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71215" w:rsidRDefault="00471215" w:rsidP="00ED3428">
      <w:pPr>
        <w:pStyle w:val="Heading1"/>
        <w:jc w:val="center"/>
      </w:pPr>
      <w:bookmarkStart w:id="0" w:name="_Toc536017939"/>
      <w:r>
        <w:t>ABSTRACT OF THE DISSERTATION</w:t>
      </w:r>
      <w:bookmarkEnd w:id="0"/>
    </w:p>
    <w:p w:rsidR="00471215" w:rsidRDefault="00471215" w:rsidP="00471215">
      <w:pPr>
        <w:jc w:val="center"/>
      </w:pPr>
      <w:r>
        <w:t>Title</w:t>
      </w:r>
    </w:p>
    <w:p w:rsidR="00471215" w:rsidRDefault="00471215" w:rsidP="00471215">
      <w:pPr>
        <w:tabs>
          <w:tab w:val="center" w:pos="4320"/>
          <w:tab w:val="right" w:pos="8640"/>
        </w:tabs>
      </w:pPr>
      <w:r>
        <w:tab/>
        <w:t xml:space="preserve">by </w:t>
      </w:r>
      <w:r w:rsidRPr="00471215">
        <w:rPr>
          <w:caps/>
        </w:rPr>
        <w:t>John Braley</w:t>
      </w:r>
      <w:r>
        <w:rPr>
          <w:caps/>
        </w:rPr>
        <w:tab/>
      </w:r>
    </w:p>
    <w:p w:rsidR="00471215" w:rsidRDefault="00471215" w:rsidP="00471215">
      <w:pPr>
        <w:spacing w:line="240" w:lineRule="auto"/>
        <w:jc w:val="center"/>
      </w:pPr>
      <w:r>
        <w:t xml:space="preserve">Dissertation Director: </w:t>
      </w:r>
    </w:p>
    <w:p w:rsidR="00471215" w:rsidRDefault="00471215" w:rsidP="00471215">
      <w:pPr>
        <w:spacing w:after="200" w:line="276" w:lineRule="auto"/>
        <w:jc w:val="center"/>
      </w:pPr>
      <w:r>
        <w:t>Franklin L Moon</w:t>
      </w:r>
    </w:p>
    <w:p w:rsidR="00471215" w:rsidRDefault="00471215">
      <w:pPr>
        <w:spacing w:after="200" w:line="276" w:lineRule="auto"/>
      </w:pPr>
    </w:p>
    <w:p w:rsidR="00471215" w:rsidRDefault="00471215">
      <w:pPr>
        <w:spacing w:after="200" w:line="276" w:lineRule="auto"/>
      </w:pPr>
    </w:p>
    <w:p w:rsidR="00471215" w:rsidRDefault="00471215">
      <w:pPr>
        <w:spacing w:after="200" w:line="276" w:lineRule="auto"/>
      </w:pPr>
      <w:r>
        <w:t xml:space="preserve">Begin text here. </w:t>
      </w:r>
      <w:r>
        <w:br w:type="page"/>
      </w:r>
    </w:p>
    <w:p w:rsidR="00550D12" w:rsidRDefault="00471215" w:rsidP="00ED3428">
      <w:pPr>
        <w:pStyle w:val="Heading1"/>
      </w:pPr>
      <w:bookmarkStart w:id="1" w:name="_Toc536017940"/>
      <w:r>
        <w:lastRenderedPageBreak/>
        <w:t>Table of Contents</w:t>
      </w:r>
      <w:bookmarkEnd w:id="1"/>
    </w:p>
    <w:p w:rsidR="009B4D90" w:rsidRDefault="00E42662">
      <w:pPr>
        <w:pStyle w:val="TOC1"/>
        <w:tabs>
          <w:tab w:val="right" w:leader="dot" w:pos="8630"/>
        </w:tabs>
        <w:rPr>
          <w:rFonts w:eastAsiaTheme="minorEastAsia"/>
          <w:noProof/>
        </w:rPr>
      </w:pPr>
      <w:r>
        <w:fldChar w:fldCharType="begin"/>
      </w:r>
      <w:r>
        <w:instrText xml:space="preserve"> TOC \o "1-3" \h \z \u </w:instrText>
      </w:r>
      <w:r>
        <w:fldChar w:fldCharType="separate"/>
      </w:r>
      <w:hyperlink w:anchor="_Toc536017939" w:history="1">
        <w:r w:rsidR="009B4D90" w:rsidRPr="000D6E74">
          <w:rPr>
            <w:rStyle w:val="Hyperlink"/>
            <w:noProof/>
          </w:rPr>
          <w:t>ABSTRACT OF THE DISSERTATION</w:t>
        </w:r>
        <w:r w:rsidR="009B4D90">
          <w:rPr>
            <w:noProof/>
            <w:webHidden/>
          </w:rPr>
          <w:tab/>
        </w:r>
        <w:r w:rsidR="009B4D90">
          <w:rPr>
            <w:noProof/>
            <w:webHidden/>
          </w:rPr>
          <w:fldChar w:fldCharType="begin"/>
        </w:r>
        <w:r w:rsidR="009B4D90">
          <w:rPr>
            <w:noProof/>
            <w:webHidden/>
          </w:rPr>
          <w:instrText xml:space="preserve"> PAGEREF _Toc536017939 \h </w:instrText>
        </w:r>
        <w:r w:rsidR="009B4D90">
          <w:rPr>
            <w:noProof/>
            <w:webHidden/>
          </w:rPr>
        </w:r>
        <w:r w:rsidR="009B4D90">
          <w:rPr>
            <w:noProof/>
            <w:webHidden/>
          </w:rPr>
          <w:fldChar w:fldCharType="separate"/>
        </w:r>
        <w:r w:rsidR="009B4D90">
          <w:rPr>
            <w:noProof/>
            <w:webHidden/>
          </w:rPr>
          <w:t>ii</w:t>
        </w:r>
        <w:r w:rsidR="009B4D90">
          <w:rPr>
            <w:noProof/>
            <w:webHidden/>
          </w:rPr>
          <w:fldChar w:fldCharType="end"/>
        </w:r>
      </w:hyperlink>
    </w:p>
    <w:p w:rsidR="009B4D90" w:rsidRDefault="00743482">
      <w:pPr>
        <w:pStyle w:val="TOC1"/>
        <w:tabs>
          <w:tab w:val="right" w:leader="dot" w:pos="8630"/>
        </w:tabs>
        <w:rPr>
          <w:rFonts w:eastAsiaTheme="minorEastAsia"/>
          <w:noProof/>
        </w:rPr>
      </w:pPr>
      <w:hyperlink w:anchor="_Toc536017940" w:history="1">
        <w:r w:rsidR="009B4D90" w:rsidRPr="000D6E74">
          <w:rPr>
            <w:rStyle w:val="Hyperlink"/>
            <w:noProof/>
          </w:rPr>
          <w:t>Table of Contents</w:t>
        </w:r>
        <w:r w:rsidR="009B4D90">
          <w:rPr>
            <w:noProof/>
            <w:webHidden/>
          </w:rPr>
          <w:tab/>
        </w:r>
        <w:r w:rsidR="009B4D90">
          <w:rPr>
            <w:noProof/>
            <w:webHidden/>
          </w:rPr>
          <w:fldChar w:fldCharType="begin"/>
        </w:r>
        <w:r w:rsidR="009B4D90">
          <w:rPr>
            <w:noProof/>
            <w:webHidden/>
          </w:rPr>
          <w:instrText xml:space="preserve"> PAGEREF _Toc536017940 \h </w:instrText>
        </w:r>
        <w:r w:rsidR="009B4D90">
          <w:rPr>
            <w:noProof/>
            <w:webHidden/>
          </w:rPr>
        </w:r>
        <w:r w:rsidR="009B4D90">
          <w:rPr>
            <w:noProof/>
            <w:webHidden/>
          </w:rPr>
          <w:fldChar w:fldCharType="separate"/>
        </w:r>
        <w:r w:rsidR="009B4D90">
          <w:rPr>
            <w:noProof/>
            <w:webHidden/>
          </w:rPr>
          <w:t>iii</w:t>
        </w:r>
        <w:r w:rsidR="009B4D90">
          <w:rPr>
            <w:noProof/>
            <w:webHidden/>
          </w:rPr>
          <w:fldChar w:fldCharType="end"/>
        </w:r>
      </w:hyperlink>
    </w:p>
    <w:p w:rsidR="009B4D90" w:rsidRDefault="00743482">
      <w:pPr>
        <w:pStyle w:val="TOC1"/>
        <w:tabs>
          <w:tab w:val="right" w:leader="dot" w:pos="8630"/>
        </w:tabs>
        <w:rPr>
          <w:rFonts w:eastAsiaTheme="minorEastAsia"/>
          <w:noProof/>
        </w:rPr>
      </w:pPr>
      <w:hyperlink w:anchor="_Toc536017941" w:history="1">
        <w:r w:rsidR="009B4D90" w:rsidRPr="000D6E74">
          <w:rPr>
            <w:rStyle w:val="Hyperlink"/>
            <w:noProof/>
          </w:rPr>
          <w:t>List of Tables</w:t>
        </w:r>
        <w:r w:rsidR="009B4D90">
          <w:rPr>
            <w:noProof/>
            <w:webHidden/>
          </w:rPr>
          <w:tab/>
        </w:r>
        <w:r w:rsidR="009B4D90">
          <w:rPr>
            <w:noProof/>
            <w:webHidden/>
          </w:rPr>
          <w:fldChar w:fldCharType="begin"/>
        </w:r>
        <w:r w:rsidR="009B4D90">
          <w:rPr>
            <w:noProof/>
            <w:webHidden/>
          </w:rPr>
          <w:instrText xml:space="preserve"> PAGEREF _Toc536017941 \h </w:instrText>
        </w:r>
        <w:r w:rsidR="009B4D90">
          <w:rPr>
            <w:noProof/>
            <w:webHidden/>
          </w:rPr>
        </w:r>
        <w:r w:rsidR="009B4D90">
          <w:rPr>
            <w:noProof/>
            <w:webHidden/>
          </w:rPr>
          <w:fldChar w:fldCharType="separate"/>
        </w:r>
        <w:r w:rsidR="009B4D90">
          <w:rPr>
            <w:noProof/>
            <w:webHidden/>
          </w:rPr>
          <w:t>v</w:t>
        </w:r>
        <w:r w:rsidR="009B4D90">
          <w:rPr>
            <w:noProof/>
            <w:webHidden/>
          </w:rPr>
          <w:fldChar w:fldCharType="end"/>
        </w:r>
      </w:hyperlink>
    </w:p>
    <w:p w:rsidR="009B4D90" w:rsidRDefault="00743482">
      <w:pPr>
        <w:pStyle w:val="TOC1"/>
        <w:tabs>
          <w:tab w:val="right" w:leader="dot" w:pos="8630"/>
        </w:tabs>
        <w:rPr>
          <w:rFonts w:eastAsiaTheme="minorEastAsia"/>
          <w:noProof/>
        </w:rPr>
      </w:pPr>
      <w:hyperlink w:anchor="_Toc536017942" w:history="1">
        <w:r w:rsidR="009B4D90" w:rsidRPr="000D6E74">
          <w:rPr>
            <w:rStyle w:val="Hyperlink"/>
            <w:noProof/>
          </w:rPr>
          <w:t>List of Illustrations</w:t>
        </w:r>
        <w:r w:rsidR="009B4D90">
          <w:rPr>
            <w:noProof/>
            <w:webHidden/>
          </w:rPr>
          <w:tab/>
        </w:r>
        <w:r w:rsidR="009B4D90">
          <w:rPr>
            <w:noProof/>
            <w:webHidden/>
          </w:rPr>
          <w:fldChar w:fldCharType="begin"/>
        </w:r>
        <w:r w:rsidR="009B4D90">
          <w:rPr>
            <w:noProof/>
            <w:webHidden/>
          </w:rPr>
          <w:instrText xml:space="preserve"> PAGEREF _Toc536017942 \h </w:instrText>
        </w:r>
        <w:r w:rsidR="009B4D90">
          <w:rPr>
            <w:noProof/>
            <w:webHidden/>
          </w:rPr>
        </w:r>
        <w:r w:rsidR="009B4D90">
          <w:rPr>
            <w:noProof/>
            <w:webHidden/>
          </w:rPr>
          <w:fldChar w:fldCharType="separate"/>
        </w:r>
        <w:r w:rsidR="009B4D90">
          <w:rPr>
            <w:noProof/>
            <w:webHidden/>
          </w:rPr>
          <w:t>vi</w:t>
        </w:r>
        <w:r w:rsidR="009B4D90">
          <w:rPr>
            <w:noProof/>
            <w:webHidden/>
          </w:rPr>
          <w:fldChar w:fldCharType="end"/>
        </w:r>
      </w:hyperlink>
    </w:p>
    <w:p w:rsidR="009B4D90" w:rsidRDefault="00743482">
      <w:pPr>
        <w:pStyle w:val="TOC1"/>
        <w:tabs>
          <w:tab w:val="right" w:leader="dot" w:pos="8630"/>
        </w:tabs>
        <w:rPr>
          <w:rFonts w:eastAsiaTheme="minorEastAsia"/>
          <w:noProof/>
        </w:rPr>
      </w:pPr>
      <w:hyperlink w:anchor="_Toc536017943" w:history="1">
        <w:r w:rsidR="009B4D90" w:rsidRPr="000D6E74">
          <w:rPr>
            <w:rStyle w:val="Hyperlink"/>
            <w:noProof/>
          </w:rPr>
          <w:t>Introduction</w:t>
        </w:r>
        <w:r w:rsidR="009B4D90">
          <w:rPr>
            <w:noProof/>
            <w:webHidden/>
          </w:rPr>
          <w:tab/>
        </w:r>
        <w:r w:rsidR="009B4D90">
          <w:rPr>
            <w:noProof/>
            <w:webHidden/>
          </w:rPr>
          <w:fldChar w:fldCharType="begin"/>
        </w:r>
        <w:r w:rsidR="009B4D90">
          <w:rPr>
            <w:noProof/>
            <w:webHidden/>
          </w:rPr>
          <w:instrText xml:space="preserve"> PAGEREF _Toc536017943 \h </w:instrText>
        </w:r>
        <w:r w:rsidR="009B4D90">
          <w:rPr>
            <w:noProof/>
            <w:webHidden/>
          </w:rPr>
        </w:r>
        <w:r w:rsidR="009B4D90">
          <w:rPr>
            <w:noProof/>
            <w:webHidden/>
          </w:rPr>
          <w:fldChar w:fldCharType="separate"/>
        </w:r>
        <w:r w:rsidR="009B4D90">
          <w:rPr>
            <w:noProof/>
            <w:webHidden/>
          </w:rPr>
          <w:t>1</w:t>
        </w:r>
        <w:r w:rsidR="009B4D90">
          <w:rPr>
            <w:noProof/>
            <w:webHidden/>
          </w:rPr>
          <w:fldChar w:fldCharType="end"/>
        </w:r>
      </w:hyperlink>
    </w:p>
    <w:p w:rsidR="009B4D90" w:rsidRDefault="00743482">
      <w:pPr>
        <w:pStyle w:val="TOC2"/>
        <w:tabs>
          <w:tab w:val="right" w:leader="dot" w:pos="8630"/>
        </w:tabs>
        <w:rPr>
          <w:rFonts w:eastAsiaTheme="minorEastAsia"/>
          <w:noProof/>
        </w:rPr>
      </w:pPr>
      <w:hyperlink w:anchor="_Toc536017944" w:history="1">
        <w:r w:rsidR="009B4D90" w:rsidRPr="000D6E74">
          <w:rPr>
            <w:rStyle w:val="Hyperlink"/>
            <w:noProof/>
          </w:rPr>
          <w:t>Heading 2</w:t>
        </w:r>
        <w:r w:rsidR="009B4D90">
          <w:rPr>
            <w:noProof/>
            <w:webHidden/>
          </w:rPr>
          <w:tab/>
        </w:r>
        <w:r w:rsidR="009B4D90">
          <w:rPr>
            <w:noProof/>
            <w:webHidden/>
          </w:rPr>
          <w:fldChar w:fldCharType="begin"/>
        </w:r>
        <w:r w:rsidR="009B4D90">
          <w:rPr>
            <w:noProof/>
            <w:webHidden/>
          </w:rPr>
          <w:instrText xml:space="preserve"> PAGEREF _Toc536017944 \h </w:instrText>
        </w:r>
        <w:r w:rsidR="009B4D90">
          <w:rPr>
            <w:noProof/>
            <w:webHidden/>
          </w:rPr>
        </w:r>
        <w:r w:rsidR="009B4D90">
          <w:rPr>
            <w:noProof/>
            <w:webHidden/>
          </w:rPr>
          <w:fldChar w:fldCharType="separate"/>
        </w:r>
        <w:r w:rsidR="009B4D90">
          <w:rPr>
            <w:noProof/>
            <w:webHidden/>
          </w:rPr>
          <w:t>2</w:t>
        </w:r>
        <w:r w:rsidR="009B4D90">
          <w:rPr>
            <w:noProof/>
            <w:webHidden/>
          </w:rPr>
          <w:fldChar w:fldCharType="end"/>
        </w:r>
      </w:hyperlink>
    </w:p>
    <w:p w:rsidR="009B4D90" w:rsidRDefault="00743482">
      <w:pPr>
        <w:pStyle w:val="TOC3"/>
        <w:tabs>
          <w:tab w:val="right" w:leader="dot" w:pos="8630"/>
        </w:tabs>
        <w:rPr>
          <w:rFonts w:eastAsiaTheme="minorEastAsia"/>
          <w:noProof/>
        </w:rPr>
      </w:pPr>
      <w:hyperlink w:anchor="_Toc536017945" w:history="1">
        <w:r w:rsidR="009B4D90" w:rsidRPr="000D6E74">
          <w:rPr>
            <w:rStyle w:val="Hyperlink"/>
            <w:noProof/>
          </w:rPr>
          <w:t>Heading 3</w:t>
        </w:r>
        <w:r w:rsidR="009B4D90">
          <w:rPr>
            <w:noProof/>
            <w:webHidden/>
          </w:rPr>
          <w:tab/>
        </w:r>
        <w:r w:rsidR="009B4D90">
          <w:rPr>
            <w:noProof/>
            <w:webHidden/>
          </w:rPr>
          <w:fldChar w:fldCharType="begin"/>
        </w:r>
        <w:r w:rsidR="009B4D90">
          <w:rPr>
            <w:noProof/>
            <w:webHidden/>
          </w:rPr>
          <w:instrText xml:space="preserve"> PAGEREF _Toc536017945 \h </w:instrText>
        </w:r>
        <w:r w:rsidR="009B4D90">
          <w:rPr>
            <w:noProof/>
            <w:webHidden/>
          </w:rPr>
        </w:r>
        <w:r w:rsidR="009B4D90">
          <w:rPr>
            <w:noProof/>
            <w:webHidden/>
          </w:rPr>
          <w:fldChar w:fldCharType="separate"/>
        </w:r>
        <w:r w:rsidR="009B4D90">
          <w:rPr>
            <w:noProof/>
            <w:webHidden/>
          </w:rPr>
          <w:t>2</w:t>
        </w:r>
        <w:r w:rsidR="009B4D90">
          <w:rPr>
            <w:noProof/>
            <w:webHidden/>
          </w:rPr>
          <w:fldChar w:fldCharType="end"/>
        </w:r>
      </w:hyperlink>
    </w:p>
    <w:p w:rsidR="009B4D90" w:rsidRDefault="00743482">
      <w:pPr>
        <w:pStyle w:val="TOC1"/>
        <w:tabs>
          <w:tab w:val="right" w:leader="dot" w:pos="8630"/>
        </w:tabs>
        <w:rPr>
          <w:rFonts w:eastAsiaTheme="minorEastAsia"/>
          <w:noProof/>
        </w:rPr>
      </w:pPr>
      <w:hyperlink w:anchor="_Toc536017946" w:history="1">
        <w:r w:rsidR="009B4D90" w:rsidRPr="000D6E74">
          <w:rPr>
            <w:rStyle w:val="Hyperlink"/>
            <w:noProof/>
          </w:rPr>
          <w:t>Part 1: Understanding vehicle-bridge interaction and dynamic amplification</w:t>
        </w:r>
        <w:r w:rsidR="009B4D90">
          <w:rPr>
            <w:noProof/>
            <w:webHidden/>
          </w:rPr>
          <w:tab/>
        </w:r>
        <w:r w:rsidR="009B4D90">
          <w:rPr>
            <w:noProof/>
            <w:webHidden/>
          </w:rPr>
          <w:fldChar w:fldCharType="begin"/>
        </w:r>
        <w:r w:rsidR="009B4D90">
          <w:rPr>
            <w:noProof/>
            <w:webHidden/>
          </w:rPr>
          <w:instrText xml:space="preserve"> PAGEREF _Toc536017946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rsidR="009B4D90" w:rsidRDefault="00743482">
      <w:pPr>
        <w:pStyle w:val="TOC2"/>
        <w:tabs>
          <w:tab w:val="right" w:leader="dot" w:pos="8630"/>
        </w:tabs>
        <w:rPr>
          <w:rFonts w:eastAsiaTheme="minorEastAsia"/>
          <w:noProof/>
        </w:rPr>
      </w:pPr>
      <w:hyperlink w:anchor="_Toc536017947" w:history="1">
        <w:r w:rsidR="009B4D90" w:rsidRPr="000D6E74">
          <w:rPr>
            <w:rStyle w:val="Hyperlink"/>
            <w:noProof/>
          </w:rPr>
          <w:t>Experimental Case Study</w:t>
        </w:r>
        <w:r w:rsidR="009B4D90">
          <w:rPr>
            <w:noProof/>
            <w:webHidden/>
          </w:rPr>
          <w:tab/>
        </w:r>
        <w:r w:rsidR="009B4D90">
          <w:rPr>
            <w:noProof/>
            <w:webHidden/>
          </w:rPr>
          <w:fldChar w:fldCharType="begin"/>
        </w:r>
        <w:r w:rsidR="009B4D90">
          <w:rPr>
            <w:noProof/>
            <w:webHidden/>
          </w:rPr>
          <w:instrText xml:space="preserve"> PAGEREF _Toc536017947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rsidR="009B4D90" w:rsidRDefault="00743482">
      <w:pPr>
        <w:pStyle w:val="TOC3"/>
        <w:tabs>
          <w:tab w:val="right" w:leader="dot" w:pos="8630"/>
        </w:tabs>
        <w:rPr>
          <w:rFonts w:eastAsiaTheme="minorEastAsia"/>
          <w:noProof/>
        </w:rPr>
      </w:pPr>
      <w:hyperlink w:anchor="_Toc536017948" w:history="1">
        <w:r w:rsidR="009B4D90" w:rsidRPr="000D6E74">
          <w:rPr>
            <w:rStyle w:val="Hyperlink"/>
            <w:noProof/>
          </w:rPr>
          <w:t>Description of Test Structure</w:t>
        </w:r>
        <w:r w:rsidR="009B4D90">
          <w:rPr>
            <w:noProof/>
            <w:webHidden/>
          </w:rPr>
          <w:tab/>
        </w:r>
        <w:r w:rsidR="009B4D90">
          <w:rPr>
            <w:noProof/>
            <w:webHidden/>
          </w:rPr>
          <w:fldChar w:fldCharType="begin"/>
        </w:r>
        <w:r w:rsidR="009B4D90">
          <w:rPr>
            <w:noProof/>
            <w:webHidden/>
          </w:rPr>
          <w:instrText xml:space="preserve"> PAGEREF _Toc536017948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rsidR="009B4D90" w:rsidRDefault="00743482">
      <w:pPr>
        <w:pStyle w:val="TOC3"/>
        <w:tabs>
          <w:tab w:val="right" w:leader="dot" w:pos="8630"/>
        </w:tabs>
        <w:rPr>
          <w:rFonts w:eastAsiaTheme="minorEastAsia"/>
          <w:noProof/>
        </w:rPr>
      </w:pPr>
      <w:hyperlink w:anchor="_Toc536017949" w:history="1">
        <w:r w:rsidR="009B4D90" w:rsidRPr="000D6E74">
          <w:rPr>
            <w:rStyle w:val="Hyperlink"/>
            <w:noProof/>
          </w:rPr>
          <w:t>Phase 1 Testing</w:t>
        </w:r>
        <w:r w:rsidR="009B4D90">
          <w:rPr>
            <w:noProof/>
            <w:webHidden/>
          </w:rPr>
          <w:tab/>
        </w:r>
        <w:r w:rsidR="009B4D90">
          <w:rPr>
            <w:noProof/>
            <w:webHidden/>
          </w:rPr>
          <w:fldChar w:fldCharType="begin"/>
        </w:r>
        <w:r w:rsidR="009B4D90">
          <w:rPr>
            <w:noProof/>
            <w:webHidden/>
          </w:rPr>
          <w:instrText xml:space="preserve"> PAGEREF _Toc536017949 \h </w:instrText>
        </w:r>
        <w:r w:rsidR="009B4D90">
          <w:rPr>
            <w:noProof/>
            <w:webHidden/>
          </w:rPr>
        </w:r>
        <w:r w:rsidR="009B4D90">
          <w:rPr>
            <w:noProof/>
            <w:webHidden/>
          </w:rPr>
          <w:fldChar w:fldCharType="separate"/>
        </w:r>
        <w:r w:rsidR="009B4D90">
          <w:rPr>
            <w:noProof/>
            <w:webHidden/>
          </w:rPr>
          <w:t>4</w:t>
        </w:r>
        <w:r w:rsidR="009B4D90">
          <w:rPr>
            <w:noProof/>
            <w:webHidden/>
          </w:rPr>
          <w:fldChar w:fldCharType="end"/>
        </w:r>
      </w:hyperlink>
    </w:p>
    <w:p w:rsidR="009B4D90" w:rsidRDefault="00743482">
      <w:pPr>
        <w:pStyle w:val="TOC3"/>
        <w:tabs>
          <w:tab w:val="right" w:leader="dot" w:pos="8630"/>
        </w:tabs>
        <w:rPr>
          <w:rFonts w:eastAsiaTheme="minorEastAsia"/>
          <w:noProof/>
        </w:rPr>
      </w:pPr>
      <w:hyperlink w:anchor="_Toc536017950" w:history="1">
        <w:r w:rsidR="009B4D90" w:rsidRPr="000D6E74">
          <w:rPr>
            <w:rStyle w:val="Hyperlink"/>
            <w:noProof/>
          </w:rPr>
          <w:t>Phase 2 Testing</w:t>
        </w:r>
        <w:r w:rsidR="009B4D90">
          <w:rPr>
            <w:noProof/>
            <w:webHidden/>
          </w:rPr>
          <w:tab/>
        </w:r>
        <w:r w:rsidR="009B4D90">
          <w:rPr>
            <w:noProof/>
            <w:webHidden/>
          </w:rPr>
          <w:fldChar w:fldCharType="begin"/>
        </w:r>
        <w:r w:rsidR="009B4D90">
          <w:rPr>
            <w:noProof/>
            <w:webHidden/>
          </w:rPr>
          <w:instrText xml:space="preserve"> PAGEREF _Toc536017950 \h </w:instrText>
        </w:r>
        <w:r w:rsidR="009B4D90">
          <w:rPr>
            <w:noProof/>
            <w:webHidden/>
          </w:rPr>
        </w:r>
        <w:r w:rsidR="009B4D90">
          <w:rPr>
            <w:noProof/>
            <w:webHidden/>
          </w:rPr>
          <w:fldChar w:fldCharType="separate"/>
        </w:r>
        <w:r w:rsidR="009B4D90">
          <w:rPr>
            <w:noProof/>
            <w:webHidden/>
          </w:rPr>
          <w:t>5</w:t>
        </w:r>
        <w:r w:rsidR="009B4D90">
          <w:rPr>
            <w:noProof/>
            <w:webHidden/>
          </w:rPr>
          <w:fldChar w:fldCharType="end"/>
        </w:r>
      </w:hyperlink>
    </w:p>
    <w:p w:rsidR="009B4D90" w:rsidRDefault="00743482">
      <w:pPr>
        <w:pStyle w:val="TOC3"/>
        <w:tabs>
          <w:tab w:val="right" w:leader="dot" w:pos="8630"/>
        </w:tabs>
        <w:rPr>
          <w:rFonts w:eastAsiaTheme="minorEastAsia"/>
          <w:noProof/>
        </w:rPr>
      </w:pPr>
      <w:hyperlink w:anchor="_Toc536017951" w:history="1">
        <w:r w:rsidR="009B4D90" w:rsidRPr="000D6E74">
          <w:rPr>
            <w:rStyle w:val="Hyperlink"/>
            <w:noProof/>
          </w:rPr>
          <w:t>Phase 3 Testing</w:t>
        </w:r>
        <w:r w:rsidR="009B4D90">
          <w:rPr>
            <w:noProof/>
            <w:webHidden/>
          </w:rPr>
          <w:tab/>
        </w:r>
        <w:r w:rsidR="009B4D90">
          <w:rPr>
            <w:noProof/>
            <w:webHidden/>
          </w:rPr>
          <w:fldChar w:fldCharType="begin"/>
        </w:r>
        <w:r w:rsidR="009B4D90">
          <w:rPr>
            <w:noProof/>
            <w:webHidden/>
          </w:rPr>
          <w:instrText xml:space="preserve"> PAGEREF _Toc536017951 \h </w:instrText>
        </w:r>
        <w:r w:rsidR="009B4D90">
          <w:rPr>
            <w:noProof/>
            <w:webHidden/>
          </w:rPr>
        </w:r>
        <w:r w:rsidR="009B4D90">
          <w:rPr>
            <w:noProof/>
            <w:webHidden/>
          </w:rPr>
          <w:fldChar w:fldCharType="separate"/>
        </w:r>
        <w:r w:rsidR="009B4D90">
          <w:rPr>
            <w:noProof/>
            <w:webHidden/>
          </w:rPr>
          <w:t>7</w:t>
        </w:r>
        <w:r w:rsidR="009B4D90">
          <w:rPr>
            <w:noProof/>
            <w:webHidden/>
          </w:rPr>
          <w:fldChar w:fldCharType="end"/>
        </w:r>
      </w:hyperlink>
    </w:p>
    <w:p w:rsidR="009B4D90" w:rsidRDefault="00743482">
      <w:pPr>
        <w:pStyle w:val="TOC3"/>
        <w:tabs>
          <w:tab w:val="right" w:leader="dot" w:pos="8630"/>
        </w:tabs>
        <w:rPr>
          <w:rFonts w:eastAsiaTheme="minorEastAsia"/>
          <w:noProof/>
        </w:rPr>
      </w:pPr>
      <w:hyperlink w:anchor="_Toc536017952" w:history="1">
        <w:r w:rsidR="009B4D90" w:rsidRPr="000D6E74">
          <w:rPr>
            <w:rStyle w:val="Hyperlink"/>
            <w:noProof/>
          </w:rPr>
          <w:t>Test Conclusions</w:t>
        </w:r>
        <w:r w:rsidR="009B4D90">
          <w:rPr>
            <w:noProof/>
            <w:webHidden/>
          </w:rPr>
          <w:tab/>
        </w:r>
        <w:r w:rsidR="009B4D90">
          <w:rPr>
            <w:noProof/>
            <w:webHidden/>
          </w:rPr>
          <w:fldChar w:fldCharType="begin"/>
        </w:r>
        <w:r w:rsidR="009B4D90">
          <w:rPr>
            <w:noProof/>
            <w:webHidden/>
          </w:rPr>
          <w:instrText xml:space="preserve"> PAGEREF _Toc536017952 \h </w:instrText>
        </w:r>
        <w:r w:rsidR="009B4D90">
          <w:rPr>
            <w:noProof/>
            <w:webHidden/>
          </w:rPr>
        </w:r>
        <w:r w:rsidR="009B4D90">
          <w:rPr>
            <w:noProof/>
            <w:webHidden/>
          </w:rPr>
          <w:fldChar w:fldCharType="separate"/>
        </w:r>
        <w:r w:rsidR="009B4D90">
          <w:rPr>
            <w:noProof/>
            <w:webHidden/>
          </w:rPr>
          <w:t>11</w:t>
        </w:r>
        <w:r w:rsidR="009B4D90">
          <w:rPr>
            <w:noProof/>
            <w:webHidden/>
          </w:rPr>
          <w:fldChar w:fldCharType="end"/>
        </w:r>
      </w:hyperlink>
    </w:p>
    <w:p w:rsidR="009B4D90" w:rsidRDefault="00743482">
      <w:pPr>
        <w:pStyle w:val="TOC2"/>
        <w:tabs>
          <w:tab w:val="right" w:leader="dot" w:pos="8630"/>
        </w:tabs>
        <w:rPr>
          <w:rFonts w:eastAsiaTheme="minorEastAsia"/>
          <w:noProof/>
        </w:rPr>
      </w:pPr>
      <w:hyperlink w:anchor="_Toc536017953" w:history="1">
        <w:r w:rsidR="009B4D90" w:rsidRPr="000D6E74">
          <w:rPr>
            <w:rStyle w:val="Hyperlink"/>
            <w:noProof/>
          </w:rPr>
          <w:t>Simulating VBI</w:t>
        </w:r>
        <w:r w:rsidR="009B4D90">
          <w:rPr>
            <w:noProof/>
            <w:webHidden/>
          </w:rPr>
          <w:tab/>
        </w:r>
        <w:r w:rsidR="009B4D90">
          <w:rPr>
            <w:noProof/>
            <w:webHidden/>
          </w:rPr>
          <w:fldChar w:fldCharType="begin"/>
        </w:r>
        <w:r w:rsidR="009B4D90">
          <w:rPr>
            <w:noProof/>
            <w:webHidden/>
          </w:rPr>
          <w:instrText xml:space="preserve"> PAGEREF _Toc536017953 \h </w:instrText>
        </w:r>
        <w:r w:rsidR="009B4D90">
          <w:rPr>
            <w:noProof/>
            <w:webHidden/>
          </w:rPr>
        </w:r>
        <w:r w:rsidR="009B4D90">
          <w:rPr>
            <w:noProof/>
            <w:webHidden/>
          </w:rPr>
          <w:fldChar w:fldCharType="separate"/>
        </w:r>
        <w:r w:rsidR="009B4D90">
          <w:rPr>
            <w:noProof/>
            <w:webHidden/>
          </w:rPr>
          <w:t>11</w:t>
        </w:r>
        <w:r w:rsidR="009B4D90">
          <w:rPr>
            <w:noProof/>
            <w:webHidden/>
          </w:rPr>
          <w:fldChar w:fldCharType="end"/>
        </w:r>
      </w:hyperlink>
    </w:p>
    <w:p w:rsidR="009B4D90" w:rsidRDefault="00743482">
      <w:pPr>
        <w:pStyle w:val="TOC3"/>
        <w:tabs>
          <w:tab w:val="right" w:leader="dot" w:pos="8630"/>
        </w:tabs>
        <w:rPr>
          <w:rFonts w:eastAsiaTheme="minorEastAsia"/>
          <w:noProof/>
        </w:rPr>
      </w:pPr>
      <w:hyperlink w:anchor="_Toc536017954" w:history="1">
        <w:r w:rsidR="009B4D90" w:rsidRPr="000D6E74">
          <w:rPr>
            <w:rStyle w:val="Hyperlink"/>
            <w:noProof/>
          </w:rPr>
          <w:t>Bridge and vehicle decoupled</w:t>
        </w:r>
        <w:r w:rsidR="009B4D90">
          <w:rPr>
            <w:noProof/>
            <w:webHidden/>
          </w:rPr>
          <w:tab/>
        </w:r>
        <w:r w:rsidR="009B4D90">
          <w:rPr>
            <w:noProof/>
            <w:webHidden/>
          </w:rPr>
          <w:fldChar w:fldCharType="begin"/>
        </w:r>
        <w:r w:rsidR="009B4D90">
          <w:rPr>
            <w:noProof/>
            <w:webHidden/>
          </w:rPr>
          <w:instrText xml:space="preserve"> PAGEREF _Toc536017954 \h </w:instrText>
        </w:r>
        <w:r w:rsidR="009B4D90">
          <w:rPr>
            <w:noProof/>
            <w:webHidden/>
          </w:rPr>
        </w:r>
        <w:r w:rsidR="009B4D90">
          <w:rPr>
            <w:noProof/>
            <w:webHidden/>
          </w:rPr>
          <w:fldChar w:fldCharType="separate"/>
        </w:r>
        <w:r w:rsidR="009B4D90">
          <w:rPr>
            <w:noProof/>
            <w:webHidden/>
          </w:rPr>
          <w:t>12</w:t>
        </w:r>
        <w:r w:rsidR="009B4D90">
          <w:rPr>
            <w:noProof/>
            <w:webHidden/>
          </w:rPr>
          <w:fldChar w:fldCharType="end"/>
        </w:r>
      </w:hyperlink>
    </w:p>
    <w:p w:rsidR="009B4D90" w:rsidRDefault="00743482">
      <w:pPr>
        <w:pStyle w:val="TOC3"/>
        <w:tabs>
          <w:tab w:val="right" w:leader="dot" w:pos="8630"/>
        </w:tabs>
        <w:rPr>
          <w:rFonts w:eastAsiaTheme="minorEastAsia"/>
          <w:noProof/>
        </w:rPr>
      </w:pPr>
      <w:hyperlink w:anchor="_Toc536017955" w:history="1">
        <w:r w:rsidR="009B4D90" w:rsidRPr="000D6E74">
          <w:rPr>
            <w:rStyle w:val="Hyperlink"/>
            <w:noProof/>
          </w:rPr>
          <w:t>Mechanisms and Influential Attributes</w:t>
        </w:r>
        <w:r w:rsidR="009B4D90">
          <w:rPr>
            <w:noProof/>
            <w:webHidden/>
          </w:rPr>
          <w:tab/>
        </w:r>
        <w:r w:rsidR="009B4D90">
          <w:rPr>
            <w:noProof/>
            <w:webHidden/>
          </w:rPr>
          <w:fldChar w:fldCharType="begin"/>
        </w:r>
        <w:r w:rsidR="009B4D90">
          <w:rPr>
            <w:noProof/>
            <w:webHidden/>
          </w:rPr>
          <w:instrText xml:space="preserve"> PAGEREF _Toc536017955 \h </w:instrText>
        </w:r>
        <w:r w:rsidR="009B4D90">
          <w:rPr>
            <w:noProof/>
            <w:webHidden/>
          </w:rPr>
        </w:r>
        <w:r w:rsidR="009B4D90">
          <w:rPr>
            <w:noProof/>
            <w:webHidden/>
          </w:rPr>
          <w:fldChar w:fldCharType="separate"/>
        </w:r>
        <w:r w:rsidR="009B4D90">
          <w:rPr>
            <w:noProof/>
            <w:webHidden/>
          </w:rPr>
          <w:t>12</w:t>
        </w:r>
        <w:r w:rsidR="009B4D90">
          <w:rPr>
            <w:noProof/>
            <w:webHidden/>
          </w:rPr>
          <w:fldChar w:fldCharType="end"/>
        </w:r>
      </w:hyperlink>
    </w:p>
    <w:p w:rsidR="009B4D90" w:rsidRDefault="00743482">
      <w:pPr>
        <w:pStyle w:val="TOC1"/>
        <w:tabs>
          <w:tab w:val="right" w:leader="dot" w:pos="8630"/>
        </w:tabs>
        <w:rPr>
          <w:rFonts w:eastAsiaTheme="minorEastAsia"/>
          <w:noProof/>
        </w:rPr>
      </w:pPr>
      <w:hyperlink w:anchor="_Toc536017956" w:history="1">
        <w:r w:rsidR="009B4D90" w:rsidRPr="000D6E74">
          <w:rPr>
            <w:rStyle w:val="Hyperlink"/>
            <w:noProof/>
          </w:rPr>
          <w:t>Part 2: Estimating Dynamic Amplification</w:t>
        </w:r>
        <w:r w:rsidR="009B4D90">
          <w:rPr>
            <w:noProof/>
            <w:webHidden/>
          </w:rPr>
          <w:tab/>
        </w:r>
        <w:r w:rsidR="009B4D90">
          <w:rPr>
            <w:noProof/>
            <w:webHidden/>
          </w:rPr>
          <w:fldChar w:fldCharType="begin"/>
        </w:r>
        <w:r w:rsidR="009B4D90">
          <w:rPr>
            <w:noProof/>
            <w:webHidden/>
          </w:rPr>
          <w:instrText xml:space="preserve"> PAGEREF _Toc536017956 \h </w:instrText>
        </w:r>
        <w:r w:rsidR="009B4D90">
          <w:rPr>
            <w:noProof/>
            <w:webHidden/>
          </w:rPr>
        </w:r>
        <w:r w:rsidR="009B4D90">
          <w:rPr>
            <w:noProof/>
            <w:webHidden/>
          </w:rPr>
          <w:fldChar w:fldCharType="separate"/>
        </w:r>
        <w:r w:rsidR="009B4D90">
          <w:rPr>
            <w:noProof/>
            <w:webHidden/>
          </w:rPr>
          <w:t>15</w:t>
        </w:r>
        <w:r w:rsidR="009B4D90">
          <w:rPr>
            <w:noProof/>
            <w:webHidden/>
          </w:rPr>
          <w:fldChar w:fldCharType="end"/>
        </w:r>
      </w:hyperlink>
    </w:p>
    <w:p w:rsidR="009B4D90" w:rsidRDefault="00743482">
      <w:pPr>
        <w:pStyle w:val="TOC2"/>
        <w:tabs>
          <w:tab w:val="right" w:leader="dot" w:pos="8630"/>
        </w:tabs>
        <w:rPr>
          <w:rFonts w:eastAsiaTheme="minorEastAsia"/>
          <w:noProof/>
        </w:rPr>
      </w:pPr>
      <w:hyperlink w:anchor="_Toc536017957" w:history="1">
        <w:r w:rsidR="009B4D90" w:rsidRPr="000D6E74">
          <w:rPr>
            <w:rStyle w:val="Hyperlink"/>
            <w:noProof/>
          </w:rPr>
          <w:t>Visualizing the Problem</w:t>
        </w:r>
        <w:r w:rsidR="009B4D90">
          <w:rPr>
            <w:noProof/>
            <w:webHidden/>
          </w:rPr>
          <w:tab/>
        </w:r>
        <w:r w:rsidR="009B4D90">
          <w:rPr>
            <w:noProof/>
            <w:webHidden/>
          </w:rPr>
          <w:fldChar w:fldCharType="begin"/>
        </w:r>
        <w:r w:rsidR="009B4D90">
          <w:rPr>
            <w:noProof/>
            <w:webHidden/>
          </w:rPr>
          <w:instrText xml:space="preserve"> PAGEREF _Toc536017957 \h </w:instrText>
        </w:r>
        <w:r w:rsidR="009B4D90">
          <w:rPr>
            <w:noProof/>
            <w:webHidden/>
          </w:rPr>
        </w:r>
        <w:r w:rsidR="009B4D90">
          <w:rPr>
            <w:noProof/>
            <w:webHidden/>
          </w:rPr>
          <w:fldChar w:fldCharType="separate"/>
        </w:r>
        <w:r w:rsidR="009B4D90">
          <w:rPr>
            <w:noProof/>
            <w:webHidden/>
          </w:rPr>
          <w:t>16</w:t>
        </w:r>
        <w:r w:rsidR="009B4D90">
          <w:rPr>
            <w:noProof/>
            <w:webHidden/>
          </w:rPr>
          <w:fldChar w:fldCharType="end"/>
        </w:r>
      </w:hyperlink>
    </w:p>
    <w:p w:rsidR="009B4D90" w:rsidRDefault="00743482">
      <w:pPr>
        <w:pStyle w:val="TOC2"/>
        <w:tabs>
          <w:tab w:val="right" w:leader="dot" w:pos="8630"/>
        </w:tabs>
        <w:rPr>
          <w:rFonts w:eastAsiaTheme="minorEastAsia"/>
          <w:noProof/>
        </w:rPr>
      </w:pPr>
      <w:hyperlink w:anchor="_Toc536017958" w:history="1">
        <w:r w:rsidR="009B4D90" w:rsidRPr="000D6E74">
          <w:rPr>
            <w:rStyle w:val="Hyperlink"/>
            <w:noProof/>
          </w:rPr>
          <w:t>In-Situ Measurement</w:t>
        </w:r>
        <w:r w:rsidR="009B4D90">
          <w:rPr>
            <w:noProof/>
            <w:webHidden/>
          </w:rPr>
          <w:tab/>
        </w:r>
        <w:r w:rsidR="009B4D90">
          <w:rPr>
            <w:noProof/>
            <w:webHidden/>
          </w:rPr>
          <w:fldChar w:fldCharType="begin"/>
        </w:r>
        <w:r w:rsidR="009B4D90">
          <w:rPr>
            <w:noProof/>
            <w:webHidden/>
          </w:rPr>
          <w:instrText xml:space="preserve"> PAGEREF _Toc536017958 \h </w:instrText>
        </w:r>
        <w:r w:rsidR="009B4D90">
          <w:rPr>
            <w:noProof/>
            <w:webHidden/>
          </w:rPr>
        </w:r>
        <w:r w:rsidR="009B4D90">
          <w:rPr>
            <w:noProof/>
            <w:webHidden/>
          </w:rPr>
          <w:fldChar w:fldCharType="separate"/>
        </w:r>
        <w:r w:rsidR="009B4D90">
          <w:rPr>
            <w:noProof/>
            <w:webHidden/>
          </w:rPr>
          <w:t>17</w:t>
        </w:r>
        <w:r w:rsidR="009B4D90">
          <w:rPr>
            <w:noProof/>
            <w:webHidden/>
          </w:rPr>
          <w:fldChar w:fldCharType="end"/>
        </w:r>
      </w:hyperlink>
    </w:p>
    <w:p w:rsidR="009B4D90" w:rsidRDefault="00743482">
      <w:pPr>
        <w:pStyle w:val="TOC3"/>
        <w:tabs>
          <w:tab w:val="right" w:leader="dot" w:pos="8630"/>
        </w:tabs>
        <w:rPr>
          <w:rFonts w:eastAsiaTheme="minorEastAsia"/>
          <w:noProof/>
        </w:rPr>
      </w:pPr>
      <w:hyperlink w:anchor="_Toc536017959" w:history="1">
        <w:r w:rsidR="009B4D90" w:rsidRPr="000D6E74">
          <w:rPr>
            <w:rStyle w:val="Hyperlink"/>
            <w:noProof/>
          </w:rPr>
          <w:t>Operational Monitoring</w:t>
        </w:r>
        <w:r w:rsidR="009B4D90">
          <w:rPr>
            <w:noProof/>
            <w:webHidden/>
          </w:rPr>
          <w:tab/>
        </w:r>
        <w:r w:rsidR="009B4D90">
          <w:rPr>
            <w:noProof/>
            <w:webHidden/>
          </w:rPr>
          <w:fldChar w:fldCharType="begin"/>
        </w:r>
        <w:r w:rsidR="009B4D90">
          <w:rPr>
            <w:noProof/>
            <w:webHidden/>
          </w:rPr>
          <w:instrText xml:space="preserve"> PAGEREF _Toc536017959 \h </w:instrText>
        </w:r>
        <w:r w:rsidR="009B4D90">
          <w:rPr>
            <w:noProof/>
            <w:webHidden/>
          </w:rPr>
        </w:r>
        <w:r w:rsidR="009B4D90">
          <w:rPr>
            <w:noProof/>
            <w:webHidden/>
          </w:rPr>
          <w:fldChar w:fldCharType="separate"/>
        </w:r>
        <w:r w:rsidR="009B4D90">
          <w:rPr>
            <w:noProof/>
            <w:webHidden/>
          </w:rPr>
          <w:t>17</w:t>
        </w:r>
        <w:r w:rsidR="009B4D90">
          <w:rPr>
            <w:noProof/>
            <w:webHidden/>
          </w:rPr>
          <w:fldChar w:fldCharType="end"/>
        </w:r>
      </w:hyperlink>
    </w:p>
    <w:p w:rsidR="009B4D90" w:rsidRDefault="00743482">
      <w:pPr>
        <w:pStyle w:val="TOC3"/>
        <w:tabs>
          <w:tab w:val="right" w:leader="dot" w:pos="8630"/>
        </w:tabs>
        <w:rPr>
          <w:rFonts w:eastAsiaTheme="minorEastAsia"/>
          <w:noProof/>
        </w:rPr>
      </w:pPr>
      <w:hyperlink w:anchor="_Toc536017960" w:history="1">
        <w:r w:rsidR="009B4D90" w:rsidRPr="000D6E74">
          <w:rPr>
            <w:rStyle w:val="Hyperlink"/>
            <w:noProof/>
          </w:rPr>
          <w:t>Load Testing</w:t>
        </w:r>
        <w:r w:rsidR="009B4D90">
          <w:rPr>
            <w:noProof/>
            <w:webHidden/>
          </w:rPr>
          <w:tab/>
        </w:r>
        <w:r w:rsidR="009B4D90">
          <w:rPr>
            <w:noProof/>
            <w:webHidden/>
          </w:rPr>
          <w:fldChar w:fldCharType="begin"/>
        </w:r>
        <w:r w:rsidR="009B4D90">
          <w:rPr>
            <w:noProof/>
            <w:webHidden/>
          </w:rPr>
          <w:instrText xml:space="preserve"> PAGEREF _Toc536017960 \h </w:instrText>
        </w:r>
        <w:r w:rsidR="009B4D90">
          <w:rPr>
            <w:noProof/>
            <w:webHidden/>
          </w:rPr>
        </w:r>
        <w:r w:rsidR="009B4D90">
          <w:rPr>
            <w:noProof/>
            <w:webHidden/>
          </w:rPr>
          <w:fldChar w:fldCharType="separate"/>
        </w:r>
        <w:r w:rsidR="009B4D90">
          <w:rPr>
            <w:noProof/>
            <w:webHidden/>
          </w:rPr>
          <w:t>18</w:t>
        </w:r>
        <w:r w:rsidR="009B4D90">
          <w:rPr>
            <w:noProof/>
            <w:webHidden/>
          </w:rPr>
          <w:fldChar w:fldCharType="end"/>
        </w:r>
      </w:hyperlink>
    </w:p>
    <w:p w:rsidR="009B4D90" w:rsidRDefault="00743482">
      <w:pPr>
        <w:pStyle w:val="TOC3"/>
        <w:tabs>
          <w:tab w:val="right" w:leader="dot" w:pos="8630"/>
        </w:tabs>
        <w:rPr>
          <w:rFonts w:eastAsiaTheme="minorEastAsia"/>
          <w:noProof/>
        </w:rPr>
      </w:pPr>
      <w:hyperlink w:anchor="_Toc536017961" w:history="1">
        <w:r w:rsidR="009B4D90" w:rsidRPr="000D6E74">
          <w:rPr>
            <w:rStyle w:val="Hyperlink"/>
            <w:noProof/>
          </w:rPr>
          <w:t>Profile Measurement</w:t>
        </w:r>
        <w:r w:rsidR="009B4D90">
          <w:rPr>
            <w:noProof/>
            <w:webHidden/>
          </w:rPr>
          <w:tab/>
        </w:r>
        <w:r w:rsidR="009B4D90">
          <w:rPr>
            <w:noProof/>
            <w:webHidden/>
          </w:rPr>
          <w:fldChar w:fldCharType="begin"/>
        </w:r>
        <w:r w:rsidR="009B4D90">
          <w:rPr>
            <w:noProof/>
            <w:webHidden/>
          </w:rPr>
          <w:instrText xml:space="preserve"> PAGEREF _Toc536017961 \h </w:instrText>
        </w:r>
        <w:r w:rsidR="009B4D90">
          <w:rPr>
            <w:noProof/>
            <w:webHidden/>
          </w:rPr>
        </w:r>
        <w:r w:rsidR="009B4D90">
          <w:rPr>
            <w:noProof/>
            <w:webHidden/>
          </w:rPr>
          <w:fldChar w:fldCharType="separate"/>
        </w:r>
        <w:r w:rsidR="009B4D90">
          <w:rPr>
            <w:noProof/>
            <w:webHidden/>
          </w:rPr>
          <w:t>19</w:t>
        </w:r>
        <w:r w:rsidR="009B4D90">
          <w:rPr>
            <w:noProof/>
            <w:webHidden/>
          </w:rPr>
          <w:fldChar w:fldCharType="end"/>
        </w:r>
      </w:hyperlink>
    </w:p>
    <w:p w:rsidR="009B4D90" w:rsidRDefault="00743482">
      <w:pPr>
        <w:pStyle w:val="TOC2"/>
        <w:tabs>
          <w:tab w:val="right" w:leader="dot" w:pos="8630"/>
        </w:tabs>
        <w:rPr>
          <w:rFonts w:eastAsiaTheme="minorEastAsia"/>
          <w:noProof/>
        </w:rPr>
      </w:pPr>
      <w:hyperlink w:anchor="_Toc536017962" w:history="1">
        <w:r w:rsidR="009B4D90" w:rsidRPr="000D6E74">
          <w:rPr>
            <w:rStyle w:val="Hyperlink"/>
            <w:noProof/>
          </w:rPr>
          <w:t>Finite Element Analysis</w:t>
        </w:r>
        <w:r w:rsidR="009B4D90">
          <w:rPr>
            <w:noProof/>
            <w:webHidden/>
          </w:rPr>
          <w:tab/>
        </w:r>
        <w:r w:rsidR="009B4D90">
          <w:rPr>
            <w:noProof/>
            <w:webHidden/>
          </w:rPr>
          <w:fldChar w:fldCharType="begin"/>
        </w:r>
        <w:r w:rsidR="009B4D90">
          <w:rPr>
            <w:noProof/>
            <w:webHidden/>
          </w:rPr>
          <w:instrText xml:space="preserve"> PAGEREF _Toc536017962 \h </w:instrText>
        </w:r>
        <w:r w:rsidR="009B4D90">
          <w:rPr>
            <w:noProof/>
            <w:webHidden/>
          </w:rPr>
        </w:r>
        <w:r w:rsidR="009B4D90">
          <w:rPr>
            <w:noProof/>
            <w:webHidden/>
          </w:rPr>
          <w:fldChar w:fldCharType="separate"/>
        </w:r>
        <w:r w:rsidR="009B4D90">
          <w:rPr>
            <w:noProof/>
            <w:webHidden/>
          </w:rPr>
          <w:t>19</w:t>
        </w:r>
        <w:r w:rsidR="009B4D90">
          <w:rPr>
            <w:noProof/>
            <w:webHidden/>
          </w:rPr>
          <w:fldChar w:fldCharType="end"/>
        </w:r>
      </w:hyperlink>
    </w:p>
    <w:p w:rsidR="009B4D90" w:rsidRDefault="00743482">
      <w:pPr>
        <w:pStyle w:val="TOC2"/>
        <w:tabs>
          <w:tab w:val="right" w:leader="dot" w:pos="8630"/>
        </w:tabs>
        <w:rPr>
          <w:rFonts w:eastAsiaTheme="minorEastAsia"/>
          <w:noProof/>
        </w:rPr>
      </w:pPr>
      <w:hyperlink w:anchor="_Toc536017963" w:history="1">
        <w:r w:rsidR="009B4D90" w:rsidRPr="000D6E74">
          <w:rPr>
            <w:rStyle w:val="Hyperlink"/>
            <w:noProof/>
          </w:rPr>
          <w:t>2D Condensation &amp; State-Space</w:t>
        </w:r>
        <w:r w:rsidR="009B4D90">
          <w:rPr>
            <w:noProof/>
            <w:webHidden/>
          </w:rPr>
          <w:tab/>
        </w:r>
        <w:r w:rsidR="009B4D90">
          <w:rPr>
            <w:noProof/>
            <w:webHidden/>
          </w:rPr>
          <w:fldChar w:fldCharType="begin"/>
        </w:r>
        <w:r w:rsidR="009B4D90">
          <w:rPr>
            <w:noProof/>
            <w:webHidden/>
          </w:rPr>
          <w:instrText xml:space="preserve"> PAGEREF _Toc536017963 \h </w:instrText>
        </w:r>
        <w:r w:rsidR="009B4D90">
          <w:rPr>
            <w:noProof/>
            <w:webHidden/>
          </w:rPr>
        </w:r>
        <w:r w:rsidR="009B4D90">
          <w:rPr>
            <w:noProof/>
            <w:webHidden/>
          </w:rPr>
          <w:fldChar w:fldCharType="separate"/>
        </w:r>
        <w:r w:rsidR="009B4D90">
          <w:rPr>
            <w:noProof/>
            <w:webHidden/>
          </w:rPr>
          <w:t>21</w:t>
        </w:r>
        <w:r w:rsidR="009B4D90">
          <w:rPr>
            <w:noProof/>
            <w:webHidden/>
          </w:rPr>
          <w:fldChar w:fldCharType="end"/>
        </w:r>
      </w:hyperlink>
    </w:p>
    <w:p w:rsidR="009B4D90" w:rsidRDefault="00743482">
      <w:pPr>
        <w:pStyle w:val="TOC3"/>
        <w:tabs>
          <w:tab w:val="right" w:leader="dot" w:pos="8630"/>
        </w:tabs>
        <w:rPr>
          <w:rFonts w:eastAsiaTheme="minorEastAsia"/>
          <w:noProof/>
        </w:rPr>
      </w:pPr>
      <w:hyperlink w:anchor="_Toc536017964" w:history="1">
        <w:r w:rsidR="009B4D90" w:rsidRPr="000D6E74">
          <w:rPr>
            <w:rStyle w:val="Hyperlink"/>
            <w:noProof/>
          </w:rPr>
          <w:t>Description</w:t>
        </w:r>
        <w:r w:rsidR="009B4D90">
          <w:rPr>
            <w:noProof/>
            <w:webHidden/>
          </w:rPr>
          <w:tab/>
        </w:r>
        <w:r w:rsidR="009B4D90">
          <w:rPr>
            <w:noProof/>
            <w:webHidden/>
          </w:rPr>
          <w:fldChar w:fldCharType="begin"/>
        </w:r>
        <w:r w:rsidR="009B4D90">
          <w:rPr>
            <w:noProof/>
            <w:webHidden/>
          </w:rPr>
          <w:instrText xml:space="preserve"> PAGEREF _Toc536017964 \h </w:instrText>
        </w:r>
        <w:r w:rsidR="009B4D90">
          <w:rPr>
            <w:noProof/>
            <w:webHidden/>
          </w:rPr>
        </w:r>
        <w:r w:rsidR="009B4D90">
          <w:rPr>
            <w:noProof/>
            <w:webHidden/>
          </w:rPr>
          <w:fldChar w:fldCharType="separate"/>
        </w:r>
        <w:r w:rsidR="009B4D90">
          <w:rPr>
            <w:noProof/>
            <w:webHidden/>
          </w:rPr>
          <w:t>21</w:t>
        </w:r>
        <w:r w:rsidR="009B4D90">
          <w:rPr>
            <w:noProof/>
            <w:webHidden/>
          </w:rPr>
          <w:fldChar w:fldCharType="end"/>
        </w:r>
      </w:hyperlink>
    </w:p>
    <w:p w:rsidR="009B4D90" w:rsidRDefault="00743482">
      <w:pPr>
        <w:pStyle w:val="TOC3"/>
        <w:tabs>
          <w:tab w:val="right" w:leader="dot" w:pos="8630"/>
        </w:tabs>
        <w:rPr>
          <w:rFonts w:eastAsiaTheme="minorEastAsia"/>
          <w:noProof/>
        </w:rPr>
      </w:pPr>
      <w:hyperlink w:anchor="_Toc536017965" w:history="1">
        <w:r w:rsidR="009B4D90" w:rsidRPr="000D6E74">
          <w:rPr>
            <w:rStyle w:val="Hyperlink"/>
            <w:noProof/>
          </w:rPr>
          <w:t>Implementation</w:t>
        </w:r>
        <w:r w:rsidR="009B4D90">
          <w:rPr>
            <w:noProof/>
            <w:webHidden/>
          </w:rPr>
          <w:tab/>
        </w:r>
        <w:r w:rsidR="009B4D90">
          <w:rPr>
            <w:noProof/>
            <w:webHidden/>
          </w:rPr>
          <w:fldChar w:fldCharType="begin"/>
        </w:r>
        <w:r w:rsidR="009B4D90">
          <w:rPr>
            <w:noProof/>
            <w:webHidden/>
          </w:rPr>
          <w:instrText xml:space="preserve"> PAGEREF _Toc536017965 \h </w:instrText>
        </w:r>
        <w:r w:rsidR="009B4D90">
          <w:rPr>
            <w:noProof/>
            <w:webHidden/>
          </w:rPr>
        </w:r>
        <w:r w:rsidR="009B4D90">
          <w:rPr>
            <w:noProof/>
            <w:webHidden/>
          </w:rPr>
          <w:fldChar w:fldCharType="separate"/>
        </w:r>
        <w:r w:rsidR="009B4D90">
          <w:rPr>
            <w:noProof/>
            <w:webHidden/>
          </w:rPr>
          <w:t>22</w:t>
        </w:r>
        <w:r w:rsidR="009B4D90">
          <w:rPr>
            <w:noProof/>
            <w:webHidden/>
          </w:rPr>
          <w:fldChar w:fldCharType="end"/>
        </w:r>
      </w:hyperlink>
    </w:p>
    <w:p w:rsidR="009B4D90" w:rsidRDefault="00743482">
      <w:pPr>
        <w:pStyle w:val="TOC3"/>
        <w:tabs>
          <w:tab w:val="right" w:leader="dot" w:pos="8630"/>
        </w:tabs>
        <w:rPr>
          <w:rFonts w:eastAsiaTheme="minorEastAsia"/>
          <w:noProof/>
        </w:rPr>
      </w:pPr>
      <w:hyperlink w:anchor="_Toc536017966" w:history="1">
        <w:r w:rsidR="009B4D90" w:rsidRPr="000D6E74">
          <w:rPr>
            <w:rStyle w:val="Hyperlink"/>
            <w:noProof/>
          </w:rPr>
          <w:t>Validation and Performance Assessment</w:t>
        </w:r>
        <w:r w:rsidR="009B4D90">
          <w:rPr>
            <w:noProof/>
            <w:webHidden/>
          </w:rPr>
          <w:tab/>
        </w:r>
        <w:r w:rsidR="009B4D90">
          <w:rPr>
            <w:noProof/>
            <w:webHidden/>
          </w:rPr>
          <w:fldChar w:fldCharType="begin"/>
        </w:r>
        <w:r w:rsidR="009B4D90">
          <w:rPr>
            <w:noProof/>
            <w:webHidden/>
          </w:rPr>
          <w:instrText xml:space="preserve"> PAGEREF _Toc536017966 \h </w:instrText>
        </w:r>
        <w:r w:rsidR="009B4D90">
          <w:rPr>
            <w:noProof/>
            <w:webHidden/>
          </w:rPr>
        </w:r>
        <w:r w:rsidR="009B4D90">
          <w:rPr>
            <w:noProof/>
            <w:webHidden/>
          </w:rPr>
          <w:fldChar w:fldCharType="separate"/>
        </w:r>
        <w:r w:rsidR="009B4D90">
          <w:rPr>
            <w:noProof/>
            <w:webHidden/>
          </w:rPr>
          <w:t>23</w:t>
        </w:r>
        <w:r w:rsidR="009B4D90">
          <w:rPr>
            <w:noProof/>
            <w:webHidden/>
          </w:rPr>
          <w:fldChar w:fldCharType="end"/>
        </w:r>
      </w:hyperlink>
    </w:p>
    <w:p w:rsidR="009B4D90" w:rsidRDefault="00743482">
      <w:pPr>
        <w:pStyle w:val="TOC2"/>
        <w:tabs>
          <w:tab w:val="right" w:leader="dot" w:pos="8630"/>
        </w:tabs>
        <w:rPr>
          <w:rFonts w:eastAsiaTheme="minorEastAsia"/>
          <w:noProof/>
        </w:rPr>
      </w:pPr>
      <w:hyperlink w:anchor="_Toc536017967" w:history="1">
        <w:r w:rsidR="009B4D90" w:rsidRPr="000D6E74">
          <w:rPr>
            <w:rStyle w:val="Hyperlink"/>
            <w:noProof/>
          </w:rPr>
          <w:t>IRI &amp; Other Vehicle-Only Models</w:t>
        </w:r>
        <w:r w:rsidR="009B4D90">
          <w:rPr>
            <w:noProof/>
            <w:webHidden/>
          </w:rPr>
          <w:tab/>
        </w:r>
        <w:r w:rsidR="009B4D90">
          <w:rPr>
            <w:noProof/>
            <w:webHidden/>
          </w:rPr>
          <w:fldChar w:fldCharType="begin"/>
        </w:r>
        <w:r w:rsidR="009B4D90">
          <w:rPr>
            <w:noProof/>
            <w:webHidden/>
          </w:rPr>
          <w:instrText xml:space="preserve"> PAGEREF _Toc536017967 \h </w:instrText>
        </w:r>
        <w:r w:rsidR="009B4D90">
          <w:rPr>
            <w:noProof/>
            <w:webHidden/>
          </w:rPr>
        </w:r>
        <w:r w:rsidR="009B4D90">
          <w:rPr>
            <w:noProof/>
            <w:webHidden/>
          </w:rPr>
          <w:fldChar w:fldCharType="separate"/>
        </w:r>
        <w:r w:rsidR="009B4D90">
          <w:rPr>
            <w:noProof/>
            <w:webHidden/>
          </w:rPr>
          <w:t>25</w:t>
        </w:r>
        <w:r w:rsidR="009B4D90">
          <w:rPr>
            <w:noProof/>
            <w:webHidden/>
          </w:rPr>
          <w:fldChar w:fldCharType="end"/>
        </w:r>
      </w:hyperlink>
    </w:p>
    <w:p w:rsidR="009B4D90" w:rsidRDefault="00743482">
      <w:pPr>
        <w:pStyle w:val="TOC2"/>
        <w:tabs>
          <w:tab w:val="right" w:leader="dot" w:pos="8630"/>
        </w:tabs>
        <w:rPr>
          <w:rFonts w:eastAsiaTheme="minorEastAsia"/>
          <w:noProof/>
        </w:rPr>
      </w:pPr>
      <w:hyperlink w:anchor="_Toc536017968" w:history="1">
        <w:r w:rsidR="009B4D90" w:rsidRPr="000D6E74">
          <w:rPr>
            <w:rStyle w:val="Hyperlink"/>
            <w:noProof/>
          </w:rPr>
          <w:t>Summary</w:t>
        </w:r>
        <w:r w:rsidR="009B4D90">
          <w:rPr>
            <w:noProof/>
            <w:webHidden/>
          </w:rPr>
          <w:tab/>
        </w:r>
        <w:r w:rsidR="009B4D90">
          <w:rPr>
            <w:noProof/>
            <w:webHidden/>
          </w:rPr>
          <w:fldChar w:fldCharType="begin"/>
        </w:r>
        <w:r w:rsidR="009B4D90">
          <w:rPr>
            <w:noProof/>
            <w:webHidden/>
          </w:rPr>
          <w:instrText xml:space="preserve"> PAGEREF _Toc536017968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rsidR="009B4D90" w:rsidRDefault="00743482">
      <w:pPr>
        <w:pStyle w:val="TOC1"/>
        <w:tabs>
          <w:tab w:val="right" w:leader="dot" w:pos="8630"/>
        </w:tabs>
        <w:rPr>
          <w:rFonts w:eastAsiaTheme="minorEastAsia"/>
          <w:noProof/>
        </w:rPr>
      </w:pPr>
      <w:hyperlink w:anchor="_Toc536017969" w:history="1">
        <w:r w:rsidR="009B4D90" w:rsidRPr="000D6E74">
          <w:rPr>
            <w:rStyle w:val="Hyperlink"/>
            <w:noProof/>
          </w:rPr>
          <w:t>Part 3: Applications in Vehicle-Bridge Interaction</w:t>
        </w:r>
        <w:r w:rsidR="009B4D90">
          <w:rPr>
            <w:noProof/>
            <w:webHidden/>
          </w:rPr>
          <w:tab/>
        </w:r>
        <w:r w:rsidR="009B4D90">
          <w:rPr>
            <w:noProof/>
            <w:webHidden/>
          </w:rPr>
          <w:fldChar w:fldCharType="begin"/>
        </w:r>
        <w:r w:rsidR="009B4D90">
          <w:rPr>
            <w:noProof/>
            <w:webHidden/>
          </w:rPr>
          <w:instrText xml:space="preserve"> PAGEREF _Toc536017969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rsidR="009B4D90" w:rsidRDefault="00743482">
      <w:pPr>
        <w:pStyle w:val="TOC2"/>
        <w:tabs>
          <w:tab w:val="right" w:leader="dot" w:pos="8630"/>
        </w:tabs>
        <w:rPr>
          <w:rFonts w:eastAsiaTheme="minorEastAsia"/>
          <w:noProof/>
        </w:rPr>
      </w:pPr>
      <w:hyperlink w:anchor="_Toc536017970" w:history="1">
        <w:r w:rsidR="009B4D90" w:rsidRPr="000D6E74">
          <w:rPr>
            <w:rStyle w:val="Hyperlink"/>
            <w:noProof/>
          </w:rPr>
          <w:t>Remediation and Smoothness Criteria</w:t>
        </w:r>
        <w:r w:rsidR="009B4D90">
          <w:rPr>
            <w:noProof/>
            <w:webHidden/>
          </w:rPr>
          <w:tab/>
        </w:r>
        <w:r w:rsidR="009B4D90">
          <w:rPr>
            <w:noProof/>
            <w:webHidden/>
          </w:rPr>
          <w:fldChar w:fldCharType="begin"/>
        </w:r>
        <w:r w:rsidR="009B4D90">
          <w:rPr>
            <w:noProof/>
            <w:webHidden/>
          </w:rPr>
          <w:instrText xml:space="preserve"> PAGEREF _Toc536017970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rsidR="009B4D90" w:rsidRDefault="00743482">
      <w:pPr>
        <w:pStyle w:val="TOC2"/>
        <w:tabs>
          <w:tab w:val="right" w:leader="dot" w:pos="8630"/>
        </w:tabs>
        <w:rPr>
          <w:rFonts w:eastAsiaTheme="minorEastAsia"/>
          <w:noProof/>
        </w:rPr>
      </w:pPr>
      <w:hyperlink w:anchor="_Toc536017971" w:history="1">
        <w:r w:rsidR="009B4D90" w:rsidRPr="000D6E74">
          <w:rPr>
            <w:rStyle w:val="Hyperlink"/>
            <w:noProof/>
          </w:rPr>
          <w:t>Vehicle Configurations</w:t>
        </w:r>
        <w:r w:rsidR="009B4D90">
          <w:rPr>
            <w:noProof/>
            <w:webHidden/>
          </w:rPr>
          <w:tab/>
        </w:r>
        <w:r w:rsidR="009B4D90">
          <w:rPr>
            <w:noProof/>
            <w:webHidden/>
          </w:rPr>
          <w:fldChar w:fldCharType="begin"/>
        </w:r>
        <w:r w:rsidR="009B4D90">
          <w:rPr>
            <w:noProof/>
            <w:webHidden/>
          </w:rPr>
          <w:instrText xml:space="preserve"> PAGEREF _Toc536017971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9B4D90" w:rsidRDefault="00743482">
      <w:pPr>
        <w:pStyle w:val="TOC3"/>
        <w:tabs>
          <w:tab w:val="right" w:leader="dot" w:pos="8630"/>
        </w:tabs>
        <w:rPr>
          <w:rFonts w:eastAsiaTheme="minorEastAsia"/>
          <w:noProof/>
        </w:rPr>
      </w:pPr>
      <w:hyperlink w:anchor="_Toc536017972" w:history="1">
        <w:r w:rsidR="009B4D90" w:rsidRPr="000D6E74">
          <w:rPr>
            <w:rStyle w:val="Hyperlink"/>
            <w:noProof/>
          </w:rPr>
          <w:t>Traffic</w:t>
        </w:r>
        <w:r w:rsidR="009B4D90">
          <w:rPr>
            <w:noProof/>
            <w:webHidden/>
          </w:rPr>
          <w:tab/>
        </w:r>
        <w:r w:rsidR="009B4D90">
          <w:rPr>
            <w:noProof/>
            <w:webHidden/>
          </w:rPr>
          <w:fldChar w:fldCharType="begin"/>
        </w:r>
        <w:r w:rsidR="009B4D90">
          <w:rPr>
            <w:noProof/>
            <w:webHidden/>
          </w:rPr>
          <w:instrText xml:space="preserve"> PAGEREF _Toc536017972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9B4D90" w:rsidRDefault="00743482">
      <w:pPr>
        <w:pStyle w:val="TOC3"/>
        <w:tabs>
          <w:tab w:val="right" w:leader="dot" w:pos="8630"/>
        </w:tabs>
        <w:rPr>
          <w:rFonts w:eastAsiaTheme="minorEastAsia"/>
          <w:noProof/>
        </w:rPr>
      </w:pPr>
      <w:hyperlink w:anchor="_Toc536017973" w:history="1">
        <w:r w:rsidR="009B4D90" w:rsidRPr="000D6E74">
          <w:rPr>
            <w:rStyle w:val="Hyperlink"/>
            <w:noProof/>
          </w:rPr>
          <w:t>Truck Trains</w:t>
        </w:r>
        <w:r w:rsidR="009B4D90">
          <w:rPr>
            <w:noProof/>
            <w:webHidden/>
          </w:rPr>
          <w:tab/>
        </w:r>
        <w:r w:rsidR="009B4D90">
          <w:rPr>
            <w:noProof/>
            <w:webHidden/>
          </w:rPr>
          <w:fldChar w:fldCharType="begin"/>
        </w:r>
        <w:r w:rsidR="009B4D90">
          <w:rPr>
            <w:noProof/>
            <w:webHidden/>
          </w:rPr>
          <w:instrText xml:space="preserve"> PAGEREF _Toc536017973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9B4D90" w:rsidRDefault="00743482">
      <w:pPr>
        <w:pStyle w:val="TOC3"/>
        <w:tabs>
          <w:tab w:val="right" w:leader="dot" w:pos="8630"/>
        </w:tabs>
        <w:rPr>
          <w:rFonts w:eastAsiaTheme="minorEastAsia"/>
          <w:noProof/>
        </w:rPr>
      </w:pPr>
      <w:hyperlink w:anchor="_Toc536017974" w:history="1">
        <w:r w:rsidR="009B4D90" w:rsidRPr="000D6E74">
          <w:rPr>
            <w:rStyle w:val="Hyperlink"/>
            <w:noProof/>
          </w:rPr>
          <w:t>Future Work</w:t>
        </w:r>
        <w:r w:rsidR="009B4D90">
          <w:rPr>
            <w:noProof/>
            <w:webHidden/>
          </w:rPr>
          <w:tab/>
        </w:r>
        <w:r w:rsidR="009B4D90">
          <w:rPr>
            <w:noProof/>
            <w:webHidden/>
          </w:rPr>
          <w:fldChar w:fldCharType="begin"/>
        </w:r>
        <w:r w:rsidR="009B4D90">
          <w:rPr>
            <w:noProof/>
            <w:webHidden/>
          </w:rPr>
          <w:instrText xml:space="preserve"> PAGEREF _Toc536017974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rsidR="00471215" w:rsidRDefault="00E42662">
      <w:pPr>
        <w:spacing w:after="200" w:line="276" w:lineRule="auto"/>
      </w:pPr>
      <w:r>
        <w:fldChar w:fldCharType="end"/>
      </w:r>
      <w:r w:rsidR="00471215">
        <w:br w:type="page"/>
      </w:r>
    </w:p>
    <w:p w:rsidR="00471215" w:rsidRDefault="00471215" w:rsidP="00471215">
      <w:pPr>
        <w:pStyle w:val="Heading1"/>
      </w:pPr>
      <w:bookmarkStart w:id="2" w:name="_Toc536017941"/>
      <w:r>
        <w:lastRenderedPageBreak/>
        <w:t>List of Tables</w:t>
      </w:r>
      <w:bookmarkEnd w:id="2"/>
    </w:p>
    <w:p w:rsidR="00471215" w:rsidRDefault="00471215">
      <w:pPr>
        <w:spacing w:after="200" w:line="276" w:lineRule="auto"/>
      </w:pPr>
      <w:r>
        <w:br w:type="page"/>
      </w:r>
    </w:p>
    <w:p w:rsidR="00471215" w:rsidRDefault="00471215" w:rsidP="00471215">
      <w:pPr>
        <w:pStyle w:val="Heading1"/>
      </w:pPr>
      <w:bookmarkStart w:id="3" w:name="_Toc536017942"/>
      <w:r>
        <w:lastRenderedPageBreak/>
        <w:t>List of Illustrations</w:t>
      </w:r>
      <w:bookmarkEnd w:id="3"/>
    </w:p>
    <w:p w:rsidR="00471215" w:rsidRDefault="00471215" w:rsidP="00471215"/>
    <w:p w:rsidR="00ED3428" w:rsidRDefault="00ED3428" w:rsidP="00471215">
      <w:pPr>
        <w:sectPr w:rsidR="00ED3428" w:rsidSect="00471215">
          <w:headerReference w:type="default" r:id="rId8"/>
          <w:footerReference w:type="default" r:id="rId9"/>
          <w:pgSz w:w="12240" w:h="15840"/>
          <w:pgMar w:top="1440" w:right="1440" w:bottom="1440" w:left="2160" w:header="720" w:footer="720" w:gutter="0"/>
          <w:pgNumType w:fmt="lowerRoman" w:start="2"/>
          <w:cols w:space="720"/>
          <w:docGrid w:linePitch="360"/>
        </w:sectPr>
      </w:pPr>
    </w:p>
    <w:p w:rsidR="00ED3428" w:rsidRDefault="00471215" w:rsidP="00471215">
      <w:pPr>
        <w:pStyle w:val="Heading1"/>
      </w:pPr>
      <w:bookmarkStart w:id="4" w:name="_Toc536017943"/>
      <w:r>
        <w:lastRenderedPageBreak/>
        <w:t>Introduction</w:t>
      </w:r>
      <w:bookmarkEnd w:id="4"/>
    </w:p>
    <w:p w:rsidR="00B132EE" w:rsidRDefault="00B132EE">
      <w:pPr>
        <w:spacing w:after="200" w:line="276" w:lineRule="auto"/>
      </w:pPr>
      <w:r>
        <w:t>This document aims to explain and demonstrate the behavior of a bridge under a moving vehicle. Before I embark on that effort I feel obliged to define a few terms that you may notice to abound throughout</w:t>
      </w:r>
      <w:r w:rsidR="00016E8D">
        <w:t xml:space="preserve"> the following pages</w:t>
      </w:r>
      <w:r>
        <w:t xml:space="preserve">. </w:t>
      </w:r>
    </w:p>
    <w:p w:rsidR="00ED3428" w:rsidRDefault="00B132EE">
      <w:pPr>
        <w:spacing w:after="200" w:line="276" w:lineRule="auto"/>
      </w:pPr>
      <w:r>
        <w:t xml:space="preserve">The first is “vehicle-bridge </w:t>
      </w:r>
      <w:r w:rsidR="007D4F85">
        <w:t>interaction</w:t>
      </w:r>
      <w:r>
        <w:t>”</w:t>
      </w:r>
      <w:r w:rsidR="007D4F85">
        <w:t xml:space="preserve"> (VBI), which refers to the scenario in which one dynamic system (vehicle) traverses a second dynamic system (bridge). The vertical translation of the vehicle is coupled to that of the bridge</w:t>
      </w:r>
      <w:r w:rsidR="001076AD">
        <w:t xml:space="preserve"> at</w:t>
      </w:r>
      <w:r w:rsidR="007D4F85">
        <w:t xml:space="preserve"> the wheel contact locations</w:t>
      </w:r>
      <w:r w:rsidR="001076AD">
        <w:t xml:space="preserve">. Vehicle-bridge interaction therefore refers to the behavior of the combined system. </w:t>
      </w:r>
    </w:p>
    <w:p w:rsidR="001076AD" w:rsidRDefault="001076AD">
      <w:pPr>
        <w:spacing w:after="200" w:line="276" w:lineRule="auto"/>
      </w:pPr>
      <w:r>
        <w:t xml:space="preserve">The second </w:t>
      </w:r>
      <w:r w:rsidR="00016E8D">
        <w:t xml:space="preserve">term </w:t>
      </w:r>
      <w:r>
        <w:t xml:space="preserve">is </w:t>
      </w:r>
      <w:r w:rsidR="00016E8D">
        <w:t>“</w:t>
      </w:r>
      <w:r>
        <w:t>dynamic amplification</w:t>
      </w:r>
      <w:r w:rsidR="00016E8D">
        <w:t>”,</w:t>
      </w:r>
      <w:r>
        <w:t xml:space="preserve"> which quantifies the inability of static analyses to </w:t>
      </w:r>
      <w:r w:rsidR="00496B8E">
        <w:t>predict</w:t>
      </w:r>
      <w:r>
        <w:t xml:space="preserve"> the maximum response of a dynamic system. It is expressed as a ratio of maximum dynamic response to static response. For a bridge, moving vehicles excite the coupled system </w:t>
      </w:r>
      <w:r w:rsidR="00016E8D">
        <w:t xml:space="preserve">resulting in bridge motion which in turn causes member level responses unequal to those that would result from the force of the vehicles’ weight alone (static). </w:t>
      </w:r>
    </w:p>
    <w:p w:rsidR="00282282" w:rsidRDefault="00016E8D">
      <w:pPr>
        <w:spacing w:after="200" w:line="276" w:lineRule="auto"/>
      </w:pPr>
      <w:r>
        <w:t>For many civil applications</w:t>
      </w:r>
      <w:r w:rsidR="00282282">
        <w:t>,</w:t>
      </w:r>
      <w:r>
        <w:t xml:space="preserve"> static analyses have proven adequate for determining </w:t>
      </w:r>
      <w:r w:rsidR="00282282">
        <w:t xml:space="preserve">the </w:t>
      </w:r>
      <w:r>
        <w:t>demands of structures. Structures</w:t>
      </w:r>
      <w:r w:rsidR="00663571">
        <w:t xml:space="preserve"> often</w:t>
      </w:r>
      <w:r>
        <w:t xml:space="preserve"> remain </w:t>
      </w:r>
      <w:r w:rsidR="00663571">
        <w:t>near</w:t>
      </w:r>
      <w:r>
        <w:t xml:space="preserve"> enough to a motionless state that the structure can be described as a static sy</w:t>
      </w:r>
      <w:r w:rsidR="00282282">
        <w:t>stem, and t</w:t>
      </w:r>
      <w:r>
        <w:t>he resulting error from employing this assumpti</w:t>
      </w:r>
      <w:r w:rsidR="00663571">
        <w:t xml:space="preserve">on can be accounted for with a small increase in the factor of safety. However, </w:t>
      </w:r>
      <w:r w:rsidR="00282282">
        <w:t xml:space="preserve">in other cases, </w:t>
      </w:r>
      <w:r w:rsidR="00663571">
        <w:t xml:space="preserve">the deformation experienced by a structure </w:t>
      </w:r>
      <w:r w:rsidR="00282282">
        <w:t xml:space="preserve">associated with its motion </w:t>
      </w:r>
      <w:r w:rsidR="00496B8E">
        <w:t>is</w:t>
      </w:r>
      <w:r w:rsidR="00282282">
        <w:t xml:space="preserve"> appreciable, as is seen in seismic events. </w:t>
      </w:r>
    </w:p>
    <w:p w:rsidR="00016E8D" w:rsidRDefault="00282282">
      <w:pPr>
        <w:spacing w:after="200" w:line="276" w:lineRule="auto"/>
      </w:pPr>
      <w:r>
        <w:t>Live load demands have historically been estimated using static analysis. The dynamic amplification factor that should be used depends on the design specification with jurisdiction. According to AASHTO, a maximum factor of 1.33 is to be used</w:t>
      </w:r>
      <w:r w:rsidR="005C4DA1">
        <w:t>.</w:t>
      </w:r>
      <w:r>
        <w:t xml:space="preserve"> </w:t>
      </w:r>
      <w:r w:rsidR="005C4DA1">
        <w:t>H</w:t>
      </w:r>
      <w:r>
        <w:t xml:space="preserve">owever, there have been numerous reports of bridges experiencing dynamic amplification </w:t>
      </w:r>
      <w:r w:rsidR="005C4DA1">
        <w:t>well in excess of this number. Extensive structural monitoring was performed on one such nonconformist as detailed herein.</w:t>
      </w:r>
    </w:p>
    <w:p w:rsidR="009B4D90" w:rsidRDefault="00496B8E" w:rsidP="00CE0102">
      <w:pPr>
        <w:spacing w:after="200" w:line="276" w:lineRule="auto"/>
      </w:pPr>
      <w:r>
        <w:t xml:space="preserve">These bridges with excessive dynamic amplification suggest that old assumptions are no longer conservative for every bridge. We are therefore compelled as designers, builders and operators to identify the shortcomings of old assumptions and develop more accurate methods as required. </w:t>
      </w:r>
    </w:p>
    <w:p w:rsidR="009B4D90" w:rsidRDefault="00ED3428" w:rsidP="00CE0102">
      <w:pPr>
        <w:spacing w:after="200" w:line="276" w:lineRule="auto"/>
      </w:pPr>
      <w:r>
        <w:br w:type="page"/>
      </w:r>
    </w:p>
    <w:p w:rsidR="00ED3428" w:rsidRDefault="00ED3428" w:rsidP="009B4D90">
      <w:pPr>
        <w:pStyle w:val="Heading1"/>
      </w:pPr>
      <w:r>
        <w:lastRenderedPageBreak/>
        <w:t>State of the Art</w:t>
      </w:r>
    </w:p>
    <w:p w:rsidR="00ED3428" w:rsidRDefault="00594561" w:rsidP="00594561">
      <w:pPr>
        <w:pStyle w:val="Heading2"/>
      </w:pPr>
      <w:bookmarkStart w:id="5" w:name="_Toc536017944"/>
      <w:r>
        <w:t>Heading 2</w:t>
      </w:r>
      <w:bookmarkEnd w:id="5"/>
    </w:p>
    <w:p w:rsidR="00594561" w:rsidRDefault="00594561" w:rsidP="00594561">
      <w:pPr>
        <w:pStyle w:val="Heading3"/>
      </w:pPr>
      <w:bookmarkStart w:id="6" w:name="_Toc536017945"/>
      <w:r>
        <w:t>Heading 3</w:t>
      </w:r>
      <w:bookmarkEnd w:id="6"/>
    </w:p>
    <w:p w:rsidR="00594561" w:rsidRPr="00594561" w:rsidRDefault="00594561" w:rsidP="00594561">
      <w:pPr>
        <w:pStyle w:val="Heading4"/>
      </w:pPr>
      <w:r>
        <w:t>Heading 4</w:t>
      </w:r>
    </w:p>
    <w:p w:rsidR="00594561" w:rsidRDefault="00594561" w:rsidP="00594561">
      <w:r>
        <w:t xml:space="preserve">Text: </w:t>
      </w:r>
      <w:r w:rsidRPr="00594561">
        <w:t>The quick brown fox jumps over the lazy dog. The quick brown fox jumps over the lazy dog. The quick brown fox jumps over the lazy dog. The quick brown fox jumps over the lazy dog. The quick brown fox jumps over the lazy dog.</w:t>
      </w:r>
    </w:p>
    <w:p w:rsidR="00121D48" w:rsidRDefault="00594561" w:rsidP="00594561">
      <w:r w:rsidRPr="00594561">
        <w:t>The quick brown fox jumps over the lazy dog.</w:t>
      </w:r>
      <w:r>
        <w:t xml:space="preserve"> </w:t>
      </w:r>
      <w:r w:rsidRPr="00594561">
        <w:t>The quick brown fox jumps over the lazy dog. The quick brown fox jumps over the lazy dog. The quick brown fox jumps over the lazy dog. The quick brown fox jumps over the lazy dog. The quick brown fox jumps over the lazy dog.</w:t>
      </w:r>
    </w:p>
    <w:p w:rsidR="00121D48" w:rsidRDefault="00121D48" w:rsidP="00594561">
      <w:r>
        <w:t xml:space="preserve">More information can be found here: </w:t>
      </w:r>
      <w:hyperlink r:id="rId10" w:history="1">
        <w:r w:rsidRPr="00121D48">
          <w:rPr>
            <w:rStyle w:val="Hyperlink"/>
          </w:rPr>
          <w:t>https://gsnb.rutgers.edu/academics/electronic-thesis-and-dissertation-style-guide#sample</w:t>
        </w:r>
      </w:hyperlink>
      <w:r>
        <w:t>.</w:t>
      </w:r>
    </w:p>
    <w:p w:rsidR="00121D48" w:rsidRDefault="00594561" w:rsidP="00121D48">
      <w:pPr>
        <w:pStyle w:val="Images"/>
      </w:pPr>
      <w:r>
        <w:rPr>
          <w:noProof/>
        </w:rPr>
        <mc:AlternateContent>
          <mc:Choice Requires="wps">
            <w:drawing>
              <wp:inline distT="0" distB="0" distL="0" distR="0" wp14:anchorId="2B2B9FC1" wp14:editId="439C6EA7">
                <wp:extent cx="1752600" cy="1156855"/>
                <wp:effectExtent l="0" t="0" r="19050" b="24765"/>
                <wp:docPr id="1" name="Rectangle 1"/>
                <wp:cNvGraphicFramePr/>
                <a:graphic xmlns:a="http://schemas.openxmlformats.org/drawingml/2006/main">
                  <a:graphicData uri="http://schemas.microsoft.com/office/word/2010/wordprocessingShape">
                    <wps:wsp>
                      <wps:cNvSpPr/>
                      <wps:spPr>
                        <a:xfrm>
                          <a:off x="0" y="0"/>
                          <a:ext cx="1752600" cy="1156855"/>
                        </a:xfrm>
                        <a:prstGeom prst="rect">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32D06" w:rsidRPr="00594561" w:rsidRDefault="00632D06" w:rsidP="00121D48">
                            <w:pPr>
                              <w:jc w:val="center"/>
                              <w:rPr>
                                <w:color w:val="0D0D0D" w:themeColor="text1" w:themeTint="F2"/>
                              </w:rPr>
                            </w:pPr>
                            <w:r w:rsidRPr="00594561">
                              <w:rPr>
                                <w:color w:val="0D0D0D" w:themeColor="text1" w:themeTint="F2"/>
                              </w:rPr>
                              <w:t>Image Placeho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2B2B9FC1" id="Rectangle 1" o:spid="_x0000_s1026" style="width:138pt;height:9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" fillcolor="#f2f2f2 [3052]" strokecolor="black [3213]" strokeweight="2pt">
                <v:textbox>
                  <w:txbxContent>
                    <w:p w:rsidR="00632D06" w:rsidRPr="00594561" w:rsidRDefault="00632D06" w:rsidP="00121D48">
                      <w:pPr>
                        <w:jc w:val="center"/>
                        <w:rPr>
                          <w:color w:val="0D0D0D" w:themeColor="text1" w:themeTint="F2"/>
                        </w:rPr>
                      </w:pPr>
                      <w:r w:rsidRPr="00594561">
                        <w:rPr>
                          <w:color w:val="0D0D0D" w:themeColor="text1" w:themeTint="F2"/>
                        </w:rPr>
                        <w:t>Image Placeholder</w:t>
                      </w:r>
                    </w:p>
                  </w:txbxContent>
                </v:textbox>
                <w10:anchorlock/>
              </v:rect>
            </w:pict>
          </mc:Fallback>
        </mc:AlternateContent>
      </w:r>
    </w:p>
    <w:p w:rsidR="00594561" w:rsidRDefault="00121D48" w:rsidP="00121D48">
      <w:pPr>
        <w:pStyle w:val="Caption"/>
      </w:pPr>
      <w:r>
        <w:t xml:space="preserve">Figure </w:t>
      </w:r>
      <w:r w:rsidR="0078412B">
        <w:rPr>
          <w:noProof/>
        </w:rPr>
        <w:fldChar w:fldCharType="begin"/>
      </w:r>
      <w:r w:rsidR="0078412B">
        <w:rPr>
          <w:noProof/>
        </w:rPr>
        <w:instrText xml:space="preserve"> SEQ Figure \* ARABIC </w:instrText>
      </w:r>
      <w:r w:rsidR="0078412B">
        <w:rPr>
          <w:noProof/>
        </w:rPr>
        <w:fldChar w:fldCharType="separate"/>
      </w:r>
      <w:r w:rsidR="00851911">
        <w:rPr>
          <w:noProof/>
        </w:rPr>
        <w:t>1</w:t>
      </w:r>
      <w:r w:rsidR="0078412B">
        <w:rPr>
          <w:noProof/>
        </w:rPr>
        <w:fldChar w:fldCharType="end"/>
      </w:r>
      <w:r>
        <w:t>: Test Image</w:t>
      </w:r>
    </w:p>
    <w:p w:rsidR="00121D48" w:rsidRDefault="00121D48" w:rsidP="00594561"/>
    <w:p w:rsidR="00496B8E" w:rsidRDefault="00496B8E">
      <w:pPr>
        <w:spacing w:before="0" w:after="200" w:line="276" w:lineRule="auto"/>
      </w:pPr>
      <w:r>
        <w:br w:type="page"/>
      </w:r>
    </w:p>
    <w:p w:rsidR="00496B8E" w:rsidRDefault="00496B8E" w:rsidP="00496B8E">
      <w:pPr>
        <w:pStyle w:val="Heading1"/>
      </w:pPr>
      <w:bookmarkStart w:id="7" w:name="_Toc536017946"/>
      <w:r>
        <w:lastRenderedPageBreak/>
        <w:t>Part 1: Understanding vehicle-bridge interaction and dynamic amplification</w:t>
      </w:r>
      <w:bookmarkEnd w:id="7"/>
    </w:p>
    <w:p w:rsidR="005D609C" w:rsidRDefault="00496B8E" w:rsidP="00496B8E">
      <w:r>
        <w:t xml:space="preserve">This </w:t>
      </w:r>
      <w:r w:rsidR="005D609C">
        <w:t xml:space="preserve">first </w:t>
      </w:r>
      <w:r w:rsidR="006C0FDB">
        <w:t>part</w:t>
      </w:r>
      <w:r>
        <w:t xml:space="preserve"> details the experimental testing and investigation of a real bridge and documents the knowledge gained from such efforts. </w:t>
      </w:r>
      <w:r w:rsidR="005D609C">
        <w:t xml:space="preserve">Recording a phenomenon is the first step in understanding it. </w:t>
      </w:r>
    </w:p>
    <w:p w:rsidR="00496B8E" w:rsidRDefault="00496B8E" w:rsidP="00496B8E">
      <w:pPr>
        <w:pStyle w:val="Heading2"/>
      </w:pPr>
      <w:bookmarkStart w:id="8" w:name="_Toc536017947"/>
      <w:r>
        <w:t>Experimental Case Study</w:t>
      </w:r>
      <w:bookmarkEnd w:id="8"/>
    </w:p>
    <w:p w:rsidR="00B642C0" w:rsidRDefault="005D609C" w:rsidP="00B642C0">
      <w:r>
        <w:t>The case structure was brought to our attention by local transportation officials. By their report, motorists ha</w:t>
      </w:r>
      <w:r w:rsidR="006C0FDB">
        <w:t>ve</w:t>
      </w:r>
      <w:r>
        <w:t xml:space="preserve"> </w:t>
      </w:r>
      <w:r w:rsidR="006C0FDB">
        <w:t xml:space="preserve">repeatedly contacted </w:t>
      </w:r>
      <w:r>
        <w:t xml:space="preserve">local police to report what they perceived to be excessive vibration. </w:t>
      </w:r>
      <w:r w:rsidR="006C0FDB">
        <w:t xml:space="preserve">This prompted a series of field tests in which various structural responses were recorded under typical operational conditions. </w:t>
      </w:r>
      <w:r w:rsidR="00B642C0">
        <w:t xml:space="preserve">Testing objectives were driven by the DOT’s directive to identify and characterize the bridge vibration and determine if they may be detrimental to the structure’s performance. </w:t>
      </w:r>
      <w:r w:rsidR="006C0FDB">
        <w:t xml:space="preserve">The testing activities, results and conclusions are summarized in the following sections. </w:t>
      </w:r>
    </w:p>
    <w:p w:rsidR="002B361B" w:rsidRDefault="002B361B" w:rsidP="00B642C0">
      <w:r>
        <w:rPr>
          <w:noProof/>
        </w:rPr>
        <w:drawing>
          <wp:inline distT="0" distB="0" distL="0" distR="0" wp14:anchorId="1BD897A8" wp14:editId="5F3EC924">
            <wp:extent cx="5486400" cy="1663700"/>
            <wp:effectExtent l="0" t="0" r="0" b="0"/>
            <wp:docPr id="10" name="img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lum/>
                      <a:alphaModFix/>
                    </a:blip>
                    <a:srcRect/>
                    <a:stretch>
                      <a:fillRect/>
                    </a:stretch>
                  </pic:blipFill>
                  <pic:spPr>
                    <a:xfrm>
                      <a:off x="0" y="0"/>
                      <a:ext cx="5486400" cy="1663700"/>
                    </a:xfrm>
                    <a:prstGeom prst="rect">
                      <a:avLst/>
                    </a:prstGeom>
                  </pic:spPr>
                </pic:pic>
              </a:graphicData>
            </a:graphic>
          </wp:inline>
        </w:drawing>
      </w:r>
    </w:p>
    <w:p w:rsidR="006C0FDB" w:rsidRDefault="006C0FDB" w:rsidP="006C0FDB">
      <w:pPr>
        <w:pStyle w:val="Heading3"/>
      </w:pPr>
      <w:bookmarkStart w:id="9" w:name="_Toc536017948"/>
      <w:r>
        <w:t>Description of Test Structure</w:t>
      </w:r>
      <w:bookmarkEnd w:id="9"/>
    </w:p>
    <w:p w:rsidR="00B642C0" w:rsidRDefault="0048509D" w:rsidP="00B642C0">
      <w:r>
        <w:t>The structure is an 11-span viaduct that carries 4 lanes of a major interstate highway. The viaduct was first constructed in 1952 but the superstructure was replaced in 1986 while retaining the concrete piers. East bound and west bound lanes are carried by adjacent</w:t>
      </w:r>
      <w:r w:rsidR="00C62BD1">
        <w:t xml:space="preserve"> steel </w:t>
      </w:r>
      <w:r w:rsidR="00C62BD1">
        <w:lastRenderedPageBreak/>
        <w:t>multi-girder</w:t>
      </w:r>
      <w:r>
        <w:t xml:space="preserve"> spans, which are supported by steel box-girders spanning between two </w:t>
      </w:r>
      <w:r w:rsidRPr="00A87282">
        <w:t>piers</w:t>
      </w:r>
      <w:r>
        <w:t>.</w:t>
      </w:r>
      <w:r w:rsidR="00C62BD1">
        <w:t xml:space="preserve"> The structure was overall in good condition with no significant cracking or corrosion visible. </w:t>
      </w:r>
    </w:p>
    <w:p w:rsidR="00B642C0" w:rsidRDefault="00B642C0" w:rsidP="00B642C0">
      <w:r>
        <w:rPr>
          <w:noProof/>
        </w:rPr>
        <w:drawing>
          <wp:inline distT="0" distB="0" distL="0" distR="0" wp14:anchorId="2962C6BD" wp14:editId="4D6F043F">
            <wp:extent cx="5486400" cy="1113155"/>
            <wp:effectExtent l="0" t="0" r="0" b="0"/>
            <wp:docPr id="6" name="img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lum/>
                      <a:alphaModFix/>
                    </a:blip>
                    <a:srcRect/>
                    <a:stretch>
                      <a:fillRect/>
                    </a:stretch>
                  </pic:blipFill>
                  <pic:spPr>
                    <a:xfrm>
                      <a:off x="0" y="0"/>
                      <a:ext cx="5486400" cy="1113155"/>
                    </a:xfrm>
                    <a:prstGeom prst="rect">
                      <a:avLst/>
                    </a:prstGeom>
                  </pic:spPr>
                </pic:pic>
              </a:graphicData>
            </a:graphic>
          </wp:inline>
        </w:drawing>
      </w:r>
    </w:p>
    <w:p w:rsidR="00B642C0" w:rsidRDefault="00B642C0" w:rsidP="00B642C0">
      <w:pPr>
        <w:jc w:val="center"/>
      </w:pPr>
      <w:r>
        <w:rPr>
          <w:noProof/>
        </w:rPr>
        <w:drawing>
          <wp:inline distT="0" distB="0" distL="0" distR="0" wp14:anchorId="2C1005FC" wp14:editId="7DC26E28">
            <wp:extent cx="4453255" cy="3729813"/>
            <wp:effectExtent l="0" t="0" r="444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rotWithShape="1">
                    <a:blip r:embed="rId13">
                      <a:extLst>
                        <a:ext uri="{28A0092B-C50C-407E-A947-70E740481C1C}">
                          <a14:useLocalDpi xmlns:a14="http://schemas.microsoft.com/office/drawing/2010/main" val="0"/>
                        </a:ext>
                      </a:extLst>
                    </a:blip>
                    <a:srcRect l="7182" b="13793"/>
                    <a:stretch/>
                  </pic:blipFill>
                  <pic:spPr bwMode="auto">
                    <a:xfrm>
                      <a:off x="0" y="0"/>
                      <a:ext cx="4502248" cy="3770847"/>
                    </a:xfrm>
                    <a:prstGeom prst="rect">
                      <a:avLst/>
                    </a:prstGeom>
                    <a:noFill/>
                    <a:ln>
                      <a:noFill/>
                    </a:ln>
                    <a:extLst>
                      <a:ext uri="{53640926-AAD7-44D8-BBD7-CCE9431645EC}">
                        <a14:shadowObscured xmlns:a14="http://schemas.microsoft.com/office/drawing/2010/main"/>
                      </a:ext>
                    </a:extLst>
                  </pic:spPr>
                </pic:pic>
              </a:graphicData>
            </a:graphic>
          </wp:inline>
        </w:drawing>
      </w:r>
    </w:p>
    <w:p w:rsidR="00B642C0" w:rsidRDefault="00B642C0" w:rsidP="00B642C0">
      <w:pPr>
        <w:pStyle w:val="Heading4"/>
      </w:pPr>
      <w:r>
        <w:t>Superstructure</w:t>
      </w:r>
    </w:p>
    <w:p w:rsidR="00AE07AA" w:rsidRDefault="00B642C0" w:rsidP="00B642C0">
      <w:r>
        <w:t xml:space="preserve">The structural type is steel multi-girder. Eight girders run longitudinally, resting on steel box girders that span transversely and are supported by the concrete piers. A reinforced concrete composite deck was cast in place, with a “raked” finish and no overlay. </w:t>
      </w:r>
      <w:r w:rsidR="00AE07AA">
        <w:t xml:space="preserve">The deck is discontinuous between girders 4 and 5, thereby creating two adjacent structures. </w:t>
      </w:r>
    </w:p>
    <w:p w:rsidR="00AE07AA" w:rsidRDefault="00AE07AA" w:rsidP="00AE07AA">
      <w:pPr>
        <w:keepNext/>
        <w:jc w:val="center"/>
      </w:pPr>
      <w:r w:rsidRPr="00AE07AA">
        <w:rPr>
          <w:noProof/>
        </w:rPr>
        <w:lastRenderedPageBreak/>
        <w:drawing>
          <wp:inline distT="0" distB="0" distL="0" distR="0" wp14:anchorId="4F2F22B6" wp14:editId="5CEB8559">
            <wp:extent cx="5029200" cy="2815913"/>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8195" r="18055" b="36530"/>
                    <a:stretch/>
                  </pic:blipFill>
                  <pic:spPr bwMode="auto">
                    <a:xfrm>
                      <a:off x="0" y="0"/>
                      <a:ext cx="5029200" cy="2815913"/>
                    </a:xfrm>
                    <a:prstGeom prst="rect">
                      <a:avLst/>
                    </a:prstGeom>
                    <a:ln>
                      <a:noFill/>
                    </a:ln>
                    <a:extLst>
                      <a:ext uri="{53640926-AAD7-44D8-BBD7-CCE9431645EC}">
                        <a14:shadowObscured xmlns:a14="http://schemas.microsoft.com/office/drawing/2010/main"/>
                      </a:ext>
                    </a:extLst>
                  </pic:spPr>
                </pic:pic>
              </a:graphicData>
            </a:graphic>
          </wp:inline>
        </w:drawing>
      </w:r>
    </w:p>
    <w:p w:rsidR="00AE07AA" w:rsidRDefault="00AE07AA" w:rsidP="00AE07AA">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851911">
        <w:rPr>
          <w:noProof/>
        </w:rPr>
        <w:t>2</w:t>
      </w:r>
      <w:r w:rsidR="002E3D38">
        <w:rPr>
          <w:noProof/>
        </w:rPr>
        <w:fldChar w:fldCharType="end"/>
      </w:r>
      <w:r>
        <w:t xml:space="preserve">: View of Deck Separation </w:t>
      </w:r>
    </w:p>
    <w:p w:rsidR="00B642C0" w:rsidRDefault="00B642C0" w:rsidP="00B642C0">
      <w:r>
        <w:t>There is no skew. The bridge has eleven spans. The maximum span length is 140’-0”. The out-to-out width is 76’-6”. Three spans are simply supported (1, 2 &amp; 11), while the remaining eight are two-span continuous. Each span has five interior rows of X-framed diaphragms and chevron diaphragms over the piers.</w:t>
      </w:r>
      <w:r w:rsidR="007C4F48">
        <w:t xml:space="preserve"> The following figure </w:t>
      </w:r>
      <w:r w:rsidR="006360FD">
        <w:t xml:space="preserve">enumerates the girder layout which will be referenced in the following sections. </w:t>
      </w:r>
    </w:p>
    <w:p w:rsidR="006360FD" w:rsidRDefault="00FD39EB" w:rsidP="00FD39EB">
      <w:pPr>
        <w:jc w:val="center"/>
      </w:pPr>
      <w:r>
        <w:rPr>
          <w:noProof/>
        </w:rPr>
        <w:drawing>
          <wp:inline distT="0" distB="0" distL="0" distR="0" wp14:anchorId="10BBA0A3" wp14:editId="58563368">
            <wp:extent cx="2430780" cy="2814291"/>
            <wp:effectExtent l="0" t="0" r="762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446929" cy="2832988"/>
                    </a:xfrm>
                    <a:prstGeom prst="rect">
                      <a:avLst/>
                    </a:prstGeom>
                  </pic:spPr>
                </pic:pic>
              </a:graphicData>
            </a:graphic>
          </wp:inline>
        </w:drawing>
      </w:r>
    </w:p>
    <w:p w:rsidR="00B642C0" w:rsidRDefault="00B642C0" w:rsidP="00B642C0">
      <w:pPr>
        <w:pStyle w:val="Heading4"/>
      </w:pPr>
      <w:r>
        <w:lastRenderedPageBreak/>
        <w:t>Substructure and Bearings</w:t>
      </w:r>
    </w:p>
    <w:p w:rsidR="00B642C0" w:rsidRDefault="00B642C0" w:rsidP="00B642C0">
      <w:r>
        <w:t>The concrete piers and abutments were constructed in 1952 and are all that remains of the original structure. They are supported by driven piles. Elastomeric bearing pads are installed on top of the piers and support the transverse box girders. Rocker bearings or pedestals are installed between the box girders and longitudinal girders at those locations which are in the center of continuous spans. Elastomeric bearings are installed between the box girder and the longitudinal girders at the remaining locations.</w:t>
      </w:r>
    </w:p>
    <w:p w:rsidR="00B642C0" w:rsidRPr="0048509D" w:rsidRDefault="00B642C0" w:rsidP="00B642C0">
      <w:pPr>
        <w:jc w:val="center"/>
      </w:pPr>
      <w:r>
        <w:rPr>
          <w:noProof/>
        </w:rPr>
        <w:drawing>
          <wp:inline distT="0" distB="0" distL="0" distR="0" wp14:anchorId="6A04B657" wp14:editId="51D406EA">
            <wp:extent cx="4160519" cy="1627540"/>
            <wp:effectExtent l="0" t="0" r="0" b="0"/>
            <wp:docPr id="9" name="img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lum/>
                      <a:alphaModFix/>
                    </a:blip>
                    <a:srcRect/>
                    <a:stretch>
                      <a:fillRect/>
                    </a:stretch>
                  </pic:blipFill>
                  <pic:spPr>
                    <a:xfrm>
                      <a:off x="0" y="0"/>
                      <a:ext cx="4160519" cy="1627540"/>
                    </a:xfrm>
                    <a:prstGeom prst="rect">
                      <a:avLst/>
                    </a:prstGeom>
                  </pic:spPr>
                </pic:pic>
              </a:graphicData>
            </a:graphic>
          </wp:inline>
        </w:drawing>
      </w:r>
    </w:p>
    <w:p w:rsidR="00B642C0" w:rsidRDefault="00B642C0" w:rsidP="002B361B">
      <w:pPr>
        <w:pStyle w:val="Heading4"/>
      </w:pPr>
      <w:r>
        <w:t>Condition</w:t>
      </w:r>
    </w:p>
    <w:p w:rsidR="00B642C0" w:rsidRDefault="00B642C0" w:rsidP="00B642C0">
      <w:r>
        <w:t>Visually, the deck appears to be in good condition, with no major cracking visible. Minor damage was observed in some regions of the center concrete barrier. The girders appeared in excellent condition. No major rusting was observed, and the girders appeared well maintained. The access hatches on many of the box girders had been left open. Any ill effects from this could not be immediately observed. The piers exhibited very little efflorescence and virtually no spalling. Repairs had been performed on several piers, where an embedded drainage pipe had rusted and caused a portion of concrete to spall off.</w:t>
      </w:r>
    </w:p>
    <w:p w:rsidR="00B642C0" w:rsidRDefault="00B642C0" w:rsidP="00B642C0">
      <w:pPr>
        <w:pStyle w:val="FigureCaption"/>
        <w:jc w:val="center"/>
      </w:pPr>
      <w:r>
        <w:t>NBI Details</w:t>
      </w:r>
    </w:p>
    <w:tbl>
      <w:tblPr>
        <w:tblW w:w="4680" w:type="dxa"/>
        <w:jc w:val="center"/>
        <w:tblBorders>
          <w:top w:val="single" w:sz="4" w:space="0" w:color="auto"/>
          <w:left w:val="single" w:sz="4" w:space="0" w:color="auto"/>
          <w:bottom w:val="single" w:sz="4" w:space="0" w:color="auto"/>
          <w:right w:val="single" w:sz="4" w:space="0" w:color="auto"/>
          <w:insideH w:val="single" w:sz="4" w:space="0" w:color="auto"/>
        </w:tblBorders>
        <w:tblLayout w:type="fixed"/>
        <w:tblCellMar>
          <w:left w:w="10" w:type="dxa"/>
          <w:right w:w="10" w:type="dxa"/>
        </w:tblCellMar>
        <w:tblLook w:val="0000" w:firstRow="0" w:lastRow="0" w:firstColumn="0" w:lastColumn="0" w:noHBand="0" w:noVBand="0"/>
      </w:tblPr>
      <w:tblGrid>
        <w:gridCol w:w="2604"/>
        <w:gridCol w:w="2076"/>
      </w:tblGrid>
      <w:tr w:rsidR="00B642C0" w:rsidTr="0078412B">
        <w:trPr>
          <w:tblHeader/>
          <w:jc w:val="center"/>
        </w:trPr>
        <w:tc>
          <w:tcPr>
            <w:tcW w:w="2604" w:type="dxa"/>
            <w:tcMar>
              <w:top w:w="0" w:type="dxa"/>
              <w:left w:w="0" w:type="dxa"/>
              <w:bottom w:w="0" w:type="dxa"/>
              <w:right w:w="0" w:type="dxa"/>
            </w:tcMar>
          </w:tcPr>
          <w:p w:rsidR="00B642C0" w:rsidRDefault="00B642C0" w:rsidP="0078412B">
            <w:pPr>
              <w:pStyle w:val="TableHeading"/>
            </w:pPr>
            <w:r>
              <w:t>NBI Structure Number</w:t>
            </w:r>
          </w:p>
        </w:tc>
        <w:tc>
          <w:tcPr>
            <w:tcW w:w="2076" w:type="dxa"/>
            <w:tcMar>
              <w:top w:w="0" w:type="dxa"/>
              <w:left w:w="0" w:type="dxa"/>
              <w:bottom w:w="0" w:type="dxa"/>
              <w:right w:w="0" w:type="dxa"/>
            </w:tcMar>
          </w:tcPr>
          <w:p w:rsidR="00B642C0" w:rsidRDefault="00B642C0" w:rsidP="0078412B">
            <w:pPr>
              <w:pStyle w:val="TableHeading"/>
            </w:pPr>
            <w:r>
              <w:t>000000000027280</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Year Reconstructed</w:t>
            </w:r>
          </w:p>
        </w:tc>
        <w:tc>
          <w:tcPr>
            <w:tcW w:w="2076" w:type="dxa"/>
            <w:tcMar>
              <w:top w:w="0" w:type="dxa"/>
              <w:left w:w="0" w:type="dxa"/>
              <w:bottom w:w="0" w:type="dxa"/>
              <w:right w:w="0" w:type="dxa"/>
            </w:tcMar>
          </w:tcPr>
          <w:p w:rsidR="00B642C0" w:rsidRDefault="00B642C0" w:rsidP="0078412B">
            <w:pPr>
              <w:pStyle w:val="TableContents"/>
            </w:pPr>
            <w:r>
              <w:t>1986</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Owner</w:t>
            </w:r>
          </w:p>
        </w:tc>
        <w:tc>
          <w:tcPr>
            <w:tcW w:w="2076" w:type="dxa"/>
            <w:tcMar>
              <w:top w:w="0" w:type="dxa"/>
              <w:left w:w="0" w:type="dxa"/>
              <w:bottom w:w="0" w:type="dxa"/>
              <w:right w:w="0" w:type="dxa"/>
            </w:tcMar>
          </w:tcPr>
          <w:p w:rsidR="00B642C0" w:rsidRDefault="00B642C0" w:rsidP="0078412B">
            <w:pPr>
              <w:pStyle w:val="TableContents"/>
            </w:pPr>
            <w:r>
              <w:t>PennDOT</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kew</w:t>
            </w:r>
          </w:p>
        </w:tc>
        <w:tc>
          <w:tcPr>
            <w:tcW w:w="2076" w:type="dxa"/>
            <w:tcMar>
              <w:top w:w="0" w:type="dxa"/>
              <w:left w:w="0" w:type="dxa"/>
              <w:bottom w:w="0" w:type="dxa"/>
              <w:right w:w="0" w:type="dxa"/>
            </w:tcMar>
          </w:tcPr>
          <w:p w:rsidR="00B642C0" w:rsidRDefault="00B642C0" w:rsidP="0078412B">
            <w:pPr>
              <w:pStyle w:val="TableContents"/>
            </w:pPr>
            <w:r>
              <w:t>0 degrees</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Deck Width</w:t>
            </w:r>
          </w:p>
        </w:tc>
        <w:tc>
          <w:tcPr>
            <w:tcW w:w="2076" w:type="dxa"/>
            <w:tcMar>
              <w:top w:w="0" w:type="dxa"/>
              <w:left w:w="0" w:type="dxa"/>
              <w:bottom w:w="0" w:type="dxa"/>
              <w:right w:w="0" w:type="dxa"/>
            </w:tcMar>
          </w:tcPr>
          <w:p w:rsidR="00B642C0" w:rsidRDefault="00B642C0" w:rsidP="0078412B">
            <w:pPr>
              <w:pStyle w:val="TableContents"/>
            </w:pPr>
            <w:r>
              <w:t>76’-6”</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lastRenderedPageBreak/>
              <w:t>Maximum Span Length</w:t>
            </w:r>
          </w:p>
        </w:tc>
        <w:tc>
          <w:tcPr>
            <w:tcW w:w="2076" w:type="dxa"/>
            <w:tcMar>
              <w:top w:w="0" w:type="dxa"/>
              <w:left w:w="0" w:type="dxa"/>
              <w:bottom w:w="0" w:type="dxa"/>
              <w:right w:w="0" w:type="dxa"/>
            </w:tcMar>
          </w:tcPr>
          <w:p w:rsidR="00B642C0" w:rsidRDefault="00B642C0" w:rsidP="0078412B">
            <w:pPr>
              <w:pStyle w:val="TableContents"/>
            </w:pPr>
            <w:r>
              <w:t>140’-0”</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ADT</w:t>
            </w:r>
          </w:p>
        </w:tc>
        <w:tc>
          <w:tcPr>
            <w:tcW w:w="2076" w:type="dxa"/>
            <w:tcMar>
              <w:top w:w="0" w:type="dxa"/>
              <w:left w:w="0" w:type="dxa"/>
              <w:bottom w:w="0" w:type="dxa"/>
              <w:right w:w="0" w:type="dxa"/>
            </w:tcMar>
          </w:tcPr>
          <w:p w:rsidR="00B642C0" w:rsidRDefault="00B642C0" w:rsidP="0078412B">
            <w:pPr>
              <w:pStyle w:val="TableContents"/>
            </w:pPr>
            <w:r>
              <w:t>57410 (2013)</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Deck Condition</w:t>
            </w:r>
          </w:p>
        </w:tc>
        <w:tc>
          <w:tcPr>
            <w:tcW w:w="2076" w:type="dxa"/>
            <w:tcMar>
              <w:top w:w="0" w:type="dxa"/>
              <w:left w:w="0" w:type="dxa"/>
              <w:bottom w:w="0" w:type="dxa"/>
              <w:right w:w="0" w:type="dxa"/>
            </w:tcMar>
          </w:tcPr>
          <w:p w:rsidR="00B642C0" w:rsidRDefault="00B642C0" w:rsidP="0078412B">
            <w:pPr>
              <w:pStyle w:val="TableContents"/>
            </w:pPr>
            <w:r>
              <w:t>6 (Satisfactory Condition)</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uperstructure Condition</w:t>
            </w:r>
          </w:p>
        </w:tc>
        <w:tc>
          <w:tcPr>
            <w:tcW w:w="2076" w:type="dxa"/>
            <w:tcMar>
              <w:top w:w="0" w:type="dxa"/>
              <w:left w:w="0" w:type="dxa"/>
              <w:bottom w:w="0" w:type="dxa"/>
              <w:right w:w="0" w:type="dxa"/>
            </w:tcMar>
          </w:tcPr>
          <w:p w:rsidR="00B642C0" w:rsidRDefault="00B642C0" w:rsidP="0078412B">
            <w:pPr>
              <w:pStyle w:val="TableContents"/>
            </w:pPr>
            <w:r>
              <w:t>7 (Good Condition)</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ubstructure Condition</w:t>
            </w:r>
          </w:p>
        </w:tc>
        <w:tc>
          <w:tcPr>
            <w:tcW w:w="2076" w:type="dxa"/>
            <w:tcMar>
              <w:top w:w="0" w:type="dxa"/>
              <w:left w:w="0" w:type="dxa"/>
              <w:bottom w:w="0" w:type="dxa"/>
              <w:right w:w="0" w:type="dxa"/>
            </w:tcMar>
          </w:tcPr>
          <w:p w:rsidR="00B642C0" w:rsidRDefault="00B642C0" w:rsidP="0078412B">
            <w:pPr>
              <w:pStyle w:val="TableContents"/>
            </w:pPr>
            <w:r>
              <w:t>5 (Fair Condition)</w:t>
            </w:r>
          </w:p>
        </w:tc>
      </w:tr>
      <w:tr w:rsidR="00B642C0" w:rsidTr="0078412B">
        <w:trPr>
          <w:jc w:val="center"/>
        </w:trPr>
        <w:tc>
          <w:tcPr>
            <w:tcW w:w="2604" w:type="dxa"/>
            <w:tcMar>
              <w:top w:w="0" w:type="dxa"/>
              <w:left w:w="0" w:type="dxa"/>
              <w:bottom w:w="0" w:type="dxa"/>
              <w:right w:w="0" w:type="dxa"/>
            </w:tcMar>
          </w:tcPr>
          <w:p w:rsidR="00B642C0" w:rsidRDefault="00B642C0" w:rsidP="0078412B">
            <w:pPr>
              <w:pStyle w:val="TableContents"/>
            </w:pPr>
            <w:r>
              <w:t>Sufficiency Rating</w:t>
            </w:r>
          </w:p>
        </w:tc>
        <w:tc>
          <w:tcPr>
            <w:tcW w:w="2076" w:type="dxa"/>
            <w:tcMar>
              <w:top w:w="0" w:type="dxa"/>
              <w:left w:w="0" w:type="dxa"/>
              <w:bottom w:w="0" w:type="dxa"/>
              <w:right w:w="0" w:type="dxa"/>
            </w:tcMar>
          </w:tcPr>
          <w:p w:rsidR="00B642C0" w:rsidRDefault="00B642C0" w:rsidP="0078412B">
            <w:pPr>
              <w:pStyle w:val="TableContents"/>
            </w:pPr>
            <w:r>
              <w:t>70</w:t>
            </w:r>
          </w:p>
        </w:tc>
      </w:tr>
    </w:tbl>
    <w:p w:rsidR="006C0FDB" w:rsidRDefault="00D275D4" w:rsidP="00D275D4">
      <w:pPr>
        <w:pStyle w:val="Heading3"/>
      </w:pPr>
      <w:bookmarkStart w:id="10" w:name="_Toc536017949"/>
      <w:r>
        <w:t>Phase 1 Testing</w:t>
      </w:r>
      <w:bookmarkEnd w:id="10"/>
    </w:p>
    <w:p w:rsidR="00607728" w:rsidRDefault="00607728" w:rsidP="002B361B">
      <w:r>
        <w:t xml:space="preserve">The objective of the first phase of testing was to merely survey the structure </w:t>
      </w:r>
      <w:r w:rsidR="00554068">
        <w:t>so as to determine which portions of the structure were experiencing large vibrations, and begin to characterize those vibrations that may be “problematic”. T</w:t>
      </w:r>
      <w:r w:rsidR="00554068" w:rsidRPr="00607728">
        <w:t>esting of the viaduct took place on July 6th and 7</w:t>
      </w:r>
      <w:r w:rsidR="00554068" w:rsidRPr="00607728">
        <w:rPr>
          <w:vertAlign w:val="superscript"/>
        </w:rPr>
        <w:t>th</w:t>
      </w:r>
      <w:r w:rsidR="00554068">
        <w:t xml:space="preserve"> of 2016</w:t>
      </w:r>
      <w:r w:rsidR="00554068" w:rsidRPr="00607728">
        <w:t xml:space="preserve">. </w:t>
      </w:r>
    </w:p>
    <w:p w:rsidR="002B361B" w:rsidRDefault="002B361B" w:rsidP="002B361B">
      <w:pPr>
        <w:pStyle w:val="Heading4"/>
      </w:pPr>
      <w:r>
        <w:t>Instrumentation Plan</w:t>
      </w:r>
    </w:p>
    <w:p w:rsidR="002B361B" w:rsidRDefault="002B361B" w:rsidP="002B361B">
      <w:r w:rsidRPr="00607728">
        <w:t>The cross girders at piers 2, 3, 5 and 7 were instrumented with accelerometers</w:t>
      </w:r>
      <w:r w:rsidRPr="00554068">
        <w:t xml:space="preserve"> to determine </w:t>
      </w:r>
      <w:r>
        <w:t>which</w:t>
      </w:r>
      <w:r w:rsidRPr="00554068">
        <w:t xml:space="preserve"> spans </w:t>
      </w:r>
      <w:r>
        <w:t xml:space="preserve">experienced </w:t>
      </w:r>
      <w:r w:rsidRPr="00554068">
        <w:t>the highest levels of vibration</w:t>
      </w:r>
      <w:r w:rsidRPr="00607728">
        <w:t>.</w:t>
      </w:r>
      <w:r>
        <w:t xml:space="preserve"> The accelerometers were positioned to capture the motion of the cross girder. On select cross-girders</w:t>
      </w:r>
      <w:r w:rsidR="007B4150">
        <w:t>,</w:t>
      </w:r>
      <w:r>
        <w:t xml:space="preserve"> accelerometers were positioned on one end of the cross-girder, on the bottom flange at mid-length, and on the web over the piers. These locations would provide information on the motion of the cross-girder in the vertical, longitudinal and transverse directions.</w:t>
      </w:r>
    </w:p>
    <w:p w:rsidR="002B361B" w:rsidRDefault="002B361B" w:rsidP="002B361B">
      <w:pPr>
        <w:jc w:val="center"/>
      </w:pPr>
      <w:r>
        <w:rPr>
          <w:noProof/>
        </w:rPr>
        <w:lastRenderedPageBreak/>
        <w:drawing>
          <wp:inline distT="0" distB="0" distL="0" distR="0" wp14:anchorId="3A73832E" wp14:editId="0635EFFC">
            <wp:extent cx="5486400" cy="260413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86400" cy="2604135"/>
                    </a:xfrm>
                    <a:prstGeom prst="rect">
                      <a:avLst/>
                    </a:prstGeom>
                  </pic:spPr>
                </pic:pic>
              </a:graphicData>
            </a:graphic>
          </wp:inline>
        </w:drawing>
      </w:r>
    </w:p>
    <w:p w:rsidR="002B361B" w:rsidRDefault="002B361B" w:rsidP="002B361B">
      <w:r>
        <w:rPr>
          <w:noProof/>
        </w:rPr>
        <w:drawing>
          <wp:inline distT="0" distB="0" distL="0" distR="0" wp14:anchorId="1FECA6EF" wp14:editId="54CCD9B8">
            <wp:extent cx="5486400" cy="1008771"/>
            <wp:effectExtent l="0" t="0" r="0" b="1270"/>
            <wp:docPr id="7" name="img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lum/>
                      <a:alphaModFix/>
                    </a:blip>
                    <a:srcRect/>
                    <a:stretch>
                      <a:fillRect/>
                    </a:stretch>
                  </pic:blipFill>
                  <pic:spPr>
                    <a:xfrm>
                      <a:off x="0" y="0"/>
                      <a:ext cx="5486400" cy="1008771"/>
                    </a:xfrm>
                    <a:prstGeom prst="rect">
                      <a:avLst/>
                    </a:prstGeom>
                  </pic:spPr>
                </pic:pic>
              </a:graphicData>
            </a:graphic>
          </wp:inline>
        </w:drawing>
      </w:r>
    </w:p>
    <w:p w:rsidR="0078412B" w:rsidRDefault="0078412B" w:rsidP="002B361B">
      <w:r>
        <w:t xml:space="preserve">All accelerometers were attached to the steel structure with magnets. Data was sampled at 200 Hz for several hours. </w:t>
      </w:r>
    </w:p>
    <w:p w:rsidR="002B361B" w:rsidRPr="002B361B" w:rsidRDefault="002B361B" w:rsidP="002B361B">
      <w:pPr>
        <w:pStyle w:val="Heading4"/>
      </w:pPr>
      <w:r>
        <w:t>Results and Interpretation</w:t>
      </w:r>
    </w:p>
    <w:p w:rsidR="00FB6DF6" w:rsidRDefault="0078412B" w:rsidP="00607728">
      <w:r>
        <w:t xml:space="preserve">The resulting acceleration data was compared by examining and comparing time-histories for different cross-girders. </w:t>
      </w:r>
      <w:r w:rsidR="00554068">
        <w:t>All instrumented</w:t>
      </w:r>
      <w:r w:rsidR="00554068" w:rsidRPr="00554068">
        <w:t xml:space="preserve"> cross girders experienced similar levels of vertical and longitudinal acceleration, while the cross girder at pier 7 experienced much higher transverse acceleration.</w:t>
      </w:r>
      <w:r w:rsidR="00554068">
        <w:t xml:space="preserve"> </w:t>
      </w:r>
      <w:r>
        <w:t xml:space="preserve">The transverse acceleration time history is shown below, while those for vertical and longitudinal acceleration are provided in the appendix. </w:t>
      </w:r>
    </w:p>
    <w:tbl>
      <w:tblPr>
        <w:tblStyle w:val="TableGrid"/>
        <w:tblW w:w="8483" w:type="dxa"/>
        <w:jc w:val="center"/>
        <w:tblLayout w:type="fixed"/>
        <w:tblCellMar>
          <w:left w:w="0" w:type="dxa"/>
          <w:right w:w="0" w:type="dxa"/>
        </w:tblCellMar>
        <w:tblLook w:val="04A0" w:firstRow="1" w:lastRow="0" w:firstColumn="1" w:lastColumn="0" w:noHBand="0" w:noVBand="1"/>
      </w:tblPr>
      <w:tblGrid>
        <w:gridCol w:w="275"/>
        <w:gridCol w:w="7920"/>
        <w:gridCol w:w="288"/>
      </w:tblGrid>
      <w:tr w:rsidR="00FB6DF6" w:rsidTr="008D6367">
        <w:trPr>
          <w:cantSplit/>
          <w:trHeight w:val="1440"/>
          <w:jc w:val="center"/>
        </w:trPr>
        <w:tc>
          <w:tcPr>
            <w:tcW w:w="275" w:type="dxa"/>
            <w:vMerge w:val="restart"/>
            <w:textDirection w:val="btLr"/>
            <w:vAlign w:val="bottom"/>
          </w:tcPr>
          <w:p w:rsidR="00FB6DF6" w:rsidRDefault="00FB6DF6" w:rsidP="008D6367">
            <w:pPr>
              <w:spacing w:before="0" w:line="240" w:lineRule="auto"/>
              <w:ind w:left="113" w:right="113"/>
              <w:jc w:val="center"/>
            </w:pPr>
            <w:bookmarkStart w:id="11" w:name="_Hlk536617129"/>
            <w:r>
              <w:t>Acceleration (g)</w:t>
            </w:r>
          </w:p>
        </w:tc>
        <w:tc>
          <w:tcPr>
            <w:tcW w:w="7920" w:type="dxa"/>
          </w:tcPr>
          <w:p w:rsidR="00FB6DF6" w:rsidRDefault="00FB6DF6" w:rsidP="008D6367">
            <w:pPr>
              <w:spacing w:before="0" w:line="240" w:lineRule="auto"/>
              <w:jc w:val="center"/>
            </w:pPr>
            <w:r w:rsidRPr="00FB6DF6">
              <w:rPr>
                <w:noProof/>
              </w:rPr>
              <w:drawing>
                <wp:inline distT="0" distB="0" distL="0" distR="0" wp14:anchorId="18A58ADE" wp14:editId="21CD3806">
                  <wp:extent cx="5029200" cy="91440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2</w:t>
            </w:r>
          </w:p>
        </w:tc>
      </w:tr>
      <w:tr w:rsidR="00FB6DF6" w:rsidTr="008D6367">
        <w:trPr>
          <w:cantSplit/>
          <w:trHeight w:val="1440"/>
          <w:jc w:val="center"/>
        </w:trPr>
        <w:tc>
          <w:tcPr>
            <w:tcW w:w="275" w:type="dxa"/>
            <w:vMerge/>
            <w:vAlign w:val="center"/>
          </w:tcPr>
          <w:p w:rsidR="00FB6DF6" w:rsidRDefault="00FB6DF6" w:rsidP="00FB6DF6">
            <w:pPr>
              <w:spacing w:before="0" w:line="240" w:lineRule="auto"/>
              <w:jc w:val="center"/>
            </w:pPr>
          </w:p>
        </w:tc>
        <w:tc>
          <w:tcPr>
            <w:tcW w:w="7920" w:type="dxa"/>
          </w:tcPr>
          <w:p w:rsidR="00FB6DF6" w:rsidRDefault="00FB6DF6" w:rsidP="008D6367">
            <w:pPr>
              <w:spacing w:before="0" w:line="240" w:lineRule="auto"/>
              <w:jc w:val="center"/>
            </w:pPr>
            <w:r w:rsidRPr="00FB6DF6">
              <w:rPr>
                <w:noProof/>
              </w:rPr>
              <w:drawing>
                <wp:inline distT="0" distB="0" distL="0" distR="0" wp14:anchorId="58EAFBB2" wp14:editId="49C6BA60">
                  <wp:extent cx="5029200" cy="914400"/>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3</w:t>
            </w:r>
          </w:p>
        </w:tc>
      </w:tr>
      <w:tr w:rsidR="00FB6DF6" w:rsidTr="008D6367">
        <w:trPr>
          <w:cantSplit/>
          <w:trHeight w:val="1440"/>
          <w:jc w:val="center"/>
        </w:trPr>
        <w:tc>
          <w:tcPr>
            <w:tcW w:w="275" w:type="dxa"/>
            <w:vMerge/>
            <w:vAlign w:val="center"/>
          </w:tcPr>
          <w:p w:rsidR="00FB6DF6" w:rsidRDefault="00FB6DF6" w:rsidP="00FB6DF6">
            <w:pPr>
              <w:spacing w:before="0" w:line="240" w:lineRule="auto"/>
              <w:jc w:val="center"/>
            </w:pPr>
          </w:p>
        </w:tc>
        <w:tc>
          <w:tcPr>
            <w:tcW w:w="7920" w:type="dxa"/>
          </w:tcPr>
          <w:p w:rsidR="00FB6DF6" w:rsidRDefault="00FB6DF6" w:rsidP="008D6367">
            <w:pPr>
              <w:spacing w:before="0" w:line="240" w:lineRule="auto"/>
              <w:jc w:val="center"/>
            </w:pPr>
            <w:r w:rsidRPr="00FB6DF6">
              <w:rPr>
                <w:noProof/>
              </w:rPr>
              <w:drawing>
                <wp:inline distT="0" distB="0" distL="0" distR="0" wp14:anchorId="67E8BF20" wp14:editId="66F92F0D">
                  <wp:extent cx="5029200" cy="914400"/>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5</w:t>
            </w:r>
          </w:p>
        </w:tc>
      </w:tr>
      <w:tr w:rsidR="00FB6DF6" w:rsidTr="008D6367">
        <w:trPr>
          <w:cantSplit/>
          <w:trHeight w:val="1440"/>
          <w:jc w:val="center"/>
        </w:trPr>
        <w:tc>
          <w:tcPr>
            <w:tcW w:w="275" w:type="dxa"/>
            <w:vMerge/>
            <w:vAlign w:val="center"/>
          </w:tcPr>
          <w:p w:rsidR="00FB6DF6" w:rsidRDefault="00FB6DF6" w:rsidP="00FB6DF6">
            <w:pPr>
              <w:spacing w:before="0" w:line="240" w:lineRule="auto"/>
              <w:jc w:val="center"/>
            </w:pPr>
          </w:p>
        </w:tc>
        <w:tc>
          <w:tcPr>
            <w:tcW w:w="7920" w:type="dxa"/>
          </w:tcPr>
          <w:p w:rsidR="00FB6DF6" w:rsidRDefault="00FB6DF6" w:rsidP="008D6367">
            <w:pPr>
              <w:spacing w:before="0" w:line="240" w:lineRule="auto"/>
              <w:jc w:val="center"/>
            </w:pPr>
            <w:r w:rsidRPr="00FB6DF6">
              <w:rPr>
                <w:noProof/>
              </w:rPr>
              <w:drawing>
                <wp:inline distT="0" distB="0" distL="0" distR="0" wp14:anchorId="008EEC4E" wp14:editId="060C1301">
                  <wp:extent cx="5029200" cy="914400"/>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c>
          <w:tcPr>
            <w:tcW w:w="288" w:type="dxa"/>
            <w:textDirection w:val="tbRl"/>
          </w:tcPr>
          <w:p w:rsidR="00FB6DF6" w:rsidRPr="00FB6DF6" w:rsidRDefault="00FB6DF6" w:rsidP="00FB6DF6">
            <w:pPr>
              <w:spacing w:before="0" w:line="240" w:lineRule="auto"/>
              <w:ind w:left="113" w:right="113"/>
              <w:jc w:val="center"/>
            </w:pPr>
            <w:r>
              <w:t>Pier 7</w:t>
            </w:r>
          </w:p>
        </w:tc>
      </w:tr>
      <w:tr w:rsidR="008D6367" w:rsidTr="008D6367">
        <w:trPr>
          <w:cantSplit/>
          <w:trHeight w:val="144"/>
          <w:jc w:val="center"/>
        </w:trPr>
        <w:tc>
          <w:tcPr>
            <w:tcW w:w="275" w:type="dxa"/>
            <w:vAlign w:val="center"/>
          </w:tcPr>
          <w:p w:rsidR="008D6367" w:rsidRDefault="008D6367" w:rsidP="00FB6DF6">
            <w:pPr>
              <w:spacing w:before="0" w:line="240" w:lineRule="auto"/>
              <w:jc w:val="center"/>
            </w:pPr>
          </w:p>
        </w:tc>
        <w:tc>
          <w:tcPr>
            <w:tcW w:w="7920" w:type="dxa"/>
          </w:tcPr>
          <w:p w:rsidR="008D6367" w:rsidRPr="00FB6DF6" w:rsidRDefault="008D6367" w:rsidP="008D6367">
            <w:pPr>
              <w:spacing w:before="0" w:line="240" w:lineRule="auto"/>
              <w:jc w:val="center"/>
            </w:pPr>
            <w:r>
              <w:t>Time (sec)</w:t>
            </w:r>
          </w:p>
        </w:tc>
        <w:tc>
          <w:tcPr>
            <w:tcW w:w="288" w:type="dxa"/>
            <w:textDirection w:val="tbRl"/>
          </w:tcPr>
          <w:p w:rsidR="008D6367" w:rsidRDefault="008D6367" w:rsidP="002E71DE">
            <w:pPr>
              <w:keepNext/>
              <w:spacing w:before="0" w:line="240" w:lineRule="auto"/>
              <w:ind w:left="113" w:right="113"/>
              <w:jc w:val="center"/>
            </w:pPr>
          </w:p>
        </w:tc>
      </w:tr>
    </w:tbl>
    <w:bookmarkEnd w:id="11"/>
    <w:p w:rsidR="002E71DE" w:rsidRDefault="002E71DE">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851911">
        <w:rPr>
          <w:noProof/>
        </w:rPr>
        <w:t>3</w:t>
      </w:r>
      <w:r w:rsidR="002E3D38">
        <w:rPr>
          <w:noProof/>
        </w:rPr>
        <w:fldChar w:fldCharType="end"/>
      </w:r>
      <w:r>
        <w:t>: Transverse Acceleration Time Histories</w:t>
      </w:r>
    </w:p>
    <w:p w:rsidR="00554068" w:rsidRDefault="008D6367" w:rsidP="00607728">
      <w:pPr>
        <w:rPr>
          <w:noProof/>
        </w:rPr>
      </w:pPr>
      <w:r>
        <w:t xml:space="preserve">To further compare acceleration the root-mean-square (RMS) was computed for </w:t>
      </w:r>
      <w:r w:rsidR="002E71DE">
        <w:t>each location</w:t>
      </w:r>
      <w:r w:rsidR="009A0015">
        <w:t xml:space="preserve"> over a period o</w:t>
      </w:r>
      <w:r w:rsidR="000D7FCE">
        <w:t>f 28 minutes</w:t>
      </w:r>
      <w:r w:rsidR="002E71DE">
        <w:t>. Because of the cyclic nature of structural acceleration that is nearly symmetrical about the zero line, an average of the data would return a value very close to zero. It is for this reason that the RMS was employed. A comparison of the RMS values at different locations is compared in the following charts.</w:t>
      </w:r>
      <w:r w:rsidR="00FB6DF6" w:rsidRPr="00FB6DF6">
        <w:rPr>
          <w:noProof/>
        </w:rPr>
        <mc:AlternateContent>
          <mc:Choice Requires="wps">
            <w:drawing>
              <wp:anchor distT="0" distB="0" distL="114300" distR="114300" simplePos="0" relativeHeight="251600384" behindDoc="0" locked="0" layoutInCell="1" allowOverlap="1" wp14:anchorId="2DE19D24" wp14:editId="43563675">
                <wp:simplePos x="0" y="0"/>
                <wp:positionH relativeFrom="column">
                  <wp:posOffset>18745200</wp:posOffset>
                </wp:positionH>
                <wp:positionV relativeFrom="paragraph">
                  <wp:posOffset>-73025</wp:posOffset>
                </wp:positionV>
                <wp:extent cx="461665" cy="646331"/>
                <wp:effectExtent l="0" t="0" r="0" b="0"/>
                <wp:wrapNone/>
                <wp:docPr id="13" name="TextBox 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632D06" w:rsidRDefault="00632D06"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wps:txbx>
                      <wps:bodyPr vert="vert" wrap="square" rtlCol="0">
                        <a:spAutoFit/>
                      </wps:bodyPr>
                    </wps:wsp>
                  </a:graphicData>
                </a:graphic>
              </wp:anchor>
            </w:drawing>
          </mc:Choice>
          <mc:Fallback>
            <w:pict>
              <v:shapetype w14:anchorId="2DE19D24" id="_x0000_t202" coordsize="21600,21600" o:spt="202" path="m,l,21600r21600,l21600,xe">
                <v:stroke joinstyle="miter"/>
                <v:path gradientshapeok="t" o:connecttype="rect"/>
              </v:shapetype>
              <v:shape id="TextBox 2" o:spid="_x0000_s1027" type="#_x0000_t202" style="position:absolute;margin-left:1476pt;margin-top:-5.75pt;width:36.35pt;height:50.9pt;z-index:25160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" filled="f" stroked="f">
                <v:textbox style="layout-flow:vertical;mso-fit-shape-to-text:t">
                  <w:txbxContent>
                    <w:p w:rsidR="00632D06" w:rsidRDefault="00632D06"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v:textbox>
              </v:shape>
            </w:pict>
          </mc:Fallback>
        </mc:AlternateContent>
      </w:r>
      <w:r w:rsidR="00FB6DF6" w:rsidRPr="00FB6DF6">
        <w:rPr>
          <w:noProof/>
        </w:rPr>
        <mc:AlternateContent>
          <mc:Choice Requires="wps">
            <w:drawing>
              <wp:anchor distT="0" distB="0" distL="114300" distR="114300" simplePos="0" relativeHeight="251601408" behindDoc="0" locked="0" layoutInCell="1" allowOverlap="1" wp14:anchorId="48EA22DC" wp14:editId="59483BF2">
                <wp:simplePos x="0" y="0"/>
                <wp:positionH relativeFrom="column">
                  <wp:posOffset>18745200</wp:posOffset>
                </wp:positionH>
                <wp:positionV relativeFrom="paragraph">
                  <wp:posOffset>2769235</wp:posOffset>
                </wp:positionV>
                <wp:extent cx="461665" cy="646331"/>
                <wp:effectExtent l="0" t="0" r="0" b="0"/>
                <wp:wrapNone/>
                <wp:docPr id="18" name="TextBox 1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632D06" w:rsidRDefault="00632D06"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wps:txbx>
                      <wps:bodyPr vert="vert" wrap="square" rtlCol="0">
                        <a:spAutoFit/>
                      </wps:bodyPr>
                    </wps:wsp>
                  </a:graphicData>
                </a:graphic>
              </wp:anchor>
            </w:drawing>
          </mc:Choice>
          <mc:Fallback>
            <w:pict>
              <v:shape w14:anchorId="48EA22DC" id="TextBox 12" o:spid="_x0000_s1028" type="#_x0000_t202" style="position:absolute;margin-left:1476pt;margin-top:218.05pt;width:36.35pt;height:50.9pt;z-index:25160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" filled="f" stroked="f">
                <v:textbox style="layout-flow:vertical;mso-fit-shape-to-text:t">
                  <w:txbxContent>
                    <w:p w:rsidR="00632D06" w:rsidRDefault="00632D06"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v:textbox>
              </v:shape>
            </w:pict>
          </mc:Fallback>
        </mc:AlternateContent>
      </w:r>
      <w:r w:rsidR="00FB6DF6" w:rsidRPr="00FB6DF6">
        <w:rPr>
          <w:noProof/>
        </w:rPr>
        <mc:AlternateContent>
          <mc:Choice Requires="wps">
            <w:drawing>
              <wp:anchor distT="0" distB="0" distL="114300" distR="114300" simplePos="0" relativeHeight="251602432" behindDoc="0" locked="0" layoutInCell="1" allowOverlap="1" wp14:anchorId="38B4385D" wp14:editId="74E31A34">
                <wp:simplePos x="0" y="0"/>
                <wp:positionH relativeFrom="column">
                  <wp:posOffset>18745200</wp:posOffset>
                </wp:positionH>
                <wp:positionV relativeFrom="paragraph">
                  <wp:posOffset>5611495</wp:posOffset>
                </wp:positionV>
                <wp:extent cx="461665" cy="646331"/>
                <wp:effectExtent l="0" t="0" r="0" b="0"/>
                <wp:wrapNone/>
                <wp:docPr id="19" name="TextBox 14"/>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632D06" w:rsidRDefault="00632D06"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wps:txbx>
                      <wps:bodyPr vert="vert" wrap="square" rtlCol="0">
                        <a:spAutoFit/>
                      </wps:bodyPr>
                    </wps:wsp>
                  </a:graphicData>
                </a:graphic>
              </wp:anchor>
            </w:drawing>
          </mc:Choice>
          <mc:Fallback>
            <w:pict>
              <v:shape w14:anchorId="38B4385D" id="TextBox 14" o:spid="_x0000_s1029" type="#_x0000_t202" style="position:absolute;margin-left:1476pt;margin-top:441.85pt;width:36.35pt;height:50.9pt;z-index:251602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" filled="f" stroked="f">
                <v:textbox style="layout-flow:vertical;mso-fit-shape-to-text:t">
                  <w:txbxContent>
                    <w:p w:rsidR="00632D06" w:rsidRDefault="00632D06"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v:textbox>
              </v:shape>
            </w:pict>
          </mc:Fallback>
        </mc:AlternateContent>
      </w:r>
      <w:r w:rsidR="00FB6DF6" w:rsidRPr="00FB6DF6">
        <w:rPr>
          <w:noProof/>
        </w:rPr>
        <mc:AlternateContent>
          <mc:Choice Requires="wps">
            <w:drawing>
              <wp:anchor distT="0" distB="0" distL="114300" distR="114300" simplePos="0" relativeHeight="251603456" behindDoc="0" locked="0" layoutInCell="1" allowOverlap="1" wp14:anchorId="5D222066" wp14:editId="0141BF87">
                <wp:simplePos x="0" y="0"/>
                <wp:positionH relativeFrom="column">
                  <wp:posOffset>18745200</wp:posOffset>
                </wp:positionH>
                <wp:positionV relativeFrom="paragraph">
                  <wp:posOffset>8461375</wp:posOffset>
                </wp:positionV>
                <wp:extent cx="461665" cy="646331"/>
                <wp:effectExtent l="0" t="0" r="0" b="0"/>
                <wp:wrapNone/>
                <wp:docPr id="20" name="TextBox 15"/>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rsidR="00632D06" w:rsidRDefault="00632D06"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wps:txbx>
                      <wps:bodyPr vert="vert" wrap="square" rtlCol="0">
                        <a:spAutoFit/>
                      </wps:bodyPr>
                    </wps:wsp>
                  </a:graphicData>
                </a:graphic>
              </wp:anchor>
            </w:drawing>
          </mc:Choice>
          <mc:Fallback>
            <w:pict>
              <v:shape w14:anchorId="5D222066" id="TextBox 15" o:spid="_x0000_s1030" type="#_x0000_t202" style="position:absolute;margin-left:1476pt;margin-top:666.25pt;width:36.35pt;height:50.9pt;z-index:25160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" filled="f" stroked="f">
                <v:textbox style="layout-flow:vertical;mso-fit-shape-to-text:t">
                  <w:txbxContent>
                    <w:p w:rsidR="00632D06" w:rsidRDefault="00632D06"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v:textbox>
              </v:shape>
            </w:pict>
          </mc:Fallback>
        </mc:AlternateContent>
      </w:r>
    </w:p>
    <w:p w:rsidR="000D7FCE" w:rsidRDefault="000D7FCE" w:rsidP="000D7FCE">
      <w:pPr>
        <w:jc w:val="center"/>
      </w:pPr>
      <w:r>
        <w:rPr>
          <w:noProof/>
        </w:rPr>
        <w:drawing>
          <wp:inline distT="0" distB="0" distL="0" distR="0" wp14:anchorId="5FB87CEE" wp14:editId="439D9ADD">
            <wp:extent cx="4572000" cy="2743200"/>
            <wp:effectExtent l="0" t="0" r="0" b="0"/>
            <wp:docPr id="32" name="Chart 32">
              <a:extLst xmlns:a="http://schemas.openxmlformats.org/drawingml/2006/main">
                <a:ext uri="{FF2B5EF4-FFF2-40B4-BE49-F238E27FC236}">
                  <a16:creationId xmlns:a16="http://schemas.microsoft.com/office/drawing/2014/main" id="{EC6D4AA8-5B78-4F80-885B-940A610E33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0D7FCE" w:rsidRDefault="000D7FCE" w:rsidP="000D7FCE">
      <w:pPr>
        <w:jc w:val="center"/>
      </w:pPr>
      <w:r>
        <w:rPr>
          <w:noProof/>
        </w:rPr>
        <w:lastRenderedPageBreak/>
        <w:drawing>
          <wp:inline distT="0" distB="0" distL="0" distR="0" wp14:anchorId="783C9748" wp14:editId="47849F37">
            <wp:extent cx="4572000" cy="2743200"/>
            <wp:effectExtent l="0" t="0" r="0" b="0"/>
            <wp:docPr id="33" name="Chart 33">
              <a:extLst xmlns:a="http://schemas.openxmlformats.org/drawingml/2006/main">
                <a:ext uri="{FF2B5EF4-FFF2-40B4-BE49-F238E27FC236}">
                  <a16:creationId xmlns:a16="http://schemas.microsoft.com/office/drawing/2014/main" id="{C0600A78-7222-4125-BFF8-4BB9345326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0D7FCE" w:rsidRDefault="000D7FCE" w:rsidP="000D7FCE">
      <w:pPr>
        <w:jc w:val="center"/>
      </w:pPr>
      <w:r>
        <w:rPr>
          <w:noProof/>
        </w:rPr>
        <w:drawing>
          <wp:inline distT="0" distB="0" distL="0" distR="0" wp14:anchorId="724674C9" wp14:editId="13FB3069">
            <wp:extent cx="4572000" cy="2743200"/>
            <wp:effectExtent l="0" t="0" r="0" b="0"/>
            <wp:docPr id="34" name="Chart 34">
              <a:extLst xmlns:a="http://schemas.openxmlformats.org/drawingml/2006/main">
                <a:ext uri="{FF2B5EF4-FFF2-40B4-BE49-F238E27FC236}">
                  <a16:creationId xmlns:a16="http://schemas.microsoft.com/office/drawing/2014/main" id="{B5276660-3A6D-4720-ADEC-E3B625207E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C82098" w:rsidRDefault="002E71DE" w:rsidP="00607728">
      <w:r>
        <w:t xml:space="preserve">It is suspected that the vertical motion of the bridge is that most felt by motorists and thus the response that should be most influential for deciding the region to perform further testing. However, as can be seen in the </w:t>
      </w:r>
      <w:r w:rsidR="00C82098">
        <w:t xml:space="preserve">RMS comparisons above, the vertical acceleration is consistent between locations. While the longitudinal acceleration RMS does differ at different locations, the two sides (east and west) do not have consistent trends and therefore fail to identify a region of high excitation. Furthermore, while the RMS value for transverse acceleration clearly </w:t>
      </w:r>
      <w:r w:rsidR="00C82098">
        <w:lastRenderedPageBreak/>
        <w:t xml:space="preserve">point to Pier 7 as experiencing the greatest excitation, it is uncertain that this direction of motion is indicative of the vibrations that have been reported and that are the subject of investigation. It can therefore be concluded that the bridge is experiencing similar levels of vibration across many or </w:t>
      </w:r>
      <w:proofErr w:type="gramStart"/>
      <w:r w:rsidR="00C82098">
        <w:t>all of</w:t>
      </w:r>
      <w:proofErr w:type="gramEnd"/>
      <w:r w:rsidR="00C82098">
        <w:t xml:space="preserve"> the spans. </w:t>
      </w:r>
    </w:p>
    <w:p w:rsidR="002E71DE" w:rsidRDefault="00C82098" w:rsidP="00607728">
      <w:r>
        <w:t>Spans 7 and 8 were subsequently chosen for further testing</w:t>
      </w:r>
      <w:r w:rsidR="005F38DD">
        <w:t>. This decision was based on the available access to the superstructure as well as the evidence that span 7 may be experiencing slightly higher vibrations. It was also hypothesize</w:t>
      </w:r>
      <w:r w:rsidR="00AE07AA">
        <w:t>d</w:t>
      </w:r>
      <w:r w:rsidR="005F38DD">
        <w:t xml:space="preserve"> that the taller piers supporting spans 7 and 8 would provide greater flexibility thus permitting greater deformation and more vibration.</w:t>
      </w:r>
    </w:p>
    <w:p w:rsidR="00D275D4" w:rsidRDefault="00D275D4" w:rsidP="00D275D4">
      <w:pPr>
        <w:pStyle w:val="Heading3"/>
      </w:pPr>
      <w:bookmarkStart w:id="12" w:name="_Toc536017950"/>
      <w:r>
        <w:t>Phase 2 Testing</w:t>
      </w:r>
      <w:bookmarkEnd w:id="12"/>
    </w:p>
    <w:p w:rsidR="00094060" w:rsidRDefault="00094060" w:rsidP="00094060">
      <w:r>
        <w:t xml:space="preserve">The objectives for the second phase of testing were (1) to characterize operational vibrations and strains at critical locations and locations of maximum response under various traffic conditions, and (2) to gather data for modal parameter identification (i.e. frequencies and mode shapes). </w:t>
      </w:r>
    </w:p>
    <w:p w:rsidR="009B4D90" w:rsidRDefault="009B4D90" w:rsidP="00094060">
      <w:r w:rsidRPr="00554068">
        <w:t xml:space="preserve">Instrumentation of spans 7 and 8 was </w:t>
      </w:r>
      <w:r>
        <w:t>installed</w:t>
      </w:r>
      <w:r w:rsidRPr="00554068">
        <w:t xml:space="preserve"> on July 26</w:t>
      </w:r>
      <w:r w:rsidRPr="00554068">
        <w:rPr>
          <w:vertAlign w:val="superscript"/>
        </w:rPr>
        <w:t>th</w:t>
      </w:r>
      <w:r>
        <w:t xml:space="preserve"> </w:t>
      </w:r>
      <w:r w:rsidRPr="00554068">
        <w:t>and 27</w:t>
      </w:r>
      <w:r w:rsidRPr="00554068">
        <w:rPr>
          <w:vertAlign w:val="superscript"/>
        </w:rPr>
        <w:t>th</w:t>
      </w:r>
      <w:r>
        <w:t xml:space="preserve"> of 2016</w:t>
      </w:r>
      <w:r w:rsidRPr="00554068">
        <w:t>. Data was recorded on July 27th and 28th.</w:t>
      </w:r>
      <w:r>
        <w:t xml:space="preserve"> </w:t>
      </w:r>
      <w:r w:rsidRPr="00554068">
        <w:t>Sensors were removed on July 29th.</w:t>
      </w:r>
      <w:r>
        <w:t xml:space="preserve"> </w:t>
      </w:r>
    </w:p>
    <w:p w:rsidR="009B4D90" w:rsidRDefault="009B4D90" w:rsidP="009B4D90">
      <w:pPr>
        <w:pStyle w:val="Heading4"/>
      </w:pPr>
      <w:r>
        <w:t>Instrumentation Plan</w:t>
      </w:r>
    </w:p>
    <w:p w:rsidR="009B4D90" w:rsidRDefault="00554068" w:rsidP="009B4D90">
      <w:r>
        <w:t>A total of 30 accelerometers (</w:t>
      </w:r>
      <w:bookmarkStart w:id="13" w:name="_Hlk958194"/>
      <w:r>
        <w:t>PCB Model 393A03</w:t>
      </w:r>
      <w:bookmarkEnd w:id="13"/>
      <w:r>
        <w:t>) and 12 strain gauges (</w:t>
      </w:r>
      <w:proofErr w:type="spellStart"/>
      <w:r>
        <w:t>Geokon</w:t>
      </w:r>
      <w:proofErr w:type="spellEnd"/>
      <w:r>
        <w:t xml:space="preserve"> 6" vibrating wire) were installed on the chosen region of the viaduct</w:t>
      </w:r>
      <w:r w:rsidR="00094060">
        <w:t xml:space="preserve"> (span 7 &amp; 8)</w:t>
      </w:r>
      <w:r>
        <w:t xml:space="preserve">. </w:t>
      </w:r>
      <w:r w:rsidR="009B4D90">
        <w:t xml:space="preserve">The sensor locations are </w:t>
      </w:r>
      <w:r w:rsidR="00CC0067">
        <w:t>best</w:t>
      </w:r>
      <w:r w:rsidR="009B4D90">
        <w:t xml:space="preserve"> described by the </w:t>
      </w:r>
      <w:r w:rsidR="007207D0">
        <w:t>layouts provided in the following figures</w:t>
      </w:r>
      <w:r w:rsidR="009B4D90">
        <w:t>.</w:t>
      </w:r>
    </w:p>
    <w:p w:rsidR="00AE07AA" w:rsidRDefault="00AE07AA" w:rsidP="009B4D90">
      <w:r w:rsidRPr="00AE07AA">
        <w:rPr>
          <w:noProof/>
        </w:rPr>
        <w:lastRenderedPageBreak/>
        <w:drawing>
          <wp:inline distT="0" distB="0" distL="0" distR="0" wp14:anchorId="37485B73" wp14:editId="246AF05B">
            <wp:extent cx="5486400" cy="4287520"/>
            <wp:effectExtent l="0" t="0" r="0" b="0"/>
            <wp:docPr id="28" name="img9"/>
            <wp:cNvGraphicFramePr/>
            <a:graphic xmlns:a="http://schemas.openxmlformats.org/drawingml/2006/main">
              <a:graphicData uri="http://schemas.openxmlformats.org/drawingml/2006/picture">
                <pic:pic xmlns:pic="http://schemas.openxmlformats.org/drawingml/2006/picture">
                  <pic:nvPicPr>
                    <pic:cNvPr id="4" name="img9"/>
                    <pic:cNvPicPr/>
                  </pic:nvPicPr>
                  <pic:blipFill>
                    <a:blip r:embed="rId26">
                      <a:lum/>
                      <a:alphaModFix/>
                    </a:blip>
                    <a:srcRect/>
                    <a:stretch>
                      <a:fillRect/>
                    </a:stretch>
                  </pic:blipFill>
                  <pic:spPr>
                    <a:xfrm>
                      <a:off x="0" y="0"/>
                      <a:ext cx="5486400" cy="4287520"/>
                    </a:xfrm>
                    <a:prstGeom prst="rect">
                      <a:avLst/>
                    </a:prstGeom>
                  </pic:spPr>
                </pic:pic>
              </a:graphicData>
            </a:graphic>
          </wp:inline>
        </w:drawing>
      </w:r>
    </w:p>
    <w:p w:rsidR="009B4D90" w:rsidRDefault="007D40B4" w:rsidP="007207D0">
      <w:r>
        <w:t xml:space="preserve">Accelerometers were positioned on the structure to capture several natural modes of vibration. They were therefore installed at locations that experience the greatest displacement for a given mode shape and at </w:t>
      </w:r>
      <w:proofErr w:type="gramStart"/>
      <w:r>
        <w:t>sufficient</w:t>
      </w:r>
      <w:proofErr w:type="gramEnd"/>
      <w:r>
        <w:t xml:space="preserve"> locations such that different modes may be distinguished from each other. By placing accelerometers as quarter-span, mid-span, and three-quarter span the first and second bending modes may be obtained. They are distributed transversely to capture torsional and butterfly modes. Span 8 received far fewer sensors due to a utility line that impeded access to much of the span. However, accelerometers were able to be installed along the first quarter-span line and provide the necessary data to determine the relative phase between spans for a given mode shape. </w:t>
      </w:r>
    </w:p>
    <w:p w:rsidR="007D40B4" w:rsidRDefault="007D40B4" w:rsidP="007D40B4">
      <w:r>
        <w:lastRenderedPageBreak/>
        <w:t xml:space="preserve">Strain gauges were installed to provide information on the stress inducing deformation of the structure and the influence of vibrations on that deformation. </w:t>
      </w:r>
      <w:r w:rsidR="007207D0">
        <w:t>Gauges were therefore installed at locations expected to experience the greatest strain (i.e. mid-span &amp; negative moment region) as seen in the instrumentation layout provided below.</w:t>
      </w:r>
    </w:p>
    <w:p w:rsidR="007207D0" w:rsidRDefault="00540758" w:rsidP="007D40B4">
      <w:r>
        <w:rPr>
          <w:noProof/>
        </w:rPr>
        <w:drawing>
          <wp:inline distT="0" distB="0" distL="0" distR="0" wp14:anchorId="7D52DF82" wp14:editId="56F6778D">
            <wp:extent cx="5486400" cy="393192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86400" cy="3931920"/>
                    </a:xfrm>
                    <a:prstGeom prst="rect">
                      <a:avLst/>
                    </a:prstGeom>
                  </pic:spPr>
                </pic:pic>
              </a:graphicData>
            </a:graphic>
          </wp:inline>
        </w:drawing>
      </w:r>
    </w:p>
    <w:p w:rsidR="007207D0" w:rsidRDefault="007207D0" w:rsidP="009B4D90">
      <w:pPr>
        <w:pStyle w:val="Heading4"/>
      </w:pPr>
      <w:r>
        <w:t>Test Activities</w:t>
      </w:r>
    </w:p>
    <w:p w:rsidR="000D4B72" w:rsidRDefault="007207D0" w:rsidP="007207D0">
      <w:r>
        <w:t xml:space="preserve">Accelerometers </w:t>
      </w:r>
      <w:r w:rsidR="000D4B72">
        <w:t>were attached to the steel superstructure with magnetic bases and attached to the concrete face of the piers with hot-glue (thermoplastic adhesive) after the surface had been cleaned with a steel-wire brush. Cables wer</w:t>
      </w:r>
      <w:r w:rsidR="00E70A02">
        <w:t>e clamped to the structure near the gauge to prevent the weight of the cable from damaging the gauge or affecting the readings.</w:t>
      </w:r>
    </w:p>
    <w:p w:rsidR="000D4B72" w:rsidRDefault="000D4B72" w:rsidP="007207D0">
      <w:r w:rsidRPr="000D4B72">
        <w:rPr>
          <w:noProof/>
        </w:rPr>
        <w:lastRenderedPageBreak/>
        <w:drawing>
          <wp:inline distT="0" distB="0" distL="0" distR="0" wp14:anchorId="124E0994" wp14:editId="293AD34F">
            <wp:extent cx="5486400" cy="4104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16806" t="-247" r="12639" b="6401"/>
                    <a:stretch/>
                  </pic:blipFill>
                  <pic:spPr bwMode="auto">
                    <a:xfrm>
                      <a:off x="0" y="0"/>
                      <a:ext cx="5486400" cy="4104000"/>
                    </a:xfrm>
                    <a:prstGeom prst="rect">
                      <a:avLst/>
                    </a:prstGeom>
                    <a:ln>
                      <a:noFill/>
                    </a:ln>
                    <a:extLst>
                      <a:ext uri="{53640926-AAD7-44D8-BBD7-CCE9431645EC}">
                        <a14:shadowObscured xmlns:a14="http://schemas.microsoft.com/office/drawing/2010/main"/>
                      </a:ext>
                    </a:extLst>
                  </pic:spPr>
                </pic:pic>
              </a:graphicData>
            </a:graphic>
          </wp:inline>
        </w:drawing>
      </w:r>
    </w:p>
    <w:p w:rsidR="007207D0" w:rsidRDefault="000D4B72" w:rsidP="007207D0">
      <w:r>
        <w:t xml:space="preserve">Strain gauges were installed by epoxying the mounting blocks to the steel surface. The surface was prepared by sanding off the paint until clean, bright steel was observed. </w:t>
      </w:r>
      <w:r w:rsidR="00E70A02">
        <w:t xml:space="preserve">The epoxy </w:t>
      </w:r>
      <w:proofErr w:type="gramStart"/>
      <w:r w:rsidR="00E70A02">
        <w:t>was allowed to</w:t>
      </w:r>
      <w:proofErr w:type="gramEnd"/>
      <w:r w:rsidR="00E70A02">
        <w:t xml:space="preserve"> cure for several hours before the gauges were locked into the mounting blocks. Tape was used to affix the gauges while the epoxy set. Cables were managed in the same manner as was done for the accelerometers.</w:t>
      </w:r>
    </w:p>
    <w:p w:rsidR="000A6FFF" w:rsidRDefault="000A6FFF" w:rsidP="007207D0">
      <w:r w:rsidRPr="00E70A02">
        <w:rPr>
          <w:noProof/>
        </w:rPr>
        <w:lastRenderedPageBreak/>
        <w:drawing>
          <wp:inline distT="0" distB="0" distL="0" distR="0" wp14:anchorId="51582C58" wp14:editId="3EAA0462">
            <wp:extent cx="5486400" cy="26593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b="13809"/>
                    <a:stretch/>
                  </pic:blipFill>
                  <pic:spPr bwMode="auto">
                    <a:xfrm>
                      <a:off x="0" y="0"/>
                      <a:ext cx="5486400" cy="2659380"/>
                    </a:xfrm>
                    <a:prstGeom prst="rect">
                      <a:avLst/>
                    </a:prstGeom>
                    <a:ln>
                      <a:noFill/>
                    </a:ln>
                    <a:extLst>
                      <a:ext uri="{53640926-AAD7-44D8-BBD7-CCE9431645EC}">
                        <a14:shadowObscured xmlns:a14="http://schemas.microsoft.com/office/drawing/2010/main"/>
                      </a:ext>
                    </a:extLst>
                  </pic:spPr>
                </pic:pic>
              </a:graphicData>
            </a:graphic>
          </wp:inline>
        </w:drawing>
      </w:r>
    </w:p>
    <w:p w:rsidR="00E70A02" w:rsidRDefault="00E70A02" w:rsidP="007207D0">
      <w:r>
        <w:t xml:space="preserve">All accelerometers were sampled with a National Instruments </w:t>
      </w:r>
      <w:proofErr w:type="spellStart"/>
      <w:r w:rsidR="000A6FFF">
        <w:t>CompactRIO</w:t>
      </w:r>
      <w:proofErr w:type="spellEnd"/>
      <w:r w:rsidR="000A6FFF">
        <w:t xml:space="preserve"> </w:t>
      </w:r>
      <w:r>
        <w:t>(</w:t>
      </w:r>
      <w:proofErr w:type="spellStart"/>
      <w:r>
        <w:t>cRIO</w:t>
      </w:r>
      <w:proofErr w:type="spellEnd"/>
      <w:r w:rsidR="000A6FFF">
        <w:t>) controller outfitted with NI9234 modules for acquisition of the dynamic data</w:t>
      </w:r>
      <w:r>
        <w:t xml:space="preserve">. </w:t>
      </w:r>
      <w:r w:rsidR="000A6FFF">
        <w:t>Data was gathered at 200 Hz for a total of 14 hours to capture the behavior of the bridge under differing operational conditions (e.g. rush-hour vs free-flowing traffic).</w:t>
      </w:r>
    </w:p>
    <w:p w:rsidR="000A6FFF" w:rsidRDefault="000A6FFF" w:rsidP="007207D0">
      <w:r>
        <w:t>Strain gauges were sampled with a Campbell CR3000 datalogger along with (2) CDM-VW305 (</w:t>
      </w:r>
      <w:r w:rsidRPr="000A6FFF">
        <w:t>Dynamic Vibrating-Wire Analyzer</w:t>
      </w:r>
      <w:r>
        <w:t xml:space="preserve">). Strain was sampled at 50 Hz for 12 hours and at 20 Hz over-night. </w:t>
      </w:r>
    </w:p>
    <w:p w:rsidR="00E70A02" w:rsidRPr="007207D0" w:rsidRDefault="00FB3CE8" w:rsidP="007207D0">
      <w:r>
        <w:t xml:space="preserve">All gauges were removed from the structure </w:t>
      </w:r>
      <w:proofErr w:type="gramStart"/>
      <w:r>
        <w:t>at the conclusion of</w:t>
      </w:r>
      <w:proofErr w:type="gramEnd"/>
      <w:r>
        <w:t xml:space="preserve"> data collection. Paint was applied to areas that had been sanded. </w:t>
      </w:r>
    </w:p>
    <w:p w:rsidR="00D275D4" w:rsidRDefault="00FD7879" w:rsidP="009B4D90">
      <w:pPr>
        <w:pStyle w:val="Heading4"/>
      </w:pPr>
      <w:r>
        <w:t>Results &amp;</w:t>
      </w:r>
      <w:r w:rsidR="00D275D4">
        <w:t xml:space="preserve"> Interpretation</w:t>
      </w:r>
    </w:p>
    <w:p w:rsidR="00D421AD" w:rsidRPr="00D421AD" w:rsidRDefault="00A96B6C" w:rsidP="00D421AD">
      <w:pPr>
        <w:pStyle w:val="Heading5"/>
      </w:pPr>
      <w:r>
        <w:t>Characterization of vibrations through acceleration data</w:t>
      </w:r>
    </w:p>
    <w:p w:rsidR="00D70D8F" w:rsidRDefault="004D5514" w:rsidP="00D70D8F">
      <w:r>
        <w:t>The acceleration data was filtered to remove high frequency content for time history plot</w:t>
      </w:r>
      <w:r w:rsidR="00D70D8F">
        <w:t>s as the high frequency content is associated with minimal structural deformation and therefore is of less interest</w:t>
      </w:r>
      <w:r w:rsidR="00D02BF2">
        <w:t xml:space="preserve">. </w:t>
      </w:r>
      <w:r w:rsidR="00D70D8F">
        <w:t xml:space="preserve">A low-pass elliptic filter was chosen for its steep cut-off slope. The filter was assigned an upper pass-band limit of 20 Hz, a pass-band ripple of 0.5 decibels, and 40 decibels of </w:t>
      </w:r>
      <w:r w:rsidR="00D70D8F">
        <w:lastRenderedPageBreak/>
        <w:t xml:space="preserve">stop-band attenuation. The frequency response of the resulting filter can be seen in the following figure. </w:t>
      </w:r>
    </w:p>
    <w:p w:rsidR="00D70D8F" w:rsidRDefault="00D02BF2" w:rsidP="00D70D8F">
      <w:r w:rsidRPr="00D02BF2">
        <w:rPr>
          <w:noProof/>
        </w:rPr>
        <w:drawing>
          <wp:inline distT="0" distB="0" distL="0" distR="0">
            <wp:extent cx="5486400" cy="315415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86400" cy="3154153"/>
                    </a:xfrm>
                    <a:prstGeom prst="rect">
                      <a:avLst/>
                    </a:prstGeom>
                    <a:noFill/>
                    <a:ln>
                      <a:noFill/>
                    </a:ln>
                  </pic:spPr>
                </pic:pic>
              </a:graphicData>
            </a:graphic>
          </wp:inline>
        </w:drawing>
      </w:r>
    </w:p>
    <w:p w:rsidR="00D70D8F" w:rsidRDefault="00D70D8F" w:rsidP="00D02BF2">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851911">
        <w:rPr>
          <w:noProof/>
        </w:rPr>
        <w:t>4</w:t>
      </w:r>
      <w:r w:rsidR="002E3D38">
        <w:rPr>
          <w:noProof/>
        </w:rPr>
        <w:fldChar w:fldCharType="end"/>
      </w:r>
      <w:r>
        <w:t>: Frequency response of 6</w:t>
      </w:r>
      <w:r w:rsidRPr="00D70D8F">
        <w:rPr>
          <w:vertAlign w:val="superscript"/>
        </w:rPr>
        <w:t>th</w:t>
      </w:r>
      <w:r>
        <w:t xml:space="preserve"> order Elliptic filter</w:t>
      </w:r>
    </w:p>
    <w:p w:rsidR="00D02BF2" w:rsidRDefault="00D02BF2" w:rsidP="00D02BF2">
      <w:r>
        <w:t>A sample time-history of acceleration with the above filter applied is shown below</w:t>
      </w:r>
      <w:r w:rsidR="00FD39EB">
        <w:t xml:space="preserve"> for girder 5 at midspan.</w:t>
      </w:r>
    </w:p>
    <w:p w:rsidR="00D02BF2" w:rsidRPr="00D02BF2" w:rsidRDefault="002C496C" w:rsidP="00D02BF2">
      <w:r w:rsidRPr="002C496C">
        <w:rPr>
          <w:noProof/>
        </w:rPr>
        <w:drawing>
          <wp:inline distT="0" distB="0" distL="0" distR="0">
            <wp:extent cx="5486400" cy="2110622"/>
            <wp:effectExtent l="0" t="0" r="0"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86400" cy="2110622"/>
                    </a:xfrm>
                    <a:prstGeom prst="rect">
                      <a:avLst/>
                    </a:prstGeom>
                    <a:noFill/>
                    <a:ln>
                      <a:noFill/>
                    </a:ln>
                  </pic:spPr>
                </pic:pic>
              </a:graphicData>
            </a:graphic>
          </wp:inline>
        </w:drawing>
      </w:r>
    </w:p>
    <w:p w:rsidR="007C4F48" w:rsidRDefault="00235597" w:rsidP="00235597">
      <w:r>
        <w:t xml:space="preserve">Over a period of 24 hours frequent traffic events were recorded for which the structure experienced acceleration </w:t>
      </w:r>
      <w:r w:rsidR="00CC0067">
        <w:t>greater than</w:t>
      </w:r>
      <w:r>
        <w:t xml:space="preserve"> 0.2g.</w:t>
      </w:r>
      <w:r w:rsidR="007C4F48">
        <w:t xml:space="preserve"> </w:t>
      </w:r>
      <w:r w:rsidR="00BD6DA2">
        <w:t>One such event is plotted below</w:t>
      </w:r>
      <w:r w:rsidR="00FD39EB">
        <w:t xml:space="preserve"> (Girder 5 at </w:t>
      </w:r>
      <w:r w:rsidR="00FD39EB">
        <w:lastRenderedPageBreak/>
        <w:t>midspan of span 7)</w:t>
      </w:r>
      <w:r w:rsidR="00BD6DA2">
        <w:t>.</w:t>
      </w:r>
      <w:r w:rsidR="000D3AB0">
        <w:t xml:space="preserve"> </w:t>
      </w:r>
      <w:r w:rsidR="00FD39EB">
        <w:t xml:space="preserve">It is </w:t>
      </w:r>
      <w:proofErr w:type="gramStart"/>
      <w:r w:rsidR="00FD39EB">
        <w:t>readily apparent</w:t>
      </w:r>
      <w:proofErr w:type="gramEnd"/>
      <w:r w:rsidR="00FD39EB">
        <w:t xml:space="preserve"> that the structure is experiencing relatively low-frequency oscillations.</w:t>
      </w:r>
    </w:p>
    <w:p w:rsidR="00183813" w:rsidRPr="00183813" w:rsidRDefault="00F556D4" w:rsidP="00F556D4">
      <w:pPr>
        <w:rPr>
          <w:b/>
        </w:rPr>
      </w:pPr>
      <w:r w:rsidRPr="00F556D4">
        <w:rPr>
          <w:b/>
          <w:noProof/>
        </w:rPr>
        <w:drawing>
          <wp:inline distT="0" distB="0" distL="0" distR="0">
            <wp:extent cx="5486400" cy="2736376"/>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2736376"/>
                    </a:xfrm>
                    <a:prstGeom prst="rect">
                      <a:avLst/>
                    </a:prstGeom>
                    <a:noFill/>
                    <a:ln>
                      <a:noFill/>
                    </a:ln>
                  </pic:spPr>
                </pic:pic>
              </a:graphicData>
            </a:graphic>
          </wp:inline>
        </w:drawing>
      </w:r>
    </w:p>
    <w:p w:rsidR="00183813" w:rsidRDefault="00BD6DA2" w:rsidP="00235597">
      <w:pPr>
        <w:rPr>
          <w:rFonts w:ascii="Arial" w:hAnsi="Arial" w:cs="Arial"/>
          <w:color w:val="404040"/>
          <w:sz w:val="20"/>
          <w:szCs w:val="20"/>
          <w:shd w:val="clear" w:color="auto" w:fill="FFFFFF"/>
        </w:rPr>
      </w:pPr>
      <w:r>
        <w:t xml:space="preserve">Spectral analysis of the records </w:t>
      </w:r>
      <w:r w:rsidR="00F556D4">
        <w:t>confirms</w:t>
      </w:r>
      <w:r>
        <w:t xml:space="preserve"> that much of the motion occurs at low frequencies</w:t>
      </w:r>
      <w:r w:rsidR="000D3AB0">
        <w:t>;</w:t>
      </w:r>
      <w:r>
        <w:t xml:space="preserve"> between 2 and 4 Hz. </w:t>
      </w:r>
      <w:r w:rsidR="005D48E6">
        <w:t>The image below shows the power spectral density (PSD)</w:t>
      </w:r>
      <w:r w:rsidR="00665167">
        <w:t xml:space="preserve"> </w:t>
      </w:r>
      <w:r w:rsidR="0047551C">
        <w:t>for</w:t>
      </w:r>
      <w:r w:rsidR="00665167">
        <w:t xml:space="preserve"> several locations</w:t>
      </w:r>
      <w:r w:rsidR="00183813">
        <w:t>,</w:t>
      </w:r>
      <w:r w:rsidR="00007CB8">
        <w:t xml:space="preserve"> </w:t>
      </w:r>
      <w:r w:rsidR="005D48E6">
        <w:t xml:space="preserve">estimated </w:t>
      </w:r>
      <w:r w:rsidR="00183813">
        <w:t xml:space="preserve">using </w:t>
      </w:r>
      <w:r w:rsidR="00183813">
        <w:rPr>
          <w:rFonts w:ascii="Arial" w:hAnsi="Arial" w:cs="Arial"/>
          <w:color w:val="404040"/>
          <w:sz w:val="20"/>
          <w:szCs w:val="20"/>
          <w:shd w:val="clear" w:color="auto" w:fill="FFFFFF"/>
        </w:rPr>
        <w:t xml:space="preserve">Welch's overlapped segment averaging </w:t>
      </w:r>
      <w:r w:rsidR="00183813" w:rsidRPr="0047551C">
        <w:rPr>
          <w:rFonts w:ascii="Arial" w:hAnsi="Arial" w:cs="Arial"/>
          <w:color w:val="404040"/>
          <w:sz w:val="20"/>
          <w:szCs w:val="20"/>
          <w:shd w:val="clear" w:color="auto" w:fill="FFFFFF"/>
        </w:rPr>
        <w:t>(</w:t>
      </w:r>
      <w:r w:rsidR="00665167" w:rsidRPr="0047551C">
        <w:rPr>
          <w:rFonts w:ascii="Arial" w:hAnsi="Arial" w:cs="Arial"/>
          <w:color w:val="404040"/>
          <w:sz w:val="20"/>
          <w:szCs w:val="20"/>
          <w:shd w:val="clear" w:color="auto" w:fill="FFFFFF"/>
        </w:rPr>
        <w:t>100</w:t>
      </w:r>
      <w:r w:rsidR="00183813" w:rsidRPr="0047551C">
        <w:rPr>
          <w:rFonts w:ascii="Arial" w:hAnsi="Arial" w:cs="Arial"/>
          <w:color w:val="404040"/>
          <w:sz w:val="20"/>
          <w:szCs w:val="20"/>
          <w:shd w:val="clear" w:color="auto" w:fill="FFFFFF"/>
        </w:rPr>
        <w:t xml:space="preserve"> second segment length</w:t>
      </w:r>
      <w:r w:rsidR="00665167" w:rsidRPr="0047551C">
        <w:rPr>
          <w:rFonts w:ascii="Arial" w:hAnsi="Arial" w:cs="Arial"/>
          <w:color w:val="404040"/>
          <w:sz w:val="20"/>
          <w:szCs w:val="20"/>
          <w:shd w:val="clear" w:color="auto" w:fill="FFFFFF"/>
        </w:rPr>
        <w:t>s</w:t>
      </w:r>
      <w:r w:rsidR="00183813" w:rsidRPr="0047551C">
        <w:rPr>
          <w:rFonts w:ascii="Arial" w:hAnsi="Arial" w:cs="Arial"/>
          <w:color w:val="404040"/>
          <w:sz w:val="20"/>
          <w:szCs w:val="20"/>
          <w:shd w:val="clear" w:color="auto" w:fill="FFFFFF"/>
        </w:rPr>
        <w:t xml:space="preserve"> with </w:t>
      </w:r>
      <w:r w:rsidR="00665167" w:rsidRPr="0047551C">
        <w:rPr>
          <w:rFonts w:ascii="Arial" w:hAnsi="Arial" w:cs="Arial"/>
          <w:color w:val="404040"/>
          <w:sz w:val="20"/>
          <w:szCs w:val="20"/>
          <w:shd w:val="clear" w:color="auto" w:fill="FFFFFF"/>
        </w:rPr>
        <w:t>25</w:t>
      </w:r>
      <w:r w:rsidR="00183813" w:rsidRPr="0047551C">
        <w:rPr>
          <w:rFonts w:ascii="Arial" w:hAnsi="Arial" w:cs="Arial"/>
          <w:color w:val="404040"/>
          <w:sz w:val="20"/>
          <w:szCs w:val="20"/>
          <w:shd w:val="clear" w:color="auto" w:fill="FFFFFF"/>
        </w:rPr>
        <w:t>% overlap</w:t>
      </w:r>
      <w:r w:rsidR="00467B3D" w:rsidRPr="0047551C">
        <w:rPr>
          <w:rFonts w:ascii="Arial" w:hAnsi="Arial" w:cs="Arial"/>
          <w:color w:val="404040"/>
          <w:sz w:val="20"/>
          <w:szCs w:val="20"/>
          <w:shd w:val="clear" w:color="auto" w:fill="FFFFFF"/>
        </w:rPr>
        <w:t xml:space="preserve"> </w:t>
      </w:r>
      <w:r w:rsidR="00665167" w:rsidRPr="0047551C">
        <w:rPr>
          <w:rFonts w:ascii="Arial" w:hAnsi="Arial" w:cs="Arial"/>
          <w:color w:val="404040"/>
          <w:sz w:val="20"/>
          <w:szCs w:val="20"/>
          <w:shd w:val="clear" w:color="auto" w:fill="FFFFFF"/>
        </w:rPr>
        <w:t>and</w:t>
      </w:r>
      <w:r w:rsidR="00467B3D" w:rsidRPr="0047551C">
        <w:rPr>
          <w:rFonts w:ascii="Arial" w:hAnsi="Arial" w:cs="Arial"/>
          <w:color w:val="404040"/>
          <w:sz w:val="20"/>
          <w:szCs w:val="20"/>
          <w:shd w:val="clear" w:color="auto" w:fill="FFFFFF"/>
        </w:rPr>
        <w:t xml:space="preserve"> a total record length of </w:t>
      </w:r>
      <w:r w:rsidR="00665167" w:rsidRPr="0047551C">
        <w:rPr>
          <w:rFonts w:ascii="Arial" w:hAnsi="Arial" w:cs="Arial"/>
          <w:color w:val="404040"/>
          <w:sz w:val="20"/>
          <w:szCs w:val="20"/>
          <w:shd w:val="clear" w:color="auto" w:fill="FFFFFF"/>
        </w:rPr>
        <w:t>4.5 hours</w:t>
      </w:r>
      <w:r w:rsidR="00183813" w:rsidRPr="0047551C">
        <w:rPr>
          <w:rFonts w:ascii="Arial" w:hAnsi="Arial" w:cs="Arial"/>
          <w:color w:val="404040"/>
          <w:sz w:val="20"/>
          <w:szCs w:val="20"/>
          <w:shd w:val="clear" w:color="auto" w:fill="FFFFFF"/>
        </w:rPr>
        <w:t>)</w:t>
      </w:r>
      <w:r w:rsidR="00183813">
        <w:rPr>
          <w:rFonts w:ascii="Arial" w:hAnsi="Arial" w:cs="Arial"/>
          <w:color w:val="404040"/>
          <w:sz w:val="20"/>
          <w:szCs w:val="20"/>
          <w:shd w:val="clear" w:color="auto" w:fill="FFFFFF"/>
        </w:rPr>
        <w:t xml:space="preserve">. </w:t>
      </w:r>
    </w:p>
    <w:p w:rsidR="0047551C" w:rsidRDefault="00461EB8" w:rsidP="00235597">
      <w:pPr>
        <w:rPr>
          <w:rFonts w:ascii="Arial" w:hAnsi="Arial" w:cs="Arial"/>
          <w:color w:val="404040"/>
          <w:sz w:val="20"/>
          <w:szCs w:val="20"/>
          <w:shd w:val="clear" w:color="auto" w:fill="FFFFFF"/>
        </w:rPr>
      </w:pPr>
      <w:r w:rsidRPr="00461EB8">
        <w:rPr>
          <w:rFonts w:ascii="Arial" w:hAnsi="Arial" w:cs="Arial"/>
          <w:noProof/>
          <w:color w:val="404040"/>
          <w:sz w:val="20"/>
          <w:szCs w:val="20"/>
          <w:shd w:val="clear" w:color="auto" w:fill="FFFFFF"/>
        </w:rPr>
        <w:drawing>
          <wp:inline distT="0" distB="0" distL="0" distR="0">
            <wp:extent cx="5486400" cy="266241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6400" cy="2662414"/>
                    </a:xfrm>
                    <a:prstGeom prst="rect">
                      <a:avLst/>
                    </a:prstGeom>
                    <a:noFill/>
                    <a:ln>
                      <a:noFill/>
                    </a:ln>
                  </pic:spPr>
                </pic:pic>
              </a:graphicData>
            </a:graphic>
          </wp:inline>
        </w:drawing>
      </w:r>
    </w:p>
    <w:p w:rsidR="0047551C" w:rsidRDefault="0047551C" w:rsidP="00235597">
      <w:pPr>
        <w:rPr>
          <w:rFonts w:ascii="Arial" w:hAnsi="Arial" w:cs="Arial"/>
          <w:color w:val="404040"/>
          <w:sz w:val="20"/>
          <w:szCs w:val="20"/>
          <w:shd w:val="clear" w:color="auto" w:fill="FFFFFF"/>
        </w:rPr>
      </w:pPr>
      <w:r>
        <w:rPr>
          <w:rFonts w:ascii="Arial" w:hAnsi="Arial" w:cs="Arial"/>
          <w:color w:val="404040"/>
          <w:sz w:val="20"/>
          <w:szCs w:val="20"/>
          <w:shd w:val="clear" w:color="auto" w:fill="FFFFFF"/>
        </w:rPr>
        <w:lastRenderedPageBreak/>
        <w:t xml:space="preserve">As can be seen from the spectral analysis plot, </w:t>
      </w:r>
      <w:proofErr w:type="gramStart"/>
      <w:r>
        <w:rPr>
          <w:rFonts w:ascii="Arial" w:hAnsi="Arial" w:cs="Arial"/>
          <w:color w:val="404040"/>
          <w:sz w:val="20"/>
          <w:szCs w:val="20"/>
          <w:shd w:val="clear" w:color="auto" w:fill="FFFFFF"/>
        </w:rPr>
        <w:t>the majority of</w:t>
      </w:r>
      <w:proofErr w:type="gramEnd"/>
      <w:r>
        <w:rPr>
          <w:rFonts w:ascii="Arial" w:hAnsi="Arial" w:cs="Arial"/>
          <w:color w:val="404040"/>
          <w:sz w:val="20"/>
          <w:szCs w:val="20"/>
          <w:shd w:val="clear" w:color="auto" w:fill="FFFFFF"/>
        </w:rPr>
        <w:t xml:space="preserve"> the vibration being experienced by this superstructure is occurring at frequencies between 2 and 4 Hz. </w:t>
      </w:r>
    </w:p>
    <w:p w:rsidR="00021107" w:rsidRDefault="00183813" w:rsidP="00235597">
      <w:r>
        <w:t>To estimate the displacement associated with these low-frequency vibrations</w:t>
      </w:r>
      <w:r w:rsidR="00021107">
        <w:t xml:space="preserve"> the acceleration is first transformed into the frequency domain with an FFT, converted to displacement (divided by the radial frequency squared) and then transformed back to the time domain with an inverse FFT.</w:t>
      </w:r>
      <w:r w:rsidR="00A30903">
        <w:t xml:space="preserve"> To examine the displacement associated with a specific frequency range, only those frequency components within the specified range are included in the inverse FFT. In this manner the event previously presented</w:t>
      </w:r>
      <w:r w:rsidR="00B65CFD">
        <w:t xml:space="preserve"> (midspan of girder 5)</w:t>
      </w:r>
      <w:r w:rsidR="00A30903">
        <w:t xml:space="preserve"> </w:t>
      </w:r>
      <w:r w:rsidR="00B65CFD">
        <w:t>was</w:t>
      </w:r>
      <w:r w:rsidR="00A30903">
        <w:t xml:space="preserve"> analyzed and</w:t>
      </w:r>
      <w:r w:rsidR="00B65CFD">
        <w:t xml:space="preserve"> is</w:t>
      </w:r>
      <w:r w:rsidR="00A30903">
        <w:t xml:space="preserve"> plotted below. </w:t>
      </w:r>
      <w:r w:rsidR="00021107">
        <w:t xml:space="preserve">Note that this displacement </w:t>
      </w:r>
      <w:r w:rsidR="00A30903">
        <w:t xml:space="preserve">estimate considers </w:t>
      </w:r>
      <w:r w:rsidR="00021107">
        <w:t xml:space="preserve">only frequency content </w:t>
      </w:r>
      <w:r w:rsidR="00A30903">
        <w:t xml:space="preserve">between 1.5 and 5 </w:t>
      </w:r>
      <w:r w:rsidR="00021107">
        <w:t xml:space="preserve">Hz and thus only represents a portion of the motion experienced by the bridge. </w:t>
      </w:r>
    </w:p>
    <w:p w:rsidR="00587BDB" w:rsidRDefault="00A30903" w:rsidP="00235597">
      <w:r w:rsidRPr="00A30903">
        <w:rPr>
          <w:b/>
          <w:noProof/>
        </w:rPr>
        <w:drawing>
          <wp:inline distT="0" distB="0" distL="0" distR="0">
            <wp:extent cx="5486400" cy="2261238"/>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400" cy="2261238"/>
                    </a:xfrm>
                    <a:prstGeom prst="rect">
                      <a:avLst/>
                    </a:prstGeom>
                    <a:noFill/>
                    <a:ln>
                      <a:noFill/>
                    </a:ln>
                  </pic:spPr>
                </pic:pic>
              </a:graphicData>
            </a:graphic>
          </wp:inline>
        </w:drawing>
      </w:r>
      <w:r w:rsidR="00021107">
        <w:t>Based on the displacements identified in the previous figure, the vibrations may be assessed against human comfort criterion. According to that set forth by</w:t>
      </w:r>
      <w:r w:rsidR="00183813">
        <w:t xml:space="preserve"> </w:t>
      </w:r>
      <w:proofErr w:type="spellStart"/>
      <w:r w:rsidR="00021107" w:rsidRPr="000D3AB0">
        <w:t>Reiher</w:t>
      </w:r>
      <w:proofErr w:type="spellEnd"/>
      <w:r w:rsidR="00021107" w:rsidRPr="000D3AB0">
        <w:t xml:space="preserve"> and Meister</w:t>
      </w:r>
      <w:r w:rsidR="00021107">
        <w:t xml:space="preserve"> </w:t>
      </w:r>
      <w:r w:rsidR="00021107">
        <w:fldChar w:fldCharType="begin"/>
      </w:r>
      <w:r w:rsidR="0093101C">
        <w:instrText xml:space="preserve"> ADDIN ZOTERO_ITEM CSL_CITATION {"citationID":"HwNvRpLP","properties":{"formattedCitation":"(1931)","plainCitation":"(1931)","noteIndex":0},"citationItems":[{"id":66,"uris":["http://zotero.org/users/3157746/items/HVEEQ7M5"],"uri":["http://zotero.org/users/3157746/items/HVEEQ7M5"],"itemData":{"id":66,"type":"article-journal","title":"The effect of vibration on people","container-title":"Forschung auf dem Gebiete des Ingenieurwesens","page":"381–386","volume":"2","issue":"11","source":"Google Scholar","author":[{"family":"Reiher","given":"H."},{"family":"Meister","given":"F. J."}],"issued":{"date-parts":[["1931"]]}},"suppress-author":true}],"schema":"https://github.com/citation-style-language/schema/raw/master/csl-citation.json"} </w:instrText>
      </w:r>
      <w:r w:rsidR="00021107">
        <w:fldChar w:fldCharType="separate"/>
      </w:r>
      <w:r w:rsidR="0093101C" w:rsidRPr="0093101C">
        <w:rPr>
          <w:rFonts w:ascii="Calibri" w:hAnsi="Calibri" w:cs="Calibri"/>
        </w:rPr>
        <w:t>(1931)</w:t>
      </w:r>
      <w:r w:rsidR="00021107">
        <w:fldChar w:fldCharType="end"/>
      </w:r>
      <w:r w:rsidR="00B65CFD">
        <w:t xml:space="preserve"> and illustrated in the following chart</w:t>
      </w:r>
      <w:r w:rsidR="00021107">
        <w:t xml:space="preserve">, the bridge motion </w:t>
      </w:r>
      <w:r w:rsidR="000D3AB0">
        <w:t xml:space="preserve">would be classified as </w:t>
      </w:r>
      <w:r w:rsidR="000D3AB0" w:rsidRPr="000D3AB0">
        <w:t>“very disturbing</w:t>
      </w:r>
      <w:r w:rsidR="00A96B6C">
        <w:t>” thereby confirming that the measured response is the same phenomenon being reported by motorists</w:t>
      </w:r>
      <w:r w:rsidR="000D3AB0" w:rsidRPr="000D3AB0">
        <w:t>.</w:t>
      </w:r>
      <w:r w:rsidR="000D3AB0">
        <w:t xml:space="preserve"> Furthermore, the deformation of the structure associated with this vibration is roughly </w:t>
      </w:r>
      <w:r w:rsidR="00B65CFD">
        <w:t>0.15 in.</w:t>
      </w:r>
      <w:r w:rsidR="00B25396">
        <w:t xml:space="preserve"> and therefore </w:t>
      </w:r>
      <w:r w:rsidR="00B65CFD">
        <w:t>is likely to amplify</w:t>
      </w:r>
      <w:r w:rsidR="00B25396">
        <w:t xml:space="preserve"> to the live-load demands. </w:t>
      </w:r>
      <w:r w:rsidR="00A96B6C">
        <w:t>The proceeding sections strive to quantify that amplification.</w:t>
      </w:r>
    </w:p>
    <w:p w:rsidR="00461EB8" w:rsidRDefault="00B65CFD" w:rsidP="00B65CFD">
      <w:pPr>
        <w:jc w:val="center"/>
      </w:pPr>
      <w:r w:rsidRPr="00B65CFD">
        <w:rPr>
          <w:noProof/>
        </w:rPr>
        <w:lastRenderedPageBreak/>
        <mc:AlternateContent>
          <mc:Choice Requires="wpg">
            <w:drawing>
              <wp:inline distT="0" distB="0" distL="0" distR="0" wp14:anchorId="487E3505">
                <wp:extent cx="3200400" cy="4856109"/>
                <wp:effectExtent l="0" t="0" r="0" b="1905"/>
                <wp:docPr id="49" name="Group 8"/>
                <wp:cNvGraphicFramePr/>
                <a:graphic xmlns:a="http://schemas.openxmlformats.org/drawingml/2006/main">
                  <a:graphicData uri="http://schemas.microsoft.com/office/word/2010/wordprocessingGroup">
                    <wpg:wgp>
                      <wpg:cNvGrpSpPr/>
                      <wpg:grpSpPr>
                        <a:xfrm>
                          <a:off x="0" y="0"/>
                          <a:ext cx="3200400" cy="4856109"/>
                          <a:chOff x="0" y="0"/>
                          <a:chExt cx="2986023" cy="4677248"/>
                        </a:xfrm>
                      </wpg:grpSpPr>
                      <pic:pic xmlns:pic="http://schemas.openxmlformats.org/drawingml/2006/picture">
                        <pic:nvPicPr>
                          <pic:cNvPr id="50" name="Picture 50"/>
                          <pic:cNvPicPr>
                            <a:picLocks noChangeAspect="1"/>
                          </pic:cNvPicPr>
                        </pic:nvPicPr>
                        <pic:blipFill rotWithShape="1">
                          <a:blip r:embed="rId35" cstate="print">
                            <a:extLst>
                              <a:ext uri="{28A0092B-C50C-407E-A947-70E740481C1C}">
                                <a14:useLocalDpi xmlns:a14="http://schemas.microsoft.com/office/drawing/2010/main" val="0"/>
                              </a:ext>
                            </a:extLst>
                          </a:blip>
                          <a:srcRect t="-2562"/>
                          <a:stretch/>
                        </pic:blipFill>
                        <pic:spPr>
                          <a:xfrm>
                            <a:off x="0" y="0"/>
                            <a:ext cx="2986023" cy="4677248"/>
                          </a:xfrm>
                          <a:prstGeom prst="rect">
                            <a:avLst/>
                          </a:prstGeom>
                        </pic:spPr>
                      </pic:pic>
                      <wps:wsp>
                        <wps:cNvPr id="51" name="Straight Connector 51"/>
                        <wps:cNvCnPr/>
                        <wps:spPr>
                          <a:xfrm>
                            <a:off x="682878" y="1041599"/>
                            <a:ext cx="2154555"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52" name="Straight Connector 52"/>
                        <wps:cNvCnPr/>
                        <wps:spPr>
                          <a:xfrm>
                            <a:off x="1208628" y="116823"/>
                            <a:ext cx="0" cy="4262155"/>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54C7E5F1" id="Group 8" o:spid="_x0000_s1026" style="width:252pt;height:382.35pt;mso-position-horizontal-relative:char;mso-position-vertical-relative:line" coordsize="29860,46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0" o:spid="_x0000_s1027" type="#_x0000_t75" style="position:absolute;width:29860;height:467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">
                  <v:imagedata r:id="rId36" o:title="" croptop="-1679f"/>
                </v:shape>
                <v:line id="Straight Connector 51" o:spid="_x0000_s1028" style="position:absolute;visibility:visible;mso-wrap-style:square" from="6828,10415" to="28374,104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" strokecolor="red" strokeweight="2.25pt"/>
                <v:line id="Straight Connector 52" o:spid="_x0000_s1029" style="position:absolute;visibility:visible;mso-wrap-style:square" from="12086,1168" to="12086,43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" strokecolor="red" strokeweight="2.25pt"/>
                <w10:anchorlock/>
              </v:group>
            </w:pict>
          </mc:Fallback>
        </mc:AlternateContent>
      </w:r>
    </w:p>
    <w:p w:rsidR="00A96B6C" w:rsidRDefault="00A96B6C" w:rsidP="00A96B6C">
      <w:pPr>
        <w:pStyle w:val="Heading5"/>
      </w:pPr>
      <w:r>
        <w:t xml:space="preserve">Modal parameter </w:t>
      </w:r>
      <w:r w:rsidR="00F37CCA">
        <w:t>estimation</w:t>
      </w:r>
      <w:r>
        <w:t xml:space="preserve"> with acceleration data</w:t>
      </w:r>
    </w:p>
    <w:p w:rsidR="003D6964" w:rsidRDefault="00B65CFD" w:rsidP="00B65CFD">
      <w:r>
        <w:t xml:space="preserve">Modal parameter </w:t>
      </w:r>
      <w:r w:rsidR="00F37CCA">
        <w:t>estimation</w:t>
      </w:r>
      <w:r>
        <w:t xml:space="preserve"> was performed</w:t>
      </w:r>
      <w:r w:rsidR="002B4B3F">
        <w:t xml:space="preserve"> using the Complex Mode Indicator Function (CMIF) </w:t>
      </w:r>
      <w:r>
        <w:t xml:space="preserve">to extract the first 18 natural modes of vibration and their corresponding frequencies. They all occur within a frequency range of 2 to 10 Hz. </w:t>
      </w:r>
      <w:r w:rsidR="003D6964">
        <w:t>The CMIF is plotted below</w:t>
      </w:r>
      <w:r w:rsidR="000174CE">
        <w:t xml:space="preserve"> with the peaks manually identified</w:t>
      </w:r>
      <w:r w:rsidR="003D6964">
        <w:t>.</w:t>
      </w:r>
    </w:p>
    <w:p w:rsidR="000174CE" w:rsidRDefault="008515DA" w:rsidP="00B65CFD">
      <w:r w:rsidRPr="008515DA">
        <w:rPr>
          <w:noProof/>
        </w:rPr>
        <w:lastRenderedPageBreak/>
        <w:drawing>
          <wp:inline distT="0" distB="0" distL="0" distR="0">
            <wp:extent cx="5486400" cy="313067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7">
                      <a:extLst>
                        <a:ext uri="{28A0092B-C50C-407E-A947-70E740481C1C}">
                          <a14:useLocalDpi xmlns:a14="http://schemas.microsoft.com/office/drawing/2010/main" val="0"/>
                        </a:ext>
                      </a:extLst>
                    </a:blip>
                    <a:srcRect l="5556" r="6657"/>
                    <a:stretch/>
                  </pic:blipFill>
                  <pic:spPr bwMode="auto">
                    <a:xfrm>
                      <a:off x="0" y="0"/>
                      <a:ext cx="5486400" cy="3130672"/>
                    </a:xfrm>
                    <a:prstGeom prst="rect">
                      <a:avLst/>
                    </a:prstGeom>
                    <a:noFill/>
                    <a:ln>
                      <a:noFill/>
                    </a:ln>
                    <a:extLst>
                      <a:ext uri="{53640926-AAD7-44D8-BBD7-CCE9431645EC}">
                        <a14:shadowObscured xmlns:a14="http://schemas.microsoft.com/office/drawing/2010/main"/>
                      </a:ext>
                    </a:extLst>
                  </pic:spPr>
                </pic:pic>
              </a:graphicData>
            </a:graphic>
          </wp:inline>
        </w:drawing>
      </w:r>
    </w:p>
    <w:p w:rsidR="00B65CFD" w:rsidRDefault="002B4B3F" w:rsidP="00B65CFD">
      <w:r>
        <w:t>Due to the symmetric nature of the structure and the superstructure separation between the interior-most girders, many of the modes are quite similar in shape. Therefore only a select few are plotted below while the remaining may be found in the appendix.</w:t>
      </w:r>
      <w:r w:rsidR="000174CE">
        <w:t xml:space="preserve"> </w:t>
      </w:r>
      <w:r w:rsidR="00B65CFD">
        <w:t>The mode shapes and frequencies will be used for model calibration.</w:t>
      </w:r>
    </w:p>
    <w:tbl>
      <w:tblPr>
        <w:tblStyle w:val="TableGrid"/>
        <w:tblW w:w="0" w:type="auto"/>
        <w:jc w:val="center"/>
        <w:tblCellMar>
          <w:left w:w="0" w:type="dxa"/>
          <w:right w:w="0" w:type="dxa"/>
        </w:tblCellMar>
        <w:tblLook w:val="04A0" w:firstRow="1" w:lastRow="0" w:firstColumn="1" w:lastColumn="0" w:noHBand="0" w:noVBand="1"/>
      </w:tblPr>
      <w:tblGrid>
        <w:gridCol w:w="4325"/>
        <w:gridCol w:w="4325"/>
      </w:tblGrid>
      <w:tr w:rsidR="008515DA" w:rsidTr="008515DA">
        <w:trPr>
          <w:jc w:val="center"/>
        </w:trPr>
        <w:tc>
          <w:tcPr>
            <w:tcW w:w="4428" w:type="dxa"/>
            <w:vAlign w:val="center"/>
          </w:tcPr>
          <w:p w:rsidR="008515DA" w:rsidRDefault="008515DA" w:rsidP="00B65CFD">
            <w:r w:rsidRPr="008515DA">
              <w:rPr>
                <w:noProof/>
              </w:rPr>
              <w:drawing>
                <wp:inline distT="0" distB="0" distL="0" distR="0" wp14:anchorId="12746D7A" wp14:editId="1798A176">
                  <wp:extent cx="2743200" cy="2057400"/>
                  <wp:effectExtent l="0" t="0" r="0" b="0"/>
                  <wp:docPr id="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vAlign w:val="center"/>
          </w:tcPr>
          <w:p w:rsidR="008515DA" w:rsidRDefault="008515DA" w:rsidP="00B65CFD">
            <w:r w:rsidRPr="008515DA">
              <w:rPr>
                <w:noProof/>
              </w:rPr>
              <w:drawing>
                <wp:inline distT="0" distB="0" distL="0" distR="0" wp14:anchorId="61EC75DA" wp14:editId="47720A9B">
                  <wp:extent cx="2743200" cy="2057400"/>
                  <wp:effectExtent l="0" t="0" r="0" b="0"/>
                  <wp:docPr id="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r w:rsidR="008515DA" w:rsidTr="008515DA">
        <w:trPr>
          <w:jc w:val="center"/>
        </w:trPr>
        <w:tc>
          <w:tcPr>
            <w:tcW w:w="4428" w:type="dxa"/>
            <w:vAlign w:val="center"/>
          </w:tcPr>
          <w:p w:rsidR="008515DA" w:rsidRDefault="008515DA" w:rsidP="00B65CFD">
            <w:r w:rsidRPr="008515DA">
              <w:rPr>
                <w:noProof/>
              </w:rPr>
              <w:lastRenderedPageBreak/>
              <w:drawing>
                <wp:inline distT="0" distB="0" distL="0" distR="0" wp14:anchorId="7EB87E4B" wp14:editId="06D1EC4D">
                  <wp:extent cx="2743200" cy="2057400"/>
                  <wp:effectExtent l="0" t="0" r="0" b="0"/>
                  <wp:docPr id="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vAlign w:val="center"/>
          </w:tcPr>
          <w:p w:rsidR="008515DA" w:rsidRDefault="008515DA" w:rsidP="00B65CFD">
            <w:r w:rsidRPr="008515DA">
              <w:rPr>
                <w:noProof/>
              </w:rPr>
              <w:drawing>
                <wp:inline distT="0" distB="0" distL="0" distR="0" wp14:anchorId="0D11E98B" wp14:editId="03392F13">
                  <wp:extent cx="2743200" cy="2057400"/>
                  <wp:effectExtent l="0" t="0" r="0" b="0"/>
                  <wp:docPr id="5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bl>
    <w:p w:rsidR="00F37CCA" w:rsidRDefault="00F37CCA" w:rsidP="00F37CCA">
      <w:pPr>
        <w:pStyle w:val="Heading5"/>
      </w:pPr>
      <w:r>
        <w:t>Quantifying dynamic amplification with dynamic strain data</w:t>
      </w:r>
    </w:p>
    <w:p w:rsidR="003D22E1" w:rsidRDefault="007F5F82" w:rsidP="00235597">
      <w:r>
        <w:t xml:space="preserve">The strain experienced by the bottom flange of select girders at midspan </w:t>
      </w:r>
      <w:r w:rsidR="003D22E1">
        <w:t xml:space="preserve">is provided in the following plot. As can be seen, these bottom flanges are frequently experiencing </w:t>
      </w:r>
      <w:r w:rsidR="00802AB2">
        <w:t xml:space="preserve">(tension) </w:t>
      </w:r>
      <w:r w:rsidR="003D22E1">
        <w:t xml:space="preserve">strains </w:t>
      </w:r>
      <w:r w:rsidR="00D91A30">
        <w:t xml:space="preserve">greater than 150 </w:t>
      </w:r>
      <w:r w:rsidR="00D91A30">
        <w:rPr>
          <w:rFonts w:cstheme="minorHAnsi"/>
        </w:rPr>
        <w:t>µε</w:t>
      </w:r>
      <w:r w:rsidR="00D91A30">
        <w:t xml:space="preserve">. </w:t>
      </w:r>
      <w:r w:rsidR="000248C5">
        <w:t xml:space="preserve">This strain corresponds to </w:t>
      </w:r>
      <w:r w:rsidR="00080E65">
        <w:t xml:space="preserve">approximately 4.5 </w:t>
      </w:r>
      <w:proofErr w:type="spellStart"/>
      <w:r w:rsidR="00080E65">
        <w:t>ksi</w:t>
      </w:r>
      <w:proofErr w:type="spellEnd"/>
      <w:r w:rsidR="00080E65">
        <w:t xml:space="preserve"> of stress for steel. </w:t>
      </w:r>
      <w:r w:rsidR="003D22E1" w:rsidRPr="003D22E1">
        <w:rPr>
          <w:noProof/>
        </w:rPr>
        <w:drawing>
          <wp:inline distT="0" distB="0" distL="0" distR="0">
            <wp:extent cx="5486400" cy="2206945"/>
            <wp:effectExtent l="0" t="0" r="0" b="317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86400" cy="2206945"/>
                    </a:xfrm>
                    <a:prstGeom prst="rect">
                      <a:avLst/>
                    </a:prstGeom>
                    <a:noFill/>
                    <a:ln>
                      <a:noFill/>
                    </a:ln>
                  </pic:spPr>
                </pic:pic>
              </a:graphicData>
            </a:graphic>
          </wp:inline>
        </w:drawing>
      </w:r>
    </w:p>
    <w:p w:rsidR="000248C5" w:rsidRDefault="00802AB2" w:rsidP="00235597">
      <w:r>
        <w:t xml:space="preserve">These girders consistently experienced the highest strain levels. The </w:t>
      </w:r>
      <w:r w:rsidR="000248C5">
        <w:t xml:space="preserve">number of events exceeding different thresholds over a 24-hour period for girders 4 and 5 (midspan, bottom-flange) is depicted in the following figure. </w:t>
      </w:r>
    </w:p>
    <w:p w:rsidR="00EE180E" w:rsidRDefault="000248C5" w:rsidP="00EE180E">
      <w:pPr>
        <w:keepNext/>
      </w:pPr>
      <w:r>
        <w:rPr>
          <w:noProof/>
        </w:rPr>
        <w:lastRenderedPageBreak/>
        <w:drawing>
          <wp:inline distT="0" distB="0" distL="0" distR="0" wp14:anchorId="136CEB85" wp14:editId="5493F913">
            <wp:extent cx="4572000" cy="2332893"/>
            <wp:effectExtent l="0" t="0" r="0" b="0"/>
            <wp:docPr id="63" name="Chart 63">
              <a:extLst xmlns:a="http://schemas.openxmlformats.org/drawingml/2006/main">
                <a:ext uri="{FF2B5EF4-FFF2-40B4-BE49-F238E27FC236}">
                  <a16:creationId xmlns:a16="http://schemas.microsoft.com/office/drawing/2014/main" id="{00000000-0008-0000-01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rsidR="000248C5" w:rsidRDefault="00EE180E" w:rsidP="00A16B90">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851911">
        <w:rPr>
          <w:noProof/>
        </w:rPr>
        <w:t>5</w:t>
      </w:r>
      <w:r w:rsidR="002E3D38">
        <w:rPr>
          <w:noProof/>
        </w:rPr>
        <w:fldChar w:fldCharType="end"/>
      </w:r>
      <w:r>
        <w:t xml:space="preserve">: </w:t>
      </w:r>
      <w:r w:rsidR="00A16B90">
        <w:t>High-strain event occurrence count over 24 hours</w:t>
      </w:r>
    </w:p>
    <w:p w:rsidR="000248C5" w:rsidRDefault="000248C5" w:rsidP="00235597">
      <w:r>
        <w:t>The following plot depicts one of these high-strain events.</w:t>
      </w:r>
      <w:r w:rsidR="00080E65">
        <w:t xml:space="preserve"> </w:t>
      </w:r>
    </w:p>
    <w:p w:rsidR="00080E65" w:rsidRDefault="00F26D9C" w:rsidP="00EE180E">
      <w:pPr>
        <w:jc w:val="center"/>
      </w:pPr>
      <w:r w:rsidRPr="00F26D9C">
        <w:rPr>
          <w:noProof/>
        </w:rPr>
        <w:drawing>
          <wp:inline distT="0" distB="0" distL="0" distR="0">
            <wp:extent cx="4396154" cy="2512702"/>
            <wp:effectExtent l="0" t="0" r="4445" b="190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14190" cy="2523011"/>
                    </a:xfrm>
                    <a:prstGeom prst="rect">
                      <a:avLst/>
                    </a:prstGeom>
                    <a:noFill/>
                    <a:ln>
                      <a:noFill/>
                    </a:ln>
                  </pic:spPr>
                </pic:pic>
              </a:graphicData>
            </a:graphic>
          </wp:inline>
        </w:drawing>
      </w:r>
    </w:p>
    <w:p w:rsidR="00EE180E" w:rsidRDefault="00EE180E" w:rsidP="00EE180E">
      <w:r>
        <w:t xml:space="preserve">In the above plot the filtered strain is also plotted for comparison. A low-pass elliptic filter was applied with an upper pass-band limit of 1.5 Hz, a pass-band ripple of 0.5 decibels, and 40 decibels of stop-band attenuation. The frequency response of the resulting filter can be seen in the following figure. This filter effectively removes the dynamic component thereby providing an estimate of static response. The event featured in the above plot exhibits a dynamic </w:t>
      </w:r>
      <w:r>
        <w:lastRenderedPageBreak/>
        <w:t xml:space="preserve">amplification of almost 2.0. </w:t>
      </w:r>
      <w:r w:rsidR="00A16B90">
        <w:t>Furthermore, this amplification is occurring at design-level load events.</w:t>
      </w:r>
    </w:p>
    <w:p w:rsidR="00EE180E" w:rsidRDefault="00EE180E" w:rsidP="00235597">
      <w:r w:rsidRPr="00EE180E">
        <w:rPr>
          <w:noProof/>
        </w:rPr>
        <w:drawing>
          <wp:inline distT="0" distB="0" distL="0" distR="0">
            <wp:extent cx="5187315" cy="2971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187315" cy="2971800"/>
                    </a:xfrm>
                    <a:prstGeom prst="rect">
                      <a:avLst/>
                    </a:prstGeom>
                    <a:noFill/>
                    <a:ln>
                      <a:noFill/>
                    </a:ln>
                  </pic:spPr>
                </pic:pic>
              </a:graphicData>
            </a:graphic>
          </wp:inline>
        </w:drawing>
      </w:r>
    </w:p>
    <w:p w:rsidR="00A16B90" w:rsidRDefault="00A16B90" w:rsidP="00235597">
      <w:r>
        <w:t xml:space="preserve">The dynamic amplification is also </w:t>
      </w:r>
      <w:r w:rsidR="009D6F41">
        <w:t>affecting</w:t>
      </w:r>
      <w:r>
        <w:t xml:space="preserve"> the stress in the deck. </w:t>
      </w:r>
      <w:r w:rsidR="009D6F41">
        <w:t>The uplift experienced by one span when the load is applied to the other span causes the deck to experience tension. The strain experienced by the deck can be extrapolated from the bottom flange and web strain readings assuming a linear strain profile for the cross-section. The measured and extrapolated strains for a</w:t>
      </w:r>
      <w:r w:rsidR="0044423C">
        <w:t xml:space="preserve"> typical </w:t>
      </w:r>
      <w:r w:rsidR="009D6F41">
        <w:t>large</w:t>
      </w:r>
      <w:r w:rsidR="0044423C">
        <w:t>-</w:t>
      </w:r>
      <w:r w:rsidR="009D6F41">
        <w:t xml:space="preserve">strain event are provided in the following plot. </w:t>
      </w:r>
      <w:r w:rsidR="0044423C">
        <w:t>Accordingly, the deck is routinely experiencing tension strain of 100 or greater in the “positive moment” region. Concrete strains of this magnitude are known to initiate long-term fatigue cracking</w:t>
      </w:r>
      <w:r w:rsidR="00FD0615">
        <w:t xml:space="preserve"> </w:t>
      </w:r>
      <w:r w:rsidR="00FD0615" w:rsidRPr="00FD0615">
        <w:rPr>
          <w:b/>
        </w:rPr>
        <w:t>(cite)</w:t>
      </w:r>
      <w:r w:rsidR="0044423C">
        <w:t xml:space="preserve"> and therefore may pose a threat to the continued performance of this structure. </w:t>
      </w:r>
    </w:p>
    <w:p w:rsidR="00A16B90" w:rsidRDefault="00A16B90" w:rsidP="009D6F41">
      <w:pPr>
        <w:jc w:val="center"/>
      </w:pPr>
      <w:r w:rsidRPr="00A16B90">
        <w:rPr>
          <w:noProof/>
        </w:rPr>
        <w:lastRenderedPageBreak/>
        <w:drawing>
          <wp:inline distT="0" distB="0" distL="0" distR="0" wp14:anchorId="0A27C008" wp14:editId="31FE9706">
            <wp:extent cx="3745523" cy="2423997"/>
            <wp:effectExtent l="0" t="0" r="762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46">
                      <a:extLst>
                        <a:ext uri="{28A0092B-C50C-407E-A947-70E740481C1C}">
                          <a14:useLocalDpi xmlns:a14="http://schemas.microsoft.com/office/drawing/2010/main" val="0"/>
                        </a:ext>
                      </a:extLst>
                    </a:blip>
                    <a:srcRect l="3699" r="5394"/>
                    <a:stretch/>
                  </pic:blipFill>
                  <pic:spPr bwMode="auto">
                    <a:xfrm>
                      <a:off x="0" y="0"/>
                      <a:ext cx="3782679" cy="2448043"/>
                    </a:xfrm>
                    <a:prstGeom prst="rect">
                      <a:avLst/>
                    </a:prstGeom>
                    <a:noFill/>
                    <a:ln>
                      <a:noFill/>
                    </a:ln>
                    <a:extLst/>
                  </pic:spPr>
                </pic:pic>
              </a:graphicData>
            </a:graphic>
          </wp:inline>
        </w:drawing>
      </w:r>
    </w:p>
    <w:p w:rsidR="00D91A30" w:rsidRDefault="00EB1DBC" w:rsidP="00235597">
      <w:r>
        <w:t xml:space="preserve">The strain for </w:t>
      </w:r>
      <w:r w:rsidR="00802AB2">
        <w:t xml:space="preserve">the bottom flange in the negative moment region (girder 4) is plotted for the same </w:t>
      </w:r>
      <w:proofErr w:type="gramStart"/>
      <w:r w:rsidR="00802AB2">
        <w:t>time period</w:t>
      </w:r>
      <w:proofErr w:type="gramEnd"/>
      <w:r w:rsidR="00802AB2">
        <w:t xml:space="preserve"> as shown above and is frequently exhibiting compressive strain over 50 </w:t>
      </w:r>
      <w:r w:rsidR="00802AB2">
        <w:rPr>
          <w:rFonts w:cstheme="minorHAnsi"/>
        </w:rPr>
        <w:t>µε</w:t>
      </w:r>
      <w:r w:rsidR="00802AB2">
        <w:t>.</w:t>
      </w:r>
    </w:p>
    <w:p w:rsidR="00802AB2" w:rsidRDefault="00802AB2" w:rsidP="00235597">
      <w:r w:rsidRPr="00802AB2">
        <w:rPr>
          <w:noProof/>
        </w:rPr>
        <w:drawing>
          <wp:inline distT="0" distB="0" distL="0" distR="0">
            <wp:extent cx="5486400" cy="2108475"/>
            <wp:effectExtent l="0" t="0" r="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86400" cy="2108475"/>
                    </a:xfrm>
                    <a:prstGeom prst="rect">
                      <a:avLst/>
                    </a:prstGeom>
                    <a:noFill/>
                    <a:ln>
                      <a:noFill/>
                    </a:ln>
                  </pic:spPr>
                </pic:pic>
              </a:graphicData>
            </a:graphic>
          </wp:inline>
        </w:drawing>
      </w:r>
    </w:p>
    <w:p w:rsidR="00D275D4" w:rsidRPr="009A3F94" w:rsidRDefault="00D275D4" w:rsidP="009A3F94">
      <w:pPr>
        <w:pStyle w:val="Heading4"/>
      </w:pPr>
      <w:r w:rsidRPr="009A3F94">
        <w:t>FE Simulation</w:t>
      </w:r>
    </w:p>
    <w:p w:rsidR="000A28B8" w:rsidRDefault="00C045DF" w:rsidP="000A28B8">
      <w:r>
        <w:t>A</w:t>
      </w:r>
      <w:r w:rsidR="000A28B8">
        <w:t xml:space="preserve"> 3D element-based model of spans 7 &amp; 8</w:t>
      </w:r>
      <w:r>
        <w:t xml:space="preserve"> was created</w:t>
      </w:r>
      <w:r w:rsidR="000A28B8">
        <w:t>. The model was calibrated</w:t>
      </w:r>
      <w:r w:rsidR="000900B9">
        <w:t>/validated</w:t>
      </w:r>
      <w:r w:rsidR="000A28B8">
        <w:t xml:space="preserve"> with the mode shapes and frequencies obtained experimentally. </w:t>
      </w:r>
      <w:r w:rsidR="000900B9">
        <w:t xml:space="preserve">Multiple parameters were explored as a part of the calibration process. Ultimately, once </w:t>
      </w:r>
      <w:r w:rsidR="004703CD">
        <w:t>the barrier stiffnesses were adjusted</w:t>
      </w:r>
      <w:r w:rsidR="000900B9">
        <w:t xml:space="preserve">, the model achieved close agreement with experimental results. </w:t>
      </w:r>
    </w:p>
    <w:p w:rsidR="002E3D38" w:rsidRDefault="002E3D38" w:rsidP="002E3D38">
      <w:pPr>
        <w:pStyle w:val="Heading5"/>
      </w:pPr>
      <w:r>
        <w:lastRenderedPageBreak/>
        <w:t>Element-Level Method of Analysis</w:t>
      </w:r>
    </w:p>
    <w:p w:rsidR="002E3D38" w:rsidRDefault="002E3D38" w:rsidP="000A28B8">
      <w:r>
        <w:t xml:space="preserve">This type of model employs both one-dimensional (frame/beam elements) and two-dimensional elements (plate or shell elements) to model girders/diaphragms and the deck, respectively. Beam elements have 2 nodes with 6 DOFs each. Plate/shell elements may have 3 (in the case of triangular elements), 4(in the case of rectangular elements), or up to 9 (in the case of 9-node rectangular shells) nodes with up to 6 DOFs each. </w:t>
      </w:r>
      <w:proofErr w:type="gramStart"/>
      <w:r>
        <w:t>In an effort to</w:t>
      </w:r>
      <w:proofErr w:type="gramEnd"/>
      <w:r>
        <w:t xml:space="preserve"> remain consistent with the three-dimensional geometry of the structure, various link elements (to connect girders to the deck and diaphragm elements to the girders) and constraints (to simulate boundaries) are also employed. This model resolution is commonly termed “element level” and is the most common class of 3D FE models employed for constructed systems </w:t>
      </w:r>
      <w:r w:rsidR="0093101C">
        <w:fldChar w:fldCharType="begin"/>
      </w:r>
      <w:r w:rsidR="0093101C">
        <w:instrText xml:space="preserve"> ADDIN ZOTERO_ITEM CSL_CITATION {"citationID":"bQQzc6CZ","properties":{"formattedCitation":"(\\uc0\\u199{}atba\\uc0\\u351{} et al., 2013)","plainCitation":"(Çatbaş et al., 2013)","noteIndex":0},"citationItems":[{"id":504,"uris":["http://zotero.org/users/3157746/items/65WH2TXW"],"uri":["http://zotero.org/users/3157746/items/65WH2TXW"],"itemData":{"id":504,"type":"paper-conference","title":"Structural identification of constructed systems: approaches, methods, and technologies for effective practice of St-Id","publisher":"American Society of Civil Engineers","source":"Google Scholar","shortTitle":"Structural identification of constructed systems","author":[{"family":"Çatbaş","given":"F. Necati"},{"family":"Kijewski-Correa","given":"Tracy"},{"family":"Aktan","given":"A. Emin"}],"issued":{"date-parts":[["2013"]]}}}],"schema":"https://github.com/citation-style-language/schema/raw/master/csl-citation.json"} </w:instrText>
      </w:r>
      <w:r w:rsidR="0093101C">
        <w:fldChar w:fldCharType="separate"/>
      </w:r>
      <w:r w:rsidR="0093101C" w:rsidRPr="0093101C">
        <w:rPr>
          <w:rFonts w:ascii="Calibri" w:hAnsi="Calibri" w:cs="Calibri"/>
          <w:szCs w:val="24"/>
        </w:rPr>
        <w:t>(Çatbaş et al., 2013)</w:t>
      </w:r>
      <w:r w:rsidR="0093101C">
        <w:fldChar w:fldCharType="end"/>
      </w:r>
      <w:r>
        <w:t>. The figure below shows a schematic illustrating how 3D geometry of the bridge is simulated using various elements and links.</w:t>
      </w:r>
    </w:p>
    <w:p w:rsidR="00246EFB" w:rsidRDefault="002E3D38" w:rsidP="00246EFB">
      <w:pPr>
        <w:keepNext/>
      </w:pPr>
      <w:r>
        <w:rPr>
          <w:noProof/>
        </w:rPr>
        <mc:AlternateContent>
          <mc:Choice Requires="wpg">
            <w:drawing>
              <wp:inline distT="0" distB="0" distL="0" distR="0" wp14:anchorId="3B2C628A" wp14:editId="30CD18C2">
                <wp:extent cx="5486400" cy="1950720"/>
                <wp:effectExtent l="0" t="0" r="0" b="0"/>
                <wp:docPr id="123434" name="Group 123434"/>
                <wp:cNvGraphicFramePr/>
                <a:graphic xmlns:a="http://schemas.openxmlformats.org/drawingml/2006/main">
                  <a:graphicData uri="http://schemas.microsoft.com/office/word/2010/wordprocessingGroup">
                    <wpg:wgp>
                      <wpg:cNvGrpSpPr/>
                      <wpg:grpSpPr>
                        <a:xfrm>
                          <a:off x="0" y="0"/>
                          <a:ext cx="5486400" cy="1950720"/>
                          <a:chOff x="0" y="0"/>
                          <a:chExt cx="5486400" cy="1950828"/>
                        </a:xfrm>
                      </wpg:grpSpPr>
                      <pic:pic xmlns:pic="http://schemas.openxmlformats.org/drawingml/2006/picture">
                        <pic:nvPicPr>
                          <pic:cNvPr id="3219" name="Picture 3219"/>
                          <pic:cNvPicPr/>
                        </pic:nvPicPr>
                        <pic:blipFill>
                          <a:blip r:embed="rId48"/>
                          <a:stretch>
                            <a:fillRect/>
                          </a:stretch>
                        </pic:blipFill>
                        <pic:spPr>
                          <a:xfrm>
                            <a:off x="0" y="45175"/>
                            <a:ext cx="2692187" cy="1868606"/>
                          </a:xfrm>
                          <a:prstGeom prst="rect">
                            <a:avLst/>
                          </a:prstGeom>
                        </pic:spPr>
                      </pic:pic>
                      <pic:pic xmlns:pic="http://schemas.openxmlformats.org/drawingml/2006/picture">
                        <pic:nvPicPr>
                          <pic:cNvPr id="3221" name="Picture 3221"/>
                          <pic:cNvPicPr/>
                        </pic:nvPicPr>
                        <pic:blipFill>
                          <a:blip r:embed="rId49"/>
                          <a:stretch>
                            <a:fillRect/>
                          </a:stretch>
                        </pic:blipFill>
                        <pic:spPr>
                          <a:xfrm>
                            <a:off x="187225" y="469406"/>
                            <a:ext cx="601252" cy="193554"/>
                          </a:xfrm>
                          <a:prstGeom prst="rect">
                            <a:avLst/>
                          </a:prstGeom>
                        </pic:spPr>
                      </pic:pic>
                      <wps:wsp>
                        <wps:cNvPr id="3222" name="Rectangle 3222"/>
                        <wps:cNvSpPr/>
                        <wps:spPr>
                          <a:xfrm>
                            <a:off x="278555" y="497473"/>
                            <a:ext cx="360582" cy="189942"/>
                          </a:xfrm>
                          <a:prstGeom prst="rect">
                            <a:avLst/>
                          </a:prstGeom>
                          <a:ln>
                            <a:noFill/>
                          </a:ln>
                        </wps:spPr>
                        <wps:txbx>
                          <w:txbxContent>
                            <w:p w:rsidR="00632D06" w:rsidRDefault="00632D06" w:rsidP="00246EFB">
                              <w:pPr>
                                <w:spacing w:before="0" w:line="240" w:lineRule="auto"/>
                              </w:pPr>
                              <w:r>
                                <w:t>Shell</w:t>
                              </w:r>
                            </w:p>
                          </w:txbxContent>
                        </wps:txbx>
                        <wps:bodyPr horzOverflow="overflow" vert="horz" lIns="0" tIns="0" rIns="0" bIns="0" rtlCol="0">
                          <a:noAutofit/>
                        </wps:bodyPr>
                      </wps:wsp>
                      <wps:wsp>
                        <wps:cNvPr id="3223" name="Rectangle 3223"/>
                        <wps:cNvSpPr/>
                        <wps:spPr>
                          <a:xfrm>
                            <a:off x="549803" y="497473"/>
                            <a:ext cx="42093" cy="189942"/>
                          </a:xfrm>
                          <a:prstGeom prst="rect">
                            <a:avLst/>
                          </a:prstGeom>
                          <a:ln>
                            <a:noFill/>
                          </a:ln>
                        </wps:spPr>
                        <wps:txbx>
                          <w:txbxContent>
                            <w:p w:rsidR="00632D06" w:rsidRDefault="00632D06" w:rsidP="00246EFB">
                              <w:pPr>
                                <w:spacing w:before="0" w:line="240" w:lineRule="auto"/>
                              </w:pPr>
                              <w:r>
                                <w:t xml:space="preserve"> </w:t>
                              </w:r>
                            </w:p>
                          </w:txbxContent>
                        </wps:txbx>
                        <wps:bodyPr horzOverflow="overflow" vert="horz" lIns="0" tIns="0" rIns="0" bIns="0" rtlCol="0">
                          <a:noAutofit/>
                        </wps:bodyPr>
                      </wps:wsp>
                      <pic:pic xmlns:pic="http://schemas.openxmlformats.org/drawingml/2006/picture">
                        <pic:nvPicPr>
                          <pic:cNvPr id="3225" name="Picture 3225"/>
                          <pic:cNvPicPr/>
                        </pic:nvPicPr>
                        <pic:blipFill>
                          <a:blip r:embed="rId49"/>
                          <a:stretch>
                            <a:fillRect/>
                          </a:stretch>
                        </pic:blipFill>
                        <pic:spPr>
                          <a:xfrm>
                            <a:off x="1290788" y="0"/>
                            <a:ext cx="602774" cy="193554"/>
                          </a:xfrm>
                          <a:prstGeom prst="rect">
                            <a:avLst/>
                          </a:prstGeom>
                        </pic:spPr>
                      </pic:pic>
                      <wps:wsp>
                        <wps:cNvPr id="3226" name="Rectangle 3226"/>
                        <wps:cNvSpPr/>
                        <wps:spPr>
                          <a:xfrm>
                            <a:off x="1382371" y="27814"/>
                            <a:ext cx="432102" cy="189942"/>
                          </a:xfrm>
                          <a:prstGeom prst="rect">
                            <a:avLst/>
                          </a:prstGeom>
                          <a:ln>
                            <a:noFill/>
                          </a:ln>
                        </wps:spPr>
                        <wps:txbx>
                          <w:txbxContent>
                            <w:p w:rsidR="00632D06" w:rsidRDefault="00632D06" w:rsidP="00246EFB">
                              <w:pPr>
                                <w:spacing w:before="0" w:line="240" w:lineRule="auto"/>
                              </w:pPr>
                              <w:r>
                                <w:t>Beam</w:t>
                              </w:r>
                            </w:p>
                          </w:txbxContent>
                        </wps:txbx>
                        <wps:bodyPr horzOverflow="overflow" vert="horz" lIns="0" tIns="0" rIns="0" bIns="0" rtlCol="0" anchor="ctr" anchorCtr="0">
                          <a:noAutofit/>
                        </wps:bodyPr>
                      </wps:wsp>
                      <wps:wsp>
                        <wps:cNvPr id="3227" name="Rectangle 3227"/>
                        <wps:cNvSpPr/>
                        <wps:spPr>
                          <a:xfrm>
                            <a:off x="1706971" y="27814"/>
                            <a:ext cx="42093" cy="189942"/>
                          </a:xfrm>
                          <a:prstGeom prst="rect">
                            <a:avLst/>
                          </a:prstGeom>
                          <a:ln>
                            <a:noFill/>
                          </a:ln>
                        </wps:spPr>
                        <wps:txbx>
                          <w:txbxContent>
                            <w:p w:rsidR="00632D06" w:rsidRDefault="00632D06" w:rsidP="00246EFB">
                              <w:pPr>
                                <w:spacing w:before="0" w:line="240" w:lineRule="auto"/>
                              </w:pPr>
                              <w:r>
                                <w:t xml:space="preserve"> </w:t>
                              </w:r>
                            </w:p>
                          </w:txbxContent>
                        </wps:txbx>
                        <wps:bodyPr horzOverflow="overflow" vert="horz" lIns="0" tIns="0" rIns="0" bIns="0" rtlCol="0">
                          <a:noAutofit/>
                        </wps:bodyPr>
                      </wps:wsp>
                      <wps:wsp>
                        <wps:cNvPr id="3228" name="Shape 3228"/>
                        <wps:cNvSpPr/>
                        <wps:spPr>
                          <a:xfrm>
                            <a:off x="573472" y="552847"/>
                            <a:ext cx="120821" cy="446304"/>
                          </a:xfrm>
                          <a:custGeom>
                            <a:avLst/>
                            <a:gdLst/>
                            <a:ahLst/>
                            <a:cxnLst/>
                            <a:rect l="0" t="0" r="0" b="0"/>
                            <a:pathLst>
                              <a:path w="120821" h="446304">
                                <a:moveTo>
                                  <a:pt x="12482" y="0"/>
                                </a:moveTo>
                                <a:lnTo>
                                  <a:pt x="85437" y="409675"/>
                                </a:lnTo>
                                <a:lnTo>
                                  <a:pt x="107705" y="348892"/>
                                </a:lnTo>
                                <a:cubicBezTo>
                                  <a:pt x="108910" y="345590"/>
                                  <a:pt x="112551" y="343901"/>
                                  <a:pt x="115849" y="345107"/>
                                </a:cubicBezTo>
                                <a:cubicBezTo>
                                  <a:pt x="119134" y="346326"/>
                                  <a:pt x="120821" y="349972"/>
                                  <a:pt x="119616" y="353261"/>
                                </a:cubicBezTo>
                                <a:lnTo>
                                  <a:pt x="85520" y="446304"/>
                                </a:lnTo>
                                <a:lnTo>
                                  <a:pt x="21412" y="370800"/>
                                </a:lnTo>
                                <a:cubicBezTo>
                                  <a:pt x="19141" y="368120"/>
                                  <a:pt x="19471" y="364120"/>
                                  <a:pt x="22135" y="361846"/>
                                </a:cubicBezTo>
                                <a:cubicBezTo>
                                  <a:pt x="24811" y="359573"/>
                                  <a:pt x="28807" y="359903"/>
                                  <a:pt x="31077" y="362570"/>
                                </a:cubicBezTo>
                                <a:lnTo>
                                  <a:pt x="72953" y="411888"/>
                                </a:lnTo>
                                <a:lnTo>
                                  <a:pt x="0" y="2286"/>
                                </a:lnTo>
                                <a:lnTo>
                                  <a:pt x="12482"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29" name="Shape 3229"/>
                        <wps:cNvSpPr/>
                        <wps:spPr>
                          <a:xfrm>
                            <a:off x="578825" y="547767"/>
                            <a:ext cx="1120281" cy="203714"/>
                          </a:xfrm>
                          <a:custGeom>
                            <a:avLst/>
                            <a:gdLst/>
                            <a:ahLst/>
                            <a:cxnLst/>
                            <a:rect l="0" t="0" r="0" b="0"/>
                            <a:pathLst>
                              <a:path w="1120281" h="203714">
                                <a:moveTo>
                                  <a:pt x="1776" y="0"/>
                                </a:moveTo>
                                <a:lnTo>
                                  <a:pt x="1085621" y="153698"/>
                                </a:lnTo>
                                <a:lnTo>
                                  <a:pt x="1034787" y="113541"/>
                                </a:lnTo>
                                <a:cubicBezTo>
                                  <a:pt x="1031996" y="111382"/>
                                  <a:pt x="1031489" y="107318"/>
                                  <a:pt x="1033646" y="104651"/>
                                </a:cubicBezTo>
                                <a:cubicBezTo>
                                  <a:pt x="1035929" y="101857"/>
                                  <a:pt x="1039861" y="101349"/>
                                  <a:pt x="1042652" y="103508"/>
                                </a:cubicBezTo>
                                <a:lnTo>
                                  <a:pt x="1120281" y="164978"/>
                                </a:lnTo>
                                <a:lnTo>
                                  <a:pt x="1028571" y="202444"/>
                                </a:lnTo>
                                <a:cubicBezTo>
                                  <a:pt x="1025400" y="203714"/>
                                  <a:pt x="1021722" y="202190"/>
                                  <a:pt x="1020327" y="198888"/>
                                </a:cubicBezTo>
                                <a:cubicBezTo>
                                  <a:pt x="1019058" y="195713"/>
                                  <a:pt x="1020580" y="192030"/>
                                  <a:pt x="1023878" y="190633"/>
                                </a:cubicBezTo>
                                <a:lnTo>
                                  <a:pt x="1083656" y="166245"/>
                                </a:lnTo>
                                <a:lnTo>
                                  <a:pt x="0" y="12573"/>
                                </a:lnTo>
                                <a:lnTo>
                                  <a:pt x="1776"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0" name="Shape 3230"/>
                        <wps:cNvSpPr/>
                        <wps:spPr>
                          <a:xfrm>
                            <a:off x="1735131" y="95888"/>
                            <a:ext cx="273988" cy="219590"/>
                          </a:xfrm>
                          <a:custGeom>
                            <a:avLst/>
                            <a:gdLst/>
                            <a:ahLst/>
                            <a:cxnLst/>
                            <a:rect l="0" t="0" r="0" b="0"/>
                            <a:pathLst>
                              <a:path w="273988" h="219590">
                                <a:moveTo>
                                  <a:pt x="7991" y="0"/>
                                </a:moveTo>
                                <a:lnTo>
                                  <a:pt x="249703" y="192099"/>
                                </a:lnTo>
                                <a:lnTo>
                                  <a:pt x="226294" y="131830"/>
                                </a:lnTo>
                                <a:cubicBezTo>
                                  <a:pt x="225026" y="128655"/>
                                  <a:pt x="226548" y="124972"/>
                                  <a:pt x="229846" y="123702"/>
                                </a:cubicBezTo>
                                <a:cubicBezTo>
                                  <a:pt x="233144" y="122432"/>
                                  <a:pt x="236822" y="123956"/>
                                  <a:pt x="238091" y="127258"/>
                                </a:cubicBezTo>
                                <a:lnTo>
                                  <a:pt x="273988" y="219590"/>
                                </a:lnTo>
                                <a:lnTo>
                                  <a:pt x="176063" y="205492"/>
                                </a:lnTo>
                                <a:cubicBezTo>
                                  <a:pt x="172638" y="204984"/>
                                  <a:pt x="170228" y="201809"/>
                                  <a:pt x="170609" y="198253"/>
                                </a:cubicBezTo>
                                <a:cubicBezTo>
                                  <a:pt x="171116" y="194824"/>
                                  <a:pt x="174414" y="192411"/>
                                  <a:pt x="177839" y="192919"/>
                                </a:cubicBezTo>
                                <a:lnTo>
                                  <a:pt x="241709" y="202121"/>
                                </a:lnTo>
                                <a:lnTo>
                                  <a:pt x="0" y="9906"/>
                                </a:lnTo>
                                <a:lnTo>
                                  <a:pt x="7991"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2" name="Picture 3232"/>
                          <pic:cNvPicPr/>
                        </pic:nvPicPr>
                        <pic:blipFill>
                          <a:blip r:embed="rId49"/>
                          <a:stretch>
                            <a:fillRect/>
                          </a:stretch>
                        </pic:blipFill>
                        <pic:spPr>
                          <a:xfrm>
                            <a:off x="1648495" y="1757275"/>
                            <a:ext cx="601252" cy="193554"/>
                          </a:xfrm>
                          <a:prstGeom prst="rect">
                            <a:avLst/>
                          </a:prstGeom>
                        </pic:spPr>
                      </pic:pic>
                      <wps:wsp>
                        <wps:cNvPr id="3233" name="Rectangle 3233"/>
                        <wps:cNvSpPr/>
                        <wps:spPr>
                          <a:xfrm>
                            <a:off x="1740459" y="1786003"/>
                            <a:ext cx="433042" cy="190355"/>
                          </a:xfrm>
                          <a:prstGeom prst="rect">
                            <a:avLst/>
                          </a:prstGeom>
                          <a:ln>
                            <a:noFill/>
                          </a:ln>
                        </wps:spPr>
                        <wps:txbx>
                          <w:txbxContent>
                            <w:p w:rsidR="00632D06" w:rsidRDefault="00632D06" w:rsidP="00246EFB">
                              <w:pPr>
                                <w:spacing w:before="0" w:line="240" w:lineRule="auto"/>
                              </w:pPr>
                              <w:r>
                                <w:t>Beam</w:t>
                              </w:r>
                            </w:p>
                          </w:txbxContent>
                        </wps:txbx>
                        <wps:bodyPr horzOverflow="overflow" vert="horz" lIns="0" tIns="0" rIns="0" bIns="0" rtlCol="0">
                          <a:noAutofit/>
                        </wps:bodyPr>
                      </wps:wsp>
                      <wps:wsp>
                        <wps:cNvPr id="3234" name="Rectangle 3234"/>
                        <wps:cNvSpPr/>
                        <wps:spPr>
                          <a:xfrm>
                            <a:off x="2064678" y="1786003"/>
                            <a:ext cx="42184" cy="190355"/>
                          </a:xfrm>
                          <a:prstGeom prst="rect">
                            <a:avLst/>
                          </a:prstGeom>
                          <a:ln>
                            <a:noFill/>
                          </a:ln>
                        </wps:spPr>
                        <wps:txbx>
                          <w:txbxContent>
                            <w:p w:rsidR="00632D06" w:rsidRDefault="00632D06" w:rsidP="00246EFB">
                              <w:pPr>
                                <w:spacing w:before="0" w:line="240" w:lineRule="auto"/>
                              </w:pPr>
                              <w:r>
                                <w:t xml:space="preserve"> </w:t>
                              </w:r>
                            </w:p>
                          </w:txbxContent>
                        </wps:txbx>
                        <wps:bodyPr horzOverflow="overflow" vert="horz" lIns="0" tIns="0" rIns="0" bIns="0" rtlCol="0">
                          <a:noAutofit/>
                        </wps:bodyPr>
                      </wps:wsp>
                      <wps:wsp>
                        <wps:cNvPr id="3235" name="Shape 3235"/>
                        <wps:cNvSpPr/>
                        <wps:spPr>
                          <a:xfrm>
                            <a:off x="1151448" y="1460391"/>
                            <a:ext cx="550703" cy="347012"/>
                          </a:xfrm>
                          <a:custGeom>
                            <a:avLst/>
                            <a:gdLst/>
                            <a:ahLst/>
                            <a:cxnLst/>
                            <a:rect l="0" t="0" r="0" b="0"/>
                            <a:pathLst>
                              <a:path w="550703" h="347012">
                                <a:moveTo>
                                  <a:pt x="0" y="0"/>
                                </a:moveTo>
                                <a:lnTo>
                                  <a:pt x="98940" y="2908"/>
                                </a:lnTo>
                                <a:cubicBezTo>
                                  <a:pt x="102441" y="3010"/>
                                  <a:pt x="105206" y="5944"/>
                                  <a:pt x="105105" y="9449"/>
                                </a:cubicBezTo>
                                <a:cubicBezTo>
                                  <a:pt x="104990" y="12954"/>
                                  <a:pt x="102073" y="15710"/>
                                  <a:pt x="98572" y="15609"/>
                                </a:cubicBezTo>
                                <a:lnTo>
                                  <a:pt x="33949" y="13707"/>
                                </a:lnTo>
                                <a:lnTo>
                                  <a:pt x="550703" y="336230"/>
                                </a:lnTo>
                                <a:lnTo>
                                  <a:pt x="543980" y="347012"/>
                                </a:lnTo>
                                <a:lnTo>
                                  <a:pt x="27239" y="24478"/>
                                </a:lnTo>
                                <a:lnTo>
                                  <a:pt x="57398" y="81740"/>
                                </a:lnTo>
                                <a:cubicBezTo>
                                  <a:pt x="59034" y="84839"/>
                                  <a:pt x="57842" y="88687"/>
                                  <a:pt x="54747" y="90312"/>
                                </a:cubicBezTo>
                                <a:cubicBezTo>
                                  <a:pt x="51652" y="91951"/>
                                  <a:pt x="47808" y="90770"/>
                                  <a:pt x="46172" y="87658"/>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6" name="Shape 3236"/>
                        <wps:cNvSpPr/>
                        <wps:spPr>
                          <a:xfrm>
                            <a:off x="1566299" y="1460378"/>
                            <a:ext cx="138263" cy="343596"/>
                          </a:xfrm>
                          <a:custGeom>
                            <a:avLst/>
                            <a:gdLst/>
                            <a:ahLst/>
                            <a:cxnLst/>
                            <a:rect l="0" t="0" r="0" b="0"/>
                            <a:pathLst>
                              <a:path w="138263" h="343596">
                                <a:moveTo>
                                  <a:pt x="21944" y="0"/>
                                </a:moveTo>
                                <a:lnTo>
                                  <a:pt x="95642" y="66080"/>
                                </a:lnTo>
                                <a:cubicBezTo>
                                  <a:pt x="98306" y="68417"/>
                                  <a:pt x="98560" y="72443"/>
                                  <a:pt x="96149" y="75047"/>
                                </a:cubicBezTo>
                                <a:cubicBezTo>
                                  <a:pt x="93866" y="77663"/>
                                  <a:pt x="89807" y="77892"/>
                                  <a:pt x="87270" y="75555"/>
                                </a:cubicBezTo>
                                <a:lnTo>
                                  <a:pt x="39055" y="32387"/>
                                </a:lnTo>
                                <a:lnTo>
                                  <a:pt x="138263" y="339684"/>
                                </a:lnTo>
                                <a:lnTo>
                                  <a:pt x="126212" y="343596"/>
                                </a:lnTo>
                                <a:lnTo>
                                  <a:pt x="26981" y="36228"/>
                                </a:lnTo>
                                <a:lnTo>
                                  <a:pt x="13192" y="99533"/>
                                </a:lnTo>
                                <a:cubicBezTo>
                                  <a:pt x="12431" y="102962"/>
                                  <a:pt x="9006" y="105121"/>
                                  <a:pt x="5581" y="104372"/>
                                </a:cubicBezTo>
                                <a:cubicBezTo>
                                  <a:pt x="2156" y="103635"/>
                                  <a:pt x="0" y="100244"/>
                                  <a:pt x="761" y="96815"/>
                                </a:cubicBezTo>
                                <a:lnTo>
                                  <a:pt x="21944"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8" name="Picture 3238"/>
                          <pic:cNvPicPr/>
                        </pic:nvPicPr>
                        <pic:blipFill>
                          <a:blip r:embed="rId50"/>
                          <a:stretch>
                            <a:fillRect/>
                          </a:stretch>
                        </pic:blipFill>
                        <pic:spPr>
                          <a:xfrm>
                            <a:off x="1959015" y="1463134"/>
                            <a:ext cx="1467358" cy="193554"/>
                          </a:xfrm>
                          <a:prstGeom prst="rect">
                            <a:avLst/>
                          </a:prstGeom>
                        </pic:spPr>
                      </pic:pic>
                      <wps:wsp>
                        <wps:cNvPr id="3239" name="Rectangle 3239"/>
                        <wps:cNvSpPr/>
                        <wps:spPr>
                          <a:xfrm>
                            <a:off x="2050978" y="1491557"/>
                            <a:ext cx="716199" cy="190355"/>
                          </a:xfrm>
                          <a:prstGeom prst="rect">
                            <a:avLst/>
                          </a:prstGeom>
                          <a:ln>
                            <a:noFill/>
                          </a:ln>
                        </wps:spPr>
                        <wps:txbx>
                          <w:txbxContent>
                            <w:p w:rsidR="00632D06" w:rsidRDefault="00632D06" w:rsidP="00246EFB">
                              <w:pPr>
                                <w:spacing w:before="0" w:line="240" w:lineRule="auto"/>
                              </w:pPr>
                              <w:r>
                                <w:t>Rigid Link</w:t>
                              </w:r>
                            </w:p>
                          </w:txbxContent>
                        </wps:txbx>
                        <wps:bodyPr horzOverflow="overflow" vert="horz" lIns="0" tIns="0" rIns="0" bIns="0" rtlCol="0">
                          <a:noAutofit/>
                        </wps:bodyPr>
                      </wps:wsp>
                      <wps:wsp>
                        <wps:cNvPr id="3240" name="Rectangle 3240"/>
                        <wps:cNvSpPr/>
                        <wps:spPr>
                          <a:xfrm>
                            <a:off x="2588553" y="1491557"/>
                            <a:ext cx="42184" cy="190355"/>
                          </a:xfrm>
                          <a:prstGeom prst="rect">
                            <a:avLst/>
                          </a:prstGeom>
                          <a:ln>
                            <a:noFill/>
                          </a:ln>
                        </wps:spPr>
                        <wps:txbx>
                          <w:txbxContent>
                            <w:p w:rsidR="00632D06" w:rsidRDefault="00632D06" w:rsidP="00246EFB">
                              <w:pPr>
                                <w:spacing w:before="0" w:line="240" w:lineRule="auto"/>
                              </w:pPr>
                              <w:r>
                                <w:t xml:space="preserve"> </w:t>
                              </w:r>
                            </w:p>
                          </w:txbxContent>
                        </wps:txbx>
                        <wps:bodyPr horzOverflow="overflow" vert="horz" lIns="0" tIns="0" rIns="0" bIns="0" rtlCol="0">
                          <a:noAutofit/>
                        </wps:bodyPr>
                      </wps:wsp>
                      <wps:wsp>
                        <wps:cNvPr id="3241" name="Shape 3241"/>
                        <wps:cNvSpPr/>
                        <wps:spPr>
                          <a:xfrm>
                            <a:off x="1739063" y="1285468"/>
                            <a:ext cx="273227" cy="249816"/>
                          </a:xfrm>
                          <a:custGeom>
                            <a:avLst/>
                            <a:gdLst/>
                            <a:ahLst/>
                            <a:cxnLst/>
                            <a:rect l="0" t="0" r="0" b="0"/>
                            <a:pathLst>
                              <a:path w="273227" h="249816">
                                <a:moveTo>
                                  <a:pt x="0" y="0"/>
                                </a:moveTo>
                                <a:lnTo>
                                  <a:pt x="96784" y="20702"/>
                                </a:lnTo>
                                <a:cubicBezTo>
                                  <a:pt x="100208" y="21438"/>
                                  <a:pt x="102491" y="24804"/>
                                  <a:pt x="101731" y="28246"/>
                                </a:cubicBezTo>
                                <a:cubicBezTo>
                                  <a:pt x="100969" y="31675"/>
                                  <a:pt x="97672" y="33859"/>
                                  <a:pt x="94247" y="33123"/>
                                </a:cubicBezTo>
                                <a:lnTo>
                                  <a:pt x="30918" y="19593"/>
                                </a:lnTo>
                                <a:lnTo>
                                  <a:pt x="273227" y="240418"/>
                                </a:lnTo>
                                <a:lnTo>
                                  <a:pt x="264728" y="249816"/>
                                </a:lnTo>
                                <a:lnTo>
                                  <a:pt x="22354" y="28931"/>
                                </a:lnTo>
                                <a:lnTo>
                                  <a:pt x="41732" y="90757"/>
                                </a:lnTo>
                                <a:cubicBezTo>
                                  <a:pt x="42874" y="94097"/>
                                  <a:pt x="40971" y="97666"/>
                                  <a:pt x="37673" y="98707"/>
                                </a:cubicBezTo>
                                <a:cubicBezTo>
                                  <a:pt x="34248" y="99762"/>
                                  <a:pt x="30697" y="97907"/>
                                  <a:pt x="29682" y="94554"/>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43" name="Picture 3243"/>
                          <pic:cNvPicPr/>
                        </pic:nvPicPr>
                        <pic:blipFill>
                          <a:blip r:embed="rId51"/>
                          <a:stretch>
                            <a:fillRect/>
                          </a:stretch>
                        </pic:blipFill>
                        <pic:spPr>
                          <a:xfrm>
                            <a:off x="3062224" y="162370"/>
                            <a:ext cx="2424176" cy="1509522"/>
                          </a:xfrm>
                          <a:prstGeom prst="rect">
                            <a:avLst/>
                          </a:prstGeom>
                        </pic:spPr>
                      </pic:pic>
                    </wpg:wgp>
                  </a:graphicData>
                </a:graphic>
              </wp:inline>
            </w:drawing>
          </mc:Choice>
          <mc:Fallback>
            <w:pict>
              <v:group w14:anchorId="3B2C628A" id="Group 123434" o:spid="_x0000_s1031" style="width:6in;height:153.6pt;mso-position-horizontal-relative:char;mso-position-vertical-relative:line" coordsize="54864,19508"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">
                <v:shape id="Picture 3219" o:spid="_x0000_s1032" type="#_x0000_t75" style="position:absolute;top:451;width:26921;height:18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">
                  <v:imagedata r:id="rId52" o:title=""/>
                </v:shape>
                <v:shape id="Picture 3221" o:spid="_x0000_s1033" type="#_x0000_t75" style="position:absolute;left:1872;top:4694;width:6012;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">
                  <v:imagedata r:id="rId53" o:title=""/>
                </v:shape>
                <v:rect id="Rectangle 3222" o:spid="_x0000_s1034" style="position:absolute;left:2785;top:4974;width:3606;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" filled="f" stroked="f">
                  <v:textbox inset="0,0,0,0">
                    <w:txbxContent>
                      <w:p w:rsidR="00632D06" w:rsidRDefault="00632D06" w:rsidP="00246EFB">
                        <w:pPr>
                          <w:spacing w:before="0" w:line="240" w:lineRule="auto"/>
                        </w:pPr>
                        <w:r>
                          <w:t>Shell</w:t>
                        </w:r>
                      </w:p>
                    </w:txbxContent>
                  </v:textbox>
                </v:rect>
                <v:rect id="Rectangle 3223" o:spid="_x0000_s1035" style="position:absolute;left:5498;top:4974;width:420;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" filled="f" stroked="f">
                  <v:textbox inset="0,0,0,0">
                    <w:txbxContent>
                      <w:p w:rsidR="00632D06" w:rsidRDefault="00632D06" w:rsidP="00246EFB">
                        <w:pPr>
                          <w:spacing w:before="0" w:line="240" w:lineRule="auto"/>
                        </w:pPr>
                        <w:r>
                          <w:t xml:space="preserve"> </w:t>
                        </w:r>
                      </w:p>
                    </w:txbxContent>
                  </v:textbox>
                </v:rect>
                <v:shape id="Picture 3225" o:spid="_x0000_s1036" type="#_x0000_t75" style="position:absolute;left:12907;width:6028;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">
                  <v:imagedata r:id="rId53" o:title=""/>
                </v:shape>
                <v:rect id="Rectangle 3226" o:spid="_x0000_s1037" style="position:absolute;left:13823;top:278;width:4321;height:1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" filled="f" stroked="f">
                  <v:textbox inset="0,0,0,0">
                    <w:txbxContent>
                      <w:p w:rsidR="00632D06" w:rsidRDefault="00632D06" w:rsidP="00246EFB">
                        <w:pPr>
                          <w:spacing w:before="0" w:line="240" w:lineRule="auto"/>
                        </w:pPr>
                        <w:r>
                          <w:t>Beam</w:t>
                        </w:r>
                      </w:p>
                    </w:txbxContent>
                  </v:textbox>
                </v:rect>
                <v:rect id="Rectangle 3227" o:spid="_x0000_s1038" style="position:absolute;left:17069;top:278;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" filled="f" stroked="f">
                  <v:textbox inset="0,0,0,0">
                    <w:txbxContent>
                      <w:p w:rsidR="00632D06" w:rsidRDefault="00632D06" w:rsidP="00246EFB">
                        <w:pPr>
                          <w:spacing w:before="0" w:line="240" w:lineRule="auto"/>
                        </w:pPr>
                        <w:r>
                          <w:t xml:space="preserve"> </w:t>
                        </w:r>
                      </w:p>
                    </w:txbxContent>
                  </v:textbox>
                </v:rect>
                <v:shape id="Shape 3228" o:spid="_x0000_s1039" style="position:absolute;left:5734;top:5528;width:1208;height:4463;visibility:visible;mso-wrap-style:square;v-text-anchor:top" coordsize="120821,446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" path="m12482,l85437,409675r22268,-60783c108910,345590,112551,343901,115849,345107v3285,1219,4972,4865,3767,8154l85520,446304,21412,370800v-2271,-2680,-1941,-6680,723,-8954c24811,359573,28807,359903,31077,362570r41876,49318l,2286,12482,xe" fillcolor="black" stroked="f" strokeweight="0">
                  <v:path arrowok="t" textboxrect="0,0,120821,446304"/>
                </v:shape>
                <v:shape id="Shape 3229" o:spid="_x0000_s1040" style="position:absolute;left:5788;top:5477;width:11203;height:2037;visibility:visible;mso-wrap-style:square;v-text-anchor:top" coordsize="1120281,20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" path="m1776,l1085621,153698r-50834,-40157c1031996,111382,1031489,107318,1033646,104651v2283,-2794,6215,-3302,9006,-1143l1120281,164978r-91710,37466c1025400,203714,1021722,202190,1020327,198888v-1269,-3175,253,-6858,3551,-8255l1083656,166245,,12573,1776,xe" fillcolor="black" stroked="f" strokeweight="0">
                  <v:path arrowok="t" textboxrect="0,0,1120281,203714"/>
                </v:shape>
                <v:shape id="Shape 3230" o:spid="_x0000_s1041" style="position:absolute;left:17351;top:958;width:2740;height:2196;visibility:visible;mso-wrap-style:square;v-text-anchor:top" coordsize="273988,219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" path="m7991,l249703,192099,226294,131830v-1268,-3175,254,-6858,3552,-8128c233144,122432,236822,123956,238091,127258r35897,92332l176063,205492v-3425,-508,-5835,-3683,-5454,-7239c171116,194824,174414,192411,177839,192919r63870,9202l,9906,7991,xe" fillcolor="black" stroked="f" strokeweight="0">
                  <v:path arrowok="t" textboxrect="0,0,273988,219590"/>
                </v:shape>
                <v:shape id="Picture 3232" o:spid="_x0000_s1042" type="#_x0000_t75" style="position:absolute;left:16484;top:17572;width:6013;height:1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">
                  <v:imagedata r:id="rId53" o:title=""/>
                </v:shape>
                <v:rect id="Rectangle 3233" o:spid="_x0000_s1043" style="position:absolute;left:17404;top:17860;width:4331;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" filled="f" stroked="f">
                  <v:textbox inset="0,0,0,0">
                    <w:txbxContent>
                      <w:p w:rsidR="00632D06" w:rsidRDefault="00632D06" w:rsidP="00246EFB">
                        <w:pPr>
                          <w:spacing w:before="0" w:line="240" w:lineRule="auto"/>
                        </w:pPr>
                        <w:r>
                          <w:t>Beam</w:t>
                        </w:r>
                      </w:p>
                    </w:txbxContent>
                  </v:textbox>
                </v:rect>
                <v:rect id="Rectangle 3234" o:spid="_x0000_s1044" style="position:absolute;left:20646;top:17860;width:422;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" filled="f" stroked="f">
                  <v:textbox inset="0,0,0,0">
                    <w:txbxContent>
                      <w:p w:rsidR="00632D06" w:rsidRDefault="00632D06" w:rsidP="00246EFB">
                        <w:pPr>
                          <w:spacing w:before="0" w:line="240" w:lineRule="auto"/>
                        </w:pPr>
                        <w:r>
                          <w:t xml:space="preserve"> </w:t>
                        </w:r>
                      </w:p>
                    </w:txbxContent>
                  </v:textbox>
                </v:rect>
                <v:shape id="Shape 3235" o:spid="_x0000_s1045" style="position:absolute;left:11514;top:14603;width:5507;height:3471;visibility:visible;mso-wrap-style:square;v-text-anchor:top" coordsize="550703,347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" path="m,l98940,2908v3501,102,6266,3036,6165,6541c104990,12954,102073,15710,98572,15609l33949,13707,550703,336230r-6723,10782l27239,24478,57398,81740v1636,3099,444,6947,-2651,8572c51652,91951,47808,90770,46172,87658l,xe" fillcolor="black" stroked="f" strokeweight="0">
                  <v:path arrowok="t" textboxrect="0,0,550703,347012"/>
                </v:shape>
                <v:shape id="Shape 3236" o:spid="_x0000_s1046" style="position:absolute;left:15662;top:14603;width:1383;height:3436;visibility:visible;mso-wrap-style:square;v-text-anchor:top" coordsize="138263,343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" path="m21944,l95642,66080v2664,2337,2918,6363,507,8967c93866,77663,89807,77892,87270,75555l39055,32387r99208,307297l126212,343596,26981,36228,13192,99533v-761,3429,-4186,5588,-7611,4839c2156,103635,,100244,761,96815l21944,xe" fillcolor="black" stroked="f" strokeweight="0">
                  <v:path arrowok="t" textboxrect="0,0,138263,343596"/>
                </v:shape>
                <v:shape id="Picture 3238" o:spid="_x0000_s1047" type="#_x0000_t75" style="position:absolute;left:19590;top:14631;width:14673;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">
                  <v:imagedata r:id="rId54" o:title=""/>
                </v:shape>
                <v:rect id="Rectangle 3239" o:spid="_x0000_s1048" style="position:absolute;left:20509;top:14915;width:716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" filled="f" stroked="f">
                  <v:textbox inset="0,0,0,0">
                    <w:txbxContent>
                      <w:p w:rsidR="00632D06" w:rsidRDefault="00632D06" w:rsidP="00246EFB">
                        <w:pPr>
                          <w:spacing w:before="0" w:line="240" w:lineRule="auto"/>
                        </w:pPr>
                        <w:r>
                          <w:t>Rigid Link</w:t>
                        </w:r>
                      </w:p>
                    </w:txbxContent>
                  </v:textbox>
                </v:rect>
                <v:rect id="Rectangle 3240" o:spid="_x0000_s1049" style="position:absolute;left:25885;top:14915;width:42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" filled="f" stroked="f">
                  <v:textbox inset="0,0,0,0">
                    <w:txbxContent>
                      <w:p w:rsidR="00632D06" w:rsidRDefault="00632D06" w:rsidP="00246EFB">
                        <w:pPr>
                          <w:spacing w:before="0" w:line="240" w:lineRule="auto"/>
                        </w:pPr>
                        <w:r>
                          <w:t xml:space="preserve"> </w:t>
                        </w:r>
                      </w:p>
                    </w:txbxContent>
                  </v:textbox>
                </v:rect>
                <v:shape id="Shape 3241" o:spid="_x0000_s1050" style="position:absolute;left:17390;top:12854;width:2732;height:2498;visibility:visible;mso-wrap-style:square;v-text-anchor:top" coordsize="273227,249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" path="m,l96784,20702v3424,736,5707,4102,4947,7544c100969,31675,97672,33859,94247,33123l30918,19593,273227,240418r-8499,9398l22354,28931,41732,90757v1142,3340,-761,6909,-4059,7950c34248,99762,30697,97907,29682,94554l,xe" fillcolor="black" stroked="f" strokeweight="0">
                  <v:path arrowok="t" textboxrect="0,0,273227,249816"/>
                </v:shape>
                <v:shape id="Picture 3243" o:spid="_x0000_s1051" type="#_x0000_t75" style="position:absolute;left:30622;top:1623;width:24242;height:15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">
                  <v:imagedata r:id="rId55" o:title=""/>
                </v:shape>
                <w10:anchorlock/>
              </v:group>
            </w:pict>
          </mc:Fallback>
        </mc:AlternateContent>
      </w:r>
    </w:p>
    <w:p w:rsidR="002E3D38" w:rsidRDefault="00246EFB" w:rsidP="00246EFB">
      <w:pPr>
        <w:pStyle w:val="Caption"/>
      </w:pPr>
      <w:r>
        <w:t xml:space="preserve">Figure </w:t>
      </w:r>
      <w:r w:rsidR="00A132B6">
        <w:rPr>
          <w:noProof/>
        </w:rPr>
        <w:fldChar w:fldCharType="begin"/>
      </w:r>
      <w:r w:rsidR="00A132B6">
        <w:rPr>
          <w:noProof/>
        </w:rPr>
        <w:instrText xml:space="preserve"> SEQ Figure \* ARABIC </w:instrText>
      </w:r>
      <w:r w:rsidR="00A132B6">
        <w:rPr>
          <w:noProof/>
        </w:rPr>
        <w:fldChar w:fldCharType="separate"/>
      </w:r>
      <w:r w:rsidR="00851911">
        <w:rPr>
          <w:noProof/>
        </w:rPr>
        <w:t>6</w:t>
      </w:r>
      <w:r w:rsidR="00A132B6">
        <w:rPr>
          <w:noProof/>
        </w:rPr>
        <w:fldChar w:fldCharType="end"/>
      </w:r>
      <w:r>
        <w:t xml:space="preserve">: </w:t>
      </w:r>
      <w:r w:rsidRPr="00246EFB">
        <w:t>Schematic of Generic Element-level FEM Model</w:t>
      </w:r>
    </w:p>
    <w:p w:rsidR="002E3D38" w:rsidRDefault="002E3D38" w:rsidP="000A28B8">
      <w:r>
        <w:t xml:space="preserve">In this model type the girders are discretized into 1D beam elements and the cross-sections are considered through the definition of geometric constants (e.g. area, moment of inertia, etc.). While an element-level FE model can reasonably simulate most bridge responses, it is not without its shortcomings, specifically: (1) an inability to effectively simulate warping deformation of girders (associated with torsion), and (2) an inability to simulate localized </w:t>
      </w:r>
      <w:r>
        <w:lastRenderedPageBreak/>
        <w:t xml:space="preserve">stresses (i.e. stress concentrations) associated with geometric discontinuities. While these shortcomings may be critical in the case of modeling specific construction sequences for complex bridges </w:t>
      </w:r>
      <w:r w:rsidR="0093101C">
        <w:fldChar w:fldCharType="begin"/>
      </w:r>
      <w:r w:rsidR="0093101C">
        <w:instrText xml:space="preserve"> ADDIN ZOTERO_ITEM CSL_CITATION {"citationID":"zzDV1hEA","properties":{"formattedCitation":"(White, 2012)","plainCitation":"(White, 2012)","noteIndex":0},"citationItems":[{"id":508,"uris":["http://zotero.org/users/3157746/items/P9PLTH6A"],"uri":["http://zotero.org/users/3157746/items/P9PLTH6A"],"itemData":{"id":508,"type":"book","title":"Guidelines for analysis methods and construction engineering of curved and skewed steel girder bridges","publisher":"Transportation Research Board","volume":"725","source":"Google Scholar","author":[{"family":"White","given":"Donald Woodrow"}],"issued":{"date-parts":[["2012"]]}}}],"schema":"https://github.com/citation-style-language/schema/raw/master/csl-citation.json"} </w:instrText>
      </w:r>
      <w:r w:rsidR="0093101C">
        <w:fldChar w:fldCharType="separate"/>
      </w:r>
      <w:r w:rsidR="0093101C" w:rsidRPr="0093101C">
        <w:rPr>
          <w:rFonts w:ascii="Calibri" w:hAnsi="Calibri" w:cs="Calibri"/>
        </w:rPr>
        <w:t>(White, 2012)</w:t>
      </w:r>
      <w:r w:rsidR="0093101C">
        <w:fldChar w:fldCharType="end"/>
      </w:r>
      <w:r>
        <w:t xml:space="preserve"> and advanced fatigue/fracture assessment, they are not relevant for the global behavior being investigated.</w:t>
      </w:r>
      <w:r w:rsidR="00DF4811">
        <w:t xml:space="preserve"> A model of spans 7 and 8 was created that included the entirety of the superstructure from the cross-girders to the concrete barriers. All elements were rigidly connected at coincident nodes except as specified.</w:t>
      </w:r>
      <w:r w:rsidR="00A6570A">
        <w:t xml:space="preserve"> Full composite action </w:t>
      </w:r>
      <w:proofErr w:type="gramStart"/>
      <w:r w:rsidR="00A6570A">
        <w:t>was  assumed</w:t>
      </w:r>
      <w:proofErr w:type="gramEnd"/>
      <w:r w:rsidR="00A6570A">
        <w:t xml:space="preserve"> and enforced by using rigid links to connect the girder nodes to the deck nodes. </w:t>
      </w:r>
      <w:r w:rsidR="00DF4811">
        <w:t xml:space="preserve"> The image below shows a cross-section of the model and the reduction of 3D bridge elements to plate, beam and link elements.</w:t>
      </w:r>
    </w:p>
    <w:p w:rsidR="00DF4811" w:rsidRDefault="00C92061" w:rsidP="000A28B8">
      <w:r>
        <w:rPr>
          <w:noProof/>
        </w:rPr>
        <w:drawing>
          <wp:inline distT="0" distB="0" distL="0" distR="0" wp14:anchorId="6D11AF9D" wp14:editId="0B923B2E">
            <wp:extent cx="5486400" cy="328485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86400" cy="3284855"/>
                    </a:xfrm>
                    <a:prstGeom prst="rect">
                      <a:avLst/>
                    </a:prstGeom>
                  </pic:spPr>
                </pic:pic>
              </a:graphicData>
            </a:graphic>
          </wp:inline>
        </w:drawing>
      </w:r>
    </w:p>
    <w:p w:rsidR="000762E9" w:rsidRDefault="0016108C" w:rsidP="000A28B8">
      <w:r>
        <w:t>The concrete piers were initially included in the model, but sensitivity studies showed that these additional elements had little impact on the model behavior of interest. The piers were therefore reduced to nodal restraint at the location of the connection between cross-girder and pier.</w:t>
      </w:r>
      <w:r w:rsidR="00952175">
        <w:t xml:space="preserve"> </w:t>
      </w:r>
      <w:r w:rsidR="00DF4811">
        <w:t xml:space="preserve">Boundary conditions were applied to a node located at the bottom of the cross girder </w:t>
      </w:r>
      <w:r w:rsidR="00DF4811">
        <w:lastRenderedPageBreak/>
        <w:t xml:space="preserve">which was attached to the </w:t>
      </w:r>
      <w:r w:rsidR="00A6570A">
        <w:t>cross-girder</w:t>
      </w:r>
      <w:r w:rsidR="00DF4811">
        <w:t xml:space="preserve"> element nodes with a rigid link.  </w:t>
      </w:r>
      <w:r w:rsidR="00D86F55">
        <w:t xml:space="preserve">The following table summarizes the boundary conditions </w:t>
      </w:r>
      <w:r w:rsidR="00DF4811">
        <w:t>applied to the</w:t>
      </w:r>
      <w:r w:rsidR="00D667A7">
        <w:t xml:space="preserve"> cross </w:t>
      </w:r>
      <w:r w:rsidR="00E82CA1">
        <w:t>girders.</w:t>
      </w:r>
      <w:r w:rsidR="00D86F55">
        <w:t xml:space="preserve"> </w:t>
      </w:r>
      <w:r w:rsidR="00F92BD0">
        <w:t xml:space="preserve">Spring stiffness </w:t>
      </w:r>
      <w:r w:rsidR="009B3923">
        <w:t>was</w:t>
      </w:r>
      <w:r w:rsidR="00F92BD0">
        <w:t xml:space="preserve"> assigne</w:t>
      </w:r>
      <w:r w:rsidR="001F5A19">
        <w:t>d for rotation about the Z-axis to account for the stiffness provided by the elastomeric bearings.</w:t>
      </w:r>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F92BD0" w:rsidTr="00C045DF">
        <w:trPr>
          <w:trHeight w:val="216"/>
          <w:jc w:val="center"/>
        </w:trPr>
        <w:tc>
          <w:tcPr>
            <w:tcW w:w="1524" w:type="dxa"/>
            <w:vAlign w:val="bottom"/>
          </w:tcPr>
          <w:p w:rsidR="00F92BD0" w:rsidRDefault="00F92BD0" w:rsidP="00F92BD0">
            <w:pPr>
              <w:pStyle w:val="squish"/>
              <w:jc w:val="right"/>
            </w:pPr>
          </w:p>
        </w:tc>
        <w:tc>
          <w:tcPr>
            <w:tcW w:w="466" w:type="dxa"/>
            <w:vAlign w:val="bottom"/>
          </w:tcPr>
          <w:p w:rsidR="00F92BD0" w:rsidRDefault="00F92BD0" w:rsidP="00F92BD0">
            <w:pPr>
              <w:pStyle w:val="squish"/>
              <w:jc w:val="right"/>
            </w:pPr>
            <w:r>
              <w:t>DX</w:t>
            </w:r>
          </w:p>
        </w:tc>
        <w:tc>
          <w:tcPr>
            <w:tcW w:w="459" w:type="dxa"/>
            <w:vAlign w:val="bottom"/>
          </w:tcPr>
          <w:p w:rsidR="00F92BD0" w:rsidRDefault="00F92BD0" w:rsidP="00F92BD0">
            <w:pPr>
              <w:pStyle w:val="squish"/>
              <w:jc w:val="right"/>
            </w:pPr>
            <w:r>
              <w:t>DY</w:t>
            </w:r>
          </w:p>
        </w:tc>
        <w:tc>
          <w:tcPr>
            <w:tcW w:w="455" w:type="dxa"/>
            <w:vAlign w:val="bottom"/>
          </w:tcPr>
          <w:p w:rsidR="00F92BD0" w:rsidRDefault="00F92BD0" w:rsidP="00F92BD0">
            <w:pPr>
              <w:pStyle w:val="squish"/>
              <w:jc w:val="right"/>
            </w:pPr>
            <w:r>
              <w:t>DZ</w:t>
            </w:r>
          </w:p>
        </w:tc>
        <w:tc>
          <w:tcPr>
            <w:tcW w:w="450" w:type="dxa"/>
            <w:vAlign w:val="bottom"/>
          </w:tcPr>
          <w:p w:rsidR="00F92BD0" w:rsidRDefault="00F92BD0" w:rsidP="00F92BD0">
            <w:pPr>
              <w:pStyle w:val="squish"/>
              <w:jc w:val="right"/>
            </w:pPr>
            <w:r>
              <w:t>RX</w:t>
            </w:r>
          </w:p>
        </w:tc>
        <w:tc>
          <w:tcPr>
            <w:tcW w:w="443" w:type="dxa"/>
            <w:vAlign w:val="bottom"/>
          </w:tcPr>
          <w:p w:rsidR="00F92BD0" w:rsidRDefault="00F92BD0" w:rsidP="00F92BD0">
            <w:pPr>
              <w:pStyle w:val="squish"/>
              <w:jc w:val="right"/>
            </w:pPr>
            <w:r>
              <w:t>RY</w:t>
            </w:r>
          </w:p>
        </w:tc>
        <w:tc>
          <w:tcPr>
            <w:tcW w:w="439" w:type="dxa"/>
            <w:vAlign w:val="bottom"/>
          </w:tcPr>
          <w:p w:rsidR="00F92BD0" w:rsidRDefault="00F92BD0" w:rsidP="00F92BD0">
            <w:pPr>
              <w:pStyle w:val="squish"/>
              <w:jc w:val="right"/>
            </w:pPr>
            <w:r>
              <w:t>RZ</w:t>
            </w:r>
          </w:p>
        </w:tc>
        <w:tc>
          <w:tcPr>
            <w:tcW w:w="3437" w:type="dxa"/>
            <w:vMerge w:val="restart"/>
            <w:vAlign w:val="bottom"/>
          </w:tcPr>
          <w:p w:rsidR="00F92BD0" w:rsidRDefault="00F92BD0" w:rsidP="00F92BD0">
            <w:pPr>
              <w:pStyle w:val="squish"/>
              <w:jc w:val="right"/>
            </w:pPr>
            <w:r>
              <w:rPr>
                <w:noProof/>
              </w:rPr>
              <w:drawing>
                <wp:inline distT="0" distB="0" distL="0" distR="0" wp14:anchorId="6D4B3292" wp14:editId="78E00B63">
                  <wp:extent cx="2045718" cy="106362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F92BD0" w:rsidTr="00C045DF">
        <w:trPr>
          <w:trHeight w:val="216"/>
          <w:jc w:val="center"/>
        </w:trPr>
        <w:tc>
          <w:tcPr>
            <w:tcW w:w="1524" w:type="dxa"/>
            <w:vAlign w:val="bottom"/>
          </w:tcPr>
          <w:p w:rsidR="00F92BD0" w:rsidRDefault="00F92BD0" w:rsidP="00F92BD0">
            <w:pPr>
              <w:pStyle w:val="squish"/>
              <w:jc w:val="right"/>
            </w:pPr>
            <w:r>
              <w:t>@ East Piers</w:t>
            </w:r>
          </w:p>
        </w:tc>
        <w:tc>
          <w:tcPr>
            <w:tcW w:w="466" w:type="dxa"/>
            <w:vAlign w:val="bottom"/>
          </w:tcPr>
          <w:p w:rsidR="00F92BD0" w:rsidRDefault="00F92BD0" w:rsidP="00F92BD0">
            <w:pPr>
              <w:pStyle w:val="squish"/>
              <w:jc w:val="right"/>
            </w:pPr>
            <w:r>
              <w:t>F</w:t>
            </w:r>
          </w:p>
        </w:tc>
        <w:tc>
          <w:tcPr>
            <w:tcW w:w="459" w:type="dxa"/>
            <w:vAlign w:val="bottom"/>
          </w:tcPr>
          <w:p w:rsidR="00F92BD0" w:rsidRDefault="00F92BD0" w:rsidP="00F92BD0">
            <w:pPr>
              <w:pStyle w:val="squish"/>
              <w:jc w:val="right"/>
            </w:pPr>
            <w:r>
              <w:t>F</w:t>
            </w:r>
          </w:p>
        </w:tc>
        <w:tc>
          <w:tcPr>
            <w:tcW w:w="455" w:type="dxa"/>
            <w:vAlign w:val="bottom"/>
          </w:tcPr>
          <w:p w:rsidR="00F92BD0" w:rsidRDefault="00F92BD0" w:rsidP="00F92BD0">
            <w:pPr>
              <w:pStyle w:val="squish"/>
              <w:jc w:val="right"/>
            </w:pPr>
            <w:r>
              <w:t>F</w:t>
            </w:r>
          </w:p>
        </w:tc>
        <w:tc>
          <w:tcPr>
            <w:tcW w:w="450" w:type="dxa"/>
            <w:vAlign w:val="bottom"/>
          </w:tcPr>
          <w:p w:rsidR="00F92BD0" w:rsidRDefault="00F92BD0" w:rsidP="00F92BD0">
            <w:pPr>
              <w:pStyle w:val="squish"/>
              <w:jc w:val="right"/>
            </w:pPr>
            <w:r>
              <w:t>F</w:t>
            </w:r>
          </w:p>
        </w:tc>
        <w:tc>
          <w:tcPr>
            <w:tcW w:w="443" w:type="dxa"/>
            <w:vAlign w:val="bottom"/>
          </w:tcPr>
          <w:p w:rsidR="00F92BD0" w:rsidRDefault="00F92BD0" w:rsidP="00F92BD0">
            <w:pPr>
              <w:pStyle w:val="squish"/>
              <w:jc w:val="right"/>
            </w:pPr>
            <w:r>
              <w:t>R</w:t>
            </w:r>
          </w:p>
        </w:tc>
        <w:tc>
          <w:tcPr>
            <w:tcW w:w="439" w:type="dxa"/>
            <w:vAlign w:val="bottom"/>
          </w:tcPr>
          <w:p w:rsidR="00F92BD0" w:rsidRDefault="00F92BD0" w:rsidP="00F92BD0">
            <w:pPr>
              <w:pStyle w:val="squish"/>
              <w:jc w:val="right"/>
            </w:pPr>
            <w:r>
              <w:t>S</w:t>
            </w:r>
          </w:p>
        </w:tc>
        <w:tc>
          <w:tcPr>
            <w:tcW w:w="3437" w:type="dxa"/>
            <w:vMerge/>
            <w:vAlign w:val="bottom"/>
          </w:tcPr>
          <w:p w:rsidR="00F92BD0" w:rsidRDefault="00F92BD0" w:rsidP="00F92BD0">
            <w:pPr>
              <w:pStyle w:val="squish"/>
              <w:jc w:val="right"/>
            </w:pPr>
          </w:p>
        </w:tc>
      </w:tr>
      <w:tr w:rsidR="00F92BD0" w:rsidTr="00C045DF">
        <w:trPr>
          <w:trHeight w:val="216"/>
          <w:jc w:val="center"/>
        </w:trPr>
        <w:tc>
          <w:tcPr>
            <w:tcW w:w="1524" w:type="dxa"/>
            <w:vAlign w:val="bottom"/>
          </w:tcPr>
          <w:p w:rsidR="00F92BD0" w:rsidRDefault="00F92BD0" w:rsidP="00F92BD0">
            <w:pPr>
              <w:pStyle w:val="squish"/>
              <w:jc w:val="right"/>
            </w:pPr>
            <w:r>
              <w:t>@ West Piers</w:t>
            </w:r>
          </w:p>
        </w:tc>
        <w:tc>
          <w:tcPr>
            <w:tcW w:w="466" w:type="dxa"/>
            <w:vAlign w:val="bottom"/>
          </w:tcPr>
          <w:p w:rsidR="00F92BD0" w:rsidRDefault="00F92BD0" w:rsidP="00F92BD0">
            <w:pPr>
              <w:pStyle w:val="squish"/>
              <w:jc w:val="right"/>
            </w:pPr>
            <w:r>
              <w:t>R</w:t>
            </w:r>
          </w:p>
        </w:tc>
        <w:tc>
          <w:tcPr>
            <w:tcW w:w="459" w:type="dxa"/>
            <w:vAlign w:val="bottom"/>
          </w:tcPr>
          <w:p w:rsidR="00F92BD0" w:rsidRDefault="00F92BD0" w:rsidP="00F92BD0">
            <w:pPr>
              <w:pStyle w:val="squish"/>
              <w:jc w:val="right"/>
            </w:pPr>
            <w:r>
              <w:t>F</w:t>
            </w:r>
          </w:p>
        </w:tc>
        <w:tc>
          <w:tcPr>
            <w:tcW w:w="455" w:type="dxa"/>
            <w:vAlign w:val="bottom"/>
          </w:tcPr>
          <w:p w:rsidR="00F92BD0" w:rsidRDefault="00F92BD0" w:rsidP="00F92BD0">
            <w:pPr>
              <w:pStyle w:val="squish"/>
              <w:jc w:val="right"/>
            </w:pPr>
            <w:r>
              <w:t>F</w:t>
            </w:r>
          </w:p>
        </w:tc>
        <w:tc>
          <w:tcPr>
            <w:tcW w:w="450" w:type="dxa"/>
            <w:vAlign w:val="bottom"/>
          </w:tcPr>
          <w:p w:rsidR="00F92BD0" w:rsidRDefault="00F92BD0" w:rsidP="00F92BD0">
            <w:pPr>
              <w:pStyle w:val="squish"/>
              <w:jc w:val="right"/>
            </w:pPr>
            <w:r>
              <w:t>F</w:t>
            </w:r>
          </w:p>
        </w:tc>
        <w:tc>
          <w:tcPr>
            <w:tcW w:w="443" w:type="dxa"/>
            <w:vAlign w:val="bottom"/>
          </w:tcPr>
          <w:p w:rsidR="00F92BD0" w:rsidRDefault="00F92BD0" w:rsidP="00F92BD0">
            <w:pPr>
              <w:pStyle w:val="squish"/>
              <w:jc w:val="right"/>
            </w:pPr>
            <w:r>
              <w:t>R</w:t>
            </w:r>
          </w:p>
        </w:tc>
        <w:tc>
          <w:tcPr>
            <w:tcW w:w="439" w:type="dxa"/>
            <w:vAlign w:val="bottom"/>
          </w:tcPr>
          <w:p w:rsidR="00F92BD0" w:rsidRDefault="00F92BD0" w:rsidP="00F92BD0">
            <w:pPr>
              <w:pStyle w:val="squish"/>
              <w:jc w:val="right"/>
            </w:pPr>
            <w:r>
              <w:t>S</w:t>
            </w:r>
          </w:p>
        </w:tc>
        <w:tc>
          <w:tcPr>
            <w:tcW w:w="3437" w:type="dxa"/>
            <w:vMerge/>
            <w:vAlign w:val="bottom"/>
          </w:tcPr>
          <w:p w:rsidR="00F92BD0" w:rsidRDefault="00F92BD0" w:rsidP="00F92BD0">
            <w:pPr>
              <w:pStyle w:val="squish"/>
              <w:jc w:val="right"/>
            </w:pPr>
          </w:p>
        </w:tc>
      </w:tr>
      <w:tr w:rsidR="00F92BD0" w:rsidTr="00C045DF">
        <w:trPr>
          <w:trHeight w:val="216"/>
          <w:jc w:val="center"/>
        </w:trPr>
        <w:tc>
          <w:tcPr>
            <w:tcW w:w="4236" w:type="dxa"/>
            <w:gridSpan w:val="7"/>
            <w:vAlign w:val="center"/>
          </w:tcPr>
          <w:p w:rsidR="00F92BD0" w:rsidRDefault="00F92BD0" w:rsidP="00C045DF">
            <w:pPr>
              <w:pStyle w:val="squish"/>
              <w:jc w:val="right"/>
            </w:pPr>
            <w:r>
              <w:t>F – fixed; R – released; S - spring</w:t>
            </w:r>
          </w:p>
        </w:tc>
        <w:tc>
          <w:tcPr>
            <w:tcW w:w="3437" w:type="dxa"/>
            <w:vMerge/>
            <w:vAlign w:val="bottom"/>
          </w:tcPr>
          <w:p w:rsidR="00F92BD0" w:rsidRDefault="00F92BD0" w:rsidP="00F92BD0">
            <w:pPr>
              <w:pStyle w:val="squish"/>
              <w:jc w:val="right"/>
            </w:pPr>
          </w:p>
        </w:tc>
      </w:tr>
    </w:tbl>
    <w:p w:rsidR="00D86F55" w:rsidRDefault="00F348DF" w:rsidP="00F348DF">
      <w:pPr>
        <w:pStyle w:val="Heading5"/>
      </w:pPr>
      <w:r>
        <w:t>Bearings and Pedestals</w:t>
      </w:r>
    </w:p>
    <w:p w:rsidR="00182439" w:rsidRDefault="00182439" w:rsidP="00F348DF">
      <w:r>
        <w:t xml:space="preserve">The </w:t>
      </w:r>
      <w:r w:rsidR="00C7491E">
        <w:t>stringers were supported by</w:t>
      </w:r>
      <w:r w:rsidR="005D220A">
        <w:t xml:space="preserve"> elastomeric bearings, rocker bearings </w:t>
      </w:r>
      <w:r w:rsidR="001F5A19">
        <w:t>and</w:t>
      </w:r>
      <w:r w:rsidR="005D220A">
        <w:t xml:space="preserve"> pedestals</w:t>
      </w:r>
      <w:r w:rsidR="00C7491E">
        <w:t>.</w:t>
      </w:r>
      <w:r w:rsidR="005D220A">
        <w:t xml:space="preserve"> </w:t>
      </w:r>
      <w:r>
        <w:t>In all cases rigid links were used to connect the various elements at their nodes.</w:t>
      </w:r>
      <w:r w:rsidR="00BC7606">
        <w:t xml:space="preserve"> Nodes were also placed at locations corresponding to the bottom surface of the stringers and the top surface of the cross-girder as illustrated in the following figure. An element (red) was subsequently placed between these nodes with attributes appropriate for the type of bearing/support.</w:t>
      </w:r>
    </w:p>
    <w:p w:rsidR="00182439" w:rsidRDefault="001F5A19" w:rsidP="001F5A19">
      <w:pPr>
        <w:jc w:val="center"/>
      </w:pPr>
      <w:r>
        <w:rPr>
          <w:noProof/>
        </w:rPr>
        <w:drawing>
          <wp:inline distT="0" distB="0" distL="0" distR="0" wp14:anchorId="55326FA5" wp14:editId="0AF1E429">
            <wp:extent cx="2765259" cy="3200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earing_compo.JPG"/>
                    <pic:cNvPicPr/>
                  </pic:nvPicPr>
                  <pic:blipFill>
                    <a:blip r:embed="rId58">
                      <a:extLst>
                        <a:ext uri="{28A0092B-C50C-407E-A947-70E740481C1C}">
                          <a14:useLocalDpi xmlns:a14="http://schemas.microsoft.com/office/drawing/2010/main" val="0"/>
                        </a:ext>
                      </a:extLst>
                    </a:blip>
                    <a:stretch>
                      <a:fillRect/>
                    </a:stretch>
                  </pic:blipFill>
                  <pic:spPr>
                    <a:xfrm>
                      <a:off x="0" y="0"/>
                      <a:ext cx="2765259" cy="3200400"/>
                    </a:xfrm>
                    <a:prstGeom prst="rect">
                      <a:avLst/>
                    </a:prstGeom>
                  </pic:spPr>
                </pic:pic>
              </a:graphicData>
            </a:graphic>
          </wp:inline>
        </w:drawing>
      </w:r>
      <w:r w:rsidR="00182439">
        <w:rPr>
          <w:noProof/>
        </w:rPr>
        <w:drawing>
          <wp:inline distT="0" distB="0" distL="0" distR="0" wp14:anchorId="0F5CAAD2" wp14:editId="7111E632">
            <wp:extent cx="2478648" cy="3200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478648" cy="3200400"/>
                    </a:xfrm>
                    <a:prstGeom prst="rect">
                      <a:avLst/>
                    </a:prstGeom>
                  </pic:spPr>
                </pic:pic>
              </a:graphicData>
            </a:graphic>
          </wp:inline>
        </w:drawing>
      </w:r>
    </w:p>
    <w:p w:rsidR="0016108C" w:rsidRDefault="00BC7606" w:rsidP="001F5A19">
      <w:r>
        <w:t>For pedestals this element was simply a rigid link</w:t>
      </w:r>
      <w:r w:rsidR="005D220A">
        <w:t xml:space="preserve"> (XYZ-space). </w:t>
      </w:r>
      <w:r>
        <w:t>Links that were rigid in only the XY-plane (normal to bridge length) were used for r</w:t>
      </w:r>
      <w:r w:rsidR="005D220A">
        <w:t xml:space="preserve">ocker bearings thereby allowing longitudinal </w:t>
      </w:r>
      <w:r w:rsidR="005D220A">
        <w:lastRenderedPageBreak/>
        <w:t xml:space="preserve">motion of the stringers while maintaining vertical rigidity and transverse stability. </w:t>
      </w:r>
      <w:r>
        <w:t>For e</w:t>
      </w:r>
      <w:r w:rsidR="005D220A">
        <w:t>lastomeric bearings</w:t>
      </w:r>
      <w:r w:rsidR="001F5A19">
        <w:t>,</w:t>
      </w:r>
      <w:r w:rsidR="005D220A">
        <w:t xml:space="preserve"> </w:t>
      </w:r>
      <w:r>
        <w:t>the same XY-plane rigid link was used in addition to a spring-damper element that spanned the same two nodes. The spring-damper element allowed the stiffness of the elastomeric to be included with its transverse stiffness parameter (axial and torsional stiffness values were set to zero).</w:t>
      </w:r>
      <w:r w:rsidR="0016108C">
        <w:t xml:space="preserve"> </w:t>
      </w:r>
    </w:p>
    <w:p w:rsidR="00370CB2" w:rsidRDefault="00370CB2" w:rsidP="009A3F94">
      <w:pPr>
        <w:pStyle w:val="Heading5"/>
      </w:pPr>
      <w:r>
        <w:t>Model Validation</w:t>
      </w:r>
    </w:p>
    <w:p w:rsidR="00EE339C" w:rsidRDefault="00FB333E" w:rsidP="00FB333E">
      <w:r>
        <w:t xml:space="preserve">Any FE model will inherently have uncertainties. These are due to modeling decisions and assumptions made during the creation of the model such as material properties and connection fixity. The uncertainty of the model can be greatly reduced by comparing simulated responses to the measured responses of the real structure, and strategically adjusting the model until acceptable agreement is achieved. </w:t>
      </w:r>
      <w:r w:rsidR="00386F51">
        <w:t xml:space="preserve">The model of spans 7 and 8 was </w:t>
      </w:r>
      <w:r w:rsidR="000B0AB5">
        <w:t>manually calibrated</w:t>
      </w:r>
      <w:r w:rsidR="00386F51">
        <w:t xml:space="preserve"> using the mode shapes and frequencies obtained as part of operational monitoring. </w:t>
      </w:r>
      <w:r w:rsidR="00EE339C">
        <w:t xml:space="preserve">The initial model agreed reasonably well with the experimental mode shapes and frequencies but for the first mode, the model </w:t>
      </w:r>
      <w:r w:rsidR="000B0AB5">
        <w:t>failed</w:t>
      </w:r>
      <w:r w:rsidR="00EE339C">
        <w:t xml:space="preserve"> to predict the torsional deformation of the structure displayed by the experimental mode shapes. </w:t>
      </w:r>
      <w:r w:rsidR="00F42C1F">
        <w:t xml:space="preserve">This suggested that those parameters which target the mass and stiffness of the exterior portions of the structure should be chosen for calibr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9B3923" w:rsidTr="009B3923">
        <w:tc>
          <w:tcPr>
            <w:tcW w:w="4536" w:type="dxa"/>
            <w:vAlign w:val="center"/>
          </w:tcPr>
          <w:p w:rsidR="009B3923" w:rsidRDefault="009B3923" w:rsidP="009B3923">
            <w:pPr>
              <w:pStyle w:val="squish"/>
              <w:jc w:val="center"/>
            </w:pPr>
            <w:r>
              <w:t>Experimental</w:t>
            </w:r>
          </w:p>
          <w:p w:rsidR="009B3923" w:rsidRDefault="009B3923" w:rsidP="009B3923">
            <w:pPr>
              <w:pStyle w:val="squish"/>
              <w:jc w:val="center"/>
            </w:pPr>
            <w:r w:rsidRPr="000B0AB5">
              <w:rPr>
                <w:noProof/>
              </w:rPr>
              <w:drawing>
                <wp:inline distT="0" distB="0" distL="0" distR="0" wp14:anchorId="0134608B" wp14:editId="5168692C">
                  <wp:extent cx="2743200" cy="1684020"/>
                  <wp:effectExtent l="0" t="0" r="0" b="0"/>
                  <wp:docPr id="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38" cstate="print">
                            <a:extLst>
                              <a:ext uri="{28A0092B-C50C-407E-A947-70E740481C1C}">
                                <a14:useLocalDpi xmlns:a14="http://schemas.microsoft.com/office/drawing/2010/main" val="0"/>
                              </a:ext>
                            </a:extLst>
                          </a:blip>
                          <a:srcRect t="18148"/>
                          <a:stretch/>
                        </pic:blipFill>
                        <pic:spPr bwMode="auto">
                          <a:xfrm>
                            <a:off x="0" y="0"/>
                            <a:ext cx="2743200" cy="1684020"/>
                          </a:xfrm>
                          <a:prstGeom prst="rect">
                            <a:avLst/>
                          </a:prstGeom>
                          <a:ln>
                            <a:noFill/>
                          </a:ln>
                          <a:extLst>
                            <a:ext uri="{53640926-AAD7-44D8-BBD7-CCE9431645EC}">
                              <a14:shadowObscured xmlns:a14="http://schemas.microsoft.com/office/drawing/2010/main"/>
                            </a:ext>
                          </a:extLst>
                        </pic:spPr>
                      </pic:pic>
                    </a:graphicData>
                  </a:graphic>
                </wp:inline>
              </w:drawing>
            </w:r>
          </w:p>
        </w:tc>
        <w:tc>
          <w:tcPr>
            <w:tcW w:w="4320" w:type="dxa"/>
            <w:vAlign w:val="center"/>
          </w:tcPr>
          <w:p w:rsidR="009B3923" w:rsidRDefault="009B3923" w:rsidP="009B3923">
            <w:pPr>
              <w:pStyle w:val="squish"/>
              <w:jc w:val="center"/>
            </w:pPr>
            <w:r>
              <w:t>FEM (uncalibrated)</w:t>
            </w:r>
            <w:r>
              <w:rPr>
                <w:noProof/>
              </w:rPr>
              <w:t xml:space="preserve"> </w:t>
            </w:r>
            <w:r>
              <w:rPr>
                <w:noProof/>
              </w:rPr>
              <w:drawing>
                <wp:inline distT="0" distB="0" distL="0" distR="0" wp14:anchorId="69A2F207" wp14:editId="2B2BE703">
                  <wp:extent cx="2743200" cy="173497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1.JPG"/>
                          <pic:cNvPicPr/>
                        </pic:nvPicPr>
                        <pic:blipFill rotWithShape="1">
                          <a:blip r:embed="rId60" cstate="print">
                            <a:extLst>
                              <a:ext uri="{28A0092B-C50C-407E-A947-70E740481C1C}">
                                <a14:useLocalDpi xmlns:a14="http://schemas.microsoft.com/office/drawing/2010/main" val="0"/>
                              </a:ext>
                            </a:extLst>
                          </a:blip>
                          <a:srcRect l="7500" t="8619" r="1806" b="6634"/>
                          <a:stretch/>
                        </pic:blipFill>
                        <pic:spPr bwMode="auto">
                          <a:xfrm>
                            <a:off x="0" y="0"/>
                            <a:ext cx="2743200" cy="1734979"/>
                          </a:xfrm>
                          <a:prstGeom prst="rect">
                            <a:avLst/>
                          </a:prstGeom>
                          <a:ln>
                            <a:noFill/>
                          </a:ln>
                          <a:extLst>
                            <a:ext uri="{53640926-AAD7-44D8-BBD7-CCE9431645EC}">
                              <a14:shadowObscured xmlns:a14="http://schemas.microsoft.com/office/drawing/2010/main"/>
                            </a:ext>
                          </a:extLst>
                        </pic:spPr>
                      </pic:pic>
                    </a:graphicData>
                  </a:graphic>
                </wp:inline>
              </w:drawing>
            </w:r>
          </w:p>
        </w:tc>
      </w:tr>
    </w:tbl>
    <w:p w:rsidR="009B3923" w:rsidRDefault="009B3923" w:rsidP="00FB333E"/>
    <w:p w:rsidR="00386F51" w:rsidRDefault="00386F51" w:rsidP="00386F51">
      <w:r>
        <w:t>The following model parameters were addressed as part of the calibration process:</w:t>
      </w:r>
    </w:p>
    <w:p w:rsidR="00386F51" w:rsidRDefault="00386F51" w:rsidP="00386F51">
      <w:pPr>
        <w:pStyle w:val="ListParagraph"/>
        <w:numPr>
          <w:ilvl w:val="0"/>
          <w:numId w:val="9"/>
        </w:numPr>
      </w:pPr>
      <w:r>
        <w:lastRenderedPageBreak/>
        <w:t xml:space="preserve">Stiffness of interior barriers (modulus of elasticity)  </w:t>
      </w:r>
    </w:p>
    <w:p w:rsidR="00386F51" w:rsidRDefault="00386F51" w:rsidP="00386F51">
      <w:pPr>
        <w:pStyle w:val="ListParagraph"/>
        <w:numPr>
          <w:ilvl w:val="0"/>
          <w:numId w:val="9"/>
        </w:numPr>
      </w:pPr>
      <w:r>
        <w:t xml:space="preserve">Material density of interior barriers </w:t>
      </w:r>
    </w:p>
    <w:p w:rsidR="00386F51" w:rsidRDefault="00386F51" w:rsidP="00386F51">
      <w:pPr>
        <w:pStyle w:val="ListParagraph"/>
        <w:numPr>
          <w:ilvl w:val="0"/>
          <w:numId w:val="9"/>
        </w:numPr>
      </w:pPr>
      <w:r>
        <w:t xml:space="preserve">Material density of exterior barriers </w:t>
      </w:r>
    </w:p>
    <w:p w:rsidR="00386F51" w:rsidRDefault="00386F51" w:rsidP="00386F51">
      <w:pPr>
        <w:pStyle w:val="ListParagraph"/>
        <w:numPr>
          <w:ilvl w:val="0"/>
          <w:numId w:val="9"/>
        </w:numPr>
      </w:pPr>
      <w:r>
        <w:t>Continuity</w:t>
      </w:r>
      <w:r w:rsidR="00EE339C">
        <w:t xml:space="preserve"> of</w:t>
      </w:r>
      <w:r>
        <w:t xml:space="preserve"> exterior barriers over continuous support</w:t>
      </w:r>
    </w:p>
    <w:p w:rsidR="00386F51" w:rsidRDefault="00386F51" w:rsidP="00336127">
      <w:pPr>
        <w:pStyle w:val="ListParagraph"/>
        <w:numPr>
          <w:ilvl w:val="0"/>
          <w:numId w:val="9"/>
        </w:numPr>
      </w:pPr>
      <w:r>
        <w:t xml:space="preserve">Transverse stiffness of stringer elastomeric bearings (spring-damper elements) </w:t>
      </w:r>
    </w:p>
    <w:p w:rsidR="001012A8" w:rsidRDefault="00D86F55" w:rsidP="00FB333E">
      <w:r>
        <w:t xml:space="preserve">Additional scrutiny of bridge photos revealed that the </w:t>
      </w:r>
      <w:r w:rsidR="00386F51">
        <w:t xml:space="preserve">interior </w:t>
      </w:r>
      <w:r>
        <w:t xml:space="preserve">barriers appeared to be sawcut at regular intervals. </w:t>
      </w:r>
      <w:r w:rsidR="00F42C1F">
        <w:t xml:space="preserve">This was reflected in the </w:t>
      </w:r>
      <w:r w:rsidR="00BF4640">
        <w:t xml:space="preserve">model by </w:t>
      </w:r>
      <w:r w:rsidR="00F42C1F">
        <w:t xml:space="preserve">negating the stiffness of the </w:t>
      </w:r>
      <w:r w:rsidR="001012A8">
        <w:t xml:space="preserve">interior </w:t>
      </w:r>
      <w:r w:rsidR="00F42C1F">
        <w:t xml:space="preserve">barriers by setting the modulus of elasticity to a near zero value. </w:t>
      </w:r>
      <w:proofErr w:type="spellStart"/>
      <w:r w:rsidR="001012A8">
        <w:t>Sawcuts</w:t>
      </w:r>
      <w:proofErr w:type="spellEnd"/>
      <w:r w:rsidR="001012A8">
        <w:t xml:space="preserve"> in the exterior barriers over the continuous support were represented by releasing the corresponding elements’ moment and shear in all directions. </w:t>
      </w:r>
    </w:p>
    <w:p w:rsidR="001012A8" w:rsidRDefault="001012A8" w:rsidP="001012A8">
      <w:r>
        <w:t>The values of the adjusted parameters as well as a few other key parameters are summarized below.</w:t>
      </w:r>
    </w:p>
    <w:tbl>
      <w:tblPr>
        <w:tblStyle w:val="TableGrid"/>
        <w:tblW w:w="0" w:type="auto"/>
        <w:jc w:val="center"/>
        <w:tblLook w:val="04A0" w:firstRow="1" w:lastRow="0" w:firstColumn="1" w:lastColumn="0" w:noHBand="0" w:noVBand="1"/>
      </w:tblPr>
      <w:tblGrid>
        <w:gridCol w:w="3767"/>
        <w:gridCol w:w="1199"/>
        <w:gridCol w:w="1137"/>
        <w:gridCol w:w="814"/>
      </w:tblGrid>
      <w:tr w:rsidR="001012A8" w:rsidTr="00A60A6A">
        <w:trPr>
          <w:jc w:val="center"/>
        </w:trPr>
        <w:tc>
          <w:tcPr>
            <w:tcW w:w="3767" w:type="dxa"/>
          </w:tcPr>
          <w:p w:rsidR="001012A8" w:rsidRDefault="001012A8" w:rsidP="00FB333E"/>
        </w:tc>
        <w:tc>
          <w:tcPr>
            <w:tcW w:w="1199" w:type="dxa"/>
            <w:vAlign w:val="center"/>
          </w:tcPr>
          <w:p w:rsidR="001012A8" w:rsidRPr="00770168" w:rsidRDefault="001012A8" w:rsidP="00770168">
            <w:pPr>
              <w:pStyle w:val="squish"/>
              <w:jc w:val="center"/>
            </w:pPr>
            <w:r w:rsidRPr="00770168">
              <w:t>Initial Values</w:t>
            </w:r>
          </w:p>
        </w:tc>
        <w:tc>
          <w:tcPr>
            <w:tcW w:w="1137" w:type="dxa"/>
            <w:vAlign w:val="center"/>
          </w:tcPr>
          <w:p w:rsidR="001012A8" w:rsidRPr="00770168" w:rsidRDefault="001012A8" w:rsidP="00770168">
            <w:pPr>
              <w:pStyle w:val="squish"/>
              <w:jc w:val="center"/>
            </w:pPr>
            <w:r w:rsidRPr="00770168">
              <w:t>Calibrated Values</w:t>
            </w:r>
          </w:p>
        </w:tc>
        <w:tc>
          <w:tcPr>
            <w:tcW w:w="814" w:type="dxa"/>
            <w:vAlign w:val="center"/>
          </w:tcPr>
          <w:p w:rsidR="001012A8" w:rsidRPr="00770168" w:rsidRDefault="0037603E" w:rsidP="00770168">
            <w:pPr>
              <w:pStyle w:val="squish"/>
              <w:jc w:val="center"/>
            </w:pPr>
            <w:r w:rsidRPr="00770168">
              <w:t>units</w:t>
            </w:r>
          </w:p>
        </w:tc>
      </w:tr>
      <w:tr w:rsidR="0037603E" w:rsidTr="00A60A6A">
        <w:trPr>
          <w:jc w:val="center"/>
        </w:trPr>
        <w:tc>
          <w:tcPr>
            <w:tcW w:w="3767" w:type="dxa"/>
            <w:vAlign w:val="bottom"/>
          </w:tcPr>
          <w:p w:rsidR="0037603E" w:rsidRDefault="0037603E" w:rsidP="0037603E">
            <w:pPr>
              <w:pStyle w:val="squish"/>
            </w:pPr>
            <w:r>
              <w:t>E of Interior Barriers</w:t>
            </w:r>
          </w:p>
        </w:tc>
        <w:tc>
          <w:tcPr>
            <w:tcW w:w="1199" w:type="dxa"/>
            <w:vAlign w:val="center"/>
          </w:tcPr>
          <w:p w:rsidR="0037603E" w:rsidRDefault="0037603E" w:rsidP="00A60A6A">
            <w:pPr>
              <w:pStyle w:val="squish"/>
              <w:jc w:val="center"/>
            </w:pPr>
            <w:r>
              <w:t>3982736</w:t>
            </w:r>
          </w:p>
        </w:tc>
        <w:tc>
          <w:tcPr>
            <w:tcW w:w="1137" w:type="dxa"/>
            <w:vAlign w:val="center"/>
          </w:tcPr>
          <w:p w:rsidR="0037603E" w:rsidRDefault="0037603E" w:rsidP="00A60A6A">
            <w:pPr>
              <w:pStyle w:val="squish"/>
              <w:jc w:val="center"/>
            </w:pPr>
            <w:r>
              <w:t>5</w:t>
            </w:r>
            <w:r w:rsidR="00A60A6A">
              <w:t>.0</w:t>
            </w:r>
          </w:p>
        </w:tc>
        <w:tc>
          <w:tcPr>
            <w:tcW w:w="814" w:type="dxa"/>
            <w:vAlign w:val="center"/>
          </w:tcPr>
          <w:p w:rsidR="0037603E" w:rsidRDefault="0037603E" w:rsidP="00A60A6A">
            <w:pPr>
              <w:pStyle w:val="squish"/>
              <w:jc w:val="center"/>
            </w:pPr>
            <w:proofErr w:type="spellStart"/>
            <w:r>
              <w:t>lb</w:t>
            </w:r>
            <w:proofErr w:type="spellEnd"/>
            <w:r>
              <w:t>/in</w:t>
            </w:r>
            <w:r w:rsidRPr="0037603E">
              <w:rPr>
                <w:vertAlign w:val="superscript"/>
              </w:rPr>
              <w:t>2</w:t>
            </w:r>
          </w:p>
        </w:tc>
      </w:tr>
      <w:tr w:rsidR="0037603E" w:rsidTr="00A60A6A">
        <w:trPr>
          <w:jc w:val="center"/>
        </w:trPr>
        <w:tc>
          <w:tcPr>
            <w:tcW w:w="3767" w:type="dxa"/>
            <w:vAlign w:val="bottom"/>
          </w:tcPr>
          <w:p w:rsidR="0037603E" w:rsidRDefault="0037603E" w:rsidP="0037603E">
            <w:pPr>
              <w:pStyle w:val="squish"/>
            </w:pPr>
            <w:r>
              <w:t>Density of Interior Barriers</w:t>
            </w:r>
          </w:p>
        </w:tc>
        <w:tc>
          <w:tcPr>
            <w:tcW w:w="1199" w:type="dxa"/>
            <w:vAlign w:val="center"/>
          </w:tcPr>
          <w:p w:rsidR="0037603E" w:rsidRDefault="0037603E" w:rsidP="00A60A6A">
            <w:pPr>
              <w:pStyle w:val="squish"/>
              <w:jc w:val="center"/>
            </w:pPr>
            <w:r>
              <w:t>0.086705</w:t>
            </w:r>
          </w:p>
        </w:tc>
        <w:tc>
          <w:tcPr>
            <w:tcW w:w="1137" w:type="dxa"/>
            <w:vAlign w:val="center"/>
          </w:tcPr>
          <w:p w:rsidR="0037603E" w:rsidRDefault="0037603E" w:rsidP="00A60A6A">
            <w:pPr>
              <w:pStyle w:val="squish"/>
              <w:jc w:val="center"/>
            </w:pPr>
            <w:r>
              <w:t>0.104047</w:t>
            </w:r>
          </w:p>
        </w:tc>
        <w:tc>
          <w:tcPr>
            <w:tcW w:w="814" w:type="dxa"/>
            <w:vAlign w:val="center"/>
          </w:tcPr>
          <w:p w:rsidR="0037603E" w:rsidRDefault="0037603E" w:rsidP="00A60A6A">
            <w:pPr>
              <w:pStyle w:val="squish"/>
              <w:jc w:val="center"/>
            </w:pPr>
            <w:proofErr w:type="spellStart"/>
            <w:r>
              <w:t>lb</w:t>
            </w:r>
            <w:proofErr w:type="spellEnd"/>
            <w:r>
              <w:t>/in</w:t>
            </w:r>
            <w:r w:rsidRPr="0037603E">
              <w:rPr>
                <w:vertAlign w:val="superscript"/>
              </w:rPr>
              <w:t>3</w:t>
            </w:r>
          </w:p>
        </w:tc>
      </w:tr>
      <w:tr w:rsidR="0037603E" w:rsidTr="00A60A6A">
        <w:trPr>
          <w:jc w:val="center"/>
        </w:trPr>
        <w:tc>
          <w:tcPr>
            <w:tcW w:w="3767" w:type="dxa"/>
            <w:vAlign w:val="bottom"/>
          </w:tcPr>
          <w:p w:rsidR="0037603E" w:rsidRDefault="0037603E" w:rsidP="0037603E">
            <w:pPr>
              <w:pStyle w:val="squish"/>
            </w:pPr>
            <w:r>
              <w:t>E of exterior barriers</w:t>
            </w:r>
          </w:p>
        </w:tc>
        <w:tc>
          <w:tcPr>
            <w:tcW w:w="1199" w:type="dxa"/>
            <w:vAlign w:val="center"/>
          </w:tcPr>
          <w:p w:rsidR="0037603E" w:rsidRDefault="0037603E" w:rsidP="00A60A6A">
            <w:pPr>
              <w:pStyle w:val="squish"/>
              <w:jc w:val="center"/>
            </w:pPr>
            <w:r>
              <w:t>3982736</w:t>
            </w:r>
          </w:p>
        </w:tc>
        <w:tc>
          <w:tcPr>
            <w:tcW w:w="1137" w:type="dxa"/>
            <w:vAlign w:val="center"/>
          </w:tcPr>
          <w:p w:rsidR="0037603E" w:rsidRDefault="0037603E" w:rsidP="00A60A6A">
            <w:pPr>
              <w:pStyle w:val="squish"/>
              <w:jc w:val="center"/>
            </w:pPr>
            <w:r>
              <w:t>3982736</w:t>
            </w:r>
          </w:p>
        </w:tc>
        <w:tc>
          <w:tcPr>
            <w:tcW w:w="814" w:type="dxa"/>
            <w:vAlign w:val="center"/>
          </w:tcPr>
          <w:p w:rsidR="0037603E" w:rsidRDefault="0037603E" w:rsidP="00A60A6A">
            <w:pPr>
              <w:pStyle w:val="squish"/>
              <w:jc w:val="center"/>
            </w:pPr>
            <w:proofErr w:type="spellStart"/>
            <w:r>
              <w:t>lb</w:t>
            </w:r>
            <w:proofErr w:type="spellEnd"/>
            <w:r>
              <w:t>/in</w:t>
            </w:r>
            <w:r w:rsidRPr="0037603E">
              <w:rPr>
                <w:vertAlign w:val="superscript"/>
              </w:rPr>
              <w:t>2</w:t>
            </w:r>
          </w:p>
        </w:tc>
      </w:tr>
      <w:tr w:rsidR="0037603E" w:rsidTr="00A60A6A">
        <w:trPr>
          <w:jc w:val="center"/>
        </w:trPr>
        <w:tc>
          <w:tcPr>
            <w:tcW w:w="3767" w:type="dxa"/>
            <w:vAlign w:val="bottom"/>
          </w:tcPr>
          <w:p w:rsidR="0037603E" w:rsidRDefault="0037603E" w:rsidP="0037603E">
            <w:pPr>
              <w:pStyle w:val="squish"/>
            </w:pPr>
            <w:r>
              <w:t>Density of Exterior Barriers</w:t>
            </w:r>
          </w:p>
        </w:tc>
        <w:tc>
          <w:tcPr>
            <w:tcW w:w="1199" w:type="dxa"/>
            <w:vAlign w:val="center"/>
          </w:tcPr>
          <w:p w:rsidR="0037603E" w:rsidRDefault="0037603E" w:rsidP="00A60A6A">
            <w:pPr>
              <w:pStyle w:val="squish"/>
              <w:jc w:val="center"/>
            </w:pPr>
            <w:r>
              <w:t>0.086705</w:t>
            </w:r>
          </w:p>
        </w:tc>
        <w:tc>
          <w:tcPr>
            <w:tcW w:w="1137" w:type="dxa"/>
            <w:vAlign w:val="center"/>
          </w:tcPr>
          <w:p w:rsidR="0037603E" w:rsidRDefault="0037603E" w:rsidP="00A60A6A">
            <w:pPr>
              <w:pStyle w:val="squish"/>
              <w:jc w:val="center"/>
            </w:pPr>
            <w:r>
              <w:t>0.104047</w:t>
            </w:r>
          </w:p>
        </w:tc>
        <w:tc>
          <w:tcPr>
            <w:tcW w:w="814" w:type="dxa"/>
            <w:vAlign w:val="center"/>
          </w:tcPr>
          <w:p w:rsidR="0037603E" w:rsidRDefault="0037603E" w:rsidP="00A60A6A">
            <w:pPr>
              <w:pStyle w:val="squish"/>
              <w:jc w:val="center"/>
            </w:pPr>
            <w:proofErr w:type="spellStart"/>
            <w:r>
              <w:t>lb</w:t>
            </w:r>
            <w:proofErr w:type="spellEnd"/>
            <w:r>
              <w:t>/in</w:t>
            </w:r>
            <w:r w:rsidRPr="0037603E">
              <w:rPr>
                <w:vertAlign w:val="superscript"/>
              </w:rPr>
              <w:t>3</w:t>
            </w:r>
          </w:p>
        </w:tc>
      </w:tr>
      <w:tr w:rsidR="0037603E" w:rsidTr="00A60A6A">
        <w:trPr>
          <w:jc w:val="center"/>
        </w:trPr>
        <w:tc>
          <w:tcPr>
            <w:tcW w:w="3767" w:type="dxa"/>
            <w:vAlign w:val="bottom"/>
          </w:tcPr>
          <w:p w:rsidR="0037603E" w:rsidRDefault="0037603E" w:rsidP="0037603E">
            <w:pPr>
              <w:pStyle w:val="squish"/>
            </w:pPr>
            <w:r>
              <w:t>Elastomeric bearing transvers stiffness</w:t>
            </w:r>
          </w:p>
        </w:tc>
        <w:tc>
          <w:tcPr>
            <w:tcW w:w="1199" w:type="dxa"/>
            <w:vAlign w:val="center"/>
          </w:tcPr>
          <w:p w:rsidR="0037603E" w:rsidRDefault="0037603E" w:rsidP="00A60A6A">
            <w:pPr>
              <w:pStyle w:val="squish"/>
              <w:jc w:val="center"/>
            </w:pPr>
            <w:r>
              <w:t>1E+09</w:t>
            </w:r>
          </w:p>
        </w:tc>
        <w:tc>
          <w:tcPr>
            <w:tcW w:w="1137" w:type="dxa"/>
            <w:vAlign w:val="center"/>
          </w:tcPr>
          <w:p w:rsidR="0037603E" w:rsidRDefault="0037603E" w:rsidP="00A60A6A">
            <w:pPr>
              <w:pStyle w:val="squish"/>
              <w:jc w:val="center"/>
            </w:pPr>
            <w:r>
              <w:t>1E+08</w:t>
            </w:r>
          </w:p>
        </w:tc>
        <w:tc>
          <w:tcPr>
            <w:tcW w:w="814" w:type="dxa"/>
            <w:vAlign w:val="center"/>
          </w:tcPr>
          <w:p w:rsidR="0037603E" w:rsidRDefault="0037603E" w:rsidP="00A60A6A">
            <w:pPr>
              <w:pStyle w:val="squish"/>
              <w:jc w:val="center"/>
            </w:pPr>
            <w:proofErr w:type="spellStart"/>
            <w:r>
              <w:t>lb</w:t>
            </w:r>
            <w:proofErr w:type="spellEnd"/>
            <w:r>
              <w:t>/in</w:t>
            </w:r>
          </w:p>
        </w:tc>
      </w:tr>
      <w:tr w:rsidR="00A60A6A" w:rsidTr="00A60A6A">
        <w:trPr>
          <w:jc w:val="center"/>
        </w:trPr>
        <w:tc>
          <w:tcPr>
            <w:tcW w:w="3767" w:type="dxa"/>
            <w:vAlign w:val="bottom"/>
          </w:tcPr>
          <w:p w:rsidR="00A60A6A" w:rsidRDefault="00A60A6A" w:rsidP="00A60A6A">
            <w:pPr>
              <w:pStyle w:val="squish"/>
            </w:pPr>
            <w:r>
              <w:t>E of deck concrete</w:t>
            </w:r>
          </w:p>
        </w:tc>
        <w:tc>
          <w:tcPr>
            <w:tcW w:w="1199" w:type="dxa"/>
            <w:vAlign w:val="center"/>
          </w:tcPr>
          <w:p w:rsidR="00A60A6A" w:rsidRDefault="00A60A6A" w:rsidP="00A60A6A">
            <w:pPr>
              <w:pStyle w:val="squish"/>
              <w:jc w:val="center"/>
            </w:pPr>
            <w:r>
              <w:t>4490369</w:t>
            </w:r>
          </w:p>
        </w:tc>
        <w:tc>
          <w:tcPr>
            <w:tcW w:w="1137" w:type="dxa"/>
            <w:vAlign w:val="center"/>
          </w:tcPr>
          <w:p w:rsidR="00A60A6A" w:rsidRDefault="00A60A6A" w:rsidP="00A60A6A">
            <w:pPr>
              <w:pStyle w:val="squish"/>
              <w:jc w:val="center"/>
            </w:pPr>
            <w:r>
              <w:t>4490369</w:t>
            </w:r>
          </w:p>
        </w:tc>
        <w:tc>
          <w:tcPr>
            <w:tcW w:w="814" w:type="dxa"/>
            <w:vAlign w:val="center"/>
          </w:tcPr>
          <w:p w:rsidR="00A60A6A" w:rsidRDefault="00A60A6A" w:rsidP="00A60A6A">
            <w:pPr>
              <w:pStyle w:val="squish"/>
              <w:jc w:val="center"/>
            </w:pPr>
            <w:proofErr w:type="spellStart"/>
            <w:r>
              <w:t>lb</w:t>
            </w:r>
            <w:proofErr w:type="spellEnd"/>
            <w:r>
              <w:t>/in</w:t>
            </w:r>
            <w:r w:rsidRPr="0037603E">
              <w:rPr>
                <w:vertAlign w:val="superscript"/>
              </w:rPr>
              <w:t>2</w:t>
            </w:r>
          </w:p>
        </w:tc>
      </w:tr>
    </w:tbl>
    <w:p w:rsidR="00EF6BE0" w:rsidRDefault="00BF4640" w:rsidP="00FB333E">
      <w:r>
        <w:t xml:space="preserve">The natural frequencies of the </w:t>
      </w:r>
      <w:r w:rsidR="00A60A6A">
        <w:t xml:space="preserve">calibrated </w:t>
      </w:r>
      <w:r>
        <w:t xml:space="preserve">model are compared in the table below. As can be seen this revision yielded a model in close agreement with experimental data and can therefore be considered a reasonable digital representation of the structure. </w:t>
      </w:r>
      <w:r w:rsidR="00A60A6A">
        <w:t xml:space="preserve">There were several experimental modes that the model did not obtain. However, these modes </w:t>
      </w:r>
      <w:r w:rsidR="000B0AB5">
        <w:t>were nearly identical to other modes and differ only in the relative phase of the two sides of the bridge.</w:t>
      </w:r>
      <w:r w:rsidR="009B3923">
        <w:t xml:space="preserve"> Plots of experimental and FEM mode shapes can be found in the appendix.</w:t>
      </w:r>
    </w:p>
    <w:p w:rsidR="002202D6" w:rsidRDefault="002202D6" w:rsidP="002202D6">
      <w:pPr>
        <w:pStyle w:val="Caption"/>
        <w:keepNext/>
      </w:pPr>
      <w:r>
        <w:t xml:space="preserve">Table </w:t>
      </w:r>
      <w:r w:rsidR="00C045DF">
        <w:rPr>
          <w:noProof/>
        </w:rPr>
        <w:fldChar w:fldCharType="begin"/>
      </w:r>
      <w:r w:rsidR="00C045DF">
        <w:rPr>
          <w:noProof/>
        </w:rPr>
        <w:instrText xml:space="preserve"> SEQ Table \* ARABIC </w:instrText>
      </w:r>
      <w:r w:rsidR="00C045DF">
        <w:rPr>
          <w:noProof/>
        </w:rPr>
        <w:fldChar w:fldCharType="separate"/>
      </w:r>
      <w:r w:rsidR="00E33E2E">
        <w:rPr>
          <w:noProof/>
        </w:rPr>
        <w:t>1</w:t>
      </w:r>
      <w:r w:rsidR="00C045DF">
        <w:rPr>
          <w:noProof/>
        </w:rPr>
        <w:fldChar w:fldCharType="end"/>
      </w:r>
      <w:r>
        <w:t>: Frequency of Mode Shapes from Experimental Data and FEA</w:t>
      </w:r>
    </w:p>
    <w:tbl>
      <w:tblPr>
        <w:tblStyle w:val="TableGrid"/>
        <w:tblW w:w="0" w:type="auto"/>
        <w:jc w:val="center"/>
        <w:tblLook w:val="04A0" w:firstRow="1" w:lastRow="0" w:firstColumn="1" w:lastColumn="0" w:noHBand="0" w:noVBand="1"/>
      </w:tblPr>
      <w:tblGrid>
        <w:gridCol w:w="1128"/>
        <w:gridCol w:w="716"/>
        <w:gridCol w:w="723"/>
        <w:gridCol w:w="1210"/>
        <w:gridCol w:w="873"/>
      </w:tblGrid>
      <w:tr w:rsidR="00A60A6A" w:rsidTr="009B3923">
        <w:trPr>
          <w:jc w:val="center"/>
        </w:trPr>
        <w:tc>
          <w:tcPr>
            <w:tcW w:w="1128" w:type="dxa"/>
          </w:tcPr>
          <w:p w:rsidR="00A60A6A" w:rsidRDefault="00A60A6A" w:rsidP="009B78B3">
            <w:pPr>
              <w:pStyle w:val="squish"/>
            </w:pPr>
          </w:p>
        </w:tc>
        <w:tc>
          <w:tcPr>
            <w:tcW w:w="716" w:type="dxa"/>
            <w:vAlign w:val="center"/>
          </w:tcPr>
          <w:p w:rsidR="00A60A6A" w:rsidRDefault="00A60A6A" w:rsidP="00A60A6A">
            <w:pPr>
              <w:pStyle w:val="squish"/>
              <w:jc w:val="center"/>
            </w:pPr>
            <w:r>
              <w:t>Exp.</w:t>
            </w:r>
          </w:p>
        </w:tc>
        <w:tc>
          <w:tcPr>
            <w:tcW w:w="723" w:type="dxa"/>
            <w:tcBorders>
              <w:right w:val="single" w:sz="12" w:space="0" w:color="auto"/>
            </w:tcBorders>
            <w:vAlign w:val="center"/>
          </w:tcPr>
          <w:p w:rsidR="00A60A6A" w:rsidRDefault="00A60A6A" w:rsidP="00A60A6A">
            <w:pPr>
              <w:pStyle w:val="squish"/>
              <w:jc w:val="center"/>
            </w:pPr>
            <w:r>
              <w:t>FEM</w:t>
            </w:r>
          </w:p>
        </w:tc>
        <w:tc>
          <w:tcPr>
            <w:tcW w:w="1210" w:type="dxa"/>
            <w:tcBorders>
              <w:top w:val="single" w:sz="12" w:space="0" w:color="auto"/>
              <w:left w:val="single" w:sz="12" w:space="0" w:color="auto"/>
              <w:bottom w:val="single" w:sz="2" w:space="0" w:color="auto"/>
              <w:right w:val="single" w:sz="2" w:space="0" w:color="auto"/>
            </w:tcBorders>
            <w:vAlign w:val="center"/>
          </w:tcPr>
          <w:p w:rsidR="00A60A6A" w:rsidRDefault="00A60A6A" w:rsidP="00A60A6A">
            <w:pPr>
              <w:pStyle w:val="squish"/>
              <w:jc w:val="center"/>
            </w:pPr>
            <w:r>
              <w:t>FEM (cal.)</w:t>
            </w:r>
          </w:p>
        </w:tc>
        <w:tc>
          <w:tcPr>
            <w:tcW w:w="873" w:type="dxa"/>
            <w:tcBorders>
              <w:top w:val="single" w:sz="12" w:space="0" w:color="auto"/>
              <w:left w:val="single" w:sz="2" w:space="0" w:color="auto"/>
              <w:bottom w:val="single" w:sz="2" w:space="0" w:color="auto"/>
              <w:right w:val="single" w:sz="12" w:space="0" w:color="auto"/>
            </w:tcBorders>
          </w:tcPr>
          <w:p w:rsidR="00A60A6A" w:rsidRDefault="00A60A6A" w:rsidP="00A60A6A">
            <w:pPr>
              <w:pStyle w:val="squish"/>
              <w:jc w:val="center"/>
            </w:pPr>
            <w:r>
              <w:t>% diff</w:t>
            </w:r>
          </w:p>
        </w:tc>
      </w:tr>
      <w:tr w:rsidR="009B3923" w:rsidTr="009B3923">
        <w:trPr>
          <w:jc w:val="center"/>
        </w:trPr>
        <w:tc>
          <w:tcPr>
            <w:tcW w:w="1128" w:type="dxa"/>
          </w:tcPr>
          <w:p w:rsidR="009B3923" w:rsidRDefault="009B3923" w:rsidP="009B3923">
            <w:pPr>
              <w:pStyle w:val="squish"/>
            </w:pPr>
            <w:r>
              <w:t>Mode 1</w:t>
            </w:r>
          </w:p>
        </w:tc>
        <w:tc>
          <w:tcPr>
            <w:tcW w:w="716" w:type="dxa"/>
            <w:vAlign w:val="bottom"/>
          </w:tcPr>
          <w:p w:rsidR="009B3923" w:rsidRDefault="009B3923" w:rsidP="009B3923">
            <w:pPr>
              <w:pStyle w:val="squish"/>
              <w:jc w:val="center"/>
            </w:pPr>
            <w:r>
              <w:t>2.00</w:t>
            </w:r>
          </w:p>
        </w:tc>
        <w:tc>
          <w:tcPr>
            <w:tcW w:w="723" w:type="dxa"/>
            <w:tcBorders>
              <w:right w:val="single" w:sz="12" w:space="0" w:color="auto"/>
            </w:tcBorders>
            <w:vAlign w:val="center"/>
          </w:tcPr>
          <w:p w:rsidR="009B3923" w:rsidRDefault="009B3923" w:rsidP="009B3923">
            <w:pPr>
              <w:pStyle w:val="squish"/>
              <w:jc w:val="center"/>
            </w:pPr>
            <w:r>
              <w:t>2.73</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p>
        </w:tc>
      </w:tr>
      <w:tr w:rsidR="009B3923" w:rsidTr="009B3923">
        <w:trPr>
          <w:jc w:val="center"/>
        </w:trPr>
        <w:tc>
          <w:tcPr>
            <w:tcW w:w="1128" w:type="dxa"/>
          </w:tcPr>
          <w:p w:rsidR="009B3923" w:rsidRDefault="009B3923" w:rsidP="009B3923">
            <w:pPr>
              <w:pStyle w:val="squish"/>
            </w:pPr>
            <w:r>
              <w:t>Mode 2</w:t>
            </w:r>
          </w:p>
        </w:tc>
        <w:tc>
          <w:tcPr>
            <w:tcW w:w="716" w:type="dxa"/>
            <w:vAlign w:val="bottom"/>
          </w:tcPr>
          <w:p w:rsidR="009B3923" w:rsidRDefault="009B3923" w:rsidP="009B3923">
            <w:pPr>
              <w:pStyle w:val="squish"/>
              <w:jc w:val="center"/>
            </w:pPr>
            <w:r>
              <w:t>2.03</w:t>
            </w:r>
          </w:p>
        </w:tc>
        <w:tc>
          <w:tcPr>
            <w:tcW w:w="723" w:type="dxa"/>
            <w:tcBorders>
              <w:right w:val="single" w:sz="12" w:space="0" w:color="auto"/>
            </w:tcBorders>
            <w:vAlign w:val="center"/>
          </w:tcPr>
          <w:p w:rsidR="009B3923" w:rsidRDefault="009B3923" w:rsidP="009B3923">
            <w:pPr>
              <w:pStyle w:val="squish"/>
              <w:jc w:val="center"/>
            </w:pPr>
            <w:r>
              <w:t>2.37</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p>
        </w:tc>
      </w:tr>
      <w:tr w:rsidR="009B3923" w:rsidTr="009B3923">
        <w:trPr>
          <w:jc w:val="center"/>
        </w:trPr>
        <w:tc>
          <w:tcPr>
            <w:tcW w:w="1128" w:type="dxa"/>
          </w:tcPr>
          <w:p w:rsidR="009B3923" w:rsidRDefault="009B3923" w:rsidP="009B3923">
            <w:pPr>
              <w:pStyle w:val="squish"/>
            </w:pPr>
            <w:r>
              <w:lastRenderedPageBreak/>
              <w:t>Mode 3</w:t>
            </w:r>
          </w:p>
        </w:tc>
        <w:tc>
          <w:tcPr>
            <w:tcW w:w="716" w:type="dxa"/>
            <w:vAlign w:val="bottom"/>
          </w:tcPr>
          <w:p w:rsidR="009B3923" w:rsidRDefault="009B3923" w:rsidP="009B3923">
            <w:pPr>
              <w:pStyle w:val="squish"/>
              <w:jc w:val="center"/>
            </w:pPr>
            <w:r>
              <w:t>2.10</w:t>
            </w:r>
          </w:p>
        </w:tc>
        <w:tc>
          <w:tcPr>
            <w:tcW w:w="723" w:type="dxa"/>
            <w:tcBorders>
              <w:right w:val="single" w:sz="12" w:space="0" w:color="auto"/>
            </w:tcBorders>
            <w:vAlign w:val="center"/>
          </w:tcPr>
          <w:p w:rsidR="009B3923" w:rsidRDefault="009B3923" w:rsidP="009B3923">
            <w:pPr>
              <w:pStyle w:val="squish"/>
              <w:jc w:val="center"/>
            </w:pPr>
            <w:r>
              <w:t>3.22</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2.04</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2.7%</w:t>
            </w:r>
          </w:p>
        </w:tc>
      </w:tr>
      <w:tr w:rsidR="009B3923" w:rsidTr="009B3923">
        <w:trPr>
          <w:jc w:val="center"/>
        </w:trPr>
        <w:tc>
          <w:tcPr>
            <w:tcW w:w="1128" w:type="dxa"/>
          </w:tcPr>
          <w:p w:rsidR="009B3923" w:rsidRDefault="009B3923" w:rsidP="009B3923">
            <w:pPr>
              <w:pStyle w:val="squish"/>
            </w:pPr>
            <w:r>
              <w:t>Mode 4</w:t>
            </w:r>
          </w:p>
        </w:tc>
        <w:tc>
          <w:tcPr>
            <w:tcW w:w="716" w:type="dxa"/>
            <w:vAlign w:val="bottom"/>
          </w:tcPr>
          <w:p w:rsidR="009B3923" w:rsidRDefault="009B3923" w:rsidP="009B3923">
            <w:pPr>
              <w:pStyle w:val="squish"/>
              <w:jc w:val="center"/>
            </w:pPr>
            <w:r>
              <w:t>2.44</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2.31</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5.4%</w:t>
            </w:r>
          </w:p>
        </w:tc>
      </w:tr>
      <w:tr w:rsidR="009B3923" w:rsidTr="009B3923">
        <w:trPr>
          <w:jc w:val="center"/>
        </w:trPr>
        <w:tc>
          <w:tcPr>
            <w:tcW w:w="1128" w:type="dxa"/>
          </w:tcPr>
          <w:p w:rsidR="009B3923" w:rsidRDefault="009B3923" w:rsidP="009B3923">
            <w:pPr>
              <w:pStyle w:val="squish"/>
            </w:pPr>
            <w:r>
              <w:t>Mode 5</w:t>
            </w:r>
          </w:p>
        </w:tc>
        <w:tc>
          <w:tcPr>
            <w:tcW w:w="716" w:type="dxa"/>
            <w:vAlign w:val="bottom"/>
          </w:tcPr>
          <w:p w:rsidR="009B3923" w:rsidRDefault="009B3923" w:rsidP="009B3923">
            <w:pPr>
              <w:pStyle w:val="squish"/>
              <w:jc w:val="center"/>
            </w:pPr>
            <w:r>
              <w:t>2.51</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p>
        </w:tc>
      </w:tr>
      <w:tr w:rsidR="009B3923" w:rsidTr="009B3923">
        <w:trPr>
          <w:jc w:val="center"/>
        </w:trPr>
        <w:tc>
          <w:tcPr>
            <w:tcW w:w="1128" w:type="dxa"/>
          </w:tcPr>
          <w:p w:rsidR="009B3923" w:rsidRDefault="009B3923" w:rsidP="009B3923">
            <w:pPr>
              <w:pStyle w:val="squish"/>
            </w:pPr>
            <w:r>
              <w:t>Mode 6</w:t>
            </w:r>
          </w:p>
        </w:tc>
        <w:tc>
          <w:tcPr>
            <w:tcW w:w="716" w:type="dxa"/>
            <w:vAlign w:val="bottom"/>
          </w:tcPr>
          <w:p w:rsidR="009B3923" w:rsidRDefault="009B3923" w:rsidP="009B3923">
            <w:pPr>
              <w:pStyle w:val="squish"/>
              <w:jc w:val="center"/>
            </w:pPr>
            <w:r>
              <w:t>2.54</w:t>
            </w:r>
          </w:p>
        </w:tc>
        <w:tc>
          <w:tcPr>
            <w:tcW w:w="723" w:type="dxa"/>
            <w:tcBorders>
              <w:right w:val="single" w:sz="12" w:space="0" w:color="auto"/>
            </w:tcBorders>
            <w:vAlign w:val="center"/>
          </w:tcPr>
          <w:p w:rsidR="009B3923" w:rsidRDefault="009B3923" w:rsidP="009B3923">
            <w:pPr>
              <w:pStyle w:val="squish"/>
              <w:jc w:val="center"/>
            </w:pPr>
            <w:r>
              <w:t>3.77</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2.58</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1.6%</w:t>
            </w:r>
          </w:p>
        </w:tc>
      </w:tr>
      <w:tr w:rsidR="009B3923" w:rsidTr="009B3923">
        <w:trPr>
          <w:jc w:val="center"/>
        </w:trPr>
        <w:tc>
          <w:tcPr>
            <w:tcW w:w="1128" w:type="dxa"/>
          </w:tcPr>
          <w:p w:rsidR="009B3923" w:rsidRDefault="009B3923" w:rsidP="009B3923">
            <w:pPr>
              <w:pStyle w:val="squish"/>
            </w:pPr>
            <w:r>
              <w:t>Mode 7</w:t>
            </w:r>
          </w:p>
        </w:tc>
        <w:tc>
          <w:tcPr>
            <w:tcW w:w="716" w:type="dxa"/>
            <w:vAlign w:val="bottom"/>
          </w:tcPr>
          <w:p w:rsidR="009B3923" w:rsidRDefault="009B3923" w:rsidP="009B3923">
            <w:pPr>
              <w:pStyle w:val="squish"/>
              <w:jc w:val="center"/>
            </w:pPr>
            <w:r>
              <w:t>2.83</w:t>
            </w:r>
          </w:p>
        </w:tc>
        <w:tc>
          <w:tcPr>
            <w:tcW w:w="723" w:type="dxa"/>
            <w:tcBorders>
              <w:right w:val="single" w:sz="12" w:space="0" w:color="auto"/>
            </w:tcBorders>
            <w:vAlign w:val="center"/>
          </w:tcPr>
          <w:p w:rsidR="009B3923" w:rsidRDefault="009B3923" w:rsidP="009B3923">
            <w:pPr>
              <w:pStyle w:val="squish"/>
              <w:jc w:val="center"/>
            </w:pPr>
            <w:r>
              <w:t>3.71</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2.95</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4.3%</w:t>
            </w:r>
          </w:p>
        </w:tc>
      </w:tr>
      <w:tr w:rsidR="009B3923" w:rsidTr="009B3923">
        <w:trPr>
          <w:jc w:val="center"/>
        </w:trPr>
        <w:tc>
          <w:tcPr>
            <w:tcW w:w="1128" w:type="dxa"/>
          </w:tcPr>
          <w:p w:rsidR="009B3923" w:rsidRDefault="009B3923" w:rsidP="009B3923">
            <w:pPr>
              <w:pStyle w:val="squish"/>
            </w:pPr>
            <w:r>
              <w:t>Mode 8</w:t>
            </w:r>
          </w:p>
        </w:tc>
        <w:tc>
          <w:tcPr>
            <w:tcW w:w="716" w:type="dxa"/>
            <w:vAlign w:val="bottom"/>
          </w:tcPr>
          <w:p w:rsidR="009B3923" w:rsidRDefault="009B3923" w:rsidP="009B3923">
            <w:pPr>
              <w:pStyle w:val="squish"/>
              <w:jc w:val="center"/>
            </w:pPr>
            <w:r>
              <w:t>2.93</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p>
        </w:tc>
      </w:tr>
      <w:tr w:rsidR="009B3923" w:rsidTr="009B3923">
        <w:trPr>
          <w:jc w:val="center"/>
        </w:trPr>
        <w:tc>
          <w:tcPr>
            <w:tcW w:w="1128" w:type="dxa"/>
          </w:tcPr>
          <w:p w:rsidR="009B3923" w:rsidRDefault="009B3923" w:rsidP="009B3923">
            <w:pPr>
              <w:pStyle w:val="squish"/>
            </w:pPr>
            <w:r>
              <w:t>Mode 9</w:t>
            </w:r>
          </w:p>
        </w:tc>
        <w:tc>
          <w:tcPr>
            <w:tcW w:w="716" w:type="dxa"/>
            <w:vAlign w:val="bottom"/>
          </w:tcPr>
          <w:p w:rsidR="009B3923" w:rsidRDefault="009B3923" w:rsidP="009B3923">
            <w:pPr>
              <w:pStyle w:val="squish"/>
              <w:jc w:val="center"/>
            </w:pPr>
            <w:r>
              <w:t>3.20</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3.45</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7.7%</w:t>
            </w:r>
          </w:p>
        </w:tc>
      </w:tr>
      <w:tr w:rsidR="009B3923" w:rsidTr="009B3923">
        <w:trPr>
          <w:jc w:val="center"/>
        </w:trPr>
        <w:tc>
          <w:tcPr>
            <w:tcW w:w="1128" w:type="dxa"/>
          </w:tcPr>
          <w:p w:rsidR="009B3923" w:rsidRDefault="009B3923" w:rsidP="009B3923">
            <w:pPr>
              <w:pStyle w:val="squish"/>
            </w:pPr>
            <w:r>
              <w:t>Mode 10</w:t>
            </w:r>
          </w:p>
        </w:tc>
        <w:tc>
          <w:tcPr>
            <w:tcW w:w="716" w:type="dxa"/>
            <w:vAlign w:val="bottom"/>
          </w:tcPr>
          <w:p w:rsidR="009B3923" w:rsidRDefault="009B3923" w:rsidP="009B3923">
            <w:pPr>
              <w:pStyle w:val="squish"/>
              <w:jc w:val="center"/>
            </w:pPr>
            <w:r>
              <w:t>3.34</w:t>
            </w:r>
          </w:p>
        </w:tc>
        <w:tc>
          <w:tcPr>
            <w:tcW w:w="723" w:type="dxa"/>
            <w:tcBorders>
              <w:right w:val="single" w:sz="12" w:space="0" w:color="auto"/>
            </w:tcBorders>
            <w:vAlign w:val="center"/>
          </w:tcPr>
          <w:p w:rsidR="009B3923" w:rsidRDefault="009B3923" w:rsidP="009B3923">
            <w:pPr>
              <w:pStyle w:val="squish"/>
              <w:jc w:val="center"/>
            </w:pPr>
            <w:r>
              <w:t>4.58</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p>
        </w:tc>
      </w:tr>
      <w:tr w:rsidR="009B3923" w:rsidTr="009B3923">
        <w:trPr>
          <w:jc w:val="center"/>
        </w:trPr>
        <w:tc>
          <w:tcPr>
            <w:tcW w:w="1128" w:type="dxa"/>
          </w:tcPr>
          <w:p w:rsidR="009B3923" w:rsidRDefault="009B3923" w:rsidP="009B3923">
            <w:pPr>
              <w:pStyle w:val="squish"/>
            </w:pPr>
            <w:r>
              <w:t>Mode 11</w:t>
            </w:r>
          </w:p>
        </w:tc>
        <w:tc>
          <w:tcPr>
            <w:tcW w:w="716" w:type="dxa"/>
            <w:vAlign w:val="bottom"/>
          </w:tcPr>
          <w:p w:rsidR="009B3923" w:rsidRDefault="009B3923" w:rsidP="009B3923">
            <w:pPr>
              <w:pStyle w:val="squish"/>
              <w:jc w:val="center"/>
            </w:pPr>
            <w:r>
              <w:t>3.52</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3.65</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3.8%</w:t>
            </w:r>
          </w:p>
        </w:tc>
      </w:tr>
      <w:tr w:rsidR="009B3923" w:rsidTr="009B3923">
        <w:trPr>
          <w:jc w:val="center"/>
        </w:trPr>
        <w:tc>
          <w:tcPr>
            <w:tcW w:w="1128" w:type="dxa"/>
          </w:tcPr>
          <w:p w:rsidR="009B3923" w:rsidRDefault="009B3923" w:rsidP="009B3923">
            <w:pPr>
              <w:pStyle w:val="squish"/>
            </w:pPr>
            <w:r>
              <w:t>Mode 12</w:t>
            </w:r>
          </w:p>
        </w:tc>
        <w:tc>
          <w:tcPr>
            <w:tcW w:w="716" w:type="dxa"/>
            <w:vAlign w:val="bottom"/>
          </w:tcPr>
          <w:p w:rsidR="009B3923" w:rsidRDefault="009B3923" w:rsidP="009B3923">
            <w:pPr>
              <w:pStyle w:val="squish"/>
              <w:jc w:val="center"/>
            </w:pPr>
            <w:r>
              <w:t>3.56</w:t>
            </w:r>
          </w:p>
        </w:tc>
        <w:tc>
          <w:tcPr>
            <w:tcW w:w="723" w:type="dxa"/>
            <w:tcBorders>
              <w:right w:val="single" w:sz="12" w:space="0" w:color="auto"/>
            </w:tcBorders>
            <w:vAlign w:val="center"/>
          </w:tcPr>
          <w:p w:rsidR="009B3923" w:rsidRDefault="009B3923" w:rsidP="009B3923">
            <w:pPr>
              <w:pStyle w:val="squish"/>
              <w:jc w:val="center"/>
            </w:pPr>
            <w:r>
              <w:t>4.25</w:t>
            </w:r>
          </w:p>
        </w:tc>
        <w:tc>
          <w:tcPr>
            <w:tcW w:w="1210" w:type="dxa"/>
            <w:tcBorders>
              <w:top w:val="single" w:sz="2" w:space="0" w:color="auto"/>
              <w:left w:val="single" w:sz="12" w:space="0" w:color="auto"/>
              <w:bottom w:val="single" w:sz="2" w:space="0" w:color="auto"/>
              <w:right w:val="single" w:sz="2" w:space="0" w:color="auto"/>
            </w:tcBorders>
            <w:vAlign w:val="bottom"/>
          </w:tcPr>
          <w:p w:rsidR="009B3923" w:rsidRDefault="009B3923" w:rsidP="009B3923">
            <w:pPr>
              <w:pStyle w:val="squish"/>
              <w:jc w:val="center"/>
            </w:pPr>
            <w:r>
              <w:t>4.06</w:t>
            </w:r>
          </w:p>
        </w:tc>
        <w:tc>
          <w:tcPr>
            <w:tcW w:w="873" w:type="dxa"/>
            <w:tcBorders>
              <w:top w:val="single" w:sz="2" w:space="0" w:color="auto"/>
              <w:left w:val="single" w:sz="2" w:space="0" w:color="auto"/>
              <w:bottom w:val="single" w:sz="2" w:space="0" w:color="auto"/>
              <w:right w:val="single" w:sz="12" w:space="0" w:color="auto"/>
            </w:tcBorders>
            <w:vAlign w:val="bottom"/>
          </w:tcPr>
          <w:p w:rsidR="009B3923" w:rsidRDefault="009B3923" w:rsidP="009B3923">
            <w:pPr>
              <w:pStyle w:val="squish"/>
              <w:jc w:val="center"/>
            </w:pPr>
            <w:r>
              <w:t>14.0%</w:t>
            </w:r>
          </w:p>
        </w:tc>
      </w:tr>
      <w:tr w:rsidR="009B3923" w:rsidTr="009B3923">
        <w:trPr>
          <w:jc w:val="center"/>
        </w:trPr>
        <w:tc>
          <w:tcPr>
            <w:tcW w:w="1128" w:type="dxa"/>
          </w:tcPr>
          <w:p w:rsidR="009B3923" w:rsidRDefault="009B3923" w:rsidP="009B3923">
            <w:pPr>
              <w:pStyle w:val="squish"/>
            </w:pPr>
            <w:r>
              <w:t>Mode 13</w:t>
            </w:r>
          </w:p>
        </w:tc>
        <w:tc>
          <w:tcPr>
            <w:tcW w:w="716" w:type="dxa"/>
            <w:vAlign w:val="bottom"/>
          </w:tcPr>
          <w:p w:rsidR="009B3923" w:rsidRDefault="009B3923" w:rsidP="009B3923">
            <w:pPr>
              <w:pStyle w:val="squish"/>
              <w:jc w:val="center"/>
            </w:pPr>
            <w:r>
              <w:t>3.56</w:t>
            </w:r>
          </w:p>
        </w:tc>
        <w:tc>
          <w:tcPr>
            <w:tcW w:w="723" w:type="dxa"/>
            <w:tcBorders>
              <w:right w:val="single" w:sz="12" w:space="0" w:color="auto"/>
            </w:tcBorders>
            <w:vAlign w:val="center"/>
          </w:tcPr>
          <w:p w:rsidR="009B3923" w:rsidRDefault="009B3923" w:rsidP="009B3923">
            <w:pPr>
              <w:pStyle w:val="squish"/>
              <w:jc w:val="center"/>
            </w:pPr>
            <w:r>
              <w:t>-</w:t>
            </w:r>
          </w:p>
        </w:tc>
        <w:tc>
          <w:tcPr>
            <w:tcW w:w="1210" w:type="dxa"/>
            <w:tcBorders>
              <w:top w:val="single" w:sz="2" w:space="0" w:color="auto"/>
              <w:left w:val="single" w:sz="12" w:space="0" w:color="auto"/>
              <w:bottom w:val="single" w:sz="12" w:space="0" w:color="auto"/>
              <w:right w:val="single" w:sz="2" w:space="0" w:color="auto"/>
            </w:tcBorders>
            <w:vAlign w:val="bottom"/>
          </w:tcPr>
          <w:p w:rsidR="009B3923" w:rsidRDefault="009B3923" w:rsidP="009B3923">
            <w:pPr>
              <w:pStyle w:val="squish"/>
              <w:jc w:val="center"/>
            </w:pPr>
            <w:r>
              <w:t>4.07</w:t>
            </w:r>
          </w:p>
        </w:tc>
        <w:tc>
          <w:tcPr>
            <w:tcW w:w="873" w:type="dxa"/>
            <w:tcBorders>
              <w:top w:val="single" w:sz="2" w:space="0" w:color="auto"/>
              <w:left w:val="single" w:sz="2" w:space="0" w:color="auto"/>
              <w:bottom w:val="single" w:sz="12" w:space="0" w:color="auto"/>
              <w:right w:val="single" w:sz="12" w:space="0" w:color="auto"/>
            </w:tcBorders>
            <w:vAlign w:val="bottom"/>
          </w:tcPr>
          <w:p w:rsidR="009B3923" w:rsidRDefault="009B3923" w:rsidP="009B3923">
            <w:pPr>
              <w:pStyle w:val="squish"/>
              <w:jc w:val="center"/>
            </w:pPr>
            <w:r>
              <w:t>14.2%</w:t>
            </w:r>
          </w:p>
        </w:tc>
      </w:tr>
    </w:tbl>
    <w:p w:rsidR="00BF4640" w:rsidRDefault="00BF4640" w:rsidP="00FB333E"/>
    <w:p w:rsidR="009A3F94" w:rsidRPr="009A3F94" w:rsidRDefault="009A3F94" w:rsidP="009A3F94">
      <w:pPr>
        <w:pStyle w:val="Heading5"/>
      </w:pPr>
      <w:r>
        <w:t>Refined Load Rating</w:t>
      </w:r>
    </w:p>
    <w:p w:rsidR="009B3923" w:rsidRDefault="000900B9" w:rsidP="000A28B8">
      <w:r>
        <w:t xml:space="preserve">The calibrated model </w:t>
      </w:r>
      <w:r w:rsidR="00CF14A4">
        <w:t>was</w:t>
      </w:r>
      <w:r>
        <w:t xml:space="preserve"> used to assess the impact of observed dyn</w:t>
      </w:r>
      <w:r w:rsidR="00916750">
        <w:t>amics on the bridge’s ability to carry load and its continued performance</w:t>
      </w:r>
      <w:r w:rsidR="009B3923">
        <w:t xml:space="preserve"> by computing refined load ratings </w:t>
      </w:r>
      <w:r w:rsidR="00B702F7">
        <w:t>of the stringers</w:t>
      </w:r>
      <w:r w:rsidR="001D67B1">
        <w:t xml:space="preserve"> </w:t>
      </w:r>
      <w:r w:rsidR="004C1CCB">
        <w:t>(</w:t>
      </w:r>
      <w:r w:rsidR="001D67B1">
        <w:t>positive flexure</w:t>
      </w:r>
      <w:r w:rsidR="004C1CCB">
        <w:t>)</w:t>
      </w:r>
      <w:r w:rsidR="00B702F7">
        <w:t xml:space="preserve"> </w:t>
      </w:r>
      <w:r w:rsidR="009B3923">
        <w:t xml:space="preserve">using the procedures provided in the </w:t>
      </w:r>
      <w:r w:rsidR="009B3923" w:rsidRPr="009B3923">
        <w:rPr>
          <w:i/>
        </w:rPr>
        <w:t>Manual for Bridge Evaluation</w:t>
      </w:r>
      <w:r w:rsidR="00241D2A">
        <w:rPr>
          <w:i/>
        </w:rPr>
        <w:t xml:space="preserve"> </w:t>
      </w:r>
      <w:r w:rsidR="00241D2A" w:rsidRPr="00241D2A">
        <w:t>(MBE)</w:t>
      </w:r>
      <w:r w:rsidR="00241D2A">
        <w:rPr>
          <w:i/>
        </w:rPr>
        <w:t xml:space="preserve"> </w:t>
      </w:r>
      <w:r w:rsidR="00241D2A">
        <w:rPr>
          <w:i/>
        </w:rPr>
        <w:fldChar w:fldCharType="begin"/>
      </w:r>
      <w:r w:rsidR="00241D2A">
        <w:rPr>
          <w:i/>
        </w:rPr>
        <w:instrText xml:space="preserve"> ADDIN ZOTERO_ITEM CSL_CITATION {"citationID":"T0frggFO","properties":{"formattedCitation":"(AASHTO, 2018)","plainCitation":"(AASHTO, 2018)","noteIndex":0},"citationItems":[{"id":511,"uris":["http://zotero.org/users/3157746/items/A2HEIHYN"],"uri":["http://zotero.org/users/3157746/items/A2HEIHYN"],"itemData":{"id":511,"type":"book","title":"Manual for Bridge Evaluation","publisher":"American Association of State Highway and Transportation Officials","publisher-place":"Washington, D.C.","edition":"3","event-place":"Washington, D.C.","author":[{"family":"AASHTO","given":""}],"issued":{"date-parts":[["2018"]]}}}],"schema":"https://github.com/citation-style-language/schema/raw/master/csl-citation.json"} </w:instrText>
      </w:r>
      <w:r w:rsidR="00241D2A">
        <w:rPr>
          <w:i/>
        </w:rPr>
        <w:fldChar w:fldCharType="separate"/>
      </w:r>
      <w:r w:rsidR="00241D2A" w:rsidRPr="00241D2A">
        <w:rPr>
          <w:rFonts w:ascii="Calibri" w:hAnsi="Calibri" w:cs="Calibri"/>
        </w:rPr>
        <w:t>(AASHTO, 2018)</w:t>
      </w:r>
      <w:r w:rsidR="00241D2A">
        <w:rPr>
          <w:i/>
        </w:rPr>
        <w:fldChar w:fldCharType="end"/>
      </w:r>
      <w:r w:rsidR="009B3923">
        <w:t xml:space="preserve">. </w:t>
      </w:r>
    </w:p>
    <w:p w:rsidR="00E33E2E" w:rsidRDefault="00166DBE" w:rsidP="000A28B8">
      <w:r>
        <w:t>Member capacity was computed using the equations provided in the LRFD standard specifications</w:t>
      </w:r>
      <w:r w:rsidR="00E33E2E">
        <w:t xml:space="preserve"> </w:t>
      </w:r>
      <w:r w:rsidR="00E33E2E">
        <w:fldChar w:fldCharType="begin"/>
      </w:r>
      <w:r w:rsidR="00E33E2E">
        <w:instrText xml:space="preserve"> ADDIN ZOTERO_ITEM CSL_CITATION {"citationID":"LUFKMgMc","properties":{"formattedCitation":"(AASHTO, 2014)","plainCitation":"(AASHTO, 2014)","noteIndex":0},"citationItems":[{"id":4,"uris":["http://zotero.org/users/3157746/items/SADQYNSA"],"uri":["http://zotero.org/users/3157746/items/SADQYNSA"],"itemData":{"id":4,"type":"book","title":"AASHTO LRFD Bridge Design Specifications","publisher":"American Association of State Highway and Transportation Officials, Washington, DC","edition":"7","author":[{"family":"AASHTO","given":""}],"issued":{"date-parts":[["2014"]]}}}],"schema":"https://github.com/citation-style-language/schema/raw/master/csl-citation.json"} </w:instrText>
      </w:r>
      <w:r w:rsidR="00E33E2E">
        <w:fldChar w:fldCharType="separate"/>
      </w:r>
      <w:r w:rsidR="00E33E2E" w:rsidRPr="00E33E2E">
        <w:rPr>
          <w:rFonts w:ascii="Calibri" w:hAnsi="Calibri" w:cs="Calibri"/>
        </w:rPr>
        <w:t>(AASHTO, 2014)</w:t>
      </w:r>
      <w:r w:rsidR="00E33E2E">
        <w:fldChar w:fldCharType="end"/>
      </w:r>
      <w:r w:rsidR="00A379F4">
        <w:t>. The nominal moment capacity of the composite section was used for the positive moment region rating (0.4X span length)</w:t>
      </w:r>
      <w:r w:rsidR="004C1CCB">
        <w:t xml:space="preserve">. </w:t>
      </w:r>
      <w:r>
        <w:t>Dead load, superimposed dead load, and live load demands were computed using the FE model. Live loads were applied according to the AASHTO HL-93 live load model.</w:t>
      </w:r>
      <w:r w:rsidR="00E33E2E">
        <w:t xml:space="preserve"> The recommended impact factor of 1.33 was used as well as the measured value of 1.75. A more extensive description of rating through refined analysis is provided in the </w:t>
      </w:r>
      <w:r w:rsidR="00A6570A" w:rsidRPr="00A6570A">
        <w:rPr>
          <w:b/>
        </w:rPr>
        <w:t>appendix</w:t>
      </w:r>
      <w:r w:rsidR="00E33E2E">
        <w:t>.</w:t>
      </w:r>
    </w:p>
    <w:p w:rsidR="00E33E2E" w:rsidRDefault="00E33E2E" w:rsidP="00E33E2E">
      <w:pPr>
        <w:pStyle w:val="Caption"/>
        <w:keepNext/>
      </w:pPr>
      <w:r>
        <w:t xml:space="preserve">Table </w:t>
      </w:r>
      <w:r w:rsidR="00336127">
        <w:rPr>
          <w:noProof/>
        </w:rPr>
        <w:fldChar w:fldCharType="begin"/>
      </w:r>
      <w:r w:rsidR="00336127">
        <w:rPr>
          <w:noProof/>
        </w:rPr>
        <w:instrText xml:space="preserve"> SEQ Table \* ARABIC </w:instrText>
      </w:r>
      <w:r w:rsidR="00336127">
        <w:rPr>
          <w:noProof/>
        </w:rPr>
        <w:fldChar w:fldCharType="separate"/>
      </w:r>
      <w:r>
        <w:rPr>
          <w:noProof/>
        </w:rPr>
        <w:t>2</w:t>
      </w:r>
      <w:r w:rsidR="00336127">
        <w:rPr>
          <w:noProof/>
        </w:rPr>
        <w:fldChar w:fldCharType="end"/>
      </w:r>
      <w:r>
        <w:t>: LRFD flexural ratings using refined analysis for 0.4 of span length</w:t>
      </w:r>
    </w:p>
    <w:tbl>
      <w:tblPr>
        <w:tblStyle w:val="TableGrid"/>
        <w:tblW w:w="0" w:type="auto"/>
        <w:jc w:val="center"/>
        <w:tblLook w:val="04A0" w:firstRow="1" w:lastRow="0" w:firstColumn="1" w:lastColumn="0" w:noHBand="0" w:noVBand="1"/>
      </w:tblPr>
      <w:tblGrid>
        <w:gridCol w:w="1055"/>
        <w:gridCol w:w="1201"/>
        <w:gridCol w:w="1126"/>
        <w:gridCol w:w="1201"/>
        <w:gridCol w:w="1126"/>
      </w:tblGrid>
      <w:tr w:rsidR="004C1CCB" w:rsidTr="00E33E2E">
        <w:trPr>
          <w:jc w:val="center"/>
        </w:trPr>
        <w:tc>
          <w:tcPr>
            <w:tcW w:w="1055" w:type="dxa"/>
          </w:tcPr>
          <w:p w:rsidR="004C1CCB" w:rsidRDefault="004C1CCB" w:rsidP="00E33E2E">
            <w:pPr>
              <w:pStyle w:val="squish"/>
            </w:pPr>
          </w:p>
        </w:tc>
        <w:tc>
          <w:tcPr>
            <w:tcW w:w="2327" w:type="dxa"/>
            <w:gridSpan w:val="2"/>
          </w:tcPr>
          <w:p w:rsidR="004C1CCB" w:rsidRDefault="004C1CCB" w:rsidP="00E33E2E">
            <w:pPr>
              <w:pStyle w:val="squish"/>
              <w:jc w:val="center"/>
            </w:pPr>
            <w:r>
              <w:t>IM = 0.33</w:t>
            </w:r>
          </w:p>
        </w:tc>
        <w:tc>
          <w:tcPr>
            <w:tcW w:w="2327" w:type="dxa"/>
            <w:gridSpan w:val="2"/>
          </w:tcPr>
          <w:p w:rsidR="004C1CCB" w:rsidRDefault="004C1CCB" w:rsidP="00E33E2E">
            <w:pPr>
              <w:pStyle w:val="squish"/>
              <w:jc w:val="center"/>
            </w:pPr>
            <w:r>
              <w:t>IM = 0.75</w:t>
            </w:r>
          </w:p>
        </w:tc>
      </w:tr>
      <w:tr w:rsidR="004C1CCB" w:rsidTr="00E33E2E">
        <w:trPr>
          <w:jc w:val="center"/>
        </w:trPr>
        <w:tc>
          <w:tcPr>
            <w:tcW w:w="1055" w:type="dxa"/>
          </w:tcPr>
          <w:p w:rsidR="004C1CCB" w:rsidRDefault="004C1CCB" w:rsidP="00E33E2E">
            <w:pPr>
              <w:pStyle w:val="squish"/>
            </w:pPr>
          </w:p>
        </w:tc>
        <w:tc>
          <w:tcPr>
            <w:tcW w:w="1201" w:type="dxa"/>
          </w:tcPr>
          <w:p w:rsidR="004C1CCB" w:rsidRDefault="004C1CCB" w:rsidP="00E33E2E">
            <w:pPr>
              <w:pStyle w:val="squish"/>
              <w:jc w:val="center"/>
            </w:pPr>
            <w:r>
              <w:t>Strength I</w:t>
            </w:r>
          </w:p>
        </w:tc>
        <w:tc>
          <w:tcPr>
            <w:tcW w:w="1126" w:type="dxa"/>
          </w:tcPr>
          <w:p w:rsidR="004C1CCB" w:rsidRDefault="004C1CCB" w:rsidP="00E33E2E">
            <w:pPr>
              <w:pStyle w:val="squish"/>
              <w:jc w:val="center"/>
            </w:pPr>
            <w:r>
              <w:t>Service II</w:t>
            </w:r>
          </w:p>
        </w:tc>
        <w:tc>
          <w:tcPr>
            <w:tcW w:w="1201" w:type="dxa"/>
          </w:tcPr>
          <w:p w:rsidR="004C1CCB" w:rsidRDefault="004C1CCB" w:rsidP="00E33E2E">
            <w:pPr>
              <w:pStyle w:val="squish"/>
              <w:jc w:val="center"/>
            </w:pPr>
            <w:r>
              <w:t>Strength I</w:t>
            </w:r>
          </w:p>
        </w:tc>
        <w:tc>
          <w:tcPr>
            <w:tcW w:w="1126" w:type="dxa"/>
          </w:tcPr>
          <w:p w:rsidR="004C1CCB" w:rsidRDefault="004C1CCB" w:rsidP="00E33E2E">
            <w:pPr>
              <w:pStyle w:val="squish"/>
              <w:jc w:val="center"/>
            </w:pPr>
            <w:r>
              <w:t>Service II</w:t>
            </w:r>
          </w:p>
        </w:tc>
      </w:tr>
      <w:tr w:rsidR="004C1CCB" w:rsidTr="00E33E2E">
        <w:trPr>
          <w:jc w:val="center"/>
        </w:trPr>
        <w:tc>
          <w:tcPr>
            <w:tcW w:w="1055" w:type="dxa"/>
          </w:tcPr>
          <w:p w:rsidR="004C1CCB" w:rsidRDefault="004C1CCB" w:rsidP="00E33E2E">
            <w:pPr>
              <w:pStyle w:val="squish"/>
            </w:pPr>
            <w:r>
              <w:t>Girder 4</w:t>
            </w:r>
          </w:p>
        </w:tc>
        <w:tc>
          <w:tcPr>
            <w:tcW w:w="1201" w:type="dxa"/>
          </w:tcPr>
          <w:p w:rsidR="004C1CCB" w:rsidRDefault="004C1CCB" w:rsidP="00E33E2E">
            <w:pPr>
              <w:pStyle w:val="squish"/>
              <w:jc w:val="center"/>
            </w:pPr>
            <w:r>
              <w:t>1.60</w:t>
            </w:r>
          </w:p>
        </w:tc>
        <w:tc>
          <w:tcPr>
            <w:tcW w:w="1126" w:type="dxa"/>
          </w:tcPr>
          <w:p w:rsidR="004C1CCB" w:rsidRDefault="004C1CCB" w:rsidP="00E33E2E">
            <w:pPr>
              <w:pStyle w:val="squish"/>
              <w:jc w:val="center"/>
            </w:pPr>
            <w:r>
              <w:t>1.73</w:t>
            </w:r>
          </w:p>
        </w:tc>
        <w:tc>
          <w:tcPr>
            <w:tcW w:w="1201" w:type="dxa"/>
          </w:tcPr>
          <w:p w:rsidR="004C1CCB" w:rsidRDefault="00E33E2E" w:rsidP="00E33E2E">
            <w:pPr>
              <w:pStyle w:val="squish"/>
              <w:jc w:val="center"/>
            </w:pPr>
            <w:r>
              <w:t>1.21</w:t>
            </w:r>
          </w:p>
        </w:tc>
        <w:tc>
          <w:tcPr>
            <w:tcW w:w="1126" w:type="dxa"/>
          </w:tcPr>
          <w:p w:rsidR="004C1CCB" w:rsidRDefault="00E33E2E" w:rsidP="00E33E2E">
            <w:pPr>
              <w:pStyle w:val="squish"/>
              <w:jc w:val="center"/>
            </w:pPr>
            <w:r>
              <w:t>1.32</w:t>
            </w:r>
          </w:p>
        </w:tc>
      </w:tr>
      <w:tr w:rsidR="004C1CCB" w:rsidTr="00E33E2E">
        <w:trPr>
          <w:jc w:val="center"/>
        </w:trPr>
        <w:tc>
          <w:tcPr>
            <w:tcW w:w="1055" w:type="dxa"/>
          </w:tcPr>
          <w:p w:rsidR="004C1CCB" w:rsidRDefault="004C1CCB" w:rsidP="00E33E2E">
            <w:pPr>
              <w:pStyle w:val="squish"/>
            </w:pPr>
            <w:r>
              <w:t>Girder 5</w:t>
            </w:r>
          </w:p>
        </w:tc>
        <w:tc>
          <w:tcPr>
            <w:tcW w:w="1201" w:type="dxa"/>
          </w:tcPr>
          <w:p w:rsidR="004C1CCB" w:rsidRDefault="004C1CCB" w:rsidP="00E33E2E">
            <w:pPr>
              <w:pStyle w:val="squish"/>
              <w:jc w:val="center"/>
            </w:pPr>
            <w:r>
              <w:t>1.86</w:t>
            </w:r>
          </w:p>
        </w:tc>
        <w:tc>
          <w:tcPr>
            <w:tcW w:w="1126" w:type="dxa"/>
          </w:tcPr>
          <w:p w:rsidR="004C1CCB" w:rsidRDefault="004C1CCB" w:rsidP="00E33E2E">
            <w:pPr>
              <w:pStyle w:val="squish"/>
              <w:jc w:val="center"/>
            </w:pPr>
            <w:r>
              <w:t>1.98</w:t>
            </w:r>
          </w:p>
        </w:tc>
        <w:tc>
          <w:tcPr>
            <w:tcW w:w="1201" w:type="dxa"/>
          </w:tcPr>
          <w:p w:rsidR="004C1CCB" w:rsidRDefault="00E33E2E" w:rsidP="00E33E2E">
            <w:pPr>
              <w:pStyle w:val="squish"/>
              <w:jc w:val="center"/>
            </w:pPr>
            <w:r>
              <w:t>1.41</w:t>
            </w:r>
          </w:p>
        </w:tc>
        <w:tc>
          <w:tcPr>
            <w:tcW w:w="1126" w:type="dxa"/>
          </w:tcPr>
          <w:p w:rsidR="004C1CCB" w:rsidRDefault="00E33E2E" w:rsidP="00E33E2E">
            <w:pPr>
              <w:pStyle w:val="squish"/>
              <w:jc w:val="center"/>
            </w:pPr>
            <w:r>
              <w:t>1.50</w:t>
            </w:r>
          </w:p>
        </w:tc>
      </w:tr>
    </w:tbl>
    <w:p w:rsidR="004C1CCB" w:rsidRDefault="004C1CCB" w:rsidP="000A28B8">
      <w:bookmarkStart w:id="14" w:name="_GoBack"/>
    </w:p>
    <w:bookmarkEnd w:id="14"/>
    <w:p w:rsidR="00166DBE" w:rsidRDefault="00166DBE" w:rsidP="000A28B8"/>
    <w:p w:rsidR="00770168" w:rsidRPr="00770168" w:rsidRDefault="00916750" w:rsidP="00770168">
      <w:r>
        <w:t xml:space="preserve">Refined load ratings revealed that due to design conservatism there was </w:t>
      </w:r>
      <w:proofErr w:type="gramStart"/>
      <w:r>
        <w:t>sufficient</w:t>
      </w:r>
      <w:proofErr w:type="gramEnd"/>
      <w:r>
        <w:t xml:space="preserve"> reserve capacity to handle dynamic amplification even as high as 1.75. Furthermore, the calibrated FE model had parameter values</w:t>
      </w:r>
      <w:r w:rsidR="006B797F">
        <w:t xml:space="preserve"> (material properties, element connectivity, etc.)</w:t>
      </w:r>
      <w:r>
        <w:t xml:space="preserve"> all within very reasonable bounds (i.e. there are no structural abnormalities contributing to the vibration issues). </w:t>
      </w:r>
      <w:r w:rsidR="009334C6">
        <w:t xml:space="preserve">This iteration of testing therefore concludes that although the bridge is experiencing large vibrations, it does not appear to pose a risk to the bridge’s performance. However, the test results and simulations are unable to identify the cause of the vibrations. </w:t>
      </w:r>
    </w:p>
    <w:p w:rsidR="00D275D4" w:rsidRDefault="00D275D4" w:rsidP="00D275D4">
      <w:pPr>
        <w:pStyle w:val="Heading3"/>
      </w:pPr>
      <w:bookmarkStart w:id="15" w:name="_Toc536017951"/>
      <w:r>
        <w:t>Phase 3 Testing</w:t>
      </w:r>
      <w:bookmarkEnd w:id="15"/>
    </w:p>
    <w:p w:rsidR="00361C42" w:rsidRDefault="000A53E2" w:rsidP="000A53E2">
      <w:r>
        <w:t>Previous testing demonstrated that vehicles were capable of exciting the mass of the structu</w:t>
      </w:r>
      <w:r w:rsidR="005B3E1D">
        <w:t xml:space="preserve">re. It became clear that we needed to better understand the coupled behavior of bridge and vehicle as it traversed the bridge. A test was therefore designed to capture the motion of a vehicle and bridge synchronously. </w:t>
      </w:r>
    </w:p>
    <w:p w:rsidR="004A144D" w:rsidRDefault="004A144D" w:rsidP="000A53E2">
      <w:r>
        <w:t>Sensors were</w:t>
      </w:r>
      <w:r w:rsidRPr="00554068">
        <w:t xml:space="preserve"> </w:t>
      </w:r>
      <w:r>
        <w:t>installed</w:t>
      </w:r>
      <w:r w:rsidRPr="00554068">
        <w:t xml:space="preserve"> </w:t>
      </w:r>
      <w:r>
        <w:t xml:space="preserve">on the bridge </w:t>
      </w:r>
      <w:r w:rsidRPr="00554068">
        <w:t xml:space="preserve">on </w:t>
      </w:r>
      <w:r>
        <w:t>June 26</w:t>
      </w:r>
      <w:r w:rsidRPr="004A144D">
        <w:rPr>
          <w:vertAlign w:val="superscript"/>
        </w:rPr>
        <w:t>th</w:t>
      </w:r>
      <w:r>
        <w:t xml:space="preserve"> and 27</w:t>
      </w:r>
      <w:r w:rsidRPr="004A144D">
        <w:rPr>
          <w:vertAlign w:val="superscript"/>
        </w:rPr>
        <w:t>th</w:t>
      </w:r>
      <w:r>
        <w:t xml:space="preserve"> of 2017</w:t>
      </w:r>
      <w:r w:rsidRPr="00554068">
        <w:t xml:space="preserve">. </w:t>
      </w:r>
      <w:r>
        <w:t>Testing occurred on June 28</w:t>
      </w:r>
      <w:r w:rsidRPr="004A144D">
        <w:rPr>
          <w:vertAlign w:val="superscript"/>
        </w:rPr>
        <w:t>th</w:t>
      </w:r>
      <w:r>
        <w:t xml:space="preserve">. </w:t>
      </w:r>
      <w:r w:rsidRPr="00554068">
        <w:t xml:space="preserve">Sensors were removed on </w:t>
      </w:r>
      <w:r>
        <w:t>the 29</w:t>
      </w:r>
      <w:r w:rsidRPr="004A144D">
        <w:rPr>
          <w:vertAlign w:val="superscript"/>
        </w:rPr>
        <w:t>th</w:t>
      </w:r>
      <w:r w:rsidRPr="00554068">
        <w:t>.</w:t>
      </w:r>
      <w:r>
        <w:t xml:space="preserve"> </w:t>
      </w:r>
    </w:p>
    <w:p w:rsidR="006220FB" w:rsidRDefault="009001A6" w:rsidP="009001A6">
      <w:pPr>
        <w:pStyle w:val="Heading4"/>
      </w:pPr>
      <w:r>
        <w:t>Instrumentation Plan</w:t>
      </w:r>
    </w:p>
    <w:p w:rsidR="003D0CC7" w:rsidRPr="002935D4" w:rsidRDefault="005B3E1D" w:rsidP="00E87104">
      <w:pPr>
        <w:rPr>
          <w:b/>
        </w:rPr>
      </w:pPr>
      <w:r>
        <w:t xml:space="preserve">Accelerometers were distributed along the length of the bridge as well as placed on a test vehicle. This necessitated </w:t>
      </w:r>
      <w:r w:rsidR="00361C42">
        <w:t>distributed</w:t>
      </w:r>
      <w:r>
        <w:t xml:space="preserve"> data acquisition systems, one of which had to operate in a moving vehicle. </w:t>
      </w:r>
      <w:r w:rsidR="00361C42">
        <w:t xml:space="preserve">GPS </w:t>
      </w:r>
      <w:r w:rsidR="006B797F">
        <w:t xml:space="preserve">acquired time was used to provide synchronization. </w:t>
      </w:r>
    </w:p>
    <w:p w:rsidR="009001A6" w:rsidRDefault="00E831F3" w:rsidP="006B797F">
      <w:r>
        <w:t xml:space="preserve">Three National Instruments </w:t>
      </w:r>
      <w:proofErr w:type="spellStart"/>
      <w:r>
        <w:t>CompactRIO</w:t>
      </w:r>
      <w:proofErr w:type="spellEnd"/>
      <w:r>
        <w:t xml:space="preserve"> (</w:t>
      </w:r>
      <w:proofErr w:type="spellStart"/>
      <w:r>
        <w:t>cRIO</w:t>
      </w:r>
      <w:proofErr w:type="spellEnd"/>
      <w:r>
        <w:t xml:space="preserve">) controllers outfitted with NI9234 modules for acquisition of the dynamic data were </w:t>
      </w:r>
      <w:r w:rsidR="002935D4">
        <w:t>used. One was placed on the test truck</w:t>
      </w:r>
      <w:r w:rsidR="00E87104">
        <w:t>; another was placed</w:t>
      </w:r>
      <w:r w:rsidR="002935D4">
        <w:t xml:space="preserve"> beneath span 3 and </w:t>
      </w:r>
      <w:r w:rsidR="00E87104">
        <w:t>another</w:t>
      </w:r>
      <w:r w:rsidR="002935D4">
        <w:t xml:space="preserve"> beneath span 7.</w:t>
      </w:r>
      <w:r>
        <w:t xml:space="preserve"> </w:t>
      </w:r>
      <w:r w:rsidR="00D272A4">
        <w:t xml:space="preserve">A total of </w:t>
      </w:r>
      <w:r w:rsidR="00A16EAD">
        <w:t>36</w:t>
      </w:r>
      <w:r w:rsidR="00D272A4">
        <w:t xml:space="preserve"> accelerometers </w:t>
      </w:r>
      <w:r w:rsidR="009001A6">
        <w:t xml:space="preserve">(PCB Model 393A03) </w:t>
      </w:r>
      <w:r w:rsidR="00D272A4">
        <w:t xml:space="preserve">were installed on the bridge, distributed on spans 2, 3, 4, 7, and 8. </w:t>
      </w:r>
      <w:r w:rsidR="009001A6">
        <w:t xml:space="preserve">They were </w:t>
      </w:r>
      <w:r w:rsidR="009001A6">
        <w:lastRenderedPageBreak/>
        <w:t xml:space="preserve">positioned, as shown in the following figures, in regions that experience the greatest deformation for the first several modes of vibration. </w:t>
      </w:r>
    </w:p>
    <w:p w:rsidR="003D0CC7" w:rsidRDefault="003D0CC7" w:rsidP="003D0CC7">
      <w:r>
        <w:t>Another 4 accelerometers were attached to the corners of a dump truck bed so the “roll”, “pitch” and “bounce” of the main mass of the vehicle could be captured. Video cameras were placed at the beginning and end of the bridge, as well as at an elevated position near span 2.</w:t>
      </w:r>
    </w:p>
    <w:p w:rsidR="009001A6" w:rsidRDefault="003D0CC7" w:rsidP="006B797F">
      <w:r w:rsidRPr="00F35613">
        <w:rPr>
          <w:noProof/>
        </w:rPr>
        <mc:AlternateContent>
          <mc:Choice Requires="wpg">
            <w:drawing>
              <wp:inline distT="0" distB="0" distL="0" distR="0" wp14:anchorId="49C4A6AA" wp14:editId="183A917D">
                <wp:extent cx="2285999" cy="1676400"/>
                <wp:effectExtent l="0" t="0" r="0" b="0"/>
                <wp:docPr id="47" name="Group 5"/>
                <wp:cNvGraphicFramePr/>
                <a:graphic xmlns:a="http://schemas.openxmlformats.org/drawingml/2006/main">
                  <a:graphicData uri="http://schemas.microsoft.com/office/word/2010/wordprocessingGroup">
                    <wpg:wgp>
                      <wpg:cNvGrpSpPr/>
                      <wpg:grpSpPr>
                        <a:xfrm>
                          <a:off x="0" y="0"/>
                          <a:ext cx="2285999" cy="1676400"/>
                          <a:chOff x="0" y="0"/>
                          <a:chExt cx="4789714" cy="3352800"/>
                        </a:xfrm>
                      </wpg:grpSpPr>
                      <pic:pic xmlns:pic="http://schemas.openxmlformats.org/drawingml/2006/picture">
                        <pic:nvPicPr>
                          <pic:cNvPr id="54" name="Picture 54"/>
                          <pic:cNvPicPr>
                            <a:picLocks noChangeAspect="1"/>
                          </pic:cNvPicPr>
                        </pic:nvPicPr>
                        <pic:blipFill rotWithShape="1">
                          <a:blip r:embed="rId61">
                            <a:extLst>
                              <a:ext uri="{28A0092B-C50C-407E-A947-70E740481C1C}">
                                <a14:useLocalDpi xmlns:a14="http://schemas.microsoft.com/office/drawing/2010/main" val="0"/>
                              </a:ext>
                            </a:extLst>
                          </a:blip>
                          <a:srcRect t="9000" b="21000"/>
                          <a:stretch/>
                        </pic:blipFill>
                        <pic:spPr>
                          <a:xfrm>
                            <a:off x="0" y="0"/>
                            <a:ext cx="4789714" cy="3352800"/>
                          </a:xfrm>
                          <a:prstGeom prst="rect">
                            <a:avLst/>
                          </a:prstGeom>
                        </pic:spPr>
                      </pic:pic>
                      <wps:wsp>
                        <wps:cNvPr id="57" name="Multiply 7"/>
                        <wps:cNvSpPr/>
                        <wps:spPr>
                          <a:xfrm>
                            <a:off x="2974422" y="9906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1" name="Multiply 8"/>
                        <wps:cNvSpPr/>
                        <wps:spPr>
                          <a:xfrm>
                            <a:off x="2059304" y="5334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Multiply 9"/>
                        <wps:cNvSpPr/>
                        <wps:spPr>
                          <a:xfrm>
                            <a:off x="1262546" y="22098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5" name="Multiply 10"/>
                        <wps:cNvSpPr/>
                        <wps:spPr>
                          <a:xfrm>
                            <a:off x="325754" y="1581820"/>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w:pict>
              <v:group w14:anchorId="60EE3AC7" id="Group 5" o:spid="_x0000_s1026" style="width:180pt;height:132pt;mso-position-horizontal-relative:char;mso-position-vertical-relative:line" coordsize="47897,335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">
                <v:shape id="Picture 54" o:spid="_x0000_s1027" type="#_x0000_t75" style="position:absolute;width:47897;height:33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">
                  <v:imagedata r:id="rId62" o:title="" croptop="5898f" cropbottom="13763f"/>
                </v:shape>
                <v:shape id="Multiply 7" o:spid="_x0000_s1028" style="position:absolute;left:29744;top:9906;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8" o:spid="_x0000_s1029" style="position:absolute;left:20593;top:5334;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9" o:spid="_x0000_s1030" style="position:absolute;left:12625;top:2209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10" o:spid="_x0000_s1031" style="position:absolute;left:3257;top:1581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w10:anchorlock/>
              </v:group>
            </w:pict>
          </mc:Fallback>
        </mc:AlternateContent>
      </w:r>
      <w:r w:rsidR="009001A6" w:rsidRPr="009001A6">
        <w:rPr>
          <w:noProof/>
        </w:rPr>
        <w:drawing>
          <wp:inline distT="0" distB="0" distL="0" distR="0" wp14:anchorId="05EFE0E8" wp14:editId="5E93E372">
            <wp:extent cx="3200400" cy="1872615"/>
            <wp:effectExtent l="0" t="0" r="0" b="0"/>
            <wp:docPr id="4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pic:nvPicPr>
                  <pic:blipFill>
                    <a:blip r:embed="rId63"/>
                    <a:stretch>
                      <a:fillRect/>
                    </a:stretch>
                  </pic:blipFill>
                  <pic:spPr>
                    <a:xfrm>
                      <a:off x="0" y="0"/>
                      <a:ext cx="3200400" cy="1872615"/>
                    </a:xfrm>
                    <a:prstGeom prst="rect">
                      <a:avLst/>
                    </a:prstGeom>
                  </pic:spPr>
                </pic:pic>
              </a:graphicData>
            </a:graphic>
          </wp:inline>
        </w:drawing>
      </w:r>
      <w:r w:rsidR="009001A6">
        <w:t xml:space="preserve"> </w:t>
      </w:r>
    </w:p>
    <w:p w:rsidR="0032001F" w:rsidRDefault="00E4042C" w:rsidP="0032001F">
      <w:pPr>
        <w:jc w:val="center"/>
      </w:pPr>
      <w:r>
        <w:rPr>
          <w:noProof/>
        </w:rPr>
        <w:lastRenderedPageBreak/>
        <w:drawing>
          <wp:inline distT="0" distB="0" distL="0" distR="0">
            <wp:extent cx="5486400" cy="2171065"/>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VB_instr2.JPG"/>
                    <pic:cNvPicPr/>
                  </pic:nvPicPr>
                  <pic:blipFill>
                    <a:blip r:embed="rId64">
                      <a:extLst>
                        <a:ext uri="{28A0092B-C50C-407E-A947-70E740481C1C}">
                          <a14:useLocalDpi xmlns:a14="http://schemas.microsoft.com/office/drawing/2010/main" val="0"/>
                        </a:ext>
                      </a:extLst>
                    </a:blip>
                    <a:stretch>
                      <a:fillRect/>
                    </a:stretch>
                  </pic:blipFill>
                  <pic:spPr>
                    <a:xfrm>
                      <a:off x="0" y="0"/>
                      <a:ext cx="5486400" cy="2171065"/>
                    </a:xfrm>
                    <a:prstGeom prst="rect">
                      <a:avLst/>
                    </a:prstGeom>
                  </pic:spPr>
                </pic:pic>
              </a:graphicData>
            </a:graphic>
          </wp:inline>
        </w:drawing>
      </w:r>
      <w:r>
        <w:rPr>
          <w:noProof/>
        </w:rPr>
        <w:drawing>
          <wp:inline distT="0" distB="0" distL="0" distR="0">
            <wp:extent cx="5223933" cy="2147012"/>
            <wp:effectExtent l="0" t="0" r="0" b="57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VB_instr3.JPG"/>
                    <pic:cNvPicPr/>
                  </pic:nvPicPr>
                  <pic:blipFill>
                    <a:blip r:embed="rId65">
                      <a:extLst>
                        <a:ext uri="{28A0092B-C50C-407E-A947-70E740481C1C}">
                          <a14:useLocalDpi xmlns:a14="http://schemas.microsoft.com/office/drawing/2010/main" val="0"/>
                        </a:ext>
                      </a:extLst>
                    </a:blip>
                    <a:stretch>
                      <a:fillRect/>
                    </a:stretch>
                  </pic:blipFill>
                  <pic:spPr>
                    <a:xfrm>
                      <a:off x="0" y="0"/>
                      <a:ext cx="5254403" cy="2159535"/>
                    </a:xfrm>
                    <a:prstGeom prst="rect">
                      <a:avLst/>
                    </a:prstGeom>
                  </pic:spPr>
                </pic:pic>
              </a:graphicData>
            </a:graphic>
          </wp:inline>
        </w:drawing>
      </w:r>
    </w:p>
    <w:p w:rsidR="009001A6" w:rsidRDefault="009001A6" w:rsidP="009001A6">
      <w:pPr>
        <w:pStyle w:val="Heading4"/>
      </w:pPr>
      <w:r>
        <w:t>Test Activities</w:t>
      </w:r>
    </w:p>
    <w:p w:rsidR="00E5686A" w:rsidRDefault="00D272A4" w:rsidP="006B797F">
      <w:r>
        <w:t xml:space="preserve">The dump truck was generously loaded to a total weight </w:t>
      </w:r>
      <w:r w:rsidR="005604F5" w:rsidRPr="005604F5">
        <w:t>47940</w:t>
      </w:r>
      <w:r w:rsidR="005604F5">
        <w:t xml:space="preserve"> lbs. (</w:t>
      </w:r>
      <w:r w:rsidR="005604F5" w:rsidRPr="005604F5">
        <w:t>21745</w:t>
      </w:r>
      <w:r w:rsidR="005604F5">
        <w:t xml:space="preserve"> kg)</w:t>
      </w:r>
      <w:r w:rsidR="00A52771">
        <w:t xml:space="preserve"> </w:t>
      </w:r>
      <w:r w:rsidR="003D0CC7">
        <w:t>at the DOT truckyard</w:t>
      </w:r>
      <w:r>
        <w:t>.</w:t>
      </w:r>
      <w:r w:rsidR="007023B6">
        <w:t xml:space="preserve"> Truck weight was measured by measuring individual wheel weights with </w:t>
      </w:r>
      <w:r w:rsidR="003D0CC7">
        <w:t>a wheel/axle scale</w:t>
      </w:r>
      <w:r w:rsidR="007023B6">
        <w:t xml:space="preserve"> (</w:t>
      </w:r>
      <w:proofErr w:type="spellStart"/>
      <w:r w:rsidR="007023B6">
        <w:t>Intercomp</w:t>
      </w:r>
      <w:proofErr w:type="spellEnd"/>
      <w:r w:rsidR="007023B6">
        <w:t xml:space="preserve"> LP600)</w:t>
      </w:r>
      <w:r w:rsidR="003D0CC7">
        <w:t xml:space="preserve">. While it was intended that gauges be placed at the four corners of the truck body, this </w:t>
      </w:r>
      <w:proofErr w:type="gramStart"/>
      <w:r w:rsidR="003D0CC7">
        <w:t>particular truck</w:t>
      </w:r>
      <w:proofErr w:type="gramEnd"/>
      <w:r w:rsidR="003D0CC7">
        <w:t xml:space="preserve"> body was aluminum and therefore the mounting magnets were ineffectual. The rear two magnets were able to be placed where intended thanks to steel hardware. The front two sensors were attached to the vehicle chassis </w:t>
      </w:r>
      <w:r w:rsidR="00336127">
        <w:t>in-line with</w:t>
      </w:r>
      <w:r w:rsidR="003D0CC7">
        <w:t xml:space="preserve"> the front edge of the bucket. </w:t>
      </w:r>
      <w:r w:rsidR="00E5686A">
        <w:t xml:space="preserve">Cables were clamped to the vehicle body and the DAQ was placed under the passenger’s feet who operated the DAQ and recorded meta data. </w:t>
      </w:r>
    </w:p>
    <w:p w:rsidR="003D0CC7" w:rsidRDefault="00E5686A" w:rsidP="006B797F">
      <w:r w:rsidRPr="00A16EAD">
        <w:rPr>
          <w:noProof/>
        </w:rPr>
        <w:lastRenderedPageBreak/>
        <w:drawing>
          <wp:inline distT="0" distB="0" distL="0" distR="0" wp14:anchorId="15BCF3E1" wp14:editId="0CE4C5EC">
            <wp:extent cx="5029200" cy="2573049"/>
            <wp:effectExtent l="0" t="0" r="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5"/>
                    <pic:cNvPicPr>
                      <a:picLocks noChangeAspect="1" noChangeArrowheads="1"/>
                    </pic:cNvPicPr>
                  </pic:nvPicPr>
                  <pic:blipFill rotWithShape="1">
                    <a:blip r:embed="rId66" cstate="print">
                      <a:extLst>
                        <a:ext uri="{BEBA8EAE-BF5A-486C-A8C5-ECC9F3942E4B}">
                          <a14:imgProps xmlns:a14="http://schemas.microsoft.com/office/drawing/2010/main">
                            <a14:imgLayer r:embed="rId67">
                              <a14:imgEffect>
                                <a14:brightnessContrast contrast="-40000"/>
                              </a14:imgEffect>
                            </a14:imgLayer>
                          </a14:imgProps>
                        </a:ext>
                        <a:ext uri="{28A0092B-C50C-407E-A947-70E740481C1C}">
                          <a14:useLocalDpi xmlns:a14="http://schemas.microsoft.com/office/drawing/2010/main" val="0"/>
                        </a:ext>
                      </a:extLst>
                    </a:blip>
                    <a:srcRect l="12778" t="30189" r="22576" b="25710"/>
                    <a:stretch/>
                  </pic:blipFill>
                  <pic:spPr bwMode="auto">
                    <a:xfrm>
                      <a:off x="0" y="0"/>
                      <a:ext cx="5029200" cy="2573049"/>
                    </a:xfrm>
                    <a:prstGeom prst="rect">
                      <a:avLst/>
                    </a:prstGeom>
                    <a:noFill/>
                    <a:ln>
                      <a:noFill/>
                    </a:ln>
                    <a:extLst/>
                  </pic:spPr>
                </pic:pic>
              </a:graphicData>
            </a:graphic>
          </wp:inline>
        </w:drawing>
      </w:r>
    </w:p>
    <w:p w:rsidR="006B797F" w:rsidRDefault="00D272A4" w:rsidP="006B797F">
      <w:r>
        <w:t xml:space="preserve">The test truck traversed the bridge 14 times. Vehicle speed and lane position were varied between runs but kept consistent throughout a single pass. Traffic conditions varied from free-flowing to heavily congested. </w:t>
      </w:r>
      <w:r w:rsidR="003D0CC7">
        <w:t xml:space="preserve">All 3 DAQs recorded data at 1652 Hz. </w:t>
      </w:r>
      <w:r w:rsidR="00E831F3">
        <w:t>Crossing events were marked in the data files by a passenger in the test truck by tapping a</w:t>
      </w:r>
      <w:r w:rsidR="002935D4">
        <w:t xml:space="preserve"> designated accelerometer just before entering the bridge and just after exiting it. </w:t>
      </w:r>
      <w:r w:rsidR="00E5686A">
        <w:t>The following table summarizes the meta data for each run.</w:t>
      </w:r>
    </w:p>
    <w:tbl>
      <w:tblPr>
        <w:tblStyle w:val="TableGrid"/>
        <w:tblW w:w="0" w:type="auto"/>
        <w:jc w:val="center"/>
        <w:tblCellMar>
          <w:left w:w="58" w:type="dxa"/>
          <w:right w:w="58" w:type="dxa"/>
        </w:tblCellMar>
        <w:tblLook w:val="04A0" w:firstRow="1" w:lastRow="0" w:firstColumn="1" w:lastColumn="0" w:noHBand="0" w:noVBand="1"/>
      </w:tblPr>
      <w:tblGrid>
        <w:gridCol w:w="648"/>
        <w:gridCol w:w="561"/>
        <w:gridCol w:w="1223"/>
        <w:gridCol w:w="1440"/>
        <w:gridCol w:w="2774"/>
      </w:tblGrid>
      <w:tr w:rsidR="00E5686A" w:rsidTr="00B340CF">
        <w:trPr>
          <w:jc w:val="center"/>
        </w:trPr>
        <w:tc>
          <w:tcPr>
            <w:tcW w:w="648" w:type="dxa"/>
            <w:vAlign w:val="center"/>
          </w:tcPr>
          <w:p w:rsidR="00E5686A" w:rsidRDefault="00E5686A" w:rsidP="00B340CF">
            <w:pPr>
              <w:pStyle w:val="squish"/>
              <w:jc w:val="center"/>
            </w:pPr>
            <w:r>
              <w:t>Run #</w:t>
            </w:r>
          </w:p>
        </w:tc>
        <w:tc>
          <w:tcPr>
            <w:tcW w:w="561" w:type="dxa"/>
            <w:vAlign w:val="center"/>
          </w:tcPr>
          <w:p w:rsidR="00E5686A" w:rsidRDefault="00E5686A" w:rsidP="00B340CF">
            <w:pPr>
              <w:pStyle w:val="squish"/>
              <w:jc w:val="center"/>
            </w:pPr>
            <w:r>
              <w:t>Lane</w:t>
            </w:r>
          </w:p>
        </w:tc>
        <w:tc>
          <w:tcPr>
            <w:tcW w:w="1223" w:type="dxa"/>
            <w:vAlign w:val="center"/>
          </w:tcPr>
          <w:p w:rsidR="00E5686A" w:rsidRDefault="00E5686A" w:rsidP="00B340CF">
            <w:pPr>
              <w:pStyle w:val="squish"/>
              <w:jc w:val="center"/>
            </w:pPr>
            <w:r>
              <w:t>Direction of Travel</w:t>
            </w:r>
          </w:p>
        </w:tc>
        <w:tc>
          <w:tcPr>
            <w:tcW w:w="1440" w:type="dxa"/>
            <w:vAlign w:val="center"/>
          </w:tcPr>
          <w:p w:rsidR="00E5686A" w:rsidRDefault="00E5686A" w:rsidP="00B340CF">
            <w:pPr>
              <w:pStyle w:val="squish"/>
              <w:jc w:val="center"/>
            </w:pPr>
            <w:r>
              <w:t>Average Speed</w:t>
            </w:r>
            <w:r w:rsidR="00B340CF">
              <w:t xml:space="preserve"> (mph)</w:t>
            </w:r>
          </w:p>
        </w:tc>
        <w:tc>
          <w:tcPr>
            <w:tcW w:w="2774" w:type="dxa"/>
            <w:vAlign w:val="center"/>
          </w:tcPr>
          <w:p w:rsidR="00E5686A" w:rsidRDefault="00E5686A" w:rsidP="00B340CF">
            <w:pPr>
              <w:pStyle w:val="squish"/>
              <w:jc w:val="center"/>
            </w:pPr>
            <w:r>
              <w:t>Traffic Conditions</w:t>
            </w:r>
          </w:p>
        </w:tc>
      </w:tr>
      <w:tr w:rsidR="00E5686A" w:rsidTr="00B340CF">
        <w:trPr>
          <w:jc w:val="center"/>
        </w:trPr>
        <w:tc>
          <w:tcPr>
            <w:tcW w:w="648" w:type="dxa"/>
          </w:tcPr>
          <w:p w:rsidR="00E5686A" w:rsidRDefault="00B340CF" w:rsidP="00B340CF">
            <w:pPr>
              <w:pStyle w:val="squish"/>
              <w:jc w:val="center"/>
            </w:pPr>
            <w:r>
              <w:t>1</w:t>
            </w:r>
          </w:p>
        </w:tc>
        <w:tc>
          <w:tcPr>
            <w:tcW w:w="561" w:type="dxa"/>
          </w:tcPr>
          <w:p w:rsidR="00E5686A" w:rsidRDefault="00B340CF" w:rsidP="00B340CF">
            <w:pPr>
              <w:pStyle w:val="squish"/>
              <w:jc w:val="center"/>
            </w:pPr>
            <w:r>
              <w:t>L</w:t>
            </w:r>
          </w:p>
        </w:tc>
        <w:tc>
          <w:tcPr>
            <w:tcW w:w="1223" w:type="dxa"/>
          </w:tcPr>
          <w:p w:rsidR="00E5686A" w:rsidRDefault="00B340CF" w:rsidP="00B340CF">
            <w:pPr>
              <w:pStyle w:val="squish"/>
              <w:jc w:val="center"/>
            </w:pPr>
            <w:r>
              <w:t>WB</w:t>
            </w:r>
          </w:p>
        </w:tc>
        <w:tc>
          <w:tcPr>
            <w:tcW w:w="1440" w:type="dxa"/>
          </w:tcPr>
          <w:p w:rsidR="00E5686A" w:rsidRDefault="00B340CF" w:rsidP="00B340CF">
            <w:pPr>
              <w:pStyle w:val="squish"/>
              <w:jc w:val="center"/>
            </w:pPr>
            <w:r>
              <w:t>60 – 30</w:t>
            </w:r>
          </w:p>
        </w:tc>
        <w:tc>
          <w:tcPr>
            <w:tcW w:w="2774" w:type="dxa"/>
          </w:tcPr>
          <w:p w:rsidR="00E5686A" w:rsidRDefault="00B340CF" w:rsidP="00B340CF">
            <w:pPr>
              <w:pStyle w:val="squish"/>
            </w:pPr>
            <w:r>
              <w:t>Stopped near end of bridge</w:t>
            </w:r>
          </w:p>
        </w:tc>
      </w:tr>
      <w:tr w:rsidR="00E5686A" w:rsidTr="00B340CF">
        <w:trPr>
          <w:jc w:val="center"/>
        </w:trPr>
        <w:tc>
          <w:tcPr>
            <w:tcW w:w="648" w:type="dxa"/>
          </w:tcPr>
          <w:p w:rsidR="00E5686A" w:rsidRDefault="00B340CF" w:rsidP="00B340CF">
            <w:pPr>
              <w:pStyle w:val="squish"/>
              <w:jc w:val="center"/>
            </w:pPr>
            <w:r>
              <w:t>2</w:t>
            </w:r>
          </w:p>
        </w:tc>
        <w:tc>
          <w:tcPr>
            <w:tcW w:w="561" w:type="dxa"/>
          </w:tcPr>
          <w:p w:rsidR="00E5686A" w:rsidRDefault="00B340CF" w:rsidP="00B340CF">
            <w:pPr>
              <w:pStyle w:val="squish"/>
              <w:jc w:val="center"/>
            </w:pPr>
            <w:r>
              <w:t>R</w:t>
            </w:r>
          </w:p>
        </w:tc>
        <w:tc>
          <w:tcPr>
            <w:tcW w:w="1223" w:type="dxa"/>
          </w:tcPr>
          <w:p w:rsidR="00E5686A" w:rsidRDefault="00B340CF" w:rsidP="00B340CF">
            <w:pPr>
              <w:pStyle w:val="squish"/>
              <w:jc w:val="center"/>
            </w:pPr>
            <w:r>
              <w:t>EB</w:t>
            </w:r>
          </w:p>
        </w:tc>
        <w:tc>
          <w:tcPr>
            <w:tcW w:w="1440" w:type="dxa"/>
          </w:tcPr>
          <w:p w:rsidR="00E5686A" w:rsidRDefault="00B340CF" w:rsidP="00B340CF">
            <w:pPr>
              <w:pStyle w:val="squish"/>
              <w:jc w:val="center"/>
            </w:pPr>
            <w:r>
              <w:t>35</w:t>
            </w:r>
          </w:p>
        </w:tc>
        <w:tc>
          <w:tcPr>
            <w:tcW w:w="2774" w:type="dxa"/>
          </w:tcPr>
          <w:p w:rsidR="00E5686A" w:rsidRDefault="00B340CF" w:rsidP="00B340CF">
            <w:pPr>
              <w:pStyle w:val="squish"/>
            </w:pPr>
            <w:r>
              <w:t>Light</w:t>
            </w:r>
          </w:p>
        </w:tc>
      </w:tr>
      <w:tr w:rsidR="00E5686A" w:rsidTr="00B340CF">
        <w:trPr>
          <w:jc w:val="center"/>
        </w:trPr>
        <w:tc>
          <w:tcPr>
            <w:tcW w:w="648" w:type="dxa"/>
          </w:tcPr>
          <w:p w:rsidR="00E5686A" w:rsidRDefault="00B340CF" w:rsidP="00B340CF">
            <w:pPr>
              <w:pStyle w:val="squish"/>
              <w:jc w:val="center"/>
            </w:pPr>
            <w:r>
              <w:t>3</w:t>
            </w:r>
          </w:p>
        </w:tc>
        <w:tc>
          <w:tcPr>
            <w:tcW w:w="561" w:type="dxa"/>
          </w:tcPr>
          <w:p w:rsidR="00E5686A" w:rsidRDefault="00B340CF" w:rsidP="00B340CF">
            <w:pPr>
              <w:pStyle w:val="squish"/>
              <w:jc w:val="center"/>
            </w:pPr>
            <w:r>
              <w:t>R</w:t>
            </w:r>
          </w:p>
        </w:tc>
        <w:tc>
          <w:tcPr>
            <w:tcW w:w="1223" w:type="dxa"/>
          </w:tcPr>
          <w:p w:rsidR="00E5686A" w:rsidRDefault="00B340CF" w:rsidP="00B340CF">
            <w:pPr>
              <w:pStyle w:val="squish"/>
              <w:jc w:val="center"/>
            </w:pPr>
            <w:r>
              <w:t>WB</w:t>
            </w:r>
          </w:p>
        </w:tc>
        <w:tc>
          <w:tcPr>
            <w:tcW w:w="1440" w:type="dxa"/>
          </w:tcPr>
          <w:p w:rsidR="00E5686A" w:rsidRDefault="00B340CF" w:rsidP="00B340CF">
            <w:pPr>
              <w:pStyle w:val="squish"/>
              <w:jc w:val="center"/>
            </w:pPr>
            <w:r>
              <w:t>42</w:t>
            </w:r>
          </w:p>
        </w:tc>
        <w:tc>
          <w:tcPr>
            <w:tcW w:w="2774" w:type="dxa"/>
          </w:tcPr>
          <w:p w:rsidR="00E5686A" w:rsidRDefault="00B340CF" w:rsidP="00B340CF">
            <w:pPr>
              <w:pStyle w:val="squish"/>
            </w:pPr>
            <w:r>
              <w:t>Moderate</w:t>
            </w:r>
          </w:p>
        </w:tc>
      </w:tr>
      <w:tr w:rsidR="00B340CF" w:rsidTr="00B340CF">
        <w:trPr>
          <w:jc w:val="center"/>
        </w:trPr>
        <w:tc>
          <w:tcPr>
            <w:tcW w:w="648" w:type="dxa"/>
          </w:tcPr>
          <w:p w:rsidR="00B340CF" w:rsidRDefault="00B340CF" w:rsidP="00B340CF">
            <w:pPr>
              <w:pStyle w:val="squish"/>
              <w:jc w:val="center"/>
            </w:pPr>
            <w:r>
              <w:t>4</w:t>
            </w:r>
          </w:p>
        </w:tc>
        <w:tc>
          <w:tcPr>
            <w:tcW w:w="561" w:type="dxa"/>
          </w:tcPr>
          <w:p w:rsidR="00B340CF" w:rsidRDefault="00B340CF" w:rsidP="00B340CF">
            <w:pPr>
              <w:pStyle w:val="squish"/>
              <w:jc w:val="center"/>
            </w:pPr>
            <w:r>
              <w:t>R</w:t>
            </w:r>
          </w:p>
        </w:tc>
        <w:tc>
          <w:tcPr>
            <w:tcW w:w="1223" w:type="dxa"/>
          </w:tcPr>
          <w:p w:rsidR="00B340CF" w:rsidRDefault="00B340CF" w:rsidP="00B340CF">
            <w:pPr>
              <w:pStyle w:val="squish"/>
              <w:jc w:val="center"/>
            </w:pPr>
            <w:r>
              <w:t>EB</w:t>
            </w:r>
          </w:p>
        </w:tc>
        <w:tc>
          <w:tcPr>
            <w:tcW w:w="1440" w:type="dxa"/>
          </w:tcPr>
          <w:p w:rsidR="00B340CF" w:rsidRDefault="00B340CF" w:rsidP="00B340CF">
            <w:pPr>
              <w:pStyle w:val="squish"/>
              <w:jc w:val="center"/>
            </w:pPr>
            <w:r>
              <w:t>25</w:t>
            </w:r>
          </w:p>
        </w:tc>
        <w:tc>
          <w:tcPr>
            <w:tcW w:w="2774" w:type="dxa"/>
          </w:tcPr>
          <w:p w:rsidR="00B340CF" w:rsidRDefault="00B340CF" w:rsidP="00B340CF">
            <w:pPr>
              <w:pStyle w:val="squish"/>
            </w:pPr>
            <w:r>
              <w:t>Moderate</w:t>
            </w:r>
          </w:p>
        </w:tc>
      </w:tr>
      <w:tr w:rsidR="00B340CF" w:rsidTr="00B340CF">
        <w:trPr>
          <w:jc w:val="center"/>
        </w:trPr>
        <w:tc>
          <w:tcPr>
            <w:tcW w:w="648" w:type="dxa"/>
          </w:tcPr>
          <w:p w:rsidR="00B340CF" w:rsidRDefault="00B340CF" w:rsidP="00B340CF">
            <w:pPr>
              <w:pStyle w:val="squish"/>
              <w:jc w:val="center"/>
            </w:pPr>
            <w:r>
              <w:t>5</w:t>
            </w:r>
          </w:p>
        </w:tc>
        <w:tc>
          <w:tcPr>
            <w:tcW w:w="561" w:type="dxa"/>
          </w:tcPr>
          <w:p w:rsidR="00B340CF" w:rsidRDefault="00B340CF" w:rsidP="00B340CF">
            <w:pPr>
              <w:pStyle w:val="squish"/>
              <w:jc w:val="center"/>
            </w:pPr>
            <w:r>
              <w:t>L</w:t>
            </w:r>
          </w:p>
        </w:tc>
        <w:tc>
          <w:tcPr>
            <w:tcW w:w="1223" w:type="dxa"/>
          </w:tcPr>
          <w:p w:rsidR="00B340CF" w:rsidRDefault="00B340CF" w:rsidP="00B340CF">
            <w:pPr>
              <w:pStyle w:val="squish"/>
              <w:jc w:val="center"/>
            </w:pPr>
            <w:r>
              <w:t>WB</w:t>
            </w:r>
          </w:p>
        </w:tc>
        <w:tc>
          <w:tcPr>
            <w:tcW w:w="1440" w:type="dxa"/>
          </w:tcPr>
          <w:p w:rsidR="00B340CF" w:rsidRDefault="00B340CF" w:rsidP="00B340CF">
            <w:pPr>
              <w:pStyle w:val="squish"/>
              <w:jc w:val="center"/>
            </w:pPr>
            <w:r>
              <w:t>40 – 0</w:t>
            </w:r>
          </w:p>
        </w:tc>
        <w:tc>
          <w:tcPr>
            <w:tcW w:w="2774" w:type="dxa"/>
          </w:tcPr>
          <w:p w:rsidR="00B340CF" w:rsidRDefault="00B340CF" w:rsidP="00B340CF">
            <w:pPr>
              <w:pStyle w:val="squish"/>
            </w:pPr>
            <w:r>
              <w:t>Heavy with stop at end</w:t>
            </w:r>
          </w:p>
        </w:tc>
      </w:tr>
      <w:tr w:rsidR="00B340CF" w:rsidTr="00B340CF">
        <w:trPr>
          <w:jc w:val="center"/>
        </w:trPr>
        <w:tc>
          <w:tcPr>
            <w:tcW w:w="648" w:type="dxa"/>
          </w:tcPr>
          <w:p w:rsidR="00B340CF" w:rsidRDefault="00B340CF" w:rsidP="00B340CF">
            <w:pPr>
              <w:pStyle w:val="squish"/>
              <w:jc w:val="center"/>
            </w:pPr>
            <w:r>
              <w:t>6</w:t>
            </w:r>
          </w:p>
        </w:tc>
        <w:tc>
          <w:tcPr>
            <w:tcW w:w="561" w:type="dxa"/>
          </w:tcPr>
          <w:p w:rsidR="00B340CF" w:rsidRDefault="00B340CF" w:rsidP="00B340CF">
            <w:pPr>
              <w:pStyle w:val="squish"/>
              <w:jc w:val="center"/>
            </w:pPr>
            <w:r>
              <w:t>L</w:t>
            </w:r>
          </w:p>
        </w:tc>
        <w:tc>
          <w:tcPr>
            <w:tcW w:w="1223" w:type="dxa"/>
          </w:tcPr>
          <w:p w:rsidR="00B340CF" w:rsidRDefault="00B340CF" w:rsidP="00B340CF">
            <w:pPr>
              <w:pStyle w:val="squish"/>
              <w:jc w:val="center"/>
            </w:pPr>
            <w:r>
              <w:t>EB</w:t>
            </w:r>
          </w:p>
        </w:tc>
        <w:tc>
          <w:tcPr>
            <w:tcW w:w="1440" w:type="dxa"/>
          </w:tcPr>
          <w:p w:rsidR="00B340CF" w:rsidRDefault="00B340CF" w:rsidP="00B340CF">
            <w:pPr>
              <w:pStyle w:val="squish"/>
              <w:jc w:val="center"/>
            </w:pPr>
            <w:r>
              <w:t>40</w:t>
            </w:r>
          </w:p>
        </w:tc>
        <w:tc>
          <w:tcPr>
            <w:tcW w:w="2774" w:type="dxa"/>
          </w:tcPr>
          <w:p w:rsidR="00B340CF" w:rsidRDefault="00B340CF" w:rsidP="00B340CF">
            <w:pPr>
              <w:pStyle w:val="squish"/>
            </w:pPr>
            <w:r>
              <w:t>Light</w:t>
            </w:r>
          </w:p>
        </w:tc>
      </w:tr>
      <w:tr w:rsidR="00B340CF" w:rsidTr="00B340CF">
        <w:trPr>
          <w:jc w:val="center"/>
        </w:trPr>
        <w:tc>
          <w:tcPr>
            <w:tcW w:w="648" w:type="dxa"/>
          </w:tcPr>
          <w:p w:rsidR="00B340CF" w:rsidRDefault="00B340CF" w:rsidP="00B340CF">
            <w:pPr>
              <w:pStyle w:val="squish"/>
              <w:jc w:val="center"/>
            </w:pPr>
            <w:r>
              <w:t>7</w:t>
            </w:r>
          </w:p>
        </w:tc>
        <w:tc>
          <w:tcPr>
            <w:tcW w:w="561" w:type="dxa"/>
          </w:tcPr>
          <w:p w:rsidR="00B340CF" w:rsidRDefault="00B340CF" w:rsidP="00B340CF">
            <w:pPr>
              <w:pStyle w:val="squish"/>
              <w:jc w:val="center"/>
            </w:pPr>
            <w:r>
              <w:t>L</w:t>
            </w:r>
          </w:p>
        </w:tc>
        <w:tc>
          <w:tcPr>
            <w:tcW w:w="1223" w:type="dxa"/>
          </w:tcPr>
          <w:p w:rsidR="00B340CF" w:rsidRDefault="00B340CF" w:rsidP="00B340CF">
            <w:pPr>
              <w:pStyle w:val="squish"/>
              <w:jc w:val="center"/>
            </w:pPr>
            <w:r>
              <w:t>WB</w:t>
            </w:r>
          </w:p>
        </w:tc>
        <w:tc>
          <w:tcPr>
            <w:tcW w:w="1440" w:type="dxa"/>
          </w:tcPr>
          <w:p w:rsidR="00B340CF" w:rsidRDefault="00B340CF" w:rsidP="00B340CF">
            <w:pPr>
              <w:pStyle w:val="squish"/>
              <w:jc w:val="center"/>
            </w:pPr>
            <w:r>
              <w:t>15</w:t>
            </w:r>
          </w:p>
        </w:tc>
        <w:tc>
          <w:tcPr>
            <w:tcW w:w="2774" w:type="dxa"/>
          </w:tcPr>
          <w:p w:rsidR="00B340CF" w:rsidRDefault="00B340CF" w:rsidP="00B340CF">
            <w:pPr>
              <w:pStyle w:val="squish"/>
            </w:pPr>
            <w:r>
              <w:t>Heavy</w:t>
            </w:r>
          </w:p>
        </w:tc>
      </w:tr>
      <w:tr w:rsidR="00B340CF" w:rsidTr="00B340CF">
        <w:trPr>
          <w:jc w:val="center"/>
        </w:trPr>
        <w:tc>
          <w:tcPr>
            <w:tcW w:w="648" w:type="dxa"/>
          </w:tcPr>
          <w:p w:rsidR="00B340CF" w:rsidRDefault="00B340CF" w:rsidP="00B340CF">
            <w:pPr>
              <w:pStyle w:val="squish"/>
              <w:jc w:val="center"/>
            </w:pPr>
            <w:r>
              <w:t>8</w:t>
            </w:r>
          </w:p>
        </w:tc>
        <w:tc>
          <w:tcPr>
            <w:tcW w:w="561" w:type="dxa"/>
          </w:tcPr>
          <w:p w:rsidR="00B340CF" w:rsidRDefault="00B340CF" w:rsidP="00B340CF">
            <w:pPr>
              <w:pStyle w:val="squish"/>
              <w:jc w:val="center"/>
            </w:pPr>
            <w:r>
              <w:t>L</w:t>
            </w:r>
          </w:p>
        </w:tc>
        <w:tc>
          <w:tcPr>
            <w:tcW w:w="1223" w:type="dxa"/>
          </w:tcPr>
          <w:p w:rsidR="00B340CF" w:rsidRDefault="00B340CF" w:rsidP="00B340CF">
            <w:pPr>
              <w:pStyle w:val="squish"/>
              <w:jc w:val="center"/>
            </w:pPr>
            <w:r>
              <w:t>EB</w:t>
            </w:r>
          </w:p>
        </w:tc>
        <w:tc>
          <w:tcPr>
            <w:tcW w:w="1440" w:type="dxa"/>
          </w:tcPr>
          <w:p w:rsidR="00B340CF" w:rsidRDefault="00B340CF" w:rsidP="00B340CF">
            <w:pPr>
              <w:pStyle w:val="squish"/>
              <w:jc w:val="center"/>
            </w:pPr>
            <w:r>
              <w:t>47</w:t>
            </w:r>
          </w:p>
        </w:tc>
        <w:tc>
          <w:tcPr>
            <w:tcW w:w="2774" w:type="dxa"/>
          </w:tcPr>
          <w:p w:rsidR="00B340CF" w:rsidRDefault="00B340CF" w:rsidP="00B340CF">
            <w:pPr>
              <w:pStyle w:val="squish"/>
            </w:pPr>
            <w:r>
              <w:t>Light</w:t>
            </w:r>
          </w:p>
        </w:tc>
      </w:tr>
      <w:tr w:rsidR="00B340CF" w:rsidTr="00B340CF">
        <w:trPr>
          <w:jc w:val="center"/>
        </w:trPr>
        <w:tc>
          <w:tcPr>
            <w:tcW w:w="648" w:type="dxa"/>
          </w:tcPr>
          <w:p w:rsidR="00B340CF" w:rsidRDefault="00B340CF" w:rsidP="00B340CF">
            <w:pPr>
              <w:pStyle w:val="squish"/>
              <w:jc w:val="center"/>
            </w:pPr>
            <w:r>
              <w:t>9</w:t>
            </w:r>
          </w:p>
        </w:tc>
        <w:tc>
          <w:tcPr>
            <w:tcW w:w="561" w:type="dxa"/>
          </w:tcPr>
          <w:p w:rsidR="00B340CF" w:rsidRDefault="00B340CF" w:rsidP="00B340CF">
            <w:pPr>
              <w:pStyle w:val="squish"/>
              <w:jc w:val="center"/>
            </w:pPr>
            <w:r>
              <w:t>L</w:t>
            </w:r>
          </w:p>
        </w:tc>
        <w:tc>
          <w:tcPr>
            <w:tcW w:w="1223" w:type="dxa"/>
          </w:tcPr>
          <w:p w:rsidR="00B340CF" w:rsidRDefault="00B340CF" w:rsidP="00B340CF">
            <w:pPr>
              <w:pStyle w:val="squish"/>
              <w:jc w:val="center"/>
            </w:pPr>
            <w:r>
              <w:t>WB</w:t>
            </w:r>
          </w:p>
        </w:tc>
        <w:tc>
          <w:tcPr>
            <w:tcW w:w="1440" w:type="dxa"/>
          </w:tcPr>
          <w:p w:rsidR="00B340CF" w:rsidRDefault="00B340CF" w:rsidP="00B340CF">
            <w:pPr>
              <w:pStyle w:val="squish"/>
              <w:jc w:val="center"/>
            </w:pPr>
            <w:r>
              <w:t>58</w:t>
            </w:r>
          </w:p>
        </w:tc>
        <w:tc>
          <w:tcPr>
            <w:tcW w:w="2774" w:type="dxa"/>
          </w:tcPr>
          <w:p w:rsidR="00B340CF" w:rsidRDefault="00B340CF" w:rsidP="00B340CF">
            <w:pPr>
              <w:pStyle w:val="squish"/>
            </w:pPr>
            <w:r>
              <w:t>Light</w:t>
            </w:r>
          </w:p>
        </w:tc>
      </w:tr>
      <w:tr w:rsidR="00B340CF" w:rsidTr="00B340CF">
        <w:trPr>
          <w:jc w:val="center"/>
        </w:trPr>
        <w:tc>
          <w:tcPr>
            <w:tcW w:w="648" w:type="dxa"/>
          </w:tcPr>
          <w:p w:rsidR="00B340CF" w:rsidRDefault="00B340CF" w:rsidP="00B340CF">
            <w:pPr>
              <w:pStyle w:val="squish"/>
              <w:jc w:val="center"/>
            </w:pPr>
            <w:r>
              <w:t>10</w:t>
            </w:r>
          </w:p>
        </w:tc>
        <w:tc>
          <w:tcPr>
            <w:tcW w:w="561" w:type="dxa"/>
          </w:tcPr>
          <w:p w:rsidR="00B340CF" w:rsidRDefault="00B340CF" w:rsidP="00B340CF">
            <w:pPr>
              <w:pStyle w:val="squish"/>
              <w:jc w:val="center"/>
            </w:pPr>
            <w:r>
              <w:t>R</w:t>
            </w:r>
          </w:p>
        </w:tc>
        <w:tc>
          <w:tcPr>
            <w:tcW w:w="1223" w:type="dxa"/>
          </w:tcPr>
          <w:p w:rsidR="00B340CF" w:rsidRDefault="00B340CF" w:rsidP="00B340CF">
            <w:pPr>
              <w:pStyle w:val="squish"/>
              <w:jc w:val="center"/>
            </w:pPr>
            <w:r>
              <w:t>EB</w:t>
            </w:r>
          </w:p>
        </w:tc>
        <w:tc>
          <w:tcPr>
            <w:tcW w:w="1440" w:type="dxa"/>
          </w:tcPr>
          <w:p w:rsidR="00B340CF" w:rsidRDefault="00B340CF" w:rsidP="00B340CF">
            <w:pPr>
              <w:pStyle w:val="squish"/>
              <w:jc w:val="center"/>
            </w:pPr>
            <w:r>
              <w:t>20</w:t>
            </w:r>
          </w:p>
        </w:tc>
        <w:tc>
          <w:tcPr>
            <w:tcW w:w="2774" w:type="dxa"/>
          </w:tcPr>
          <w:p w:rsidR="00B340CF" w:rsidRDefault="00B340CF" w:rsidP="00B340CF">
            <w:pPr>
              <w:pStyle w:val="squish"/>
            </w:pPr>
            <w:r>
              <w:t>Light</w:t>
            </w:r>
          </w:p>
        </w:tc>
      </w:tr>
      <w:tr w:rsidR="00B340CF" w:rsidTr="00B340CF">
        <w:trPr>
          <w:jc w:val="center"/>
        </w:trPr>
        <w:tc>
          <w:tcPr>
            <w:tcW w:w="648" w:type="dxa"/>
          </w:tcPr>
          <w:p w:rsidR="00B340CF" w:rsidRDefault="00B340CF" w:rsidP="00B340CF">
            <w:pPr>
              <w:pStyle w:val="squish"/>
              <w:jc w:val="center"/>
            </w:pPr>
            <w:r>
              <w:t>11</w:t>
            </w:r>
          </w:p>
        </w:tc>
        <w:tc>
          <w:tcPr>
            <w:tcW w:w="561" w:type="dxa"/>
          </w:tcPr>
          <w:p w:rsidR="00B340CF" w:rsidRDefault="00B340CF" w:rsidP="00B340CF">
            <w:pPr>
              <w:pStyle w:val="squish"/>
              <w:jc w:val="center"/>
            </w:pPr>
            <w:r>
              <w:t>R</w:t>
            </w:r>
          </w:p>
        </w:tc>
        <w:tc>
          <w:tcPr>
            <w:tcW w:w="1223" w:type="dxa"/>
          </w:tcPr>
          <w:p w:rsidR="00B340CF" w:rsidRDefault="00B340CF" w:rsidP="00B340CF">
            <w:pPr>
              <w:pStyle w:val="squish"/>
              <w:jc w:val="center"/>
            </w:pPr>
            <w:r>
              <w:t>WB</w:t>
            </w:r>
          </w:p>
        </w:tc>
        <w:tc>
          <w:tcPr>
            <w:tcW w:w="1440" w:type="dxa"/>
          </w:tcPr>
          <w:p w:rsidR="00B340CF" w:rsidRDefault="00B340CF" w:rsidP="00B340CF">
            <w:pPr>
              <w:pStyle w:val="squish"/>
              <w:jc w:val="center"/>
            </w:pPr>
            <w:r>
              <w:t>10</w:t>
            </w:r>
          </w:p>
        </w:tc>
        <w:tc>
          <w:tcPr>
            <w:tcW w:w="2774" w:type="dxa"/>
          </w:tcPr>
          <w:p w:rsidR="00B340CF" w:rsidRDefault="00B340CF" w:rsidP="00B340CF">
            <w:pPr>
              <w:pStyle w:val="squish"/>
            </w:pPr>
            <w:r>
              <w:t>Moderate to light</w:t>
            </w:r>
          </w:p>
        </w:tc>
      </w:tr>
      <w:tr w:rsidR="00B340CF" w:rsidTr="00B340CF">
        <w:trPr>
          <w:jc w:val="center"/>
        </w:trPr>
        <w:tc>
          <w:tcPr>
            <w:tcW w:w="648" w:type="dxa"/>
          </w:tcPr>
          <w:p w:rsidR="00B340CF" w:rsidRDefault="00B340CF" w:rsidP="00B340CF">
            <w:pPr>
              <w:pStyle w:val="squish"/>
              <w:jc w:val="center"/>
            </w:pPr>
            <w:r>
              <w:t>12</w:t>
            </w:r>
          </w:p>
        </w:tc>
        <w:tc>
          <w:tcPr>
            <w:tcW w:w="561" w:type="dxa"/>
          </w:tcPr>
          <w:p w:rsidR="00B340CF" w:rsidRDefault="00B340CF" w:rsidP="00B340CF">
            <w:pPr>
              <w:pStyle w:val="squish"/>
              <w:jc w:val="center"/>
            </w:pPr>
            <w:r>
              <w:t>L</w:t>
            </w:r>
          </w:p>
        </w:tc>
        <w:tc>
          <w:tcPr>
            <w:tcW w:w="1223" w:type="dxa"/>
          </w:tcPr>
          <w:p w:rsidR="00B340CF" w:rsidRDefault="00B340CF" w:rsidP="00B340CF">
            <w:pPr>
              <w:pStyle w:val="squish"/>
              <w:jc w:val="center"/>
            </w:pPr>
            <w:r>
              <w:t>EB</w:t>
            </w:r>
          </w:p>
        </w:tc>
        <w:tc>
          <w:tcPr>
            <w:tcW w:w="1440" w:type="dxa"/>
          </w:tcPr>
          <w:p w:rsidR="00B340CF" w:rsidRDefault="00B340CF" w:rsidP="00B340CF">
            <w:pPr>
              <w:pStyle w:val="squish"/>
              <w:jc w:val="center"/>
            </w:pPr>
            <w:r>
              <w:t>40</w:t>
            </w:r>
          </w:p>
        </w:tc>
        <w:tc>
          <w:tcPr>
            <w:tcW w:w="2774" w:type="dxa"/>
          </w:tcPr>
          <w:p w:rsidR="00B340CF" w:rsidRDefault="00B340CF" w:rsidP="00B340CF">
            <w:pPr>
              <w:pStyle w:val="squish"/>
            </w:pPr>
            <w:r>
              <w:t>Light</w:t>
            </w:r>
          </w:p>
        </w:tc>
      </w:tr>
      <w:tr w:rsidR="00B340CF" w:rsidTr="00B340CF">
        <w:trPr>
          <w:jc w:val="center"/>
        </w:trPr>
        <w:tc>
          <w:tcPr>
            <w:tcW w:w="648" w:type="dxa"/>
          </w:tcPr>
          <w:p w:rsidR="00B340CF" w:rsidRDefault="00B340CF" w:rsidP="00B340CF">
            <w:pPr>
              <w:pStyle w:val="squish"/>
              <w:jc w:val="center"/>
            </w:pPr>
            <w:r>
              <w:t>13</w:t>
            </w:r>
          </w:p>
        </w:tc>
        <w:tc>
          <w:tcPr>
            <w:tcW w:w="561" w:type="dxa"/>
          </w:tcPr>
          <w:p w:rsidR="00B340CF" w:rsidRDefault="00B340CF" w:rsidP="00B340CF">
            <w:pPr>
              <w:pStyle w:val="squish"/>
              <w:jc w:val="center"/>
            </w:pPr>
            <w:r>
              <w:t>R</w:t>
            </w:r>
          </w:p>
        </w:tc>
        <w:tc>
          <w:tcPr>
            <w:tcW w:w="1223" w:type="dxa"/>
          </w:tcPr>
          <w:p w:rsidR="00B340CF" w:rsidRDefault="00B340CF" w:rsidP="00B340CF">
            <w:pPr>
              <w:pStyle w:val="squish"/>
              <w:jc w:val="center"/>
            </w:pPr>
            <w:r>
              <w:t>WB</w:t>
            </w:r>
          </w:p>
        </w:tc>
        <w:tc>
          <w:tcPr>
            <w:tcW w:w="1440" w:type="dxa"/>
          </w:tcPr>
          <w:p w:rsidR="00B340CF" w:rsidRDefault="00B340CF" w:rsidP="00B340CF">
            <w:pPr>
              <w:pStyle w:val="squish"/>
              <w:jc w:val="center"/>
            </w:pPr>
            <w:r>
              <w:t>35</w:t>
            </w:r>
          </w:p>
        </w:tc>
        <w:tc>
          <w:tcPr>
            <w:tcW w:w="2774" w:type="dxa"/>
          </w:tcPr>
          <w:p w:rsidR="00B340CF" w:rsidRDefault="00B340CF" w:rsidP="00B340CF">
            <w:pPr>
              <w:pStyle w:val="squish"/>
            </w:pPr>
            <w:r>
              <w:t>Light</w:t>
            </w:r>
          </w:p>
        </w:tc>
      </w:tr>
      <w:tr w:rsidR="00B340CF" w:rsidTr="00B340CF">
        <w:trPr>
          <w:jc w:val="center"/>
        </w:trPr>
        <w:tc>
          <w:tcPr>
            <w:tcW w:w="648" w:type="dxa"/>
          </w:tcPr>
          <w:p w:rsidR="00B340CF" w:rsidRDefault="00B340CF" w:rsidP="00B340CF">
            <w:pPr>
              <w:pStyle w:val="squish"/>
              <w:jc w:val="center"/>
            </w:pPr>
            <w:r>
              <w:t>14</w:t>
            </w:r>
          </w:p>
        </w:tc>
        <w:tc>
          <w:tcPr>
            <w:tcW w:w="561" w:type="dxa"/>
          </w:tcPr>
          <w:p w:rsidR="00B340CF" w:rsidRDefault="00B340CF" w:rsidP="00B340CF">
            <w:pPr>
              <w:pStyle w:val="squish"/>
              <w:jc w:val="center"/>
            </w:pPr>
            <w:r>
              <w:t>R</w:t>
            </w:r>
          </w:p>
        </w:tc>
        <w:tc>
          <w:tcPr>
            <w:tcW w:w="1223" w:type="dxa"/>
          </w:tcPr>
          <w:p w:rsidR="00B340CF" w:rsidRDefault="00B340CF" w:rsidP="00B340CF">
            <w:pPr>
              <w:pStyle w:val="squish"/>
              <w:jc w:val="center"/>
            </w:pPr>
            <w:r>
              <w:t>EB</w:t>
            </w:r>
          </w:p>
        </w:tc>
        <w:tc>
          <w:tcPr>
            <w:tcW w:w="1440" w:type="dxa"/>
          </w:tcPr>
          <w:p w:rsidR="00B340CF" w:rsidRDefault="00B340CF" w:rsidP="00B340CF">
            <w:pPr>
              <w:pStyle w:val="squish"/>
              <w:jc w:val="center"/>
            </w:pPr>
            <w:r>
              <w:t>40</w:t>
            </w:r>
          </w:p>
        </w:tc>
        <w:tc>
          <w:tcPr>
            <w:tcW w:w="2774" w:type="dxa"/>
          </w:tcPr>
          <w:p w:rsidR="00B340CF" w:rsidRDefault="00B340CF" w:rsidP="00B340CF">
            <w:pPr>
              <w:pStyle w:val="squish"/>
            </w:pPr>
            <w:r>
              <w:t>Light</w:t>
            </w:r>
          </w:p>
        </w:tc>
      </w:tr>
    </w:tbl>
    <w:p w:rsidR="00DB1770" w:rsidRDefault="00DB1770" w:rsidP="006B797F"/>
    <w:p w:rsidR="004A144D" w:rsidRDefault="00E5686A" w:rsidP="006B797F">
      <w:r>
        <w:lastRenderedPageBreak/>
        <w:t xml:space="preserve">Accelerometers were removed from the test truck </w:t>
      </w:r>
      <w:proofErr w:type="gramStart"/>
      <w:r>
        <w:t>at the conclusion of</w:t>
      </w:r>
      <w:proofErr w:type="gramEnd"/>
      <w:r>
        <w:t xml:space="preserve"> testing. </w:t>
      </w:r>
      <w:r w:rsidR="002935D4">
        <w:t>All sensors were removed from the structure the day after testing.</w:t>
      </w:r>
    </w:p>
    <w:p w:rsidR="00155E45" w:rsidRDefault="00155E45" w:rsidP="00155E45">
      <w:pPr>
        <w:pStyle w:val="Heading4"/>
      </w:pPr>
      <w:r>
        <w:t>Results &amp; Interpretation</w:t>
      </w:r>
    </w:p>
    <w:p w:rsidR="00A16EAD" w:rsidRDefault="00A16EAD" w:rsidP="00D275D4">
      <w:r>
        <w:t xml:space="preserve">Acceleration records for the bridge show that it was excited by the test truck. </w:t>
      </w:r>
      <w:r w:rsidR="007B4CB4">
        <w:t xml:space="preserve">As can be seen in the following plot, the structure experiences large vibrations shortly after the test truck enters the span. Data for some channels have been clipped for plot clarity. </w:t>
      </w:r>
    </w:p>
    <w:p w:rsidR="00A16EAD" w:rsidRDefault="00A16EAD" w:rsidP="00D275D4">
      <w:r w:rsidRPr="00A16EAD">
        <w:rPr>
          <w:noProof/>
        </w:rPr>
        <w:drawing>
          <wp:inline distT="0" distB="0" distL="0" distR="0" wp14:anchorId="331ED29D" wp14:editId="4082A4BB">
            <wp:extent cx="5486400" cy="1473005"/>
            <wp:effectExtent l="0" t="0" r="0" b="0"/>
            <wp:docPr id="15"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4"/>
                    <pic:cNvPicPr>
                      <a:picLocks noGrp="1" noChangeAspect="1"/>
                    </pic:cNvPicPr>
                  </pic:nvPicPr>
                  <pic:blipFill rotWithShape="1">
                    <a:blip r:embed="rId68">
                      <a:extLst>
                        <a:ext uri="{28A0092B-C50C-407E-A947-70E740481C1C}">
                          <a14:useLocalDpi xmlns:a14="http://schemas.microsoft.com/office/drawing/2010/main" val="0"/>
                        </a:ext>
                      </a:extLst>
                    </a:blip>
                    <a:srcRect l="6311" t="51333" r="6634"/>
                    <a:stretch/>
                  </pic:blipFill>
                  <pic:spPr>
                    <a:xfrm>
                      <a:off x="0" y="0"/>
                      <a:ext cx="5486400" cy="1473005"/>
                    </a:xfrm>
                    <a:prstGeom prst="rect">
                      <a:avLst/>
                    </a:prstGeom>
                  </pic:spPr>
                </pic:pic>
              </a:graphicData>
            </a:graphic>
          </wp:inline>
        </w:drawing>
      </w:r>
    </w:p>
    <w:p w:rsidR="00A16EAD" w:rsidRDefault="005604F5" w:rsidP="00D275D4">
      <w:r>
        <w:t>Examination of acceleration records for the test truck reveal that its motion is greatly increased when it is on the bridge deck versus when it is on normal roadway</w:t>
      </w:r>
      <w:r w:rsidR="003F4D97">
        <w:t xml:space="preserve"> and acceleration increases with increased vehicle speed</w:t>
      </w:r>
      <w:r>
        <w:t xml:space="preserve">. The plot below uses </w:t>
      </w:r>
      <w:r w:rsidR="00984F63">
        <w:t>the short-time Fourier transform (ST</w:t>
      </w:r>
      <w:r>
        <w:t xml:space="preserve">FT) </w:t>
      </w:r>
      <w:r w:rsidR="00984F63">
        <w:t>to show the frequency</w:t>
      </w:r>
      <w:r>
        <w:t xml:space="preserve"> content of the truck acceleration</w:t>
      </w:r>
      <w:r w:rsidR="00984F63">
        <w:t xml:space="preserve"> as it changes over time. It is evident from the plot that the truck begins to resonate shortly after entering the bridge at a frequency of 2-3Hz. </w:t>
      </w:r>
    </w:p>
    <w:p w:rsidR="00A16EAD" w:rsidRDefault="00A16EAD" w:rsidP="00A16EAD">
      <w:pPr>
        <w:jc w:val="center"/>
      </w:pPr>
      <w:r w:rsidRPr="00A16EAD">
        <w:rPr>
          <w:noProof/>
        </w:rPr>
        <w:lastRenderedPageBreak/>
        <w:drawing>
          <wp:inline distT="0" distB="0" distL="0" distR="0" wp14:anchorId="0A556242" wp14:editId="08A725D8">
            <wp:extent cx="4572000" cy="2496312"/>
            <wp:effectExtent l="0" t="0" r="0" b="0"/>
            <wp:docPr id="14" name="Picture 4" descr="F:\I76\I76\Analysis&amp;Results\Truck-Bridge\freq_content\Truck_Run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F:\I76\I76\Analysis&amp;Results\Truck-Bridge\freq_content\Truck_Run6.png"/>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572000" cy="2496312"/>
                    </a:xfrm>
                    <a:prstGeom prst="rect">
                      <a:avLst/>
                    </a:prstGeom>
                    <a:noFill/>
                    <a:ln>
                      <a:noFill/>
                    </a:ln>
                  </pic:spPr>
                </pic:pic>
              </a:graphicData>
            </a:graphic>
          </wp:inline>
        </w:drawing>
      </w:r>
    </w:p>
    <w:p w:rsidR="00D275D4" w:rsidRDefault="00984F63" w:rsidP="007B4CB4">
      <w:r>
        <w:t>Spectral analysis of truck acceleration data on normal roadway shows the truck has a natural frequency of approximately 2.</w:t>
      </w:r>
      <w:r w:rsidR="003F4D97">
        <w:t>7</w:t>
      </w:r>
      <w:r>
        <w:t xml:space="preserve">Hz. High damping in the vehicle serves to broaden the natural frequency peak, preventing precise modal parameter identification but also providing a range of forcing frequency content </w:t>
      </w:r>
      <w:r w:rsidR="007B4CB4">
        <w:t>that could induce resonance in the truck.</w:t>
      </w:r>
    </w:p>
    <w:p w:rsidR="00CB0CF3" w:rsidRDefault="00CB0CF3" w:rsidP="00CB0CF3">
      <w:pPr>
        <w:jc w:val="center"/>
      </w:pPr>
      <w:r>
        <w:rPr>
          <w:noProof/>
        </w:rPr>
        <w:drawing>
          <wp:inline distT="0" distB="0" distL="0" distR="0">
            <wp:extent cx="4754880" cy="23698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54880" cy="2369820"/>
                    </a:xfrm>
                    <a:prstGeom prst="rect">
                      <a:avLst/>
                    </a:prstGeom>
                    <a:noFill/>
                    <a:ln>
                      <a:noFill/>
                    </a:ln>
                  </pic:spPr>
                </pic:pic>
              </a:graphicData>
            </a:graphic>
          </wp:inline>
        </w:drawing>
      </w:r>
    </w:p>
    <w:p w:rsidR="00EC58A2" w:rsidRPr="00D275D4" w:rsidRDefault="00984F63" w:rsidP="00D275D4">
      <w:r>
        <w:t xml:space="preserve">These test results further confirm that the bridge vibrations are a result of vehicle-bridge interaction in which both the vehicle and bridge are </w:t>
      </w:r>
      <w:r w:rsidR="00EC58A2">
        <w:t xml:space="preserve">experiencing significant excitation. Simulation is required for further understanding of the mechanisms and influential parameters associated with this behavior. </w:t>
      </w:r>
    </w:p>
    <w:p w:rsidR="00D275D4" w:rsidRDefault="00D275D4" w:rsidP="00D275D4">
      <w:pPr>
        <w:pStyle w:val="Heading4"/>
      </w:pPr>
      <w:r>
        <w:lastRenderedPageBreak/>
        <w:t>FE Simulation</w:t>
      </w:r>
    </w:p>
    <w:p w:rsidR="004703CD" w:rsidRDefault="00EC58A2" w:rsidP="00EC58A2">
      <w:r>
        <w:t>An FE software package was chosen (LUSAS) that was capable of simulating vehicle-bridge interaction. This required the ability to model the geometry and dynamics of the bridge as well as the dynamics of a vehicle traveling over the bridge model. A</w:t>
      </w:r>
      <w:r w:rsidR="00CF14A4">
        <w:t xml:space="preserve"> plate and eccentric-beam (PEB) modelling approach </w:t>
      </w:r>
      <w:proofErr w:type="gramStart"/>
      <w:r w:rsidR="00CF14A4">
        <w:t>was</w:t>
      </w:r>
      <w:proofErr w:type="gramEnd"/>
      <w:r w:rsidR="00CF14A4">
        <w:t xml:space="preserve"> employed to reduce model complexity in anticipation of computationally heavy simulations. </w:t>
      </w:r>
      <w:r w:rsidR="00A648C8">
        <w:t xml:space="preserve">The geometry and material properties were assigned to match those of the 3D FE model that had already been validated. The two-span model detailed below was replicated to produce a model of all 11 spans of the bridge. </w:t>
      </w:r>
    </w:p>
    <w:p w:rsidR="004703CD" w:rsidRDefault="004703CD" w:rsidP="004703CD">
      <w:pPr>
        <w:pStyle w:val="Heading5"/>
      </w:pPr>
      <w:r>
        <w:t>Plate Eccentric-Beam Modeling</w:t>
      </w:r>
    </w:p>
    <w:p w:rsidR="00E01D52" w:rsidRDefault="004703CD" w:rsidP="00EC58A2">
      <w:r>
        <w:t xml:space="preserve">This class of model is much like a grillage model in that the vertical dimension of the bridge is flattened resulting in a 2D model. However, for a PEB model, the girders are offset from the deck plane. For the models used in this study, the offset was specified in the element attributes rather than physically relocating the beam nodes. In this way compatibility between the deck and girders did not need to be explicitly modeled as their nodes were coincident. </w:t>
      </w:r>
      <w:r w:rsidR="00E36645">
        <w:t>The cross-girders</w:t>
      </w:r>
      <w:r w:rsidR="006E5845">
        <w:t xml:space="preserve">, in contrast, </w:t>
      </w:r>
      <w:r w:rsidR="00E36645">
        <w:t xml:space="preserve">were </w:t>
      </w:r>
      <w:r w:rsidR="006E5845">
        <w:t>modeled at the elevation of their centroidal axis</w:t>
      </w:r>
      <w:r w:rsidR="00E01D52" w:rsidRPr="00E01D52">
        <w:t xml:space="preserve"> </w:t>
      </w:r>
      <w:r w:rsidR="00E01D52">
        <w:t>thereby allowing for correct placement of boundary conditions and making it easier for a given box-girder to support adjacent discontinuous spans</w:t>
      </w:r>
      <w:r w:rsidR="006E5845">
        <w:t>.</w:t>
      </w:r>
    </w:p>
    <w:p w:rsidR="00F50808" w:rsidRDefault="006E5845" w:rsidP="00EC58A2">
      <w:r>
        <w:lastRenderedPageBreak/>
        <w:t xml:space="preserve"> </w:t>
      </w:r>
      <w:r w:rsidR="00F50808">
        <w:rPr>
          <w:noProof/>
        </w:rPr>
        <w:drawing>
          <wp:inline distT="0" distB="0" distL="0" distR="0" wp14:anchorId="4B0CE49C" wp14:editId="1DC31DCD">
            <wp:extent cx="5486400" cy="24917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486400" cy="2491740"/>
                    </a:xfrm>
                    <a:prstGeom prst="rect">
                      <a:avLst/>
                    </a:prstGeom>
                  </pic:spPr>
                </pic:pic>
              </a:graphicData>
            </a:graphic>
          </wp:inline>
        </w:drawing>
      </w:r>
    </w:p>
    <w:p w:rsidR="00BF159E" w:rsidRDefault="00BF159E" w:rsidP="00EC58A2">
      <w:r>
        <w:t xml:space="preserve">Due to the 2D nature of the model type, the </w:t>
      </w:r>
      <w:r w:rsidR="00BE70E4">
        <w:t xml:space="preserve">chevron and x-framed diaphragms were </w:t>
      </w:r>
      <w:r>
        <w:t>represented with</w:t>
      </w:r>
      <w:r w:rsidR="00BE70E4">
        <w:t xml:space="preserve"> 2D beam elements</w:t>
      </w:r>
      <w:r w:rsidR="009459EF">
        <w:t xml:space="preserve"> coplanar with the</w:t>
      </w:r>
      <w:r w:rsidR="00BE70E4">
        <w:t xml:space="preserve"> deck</w:t>
      </w:r>
      <w:r>
        <w:t xml:space="preserve">. Care was taken to ensure the nodes of these diaphragm beam elements did not coincide with deck nodes except at girder intersections </w:t>
      </w:r>
      <w:proofErr w:type="gramStart"/>
      <w:r>
        <w:t>so as to</w:t>
      </w:r>
      <w:proofErr w:type="gramEnd"/>
      <w:r>
        <w:t xml:space="preserve"> prevent composite action between diaphragms and deck. </w:t>
      </w:r>
      <w:r w:rsidR="00A648C8">
        <w:t>The diaphragm beam elements were assigned a stiffness such that the structural natural frequencies matched those of the previously validated model and experimental data.</w:t>
      </w:r>
    </w:p>
    <w:p w:rsidR="00C271D1" w:rsidRDefault="00C271D1" w:rsidP="00EC58A2">
      <w:r>
        <w:rPr>
          <w:noProof/>
        </w:rPr>
        <w:drawing>
          <wp:inline distT="0" distB="0" distL="0" distR="0" wp14:anchorId="10C11195" wp14:editId="270F2D96">
            <wp:extent cx="5486400" cy="217360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86400" cy="2173605"/>
                    </a:xfrm>
                    <a:prstGeom prst="rect">
                      <a:avLst/>
                    </a:prstGeom>
                  </pic:spPr>
                </pic:pic>
              </a:graphicData>
            </a:graphic>
          </wp:inline>
        </w:drawing>
      </w:r>
    </w:p>
    <w:p w:rsidR="00E01D52" w:rsidRDefault="00E01D52" w:rsidP="00EC58A2">
      <w:r>
        <w:t xml:space="preserve">The elevation of those elements which act compositely with the deck is important for accuracy, and while they were modeled on a single plane, the eccentricity of the elements was specified </w:t>
      </w:r>
      <w:r>
        <w:lastRenderedPageBreak/>
        <w:t>to effectively offset the elements to the correct elevation while maintaining the simplicity of the model. The image above shows the effective elevation of components when rendered with specified eccentricities.</w:t>
      </w:r>
    </w:p>
    <w:p w:rsidR="00A648C8" w:rsidRDefault="00A648C8" w:rsidP="00A648C8">
      <w:pPr>
        <w:pStyle w:val="Heading5"/>
      </w:pPr>
      <w:r>
        <w:t>Bearings and Pedestals</w:t>
      </w:r>
    </w:p>
    <w:p w:rsidR="004A40D7" w:rsidRDefault="001E1C9D" w:rsidP="001E1C9D">
      <w:r>
        <w:t>Beam elements with very high stiffness</w:t>
      </w:r>
      <w:r w:rsidR="00E01D52">
        <w:t xml:space="preserve"> and zero density (weightless)</w:t>
      </w:r>
      <w:r>
        <w:t xml:space="preserve"> were used in place of rigid links to connect the cross-girder beam nodes to the stringer nodes since LUSAS does not include rigid links in their element library. These beam elements had all rotation released at the top end. </w:t>
      </w:r>
      <w:r w:rsidR="00892862">
        <w:t xml:space="preserve">The following table summarizes the additional translational releases </w:t>
      </w:r>
      <w:r w:rsidR="004A40D7">
        <w:t>assigned.</w:t>
      </w:r>
      <w:r w:rsidR="009459EF">
        <w:t xml:space="preserve"> Girders 4 &amp; 5 were also restrained transversely with what is commonly referred to as an alignment bearing. </w:t>
      </w:r>
    </w:p>
    <w:tbl>
      <w:tblPr>
        <w:tblStyle w:val="TableGrid"/>
        <w:tblW w:w="8611" w:type="dxa"/>
        <w:jc w:val="center"/>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461"/>
        <w:gridCol w:w="925"/>
        <w:gridCol w:w="905"/>
        <w:gridCol w:w="883"/>
        <w:gridCol w:w="3437"/>
      </w:tblGrid>
      <w:tr w:rsidR="009459EF" w:rsidTr="009459EF">
        <w:trPr>
          <w:trHeight w:val="216"/>
          <w:jc w:val="center"/>
        </w:trPr>
        <w:tc>
          <w:tcPr>
            <w:tcW w:w="2461" w:type="dxa"/>
            <w:vAlign w:val="bottom"/>
          </w:tcPr>
          <w:p w:rsidR="009459EF" w:rsidRDefault="009459EF" w:rsidP="009459EF">
            <w:pPr>
              <w:pStyle w:val="squish"/>
              <w:jc w:val="right"/>
            </w:pPr>
          </w:p>
        </w:tc>
        <w:tc>
          <w:tcPr>
            <w:tcW w:w="925" w:type="dxa"/>
            <w:vAlign w:val="bottom"/>
          </w:tcPr>
          <w:p w:rsidR="009459EF" w:rsidRDefault="009459EF" w:rsidP="009459EF">
            <w:pPr>
              <w:pStyle w:val="squish"/>
              <w:jc w:val="center"/>
            </w:pPr>
            <w:r>
              <w:t>TX</w:t>
            </w:r>
          </w:p>
        </w:tc>
        <w:tc>
          <w:tcPr>
            <w:tcW w:w="905" w:type="dxa"/>
            <w:vAlign w:val="bottom"/>
          </w:tcPr>
          <w:p w:rsidR="009459EF" w:rsidRDefault="009459EF" w:rsidP="009459EF">
            <w:pPr>
              <w:pStyle w:val="squish"/>
              <w:jc w:val="center"/>
            </w:pPr>
            <w:r>
              <w:t>TY</w:t>
            </w:r>
          </w:p>
        </w:tc>
        <w:tc>
          <w:tcPr>
            <w:tcW w:w="883" w:type="dxa"/>
            <w:tcBorders>
              <w:right w:val="nil"/>
            </w:tcBorders>
            <w:vAlign w:val="bottom"/>
          </w:tcPr>
          <w:p w:rsidR="009459EF" w:rsidRDefault="009459EF" w:rsidP="009459EF">
            <w:pPr>
              <w:pStyle w:val="squish"/>
              <w:jc w:val="center"/>
            </w:pPr>
            <w:r>
              <w:t>TZ</w:t>
            </w:r>
          </w:p>
        </w:tc>
        <w:tc>
          <w:tcPr>
            <w:tcW w:w="3437" w:type="dxa"/>
            <w:vMerge w:val="restart"/>
            <w:tcBorders>
              <w:top w:val="nil"/>
              <w:left w:val="nil"/>
              <w:bottom w:val="single" w:sz="4" w:space="0" w:color="auto"/>
              <w:right w:val="nil"/>
            </w:tcBorders>
            <w:vAlign w:val="bottom"/>
          </w:tcPr>
          <w:p w:rsidR="009459EF" w:rsidRDefault="009459EF" w:rsidP="009459EF">
            <w:pPr>
              <w:pStyle w:val="squish"/>
              <w:jc w:val="right"/>
              <w:rPr>
                <w:noProof/>
              </w:rPr>
            </w:pPr>
            <w:r>
              <w:rPr>
                <w:noProof/>
              </w:rPr>
              <w:drawing>
                <wp:inline distT="0" distB="0" distL="0" distR="0" wp14:anchorId="0A2BF8B3" wp14:editId="53F09164">
                  <wp:extent cx="2045718" cy="1063625"/>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9459EF" w:rsidTr="009459EF">
        <w:trPr>
          <w:trHeight w:val="216"/>
          <w:jc w:val="center"/>
        </w:trPr>
        <w:tc>
          <w:tcPr>
            <w:tcW w:w="2461" w:type="dxa"/>
            <w:vAlign w:val="bottom"/>
          </w:tcPr>
          <w:p w:rsidR="009459EF" w:rsidRDefault="009459EF" w:rsidP="009459EF">
            <w:pPr>
              <w:pStyle w:val="squish"/>
            </w:pPr>
            <w:r>
              <w:t>Fixed (Pedestals)</w:t>
            </w:r>
          </w:p>
        </w:tc>
        <w:tc>
          <w:tcPr>
            <w:tcW w:w="925" w:type="dxa"/>
            <w:vAlign w:val="bottom"/>
          </w:tcPr>
          <w:p w:rsidR="009459EF" w:rsidRDefault="009459EF" w:rsidP="009459EF">
            <w:pPr>
              <w:pStyle w:val="squish"/>
              <w:jc w:val="center"/>
            </w:pPr>
            <w:r>
              <w:t>F</w:t>
            </w:r>
          </w:p>
        </w:tc>
        <w:tc>
          <w:tcPr>
            <w:tcW w:w="905" w:type="dxa"/>
            <w:vAlign w:val="bottom"/>
          </w:tcPr>
          <w:p w:rsidR="009459EF" w:rsidRDefault="009459EF" w:rsidP="009459EF">
            <w:pPr>
              <w:pStyle w:val="squish"/>
              <w:jc w:val="center"/>
            </w:pPr>
            <w:r>
              <w:t>F</w:t>
            </w:r>
          </w:p>
        </w:tc>
        <w:tc>
          <w:tcPr>
            <w:tcW w:w="883" w:type="dxa"/>
            <w:tcBorders>
              <w:right w:val="nil"/>
            </w:tcBorders>
            <w:vAlign w:val="bottom"/>
          </w:tcPr>
          <w:p w:rsidR="009459EF" w:rsidRDefault="009459EF" w:rsidP="009459EF">
            <w:pPr>
              <w:pStyle w:val="squish"/>
              <w:jc w:val="center"/>
            </w:pPr>
            <w:r>
              <w:t>F</w:t>
            </w:r>
          </w:p>
        </w:tc>
        <w:tc>
          <w:tcPr>
            <w:tcW w:w="3437" w:type="dxa"/>
            <w:vMerge/>
            <w:tcBorders>
              <w:top w:val="single" w:sz="4" w:space="0" w:color="auto"/>
              <w:left w:val="nil"/>
              <w:bottom w:val="single" w:sz="4" w:space="0" w:color="auto"/>
              <w:right w:val="nil"/>
            </w:tcBorders>
            <w:vAlign w:val="bottom"/>
          </w:tcPr>
          <w:p w:rsidR="009459EF" w:rsidRDefault="009459EF" w:rsidP="009459EF">
            <w:pPr>
              <w:pStyle w:val="squish"/>
              <w:jc w:val="right"/>
            </w:pPr>
          </w:p>
        </w:tc>
      </w:tr>
      <w:tr w:rsidR="009459EF" w:rsidTr="009459EF">
        <w:trPr>
          <w:trHeight w:val="216"/>
          <w:jc w:val="center"/>
        </w:trPr>
        <w:tc>
          <w:tcPr>
            <w:tcW w:w="2461" w:type="dxa"/>
            <w:vAlign w:val="bottom"/>
          </w:tcPr>
          <w:p w:rsidR="009459EF" w:rsidRDefault="009459EF" w:rsidP="009459EF">
            <w:pPr>
              <w:pStyle w:val="squish"/>
            </w:pPr>
            <w:r>
              <w:t>Expansion (Elastomeric)</w:t>
            </w:r>
          </w:p>
        </w:tc>
        <w:tc>
          <w:tcPr>
            <w:tcW w:w="925" w:type="dxa"/>
            <w:vAlign w:val="bottom"/>
          </w:tcPr>
          <w:p w:rsidR="009459EF" w:rsidRDefault="009459EF" w:rsidP="009459EF">
            <w:pPr>
              <w:pStyle w:val="squish"/>
              <w:jc w:val="center"/>
            </w:pPr>
            <w:r>
              <w:t>R</w:t>
            </w:r>
          </w:p>
        </w:tc>
        <w:tc>
          <w:tcPr>
            <w:tcW w:w="905" w:type="dxa"/>
            <w:vAlign w:val="bottom"/>
          </w:tcPr>
          <w:p w:rsidR="009459EF" w:rsidRDefault="009459EF" w:rsidP="009459EF">
            <w:pPr>
              <w:pStyle w:val="squish"/>
              <w:jc w:val="center"/>
            </w:pPr>
            <w:r>
              <w:t>F</w:t>
            </w:r>
          </w:p>
        </w:tc>
        <w:tc>
          <w:tcPr>
            <w:tcW w:w="883" w:type="dxa"/>
            <w:tcBorders>
              <w:right w:val="nil"/>
            </w:tcBorders>
            <w:vAlign w:val="bottom"/>
          </w:tcPr>
          <w:p w:rsidR="009459EF" w:rsidRDefault="009459EF" w:rsidP="009459EF">
            <w:pPr>
              <w:pStyle w:val="squish"/>
              <w:jc w:val="center"/>
            </w:pPr>
            <w:r>
              <w:t>R</w:t>
            </w:r>
          </w:p>
        </w:tc>
        <w:tc>
          <w:tcPr>
            <w:tcW w:w="3437" w:type="dxa"/>
            <w:vMerge/>
            <w:tcBorders>
              <w:top w:val="single" w:sz="4" w:space="0" w:color="auto"/>
              <w:left w:val="nil"/>
              <w:bottom w:val="single" w:sz="4" w:space="0" w:color="auto"/>
              <w:right w:val="nil"/>
            </w:tcBorders>
            <w:vAlign w:val="bottom"/>
          </w:tcPr>
          <w:p w:rsidR="009459EF" w:rsidRDefault="009459EF" w:rsidP="009459EF">
            <w:pPr>
              <w:pStyle w:val="squish"/>
              <w:jc w:val="right"/>
            </w:pPr>
          </w:p>
        </w:tc>
      </w:tr>
      <w:tr w:rsidR="009459EF" w:rsidTr="009459EF">
        <w:trPr>
          <w:trHeight w:val="216"/>
          <w:jc w:val="center"/>
        </w:trPr>
        <w:tc>
          <w:tcPr>
            <w:tcW w:w="2461" w:type="dxa"/>
            <w:vAlign w:val="bottom"/>
          </w:tcPr>
          <w:p w:rsidR="009459EF" w:rsidRDefault="009459EF" w:rsidP="004A40D7">
            <w:pPr>
              <w:pStyle w:val="squish"/>
            </w:pPr>
            <w:r>
              <w:t>Expansion (Alignment)</w:t>
            </w:r>
          </w:p>
        </w:tc>
        <w:tc>
          <w:tcPr>
            <w:tcW w:w="925" w:type="dxa"/>
            <w:vAlign w:val="bottom"/>
          </w:tcPr>
          <w:p w:rsidR="009459EF" w:rsidRDefault="009459EF" w:rsidP="00927F06">
            <w:pPr>
              <w:pStyle w:val="squish"/>
              <w:jc w:val="center"/>
            </w:pPr>
            <w:r>
              <w:t>F</w:t>
            </w:r>
          </w:p>
        </w:tc>
        <w:tc>
          <w:tcPr>
            <w:tcW w:w="905" w:type="dxa"/>
            <w:vAlign w:val="bottom"/>
          </w:tcPr>
          <w:p w:rsidR="009459EF" w:rsidRDefault="009459EF" w:rsidP="00927F06">
            <w:pPr>
              <w:pStyle w:val="squish"/>
              <w:jc w:val="center"/>
            </w:pPr>
            <w:r>
              <w:t>F</w:t>
            </w:r>
          </w:p>
        </w:tc>
        <w:tc>
          <w:tcPr>
            <w:tcW w:w="883" w:type="dxa"/>
            <w:tcBorders>
              <w:right w:val="nil"/>
            </w:tcBorders>
            <w:vAlign w:val="bottom"/>
          </w:tcPr>
          <w:p w:rsidR="009459EF" w:rsidRDefault="009459EF" w:rsidP="00927F06">
            <w:pPr>
              <w:pStyle w:val="squish"/>
              <w:jc w:val="center"/>
            </w:pPr>
            <w:r>
              <w:t>R</w:t>
            </w:r>
          </w:p>
        </w:tc>
        <w:tc>
          <w:tcPr>
            <w:tcW w:w="3437" w:type="dxa"/>
            <w:vMerge/>
            <w:tcBorders>
              <w:top w:val="single" w:sz="4" w:space="0" w:color="auto"/>
              <w:left w:val="nil"/>
              <w:bottom w:val="single" w:sz="4" w:space="0" w:color="auto"/>
              <w:right w:val="nil"/>
            </w:tcBorders>
            <w:vAlign w:val="bottom"/>
          </w:tcPr>
          <w:p w:rsidR="009459EF" w:rsidRDefault="009459EF" w:rsidP="009459EF">
            <w:pPr>
              <w:pStyle w:val="squish"/>
              <w:jc w:val="right"/>
            </w:pPr>
          </w:p>
        </w:tc>
      </w:tr>
      <w:tr w:rsidR="009459EF" w:rsidTr="009459EF">
        <w:trPr>
          <w:trHeight w:val="216"/>
          <w:jc w:val="center"/>
        </w:trPr>
        <w:tc>
          <w:tcPr>
            <w:tcW w:w="5174" w:type="dxa"/>
            <w:gridSpan w:val="4"/>
            <w:tcBorders>
              <w:right w:val="nil"/>
            </w:tcBorders>
            <w:vAlign w:val="bottom"/>
          </w:tcPr>
          <w:p w:rsidR="009459EF" w:rsidRDefault="009459EF" w:rsidP="00927F06">
            <w:pPr>
              <w:pStyle w:val="squish"/>
              <w:jc w:val="right"/>
            </w:pPr>
            <w:r>
              <w:t>F – fixed; R – released</w:t>
            </w:r>
          </w:p>
        </w:tc>
        <w:tc>
          <w:tcPr>
            <w:tcW w:w="3437" w:type="dxa"/>
            <w:vMerge/>
            <w:tcBorders>
              <w:top w:val="single" w:sz="4" w:space="0" w:color="auto"/>
              <w:left w:val="nil"/>
              <w:bottom w:val="nil"/>
              <w:right w:val="nil"/>
            </w:tcBorders>
            <w:vAlign w:val="bottom"/>
          </w:tcPr>
          <w:p w:rsidR="009459EF" w:rsidRDefault="009459EF" w:rsidP="009459EF">
            <w:pPr>
              <w:pStyle w:val="squish"/>
              <w:jc w:val="right"/>
            </w:pPr>
          </w:p>
        </w:tc>
      </w:tr>
    </w:tbl>
    <w:p w:rsidR="00A648C8" w:rsidRDefault="00927F06" w:rsidP="00EC58A2">
      <w:r>
        <w:t>The cross-girders were assigned boundary conditions by applying restraint to two nodes.</w:t>
      </w:r>
      <w:r w:rsidR="00E01D52">
        <w:t xml:space="preserve"> Translation was restrained in all three principle directions as well as rotation about the girder’s length. The rotational restraint was necessary to maintain stability and accurately represent the bolted connection between pier and box-girder. </w:t>
      </w:r>
      <w:r>
        <w:t xml:space="preserve"> The following table summarizes the restraint applied to the nodes at either end of the cross-girder. </w:t>
      </w:r>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927F06" w:rsidTr="009459EF">
        <w:trPr>
          <w:trHeight w:val="216"/>
          <w:jc w:val="center"/>
        </w:trPr>
        <w:tc>
          <w:tcPr>
            <w:tcW w:w="1524" w:type="dxa"/>
            <w:tcBorders>
              <w:top w:val="nil"/>
              <w:bottom w:val="single" w:sz="4" w:space="0" w:color="auto"/>
              <w:right w:val="single" w:sz="4" w:space="0" w:color="auto"/>
            </w:tcBorders>
            <w:vAlign w:val="bottom"/>
          </w:tcPr>
          <w:p w:rsidR="00927F06" w:rsidRDefault="00927F06" w:rsidP="009459EF">
            <w:pPr>
              <w:pStyle w:val="squish"/>
              <w:jc w:val="right"/>
            </w:pPr>
          </w:p>
        </w:tc>
        <w:tc>
          <w:tcPr>
            <w:tcW w:w="466" w:type="dxa"/>
            <w:tcBorders>
              <w:top w:val="nil"/>
              <w:left w:val="single" w:sz="4" w:space="0" w:color="auto"/>
              <w:bottom w:val="single" w:sz="4" w:space="0" w:color="auto"/>
              <w:right w:val="single" w:sz="4" w:space="0" w:color="auto"/>
            </w:tcBorders>
            <w:vAlign w:val="bottom"/>
          </w:tcPr>
          <w:p w:rsidR="00927F06" w:rsidRDefault="00927F06" w:rsidP="009459EF">
            <w:pPr>
              <w:pStyle w:val="squish"/>
              <w:jc w:val="center"/>
            </w:pPr>
            <w:r>
              <w:t>DX</w:t>
            </w:r>
          </w:p>
        </w:tc>
        <w:tc>
          <w:tcPr>
            <w:tcW w:w="459" w:type="dxa"/>
            <w:tcBorders>
              <w:top w:val="nil"/>
              <w:left w:val="single" w:sz="4" w:space="0" w:color="auto"/>
              <w:bottom w:val="single" w:sz="4" w:space="0" w:color="auto"/>
              <w:right w:val="single" w:sz="4" w:space="0" w:color="auto"/>
            </w:tcBorders>
            <w:vAlign w:val="bottom"/>
          </w:tcPr>
          <w:p w:rsidR="00927F06" w:rsidRDefault="00927F06" w:rsidP="009459EF">
            <w:pPr>
              <w:pStyle w:val="squish"/>
              <w:jc w:val="center"/>
            </w:pPr>
            <w:r>
              <w:t>DY</w:t>
            </w:r>
          </w:p>
        </w:tc>
        <w:tc>
          <w:tcPr>
            <w:tcW w:w="455" w:type="dxa"/>
            <w:tcBorders>
              <w:top w:val="nil"/>
              <w:left w:val="single" w:sz="4" w:space="0" w:color="auto"/>
              <w:bottom w:val="single" w:sz="4" w:space="0" w:color="auto"/>
              <w:right w:val="single" w:sz="4" w:space="0" w:color="auto"/>
            </w:tcBorders>
            <w:vAlign w:val="bottom"/>
          </w:tcPr>
          <w:p w:rsidR="00927F06" w:rsidRDefault="00927F06" w:rsidP="009459EF">
            <w:pPr>
              <w:pStyle w:val="squish"/>
              <w:jc w:val="center"/>
            </w:pPr>
            <w:r>
              <w:t>DZ</w:t>
            </w:r>
          </w:p>
        </w:tc>
        <w:tc>
          <w:tcPr>
            <w:tcW w:w="450" w:type="dxa"/>
            <w:tcBorders>
              <w:top w:val="nil"/>
              <w:left w:val="single" w:sz="4" w:space="0" w:color="auto"/>
              <w:bottom w:val="single" w:sz="4" w:space="0" w:color="auto"/>
              <w:right w:val="single" w:sz="4" w:space="0" w:color="auto"/>
            </w:tcBorders>
            <w:vAlign w:val="bottom"/>
          </w:tcPr>
          <w:p w:rsidR="00927F06" w:rsidRDefault="00927F06" w:rsidP="009459EF">
            <w:pPr>
              <w:pStyle w:val="squish"/>
              <w:jc w:val="center"/>
            </w:pPr>
            <w:r>
              <w:t>RX</w:t>
            </w:r>
          </w:p>
        </w:tc>
        <w:tc>
          <w:tcPr>
            <w:tcW w:w="443" w:type="dxa"/>
            <w:tcBorders>
              <w:top w:val="nil"/>
              <w:left w:val="single" w:sz="4" w:space="0" w:color="auto"/>
              <w:bottom w:val="single" w:sz="4" w:space="0" w:color="auto"/>
              <w:right w:val="single" w:sz="4" w:space="0" w:color="auto"/>
            </w:tcBorders>
            <w:vAlign w:val="bottom"/>
          </w:tcPr>
          <w:p w:rsidR="00927F06" w:rsidRDefault="00927F06" w:rsidP="009459EF">
            <w:pPr>
              <w:pStyle w:val="squish"/>
              <w:jc w:val="center"/>
            </w:pPr>
            <w:r>
              <w:t>RY</w:t>
            </w:r>
          </w:p>
        </w:tc>
        <w:tc>
          <w:tcPr>
            <w:tcW w:w="439" w:type="dxa"/>
            <w:tcBorders>
              <w:top w:val="nil"/>
              <w:left w:val="single" w:sz="4" w:space="0" w:color="auto"/>
              <w:bottom w:val="single" w:sz="4" w:space="0" w:color="auto"/>
            </w:tcBorders>
            <w:vAlign w:val="bottom"/>
          </w:tcPr>
          <w:p w:rsidR="00927F06" w:rsidRDefault="00927F06" w:rsidP="009459EF">
            <w:pPr>
              <w:pStyle w:val="squish"/>
              <w:jc w:val="center"/>
            </w:pPr>
            <w:r>
              <w:t>RZ</w:t>
            </w:r>
          </w:p>
        </w:tc>
        <w:tc>
          <w:tcPr>
            <w:tcW w:w="3437" w:type="dxa"/>
            <w:vMerge w:val="restart"/>
            <w:vAlign w:val="bottom"/>
          </w:tcPr>
          <w:p w:rsidR="00927F06" w:rsidRDefault="00927F06" w:rsidP="009459EF">
            <w:pPr>
              <w:pStyle w:val="squish"/>
              <w:jc w:val="right"/>
            </w:pPr>
            <w:r>
              <w:rPr>
                <w:noProof/>
              </w:rPr>
              <w:drawing>
                <wp:inline distT="0" distB="0" distL="0" distR="0" wp14:anchorId="7865AF42" wp14:editId="70015CE0">
                  <wp:extent cx="2045718" cy="1063625"/>
                  <wp:effectExtent l="0" t="0" r="0" b="317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927F06" w:rsidTr="009459EF">
        <w:trPr>
          <w:trHeight w:val="216"/>
          <w:jc w:val="center"/>
        </w:trPr>
        <w:tc>
          <w:tcPr>
            <w:tcW w:w="1524" w:type="dxa"/>
            <w:tcBorders>
              <w:top w:val="single" w:sz="4" w:space="0" w:color="auto"/>
              <w:bottom w:val="single" w:sz="4" w:space="0" w:color="auto"/>
              <w:right w:val="single" w:sz="4" w:space="0" w:color="auto"/>
            </w:tcBorders>
            <w:vAlign w:val="bottom"/>
          </w:tcPr>
          <w:p w:rsidR="00927F06" w:rsidRDefault="00927F06" w:rsidP="009459EF">
            <w:pPr>
              <w:pStyle w:val="squish"/>
              <w:jc w:val="right"/>
            </w:pPr>
            <w:r>
              <w:t>@ East Piers</w:t>
            </w:r>
          </w:p>
        </w:tc>
        <w:tc>
          <w:tcPr>
            <w:tcW w:w="466"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F</w:t>
            </w:r>
          </w:p>
        </w:tc>
        <w:tc>
          <w:tcPr>
            <w:tcW w:w="459"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rsidR="00927F06" w:rsidRDefault="009B4CFB" w:rsidP="009459EF">
            <w:pPr>
              <w:pStyle w:val="squish"/>
              <w:jc w:val="center"/>
            </w:pPr>
            <w:r>
              <w:t>R</w:t>
            </w:r>
          </w:p>
        </w:tc>
        <w:tc>
          <w:tcPr>
            <w:tcW w:w="439" w:type="dxa"/>
            <w:tcBorders>
              <w:top w:val="single" w:sz="4" w:space="0" w:color="auto"/>
              <w:left w:val="single" w:sz="4" w:space="0" w:color="auto"/>
              <w:bottom w:val="single" w:sz="4" w:space="0" w:color="auto"/>
            </w:tcBorders>
            <w:vAlign w:val="bottom"/>
          </w:tcPr>
          <w:p w:rsidR="00927F06" w:rsidRDefault="009B4CFB" w:rsidP="009459EF">
            <w:pPr>
              <w:pStyle w:val="squish"/>
              <w:jc w:val="center"/>
            </w:pPr>
            <w:r>
              <w:t>R</w:t>
            </w:r>
          </w:p>
        </w:tc>
        <w:tc>
          <w:tcPr>
            <w:tcW w:w="3437" w:type="dxa"/>
            <w:vMerge/>
            <w:vAlign w:val="bottom"/>
          </w:tcPr>
          <w:p w:rsidR="00927F06" w:rsidRDefault="00927F06" w:rsidP="009459EF">
            <w:pPr>
              <w:pStyle w:val="squish"/>
              <w:jc w:val="right"/>
            </w:pPr>
          </w:p>
        </w:tc>
      </w:tr>
      <w:tr w:rsidR="00927F06" w:rsidTr="009459EF">
        <w:trPr>
          <w:trHeight w:val="216"/>
          <w:jc w:val="center"/>
        </w:trPr>
        <w:tc>
          <w:tcPr>
            <w:tcW w:w="1524" w:type="dxa"/>
            <w:tcBorders>
              <w:top w:val="single" w:sz="4" w:space="0" w:color="auto"/>
              <w:bottom w:val="single" w:sz="4" w:space="0" w:color="auto"/>
              <w:right w:val="single" w:sz="4" w:space="0" w:color="auto"/>
            </w:tcBorders>
            <w:vAlign w:val="bottom"/>
          </w:tcPr>
          <w:p w:rsidR="00927F06" w:rsidRDefault="00927F06" w:rsidP="009459EF">
            <w:pPr>
              <w:pStyle w:val="squish"/>
              <w:jc w:val="right"/>
            </w:pPr>
            <w:r>
              <w:t>@ West Piers</w:t>
            </w:r>
          </w:p>
        </w:tc>
        <w:tc>
          <w:tcPr>
            <w:tcW w:w="466"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R</w:t>
            </w:r>
          </w:p>
        </w:tc>
        <w:tc>
          <w:tcPr>
            <w:tcW w:w="459"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rsidR="00927F06" w:rsidRDefault="00927F06" w:rsidP="009459EF">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rsidR="00927F06" w:rsidRDefault="009B4CFB" w:rsidP="009459EF">
            <w:pPr>
              <w:pStyle w:val="squish"/>
              <w:jc w:val="center"/>
            </w:pPr>
            <w:r>
              <w:t>R</w:t>
            </w:r>
          </w:p>
        </w:tc>
        <w:tc>
          <w:tcPr>
            <w:tcW w:w="439" w:type="dxa"/>
            <w:tcBorders>
              <w:top w:val="single" w:sz="4" w:space="0" w:color="auto"/>
              <w:left w:val="single" w:sz="4" w:space="0" w:color="auto"/>
              <w:bottom w:val="single" w:sz="4" w:space="0" w:color="auto"/>
            </w:tcBorders>
            <w:vAlign w:val="bottom"/>
          </w:tcPr>
          <w:p w:rsidR="00927F06" w:rsidRDefault="009B4CFB" w:rsidP="009459EF">
            <w:pPr>
              <w:pStyle w:val="squish"/>
              <w:jc w:val="center"/>
            </w:pPr>
            <w:r>
              <w:t>R</w:t>
            </w:r>
          </w:p>
        </w:tc>
        <w:tc>
          <w:tcPr>
            <w:tcW w:w="3437" w:type="dxa"/>
            <w:vMerge/>
            <w:vAlign w:val="bottom"/>
          </w:tcPr>
          <w:p w:rsidR="00927F06" w:rsidRDefault="00927F06" w:rsidP="009459EF">
            <w:pPr>
              <w:pStyle w:val="squish"/>
              <w:jc w:val="right"/>
            </w:pPr>
          </w:p>
        </w:tc>
      </w:tr>
      <w:tr w:rsidR="00927F06" w:rsidTr="009459EF">
        <w:trPr>
          <w:trHeight w:val="216"/>
          <w:jc w:val="center"/>
        </w:trPr>
        <w:tc>
          <w:tcPr>
            <w:tcW w:w="4236" w:type="dxa"/>
            <w:gridSpan w:val="7"/>
            <w:tcBorders>
              <w:top w:val="single" w:sz="4" w:space="0" w:color="auto"/>
            </w:tcBorders>
            <w:vAlign w:val="center"/>
          </w:tcPr>
          <w:p w:rsidR="00927F06" w:rsidRDefault="00927F06" w:rsidP="009459EF">
            <w:pPr>
              <w:pStyle w:val="squish"/>
              <w:jc w:val="right"/>
            </w:pPr>
            <w:r>
              <w:t>F – fixed; R – released</w:t>
            </w:r>
          </w:p>
        </w:tc>
        <w:tc>
          <w:tcPr>
            <w:tcW w:w="3437" w:type="dxa"/>
            <w:vMerge/>
            <w:vAlign w:val="bottom"/>
          </w:tcPr>
          <w:p w:rsidR="00927F06" w:rsidRDefault="00927F06" w:rsidP="009459EF">
            <w:pPr>
              <w:pStyle w:val="squish"/>
              <w:jc w:val="right"/>
            </w:pPr>
          </w:p>
        </w:tc>
      </w:tr>
    </w:tbl>
    <w:p w:rsidR="00EF1F8B" w:rsidRDefault="00EF1F8B" w:rsidP="00EF1F8B">
      <w:pPr>
        <w:pStyle w:val="Heading5"/>
      </w:pPr>
      <w:r>
        <w:t>Model Updating/Validation</w:t>
      </w:r>
    </w:p>
    <w:p w:rsidR="00EF1F8B" w:rsidRDefault="00EF1F8B" w:rsidP="00EF1F8B">
      <w:r>
        <w:t xml:space="preserve">An initial comparison of experimental and model predicted mode shapes revealed that the predicted first bending mode had significantly higher deflection along the exterior of the bridge compared to the experimental result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EF1F8B" w:rsidTr="00F8564B">
        <w:trPr>
          <w:jc w:val="center"/>
        </w:trPr>
        <w:tc>
          <w:tcPr>
            <w:tcW w:w="4536" w:type="dxa"/>
          </w:tcPr>
          <w:p w:rsidR="00EF1F8B" w:rsidRDefault="00EF1F8B" w:rsidP="003677FC">
            <w:pPr>
              <w:jc w:val="center"/>
            </w:pPr>
            <w:r>
              <w:lastRenderedPageBreak/>
              <w:t>FE Predicted 1</w:t>
            </w:r>
            <w:r w:rsidRPr="007055F1">
              <w:rPr>
                <w:vertAlign w:val="superscript"/>
              </w:rPr>
              <w:t>st</w:t>
            </w:r>
            <w:r>
              <w:t xml:space="preserve"> Mode</w:t>
            </w:r>
          </w:p>
          <w:p w:rsidR="00EF1F8B" w:rsidRDefault="00EF1F8B" w:rsidP="003677FC">
            <w:pPr>
              <w:jc w:val="center"/>
            </w:pPr>
            <w:r>
              <w:rPr>
                <w:noProof/>
              </w:rPr>
              <w:drawing>
                <wp:inline distT="0" distB="0" distL="0" distR="0" wp14:anchorId="3C0A5FD6" wp14:editId="750B7180">
                  <wp:extent cx="2743200" cy="1344168"/>
                  <wp:effectExtent l="0" t="0" r="0" b="889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2743200" cy="1344168"/>
                          </a:xfrm>
                          <a:prstGeom prst="rect">
                            <a:avLst/>
                          </a:prstGeom>
                        </pic:spPr>
                      </pic:pic>
                    </a:graphicData>
                  </a:graphic>
                </wp:inline>
              </w:drawing>
            </w:r>
          </w:p>
        </w:tc>
        <w:tc>
          <w:tcPr>
            <w:tcW w:w="5040" w:type="dxa"/>
          </w:tcPr>
          <w:p w:rsidR="00EF1F8B" w:rsidRDefault="00EF1F8B" w:rsidP="003677FC">
            <w:pPr>
              <w:jc w:val="center"/>
            </w:pPr>
            <w:r>
              <w:t>Experimental 1</w:t>
            </w:r>
            <w:r w:rsidRPr="007055F1">
              <w:rPr>
                <w:vertAlign w:val="superscript"/>
              </w:rPr>
              <w:t>st</w:t>
            </w:r>
            <w:r>
              <w:t xml:space="preserve"> Mode</w:t>
            </w:r>
          </w:p>
          <w:p w:rsidR="00EF1F8B" w:rsidRDefault="00EF1F8B" w:rsidP="003677FC">
            <w:pPr>
              <w:jc w:val="center"/>
            </w:pPr>
            <w:r>
              <w:rPr>
                <w:noProof/>
              </w:rPr>
              <w:drawing>
                <wp:inline distT="0" distB="0" distL="0" distR="0" wp14:anchorId="530E36C2" wp14:editId="635782AC">
                  <wp:extent cx="2743200" cy="1225296"/>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4"/>
                          <a:srcRect l="1603" t="5230" r="4327" b="8804"/>
                          <a:stretch/>
                        </pic:blipFill>
                        <pic:spPr bwMode="auto">
                          <a:xfrm>
                            <a:off x="0" y="0"/>
                            <a:ext cx="2743200" cy="1225296"/>
                          </a:xfrm>
                          <a:prstGeom prst="rect">
                            <a:avLst/>
                          </a:prstGeom>
                          <a:ln>
                            <a:noFill/>
                          </a:ln>
                          <a:extLst>
                            <a:ext uri="{53640926-AAD7-44D8-BBD7-CCE9431645EC}">
                              <a14:shadowObscured xmlns:a14="http://schemas.microsoft.com/office/drawing/2010/main"/>
                            </a:ext>
                          </a:extLst>
                        </pic:spPr>
                      </pic:pic>
                    </a:graphicData>
                  </a:graphic>
                </wp:inline>
              </w:drawing>
            </w:r>
          </w:p>
        </w:tc>
      </w:tr>
    </w:tbl>
    <w:p w:rsidR="00EF1F8B" w:rsidRDefault="00EF1F8B" w:rsidP="00EF1F8B"/>
    <w:p w:rsidR="00EF1F8B" w:rsidRDefault="00EF1F8B" w:rsidP="00EF1F8B">
      <w:r>
        <w:t xml:space="preserve">The discrepancy suggested that the exterior regions of the bridge had less mass/greater stiffness, or the center region had greater mass/decreased stiffness. The barriers are the major components that differ for these two regions, therefore these were the first to receive further scrutiny. </w:t>
      </w:r>
    </w:p>
    <w:p w:rsidR="00EF1F8B" w:rsidRDefault="00EF1F8B" w:rsidP="00EF1F8B">
      <w:r>
        <w:t>Upon re-examination of construction documents and pictures of the bridge it became clear that the center barriers had saw cuts</w:t>
      </w:r>
      <w:r w:rsidRPr="00580B90">
        <w:t xml:space="preserve"> </w:t>
      </w:r>
      <w:r>
        <w:t>at approximately every twelve feet. These cuts were represented by releasing rotations and longitudinal translation</w:t>
      </w:r>
      <w:r w:rsidRPr="00580B90">
        <w:t xml:space="preserve"> </w:t>
      </w:r>
      <w:r w:rsidRPr="009A742B">
        <w:t xml:space="preserve">at beam ends </w:t>
      </w:r>
      <w:r>
        <w:t>(approximately every 12 feet). Alternatively, the stiffness of the barriers could be set nominally low; however, this method tends to create unreal local modes of vibration. The exterior barriers were released over the central supports, as they appeared to be discontinuous at this point in pictures. These releases consisted of all three principle rotations, along with translation in the transverse and longitudinal directions (global).</w:t>
      </w:r>
    </w:p>
    <w:p w:rsidR="00EF1F8B" w:rsidRPr="0035199D" w:rsidRDefault="00EF1F8B" w:rsidP="00EF1F8B">
      <w:r>
        <w:t xml:space="preserve">After making the described adjustments to the barriers in the model, the natural modes and frequencies were recalculated and compared with experimental results. While the shape and frequency of the first mode was now in good agreement, the predicted frequency of a higher </w:t>
      </w:r>
      <w:r>
        <w:lastRenderedPageBreak/>
        <w:t xml:space="preserve">mode was nearly 0.4 Hertz lower than that determined experimentally, while the rest of the predicted mode shapes were in good agreement with experimental result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EF1F8B" w:rsidTr="00F8564B">
        <w:trPr>
          <w:trHeight w:val="2736"/>
          <w:jc w:val="center"/>
        </w:trPr>
        <w:tc>
          <w:tcPr>
            <w:tcW w:w="4536" w:type="dxa"/>
          </w:tcPr>
          <w:p w:rsidR="00EF1F8B" w:rsidRDefault="00EF1F8B" w:rsidP="00F8564B">
            <w:pPr>
              <w:pStyle w:val="squish"/>
              <w:jc w:val="center"/>
            </w:pPr>
            <w:r>
              <w:t>FE Predicted 3</w:t>
            </w:r>
            <w:r w:rsidRPr="0035199D">
              <w:rPr>
                <w:vertAlign w:val="superscript"/>
              </w:rPr>
              <w:t>rd</w:t>
            </w:r>
            <w:r>
              <w:t xml:space="preserve"> Mode – 2.45 Hz</w:t>
            </w:r>
          </w:p>
          <w:p w:rsidR="00EF1F8B" w:rsidRDefault="00EF1F8B" w:rsidP="00F8564B">
            <w:pPr>
              <w:pStyle w:val="squish"/>
              <w:jc w:val="center"/>
            </w:pPr>
            <w:r>
              <w:rPr>
                <w:noProof/>
              </w:rPr>
              <w:drawing>
                <wp:inline distT="0" distB="0" distL="0" distR="0" wp14:anchorId="2F3CE44A" wp14:editId="4E0EC2A0">
                  <wp:extent cx="2743200" cy="1438089"/>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5"/>
                          <a:srcRect l="2086" t="5608"/>
                          <a:stretch/>
                        </pic:blipFill>
                        <pic:spPr bwMode="auto">
                          <a:xfrm>
                            <a:off x="0" y="0"/>
                            <a:ext cx="2743200" cy="1438089"/>
                          </a:xfrm>
                          <a:prstGeom prst="rect">
                            <a:avLst/>
                          </a:prstGeom>
                          <a:ln>
                            <a:noFill/>
                          </a:ln>
                          <a:extLst>
                            <a:ext uri="{53640926-AAD7-44D8-BBD7-CCE9431645EC}">
                              <a14:shadowObscured xmlns:a14="http://schemas.microsoft.com/office/drawing/2010/main"/>
                            </a:ext>
                          </a:extLst>
                        </pic:spPr>
                      </pic:pic>
                    </a:graphicData>
                  </a:graphic>
                </wp:inline>
              </w:drawing>
            </w:r>
          </w:p>
        </w:tc>
        <w:tc>
          <w:tcPr>
            <w:tcW w:w="5040" w:type="dxa"/>
          </w:tcPr>
          <w:p w:rsidR="00EF1F8B" w:rsidRDefault="00EF1F8B" w:rsidP="00F8564B">
            <w:pPr>
              <w:pStyle w:val="squish"/>
              <w:jc w:val="center"/>
            </w:pPr>
            <w:r>
              <w:t>Experimental 5</w:t>
            </w:r>
            <w:r w:rsidRPr="0035199D">
              <w:rPr>
                <w:vertAlign w:val="superscript"/>
              </w:rPr>
              <w:t>th</w:t>
            </w:r>
            <w:r>
              <w:t xml:space="preserve"> Mode – 2.8 Hz</w:t>
            </w:r>
          </w:p>
          <w:p w:rsidR="00EF1F8B" w:rsidRDefault="00EF1F8B" w:rsidP="00F8564B">
            <w:pPr>
              <w:pStyle w:val="squish"/>
              <w:jc w:val="center"/>
            </w:pPr>
            <w:r>
              <w:rPr>
                <w:noProof/>
              </w:rPr>
              <w:drawing>
                <wp:inline distT="0" distB="0" distL="0" distR="0" wp14:anchorId="274D4280" wp14:editId="59FD0230">
                  <wp:extent cx="2743200" cy="1312783"/>
                  <wp:effectExtent l="0" t="0" r="0" b="19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6"/>
                          <a:srcRect l="4007" r="2564"/>
                          <a:stretch/>
                        </pic:blipFill>
                        <pic:spPr bwMode="auto">
                          <a:xfrm>
                            <a:off x="0" y="0"/>
                            <a:ext cx="2743200" cy="1312783"/>
                          </a:xfrm>
                          <a:prstGeom prst="rect">
                            <a:avLst/>
                          </a:prstGeom>
                          <a:ln>
                            <a:noFill/>
                          </a:ln>
                          <a:extLst>
                            <a:ext uri="{53640926-AAD7-44D8-BBD7-CCE9431645EC}">
                              <a14:shadowObscured xmlns:a14="http://schemas.microsoft.com/office/drawing/2010/main"/>
                            </a:ext>
                          </a:extLst>
                        </pic:spPr>
                      </pic:pic>
                    </a:graphicData>
                  </a:graphic>
                </wp:inline>
              </w:drawing>
            </w:r>
          </w:p>
        </w:tc>
      </w:tr>
    </w:tbl>
    <w:p w:rsidR="00EF1F8B" w:rsidRDefault="00EF1F8B" w:rsidP="00EF1F8B">
      <w:r>
        <w:t>To increase the predicted frequency of this mode, those components that experienced significant curvature were examined first, especially those that experienced relatively little curvature in other modes. The moment of inertia of the I-girders in the negative moment region was checked and found to be consistent with the drawings as well as have little impact on the frequency of the mode.</w:t>
      </w:r>
    </w:p>
    <w:p w:rsidR="00EF1F8B" w:rsidRDefault="00EF1F8B" w:rsidP="00EF1F8B">
      <w:r>
        <w:t>The central box girder displayed significant deformation for this mode and was the next component to be investigated. The mode was found to be sensitive to its stiffness by studying the effects of altering its moment of inertia. However, as there was a high degree of confidence in the girder’s section properties, the boundary conditions of the box girder were ultimately chosen for modification. The box-girder supports were already represented with fixed translational degrees of freedom as well as rotation about the transverse axis. Rotation about the longitudinal axis was restrained by specifying a spring stiffness of 5x10</w:t>
      </w:r>
      <w:r>
        <w:rPr>
          <w:vertAlign w:val="superscript"/>
        </w:rPr>
        <w:t>10</w:t>
      </w:r>
      <w:r>
        <w:t xml:space="preserve"> </w:t>
      </w:r>
      <w:proofErr w:type="spellStart"/>
      <w:r>
        <w:t>lb</w:t>
      </w:r>
      <w:proofErr w:type="spellEnd"/>
      <w:r>
        <w:t xml:space="preserve">-in/rad. This value was determined through incremental adjustment until the predicted and experimental frequencies sufficiently matched. </w:t>
      </w:r>
    </w:p>
    <w:p w:rsidR="00EF1F8B" w:rsidRDefault="00EF1F8B" w:rsidP="00EF1F8B">
      <w:r>
        <w:lastRenderedPageBreak/>
        <w:t xml:space="preserve">With the </w:t>
      </w:r>
      <w:proofErr w:type="gramStart"/>
      <w:r>
        <w:t>aforementioned adjustments</w:t>
      </w:r>
      <w:proofErr w:type="gramEnd"/>
      <w:r>
        <w:t xml:space="preserve"> completed, the natural frequency results of the FE model were in good agreement with the experimental results</w:t>
      </w:r>
      <w:r w:rsidR="0042773F">
        <w:t xml:space="preserve"> as can be seen in the summary table below.</w:t>
      </w:r>
    </w:p>
    <w:tbl>
      <w:tblPr>
        <w:tblStyle w:val="TableGrid"/>
        <w:tblW w:w="0" w:type="auto"/>
        <w:jc w:val="center"/>
        <w:tblLook w:val="04A0" w:firstRow="1" w:lastRow="0" w:firstColumn="1" w:lastColumn="0" w:noHBand="0" w:noVBand="1"/>
      </w:tblPr>
      <w:tblGrid>
        <w:gridCol w:w="1016"/>
        <w:gridCol w:w="1355"/>
        <w:gridCol w:w="1336"/>
        <w:gridCol w:w="987"/>
      </w:tblGrid>
      <w:tr w:rsidR="00EF1F8B" w:rsidTr="007B48A8">
        <w:trPr>
          <w:jc w:val="center"/>
        </w:trPr>
        <w:tc>
          <w:tcPr>
            <w:tcW w:w="1016" w:type="dxa"/>
          </w:tcPr>
          <w:p w:rsidR="00EF1F8B" w:rsidRDefault="00EF1F8B" w:rsidP="007B48A8">
            <w:pPr>
              <w:pStyle w:val="squish"/>
            </w:pPr>
          </w:p>
        </w:tc>
        <w:tc>
          <w:tcPr>
            <w:tcW w:w="1355" w:type="dxa"/>
          </w:tcPr>
          <w:p w:rsidR="00EF1F8B" w:rsidRDefault="00EF1F8B" w:rsidP="007B48A8">
            <w:pPr>
              <w:pStyle w:val="squish"/>
              <w:jc w:val="center"/>
            </w:pPr>
            <w:r>
              <w:t>Experiment</w:t>
            </w:r>
          </w:p>
        </w:tc>
        <w:tc>
          <w:tcPr>
            <w:tcW w:w="1336" w:type="dxa"/>
          </w:tcPr>
          <w:p w:rsidR="00EF1F8B" w:rsidRDefault="00EF1F8B" w:rsidP="007B48A8">
            <w:pPr>
              <w:pStyle w:val="squish"/>
              <w:jc w:val="center"/>
            </w:pPr>
            <w:r>
              <w:t>LUSAS FEM</w:t>
            </w:r>
          </w:p>
        </w:tc>
        <w:tc>
          <w:tcPr>
            <w:tcW w:w="987" w:type="dxa"/>
          </w:tcPr>
          <w:p w:rsidR="00EF1F8B" w:rsidRDefault="00EF1F8B" w:rsidP="007B48A8">
            <w:pPr>
              <w:pStyle w:val="squish"/>
              <w:jc w:val="center"/>
            </w:pPr>
            <w:r>
              <w:t>% Error</w:t>
            </w:r>
          </w:p>
        </w:tc>
      </w:tr>
      <w:tr w:rsidR="00EF1F8B" w:rsidTr="007B48A8">
        <w:trPr>
          <w:jc w:val="center"/>
        </w:trPr>
        <w:tc>
          <w:tcPr>
            <w:tcW w:w="1016" w:type="dxa"/>
          </w:tcPr>
          <w:p w:rsidR="00EF1F8B" w:rsidRDefault="00EF1F8B" w:rsidP="007B48A8">
            <w:pPr>
              <w:pStyle w:val="squish"/>
            </w:pPr>
            <w:r>
              <w:t>Mode 1</w:t>
            </w:r>
          </w:p>
        </w:tc>
        <w:tc>
          <w:tcPr>
            <w:tcW w:w="1355" w:type="dxa"/>
          </w:tcPr>
          <w:p w:rsidR="00EF1F8B" w:rsidRDefault="00EF1F8B" w:rsidP="007B48A8">
            <w:pPr>
              <w:pStyle w:val="squish"/>
              <w:jc w:val="center"/>
            </w:pPr>
            <w:r>
              <w:t>2.0</w:t>
            </w:r>
          </w:p>
        </w:tc>
        <w:tc>
          <w:tcPr>
            <w:tcW w:w="1336" w:type="dxa"/>
          </w:tcPr>
          <w:p w:rsidR="00EF1F8B" w:rsidRDefault="00EF1F8B" w:rsidP="007B48A8">
            <w:pPr>
              <w:pStyle w:val="squish"/>
              <w:jc w:val="center"/>
            </w:pPr>
            <w:r>
              <w:t>2.03</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1.5%</w:t>
            </w:r>
          </w:p>
        </w:tc>
      </w:tr>
      <w:tr w:rsidR="00EF1F8B" w:rsidTr="007B48A8">
        <w:trPr>
          <w:jc w:val="center"/>
        </w:trPr>
        <w:tc>
          <w:tcPr>
            <w:tcW w:w="1016" w:type="dxa"/>
          </w:tcPr>
          <w:p w:rsidR="00EF1F8B" w:rsidRDefault="00EF1F8B" w:rsidP="007B48A8">
            <w:pPr>
              <w:pStyle w:val="squish"/>
            </w:pPr>
            <w:r>
              <w:t>Mode 2</w:t>
            </w:r>
          </w:p>
        </w:tc>
        <w:tc>
          <w:tcPr>
            <w:tcW w:w="1355" w:type="dxa"/>
          </w:tcPr>
          <w:p w:rsidR="00EF1F8B" w:rsidRDefault="00EF1F8B" w:rsidP="007B48A8">
            <w:pPr>
              <w:pStyle w:val="squish"/>
              <w:jc w:val="center"/>
            </w:pPr>
            <w:r>
              <w:t>2.1</w:t>
            </w:r>
          </w:p>
        </w:tc>
        <w:tc>
          <w:tcPr>
            <w:tcW w:w="1336" w:type="dxa"/>
          </w:tcPr>
          <w:p w:rsidR="00EF1F8B" w:rsidRDefault="00EF1F8B" w:rsidP="007B48A8">
            <w:pPr>
              <w:pStyle w:val="squish"/>
              <w:jc w:val="center"/>
            </w:pPr>
            <w:r>
              <w:t>2.07</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1.4%</w:t>
            </w:r>
          </w:p>
        </w:tc>
      </w:tr>
      <w:tr w:rsidR="00EF1F8B" w:rsidTr="007B48A8">
        <w:trPr>
          <w:jc w:val="center"/>
        </w:trPr>
        <w:tc>
          <w:tcPr>
            <w:tcW w:w="1016" w:type="dxa"/>
          </w:tcPr>
          <w:p w:rsidR="00EF1F8B" w:rsidRDefault="00EF1F8B" w:rsidP="007B48A8">
            <w:pPr>
              <w:pStyle w:val="squish"/>
            </w:pPr>
            <w:r>
              <w:t>Mode 3</w:t>
            </w:r>
          </w:p>
        </w:tc>
        <w:tc>
          <w:tcPr>
            <w:tcW w:w="1355" w:type="dxa"/>
          </w:tcPr>
          <w:p w:rsidR="00EF1F8B" w:rsidRDefault="00EF1F8B" w:rsidP="007B48A8">
            <w:pPr>
              <w:pStyle w:val="squish"/>
              <w:jc w:val="center"/>
            </w:pPr>
            <w:r>
              <w:t>2.44</w:t>
            </w:r>
          </w:p>
        </w:tc>
        <w:tc>
          <w:tcPr>
            <w:tcW w:w="1336" w:type="dxa"/>
          </w:tcPr>
          <w:p w:rsidR="00EF1F8B" w:rsidRDefault="00EF1F8B" w:rsidP="007B48A8">
            <w:pPr>
              <w:pStyle w:val="squish"/>
              <w:jc w:val="center"/>
            </w:pPr>
            <w:r>
              <w:t>2.49</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2.0%</w:t>
            </w:r>
          </w:p>
        </w:tc>
      </w:tr>
      <w:tr w:rsidR="00EF1F8B" w:rsidTr="007B48A8">
        <w:trPr>
          <w:jc w:val="center"/>
        </w:trPr>
        <w:tc>
          <w:tcPr>
            <w:tcW w:w="1016" w:type="dxa"/>
          </w:tcPr>
          <w:p w:rsidR="00EF1F8B" w:rsidRDefault="00EF1F8B" w:rsidP="007B48A8">
            <w:pPr>
              <w:pStyle w:val="squish"/>
            </w:pPr>
            <w:r>
              <w:t>Mode 4</w:t>
            </w:r>
          </w:p>
        </w:tc>
        <w:tc>
          <w:tcPr>
            <w:tcW w:w="1355" w:type="dxa"/>
          </w:tcPr>
          <w:p w:rsidR="00EF1F8B" w:rsidRDefault="00EF1F8B" w:rsidP="007B48A8">
            <w:pPr>
              <w:pStyle w:val="squish"/>
              <w:jc w:val="center"/>
            </w:pPr>
            <w:r>
              <w:t>2.54</w:t>
            </w:r>
          </w:p>
        </w:tc>
        <w:tc>
          <w:tcPr>
            <w:tcW w:w="1336" w:type="dxa"/>
          </w:tcPr>
          <w:p w:rsidR="00EF1F8B" w:rsidRDefault="00EF1F8B" w:rsidP="007B48A8">
            <w:pPr>
              <w:pStyle w:val="squish"/>
              <w:jc w:val="center"/>
            </w:pPr>
            <w:r>
              <w:t>2.50</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1.6%</w:t>
            </w:r>
          </w:p>
        </w:tc>
      </w:tr>
      <w:tr w:rsidR="00EF1F8B" w:rsidTr="007B48A8">
        <w:trPr>
          <w:jc w:val="center"/>
        </w:trPr>
        <w:tc>
          <w:tcPr>
            <w:tcW w:w="1016" w:type="dxa"/>
          </w:tcPr>
          <w:p w:rsidR="00EF1F8B" w:rsidRDefault="00EF1F8B" w:rsidP="007B48A8">
            <w:pPr>
              <w:pStyle w:val="squish"/>
            </w:pPr>
            <w:r>
              <w:t>Mode 5</w:t>
            </w:r>
          </w:p>
        </w:tc>
        <w:tc>
          <w:tcPr>
            <w:tcW w:w="1355" w:type="dxa"/>
          </w:tcPr>
          <w:p w:rsidR="00EF1F8B" w:rsidRDefault="00EF1F8B" w:rsidP="007B48A8">
            <w:pPr>
              <w:pStyle w:val="squish"/>
              <w:jc w:val="center"/>
            </w:pPr>
            <w:r>
              <w:t>2.83</w:t>
            </w:r>
          </w:p>
        </w:tc>
        <w:tc>
          <w:tcPr>
            <w:tcW w:w="1336" w:type="dxa"/>
          </w:tcPr>
          <w:p w:rsidR="00EF1F8B" w:rsidRDefault="00EF1F8B" w:rsidP="007B48A8">
            <w:pPr>
              <w:pStyle w:val="squish"/>
              <w:jc w:val="center"/>
            </w:pPr>
            <w:r>
              <w:t>2.82</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0.4%</w:t>
            </w:r>
          </w:p>
        </w:tc>
      </w:tr>
      <w:tr w:rsidR="00EF1F8B" w:rsidTr="007B48A8">
        <w:trPr>
          <w:jc w:val="center"/>
        </w:trPr>
        <w:tc>
          <w:tcPr>
            <w:tcW w:w="1016" w:type="dxa"/>
          </w:tcPr>
          <w:p w:rsidR="00EF1F8B" w:rsidRDefault="00EF1F8B" w:rsidP="007B48A8">
            <w:pPr>
              <w:pStyle w:val="squish"/>
            </w:pPr>
            <w:r>
              <w:t>Mode 6</w:t>
            </w:r>
          </w:p>
        </w:tc>
        <w:tc>
          <w:tcPr>
            <w:tcW w:w="1355" w:type="dxa"/>
          </w:tcPr>
          <w:p w:rsidR="00EF1F8B" w:rsidRDefault="00EF1F8B" w:rsidP="007B48A8">
            <w:pPr>
              <w:pStyle w:val="squish"/>
              <w:jc w:val="center"/>
            </w:pPr>
            <w:r>
              <w:t>3.2</w:t>
            </w:r>
          </w:p>
        </w:tc>
        <w:tc>
          <w:tcPr>
            <w:tcW w:w="1336" w:type="dxa"/>
          </w:tcPr>
          <w:p w:rsidR="00EF1F8B" w:rsidRDefault="00EF1F8B" w:rsidP="007B48A8">
            <w:pPr>
              <w:pStyle w:val="squish"/>
              <w:jc w:val="center"/>
            </w:pPr>
            <w:r>
              <w:t>3.14</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1.9%</w:t>
            </w:r>
          </w:p>
        </w:tc>
      </w:tr>
      <w:tr w:rsidR="00EF1F8B" w:rsidTr="007B48A8">
        <w:trPr>
          <w:jc w:val="center"/>
        </w:trPr>
        <w:tc>
          <w:tcPr>
            <w:tcW w:w="1016" w:type="dxa"/>
          </w:tcPr>
          <w:p w:rsidR="00EF1F8B" w:rsidRDefault="00EF1F8B" w:rsidP="007B48A8">
            <w:pPr>
              <w:pStyle w:val="squish"/>
            </w:pPr>
            <w:r>
              <w:t>Mode 7</w:t>
            </w:r>
          </w:p>
        </w:tc>
        <w:tc>
          <w:tcPr>
            <w:tcW w:w="1355" w:type="dxa"/>
          </w:tcPr>
          <w:p w:rsidR="00EF1F8B" w:rsidRDefault="00EF1F8B" w:rsidP="007B48A8">
            <w:pPr>
              <w:pStyle w:val="squish"/>
              <w:jc w:val="center"/>
            </w:pPr>
            <w:r>
              <w:t>3.56</w:t>
            </w:r>
          </w:p>
        </w:tc>
        <w:tc>
          <w:tcPr>
            <w:tcW w:w="1336" w:type="dxa"/>
          </w:tcPr>
          <w:p w:rsidR="00EF1F8B" w:rsidRDefault="00EF1F8B" w:rsidP="007B48A8">
            <w:pPr>
              <w:pStyle w:val="squish"/>
              <w:jc w:val="center"/>
            </w:pPr>
            <w:r>
              <w:t>3.63</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2.0%</w:t>
            </w:r>
          </w:p>
        </w:tc>
      </w:tr>
      <w:tr w:rsidR="00EF1F8B" w:rsidTr="007B48A8">
        <w:trPr>
          <w:jc w:val="center"/>
        </w:trPr>
        <w:tc>
          <w:tcPr>
            <w:tcW w:w="1016" w:type="dxa"/>
          </w:tcPr>
          <w:p w:rsidR="00EF1F8B" w:rsidRDefault="00EF1F8B" w:rsidP="007B48A8">
            <w:pPr>
              <w:pStyle w:val="squish"/>
            </w:pPr>
            <w:r>
              <w:t>Mode 8</w:t>
            </w:r>
          </w:p>
        </w:tc>
        <w:tc>
          <w:tcPr>
            <w:tcW w:w="1355" w:type="dxa"/>
          </w:tcPr>
          <w:p w:rsidR="00EF1F8B" w:rsidRDefault="00EF1F8B" w:rsidP="007B48A8">
            <w:pPr>
              <w:pStyle w:val="squish"/>
              <w:jc w:val="center"/>
            </w:pPr>
            <w:r>
              <w:t>3.56</w:t>
            </w:r>
          </w:p>
        </w:tc>
        <w:tc>
          <w:tcPr>
            <w:tcW w:w="1336" w:type="dxa"/>
          </w:tcPr>
          <w:p w:rsidR="00EF1F8B" w:rsidRDefault="00EF1F8B" w:rsidP="007B48A8">
            <w:pPr>
              <w:pStyle w:val="squish"/>
              <w:jc w:val="center"/>
            </w:pPr>
            <w:r>
              <w:t>3.63</w:t>
            </w:r>
          </w:p>
        </w:tc>
        <w:tc>
          <w:tcPr>
            <w:tcW w:w="987" w:type="dxa"/>
            <w:vAlign w:val="bottom"/>
          </w:tcPr>
          <w:p w:rsidR="00EF1F8B" w:rsidRDefault="00EF1F8B" w:rsidP="007B48A8">
            <w:pPr>
              <w:pStyle w:val="squish"/>
              <w:jc w:val="center"/>
              <w:rPr>
                <w:rFonts w:ascii="Calibri" w:hAnsi="Calibri" w:cs="Calibri"/>
                <w:color w:val="000000"/>
              </w:rPr>
            </w:pPr>
            <w:r>
              <w:rPr>
                <w:rFonts w:ascii="Calibri" w:hAnsi="Calibri" w:cs="Calibri"/>
                <w:color w:val="000000"/>
              </w:rPr>
              <w:t>2.0%</w:t>
            </w:r>
          </w:p>
        </w:tc>
      </w:tr>
    </w:tbl>
    <w:p w:rsidR="00EF1F8B" w:rsidRDefault="00EF1F8B" w:rsidP="00EF1F8B">
      <w:pPr>
        <w:pStyle w:val="Heading5"/>
      </w:pPr>
      <w:r>
        <w:t>Full Model</w:t>
      </w:r>
    </w:p>
    <w:p w:rsidR="00EF1F8B" w:rsidRDefault="00EF1F8B" w:rsidP="00EF1F8B">
      <w:r>
        <w:t xml:space="preserve">Once the two-span model was satisfactorily modeled, a more comprehensive model was constructed that included all eleven spans of the viaduct. Deck elements were left separated by ½” where discontinuous spans met. Furthermore, by utilizing adjacent “pedestal” elements, the box-girder element could support the two different spans without forcing continuity between their components (deck and girders). </w:t>
      </w:r>
    </w:p>
    <w:p w:rsidR="00EF1F8B" w:rsidRPr="00EF1F8B" w:rsidRDefault="00EF1F8B" w:rsidP="00EF1F8B">
      <w:pPr>
        <w:rPr>
          <w:b/>
        </w:rPr>
      </w:pPr>
      <w:r>
        <w:rPr>
          <w:b/>
        </w:rPr>
        <w:t>Connectivity at discontinuous joints</w:t>
      </w:r>
    </w:p>
    <w:p w:rsidR="00BF159E" w:rsidRDefault="00BF159E" w:rsidP="00BF159E">
      <w:pPr>
        <w:pStyle w:val="Heading5"/>
      </w:pPr>
      <w:r>
        <w:t>Vehicle Modeling</w:t>
      </w:r>
    </w:p>
    <w:p w:rsidR="00BD6DB7" w:rsidRDefault="00BD6DB7" w:rsidP="00BD6DB7">
      <w:r>
        <w:t xml:space="preserve">The vehicle model was developed from the experimental data. The mass of the truck was measured by statically weighing the truck on scales. The acceleration data of the truck was processed using PSD methods and the frequency of the first mode of vibration was determined.  Using the relationship for the frequency of a single degree-of-freedom system, the stiffness of the suspension can be determined according to the following equation. </w:t>
      </w:r>
    </w:p>
    <w:tbl>
      <w:tblPr>
        <w:tblStyle w:val="TableGrid"/>
        <w:tblpPr w:leftFromText="180" w:rightFromText="180" w:vertAnchor="text" w:horzAnchor="margin"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D6DB7" w:rsidTr="00BD6DB7">
        <w:tc>
          <w:tcPr>
            <w:tcW w:w="7776" w:type="dxa"/>
          </w:tcPr>
          <w:p w:rsidR="00BD6DB7" w:rsidRDefault="00743482" w:rsidP="00BD6DB7">
            <w:pPr>
              <w:pStyle w:val="squish"/>
            </w:pPr>
            <m:oMathPara>
              <m:oMath>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p>
                  <m:sSupPr>
                    <m:ctrlPr>
                      <w:rPr>
                        <w:rFonts w:ascii="Cambria Math" w:hAnsi="Cambria Math"/>
                      </w:rPr>
                    </m:ctrlPr>
                  </m:sSupPr>
                  <m:e>
                    <m:r>
                      <w:rPr>
                        <w:rFonts w:ascii="Cambria Math" w:hAnsi="Cambria Math"/>
                      </w:rPr>
                      <m:t>ω</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2</m:t>
                        </m:r>
                        <m:r>
                          <w:rPr>
                            <w:rFonts w:ascii="Cambria Math" w:hAnsi="Cambria Math"/>
                          </w:rPr>
                          <m:t>πf</m:t>
                        </m:r>
                      </m:e>
                    </m:d>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oMath>
            </m:oMathPara>
          </w:p>
        </w:tc>
        <w:tc>
          <w:tcPr>
            <w:tcW w:w="864" w:type="dxa"/>
          </w:tcPr>
          <w:p w:rsidR="00BD6DB7" w:rsidRDefault="00BD6DB7" w:rsidP="00BD6DB7">
            <w:pPr>
              <w:pStyle w:val="EquationCaptions"/>
            </w:pPr>
            <w:r>
              <w:t>(</w:t>
            </w:r>
            <w:r w:rsidR="003B4BA6">
              <w:rPr>
                <w:noProof/>
              </w:rPr>
              <w:fldChar w:fldCharType="begin"/>
            </w:r>
            <w:r w:rsidR="003B4BA6">
              <w:rPr>
                <w:noProof/>
              </w:rPr>
              <w:instrText xml:space="preserve"> SEQ Equation \* ARABIC </w:instrText>
            </w:r>
            <w:r w:rsidR="003B4BA6">
              <w:rPr>
                <w:noProof/>
              </w:rPr>
              <w:fldChar w:fldCharType="separate"/>
            </w:r>
            <w:r w:rsidR="003252B6">
              <w:rPr>
                <w:noProof/>
              </w:rPr>
              <w:t>1</w:t>
            </w:r>
            <w:r w:rsidR="003B4BA6">
              <w:rPr>
                <w:noProof/>
              </w:rPr>
              <w:fldChar w:fldCharType="end"/>
            </w:r>
            <w:r>
              <w:t>)</w:t>
            </w:r>
          </w:p>
        </w:tc>
      </w:tr>
    </w:tbl>
    <w:p w:rsidR="00BD6DB7" w:rsidRDefault="00BD6DB7" w:rsidP="00BD6DB7">
      <w:r w:rsidRPr="006B2462">
        <w:t>Analysis of truck acceleration records show a first mode of vibration at 2.</w:t>
      </w:r>
      <w:r>
        <w:t>8</w:t>
      </w:r>
      <w:r w:rsidRPr="006B2462">
        <w:t xml:space="preserve"> Hz</w:t>
      </w:r>
      <w:r>
        <w:t xml:space="preserve">. Assuming, 45 kips of the truck weight are carried by the suspension, the suspension stiffness is computed to be 36 </w:t>
      </w:r>
      <w:r>
        <w:lastRenderedPageBreak/>
        <w:t>kip/in. The damping coefficient (cs) was assigned to achieve 10% of critical damping. The coefficient value was therefore calculated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D6DB7" w:rsidTr="003677FC">
        <w:tc>
          <w:tcPr>
            <w:tcW w:w="7776" w:type="dxa"/>
          </w:tcPr>
          <w:p w:rsidR="00BD6DB7" w:rsidRDefault="00743482" w:rsidP="003677FC">
            <w:pPr>
              <w:pStyle w:val="squish"/>
            </w:pPr>
            <m:oMathPara>
              <m:oMath>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0.10*2</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k</m:t>
                        </m:r>
                      </m:e>
                      <m:sub>
                        <m:r>
                          <w:rPr>
                            <w:rFonts w:ascii="Cambria Math" w:hAnsi="Cambria Math"/>
                          </w:rPr>
                          <m:t>s</m:t>
                        </m:r>
                      </m:sub>
                    </m:sSub>
                    <m:sSub>
                      <m:sSubPr>
                        <m:ctrlPr>
                          <w:rPr>
                            <w:rFonts w:ascii="Cambria Math" w:hAnsi="Cambria Math"/>
                            <w:i/>
                          </w:rPr>
                        </m:ctrlPr>
                      </m:sSubPr>
                      <m:e>
                        <m:r>
                          <w:rPr>
                            <w:rFonts w:ascii="Cambria Math" w:hAnsi="Cambria Math"/>
                          </w:rPr>
                          <m:t>m</m:t>
                        </m:r>
                      </m:e>
                      <m:sub>
                        <m:r>
                          <w:rPr>
                            <w:rFonts w:ascii="Cambria Math" w:hAnsi="Cambria Math"/>
                          </w:rPr>
                          <m:t>s</m:t>
                        </m:r>
                      </m:sub>
                    </m:sSub>
                  </m:e>
                </m:rad>
                <m:r>
                  <w:rPr>
                    <w:rFonts w:ascii="Cambria Math" w:hAnsi="Cambria Math"/>
                  </w:rPr>
                  <m:t xml:space="preserve"> </m:t>
                </m:r>
              </m:oMath>
            </m:oMathPara>
          </w:p>
        </w:tc>
        <w:tc>
          <w:tcPr>
            <w:tcW w:w="864" w:type="dxa"/>
          </w:tcPr>
          <w:p w:rsidR="00BD6DB7" w:rsidRPr="00BD6DB7" w:rsidRDefault="00BD6DB7" w:rsidP="00BD6DB7">
            <w:pPr>
              <w:pStyle w:val="EquationCaptions"/>
            </w:pPr>
            <w:r w:rsidRPr="00BD6DB7">
              <w:t>(</w:t>
            </w:r>
            <w:r w:rsidR="003B4BA6">
              <w:rPr>
                <w:noProof/>
              </w:rPr>
              <w:fldChar w:fldCharType="begin"/>
            </w:r>
            <w:r w:rsidR="003B4BA6">
              <w:rPr>
                <w:noProof/>
              </w:rPr>
              <w:instrText xml:space="preserve"> SEQ Equation \* ARABIC </w:instrText>
            </w:r>
            <w:r w:rsidR="003B4BA6">
              <w:rPr>
                <w:noProof/>
              </w:rPr>
              <w:fldChar w:fldCharType="separate"/>
            </w:r>
            <w:r w:rsidR="003252B6">
              <w:rPr>
                <w:noProof/>
              </w:rPr>
              <w:t>2</w:t>
            </w:r>
            <w:r w:rsidR="003B4BA6">
              <w:rPr>
                <w:noProof/>
              </w:rPr>
              <w:fldChar w:fldCharType="end"/>
            </w:r>
            <w:r w:rsidRPr="00BD6DB7">
              <w:t>)</w:t>
            </w:r>
          </w:p>
        </w:tc>
      </w:tr>
    </w:tbl>
    <w:p w:rsidR="00BD6DB7" w:rsidRDefault="00BD6DB7" w:rsidP="00BD6DB7">
      <w:r>
        <w:t xml:space="preserve">While the test truck is more complex than a single degree-of-freedom system, effort was first made to see if this simplification could still yield satisfactory results (i.e. responses </w:t>
      </w:r>
      <w:proofErr w:type="gramStart"/>
      <w:r>
        <w:t>similar to</w:t>
      </w:r>
      <w:proofErr w:type="gramEnd"/>
      <w:r>
        <w:t xml:space="preserve"> what was measured in the field). </w:t>
      </w:r>
    </w:p>
    <w:p w:rsidR="0035305B" w:rsidRDefault="009459EF" w:rsidP="00EC58A2">
      <w:r>
        <w:t>The initial vehicle model parameter values are summarized in the following tabl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837"/>
        <w:gridCol w:w="1706"/>
      </w:tblGrid>
      <w:tr w:rsidR="0098365C" w:rsidTr="00BD6DB7">
        <w:trPr>
          <w:jc w:val="center"/>
        </w:trPr>
        <w:tc>
          <w:tcPr>
            <w:tcW w:w="2837" w:type="dxa"/>
            <w:vAlign w:val="center"/>
          </w:tcPr>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BD6DB7" w:rsidTr="00BD6DB7">
              <w:tc>
                <w:tcPr>
                  <w:tcW w:w="617" w:type="dxa"/>
                  <w:vAlign w:val="bottom"/>
                </w:tcPr>
                <w:p w:rsidR="00BD6DB7" w:rsidRDefault="00BD6DB7" w:rsidP="00BD6DB7">
                  <w:pPr>
                    <w:pStyle w:val="squish"/>
                    <w:jc w:val="center"/>
                  </w:pPr>
                </w:p>
              </w:tc>
              <w:tc>
                <w:tcPr>
                  <w:tcW w:w="1224" w:type="dxa"/>
                  <w:vAlign w:val="bottom"/>
                </w:tcPr>
                <w:p w:rsidR="00BD6DB7" w:rsidRDefault="00BD6DB7" w:rsidP="00BD6DB7">
                  <w:pPr>
                    <w:pStyle w:val="squish"/>
                    <w:jc w:val="center"/>
                  </w:pPr>
                  <w:r>
                    <w:t>Value</w:t>
                  </w:r>
                </w:p>
              </w:tc>
              <w:tc>
                <w:tcPr>
                  <w:tcW w:w="968" w:type="dxa"/>
                  <w:vAlign w:val="bottom"/>
                </w:tcPr>
                <w:p w:rsidR="00BD6DB7" w:rsidRDefault="00BD6DB7" w:rsidP="00BD6DB7">
                  <w:pPr>
                    <w:pStyle w:val="squish"/>
                    <w:jc w:val="center"/>
                  </w:pPr>
                  <w:r>
                    <w:t>Units</w:t>
                  </w:r>
                </w:p>
              </w:tc>
            </w:tr>
            <w:tr w:rsidR="00BD6DB7" w:rsidTr="00BD6DB7">
              <w:tc>
                <w:tcPr>
                  <w:tcW w:w="617" w:type="dxa"/>
                </w:tcPr>
                <w:p w:rsidR="00BD6DB7" w:rsidRDefault="00BD6DB7" w:rsidP="00BD6DB7">
                  <w:pPr>
                    <w:pStyle w:val="squish"/>
                    <w:jc w:val="center"/>
                  </w:pPr>
                  <w:proofErr w:type="spellStart"/>
                  <w:r>
                    <w:t>ks</w:t>
                  </w:r>
                  <w:proofErr w:type="spellEnd"/>
                </w:p>
              </w:tc>
              <w:tc>
                <w:tcPr>
                  <w:tcW w:w="1224" w:type="dxa"/>
                </w:tcPr>
                <w:p w:rsidR="00BD6DB7" w:rsidRDefault="00BD6DB7" w:rsidP="00BD6DB7">
                  <w:pPr>
                    <w:pStyle w:val="squish"/>
                    <w:jc w:val="center"/>
                  </w:pPr>
                  <w:r>
                    <w:t>36000</w:t>
                  </w:r>
                </w:p>
              </w:tc>
              <w:tc>
                <w:tcPr>
                  <w:tcW w:w="968" w:type="dxa"/>
                </w:tcPr>
                <w:p w:rsidR="00BD6DB7" w:rsidRDefault="00BD6DB7" w:rsidP="00BD6DB7">
                  <w:pPr>
                    <w:pStyle w:val="squish"/>
                    <w:jc w:val="center"/>
                  </w:pPr>
                  <w:proofErr w:type="spellStart"/>
                  <w:r>
                    <w:t>lb</w:t>
                  </w:r>
                  <w:proofErr w:type="spellEnd"/>
                  <w:r>
                    <w:t>/in</w:t>
                  </w:r>
                </w:p>
              </w:tc>
            </w:tr>
            <w:tr w:rsidR="00BD6DB7" w:rsidTr="00BD6DB7">
              <w:tc>
                <w:tcPr>
                  <w:tcW w:w="617" w:type="dxa"/>
                </w:tcPr>
                <w:p w:rsidR="00BD6DB7" w:rsidRDefault="00BD6DB7" w:rsidP="00BD6DB7">
                  <w:pPr>
                    <w:pStyle w:val="squish"/>
                    <w:jc w:val="center"/>
                  </w:pPr>
                  <w:r>
                    <w:t>cs</w:t>
                  </w:r>
                </w:p>
              </w:tc>
              <w:tc>
                <w:tcPr>
                  <w:tcW w:w="1224" w:type="dxa"/>
                </w:tcPr>
                <w:p w:rsidR="00BD6DB7" w:rsidRDefault="00BD6DB7" w:rsidP="00BD6DB7">
                  <w:pPr>
                    <w:pStyle w:val="squish"/>
                    <w:jc w:val="center"/>
                  </w:pPr>
                  <w:r>
                    <w:t>410 (10%)</w:t>
                  </w:r>
                </w:p>
              </w:tc>
              <w:tc>
                <w:tcPr>
                  <w:tcW w:w="968" w:type="dxa"/>
                </w:tcPr>
                <w:p w:rsidR="00BD6DB7" w:rsidRDefault="00BD6DB7" w:rsidP="00BD6DB7">
                  <w:pPr>
                    <w:pStyle w:val="squish"/>
                    <w:jc w:val="center"/>
                  </w:pPr>
                  <w:proofErr w:type="spellStart"/>
                  <w:r>
                    <w:t>lb</w:t>
                  </w:r>
                  <w:proofErr w:type="spellEnd"/>
                  <w:r>
                    <w:t>-s/in</w:t>
                  </w:r>
                </w:p>
              </w:tc>
            </w:tr>
            <w:tr w:rsidR="00BD6DB7" w:rsidTr="00BD6DB7">
              <w:tc>
                <w:tcPr>
                  <w:tcW w:w="617" w:type="dxa"/>
                </w:tcPr>
                <w:p w:rsidR="00BD6DB7" w:rsidRDefault="00BD6DB7" w:rsidP="00BD6DB7">
                  <w:pPr>
                    <w:pStyle w:val="squish"/>
                    <w:jc w:val="center"/>
                  </w:pPr>
                  <w:proofErr w:type="spellStart"/>
                  <w:r>
                    <w:t>ms</w:t>
                  </w:r>
                  <w:proofErr w:type="spellEnd"/>
                </w:p>
              </w:tc>
              <w:tc>
                <w:tcPr>
                  <w:tcW w:w="1224" w:type="dxa"/>
                </w:tcPr>
                <w:p w:rsidR="00BD6DB7" w:rsidRDefault="00BD6DB7" w:rsidP="00BD6DB7">
                  <w:pPr>
                    <w:pStyle w:val="squish"/>
                    <w:jc w:val="center"/>
                  </w:pPr>
                  <w:r>
                    <w:t>116.55</w:t>
                  </w:r>
                </w:p>
              </w:tc>
              <w:tc>
                <w:tcPr>
                  <w:tcW w:w="968" w:type="dxa"/>
                </w:tcPr>
                <w:p w:rsidR="00BD6DB7" w:rsidRDefault="00BD6DB7" w:rsidP="00BD6DB7">
                  <w:pPr>
                    <w:pStyle w:val="squish"/>
                    <w:jc w:val="center"/>
                  </w:pPr>
                  <w:r>
                    <w:t>lb-s</w:t>
                  </w:r>
                  <w:r w:rsidRPr="0098365C">
                    <w:rPr>
                      <w:vertAlign w:val="superscript"/>
                    </w:rPr>
                    <w:t>2</w:t>
                  </w:r>
                  <w:r>
                    <w:t>/in</w:t>
                  </w:r>
                </w:p>
              </w:tc>
            </w:tr>
            <w:tr w:rsidR="003F01CB" w:rsidTr="00BD6DB7">
              <w:tc>
                <w:tcPr>
                  <w:tcW w:w="617" w:type="dxa"/>
                </w:tcPr>
                <w:p w:rsidR="003F01CB" w:rsidRDefault="003F01CB" w:rsidP="003F01CB">
                  <w:pPr>
                    <w:pStyle w:val="squish"/>
                    <w:jc w:val="center"/>
                  </w:pPr>
                  <w:r>
                    <w:t>mu</w:t>
                  </w:r>
                </w:p>
              </w:tc>
              <w:tc>
                <w:tcPr>
                  <w:tcW w:w="1224" w:type="dxa"/>
                </w:tcPr>
                <w:p w:rsidR="003F01CB" w:rsidRDefault="003F01CB" w:rsidP="003F01CB">
                  <w:pPr>
                    <w:pStyle w:val="squish"/>
                    <w:jc w:val="center"/>
                  </w:pPr>
                  <w:r>
                    <w:t>0</w:t>
                  </w:r>
                </w:p>
              </w:tc>
              <w:tc>
                <w:tcPr>
                  <w:tcW w:w="968" w:type="dxa"/>
                </w:tcPr>
                <w:p w:rsidR="003F01CB" w:rsidRDefault="003F01CB" w:rsidP="003F01CB">
                  <w:pPr>
                    <w:pStyle w:val="squish"/>
                    <w:jc w:val="center"/>
                  </w:pPr>
                  <w:r>
                    <w:t>lb-s</w:t>
                  </w:r>
                  <w:r w:rsidRPr="0098365C">
                    <w:rPr>
                      <w:vertAlign w:val="superscript"/>
                    </w:rPr>
                    <w:t>2</w:t>
                  </w:r>
                  <w:r>
                    <w:t>/in</w:t>
                  </w:r>
                </w:p>
              </w:tc>
            </w:tr>
          </w:tbl>
          <w:p w:rsidR="0098365C" w:rsidRDefault="0098365C" w:rsidP="00BD6DB7">
            <w:pPr>
              <w:pStyle w:val="squish"/>
              <w:jc w:val="center"/>
            </w:pPr>
          </w:p>
        </w:tc>
        <w:tc>
          <w:tcPr>
            <w:tcW w:w="1706" w:type="dxa"/>
            <w:vAlign w:val="center"/>
          </w:tcPr>
          <w:p w:rsidR="0098365C" w:rsidRDefault="0098365C" w:rsidP="00BD6DB7">
            <w:pPr>
              <w:pStyle w:val="squish"/>
              <w:jc w:val="center"/>
            </w:pPr>
            <w:r>
              <w:rPr>
                <w:noProof/>
              </w:rPr>
              <w:drawing>
                <wp:inline distT="0" distB="0" distL="0" distR="0" wp14:anchorId="0A63095E" wp14:editId="146B1033">
                  <wp:extent cx="1014076" cy="13716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rsidR="00BF159E" w:rsidRDefault="00BF159E" w:rsidP="00BF159E">
      <w:pPr>
        <w:pStyle w:val="Heading5"/>
      </w:pPr>
      <w:r>
        <w:t>Profile Consideration</w:t>
      </w:r>
    </w:p>
    <w:p w:rsidR="00E36645" w:rsidRDefault="00A14F77" w:rsidP="00EC58A2">
      <w:r w:rsidRPr="00A14F77">
        <w:t>Initial simulations did not include any roadway profile and therefore inherently assumed a perfectly smooth profile. It very soon became clear that neglecting the roadway profile in the simulations greatly under</w:t>
      </w:r>
      <w:r>
        <w:t>-</w:t>
      </w:r>
      <w:r w:rsidRPr="00A14F77">
        <w:t>predicts the bridge responses. The in-situ roadway profile was subsequently measured for implementation in further simulations.</w:t>
      </w:r>
      <w:r>
        <w:t xml:space="preserve"> </w:t>
      </w:r>
    </w:p>
    <w:p w:rsidR="00A14F77" w:rsidRDefault="00E36645" w:rsidP="00EC58A2">
      <w:r>
        <w:t xml:space="preserve">The profile was recorded using an </w:t>
      </w:r>
      <w:r w:rsidR="00170818" w:rsidRPr="00170818">
        <w:t>Ames Engineering Model 8300 Portable Profiler</w:t>
      </w:r>
      <w:r w:rsidR="009C25A3">
        <w:t xml:space="preserve">. Two passes were made on each lane. Both wheel lines of the profile were sampled at 1-inch intervals. </w:t>
      </w:r>
    </w:p>
    <w:p w:rsidR="009C25A3" w:rsidRDefault="009C25A3" w:rsidP="009C25A3">
      <w:r>
        <w:t xml:space="preserve">Profiles were converted to csv files, each of which contained an array of distances and an array of corresponding elevations for right and left wheel lines using the </w:t>
      </w:r>
      <w:proofErr w:type="spellStart"/>
      <w:r>
        <w:t>ProVAL</w:t>
      </w:r>
      <w:proofErr w:type="spellEnd"/>
      <w:r>
        <w:t xml:space="preserve"> software. MATLAB was then used to convert the data in the csv file so that it could be directly imported into the LUSAS software for simulation. A custom MATLAB script made the following changes to the data:</w:t>
      </w:r>
    </w:p>
    <w:p w:rsidR="009C25A3" w:rsidRDefault="009C25A3" w:rsidP="009C25A3">
      <w:pPr>
        <w:pStyle w:val="ListParagraph"/>
        <w:numPr>
          <w:ilvl w:val="0"/>
          <w:numId w:val="10"/>
        </w:numPr>
      </w:pPr>
      <w:r>
        <w:lastRenderedPageBreak/>
        <w:t>Profile is trimmed to a specified distance before the beginning of the bridge</w:t>
      </w:r>
    </w:p>
    <w:p w:rsidR="009C25A3" w:rsidRDefault="009C25A3" w:rsidP="009C25A3">
      <w:pPr>
        <w:pStyle w:val="ListParagraph"/>
        <w:numPr>
          <w:ilvl w:val="0"/>
          <w:numId w:val="10"/>
        </w:numPr>
      </w:pPr>
      <w:r>
        <w:t>Distance values are converted to inches and made to start from 0 at the beginning of the profile</w:t>
      </w:r>
    </w:p>
    <w:p w:rsidR="009C25A3" w:rsidRDefault="009C25A3" w:rsidP="009C25A3">
      <w:pPr>
        <w:pStyle w:val="ListParagraph"/>
        <w:numPr>
          <w:ilvl w:val="0"/>
          <w:numId w:val="10"/>
        </w:numPr>
      </w:pPr>
      <w:r>
        <w:t xml:space="preserve">The profile elevation values, over a specified distance from the profile start, are replaced with linearly increasing/decreasing values </w:t>
      </w:r>
      <w:proofErr w:type="gramStart"/>
      <w:r>
        <w:t>so as to</w:t>
      </w:r>
      <w:proofErr w:type="gramEnd"/>
      <w:r>
        <w:t xml:space="preserve"> provide a “ramp” up to the profile</w:t>
      </w:r>
    </w:p>
    <w:p w:rsidR="009C25A3" w:rsidRDefault="009C25A3" w:rsidP="009C25A3">
      <w:pPr>
        <w:pStyle w:val="ListParagraph"/>
        <w:numPr>
          <w:ilvl w:val="0"/>
          <w:numId w:val="10"/>
        </w:numPr>
      </w:pPr>
      <w:r>
        <w:t xml:space="preserve">New distance and elevation arrays are saved to a text file. </w:t>
      </w:r>
    </w:p>
    <w:p w:rsidR="009C25A3" w:rsidRDefault="009C25A3" w:rsidP="009C25A3">
      <w:r>
        <w:t>The ramp in the profile data prevents the large initial energy input that would result from a sudden step in the profile. A ramp of 20 feet was specified. The profile was trimmed such that it began 500 feet before the beginning of the bridge, allowing ample time for the vehicle to develop its initial conditions. A sample of the profile for an east-bound right lane is shown below.</w:t>
      </w:r>
    </w:p>
    <w:p w:rsidR="009C25A3" w:rsidRDefault="009C25A3" w:rsidP="009C25A3">
      <w:pPr>
        <w:jc w:val="center"/>
      </w:pPr>
      <w:r w:rsidRPr="00125E1E">
        <w:rPr>
          <w:noProof/>
        </w:rPr>
        <w:drawing>
          <wp:inline distT="0" distB="0" distL="0" distR="0" wp14:anchorId="5B9AB64B" wp14:editId="59504352">
            <wp:extent cx="5486400" cy="1546225"/>
            <wp:effectExtent l="0" t="0" r="0" b="15875"/>
            <wp:docPr id="92" name="Chart 92"/>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rsidR="00C53BF7" w:rsidRDefault="00120A9A" w:rsidP="00C53BF7">
      <w:r>
        <w:t xml:space="preserve">Simulations were performed with the measured profiles. The vertical acceleration at mid-span of span 3 from simulation with this profile is plotted below and compared with the results from simulation with no profile. </w:t>
      </w:r>
      <w:r w:rsidR="00C53BF7">
        <w:t xml:space="preserve">These results provide clear indication that the profile has a great influence on vehicle-bridge interaction. </w:t>
      </w:r>
    </w:p>
    <w:p w:rsidR="00172635" w:rsidRDefault="00172635" w:rsidP="00172635">
      <w:pPr>
        <w:keepNext/>
      </w:pPr>
      <w:r>
        <w:rPr>
          <w:noProof/>
        </w:rPr>
        <w:lastRenderedPageBreak/>
        <w:drawing>
          <wp:inline distT="0" distB="0" distL="0" distR="0" wp14:anchorId="6F5AB40F" wp14:editId="05BA8AEE">
            <wp:extent cx="5486400" cy="2743200"/>
            <wp:effectExtent l="0" t="0" r="0" b="0"/>
            <wp:docPr id="95" name="Chart 95">
              <a:extLst xmlns:a="http://schemas.openxmlformats.org/drawingml/2006/main">
                <a:ext uri="{FF2B5EF4-FFF2-40B4-BE49-F238E27FC236}">
                  <a16:creationId xmlns:a16="http://schemas.microsoft.com/office/drawing/2014/main" id="{269730F1-E876-4520-8905-8643CF168B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rsidR="00172635" w:rsidRDefault="00172635" w:rsidP="00172635">
      <w:pPr>
        <w:pStyle w:val="Caption"/>
        <w:jc w:val="left"/>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851911">
        <w:rPr>
          <w:noProof/>
        </w:rPr>
        <w:t>7</w:t>
      </w:r>
      <w:r w:rsidR="003677FC">
        <w:rPr>
          <w:noProof/>
        </w:rPr>
        <w:fldChar w:fldCharType="end"/>
      </w:r>
      <w:r>
        <w:t xml:space="preserve">: </w:t>
      </w:r>
      <w:r w:rsidR="00120A9A">
        <w:t>Comparison of span 3 midspan acceleration for simulations with and without a profile included</w:t>
      </w:r>
    </w:p>
    <w:p w:rsidR="00F11EF7" w:rsidRDefault="00120A9A" w:rsidP="00F11EF7">
      <w:pPr>
        <w:keepNext/>
        <w:jc w:val="center"/>
      </w:pPr>
      <w:r>
        <w:rPr>
          <w:noProof/>
        </w:rPr>
        <w:drawing>
          <wp:inline distT="0" distB="0" distL="0" distR="0" wp14:anchorId="0B940B35" wp14:editId="497EB244">
            <wp:extent cx="5486400" cy="2743200"/>
            <wp:effectExtent l="0" t="0" r="0" b="0"/>
            <wp:docPr id="96" name="Chart 96">
              <a:extLst xmlns:a="http://schemas.openxmlformats.org/drawingml/2006/main">
                <a:ext uri="{FF2B5EF4-FFF2-40B4-BE49-F238E27FC236}">
                  <a16:creationId xmlns:a16="http://schemas.microsoft.com/office/drawing/2014/main" id="{57E99182-21DB-4B76-B962-61C16993AA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rsidR="00F11EF7" w:rsidRDefault="00F11EF7" w:rsidP="00F11EF7">
      <w:pPr>
        <w:pStyle w:val="Caption"/>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851911">
        <w:rPr>
          <w:noProof/>
        </w:rPr>
        <w:t>8</w:t>
      </w:r>
      <w:r w:rsidR="003677FC">
        <w:rPr>
          <w:noProof/>
        </w:rPr>
        <w:fldChar w:fldCharType="end"/>
      </w:r>
      <w:r>
        <w:t>: Comparison of truck vertical acceleration for simulations with and without a profile included</w:t>
      </w:r>
    </w:p>
    <w:p w:rsidR="00F11EF7" w:rsidRDefault="00F11EF7" w:rsidP="009C25A3">
      <w:pPr>
        <w:jc w:val="center"/>
      </w:pPr>
    </w:p>
    <w:p w:rsidR="00BF159E" w:rsidRDefault="00E36645" w:rsidP="00BF159E">
      <w:pPr>
        <w:pStyle w:val="Heading5"/>
      </w:pPr>
      <w:r>
        <w:t>Validation of VBI Simulation Methods</w:t>
      </w:r>
    </w:p>
    <w:p w:rsidR="00E36645" w:rsidRDefault="00C55158" w:rsidP="00EC58A2">
      <w:proofErr w:type="gramStart"/>
      <w:r>
        <w:t>In an effort to</w:t>
      </w:r>
      <w:proofErr w:type="gramEnd"/>
      <w:r>
        <w:t xml:space="preserve"> make simulation results match the experiment, the mass, stiffness and damping of the vehicle model was the adjusted until a good fit was acquired. Damping ratios of 5, 7, 10 and 20 percent were investigated. Mass and stiffness were increased (while maintaining 2.9 Hz </w:t>
      </w:r>
      <w:r>
        <w:lastRenderedPageBreak/>
        <w:t>frequency) but they were ultimately bounded by the field measurements, and therefore, were relatively certain parameters. Suspension stiffness had minimal effect on truck acceleration, while decreased damping significantly increased truck acceleration. A truck model with the parameters listed in following table above ultimately resulted truck acceleration that best matched the experimental dat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837"/>
        <w:gridCol w:w="1706"/>
      </w:tblGrid>
      <w:tr w:rsidR="009C25A3" w:rsidTr="003677FC">
        <w:trPr>
          <w:jc w:val="center"/>
        </w:trPr>
        <w:tc>
          <w:tcPr>
            <w:tcW w:w="2837" w:type="dxa"/>
            <w:vAlign w:val="center"/>
          </w:tcPr>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9C25A3" w:rsidTr="003677FC">
              <w:tc>
                <w:tcPr>
                  <w:tcW w:w="617" w:type="dxa"/>
                  <w:vAlign w:val="bottom"/>
                </w:tcPr>
                <w:p w:rsidR="009C25A3" w:rsidRDefault="009C25A3" w:rsidP="003677FC">
                  <w:pPr>
                    <w:pStyle w:val="squish"/>
                    <w:jc w:val="center"/>
                  </w:pPr>
                </w:p>
              </w:tc>
              <w:tc>
                <w:tcPr>
                  <w:tcW w:w="1224" w:type="dxa"/>
                  <w:vAlign w:val="bottom"/>
                </w:tcPr>
                <w:p w:rsidR="009C25A3" w:rsidRDefault="009C25A3" w:rsidP="003677FC">
                  <w:pPr>
                    <w:pStyle w:val="squish"/>
                    <w:jc w:val="center"/>
                  </w:pPr>
                  <w:r>
                    <w:t>Value</w:t>
                  </w:r>
                </w:p>
              </w:tc>
              <w:tc>
                <w:tcPr>
                  <w:tcW w:w="968" w:type="dxa"/>
                  <w:vAlign w:val="bottom"/>
                </w:tcPr>
                <w:p w:rsidR="009C25A3" w:rsidRDefault="009C25A3" w:rsidP="003677FC">
                  <w:pPr>
                    <w:pStyle w:val="squish"/>
                    <w:jc w:val="center"/>
                  </w:pPr>
                  <w:r>
                    <w:t>Units</w:t>
                  </w:r>
                </w:p>
              </w:tc>
            </w:tr>
            <w:tr w:rsidR="009C25A3" w:rsidTr="003677FC">
              <w:tc>
                <w:tcPr>
                  <w:tcW w:w="617" w:type="dxa"/>
                </w:tcPr>
                <w:p w:rsidR="009C25A3" w:rsidRDefault="009C25A3" w:rsidP="003677FC">
                  <w:pPr>
                    <w:pStyle w:val="squish"/>
                    <w:jc w:val="center"/>
                  </w:pPr>
                  <w:proofErr w:type="spellStart"/>
                  <w:r>
                    <w:t>ks</w:t>
                  </w:r>
                  <w:proofErr w:type="spellEnd"/>
                </w:p>
              </w:tc>
              <w:tc>
                <w:tcPr>
                  <w:tcW w:w="1224" w:type="dxa"/>
                </w:tcPr>
                <w:p w:rsidR="009C25A3" w:rsidRDefault="00CA6DFB" w:rsidP="003677FC">
                  <w:pPr>
                    <w:pStyle w:val="squish"/>
                    <w:jc w:val="center"/>
                  </w:pPr>
                  <w:r>
                    <w:t>36</w:t>
                  </w:r>
                  <w:r w:rsidR="009C25A3">
                    <w:t>000</w:t>
                  </w:r>
                </w:p>
              </w:tc>
              <w:tc>
                <w:tcPr>
                  <w:tcW w:w="968" w:type="dxa"/>
                </w:tcPr>
                <w:p w:rsidR="009C25A3" w:rsidRDefault="009C25A3" w:rsidP="003677FC">
                  <w:pPr>
                    <w:pStyle w:val="squish"/>
                    <w:jc w:val="center"/>
                  </w:pPr>
                  <w:proofErr w:type="spellStart"/>
                  <w:r>
                    <w:t>lb</w:t>
                  </w:r>
                  <w:proofErr w:type="spellEnd"/>
                  <w:r>
                    <w:t>/in</w:t>
                  </w:r>
                </w:p>
              </w:tc>
            </w:tr>
            <w:tr w:rsidR="009C25A3" w:rsidTr="003677FC">
              <w:tc>
                <w:tcPr>
                  <w:tcW w:w="617" w:type="dxa"/>
                </w:tcPr>
                <w:p w:rsidR="009C25A3" w:rsidRDefault="009C25A3" w:rsidP="003677FC">
                  <w:pPr>
                    <w:pStyle w:val="squish"/>
                    <w:jc w:val="center"/>
                  </w:pPr>
                  <w:r>
                    <w:t>cs</w:t>
                  </w:r>
                </w:p>
              </w:tc>
              <w:tc>
                <w:tcPr>
                  <w:tcW w:w="1224" w:type="dxa"/>
                </w:tcPr>
                <w:p w:rsidR="009C25A3" w:rsidRDefault="00CA6DFB" w:rsidP="003677FC">
                  <w:pPr>
                    <w:pStyle w:val="squish"/>
                    <w:jc w:val="center"/>
                  </w:pPr>
                  <w:r>
                    <w:t>429 (10%)</w:t>
                  </w:r>
                </w:p>
              </w:tc>
              <w:tc>
                <w:tcPr>
                  <w:tcW w:w="968" w:type="dxa"/>
                </w:tcPr>
                <w:p w:rsidR="009C25A3" w:rsidRDefault="009C25A3" w:rsidP="003677FC">
                  <w:pPr>
                    <w:pStyle w:val="squish"/>
                    <w:jc w:val="center"/>
                  </w:pPr>
                  <w:proofErr w:type="spellStart"/>
                  <w:r>
                    <w:t>lb</w:t>
                  </w:r>
                  <w:proofErr w:type="spellEnd"/>
                  <w:r>
                    <w:t>-s/in</w:t>
                  </w:r>
                </w:p>
              </w:tc>
            </w:tr>
            <w:tr w:rsidR="009C25A3" w:rsidTr="003677FC">
              <w:tc>
                <w:tcPr>
                  <w:tcW w:w="617" w:type="dxa"/>
                </w:tcPr>
                <w:p w:rsidR="009C25A3" w:rsidRDefault="009C25A3" w:rsidP="003677FC">
                  <w:pPr>
                    <w:pStyle w:val="squish"/>
                    <w:jc w:val="center"/>
                  </w:pPr>
                  <w:proofErr w:type="spellStart"/>
                  <w:r>
                    <w:t>ms</w:t>
                  </w:r>
                  <w:proofErr w:type="spellEnd"/>
                </w:p>
              </w:tc>
              <w:tc>
                <w:tcPr>
                  <w:tcW w:w="1224" w:type="dxa"/>
                </w:tcPr>
                <w:p w:rsidR="009C25A3" w:rsidRDefault="000537B3" w:rsidP="003677FC">
                  <w:pPr>
                    <w:pStyle w:val="squish"/>
                    <w:jc w:val="center"/>
                  </w:pPr>
                  <w:r>
                    <w:t>116.55</w:t>
                  </w:r>
                </w:p>
              </w:tc>
              <w:tc>
                <w:tcPr>
                  <w:tcW w:w="968" w:type="dxa"/>
                </w:tcPr>
                <w:p w:rsidR="009C25A3" w:rsidRDefault="009C25A3" w:rsidP="003677FC">
                  <w:pPr>
                    <w:pStyle w:val="squish"/>
                    <w:jc w:val="center"/>
                  </w:pPr>
                  <w:r>
                    <w:t>lb-s</w:t>
                  </w:r>
                  <w:r w:rsidRPr="0098365C">
                    <w:rPr>
                      <w:vertAlign w:val="superscript"/>
                    </w:rPr>
                    <w:t>2</w:t>
                  </w:r>
                  <w:r>
                    <w:t>/in</w:t>
                  </w:r>
                </w:p>
              </w:tc>
            </w:tr>
            <w:tr w:rsidR="003F01CB" w:rsidTr="003677FC">
              <w:tc>
                <w:tcPr>
                  <w:tcW w:w="617" w:type="dxa"/>
                </w:tcPr>
                <w:p w:rsidR="003F01CB" w:rsidRDefault="003F01CB" w:rsidP="003F01CB">
                  <w:pPr>
                    <w:pStyle w:val="squish"/>
                    <w:jc w:val="center"/>
                  </w:pPr>
                  <w:r>
                    <w:t>mu</w:t>
                  </w:r>
                </w:p>
              </w:tc>
              <w:tc>
                <w:tcPr>
                  <w:tcW w:w="1224" w:type="dxa"/>
                </w:tcPr>
                <w:p w:rsidR="003F01CB" w:rsidRDefault="00C12B2A" w:rsidP="003F01CB">
                  <w:pPr>
                    <w:pStyle w:val="squish"/>
                    <w:jc w:val="center"/>
                  </w:pPr>
                  <w:r>
                    <w:t>0.0052</w:t>
                  </w:r>
                </w:p>
              </w:tc>
              <w:tc>
                <w:tcPr>
                  <w:tcW w:w="968" w:type="dxa"/>
                </w:tcPr>
                <w:p w:rsidR="003F01CB" w:rsidRDefault="003F01CB" w:rsidP="003F01CB">
                  <w:pPr>
                    <w:pStyle w:val="squish"/>
                    <w:jc w:val="center"/>
                  </w:pPr>
                  <w:r>
                    <w:t>lb-s</w:t>
                  </w:r>
                  <w:r w:rsidRPr="0098365C">
                    <w:rPr>
                      <w:vertAlign w:val="superscript"/>
                    </w:rPr>
                    <w:t>2</w:t>
                  </w:r>
                  <w:r>
                    <w:t>/in</w:t>
                  </w:r>
                </w:p>
              </w:tc>
            </w:tr>
          </w:tbl>
          <w:p w:rsidR="009C25A3" w:rsidRDefault="009C25A3" w:rsidP="003677FC">
            <w:pPr>
              <w:pStyle w:val="squish"/>
              <w:jc w:val="center"/>
            </w:pPr>
          </w:p>
        </w:tc>
        <w:tc>
          <w:tcPr>
            <w:tcW w:w="1706" w:type="dxa"/>
            <w:vAlign w:val="center"/>
          </w:tcPr>
          <w:p w:rsidR="009C25A3" w:rsidRDefault="009C25A3" w:rsidP="003677FC">
            <w:pPr>
              <w:pStyle w:val="squish"/>
              <w:jc w:val="center"/>
            </w:pPr>
            <w:r>
              <w:rPr>
                <w:noProof/>
              </w:rPr>
              <w:drawing>
                <wp:inline distT="0" distB="0" distL="0" distR="0" wp14:anchorId="790B75D6" wp14:editId="47B49737">
                  <wp:extent cx="1014076" cy="13716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rsidR="00A14F77" w:rsidRDefault="0003154C" w:rsidP="00EC58A2">
      <w:r>
        <w:t>The following plot compares experimental acceleration data to FE simulation</w:t>
      </w:r>
      <w:r w:rsidR="00CA6DFB">
        <w:t xml:space="preserve"> with this vehicle model</w:t>
      </w:r>
      <w:r>
        <w:t xml:space="preserve">. </w:t>
      </w:r>
      <w:r w:rsidR="00CA6DFB">
        <w:t xml:space="preserve">Simulations were performed with the path of travel located in center of the right-hand lane of the east-bound side and the measured profile of the right wheel line. </w:t>
      </w:r>
    </w:p>
    <w:p w:rsidR="0014797F" w:rsidRDefault="003677FC" w:rsidP="0014797F">
      <w:pPr>
        <w:keepNext/>
      </w:pPr>
      <w:r>
        <w:rPr>
          <w:noProof/>
        </w:rPr>
        <w:drawing>
          <wp:inline distT="0" distB="0" distL="0" distR="0" wp14:anchorId="66124304" wp14:editId="65A1F0CE">
            <wp:extent cx="5486400" cy="3200400"/>
            <wp:effectExtent l="0" t="0" r="0" b="0"/>
            <wp:docPr id="76" name="Chart 76">
              <a:extLst xmlns:a="http://schemas.openxmlformats.org/drawingml/2006/main">
                <a:ext uri="{FF2B5EF4-FFF2-40B4-BE49-F238E27FC236}">
                  <a16:creationId xmlns:a16="http://schemas.microsoft.com/office/drawing/2014/main" id="{93FB5F47-EBB6-430F-B913-64F6C69D8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rsidR="00DB4522" w:rsidRDefault="0014797F" w:rsidP="0014797F">
      <w:pPr>
        <w:pStyle w:val="Caption"/>
        <w:jc w:val="left"/>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851911">
        <w:rPr>
          <w:noProof/>
        </w:rPr>
        <w:t>9</w:t>
      </w:r>
      <w:r w:rsidR="003677FC">
        <w:rPr>
          <w:noProof/>
        </w:rPr>
        <w:fldChar w:fldCharType="end"/>
      </w:r>
      <w:r>
        <w:t xml:space="preserve">: Truck vertical acceleration (simulation vs. experimental) </w:t>
      </w:r>
    </w:p>
    <w:p w:rsidR="0014797F" w:rsidRDefault="009B2F12" w:rsidP="0014797F">
      <w:pPr>
        <w:keepNext/>
      </w:pPr>
      <w:r>
        <w:rPr>
          <w:noProof/>
        </w:rPr>
        <w:lastRenderedPageBreak/>
        <w:drawing>
          <wp:inline distT="0" distB="0" distL="0" distR="0" wp14:anchorId="1CBC57AE" wp14:editId="007C5E18">
            <wp:extent cx="5486400" cy="3200400"/>
            <wp:effectExtent l="0" t="0" r="0" b="0"/>
            <wp:docPr id="78" name="Chart 78">
              <a:extLst xmlns:a="http://schemas.openxmlformats.org/drawingml/2006/main">
                <a:ext uri="{FF2B5EF4-FFF2-40B4-BE49-F238E27FC236}">
                  <a16:creationId xmlns:a16="http://schemas.microsoft.com/office/drawing/2014/main" id="{26D523AC-1E9B-4ED6-A90B-1AD6536616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rsidR="0014797F" w:rsidRDefault="0014797F" w:rsidP="0014797F">
      <w:pPr>
        <w:pStyle w:val="Caption"/>
        <w:jc w:val="left"/>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851911">
        <w:rPr>
          <w:noProof/>
        </w:rPr>
        <w:t>10</w:t>
      </w:r>
      <w:r w:rsidR="003677FC">
        <w:rPr>
          <w:noProof/>
        </w:rPr>
        <w:fldChar w:fldCharType="end"/>
      </w:r>
      <w:r>
        <w:t>: Bridge vertical acceleration at midspan of span 3</w:t>
      </w:r>
    </w:p>
    <w:p w:rsidR="00CA6DFB" w:rsidRDefault="009B2F12" w:rsidP="00CA6DFB">
      <w:pPr>
        <w:keepNext/>
      </w:pPr>
      <w:r>
        <w:rPr>
          <w:noProof/>
        </w:rPr>
        <w:drawing>
          <wp:inline distT="0" distB="0" distL="0" distR="0" wp14:anchorId="47B0B09C" wp14:editId="60743513">
            <wp:extent cx="5486400" cy="3200400"/>
            <wp:effectExtent l="0" t="0" r="0" b="0"/>
            <wp:docPr id="77" name="Chart 77">
              <a:extLst xmlns:a="http://schemas.openxmlformats.org/drawingml/2006/main">
                <a:ext uri="{FF2B5EF4-FFF2-40B4-BE49-F238E27FC236}">
                  <a16:creationId xmlns:a16="http://schemas.microsoft.com/office/drawing/2014/main" id="{1D2A9372-F5D0-440A-8B2D-CA1168F456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rsidR="00C55158" w:rsidRDefault="00CA6DFB" w:rsidP="00CA6DFB">
      <w:pPr>
        <w:pStyle w:val="Caption"/>
        <w:jc w:val="left"/>
      </w:pPr>
      <w:r>
        <w:t xml:space="preserve">Figure </w:t>
      </w:r>
      <w:r w:rsidR="003B4BA6">
        <w:rPr>
          <w:noProof/>
        </w:rPr>
        <w:fldChar w:fldCharType="begin"/>
      </w:r>
      <w:r w:rsidR="003B4BA6">
        <w:rPr>
          <w:noProof/>
        </w:rPr>
        <w:instrText xml:space="preserve"> SEQ Figure \* ARABIC </w:instrText>
      </w:r>
      <w:r w:rsidR="003B4BA6">
        <w:rPr>
          <w:noProof/>
        </w:rPr>
        <w:fldChar w:fldCharType="separate"/>
      </w:r>
      <w:r w:rsidR="00851911">
        <w:rPr>
          <w:noProof/>
        </w:rPr>
        <w:t>11</w:t>
      </w:r>
      <w:r w:rsidR="003B4BA6">
        <w:rPr>
          <w:noProof/>
        </w:rPr>
        <w:fldChar w:fldCharType="end"/>
      </w:r>
      <w:r>
        <w:t>: Bridge vertical acceleration at midspan of span 7</w:t>
      </w:r>
    </w:p>
    <w:p w:rsidR="00D275D4" w:rsidRDefault="0003154C" w:rsidP="0003154C">
      <w:r>
        <w:t xml:space="preserve">These simulation results demonstrate the model’s capability of simulating vehicle-bridge interaction and the role of roadway profile on that interaction. </w:t>
      </w:r>
    </w:p>
    <w:p w:rsidR="00D275D4" w:rsidRDefault="0003154C" w:rsidP="00D275D4">
      <w:pPr>
        <w:pStyle w:val="Heading3"/>
      </w:pPr>
      <w:bookmarkStart w:id="16" w:name="_Toc536017952"/>
      <w:r>
        <w:lastRenderedPageBreak/>
        <w:t xml:space="preserve">Test </w:t>
      </w:r>
      <w:r w:rsidR="00D275D4">
        <w:t>Conclusions</w:t>
      </w:r>
      <w:bookmarkEnd w:id="16"/>
    </w:p>
    <w:p w:rsidR="003B1BB6" w:rsidRDefault="003B1BB6" w:rsidP="0003154C">
      <w:r>
        <w:t>As a result of the tests performed on the case structure the following may be concluded.</w:t>
      </w:r>
    </w:p>
    <w:p w:rsidR="003B1BB6" w:rsidRDefault="003B1BB6" w:rsidP="003B1BB6">
      <w:pPr>
        <w:pStyle w:val="ListParagraph"/>
        <w:numPr>
          <w:ilvl w:val="0"/>
          <w:numId w:val="4"/>
        </w:numPr>
      </w:pPr>
      <w:r>
        <w:t>The bridge is experiencing motion that exceeds human comfort criterion.</w:t>
      </w:r>
    </w:p>
    <w:p w:rsidR="00025DCA" w:rsidRDefault="00025DCA" w:rsidP="003B1BB6">
      <w:pPr>
        <w:pStyle w:val="ListParagraph"/>
        <w:numPr>
          <w:ilvl w:val="0"/>
          <w:numId w:val="4"/>
        </w:numPr>
      </w:pPr>
      <w:r>
        <w:t>The high vibration levels are occurring on all spans (that were instrumented).</w:t>
      </w:r>
    </w:p>
    <w:p w:rsidR="003B1BB6" w:rsidRDefault="003B1BB6" w:rsidP="003B1BB6">
      <w:pPr>
        <w:pStyle w:val="ListParagraph"/>
        <w:numPr>
          <w:ilvl w:val="0"/>
          <w:numId w:val="4"/>
        </w:numPr>
      </w:pPr>
      <w:r>
        <w:t>The bridge exhibits dynamic amplification as high as 1.75 even under heavy vehicles (compared to AASHTO recommended 1.33).</w:t>
      </w:r>
    </w:p>
    <w:p w:rsidR="003B1BB6" w:rsidRDefault="003B1BB6" w:rsidP="003B1BB6">
      <w:pPr>
        <w:pStyle w:val="ListParagraph"/>
        <w:numPr>
          <w:ilvl w:val="0"/>
          <w:numId w:val="4"/>
        </w:numPr>
      </w:pPr>
      <w:r>
        <w:t xml:space="preserve">The high dynamic amplification is not a result of any structural </w:t>
      </w:r>
      <w:r w:rsidR="00025DCA">
        <w:t>deficiency</w:t>
      </w:r>
      <w:r>
        <w:t xml:space="preserve"> or </w:t>
      </w:r>
      <w:r w:rsidR="00025DCA">
        <w:t>anomaly.</w:t>
      </w:r>
    </w:p>
    <w:p w:rsidR="003B1BB6" w:rsidRDefault="003B1BB6" w:rsidP="003B1BB6">
      <w:pPr>
        <w:pStyle w:val="ListParagraph"/>
        <w:numPr>
          <w:ilvl w:val="0"/>
          <w:numId w:val="4"/>
        </w:numPr>
      </w:pPr>
      <w:r>
        <w:t>The high dynamic amplification does not seem to pose a risk to the structure’s performance (at strength or service limit states).</w:t>
      </w:r>
    </w:p>
    <w:p w:rsidR="003B1BB6" w:rsidRDefault="003B1BB6" w:rsidP="003B1BB6">
      <w:pPr>
        <w:pStyle w:val="ListParagraph"/>
        <w:numPr>
          <w:ilvl w:val="0"/>
          <w:numId w:val="4"/>
        </w:numPr>
      </w:pPr>
      <w:r>
        <w:t>The vehicle is excited by the bridge deck profile, which in-turn excited the bridge</w:t>
      </w:r>
    </w:p>
    <w:p w:rsidR="003B1BB6" w:rsidRDefault="003B1BB6" w:rsidP="003B1BB6">
      <w:pPr>
        <w:pStyle w:val="ListParagraph"/>
        <w:numPr>
          <w:ilvl w:val="0"/>
          <w:numId w:val="4"/>
        </w:numPr>
      </w:pPr>
      <w:r>
        <w:t xml:space="preserve">A validated 3D FE model is capable of simulating bridge-vehicle interaction if roadway profile is included and accurately positioned on the model. </w:t>
      </w:r>
    </w:p>
    <w:p w:rsidR="0003154C" w:rsidRDefault="0003154C" w:rsidP="0003154C">
      <w:r>
        <w:t xml:space="preserve">The framework of structural identification was followed throughout the many tests performed on this test structure. In this way testing provided ground truth of behavior which served to validate simulation tools, which were, in-turn, leveraged to investigate structural behavior that would be impossible or impractical to capture in the field. </w:t>
      </w:r>
      <w:r w:rsidR="003B1BB6">
        <w:t>The remainder of this paper implements these validated tools to gain further understanding of vehicle-bridge interaction and dynamic amplification.</w:t>
      </w:r>
    </w:p>
    <w:p w:rsidR="0004731A" w:rsidRDefault="0004731A" w:rsidP="0004731A">
      <w:pPr>
        <w:pStyle w:val="Heading2"/>
      </w:pPr>
      <w:bookmarkStart w:id="17" w:name="_Toc536017953"/>
      <w:r>
        <w:t>Simulating VBI</w:t>
      </w:r>
      <w:bookmarkEnd w:id="17"/>
    </w:p>
    <w:p w:rsidR="001C2928" w:rsidRDefault="008B7CAE" w:rsidP="001C2928">
      <w:r>
        <w:t>In several of the simulation studies described in this section a simplified model was employed. This model is composed of 2 degrees-of-freedom and reduces the bridge to a single beam. This model type was used when appropriate due to the minimal computing power required</w:t>
      </w:r>
      <w:r w:rsidR="001C2928">
        <w:t>, permitting a large number of simulations to be automated and performed in a relatively short amount of time. This model (state-space) is described in detail in the second part of this document and in the appendix.</w:t>
      </w:r>
    </w:p>
    <w:p w:rsidR="008B7CAE" w:rsidRPr="008B7CAE" w:rsidRDefault="008B7CAE" w:rsidP="008B7CAE"/>
    <w:p w:rsidR="0004731A" w:rsidRDefault="0004731A" w:rsidP="0004731A">
      <w:pPr>
        <w:pStyle w:val="Heading3"/>
      </w:pPr>
      <w:bookmarkStart w:id="18" w:name="_Toc536017954"/>
      <w:r>
        <w:lastRenderedPageBreak/>
        <w:t>Bridge and vehicle decoupled</w:t>
      </w:r>
      <w:bookmarkEnd w:id="18"/>
    </w:p>
    <w:p w:rsidR="00851911" w:rsidRDefault="00C274C6" w:rsidP="00C274C6">
      <w:r>
        <w:t xml:space="preserve">In the interest of further understanding the degree to which the vehicle and bridge interact, the vehicle is analyzed separately from the bridge. </w:t>
      </w:r>
      <w:r w:rsidR="00851911">
        <w:t xml:space="preserve">The vehicle is first analyzed traveling over just the profile. The contact force obtained </w:t>
      </w:r>
      <w:proofErr w:type="gramStart"/>
      <w:r w:rsidR="00851911">
        <w:t>as a result of</w:t>
      </w:r>
      <w:proofErr w:type="gramEnd"/>
      <w:r w:rsidR="00851911">
        <w:t xml:space="preserve"> this analysis is then applied to the bridge model. This method neglects bridge motion and therefore represents a completely rigid bridge. Therefore, this method’s accuracy will suffer with increased bridge flexibility and vehicle mass.</w:t>
      </w:r>
    </w:p>
    <w:tbl>
      <w:tblPr>
        <w:tblStyle w:val="TableGrid"/>
        <w:tblW w:w="86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65"/>
        <w:gridCol w:w="728"/>
        <w:gridCol w:w="5757"/>
      </w:tblGrid>
      <w:tr w:rsidR="00851911" w:rsidRPr="00851911" w:rsidTr="00851911">
        <w:tc>
          <w:tcPr>
            <w:tcW w:w="2165" w:type="dxa"/>
            <w:vAlign w:val="center"/>
          </w:tcPr>
          <w:p w:rsidR="00851911" w:rsidRPr="00851911" w:rsidRDefault="00851911" w:rsidP="00851911">
            <w:pPr>
              <w:pStyle w:val="squish"/>
            </w:pPr>
            <w:r w:rsidRPr="00851911">
              <w:rPr>
                <w:noProof/>
              </w:rPr>
              <w:drawing>
                <wp:inline distT="0" distB="0" distL="0" distR="0" wp14:anchorId="2A45CA9C" wp14:editId="3A234AEA">
                  <wp:extent cx="1371600" cy="1903751"/>
                  <wp:effectExtent l="0" t="0" r="0" b="127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1371600" cy="1903751"/>
                          </a:xfrm>
                          <a:prstGeom prst="rect">
                            <a:avLst/>
                          </a:prstGeom>
                        </pic:spPr>
                      </pic:pic>
                    </a:graphicData>
                  </a:graphic>
                </wp:inline>
              </w:drawing>
            </w:r>
            <w:r w:rsidRPr="00851911">
              <w:t xml:space="preserve"> </w:t>
            </w:r>
          </w:p>
        </w:tc>
        <w:tc>
          <w:tcPr>
            <w:tcW w:w="728" w:type="dxa"/>
            <w:vAlign w:val="center"/>
          </w:tcPr>
          <w:p w:rsidR="00851911" w:rsidRPr="00851911" w:rsidRDefault="00851911" w:rsidP="00851911">
            <w:pPr>
              <w:pStyle w:val="squish"/>
            </w:pPr>
            <w:r w:rsidRPr="00851911">
              <w:rPr>
                <w:noProof/>
              </w:rPr>
              <mc:AlternateContent>
                <mc:Choice Requires="wps">
                  <w:drawing>
                    <wp:inline distT="0" distB="0" distL="0" distR="0">
                      <wp:extent cx="320040" cy="320040"/>
                      <wp:effectExtent l="0" t="0" r="0" b="0"/>
                      <wp:docPr id="83" name="Plus Sign 83"/>
                      <wp:cNvGraphicFramePr/>
                      <a:graphic xmlns:a="http://schemas.openxmlformats.org/drawingml/2006/main">
                        <a:graphicData uri="http://schemas.microsoft.com/office/word/2010/wordprocessingShape">
                          <wps:wsp>
                            <wps:cNvSpPr/>
                            <wps:spPr>
                              <a:xfrm>
                                <a:off x="0" y="0"/>
                                <a:ext cx="320040" cy="320040"/>
                              </a:xfrm>
                              <a:prstGeom prst="mathPlus">
                                <a:avLst>
                                  <a:gd name="adj1" fmla="val 15187"/>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4B408AE" id="Plus Sign 83" o:spid="_x0000_s1026" style="width:25.2pt;height:25.2pt;visibility:visible;mso-wrap-style:square;mso-left-percent:-10001;mso-top-percent:-10001;mso-position-horizontal:absolute;mso-position-horizontal-relative:char;mso-position-vertical:absolute;mso-position-vertical-relative:line;mso-left-percent:-10001;mso-top-percent:-10001;v-text-anchor:middle" coordsize="320040,3200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" path="m42421,135718r93297,l135718,42421r48604,l184322,135718r93297,l277619,184322r-93297,l184322,277619r-48604,l135718,184322r-93297,l42421,135718xe" filled="f" strokecolor="black [3213]" strokeweight="2pt">
                      <v:path arrowok="t" o:connecttype="custom" o:connectlocs="42421,135718;135718,135718;135718,42421;184322,42421;184322,135718;277619,135718;277619,184322;184322,184322;184322,277619;135718,277619;135718,184322;42421,184322;42421,135718" o:connectangles="0,0,0,0,0,0,0,0,0,0,0,0,0"/>
                      <w10:anchorlock/>
                    </v:shape>
                  </w:pict>
                </mc:Fallback>
              </mc:AlternateContent>
            </w:r>
          </w:p>
        </w:tc>
        <w:tc>
          <w:tcPr>
            <w:tcW w:w="5757" w:type="dxa"/>
            <w:vAlign w:val="center"/>
          </w:tcPr>
          <w:p w:rsidR="00851911" w:rsidRDefault="00851911" w:rsidP="00851911">
            <w:pPr>
              <w:pStyle w:val="squish"/>
              <w:keepNext/>
            </w:pPr>
            <w:r w:rsidRPr="00851911">
              <w:rPr>
                <w:noProof/>
              </w:rPr>
              <w:drawing>
                <wp:inline distT="0" distB="0" distL="0" distR="0" wp14:anchorId="637AA7E5" wp14:editId="7387E11E">
                  <wp:extent cx="3657600" cy="105664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657600" cy="1056640"/>
                          </a:xfrm>
                          <a:prstGeom prst="rect">
                            <a:avLst/>
                          </a:prstGeom>
                        </pic:spPr>
                      </pic:pic>
                    </a:graphicData>
                  </a:graphic>
                </wp:inline>
              </w:drawing>
            </w:r>
          </w:p>
          <w:p w:rsidR="00851911" w:rsidRPr="00851911" w:rsidRDefault="00851911" w:rsidP="00851911">
            <w:pPr>
              <w:pStyle w:val="Caption"/>
              <w:jc w:val="left"/>
            </w:pPr>
          </w:p>
        </w:tc>
      </w:tr>
    </w:tbl>
    <w:p w:rsidR="00851911" w:rsidRDefault="00851911" w:rsidP="00851911">
      <w:pPr>
        <w:pStyle w:val="Caption"/>
      </w:pPr>
      <w:r w:rsidRPr="00851911">
        <w:t xml:space="preserve">Figure </w:t>
      </w:r>
      <w:r w:rsidR="003B4BA6">
        <w:rPr>
          <w:noProof/>
        </w:rPr>
        <w:fldChar w:fldCharType="begin"/>
      </w:r>
      <w:r w:rsidR="003B4BA6">
        <w:rPr>
          <w:noProof/>
        </w:rPr>
        <w:instrText xml:space="preserve"> SEQ Figure \* ARABIC </w:instrText>
      </w:r>
      <w:r w:rsidR="003B4BA6">
        <w:rPr>
          <w:noProof/>
        </w:rPr>
        <w:fldChar w:fldCharType="separate"/>
      </w:r>
      <w:r>
        <w:rPr>
          <w:noProof/>
        </w:rPr>
        <w:t>12</w:t>
      </w:r>
      <w:r w:rsidR="003B4BA6">
        <w:rPr>
          <w:noProof/>
        </w:rPr>
        <w:fldChar w:fldCharType="end"/>
      </w:r>
      <w:r w:rsidRPr="00851911">
        <w:t>: Diagram of Decoupled Model</w:t>
      </w:r>
    </w:p>
    <w:p w:rsidR="00851911" w:rsidRDefault="00851911" w:rsidP="00851911">
      <w:pPr>
        <w:keepNext/>
        <w:jc w:val="center"/>
      </w:pPr>
      <w:r>
        <w:rPr>
          <w:noProof/>
        </w:rPr>
        <w:drawing>
          <wp:inline distT="0" distB="0" distL="0" distR="0" wp14:anchorId="27AF077E" wp14:editId="6BDC6041">
            <wp:extent cx="4572000" cy="2084917"/>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572000" cy="2084917"/>
                    </a:xfrm>
                    <a:prstGeom prst="rect">
                      <a:avLst/>
                    </a:prstGeom>
                  </pic:spPr>
                </pic:pic>
              </a:graphicData>
            </a:graphic>
          </wp:inline>
        </w:drawing>
      </w:r>
    </w:p>
    <w:p w:rsidR="00851911" w:rsidRPr="00851911" w:rsidRDefault="00851911" w:rsidP="00851911">
      <w:pPr>
        <w:pStyle w:val="Caption"/>
      </w:pPr>
      <w:r>
        <w:t xml:space="preserve">Figure </w:t>
      </w:r>
      <w:r w:rsidR="003B4BA6">
        <w:rPr>
          <w:noProof/>
        </w:rPr>
        <w:fldChar w:fldCharType="begin"/>
      </w:r>
      <w:r w:rsidR="003B4BA6">
        <w:rPr>
          <w:noProof/>
        </w:rPr>
        <w:instrText xml:space="preserve"> SEQ Figure \* ARABIC </w:instrText>
      </w:r>
      <w:r w:rsidR="003B4BA6">
        <w:rPr>
          <w:noProof/>
        </w:rPr>
        <w:fldChar w:fldCharType="separate"/>
      </w:r>
      <w:r>
        <w:rPr>
          <w:noProof/>
        </w:rPr>
        <w:t>13</w:t>
      </w:r>
      <w:r w:rsidR="003B4BA6">
        <w:rPr>
          <w:noProof/>
        </w:rPr>
        <w:fldChar w:fldCharType="end"/>
      </w:r>
      <w:r>
        <w:t>: Diagram of Coupled 2-DOF Model</w:t>
      </w:r>
    </w:p>
    <w:p w:rsidR="00851911" w:rsidRDefault="00851911" w:rsidP="00C274C6">
      <w:r>
        <w:t>None of the readily available FEM software packages had the capability to apply both time and spatially varying loads, therefore the simplified 2-DOF was used for this demonstration. The following plot compares the bridge response from this uncoupled analysis to that from the coupled vehicle-bridge model.</w:t>
      </w:r>
    </w:p>
    <w:p w:rsidR="00700FD6" w:rsidRDefault="00851911" w:rsidP="00C274C6">
      <w:r w:rsidRPr="00851911">
        <w:rPr>
          <w:noProof/>
        </w:rPr>
        <w:lastRenderedPageBreak/>
        <w:drawing>
          <wp:inline distT="0" distB="0" distL="0" distR="0">
            <wp:extent cx="5486400" cy="2250887"/>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7">
                      <a:extLst>
                        <a:ext uri="{28A0092B-C50C-407E-A947-70E740481C1C}">
                          <a14:useLocalDpi xmlns:a14="http://schemas.microsoft.com/office/drawing/2010/main" val="0"/>
                        </a:ext>
                      </a:extLst>
                    </a:blip>
                    <a:srcRect l="5036" r="8137"/>
                    <a:stretch/>
                  </pic:blipFill>
                  <pic:spPr bwMode="auto">
                    <a:xfrm>
                      <a:off x="0" y="0"/>
                      <a:ext cx="5486400" cy="2250887"/>
                    </a:xfrm>
                    <a:prstGeom prst="rect">
                      <a:avLst/>
                    </a:prstGeom>
                    <a:noFill/>
                    <a:ln>
                      <a:noFill/>
                    </a:ln>
                    <a:extLst>
                      <a:ext uri="{53640926-AAD7-44D8-BBD7-CCE9431645EC}">
                        <a14:shadowObscured xmlns:a14="http://schemas.microsoft.com/office/drawing/2010/main"/>
                      </a:ext>
                    </a:extLst>
                  </pic:spPr>
                </pic:pic>
              </a:graphicData>
            </a:graphic>
          </wp:inline>
        </w:drawing>
      </w:r>
    </w:p>
    <w:p w:rsidR="00AB3CB3" w:rsidRDefault="008B7CAE" w:rsidP="00C274C6">
      <w:r>
        <w:t>Despite the simplicity of the model used to obtain the above results, it is still effective at mode</w:t>
      </w:r>
      <w:r w:rsidR="00851911">
        <w:t>l</w:t>
      </w:r>
      <w:r>
        <w:t>ling the exchange of energy of two systems. As can be see</w:t>
      </w:r>
      <w:r w:rsidR="00B835AE">
        <w:t xml:space="preserve">n, decoupling the bridge and vehicle in simulations </w:t>
      </w:r>
      <w:r w:rsidR="00851911">
        <w:t xml:space="preserve">reduces the accuracy of the analysis and tends to overestimate </w:t>
      </w:r>
      <w:r w:rsidR="00B835AE">
        <w:t>the bridge response, especially at higher levels of amplification. It is therefore recommended that any simulation of bridges under vehicle crossings include the interaction of the two systems</w:t>
      </w:r>
      <w:r w:rsidR="00AB3CB3">
        <w:t>.</w:t>
      </w:r>
    </w:p>
    <w:p w:rsidR="0004731A" w:rsidRDefault="00D275D4" w:rsidP="00C274C6">
      <w:pPr>
        <w:pStyle w:val="Heading3"/>
      </w:pPr>
      <w:bookmarkStart w:id="19" w:name="_Toc536017955"/>
      <w:r>
        <w:t>Mecha</w:t>
      </w:r>
      <w:r w:rsidR="00535CE5">
        <w:t>nisms and Influential Attributes</w:t>
      </w:r>
      <w:bookmarkEnd w:id="19"/>
    </w:p>
    <w:p w:rsidR="00025DCA" w:rsidRDefault="00900772" w:rsidP="00900772">
      <w:r>
        <w:t xml:space="preserve">Many studies on vehicle-bridge interaction will examine the role of parameters </w:t>
      </w:r>
      <w:r w:rsidR="009351C2">
        <w:t>separately</w:t>
      </w:r>
      <w:r>
        <w:t>, and it was the original intention to organize this study in a similar manner. However, as it will soon be made clear, the parameters that effect VBI are interdependent.</w:t>
      </w:r>
      <w:r w:rsidR="007C0FDD">
        <w:t xml:space="preserve"> The following section therefore seeks to demonstrate and ch</w:t>
      </w:r>
      <w:r w:rsidR="009351C2">
        <w:t>aracterize the interdependency by first examining roadway profile which the case study showed to be critical to VBI and dynamic amplification.</w:t>
      </w:r>
    </w:p>
    <w:p w:rsidR="00306CE6" w:rsidRDefault="001C2928" w:rsidP="001C2928">
      <w:r>
        <w:t xml:space="preserve">A given profile is composed of elevation changes over the length of the roadway. This surface may be approximated by a summation of harmonic functions, and thus spectral analysis may be performed in much the same way as was done for acceleration data. The profile can therefore be described by its spatial frequency (cycles per unit distance) content. When a vehicle travels over a </w:t>
      </w:r>
      <w:r w:rsidR="00793162">
        <w:t xml:space="preserve">harmonic </w:t>
      </w:r>
      <w:r>
        <w:t>profile, the elevation change experience</w:t>
      </w:r>
      <w:r w:rsidR="00072B4C">
        <w:t>d</w:t>
      </w:r>
      <w:r>
        <w:t xml:space="preserve"> at the vehicle’s location </w:t>
      </w:r>
      <w:r w:rsidR="00793162">
        <w:t xml:space="preserve">is harmonic </w:t>
      </w:r>
      <w:r w:rsidR="00793162">
        <w:lastRenderedPageBreak/>
        <w:t xml:space="preserve">according to the velocity of the vehicle. </w:t>
      </w:r>
      <w:r w:rsidR="00306CE6">
        <w:t>A</w:t>
      </w:r>
      <w:r w:rsidR="00793162">
        <w:t xml:space="preserve"> profile with a given spatial frequency will induce a force that acts on the vehicle with a frequency equal to the product of the spatial frequency and vehicle velocity. </w:t>
      </w:r>
      <w:r w:rsidR="00306CE6">
        <w:t xml:space="preserve">Therefore, the effect of the profile spatial frequency content is dependent on the velocity of the vehicle. </w:t>
      </w:r>
    </w:p>
    <w:p w:rsidR="00306CE6" w:rsidRDefault="00306CE6" w:rsidP="001C2928">
      <w:r w:rsidRPr="003B4A17">
        <w:t xml:space="preserve">Several </w:t>
      </w:r>
      <w:r w:rsidR="006F4F2E" w:rsidRPr="003B4A17">
        <w:t>simulations with a 3D FE</w:t>
      </w:r>
      <w:r w:rsidR="00FB23C2">
        <w:t xml:space="preserve"> </w:t>
      </w:r>
      <w:r w:rsidR="006F4F2E" w:rsidRPr="003B4A17">
        <w:t>model</w:t>
      </w:r>
      <w:r w:rsidR="00FB23C2">
        <w:t xml:space="preserve"> (140ft; single-span)</w:t>
      </w:r>
      <w:r w:rsidR="00FB23C2" w:rsidRPr="003B4A17">
        <w:t xml:space="preserve"> </w:t>
      </w:r>
      <w:r w:rsidR="006F4F2E" w:rsidRPr="003B4A17">
        <w:t xml:space="preserve">were performed for a sinusoidal profile with </w:t>
      </w:r>
      <w:r w:rsidR="003B4A17" w:rsidRPr="003B4A17">
        <w:t>30-foot</w:t>
      </w:r>
      <w:r w:rsidR="006F4F2E" w:rsidRPr="003B4A17">
        <w:t xml:space="preserve"> wavelength and ½ in. amplitude. </w:t>
      </w:r>
      <w:r w:rsidR="003B4A17">
        <w:t xml:space="preserve">The bridge model had the first and second natural frequencies between 2.2 and 2.5 Hz, while </w:t>
      </w:r>
      <w:r w:rsidR="00FB23C2">
        <w:t>the first natural frequency</w:t>
      </w:r>
      <w:r w:rsidR="003B4A17">
        <w:t xml:space="preserve"> of the vehicle model was 2.8 Hz. </w:t>
      </w:r>
      <w:r w:rsidR="006F4F2E">
        <w:t xml:space="preserve">The plot below shows the peak vehicle and bridge response at different vehicle speeds and the resulting forcing frequencies. It is no surprise that the peak responses occur at speeds that induce a forcing frequency that matches their respective natural frequency. </w:t>
      </w:r>
    </w:p>
    <w:p w:rsidR="0038514E" w:rsidRDefault="0038514E" w:rsidP="0038514E">
      <w:pPr>
        <w:jc w:val="center"/>
      </w:pPr>
      <w:r>
        <w:rPr>
          <w:noProof/>
        </w:rPr>
        <w:drawing>
          <wp:inline distT="0" distB="0" distL="0" distR="0" wp14:anchorId="4E24E502" wp14:editId="78726BA5">
            <wp:extent cx="4572000" cy="2743200"/>
            <wp:effectExtent l="0" t="0" r="0" b="0"/>
            <wp:docPr id="80" name="Chart 80">
              <a:extLst xmlns:a="http://schemas.openxmlformats.org/drawingml/2006/main">
                <a:ext uri="{FF2B5EF4-FFF2-40B4-BE49-F238E27FC236}">
                  <a16:creationId xmlns:a16="http://schemas.microsoft.com/office/drawing/2014/main" id="{00000000-0008-0000-03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rsidR="003B4A17" w:rsidRDefault="003B4A17" w:rsidP="003B4A17">
      <w:r>
        <w:t>The bridge displacement amplification is calculated by dividing the maximum midspan displacement by the</w:t>
      </w:r>
      <w:r w:rsidR="00FB23C2">
        <w:t xml:space="preserve"> </w:t>
      </w:r>
      <w:r>
        <w:t xml:space="preserve">static </w:t>
      </w:r>
      <w:r w:rsidR="00FB23C2">
        <w:t>bridge displacement</w:t>
      </w:r>
      <w:r>
        <w:t xml:space="preserve">. The vehicle contact force amplification is calculated by dividing the maximum contact force by the vehicle’s weight. </w:t>
      </w:r>
    </w:p>
    <w:p w:rsidR="003B4A17" w:rsidRDefault="003B4A17" w:rsidP="001C2928"/>
    <w:p w:rsidR="00851911" w:rsidRDefault="00851911" w:rsidP="00851911">
      <w:pPr>
        <w:pStyle w:val="Heading4"/>
      </w:pPr>
      <w:r>
        <w:lastRenderedPageBreak/>
        <w:t>Multi-dimensional parametric study</w:t>
      </w:r>
    </w:p>
    <w:p w:rsidR="006F4F2E" w:rsidRDefault="006F4F2E" w:rsidP="001C2928">
      <w:r>
        <w:t xml:space="preserve">Additional simulation was performed with the simplified state-space model. Vehicle stiffness was varied to produce vehicle models with natural frequencies ranging from </w:t>
      </w:r>
      <w:r w:rsidR="00851911">
        <w:t>2</w:t>
      </w:r>
      <w:r>
        <w:t xml:space="preserve"> to 5 Hz. Bridge stiffness was also varied to produce bridge </w:t>
      </w:r>
      <w:r w:rsidR="00EC5BDD">
        <w:t xml:space="preserve">models with natural frequencies of the same range. Simulations were performed </w:t>
      </w:r>
      <w:r w:rsidR="00851911">
        <w:t>with the same harmonic profile with a wavelength of 30 ft. V</w:t>
      </w:r>
      <w:r w:rsidR="00EC5BDD">
        <w:t xml:space="preserve">ehicle speeds </w:t>
      </w:r>
      <w:r w:rsidR="00851911">
        <w:t xml:space="preserve">ranged from 540 to 2400 in/sec (10-136 mph) </w:t>
      </w:r>
      <w:r w:rsidR="00EC5BDD">
        <w:t>to produce forcing frequencies between 1</w:t>
      </w:r>
      <w:r w:rsidR="00851911">
        <w:t>.5</w:t>
      </w:r>
      <w:r w:rsidR="00EC5BDD">
        <w:t xml:space="preserve"> and</w:t>
      </w:r>
      <w:r w:rsidR="00FD0197">
        <w:t xml:space="preserve"> 6.7 </w:t>
      </w:r>
      <w:r w:rsidR="00EC5BDD">
        <w:t xml:space="preserve">Hz. </w:t>
      </w:r>
    </w:p>
    <w:tbl>
      <w:tblPr>
        <w:tblW w:w="7235" w:type="dxa"/>
        <w:jc w:val="center"/>
        <w:tblLook w:val="04A0" w:firstRow="1" w:lastRow="0" w:firstColumn="1" w:lastColumn="0" w:noHBand="0" w:noVBand="1"/>
      </w:tblPr>
      <w:tblGrid>
        <w:gridCol w:w="1643"/>
        <w:gridCol w:w="1158"/>
        <w:gridCol w:w="1158"/>
        <w:gridCol w:w="1158"/>
        <w:gridCol w:w="1158"/>
        <w:gridCol w:w="960"/>
      </w:tblGrid>
      <w:tr w:rsidR="00851911" w:rsidRPr="00851911" w:rsidTr="00851911">
        <w:trPr>
          <w:trHeight w:val="288"/>
          <w:jc w:val="center"/>
        </w:trPr>
        <w:tc>
          <w:tcPr>
            <w:tcW w:w="1643" w:type="dxa"/>
            <w:tcBorders>
              <w:top w:val="nil"/>
              <w:left w:val="nil"/>
              <w:bottom w:val="nil"/>
              <w:right w:val="single" w:sz="4" w:space="0" w:color="auto"/>
            </w:tcBorders>
            <w:shd w:val="clear" w:color="auto" w:fill="auto"/>
            <w:noWrap/>
            <w:vAlign w:val="bottom"/>
            <w:hideMark/>
          </w:tcPr>
          <w:p w:rsidR="00851911" w:rsidRPr="00851911" w:rsidRDefault="00851911" w:rsidP="00851911">
            <w:pPr>
              <w:pStyle w:val="squish"/>
            </w:pPr>
          </w:p>
        </w:tc>
        <w:tc>
          <w:tcPr>
            <w:tcW w:w="11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 xml:space="preserve">Bridge </w:t>
            </w:r>
            <w:r>
              <w:rPr>
                <w:rFonts w:ascii="Calibri" w:hAnsi="Calibri" w:cs="Calibri"/>
                <w:color w:val="000000"/>
              </w:rPr>
              <w:t>1</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2</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4</w:t>
            </w:r>
          </w:p>
        </w:tc>
        <w:tc>
          <w:tcPr>
            <w:tcW w:w="960" w:type="dxa"/>
            <w:tcBorders>
              <w:top w:val="nil"/>
              <w:left w:val="nil"/>
              <w:bottom w:val="nil"/>
              <w:right w:val="nil"/>
            </w:tcBorders>
            <w:shd w:val="clear" w:color="auto" w:fill="auto"/>
            <w:noWrap/>
            <w:vAlign w:val="bottom"/>
            <w:hideMark/>
          </w:tcPr>
          <w:p w:rsidR="00851911" w:rsidRPr="00851911" w:rsidRDefault="00851911" w:rsidP="00851911">
            <w:pPr>
              <w:pStyle w:val="squish"/>
              <w:rPr>
                <w:rFonts w:ascii="Calibri" w:hAnsi="Calibri" w:cs="Calibri"/>
                <w:color w:val="000000"/>
              </w:rPr>
            </w:pPr>
          </w:p>
        </w:tc>
      </w:tr>
      <w:tr w:rsidR="00851911" w:rsidRPr="00851911" w:rsidTr="00851911">
        <w:trPr>
          <w:trHeight w:val="288"/>
          <w:jc w:val="center"/>
        </w:trPr>
        <w:tc>
          <w:tcPr>
            <w:tcW w:w="16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Span Length</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ft</w:t>
            </w:r>
          </w:p>
        </w:tc>
      </w:tr>
      <w:tr w:rsidR="00851911" w:rsidRPr="00851911" w:rsidTr="00851911">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Mass</w:t>
            </w:r>
            <w:r>
              <w:rPr>
                <w:rFonts w:ascii="Calibri" w:hAnsi="Calibri" w:cs="Calibri"/>
                <w:color w:val="000000"/>
              </w:rPr>
              <w:t xml:space="preserve"> (total)</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0</w:t>
            </w:r>
          </w:p>
        </w:tc>
        <w:tc>
          <w:tcPr>
            <w:tcW w:w="960"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proofErr w:type="spellStart"/>
            <w:r w:rsidRPr="00851911">
              <w:rPr>
                <w:rFonts w:ascii="Calibri" w:hAnsi="Calibri" w:cs="Calibri"/>
                <w:color w:val="000000"/>
              </w:rPr>
              <w:t>slinch</w:t>
            </w:r>
            <w:proofErr w:type="spellEnd"/>
          </w:p>
        </w:tc>
      </w:tr>
      <w:tr w:rsidR="00851911" w:rsidRPr="00851911" w:rsidTr="00851911">
        <w:trPr>
          <w:trHeight w:val="324"/>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EI</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5.603E+12</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261E+1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241E+1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3.502E+13</w:t>
            </w:r>
          </w:p>
        </w:tc>
        <w:tc>
          <w:tcPr>
            <w:tcW w:w="960"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lb-in</w:t>
            </w:r>
            <w:r w:rsidRPr="00851911">
              <w:rPr>
                <w:rFonts w:ascii="Calibri" w:hAnsi="Calibri" w:cs="Calibri"/>
                <w:color w:val="000000"/>
                <w:vertAlign w:val="superscript"/>
              </w:rPr>
              <w:t>2</w:t>
            </w:r>
          </w:p>
        </w:tc>
      </w:tr>
      <w:tr w:rsidR="00851911" w:rsidRPr="00851911" w:rsidTr="00851911">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Pr>
                <w:rFonts w:ascii="Calibri" w:hAnsi="Calibri" w:cs="Calibri"/>
                <w:color w:val="000000"/>
              </w:rPr>
              <w:t>Damping Ratio</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 </w:t>
            </w:r>
          </w:p>
        </w:tc>
      </w:tr>
      <w:tr w:rsidR="00851911" w:rsidRPr="00851911" w:rsidTr="00851911">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Pr>
                <w:rFonts w:ascii="Calibri" w:hAnsi="Calibri" w:cs="Calibri"/>
                <w:color w:val="000000"/>
              </w:rPr>
              <w:t>1</w:t>
            </w:r>
            <w:r w:rsidRPr="00851911">
              <w:rPr>
                <w:rFonts w:ascii="Calibri" w:hAnsi="Calibri" w:cs="Calibri"/>
                <w:color w:val="000000"/>
                <w:vertAlign w:val="superscript"/>
              </w:rPr>
              <w:t>st</w:t>
            </w:r>
            <w:r>
              <w:rPr>
                <w:rFonts w:ascii="Calibri" w:hAnsi="Calibri" w:cs="Calibri"/>
                <w:color w:val="000000"/>
              </w:rPr>
              <w:t xml:space="preserve"> Nat. Freq.</w:t>
            </w:r>
          </w:p>
        </w:tc>
        <w:tc>
          <w:tcPr>
            <w:tcW w:w="1158"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w:t>
            </w:r>
          </w:p>
        </w:tc>
        <w:tc>
          <w:tcPr>
            <w:tcW w:w="1158"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3</w:t>
            </w:r>
          </w:p>
        </w:tc>
        <w:tc>
          <w:tcPr>
            <w:tcW w:w="1158"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4</w:t>
            </w:r>
          </w:p>
        </w:tc>
        <w:tc>
          <w:tcPr>
            <w:tcW w:w="1158"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5</w:t>
            </w:r>
          </w:p>
        </w:tc>
        <w:tc>
          <w:tcPr>
            <w:tcW w:w="960" w:type="dxa"/>
            <w:tcBorders>
              <w:top w:val="nil"/>
              <w:left w:val="nil"/>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Hz</w:t>
            </w:r>
          </w:p>
        </w:tc>
      </w:tr>
    </w:tbl>
    <w:p w:rsidR="00851911" w:rsidRDefault="00851911" w:rsidP="001C2928"/>
    <w:tbl>
      <w:tblPr>
        <w:tblW w:w="6506" w:type="dxa"/>
        <w:jc w:val="center"/>
        <w:tblBorders>
          <w:insideH w:val="single" w:sz="4" w:space="0" w:color="auto"/>
          <w:insideV w:val="single" w:sz="4" w:space="0" w:color="auto"/>
        </w:tblBorders>
        <w:tblLook w:val="04A0" w:firstRow="1" w:lastRow="0" w:firstColumn="1" w:lastColumn="0" w:noHBand="0" w:noVBand="1"/>
      </w:tblPr>
      <w:tblGrid>
        <w:gridCol w:w="1643"/>
        <w:gridCol w:w="960"/>
        <w:gridCol w:w="960"/>
        <w:gridCol w:w="1053"/>
        <w:gridCol w:w="1053"/>
        <w:gridCol w:w="837"/>
      </w:tblGrid>
      <w:tr w:rsidR="00851911" w:rsidRPr="00851911" w:rsidTr="00851911">
        <w:trPr>
          <w:trHeight w:val="288"/>
          <w:jc w:val="center"/>
        </w:trPr>
        <w:tc>
          <w:tcPr>
            <w:tcW w:w="1643" w:type="dxa"/>
            <w:tcBorders>
              <w:bottom w:val="single" w:sz="4" w:space="0" w:color="auto"/>
            </w:tcBorders>
            <w:shd w:val="clear" w:color="auto" w:fill="auto"/>
            <w:noWrap/>
            <w:vAlign w:val="bottom"/>
            <w:hideMark/>
          </w:tcPr>
          <w:p w:rsidR="00851911" w:rsidRPr="00851911" w:rsidRDefault="00851911" w:rsidP="00851911">
            <w:pPr>
              <w:pStyle w:val="squish"/>
            </w:pP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1</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2</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3</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4</w:t>
            </w:r>
          </w:p>
        </w:tc>
        <w:tc>
          <w:tcPr>
            <w:tcW w:w="837" w:type="dxa"/>
            <w:tcBorders>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p>
        </w:tc>
      </w:tr>
      <w:tr w:rsidR="00851911" w:rsidRPr="00851911" w:rsidTr="00851911">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Mass</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00</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proofErr w:type="spellStart"/>
            <w:r w:rsidRPr="00851911">
              <w:rPr>
                <w:rFonts w:ascii="Calibri" w:hAnsi="Calibri" w:cs="Calibri"/>
                <w:color w:val="000000"/>
              </w:rPr>
              <w:t>slinch</w:t>
            </w:r>
            <w:proofErr w:type="spellEnd"/>
          </w:p>
        </w:tc>
      </w:tr>
      <w:tr w:rsidR="00851911" w:rsidRPr="00851911" w:rsidTr="00851911">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spring k</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31582.7</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71061.2</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26330.9</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97392.1</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proofErr w:type="spellStart"/>
            <w:r w:rsidRPr="00851911">
              <w:rPr>
                <w:rFonts w:ascii="Calibri" w:hAnsi="Calibri" w:cs="Calibri"/>
                <w:color w:val="000000"/>
              </w:rPr>
              <w:t>lb</w:t>
            </w:r>
            <w:proofErr w:type="spellEnd"/>
            <w:r w:rsidRPr="00851911">
              <w:rPr>
                <w:rFonts w:ascii="Calibri" w:hAnsi="Calibri" w:cs="Calibri"/>
                <w:color w:val="000000"/>
              </w:rPr>
              <w:t>/in</w:t>
            </w:r>
          </w:p>
        </w:tc>
      </w:tr>
      <w:tr w:rsidR="00851911" w:rsidRPr="00851911" w:rsidTr="00851911">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Pr>
                <w:rFonts w:ascii="Calibri" w:hAnsi="Calibri" w:cs="Calibri"/>
                <w:color w:val="000000"/>
              </w:rPr>
              <w:t>Damping Ratio</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 </w:t>
            </w:r>
          </w:p>
        </w:tc>
      </w:tr>
      <w:tr w:rsidR="00851911" w:rsidRPr="00851911" w:rsidTr="00851911">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Pr>
                <w:rFonts w:ascii="Calibri" w:hAnsi="Calibri" w:cs="Calibri"/>
                <w:color w:val="000000"/>
              </w:rPr>
              <w:t>Nat. Freq.</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2</w:t>
            </w:r>
          </w:p>
        </w:tc>
        <w:tc>
          <w:tcPr>
            <w:tcW w:w="960"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3</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4</w:t>
            </w:r>
          </w:p>
        </w:tc>
        <w:tc>
          <w:tcPr>
            <w:tcW w:w="1053" w:type="dxa"/>
            <w:tcBorders>
              <w:top w:val="single" w:sz="4" w:space="0" w:color="auto"/>
              <w:bottom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5</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851911" w:rsidRPr="00851911" w:rsidRDefault="00851911" w:rsidP="00851911">
            <w:pPr>
              <w:pStyle w:val="squish"/>
              <w:rPr>
                <w:rFonts w:ascii="Calibri" w:hAnsi="Calibri" w:cs="Calibri"/>
                <w:color w:val="000000"/>
              </w:rPr>
            </w:pPr>
            <w:r w:rsidRPr="00851911">
              <w:rPr>
                <w:rFonts w:ascii="Calibri" w:hAnsi="Calibri" w:cs="Calibri"/>
                <w:color w:val="000000"/>
              </w:rPr>
              <w:t>Hz</w:t>
            </w:r>
          </w:p>
        </w:tc>
      </w:tr>
    </w:tbl>
    <w:p w:rsidR="00851911" w:rsidRDefault="00851911" w:rsidP="001C2928"/>
    <w:p w:rsidR="00851911" w:rsidRDefault="00851911" w:rsidP="001C2928">
      <w:r>
        <w:t>The following plot summarizes the results of this parametric study.</w:t>
      </w:r>
    </w:p>
    <w:tbl>
      <w:tblPr>
        <w:tblStyle w:val="TableGrid"/>
        <w:tblW w:w="86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5"/>
        <w:gridCol w:w="5760"/>
        <w:gridCol w:w="2070"/>
        <w:gridCol w:w="385"/>
      </w:tblGrid>
      <w:tr w:rsidR="00851911" w:rsidTr="00851911">
        <w:trPr>
          <w:cantSplit/>
          <w:trHeight w:val="1134"/>
        </w:trPr>
        <w:tc>
          <w:tcPr>
            <w:tcW w:w="455" w:type="dxa"/>
            <w:textDirection w:val="btLr"/>
            <w:vAlign w:val="center"/>
          </w:tcPr>
          <w:p w:rsidR="00851911" w:rsidRDefault="00851911" w:rsidP="00851911">
            <w:pPr>
              <w:pStyle w:val="squish"/>
              <w:ind w:left="113" w:right="113"/>
              <w:jc w:val="center"/>
            </w:pPr>
            <w:r>
              <w:lastRenderedPageBreak/>
              <w:t>Bridge Displacement Amplification</w:t>
            </w:r>
          </w:p>
        </w:tc>
        <w:tc>
          <w:tcPr>
            <w:tcW w:w="7830" w:type="dxa"/>
            <w:gridSpan w:val="2"/>
          </w:tcPr>
          <w:p w:rsidR="00851911" w:rsidRDefault="00851911" w:rsidP="00851911">
            <w:pPr>
              <w:pStyle w:val="squish"/>
            </w:pPr>
            <w:r w:rsidRPr="00851911">
              <w:rPr>
                <w:noProof/>
              </w:rPr>
              <w:drawing>
                <wp:inline distT="0" distB="0" distL="0" distR="0">
                  <wp:extent cx="4937125" cy="374116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9">
                            <a:extLst>
                              <a:ext uri="{28A0092B-C50C-407E-A947-70E740481C1C}">
                                <a14:useLocalDpi xmlns:a14="http://schemas.microsoft.com/office/drawing/2010/main" val="0"/>
                              </a:ext>
                            </a:extLst>
                          </a:blip>
                          <a:srcRect l="10833" t="5166" r="8056" b="7377"/>
                          <a:stretch/>
                        </pic:blipFill>
                        <pic:spPr bwMode="auto">
                          <a:xfrm>
                            <a:off x="0" y="0"/>
                            <a:ext cx="4937760" cy="374164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5" w:type="dxa"/>
            <w:textDirection w:val="tbRl"/>
            <w:vAlign w:val="center"/>
          </w:tcPr>
          <w:p w:rsidR="00851911" w:rsidRDefault="00851911" w:rsidP="00851911">
            <w:pPr>
              <w:pStyle w:val="squish"/>
              <w:ind w:left="113" w:right="113"/>
              <w:jc w:val="center"/>
            </w:pPr>
            <w:r>
              <w:t>Vehicle Contact Force Amplification</w:t>
            </w:r>
          </w:p>
        </w:tc>
      </w:tr>
      <w:tr w:rsidR="00851911" w:rsidTr="00851911">
        <w:trPr>
          <w:trHeight w:val="575"/>
        </w:trPr>
        <w:tc>
          <w:tcPr>
            <w:tcW w:w="455" w:type="dxa"/>
          </w:tcPr>
          <w:p w:rsidR="00851911" w:rsidRDefault="00851911" w:rsidP="00851911">
            <w:pPr>
              <w:pStyle w:val="squish"/>
            </w:pPr>
          </w:p>
        </w:tc>
        <w:tc>
          <w:tcPr>
            <w:tcW w:w="5760" w:type="dxa"/>
          </w:tcPr>
          <w:p w:rsidR="00851911" w:rsidRDefault="00851911" w:rsidP="00851911">
            <w:pPr>
              <w:pStyle w:val="squish"/>
              <w:ind w:right="816"/>
              <w:jc w:val="right"/>
            </w:pPr>
            <w:r>
              <w:t>Forcing Frequency (Hz)</w:t>
            </w:r>
          </w:p>
        </w:tc>
        <w:tc>
          <w:tcPr>
            <w:tcW w:w="2455" w:type="dxa"/>
            <w:gridSpan w:val="2"/>
          </w:tcPr>
          <w:p w:rsidR="00851911" w:rsidRDefault="00851911" w:rsidP="00851911">
            <w:pPr>
              <w:pStyle w:val="squish"/>
            </w:pPr>
            <w:r>
              <w:rPr>
                <w:noProof/>
              </w:rPr>
              <w:drawing>
                <wp:anchor distT="0" distB="0" distL="114300" distR="114300" simplePos="0" relativeHeight="251658240" behindDoc="1" locked="0" layoutInCell="1" allowOverlap="1" wp14:anchorId="26E0F43A">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rsidR="00851911" w:rsidRDefault="00851911" w:rsidP="00851911">
            <w:pPr>
              <w:pStyle w:val="squish"/>
            </w:pPr>
            <w:r>
              <w:t>Vehicle Response</w:t>
            </w:r>
          </w:p>
        </w:tc>
      </w:tr>
    </w:tbl>
    <w:p w:rsidR="003B4A17" w:rsidRDefault="00851911" w:rsidP="003B4A17">
      <w:r>
        <w:t xml:space="preserve">In the preceding figure the amplification of bridge and vehicle responses is plotted. </w:t>
      </w:r>
      <w:r w:rsidR="003B4A17">
        <w:t>The bridge displacement amplification is calculated by dividing the maximum midspan displacement by the static response given b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586742" w:rsidTr="00586742">
        <w:tc>
          <w:tcPr>
            <w:tcW w:w="7776" w:type="dxa"/>
            <w:vAlign w:val="center"/>
          </w:tcPr>
          <w:p w:rsidR="00586742" w:rsidRPr="00CB0CF3" w:rsidRDefault="00743482" w:rsidP="00586742">
            <w:pPr>
              <w:pStyle w:val="squish"/>
              <w:jc w:val="center"/>
            </w:pPr>
            <m:oMathPara>
              <m:oMath>
                <m:sSub>
                  <m:sSubPr>
                    <m:ctrlPr>
                      <w:rPr>
                        <w:rFonts w:ascii="Cambria Math" w:hAnsi="Cambria Math"/>
                        <w:i/>
                      </w:rPr>
                    </m:ctrlPr>
                  </m:sSubPr>
                  <m:e>
                    <m:r>
                      <w:rPr>
                        <w:rFonts w:ascii="Cambria Math" w:hAnsi="Cambria Math"/>
                      </w:rPr>
                      <m:t>δ</m:t>
                    </m:r>
                  </m:e>
                  <m:sub>
                    <m:r>
                      <w:rPr>
                        <w:rFonts w:ascii="Cambria Math" w:hAnsi="Cambria Math"/>
                      </w:rPr>
                      <m:t>st</m:t>
                    </m:r>
                  </m:sub>
                </m:sSub>
                <m:r>
                  <w:rPr>
                    <w:rFonts w:ascii="Cambria Math" w:hAnsi="Cambria Math"/>
                  </w:rPr>
                  <m:t>=</m:t>
                </m:r>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EI</m:t>
                    </m:r>
                  </m:den>
                </m:f>
              </m:oMath>
            </m:oMathPara>
          </w:p>
        </w:tc>
        <w:tc>
          <w:tcPr>
            <w:tcW w:w="864" w:type="dxa"/>
            <w:vAlign w:val="center"/>
          </w:tcPr>
          <w:p w:rsidR="00586742" w:rsidRPr="00BD6DB7" w:rsidRDefault="00586742" w:rsidP="00586742">
            <w:pPr>
              <w:pStyle w:val="EquationCaptions"/>
            </w:pPr>
            <w:r>
              <w:t>(</w:t>
            </w:r>
            <w:r w:rsidR="00FF3A1C">
              <w:rPr>
                <w:noProof/>
              </w:rPr>
              <w:fldChar w:fldCharType="begin"/>
            </w:r>
            <w:r w:rsidR="00FF3A1C">
              <w:rPr>
                <w:noProof/>
              </w:rPr>
              <w:instrText xml:space="preserve"> SEQ Equation \* ARABIC </w:instrText>
            </w:r>
            <w:r w:rsidR="00FF3A1C">
              <w:rPr>
                <w:noProof/>
              </w:rPr>
              <w:fldChar w:fldCharType="separate"/>
            </w:r>
            <w:r w:rsidR="003252B6">
              <w:rPr>
                <w:noProof/>
              </w:rPr>
              <w:t>3</w:t>
            </w:r>
            <w:r w:rsidR="00FF3A1C">
              <w:rPr>
                <w:noProof/>
              </w:rPr>
              <w:fldChar w:fldCharType="end"/>
            </w:r>
            <w:r>
              <w:t>)</w:t>
            </w:r>
          </w:p>
        </w:tc>
      </w:tr>
    </w:tbl>
    <w:p w:rsidR="00851911" w:rsidRDefault="003B4A17" w:rsidP="003B4A17">
      <w:r>
        <w:t xml:space="preserve">The vehicle contact force amplification is calculated by dividing the maximum contact force by the static force of the vehicle which is merely the vehicle’s weight. </w:t>
      </w:r>
    </w:p>
    <w:p w:rsidR="00EC5BDD" w:rsidRDefault="00EC5BDD" w:rsidP="001C2928">
      <w:r>
        <w:t xml:space="preserve">The above plot demonstrates the role of the profile </w:t>
      </w:r>
      <w:r w:rsidR="007C0FDD">
        <w:t xml:space="preserve">as well as other parameters </w:t>
      </w:r>
      <w:r>
        <w:t xml:space="preserve">in vehicle-bridge interaction. The profile best excites the vehicle when its forcing frequency matches </w:t>
      </w:r>
      <w:r w:rsidR="007C0FDD">
        <w:t>that of</w:t>
      </w:r>
      <w:r>
        <w:t xml:space="preserve"> </w:t>
      </w:r>
      <w:r w:rsidR="007C0FDD">
        <w:t xml:space="preserve">the </w:t>
      </w:r>
      <w:r>
        <w:t>vehicle, and the bridge is most excited when the profile forcing frequency matches its own natural frequency and that of the vehicle.</w:t>
      </w:r>
    </w:p>
    <w:p w:rsidR="00900772" w:rsidRDefault="00EC5BDD" w:rsidP="001C2928">
      <w:r>
        <w:lastRenderedPageBreak/>
        <w:t xml:space="preserve">However even </w:t>
      </w:r>
      <w:r w:rsidR="007C0FDD">
        <w:t>a</w:t>
      </w:r>
      <w:r>
        <w:t xml:space="preserve"> harmonic profile cannot be entirely described by its frequency content. The distribution of phase angles for the different harmonic components have a large effect on the final form of the profile and how the vehicle-bridge system responds to that profile. The following plot compares bridge response for two profiles with identical frequency content but different phase angle distribution. </w:t>
      </w:r>
      <w:r w:rsidR="00851911">
        <w:t xml:space="preserve">Simulations were performed with a 3D FE model of a bridge with 140 ft. span length and profiles created according to ISO 8608 standards </w:t>
      </w:r>
      <w:bookmarkStart w:id="20" w:name="_Hlk1661563"/>
      <w:r w:rsidR="00851911">
        <w:t>(C</w:t>
      </w:r>
      <w:r w:rsidR="00851911" w:rsidRPr="00851911">
        <w:rPr>
          <w:vertAlign w:val="subscript"/>
        </w:rPr>
        <w:t>10</w:t>
      </w:r>
      <w:r w:rsidR="00851911">
        <w:t xml:space="preserve"> = 300; w = -2)</w:t>
      </w:r>
      <w:bookmarkEnd w:id="20"/>
      <w:r w:rsidR="00851911">
        <w:t>.</w:t>
      </w:r>
    </w:p>
    <w:p w:rsidR="00851911" w:rsidRDefault="00851911" w:rsidP="00851911">
      <w:pPr>
        <w:keepNext/>
        <w:jc w:val="center"/>
      </w:pPr>
      <w:r>
        <w:rPr>
          <w:noProof/>
        </w:rPr>
        <w:drawing>
          <wp:inline distT="0" distB="0" distL="0" distR="0" wp14:anchorId="369FD14D" wp14:editId="2C2D43DA">
            <wp:extent cx="4572000" cy="2034540"/>
            <wp:effectExtent l="0" t="0" r="0" b="3810"/>
            <wp:docPr id="91" name="Chart 91">
              <a:extLst xmlns:a="http://schemas.openxmlformats.org/drawingml/2006/main">
                <a:ext uri="{FF2B5EF4-FFF2-40B4-BE49-F238E27FC236}">
                  <a16:creationId xmlns:a16="http://schemas.microsoft.com/office/drawing/2014/main" id="{E117AC4D-AC45-48C1-800A-8B67371FA1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rsidR="00851911" w:rsidRDefault="00851911" w:rsidP="00851911">
      <w:pPr>
        <w:pStyle w:val="Caption"/>
      </w:pPr>
      <w:r>
        <w:t xml:space="preserve">Figure </w:t>
      </w:r>
      <w:r w:rsidR="003B4BA6">
        <w:rPr>
          <w:noProof/>
        </w:rPr>
        <w:fldChar w:fldCharType="begin"/>
      </w:r>
      <w:r w:rsidR="003B4BA6">
        <w:rPr>
          <w:noProof/>
        </w:rPr>
        <w:instrText xml:space="preserve"> SEQ Figure \* ARABIC </w:instrText>
      </w:r>
      <w:r w:rsidR="003B4BA6">
        <w:rPr>
          <w:noProof/>
        </w:rPr>
        <w:fldChar w:fldCharType="separate"/>
      </w:r>
      <w:r>
        <w:rPr>
          <w:noProof/>
        </w:rPr>
        <w:t>14</w:t>
      </w:r>
      <w:r w:rsidR="003B4BA6">
        <w:rPr>
          <w:noProof/>
        </w:rPr>
        <w:fldChar w:fldCharType="end"/>
      </w:r>
      <w:r>
        <w:t>: Bridge displacement for profiles with different phase distribution</w:t>
      </w:r>
    </w:p>
    <w:p w:rsidR="00851911" w:rsidRDefault="00851911" w:rsidP="00851911">
      <w:r>
        <w:t xml:space="preserve">As can be seen, two profiles with identical frequency content but different phase angle distribution </w:t>
      </w:r>
      <w:r w:rsidR="00586742">
        <w:t>will cause different</w:t>
      </w:r>
      <w:r>
        <w:t xml:space="preserve"> bridge response</w:t>
      </w:r>
      <w:r w:rsidR="00586742">
        <w:t>s</w:t>
      </w:r>
      <w:r>
        <w:t>. Similarly, the position of the profile can make a large difference in vehicle and bridge response. Simulations were performed with one of the profiles used in the previous simulation</w:t>
      </w:r>
      <w:r w:rsidRPr="00851911">
        <w:t xml:space="preserve"> </w:t>
      </w:r>
      <w:r>
        <w:t xml:space="preserve">using the 2-DOF simplified model (Bridge 1 &amp; Truck 1). The position of the profile was varied by offsetting it by increments of 5 feet. </w:t>
      </w:r>
    </w:p>
    <w:p w:rsidR="00851911" w:rsidRDefault="00851911" w:rsidP="00FD0197">
      <w:pPr>
        <w:jc w:val="center"/>
      </w:pPr>
      <w:r w:rsidRPr="00851911">
        <w:rPr>
          <w:noProof/>
        </w:rPr>
        <w:lastRenderedPageBreak/>
        <w:drawing>
          <wp:inline distT="0" distB="0" distL="0" distR="0">
            <wp:extent cx="5029200" cy="2232852"/>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029200" cy="2232852"/>
                    </a:xfrm>
                    <a:prstGeom prst="rect">
                      <a:avLst/>
                    </a:prstGeom>
                    <a:noFill/>
                    <a:ln>
                      <a:noFill/>
                    </a:ln>
                  </pic:spPr>
                </pic:pic>
              </a:graphicData>
            </a:graphic>
          </wp:inline>
        </w:drawing>
      </w:r>
    </w:p>
    <w:p w:rsidR="00793162" w:rsidRDefault="00586742" w:rsidP="001C2928">
      <w:r>
        <w:t xml:space="preserve">As can be seen in the plot above, the bridge response varies greatly by just adjusting the position of the profile on the bridge. </w:t>
      </w:r>
      <w:r w:rsidR="00EC5BDD">
        <w:t>Furthermore, most real profile</w:t>
      </w:r>
      <w:r w:rsidR="007C0FDD">
        <w:t>s are not harmonic</w:t>
      </w:r>
      <w:r w:rsidR="00EC5BDD">
        <w:t xml:space="preserve"> but rather have many transient features. </w:t>
      </w:r>
      <w:r w:rsidR="00900772">
        <w:t>Profiles that contain features with large wavelengths that result in forcing frequencies similar to vehicles or the bridge should be avoided</w:t>
      </w:r>
      <w:r w:rsidR="00A45417">
        <w:t xml:space="preserve"> (</w:t>
      </w:r>
      <w:proofErr w:type="spellStart"/>
      <w:r w:rsidR="00A45417">
        <w:t>e.g</w:t>
      </w:r>
      <w:proofErr w:type="spellEnd"/>
      <w:r w:rsidR="00A45417">
        <w:t xml:space="preserve"> 5-50ft.).</w:t>
      </w:r>
      <w:r w:rsidR="00900772">
        <w:t xml:space="preserve"> However, the frequency content of the profile </w:t>
      </w:r>
      <w:r w:rsidR="00A45417">
        <w:t xml:space="preserve">alone </w:t>
      </w:r>
      <w:r w:rsidR="00900772">
        <w:t xml:space="preserve">has no reliable correlation with dynamic amplification and spatial information must be included in any dynamic amplification analysis. </w:t>
      </w:r>
    </w:p>
    <w:p w:rsidR="00A45417" w:rsidRDefault="007C0FDD" w:rsidP="00A45417">
      <w:r>
        <w:t xml:space="preserve">Vehicle and bridge parameters therefore effect dynamic amplification based on </w:t>
      </w:r>
      <w:r w:rsidR="00A45417">
        <w:t>their influence on the</w:t>
      </w:r>
      <w:r>
        <w:t xml:space="preserve"> dynamics of the system and </w:t>
      </w:r>
      <w:r w:rsidR="00A45417">
        <w:t xml:space="preserve">how those system dynamics relate to the </w:t>
      </w:r>
      <w:r>
        <w:t xml:space="preserve">profile characteristics. </w:t>
      </w:r>
      <w:r w:rsidR="00A45417">
        <w:t>While parameter effect cannot be quantified they can still be generalized as follows:</w:t>
      </w:r>
    </w:p>
    <w:p w:rsidR="00A45417" w:rsidRDefault="009351C2" w:rsidP="00A45417">
      <w:pPr>
        <w:pStyle w:val="ListParagraph"/>
        <w:numPr>
          <w:ilvl w:val="0"/>
          <w:numId w:val="6"/>
        </w:numPr>
      </w:pPr>
      <w:r>
        <w:t xml:space="preserve">Higher bridge mass, </w:t>
      </w:r>
      <w:r w:rsidR="00A45417">
        <w:t>stiffness</w:t>
      </w:r>
      <w:r>
        <w:t xml:space="preserve"> and damping</w:t>
      </w:r>
      <w:r w:rsidR="00A45417">
        <w:t xml:space="preserve"> </w:t>
      </w:r>
      <w:r>
        <w:t>generally serve</w:t>
      </w:r>
      <w:r w:rsidR="00A45417">
        <w:t xml:space="preserve"> to reduce dynamic amplification.</w:t>
      </w:r>
    </w:p>
    <w:p w:rsidR="00A45417" w:rsidRDefault="00A45417" w:rsidP="00A45417">
      <w:pPr>
        <w:pStyle w:val="ListParagraph"/>
        <w:numPr>
          <w:ilvl w:val="0"/>
          <w:numId w:val="6"/>
        </w:numPr>
      </w:pPr>
      <w:r>
        <w:t>Higher vehicle mass increases dynamic amplification while vehicle damping helps to reduce amplification</w:t>
      </w:r>
      <w:r w:rsidR="009351C2">
        <w:t>.</w:t>
      </w:r>
    </w:p>
    <w:p w:rsidR="009351C2" w:rsidRDefault="009351C2" w:rsidP="00A45417">
      <w:pPr>
        <w:pStyle w:val="ListParagraph"/>
        <w:numPr>
          <w:ilvl w:val="0"/>
          <w:numId w:val="6"/>
        </w:numPr>
      </w:pPr>
      <w:r>
        <w:t>Higher vehicle speed leads to increased dynamic amplification.</w:t>
      </w:r>
    </w:p>
    <w:p w:rsidR="00A45417" w:rsidRDefault="00A45417" w:rsidP="00A45417">
      <w:pPr>
        <w:pStyle w:val="ListParagraph"/>
        <w:numPr>
          <w:ilvl w:val="0"/>
          <w:numId w:val="6"/>
        </w:numPr>
      </w:pPr>
      <w:r>
        <w:t xml:space="preserve">Longer bridge length results in </w:t>
      </w:r>
      <w:r w:rsidR="009351C2">
        <w:t xml:space="preserve">a longer period of time for which the vehicle is present on the bridge and may therefore result in greater dynamic amplification. </w:t>
      </w:r>
    </w:p>
    <w:p w:rsidR="009351C2" w:rsidRDefault="009351C2" w:rsidP="009351C2">
      <w:r>
        <w:t xml:space="preserve">Anything further than these generalizations requires simulation of vehicle-bridge interaction with the specific profile or direct measurement by field experiment. </w:t>
      </w:r>
    </w:p>
    <w:p w:rsidR="00535CE5" w:rsidRDefault="00535CE5" w:rsidP="00535CE5">
      <w:pPr>
        <w:pStyle w:val="Heading1"/>
      </w:pPr>
      <w:bookmarkStart w:id="21" w:name="_Toc536017956"/>
      <w:r>
        <w:lastRenderedPageBreak/>
        <w:t>Part 2: Estimating Dynamic Amplification</w:t>
      </w:r>
      <w:bookmarkEnd w:id="21"/>
    </w:p>
    <w:p w:rsidR="00CB0CF3" w:rsidRDefault="00D32B2C" w:rsidP="00CB0CF3">
      <w:r>
        <w:t>There are two widely used factors for expressing dynamic amplification. They are referred to as impact factor (IM) and dynamic amplification factor (DAF) and are defined by the following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CB0CF3" w:rsidTr="00586742">
        <w:trPr>
          <w:trHeight w:val="576"/>
        </w:trPr>
        <w:tc>
          <w:tcPr>
            <w:tcW w:w="7776" w:type="dxa"/>
            <w:vAlign w:val="center"/>
          </w:tcPr>
          <w:p w:rsidR="00CB0CF3" w:rsidRPr="00CB0CF3" w:rsidRDefault="00CB0CF3" w:rsidP="00586742">
            <m:oMathPara>
              <m:oMath>
                <m:r>
                  <w:rPr>
                    <w:rFonts w:ascii="Cambria Math" w:hAnsi="Cambria Math"/>
                  </w:rPr>
                  <m:t>IM</m:t>
                </m:r>
                <m:r>
                  <m:rPr>
                    <m:sty m:val="p"/>
                  </m:rPr>
                  <w:rPr>
                    <w:rFonts w:ascii="Cambria Math" w:hAnsi="Cambria Math"/>
                  </w:rPr>
                  <m:t>=</m:t>
                </m:r>
                <m:f>
                  <m:fPr>
                    <m:ctrlPr>
                      <w:rPr>
                        <w:rFonts w:ascii="Cambria Math" w:hAnsi="Cambria Math"/>
                      </w:rPr>
                    </m:ctrlPr>
                  </m:fPr>
                  <m:num>
                    <m:r>
                      <w:rPr>
                        <w:rFonts w:ascii="Cambria Math" w:hAnsi="Cambria Math"/>
                      </w:rPr>
                      <m:t>Dynamic</m:t>
                    </m:r>
                    <m:r>
                      <m:rPr>
                        <m:sty m:val="p"/>
                      </m:rPr>
                      <w:rPr>
                        <w:rFonts w:ascii="Cambria Math" w:hAnsi="Cambria Math"/>
                      </w:rPr>
                      <m:t xml:space="preserve"> </m:t>
                    </m:r>
                    <m:r>
                      <w:rPr>
                        <w:rFonts w:ascii="Cambria Math" w:hAnsi="Cambria Math"/>
                      </w:rPr>
                      <m:t>Response</m:t>
                    </m:r>
                    <m:r>
                      <m:rPr>
                        <m:sty m:val="p"/>
                      </m:rPr>
                      <w:rPr>
                        <w:rFonts w:ascii="Cambria Math" w:hAnsi="Cambria Math"/>
                      </w:rPr>
                      <m:t>-</m:t>
                    </m:r>
                    <m:r>
                      <w:rPr>
                        <w:rFonts w:ascii="Cambria Math" w:hAnsi="Cambria Math"/>
                      </w:rPr>
                      <m:t>Static</m:t>
                    </m:r>
                    <m:r>
                      <m:rPr>
                        <m:sty m:val="p"/>
                      </m:rPr>
                      <w:rPr>
                        <w:rFonts w:ascii="Cambria Math" w:hAnsi="Cambria Math"/>
                      </w:rPr>
                      <m:t xml:space="preserve"> </m:t>
                    </m:r>
                    <m:r>
                      <w:rPr>
                        <w:rFonts w:ascii="Cambria Math" w:hAnsi="Cambria Math"/>
                      </w:rPr>
                      <m:t>Response</m:t>
                    </m:r>
                  </m:num>
                  <m:den>
                    <m:r>
                      <w:rPr>
                        <w:rFonts w:ascii="Cambria Math" w:hAnsi="Cambria Math"/>
                      </w:rPr>
                      <m:t>Static</m:t>
                    </m:r>
                    <m:r>
                      <m:rPr>
                        <m:sty m:val="p"/>
                      </m:rPr>
                      <w:rPr>
                        <w:rFonts w:ascii="Cambria Math" w:hAnsi="Cambria Math"/>
                      </w:rPr>
                      <m:t xml:space="preserve"> </m:t>
                    </m:r>
                    <m:r>
                      <w:rPr>
                        <w:rFonts w:ascii="Cambria Math" w:hAnsi="Cambria Math"/>
                      </w:rPr>
                      <m:t>Response</m:t>
                    </m:r>
                  </m:den>
                </m:f>
              </m:oMath>
            </m:oMathPara>
          </w:p>
        </w:tc>
        <w:tc>
          <w:tcPr>
            <w:tcW w:w="864" w:type="dxa"/>
            <w:vAlign w:val="center"/>
          </w:tcPr>
          <w:p w:rsidR="00CB0CF3" w:rsidRPr="00BD6DB7" w:rsidRDefault="00CB0CF3" w:rsidP="00586742">
            <w:pPr>
              <w:pStyle w:val="EquationCaptions"/>
            </w:pPr>
            <w:bookmarkStart w:id="22" w:name="_Ref1142314"/>
            <w:r w:rsidRPr="00BD6DB7">
              <w:t>(</w:t>
            </w:r>
            <w:r w:rsidR="005E3DAD">
              <w:rPr>
                <w:noProof/>
              </w:rPr>
              <w:fldChar w:fldCharType="begin"/>
            </w:r>
            <w:r w:rsidR="005E3DAD">
              <w:rPr>
                <w:noProof/>
              </w:rPr>
              <w:instrText xml:space="preserve"> SEQ Equation \* ARABIC </w:instrText>
            </w:r>
            <w:r w:rsidR="005E3DAD">
              <w:rPr>
                <w:noProof/>
              </w:rPr>
              <w:fldChar w:fldCharType="separate"/>
            </w:r>
            <w:r w:rsidR="003252B6">
              <w:rPr>
                <w:noProof/>
              </w:rPr>
              <w:t>4</w:t>
            </w:r>
            <w:r w:rsidR="005E3DAD">
              <w:rPr>
                <w:noProof/>
              </w:rPr>
              <w:fldChar w:fldCharType="end"/>
            </w:r>
            <w:bookmarkEnd w:id="22"/>
            <w:r w:rsidRPr="00BD6DB7">
              <w:t>)</w:t>
            </w:r>
          </w:p>
        </w:tc>
      </w:tr>
      <w:tr w:rsidR="00CB0CF3" w:rsidTr="00586742">
        <w:trPr>
          <w:trHeight w:val="576"/>
        </w:trPr>
        <w:tc>
          <w:tcPr>
            <w:tcW w:w="7776" w:type="dxa"/>
            <w:vAlign w:val="center"/>
          </w:tcPr>
          <w:p w:rsidR="00CB0CF3" w:rsidRDefault="00CB0CF3" w:rsidP="00586742">
            <w:pPr>
              <w:rPr>
                <w:rFonts w:ascii="Calibri" w:eastAsia="Calibri" w:hAnsi="Calibri" w:cs="Times New Roman"/>
              </w:rPr>
            </w:pPr>
            <m:oMathPara>
              <m:oMath>
                <m:r>
                  <w:rPr>
                    <w:rFonts w:ascii="Cambria Math" w:hAnsi="Cambria Math"/>
                  </w:rPr>
                  <m:t>DAF</m:t>
                </m:r>
                <m:r>
                  <m:rPr>
                    <m:sty m:val="p"/>
                  </m:rPr>
                  <w:rPr>
                    <w:rFonts w:ascii="Cambria Math" w:hAnsi="Cambria Math"/>
                  </w:rPr>
                  <m:t>=</m:t>
                </m:r>
                <m:f>
                  <m:fPr>
                    <m:ctrlPr>
                      <w:rPr>
                        <w:rFonts w:ascii="Cambria Math" w:hAnsi="Cambria Math"/>
                      </w:rPr>
                    </m:ctrlPr>
                  </m:fPr>
                  <m:num>
                    <m:r>
                      <w:rPr>
                        <w:rFonts w:ascii="Cambria Math" w:hAnsi="Cambria Math"/>
                      </w:rPr>
                      <m:t>Dynamic</m:t>
                    </m:r>
                    <m:r>
                      <m:rPr>
                        <m:sty m:val="p"/>
                      </m:rPr>
                      <w:rPr>
                        <w:rFonts w:ascii="Cambria Math" w:hAnsi="Cambria Math"/>
                      </w:rPr>
                      <m:t xml:space="preserve"> </m:t>
                    </m:r>
                    <m:r>
                      <w:rPr>
                        <w:rFonts w:ascii="Cambria Math" w:hAnsi="Cambria Math"/>
                      </w:rPr>
                      <m:t>Response</m:t>
                    </m:r>
                  </m:num>
                  <m:den>
                    <m:r>
                      <w:rPr>
                        <w:rFonts w:ascii="Cambria Math" w:hAnsi="Cambria Math"/>
                      </w:rPr>
                      <m:t>Static</m:t>
                    </m:r>
                    <m:r>
                      <m:rPr>
                        <m:sty m:val="p"/>
                      </m:rPr>
                      <w:rPr>
                        <w:rFonts w:ascii="Cambria Math" w:hAnsi="Cambria Math"/>
                      </w:rPr>
                      <m:t xml:space="preserve"> </m:t>
                    </m:r>
                    <m:r>
                      <w:rPr>
                        <w:rFonts w:ascii="Cambria Math" w:hAnsi="Cambria Math"/>
                      </w:rPr>
                      <m:t>Response</m:t>
                    </m:r>
                  </m:den>
                </m:f>
              </m:oMath>
            </m:oMathPara>
          </w:p>
        </w:tc>
        <w:tc>
          <w:tcPr>
            <w:tcW w:w="864" w:type="dxa"/>
            <w:vAlign w:val="center"/>
          </w:tcPr>
          <w:p w:rsidR="00CB0CF3" w:rsidRPr="00BD6DB7" w:rsidRDefault="00CB0CF3" w:rsidP="00586742">
            <w:pPr>
              <w:pStyle w:val="EquationCaptions"/>
              <w:rPr>
                <w:rFonts w:ascii="Calibri" w:eastAsia="Calibri" w:hAnsi="Calibri" w:cs="Times New Roman"/>
              </w:rPr>
            </w:pPr>
            <w:r w:rsidRPr="00BD6DB7">
              <w:rPr>
                <w:rFonts w:ascii="Calibri" w:eastAsia="Calibri" w:hAnsi="Calibri" w:cs="Times New Roman"/>
              </w:rPr>
              <w:t>(</w:t>
            </w:r>
            <w:r w:rsidR="00D71E3B" w:rsidRPr="00BD6DB7">
              <w:rPr>
                <w:rFonts w:ascii="Calibri" w:eastAsia="Calibri" w:hAnsi="Calibri" w:cs="Times New Roman"/>
              </w:rPr>
              <w:fldChar w:fldCharType="begin"/>
            </w:r>
            <w:r w:rsidR="00D71E3B" w:rsidRPr="00BD6DB7">
              <w:rPr>
                <w:rFonts w:ascii="Calibri" w:eastAsia="Calibri" w:hAnsi="Calibri" w:cs="Times New Roman"/>
              </w:rPr>
              <w:instrText xml:space="preserve"> SEQ Equation \* ARABIC </w:instrText>
            </w:r>
            <w:r w:rsidR="00D71E3B" w:rsidRPr="00BD6DB7">
              <w:rPr>
                <w:rFonts w:ascii="Calibri" w:eastAsia="Calibri" w:hAnsi="Calibri" w:cs="Times New Roman"/>
              </w:rPr>
              <w:fldChar w:fldCharType="separate"/>
            </w:r>
            <w:r w:rsidR="003252B6">
              <w:rPr>
                <w:rFonts w:ascii="Calibri" w:eastAsia="Calibri" w:hAnsi="Calibri" w:cs="Times New Roman"/>
                <w:noProof/>
              </w:rPr>
              <w:t>5</w:t>
            </w:r>
            <w:r w:rsidR="00D71E3B" w:rsidRPr="00BD6DB7">
              <w:rPr>
                <w:rFonts w:ascii="Calibri" w:eastAsia="Calibri" w:hAnsi="Calibri" w:cs="Times New Roman"/>
              </w:rPr>
              <w:fldChar w:fldCharType="end"/>
            </w:r>
            <w:r w:rsidRPr="00BD6DB7">
              <w:rPr>
                <w:rFonts w:ascii="Calibri" w:eastAsia="Calibri" w:hAnsi="Calibri" w:cs="Times New Roman"/>
              </w:rPr>
              <w:t>)</w:t>
            </w:r>
          </w:p>
        </w:tc>
      </w:tr>
    </w:tbl>
    <w:p w:rsidR="00CB0CF3" w:rsidRDefault="0000711F" w:rsidP="0000711F">
      <w:pPr>
        <w:rPr>
          <w:rFonts w:eastAsiaTheme="minorEastAsia"/>
        </w:rPr>
      </w:pPr>
      <w:r>
        <w:rPr>
          <w:rFonts w:eastAsiaTheme="minorEastAsia"/>
        </w:rPr>
        <w:t xml:space="preserve">Therefore, the IM is just </w:t>
      </w:r>
      <m:oMath>
        <m:r>
          <w:rPr>
            <w:rFonts w:ascii="Cambria Math" w:eastAsiaTheme="minorEastAsia" w:hAnsi="Cambria Math"/>
          </w:rPr>
          <m:t>DAF-1</m:t>
        </m:r>
      </m:oMath>
      <w:r>
        <w:rPr>
          <w:rFonts w:eastAsiaTheme="minorEastAsia"/>
        </w:rPr>
        <w:t>. The total live load response can be computed b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CB0CF3" w:rsidTr="00586742">
        <w:tc>
          <w:tcPr>
            <w:tcW w:w="7776" w:type="dxa"/>
          </w:tcPr>
          <w:p w:rsidR="00CB0CF3" w:rsidRPr="00CB0CF3" w:rsidRDefault="00CB0CF3" w:rsidP="00586742">
            <w:pPr>
              <w:pStyle w:val="squish"/>
              <w:jc w:val="center"/>
            </w:pPr>
            <m:oMath>
              <m:r>
                <w:rPr>
                  <w:rFonts w:ascii="Cambria Math" w:hAnsi="Cambria Math"/>
                </w:rPr>
                <m:t>LL</m:t>
              </m:r>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IM</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sta</m:t>
                  </m:r>
                </m:sub>
              </m:sSub>
            </m:oMath>
            <w:r w:rsidRPr="00CB0CF3">
              <w:tab/>
              <w:t xml:space="preserve">   or   </w:t>
            </w:r>
            <m:oMath>
              <m:r>
                <w:rPr>
                  <w:rFonts w:ascii="Cambria Math" w:hAnsi="Cambria Math"/>
                </w:rPr>
                <m:t>LL</m:t>
              </m:r>
              <m:r>
                <m:rPr>
                  <m:sty m:val="p"/>
                </m:rPr>
                <w:rPr>
                  <w:rFonts w:ascii="Cambria Math" w:hAnsi="Cambria Math"/>
                </w:rPr>
                <m:t>=</m:t>
              </m:r>
              <m:r>
                <w:rPr>
                  <w:rFonts w:ascii="Cambria Math" w:hAnsi="Cambria Math"/>
                </w:rPr>
                <m:t>DAF</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sta</m:t>
                  </m:r>
                </m:sub>
              </m:sSub>
            </m:oMath>
          </w:p>
        </w:tc>
        <w:tc>
          <w:tcPr>
            <w:tcW w:w="864" w:type="dxa"/>
            <w:vAlign w:val="center"/>
          </w:tcPr>
          <w:p w:rsidR="00CB0CF3" w:rsidRPr="00BD6DB7" w:rsidRDefault="00C274C6" w:rsidP="00586742">
            <w:pPr>
              <w:pStyle w:val="EquationCaptions"/>
            </w:pPr>
            <w:r w:rsidRPr="00BD6DB7">
              <w:t>(</w:t>
            </w:r>
            <w:r w:rsidR="005E3DAD">
              <w:rPr>
                <w:noProof/>
              </w:rPr>
              <w:fldChar w:fldCharType="begin"/>
            </w:r>
            <w:r w:rsidR="005E3DAD">
              <w:rPr>
                <w:noProof/>
              </w:rPr>
              <w:instrText xml:space="preserve"> SEQ Equation \* ARABIC </w:instrText>
            </w:r>
            <w:r w:rsidR="005E3DAD">
              <w:rPr>
                <w:noProof/>
              </w:rPr>
              <w:fldChar w:fldCharType="separate"/>
            </w:r>
            <w:r w:rsidR="003252B6">
              <w:rPr>
                <w:noProof/>
              </w:rPr>
              <w:t>6</w:t>
            </w:r>
            <w:r w:rsidR="005E3DAD">
              <w:rPr>
                <w:noProof/>
              </w:rPr>
              <w:fldChar w:fldCharType="end"/>
            </w:r>
            <w:r w:rsidRPr="00BD6DB7">
              <w:t>)</w:t>
            </w:r>
          </w:p>
        </w:tc>
      </w:tr>
    </w:tbl>
    <w:p w:rsidR="0000711F" w:rsidRDefault="0000711F" w:rsidP="0000711F">
      <w:pPr>
        <w:rPr>
          <w:rFonts w:eastAsiaTheme="minorEastAsia"/>
        </w:rPr>
      </w:pPr>
      <w:r>
        <w:rPr>
          <w:rFonts w:eastAsiaTheme="minorEastAsia"/>
        </w:rPr>
        <w:t xml:space="preserve">Where </w:t>
      </w:r>
      <w:proofErr w:type="spellStart"/>
      <w:r>
        <w:rPr>
          <w:rFonts w:eastAsiaTheme="minorEastAsia"/>
        </w:rPr>
        <w:t>R</w:t>
      </w:r>
      <w:r w:rsidRPr="001C2F8E">
        <w:rPr>
          <w:rFonts w:eastAsiaTheme="minorEastAsia"/>
          <w:vertAlign w:val="subscript"/>
        </w:rPr>
        <w:t>sta</w:t>
      </w:r>
      <w:proofErr w:type="spellEnd"/>
      <w:r>
        <w:rPr>
          <w:rFonts w:eastAsiaTheme="minorEastAsia"/>
        </w:rPr>
        <w:t xml:space="preserve"> is the static load effect which is amplified by (1 + IM) or the DAF.</w:t>
      </w:r>
    </w:p>
    <w:p w:rsidR="005E3DAD" w:rsidRDefault="0000711F" w:rsidP="00D479D2">
      <w:pPr>
        <w:rPr>
          <w:rFonts w:eastAsiaTheme="minorEastAsia"/>
        </w:rPr>
      </w:pPr>
      <w:r>
        <w:rPr>
          <w:rFonts w:eastAsiaTheme="minorEastAsia"/>
        </w:rPr>
        <w:t xml:space="preserve">In this paper the dynamic amplification factor will be expressed in terms of </w:t>
      </w:r>
      <w:r w:rsidR="00586742">
        <w:rPr>
          <w:rFonts w:eastAsiaTheme="minorEastAsia"/>
          <w:b/>
        </w:rPr>
        <w:t xml:space="preserve">equation </w:t>
      </w:r>
      <w:r w:rsidR="00586742">
        <w:rPr>
          <w:rFonts w:eastAsiaTheme="minorEastAsia"/>
          <w:b/>
        </w:rPr>
        <w:fldChar w:fldCharType="begin"/>
      </w:r>
      <w:r w:rsidR="00586742">
        <w:rPr>
          <w:rFonts w:eastAsiaTheme="minorEastAsia"/>
          <w:b/>
        </w:rPr>
        <w:instrText xml:space="preserve"> REF _Ref1142314 \h </w:instrText>
      </w:r>
      <w:r w:rsidR="00586742">
        <w:rPr>
          <w:rFonts w:eastAsiaTheme="minorEastAsia"/>
          <w:b/>
        </w:rPr>
      </w:r>
      <w:r w:rsidR="00586742">
        <w:rPr>
          <w:rFonts w:eastAsiaTheme="minorEastAsia"/>
          <w:b/>
        </w:rPr>
        <w:fldChar w:fldCharType="separate"/>
      </w:r>
      <w:r w:rsidR="00586742">
        <w:rPr>
          <w:noProof/>
        </w:rPr>
        <w:t>4</w:t>
      </w:r>
      <w:r w:rsidR="00586742">
        <w:rPr>
          <w:rFonts w:eastAsiaTheme="minorEastAsia"/>
          <w:b/>
        </w:rPr>
        <w:fldChar w:fldCharType="end"/>
      </w:r>
      <w:r>
        <w:rPr>
          <w:rFonts w:eastAsiaTheme="minorEastAsia"/>
        </w:rPr>
        <w:t xml:space="preserve">. The responses used in computing the factor may be any structural response, experimentally recorded or obtained though analysis. </w:t>
      </w:r>
    </w:p>
    <w:p w:rsidR="00535CE5" w:rsidRDefault="00535CE5" w:rsidP="00535CE5">
      <w:pPr>
        <w:pStyle w:val="Heading2"/>
      </w:pPr>
      <w:bookmarkStart w:id="23" w:name="_Toc536017957"/>
      <w:r>
        <w:t>Visualizing the Problem</w:t>
      </w:r>
      <w:bookmarkEnd w:id="23"/>
    </w:p>
    <w:p w:rsidR="00535CE5" w:rsidRDefault="00641A32" w:rsidP="00535CE5">
      <w:r>
        <w:t xml:space="preserve">The excitation of the vehicle-bridge system is due to the contact force between the vehicle tire and roadway surface. This contact force is dependent on the difference in vertical </w:t>
      </w:r>
      <w:r w:rsidR="008D5D73">
        <w:t>position</w:t>
      </w:r>
      <w:r>
        <w:t xml:space="preserve"> of the bridge surface and the vehicle body. The bridge </w:t>
      </w:r>
      <w:r w:rsidR="00680431">
        <w:t>surface elevation is the</w:t>
      </w:r>
      <w:r>
        <w:t xml:space="preserve"> </w:t>
      </w:r>
      <w:r w:rsidR="00680431">
        <w:t xml:space="preserve">combination of bridge motion at the </w:t>
      </w:r>
      <w:r w:rsidR="00E41109">
        <w:t>vehicle position</w:t>
      </w:r>
      <w:r>
        <w:t xml:space="preserve"> and elevation </w:t>
      </w:r>
      <w:r w:rsidR="008D5D73">
        <w:t>added by the profile</w:t>
      </w:r>
      <w:r>
        <w:t>.</w:t>
      </w:r>
      <w:r w:rsidR="008D5D73">
        <w:t xml:space="preserve"> It therefore follows that any model of vehicle-bridge interact</w:t>
      </w:r>
      <w:r w:rsidR="00B93A95">
        <w:t>ion</w:t>
      </w:r>
      <w:r w:rsidR="00680431">
        <w:t xml:space="preserve"> must include the following</w:t>
      </w:r>
      <w:r w:rsidR="0070381E">
        <w:t>:</w:t>
      </w:r>
    </w:p>
    <w:p w:rsidR="0070381E" w:rsidRDefault="0070381E" w:rsidP="00641A32">
      <w:pPr>
        <w:pStyle w:val="ListParagraph"/>
        <w:numPr>
          <w:ilvl w:val="0"/>
          <w:numId w:val="2"/>
        </w:numPr>
      </w:pPr>
      <w:r>
        <w:t xml:space="preserve">The mass of bridge </w:t>
      </w:r>
      <w:r w:rsidR="00641A32">
        <w:t>excited by the vehicle-</w:t>
      </w:r>
      <w:r>
        <w:t>induced forces</w:t>
      </w:r>
    </w:p>
    <w:p w:rsidR="008D5D73" w:rsidRDefault="008D5D73" w:rsidP="008D5D73">
      <w:pPr>
        <w:pStyle w:val="ListParagraph"/>
        <w:numPr>
          <w:ilvl w:val="0"/>
          <w:numId w:val="2"/>
        </w:numPr>
      </w:pPr>
      <w:r>
        <w:t>The stiffness of the bridge</w:t>
      </w:r>
    </w:p>
    <w:p w:rsidR="0070381E" w:rsidRDefault="0070381E" w:rsidP="00641A32">
      <w:pPr>
        <w:pStyle w:val="ListParagraph"/>
        <w:numPr>
          <w:ilvl w:val="0"/>
          <w:numId w:val="2"/>
        </w:numPr>
      </w:pPr>
      <w:r>
        <w:t>The mass of the vehicle</w:t>
      </w:r>
    </w:p>
    <w:p w:rsidR="0070381E" w:rsidRDefault="0070381E" w:rsidP="00641A32">
      <w:pPr>
        <w:pStyle w:val="ListParagraph"/>
        <w:numPr>
          <w:ilvl w:val="0"/>
          <w:numId w:val="2"/>
        </w:numPr>
      </w:pPr>
      <w:r>
        <w:t>The suspension characteristics of the vehicle</w:t>
      </w:r>
    </w:p>
    <w:p w:rsidR="00641A32" w:rsidRDefault="00641A32" w:rsidP="00641A32">
      <w:pPr>
        <w:pStyle w:val="ListParagraph"/>
        <w:numPr>
          <w:ilvl w:val="0"/>
          <w:numId w:val="2"/>
        </w:numPr>
      </w:pPr>
      <w:r>
        <w:lastRenderedPageBreak/>
        <w:t>The vehicle velocity</w:t>
      </w:r>
    </w:p>
    <w:p w:rsidR="0070381E" w:rsidRPr="00535CE5" w:rsidRDefault="0070381E" w:rsidP="00641A32">
      <w:pPr>
        <w:pStyle w:val="ListParagraph"/>
        <w:numPr>
          <w:ilvl w:val="0"/>
          <w:numId w:val="2"/>
        </w:numPr>
      </w:pPr>
      <w:r>
        <w:t xml:space="preserve">The roadway profile </w:t>
      </w:r>
      <w:r w:rsidR="008D5D73">
        <w:t>accurately positioned on bridge</w:t>
      </w:r>
    </w:p>
    <w:p w:rsidR="00D328AB" w:rsidRDefault="00D328AB" w:rsidP="00594561">
      <w:r>
        <w:t>This last element, an accurately positioned profile,</w:t>
      </w:r>
      <w:r w:rsidR="00563D23">
        <w:t xml:space="preserve"> is </w:t>
      </w:r>
      <w:r w:rsidR="00F8034A">
        <w:t>critical</w:t>
      </w:r>
      <w:r w:rsidR="00563D23">
        <w:t xml:space="preserve">. </w:t>
      </w:r>
      <w:r w:rsidR="00F8034A">
        <w:t>T</w:t>
      </w:r>
      <w:r>
        <w:t>he effect of a profile feature (bump) is partially dependent on the location of the feature</w:t>
      </w:r>
      <w:r w:rsidR="00563D23">
        <w:t xml:space="preserve">, </w:t>
      </w:r>
      <w:r w:rsidR="00F8034A">
        <w:t xml:space="preserve">therefore </w:t>
      </w:r>
      <w:r>
        <w:t>an accurate model must also include longitudinal (along path of travel) bridge geometry (e.g. span length).</w:t>
      </w:r>
    </w:p>
    <w:p w:rsidR="00496B8E" w:rsidRDefault="00563D23" w:rsidP="00594561">
      <w:r>
        <w:t xml:space="preserve">There are many different methods of representing all of these elements in a model, but the success of a model is </w:t>
      </w:r>
      <w:r w:rsidR="00F8034A">
        <w:t xml:space="preserve">ultimately </w:t>
      </w:r>
      <w:r>
        <w:t>judged by its ability to reliably estimate the response of interest. For this study that response of interest is the amplification of peak responses during live load events (vehicle-crossing). The following sections will present several model types of varying complexity, document their construction and demonstrate their ability to predict dynamic amplification.</w:t>
      </w:r>
    </w:p>
    <w:p w:rsidR="00FE4790" w:rsidRDefault="00FE4790" w:rsidP="00FE4790">
      <w:pPr>
        <w:pStyle w:val="Heading2"/>
      </w:pPr>
      <w:bookmarkStart w:id="24" w:name="_Toc536017958"/>
      <w:r>
        <w:t>In-Situ Measurement</w:t>
      </w:r>
      <w:bookmarkEnd w:id="24"/>
    </w:p>
    <w:p w:rsidR="00F8034A" w:rsidRDefault="00F8034A" w:rsidP="00F8034A">
      <w:r>
        <w:t xml:space="preserve">There is no substitute for directly measuring a phenomenon. This section provides guidance on methods of directly measuring the dynamic amplification being experienced by a bridge that is in-service. </w:t>
      </w:r>
    </w:p>
    <w:p w:rsidR="005E3DAD" w:rsidRDefault="005E3DAD" w:rsidP="005E3DAD">
      <w:pPr>
        <w:pStyle w:val="Heading3"/>
      </w:pPr>
      <w:r>
        <w:t>Strain vs. Displacement</w:t>
      </w:r>
    </w:p>
    <w:p w:rsidR="00D479D2" w:rsidRDefault="00D479D2" w:rsidP="00D479D2">
      <w:r>
        <w:t>In many pieces of relevant literature experimentally derived dynamic amplification factors are reported for both displacement and stress or strain. The displacement factors are almost always greater than those for stress or strain. If a bridge behaves linearly then its response should be linear (i.e. an increase in load by a factor X will result in an increase in response by the same factor, X) regardless of whether the response in question is global (e.g. displacement) or local (e.g. stress, strain). This is not the case with dynamic amplification factors because of a violation of the</w:t>
      </w:r>
      <w:r w:rsidRPr="00954037">
        <w:t xml:space="preserve"> </w:t>
      </w:r>
      <w:r>
        <w:t>key assumption that the measured response is due solely to the applied load.</w:t>
      </w:r>
    </w:p>
    <w:p w:rsidR="00D479D2" w:rsidRDefault="00D479D2" w:rsidP="00D479D2">
      <w:r>
        <w:lastRenderedPageBreak/>
        <w:t>Dynamic amplification factors assume that the bridge response is due to a vehicle which applies a force equal to its weight increased by a factor to account for its dynamic motion (acceleration &gt; gravity). If this assumption were true, dynamic amplification factors would be equal for the various response quantities</w:t>
      </w:r>
      <w:r w:rsidR="003876A7">
        <w:t>.</w:t>
      </w:r>
      <w:r>
        <w:t xml:space="preserve"> </w:t>
      </w:r>
    </w:p>
    <w:p w:rsidR="00D479D2" w:rsidRDefault="00D479D2" w:rsidP="00D479D2">
      <w:r>
        <w:t>However, the bridge response is</w:t>
      </w:r>
      <w:r w:rsidR="003876A7">
        <w:t xml:space="preserve"> </w:t>
      </w:r>
      <w:proofErr w:type="gramStart"/>
      <w:r w:rsidR="003876A7">
        <w:t>actually</w:t>
      </w:r>
      <w:r>
        <w:t xml:space="preserve"> due</w:t>
      </w:r>
      <w:proofErr w:type="gramEnd"/>
      <w:r>
        <w:t xml:space="preserve"> to a force applied by the vehicle as well as a force due to the acceleration of the mass of the bridge as it is excited by the dynamic vehicle force (or other excitation sources). </w:t>
      </w:r>
    </w:p>
    <w:p w:rsidR="00D479D2" w:rsidRDefault="00D479D2" w:rsidP="00D479D2">
      <w:r>
        <w:t xml:space="preserve">Therefore, the bridge response is the sum of the two responses. To </w:t>
      </w:r>
      <w:r w:rsidR="003876A7">
        <w:t>demonstrate</w:t>
      </w:r>
      <w:r>
        <w:t xml:space="preserve"> this, let’s consider a simply supported beam with a point load placed at midspan. The beam displacement and stress at </w:t>
      </w:r>
      <w:r w:rsidR="003876A7">
        <w:t>midspan</w:t>
      </w:r>
      <w:r>
        <w:t xml:space="preserve"> due to the point load at </w:t>
      </w:r>
      <w:r w:rsidR="003876A7">
        <w:t>midspan</w:t>
      </w:r>
      <w:r>
        <w:t xml:space="preserve"> would equal the following:</w:t>
      </w:r>
    </w:p>
    <w:p w:rsidR="00D479D2" w:rsidRPr="00EA1FF6" w:rsidRDefault="00D479D2" w:rsidP="00D479D2">
      <w:pPr>
        <w:pStyle w:val="ListParagraph"/>
        <w:numPr>
          <w:ilvl w:val="0"/>
          <w:numId w:val="11"/>
        </w:numPr>
      </w:pPr>
      <w:r>
        <w:t xml:space="preserve">Displacement: </w:t>
      </w:r>
      <m:oMath>
        <m:r>
          <w:rPr>
            <w:rFonts w:ascii="Cambria Math" w:hAnsi="Cambria Math"/>
          </w:rPr>
          <m:t>∆=</m:t>
        </m:r>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EI</m:t>
            </m:r>
          </m:den>
        </m:f>
      </m:oMath>
    </w:p>
    <w:p w:rsidR="00D479D2" w:rsidRPr="00185821" w:rsidRDefault="00D479D2" w:rsidP="00D479D2">
      <w:pPr>
        <w:pStyle w:val="ListParagraph"/>
        <w:numPr>
          <w:ilvl w:val="0"/>
          <w:numId w:val="11"/>
        </w:numPr>
      </w:pPr>
      <w:r>
        <w:rPr>
          <w:rFonts w:eastAsiaTheme="minorEastAsia"/>
        </w:rPr>
        <w:t xml:space="preserve">Stress: </w:t>
      </w:r>
      <m:oMath>
        <m:r>
          <w:rPr>
            <w:rFonts w:ascii="Cambria Math" w:eastAsiaTheme="minorEastAsia" w:hAnsi="Cambria Math"/>
          </w:rPr>
          <m:t>σ=</m:t>
        </m:r>
        <m:f>
          <m:fPr>
            <m:ctrlPr>
              <w:rPr>
                <w:rFonts w:ascii="Cambria Math" w:eastAsiaTheme="minorEastAsia" w:hAnsi="Cambria Math"/>
                <w:i/>
              </w:rPr>
            </m:ctrlPr>
          </m:fPr>
          <m:num>
            <m:r>
              <w:rPr>
                <w:rFonts w:ascii="Cambria Math" w:eastAsiaTheme="minorEastAsia" w:hAnsi="Cambria Math"/>
              </w:rPr>
              <m:t>PLy</m:t>
            </m:r>
          </m:num>
          <m:den>
            <m:r>
              <w:rPr>
                <w:rFonts w:ascii="Cambria Math" w:eastAsiaTheme="minorEastAsia" w:hAnsi="Cambria Math"/>
              </w:rPr>
              <m:t>4I</m:t>
            </m:r>
          </m:den>
        </m:f>
      </m:oMath>
    </w:p>
    <w:p w:rsidR="00D479D2" w:rsidRDefault="00D479D2" w:rsidP="00D479D2">
      <w:r>
        <w:t>We can assume the beam is oscillating with a sinusoidal mode shape with a maximum acceleration A</w:t>
      </w:r>
      <w:r w:rsidRPr="00185821">
        <w:rPr>
          <w:vertAlign w:val="subscript"/>
        </w:rPr>
        <w:t>max</w:t>
      </w:r>
      <w:r>
        <w:t>, at midspan. Therefore, the acceleration at any point along the beam can be described by the following equation:</w:t>
      </w:r>
    </w:p>
    <w:p w:rsidR="00D479D2" w:rsidRDefault="00743482" w:rsidP="003876A7">
      <w:pPr>
        <w:jc w:val="center"/>
        <w:rPr>
          <w:rFonts w:eastAsiaTheme="minorEastAsia"/>
        </w:rPr>
      </w:pPr>
      <m:oMathPara>
        <m:oMath>
          <m:sSub>
            <m:sSubPr>
              <m:ctrlPr>
                <w:rPr>
                  <w:rFonts w:ascii="Cambria Math" w:hAnsi="Cambria Math"/>
                  <w:i/>
                </w:rPr>
              </m:ctrlPr>
            </m:sSubPr>
            <m:e>
              <m:r>
                <w:rPr>
                  <w:rFonts w:ascii="Cambria Math" w:hAnsi="Cambria Math"/>
                </w:rPr>
                <m:t>u"</m:t>
              </m:r>
            </m:e>
            <m:sub>
              <m:r>
                <m:rPr>
                  <m:sty m:val="p"/>
                </m:rPr>
                <w:rPr>
                  <w:rFonts w:ascii="Cambria Math" w:hAnsi="Cambria Math"/>
                </w:rPr>
                <m:t>max</m:t>
              </m:r>
            </m:sub>
          </m:sSub>
          <m:r>
            <w:rPr>
              <w:rFonts w:ascii="Cambria Math" w:hAnsi="Cambria Math"/>
            </w:rPr>
            <m:t>(x)=</m:t>
          </m:r>
          <m:sSub>
            <m:sSubPr>
              <m:ctrlPr>
                <w:rPr>
                  <w:rFonts w:ascii="Cambria Math" w:hAnsi="Cambria Math"/>
                  <w:i/>
                </w:rPr>
              </m:ctrlPr>
            </m:sSubPr>
            <m:e>
              <m:r>
                <w:rPr>
                  <w:rFonts w:ascii="Cambria Math" w:hAnsi="Cambria Math"/>
                </w:rPr>
                <m:t>A</m:t>
              </m:r>
            </m:e>
            <m:sub>
              <m:r>
                <w:rPr>
                  <w:rFonts w:ascii="Cambria Math" w:hAnsi="Cambria Math"/>
                </w:rPr>
                <m:t>max</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L</m:t>
                      </m:r>
                    </m:den>
                  </m:f>
                  <m:r>
                    <w:rPr>
                      <w:rFonts w:ascii="Cambria Math" w:hAnsi="Cambria Math"/>
                    </w:rPr>
                    <m:t>x</m:t>
                  </m:r>
                </m:e>
              </m:d>
            </m:e>
          </m:func>
        </m:oMath>
      </m:oMathPara>
    </w:p>
    <w:p w:rsidR="00D479D2" w:rsidRDefault="00D479D2" w:rsidP="00D479D2">
      <w:pPr>
        <w:rPr>
          <w:rFonts w:eastAsiaTheme="minorEastAsia"/>
        </w:rPr>
      </w:pPr>
      <w:r>
        <w:rPr>
          <w:rFonts w:eastAsiaTheme="minorEastAsia"/>
        </w:rPr>
        <w:t>Since the mass of the beam is uniformly distributed along its length, we can describe the maximum force at any point along the beam with the following equation for the equivalent static force:</w:t>
      </w:r>
    </w:p>
    <w:p w:rsidR="00D479D2" w:rsidRPr="00D7415D" w:rsidRDefault="00743482" w:rsidP="00D479D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m:t>
              </m:r>
            </m:num>
            <m:den>
              <m:r>
                <w:rPr>
                  <w:rFonts w:ascii="Cambria Math" w:eastAsiaTheme="minorEastAsia" w:hAnsi="Cambria Math"/>
                </w:rPr>
                <m:t>L</m:t>
              </m:r>
            </m:den>
          </m:f>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m:t>
              </m:r>
            </m:sub>
          </m:sSub>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π</m:t>
                      </m:r>
                    </m:num>
                    <m:den>
                      <m:r>
                        <w:rPr>
                          <w:rFonts w:ascii="Cambria Math" w:eastAsiaTheme="minorEastAsia" w:hAnsi="Cambria Math"/>
                        </w:rPr>
                        <m:t>L</m:t>
                      </m:r>
                    </m:den>
                  </m:f>
                  <m:r>
                    <w:rPr>
                      <w:rFonts w:ascii="Cambria Math" w:eastAsiaTheme="minorEastAsia" w:hAnsi="Cambria Math"/>
                    </w:rPr>
                    <m:t>x</m:t>
                  </m:r>
                </m:e>
              </m:d>
            </m:e>
          </m:func>
        </m:oMath>
      </m:oMathPara>
    </w:p>
    <w:p w:rsidR="00D479D2" w:rsidRDefault="00D479D2" w:rsidP="00D479D2">
      <w:pPr>
        <w:rPr>
          <w:rFonts w:eastAsiaTheme="minorEastAsia"/>
        </w:rPr>
      </w:pPr>
      <w:r>
        <w:rPr>
          <w:rFonts w:eastAsiaTheme="minorEastAsia"/>
        </w:rPr>
        <w:t xml:space="preserve">This equation takes the form of the Newton’s second law of motion: </w:t>
      </w:r>
      <m:oMath>
        <m:r>
          <w:rPr>
            <w:rFonts w:ascii="Cambria Math" w:eastAsiaTheme="minorEastAsia" w:hAnsi="Cambria Math"/>
          </w:rPr>
          <m:t>F=ma</m:t>
        </m:r>
      </m:oMath>
      <w:r>
        <w:rPr>
          <w:rFonts w:eastAsiaTheme="minorEastAsia"/>
        </w:rPr>
        <w:t>.</w:t>
      </w:r>
    </w:p>
    <w:p w:rsidR="00D479D2" w:rsidRDefault="00D479D2" w:rsidP="00D479D2">
      <w:pPr>
        <w:rPr>
          <w:rFonts w:eastAsiaTheme="minorEastAsia"/>
        </w:rPr>
      </w:pPr>
      <w:r>
        <w:rPr>
          <w:rFonts w:eastAsiaTheme="minorEastAsia"/>
        </w:rPr>
        <w:lastRenderedPageBreak/>
        <w:t>The beam displacement and stress at midspan due to this distributed force can then be calculated using statics and the relationship between moment and curvature to produce the following:</w:t>
      </w:r>
    </w:p>
    <w:p w:rsidR="00D479D2" w:rsidRDefault="00D479D2" w:rsidP="00D479D2">
      <w:pPr>
        <w:pStyle w:val="ListParagraph"/>
        <w:numPr>
          <w:ilvl w:val="0"/>
          <w:numId w:val="12"/>
        </w:numPr>
      </w:pPr>
      <w:r>
        <w:t xml:space="preserve">Displacement: </w:t>
      </w:r>
      <m:oMath>
        <m:r>
          <w:rPr>
            <w:rFonts w:ascii="Cambria Math" w:hAnsi="Cambria Math"/>
          </w:rPr>
          <m:t>∆=</m:t>
        </m:r>
        <m:f>
          <m:fPr>
            <m:ctrlPr>
              <w:rPr>
                <w:rFonts w:ascii="Cambria Math" w:hAnsi="Cambria Math"/>
                <w:i/>
              </w:rPr>
            </m:ctrlPr>
          </m:fPr>
          <m:num>
            <m:r>
              <w:rPr>
                <w:rFonts w:ascii="Cambria Math" w:hAnsi="Cambria Math"/>
              </w:rPr>
              <m:t>m</m:t>
            </m:r>
            <m:sSup>
              <m:sSupPr>
                <m:ctrlPr>
                  <w:rPr>
                    <w:rFonts w:ascii="Cambria Math" w:hAnsi="Cambria Math"/>
                    <w:i/>
                  </w:rPr>
                </m:ctrlPr>
              </m:sSupPr>
              <m:e>
                <m:r>
                  <w:rPr>
                    <w:rFonts w:ascii="Cambria Math" w:hAnsi="Cambria Math"/>
                  </w:rPr>
                  <m:t>L</m:t>
                </m:r>
              </m:e>
              <m:sup>
                <m:r>
                  <w:rPr>
                    <w:rFonts w:ascii="Cambria Math" w:hAnsi="Cambria Math"/>
                  </w:rPr>
                  <m:t>3</m:t>
                </m:r>
              </m:sup>
            </m:sSup>
            <m:sSub>
              <m:sSubPr>
                <m:ctrlPr>
                  <w:rPr>
                    <w:rFonts w:ascii="Cambria Math" w:hAnsi="Cambria Math"/>
                    <w:i/>
                  </w:rPr>
                </m:ctrlPr>
              </m:sSubPr>
              <m:e>
                <m:r>
                  <w:rPr>
                    <w:rFonts w:ascii="Cambria Math" w:hAnsi="Cambria Math"/>
                  </w:rPr>
                  <m:t>A</m:t>
                </m:r>
              </m:e>
              <m:sub>
                <m:r>
                  <w:rPr>
                    <w:rFonts w:ascii="Cambria Math" w:hAnsi="Cambria Math"/>
                  </w:rPr>
                  <m:t>max</m:t>
                </m:r>
              </m:sub>
            </m:sSub>
          </m:num>
          <m:den>
            <m:sSup>
              <m:sSupPr>
                <m:ctrlPr>
                  <w:rPr>
                    <w:rFonts w:ascii="Cambria Math" w:hAnsi="Cambria Math"/>
                    <w:i/>
                  </w:rPr>
                </m:ctrlPr>
              </m:sSupPr>
              <m:e>
                <m:r>
                  <w:rPr>
                    <w:rFonts w:ascii="Cambria Math" w:hAnsi="Cambria Math"/>
                  </w:rPr>
                  <m:t>π</m:t>
                </m:r>
              </m:e>
              <m:sup>
                <m:r>
                  <w:rPr>
                    <w:rFonts w:ascii="Cambria Math" w:hAnsi="Cambria Math"/>
                  </w:rPr>
                  <m:t>4</m:t>
                </m:r>
              </m:sup>
            </m:sSup>
            <m:r>
              <w:rPr>
                <w:rFonts w:ascii="Cambria Math" w:hAnsi="Cambria Math"/>
              </w:rPr>
              <m:t>EI</m:t>
            </m:r>
          </m:den>
        </m:f>
      </m:oMath>
    </w:p>
    <w:p w:rsidR="00D479D2" w:rsidRDefault="00D479D2" w:rsidP="00D479D2">
      <w:pPr>
        <w:pStyle w:val="ListParagraph"/>
        <w:numPr>
          <w:ilvl w:val="0"/>
          <w:numId w:val="12"/>
        </w:numPr>
      </w:pPr>
      <w:r>
        <w:t xml:space="preserve">Stress: </w:t>
      </w:r>
      <m:oMath>
        <m:r>
          <w:rPr>
            <w:rFonts w:ascii="Cambria Math" w:hAnsi="Cambria Math"/>
          </w:rPr>
          <m:t>σ=</m:t>
        </m:r>
        <m:f>
          <m:fPr>
            <m:ctrlPr>
              <w:rPr>
                <w:rFonts w:ascii="Cambria Math" w:hAnsi="Cambria Math"/>
                <w:i/>
              </w:rPr>
            </m:ctrlPr>
          </m:fPr>
          <m:num>
            <m:r>
              <w:rPr>
                <w:rFonts w:ascii="Cambria Math" w:hAnsi="Cambria Math"/>
              </w:rPr>
              <m:t>mL</m:t>
            </m:r>
            <m:sSub>
              <m:sSubPr>
                <m:ctrlPr>
                  <w:rPr>
                    <w:rFonts w:ascii="Cambria Math" w:hAnsi="Cambria Math"/>
                    <w:i/>
                  </w:rPr>
                </m:ctrlPr>
              </m:sSubPr>
              <m:e>
                <m:r>
                  <w:rPr>
                    <w:rFonts w:ascii="Cambria Math" w:hAnsi="Cambria Math"/>
                  </w:rPr>
                  <m:t>A</m:t>
                </m:r>
              </m:e>
              <m:sub>
                <m:r>
                  <w:rPr>
                    <w:rFonts w:ascii="Cambria Math" w:hAnsi="Cambria Math"/>
                  </w:rPr>
                  <m:t>max</m:t>
                </m:r>
              </m:sub>
            </m:sSub>
            <m:r>
              <w:rPr>
                <w:rFonts w:ascii="Cambria Math" w:hAnsi="Cambria Math"/>
              </w:rPr>
              <m:t>y</m:t>
            </m:r>
          </m:num>
          <m:den>
            <m:sSup>
              <m:sSupPr>
                <m:ctrlPr>
                  <w:rPr>
                    <w:rFonts w:ascii="Cambria Math" w:hAnsi="Cambria Math"/>
                    <w:i/>
                  </w:rPr>
                </m:ctrlPr>
              </m:sSupPr>
              <m:e>
                <m:r>
                  <w:rPr>
                    <w:rFonts w:ascii="Cambria Math" w:hAnsi="Cambria Math"/>
                  </w:rPr>
                  <m:t>π</m:t>
                </m:r>
              </m:e>
              <m:sup>
                <m:r>
                  <w:rPr>
                    <w:rFonts w:ascii="Cambria Math" w:hAnsi="Cambria Math"/>
                  </w:rPr>
                  <m:t>2</m:t>
                </m:r>
              </m:sup>
            </m:sSup>
            <m:r>
              <w:rPr>
                <w:rFonts w:ascii="Cambria Math" w:hAnsi="Cambria Math"/>
              </w:rPr>
              <m:t>I</m:t>
            </m:r>
          </m:den>
        </m:f>
      </m:oMath>
    </w:p>
    <w:p w:rsidR="00D479D2" w:rsidRDefault="00D479D2" w:rsidP="00D479D2">
      <w:r>
        <w:t>Therefore, the total response would be the sum of the two components, and the amplification factors would take the following form (where the</w:t>
      </w:r>
      <w:r w:rsidR="003876A7">
        <w:t xml:space="preserve"> dynamic</w:t>
      </w:r>
      <w:r>
        <w:t xml:space="preserve"> vehicle force is A</w:t>
      </w:r>
      <w:r w:rsidRPr="00740369">
        <w:rPr>
          <w:vertAlign w:val="subscript"/>
        </w:rPr>
        <w:t>v</w:t>
      </w:r>
      <w:r>
        <w:t>*P):</w:t>
      </w:r>
    </w:p>
    <w:p w:rsidR="00D479D2" w:rsidRPr="00D7415D" w:rsidRDefault="00D479D2" w:rsidP="00D479D2">
      <w:pPr>
        <w:rPr>
          <w:rFonts w:eastAsiaTheme="minorEastAsia"/>
        </w:rPr>
      </w:pPr>
      <m:oMathPara>
        <m:oMath>
          <m:r>
            <w:rPr>
              <w:rFonts w:ascii="Cambria Math" w:hAnsi="Cambria Math"/>
            </w:rPr>
            <m:t>DAF=</m:t>
          </m:r>
          <m:f>
            <m:fPr>
              <m:ctrlPr>
                <w:rPr>
                  <w:rFonts w:ascii="Cambria Math" w:hAnsi="Cambria Math"/>
                  <w:i/>
                </w:rPr>
              </m:ctrlPr>
            </m:fPr>
            <m:num>
              <m:r>
                <w:rPr>
                  <w:rFonts w:ascii="Cambria Math" w:hAnsi="Cambria Math"/>
                </w:rPr>
                <m:t>Total Bridge Response</m:t>
              </m:r>
            </m:num>
            <m:den>
              <m:r>
                <w:rPr>
                  <w:rFonts w:ascii="Cambria Math" w:hAnsi="Cambria Math"/>
                </w:rPr>
                <m:t>Bridge Response to Static Vehicle</m:t>
              </m:r>
            </m:den>
          </m:f>
        </m:oMath>
      </m:oMathPara>
    </w:p>
    <w:p w:rsidR="00D479D2" w:rsidRPr="00D7415D" w:rsidRDefault="00D479D2" w:rsidP="00D479D2">
      <w:pPr>
        <w:rPr>
          <w:rFonts w:eastAsiaTheme="minorEastAsia"/>
        </w:rPr>
      </w:pPr>
    </w:p>
    <w:bookmarkStart w:id="25" w:name="_Ref520194432"/>
    <w:p w:rsidR="00D479D2" w:rsidRPr="003876A7" w:rsidRDefault="00743482" w:rsidP="003876A7">
      <w:pPr>
        <w:pStyle w:val="Caption"/>
        <w:keepNext/>
        <w:jc w:val="left"/>
        <w:rPr>
          <w:b w:val="0"/>
        </w:rPr>
      </w:pPr>
      <m:oMathPara>
        <m:oMath>
          <m:sSub>
            <m:sSubPr>
              <m:ctrlPr>
                <w:rPr>
                  <w:rFonts w:ascii="Cambria Math" w:hAnsi="Cambria Math"/>
                  <w:b w:val="0"/>
                  <w:i/>
                  <w:sz w:val="22"/>
                  <w:szCs w:val="22"/>
                </w:rPr>
              </m:ctrlPr>
            </m:sSubPr>
            <m:e>
              <m:r>
                <m:rPr>
                  <m:sty m:val="bi"/>
                </m:rPr>
                <w:rPr>
                  <w:rFonts w:ascii="Cambria Math" w:hAnsi="Cambria Math"/>
                  <w:sz w:val="22"/>
                  <w:szCs w:val="22"/>
                </w:rPr>
                <m:t>DAF</m:t>
              </m:r>
            </m:e>
            <m:sub>
              <m:r>
                <m:rPr>
                  <m:sty m:val="bi"/>
                </m:rPr>
                <w:rPr>
                  <w:rFonts w:ascii="Cambria Math" w:hAnsi="Cambria Math"/>
                  <w:sz w:val="22"/>
                  <w:szCs w:val="22"/>
                </w:rPr>
                <m:t>disp</m:t>
              </m:r>
            </m:sub>
          </m:sSub>
          <m:r>
            <m:rPr>
              <m:sty m:val="bi"/>
            </m:rPr>
            <w:rPr>
              <w:rFonts w:ascii="Cambria Math" w:hAnsi="Cambria Math"/>
              <w:sz w:val="22"/>
              <w:szCs w:val="22"/>
            </w:rPr>
            <m:t>=</m:t>
          </m:r>
          <m:f>
            <m:fPr>
              <m:ctrlPr>
                <w:rPr>
                  <w:rFonts w:ascii="Cambria Math" w:hAnsi="Cambria Math"/>
                  <w:b w:val="0"/>
                  <w:i/>
                  <w:sz w:val="22"/>
                  <w:szCs w:val="22"/>
                </w:rPr>
              </m:ctrlPr>
            </m:fPr>
            <m:num>
              <m:f>
                <m:fPr>
                  <m:ctrlPr>
                    <w:rPr>
                      <w:rFonts w:ascii="Cambria Math" w:hAnsi="Cambria Math"/>
                      <w:b w:val="0"/>
                      <w:i/>
                      <w:sz w:val="22"/>
                      <w:szCs w:val="22"/>
                    </w:rPr>
                  </m:ctrlPr>
                </m:fPr>
                <m:num>
                  <m:sSub>
                    <m:sSubPr>
                      <m:ctrlPr>
                        <w:rPr>
                          <w:rFonts w:ascii="Cambria Math" w:hAnsi="Cambria Math"/>
                          <w:b w:val="0"/>
                          <w:i/>
                          <w:sz w:val="22"/>
                          <w:szCs w:val="22"/>
                        </w:rPr>
                      </m:ctrlPr>
                    </m:sSubPr>
                    <m:e>
                      <m:r>
                        <m:rPr>
                          <m:sty m:val="bi"/>
                        </m:rPr>
                        <w:rPr>
                          <w:rFonts w:ascii="Cambria Math" w:hAnsi="Cambria Math"/>
                          <w:sz w:val="22"/>
                          <w:szCs w:val="22"/>
                        </w:rPr>
                        <m:t>A</m:t>
                      </m:r>
                    </m:e>
                    <m:sub>
                      <m:r>
                        <m:rPr>
                          <m:sty m:val="bi"/>
                        </m:rPr>
                        <w:rPr>
                          <w:rFonts w:ascii="Cambria Math" w:hAnsi="Cambria Math"/>
                          <w:sz w:val="22"/>
                          <w:szCs w:val="22"/>
                        </w:rPr>
                        <m:t>v</m:t>
                      </m:r>
                    </m:sub>
                  </m:sSub>
                  <m:r>
                    <m:rPr>
                      <m:sty m:val="bi"/>
                    </m:rPr>
                    <w:rPr>
                      <w:rFonts w:ascii="Cambria Math" w:hAnsi="Cambria Math"/>
                      <w:sz w:val="22"/>
                      <w:szCs w:val="22"/>
                    </w:rPr>
                    <m:t>P</m:t>
                  </m:r>
                  <m:sSup>
                    <m:sSupPr>
                      <m:ctrlPr>
                        <w:rPr>
                          <w:rFonts w:ascii="Cambria Math" w:hAnsi="Cambria Math"/>
                          <w:b w:val="0"/>
                          <w:i/>
                          <w:sz w:val="22"/>
                          <w:szCs w:val="22"/>
                        </w:rPr>
                      </m:ctrlPr>
                    </m:sSupPr>
                    <m:e>
                      <m:r>
                        <m:rPr>
                          <m:sty m:val="bi"/>
                        </m:rPr>
                        <w:rPr>
                          <w:rFonts w:ascii="Cambria Math" w:hAnsi="Cambria Math"/>
                          <w:sz w:val="22"/>
                          <w:szCs w:val="22"/>
                        </w:rPr>
                        <m:t>L</m:t>
                      </m:r>
                    </m:e>
                    <m:sup>
                      <m:r>
                        <m:rPr>
                          <m:sty m:val="bi"/>
                        </m:rPr>
                        <w:rPr>
                          <w:rFonts w:ascii="Cambria Math" w:hAnsi="Cambria Math"/>
                          <w:sz w:val="22"/>
                          <w:szCs w:val="22"/>
                        </w:rPr>
                        <m:t>3</m:t>
                      </m:r>
                    </m:sup>
                  </m:sSup>
                </m:num>
                <m:den>
                  <m:r>
                    <m:rPr>
                      <m:sty m:val="bi"/>
                    </m:rPr>
                    <w:rPr>
                      <w:rFonts w:ascii="Cambria Math" w:hAnsi="Cambria Math"/>
                      <w:sz w:val="22"/>
                      <w:szCs w:val="22"/>
                    </w:rPr>
                    <m:t>48</m:t>
                  </m:r>
                  <m:r>
                    <m:rPr>
                      <m:sty m:val="bi"/>
                    </m:rPr>
                    <w:rPr>
                      <w:rFonts w:ascii="Cambria Math" w:hAnsi="Cambria Math"/>
                      <w:sz w:val="22"/>
                      <w:szCs w:val="22"/>
                    </w:rPr>
                    <m:t>EI</m:t>
                  </m:r>
                </m:den>
              </m:f>
              <m:r>
                <m:rPr>
                  <m:sty m:val="bi"/>
                </m:rPr>
                <w:rPr>
                  <w:rFonts w:ascii="Cambria Math" w:hAnsi="Cambria Math"/>
                  <w:sz w:val="22"/>
                  <w:szCs w:val="22"/>
                </w:rPr>
                <m:t>+</m:t>
              </m:r>
              <m:f>
                <m:fPr>
                  <m:ctrlPr>
                    <w:rPr>
                      <w:rFonts w:ascii="Cambria Math" w:hAnsi="Cambria Math"/>
                      <w:b w:val="0"/>
                      <w:i/>
                      <w:sz w:val="22"/>
                      <w:szCs w:val="22"/>
                    </w:rPr>
                  </m:ctrlPr>
                </m:fPr>
                <m:num>
                  <m:r>
                    <m:rPr>
                      <m:sty m:val="bi"/>
                    </m:rPr>
                    <w:rPr>
                      <w:rFonts w:ascii="Cambria Math" w:hAnsi="Cambria Math"/>
                      <w:sz w:val="22"/>
                      <w:szCs w:val="22"/>
                    </w:rPr>
                    <m:t>m</m:t>
                  </m:r>
                  <m:sSup>
                    <m:sSupPr>
                      <m:ctrlPr>
                        <w:rPr>
                          <w:rFonts w:ascii="Cambria Math" w:hAnsi="Cambria Math"/>
                          <w:b w:val="0"/>
                          <w:i/>
                          <w:sz w:val="22"/>
                          <w:szCs w:val="22"/>
                        </w:rPr>
                      </m:ctrlPr>
                    </m:sSupPr>
                    <m:e>
                      <m:r>
                        <m:rPr>
                          <m:sty m:val="bi"/>
                        </m:rPr>
                        <w:rPr>
                          <w:rFonts w:ascii="Cambria Math" w:hAnsi="Cambria Math"/>
                          <w:sz w:val="22"/>
                          <w:szCs w:val="22"/>
                        </w:rPr>
                        <m:t>L</m:t>
                      </m:r>
                    </m:e>
                    <m:sup>
                      <m:r>
                        <m:rPr>
                          <m:sty m:val="bi"/>
                        </m:rPr>
                        <w:rPr>
                          <w:rFonts w:ascii="Cambria Math" w:hAnsi="Cambria Math"/>
                          <w:sz w:val="22"/>
                          <w:szCs w:val="22"/>
                        </w:rPr>
                        <m:t>3</m:t>
                      </m:r>
                    </m:sup>
                  </m:sSup>
                  <m:sSub>
                    <m:sSubPr>
                      <m:ctrlPr>
                        <w:rPr>
                          <w:rFonts w:ascii="Cambria Math" w:hAnsi="Cambria Math"/>
                          <w:b w:val="0"/>
                          <w:i/>
                          <w:sz w:val="22"/>
                          <w:szCs w:val="22"/>
                        </w:rPr>
                      </m:ctrlPr>
                    </m:sSubPr>
                    <m:e>
                      <m:r>
                        <m:rPr>
                          <m:sty m:val="bi"/>
                        </m:rPr>
                        <w:rPr>
                          <w:rFonts w:ascii="Cambria Math" w:hAnsi="Cambria Math"/>
                          <w:sz w:val="22"/>
                          <w:szCs w:val="22"/>
                        </w:rPr>
                        <m:t>A</m:t>
                      </m:r>
                    </m:e>
                    <m:sub>
                      <m:r>
                        <m:rPr>
                          <m:sty m:val="bi"/>
                        </m:rPr>
                        <w:rPr>
                          <w:rFonts w:ascii="Cambria Math" w:hAnsi="Cambria Math"/>
                          <w:sz w:val="22"/>
                          <w:szCs w:val="22"/>
                        </w:rPr>
                        <m:t>max</m:t>
                      </m:r>
                    </m:sub>
                  </m:sSub>
                </m:num>
                <m:den>
                  <m:sSup>
                    <m:sSupPr>
                      <m:ctrlPr>
                        <w:rPr>
                          <w:rFonts w:ascii="Cambria Math" w:hAnsi="Cambria Math"/>
                          <w:b w:val="0"/>
                          <w:i/>
                          <w:sz w:val="22"/>
                          <w:szCs w:val="22"/>
                        </w:rPr>
                      </m:ctrlPr>
                    </m:sSupPr>
                    <m:e>
                      <m:r>
                        <m:rPr>
                          <m:sty m:val="bi"/>
                        </m:rPr>
                        <w:rPr>
                          <w:rFonts w:ascii="Cambria Math" w:hAnsi="Cambria Math"/>
                          <w:sz w:val="22"/>
                          <w:szCs w:val="22"/>
                        </w:rPr>
                        <m:t>π</m:t>
                      </m:r>
                    </m:e>
                    <m:sup>
                      <m:r>
                        <m:rPr>
                          <m:sty m:val="bi"/>
                        </m:rPr>
                        <w:rPr>
                          <w:rFonts w:ascii="Cambria Math" w:hAnsi="Cambria Math"/>
                          <w:sz w:val="22"/>
                          <w:szCs w:val="22"/>
                        </w:rPr>
                        <m:t>4</m:t>
                      </m:r>
                    </m:sup>
                  </m:sSup>
                  <m:r>
                    <m:rPr>
                      <m:sty m:val="bi"/>
                    </m:rPr>
                    <w:rPr>
                      <w:rFonts w:ascii="Cambria Math" w:hAnsi="Cambria Math"/>
                      <w:sz w:val="22"/>
                      <w:szCs w:val="22"/>
                    </w:rPr>
                    <m:t>EI</m:t>
                  </m:r>
                </m:den>
              </m:f>
            </m:num>
            <m:den>
              <m:f>
                <m:fPr>
                  <m:ctrlPr>
                    <w:rPr>
                      <w:rFonts w:ascii="Cambria Math" w:hAnsi="Cambria Math"/>
                      <w:b w:val="0"/>
                      <w:i/>
                      <w:sz w:val="22"/>
                      <w:szCs w:val="22"/>
                    </w:rPr>
                  </m:ctrlPr>
                </m:fPr>
                <m:num>
                  <m:r>
                    <m:rPr>
                      <m:sty m:val="bi"/>
                    </m:rPr>
                    <w:rPr>
                      <w:rFonts w:ascii="Cambria Math" w:hAnsi="Cambria Math"/>
                      <w:sz w:val="22"/>
                      <w:szCs w:val="22"/>
                    </w:rPr>
                    <m:t>P</m:t>
                  </m:r>
                  <m:sSup>
                    <m:sSupPr>
                      <m:ctrlPr>
                        <w:rPr>
                          <w:rFonts w:ascii="Cambria Math" w:hAnsi="Cambria Math"/>
                          <w:b w:val="0"/>
                          <w:i/>
                          <w:sz w:val="22"/>
                          <w:szCs w:val="22"/>
                        </w:rPr>
                      </m:ctrlPr>
                    </m:sSupPr>
                    <m:e>
                      <m:r>
                        <m:rPr>
                          <m:sty m:val="bi"/>
                        </m:rPr>
                        <w:rPr>
                          <w:rFonts w:ascii="Cambria Math" w:hAnsi="Cambria Math"/>
                          <w:sz w:val="22"/>
                          <w:szCs w:val="22"/>
                        </w:rPr>
                        <m:t>L</m:t>
                      </m:r>
                    </m:e>
                    <m:sup>
                      <m:r>
                        <m:rPr>
                          <m:sty m:val="bi"/>
                        </m:rPr>
                        <w:rPr>
                          <w:rFonts w:ascii="Cambria Math" w:hAnsi="Cambria Math"/>
                          <w:sz w:val="22"/>
                          <w:szCs w:val="22"/>
                        </w:rPr>
                        <m:t>3</m:t>
                      </m:r>
                    </m:sup>
                  </m:sSup>
                </m:num>
                <m:den>
                  <m:r>
                    <m:rPr>
                      <m:sty m:val="bi"/>
                    </m:rPr>
                    <w:rPr>
                      <w:rFonts w:ascii="Cambria Math" w:hAnsi="Cambria Math"/>
                      <w:sz w:val="22"/>
                      <w:szCs w:val="22"/>
                    </w:rPr>
                    <m:t>48</m:t>
                  </m:r>
                  <m:r>
                    <m:rPr>
                      <m:sty m:val="bi"/>
                    </m:rPr>
                    <w:rPr>
                      <w:rFonts w:ascii="Cambria Math" w:hAnsi="Cambria Math"/>
                      <w:sz w:val="22"/>
                      <w:szCs w:val="22"/>
                    </w:rPr>
                    <m:t>EI</m:t>
                  </m:r>
                </m:den>
              </m:f>
            </m:den>
          </m:f>
          <m:r>
            <m:rPr>
              <m:sty m:val="bi"/>
            </m:rPr>
            <w:rPr>
              <w:rFonts w:ascii="Cambria Math" w:hAnsi="Cambria Math"/>
              <w:sz w:val="22"/>
              <w:szCs w:val="22"/>
            </w:rPr>
            <m:t>=</m:t>
          </m:r>
          <m:sSub>
            <m:sSubPr>
              <m:ctrlPr>
                <w:rPr>
                  <w:rFonts w:ascii="Cambria Math" w:hAnsi="Cambria Math"/>
                  <w:b w:val="0"/>
                  <w:i/>
                  <w:sz w:val="22"/>
                  <w:szCs w:val="22"/>
                </w:rPr>
              </m:ctrlPr>
            </m:sSubPr>
            <m:e>
              <m:r>
                <m:rPr>
                  <m:sty m:val="bi"/>
                </m:rPr>
                <w:rPr>
                  <w:rFonts w:ascii="Cambria Math" w:hAnsi="Cambria Math"/>
                  <w:sz w:val="22"/>
                  <w:szCs w:val="22"/>
                </w:rPr>
                <m:t>A</m:t>
              </m:r>
            </m:e>
            <m:sub>
              <m:r>
                <m:rPr>
                  <m:sty m:val="bi"/>
                </m:rPr>
                <w:rPr>
                  <w:rFonts w:ascii="Cambria Math" w:hAnsi="Cambria Math"/>
                  <w:sz w:val="22"/>
                  <w:szCs w:val="22"/>
                </w:rPr>
                <m:t>v</m:t>
              </m:r>
            </m:sub>
          </m:sSub>
          <m:r>
            <m:rPr>
              <m:sty m:val="bi"/>
            </m:rPr>
            <w:rPr>
              <w:rFonts w:ascii="Cambria Math" w:hAnsi="Cambria Math"/>
              <w:sz w:val="22"/>
              <w:szCs w:val="22"/>
            </w:rPr>
            <m:t>+</m:t>
          </m:r>
          <m:f>
            <m:fPr>
              <m:ctrlPr>
                <w:rPr>
                  <w:rFonts w:ascii="Cambria Math" w:hAnsi="Cambria Math"/>
                  <w:b w:val="0"/>
                  <w:i/>
                  <w:sz w:val="22"/>
                  <w:szCs w:val="22"/>
                </w:rPr>
              </m:ctrlPr>
            </m:fPr>
            <m:num>
              <m:r>
                <m:rPr>
                  <m:sty m:val="bi"/>
                </m:rPr>
                <w:rPr>
                  <w:rFonts w:ascii="Cambria Math" w:hAnsi="Cambria Math"/>
                  <w:sz w:val="22"/>
                  <w:szCs w:val="22"/>
                </w:rPr>
                <m:t>48</m:t>
              </m:r>
              <m:r>
                <m:rPr>
                  <m:sty m:val="bi"/>
                </m:rPr>
                <w:rPr>
                  <w:rFonts w:ascii="Cambria Math" w:hAnsi="Cambria Math"/>
                  <w:sz w:val="22"/>
                  <w:szCs w:val="22"/>
                </w:rPr>
                <m:t>m</m:t>
              </m:r>
              <m:sSub>
                <m:sSubPr>
                  <m:ctrlPr>
                    <w:rPr>
                      <w:rFonts w:ascii="Cambria Math" w:hAnsi="Cambria Math"/>
                      <w:b w:val="0"/>
                      <w:i/>
                      <w:sz w:val="22"/>
                      <w:szCs w:val="22"/>
                    </w:rPr>
                  </m:ctrlPr>
                </m:sSubPr>
                <m:e>
                  <m:r>
                    <m:rPr>
                      <m:sty m:val="bi"/>
                    </m:rPr>
                    <w:rPr>
                      <w:rFonts w:ascii="Cambria Math" w:hAnsi="Cambria Math"/>
                      <w:sz w:val="22"/>
                      <w:szCs w:val="22"/>
                    </w:rPr>
                    <m:t>A</m:t>
                  </m:r>
                </m:e>
                <m:sub>
                  <m:r>
                    <m:rPr>
                      <m:sty m:val="bi"/>
                    </m:rPr>
                    <w:rPr>
                      <w:rFonts w:ascii="Cambria Math" w:hAnsi="Cambria Math"/>
                      <w:sz w:val="22"/>
                      <w:szCs w:val="22"/>
                    </w:rPr>
                    <m:t>max</m:t>
                  </m:r>
                </m:sub>
              </m:sSub>
            </m:num>
            <m:den>
              <m:r>
                <m:rPr>
                  <m:sty m:val="bi"/>
                </m:rPr>
                <w:rPr>
                  <w:rFonts w:ascii="Cambria Math" w:hAnsi="Cambria Math"/>
                  <w:sz w:val="22"/>
                  <w:szCs w:val="22"/>
                </w:rPr>
                <m:t>P</m:t>
              </m:r>
              <m:sSup>
                <m:sSupPr>
                  <m:ctrlPr>
                    <w:rPr>
                      <w:rFonts w:ascii="Cambria Math" w:hAnsi="Cambria Math"/>
                      <w:b w:val="0"/>
                      <w:i/>
                      <w:sz w:val="22"/>
                      <w:szCs w:val="22"/>
                    </w:rPr>
                  </m:ctrlPr>
                </m:sSupPr>
                <m:e>
                  <m:r>
                    <m:rPr>
                      <m:sty m:val="bi"/>
                    </m:rPr>
                    <w:rPr>
                      <w:rFonts w:ascii="Cambria Math" w:hAnsi="Cambria Math"/>
                      <w:sz w:val="22"/>
                      <w:szCs w:val="22"/>
                    </w:rPr>
                    <m:t>π</m:t>
                  </m:r>
                </m:e>
                <m:sup>
                  <m:r>
                    <m:rPr>
                      <m:sty m:val="bi"/>
                    </m:rPr>
                    <w:rPr>
                      <w:rFonts w:ascii="Cambria Math" w:hAnsi="Cambria Math"/>
                      <w:sz w:val="22"/>
                      <w:szCs w:val="22"/>
                    </w:rPr>
                    <m:t>4</m:t>
                  </m:r>
                </m:sup>
              </m:sSup>
            </m:den>
          </m:f>
        </m:oMath>
      </m:oMathPara>
      <w:bookmarkEnd w:id="25"/>
    </w:p>
    <w:p w:rsidR="00D479D2" w:rsidRPr="003821CA" w:rsidRDefault="00D479D2" w:rsidP="00D479D2">
      <w:pPr>
        <w:rPr>
          <w:rFonts w:eastAsiaTheme="minorEastAsia"/>
        </w:rPr>
      </w:pPr>
    </w:p>
    <w:p w:rsidR="00D479D2" w:rsidRPr="00B21AD7" w:rsidRDefault="00743482" w:rsidP="00D479D2">
      <w:pPr>
        <w:rPr>
          <w:rFonts w:eastAsiaTheme="minorEastAsia"/>
        </w:rPr>
      </w:pPr>
      <m:oMathPara>
        <m:oMath>
          <m:sSub>
            <m:sSubPr>
              <m:ctrlPr>
                <w:rPr>
                  <w:rFonts w:ascii="Cambria Math" w:hAnsi="Cambria Math"/>
                </w:rPr>
              </m:ctrlPr>
            </m:sSubPr>
            <m:e>
              <m:r>
                <w:rPr>
                  <w:rFonts w:ascii="Cambria Math" w:hAnsi="Cambria Math"/>
                </w:rPr>
                <m:t>DAF</m:t>
              </m:r>
            </m:e>
            <m:sub>
              <m:r>
                <w:rPr>
                  <w:rFonts w:ascii="Cambria Math" w:hAnsi="Cambria Math"/>
                </w:rPr>
                <m:t>stress</m:t>
              </m:r>
            </m:sub>
          </m:sSub>
          <m:r>
            <m:rPr>
              <m:sty m:val="p"/>
            </m:rPr>
            <w:rPr>
              <w:rFonts w:ascii="Cambria Math" w:hAnsi="Cambria Math"/>
            </w:rPr>
            <m:t>=</m:t>
          </m:r>
          <m:f>
            <m:fPr>
              <m:ctrlPr>
                <w:rPr>
                  <w:rFonts w:ascii="Cambria Math" w:eastAsiaTheme="minorEastAsia" w:hAnsi="Cambria Math"/>
                  <w:i/>
                </w:rPr>
              </m:ctrlPr>
            </m:fPr>
            <m:num>
              <m:d>
                <m:dPr>
                  <m:ctrlPr>
                    <w:rPr>
                      <w:rFonts w:ascii="Cambria Math" w:hAnsi="Cambria Math"/>
                    </w:rPr>
                  </m:ctrlPr>
                </m:dPr>
                <m:e>
                  <m:f>
                    <m:fPr>
                      <m:ctrlPr>
                        <w:rPr>
                          <w:rFonts w:ascii="Cambria Math" w:hAnsi="Cambria Math"/>
                          <w:i/>
                        </w:rPr>
                      </m:ctrlPr>
                    </m:fPr>
                    <m:num>
                      <m:sSub>
                        <m:sSubPr>
                          <m:ctrlPr>
                            <w:rPr>
                              <w:rFonts w:ascii="Cambria Math" w:hAnsi="Cambria Math"/>
                            </w:rPr>
                          </m:ctrlPr>
                        </m:sSubPr>
                        <m:e>
                          <m:r>
                            <w:rPr>
                              <w:rFonts w:ascii="Cambria Math" w:hAnsi="Cambria Math"/>
                            </w:rPr>
                            <m:t>A</m:t>
                          </m:r>
                        </m:e>
                        <m:sub>
                          <m:r>
                            <w:rPr>
                              <w:rFonts w:ascii="Cambria Math" w:hAnsi="Cambria Math"/>
                            </w:rPr>
                            <m:t>v</m:t>
                          </m:r>
                        </m:sub>
                      </m:sSub>
                      <m:r>
                        <w:rPr>
                          <w:rFonts w:ascii="Cambria Math" w:hAnsi="Cambria Math"/>
                        </w:rPr>
                        <m:t>PLy</m:t>
                      </m:r>
                      <m:ctrlPr>
                        <w:rPr>
                          <w:rFonts w:ascii="Cambria Math" w:hAnsi="Cambria Math"/>
                        </w:rPr>
                      </m:ctrlPr>
                    </m:num>
                    <m:den>
                      <m:r>
                        <w:rPr>
                          <w:rFonts w:ascii="Cambria Math" w:hAnsi="Cambria Math"/>
                        </w:rPr>
                        <m:t>4I</m:t>
                      </m:r>
                    </m:den>
                  </m:f>
                  <m:r>
                    <w:rPr>
                      <w:rFonts w:ascii="Cambria Math" w:hAnsi="Cambria Math"/>
                    </w:rPr>
                    <m:t>+</m:t>
                  </m:r>
                  <m:f>
                    <m:fPr>
                      <m:ctrlPr>
                        <w:rPr>
                          <w:rFonts w:ascii="Cambria Math" w:eastAsiaTheme="minorEastAsia" w:hAnsi="Cambria Math"/>
                          <w:i/>
                        </w:rPr>
                      </m:ctrlPr>
                    </m:fPr>
                    <m:num>
                      <m:r>
                        <w:rPr>
                          <w:rFonts w:ascii="Cambria Math" w:hAnsi="Cambria Math"/>
                        </w:rPr>
                        <m:t>mL</m:t>
                      </m:r>
                      <m:sSub>
                        <m:sSubPr>
                          <m:ctrlPr>
                            <w:rPr>
                              <w:rFonts w:ascii="Cambria Math" w:hAnsi="Cambria Math"/>
                              <w:i/>
                            </w:rPr>
                          </m:ctrlPr>
                        </m:sSubPr>
                        <m:e>
                          <m:r>
                            <w:rPr>
                              <w:rFonts w:ascii="Cambria Math" w:hAnsi="Cambria Math"/>
                            </w:rPr>
                            <m:t>A</m:t>
                          </m:r>
                        </m:e>
                        <m:sub>
                          <m:r>
                            <w:rPr>
                              <w:rFonts w:ascii="Cambria Math" w:hAnsi="Cambria Math"/>
                            </w:rPr>
                            <m:t>max</m:t>
                          </m:r>
                        </m:sub>
                      </m:sSub>
                      <m:r>
                        <w:rPr>
                          <w:rFonts w:ascii="Cambria Math" w:eastAsiaTheme="minorEastAsia" w:hAnsi="Cambria Math"/>
                        </w:rPr>
                        <m:t>y</m:t>
                      </m:r>
                      <m:ctrlPr>
                        <w:rPr>
                          <w:rFonts w:ascii="Cambria Math" w:hAnsi="Cambria Math"/>
                          <w:i/>
                        </w:rPr>
                      </m:ctrlPr>
                    </m:num>
                    <m:den>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2</m:t>
                          </m:r>
                        </m:sup>
                      </m:sSup>
                      <m:r>
                        <w:rPr>
                          <w:rFonts w:ascii="Cambria Math" w:eastAsiaTheme="minorEastAsia" w:hAnsi="Cambria Math"/>
                        </w:rPr>
                        <m:t>I</m:t>
                      </m:r>
                    </m:den>
                  </m:f>
                  <m:ctrlPr>
                    <w:rPr>
                      <w:rFonts w:ascii="Cambria Math" w:eastAsiaTheme="minorEastAsia" w:hAnsi="Cambria Math"/>
                      <w:i/>
                    </w:rPr>
                  </m:ctrlPr>
                </m:e>
              </m:d>
            </m:num>
            <m:den>
              <m:f>
                <m:fPr>
                  <m:ctrlPr>
                    <w:rPr>
                      <w:rFonts w:ascii="Cambria Math" w:eastAsiaTheme="minorEastAsia" w:hAnsi="Cambria Math"/>
                      <w:i/>
                    </w:rPr>
                  </m:ctrlPr>
                </m:fPr>
                <m:num>
                  <m:r>
                    <w:rPr>
                      <w:rFonts w:ascii="Cambria Math" w:eastAsiaTheme="minorEastAsia" w:hAnsi="Cambria Math"/>
                    </w:rPr>
                    <m:t>PLy</m:t>
                  </m:r>
                </m:num>
                <m:den>
                  <m:r>
                    <w:rPr>
                      <w:rFonts w:ascii="Cambria Math" w:eastAsiaTheme="minorEastAsia" w:hAnsi="Cambria Math"/>
                    </w:rPr>
                    <m:t>4I</m:t>
                  </m:r>
                </m:den>
              </m:f>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v</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m</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m:t>
                  </m:r>
                </m:sub>
              </m:sSub>
            </m:num>
            <m:den>
              <m:r>
                <w:rPr>
                  <w:rFonts w:ascii="Cambria Math" w:eastAsiaTheme="minorEastAsia" w:hAnsi="Cambria Math"/>
                </w:rPr>
                <m:t>P</m:t>
              </m:r>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2</m:t>
                  </m:r>
                </m:sup>
              </m:sSup>
            </m:den>
          </m:f>
        </m:oMath>
      </m:oMathPara>
    </w:p>
    <w:p w:rsidR="00D479D2" w:rsidRDefault="00D479D2" w:rsidP="00D479D2">
      <w:pPr>
        <w:rPr>
          <w:rFonts w:eastAsiaTheme="minorEastAsia"/>
        </w:rPr>
      </w:pPr>
      <w:r>
        <w:rPr>
          <w:rFonts w:eastAsiaTheme="minorEastAsia"/>
        </w:rPr>
        <w:t xml:space="preserve">It can be deduced from the above equations that if vehicle amplification factors are to be used, an additional response must be accounted for by including the second term in the above equations. Furthermore, these equations show that the amplification factor for displacement and stress will be different, and the amplification </w:t>
      </w:r>
      <w:proofErr w:type="gramStart"/>
      <w:r>
        <w:rPr>
          <w:rFonts w:eastAsiaTheme="minorEastAsia"/>
        </w:rPr>
        <w:t>in excess of</w:t>
      </w:r>
      <w:proofErr w:type="gramEnd"/>
      <w:r>
        <w:rPr>
          <w:rFonts w:eastAsiaTheme="minorEastAsia"/>
        </w:rPr>
        <w:t xml:space="preserve"> the vehicle amplification is greater for displacement than stress (or strain or moment). The ratio of the additional amplification is calculated below.</w:t>
      </w:r>
    </w:p>
    <w:p w:rsidR="00D479D2" w:rsidRPr="009B51F4" w:rsidRDefault="00743482" w:rsidP="00D479D2">
      <w:pPr>
        <w:rPr>
          <w:rFonts w:eastAsiaTheme="minorEastAsia"/>
        </w:rPr>
      </w:pPr>
      <m:oMathPara>
        <m:oMath>
          <m:f>
            <m:fPr>
              <m:ctrlPr>
                <w:rPr>
                  <w:rFonts w:ascii="Cambria Math" w:eastAsiaTheme="minorEastAsia" w:hAnsi="Cambria Math"/>
                  <w:i/>
                </w:rPr>
              </m:ctrlPr>
            </m:fPr>
            <m:num>
              <m:f>
                <m:fPr>
                  <m:ctrlPr>
                    <w:rPr>
                      <w:rFonts w:ascii="Cambria Math" w:eastAsiaTheme="minorEastAsia" w:hAnsi="Cambria Math"/>
                      <w:i/>
                    </w:rPr>
                  </m:ctrlPr>
                </m:fPr>
                <m:num>
                  <m:r>
                    <w:rPr>
                      <w:rFonts w:ascii="Cambria Math" w:eastAsiaTheme="minorEastAsia" w:hAnsi="Cambria Math"/>
                    </w:rPr>
                    <m:t>48m</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m:t>
                      </m:r>
                    </m:sub>
                  </m:sSub>
                </m:num>
                <m:den>
                  <m:r>
                    <w:rPr>
                      <w:rFonts w:ascii="Cambria Math" w:eastAsiaTheme="minorEastAsia" w:hAnsi="Cambria Math"/>
                    </w:rPr>
                    <m:t>P</m:t>
                  </m:r>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den>
              </m:f>
            </m:num>
            <m:den>
              <m:f>
                <m:fPr>
                  <m:ctrlPr>
                    <w:rPr>
                      <w:rFonts w:ascii="Cambria Math" w:eastAsiaTheme="minorEastAsia" w:hAnsi="Cambria Math"/>
                      <w:i/>
                    </w:rPr>
                  </m:ctrlPr>
                </m:fPr>
                <m:num>
                  <m:r>
                    <w:rPr>
                      <w:rFonts w:ascii="Cambria Math" w:eastAsiaTheme="minorEastAsia" w:hAnsi="Cambria Math"/>
                    </w:rPr>
                    <m:t>4m</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m:t>
                      </m:r>
                    </m:sub>
                  </m:sSub>
                </m:num>
                <m:den>
                  <m:r>
                    <w:rPr>
                      <w:rFonts w:ascii="Cambria Math" w:eastAsiaTheme="minorEastAsia" w:hAnsi="Cambria Math"/>
                    </w:rPr>
                    <m:t>P</m:t>
                  </m:r>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2</m:t>
                      </m:r>
                    </m:sup>
                  </m:sSup>
                </m:den>
              </m:f>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2</m:t>
              </m:r>
            </m:num>
            <m:den>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2</m:t>
                  </m:r>
                </m:sup>
              </m:sSup>
            </m:den>
          </m:f>
          <m:r>
            <w:rPr>
              <w:rFonts w:ascii="Cambria Math" w:eastAsiaTheme="minorEastAsia" w:hAnsi="Cambria Math"/>
            </w:rPr>
            <m:t>≈1.2</m:t>
          </m:r>
        </m:oMath>
      </m:oMathPara>
    </w:p>
    <w:p w:rsidR="00D479D2" w:rsidRDefault="00D479D2" w:rsidP="00D479D2">
      <w:pPr>
        <w:rPr>
          <w:rFonts w:eastAsiaTheme="minorEastAsia"/>
        </w:rPr>
      </w:pPr>
      <w:r>
        <w:rPr>
          <w:rFonts w:eastAsiaTheme="minorEastAsia"/>
        </w:rPr>
        <w:lastRenderedPageBreak/>
        <w:t>This shows, that regardless of bridge, or vehicle, the experimental amplification factor for displacement will always be greater than that for stress or moment. It should be noted that these calculations included only the first mode. If more modes were to be included, the equations for amplification factors would take the following form:</w:t>
      </w:r>
    </w:p>
    <w:p w:rsidR="00D479D2" w:rsidRPr="003665DB" w:rsidRDefault="00743482" w:rsidP="00D479D2">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dis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v</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8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4</m:t>
                  </m:r>
                </m:sup>
              </m:sSup>
            </m:e>
          </m:nary>
        </m:oMath>
      </m:oMathPara>
    </w:p>
    <w:p w:rsidR="00D479D2" w:rsidRPr="003665DB" w:rsidRDefault="00743482" w:rsidP="00D479D2">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stres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v</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2</m:t>
                  </m:r>
                </m:sup>
              </m:sSup>
            </m:e>
          </m:nary>
        </m:oMath>
      </m:oMathPara>
    </w:p>
    <w:p w:rsidR="00D479D2" w:rsidRDefault="00D479D2" w:rsidP="00D479D2">
      <w:pPr>
        <w:rPr>
          <w:rFonts w:eastAsiaTheme="minorEastAsia"/>
        </w:rPr>
      </w:pPr>
      <w:r>
        <w:rPr>
          <w:rFonts w:eastAsiaTheme="minorEastAsia"/>
        </w:rPr>
        <w:t>The ratio of additional amplification can again be computed.</w:t>
      </w:r>
    </w:p>
    <w:p w:rsidR="00D479D2" w:rsidRPr="003665DB" w:rsidRDefault="00743482" w:rsidP="00D479D2">
      <w:pPr>
        <w:rPr>
          <w:rFonts w:eastAsiaTheme="minorEastAsia"/>
        </w:rPr>
      </w:pPr>
      <m:oMathPara>
        <m:oMath>
          <m:f>
            <m:fPr>
              <m:ctrlPr>
                <w:rPr>
                  <w:rFonts w:ascii="Cambria Math" w:eastAsiaTheme="minorEastAsia" w:hAnsi="Cambria Math"/>
                  <w:i/>
                </w:rPr>
              </m:ctrlPr>
            </m:fPr>
            <m:num>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48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4</m:t>
                          </m:r>
                        </m:sup>
                      </m:sSup>
                    </m:e>
                  </m:nary>
                </m:e>
              </m:d>
            </m:num>
            <m:den>
              <m:f>
                <m:fPr>
                  <m:ctrlPr>
                    <w:rPr>
                      <w:rFonts w:ascii="Cambria Math" w:eastAsiaTheme="minorEastAsia" w:hAnsi="Cambria Math"/>
                      <w:i/>
                    </w:rPr>
                  </m:ctrlPr>
                </m:fPr>
                <m:num>
                  <m:r>
                    <w:rPr>
                      <w:rFonts w:ascii="Cambria Math" w:eastAsiaTheme="minorEastAsia" w:hAnsi="Cambria Math"/>
                    </w:rPr>
                    <m:t>4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2</m:t>
                      </m:r>
                    </m:sup>
                  </m:sSup>
                </m:e>
              </m:nary>
            </m:den>
          </m:f>
          <m:r>
            <w:rPr>
              <w:rFonts w:ascii="Cambria Math" w:eastAsiaTheme="minorEastAsia" w:hAnsi="Cambria Math"/>
            </w:rPr>
            <m:t>=12*</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4</m:t>
                      </m:r>
                    </m:sup>
                  </m:sSup>
                </m:e>
              </m:nary>
            </m:num>
            <m:den>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2</m:t>
                      </m:r>
                    </m:sup>
                  </m:sSup>
                </m:e>
              </m:nary>
            </m:den>
          </m:f>
        </m:oMath>
      </m:oMathPara>
    </w:p>
    <w:p w:rsidR="00D479D2" w:rsidRDefault="003876A7" w:rsidP="00D479D2">
      <w:r>
        <w:t>Additionally,</w:t>
      </w:r>
      <w:r w:rsidR="00D479D2">
        <w:t xml:space="preserve"> these results are limited to midspan responses. Amplification factors at other locations can be computed in a similar manner, using equations for displacement or stress at other locations. This derivation considers only a simply supported beam and a point load, but the results are still representative of the phenomenon occurring in real structures because the following conditions </w:t>
      </w:r>
      <w:r>
        <w:t>remain</w:t>
      </w:r>
      <w:r w:rsidR="00D479D2">
        <w:t xml:space="preserve"> true:</w:t>
      </w:r>
    </w:p>
    <w:p w:rsidR="00D479D2" w:rsidRDefault="00D479D2" w:rsidP="00D479D2">
      <w:pPr>
        <w:pStyle w:val="ListParagraph"/>
        <w:numPr>
          <w:ilvl w:val="0"/>
          <w:numId w:val="13"/>
        </w:numPr>
      </w:pPr>
      <w:r>
        <w:t xml:space="preserve">The vibration of a bridge takes a shape that can be described by a shape function that is a summation of sines. </w:t>
      </w:r>
    </w:p>
    <w:p w:rsidR="00D479D2" w:rsidRDefault="00D479D2" w:rsidP="00D479D2">
      <w:pPr>
        <w:pStyle w:val="ListParagraph"/>
        <w:numPr>
          <w:ilvl w:val="0"/>
          <w:numId w:val="13"/>
        </w:numPr>
      </w:pPr>
      <w:r>
        <w:t xml:space="preserve">The vehicle force is applied to a small area of the bridge and can be reasonable approximated as a point load. </w:t>
      </w:r>
    </w:p>
    <w:p w:rsidR="005E3DAD" w:rsidRDefault="00DA775F" w:rsidP="00F8034A">
      <w:r>
        <w:rPr>
          <w:rFonts w:eastAsiaTheme="minorEastAsia"/>
        </w:rPr>
        <w:t xml:space="preserve">In summary, amplification factors determined with displacement will be greater than those determined from strain (or stress or moment) due to the distribution of load from the mass loading that is ignored in static analysis. </w:t>
      </w:r>
      <w:r w:rsidR="00D479D2">
        <w:rPr>
          <w:rFonts w:eastAsiaTheme="minorEastAsia"/>
        </w:rPr>
        <w:t xml:space="preserve">Therefore, experimentally determined displacement amplification factors will be a more conservative measure of dynamic amplification, but strain </w:t>
      </w:r>
      <w:r w:rsidR="00D479D2">
        <w:rPr>
          <w:rFonts w:eastAsiaTheme="minorEastAsia"/>
        </w:rPr>
        <w:lastRenderedPageBreak/>
        <w:t xml:space="preserve">amplification factors remain adequate as strain responses more directly measure the stress experienced by the bridge. </w:t>
      </w:r>
    </w:p>
    <w:p w:rsidR="00F8034A" w:rsidRDefault="00F8034A" w:rsidP="00F8034A">
      <w:pPr>
        <w:pStyle w:val="Heading3"/>
      </w:pPr>
      <w:bookmarkStart w:id="26" w:name="_Toc536017959"/>
      <w:r>
        <w:t>Operational Monitoring</w:t>
      </w:r>
      <w:bookmarkEnd w:id="26"/>
    </w:p>
    <w:p w:rsidR="00F8034A" w:rsidRDefault="00895689" w:rsidP="00F8034A">
      <w:r>
        <w:t>Often operational monitoring, whereby bridge response is recorded during normal operation, is the cheapest method and least disturbing to traffic and provides responses to typical loading conditions. Members that are expected to experience the largest responses as well as those suspected to have the least reserve capacity should be instrumented. Sensors should be carefully selected based on required response, range, accuracy, etc. This study is principally interested in material level resp</w:t>
      </w:r>
      <w:r w:rsidR="003D3FEB">
        <w:t xml:space="preserve">onses (i.e. stress). Strain is directly related stress and thus strain gauges are preferred for measuring dynamic amplification. Displacement gauges can be used but tend to overestimate amplification as discussed previously (Part 1). Acceleration gauges may be used to estimate displacement if they remain accurate at frequencies near zero. This requirement is true of any gauge chosen, but is more likely to be an issue with capacitive accelerometers. </w:t>
      </w:r>
    </w:p>
    <w:p w:rsidR="003D3FEB" w:rsidRDefault="00204F71" w:rsidP="00F8034A">
      <w:r>
        <w:t xml:space="preserve">The process of determining dynamic amplification from operational responses has been already detailed by other researchers. Regardless of the exact method used, the data is filtered to remove high frequency content leaving behind the content associated with quasi-static loading. The dynamic amplification is then estimated by computing the ratio of the maximum of the original data to the maximum of the filtered data. A demonstration of this process can be found in the case study presented in the first part. </w:t>
      </w:r>
    </w:p>
    <w:p w:rsidR="00204F71" w:rsidRDefault="00204F71" w:rsidP="00F8034A">
      <w:r>
        <w:t xml:space="preserve">The filter parameters should be </w:t>
      </w:r>
      <w:r w:rsidR="00401DCD">
        <w:t xml:space="preserve">selected such that the pass-band upper limit is less than the first natural frequency but greater than the frequency of loading. In reality, some loading events occur faster than the first natural frequency of the structure. In these cases the filtered response </w:t>
      </w:r>
      <w:r w:rsidR="00401DCD">
        <w:lastRenderedPageBreak/>
        <w:t xml:space="preserve">under-estimates static response, subsequently resulting in an over-estimation of amplification. This problem is mitigated by the large mass of the bridge which resists rapid motion, but is always an inherent source of error when estimating static response from operational responses. </w:t>
      </w:r>
      <w:r w:rsidR="00B64DB8">
        <w:t>Furthermore, it is unlikely that the “worst-case” scenario occurred during the record interval and thus the estimated amplification can be non-conservative, but can be appropriate for operational limit states and is a valuable approximation for assessing in-service performance.</w:t>
      </w:r>
    </w:p>
    <w:p w:rsidR="00F8034A" w:rsidRDefault="00F8034A" w:rsidP="00F8034A">
      <w:pPr>
        <w:pStyle w:val="Heading3"/>
      </w:pPr>
      <w:bookmarkStart w:id="27" w:name="_Toc536017960"/>
      <w:r>
        <w:t>Load Testing</w:t>
      </w:r>
      <w:bookmarkEnd w:id="27"/>
    </w:p>
    <w:p w:rsidR="00F8034A" w:rsidRDefault="005116D6" w:rsidP="00F8034A">
      <w:r>
        <w:t xml:space="preserve">The static response of the bridge can be measured directly when the load is applied statically as in a load test. Responses should be recorded for the test-vehicle (loaded truck) motionless as well as travelling over the bridge at speeds corresponding to minimum, typical, and maximum traffic speeds. Dynamic amplification computed from the resulting static and dynamic responses will be accurate for that specific test-vehicle, but </w:t>
      </w:r>
      <w:r w:rsidR="00B64DB8">
        <w:t>is</w:t>
      </w:r>
      <w:r>
        <w:t xml:space="preserve"> not guaranteed to remain conservative for all loading events. </w:t>
      </w:r>
      <w:r w:rsidR="00EC77AC">
        <w:t>A bridge’s performance in design or evaluation is measured by its ability to carry limit-state loads. T</w:t>
      </w:r>
      <w:r w:rsidR="00B64DB8">
        <w:t xml:space="preserve">est-vehicles should </w:t>
      </w:r>
      <w:r w:rsidR="00EC77AC">
        <w:t>therefore</w:t>
      </w:r>
      <w:r w:rsidR="00B64DB8">
        <w:t xml:space="preserve"> be </w:t>
      </w:r>
      <w:r w:rsidR="00EC77AC">
        <w:t>loaded to</w:t>
      </w:r>
      <w:r w:rsidR="00B64DB8">
        <w:t xml:space="preserve"> a weight simil</w:t>
      </w:r>
      <w:r w:rsidR="00EC77AC">
        <w:t>ar to the legal load limit.</w:t>
      </w:r>
      <w:r w:rsidR="00EC77AC" w:rsidRPr="00EC77AC">
        <w:t xml:space="preserve"> </w:t>
      </w:r>
      <w:r w:rsidR="00EC77AC">
        <w:t>When possible, test-vehicles should also be chosen with a body-bounce natural frequency similar to that of the first-bending mode of vibration of the bridge as this has been shown to result in the greatest dynamic amplification.</w:t>
      </w:r>
    </w:p>
    <w:p w:rsidR="00EC77AC" w:rsidRDefault="00EC77AC" w:rsidP="00F8034A">
      <w:r>
        <w:t>The test-vehicle should be placed at locations that produce maximum response or made to “crawl” at speeds low enough to maintain “qua</w:t>
      </w:r>
      <w:r w:rsidR="009C73C9">
        <w:t>s</w:t>
      </w:r>
      <w:r>
        <w:t xml:space="preserve">i-static” conditions for the static portion of the load test. The dynamic load test should occur at various speeds and along all paths of travel. The </w:t>
      </w:r>
      <w:r w:rsidR="009C73C9">
        <w:t xml:space="preserve">test vehicle must begin a significant distance from the start of the bridge to account for vehicle motion as a result of traversing the approach roadway. The test-vehicle should maintain the set </w:t>
      </w:r>
      <w:r w:rsidR="009C73C9">
        <w:lastRenderedPageBreak/>
        <w:t xml:space="preserve">speed from a distance of at least 65 feet (20 meters) away from the beginning of the bridge until it exits the bridge. </w:t>
      </w:r>
    </w:p>
    <w:p w:rsidR="00F8034A" w:rsidRDefault="00F8034A" w:rsidP="00F8034A">
      <w:pPr>
        <w:pStyle w:val="Heading3"/>
      </w:pPr>
      <w:bookmarkStart w:id="28" w:name="_Toc536017961"/>
      <w:r>
        <w:t>Profile Measurement</w:t>
      </w:r>
      <w:bookmarkEnd w:id="28"/>
    </w:p>
    <w:p w:rsidR="00F8034A" w:rsidRPr="00F8034A" w:rsidRDefault="009C73C9" w:rsidP="00F8034A">
      <w:r>
        <w:t xml:space="preserve">In some cases it becomes necessary to simulate the bridge response to moving vehicles. Any simulations of vehicle-bridge interaction must include bridge deck profile. The profile should contain paired position and elevation information along the entire length of the bridge and approach roadway for every reasonable path of travel. Elevation data may be recorded along a single line or along </w:t>
      </w:r>
      <w:r w:rsidR="00F808A6">
        <w:t xml:space="preserve">multiple </w:t>
      </w:r>
      <w:r>
        <w:t xml:space="preserve">wheel lines. </w:t>
      </w:r>
      <w:r w:rsidR="009F510F">
        <w:t>The spatial resolution should be set small enough to capture all features of interest. Bridge motion is most effected by profile features with a length of several feet and more</w:t>
      </w:r>
      <w:r w:rsidR="00F808A6">
        <w:t>. C</w:t>
      </w:r>
      <w:r w:rsidR="009F510F">
        <w:t xml:space="preserve">ommercial </w:t>
      </w:r>
      <w:proofErr w:type="spellStart"/>
      <w:r w:rsidR="009F510F">
        <w:t>profilographs</w:t>
      </w:r>
      <w:proofErr w:type="spellEnd"/>
      <w:r w:rsidR="009F510F">
        <w:t xml:space="preserve"> have sampling intervals on the order of one inch and thus can be expected to produce adequate profile measurements. </w:t>
      </w:r>
    </w:p>
    <w:p w:rsidR="00FE4790" w:rsidRDefault="00FE4790" w:rsidP="00FE4790">
      <w:pPr>
        <w:pStyle w:val="Heading2"/>
      </w:pPr>
      <w:bookmarkStart w:id="29" w:name="_Toc536017962"/>
      <w:r>
        <w:t>Finite Element Analysis</w:t>
      </w:r>
      <w:bookmarkEnd w:id="29"/>
    </w:p>
    <w:p w:rsidR="00F808A6" w:rsidRDefault="00F808A6" w:rsidP="00F808A6">
      <w:r>
        <w:t xml:space="preserve">There are often scenarios in which it is impractical or even impossible to implement certain loading events or measure certain responses. In such circumstances it becomes necessary to perform simulation of the loading event to predict expected responses. The selection and construction of a suitable model for these simulations is critical to accurate predictions. </w:t>
      </w:r>
    </w:p>
    <w:p w:rsidR="003D487C" w:rsidRDefault="00F808A6" w:rsidP="00F808A6">
      <w:r>
        <w:t>A 3D element-level FE model is capable of representing all mechanisms and features</w:t>
      </w:r>
      <w:r w:rsidR="003D487C">
        <w:t xml:space="preserve"> that are a part of vehicle-bridge interaction and influence dynamic amplification. By creating a model that is geometrically consistent with the real structure the mass and stiffness can be accurately modeled and spatially distributed. The model should be error-screened and calibrated with experimental data from the real structure and should have a</w:t>
      </w:r>
      <w:r w:rsidR="00FA2211">
        <w:t>t least the first</w:t>
      </w:r>
      <w:r w:rsidR="003D487C">
        <w:t xml:space="preserve"> natural frequency matching that of the real structure. </w:t>
      </w:r>
    </w:p>
    <w:p w:rsidR="00001BF5" w:rsidRDefault="00001BF5" w:rsidP="00F808A6">
      <w:r>
        <w:lastRenderedPageBreak/>
        <w:t xml:space="preserve">It is not the aim of this paper to provide guidance on constructing and validating FE models. The exact methods of model construction and analysis are dependent on the FE software package employed. </w:t>
      </w:r>
      <w:r w:rsidR="00670995">
        <w:t>The selected</w:t>
      </w:r>
      <w:r>
        <w:t xml:space="preserve"> FE software should be capable of </w:t>
      </w:r>
      <w:r w:rsidR="00670995">
        <w:t>simulating moving sprung masses over a specified profile and bridge model. The model should be constructed using best practices and should be validated with experimental data whenever possible.</w:t>
      </w:r>
      <w:r w:rsidR="00FA2211">
        <w:t xml:space="preserve"> Validation with dynamic data (e.g. frequencies and mode shapes) is preferable and ensures the model dynamics match those of the structure.</w:t>
      </w:r>
    </w:p>
    <w:p w:rsidR="00967B9D" w:rsidRDefault="00967B9D" w:rsidP="00F808A6">
      <w:r>
        <w:t xml:space="preserve">The vehicle can be modeled after a real vehicle by assigning equivalent mass </w:t>
      </w:r>
      <w:r w:rsidR="00FA2211">
        <w:t xml:space="preserve">(weight) </w:t>
      </w:r>
      <w:r>
        <w:t xml:space="preserve">and by setting suspension characteristics that result in matching body-bounce natural frequencies. If there is no reference vehicle, a worst-case vehicle model may be created that has a mass equal to the legal limit, low damping (e.g. 10%), and a suspension stiffness that results in a body-bounce frequency 10% greater than the bridge’s first-bending natural frequency. </w:t>
      </w:r>
    </w:p>
    <w:p w:rsidR="00967B9D" w:rsidRDefault="00670995" w:rsidP="00967B9D">
      <w:r>
        <w:t>Static responses can be simulated with vehicle at a crawl-speed (i.e. &lt;1mph) or with a static linear analysis of the vehicle placed in locations that produce maximum response. Simulated responses should be recorded at locations of maximum respon</w:t>
      </w:r>
      <w:r w:rsidR="00967B9D">
        <w:t xml:space="preserve">se or particular vulnerability. </w:t>
      </w:r>
      <w:r>
        <w:t xml:space="preserve">Dynamic amplification can be computed for a given location as the ratio of maximum dynamic response to maximum static response. </w:t>
      </w:r>
    </w:p>
    <w:p w:rsidR="00F808A6" w:rsidRPr="00F808A6" w:rsidRDefault="00967B9D" w:rsidP="00967B9D">
      <w:r>
        <w:t xml:space="preserve">The case study provided in the first part of this document demonstrates the process of estimating dynamic amplification with 3D FE analysis. </w:t>
      </w:r>
    </w:p>
    <w:p w:rsidR="00FE4790" w:rsidRDefault="00FE4790" w:rsidP="00FE4790">
      <w:pPr>
        <w:pStyle w:val="Heading2"/>
      </w:pPr>
      <w:bookmarkStart w:id="30" w:name="_Toc536017963"/>
      <w:r>
        <w:t>2D Condensation &amp; State-Space</w:t>
      </w:r>
      <w:bookmarkEnd w:id="30"/>
    </w:p>
    <w:p w:rsidR="00967B9D" w:rsidRDefault="003F1CBD" w:rsidP="00967B9D">
      <w:r>
        <w:t xml:space="preserve">Although </w:t>
      </w:r>
      <w:r w:rsidR="00967B9D">
        <w:t>3D FE analysis</w:t>
      </w:r>
      <w:r>
        <w:t xml:space="preserve"> is capable of accurately simulating vehicle-bridge interaction and estimating dynamic amplification, it is often impractical for current engineering practice due to </w:t>
      </w:r>
      <w:r>
        <w:lastRenderedPageBreak/>
        <w:t xml:space="preserve">the required time and expertise. It is therefore advantageous to develop models that require minimal time and expertise while still providing accurate estimates of dynamic amplification. </w:t>
      </w:r>
    </w:p>
    <w:p w:rsidR="00391015" w:rsidRDefault="00391015" w:rsidP="00391015">
      <w:pPr>
        <w:pStyle w:val="Heading3"/>
      </w:pPr>
      <w:bookmarkStart w:id="31" w:name="_Toc536017964"/>
      <w:r>
        <w:t>Description</w:t>
      </w:r>
      <w:bookmarkEnd w:id="31"/>
    </w:p>
    <w:p w:rsidR="003F1CBD" w:rsidRDefault="006D2AEE" w:rsidP="00967B9D">
      <w:r>
        <w:t xml:space="preserve">The following pages present a model type that includes all of the mechanisms involved with vehicle bridge motion as listed in the beginning of this part. The model reduces the bridge to a generalized single degree-of-freedom (SDF) system for which its deformation at any point along the bridge’s length is defined by a shape function. </w:t>
      </w:r>
      <w:r w:rsidR="00F20E06">
        <w:t xml:space="preserve">The vehicle is also represented as a single sprung mass and is coupled to the bridge degree-of-freedom. </w:t>
      </w:r>
      <w:r>
        <w:t>The equations of motion for this gener</w:t>
      </w:r>
      <w:r w:rsidR="00F20E06">
        <w:t xml:space="preserve">alized SDF system are relatively simple and are used to develop state-space equations that define the position of both bridge and vehicle. The following image illustrates the model components. </w:t>
      </w:r>
    </w:p>
    <w:p w:rsidR="00F20E06" w:rsidRDefault="00F20E06" w:rsidP="00967B9D">
      <w:r>
        <w:rPr>
          <w:noProof/>
        </w:rPr>
        <w:drawing>
          <wp:inline distT="0" distB="0" distL="0" distR="0" wp14:anchorId="62226002" wp14:editId="07CDA10D">
            <wp:extent cx="4662055" cy="2069534"/>
            <wp:effectExtent l="0" t="0" r="571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a:stretch>
                      <a:fillRect/>
                    </a:stretch>
                  </pic:blipFill>
                  <pic:spPr>
                    <a:xfrm>
                      <a:off x="0" y="0"/>
                      <a:ext cx="4662055" cy="2069534"/>
                    </a:xfrm>
                    <a:prstGeom prst="rect">
                      <a:avLst/>
                    </a:prstGeom>
                  </pic:spPr>
                </pic:pic>
              </a:graphicData>
            </a:graphic>
          </wp:inline>
        </w:drawing>
      </w:r>
    </w:p>
    <w:p w:rsidR="00A31AAB" w:rsidRDefault="00A31AAB" w:rsidP="00967B9D">
      <w:r>
        <w:t>Models were developed for single-span bridges and for 2-span continuous bridges with equal span lengths. Although these models include every mechanism that plays a role in dynamic amplification they have several inherent limitations</w:t>
      </w:r>
      <w:r w:rsidR="009A3F94">
        <w:t>:</w:t>
      </w:r>
      <w:r>
        <w:t xml:space="preserve"> </w:t>
      </w:r>
    </w:p>
    <w:p w:rsidR="009A3F94" w:rsidRDefault="001C4A01" w:rsidP="009A3F94">
      <w:pPr>
        <w:pStyle w:val="ListParagraph"/>
        <w:numPr>
          <w:ilvl w:val="0"/>
          <w:numId w:val="8"/>
        </w:numPr>
      </w:pPr>
      <w:r>
        <w:t>A sine wave (</w:t>
      </w:r>
      <m:oMath>
        <m:r>
          <w:rPr>
            <w:rFonts w:ascii="Cambria Math" w:hAnsi="Cambria Math"/>
            <w:i/>
          </w:rPr>
          <w:sym w:font="Symbol" w:char="F059"/>
        </m:r>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sidRPr="009A3F94">
        <w:rPr>
          <w:rFonts w:eastAsiaTheme="minorEastAsia"/>
        </w:rPr>
        <w:t xml:space="preserve">) </w:t>
      </w:r>
      <w:r>
        <w:t>was chosen for t</w:t>
      </w:r>
      <w:r w:rsidR="00A31AAB">
        <w:t xml:space="preserve">he shape functions </w:t>
      </w:r>
      <w:r>
        <w:t>that</w:t>
      </w:r>
      <w:r w:rsidR="00A31AAB">
        <w:t xml:space="preserve"> generalize the distributed systems</w:t>
      </w:r>
      <w:r>
        <w:t xml:space="preserve"> by defining </w:t>
      </w:r>
      <w:r w:rsidRPr="009A3F94">
        <w:rPr>
          <w:rFonts w:eastAsiaTheme="minorEastAsia"/>
        </w:rPr>
        <w:t>the shape of the beam deformation. W</w:t>
      </w:r>
      <w:r w:rsidR="00A31AAB">
        <w:t xml:space="preserve">hile this shape </w:t>
      </w:r>
      <w:r>
        <w:t xml:space="preserve">function </w:t>
      </w:r>
      <w:r w:rsidR="00A31AAB">
        <w:t xml:space="preserve">accurately describes the deformation associated with the first-bending mode of vibration, it is incorrect for point loading (or </w:t>
      </w:r>
      <w:r>
        <w:t>any other</w:t>
      </w:r>
      <w:r w:rsidR="00A31AAB">
        <w:t xml:space="preserve"> loading). </w:t>
      </w:r>
    </w:p>
    <w:p w:rsidR="009A3F94" w:rsidRDefault="009A3F94" w:rsidP="009A3F94">
      <w:pPr>
        <w:pStyle w:val="ListParagraph"/>
        <w:numPr>
          <w:ilvl w:val="0"/>
          <w:numId w:val="8"/>
        </w:numPr>
      </w:pPr>
      <w:r>
        <w:lastRenderedPageBreak/>
        <w:t>T</w:t>
      </w:r>
      <w:r w:rsidR="00A31AAB">
        <w:t xml:space="preserve">he single shape function cannot account for the excitation of the bridge’s higher modes of vibration. </w:t>
      </w:r>
    </w:p>
    <w:p w:rsidR="009A3F94" w:rsidRDefault="009A3F94" w:rsidP="009A3F94">
      <w:pPr>
        <w:pStyle w:val="ListParagraph"/>
        <w:numPr>
          <w:ilvl w:val="0"/>
          <w:numId w:val="8"/>
        </w:numPr>
      </w:pPr>
      <w:r>
        <w:t>B</w:t>
      </w:r>
      <w:r w:rsidR="00A31AAB">
        <w:t>y modeling the bridge as a single b</w:t>
      </w:r>
      <w:r w:rsidR="00F20819">
        <w:t>eam</w:t>
      </w:r>
      <w:r w:rsidR="00A31AAB">
        <w:t xml:space="preserve">, the </w:t>
      </w:r>
      <w:r w:rsidR="00F20819">
        <w:t xml:space="preserve">lateral distribution of mass and stiffness is neglected. </w:t>
      </w:r>
    </w:p>
    <w:p w:rsidR="00A31AAB" w:rsidRDefault="00F20819" w:rsidP="00967B9D">
      <w:r>
        <w:t xml:space="preserve">While these and other limitations leave the models much less capable than a full 3D FE model, they prove useful for estimating dynamic amplification and require a fraction of the time investment and computing power. </w:t>
      </w:r>
    </w:p>
    <w:p w:rsidR="0010412A" w:rsidRDefault="0010412A" w:rsidP="0010412A">
      <w:pPr>
        <w:pStyle w:val="Heading4"/>
      </w:pPr>
      <w:r>
        <w:t>Single Span</w:t>
      </w:r>
    </w:p>
    <w:p w:rsidR="006251EF" w:rsidRPr="006251EF" w:rsidRDefault="006251EF" w:rsidP="006251EF">
      <w:r>
        <w:t>This state-space model is developed from the equations of motion for a single sprung mass traveling over a simple-supported beam with distributed mass and stiffness. The beam is reduced to a single degree-of-freedom by generalizing its displacement according to a shape function. A sinusoidal shape function was chosen to capture the excitement of the beam’s first mode of vibration (1</w:t>
      </w:r>
      <w:r w:rsidRPr="00CD59E8">
        <w:rPr>
          <w:vertAlign w:val="superscript"/>
        </w:rPr>
        <w:t>st</w:t>
      </w:r>
      <w:r>
        <w:t xml:space="preserve"> bending). The beam has a uniform stiffness parameter (EI), uniform mass distribution (</w:t>
      </w:r>
      <m:oMath>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L</m:t>
        </m:r>
      </m:oMath>
      <w:r>
        <w:t>), and equal span lengths (L). Mass distributed damping of the beam is included. The vehicle is reduced to a single point mass (</w:t>
      </w:r>
      <w:r w:rsidRPr="0039144B">
        <w:rPr>
          <w:i/>
        </w:rPr>
        <w:t>m</w:t>
      </w:r>
      <w:r w:rsidRPr="0039144B">
        <w:rPr>
          <w:vertAlign w:val="subscript"/>
        </w:rPr>
        <w:t>t</w:t>
      </w:r>
      <w:r>
        <w:t>) with specified spring stiffness (</w:t>
      </w:r>
      <w:proofErr w:type="spellStart"/>
      <w:r>
        <w:t>k</w:t>
      </w:r>
      <w:r w:rsidRPr="0039144B">
        <w:rPr>
          <w:vertAlign w:val="subscript"/>
        </w:rPr>
        <w:t>t</w:t>
      </w:r>
      <w:proofErr w:type="spellEnd"/>
      <w:r>
        <w:t>), viscous damping coefficient (</w:t>
      </w:r>
      <w:proofErr w:type="spellStart"/>
      <w:r>
        <w:t>c</w:t>
      </w:r>
      <w:r w:rsidRPr="0039144B">
        <w:rPr>
          <w:vertAlign w:val="subscript"/>
        </w:rPr>
        <w:t>t</w:t>
      </w:r>
      <w:proofErr w:type="spellEnd"/>
      <w:r>
        <w:t>), and traveling at a specified velocity (</w:t>
      </w:r>
      <w:r>
        <w:rPr>
          <w:i/>
        </w:rPr>
        <w:t>v</w:t>
      </w:r>
      <w:r>
        <w:t xml:space="preserve">). </w:t>
      </w:r>
    </w:p>
    <w:p w:rsidR="00FF3A1C" w:rsidRDefault="006251EF" w:rsidP="006251EF">
      <w:pPr>
        <w:jc w:val="center"/>
      </w:pPr>
      <w:r>
        <w:rPr>
          <w:noProof/>
        </w:rPr>
        <w:drawing>
          <wp:inline distT="0" distB="0" distL="0" distR="0" wp14:anchorId="374AEAFF" wp14:editId="50261C11">
            <wp:extent cx="3657600" cy="1362456"/>
            <wp:effectExtent l="0" t="0" r="0"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tretch>
                      <a:fillRect/>
                    </a:stretch>
                  </pic:blipFill>
                  <pic:spPr>
                    <a:xfrm>
                      <a:off x="0" y="0"/>
                      <a:ext cx="3657600" cy="1362456"/>
                    </a:xfrm>
                    <a:prstGeom prst="rect">
                      <a:avLst/>
                    </a:prstGeom>
                  </pic:spPr>
                </pic:pic>
              </a:graphicData>
            </a:graphic>
          </wp:inline>
        </w:drawing>
      </w:r>
    </w:p>
    <w:p w:rsidR="006251EF" w:rsidRDefault="006251EF" w:rsidP="006251EF">
      <w:pPr>
        <w:pStyle w:val="Heading5"/>
      </w:pPr>
      <w:r>
        <w:t>Assumed deformation shape function</w:t>
      </w:r>
    </w:p>
    <w:p w:rsidR="006251EF" w:rsidRPr="00FF3A1C" w:rsidRDefault="006251EF" w:rsidP="006251EF">
      <w:r>
        <w:t>The beam is assumed to deform with a half sine function (i.e. wavelength is twice the length of the span). That function is described by the following equation.</w:t>
      </w:r>
    </w:p>
    <w:p w:rsidR="006251EF" w:rsidRDefault="006251EF" w:rsidP="006251EF">
      <w:pPr>
        <w:jc w:val="center"/>
        <w:rPr>
          <w:rFonts w:eastAsiaTheme="minorEastAsia"/>
        </w:rPr>
      </w:pPr>
      <m:oMath>
        <m:r>
          <w:rPr>
            <w:rFonts w:ascii="Cambria Math" w:hAnsi="Cambria Math"/>
          </w:rPr>
          <m:t>ψ</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Pr>
          <w:rFonts w:eastAsiaTheme="minorEastAsia"/>
        </w:rPr>
        <w:t xml:space="preserve"> for </w:t>
      </w:r>
      <m:oMath>
        <m:r>
          <w:rPr>
            <w:rFonts w:ascii="Cambria Math" w:eastAsiaTheme="minorEastAsia" w:hAnsi="Cambria Math"/>
          </w:rPr>
          <m:t>0≤x≤L</m:t>
        </m:r>
      </m:oMath>
    </w:p>
    <w:p w:rsidR="006251EF" w:rsidRPr="005C795C" w:rsidRDefault="006251EF" w:rsidP="006251EF">
      <w:r>
        <w:lastRenderedPageBreak/>
        <w:t>Therefore, the deflection and velocity of the beam at the vehicle’s location at time (t) is described by the following equations.</w:t>
      </w:r>
    </w:p>
    <w:p w:rsidR="006251EF" w:rsidRPr="00CC4986" w:rsidRDefault="00743482" w:rsidP="006251EF">
      <w:pPr>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b</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p>
    <w:p w:rsidR="006251EF" w:rsidRPr="00CC4986" w:rsidRDefault="00743482" w:rsidP="006251EF">
      <w:pPr>
        <w:rPr>
          <w:rFonts w:eastAsiaTheme="minorEastAsia"/>
        </w:rPr>
      </w:pPr>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b</m:t>
              </m:r>
            </m:sub>
          </m:sSub>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d>
            </m:e>
          </m:func>
        </m:oMath>
      </m:oMathPara>
    </w:p>
    <w:p w:rsidR="006251EF" w:rsidRDefault="006251EF" w:rsidP="006251EF">
      <w:pPr>
        <w:pStyle w:val="Heading5"/>
      </w:pPr>
      <w:r>
        <w:t>Generalized mass, stiffness and damping</w:t>
      </w:r>
    </w:p>
    <w:p w:rsidR="006251EF" w:rsidRDefault="006251EF" w:rsidP="006251EF">
      <w:r>
        <w:t xml:space="preserve">The generalized mass and stiffness properties for the beam can be calculated as follows. </w:t>
      </w:r>
    </w:p>
    <w:p w:rsidR="006251EF" w:rsidRPr="00255E5E" w:rsidRDefault="00743482" w:rsidP="006251EF">
      <w:pPr>
        <w:rPr>
          <w:rFonts w:asciiTheme="majorHAnsi" w:eastAsiaTheme="minorEastAsia" w:hAnsiTheme="majorHAnsi" w:cstheme="majorBidi"/>
        </w:rPr>
      </w:pPr>
      <m:oMathPara>
        <m:oMath>
          <m:acc>
            <m:accPr>
              <m:chr m:val="̃"/>
              <m:ctrlPr>
                <w:rPr>
                  <w:rFonts w:ascii="Cambria Math" w:hAnsi="Cambria Math"/>
                  <w:i/>
                </w:rPr>
              </m:ctrlPr>
            </m:accPr>
            <m:e>
              <m:r>
                <w:rPr>
                  <w:rFonts w:ascii="Cambria Math" w:hAnsi="Cambria Math"/>
                </w:rPr>
                <m:t>m</m:t>
              </m:r>
            </m:e>
          </m:acc>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L</m:t>
                  </m:r>
                </m:den>
              </m:f>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hAnsi="Cambria Math"/>
                    </w:rPr>
                    <m:t>2</m:t>
                  </m:r>
                </m:sup>
              </m:sSup>
              <m:r>
                <w:rPr>
                  <w:rFonts w:ascii="Cambria Math" w:hAnsi="Cambria Math"/>
                </w:rPr>
                <m:t>dx</m:t>
              </m:r>
            </m:e>
          </m:nary>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2</m:t>
              </m:r>
            </m:den>
          </m:f>
        </m:oMath>
      </m:oMathPara>
    </w:p>
    <w:p w:rsidR="006251EF" w:rsidRPr="00196FC4" w:rsidRDefault="00743482" w:rsidP="006251EF">
      <w:pPr>
        <w:rPr>
          <w:rFonts w:asciiTheme="majorHAnsi" w:eastAsiaTheme="minorEastAsia" w:hAnsiTheme="majorHAnsi" w:cstheme="majorBidi"/>
        </w:rPr>
      </w:pPr>
      <m:oMathPara>
        <m:oMath>
          <m:acc>
            <m:accPr>
              <m:chr m:val="̃"/>
              <m:ctrlPr>
                <w:rPr>
                  <w:rFonts w:ascii="Cambria Math" w:eastAsiaTheme="minorEastAsia" w:hAnsi="Cambria Math" w:cstheme="majorBidi"/>
                  <w:i/>
                </w:rPr>
              </m:ctrlPr>
            </m:accPr>
            <m:e>
              <m:r>
                <w:rPr>
                  <w:rFonts w:ascii="Cambria Math" w:eastAsiaTheme="minorEastAsia" w:hAnsi="Cambria Math" w:cstheme="majorBidi"/>
                </w:rPr>
                <m:t>k</m:t>
              </m:r>
            </m:e>
          </m:acc>
          <m:r>
            <w:rPr>
              <w:rFonts w:ascii="Cambria Math" w:eastAsiaTheme="minorEastAsia" w:hAnsi="Cambria Math" w:cstheme="majorBidi"/>
            </w:rPr>
            <m:t>=</m:t>
          </m:r>
          <m:nary>
            <m:naryPr>
              <m:limLoc m:val="subSup"/>
              <m:ctrlPr>
                <w:rPr>
                  <w:rFonts w:ascii="Cambria Math" w:eastAsiaTheme="minorEastAsia" w:hAnsi="Cambria Math" w:cstheme="majorBidi"/>
                  <w:i/>
                </w:rPr>
              </m:ctrlPr>
            </m:naryPr>
            <m:sub>
              <m:r>
                <w:rPr>
                  <w:rFonts w:ascii="Cambria Math" w:eastAsiaTheme="minorEastAsia" w:hAnsi="Cambria Math" w:cstheme="majorBidi"/>
                </w:rPr>
                <m:t>0</m:t>
              </m:r>
            </m:sub>
            <m:sup>
              <m:r>
                <w:rPr>
                  <w:rFonts w:ascii="Cambria Math" w:eastAsiaTheme="minorEastAsia" w:hAnsi="Cambria Math" w:cstheme="majorBidi"/>
                </w:rPr>
                <m:t>L</m:t>
              </m:r>
            </m:sup>
            <m:e>
              <m:r>
                <w:rPr>
                  <w:rFonts w:ascii="Cambria Math" w:eastAsiaTheme="minorEastAsia" w:hAnsi="Cambria Math" w:cstheme="majorBidi"/>
                </w:rPr>
                <m:t>EI</m:t>
              </m:r>
              <m:d>
                <m:dPr>
                  <m:ctrlPr>
                    <w:rPr>
                      <w:rFonts w:ascii="Cambria Math" w:eastAsiaTheme="minorEastAsia" w:hAnsi="Cambria Math" w:cstheme="majorBidi"/>
                      <w:i/>
                    </w:rPr>
                  </m:ctrlPr>
                </m:dPr>
                <m:e>
                  <m:r>
                    <w:rPr>
                      <w:rFonts w:ascii="Cambria Math" w:eastAsiaTheme="minorEastAsia" w:hAnsi="Cambria Math" w:cstheme="majorBidi"/>
                    </w:rPr>
                    <m:t>x</m:t>
                  </m:r>
                </m:e>
              </m:d>
              <m:sSup>
                <m:sSupPr>
                  <m:ctrlPr>
                    <w:rPr>
                      <w:rFonts w:ascii="Cambria Math" w:eastAsiaTheme="minorEastAsia" w:hAnsi="Cambria Math" w:cstheme="majorBidi"/>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eastAsiaTheme="minorEastAsia" w:hAnsi="Cambria Math" w:cstheme="majorBidi"/>
                    </w:rPr>
                    <m:t>2</m:t>
                  </m:r>
                </m:sup>
              </m:sSup>
              <m:r>
                <w:rPr>
                  <w:rFonts w:ascii="Cambria Math" w:eastAsiaTheme="minorEastAsia" w:hAnsi="Cambria Math" w:cstheme="majorBidi"/>
                </w:rPr>
                <m:t>dx</m:t>
              </m:r>
            </m:e>
          </m:nary>
          <m:r>
            <w:rPr>
              <w:rFonts w:ascii="Cambria Math" w:eastAsiaTheme="minorEastAsia" w:hAnsi="Cambria Math" w:cstheme="majorBidi"/>
            </w:rPr>
            <m:t>=</m:t>
          </m:r>
          <m:f>
            <m:fPr>
              <m:ctrlPr>
                <w:rPr>
                  <w:rFonts w:ascii="Cambria Math" w:eastAsiaTheme="minorEastAsia" w:hAnsi="Cambria Math" w:cstheme="majorBidi"/>
                  <w:i/>
                </w:rPr>
              </m:ctrlPr>
            </m:fPr>
            <m:num>
              <m:sSup>
                <m:sSupPr>
                  <m:ctrlPr>
                    <w:rPr>
                      <w:rFonts w:ascii="Cambria Math" w:eastAsiaTheme="minorEastAsia" w:hAnsi="Cambria Math" w:cstheme="majorBidi"/>
                      <w:i/>
                    </w:rPr>
                  </m:ctrlPr>
                </m:sSupPr>
                <m:e>
                  <m:r>
                    <w:rPr>
                      <w:rFonts w:ascii="Cambria Math" w:eastAsiaTheme="minorEastAsia" w:hAnsi="Cambria Math" w:cstheme="majorBidi"/>
                    </w:rPr>
                    <m:t>π</m:t>
                  </m:r>
                </m:e>
                <m:sup>
                  <m:r>
                    <w:rPr>
                      <w:rFonts w:ascii="Cambria Math" w:eastAsiaTheme="minorEastAsia" w:hAnsi="Cambria Math" w:cstheme="majorBidi"/>
                    </w:rPr>
                    <m:t>4</m:t>
                  </m:r>
                </m:sup>
              </m:sSup>
              <m:r>
                <w:rPr>
                  <w:rFonts w:ascii="Cambria Math" w:eastAsiaTheme="minorEastAsia" w:hAnsi="Cambria Math" w:cstheme="majorBidi"/>
                </w:rPr>
                <m:t>EI</m:t>
              </m:r>
            </m:num>
            <m:den>
              <m:r>
                <w:rPr>
                  <w:rFonts w:ascii="Cambria Math" w:eastAsiaTheme="minorEastAsia" w:hAnsi="Cambria Math" w:cstheme="majorBidi"/>
                </w:rPr>
                <m:t>2</m:t>
              </m:r>
              <m:sSup>
                <m:sSupPr>
                  <m:ctrlPr>
                    <w:rPr>
                      <w:rFonts w:ascii="Cambria Math" w:eastAsiaTheme="minorEastAsia" w:hAnsi="Cambria Math" w:cstheme="majorBidi"/>
                      <w:i/>
                    </w:rPr>
                  </m:ctrlPr>
                </m:sSupPr>
                <m:e>
                  <m:r>
                    <w:rPr>
                      <w:rFonts w:ascii="Cambria Math" w:eastAsiaTheme="minorEastAsia" w:hAnsi="Cambria Math" w:cstheme="majorBidi"/>
                    </w:rPr>
                    <m:t>L</m:t>
                  </m:r>
                </m:e>
                <m:sup>
                  <m:r>
                    <w:rPr>
                      <w:rFonts w:ascii="Cambria Math" w:eastAsiaTheme="minorEastAsia" w:hAnsi="Cambria Math" w:cstheme="majorBidi"/>
                    </w:rPr>
                    <m:t>3</m:t>
                  </m:r>
                </m:sup>
              </m:sSup>
            </m:den>
          </m:f>
        </m:oMath>
      </m:oMathPara>
    </w:p>
    <w:p w:rsidR="006251EF" w:rsidRDefault="006251EF" w:rsidP="006251EF">
      <w:r>
        <w:t>The generalized damping property is defined by the following equations for mass distributed damping.</w:t>
      </w:r>
      <w:r w:rsidR="004D5BF8">
        <w:t xml:space="preserve"> Th</w:t>
      </w:r>
      <w:r w:rsidR="00A65FF1">
        <w:t>e generalized damping is given by the following equation.</w:t>
      </w:r>
    </w:p>
    <w:p w:rsidR="00A65FF1" w:rsidRPr="00A65FF1" w:rsidRDefault="00743482" w:rsidP="006251EF">
      <w:pPr>
        <w:rPr>
          <w:rFonts w:eastAsiaTheme="minorEastAsia"/>
        </w:rPr>
      </w:pPr>
      <m:oMathPara>
        <m:oMath>
          <m:acc>
            <m:accPr>
              <m:chr m:val="̃"/>
              <m:ctrlPr>
                <w:rPr>
                  <w:rFonts w:ascii="Cambria Math" w:hAnsi="Cambria Math"/>
                  <w:i/>
                </w:rPr>
              </m:ctrlPr>
            </m:accPr>
            <m:e>
              <m:r>
                <w:rPr>
                  <w:rFonts w:ascii="Cambria Math" w:hAnsi="Cambria Math"/>
                </w:rPr>
                <m:t>c</m:t>
              </m:r>
            </m:e>
          </m:acc>
          <m:r>
            <w:rPr>
              <w:rFonts w:ascii="Cambria Math" w:hAnsi="Cambria Math"/>
            </w:rPr>
            <m:t>=a*</m:t>
          </m:r>
          <m:acc>
            <m:accPr>
              <m:chr m:val="̃"/>
              <m:ctrlPr>
                <w:rPr>
                  <w:rFonts w:ascii="Cambria Math" w:hAnsi="Cambria Math"/>
                  <w:i/>
                </w:rPr>
              </m:ctrlPr>
            </m:accPr>
            <m:e>
              <m:r>
                <w:rPr>
                  <w:rFonts w:ascii="Cambria Math" w:hAnsi="Cambria Math"/>
                </w:rPr>
                <m:t>m</m:t>
              </m:r>
            </m:e>
          </m:acc>
        </m:oMath>
      </m:oMathPara>
    </w:p>
    <w:p w:rsidR="00A65FF1" w:rsidRDefault="00A65FF1" w:rsidP="006251EF">
      <w:r>
        <w:t xml:space="preserve">Where </w:t>
      </w:r>
      <w:r>
        <w:rPr>
          <w:i/>
        </w:rPr>
        <w:t xml:space="preserve">a </w:t>
      </w:r>
      <w:r>
        <w:t>is the mass-proportional damping coefficient. The damping ratio is defined by the following equation.</w:t>
      </w:r>
    </w:p>
    <w:p w:rsidR="00A65FF1" w:rsidRDefault="00A65FF1" w:rsidP="00A65FF1">
      <w:pPr>
        <w:rPr>
          <w:rFonts w:asciiTheme="majorHAnsi" w:eastAsiaTheme="minorEastAsia" w:hAnsiTheme="majorHAnsi" w:cstheme="majorBidi"/>
        </w:rPr>
      </w:pPr>
      <m:oMathPara>
        <m:oMath>
          <m:r>
            <w:rPr>
              <w:rFonts w:ascii="Cambria Math" w:eastAsiaTheme="minorEastAsia" w:hAnsi="Cambria Math" w:cstheme="majorBidi"/>
              <w:i/>
            </w:rPr>
            <w:sym w:font="Symbol" w:char="F07A"/>
          </m:r>
          <m:r>
            <w:rPr>
              <w:rFonts w:ascii="Cambria Math" w:eastAsiaTheme="minorEastAsia" w:hAnsi="Cambria Math" w:cstheme="majorBidi"/>
            </w:rPr>
            <m:t>=</m:t>
          </m:r>
          <m:f>
            <m:fPr>
              <m:ctrlPr>
                <w:rPr>
                  <w:rFonts w:ascii="Cambria Math" w:eastAsiaTheme="minorEastAsia" w:hAnsi="Cambria Math" w:cstheme="majorBidi"/>
                  <w:i/>
                </w:rPr>
              </m:ctrlPr>
            </m:fPr>
            <m:num>
              <m:acc>
                <m:accPr>
                  <m:chr m:val="̃"/>
                  <m:ctrlPr>
                    <w:rPr>
                      <w:rFonts w:ascii="Cambria Math" w:hAnsi="Cambria Math"/>
                      <w:i/>
                    </w:rPr>
                  </m:ctrlPr>
                </m:accPr>
                <m:e>
                  <m:r>
                    <w:rPr>
                      <w:rFonts w:ascii="Cambria Math" w:hAnsi="Cambria Math"/>
                    </w:rPr>
                    <m:t>c</m:t>
                  </m:r>
                </m:e>
              </m:acc>
            </m:num>
            <m:den>
              <m:r>
                <w:rPr>
                  <w:rFonts w:ascii="Cambria Math" w:eastAsiaTheme="minorEastAsia" w:hAnsi="Cambria Math" w:cstheme="majorBidi"/>
                </w:rPr>
                <m:t>2</m:t>
              </m:r>
              <m:sSub>
                <m:sSubPr>
                  <m:ctrlPr>
                    <w:rPr>
                      <w:rFonts w:ascii="Cambria Math" w:eastAsiaTheme="minorEastAsia" w:hAnsi="Cambria Math" w:cstheme="majorBidi"/>
                      <w:i/>
                    </w:rPr>
                  </m:ctrlPr>
                </m:sSubPr>
                <m:e>
                  <m:acc>
                    <m:accPr>
                      <m:chr m:val="̃"/>
                      <m:ctrlPr>
                        <w:rPr>
                          <w:rFonts w:ascii="Cambria Math" w:hAnsi="Cambria Math"/>
                          <w:i/>
                        </w:rPr>
                      </m:ctrlPr>
                    </m:accPr>
                    <m:e>
                      <m:r>
                        <w:rPr>
                          <w:rFonts w:ascii="Cambria Math" w:hAnsi="Cambria Math"/>
                        </w:rPr>
                        <m:t>m</m:t>
                      </m:r>
                    </m:e>
                  </m:acc>
                  <m:r>
                    <w:rPr>
                      <w:rFonts w:ascii="Cambria Math" w:eastAsiaTheme="minorEastAsia" w:hAnsi="Cambria Math" w:cstheme="majorBidi"/>
                    </w:rPr>
                    <m:t>ω</m:t>
                  </m:r>
                </m:e>
                <m:sub>
                  <m:r>
                    <w:rPr>
                      <w:rFonts w:ascii="Cambria Math" w:eastAsiaTheme="minorEastAsia" w:hAnsi="Cambria Math" w:cstheme="majorBidi"/>
                    </w:rPr>
                    <m:t>n</m:t>
                  </m:r>
                </m:sub>
              </m:sSub>
            </m:den>
          </m:f>
        </m:oMath>
      </m:oMathPara>
    </w:p>
    <w:p w:rsidR="00A65FF1" w:rsidRDefault="00292164" w:rsidP="00A65FF1">
      <w:r>
        <w:t>Thus,</w:t>
      </w:r>
      <w:r w:rsidR="00A65FF1">
        <w:t xml:space="preserve"> the damping coefficient (</w:t>
      </w:r>
      <w:r w:rsidR="00A65FF1" w:rsidRPr="00A65FF1">
        <w:t>a</w:t>
      </w:r>
      <w:r w:rsidR="00A65FF1">
        <w:t>) may be determined based on a specified damping ratio (</w:t>
      </w:r>
      <m:oMath>
        <m:r>
          <w:rPr>
            <w:rFonts w:ascii="Cambria Math" w:eastAsiaTheme="minorEastAsia" w:hAnsi="Cambria Math" w:cstheme="majorBidi"/>
            <w:i/>
          </w:rPr>
          <w:sym w:font="Symbol" w:char="F07A"/>
        </m:r>
      </m:oMath>
      <w:r w:rsidR="00A65FF1">
        <w:t>) using the following equation.</w:t>
      </w:r>
    </w:p>
    <w:p w:rsidR="00A65FF1" w:rsidRPr="00A65FF1" w:rsidRDefault="00A65FF1" w:rsidP="00A65FF1">
      <w:pPr>
        <w:rPr>
          <w:rFonts w:eastAsiaTheme="minorEastAsia"/>
        </w:rPr>
      </w:pPr>
      <m:oMathPara>
        <m:oMath>
          <m:r>
            <w:rPr>
              <w:rFonts w:ascii="Cambria Math" w:hAnsi="Cambria Math"/>
            </w:rPr>
            <m:t>a=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oMath>
      </m:oMathPara>
    </w:p>
    <w:p w:rsidR="00A65FF1" w:rsidRPr="00A65FF1" w:rsidRDefault="00A65FF1" w:rsidP="00A65FF1">
      <w:r>
        <w:t>By substitution, the generalized damping property may be expressed as follows.</w:t>
      </w:r>
    </w:p>
    <w:p w:rsidR="006251EF" w:rsidRPr="00E82142" w:rsidRDefault="00743482" w:rsidP="006251EF">
      <m:oMathPara>
        <m:oMath>
          <m:acc>
            <m:accPr>
              <m:chr m:val="̃"/>
              <m:ctrlPr>
                <w:rPr>
                  <w:rFonts w:ascii="Cambria Math" w:hAnsi="Cambria Math"/>
                  <w:i/>
                </w:rPr>
              </m:ctrlPr>
            </m:accPr>
            <m:e>
              <m:r>
                <w:rPr>
                  <w:rFonts w:ascii="Cambria Math" w:hAnsi="Cambria Math"/>
                </w:rPr>
                <m:t>c</m:t>
              </m:r>
            </m:e>
          </m:acc>
          <m:r>
            <w:rPr>
              <w:rFonts w:ascii="Cambria Math" w:hAnsi="Cambria Math"/>
            </w:rPr>
            <m:t>=a*</m:t>
          </m:r>
          <m:acc>
            <m:accPr>
              <m:chr m:val="̃"/>
              <m:ctrlPr>
                <w:rPr>
                  <w:rFonts w:ascii="Cambria Math" w:hAnsi="Cambria Math"/>
                  <w:i/>
                </w:rPr>
              </m:ctrlPr>
            </m:accPr>
            <m:e>
              <m:r>
                <w:rPr>
                  <w:rFonts w:ascii="Cambria Math" w:hAnsi="Cambria Math"/>
                </w:rPr>
                <m:t>m</m:t>
              </m:r>
            </m:e>
          </m:acc>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2</m:t>
              </m:r>
            </m:den>
          </m:f>
          <m:r>
            <w:rPr>
              <w:rFonts w:ascii="Cambria Math" w:hAnsi="Cambria Math"/>
            </w:rPr>
            <m:t>=</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oMath>
      </m:oMathPara>
    </w:p>
    <w:p w:rsidR="006251EF" w:rsidRDefault="006251EF" w:rsidP="006251EF">
      <w:pPr>
        <w:pStyle w:val="Heading5"/>
        <w:rPr>
          <w:rFonts w:eastAsiaTheme="minorEastAsia"/>
        </w:rPr>
      </w:pPr>
      <w:r>
        <w:rPr>
          <w:rFonts w:eastAsiaTheme="minorEastAsia"/>
        </w:rPr>
        <w:lastRenderedPageBreak/>
        <w:t>Force transformation</w:t>
      </w:r>
    </w:p>
    <w:p w:rsidR="006251EF" w:rsidRPr="004A41CE" w:rsidRDefault="006251EF" w:rsidP="006251EF">
      <w:pPr>
        <w:rPr>
          <w:rFonts w:eastAsiaTheme="minorEastAsia"/>
          <w:iCs/>
        </w:rPr>
      </w:pPr>
      <w:r>
        <w:t>The force applied by the vehicle mass (p</w:t>
      </w:r>
      <w:r w:rsidRPr="00EE7323">
        <w:rPr>
          <w:vertAlign w:val="subscript"/>
        </w:rPr>
        <w:t>0</w:t>
      </w:r>
      <w:r>
        <w:t>) must also be generalized. It’s position and magnitude are mathematically described as follows:</w:t>
      </w:r>
    </w:p>
    <w:p w:rsidR="006251EF" w:rsidRPr="004A41CE" w:rsidRDefault="006251EF" w:rsidP="006251EF">
      <w:pPr>
        <w:rPr>
          <w:rFonts w:eastAsiaTheme="minorEastAsia"/>
        </w:rPr>
      </w:pPr>
      <m:oMathPara>
        <m:oMath>
          <m:r>
            <w:rPr>
              <w:rFonts w:ascii="Cambria Math" w:hAnsi="Cambria Math"/>
            </w:rPr>
            <m:t>p</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p</m:t>
                        </m:r>
                      </m:e>
                      <m:sub>
                        <m:r>
                          <m:rPr>
                            <m:sty m:val="p"/>
                          </m:rPr>
                          <w:rPr>
                            <w:rFonts w:ascii="Cambria Math" w:hAnsi="Cambria Math"/>
                          </w:rPr>
                          <m:t>0</m:t>
                        </m:r>
                      </m:sub>
                    </m:sSub>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e>
                  <m:e>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e>
                </m:mr>
                <m:mr>
                  <m:e>
                    <m:r>
                      <m:rPr>
                        <m:sty m:val="p"/>
                      </m:rPr>
                      <w:rPr>
                        <w:rFonts w:ascii="Cambria Math" w:hAnsi="Cambria Math"/>
                      </w:rPr>
                      <m:t>0</m:t>
                    </m:r>
                  </m:e>
                  <m:e>
                    <m:r>
                      <w:rPr>
                        <w:rFonts w:ascii="Cambria Math" w:hAnsi="Cambria Math"/>
                      </w:rPr>
                      <m:t>t</m:t>
                    </m:r>
                    <m:r>
                      <m:rPr>
                        <m:sty m:val="p"/>
                      </m:rPr>
                      <w:rPr>
                        <w:rFonts w:ascii="Cambria Math" w:hAnsi="Cambria Math"/>
                      </w:rPr>
                      <m:t>&gt;</m:t>
                    </m:r>
                    <m:sSub>
                      <m:sSubPr>
                        <m:ctrlPr>
                          <w:rPr>
                            <w:rFonts w:ascii="Cambria Math" w:hAnsi="Cambria Math"/>
                          </w:rPr>
                        </m:ctrlPr>
                      </m:sSubPr>
                      <m:e>
                        <m:r>
                          <w:rPr>
                            <w:rFonts w:ascii="Cambria Math" w:hAnsi="Cambria Math"/>
                          </w:rPr>
                          <m:t>t</m:t>
                        </m:r>
                      </m:e>
                      <m:sub>
                        <m:r>
                          <w:rPr>
                            <w:rFonts w:ascii="Cambria Math" w:hAnsi="Cambria Math"/>
                          </w:rPr>
                          <m:t>d</m:t>
                        </m:r>
                      </m:sub>
                    </m:sSub>
                  </m:e>
                </m:mr>
              </m:m>
            </m:e>
          </m:d>
          <m:r>
            <m:rPr>
              <m:sty m:val="p"/>
            </m:rPr>
            <w:rPr>
              <w:rFonts w:ascii="Cambria Math" w:hAnsi="Cambria Math"/>
            </w:rPr>
            <m:t xml:space="preserve"> </m:t>
          </m:r>
        </m:oMath>
      </m:oMathPara>
    </w:p>
    <w:p w:rsidR="006251EF" w:rsidRPr="00EE7323" w:rsidRDefault="006251EF" w:rsidP="006251EF">
      <w:r>
        <w:t xml:space="preserve">Where </w:t>
      </w:r>
      <m:oMath>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oMath>
      <w:r>
        <w:rPr>
          <w:rFonts w:eastAsiaTheme="minorEastAsia"/>
        </w:rPr>
        <w:t xml:space="preserve"> is the Dirac delta function centered at </w:t>
      </w:r>
      <m:oMath>
        <m:r>
          <w:rPr>
            <w:rFonts w:ascii="Cambria Math" w:eastAsiaTheme="minorEastAsia" w:hAnsi="Cambria Math"/>
          </w:rPr>
          <m:t>x=vt</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m:t>
            </m:r>
          </m:sub>
        </m:sSub>
        <m:r>
          <w:rPr>
            <w:rFonts w:ascii="Cambria Math" w:eastAsiaTheme="minorEastAsia" w:hAnsi="Cambria Math"/>
          </w:rPr>
          <m:t>=L/v</m:t>
        </m:r>
      </m:oMath>
      <w:r>
        <w:rPr>
          <w:rFonts w:eastAsiaTheme="minorEastAsia"/>
        </w:rPr>
        <w:t xml:space="preserve">. The generalized force is therefore calculated as follows 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p w:rsidR="006251EF" w:rsidRPr="004A41CE" w:rsidRDefault="00743482" w:rsidP="006251EF">
      <w:pPr>
        <w:rPr>
          <w:rFonts w:eastAsiaTheme="minorEastAsia"/>
        </w:rPr>
      </w:pPr>
      <m:oMathPara>
        <m:oMath>
          <m:acc>
            <m:accPr>
              <m:chr m:val="̃"/>
              <m:ctrlPr>
                <w:rPr>
                  <w:rFonts w:ascii="Cambria Math" w:hAnsi="Cambria Math"/>
                  <w:i/>
                </w:rPr>
              </m:ctrlPr>
            </m:accPr>
            <m:e>
              <m:r>
                <w:rPr>
                  <w:rFonts w:ascii="Cambria Math" w:hAnsi="Cambria Math"/>
                </w:rPr>
                <m:t>p</m:t>
              </m:r>
            </m:e>
          </m:acc>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r>
                <w:rPr>
                  <w:rFonts w:ascii="Cambria Math" w:hAnsi="Cambria Math"/>
                </w:rPr>
                <m:t>p(x,t)ψ</m:t>
              </m:r>
              <m:d>
                <m:dPr>
                  <m:ctrlPr>
                    <w:rPr>
                      <w:rFonts w:ascii="Cambria Math" w:hAnsi="Cambria Math"/>
                      <w:i/>
                    </w:rPr>
                  </m:ctrlPr>
                </m:dPr>
                <m:e>
                  <m:r>
                    <w:rPr>
                      <w:rFonts w:ascii="Cambria Math" w:hAnsi="Cambria Math"/>
                    </w:rPr>
                    <m:t>x</m:t>
                  </m:r>
                </m:e>
              </m:d>
              <m:r>
                <w:rPr>
                  <w:rFonts w:ascii="Cambria Math" w:hAnsi="Cambria Math"/>
                </w:rPr>
                <m:t>dx</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δ</m:t>
              </m:r>
              <m:d>
                <m:dPr>
                  <m:ctrlPr>
                    <w:rPr>
                      <w:rFonts w:ascii="Cambria Math" w:hAnsi="Cambria Math"/>
                      <w:i/>
                    </w:rPr>
                  </m:ctrlPr>
                </m:dPr>
                <m:e>
                  <m:r>
                    <w:rPr>
                      <w:rFonts w:ascii="Cambria Math" w:hAnsi="Cambria Math"/>
                    </w:rPr>
                    <m:t>x-vt</m:t>
                  </m:r>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r>
                <w:rPr>
                  <w:rFonts w:ascii="Cambria Math" w:hAnsi="Cambria Math"/>
                </w:rPr>
                <m:t>dx</m:t>
              </m:r>
            </m:e>
          </m:nary>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p>
    <w:p w:rsidR="006251EF" w:rsidRPr="00255E5E" w:rsidRDefault="006251EF" w:rsidP="006251EF">
      <w:r>
        <w:t>The force (p</w:t>
      </w:r>
      <w:r w:rsidRPr="004A41CE">
        <w:rPr>
          <w:vertAlign w:val="subscript"/>
        </w:rPr>
        <w:t>0</w:t>
      </w:r>
      <w:r>
        <w:t>) applied by the vehicle is calculated based on the relative vertical motion of bridge and vehicle, including profile elevation, as shown below.</w:t>
      </w:r>
    </w:p>
    <w:p w:rsidR="006251EF" w:rsidRPr="005C795C" w:rsidRDefault="00743482" w:rsidP="006251EF">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r>
            <w:rPr>
              <w:rFonts w:ascii="Cambria Math" w:eastAsiaTheme="minorEastAsia"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m:t>
                  </m:r>
                </m:e>
              </m:acc>
            </m:e>
          </m:d>
        </m:oMath>
      </m:oMathPara>
    </w:p>
    <w:p w:rsidR="006251EF" w:rsidRDefault="006251EF" w:rsidP="006251EF">
      <w:pPr>
        <w:pStyle w:val="Heading5"/>
      </w:pPr>
      <w:r>
        <w:t>Equations of motion for when vehicle is on bridge</w:t>
      </w:r>
    </w:p>
    <w:p w:rsidR="006251EF" w:rsidRPr="00D22EF9" w:rsidRDefault="006251EF" w:rsidP="006251EF">
      <w:r>
        <w:t xml:space="preserve">The equations of motion of the generalized beam and moving vehicle may therefore be composed as follows 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p w:rsidR="006251EF" w:rsidRPr="001D66E3" w:rsidRDefault="006251EF" w:rsidP="006251EF">
      <w:pPr>
        <w:rPr>
          <w:rFonts w:eastAsiaTheme="minorEastAsia"/>
        </w:rPr>
      </w:pPr>
      <w:r>
        <w:rPr>
          <w:rFonts w:eastAsiaTheme="minorEastAsia"/>
        </w:rPr>
        <w:t>Vehicle DOF:</w:t>
      </w:r>
      <w:r>
        <w:rPr>
          <w:rFonts w:eastAsiaTheme="minorEastAsia"/>
        </w:rPr>
        <w:tab/>
      </w:r>
      <m:oMath>
        <m:sSub>
          <m:sSubPr>
            <m:ctrlPr>
              <w:rPr>
                <w:rFonts w:ascii="Cambria Math" w:hAnsi="Cambria Math"/>
                <w:i/>
              </w:rPr>
            </m:ctrlPr>
          </m:sSubPr>
          <m:e>
            <m:r>
              <w:rPr>
                <w:rFonts w:ascii="Cambria Math" w:hAnsi="Cambria Math"/>
              </w:rPr>
              <m:t>m</m:t>
            </m:r>
          </m:e>
          <m:sub>
            <m:r>
              <w:rPr>
                <w:rFonts w:ascii="Cambria Math" w:hAnsi="Cambria Math"/>
              </w:rPr>
              <m:t>t</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m:t>
                    </m:r>
                  </m:e>
                </m:acc>
              </m:e>
            </m:d>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r>
          <w:rPr>
            <w:rFonts w:ascii="Cambria Math" w:eastAsiaTheme="minorEastAsia" w:hAnsi="Cambria Math"/>
          </w:rPr>
          <m:t>g=0</m:t>
        </m:r>
      </m:oMath>
    </w:p>
    <w:p w:rsidR="006251EF" w:rsidRPr="00196FC4" w:rsidRDefault="006251EF" w:rsidP="006251EF">
      <w:pPr>
        <w:rPr>
          <w:rFonts w:eastAsiaTheme="minorEastAsia"/>
        </w:rPr>
      </w:pPr>
      <w:r>
        <w:rPr>
          <w:rFonts w:eastAsiaTheme="minorEastAsia"/>
        </w:rPr>
        <w:t xml:space="preserve">Beam DOF: </w:t>
      </w:r>
      <w:r>
        <w:rPr>
          <w:rFonts w:eastAsiaTheme="minorEastAsia"/>
        </w:rPr>
        <w:tab/>
      </w:r>
      <m:oMath>
        <m:acc>
          <m:accPr>
            <m:chr m:val="̃"/>
            <m:ctrlPr>
              <w:rPr>
                <w:rFonts w:ascii="Cambria Math" w:hAnsi="Cambria Math"/>
                <w:i/>
              </w:rPr>
            </m:ctrlPr>
          </m:accPr>
          <m:e>
            <m:r>
              <w:rPr>
                <w:rFonts w:ascii="Cambria Math" w:hAnsi="Cambria Math"/>
              </w:rPr>
              <m:t>m</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c</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k</m:t>
            </m:r>
          </m:e>
        </m:acc>
        <m:sSub>
          <m:sSubPr>
            <m:ctrlPr>
              <w:rPr>
                <w:rFonts w:ascii="Cambria Math" w:hAnsi="Cambria Math"/>
                <w:i/>
              </w:rPr>
            </m:ctrlPr>
          </m:sSubPr>
          <m:e>
            <m:r>
              <w:rPr>
                <w:rFonts w:ascii="Cambria Math" w:hAnsi="Cambria Math"/>
              </w:rPr>
              <m:t>z</m:t>
            </m:r>
          </m:e>
          <m:sub>
            <m:r>
              <w:rPr>
                <w:rFonts w:ascii="Cambria Math" w:hAnsi="Cambria Math"/>
              </w:rPr>
              <m:t>b</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m:t>
                    </m:r>
                  </m:e>
                </m:acc>
              </m:e>
            </m:d>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r>
          <w:rPr>
            <w:rFonts w:ascii="Cambria Math" w:hAnsi="Cambria Math"/>
          </w:rPr>
          <m:t>=0</m:t>
        </m:r>
      </m:oMath>
    </w:p>
    <w:p w:rsidR="006251EF" w:rsidRDefault="006251EF" w:rsidP="006251EF">
      <w:pPr>
        <w:pStyle w:val="Heading5"/>
        <w:rPr>
          <w:rFonts w:eastAsiaTheme="minorEastAsia"/>
        </w:rPr>
      </w:pPr>
      <w:r>
        <w:rPr>
          <w:rFonts w:eastAsiaTheme="minorEastAsia"/>
        </w:rPr>
        <w:t>State Space</w:t>
      </w:r>
    </w:p>
    <w:p w:rsidR="006251EF" w:rsidRPr="00A57A26" w:rsidRDefault="006251EF" w:rsidP="006251EF">
      <w:r>
        <w:t>The states of this system may therefore be defined as follows:</w:t>
      </w:r>
    </w:p>
    <w:p w:rsidR="006251EF" w:rsidRDefault="00743482" w:rsidP="006251EF">
      <w:pPr>
        <w:jc w:val="center"/>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oMath>
      <w:r w:rsidR="006251EF">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b</m:t>
            </m:r>
          </m:sub>
        </m:sSub>
      </m:oMath>
      <w:r w:rsidR="006251EF">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t</m:t>
            </m:r>
          </m:sub>
        </m:sSub>
      </m:oMath>
      <w:r w:rsidR="006251EF">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t</m:t>
            </m:r>
          </m:sub>
        </m:sSub>
      </m:oMath>
    </w:p>
    <w:p w:rsidR="006251EF" w:rsidRPr="00A57A26" w:rsidRDefault="006251EF" w:rsidP="006251EF">
      <w:r>
        <w:t xml:space="preserve">The profile elevation and velocity are assigned to matrix </w:t>
      </w:r>
      <w:r>
        <w:rPr>
          <w:i/>
        </w:rPr>
        <w:t>u</w:t>
      </w:r>
      <w:r>
        <w:t>.</w:t>
      </w:r>
    </w:p>
    <w:p w:rsidR="006251EF" w:rsidRDefault="00743482" w:rsidP="006251EF">
      <w:pPr>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acc>
          <m:accPr>
            <m:chr m:val="̇"/>
            <m:ctrlPr>
              <w:rPr>
                <w:rFonts w:ascii="Cambria Math" w:hAnsi="Cambria Math"/>
                <w:i/>
              </w:rPr>
            </m:ctrlPr>
          </m:accPr>
          <m:e>
            <m:r>
              <w:rPr>
                <w:rFonts w:ascii="Cambria Math" w:hAnsi="Cambria Math"/>
              </w:rPr>
              <m:t>∆</m:t>
            </m:r>
          </m:e>
        </m:acc>
      </m:oMath>
      <w:r w:rsidR="006251EF">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r>
          <w:rPr>
            <w:rFonts w:ascii="Cambria Math" w:eastAsiaTheme="minorEastAsia" w:hAnsi="Cambria Math"/>
          </w:rPr>
          <m:t>=∆</m:t>
        </m:r>
      </m:oMath>
    </w:p>
    <w:p w:rsidR="006251EF" w:rsidRPr="00A57A26" w:rsidRDefault="006251EF" w:rsidP="006251EF">
      <w:r>
        <w:t>The equations of motion are reorganized in terms of the defined states as follows.</w:t>
      </w:r>
    </w:p>
    <w:p w:rsidR="006251EF" w:rsidRDefault="006251EF" w:rsidP="006251EF">
      <w:pPr>
        <w:jc w:val="center"/>
        <w:rPr>
          <w:rFonts w:eastAsiaTheme="minorEastAsia"/>
        </w:rPr>
      </w:pPr>
      <m:oMath>
        <m:r>
          <w:rPr>
            <w:rFonts w:ascii="Cambria Math" w:hAnsi="Cambria Math"/>
          </w:rPr>
          <w:lastRenderedPageBreak/>
          <m:t>Z=</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3</m:t>
                            </m:r>
                          </m:sub>
                        </m:sSub>
                      </m:e>
                    </m:mr>
                    <m:mr>
                      <m:e>
                        <m:sSub>
                          <m:sSubPr>
                            <m:ctrlPr>
                              <w:rPr>
                                <w:rFonts w:ascii="Cambria Math" w:hAnsi="Cambria Math"/>
                                <w:i/>
                              </w:rPr>
                            </m:ctrlPr>
                          </m:sSubPr>
                          <m:e>
                            <m:r>
                              <w:rPr>
                                <w:rFonts w:ascii="Cambria Math" w:hAnsi="Cambria Math"/>
                              </w:rPr>
                              <m:t>z</m:t>
                            </m:r>
                          </m:e>
                          <m:sub>
                            <m:r>
                              <w:rPr>
                                <w:rFonts w:ascii="Cambria Math" w:hAnsi="Cambria Math"/>
                              </w:rPr>
                              <m:t>4</m:t>
                            </m:r>
                          </m:sub>
                        </m:sSub>
                      </m:e>
                    </m:mr>
                  </m:m>
                </m:e>
              </m:mr>
            </m:m>
          </m:e>
        </m:d>
      </m:oMath>
      <w:r>
        <w:rPr>
          <w:rFonts w:eastAsiaTheme="minorEastAsia"/>
        </w:rPr>
        <w:t>;</w:t>
      </w:r>
      <m:oMath>
        <m:r>
          <w:rPr>
            <w:rFonts w:ascii="Cambria Math" w:hAnsi="Cambria Math"/>
          </w:rPr>
          <m:t xml:space="preserve"> </m:t>
        </m:r>
        <m:acc>
          <m:accPr>
            <m:chr m:val="̇"/>
            <m:ctrlPr>
              <w:rPr>
                <w:rFonts w:ascii="Cambria Math" w:hAnsi="Cambria Math"/>
                <w:i/>
              </w:rPr>
            </m:ctrlPr>
          </m:accPr>
          <m:e>
            <m:r>
              <w:rPr>
                <w:rFonts w:ascii="Cambria Math" w:hAnsi="Cambria Math"/>
              </w:rPr>
              <m:t>Z</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1</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3</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4</m:t>
                            </m:r>
                          </m:sub>
                        </m:sSub>
                      </m:e>
                    </m:mr>
                  </m:m>
                </m:e>
              </m:mr>
            </m:m>
          </m:e>
        </m:d>
      </m:oMath>
    </w:p>
    <w:p w:rsidR="006251EF" w:rsidRPr="005F208E" w:rsidRDefault="00743482" w:rsidP="006251EF">
      <w:pPr>
        <w:rPr>
          <w:rFonts w:eastAsiaTheme="minorEastAsia"/>
        </w:rPr>
      </w:pPr>
      <m:oMathPara>
        <m:oMath>
          <m:acc>
            <m:accPr>
              <m:chr m:val="̇"/>
              <m:ctrlPr>
                <w:rPr>
                  <w:rFonts w:ascii="Cambria Math" w:hAnsi="Cambria Math"/>
                  <w:i/>
                </w:rPr>
              </m:ctrlPr>
            </m:accPr>
            <m:e>
              <m:r>
                <w:rPr>
                  <w:rFonts w:ascii="Cambria Math" w:hAnsi="Cambria Math"/>
                </w:rPr>
                <m:t>Z</m:t>
              </m:r>
            </m:e>
          </m:acc>
          <m:r>
            <w:rPr>
              <w:rFonts w:ascii="Cambria Math" w:hAnsi="Cambria Math"/>
            </w:rPr>
            <m:t>=AZ+BU+F</m:t>
          </m:r>
        </m:oMath>
      </m:oMathPara>
    </w:p>
    <w:p w:rsidR="005F208E" w:rsidRPr="00D22EF9" w:rsidRDefault="005F208E" w:rsidP="005F208E">
      <w:pPr>
        <w:rPr>
          <w:rFonts w:eastAsiaTheme="minorEastAsia"/>
        </w:rPr>
      </w:pPr>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r>
                      <w:rPr>
                        <w:rFonts w:ascii="Cambria Math" w:eastAsiaTheme="minorEastAsia" w:hAnsi="Cambria Math"/>
                      </w:rPr>
                      <m:t>-</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p w:rsidR="005F208E" w:rsidRPr="00D22EF9" w:rsidRDefault="005F208E" w:rsidP="005F208E">
      <w:pPr>
        <w:rPr>
          <w:rFonts w:eastAsiaTheme="minorEastAsia"/>
        </w:rPr>
      </w:pPr>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p w:rsidR="005F208E" w:rsidRPr="003A5A8A" w:rsidRDefault="005F208E" w:rsidP="005F208E">
      <w:pPr>
        <w:rPr>
          <w:rFonts w:eastAsiaTheme="minorEastAsia"/>
        </w:rPr>
      </w:pPr>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p w:rsidR="005F208E" w:rsidRPr="00A57A26" w:rsidRDefault="006251EF" w:rsidP="006251EF">
      <w:r>
        <w:t>When the vehicle is off the bridge, the bridge experiences free vibration and the vehicle’s motion is independent of the bridge motion. The state-space matrices for this condition are provided as follows.</w:t>
      </w:r>
    </w:p>
    <w:p w:rsidR="006251EF" w:rsidRPr="00D22EF9" w:rsidRDefault="006251EF" w:rsidP="006251EF">
      <w:pPr>
        <w:rPr>
          <w:rFonts w:eastAsiaTheme="minorEastAsia"/>
        </w:rPr>
      </w:pPr>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p w:rsidR="006251EF" w:rsidRPr="00D22EF9" w:rsidRDefault="006251EF" w:rsidP="006251EF">
      <w:pPr>
        <w:rPr>
          <w:rFonts w:eastAsiaTheme="minorEastAsia"/>
        </w:rPr>
      </w:pPr>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p w:rsidR="006251EF" w:rsidRPr="003A5A8A" w:rsidRDefault="006251EF" w:rsidP="006251EF">
      <w:pPr>
        <w:rPr>
          <w:rFonts w:eastAsiaTheme="minorEastAsia"/>
        </w:rPr>
      </w:pPr>
      <m:oMathPara>
        <m:oMath>
          <m:r>
            <w:rPr>
              <w:rFonts w:ascii="Cambria Math" w:eastAsiaTheme="minorEastAsia" w:hAnsi="Cambria Math"/>
            </w:rPr>
            <w:lastRenderedPageBreak/>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p w:rsidR="0010412A" w:rsidRDefault="0010412A" w:rsidP="0010412A">
      <w:pPr>
        <w:pStyle w:val="Heading4"/>
      </w:pPr>
      <w:r>
        <w:t>Two-span Continuous</w:t>
      </w:r>
    </w:p>
    <w:p w:rsidR="00FF3A1C" w:rsidRDefault="00FF3A1C" w:rsidP="00FF3A1C">
      <w:r>
        <w:t xml:space="preserve">This state-space model is developed from the equations of motion for a single sprung mass traveling over a 2-span continuous beam with distributed mass and stiffness. The beam is reduced to a single degree-of-freedom by </w:t>
      </w:r>
      <w:r w:rsidR="006251EF">
        <w:t>generalizing</w:t>
      </w:r>
      <w:r w:rsidR="00B81BDD">
        <w:t xml:space="preserve"> its displacement </w:t>
      </w:r>
      <w:r>
        <w:t>according to a shape function. A sinusoidal shape function was chosen to capture the excitement of the beam’s first mode of vibration (1</w:t>
      </w:r>
      <w:r w:rsidRPr="00CD59E8">
        <w:rPr>
          <w:vertAlign w:val="superscript"/>
        </w:rPr>
        <w:t>st</w:t>
      </w:r>
      <w:r>
        <w:t xml:space="preserve"> bending). The beam has a uniform stiffness parameter (EI), uniform mass distribution</w:t>
      </w:r>
      <w:r w:rsidR="006251EF">
        <w:t xml:space="preserve"> (</w:t>
      </w:r>
      <m:oMath>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L</m:t>
        </m:r>
      </m:oMath>
      <w:r w:rsidR="006251EF">
        <w:t>)</w:t>
      </w:r>
      <w:r>
        <w:t>, and equal span lengths (L). Mass distributed damping of the beam is included. The vehicle is reduced to a single point mass (</w:t>
      </w:r>
      <w:r w:rsidRPr="0039144B">
        <w:rPr>
          <w:i/>
        </w:rPr>
        <w:t>m</w:t>
      </w:r>
      <w:r w:rsidRPr="0039144B">
        <w:rPr>
          <w:vertAlign w:val="subscript"/>
        </w:rPr>
        <w:t>t</w:t>
      </w:r>
      <w:r>
        <w:t>) with specified spring stiffness (</w:t>
      </w:r>
      <w:proofErr w:type="spellStart"/>
      <w:r>
        <w:t>k</w:t>
      </w:r>
      <w:r w:rsidRPr="0039144B">
        <w:rPr>
          <w:vertAlign w:val="subscript"/>
        </w:rPr>
        <w:t>t</w:t>
      </w:r>
      <w:proofErr w:type="spellEnd"/>
      <w:r>
        <w:t>), viscous damping coefficient (</w:t>
      </w:r>
      <w:proofErr w:type="spellStart"/>
      <w:r>
        <w:t>c</w:t>
      </w:r>
      <w:r w:rsidRPr="0039144B">
        <w:rPr>
          <w:vertAlign w:val="subscript"/>
        </w:rPr>
        <w:t>t</w:t>
      </w:r>
      <w:proofErr w:type="spellEnd"/>
      <w:r>
        <w:t>), and traveling at a specified velocity (</w:t>
      </w:r>
      <w:r>
        <w:rPr>
          <w:i/>
        </w:rPr>
        <w:t>v</w:t>
      </w:r>
      <w:r>
        <w:t xml:space="preserve">). </w:t>
      </w:r>
    </w:p>
    <w:p w:rsidR="00FF3A1C" w:rsidRDefault="00FF3A1C" w:rsidP="00FF3A1C">
      <w:pPr>
        <w:jc w:val="center"/>
      </w:pPr>
      <w:r>
        <w:rPr>
          <w:noProof/>
        </w:rPr>
        <w:drawing>
          <wp:inline distT="0" distB="0" distL="0" distR="0" wp14:anchorId="1470415E" wp14:editId="31887529">
            <wp:extent cx="3657600" cy="1444752"/>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stretch>
                      <a:fillRect/>
                    </a:stretch>
                  </pic:blipFill>
                  <pic:spPr>
                    <a:xfrm>
                      <a:off x="0" y="0"/>
                      <a:ext cx="3657600" cy="1444752"/>
                    </a:xfrm>
                    <a:prstGeom prst="rect">
                      <a:avLst/>
                    </a:prstGeom>
                  </pic:spPr>
                </pic:pic>
              </a:graphicData>
            </a:graphic>
          </wp:inline>
        </w:drawing>
      </w:r>
    </w:p>
    <w:p w:rsidR="00FF3A1C" w:rsidRPr="00FF3A1C" w:rsidRDefault="00FF3A1C" w:rsidP="00FF3A1C"/>
    <w:p w:rsidR="00FF3A1C" w:rsidRDefault="00FF3A1C" w:rsidP="00FF3A1C">
      <w:pPr>
        <w:pStyle w:val="Heading5"/>
      </w:pPr>
      <w:r>
        <w:t>Assumed deformation shape function</w:t>
      </w:r>
    </w:p>
    <w:p w:rsidR="00FF3A1C" w:rsidRPr="00FF3A1C" w:rsidRDefault="00FF3A1C" w:rsidP="00FF3A1C">
      <w:r>
        <w:t>The beam is</w:t>
      </w:r>
      <w:r w:rsidR="00B81BDD">
        <w:t xml:space="preserve"> assumed</w:t>
      </w:r>
      <w:r>
        <w:t xml:space="preserve"> to deform with a half sine function</w:t>
      </w:r>
      <w:r w:rsidR="00B81BDD">
        <w:t xml:space="preserve"> (i.e. wavelength is twice the length of a single span). That function is described as follows.</w:t>
      </w:r>
    </w:p>
    <w:p w:rsidR="00FF3A1C" w:rsidRDefault="00FF3A1C" w:rsidP="00FF3A1C">
      <w:pPr>
        <w:jc w:val="center"/>
        <w:rPr>
          <w:rFonts w:eastAsiaTheme="minorEastAsia"/>
        </w:rPr>
      </w:pPr>
      <m:oMath>
        <m:r>
          <w:rPr>
            <w:rFonts w:ascii="Cambria Math" w:hAnsi="Cambria Math"/>
          </w:rPr>
          <m:t>ψ</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Pr>
          <w:rFonts w:eastAsiaTheme="minorEastAsia"/>
        </w:rPr>
        <w:t xml:space="preserve"> for </w:t>
      </w:r>
      <m:oMath>
        <m:r>
          <w:rPr>
            <w:rFonts w:ascii="Cambria Math" w:eastAsiaTheme="minorEastAsia" w:hAnsi="Cambria Math"/>
          </w:rPr>
          <m:t>0≤x≤2L</m:t>
        </m:r>
      </m:oMath>
    </w:p>
    <w:p w:rsidR="00B81BDD" w:rsidRPr="005C795C" w:rsidRDefault="00B81BDD" w:rsidP="00B81BDD">
      <w:r>
        <w:t>Therefore, the deflection</w:t>
      </w:r>
      <w:r w:rsidR="006251EF">
        <w:t xml:space="preserve"> and velocity</w:t>
      </w:r>
      <w:r>
        <w:t xml:space="preserve"> of the beam at the vehicle’s location at time (t) is described by the following equations.</w:t>
      </w:r>
    </w:p>
    <w:p w:rsidR="00FF3A1C" w:rsidRPr="00CC4986" w:rsidRDefault="00743482" w:rsidP="00FF3A1C">
      <w:pPr>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b</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p>
    <w:p w:rsidR="00FF3A1C" w:rsidRPr="00CC4986" w:rsidRDefault="00743482" w:rsidP="00FF3A1C">
      <w:pPr>
        <w:rPr>
          <w:rFonts w:eastAsiaTheme="minorEastAsia"/>
        </w:rPr>
      </w:pPr>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b</m:t>
              </m:r>
            </m:sub>
          </m:sSub>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d>
            </m:e>
          </m:func>
        </m:oMath>
      </m:oMathPara>
    </w:p>
    <w:p w:rsidR="00FF3A1C" w:rsidRDefault="00C6496D" w:rsidP="00FF3A1C">
      <w:pPr>
        <w:pStyle w:val="Heading5"/>
      </w:pPr>
      <w:r>
        <w:t>Generalized mass, stiffness and damping</w:t>
      </w:r>
    </w:p>
    <w:p w:rsidR="00B81BDD" w:rsidRPr="00B81BDD" w:rsidRDefault="00B81BDD" w:rsidP="00B81BDD">
      <w:r>
        <w:t xml:space="preserve">The generalized mass and stiffness properties for the beam can be calculated as follows. </w:t>
      </w:r>
    </w:p>
    <w:p w:rsidR="00FF3A1C" w:rsidRPr="00255E5E" w:rsidRDefault="00743482" w:rsidP="00FF3A1C">
      <w:pPr>
        <w:rPr>
          <w:rFonts w:asciiTheme="majorHAnsi" w:eastAsiaTheme="minorEastAsia" w:hAnsiTheme="majorHAnsi" w:cstheme="majorBidi"/>
        </w:rPr>
      </w:pPr>
      <m:oMathPara>
        <m:oMath>
          <m:acc>
            <m:accPr>
              <m:chr m:val="̃"/>
              <m:ctrlPr>
                <w:rPr>
                  <w:rFonts w:ascii="Cambria Math" w:hAnsi="Cambria Math"/>
                  <w:i/>
                </w:rPr>
              </m:ctrlPr>
            </m:accPr>
            <m:e>
              <m:r>
                <w:rPr>
                  <w:rFonts w:ascii="Cambria Math" w:hAnsi="Cambria Math"/>
                </w:rPr>
                <m:t>m</m:t>
              </m:r>
            </m:e>
          </m:acc>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2L</m:t>
              </m:r>
            </m:sup>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L</m:t>
                  </m:r>
                </m:den>
              </m:f>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hAnsi="Cambria Math"/>
                    </w:rPr>
                    <m:t>2</m:t>
                  </m:r>
                </m:sup>
              </m:sSup>
              <m:r>
                <w:rPr>
                  <w:rFonts w:ascii="Cambria Math" w:hAnsi="Cambria Math"/>
                </w:rPr>
                <m:t>dx</m:t>
              </m:r>
            </m:e>
          </m:nary>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b</m:t>
              </m:r>
            </m:sub>
          </m:sSub>
        </m:oMath>
      </m:oMathPara>
    </w:p>
    <w:p w:rsidR="00FF3A1C" w:rsidRPr="00E82142" w:rsidRDefault="00743482" w:rsidP="00FF3A1C">
      <w:pPr>
        <w:rPr>
          <w:rFonts w:asciiTheme="majorHAnsi" w:eastAsiaTheme="minorEastAsia" w:hAnsiTheme="majorHAnsi" w:cstheme="majorBidi"/>
        </w:rPr>
      </w:pPr>
      <m:oMathPara>
        <m:oMath>
          <m:acc>
            <m:accPr>
              <m:chr m:val="̃"/>
              <m:ctrlPr>
                <w:rPr>
                  <w:rFonts w:ascii="Cambria Math" w:eastAsiaTheme="minorEastAsia" w:hAnsi="Cambria Math" w:cstheme="majorBidi"/>
                  <w:i/>
                </w:rPr>
              </m:ctrlPr>
            </m:accPr>
            <m:e>
              <m:r>
                <w:rPr>
                  <w:rFonts w:ascii="Cambria Math" w:eastAsiaTheme="minorEastAsia" w:hAnsi="Cambria Math" w:cstheme="majorBidi"/>
                </w:rPr>
                <m:t>k</m:t>
              </m:r>
            </m:e>
          </m:acc>
          <m:r>
            <w:rPr>
              <w:rFonts w:ascii="Cambria Math" w:eastAsiaTheme="minorEastAsia" w:hAnsi="Cambria Math" w:cstheme="majorBidi"/>
            </w:rPr>
            <m:t>=</m:t>
          </m:r>
          <m:nary>
            <m:naryPr>
              <m:limLoc m:val="subSup"/>
              <m:ctrlPr>
                <w:rPr>
                  <w:rFonts w:ascii="Cambria Math" w:eastAsiaTheme="minorEastAsia" w:hAnsi="Cambria Math" w:cstheme="majorBidi"/>
                  <w:i/>
                </w:rPr>
              </m:ctrlPr>
            </m:naryPr>
            <m:sub>
              <m:r>
                <w:rPr>
                  <w:rFonts w:ascii="Cambria Math" w:eastAsiaTheme="minorEastAsia" w:hAnsi="Cambria Math" w:cstheme="majorBidi"/>
                </w:rPr>
                <m:t>0</m:t>
              </m:r>
            </m:sub>
            <m:sup>
              <m:r>
                <w:rPr>
                  <w:rFonts w:ascii="Cambria Math" w:eastAsiaTheme="minorEastAsia" w:hAnsi="Cambria Math" w:cstheme="majorBidi"/>
                </w:rPr>
                <m:t>2L</m:t>
              </m:r>
            </m:sup>
            <m:e>
              <m:r>
                <w:rPr>
                  <w:rFonts w:ascii="Cambria Math" w:eastAsiaTheme="minorEastAsia" w:hAnsi="Cambria Math" w:cstheme="majorBidi"/>
                </w:rPr>
                <m:t>EI</m:t>
              </m:r>
              <m:d>
                <m:dPr>
                  <m:ctrlPr>
                    <w:rPr>
                      <w:rFonts w:ascii="Cambria Math" w:eastAsiaTheme="minorEastAsia" w:hAnsi="Cambria Math" w:cstheme="majorBidi"/>
                      <w:i/>
                    </w:rPr>
                  </m:ctrlPr>
                </m:dPr>
                <m:e>
                  <m:r>
                    <w:rPr>
                      <w:rFonts w:ascii="Cambria Math" w:eastAsiaTheme="minorEastAsia" w:hAnsi="Cambria Math" w:cstheme="majorBidi"/>
                    </w:rPr>
                    <m:t>x</m:t>
                  </m:r>
                </m:e>
              </m:d>
              <m:sSup>
                <m:sSupPr>
                  <m:ctrlPr>
                    <w:rPr>
                      <w:rFonts w:ascii="Cambria Math" w:eastAsiaTheme="minorEastAsia" w:hAnsi="Cambria Math" w:cstheme="majorBidi"/>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eastAsiaTheme="minorEastAsia" w:hAnsi="Cambria Math" w:cstheme="majorBidi"/>
                    </w:rPr>
                    <m:t>2</m:t>
                  </m:r>
                </m:sup>
              </m:sSup>
              <m:r>
                <w:rPr>
                  <w:rFonts w:ascii="Cambria Math" w:eastAsiaTheme="minorEastAsia" w:hAnsi="Cambria Math" w:cstheme="majorBidi"/>
                </w:rPr>
                <m:t>dx</m:t>
              </m:r>
            </m:e>
          </m:nary>
          <m:r>
            <w:rPr>
              <w:rFonts w:ascii="Cambria Math" w:eastAsiaTheme="minorEastAsia" w:hAnsi="Cambria Math" w:cstheme="majorBidi"/>
            </w:rPr>
            <m:t>=</m:t>
          </m:r>
          <m:f>
            <m:fPr>
              <m:ctrlPr>
                <w:rPr>
                  <w:rFonts w:ascii="Cambria Math" w:eastAsiaTheme="minorEastAsia" w:hAnsi="Cambria Math" w:cstheme="majorBidi"/>
                  <w:i/>
                </w:rPr>
              </m:ctrlPr>
            </m:fPr>
            <m:num>
              <m:sSup>
                <m:sSupPr>
                  <m:ctrlPr>
                    <w:rPr>
                      <w:rFonts w:ascii="Cambria Math" w:eastAsiaTheme="minorEastAsia" w:hAnsi="Cambria Math" w:cstheme="majorBidi"/>
                      <w:i/>
                    </w:rPr>
                  </m:ctrlPr>
                </m:sSupPr>
                <m:e>
                  <m:r>
                    <w:rPr>
                      <w:rFonts w:ascii="Cambria Math" w:eastAsiaTheme="minorEastAsia" w:hAnsi="Cambria Math" w:cstheme="majorBidi"/>
                    </w:rPr>
                    <m:t>π</m:t>
                  </m:r>
                </m:e>
                <m:sup>
                  <m:r>
                    <w:rPr>
                      <w:rFonts w:ascii="Cambria Math" w:eastAsiaTheme="minorEastAsia" w:hAnsi="Cambria Math" w:cstheme="majorBidi"/>
                    </w:rPr>
                    <m:t>4</m:t>
                  </m:r>
                </m:sup>
              </m:sSup>
              <m:r>
                <w:rPr>
                  <w:rFonts w:ascii="Cambria Math" w:eastAsiaTheme="minorEastAsia" w:hAnsi="Cambria Math" w:cstheme="majorBidi"/>
                </w:rPr>
                <m:t>EI</m:t>
              </m:r>
            </m:num>
            <m:den>
              <m:sSup>
                <m:sSupPr>
                  <m:ctrlPr>
                    <w:rPr>
                      <w:rFonts w:ascii="Cambria Math" w:eastAsiaTheme="minorEastAsia" w:hAnsi="Cambria Math" w:cstheme="majorBidi"/>
                      <w:i/>
                    </w:rPr>
                  </m:ctrlPr>
                </m:sSupPr>
                <m:e>
                  <m:r>
                    <w:rPr>
                      <w:rFonts w:ascii="Cambria Math" w:eastAsiaTheme="minorEastAsia" w:hAnsi="Cambria Math" w:cstheme="majorBidi"/>
                    </w:rPr>
                    <m:t>L</m:t>
                  </m:r>
                </m:e>
                <m:sup>
                  <m:r>
                    <w:rPr>
                      <w:rFonts w:ascii="Cambria Math" w:eastAsiaTheme="minorEastAsia" w:hAnsi="Cambria Math" w:cstheme="majorBidi"/>
                    </w:rPr>
                    <m:t>3</m:t>
                  </m:r>
                </m:sup>
              </m:sSup>
            </m:den>
          </m:f>
        </m:oMath>
      </m:oMathPara>
    </w:p>
    <w:p w:rsidR="00EE7323" w:rsidRPr="00EE7323" w:rsidRDefault="00EE7323" w:rsidP="00EE7323">
      <w:r>
        <w:t xml:space="preserve">The generalized damping property is </w:t>
      </w:r>
      <w:r w:rsidR="005F208E">
        <w:t>derived in the same manner as was done for the single-span model</w:t>
      </w:r>
      <w:r w:rsidR="00B74220">
        <w:t xml:space="preserve">. </w:t>
      </w:r>
      <w:r>
        <w:t>defined by the following equations for mass distributed damping.</w:t>
      </w:r>
    </w:p>
    <w:p w:rsidR="00FF3A1C" w:rsidRPr="00E82142" w:rsidRDefault="00743482" w:rsidP="00FF3A1C">
      <m:oMathPara>
        <m:oMath>
          <m:acc>
            <m:accPr>
              <m:chr m:val="̃"/>
              <m:ctrlPr>
                <w:rPr>
                  <w:rFonts w:ascii="Cambria Math" w:hAnsi="Cambria Math"/>
                  <w:i/>
                </w:rPr>
              </m:ctrlPr>
            </m:accPr>
            <m:e>
              <m:r>
                <w:rPr>
                  <w:rFonts w:ascii="Cambria Math" w:hAnsi="Cambria Math"/>
                </w:rPr>
                <m:t>c</m:t>
              </m:r>
            </m:e>
          </m:acc>
          <m:r>
            <w:rPr>
              <w:rFonts w:ascii="Cambria Math" w:hAnsi="Cambria Math"/>
            </w:rPr>
            <m:t>=a*</m:t>
          </m:r>
          <m:acc>
            <m:accPr>
              <m:chr m:val="̃"/>
              <m:ctrlPr>
                <w:rPr>
                  <w:rFonts w:ascii="Cambria Math" w:hAnsi="Cambria Math"/>
                  <w:i/>
                </w:rPr>
              </m:ctrlPr>
            </m:accPr>
            <m:e>
              <m:r>
                <w:rPr>
                  <w:rFonts w:ascii="Cambria Math" w:hAnsi="Cambria Math"/>
                </w:rPr>
                <m:t>m</m:t>
              </m:r>
            </m:e>
          </m:acc>
          <m:r>
            <w:rPr>
              <w:rFonts w:ascii="Cambria Math" w:hAnsi="Cambria Math"/>
            </w:rPr>
            <m:t>=a*</m:t>
          </m:r>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oMath>
      </m:oMathPara>
    </w:p>
    <w:p w:rsidR="00FF3A1C" w:rsidRDefault="00FF3A1C" w:rsidP="00FF3A1C">
      <w:pPr>
        <w:pStyle w:val="Heading5"/>
        <w:rPr>
          <w:rFonts w:eastAsiaTheme="minorEastAsia"/>
        </w:rPr>
      </w:pPr>
      <w:r>
        <w:rPr>
          <w:rFonts w:eastAsiaTheme="minorEastAsia"/>
        </w:rPr>
        <w:t>Force transformation</w:t>
      </w:r>
    </w:p>
    <w:p w:rsidR="004A41CE" w:rsidRPr="004A41CE" w:rsidRDefault="00EE7323" w:rsidP="004A41CE">
      <w:pPr>
        <w:rPr>
          <w:rFonts w:eastAsiaTheme="minorEastAsia"/>
          <w:iCs/>
        </w:rPr>
      </w:pPr>
      <w:r>
        <w:t>The force applied by the vehicle mass (p</w:t>
      </w:r>
      <w:r w:rsidRPr="00EE7323">
        <w:rPr>
          <w:vertAlign w:val="subscript"/>
        </w:rPr>
        <w:t>0</w:t>
      </w:r>
      <w:r>
        <w:t>) must also be generalized. It’s position and magnitude are mathematically described as follows</w:t>
      </w:r>
      <w:r w:rsidR="004A41CE">
        <w:t>:</w:t>
      </w:r>
    </w:p>
    <w:p w:rsidR="00EE7323" w:rsidRPr="004A41CE" w:rsidRDefault="00EE7323" w:rsidP="004A41CE">
      <w:pPr>
        <w:rPr>
          <w:rFonts w:eastAsiaTheme="minorEastAsia"/>
        </w:rPr>
      </w:pPr>
      <m:oMathPara>
        <m:oMath>
          <m:r>
            <w:rPr>
              <w:rFonts w:ascii="Cambria Math" w:hAnsi="Cambria Math"/>
            </w:rPr>
            <m:t>p</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p</m:t>
                        </m:r>
                      </m:e>
                      <m:sub>
                        <m:r>
                          <m:rPr>
                            <m:sty m:val="p"/>
                          </m:rPr>
                          <w:rPr>
                            <w:rFonts w:ascii="Cambria Math" w:hAnsi="Cambria Math"/>
                          </w:rPr>
                          <m:t>0</m:t>
                        </m:r>
                      </m:sub>
                    </m:sSub>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e>
                  <m:e>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e>
                </m:mr>
                <m:mr>
                  <m:e>
                    <m:r>
                      <m:rPr>
                        <m:sty m:val="p"/>
                      </m:rPr>
                      <w:rPr>
                        <w:rFonts w:ascii="Cambria Math" w:hAnsi="Cambria Math"/>
                      </w:rPr>
                      <m:t>0</m:t>
                    </m:r>
                  </m:e>
                  <m:e>
                    <m:r>
                      <w:rPr>
                        <w:rFonts w:ascii="Cambria Math" w:hAnsi="Cambria Math"/>
                      </w:rPr>
                      <m:t>t</m:t>
                    </m:r>
                    <m:r>
                      <m:rPr>
                        <m:sty m:val="p"/>
                      </m:rPr>
                      <w:rPr>
                        <w:rFonts w:ascii="Cambria Math" w:hAnsi="Cambria Math"/>
                      </w:rPr>
                      <m:t>&gt;</m:t>
                    </m:r>
                    <m:sSub>
                      <m:sSubPr>
                        <m:ctrlPr>
                          <w:rPr>
                            <w:rFonts w:ascii="Cambria Math" w:hAnsi="Cambria Math"/>
                          </w:rPr>
                        </m:ctrlPr>
                      </m:sSubPr>
                      <m:e>
                        <m:r>
                          <w:rPr>
                            <w:rFonts w:ascii="Cambria Math" w:hAnsi="Cambria Math"/>
                          </w:rPr>
                          <m:t>t</m:t>
                        </m:r>
                      </m:e>
                      <m:sub>
                        <m:r>
                          <w:rPr>
                            <w:rFonts w:ascii="Cambria Math" w:hAnsi="Cambria Math"/>
                          </w:rPr>
                          <m:t>d</m:t>
                        </m:r>
                      </m:sub>
                    </m:sSub>
                  </m:e>
                </m:mr>
              </m:m>
            </m:e>
          </m:d>
          <m:r>
            <m:rPr>
              <m:sty m:val="p"/>
            </m:rPr>
            <w:rPr>
              <w:rFonts w:ascii="Cambria Math" w:hAnsi="Cambria Math"/>
            </w:rPr>
            <m:t xml:space="preserve"> </m:t>
          </m:r>
        </m:oMath>
      </m:oMathPara>
    </w:p>
    <w:p w:rsidR="004A41CE" w:rsidRPr="00EE7323" w:rsidRDefault="004A41CE" w:rsidP="004A41CE">
      <w:r>
        <w:t xml:space="preserve">Where </w:t>
      </w:r>
      <m:oMath>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oMath>
      <w:r>
        <w:rPr>
          <w:rFonts w:eastAsiaTheme="minorEastAsia"/>
        </w:rPr>
        <w:t xml:space="preserve"> is the Dirac delta function centered at </w:t>
      </w:r>
      <m:oMath>
        <m:r>
          <w:rPr>
            <w:rFonts w:ascii="Cambria Math" w:eastAsiaTheme="minorEastAsia" w:hAnsi="Cambria Math"/>
          </w:rPr>
          <m:t>x=vt</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m:t>
            </m:r>
          </m:sub>
        </m:sSub>
        <m:r>
          <w:rPr>
            <w:rFonts w:ascii="Cambria Math" w:eastAsiaTheme="minorEastAsia" w:hAnsi="Cambria Math"/>
          </w:rPr>
          <m:t>=2L/v</m:t>
        </m:r>
      </m:oMath>
      <w:r>
        <w:rPr>
          <w:rFonts w:eastAsiaTheme="minorEastAsia"/>
        </w:rPr>
        <w:t xml:space="preserve">. The generalized force is therefore calculated as follows 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p w:rsidR="00FF3A1C" w:rsidRPr="004A41CE" w:rsidRDefault="00743482" w:rsidP="00FF3A1C">
      <w:pPr>
        <w:rPr>
          <w:rFonts w:eastAsiaTheme="minorEastAsia"/>
        </w:rPr>
      </w:pPr>
      <m:oMathPara>
        <m:oMath>
          <m:acc>
            <m:accPr>
              <m:chr m:val="̃"/>
              <m:ctrlPr>
                <w:rPr>
                  <w:rFonts w:ascii="Cambria Math" w:hAnsi="Cambria Math"/>
                  <w:i/>
                </w:rPr>
              </m:ctrlPr>
            </m:accPr>
            <m:e>
              <m:r>
                <w:rPr>
                  <w:rFonts w:ascii="Cambria Math" w:hAnsi="Cambria Math"/>
                </w:rPr>
                <m:t>p</m:t>
              </m:r>
            </m:e>
          </m:acc>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2L</m:t>
              </m:r>
            </m:sup>
            <m:e>
              <m:r>
                <w:rPr>
                  <w:rFonts w:ascii="Cambria Math" w:hAnsi="Cambria Math"/>
                </w:rPr>
                <m:t>p(x,t)ψ</m:t>
              </m:r>
              <m:d>
                <m:dPr>
                  <m:ctrlPr>
                    <w:rPr>
                      <w:rFonts w:ascii="Cambria Math" w:hAnsi="Cambria Math"/>
                      <w:i/>
                    </w:rPr>
                  </m:ctrlPr>
                </m:dPr>
                <m:e>
                  <m:r>
                    <w:rPr>
                      <w:rFonts w:ascii="Cambria Math" w:hAnsi="Cambria Math"/>
                    </w:rPr>
                    <m:t>x</m:t>
                  </m:r>
                </m:e>
              </m:d>
              <m:r>
                <w:rPr>
                  <w:rFonts w:ascii="Cambria Math" w:hAnsi="Cambria Math"/>
                </w:rPr>
                <m:t>dx</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2L</m:t>
              </m:r>
            </m:sup>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δ</m:t>
              </m:r>
              <m:d>
                <m:dPr>
                  <m:ctrlPr>
                    <w:rPr>
                      <w:rFonts w:ascii="Cambria Math" w:hAnsi="Cambria Math"/>
                      <w:i/>
                    </w:rPr>
                  </m:ctrlPr>
                </m:dPr>
                <m:e>
                  <m:r>
                    <w:rPr>
                      <w:rFonts w:ascii="Cambria Math" w:hAnsi="Cambria Math"/>
                    </w:rPr>
                    <m:t>x-vt</m:t>
                  </m:r>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r>
                <w:rPr>
                  <w:rFonts w:ascii="Cambria Math" w:hAnsi="Cambria Math"/>
                </w:rPr>
                <m:t>dx</m:t>
              </m:r>
            </m:e>
          </m:nary>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p>
    <w:p w:rsidR="004A41CE" w:rsidRPr="00255E5E" w:rsidRDefault="004A41CE" w:rsidP="00FF3A1C">
      <w:r>
        <w:t>The force (p</w:t>
      </w:r>
      <w:r w:rsidRPr="004A41CE">
        <w:rPr>
          <w:vertAlign w:val="subscript"/>
        </w:rPr>
        <w:t>0</w:t>
      </w:r>
      <w:r>
        <w:t>) applied by the vehicle is calculated based on the relative vertical motion of bridge and vehicle, including profile elevation</w:t>
      </w:r>
      <w:r w:rsidR="00A57A26">
        <w:t>, as shown below.</w:t>
      </w:r>
    </w:p>
    <w:p w:rsidR="00FF3A1C" w:rsidRPr="005C795C" w:rsidRDefault="00743482" w:rsidP="00FF3A1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r>
            <w:rPr>
              <w:rFonts w:ascii="Cambria Math" w:eastAsiaTheme="minorEastAsia"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m:t>
                  </m:r>
                </m:e>
              </m:acc>
            </m:e>
          </m:d>
        </m:oMath>
      </m:oMathPara>
    </w:p>
    <w:p w:rsidR="00FF3A1C" w:rsidRDefault="00FF3A1C" w:rsidP="00FF3A1C">
      <w:pPr>
        <w:pStyle w:val="Heading5"/>
      </w:pPr>
      <w:r>
        <w:lastRenderedPageBreak/>
        <w:t>Equations of motion for when vehicle is on bridge</w:t>
      </w:r>
    </w:p>
    <w:p w:rsidR="00FF3A1C" w:rsidRPr="00D22EF9" w:rsidRDefault="00A57A26" w:rsidP="00FF3A1C">
      <w:r>
        <w:t>The equations of motion of the generalized beam and moving vehicle may therefore be composed as follows f</w:t>
      </w:r>
      <w:r w:rsidR="00FF3A1C">
        <w:t xml:space="preserve">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p w:rsidR="00FF3A1C" w:rsidRPr="001D66E3" w:rsidRDefault="00A57A26" w:rsidP="00FF3A1C">
      <w:pPr>
        <w:rPr>
          <w:rFonts w:eastAsiaTheme="minorEastAsia"/>
        </w:rPr>
      </w:pPr>
      <w:r>
        <w:rPr>
          <w:rFonts w:eastAsiaTheme="minorEastAsia"/>
        </w:rPr>
        <w:t>Vehicle DOF:</w:t>
      </w:r>
      <w:r>
        <w:rPr>
          <w:rFonts w:eastAsiaTheme="minorEastAsia"/>
        </w:rPr>
        <w:tab/>
      </w:r>
      <m:oMath>
        <m:sSub>
          <m:sSubPr>
            <m:ctrlPr>
              <w:rPr>
                <w:rFonts w:ascii="Cambria Math" w:hAnsi="Cambria Math"/>
                <w:i/>
              </w:rPr>
            </m:ctrlPr>
          </m:sSubPr>
          <m:e>
            <m:r>
              <w:rPr>
                <w:rFonts w:ascii="Cambria Math" w:hAnsi="Cambria Math"/>
              </w:rPr>
              <m:t>m</m:t>
            </m:r>
          </m:e>
          <m:sub>
            <m:r>
              <w:rPr>
                <w:rFonts w:ascii="Cambria Math" w:hAnsi="Cambria Math"/>
              </w:rPr>
              <m:t>t</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m:t>
                    </m:r>
                  </m:e>
                </m:acc>
              </m:e>
            </m:d>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r>
          <w:rPr>
            <w:rFonts w:ascii="Cambria Math" w:eastAsiaTheme="minorEastAsia" w:hAnsi="Cambria Math"/>
          </w:rPr>
          <m:t>g=0</m:t>
        </m:r>
      </m:oMath>
    </w:p>
    <w:p w:rsidR="00FF3A1C" w:rsidRPr="00196FC4" w:rsidRDefault="00A57A26" w:rsidP="00FF3A1C">
      <w:pPr>
        <w:rPr>
          <w:rFonts w:eastAsiaTheme="minorEastAsia"/>
        </w:rPr>
      </w:pPr>
      <w:r>
        <w:rPr>
          <w:rFonts w:eastAsiaTheme="minorEastAsia"/>
        </w:rPr>
        <w:t xml:space="preserve">Beam DOF: </w:t>
      </w:r>
      <w:r>
        <w:rPr>
          <w:rFonts w:eastAsiaTheme="minorEastAsia"/>
        </w:rPr>
        <w:tab/>
      </w:r>
      <m:oMath>
        <m:acc>
          <m:accPr>
            <m:chr m:val="̃"/>
            <m:ctrlPr>
              <w:rPr>
                <w:rFonts w:ascii="Cambria Math" w:hAnsi="Cambria Math"/>
                <w:i/>
              </w:rPr>
            </m:ctrlPr>
          </m:accPr>
          <m:e>
            <m:r>
              <w:rPr>
                <w:rFonts w:ascii="Cambria Math" w:hAnsi="Cambria Math"/>
              </w:rPr>
              <m:t>m</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c</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k</m:t>
            </m:r>
          </m:e>
        </m:acc>
        <m:sSub>
          <m:sSubPr>
            <m:ctrlPr>
              <w:rPr>
                <w:rFonts w:ascii="Cambria Math" w:hAnsi="Cambria Math"/>
                <w:i/>
              </w:rPr>
            </m:ctrlPr>
          </m:sSubPr>
          <m:e>
            <m:r>
              <w:rPr>
                <w:rFonts w:ascii="Cambria Math" w:hAnsi="Cambria Math"/>
              </w:rPr>
              <m:t>z</m:t>
            </m:r>
          </m:e>
          <m:sub>
            <m:r>
              <w:rPr>
                <w:rFonts w:ascii="Cambria Math" w:hAnsi="Cambria Math"/>
              </w:rPr>
              <m:t>b</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m:t>
                    </m:r>
                  </m:e>
                </m:acc>
              </m:e>
            </m:d>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r>
          <w:rPr>
            <w:rFonts w:ascii="Cambria Math" w:hAnsi="Cambria Math"/>
          </w:rPr>
          <m:t>=0</m:t>
        </m:r>
      </m:oMath>
    </w:p>
    <w:p w:rsidR="00FF3A1C" w:rsidRDefault="00FF3A1C" w:rsidP="00FF3A1C">
      <w:pPr>
        <w:pStyle w:val="Heading5"/>
        <w:rPr>
          <w:rFonts w:eastAsiaTheme="minorEastAsia"/>
        </w:rPr>
      </w:pPr>
      <w:r>
        <w:rPr>
          <w:rFonts w:eastAsiaTheme="minorEastAsia"/>
        </w:rPr>
        <w:t xml:space="preserve">State </w:t>
      </w:r>
      <w:r w:rsidR="006251EF">
        <w:rPr>
          <w:rFonts w:eastAsiaTheme="minorEastAsia"/>
        </w:rPr>
        <w:t>Space</w:t>
      </w:r>
    </w:p>
    <w:p w:rsidR="00A57A26" w:rsidRPr="00A57A26" w:rsidRDefault="00A57A26" w:rsidP="00A57A26">
      <w:r>
        <w:t>The states of this system may therefore be defined as follows:</w:t>
      </w:r>
    </w:p>
    <w:p w:rsidR="00FF3A1C" w:rsidRDefault="00743482" w:rsidP="00FF3A1C">
      <w:pPr>
        <w:jc w:val="center"/>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oMath>
      <w:r w:rsidR="00FF3A1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b</m:t>
            </m:r>
          </m:sub>
        </m:sSub>
      </m:oMath>
      <w:r w:rsidR="00FF3A1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t</m:t>
            </m:r>
          </m:sub>
        </m:sSub>
      </m:oMath>
      <w:r w:rsidR="00FF3A1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t</m:t>
            </m:r>
          </m:sub>
        </m:sSub>
      </m:oMath>
    </w:p>
    <w:p w:rsidR="00A57A26" w:rsidRPr="00A57A26" w:rsidRDefault="00A57A26" w:rsidP="00A57A26">
      <w:r>
        <w:t xml:space="preserve">The profile elevation and velocity are assigned to matrix </w:t>
      </w:r>
      <w:r>
        <w:rPr>
          <w:i/>
        </w:rPr>
        <w:t>u</w:t>
      </w:r>
      <w:r>
        <w:t>.</w:t>
      </w:r>
    </w:p>
    <w:p w:rsidR="00FF3A1C" w:rsidRDefault="00743482" w:rsidP="00FF3A1C">
      <w:pPr>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acc>
          <m:accPr>
            <m:chr m:val="̇"/>
            <m:ctrlPr>
              <w:rPr>
                <w:rFonts w:ascii="Cambria Math" w:hAnsi="Cambria Math"/>
                <w:i/>
              </w:rPr>
            </m:ctrlPr>
          </m:accPr>
          <m:e>
            <m:r>
              <w:rPr>
                <w:rFonts w:ascii="Cambria Math" w:hAnsi="Cambria Math"/>
              </w:rPr>
              <m:t>∆</m:t>
            </m:r>
          </m:e>
        </m:acc>
      </m:oMath>
      <w:r w:rsidR="00FF3A1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r>
          <w:rPr>
            <w:rFonts w:ascii="Cambria Math" w:eastAsiaTheme="minorEastAsia" w:hAnsi="Cambria Math"/>
          </w:rPr>
          <m:t>=∆</m:t>
        </m:r>
      </m:oMath>
    </w:p>
    <w:p w:rsidR="00A57A26" w:rsidRPr="00A57A26" w:rsidRDefault="00A57A26" w:rsidP="00A57A26">
      <w:r>
        <w:t>The equations of motion are reorganized in terms of the defined states as follows.</w:t>
      </w:r>
    </w:p>
    <w:p w:rsidR="00FF3A1C" w:rsidRDefault="00FF3A1C" w:rsidP="00FF3A1C">
      <w:pPr>
        <w:jc w:val="center"/>
        <w:rPr>
          <w:rFonts w:eastAsiaTheme="minorEastAsia"/>
        </w:rPr>
      </w:pPr>
      <m:oMath>
        <m:r>
          <w:rPr>
            <w:rFonts w:ascii="Cambria Math" w:hAnsi="Cambria Math"/>
          </w:rPr>
          <m:t>Z=</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3</m:t>
                            </m:r>
                          </m:sub>
                        </m:sSub>
                      </m:e>
                    </m:mr>
                    <m:mr>
                      <m:e>
                        <m:sSub>
                          <m:sSubPr>
                            <m:ctrlPr>
                              <w:rPr>
                                <w:rFonts w:ascii="Cambria Math" w:hAnsi="Cambria Math"/>
                                <w:i/>
                              </w:rPr>
                            </m:ctrlPr>
                          </m:sSubPr>
                          <m:e>
                            <m:r>
                              <w:rPr>
                                <w:rFonts w:ascii="Cambria Math" w:hAnsi="Cambria Math"/>
                              </w:rPr>
                              <m:t>z</m:t>
                            </m:r>
                          </m:e>
                          <m:sub>
                            <m:r>
                              <w:rPr>
                                <w:rFonts w:ascii="Cambria Math" w:hAnsi="Cambria Math"/>
                              </w:rPr>
                              <m:t>4</m:t>
                            </m:r>
                          </m:sub>
                        </m:sSub>
                      </m:e>
                    </m:mr>
                  </m:m>
                </m:e>
              </m:mr>
            </m:m>
          </m:e>
        </m:d>
      </m:oMath>
      <w:r>
        <w:rPr>
          <w:rFonts w:eastAsiaTheme="minorEastAsia"/>
        </w:rPr>
        <w:t>;</w:t>
      </w:r>
      <m:oMath>
        <m:r>
          <w:rPr>
            <w:rFonts w:ascii="Cambria Math" w:hAnsi="Cambria Math"/>
          </w:rPr>
          <m:t xml:space="preserve"> </m:t>
        </m:r>
        <m:acc>
          <m:accPr>
            <m:chr m:val="̇"/>
            <m:ctrlPr>
              <w:rPr>
                <w:rFonts w:ascii="Cambria Math" w:hAnsi="Cambria Math"/>
                <w:i/>
              </w:rPr>
            </m:ctrlPr>
          </m:accPr>
          <m:e>
            <m:r>
              <w:rPr>
                <w:rFonts w:ascii="Cambria Math" w:hAnsi="Cambria Math"/>
              </w:rPr>
              <m:t>Z</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1</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3</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4</m:t>
                            </m:r>
                          </m:sub>
                        </m:sSub>
                      </m:e>
                    </m:mr>
                  </m:m>
                </m:e>
              </m:mr>
            </m:m>
          </m:e>
        </m:d>
      </m:oMath>
    </w:p>
    <w:p w:rsidR="00FF3A1C" w:rsidRPr="00F83F25" w:rsidRDefault="00743482" w:rsidP="00FF3A1C">
      <w:pPr>
        <w:rPr>
          <w:rFonts w:eastAsiaTheme="minorEastAsia"/>
        </w:rPr>
      </w:pPr>
      <m:oMathPara>
        <m:oMath>
          <m:acc>
            <m:accPr>
              <m:chr m:val="̇"/>
              <m:ctrlPr>
                <w:rPr>
                  <w:rFonts w:ascii="Cambria Math" w:hAnsi="Cambria Math"/>
                  <w:i/>
                </w:rPr>
              </m:ctrlPr>
            </m:accPr>
            <m:e>
              <m:r>
                <w:rPr>
                  <w:rFonts w:ascii="Cambria Math" w:hAnsi="Cambria Math"/>
                </w:rPr>
                <m:t>Z</m:t>
              </m:r>
            </m:e>
          </m:acc>
          <m:r>
            <w:rPr>
              <w:rFonts w:ascii="Cambria Math" w:hAnsi="Cambria Math"/>
            </w:rPr>
            <m:t>=AZ+BU+F</m:t>
          </m:r>
        </m:oMath>
      </m:oMathPara>
    </w:p>
    <w:p w:rsidR="00FF3A1C" w:rsidRPr="00D22EF9" w:rsidRDefault="00FF3A1C" w:rsidP="00FF3A1C">
      <w:pPr>
        <w:rPr>
          <w:rFonts w:eastAsiaTheme="minorEastAsia"/>
        </w:rPr>
      </w:pPr>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r>
                      <w:rPr>
                        <w:rFonts w:ascii="Cambria Math" w:eastAsiaTheme="minorEastAsia" w:hAnsi="Cambria Math"/>
                      </w:rPr>
                      <m:t>-</m:t>
                    </m:r>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p w:rsidR="00FF3A1C" w:rsidRPr="00D22EF9" w:rsidRDefault="00FF3A1C" w:rsidP="00FF3A1C">
      <w:pPr>
        <w:rPr>
          <w:rFonts w:eastAsiaTheme="minorEastAsia"/>
        </w:rPr>
      </w:pPr>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p w:rsidR="00FF3A1C" w:rsidRPr="003A5A8A" w:rsidRDefault="00FF3A1C" w:rsidP="00FF3A1C">
      <w:pPr>
        <w:rPr>
          <w:rFonts w:eastAsiaTheme="minorEastAsia"/>
        </w:rPr>
      </w:pPr>
      <m:oMathPara>
        <m:oMath>
          <m:r>
            <w:rPr>
              <w:rFonts w:ascii="Cambria Math" w:eastAsiaTheme="minorEastAsia" w:hAnsi="Cambria Math"/>
            </w:rPr>
            <w:lastRenderedPageBreak/>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p w:rsidR="00A57A26" w:rsidRPr="00A57A26" w:rsidRDefault="00A57A26" w:rsidP="00A57A26">
      <w:r>
        <w:t>When the vehicle is off the bridge, the bridge experience</w:t>
      </w:r>
      <w:r w:rsidR="00C6496D">
        <w:t>s</w:t>
      </w:r>
      <w:r>
        <w:t xml:space="preserve"> free vibration </w:t>
      </w:r>
      <w:r w:rsidR="00C6496D">
        <w:t>and</w:t>
      </w:r>
      <w:r>
        <w:t xml:space="preserve"> the vehicle’s motion is independent of the bridge motion. The state-space matrices for this condition are provided as follows.</w:t>
      </w:r>
    </w:p>
    <w:p w:rsidR="00FF3A1C" w:rsidRPr="00D22EF9" w:rsidRDefault="00FF3A1C" w:rsidP="00FF3A1C">
      <w:pPr>
        <w:rPr>
          <w:rFonts w:eastAsiaTheme="minorEastAsia"/>
        </w:rPr>
      </w:pPr>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p w:rsidR="00FF3A1C" w:rsidRPr="00D22EF9" w:rsidRDefault="00FF3A1C" w:rsidP="00FF3A1C">
      <w:pPr>
        <w:rPr>
          <w:rFonts w:eastAsiaTheme="minorEastAsia"/>
        </w:rPr>
      </w:pPr>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p w:rsidR="00FF3A1C" w:rsidRPr="003A5A8A" w:rsidRDefault="00FF3A1C" w:rsidP="00FF3A1C">
      <w:pPr>
        <w:rPr>
          <w:rFonts w:eastAsiaTheme="minorEastAsia"/>
        </w:rPr>
      </w:pPr>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p w:rsidR="00391015" w:rsidRDefault="00391015" w:rsidP="00391015">
      <w:pPr>
        <w:pStyle w:val="Heading3"/>
      </w:pPr>
      <w:bookmarkStart w:id="32" w:name="_Toc536017965"/>
      <w:r>
        <w:t>Implementation</w:t>
      </w:r>
      <w:bookmarkEnd w:id="32"/>
    </w:p>
    <w:p w:rsidR="00F20819" w:rsidRDefault="00F20819" w:rsidP="00967B9D">
      <w:r>
        <w:t xml:space="preserve">The first step in determining the appropriate parameters for defining </w:t>
      </w:r>
      <w:r w:rsidR="001C4A01">
        <w:t>the</w:t>
      </w:r>
      <w:r>
        <w:t xml:space="preserve"> state-space model is </w:t>
      </w:r>
      <w:r w:rsidR="001C4A01">
        <w:t>to define a beam that can approximate</w:t>
      </w:r>
      <w:r w:rsidR="008C78FF">
        <w:t xml:space="preserve"> bridge response due to a vehicle traveling along specified path of travel. The distributed stiffness (EI) can be approximated by first determining the </w:t>
      </w:r>
      <w:r w:rsidR="00B35392">
        <w:t>stiffness</w:t>
      </w:r>
      <w:r w:rsidR="008C78FF">
        <w:t xml:space="preserve"> of the bridge to a point load at midspan</w:t>
      </w:r>
      <w:r w:rsidR="00C24BD9">
        <w:t xml:space="preserve"> along the path of travel</w:t>
      </w:r>
      <w:r w:rsidR="00B35392">
        <w:t xml:space="preserve">. This stiffness value </w:t>
      </w:r>
      <w:r w:rsidR="007F10ED">
        <w:t>(</w:t>
      </w:r>
      <w:proofErr w:type="spellStart"/>
      <w:r w:rsidR="007F10ED">
        <w:t>K</w:t>
      </w:r>
      <w:r w:rsidR="007F10ED" w:rsidRPr="007F10ED">
        <w:rPr>
          <w:vertAlign w:val="subscript"/>
        </w:rPr>
        <w:t>mid</w:t>
      </w:r>
      <w:proofErr w:type="spellEnd"/>
      <w:r w:rsidR="007F10ED">
        <w:t xml:space="preserve">) </w:t>
      </w:r>
      <w:r w:rsidR="00B35392">
        <w:t xml:space="preserve">may be </w:t>
      </w:r>
      <w:r w:rsidR="00391015">
        <w:t>determined</w:t>
      </w:r>
      <w:r w:rsidR="00B35392">
        <w:t xml:space="preserve"> experimentally or with a refined FE model.</w:t>
      </w:r>
      <w:r w:rsidR="002E15BF">
        <w:t xml:space="preserve"> </w:t>
      </w:r>
      <w:r w:rsidR="00B35392">
        <w:t xml:space="preserve">The appropriate EI value is subsequently calculated </w:t>
      </w:r>
      <w:r w:rsidR="002E15BF">
        <w:t>using the Mechanics of Materials solutions for midspan displacement</w:t>
      </w:r>
      <w:r w:rsidR="00B35392">
        <w:t xml:space="preserve">. </w:t>
      </w:r>
      <w:r w:rsidR="00C24BD9">
        <w:t>Stiffness is assumed to be uniformly distribute</w:t>
      </w:r>
      <w:r w:rsidR="007F10ED">
        <w:t>d</w:t>
      </w:r>
      <w:r w:rsidR="00C24BD9">
        <w:t xml:space="preserve"> (i.e. EI is constant along the length of the beam</w:t>
      </w:r>
      <w:r w:rsidR="00936250">
        <w:t>)</w:t>
      </w:r>
      <w:r w:rsidR="00C24BD9">
        <w:t xml:space="preserve">. </w:t>
      </w:r>
      <w:r w:rsidR="008C78FF">
        <w:t xml:space="preserve">The following equations describe that calculation for single-span and two-span models. </w:t>
      </w: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5FAA" w:rsidTr="003252B6">
        <w:trPr>
          <w:trHeight w:val="720"/>
          <w:jc w:val="center"/>
        </w:trPr>
        <w:tc>
          <w:tcPr>
            <w:tcW w:w="7776" w:type="dxa"/>
            <w:vAlign w:val="center"/>
          </w:tcPr>
          <w:p w:rsidR="00A55FAA" w:rsidRPr="007F10ED" w:rsidRDefault="00A55FAA" w:rsidP="003252B6">
            <w:pPr>
              <w:pStyle w:val="squish"/>
              <w:jc w:val="center"/>
            </w:pPr>
            <w:r>
              <w:rPr>
                <w:rFonts w:eastAsiaTheme="minorEastAsia"/>
              </w:rPr>
              <w:lastRenderedPageBreak/>
              <w:t xml:space="preserve">Single Span:  </w:t>
            </w:r>
            <m:oMath>
              <m:r>
                <w:rPr>
                  <w:rFonts w:ascii="Cambria Math" w:hAnsi="Cambria Math"/>
                </w:rPr>
                <m:t xml:space="preserve">EI= </m:t>
              </m:r>
              <m:sSub>
                <m:sSubPr>
                  <m:ctrlPr>
                    <w:rPr>
                      <w:rFonts w:ascii="Cambria Math" w:hAnsi="Cambria Math"/>
                      <w:i/>
                    </w:rPr>
                  </m:ctrlPr>
                </m:sSubPr>
                <m:e>
                  <m:r>
                    <w:rPr>
                      <w:rFonts w:ascii="Cambria Math" w:hAnsi="Cambria Math"/>
                    </w:rPr>
                    <m:t>K</m:t>
                  </m:r>
                </m:e>
                <m:sub>
                  <m:r>
                    <w:rPr>
                      <w:rFonts w:ascii="Cambria Math" w:hAnsi="Cambria Math"/>
                    </w:rPr>
                    <m:t>mid</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m:t>
                  </m:r>
                </m:den>
              </m:f>
            </m:oMath>
          </w:p>
        </w:tc>
        <w:tc>
          <w:tcPr>
            <w:tcW w:w="864" w:type="dxa"/>
            <w:vAlign w:val="center"/>
          </w:tcPr>
          <w:p w:rsidR="00A55FAA" w:rsidRPr="00BD6DB7" w:rsidRDefault="00A55FAA" w:rsidP="003252B6">
            <w:pPr>
              <w:pStyle w:val="EquationCaptions"/>
            </w:pPr>
            <w:r>
              <w:t>(</w:t>
            </w:r>
            <w:r w:rsidR="00632D06">
              <w:rPr>
                <w:noProof/>
              </w:rPr>
              <w:fldChar w:fldCharType="begin"/>
            </w:r>
            <w:r w:rsidR="00632D06">
              <w:rPr>
                <w:noProof/>
              </w:rPr>
              <w:instrText xml:space="preserve"> SEQ Equation \* ARABIC </w:instrText>
            </w:r>
            <w:r w:rsidR="00632D06">
              <w:rPr>
                <w:noProof/>
              </w:rPr>
              <w:fldChar w:fldCharType="separate"/>
            </w:r>
            <w:r w:rsidR="003252B6">
              <w:rPr>
                <w:noProof/>
              </w:rPr>
              <w:t>7</w:t>
            </w:r>
            <w:r w:rsidR="00632D06">
              <w:rPr>
                <w:noProof/>
              </w:rPr>
              <w:fldChar w:fldCharType="end"/>
            </w:r>
            <w:r w:rsidR="003252B6">
              <w:t>)</w:t>
            </w:r>
          </w:p>
        </w:tc>
      </w:tr>
      <w:tr w:rsidR="00A55FAA" w:rsidTr="003252B6">
        <w:trPr>
          <w:trHeight w:val="720"/>
          <w:jc w:val="center"/>
        </w:trPr>
        <w:tc>
          <w:tcPr>
            <w:tcW w:w="7776" w:type="dxa"/>
            <w:vAlign w:val="center"/>
          </w:tcPr>
          <w:p w:rsidR="00A55FAA" w:rsidRPr="007F10ED" w:rsidRDefault="00A55FAA" w:rsidP="003252B6">
            <w:pPr>
              <w:pStyle w:val="squish"/>
              <w:jc w:val="center"/>
              <w:rPr>
                <w:rFonts w:ascii="Calibri" w:eastAsia="Calibri" w:hAnsi="Calibri" w:cs="Times New Roman"/>
              </w:rPr>
            </w:pPr>
            <w:r>
              <w:rPr>
                <w:rFonts w:ascii="Calibri" w:eastAsia="Calibri" w:hAnsi="Calibri" w:cs="Times New Roman"/>
              </w:rPr>
              <w:t xml:space="preserve">Two-Span:  </w:t>
            </w:r>
            <m:oMath>
              <m:r>
                <w:rPr>
                  <w:rFonts w:ascii="Cambria Math" w:hAnsi="Cambria Math"/>
                </w:rPr>
                <m:t xml:space="preserve">EI= </m:t>
              </m:r>
              <m:sSub>
                <m:sSubPr>
                  <m:ctrlPr>
                    <w:rPr>
                      <w:rFonts w:ascii="Cambria Math" w:hAnsi="Cambria Math"/>
                      <w:i/>
                    </w:rPr>
                  </m:ctrlPr>
                </m:sSubPr>
                <m:e>
                  <m:r>
                    <w:rPr>
                      <w:rFonts w:ascii="Cambria Math" w:hAnsi="Cambria Math"/>
                    </w:rPr>
                    <m:t>K</m:t>
                  </m:r>
                </m:e>
                <m:sub>
                  <m:r>
                    <w:rPr>
                      <w:rFonts w:ascii="Cambria Math" w:hAnsi="Cambria Math"/>
                    </w:rPr>
                    <m:t>mid</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3</m:t>
                      </m:r>
                    </m:sup>
                  </m:sSup>
                </m:num>
                <m:den>
                  <m:sSup>
                    <m:sSupPr>
                      <m:ctrlPr>
                        <w:rPr>
                          <w:rFonts w:ascii="Cambria Math" w:hAnsi="Cambria Math"/>
                          <w:i/>
                        </w:rPr>
                      </m:ctrlPr>
                    </m:sSupPr>
                    <m:e>
                      <m:r>
                        <w:rPr>
                          <w:rFonts w:ascii="Cambria Math" w:hAnsi="Cambria Math"/>
                        </w:rPr>
                        <m:t>π</m:t>
                      </m:r>
                    </m:e>
                    <m:sup>
                      <m:r>
                        <w:rPr>
                          <w:rFonts w:ascii="Cambria Math" w:hAnsi="Cambria Math"/>
                        </w:rPr>
                        <m:t>2</m:t>
                      </m:r>
                    </m:sup>
                  </m:sSup>
                </m:den>
              </m:f>
            </m:oMath>
          </w:p>
        </w:tc>
        <w:tc>
          <w:tcPr>
            <w:tcW w:w="864" w:type="dxa"/>
            <w:vAlign w:val="center"/>
          </w:tcPr>
          <w:p w:rsidR="00A55FAA" w:rsidRPr="00BD6DB7" w:rsidRDefault="00A55FAA" w:rsidP="003252B6">
            <w:pPr>
              <w:pStyle w:val="EquationCaptions"/>
              <w:rPr>
                <w:rFonts w:ascii="Calibri" w:eastAsia="Calibri" w:hAnsi="Calibri" w:cs="Times New Roman"/>
              </w:rPr>
            </w:pPr>
            <w:r w:rsidRPr="00BD6DB7">
              <w:rPr>
                <w:rFonts w:ascii="Calibri" w:eastAsia="Calibri" w:hAnsi="Calibri" w:cs="Times New Roman"/>
              </w:rPr>
              <w:t>(</w:t>
            </w:r>
            <w:r w:rsidR="00632D06">
              <w:rPr>
                <w:noProof/>
              </w:rPr>
              <w:fldChar w:fldCharType="begin"/>
            </w:r>
            <w:r w:rsidR="00632D06">
              <w:rPr>
                <w:noProof/>
              </w:rPr>
              <w:instrText xml:space="preserve"> SEQ Equation \* ARABIC </w:instrText>
            </w:r>
            <w:r w:rsidR="00632D06">
              <w:rPr>
                <w:noProof/>
              </w:rPr>
              <w:fldChar w:fldCharType="separate"/>
            </w:r>
            <w:r w:rsidR="003252B6">
              <w:rPr>
                <w:noProof/>
              </w:rPr>
              <w:t>8</w:t>
            </w:r>
            <w:r w:rsidR="00632D06">
              <w:rPr>
                <w:noProof/>
              </w:rPr>
              <w:fldChar w:fldCharType="end"/>
            </w:r>
            <w:r w:rsidR="003252B6">
              <w:t>)</w:t>
            </w:r>
          </w:p>
        </w:tc>
      </w:tr>
    </w:tbl>
    <w:p w:rsidR="004E3930" w:rsidRDefault="00B35392" w:rsidP="00967B9D">
      <w:pPr>
        <w:rPr>
          <w:rFonts w:eastAsiaTheme="minorEastAsia"/>
        </w:rPr>
      </w:pPr>
      <w:r>
        <w:rPr>
          <w:rFonts w:eastAsiaTheme="minorEastAsia"/>
        </w:rPr>
        <w:t xml:space="preserve">Once the distributed stiffness of the beam is determined, the distributed mass of the beam may be calculated such that the beam has a first-bending natural frequency equal to that of the bridge. </w:t>
      </w:r>
      <w:r w:rsidR="00C24BD9">
        <w:rPr>
          <w:rFonts w:eastAsiaTheme="minorEastAsia"/>
        </w:rPr>
        <w:t xml:space="preserve">Mass was assumed to be uniformly distributed along the length of the beam for the models presented herein. </w:t>
      </w:r>
      <w:r w:rsidR="00437B77">
        <w:rPr>
          <w:rFonts w:eastAsiaTheme="minorEastAsia"/>
        </w:rPr>
        <w:t xml:space="preserve">The </w:t>
      </w:r>
      <w:r w:rsidR="004E3930">
        <w:rPr>
          <w:rFonts w:eastAsiaTheme="minorEastAsia"/>
        </w:rPr>
        <w:t>total bridge mass</w:t>
      </w:r>
      <w:r w:rsidR="002E15BF">
        <w:rPr>
          <w:rFonts w:eastAsiaTheme="minorEastAsia"/>
        </w:rPr>
        <w:t xml:space="preserve"> may therefore be </w:t>
      </w:r>
      <w:r w:rsidR="004E3930">
        <w:rPr>
          <w:rFonts w:eastAsiaTheme="minorEastAsia"/>
        </w:rPr>
        <w:t>calculated</w:t>
      </w:r>
      <w:r w:rsidR="002E15BF">
        <w:rPr>
          <w:rFonts w:eastAsiaTheme="minorEastAsia"/>
        </w:rPr>
        <w:t xml:space="preserve"> with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4E3930" w:rsidTr="003252B6">
        <w:trPr>
          <w:trHeight w:val="720"/>
        </w:trPr>
        <w:tc>
          <w:tcPr>
            <w:tcW w:w="7776" w:type="dxa"/>
            <w:vAlign w:val="center"/>
          </w:tcPr>
          <w:p w:rsidR="004E3930" w:rsidRPr="004E3930" w:rsidRDefault="004E3930" w:rsidP="004E3930">
            <w:pPr>
              <w:jc w:val="center"/>
            </w:pPr>
            <m:oMathPara>
              <m:oMathParaPr>
                <m:jc m:val="center"/>
              </m:oMathParaPr>
              <m:oMath>
                <m:r>
                  <w:rPr>
                    <w:rFonts w:ascii="Cambria Math" w:hAnsi="Cambria Math"/>
                  </w:rPr>
                  <m:t>mass</m:t>
                </m:r>
                <m:r>
                  <m:rPr>
                    <m:sty m:val="p"/>
                  </m:rPr>
                  <w:rPr>
                    <w:rFonts w:ascii="Cambria Math" w:hAnsi="Cambria Math"/>
                  </w:rPr>
                  <m:t>=</m:t>
                </m:r>
                <m:f>
                  <m:fPr>
                    <m:ctrlPr>
                      <w:rPr>
                        <w:rFonts w:ascii="Cambria Math" w:hAnsi="Cambria Math"/>
                      </w:rPr>
                    </m:ctrlPr>
                  </m:fPr>
                  <m:num>
                    <m:r>
                      <w:rPr>
                        <w:rFonts w:ascii="Cambria Math" w:hAnsi="Cambria Math"/>
                      </w:rPr>
                      <m:t>EI</m:t>
                    </m:r>
                    <m:sSup>
                      <m:sSupPr>
                        <m:ctrlPr>
                          <w:rPr>
                            <w:rFonts w:ascii="Cambria Math" w:hAnsi="Cambria Math"/>
                          </w:rPr>
                        </m:ctrlPr>
                      </m:sSupPr>
                      <m:e>
                        <m:r>
                          <w:rPr>
                            <w:rFonts w:ascii="Cambria Math" w:hAnsi="Cambria Math"/>
                          </w:rPr>
                          <m:t>π</m:t>
                        </m:r>
                      </m:e>
                      <m:sup>
                        <m:r>
                          <m:rPr>
                            <m:sty m:val="p"/>
                          </m:rPr>
                          <w:rPr>
                            <w:rFonts w:ascii="Cambria Math" w:hAnsi="Cambria Math"/>
                          </w:rPr>
                          <m:t>2</m:t>
                        </m:r>
                      </m:sup>
                    </m:sSup>
                  </m:num>
                  <m:den>
                    <m:r>
                      <m:rPr>
                        <m:sty m:val="p"/>
                      </m:rPr>
                      <w:rPr>
                        <w:rFonts w:ascii="Cambria Math" w:hAnsi="Cambria Math"/>
                      </w:rPr>
                      <m:t>4</m:t>
                    </m:r>
                    <m:sSup>
                      <m:sSupPr>
                        <m:ctrlPr>
                          <w:rPr>
                            <w:rFonts w:ascii="Cambria Math" w:hAnsi="Cambria Math"/>
                          </w:rPr>
                        </m:ctrlPr>
                      </m:sSupPr>
                      <m:e>
                        <m:r>
                          <w:rPr>
                            <w:rFonts w:ascii="Cambria Math" w:hAnsi="Cambria Math"/>
                          </w:rPr>
                          <m:t>f</m:t>
                        </m:r>
                      </m:e>
                      <m:sup>
                        <m:r>
                          <m:rPr>
                            <m:sty m:val="p"/>
                          </m:rPr>
                          <w:rPr>
                            <w:rFonts w:ascii="Cambria Math" w:hAnsi="Cambria Math"/>
                          </w:rPr>
                          <m:t>2</m:t>
                        </m:r>
                      </m:sup>
                    </m:sSup>
                    <m:sSup>
                      <m:sSupPr>
                        <m:ctrlPr>
                          <w:rPr>
                            <w:rFonts w:ascii="Cambria Math" w:hAnsi="Cambria Math"/>
                          </w:rPr>
                        </m:ctrlPr>
                      </m:sSupPr>
                      <m:e>
                        <m:r>
                          <w:rPr>
                            <w:rFonts w:ascii="Cambria Math" w:hAnsi="Cambria Math"/>
                          </w:rPr>
                          <m:t>L</m:t>
                        </m:r>
                      </m:e>
                      <m:sup>
                        <m:r>
                          <w:rPr>
                            <w:rFonts w:ascii="Cambria Math" w:hAnsi="Cambria Math"/>
                          </w:rPr>
                          <m:t>3</m:t>
                        </m:r>
                      </m:sup>
                    </m:sSup>
                  </m:den>
                </m:f>
              </m:oMath>
            </m:oMathPara>
          </w:p>
        </w:tc>
        <w:tc>
          <w:tcPr>
            <w:tcW w:w="864" w:type="dxa"/>
            <w:vAlign w:val="center"/>
          </w:tcPr>
          <w:p w:rsidR="004E3930" w:rsidRPr="00BD6DB7" w:rsidRDefault="004E3930" w:rsidP="003252B6">
            <w:pPr>
              <w:pStyle w:val="EquationCaptions"/>
            </w:pPr>
            <w:r>
              <w:t>(</w:t>
            </w:r>
            <w:r w:rsidR="00632D06">
              <w:rPr>
                <w:noProof/>
              </w:rPr>
              <w:fldChar w:fldCharType="begin"/>
            </w:r>
            <w:r w:rsidR="00632D06">
              <w:rPr>
                <w:noProof/>
              </w:rPr>
              <w:instrText xml:space="preserve"> SEQ Equation \* ARABIC </w:instrText>
            </w:r>
            <w:r w:rsidR="00632D06">
              <w:rPr>
                <w:noProof/>
              </w:rPr>
              <w:fldChar w:fldCharType="separate"/>
            </w:r>
            <w:r w:rsidR="003252B6">
              <w:rPr>
                <w:noProof/>
              </w:rPr>
              <w:t>9</w:t>
            </w:r>
            <w:r w:rsidR="00632D06">
              <w:rPr>
                <w:noProof/>
              </w:rPr>
              <w:fldChar w:fldCharType="end"/>
            </w:r>
            <w:r w:rsidR="003252B6">
              <w:t>)</w:t>
            </w:r>
          </w:p>
        </w:tc>
      </w:tr>
    </w:tbl>
    <w:p w:rsidR="003252B6" w:rsidRDefault="00B35392" w:rsidP="003252B6">
      <w:r>
        <w:rPr>
          <w:rFonts w:eastAsiaTheme="minorEastAsia"/>
        </w:rPr>
        <w:t xml:space="preserve">The vehicle is also reduced to a single degree-of-freedom based on known mass and natural frequency as described for FE simulations. </w:t>
      </w:r>
      <w:r w:rsidR="00391015">
        <w:rPr>
          <w:rFonts w:eastAsiaTheme="minorEastAsia"/>
        </w:rPr>
        <w:t xml:space="preserve">Conservative vehicles may be implemented that have mass equal to legal limits and suspension stiffness that results in a body-bounce natural frequency approximately 10% greater than the bridge natural frequency. </w:t>
      </w:r>
      <w:r w:rsidR="002E15BF">
        <w:rPr>
          <w:rFonts w:eastAsiaTheme="minorEastAsia"/>
        </w:rPr>
        <w:t>The suspension spring stiffness may be calculat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3252B6" w:rsidTr="003252B6">
        <w:trPr>
          <w:trHeight w:val="720"/>
        </w:trPr>
        <w:tc>
          <w:tcPr>
            <w:tcW w:w="7776" w:type="dxa"/>
            <w:vAlign w:val="center"/>
          </w:tcPr>
          <w:p w:rsidR="003252B6" w:rsidRPr="004E3930" w:rsidRDefault="00743482" w:rsidP="00FF3A1C">
            <w:pPr>
              <w:jc w:val="cente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veh</m:t>
                    </m:r>
                  </m:sub>
                </m:sSub>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2πf</m:t>
                        </m:r>
                      </m:e>
                    </m:d>
                  </m:e>
                  <m:sup>
                    <m:r>
                      <w:rPr>
                        <w:rFonts w:ascii="Cambria Math" w:eastAsiaTheme="minorEastAsia" w:hAnsi="Cambria Math"/>
                      </w:rPr>
                      <m:t>2</m:t>
                    </m:r>
                  </m:sup>
                </m:sSup>
                <m:r>
                  <w:rPr>
                    <w:rFonts w:ascii="Cambria Math" w:eastAsiaTheme="minorEastAsia" w:hAnsi="Cambria Math"/>
                  </w:rPr>
                  <m:t>*mass</m:t>
                </m:r>
              </m:oMath>
            </m:oMathPara>
          </w:p>
        </w:tc>
        <w:tc>
          <w:tcPr>
            <w:tcW w:w="864" w:type="dxa"/>
            <w:vAlign w:val="center"/>
          </w:tcPr>
          <w:p w:rsidR="003252B6" w:rsidRPr="003252B6" w:rsidRDefault="003252B6" w:rsidP="003252B6">
            <w:pPr>
              <w:pStyle w:val="EquationCaptions"/>
            </w:pPr>
            <w:r w:rsidRPr="003252B6">
              <w:t>(</w:t>
            </w:r>
            <w:r w:rsidR="00743482">
              <w:fldChar w:fldCharType="begin"/>
            </w:r>
            <w:r w:rsidR="00743482">
              <w:instrText xml:space="preserve"> SEQ Equation \* ARABIC </w:instrText>
            </w:r>
            <w:r w:rsidR="00743482">
              <w:fldChar w:fldCharType="separate"/>
            </w:r>
            <w:r w:rsidRPr="003252B6">
              <w:t>10</w:t>
            </w:r>
            <w:r w:rsidR="00743482">
              <w:fldChar w:fldCharType="end"/>
            </w:r>
            <w:r w:rsidRPr="003252B6">
              <w:t>)</w:t>
            </w:r>
          </w:p>
        </w:tc>
      </w:tr>
    </w:tbl>
    <w:p w:rsidR="00B35392" w:rsidRDefault="00B35392" w:rsidP="00967B9D">
      <w:pPr>
        <w:rPr>
          <w:rFonts w:eastAsiaTheme="minorEastAsia"/>
        </w:rPr>
      </w:pPr>
      <w:r>
        <w:rPr>
          <w:rFonts w:eastAsiaTheme="minorEastAsia"/>
        </w:rPr>
        <w:t xml:space="preserve">The profile should be measured and provided in the form of </w:t>
      </w:r>
      <w:r w:rsidR="00391015">
        <w:rPr>
          <w:rFonts w:eastAsiaTheme="minorEastAsia"/>
        </w:rPr>
        <w:t xml:space="preserve">sequential </w:t>
      </w:r>
      <w:r>
        <w:rPr>
          <w:rFonts w:eastAsiaTheme="minorEastAsia"/>
        </w:rPr>
        <w:t xml:space="preserve">distance and elevation measurements. </w:t>
      </w:r>
      <w:r w:rsidR="00391015">
        <w:rPr>
          <w:rFonts w:eastAsiaTheme="minorEastAsia"/>
        </w:rPr>
        <w:t xml:space="preserve">The distance values should be monotonically increasing. </w:t>
      </w:r>
    </w:p>
    <w:p w:rsidR="00C6496D" w:rsidRDefault="00A57A26" w:rsidP="00967B9D">
      <w:pPr>
        <w:rPr>
          <w:rFonts w:eastAsiaTheme="minorEastAsia"/>
        </w:rPr>
      </w:pPr>
      <w:r>
        <w:rPr>
          <w:rFonts w:eastAsiaTheme="minorEastAsia"/>
        </w:rPr>
        <w:t xml:space="preserve">With all parameter values obtained and assigned, the scenario may be simulated by stepping through </w:t>
      </w:r>
      <w:r w:rsidR="00C6496D">
        <w:rPr>
          <w:rFonts w:eastAsiaTheme="minorEastAsia"/>
        </w:rPr>
        <w:t xml:space="preserve">each time increment, solving each “state” in-turn. This is easily accomplished programmatically with a loop. </w:t>
      </w:r>
      <w:r w:rsidR="00FA2211">
        <w:rPr>
          <w:rFonts w:eastAsiaTheme="minorEastAsia"/>
        </w:rPr>
        <w:t xml:space="preserve">Full instruction on how to implement the state-space model is provided in the appendix and accompanying </w:t>
      </w:r>
      <w:r w:rsidR="00B76B18">
        <w:rPr>
          <w:rFonts w:eastAsiaTheme="minorEastAsia"/>
        </w:rPr>
        <w:t xml:space="preserve">computer </w:t>
      </w:r>
      <w:r w:rsidR="00FA2211">
        <w:rPr>
          <w:rFonts w:eastAsiaTheme="minorEastAsia"/>
        </w:rPr>
        <w:t>code is available upon request (if not already publicly available)</w:t>
      </w:r>
      <w:r w:rsidR="00B76B18">
        <w:rPr>
          <w:rFonts w:eastAsiaTheme="minorEastAsia"/>
        </w:rPr>
        <w:t xml:space="preserve">. </w:t>
      </w:r>
    </w:p>
    <w:p w:rsidR="00FA2211" w:rsidRDefault="00B76B18" w:rsidP="00967B9D">
      <w:pPr>
        <w:rPr>
          <w:rFonts w:eastAsiaTheme="minorEastAsia"/>
        </w:rPr>
      </w:pPr>
      <w:r>
        <w:rPr>
          <w:rFonts w:eastAsiaTheme="minorEastAsia"/>
        </w:rPr>
        <w:lastRenderedPageBreak/>
        <w:t>While the state</w:t>
      </w:r>
      <w:r w:rsidR="008D03E8">
        <w:rPr>
          <w:rFonts w:eastAsiaTheme="minorEastAsia"/>
        </w:rPr>
        <w:t>-</w:t>
      </w:r>
      <w:r>
        <w:rPr>
          <w:rFonts w:eastAsiaTheme="minorEastAsia"/>
        </w:rPr>
        <w:t xml:space="preserve">space model directly computes bridge displacement, the amplification (and other response quantities) is easily computed and is </w:t>
      </w:r>
      <w:r w:rsidR="008D03E8">
        <w:rPr>
          <w:rFonts w:eastAsiaTheme="minorEastAsia"/>
        </w:rPr>
        <w:t xml:space="preserve">the </w:t>
      </w:r>
      <w:r>
        <w:rPr>
          <w:rFonts w:eastAsiaTheme="minorEastAsia"/>
        </w:rPr>
        <w:t>quantity reported in many of the supporting figures. It became quickly evident that the error of these simplified models was mitigated by computing amplification rather than deflection. This is not surprising as it serves to re</w:t>
      </w:r>
      <w:r w:rsidR="008D03E8">
        <w:rPr>
          <w:rFonts w:eastAsiaTheme="minorEastAsia"/>
        </w:rPr>
        <w:t xml:space="preserve">duce the effect of bridge stiffness, a parameter which is represented in vastly different ways (3D element-level vs SDF). It should also be noted that structural responses </w:t>
      </w:r>
      <w:r w:rsidR="00C24BD9">
        <w:rPr>
          <w:rFonts w:eastAsiaTheme="minorEastAsia"/>
        </w:rPr>
        <w:t xml:space="preserve">(e.g. displacement) </w:t>
      </w:r>
      <w:r w:rsidR="008D03E8">
        <w:rPr>
          <w:rFonts w:eastAsiaTheme="minorEastAsia"/>
        </w:rPr>
        <w:t xml:space="preserve">should not be interpreted directly from these simplified models. </w:t>
      </w:r>
      <w:r w:rsidR="00F478B0">
        <w:rPr>
          <w:rFonts w:eastAsiaTheme="minorEastAsia"/>
        </w:rPr>
        <w:t xml:space="preserve">Rather these models </w:t>
      </w:r>
      <w:r w:rsidR="008D03E8">
        <w:rPr>
          <w:rFonts w:eastAsiaTheme="minorEastAsia"/>
        </w:rPr>
        <w:t>are intended to predict the amplification of responses</w:t>
      </w:r>
      <w:r w:rsidR="00F478B0">
        <w:rPr>
          <w:rFonts w:eastAsiaTheme="minorEastAsia"/>
        </w:rPr>
        <w:t xml:space="preserve">. </w:t>
      </w:r>
    </w:p>
    <w:p w:rsidR="00391015" w:rsidRDefault="00391015" w:rsidP="00391015">
      <w:pPr>
        <w:pStyle w:val="Heading3"/>
        <w:rPr>
          <w:rFonts w:eastAsiaTheme="minorEastAsia"/>
        </w:rPr>
      </w:pPr>
      <w:bookmarkStart w:id="33" w:name="_Toc536017966"/>
      <w:r>
        <w:rPr>
          <w:rFonts w:eastAsiaTheme="minorEastAsia"/>
        </w:rPr>
        <w:t>Validation</w:t>
      </w:r>
      <w:bookmarkEnd w:id="33"/>
    </w:p>
    <w:p w:rsidR="0085233C" w:rsidRDefault="00C24BD9" w:rsidP="00391015">
      <w:r>
        <w:t xml:space="preserve">The models previously described were implemented in MATLAB. The models were error screened by first comparing output to FE models of corresponding beams. </w:t>
      </w:r>
      <w:r w:rsidR="0085233C">
        <w:t>Simulations were performed for which a single sprung mass traversed the beams at 720 in/sec over an artificial profile created using ISO 8608 methods. Specific details regarding these simulations are provided in the appendix.</w:t>
      </w:r>
    </w:p>
    <w:p w:rsidR="00632D06" w:rsidRDefault="0085233C" w:rsidP="00391015">
      <w:r>
        <w:t>Comparison of FEM results to state-space model results are provided by the following plots.</w:t>
      </w:r>
      <w:r>
        <w:rPr>
          <w:noProof/>
        </w:rPr>
        <w:t xml:space="preserve"> </w:t>
      </w:r>
      <w:r w:rsidR="00BB19CD">
        <w:t xml:space="preserve">Some error was expected (and observed) because the state-space models are still an approximate representation of beam behavior. That error was more pronounced for models of two-span continuous beams. </w:t>
      </w:r>
    </w:p>
    <w:p w:rsidR="00632D06" w:rsidRDefault="00632D06" w:rsidP="00632D06">
      <w:pPr>
        <w:jc w:val="center"/>
      </w:pPr>
      <w:r>
        <w:rPr>
          <w:noProof/>
        </w:rPr>
        <w:lastRenderedPageBreak/>
        <w:drawing>
          <wp:inline distT="0" distB="0" distL="0" distR="0" wp14:anchorId="771C39E7" wp14:editId="10E65838">
            <wp:extent cx="4572000" cy="2286000"/>
            <wp:effectExtent l="0" t="0" r="0" b="0"/>
            <wp:docPr id="85" name="Chart 85">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rsidR="00632D06" w:rsidRDefault="00632D06" w:rsidP="00632D06">
      <w:pPr>
        <w:jc w:val="center"/>
      </w:pPr>
      <w:r>
        <w:rPr>
          <w:noProof/>
        </w:rPr>
        <w:drawing>
          <wp:inline distT="0" distB="0" distL="0" distR="0" wp14:anchorId="13089A4B" wp14:editId="34380A7F">
            <wp:extent cx="4572000" cy="2286000"/>
            <wp:effectExtent l="0" t="0" r="0" b="0"/>
            <wp:docPr id="87" name="Chart 87">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rsidR="00FC3EEC" w:rsidRDefault="00631F33" w:rsidP="00FC3EEC">
      <w:r>
        <w:t xml:space="preserve">The disagreement evident in the </w:t>
      </w:r>
      <w:r w:rsidR="00FC3EEC">
        <w:t>preceding</w:t>
      </w:r>
      <w:r>
        <w:t xml:space="preserve"> plots may be contributed to </w:t>
      </w:r>
      <w:r w:rsidR="00DF0C77">
        <w:t>the</w:t>
      </w:r>
      <w:r>
        <w:t xml:space="preserve"> </w:t>
      </w:r>
      <w:r w:rsidR="00FC3EEC">
        <w:t>simplicity of the state-space model compared to the</w:t>
      </w:r>
      <w:r>
        <w:t xml:space="preserve"> FE mode</w:t>
      </w:r>
      <w:r w:rsidR="00FC3EEC">
        <w:t>l</w:t>
      </w:r>
      <w:r>
        <w:t xml:space="preserve">. </w:t>
      </w:r>
      <w:r w:rsidR="00FC3EEC">
        <w:t>In reducing the beam to a single degree-of-freedom, t</w:t>
      </w:r>
      <w:r>
        <w:t xml:space="preserve">he state-space model assumes all deformation occurs according the </w:t>
      </w:r>
      <w:r w:rsidR="00FC3EEC">
        <w:t xml:space="preserve">specified </w:t>
      </w:r>
      <w:r>
        <w:t>shape function</w:t>
      </w:r>
      <w:r w:rsidR="00FC3EEC">
        <w:t>. While this function is</w:t>
      </w:r>
      <w:r>
        <w:t xml:space="preserve"> accurate for the first mode of vibration</w:t>
      </w:r>
      <w:r w:rsidR="00FC3EEC">
        <w:t>,</w:t>
      </w:r>
      <w:r>
        <w:t xml:space="preserve"> </w:t>
      </w:r>
      <w:r w:rsidR="00FC3EEC">
        <w:t>it i</w:t>
      </w:r>
      <w:r>
        <w:t xml:space="preserve">s less adequate at describing the deformation due to </w:t>
      </w:r>
      <w:r w:rsidR="00DF0C77">
        <w:t>concentrated</w:t>
      </w:r>
      <w:r>
        <w:t xml:space="preserve"> load</w:t>
      </w:r>
      <w:r w:rsidR="00DF0C77">
        <w:t>ing as presented by the moving sprung mass</w:t>
      </w:r>
      <w:r>
        <w:t>.</w:t>
      </w:r>
      <w:r w:rsidR="00DF0C77">
        <w:t xml:space="preserve"> </w:t>
      </w:r>
      <w:r w:rsidR="00FC3EEC">
        <w:t xml:space="preserve">This assumption also ignores contribution from other modes. These higher modes were not included in the simulations presented in the preceding plots </w:t>
      </w:r>
      <w:r w:rsidR="00B45540">
        <w:t>to provide</w:t>
      </w:r>
      <w:r w:rsidR="00FC3EEC">
        <w:t xml:space="preserve"> a more direct comparison, but they do contribute to responses, especially those </w:t>
      </w:r>
      <w:r w:rsidR="00B45540">
        <w:t xml:space="preserve">modes </w:t>
      </w:r>
      <w:r w:rsidR="00FC3EEC">
        <w:t xml:space="preserve">with low frequencies. </w:t>
      </w:r>
    </w:p>
    <w:p w:rsidR="00FC3EEC" w:rsidRDefault="00FC3EEC" w:rsidP="00FC3EEC">
      <w:r>
        <w:lastRenderedPageBreak/>
        <w:t xml:space="preserve">Due to the nature of two-span continuous bridges, the second bending mode is likely to occur at a frequency </w:t>
      </w:r>
      <w:r w:rsidR="00B45540">
        <w:t>near</w:t>
      </w:r>
      <w:r>
        <w:t xml:space="preserve"> to th</w:t>
      </w:r>
      <w:r w:rsidR="00B45540">
        <w:t>at of the</w:t>
      </w:r>
      <w:r>
        <w:t xml:space="preserve"> first</w:t>
      </w:r>
      <w:r w:rsidR="00B45540">
        <w:t>-bending mode. Thus, simulations that only consider the first mode will suffer greater inaccuracy when performed for two-span continuous bridges. The following plot compares the FE simulation of the two-span beam model with only the first mode included, and with the first five modes included.</w:t>
      </w:r>
    </w:p>
    <w:p w:rsidR="00631F33" w:rsidRDefault="00B45540" w:rsidP="00B45540">
      <w:pPr>
        <w:jc w:val="center"/>
      </w:pPr>
      <w:r>
        <w:rPr>
          <w:noProof/>
        </w:rPr>
        <w:drawing>
          <wp:inline distT="0" distB="0" distL="0" distR="0" wp14:anchorId="552E6123" wp14:editId="212BD927">
            <wp:extent cx="4572000" cy="2369820"/>
            <wp:effectExtent l="0" t="0" r="0" b="11430"/>
            <wp:docPr id="89" name="Chart 89">
              <a:extLst xmlns:a="http://schemas.openxmlformats.org/drawingml/2006/main">
                <a:ext uri="{FF2B5EF4-FFF2-40B4-BE49-F238E27FC236}">
                  <a16:creationId xmlns:a16="http://schemas.microsoft.com/office/drawing/2014/main" id="{ECB504A6-D0D6-4688-AE0E-BCC51682FA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rsidR="00302F4B" w:rsidRPr="00302F4B" w:rsidRDefault="00302F4B" w:rsidP="00302F4B">
      <w:pPr>
        <w:pStyle w:val="Heading3"/>
      </w:pPr>
      <w:r>
        <w:t>Performance Assessment</w:t>
      </w:r>
    </w:p>
    <w:p w:rsidR="000E334A" w:rsidRDefault="000E334A" w:rsidP="00391015">
      <w:r>
        <w:t xml:space="preserve">It is always preferable to measure a model against ground truth values, which in this case would be the dynamic amplification as recorded on an actual structure. However, there are not enough structures that have been instrumented for the determination of dynamic amplification and have also had their profile measured. There are simply too few samples from real structures to adequately assess the performance of the state-space models. </w:t>
      </w:r>
      <w:r w:rsidR="00170A6F">
        <w:t xml:space="preserve"> As a result, the performance of the state-space models was evaluated by comparing the dynamic amplification predicted by the model to that predicted by a 3D FE model. A total of six 3D FE models were constructed based on actual structures that had been previously subjected to dynamic testing. </w:t>
      </w:r>
      <w:r w:rsidR="002D3414">
        <w:t xml:space="preserve">The roadway width of some of the models was great enough to accommodate multiple lanes and therefore multiple </w:t>
      </w:r>
      <w:r w:rsidR="002D3414">
        <w:lastRenderedPageBreak/>
        <w:t xml:space="preserve">paths of travel were defined. </w:t>
      </w:r>
      <w:r w:rsidR="00170A6F">
        <w:t xml:space="preserve">A more detailed description of the FE models is provided in the appendix. </w:t>
      </w:r>
    </w:p>
    <w:p w:rsidR="00170A6F" w:rsidRDefault="00170A6F" w:rsidP="00391015">
      <w:r>
        <w:t xml:space="preserve">A total of 15 profiles were evaluated. Three of the profiles were obtained from the profiles recorded from the case study bridge. Another twelve were artificial and generated using the methods defined by the ISO 8608 standards. This standard defines a roughness metric, but also </w:t>
      </w:r>
      <w:r w:rsidR="002D3414">
        <w:t xml:space="preserve">describes the process whereby the profile is defined by frequency content and is generated through the summation of sine functions. </w:t>
      </w:r>
    </w:p>
    <w:p w:rsidR="00BB19CD" w:rsidRDefault="002D3414" w:rsidP="00391015">
      <w:r>
        <w:t>Several vehicles were defined with parameters that resulted in body-bounce natural frequencies equal to th</w:t>
      </w:r>
      <w:r w:rsidR="00924885">
        <w:t xml:space="preserve">e first natural frequencies reported by the FE models. The mass of all vehicles was set to 200 </w:t>
      </w:r>
      <w:proofErr w:type="spellStart"/>
      <w:r w:rsidR="00924885">
        <w:t>slinches</w:t>
      </w:r>
      <w:proofErr w:type="spellEnd"/>
      <w:r w:rsidR="00924885">
        <w:t xml:space="preserve"> (77.2 kips). Three vehicle models were assigned damping ratios of 10%; one was assigned 20%. Further description of modeling decisions and parameters are provided in the appendix. </w:t>
      </w:r>
    </w:p>
    <w:p w:rsidR="00882542" w:rsidRDefault="00882542" w:rsidP="00391015">
      <w:r>
        <w:t xml:space="preserve">The four parameter categories (i.e. bridge, path of travel, vehicle, and profile) were sampled to obtain a total of 239 different scenarios. Each scenario was simulated with a detailed 3D FE model and with a state-space model. The predicted amplification is compared in the plots below. It can be observed from these plots that the state-space models are more conservative for scenarios that result in high levels of amplification, but more accurate </w:t>
      </w:r>
      <w:r w:rsidR="00B14A85">
        <w:t xml:space="preserve">at lower amplification levels. It is not expected that dynamic amplification will reach such high values on real structures. These values were obtained in simulations with </w:t>
      </w:r>
      <w:r w:rsidR="00D353C7">
        <w:t xml:space="preserve">unrealistically </w:t>
      </w:r>
      <w:r w:rsidR="00B14A85">
        <w:t>rough artificial profiles, but still serve to demonstrate the performance of the state-space models.</w:t>
      </w:r>
    </w:p>
    <w:p w:rsidR="00924885" w:rsidRPr="00391015" w:rsidRDefault="00882542" w:rsidP="00882542">
      <w:pPr>
        <w:jc w:val="center"/>
      </w:pPr>
      <w:r>
        <w:rPr>
          <w:noProof/>
        </w:rPr>
        <w:lastRenderedPageBreak/>
        <w:drawing>
          <wp:inline distT="0" distB="0" distL="0" distR="0" wp14:anchorId="275B7779" wp14:editId="40499C1C">
            <wp:extent cx="2651760" cy="2286000"/>
            <wp:effectExtent l="0" t="0" r="15240"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r>
        <w:rPr>
          <w:noProof/>
        </w:rPr>
        <w:drawing>
          <wp:inline distT="0" distB="0" distL="0" distR="0" wp14:anchorId="79C513AC" wp14:editId="7E7B8C1A">
            <wp:extent cx="2651760" cy="2286000"/>
            <wp:effectExtent l="0" t="0" r="15240" b="190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rsidR="00FE4790" w:rsidRDefault="00FE4790" w:rsidP="00FE4790">
      <w:pPr>
        <w:pStyle w:val="Heading2"/>
      </w:pPr>
      <w:bookmarkStart w:id="34" w:name="_Toc536017967"/>
      <w:r>
        <w:t>IRI &amp; Other Vehicle-Only Models</w:t>
      </w:r>
      <w:bookmarkEnd w:id="34"/>
    </w:p>
    <w:p w:rsidR="00832FCD" w:rsidRDefault="00832FCD" w:rsidP="00864BCE">
      <w:r>
        <w:t xml:space="preserve">There are several methods already widely used to assess the roughness of roadway profiles. The International Roughness Index (IRI) is the most complex and simulates a specified vehicle (golden quarter-car) traveling over the profile. Other metrics </w:t>
      </w:r>
      <w:r w:rsidR="005A3C9A">
        <w:t xml:space="preserve">ignore the vehicle and deal only with the profile data. The ISO 8608 parameters, for example, describe the spatial frequency content of the profile. However, all of these roughness metrics fail to consider the bridge or the position of the profile. Studies were performed to examine if these metrics had any ability to predict dynamic amplification. </w:t>
      </w:r>
    </w:p>
    <w:p w:rsidR="005A3C9A" w:rsidRDefault="005A3C9A" w:rsidP="00864BCE">
      <w:r>
        <w:t>ISO 8608 parameters describe the spatial f</w:t>
      </w:r>
      <w:r w:rsidR="008A062F">
        <w:t xml:space="preserve">requency content of the profile. Studies presented in the first part of this document show that </w:t>
      </w:r>
      <w:r w:rsidR="00532AF1">
        <w:t xml:space="preserve">the spatial frequency of the </w:t>
      </w:r>
      <w:r w:rsidR="008A062F">
        <w:t xml:space="preserve">profile content does influence dynamic amplification. However, </w:t>
      </w:r>
      <w:r>
        <w:t>these parameters ignore an</w:t>
      </w:r>
      <w:r w:rsidR="008A062F">
        <w:t>y transient features and ignore</w:t>
      </w:r>
      <w:r>
        <w:t xml:space="preserve"> the phase angle distribution</w:t>
      </w:r>
      <w:r w:rsidR="008A062F">
        <w:t xml:space="preserve"> and therefore are inadequate </w:t>
      </w:r>
      <w:r w:rsidR="00532AF1">
        <w:t xml:space="preserve">for predicting dynamic amplification. This is evidenced by the plot below which compares </w:t>
      </w:r>
      <w:r>
        <w:t xml:space="preserve">the bridge response for two profiles with identical ISO parameters but different distribution of phase angles. </w:t>
      </w:r>
      <w:r w:rsidR="008A062F">
        <w:t xml:space="preserve">The inadequacy is further demonstrated by the supplied correlation plot. </w:t>
      </w:r>
    </w:p>
    <w:p w:rsidR="008A062F" w:rsidRDefault="008A062F" w:rsidP="00864BCE">
      <w:r>
        <w:t>PLOTs</w:t>
      </w:r>
    </w:p>
    <w:p w:rsidR="008A062F" w:rsidRDefault="008A062F" w:rsidP="00864BCE">
      <w:r>
        <w:lastRenderedPageBreak/>
        <w:t xml:space="preserve">The IRI includes the vehicle in its model and </w:t>
      </w:r>
      <w:r w:rsidR="00532AF1">
        <w:t>may be expected to</w:t>
      </w:r>
      <w:r>
        <w:t xml:space="preserve"> demonstrate better ability to predict dynamic amplification. However, a correlation plot shows that the IRI cannot reliably predict dynamic amplification. The plot also reveals that while profiles with high IRI may</w:t>
      </w:r>
      <w:r w:rsidR="00532AF1">
        <w:t xml:space="preserve"> not always result in high dynamic amplification, bridges with high dynamic amplification have high profile IRI values. This provides further encouragement to encourage and mandate a smooth deck surface. </w:t>
      </w:r>
    </w:p>
    <w:p w:rsidR="00532AF1" w:rsidRDefault="00532AF1" w:rsidP="00864BCE">
      <w:r>
        <w:t>PLOT</w:t>
      </w:r>
    </w:p>
    <w:p w:rsidR="00532AF1" w:rsidRDefault="00532AF1" w:rsidP="00864BCE">
      <w:r>
        <w:t xml:space="preserve">Another simple model was assessed that included representation of the vehicle, but ignored bridge behavior. Position of the profile on the bridge was included by </w:t>
      </w:r>
      <w:r w:rsidR="00880CB6">
        <w:t>applying a sine window</w:t>
      </w:r>
      <w:r>
        <w:t xml:space="preserve"> </w:t>
      </w:r>
      <w:r w:rsidR="00880CB6">
        <w:t>to the</w:t>
      </w:r>
      <w:r>
        <w:t xml:space="preserve"> vehicle response </w:t>
      </w:r>
      <w:r w:rsidR="00880CB6">
        <w:t>over</w:t>
      </w:r>
      <w:r>
        <w:t xml:space="preserve"> the time period for which the vehicle is on the bridge. </w:t>
      </w:r>
      <w:r w:rsidR="00880CB6">
        <w:t xml:space="preserve">The maximum of the windowed contact force is reported as a factor of the vehicle self-weight. This contact-force amplification metric is compared to FE predictions in the plot below. </w:t>
      </w:r>
      <w:r>
        <w:t xml:space="preserve"> </w:t>
      </w:r>
      <w:r w:rsidR="00880CB6">
        <w:t xml:space="preserve">The metric consistently correlated with dynamic amplification for some bridges, but was not widely applicable and therefore is not recommended for any amplification predictions. </w:t>
      </w:r>
    </w:p>
    <w:p w:rsidR="00880CB6" w:rsidRDefault="00880CB6" w:rsidP="00864BCE">
      <w:r>
        <w:t>PLOT</w:t>
      </w:r>
    </w:p>
    <w:p w:rsidR="00880CB6" w:rsidRDefault="00880CB6" w:rsidP="00880CB6">
      <w:pPr>
        <w:pStyle w:val="Heading2"/>
      </w:pPr>
      <w:bookmarkStart w:id="35" w:name="_Toc536017968"/>
      <w:r>
        <w:t>Summary</w:t>
      </w:r>
      <w:bookmarkEnd w:id="35"/>
    </w:p>
    <w:p w:rsidR="00880CB6" w:rsidRDefault="000C649C" w:rsidP="00880CB6">
      <w:pPr>
        <w:pStyle w:val="ListParagraph"/>
        <w:numPr>
          <w:ilvl w:val="0"/>
          <w:numId w:val="3"/>
        </w:numPr>
      </w:pPr>
      <w:r>
        <w:t xml:space="preserve">The vehicle and bridge comprise a coupled dynamic system that is energized by the vehicle traversing a profile. </w:t>
      </w:r>
    </w:p>
    <w:p w:rsidR="000C649C" w:rsidRDefault="000C649C" w:rsidP="00880CB6">
      <w:pPr>
        <w:pStyle w:val="ListParagraph"/>
        <w:numPr>
          <w:ilvl w:val="0"/>
          <w:numId w:val="3"/>
        </w:numPr>
      </w:pPr>
      <w:r>
        <w:t>Dynamic amplification estimated by filtering operational monitoring data may over-estimate amplification.</w:t>
      </w:r>
    </w:p>
    <w:p w:rsidR="000C649C" w:rsidRDefault="000C649C" w:rsidP="00880CB6">
      <w:pPr>
        <w:pStyle w:val="ListParagraph"/>
        <w:numPr>
          <w:ilvl w:val="0"/>
          <w:numId w:val="3"/>
        </w:numPr>
      </w:pPr>
      <w:r>
        <w:t xml:space="preserve">Determining dynamic amplification of in-service bridges may be performed with operational monitoring or a load test. In either case, strain gauges are recommended over displacement gauges or accelerometers. </w:t>
      </w:r>
    </w:p>
    <w:p w:rsidR="000C649C" w:rsidRDefault="000C649C" w:rsidP="00880CB6">
      <w:pPr>
        <w:pStyle w:val="ListParagraph"/>
        <w:numPr>
          <w:ilvl w:val="0"/>
          <w:numId w:val="3"/>
        </w:numPr>
      </w:pPr>
      <w:r>
        <w:t xml:space="preserve">A 3D FE model is capable of simulating vehicle-bridge interaction and is recommended for predicting dynamic amplification for structures with complex geometry or that are otherwise ill-suited to the state-space models. </w:t>
      </w:r>
    </w:p>
    <w:p w:rsidR="000C649C" w:rsidRDefault="000C649C" w:rsidP="00880CB6">
      <w:pPr>
        <w:pStyle w:val="ListParagraph"/>
        <w:numPr>
          <w:ilvl w:val="0"/>
          <w:numId w:val="3"/>
        </w:numPr>
      </w:pPr>
      <w:r>
        <w:lastRenderedPageBreak/>
        <w:t xml:space="preserve">A simple model that reduces both the bridge and vehicle to SDF systems has been shown to reliably predict dynamic amplification, and is recommended if FE simulation is not practical. </w:t>
      </w:r>
    </w:p>
    <w:p w:rsidR="00880CB6" w:rsidRPr="00880CB6" w:rsidRDefault="00880CB6" w:rsidP="00880CB6">
      <w:pPr>
        <w:pStyle w:val="ListParagraph"/>
        <w:numPr>
          <w:ilvl w:val="0"/>
          <w:numId w:val="3"/>
        </w:numPr>
      </w:pPr>
      <w:r>
        <w:t xml:space="preserve">Any metric that is to be used for predicting dynamic amplification must include a representation of the bridge. Therefore dynamic amplification should not be predicted by current roughness metrics (e.g. IRI and ISO 8608) that only consider the profile and vehicle. </w:t>
      </w:r>
    </w:p>
    <w:p w:rsidR="00E42662" w:rsidRDefault="00E42662" w:rsidP="00391015">
      <w:pPr>
        <w:pStyle w:val="Heading1"/>
        <w:tabs>
          <w:tab w:val="center" w:pos="4320"/>
        </w:tabs>
      </w:pPr>
      <w:bookmarkStart w:id="36" w:name="_Toc536017969"/>
      <w:r>
        <w:t xml:space="preserve">Part 3: Applications </w:t>
      </w:r>
      <w:r w:rsidR="00391015">
        <w:t>in Vehicle-Bridge Interaction</w:t>
      </w:r>
      <w:bookmarkEnd w:id="36"/>
      <w:r w:rsidR="00391015">
        <w:tab/>
      </w:r>
    </w:p>
    <w:p w:rsidR="000F6CE4" w:rsidRPr="000F6CE4" w:rsidRDefault="000F6CE4" w:rsidP="000F6CE4">
      <w:r>
        <w:t>Several tools have been shown capable of simulating vehicle-bridge interaction and are leveraged in the following pages to further our understanding of dynamic amplification.</w:t>
      </w:r>
    </w:p>
    <w:p w:rsidR="00E42662" w:rsidRDefault="00E42662" w:rsidP="00E42662">
      <w:pPr>
        <w:pStyle w:val="Heading2"/>
      </w:pPr>
      <w:bookmarkStart w:id="37" w:name="_Toc536017970"/>
      <w:r>
        <w:t>Remediation</w:t>
      </w:r>
      <w:r w:rsidR="000C649C">
        <w:t xml:space="preserve"> and Smoothness Criteria</w:t>
      </w:r>
      <w:bookmarkEnd w:id="37"/>
    </w:p>
    <w:p w:rsidR="000F6CE4" w:rsidRDefault="000F6CE4" w:rsidP="000F6CE4">
      <w:r w:rsidRPr="000F6CE4">
        <w:t xml:space="preserve">If a bridge is suspected to exhibit large dynamic amplification as a result of a rough roadway, the bridge owner may wish to grind the roadway smooth. Furthermore, to reduce dynamic amplification in new construction, deck profile specifications should provide smoothness targets. </w:t>
      </w:r>
      <w:r>
        <w:t xml:space="preserve">Currently, smoothness criteria are prescribed differently for different locations. Most US states </w:t>
      </w:r>
    </w:p>
    <w:p w:rsidR="000F6CE4" w:rsidRDefault="000F6CE4" w:rsidP="000F6CE4">
      <w:r>
        <w:t xml:space="preserve">The ability of these criteria to limit dynamic amplification is assessed by examining a problematic profile, and then evaluating the reduction in amplification if the profile is smoothed according to specified criteria. </w:t>
      </w:r>
    </w:p>
    <w:p w:rsidR="005D275C" w:rsidRDefault="005D275C" w:rsidP="000F6CE4">
      <w:r>
        <w:t xml:space="preserve">The IRI which is widely used as a smoothness criterion by providing upper limits, has already been shown to influence dynamic amplification. The IRI is a measure of vehicle response and can therefore only be implemented as a performance metric. As such it provides no methods for specifying or monitoring of smoothness during construction or grinding and will not be presented in this section. However, if a deck profile is shown to have a high IRI, intervention should be considered. </w:t>
      </w:r>
    </w:p>
    <w:p w:rsidR="005D275C" w:rsidRDefault="005D275C" w:rsidP="000F6CE4">
      <w:r>
        <w:lastRenderedPageBreak/>
        <w:t xml:space="preserve">Rolling straightedge requirements are widely used for specifying localized roughness criteria </w:t>
      </w:r>
      <w:r w:rsidR="00E077D1">
        <w:t>and are expressed</w:t>
      </w:r>
      <w:r>
        <w:t xml:space="preserve"> in terms of </w:t>
      </w:r>
      <w:r w:rsidR="00E077D1">
        <w:t xml:space="preserve">deviation over a certain length. Parameters commonly range from 1/8 to ¼ inch deviation over a 10 to 16 foot distance. The plots below illustrate the ability of straightedge requirements to limit dynamic amplification. </w:t>
      </w:r>
    </w:p>
    <w:p w:rsidR="00E077D1" w:rsidRDefault="00E077D1" w:rsidP="000F6CE4">
      <w:r>
        <w:t>PLOTS</w:t>
      </w:r>
    </w:p>
    <w:p w:rsidR="00E077D1" w:rsidRDefault="00E077D1" w:rsidP="000F6CE4">
      <w:r>
        <w:t xml:space="preserve">The straightedge requirements effectively target features within a range of lengths. At normal traffic speeds profile features with lengths of </w:t>
      </w:r>
      <w:r>
        <w:rPr>
          <w:b/>
        </w:rPr>
        <w:t>5-20 feet</w:t>
      </w:r>
      <w:r>
        <w:t xml:space="preserve"> result in forcing frequencies within the range of natural frequencies commonly exhibited by bridges. Therefore, the straightedge length should be specified long enough to avoid/remove long features. </w:t>
      </w:r>
      <w:r w:rsidR="00800104">
        <w:t>The effects of a variety of straightedge lengths are compared below.</w:t>
      </w:r>
    </w:p>
    <w:p w:rsidR="00800104" w:rsidRPr="00E077D1" w:rsidRDefault="00800104" w:rsidP="000F6CE4">
      <w:r>
        <w:t>PLOT</w:t>
      </w:r>
    </w:p>
    <w:p w:rsidR="00E42662" w:rsidRDefault="00E42662" w:rsidP="00E42662">
      <w:pPr>
        <w:pStyle w:val="Heading2"/>
      </w:pPr>
      <w:bookmarkStart w:id="38" w:name="_Toc536017971"/>
      <w:r>
        <w:t>Vehicle Configurations</w:t>
      </w:r>
      <w:bookmarkEnd w:id="38"/>
    </w:p>
    <w:p w:rsidR="00800104" w:rsidRPr="00800104" w:rsidRDefault="00800104" w:rsidP="00800104">
      <w:r>
        <w:t xml:space="preserve">The many simulations that have thus far been reported, have considered a single vehicle traversing a bridge. In reality, bridges experience a large variety of different live-load configurations and many times are subjected to multiple vehicles at the same time. </w:t>
      </w:r>
    </w:p>
    <w:p w:rsidR="00E42662" w:rsidRDefault="00E42662" w:rsidP="00E42662">
      <w:pPr>
        <w:pStyle w:val="Heading3"/>
      </w:pPr>
      <w:bookmarkStart w:id="39" w:name="_Toc536017972"/>
      <w:r>
        <w:t>Traffic</w:t>
      </w:r>
      <w:bookmarkEnd w:id="39"/>
    </w:p>
    <w:p w:rsidR="00800104" w:rsidRPr="00800104" w:rsidRDefault="00800104" w:rsidP="00800104">
      <w:r>
        <w:t xml:space="preserve">The scenario of multiple-vehicle loading is accounted for in most design methodologies through the use of multi-presence factors. These factors serve to reduce the load presented by vehicles in adjacent lanes based on the assumption that vehicles with legal-limit weights are unlikely to occupy adjacent lanes at the same time. </w:t>
      </w:r>
      <w:r w:rsidR="00524D63">
        <w:t xml:space="preserve">While this assumption may be valid for bridge response to static loads, other vehicles, including light vehicles (e.g. small passenger vehicles) may contribute to the dynamic response. The effect of other vehicles (traffic) on a bridge’s dynamic response and the dynamic amplification of a major load event </w:t>
      </w:r>
      <w:r w:rsidR="00E26DF5">
        <w:t>are</w:t>
      </w:r>
      <w:r w:rsidR="00524D63">
        <w:t xml:space="preserve"> investigated.</w:t>
      </w:r>
    </w:p>
    <w:p w:rsidR="00E42662" w:rsidRDefault="00E42662" w:rsidP="00E42662">
      <w:pPr>
        <w:pStyle w:val="Heading3"/>
      </w:pPr>
      <w:bookmarkStart w:id="40" w:name="_Toc536017973"/>
      <w:r>
        <w:lastRenderedPageBreak/>
        <w:t>Truck Trains</w:t>
      </w:r>
      <w:bookmarkEnd w:id="40"/>
    </w:p>
    <w:p w:rsidR="009C6572" w:rsidRPr="009C6572" w:rsidRDefault="009C6572" w:rsidP="009C6572">
      <w:pPr>
        <w:pStyle w:val="Heading3"/>
      </w:pPr>
      <w:bookmarkStart w:id="41" w:name="_Toc536017974"/>
      <w:r>
        <w:t>Future Work</w:t>
      </w:r>
      <w:bookmarkEnd w:id="41"/>
    </w:p>
    <w:p w:rsidR="00E42662" w:rsidRPr="00E42662" w:rsidRDefault="00E42662" w:rsidP="00E42662"/>
    <w:p w:rsidR="00864BCE" w:rsidRPr="00864BCE" w:rsidRDefault="00864BCE" w:rsidP="00864BCE"/>
    <w:sectPr w:rsidR="00864BCE" w:rsidRPr="00864BCE" w:rsidSect="00ED3428">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43482" w:rsidRDefault="00743482" w:rsidP="004C7F36">
      <w:pPr>
        <w:spacing w:before="0" w:line="240" w:lineRule="auto"/>
      </w:pPr>
      <w:r>
        <w:separator/>
      </w:r>
    </w:p>
  </w:endnote>
  <w:endnote w:type="continuationSeparator" w:id="0">
    <w:p w:rsidR="00743482" w:rsidRDefault="00743482"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32D06" w:rsidRDefault="00632D06">
    <w:pPr>
      <w:pStyle w:val="Footer"/>
      <w:jc w:val="right"/>
    </w:pPr>
  </w:p>
  <w:p w:rsidR="00632D06" w:rsidRDefault="00632D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43482" w:rsidRDefault="00743482" w:rsidP="004C7F36">
      <w:pPr>
        <w:spacing w:before="0" w:line="240" w:lineRule="auto"/>
      </w:pPr>
      <w:r>
        <w:separator/>
      </w:r>
    </w:p>
  </w:footnote>
  <w:footnote w:type="continuationSeparator" w:id="0">
    <w:p w:rsidR="00743482" w:rsidRDefault="00743482"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rsidR="00632D06" w:rsidRDefault="00632D06">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rsidR="00632D06" w:rsidRDefault="00632D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775822"/>
    <w:multiLevelType w:val="hybridMultilevel"/>
    <w:tmpl w:val="C3E6E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4F37F6"/>
    <w:multiLevelType w:val="hybridMultilevel"/>
    <w:tmpl w:val="C3A29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4B3683A"/>
    <w:multiLevelType w:val="hybridMultilevel"/>
    <w:tmpl w:val="6ED660B6"/>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1"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2"/>
  </w:num>
  <w:num w:numId="3">
    <w:abstractNumId w:val="13"/>
  </w:num>
  <w:num w:numId="4">
    <w:abstractNumId w:val="8"/>
  </w:num>
  <w:num w:numId="5">
    <w:abstractNumId w:val="6"/>
  </w:num>
  <w:num w:numId="6">
    <w:abstractNumId w:val="11"/>
  </w:num>
  <w:num w:numId="7">
    <w:abstractNumId w:val="4"/>
  </w:num>
  <w:num w:numId="8">
    <w:abstractNumId w:val="2"/>
  </w:num>
  <w:num w:numId="9">
    <w:abstractNumId w:val="0"/>
  </w:num>
  <w:num w:numId="10">
    <w:abstractNumId w:val="5"/>
  </w:num>
  <w:num w:numId="11">
    <w:abstractNumId w:val="10"/>
  </w:num>
  <w:num w:numId="12">
    <w:abstractNumId w:val="1"/>
  </w:num>
  <w:num w:numId="13">
    <w:abstractNumId w:val="9"/>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711F"/>
    <w:rsid w:val="00007CB8"/>
    <w:rsid w:val="00016E8D"/>
    <w:rsid w:val="000173C3"/>
    <w:rsid w:val="000174CE"/>
    <w:rsid w:val="00021107"/>
    <w:rsid w:val="000212F0"/>
    <w:rsid w:val="000248C5"/>
    <w:rsid w:val="00025DCA"/>
    <w:rsid w:val="0003154C"/>
    <w:rsid w:val="0004731A"/>
    <w:rsid w:val="0005294C"/>
    <w:rsid w:val="000537B3"/>
    <w:rsid w:val="00056653"/>
    <w:rsid w:val="00062078"/>
    <w:rsid w:val="00072B4C"/>
    <w:rsid w:val="000762E9"/>
    <w:rsid w:val="00080E65"/>
    <w:rsid w:val="0008440E"/>
    <w:rsid w:val="000900B9"/>
    <w:rsid w:val="00094060"/>
    <w:rsid w:val="000A28B8"/>
    <w:rsid w:val="000A53E2"/>
    <w:rsid w:val="000A6FFF"/>
    <w:rsid w:val="000B0AB5"/>
    <w:rsid w:val="000C649C"/>
    <w:rsid w:val="000D3AB0"/>
    <w:rsid w:val="000D4B72"/>
    <w:rsid w:val="000D7FCE"/>
    <w:rsid w:val="000E334A"/>
    <w:rsid w:val="000F5F05"/>
    <w:rsid w:val="000F6CE4"/>
    <w:rsid w:val="001012A8"/>
    <w:rsid w:val="0010412A"/>
    <w:rsid w:val="001069EE"/>
    <w:rsid w:val="001076AD"/>
    <w:rsid w:val="00110E0E"/>
    <w:rsid w:val="00120A9A"/>
    <w:rsid w:val="00121D48"/>
    <w:rsid w:val="00140FB4"/>
    <w:rsid w:val="0014797F"/>
    <w:rsid w:val="00155E45"/>
    <w:rsid w:val="0016108C"/>
    <w:rsid w:val="00166DBE"/>
    <w:rsid w:val="00170818"/>
    <w:rsid w:val="00170A6F"/>
    <w:rsid w:val="00171EB0"/>
    <w:rsid w:val="00172635"/>
    <w:rsid w:val="0017600A"/>
    <w:rsid w:val="00182439"/>
    <w:rsid w:val="00183813"/>
    <w:rsid w:val="001958A7"/>
    <w:rsid w:val="001C2928"/>
    <w:rsid w:val="001C4A01"/>
    <w:rsid w:val="001D649C"/>
    <w:rsid w:val="001D67B1"/>
    <w:rsid w:val="001E1C9D"/>
    <w:rsid w:val="001E51B5"/>
    <w:rsid w:val="001F5A19"/>
    <w:rsid w:val="00203632"/>
    <w:rsid w:val="00204F71"/>
    <w:rsid w:val="002202D6"/>
    <w:rsid w:val="00235597"/>
    <w:rsid w:val="00241D2A"/>
    <w:rsid w:val="00246EFB"/>
    <w:rsid w:val="00266CAE"/>
    <w:rsid w:val="00282282"/>
    <w:rsid w:val="00292164"/>
    <w:rsid w:val="002935D4"/>
    <w:rsid w:val="002A4073"/>
    <w:rsid w:val="002B07C3"/>
    <w:rsid w:val="002B361B"/>
    <w:rsid w:val="002B4B3F"/>
    <w:rsid w:val="002C496C"/>
    <w:rsid w:val="002D3414"/>
    <w:rsid w:val="002E15BF"/>
    <w:rsid w:val="002E3D38"/>
    <w:rsid w:val="002E71DE"/>
    <w:rsid w:val="00302F4B"/>
    <w:rsid w:val="00306CE6"/>
    <w:rsid w:val="0032001F"/>
    <w:rsid w:val="003252B6"/>
    <w:rsid w:val="00336127"/>
    <w:rsid w:val="003406F7"/>
    <w:rsid w:val="00345155"/>
    <w:rsid w:val="0035305B"/>
    <w:rsid w:val="00356385"/>
    <w:rsid w:val="00361C42"/>
    <w:rsid w:val="003677FC"/>
    <w:rsid w:val="00370CB2"/>
    <w:rsid w:val="0037603E"/>
    <w:rsid w:val="0038514E"/>
    <w:rsid w:val="00386F51"/>
    <w:rsid w:val="003876A7"/>
    <w:rsid w:val="00391015"/>
    <w:rsid w:val="003B1BB6"/>
    <w:rsid w:val="003B4A17"/>
    <w:rsid w:val="003B4BA6"/>
    <w:rsid w:val="003D0CC7"/>
    <w:rsid w:val="003D22E1"/>
    <w:rsid w:val="003D3FEB"/>
    <w:rsid w:val="003D487C"/>
    <w:rsid w:val="003D6964"/>
    <w:rsid w:val="003F01CB"/>
    <w:rsid w:val="003F1CBD"/>
    <w:rsid w:val="003F1DF5"/>
    <w:rsid w:val="003F4D97"/>
    <w:rsid w:val="00401832"/>
    <w:rsid w:val="00401DCD"/>
    <w:rsid w:val="0042773F"/>
    <w:rsid w:val="00437B77"/>
    <w:rsid w:val="0044423C"/>
    <w:rsid w:val="00461EB8"/>
    <w:rsid w:val="00467B3D"/>
    <w:rsid w:val="004703CD"/>
    <w:rsid w:val="00471215"/>
    <w:rsid w:val="0047551C"/>
    <w:rsid w:val="0048509D"/>
    <w:rsid w:val="00496B8E"/>
    <w:rsid w:val="004A144D"/>
    <w:rsid w:val="004A40D7"/>
    <w:rsid w:val="004A41CE"/>
    <w:rsid w:val="004A5C76"/>
    <w:rsid w:val="004C0302"/>
    <w:rsid w:val="004C1CCB"/>
    <w:rsid w:val="004C3D76"/>
    <w:rsid w:val="004C7F36"/>
    <w:rsid w:val="004D5514"/>
    <w:rsid w:val="004D5BF8"/>
    <w:rsid w:val="004E3930"/>
    <w:rsid w:val="005116D6"/>
    <w:rsid w:val="00516973"/>
    <w:rsid w:val="005172D1"/>
    <w:rsid w:val="00522F0B"/>
    <w:rsid w:val="00524D63"/>
    <w:rsid w:val="00527673"/>
    <w:rsid w:val="00532AF1"/>
    <w:rsid w:val="0053460E"/>
    <w:rsid w:val="00535CE5"/>
    <w:rsid w:val="00540758"/>
    <w:rsid w:val="00550D12"/>
    <w:rsid w:val="00554068"/>
    <w:rsid w:val="0055459B"/>
    <w:rsid w:val="005604F5"/>
    <w:rsid w:val="00563D23"/>
    <w:rsid w:val="00586742"/>
    <w:rsid w:val="00587BDB"/>
    <w:rsid w:val="00594561"/>
    <w:rsid w:val="005968D6"/>
    <w:rsid w:val="005A3C9A"/>
    <w:rsid w:val="005B3E1D"/>
    <w:rsid w:val="005C2E49"/>
    <w:rsid w:val="005C4DA1"/>
    <w:rsid w:val="005D220A"/>
    <w:rsid w:val="005D275C"/>
    <w:rsid w:val="005D48E6"/>
    <w:rsid w:val="005D609C"/>
    <w:rsid w:val="005E3DAD"/>
    <w:rsid w:val="005F208E"/>
    <w:rsid w:val="005F38DD"/>
    <w:rsid w:val="00607728"/>
    <w:rsid w:val="00614E65"/>
    <w:rsid w:val="006220FB"/>
    <w:rsid w:val="006251EF"/>
    <w:rsid w:val="00631F33"/>
    <w:rsid w:val="00632D06"/>
    <w:rsid w:val="006360FD"/>
    <w:rsid w:val="00641A32"/>
    <w:rsid w:val="00647C78"/>
    <w:rsid w:val="00663571"/>
    <w:rsid w:val="00665167"/>
    <w:rsid w:val="00670995"/>
    <w:rsid w:val="00680431"/>
    <w:rsid w:val="006B797F"/>
    <w:rsid w:val="006C0FDB"/>
    <w:rsid w:val="006D2AEE"/>
    <w:rsid w:val="006E5845"/>
    <w:rsid w:val="006E73FA"/>
    <w:rsid w:val="006F4F2E"/>
    <w:rsid w:val="00700FD6"/>
    <w:rsid w:val="007023B6"/>
    <w:rsid w:val="0070381E"/>
    <w:rsid w:val="007143C4"/>
    <w:rsid w:val="007207D0"/>
    <w:rsid w:val="00743482"/>
    <w:rsid w:val="00770168"/>
    <w:rsid w:val="0078412B"/>
    <w:rsid w:val="00784EC2"/>
    <w:rsid w:val="00787764"/>
    <w:rsid w:val="00793162"/>
    <w:rsid w:val="007B048D"/>
    <w:rsid w:val="007B4150"/>
    <w:rsid w:val="007B48A8"/>
    <w:rsid w:val="007B4CB4"/>
    <w:rsid w:val="007C0FDD"/>
    <w:rsid w:val="007C4F48"/>
    <w:rsid w:val="007D40B4"/>
    <w:rsid w:val="007D4F85"/>
    <w:rsid w:val="007E56F5"/>
    <w:rsid w:val="007E7EAB"/>
    <w:rsid w:val="007F10ED"/>
    <w:rsid w:val="007F5F82"/>
    <w:rsid w:val="00800104"/>
    <w:rsid w:val="00802AB2"/>
    <w:rsid w:val="00832FCD"/>
    <w:rsid w:val="008515DA"/>
    <w:rsid w:val="00851911"/>
    <w:rsid w:val="0085233C"/>
    <w:rsid w:val="00864BCE"/>
    <w:rsid w:val="00880CB6"/>
    <w:rsid w:val="00882542"/>
    <w:rsid w:val="00892862"/>
    <w:rsid w:val="00895689"/>
    <w:rsid w:val="008A062F"/>
    <w:rsid w:val="008B7CAE"/>
    <w:rsid w:val="008C78FF"/>
    <w:rsid w:val="008C798D"/>
    <w:rsid w:val="008D03E8"/>
    <w:rsid w:val="008D5D73"/>
    <w:rsid w:val="008D6367"/>
    <w:rsid w:val="008F4885"/>
    <w:rsid w:val="009001A6"/>
    <w:rsid w:val="00900772"/>
    <w:rsid w:val="00916750"/>
    <w:rsid w:val="00924885"/>
    <w:rsid w:val="00927F06"/>
    <w:rsid w:val="0093101C"/>
    <w:rsid w:val="009334C6"/>
    <w:rsid w:val="009351C2"/>
    <w:rsid w:val="00936250"/>
    <w:rsid w:val="009459EF"/>
    <w:rsid w:val="00952175"/>
    <w:rsid w:val="00967B9D"/>
    <w:rsid w:val="0098365C"/>
    <w:rsid w:val="00984F63"/>
    <w:rsid w:val="009A0015"/>
    <w:rsid w:val="009A3F94"/>
    <w:rsid w:val="009B20B7"/>
    <w:rsid w:val="009B2F12"/>
    <w:rsid w:val="009B3923"/>
    <w:rsid w:val="009B4CFB"/>
    <w:rsid w:val="009B4D90"/>
    <w:rsid w:val="009B78B3"/>
    <w:rsid w:val="009C25A3"/>
    <w:rsid w:val="009C6572"/>
    <w:rsid w:val="009C73C9"/>
    <w:rsid w:val="009D6794"/>
    <w:rsid w:val="009D6F41"/>
    <w:rsid w:val="009F510F"/>
    <w:rsid w:val="00A132B6"/>
    <w:rsid w:val="00A14F77"/>
    <w:rsid w:val="00A16B90"/>
    <w:rsid w:val="00A16EAD"/>
    <w:rsid w:val="00A30903"/>
    <w:rsid w:val="00A31AAB"/>
    <w:rsid w:val="00A379F4"/>
    <w:rsid w:val="00A45417"/>
    <w:rsid w:val="00A50C55"/>
    <w:rsid w:val="00A52771"/>
    <w:rsid w:val="00A55FAA"/>
    <w:rsid w:val="00A57A26"/>
    <w:rsid w:val="00A60A6A"/>
    <w:rsid w:val="00A648C8"/>
    <w:rsid w:val="00A6570A"/>
    <w:rsid w:val="00A65FF1"/>
    <w:rsid w:val="00A96B6C"/>
    <w:rsid w:val="00AA7A2B"/>
    <w:rsid w:val="00AB3CB3"/>
    <w:rsid w:val="00AC535D"/>
    <w:rsid w:val="00AE07AA"/>
    <w:rsid w:val="00AE2838"/>
    <w:rsid w:val="00B132EE"/>
    <w:rsid w:val="00B14A85"/>
    <w:rsid w:val="00B17AC0"/>
    <w:rsid w:val="00B25396"/>
    <w:rsid w:val="00B340CF"/>
    <w:rsid w:val="00B35392"/>
    <w:rsid w:val="00B45540"/>
    <w:rsid w:val="00B642C0"/>
    <w:rsid w:val="00B64DB8"/>
    <w:rsid w:val="00B65CFD"/>
    <w:rsid w:val="00B702F7"/>
    <w:rsid w:val="00B74220"/>
    <w:rsid w:val="00B76B18"/>
    <w:rsid w:val="00B81BDD"/>
    <w:rsid w:val="00B835AE"/>
    <w:rsid w:val="00B93A95"/>
    <w:rsid w:val="00BB19CD"/>
    <w:rsid w:val="00BC7606"/>
    <w:rsid w:val="00BD6DA2"/>
    <w:rsid w:val="00BD6DB7"/>
    <w:rsid w:val="00BE70E4"/>
    <w:rsid w:val="00BF159E"/>
    <w:rsid w:val="00BF1DF6"/>
    <w:rsid w:val="00BF4640"/>
    <w:rsid w:val="00C045DF"/>
    <w:rsid w:val="00C12B2A"/>
    <w:rsid w:val="00C22A75"/>
    <w:rsid w:val="00C24BD9"/>
    <w:rsid w:val="00C271D1"/>
    <w:rsid w:val="00C274C6"/>
    <w:rsid w:val="00C53BF7"/>
    <w:rsid w:val="00C55022"/>
    <w:rsid w:val="00C55158"/>
    <w:rsid w:val="00C62BD1"/>
    <w:rsid w:val="00C6496D"/>
    <w:rsid w:val="00C7491E"/>
    <w:rsid w:val="00C82098"/>
    <w:rsid w:val="00C92061"/>
    <w:rsid w:val="00CA1B24"/>
    <w:rsid w:val="00CA6DFB"/>
    <w:rsid w:val="00CB0CF3"/>
    <w:rsid w:val="00CC0067"/>
    <w:rsid w:val="00CD3ED8"/>
    <w:rsid w:val="00CE0102"/>
    <w:rsid w:val="00CF14A4"/>
    <w:rsid w:val="00D02BF2"/>
    <w:rsid w:val="00D072EC"/>
    <w:rsid w:val="00D272A4"/>
    <w:rsid w:val="00D275D4"/>
    <w:rsid w:val="00D278DE"/>
    <w:rsid w:val="00D328AB"/>
    <w:rsid w:val="00D32B2C"/>
    <w:rsid w:val="00D353C7"/>
    <w:rsid w:val="00D421AD"/>
    <w:rsid w:val="00D479D2"/>
    <w:rsid w:val="00D667A7"/>
    <w:rsid w:val="00D70D8F"/>
    <w:rsid w:val="00D71E3B"/>
    <w:rsid w:val="00D840F1"/>
    <w:rsid w:val="00D86F55"/>
    <w:rsid w:val="00D90521"/>
    <w:rsid w:val="00D91A30"/>
    <w:rsid w:val="00DA775F"/>
    <w:rsid w:val="00DB1770"/>
    <w:rsid w:val="00DB4522"/>
    <w:rsid w:val="00DD32F3"/>
    <w:rsid w:val="00DF0C77"/>
    <w:rsid w:val="00DF4811"/>
    <w:rsid w:val="00E01D52"/>
    <w:rsid w:val="00E077D1"/>
    <w:rsid w:val="00E26DF5"/>
    <w:rsid w:val="00E33E2E"/>
    <w:rsid w:val="00E36645"/>
    <w:rsid w:val="00E4042C"/>
    <w:rsid w:val="00E41109"/>
    <w:rsid w:val="00E42662"/>
    <w:rsid w:val="00E44CFB"/>
    <w:rsid w:val="00E5686A"/>
    <w:rsid w:val="00E62E4A"/>
    <w:rsid w:val="00E70A02"/>
    <w:rsid w:val="00E82CA1"/>
    <w:rsid w:val="00E831F3"/>
    <w:rsid w:val="00E87104"/>
    <w:rsid w:val="00EA059A"/>
    <w:rsid w:val="00EB0A83"/>
    <w:rsid w:val="00EB1DBC"/>
    <w:rsid w:val="00EC58A2"/>
    <w:rsid w:val="00EC5BDD"/>
    <w:rsid w:val="00EC77AC"/>
    <w:rsid w:val="00ED1DB4"/>
    <w:rsid w:val="00ED3428"/>
    <w:rsid w:val="00EE180E"/>
    <w:rsid w:val="00EE339C"/>
    <w:rsid w:val="00EE5E87"/>
    <w:rsid w:val="00EE7323"/>
    <w:rsid w:val="00EF1F8B"/>
    <w:rsid w:val="00EF6BE0"/>
    <w:rsid w:val="00F016AD"/>
    <w:rsid w:val="00F11EF7"/>
    <w:rsid w:val="00F13CC1"/>
    <w:rsid w:val="00F20819"/>
    <w:rsid w:val="00F20E06"/>
    <w:rsid w:val="00F26D9C"/>
    <w:rsid w:val="00F348DF"/>
    <w:rsid w:val="00F35613"/>
    <w:rsid w:val="00F37CCA"/>
    <w:rsid w:val="00F42C1F"/>
    <w:rsid w:val="00F478B0"/>
    <w:rsid w:val="00F50808"/>
    <w:rsid w:val="00F556D4"/>
    <w:rsid w:val="00F56BA1"/>
    <w:rsid w:val="00F60772"/>
    <w:rsid w:val="00F8034A"/>
    <w:rsid w:val="00F808A6"/>
    <w:rsid w:val="00F83410"/>
    <w:rsid w:val="00F8564B"/>
    <w:rsid w:val="00F9176B"/>
    <w:rsid w:val="00F91B17"/>
    <w:rsid w:val="00F92BD0"/>
    <w:rsid w:val="00F9746E"/>
    <w:rsid w:val="00FA2211"/>
    <w:rsid w:val="00FB23C2"/>
    <w:rsid w:val="00FB333E"/>
    <w:rsid w:val="00FB3CE8"/>
    <w:rsid w:val="00FB6DF6"/>
    <w:rsid w:val="00FC3EEC"/>
    <w:rsid w:val="00FD0197"/>
    <w:rsid w:val="00FD0615"/>
    <w:rsid w:val="00FD39EB"/>
    <w:rsid w:val="00FD7879"/>
    <w:rsid w:val="00FE4790"/>
    <w:rsid w:val="00FF3A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2994D48-2D6B-4A95-AAA1-EAAD6F753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94561"/>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chart" Target="charts/chart3.xml"/><Relationship Id="rId42" Type="http://schemas.openxmlformats.org/officeDocument/2006/relationships/image" Target="media/image25.emf"/><Relationship Id="rId47" Type="http://schemas.openxmlformats.org/officeDocument/2006/relationships/image" Target="media/image29.emf"/><Relationship Id="rId63" Type="http://schemas.openxmlformats.org/officeDocument/2006/relationships/image" Target="media/image45.png"/><Relationship Id="rId68" Type="http://schemas.openxmlformats.org/officeDocument/2006/relationships/image" Target="media/image49.png"/><Relationship Id="rId84" Type="http://schemas.openxmlformats.org/officeDocument/2006/relationships/image" Target="media/image59.png"/><Relationship Id="rId89" Type="http://schemas.openxmlformats.org/officeDocument/2006/relationships/image" Target="media/image63.emf"/><Relationship Id="rId16" Type="http://schemas.openxmlformats.org/officeDocument/2006/relationships/image" Target="media/image6.jpg"/><Relationship Id="rId11" Type="http://schemas.openxmlformats.org/officeDocument/2006/relationships/image" Target="media/image1.jpg"/><Relationship Id="rId32" Type="http://schemas.openxmlformats.org/officeDocument/2006/relationships/image" Target="media/image15.emf"/><Relationship Id="rId37" Type="http://schemas.openxmlformats.org/officeDocument/2006/relationships/image" Target="media/image20.emf"/><Relationship Id="rId53" Type="http://schemas.openxmlformats.org/officeDocument/2006/relationships/image" Target="media/image35.png"/><Relationship Id="rId58" Type="http://schemas.openxmlformats.org/officeDocument/2006/relationships/image" Target="media/image40.JPG"/><Relationship Id="rId74" Type="http://schemas.openxmlformats.org/officeDocument/2006/relationships/image" Target="media/image55.png"/><Relationship Id="rId79" Type="http://schemas.openxmlformats.org/officeDocument/2006/relationships/chart" Target="charts/chart10.xml"/><Relationship Id="rId102"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64.png"/><Relationship Id="rId95" Type="http://schemas.openxmlformats.org/officeDocument/2006/relationships/image" Target="media/image68.png"/><Relationship Id="rId22" Type="http://schemas.openxmlformats.org/officeDocument/2006/relationships/chart" Target="charts/chart4.xml"/><Relationship Id="rId27" Type="http://schemas.openxmlformats.org/officeDocument/2006/relationships/image" Target="media/image10.png"/><Relationship Id="rId43" Type="http://schemas.openxmlformats.org/officeDocument/2006/relationships/chart" Target="charts/chart8.xml"/><Relationship Id="rId48" Type="http://schemas.openxmlformats.org/officeDocument/2006/relationships/image" Target="media/image30.png"/><Relationship Id="rId64" Type="http://schemas.openxmlformats.org/officeDocument/2006/relationships/image" Target="media/image46.JPG"/><Relationship Id="rId69" Type="http://schemas.openxmlformats.org/officeDocument/2006/relationships/image" Target="media/image50.png"/><Relationship Id="rId80" Type="http://schemas.openxmlformats.org/officeDocument/2006/relationships/chart" Target="charts/chart11.xml"/><Relationship Id="rId85" Type="http://schemas.openxmlformats.org/officeDocument/2006/relationships/image" Target="media/image60.png"/><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chart" Target="charts/chart7.xml"/><Relationship Id="rId33" Type="http://schemas.openxmlformats.org/officeDocument/2006/relationships/image" Target="media/image16.emf"/><Relationship Id="rId38" Type="http://schemas.openxmlformats.org/officeDocument/2006/relationships/image" Target="media/image21.png"/><Relationship Id="rId46" Type="http://schemas.openxmlformats.org/officeDocument/2006/relationships/image" Target="media/image28.png"/><Relationship Id="rId59" Type="http://schemas.openxmlformats.org/officeDocument/2006/relationships/image" Target="media/image41.png"/><Relationship Id="rId67" Type="http://schemas.microsoft.com/office/2007/relationships/hdphoto" Target="media/hdphoto1.wdp"/><Relationship Id="rId20" Type="http://schemas.openxmlformats.org/officeDocument/2006/relationships/chart" Target="charts/chart2.xml"/><Relationship Id="rId41" Type="http://schemas.openxmlformats.org/officeDocument/2006/relationships/image" Target="media/image24.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1.emf"/><Relationship Id="rId75" Type="http://schemas.openxmlformats.org/officeDocument/2006/relationships/image" Target="media/image56.png"/><Relationship Id="rId83" Type="http://schemas.openxmlformats.org/officeDocument/2006/relationships/chart" Target="charts/chart14.xml"/><Relationship Id="rId88" Type="http://schemas.openxmlformats.org/officeDocument/2006/relationships/chart" Target="charts/chart15.xml"/><Relationship Id="rId91" Type="http://schemas.openxmlformats.org/officeDocument/2006/relationships/chart" Target="charts/chart16.xml"/><Relationship Id="rId96" Type="http://schemas.openxmlformats.org/officeDocument/2006/relationships/chart" Target="charts/chart1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chart" Target="charts/chart5.xml"/><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1.png"/><Relationship Id="rId57" Type="http://schemas.openxmlformats.org/officeDocument/2006/relationships/image" Target="media/image39.JPG"/><Relationship Id="rId10" Type="http://schemas.openxmlformats.org/officeDocument/2006/relationships/hyperlink" Target="https://gsnb.rutgers.edu/academics/electronic-thesis-and-dissertation-style-guide%23sample" TargetMode="External"/><Relationship Id="rId31" Type="http://schemas.openxmlformats.org/officeDocument/2006/relationships/image" Target="media/image14.emf"/><Relationship Id="rId44" Type="http://schemas.openxmlformats.org/officeDocument/2006/relationships/image" Target="media/image26.emf"/><Relationship Id="rId52" Type="http://schemas.openxmlformats.org/officeDocument/2006/relationships/image" Target="media/image34.png"/><Relationship Id="rId60" Type="http://schemas.openxmlformats.org/officeDocument/2006/relationships/image" Target="media/image42.JPG"/><Relationship Id="rId65" Type="http://schemas.openxmlformats.org/officeDocument/2006/relationships/image" Target="media/image47.JPG"/><Relationship Id="rId73" Type="http://schemas.openxmlformats.org/officeDocument/2006/relationships/image" Target="media/image54.png"/><Relationship Id="rId78" Type="http://schemas.openxmlformats.org/officeDocument/2006/relationships/chart" Target="charts/chart9.xml"/><Relationship Id="rId81" Type="http://schemas.openxmlformats.org/officeDocument/2006/relationships/chart" Target="charts/chart12.xml"/><Relationship Id="rId86" Type="http://schemas.openxmlformats.org/officeDocument/2006/relationships/image" Target="media/image61.png"/><Relationship Id="rId94" Type="http://schemas.openxmlformats.org/officeDocument/2006/relationships/image" Target="media/image67.png"/><Relationship Id="rId99" Type="http://schemas.openxmlformats.org/officeDocument/2006/relationships/chart" Target="charts/chart20.xml"/><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2.png"/><Relationship Id="rId34" Type="http://schemas.openxmlformats.org/officeDocument/2006/relationships/image" Target="media/image17.emf"/><Relationship Id="rId50" Type="http://schemas.openxmlformats.org/officeDocument/2006/relationships/image" Target="media/image32.png"/><Relationship Id="rId55" Type="http://schemas.openxmlformats.org/officeDocument/2006/relationships/image" Target="media/image37.jpeg"/><Relationship Id="rId76" Type="http://schemas.openxmlformats.org/officeDocument/2006/relationships/image" Target="media/image57.png"/><Relationship Id="rId97" Type="http://schemas.openxmlformats.org/officeDocument/2006/relationships/chart" Target="charts/chart18.xml"/><Relationship Id="rId7" Type="http://schemas.openxmlformats.org/officeDocument/2006/relationships/endnotes" Target="endnotes.xml"/><Relationship Id="rId71" Type="http://schemas.openxmlformats.org/officeDocument/2006/relationships/image" Target="media/image52.png"/><Relationship Id="rId92" Type="http://schemas.openxmlformats.org/officeDocument/2006/relationships/image" Target="media/image65.emf"/><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chart" Target="charts/chart6.xml"/><Relationship Id="rId40" Type="http://schemas.openxmlformats.org/officeDocument/2006/relationships/image" Target="media/image23.png"/><Relationship Id="rId45" Type="http://schemas.openxmlformats.org/officeDocument/2006/relationships/image" Target="media/image27.emf"/><Relationship Id="rId66" Type="http://schemas.openxmlformats.org/officeDocument/2006/relationships/image" Target="media/image48.png"/><Relationship Id="rId87" Type="http://schemas.openxmlformats.org/officeDocument/2006/relationships/image" Target="media/image62.emf"/><Relationship Id="rId61" Type="http://schemas.openxmlformats.org/officeDocument/2006/relationships/image" Target="media/image43.png"/><Relationship Id="rId82" Type="http://schemas.openxmlformats.org/officeDocument/2006/relationships/chart" Target="charts/chart13.xml"/><Relationship Id="rId19" Type="http://schemas.openxmlformats.org/officeDocument/2006/relationships/chart" Target="charts/chart1.xml"/><Relationship Id="rId14" Type="http://schemas.openxmlformats.org/officeDocument/2006/relationships/image" Target="media/image4.png"/><Relationship Id="rId30" Type="http://schemas.openxmlformats.org/officeDocument/2006/relationships/image" Target="media/image13.emf"/><Relationship Id="rId35" Type="http://schemas.openxmlformats.org/officeDocument/2006/relationships/image" Target="media/image18.png"/><Relationship Id="rId56" Type="http://schemas.openxmlformats.org/officeDocument/2006/relationships/image" Target="media/image38.png"/><Relationship Id="rId77" Type="http://schemas.openxmlformats.org/officeDocument/2006/relationships/image" Target="media/image58.png"/><Relationship Id="rId100" Type="http://schemas.openxmlformats.org/officeDocument/2006/relationships/chart" Target="charts/chart21.xml"/><Relationship Id="rId8" Type="http://schemas.openxmlformats.org/officeDocument/2006/relationships/header" Target="header1.xml"/><Relationship Id="rId51" Type="http://schemas.openxmlformats.org/officeDocument/2006/relationships/image" Target="media/image33.jpg"/><Relationship Id="rId72" Type="http://schemas.openxmlformats.org/officeDocument/2006/relationships/image" Target="media/image53.png"/><Relationship Id="rId93" Type="http://schemas.openxmlformats.org/officeDocument/2006/relationships/image" Target="media/image66.png"/><Relationship Id="rId98" Type="http://schemas.openxmlformats.org/officeDocument/2006/relationships/chart" Target="charts/chart19.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John%20B\Projects_Git\Damp\Data\for_thesis\FE-response_harmonic-profile.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FE_140ft_1sp.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benchmarking\sgl_line.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benchmarking\sgl_line.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benchmarking\sgl_lin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file:///C:\Users\John\Projects_Git\DAmp\Data\for_thesis\model_validation\total_summary.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file:///C:\Users\John\Projects_Git\DAmp\Data\for_thesis\model_validation\total_summary.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3.xml"/><Relationship Id="rId1" Type="http://schemas.microsoft.com/office/2011/relationships/chartStyle" Target="style3.xml"/></Relationships>
</file>

<file path=word/charts/_rels/chart8.xml.rels><?xml version="1.0" encoding="UTF-8" standalone="yes"?>
<Relationships xmlns="http://schemas.openxmlformats.org/package/2006/relationships"><Relationship Id="rId1" Type="http://schemas.openxmlformats.org/officeDocument/2006/relationships/oleObject" Target="file:///C:\Users\John%20B\Projects_Git\I76\code\presentation_quality\test1\threshold.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John\Projects_Git\I76\sim_responses\actual_profile\EB_right_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B$4</c:f>
              <c:strCache>
                <c:ptCount val="1"/>
                <c:pt idx="0">
                  <c:v>'Pier 2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B$5:$B$1005</c:f>
              <c:numCache>
                <c:formatCode>General</c:formatCode>
                <c:ptCount val="1001"/>
                <c:pt idx="0">
                  <c:v>3.5795649250920701E-3</c:v>
                </c:pt>
                <c:pt idx="1">
                  <c:v>2.62818147946982E-3</c:v>
                </c:pt>
                <c:pt idx="2">
                  <c:v>1.9158968441375199E-3</c:v>
                </c:pt>
                <c:pt idx="3">
                  <c:v>9.5137306977751096E-4</c:v>
                </c:pt>
                <c:pt idx="4" formatCode="0.00E+00">
                  <c:v>-3.9632339641028802E-4</c:v>
                </c:pt>
                <c:pt idx="5">
                  <c:v>-1.6712761592081501E-3</c:v>
                </c:pt>
                <c:pt idx="6">
                  <c:v>-1.9822480341771401E-3</c:v>
                </c:pt>
                <c:pt idx="7">
                  <c:v>-1.1754183922988201E-3</c:v>
                </c:pt>
                <c:pt idx="8">
                  <c:v>-1.4906799942062901E-4</c:v>
                </c:pt>
                <c:pt idx="9" formatCode="0.00E+00">
                  <c:v>-4.4362368391389501E-6</c:v>
                </c:pt>
                <c:pt idx="10">
                  <c:v>-1.11378415472406E-3</c:v>
                </c:pt>
                <c:pt idx="11">
                  <c:v>-2.4863384851585698E-3</c:v>
                </c:pt>
                <c:pt idx="12">
                  <c:v>-3.0963943884356501E-3</c:v>
                </c:pt>
                <c:pt idx="13">
                  <c:v>-2.5886656906908001E-3</c:v>
                </c:pt>
                <c:pt idx="14">
                  <c:v>-1.6184848728385099E-3</c:v>
                </c:pt>
                <c:pt idx="15">
                  <c:v>-8.4038934751795699E-4</c:v>
                </c:pt>
                <c:pt idx="16">
                  <c:v>-5.5366159689505302E-4</c:v>
                </c:pt>
                <c:pt idx="17">
                  <c:v>-3.4524881555896502E-4</c:v>
                </c:pt>
                <c:pt idx="18" formatCode="0.00E+00">
                  <c:v>-2.36765505310325E-5</c:v>
                </c:pt>
                <c:pt idx="19">
                  <c:v>3.6218887209449899E-4</c:v>
                </c:pt>
                <c:pt idx="20" formatCode="0.00E+00">
                  <c:v>4.27577973643584E-4</c:v>
                </c:pt>
                <c:pt idx="21" formatCode="0.00E+00">
                  <c:v>5.0915036460417703E-5</c:v>
                </c:pt>
                <c:pt idx="22">
                  <c:v>-5.4384321801162201E-4</c:v>
                </c:pt>
                <c:pt idx="23">
                  <c:v>-7.8122917220730705E-4</c:v>
                </c:pt>
                <c:pt idx="24">
                  <c:v>-3.2322318079771001E-4</c:v>
                </c:pt>
                <c:pt idx="25">
                  <c:v>6.0103017236966499E-4</c:v>
                </c:pt>
                <c:pt idx="26">
                  <c:v>1.6082702786852001E-3</c:v>
                </c:pt>
                <c:pt idx="27">
                  <c:v>2.1738712509304699E-3</c:v>
                </c:pt>
                <c:pt idx="28">
                  <c:v>2.5070940933025398E-3</c:v>
                </c:pt>
                <c:pt idx="29">
                  <c:v>3.0063661057563701E-3</c:v>
                </c:pt>
                <c:pt idx="30">
                  <c:v>3.7547099044379999E-3</c:v>
                </c:pt>
                <c:pt idx="31">
                  <c:v>3.5369080482108902E-3</c:v>
                </c:pt>
                <c:pt idx="32">
                  <c:v>1.34896024794216E-3</c:v>
                </c:pt>
                <c:pt idx="33">
                  <c:v>-2.6796669877557E-3</c:v>
                </c:pt>
                <c:pt idx="34">
                  <c:v>-6.8301141827033403E-3</c:v>
                </c:pt>
                <c:pt idx="35">
                  <c:v>-9.0794817139190007E-3</c:v>
                </c:pt>
                <c:pt idx="36">
                  <c:v>-8.6989004215833297E-3</c:v>
                </c:pt>
                <c:pt idx="37">
                  <c:v>-6.7576726334130002E-3</c:v>
                </c:pt>
                <c:pt idx="38">
                  <c:v>-4.6655689718717299E-3</c:v>
                </c:pt>
                <c:pt idx="39">
                  <c:v>-3.1765627624631902E-3</c:v>
                </c:pt>
                <c:pt idx="40">
                  <c:v>-1.74515837556937E-3</c:v>
                </c:pt>
                <c:pt idx="41">
                  <c:v>-1.3299759698159999E-4</c:v>
                </c:pt>
                <c:pt idx="42">
                  <c:v>1.7688542991198401E-3</c:v>
                </c:pt>
                <c:pt idx="43">
                  <c:v>3.31113437098103E-3</c:v>
                </c:pt>
                <c:pt idx="44">
                  <c:v>4.61764760473851E-3</c:v>
                </c:pt>
                <c:pt idx="45">
                  <c:v>5.6500647365091998E-3</c:v>
                </c:pt>
                <c:pt idx="46">
                  <c:v>6.5973834815701102E-3</c:v>
                </c:pt>
                <c:pt idx="47">
                  <c:v>6.7410651895741499E-3</c:v>
                </c:pt>
                <c:pt idx="48">
                  <c:v>5.6810064424783696E-3</c:v>
                </c:pt>
                <c:pt idx="49">
                  <c:v>3.1752401296853599E-3</c:v>
                </c:pt>
                <c:pt idx="50" formatCode="0.00E+00">
                  <c:v>4.5481623132061698E-5</c:v>
                </c:pt>
                <c:pt idx="51">
                  <c:v>-2.7126778938261599E-3</c:v>
                </c:pt>
                <c:pt idx="52">
                  <c:v>-4.24781193647369E-3</c:v>
                </c:pt>
                <c:pt idx="53">
                  <c:v>-4.6674237788789799E-3</c:v>
                </c:pt>
                <c:pt idx="54">
                  <c:v>-4.78525018650013E-3</c:v>
                </c:pt>
                <c:pt idx="55">
                  <c:v>-5.06081665181881E-3</c:v>
                </c:pt>
                <c:pt idx="56">
                  <c:v>-5.3653683671246004E-3</c:v>
                </c:pt>
                <c:pt idx="57">
                  <c:v>-4.61404495641312E-3</c:v>
                </c:pt>
                <c:pt idx="58">
                  <c:v>-2.3988970022825202E-3</c:v>
                </c:pt>
                <c:pt idx="59">
                  <c:v>5.6592811185248403E-4</c:v>
                </c:pt>
                <c:pt idx="60">
                  <c:v>2.3333205777029699E-3</c:v>
                </c:pt>
                <c:pt idx="61">
                  <c:v>2.1064918817645202E-3</c:v>
                </c:pt>
                <c:pt idx="62">
                  <c:v>7.3725443647755203E-4</c:v>
                </c:pt>
                <c:pt idx="63">
                  <c:v>5.2260190986466498E-4</c:v>
                </c:pt>
                <c:pt idx="64">
                  <c:v>2.1441204417220901E-3</c:v>
                </c:pt>
                <c:pt idx="65">
                  <c:v>4.1168516145077601E-3</c:v>
                </c:pt>
                <c:pt idx="66" formatCode="0.00E+00">
                  <c:v>3.9788186937151299E-3</c:v>
                </c:pt>
                <c:pt idx="67">
                  <c:v>1.3513895025590199E-3</c:v>
                </c:pt>
                <c:pt idx="68">
                  <c:v>-1.72612888548454E-3</c:v>
                </c:pt>
                <c:pt idx="69">
                  <c:v>-2.7218158422492702E-3</c:v>
                </c:pt>
                <c:pt idx="70">
                  <c:v>-1.2781826216350901E-3</c:v>
                </c:pt>
                <c:pt idx="71">
                  <c:v>7.9974764521383002E-4</c:v>
                </c:pt>
                <c:pt idx="72">
                  <c:v>1.6771218789495201E-3</c:v>
                </c:pt>
                <c:pt idx="73">
                  <c:v>1.53815551801809E-3</c:v>
                </c:pt>
                <c:pt idx="74">
                  <c:v>1.43438977091837E-3</c:v>
                </c:pt>
                <c:pt idx="75">
                  <c:v>1.88500554058374E-3</c:v>
                </c:pt>
                <c:pt idx="76">
                  <c:v>2.0604726227415001E-3</c:v>
                </c:pt>
                <c:pt idx="77" formatCode="0.00E+00">
                  <c:v>1.32200372007682E-3</c:v>
                </c:pt>
                <c:pt idx="78" formatCode="0.00E+00">
                  <c:v>2.8905432629334401E-5</c:v>
                </c:pt>
                <c:pt idx="79">
                  <c:v>-8.9718365643338396E-4</c:v>
                </c:pt>
                <c:pt idx="80">
                  <c:v>-1.2893998850927401E-3</c:v>
                </c:pt>
                <c:pt idx="81">
                  <c:v>-1.83940474615387E-3</c:v>
                </c:pt>
                <c:pt idx="82">
                  <c:v>-2.7745892768229002E-3</c:v>
                </c:pt>
                <c:pt idx="83">
                  <c:v>-3.3858589409661898E-3</c:v>
                </c:pt>
                <c:pt idx="84">
                  <c:v>-2.7710008214224501E-3</c:v>
                </c:pt>
                <c:pt idx="85">
                  <c:v>-1.5183773806840899E-3</c:v>
                </c:pt>
                <c:pt idx="86">
                  <c:v>-1.0837640790931E-3</c:v>
                </c:pt>
                <c:pt idx="87">
                  <c:v>-2.14070562822E-3</c:v>
                </c:pt>
                <c:pt idx="88">
                  <c:v>-3.4554593647319002E-3</c:v>
                </c:pt>
                <c:pt idx="89">
                  <c:v>-3.10012725963329E-3</c:v>
                </c:pt>
                <c:pt idx="90">
                  <c:v>-6.79089822766971E-4</c:v>
                </c:pt>
                <c:pt idx="91">
                  <c:v>2.1784851182717301E-3</c:v>
                </c:pt>
                <c:pt idx="92">
                  <c:v>3.35318016886997E-3</c:v>
                </c:pt>
                <c:pt idx="93">
                  <c:v>2.7076288182303399E-3</c:v>
                </c:pt>
                <c:pt idx="94">
                  <c:v>1.9028937918781699E-3</c:v>
                </c:pt>
                <c:pt idx="95">
                  <c:v>2.2196244570847601E-3</c:v>
                </c:pt>
                <c:pt idx="96">
                  <c:v>3.2117199799746201E-3</c:v>
                </c:pt>
                <c:pt idx="97">
                  <c:v>3.5415390563571601E-3</c:v>
                </c:pt>
                <c:pt idx="98">
                  <c:v>2.4397130941074901E-3</c:v>
                </c:pt>
                <c:pt idx="99">
                  <c:v>7.33820458090524E-4</c:v>
                </c:pt>
                <c:pt idx="100">
                  <c:v>-4.8833363514137003E-4</c:v>
                </c:pt>
                <c:pt idx="101">
                  <c:v>-1.0102142749107001E-3</c:v>
                </c:pt>
                <c:pt idx="102">
                  <c:v>-1.76424306518936E-3</c:v>
                </c:pt>
                <c:pt idx="103" formatCode="0.00E+00">
                  <c:v>-2.8940941521687401E-3</c:v>
                </c:pt>
                <c:pt idx="104">
                  <c:v>-3.8833970551640702E-3</c:v>
                </c:pt>
                <c:pt idx="105">
                  <c:v>-3.63772398455547E-3</c:v>
                </c:pt>
                <c:pt idx="106">
                  <c:v>-2.2838289837108301E-3</c:v>
                </c:pt>
                <c:pt idx="107">
                  <c:v>-6.6841133467476798E-4</c:v>
                </c:pt>
                <c:pt idx="108">
                  <c:v>-2.1599022610940201E-4</c:v>
                </c:pt>
                <c:pt idx="109">
                  <c:v>-8.5317510488387195E-4</c:v>
                </c:pt>
                <c:pt idx="110">
                  <c:v>-1.7791106814095999E-3</c:v>
                </c:pt>
                <c:pt idx="111">
                  <c:v>-1.83191917854268E-3</c:v>
                </c:pt>
                <c:pt idx="112">
                  <c:v>-9.7576858834861702E-4</c:v>
                </c:pt>
                <c:pt idx="113">
                  <c:v>2.5486132211276701E-4</c:v>
                </c:pt>
                <c:pt idx="114">
                  <c:v>9.0663740950910898E-4</c:v>
                </c:pt>
                <c:pt idx="115" formatCode="0.00E+00">
                  <c:v>7.8895896623580998E-4</c:v>
                </c:pt>
                <c:pt idx="116">
                  <c:v>3.5451577307213898E-4</c:v>
                </c:pt>
                <c:pt idx="117">
                  <c:v>4.4427124086314599E-4</c:v>
                </c:pt>
                <c:pt idx="118">
                  <c:v>1.17466506337065E-3</c:v>
                </c:pt>
                <c:pt idx="119">
                  <c:v>1.95601926625161E-3</c:v>
                </c:pt>
                <c:pt idx="120">
                  <c:v>1.8725333001386301E-3</c:v>
                </c:pt>
                <c:pt idx="121">
                  <c:v>8.08206462038792E-4</c:v>
                </c:pt>
                <c:pt idx="122">
                  <c:v>-4.4749053975867698E-4</c:v>
                </c:pt>
                <c:pt idx="123">
                  <c:v>-6.4289593834110403E-4</c:v>
                </c:pt>
                <c:pt idx="124">
                  <c:v>4.7077124353895098E-4</c:v>
                </c:pt>
                <c:pt idx="125">
                  <c:v>2.04557929067302E-3</c:v>
                </c:pt>
                <c:pt idx="126">
                  <c:v>2.5820230251580199E-3</c:v>
                </c:pt>
                <c:pt idx="127">
                  <c:v>1.7523455064170901E-3</c:v>
                </c:pt>
                <c:pt idx="128">
                  <c:v>3.34144434861199E-4</c:v>
                </c:pt>
                <c:pt idx="129" formatCode="0.00E+00">
                  <c:v>-8.6494213558038999E-5</c:v>
                </c:pt>
                <c:pt idx="130">
                  <c:v>8.7813790228052403E-4</c:v>
                </c:pt>
                <c:pt idx="131">
                  <c:v>2.7405001920741902E-3</c:v>
                </c:pt>
                <c:pt idx="132">
                  <c:v>3.9083048549305097E-3</c:v>
                </c:pt>
                <c:pt idx="133">
                  <c:v>3.3247991129965598E-3</c:v>
                </c:pt>
                <c:pt idx="134">
                  <c:v>7.6131868962509301E-4</c:v>
                </c:pt>
                <c:pt idx="135">
                  <c:v>-2.1324180758719802E-3</c:v>
                </c:pt>
                <c:pt idx="136">
                  <c:v>-3.7189316987997398E-3</c:v>
                </c:pt>
                <c:pt idx="137">
                  <c:v>-2.8935404499580699E-3</c:v>
                </c:pt>
                <c:pt idx="138" formatCode="0.00E+00">
                  <c:v>-5.83259289316596E-4</c:v>
                </c:pt>
                <c:pt idx="139">
                  <c:v>1.34400636972612E-3</c:v>
                </c:pt>
                <c:pt idx="140">
                  <c:v>1.1119583328556299E-3</c:v>
                </c:pt>
                <c:pt idx="141">
                  <c:v>-6.1250852424698198E-4</c:v>
                </c:pt>
                <c:pt idx="142">
                  <c:v>-1.7602833594461101E-3</c:v>
                </c:pt>
                <c:pt idx="143">
                  <c:v>-8.3046857448802801E-4</c:v>
                </c:pt>
                <c:pt idx="144">
                  <c:v>1.30254477712109E-3</c:v>
                </c:pt>
                <c:pt idx="145" formatCode="0.00E+00">
                  <c:v>2.5285931921962901E-3</c:v>
                </c:pt>
                <c:pt idx="146">
                  <c:v>1.36524035425889E-3</c:v>
                </c:pt>
                <c:pt idx="147">
                  <c:v>-1.1175936686019399E-3</c:v>
                </c:pt>
                <c:pt idx="148">
                  <c:v>-2.85158562373639E-3</c:v>
                </c:pt>
                <c:pt idx="149">
                  <c:v>-2.5830088213346001E-3</c:v>
                </c:pt>
                <c:pt idx="150" formatCode="0.00E+00">
                  <c:v>-1.20012380767938E-3</c:v>
                </c:pt>
                <c:pt idx="151" formatCode="0.00E+00">
                  <c:v>-8.36253583241178E-5</c:v>
                </c:pt>
                <c:pt idx="152">
                  <c:v>-1.4278783356674499E-4</c:v>
                </c:pt>
                <c:pt idx="153">
                  <c:v>-9.4253754252814504E-4</c:v>
                </c:pt>
                <c:pt idx="154">
                  <c:v>-2.1534588509307699E-3</c:v>
                </c:pt>
                <c:pt idx="155">
                  <c:v>-3.1197653429633999E-3</c:v>
                </c:pt>
                <c:pt idx="156">
                  <c:v>-3.5299218798234902E-3</c:v>
                </c:pt>
                <c:pt idx="157">
                  <c:v>-2.5085120268021799E-3</c:v>
                </c:pt>
                <c:pt idx="158">
                  <c:v>-5.1650244699470303E-4</c:v>
                </c:pt>
                <c:pt idx="159">
                  <c:v>1.22682573843635E-3</c:v>
                </c:pt>
                <c:pt idx="160">
                  <c:v>1.10709553538243E-3</c:v>
                </c:pt>
                <c:pt idx="161">
                  <c:v>-4.20000275570085E-4</c:v>
                </c:pt>
                <c:pt idx="162">
                  <c:v>-1.29407895121258E-3</c:v>
                </c:pt>
                <c:pt idx="163">
                  <c:v>1.6478920354729801E-4</c:v>
                </c:pt>
                <c:pt idx="164" formatCode="0.00E+00">
                  <c:v>2.86924651968248E-3</c:v>
                </c:pt>
                <c:pt idx="165">
                  <c:v>4.1006970683783303E-3</c:v>
                </c:pt>
                <c:pt idx="166">
                  <c:v>2.4589775747899398E-3</c:v>
                </c:pt>
                <c:pt idx="167">
                  <c:v>-4.65147459585938E-4</c:v>
                </c:pt>
                <c:pt idx="168">
                  <c:v>-1.7311821374652199E-3</c:v>
                </c:pt>
                <c:pt idx="169">
                  <c:v>-8.0059266930310505E-4</c:v>
                </c:pt>
                <c:pt idx="170">
                  <c:v>4.4143380567161598E-4</c:v>
                </c:pt>
                <c:pt idx="171">
                  <c:v>-1.6170602496871599E-4</c:v>
                </c:pt>
                <c:pt idx="172">
                  <c:v>-1.6172980765051001E-3</c:v>
                </c:pt>
                <c:pt idx="173">
                  <c:v>-1.99178660927019E-3</c:v>
                </c:pt>
                <c:pt idx="174" formatCode="0.00E+00">
                  <c:v>-8.2296978269906894E-5</c:v>
                </c:pt>
                <c:pt idx="175">
                  <c:v>2.2358016655225398E-3</c:v>
                </c:pt>
                <c:pt idx="176">
                  <c:v>3.1713748422948799E-3</c:v>
                </c:pt>
                <c:pt idx="177">
                  <c:v>2.2827327784008598E-3</c:v>
                </c:pt>
                <c:pt idx="178">
                  <c:v>1.4179349560661299E-3</c:v>
                </c:pt>
                <c:pt idx="179">
                  <c:v>1.19717420288882E-3</c:v>
                </c:pt>
                <c:pt idx="180">
                  <c:v>7.4586585365648997E-4</c:v>
                </c:pt>
                <c:pt idx="181">
                  <c:v>-1.1001362582604001E-3</c:v>
                </c:pt>
                <c:pt idx="182">
                  <c:v>-3.3171030322836502E-3</c:v>
                </c:pt>
                <c:pt idx="183">
                  <c:v>-4.0457560863740904E-3</c:v>
                </c:pt>
                <c:pt idx="184">
                  <c:v>-2.6206454892080001E-3</c:v>
                </c:pt>
                <c:pt idx="185">
                  <c:v>-8.5431549027007803E-4</c:v>
                </c:pt>
                <c:pt idx="186">
                  <c:v>-8.4472360734606203E-4</c:v>
                </c:pt>
                <c:pt idx="187">
                  <c:v>-2.4919979432177801E-3</c:v>
                </c:pt>
                <c:pt idx="188">
                  <c:v>-3.49292581529497E-3</c:v>
                </c:pt>
                <c:pt idx="189">
                  <c:v>-2.4815798558552602E-3</c:v>
                </c:pt>
                <c:pt idx="190">
                  <c:v>-2.48364057586277E-4</c:v>
                </c:pt>
                <c:pt idx="191">
                  <c:v>1.2086697166159E-3</c:v>
                </c:pt>
                <c:pt idx="192">
                  <c:v>1.5041333927295799E-3</c:v>
                </c:pt>
                <c:pt idx="193" formatCode="0.00E+00">
                  <c:v>1.9324869114666901E-3</c:v>
                </c:pt>
                <c:pt idx="194">
                  <c:v>3.5423390556994202E-3</c:v>
                </c:pt>
                <c:pt idx="195">
                  <c:v>5.2955450167854103E-3</c:v>
                </c:pt>
                <c:pt idx="196">
                  <c:v>4.9744099169703902E-3</c:v>
                </c:pt>
                <c:pt idx="197">
                  <c:v>2.1799858591398198E-3</c:v>
                </c:pt>
                <c:pt idx="198">
                  <c:v>-1.81384422197996E-3</c:v>
                </c:pt>
                <c:pt idx="199">
                  <c:v>-4.8606273466782401E-3</c:v>
                </c:pt>
                <c:pt idx="200">
                  <c:v>-6.5535471858761104E-3</c:v>
                </c:pt>
                <c:pt idx="201" formatCode="0.00E+00">
                  <c:v>-7.1492965092854101E-3</c:v>
                </c:pt>
                <c:pt idx="202">
                  <c:v>-7.10338627641515E-3</c:v>
                </c:pt>
                <c:pt idx="203">
                  <c:v>-5.9758935772406601E-3</c:v>
                </c:pt>
                <c:pt idx="204">
                  <c:v>-3.9403543212775203E-3</c:v>
                </c:pt>
                <c:pt idx="205">
                  <c:v>-1.5963578925291E-3</c:v>
                </c:pt>
                <c:pt idx="206" formatCode="0.00E+00">
                  <c:v>-6.7429832653248198E-5</c:v>
                </c:pt>
                <c:pt idx="207">
                  <c:v>8.5295636896767096E-4</c:v>
                </c:pt>
                <c:pt idx="208">
                  <c:v>1.8158595134813E-3</c:v>
                </c:pt>
                <c:pt idx="209">
                  <c:v>2.87417876810909E-3</c:v>
                </c:pt>
                <c:pt idx="210" formatCode="0.00E+00">
                  <c:v>2.9908923114465502E-3</c:v>
                </c:pt>
                <c:pt idx="211">
                  <c:v>1.4308754339560901E-3</c:v>
                </c:pt>
                <c:pt idx="212">
                  <c:v>-5.6952718632914895E-4</c:v>
                </c:pt>
                <c:pt idx="213">
                  <c:v>-1.63430768774186E-3</c:v>
                </c:pt>
                <c:pt idx="214">
                  <c:v>-9.7322845287402498E-4</c:v>
                </c:pt>
                <c:pt idx="215">
                  <c:v>-1.4157297789689E-4</c:v>
                </c:pt>
                <c:pt idx="216">
                  <c:v>-2.0610025272358199E-4</c:v>
                </c:pt>
                <c:pt idx="217">
                  <c:v>-1.3359547065171699E-3</c:v>
                </c:pt>
                <c:pt idx="218">
                  <c:v>-1.7589913885677801E-3</c:v>
                </c:pt>
                <c:pt idx="219">
                  <c:v>-1.20469582826081E-3</c:v>
                </c:pt>
                <c:pt idx="220">
                  <c:v>-5.6644534761324705E-4</c:v>
                </c:pt>
                <c:pt idx="221">
                  <c:v>-1.0045688721061999E-3</c:v>
                </c:pt>
                <c:pt idx="222">
                  <c:v>-1.8114375169948199E-3</c:v>
                </c:pt>
                <c:pt idx="223">
                  <c:v>-1.59195866505528E-3</c:v>
                </c:pt>
                <c:pt idx="224">
                  <c:v>-2.3725958256595899E-4</c:v>
                </c:pt>
                <c:pt idx="225" formatCode="0.00E+00">
                  <c:v>5.0503457346583896E-4</c:v>
                </c:pt>
                <c:pt idx="226">
                  <c:v>-1.1130537930149501E-3</c:v>
                </c:pt>
                <c:pt idx="227">
                  <c:v>-4.08758912605745E-3</c:v>
                </c:pt>
                <c:pt idx="228" formatCode="0.00E+00">
                  <c:v>-5.5462696289882299E-3</c:v>
                </c:pt>
                <c:pt idx="229">
                  <c:v>-4.3137148764401199E-3</c:v>
                </c:pt>
                <c:pt idx="230">
                  <c:v>-1.9252670102971601E-3</c:v>
                </c:pt>
                <c:pt idx="231">
                  <c:v>-1.1201256051962499E-3</c:v>
                </c:pt>
                <c:pt idx="232">
                  <c:v>-1.9799811879347398E-3</c:v>
                </c:pt>
                <c:pt idx="233">
                  <c:v>-2.22629627357358E-3</c:v>
                </c:pt>
                <c:pt idx="234">
                  <c:v>-1.2691902098957501E-4</c:v>
                </c:pt>
                <c:pt idx="235">
                  <c:v>2.8043638177179101E-3</c:v>
                </c:pt>
                <c:pt idx="236">
                  <c:v>3.4309204048421798E-3</c:v>
                </c:pt>
                <c:pt idx="237">
                  <c:v>1.2225342918233499E-3</c:v>
                </c:pt>
                <c:pt idx="238">
                  <c:v>-1.19513423820339E-3</c:v>
                </c:pt>
                <c:pt idx="239">
                  <c:v>-6.9093269832032204E-4</c:v>
                </c:pt>
                <c:pt idx="240">
                  <c:v>1.9583000038001399E-3</c:v>
                </c:pt>
                <c:pt idx="241">
                  <c:v>3.3533237055092201E-3</c:v>
                </c:pt>
                <c:pt idx="242">
                  <c:v>1.1472897235759599E-3</c:v>
                </c:pt>
                <c:pt idx="243">
                  <c:v>-2.77519033146323E-3</c:v>
                </c:pt>
                <c:pt idx="244">
                  <c:v>-4.9327434192799899E-3</c:v>
                </c:pt>
                <c:pt idx="245">
                  <c:v>-3.64529332949851E-3</c:v>
                </c:pt>
                <c:pt idx="246">
                  <c:v>-1.15900451436917E-3</c:v>
                </c:pt>
                <c:pt idx="247">
                  <c:v>-1.65539112755114E-4</c:v>
                </c:pt>
                <c:pt idx="248">
                  <c:v>-1.1928395731537801E-3</c:v>
                </c:pt>
                <c:pt idx="249">
                  <c:v>-2.07074080235341E-3</c:v>
                </c:pt>
                <c:pt idx="250">
                  <c:v>-1.3119326535910301E-3</c:v>
                </c:pt>
                <c:pt idx="251">
                  <c:v>6.8469039278916703E-4</c:v>
                </c:pt>
                <c:pt idx="252">
                  <c:v>2.0287530872688401E-3</c:v>
                </c:pt>
                <c:pt idx="253" formatCode="0.00E+00">
                  <c:v>2.34928311998276E-3</c:v>
                </c:pt>
                <c:pt idx="254">
                  <c:v>2.4096034141791499E-3</c:v>
                </c:pt>
                <c:pt idx="255">
                  <c:v>2.7964027394762501E-3</c:v>
                </c:pt>
                <c:pt idx="256">
                  <c:v>2.93155928245406E-3</c:v>
                </c:pt>
                <c:pt idx="257">
                  <c:v>1.8983529678787501E-3</c:v>
                </c:pt>
                <c:pt idx="258">
                  <c:v>4.04049561297441E-4</c:v>
                </c:pt>
                <c:pt idx="259">
                  <c:v>-3.0984187975954E-4</c:v>
                </c:pt>
                <c:pt idx="260">
                  <c:v>5.8960169133683796E-4</c:v>
                </c:pt>
                <c:pt idx="261">
                  <c:v>1.48407948086416E-3</c:v>
                </c:pt>
                <c:pt idx="262">
                  <c:v>7.0579089418397998E-4</c:v>
                </c:pt>
                <c:pt idx="263">
                  <c:v>-1.79644203678297E-3</c:v>
                </c:pt>
                <c:pt idx="264" formatCode="0.00E+00">
                  <c:v>-3.9075198238412599E-3</c:v>
                </c:pt>
                <c:pt idx="265">
                  <c:v>-3.7067235386729499E-3</c:v>
                </c:pt>
                <c:pt idx="266">
                  <c:v>-1.5134298142778599E-3</c:v>
                </c:pt>
                <c:pt idx="267">
                  <c:v>7.1589538374368801E-4</c:v>
                </c:pt>
                <c:pt idx="268">
                  <c:v>1.30680226754739E-3</c:v>
                </c:pt>
                <c:pt idx="269">
                  <c:v>5.53244325829403E-4</c:v>
                </c:pt>
                <c:pt idx="270">
                  <c:v>-4.7417256834084902E-4</c:v>
                </c:pt>
                <c:pt idx="271">
                  <c:v>-1.03644891555962E-3</c:v>
                </c:pt>
                <c:pt idx="272">
                  <c:v>-9.3047426588682301E-4</c:v>
                </c:pt>
                <c:pt idx="273">
                  <c:v>-2.3215118398904299E-4</c:v>
                </c:pt>
                <c:pt idx="274">
                  <c:v>1.1318992245936499E-3</c:v>
                </c:pt>
                <c:pt idx="275">
                  <c:v>2.4078963175058498E-3</c:v>
                </c:pt>
                <c:pt idx="276">
                  <c:v>2.5996183308036299E-3</c:v>
                </c:pt>
                <c:pt idx="277">
                  <c:v>8.7430911907044099E-4</c:v>
                </c:pt>
                <c:pt idx="278">
                  <c:v>-1.73527157364251E-3</c:v>
                </c:pt>
                <c:pt idx="279">
                  <c:v>-3.0503500868956598E-3</c:v>
                </c:pt>
                <c:pt idx="280" formatCode="0.00E+00">
                  <c:v>-2.0325280715498698E-3</c:v>
                </c:pt>
                <c:pt idx="281" formatCode="0.00E+00">
                  <c:v>4.8552925222469399E-4</c:v>
                </c:pt>
                <c:pt idx="282" formatCode="0.00E+00">
                  <c:v>2.0863411839111001E-3</c:v>
                </c:pt>
                <c:pt idx="283" formatCode="0.00E+00">
                  <c:v>1.76209792820452E-3</c:v>
                </c:pt>
                <c:pt idx="284">
                  <c:v>-1.2798321851234E-4</c:v>
                </c:pt>
                <c:pt idx="285">
                  <c:v>-1.54568568426999E-3</c:v>
                </c:pt>
                <c:pt idx="286">
                  <c:v>-1.8866533872134599E-3</c:v>
                </c:pt>
                <c:pt idx="287">
                  <c:v>-1.17530345433555E-3</c:v>
                </c:pt>
                <c:pt idx="288">
                  <c:v>-5.6894341840352898E-4</c:v>
                </c:pt>
                <c:pt idx="289">
                  <c:v>-2.01715083008137E-4</c:v>
                </c:pt>
                <c:pt idx="290" formatCode="0.00E+00">
                  <c:v>-6.5482100593416796E-5</c:v>
                </c:pt>
                <c:pt idx="291">
                  <c:v>3.8984729523883302E-4</c:v>
                </c:pt>
                <c:pt idx="292">
                  <c:v>1.1892622666045999E-3</c:v>
                </c:pt>
                <c:pt idx="293">
                  <c:v>2.3529286117022299E-3</c:v>
                </c:pt>
                <c:pt idx="294">
                  <c:v>3.4485120778933202E-3</c:v>
                </c:pt>
                <c:pt idx="295">
                  <c:v>3.7431564676360198E-3</c:v>
                </c:pt>
                <c:pt idx="296">
                  <c:v>2.43297551676556E-3</c:v>
                </c:pt>
                <c:pt idx="297">
                  <c:v>-3.3661606363441201E-4</c:v>
                </c:pt>
                <c:pt idx="298">
                  <c:v>-3.1963585965987498E-3</c:v>
                </c:pt>
                <c:pt idx="299">
                  <c:v>-4.6676553576651698E-3</c:v>
                </c:pt>
                <c:pt idx="300">
                  <c:v>-3.89064352958741E-3</c:v>
                </c:pt>
                <c:pt idx="301">
                  <c:v>-1.9977982243594601E-3</c:v>
                </c:pt>
                <c:pt idx="302">
                  <c:v>-3.4214015665825202E-4</c:v>
                </c:pt>
                <c:pt idx="303" formatCode="0.00E+00">
                  <c:v>-5.5440961295460101E-5</c:v>
                </c:pt>
                <c:pt idx="304">
                  <c:v>-7.9058232923916898E-4</c:v>
                </c:pt>
                <c:pt idx="305">
                  <c:v>-2.14158471864089E-3</c:v>
                </c:pt>
                <c:pt idx="306">
                  <c:v>-3.3118229646657798E-3</c:v>
                </c:pt>
                <c:pt idx="307">
                  <c:v>-3.7868351238896101E-3</c:v>
                </c:pt>
                <c:pt idx="308">
                  <c:v>-2.9013693345215602E-3</c:v>
                </c:pt>
                <c:pt idx="309">
                  <c:v>-6.7763282261376298E-4</c:v>
                </c:pt>
                <c:pt idx="310">
                  <c:v>2.1547744781093801E-3</c:v>
                </c:pt>
                <c:pt idx="311" formatCode="0.00E+00">
                  <c:v>4.1322275457372796E-3</c:v>
                </c:pt>
                <c:pt idx="312">
                  <c:v>4.6197648514067699E-3</c:v>
                </c:pt>
                <c:pt idx="313">
                  <c:v>3.9871422959515497E-3</c:v>
                </c:pt>
                <c:pt idx="314">
                  <c:v>3.2326854140042401E-3</c:v>
                </c:pt>
                <c:pt idx="315">
                  <c:v>2.4833397178427902E-3</c:v>
                </c:pt>
                <c:pt idx="316">
                  <c:v>9.9478165944339391E-4</c:v>
                </c:pt>
                <c:pt idx="317">
                  <c:v>-1.9144831316058801E-3</c:v>
                </c:pt>
                <c:pt idx="318">
                  <c:v>-5.3796500069229897E-3</c:v>
                </c:pt>
                <c:pt idx="319">
                  <c:v>-7.6287965066455E-3</c:v>
                </c:pt>
                <c:pt idx="320">
                  <c:v>-7.5668819868491598E-3</c:v>
                </c:pt>
                <c:pt idx="321">
                  <c:v>-5.9310937659148499E-3</c:v>
                </c:pt>
                <c:pt idx="322">
                  <c:v>-4.2277234174453197E-3</c:v>
                </c:pt>
                <c:pt idx="323">
                  <c:v>-3.2412074201411101E-3</c:v>
                </c:pt>
                <c:pt idx="324">
                  <c:v>-2.4371052114709E-3</c:v>
                </c:pt>
                <c:pt idx="325">
                  <c:v>-1.0608172469211E-3</c:v>
                </c:pt>
                <c:pt idx="326">
                  <c:v>5.4901979413236499E-4</c:v>
                </c:pt>
                <c:pt idx="327">
                  <c:v>1.37052257436324E-3</c:v>
                </c:pt>
                <c:pt idx="328">
                  <c:v>7.6885432109890497E-4</c:v>
                </c:pt>
                <c:pt idx="329" formatCode="0.00E+00">
                  <c:v>-2.3286710209132101E-4</c:v>
                </c:pt>
                <c:pt idx="330" formatCode="0.00E+00">
                  <c:v>-4.9536328753772396E-4</c:v>
                </c:pt>
                <c:pt idx="331">
                  <c:v>7.2550919369422195E-4</c:v>
                </c:pt>
                <c:pt idx="332">
                  <c:v>2.6834438529795101E-3</c:v>
                </c:pt>
                <c:pt idx="333">
                  <c:v>4.5025678173879697E-3</c:v>
                </c:pt>
                <c:pt idx="334">
                  <c:v>5.1113076237239898E-3</c:v>
                </c:pt>
                <c:pt idx="335">
                  <c:v>4.0740743617390697E-3</c:v>
                </c:pt>
                <c:pt idx="336">
                  <c:v>1.64271209483099E-3</c:v>
                </c:pt>
                <c:pt idx="337">
                  <c:v>-1.26247893478991E-3</c:v>
                </c:pt>
                <c:pt idx="338">
                  <c:v>-2.9551492225043199E-3</c:v>
                </c:pt>
                <c:pt idx="339">
                  <c:v>-2.43851639117684E-3</c:v>
                </c:pt>
                <c:pt idx="340">
                  <c:v>-2.95465418901768E-4</c:v>
                </c:pt>
                <c:pt idx="341">
                  <c:v>1.0720086093156101E-3</c:v>
                </c:pt>
                <c:pt idx="342">
                  <c:v>-4.4722755572283002E-4</c:v>
                </c:pt>
                <c:pt idx="343">
                  <c:v>-4.3645164961783897E-3</c:v>
                </c:pt>
                <c:pt idx="344">
                  <c:v>-8.0766010813766598E-3</c:v>
                </c:pt>
                <c:pt idx="345">
                  <c:v>-8.7296609958408006E-3</c:v>
                </c:pt>
                <c:pt idx="346">
                  <c:v>-6.0716130104717303E-3</c:v>
                </c:pt>
                <c:pt idx="347">
                  <c:v>-2.0136372736670499E-3</c:v>
                </c:pt>
                <c:pt idx="348">
                  <c:v>9.0285062379242696E-4</c:v>
                </c:pt>
                <c:pt idx="349">
                  <c:v>1.8163062771358999E-3</c:v>
                </c:pt>
                <c:pt idx="350">
                  <c:v>1.7491782563375999E-3</c:v>
                </c:pt>
                <c:pt idx="351">
                  <c:v>1.9821344621974201E-3</c:v>
                </c:pt>
                <c:pt idx="352">
                  <c:v>3.1306622301052801E-3</c:v>
                </c:pt>
                <c:pt idx="353">
                  <c:v>4.4484081715747501E-3</c:v>
                </c:pt>
                <c:pt idx="354">
                  <c:v>5.1870802085945298E-3</c:v>
                </c:pt>
                <c:pt idx="355">
                  <c:v>4.87769432138393E-3</c:v>
                </c:pt>
                <c:pt idx="356">
                  <c:v>3.9771624286801099E-3</c:v>
                </c:pt>
                <c:pt idx="357">
                  <c:v>3.1986502031946598E-3</c:v>
                </c:pt>
                <c:pt idx="358">
                  <c:v>2.9885741240670799E-3</c:v>
                </c:pt>
                <c:pt idx="359">
                  <c:v>2.7552770576868102E-3</c:v>
                </c:pt>
                <c:pt idx="360" formatCode="0.00E+00">
                  <c:v>1.5685495985513799E-3</c:v>
                </c:pt>
                <c:pt idx="361">
                  <c:v>-1.34955726719781E-3</c:v>
                </c:pt>
                <c:pt idx="362">
                  <c:v>-4.6514517819629198E-3</c:v>
                </c:pt>
                <c:pt idx="363" formatCode="0.00E+00">
                  <c:v>-6.9604673936952801E-3</c:v>
                </c:pt>
                <c:pt idx="364">
                  <c:v>-6.6078786465521601E-3</c:v>
                </c:pt>
                <c:pt idx="365">
                  <c:v>-4.7027455156450097E-3</c:v>
                </c:pt>
                <c:pt idx="366">
                  <c:v>-2.6863552438424199E-3</c:v>
                </c:pt>
                <c:pt idx="367">
                  <c:v>-2.4201194555574499E-3</c:v>
                </c:pt>
                <c:pt idx="368">
                  <c:v>-3.0481040268867101E-3</c:v>
                </c:pt>
                <c:pt idx="369">
                  <c:v>-2.6408090425829498E-3</c:v>
                </c:pt>
                <c:pt idx="370">
                  <c:v>2.8011976173494498E-4</c:v>
                </c:pt>
                <c:pt idx="371">
                  <c:v>4.7647628498443803E-3</c:v>
                </c:pt>
                <c:pt idx="372">
                  <c:v>8.0996114530615393E-3</c:v>
                </c:pt>
                <c:pt idx="373">
                  <c:v>8.1209350065010299E-3</c:v>
                </c:pt>
                <c:pt idx="374">
                  <c:v>4.6941523057982201E-3</c:v>
                </c:pt>
                <c:pt idx="375">
                  <c:v>3.93193274857939E-4</c:v>
                </c:pt>
                <c:pt idx="376">
                  <c:v>-2.28168977154608E-3</c:v>
                </c:pt>
                <c:pt idx="377">
                  <c:v>-2.6803988885290499E-3</c:v>
                </c:pt>
                <c:pt idx="378">
                  <c:v>-2.3949595523442202E-3</c:v>
                </c:pt>
                <c:pt idx="379">
                  <c:v>-2.8488934249126501E-3</c:v>
                </c:pt>
                <c:pt idx="380" formatCode="0.00E+00">
                  <c:v>-4.1047667924046499E-3</c:v>
                </c:pt>
                <c:pt idx="381">
                  <c:v>-4.2996643760212202E-3</c:v>
                </c:pt>
                <c:pt idx="382">
                  <c:v>-2.59957906823244E-3</c:v>
                </c:pt>
                <c:pt idx="383" formatCode="0.00E+00">
                  <c:v>-1.8548868987742901E-5</c:v>
                </c:pt>
                <c:pt idx="384">
                  <c:v>6.8227669145332797E-4</c:v>
                </c:pt>
                <c:pt idx="385">
                  <c:v>-1.16954643076694E-3</c:v>
                </c:pt>
                <c:pt idx="386">
                  <c:v>-3.9313792793163396E-3</c:v>
                </c:pt>
                <c:pt idx="387">
                  <c:v>-5.0059519017576102E-3</c:v>
                </c:pt>
                <c:pt idx="388">
                  <c:v>-3.8079551063428599E-3</c:v>
                </c:pt>
                <c:pt idx="389">
                  <c:v>-1.4518143583819099E-3</c:v>
                </c:pt>
                <c:pt idx="390">
                  <c:v>1.0763948099407801E-3</c:v>
                </c:pt>
                <c:pt idx="391" formatCode="0.00E+00">
                  <c:v>4.1718329098742899E-3</c:v>
                </c:pt>
                <c:pt idx="392">
                  <c:v>8.0516184253466901E-3</c:v>
                </c:pt>
                <c:pt idx="393">
                  <c:v>1.0970118458614101E-2</c:v>
                </c:pt>
                <c:pt idx="394">
                  <c:v>9.8432898925066899E-3</c:v>
                </c:pt>
                <c:pt idx="395">
                  <c:v>4.0325731488188299E-3</c:v>
                </c:pt>
                <c:pt idx="396">
                  <c:v>-2.4469866658345801E-3</c:v>
                </c:pt>
                <c:pt idx="397">
                  <c:v>-4.3949554627292697E-3</c:v>
                </c:pt>
                <c:pt idx="398">
                  <c:v>-6.8352863931876999E-4</c:v>
                </c:pt>
                <c:pt idx="399">
                  <c:v>4.5068998910512701E-3</c:v>
                </c:pt>
                <c:pt idx="400">
                  <c:v>6.1756625249134696E-3</c:v>
                </c:pt>
                <c:pt idx="401">
                  <c:v>3.3997144951118802E-3</c:v>
                </c:pt>
                <c:pt idx="402">
                  <c:v>-1.33724571329188E-4</c:v>
                </c:pt>
                <c:pt idx="403">
                  <c:v>-8.0227895883050102E-4</c:v>
                </c:pt>
                <c:pt idx="404">
                  <c:v>1.03986957160646E-3</c:v>
                </c:pt>
                <c:pt idx="405">
                  <c:v>2.0921631491333599E-3</c:v>
                </c:pt>
                <c:pt idx="406">
                  <c:v>9.0441453788760499E-4</c:v>
                </c:pt>
                <c:pt idx="407">
                  <c:v>-9.43690514017185E-4</c:v>
                </c:pt>
                <c:pt idx="408">
                  <c:v>-1.08440706926642E-3</c:v>
                </c:pt>
                <c:pt idx="409">
                  <c:v>2.7842428777431701E-4</c:v>
                </c:pt>
                <c:pt idx="410">
                  <c:v>1.2100475468139701E-3</c:v>
                </c:pt>
                <c:pt idx="411" formatCode="0.00E+00">
                  <c:v>6.0990943218225695E-4</c:v>
                </c:pt>
                <c:pt idx="412">
                  <c:v>-5.0549436827148503E-4</c:v>
                </c:pt>
                <c:pt idx="413">
                  <c:v>-7.6512020786920405E-4</c:v>
                </c:pt>
                <c:pt idx="414" formatCode="0.00E+00">
                  <c:v>-4.4835831148942002E-4</c:v>
                </c:pt>
                <c:pt idx="415">
                  <c:v>-7.4749067553402299E-4</c:v>
                </c:pt>
                <c:pt idx="416">
                  <c:v>-2.0106952706926999E-3</c:v>
                </c:pt>
                <c:pt idx="417">
                  <c:v>-2.9438195706101601E-3</c:v>
                </c:pt>
                <c:pt idx="418">
                  <c:v>-2.9945118409941498E-3</c:v>
                </c:pt>
                <c:pt idx="419">
                  <c:v>-2.9856496421832102E-3</c:v>
                </c:pt>
                <c:pt idx="420">
                  <c:v>-4.1414799431538996E-3</c:v>
                </c:pt>
                <c:pt idx="421">
                  <c:v>-5.6604833950526399E-3</c:v>
                </c:pt>
                <c:pt idx="422">
                  <c:v>-5.7859726979013299E-3</c:v>
                </c:pt>
                <c:pt idx="423">
                  <c:v>-3.5124345945175702E-3</c:v>
                </c:pt>
                <c:pt idx="424">
                  <c:v>-5.5502933763814104E-4</c:v>
                </c:pt>
                <c:pt idx="425">
                  <c:v>9.7558829184588199E-4</c:v>
                </c:pt>
                <c:pt idx="426">
                  <c:v>8.9174432914726595E-4</c:v>
                </c:pt>
                <c:pt idx="427">
                  <c:v>9.4538112100479204E-4</c:v>
                </c:pt>
                <c:pt idx="428">
                  <c:v>1.94849813741494E-3</c:v>
                </c:pt>
                <c:pt idx="429">
                  <c:v>3.1731623753410102E-3</c:v>
                </c:pt>
                <c:pt idx="430">
                  <c:v>3.2961603498813199E-3</c:v>
                </c:pt>
                <c:pt idx="431">
                  <c:v>3.1124377492269002E-3</c:v>
                </c:pt>
                <c:pt idx="432">
                  <c:v>3.9153488025752397E-3</c:v>
                </c:pt>
                <c:pt idx="433">
                  <c:v>5.64032305741838E-3</c:v>
                </c:pt>
                <c:pt idx="434">
                  <c:v>5.4853178195301399E-3</c:v>
                </c:pt>
                <c:pt idx="435">
                  <c:v>1.92591184464499E-3</c:v>
                </c:pt>
                <c:pt idx="436">
                  <c:v>-2.6950052855800001E-3</c:v>
                </c:pt>
                <c:pt idx="437">
                  <c:v>-4.1827184028711498E-3</c:v>
                </c:pt>
                <c:pt idx="438">
                  <c:v>-1.1573160639634099E-3</c:v>
                </c:pt>
                <c:pt idx="439">
                  <c:v>2.5182300935098901E-3</c:v>
                </c:pt>
                <c:pt idx="440">
                  <c:v>2.0460479283161501E-3</c:v>
                </c:pt>
                <c:pt idx="441" formatCode="0.00E+00">
                  <c:v>-2.8326689887684798E-3</c:v>
                </c:pt>
                <c:pt idx="442">
                  <c:v>-7.1103690398944697E-3</c:v>
                </c:pt>
                <c:pt idx="443">
                  <c:v>-6.0869281924906399E-3</c:v>
                </c:pt>
                <c:pt idx="444">
                  <c:v>-9.1278907239646903E-4</c:v>
                </c:pt>
                <c:pt idx="445">
                  <c:v>3.0908935457577098E-3</c:v>
                </c:pt>
                <c:pt idx="446">
                  <c:v>1.99650709358681E-3</c:v>
                </c:pt>
                <c:pt idx="447">
                  <c:v>-2.2775056780853899E-3</c:v>
                </c:pt>
                <c:pt idx="448">
                  <c:v>-4.89121422214328E-3</c:v>
                </c:pt>
                <c:pt idx="449">
                  <c:v>-3.4429113356124101E-3</c:v>
                </c:pt>
                <c:pt idx="450">
                  <c:v>-1.7286761191505099E-4</c:v>
                </c:pt>
                <c:pt idx="451">
                  <c:v>1.24202698504944E-3</c:v>
                </c:pt>
                <c:pt idx="452">
                  <c:v>1.2620427019907499E-4</c:v>
                </c:pt>
                <c:pt idx="453">
                  <c:v>-1.0887416491436E-3</c:v>
                </c:pt>
                <c:pt idx="454">
                  <c:v>-6.4657155273662999E-4</c:v>
                </c:pt>
                <c:pt idx="455">
                  <c:v>9.1571588779514198E-4</c:v>
                </c:pt>
                <c:pt idx="456">
                  <c:v>1.4403613277697901E-3</c:v>
                </c:pt>
                <c:pt idx="457">
                  <c:v>1.10625243253647E-3</c:v>
                </c:pt>
                <c:pt idx="458">
                  <c:v>1.18974537754137E-3</c:v>
                </c:pt>
                <c:pt idx="459">
                  <c:v>3.0820704445619499E-3</c:v>
                </c:pt>
                <c:pt idx="460">
                  <c:v>4.7763813064014803E-3</c:v>
                </c:pt>
                <c:pt idx="461">
                  <c:v>4.1376816698487102E-3</c:v>
                </c:pt>
                <c:pt idx="462">
                  <c:v>6.26490791006135E-4</c:v>
                </c:pt>
                <c:pt idx="463">
                  <c:v>-3.0365182965269499E-3</c:v>
                </c:pt>
                <c:pt idx="464">
                  <c:v>-4.3145300792708603E-3</c:v>
                </c:pt>
                <c:pt idx="465">
                  <c:v>-2.5894655947270402E-3</c:v>
                </c:pt>
                <c:pt idx="466" formatCode="0.00E+00">
                  <c:v>-7.3707288370289105E-5</c:v>
                </c:pt>
                <c:pt idx="467">
                  <c:v>1.28691776690657E-3</c:v>
                </c:pt>
                <c:pt idx="468">
                  <c:v>1.6039873801552899E-3</c:v>
                </c:pt>
                <c:pt idx="469">
                  <c:v>1.5774323455742601E-3</c:v>
                </c:pt>
                <c:pt idx="470">
                  <c:v>1.7876472357549701E-3</c:v>
                </c:pt>
                <c:pt idx="471">
                  <c:v>1.2964897212293101E-3</c:v>
                </c:pt>
                <c:pt idx="472">
                  <c:v>5.0001987948176702E-4</c:v>
                </c:pt>
                <c:pt idx="473" formatCode="0.00E+00">
                  <c:v>2.0747076550634101E-5</c:v>
                </c:pt>
                <c:pt idx="474">
                  <c:v>1.1673438836039599E-3</c:v>
                </c:pt>
                <c:pt idx="475">
                  <c:v>2.9907158458726902E-3</c:v>
                </c:pt>
                <c:pt idx="476">
                  <c:v>3.83648243447614E-3</c:v>
                </c:pt>
                <c:pt idx="477">
                  <c:v>2.6006667222418199E-3</c:v>
                </c:pt>
                <c:pt idx="478">
                  <c:v>5.62685812266692E-4</c:v>
                </c:pt>
                <c:pt idx="479">
                  <c:v>-2.0347662035316501E-4</c:v>
                </c:pt>
                <c:pt idx="480">
                  <c:v>8.3241190425196695E-4</c:v>
                </c:pt>
                <c:pt idx="481">
                  <c:v>2.0302167571011102E-3</c:v>
                </c:pt>
                <c:pt idx="482">
                  <c:v>1.9058072336601199E-3</c:v>
                </c:pt>
                <c:pt idx="483">
                  <c:v>7.9753979941222597E-4</c:v>
                </c:pt>
                <c:pt idx="484" formatCode="0.00E+00">
                  <c:v>9.0858483186723207E-5</c:v>
                </c:pt>
                <c:pt idx="485">
                  <c:v>6.0516246624279699E-4</c:v>
                </c:pt>
                <c:pt idx="486">
                  <c:v>1.1803778543713801E-3</c:v>
                </c:pt>
                <c:pt idx="487">
                  <c:v>4.5827276341293499E-4</c:v>
                </c:pt>
                <c:pt idx="488">
                  <c:v>-1.7488044725897599E-3</c:v>
                </c:pt>
                <c:pt idx="489">
                  <c:v>-3.68976340160126E-3</c:v>
                </c:pt>
                <c:pt idx="490">
                  <c:v>-3.9351798417892499E-3</c:v>
                </c:pt>
                <c:pt idx="491">
                  <c:v>-2.3881314730943501E-3</c:v>
                </c:pt>
                <c:pt idx="492">
                  <c:v>-4.2489160526365001E-4</c:v>
                </c:pt>
                <c:pt idx="493">
                  <c:v>6.3126685686524598E-4</c:v>
                </c:pt>
                <c:pt idx="494">
                  <c:v>2.9603297626405902E-4</c:v>
                </c:pt>
                <c:pt idx="495">
                  <c:v>-8.4977582601697996E-4</c:v>
                </c:pt>
                <c:pt idx="496">
                  <c:v>-1.8388090970307899E-3</c:v>
                </c:pt>
                <c:pt idx="497">
                  <c:v>-1.6272468713964599E-3</c:v>
                </c:pt>
                <c:pt idx="498" formatCode="0.00E+00">
                  <c:v>-5.1528243020206198E-5</c:v>
                </c:pt>
                <c:pt idx="499">
                  <c:v>2.5713534295995202E-3</c:v>
                </c:pt>
                <c:pt idx="500">
                  <c:v>5.0532276089116897E-3</c:v>
                </c:pt>
                <c:pt idx="501">
                  <c:v>6.5803705792890198E-3</c:v>
                </c:pt>
                <c:pt idx="502">
                  <c:v>6.7295184121676102E-3</c:v>
                </c:pt>
                <c:pt idx="503">
                  <c:v>6.12393109305429E-3</c:v>
                </c:pt>
                <c:pt idx="504">
                  <c:v>4.9518863654769898E-3</c:v>
                </c:pt>
                <c:pt idx="505">
                  <c:v>3.36805205363616E-3</c:v>
                </c:pt>
                <c:pt idx="506">
                  <c:v>1.1278249735874699E-3</c:v>
                </c:pt>
                <c:pt idx="507">
                  <c:v>-1.52587749877208E-3</c:v>
                </c:pt>
                <c:pt idx="508">
                  <c:v>-4.1356692280418699E-3</c:v>
                </c:pt>
                <c:pt idx="509">
                  <c:v>-6.1617942887679002E-3</c:v>
                </c:pt>
                <c:pt idx="510">
                  <c:v>-7.2859002188828603E-3</c:v>
                </c:pt>
                <c:pt idx="511">
                  <c:v>-7.4927666674303303E-3</c:v>
                </c:pt>
                <c:pt idx="512">
                  <c:v>-6.5515639975847403E-3</c:v>
                </c:pt>
                <c:pt idx="513">
                  <c:v>-4.8970903742422403E-3</c:v>
                </c:pt>
                <c:pt idx="514">
                  <c:v>-2.77054889083542E-3</c:v>
                </c:pt>
                <c:pt idx="515">
                  <c:v>-1.0921921180502201E-3</c:v>
                </c:pt>
                <c:pt idx="516">
                  <c:v>2.64570121150066E-4</c:v>
                </c:pt>
                <c:pt idx="517">
                  <c:v>8.9837686129545899E-4</c:v>
                </c:pt>
                <c:pt idx="518">
                  <c:v>1.2206710125905701E-3</c:v>
                </c:pt>
                <c:pt idx="519">
                  <c:v>9.8337522363172391E-4</c:v>
                </c:pt>
                <c:pt idx="520">
                  <c:v>1.10205608561776E-3</c:v>
                </c:pt>
                <c:pt idx="521">
                  <c:v>2.0241594251345402E-3</c:v>
                </c:pt>
                <c:pt idx="522">
                  <c:v>4.1211254512630198E-3</c:v>
                </c:pt>
                <c:pt idx="523">
                  <c:v>6.1134639692218403E-3</c:v>
                </c:pt>
                <c:pt idx="524">
                  <c:v>6.6224870484606901E-3</c:v>
                </c:pt>
                <c:pt idx="525">
                  <c:v>4.7924608095737302E-3</c:v>
                </c:pt>
                <c:pt idx="526">
                  <c:v>2.3509238277835201E-3</c:v>
                </c:pt>
                <c:pt idx="527">
                  <c:v>8.4103967128428697E-4</c:v>
                </c:pt>
                <c:pt idx="528">
                  <c:v>8.3931152001163296E-4</c:v>
                </c:pt>
                <c:pt idx="529">
                  <c:v>5.1699123788019705E-4</c:v>
                </c:pt>
                <c:pt idx="530">
                  <c:v>-1.06841531409709E-3</c:v>
                </c:pt>
                <c:pt idx="531">
                  <c:v>-3.508471405986E-3</c:v>
                </c:pt>
                <c:pt idx="532">
                  <c:v>-4.53597028976004E-3</c:v>
                </c:pt>
                <c:pt idx="533">
                  <c:v>-3.6099876727006199E-3</c:v>
                </c:pt>
                <c:pt idx="534">
                  <c:v>-2.2737569916899398E-3</c:v>
                </c:pt>
                <c:pt idx="535">
                  <c:v>-3.20172908826102E-3</c:v>
                </c:pt>
                <c:pt idx="536">
                  <c:v>-6.4437339485068001E-3</c:v>
                </c:pt>
                <c:pt idx="537">
                  <c:v>-9.43037859394384E-3</c:v>
                </c:pt>
                <c:pt idx="538">
                  <c:v>-9.3161749356079591E-3</c:v>
                </c:pt>
                <c:pt idx="539">
                  <c:v>-5.9083119826529099E-3</c:v>
                </c:pt>
                <c:pt idx="540">
                  <c:v>-1.7681008253910399E-3</c:v>
                </c:pt>
                <c:pt idx="541">
                  <c:v>8.39316937890494E-4</c:v>
                </c:pt>
                <c:pt idx="542">
                  <c:v>1.49218197506915E-3</c:v>
                </c:pt>
                <c:pt idx="543">
                  <c:v>2.0003497087359998E-3</c:v>
                </c:pt>
                <c:pt idx="544">
                  <c:v>3.4834345516565998E-3</c:v>
                </c:pt>
                <c:pt idx="545">
                  <c:v>5.5774606180108302E-3</c:v>
                </c:pt>
                <c:pt idx="546">
                  <c:v>6.84186691358739E-3</c:v>
                </c:pt>
                <c:pt idx="547">
                  <c:v>6.5226848013633203E-3</c:v>
                </c:pt>
                <c:pt idx="548">
                  <c:v>4.8480893851015096E-3</c:v>
                </c:pt>
                <c:pt idx="549">
                  <c:v>2.8090293063398799E-3</c:v>
                </c:pt>
                <c:pt idx="550">
                  <c:v>9.3562379032637001E-4</c:v>
                </c:pt>
                <c:pt idx="551">
                  <c:v>-3.4369130540229501E-4</c:v>
                </c:pt>
                <c:pt idx="552">
                  <c:v>-1.2877377620066799E-3</c:v>
                </c:pt>
                <c:pt idx="553">
                  <c:v>-1.7081480537805801E-3</c:v>
                </c:pt>
                <c:pt idx="554">
                  <c:v>-2.1445829172483401E-3</c:v>
                </c:pt>
                <c:pt idx="555">
                  <c:v>-2.5794468272584601E-3</c:v>
                </c:pt>
                <c:pt idx="556">
                  <c:v>-3.3458522375511101E-3</c:v>
                </c:pt>
                <c:pt idx="557" formatCode="0.00E+00">
                  <c:v>-3.8479883246014699E-3</c:v>
                </c:pt>
                <c:pt idx="558">
                  <c:v>-4.0140057468473498E-3</c:v>
                </c:pt>
                <c:pt idx="559" formatCode="0.00E+00">
                  <c:v>-3.6495400247031299E-3</c:v>
                </c:pt>
                <c:pt idx="560">
                  <c:v>-2.93660617463504E-3</c:v>
                </c:pt>
                <c:pt idx="561">
                  <c:v>-1.8914700043922701E-3</c:v>
                </c:pt>
                <c:pt idx="562">
                  <c:v>-6.36003390461014E-4</c:v>
                </c:pt>
                <c:pt idx="563">
                  <c:v>3.2988457394011301E-4</c:v>
                </c:pt>
                <c:pt idx="564" formatCode="0.00E+00">
                  <c:v>5.0988587081191201E-4</c:v>
                </c:pt>
                <c:pt idx="565">
                  <c:v>-2.2848833350084201E-4</c:v>
                </c:pt>
                <c:pt idx="566">
                  <c:v>-1.02775937851953E-3</c:v>
                </c:pt>
                <c:pt idx="567">
                  <c:v>-1.1426289587985201E-3</c:v>
                </c:pt>
                <c:pt idx="568" formatCode="0.00E+00">
                  <c:v>-5.3110959572509402E-4</c:v>
                </c:pt>
                <c:pt idx="569">
                  <c:v>-1.04077557762079E-4</c:v>
                </c:pt>
                <c:pt idx="570">
                  <c:v>-6.3826469515754496E-4</c:v>
                </c:pt>
                <c:pt idx="571">
                  <c:v>-1.70732511568817E-3</c:v>
                </c:pt>
                <c:pt idx="572">
                  <c:v>-1.92673968878609E-3</c:v>
                </c:pt>
                <c:pt idx="573">
                  <c:v>-6.8663876175479102E-4</c:v>
                </c:pt>
                <c:pt idx="574">
                  <c:v>1.2813273332481E-3</c:v>
                </c:pt>
                <c:pt idx="575">
                  <c:v>2.3101780330444699E-3</c:v>
                </c:pt>
                <c:pt idx="576">
                  <c:v>1.71443540490789E-3</c:v>
                </c:pt>
                <c:pt idx="577">
                  <c:v>-2.2308012033174E-4</c:v>
                </c:pt>
                <c:pt idx="578">
                  <c:v>-2.0323571231760399E-3</c:v>
                </c:pt>
                <c:pt idx="579" formatCode="0.00E+00">
                  <c:v>-3.1112531653538699E-3</c:v>
                </c:pt>
                <c:pt idx="580">
                  <c:v>-3.21652450584299E-3</c:v>
                </c:pt>
                <c:pt idx="581" formatCode="0.00E+00">
                  <c:v>-3.1463295077433901E-3</c:v>
                </c:pt>
                <c:pt idx="582">
                  <c:v>-3.47816615900829E-3</c:v>
                </c:pt>
                <c:pt idx="583">
                  <c:v>-4.8965745417775697E-3</c:v>
                </c:pt>
                <c:pt idx="584">
                  <c:v>-6.9655635663072001E-3</c:v>
                </c:pt>
                <c:pt idx="585">
                  <c:v>-8.4364083790476607E-3</c:v>
                </c:pt>
                <c:pt idx="586">
                  <c:v>-7.8228872743817002E-3</c:v>
                </c:pt>
                <c:pt idx="587">
                  <c:v>-4.8849747413758802E-3</c:v>
                </c:pt>
                <c:pt idx="588">
                  <c:v>-1.31389807563566E-3</c:v>
                </c:pt>
                <c:pt idx="589">
                  <c:v>8.8657032016968801E-4</c:v>
                </c:pt>
                <c:pt idx="590">
                  <c:v>1.06351050934473E-3</c:v>
                </c:pt>
                <c:pt idx="591">
                  <c:v>7.8243267469791202E-4</c:v>
                </c:pt>
                <c:pt idx="592">
                  <c:v>1.38095521306253E-3</c:v>
                </c:pt>
                <c:pt idx="593">
                  <c:v>2.8018471730851999E-3</c:v>
                </c:pt>
                <c:pt idx="594">
                  <c:v>3.44158964081009E-3</c:v>
                </c:pt>
                <c:pt idx="595">
                  <c:v>2.7775501378873801E-3</c:v>
                </c:pt>
                <c:pt idx="596">
                  <c:v>2.0727927498709301E-3</c:v>
                </c:pt>
                <c:pt idx="597">
                  <c:v>2.87451876840935E-3</c:v>
                </c:pt>
                <c:pt idx="598">
                  <c:v>4.5878928750693803E-3</c:v>
                </c:pt>
                <c:pt idx="599">
                  <c:v>4.88824410182114E-3</c:v>
                </c:pt>
                <c:pt idx="600">
                  <c:v>2.4086269310071799E-3</c:v>
                </c:pt>
                <c:pt idx="601">
                  <c:v>-1.48402913945718E-3</c:v>
                </c:pt>
                <c:pt idx="602">
                  <c:v>-3.8763309433617402E-3</c:v>
                </c:pt>
                <c:pt idx="603">
                  <c:v>-3.5776406309478998E-3</c:v>
                </c:pt>
                <c:pt idx="604">
                  <c:v>-2.43092191800129E-3</c:v>
                </c:pt>
                <c:pt idx="605">
                  <c:v>-2.6160085602901701E-3</c:v>
                </c:pt>
                <c:pt idx="606">
                  <c:v>-4.3792415776201399E-3</c:v>
                </c:pt>
                <c:pt idx="607">
                  <c:v>-5.3543820024216102E-3</c:v>
                </c:pt>
                <c:pt idx="608">
                  <c:v>-3.9962066682541902E-3</c:v>
                </c:pt>
                <c:pt idx="609">
                  <c:v>-1.1391202435758799E-3</c:v>
                </c:pt>
                <c:pt idx="610">
                  <c:v>4.8196252299323499E-4</c:v>
                </c:pt>
                <c:pt idx="611">
                  <c:v>-1.20273764668649E-4</c:v>
                </c:pt>
                <c:pt idx="612">
                  <c:v>-1.56309692592012E-3</c:v>
                </c:pt>
                <c:pt idx="613">
                  <c:v>-1.8422230144615301E-3</c:v>
                </c:pt>
                <c:pt idx="614">
                  <c:v>-2.6263059694976802E-4</c:v>
                </c:pt>
                <c:pt idx="615">
                  <c:v>1.8015332929020101E-3</c:v>
                </c:pt>
                <c:pt idx="616">
                  <c:v>3.3620339935585501E-3</c:v>
                </c:pt>
                <c:pt idx="617" formatCode="0.00E+00">
                  <c:v>4.1835402566471501E-3</c:v>
                </c:pt>
                <c:pt idx="618">
                  <c:v>5.2926500371214998E-3</c:v>
                </c:pt>
                <c:pt idx="619" formatCode="0.00E+00">
                  <c:v>6.1559390877965903E-3</c:v>
                </c:pt>
                <c:pt idx="620">
                  <c:v>6.2115230892615704E-3</c:v>
                </c:pt>
                <c:pt idx="621">
                  <c:v>4.6827435798697803E-3</c:v>
                </c:pt>
                <c:pt idx="622">
                  <c:v>2.58353505284507E-3</c:v>
                </c:pt>
                <c:pt idx="623">
                  <c:v>5.9334154585172596E-4</c:v>
                </c:pt>
                <c:pt idx="624">
                  <c:v>-7.2799831256846297E-4</c:v>
                </c:pt>
                <c:pt idx="625">
                  <c:v>-1.9728077969453999E-3</c:v>
                </c:pt>
                <c:pt idx="626">
                  <c:v>-2.8522389746484501E-3</c:v>
                </c:pt>
                <c:pt idx="627">
                  <c:v>-3.1340870723418298E-3</c:v>
                </c:pt>
                <c:pt idx="628">
                  <c:v>-2.2674359293778298E-3</c:v>
                </c:pt>
                <c:pt idx="629">
                  <c:v>-1.21439254893887E-3</c:v>
                </c:pt>
                <c:pt idx="630">
                  <c:v>-9.4131687067171602E-4</c:v>
                </c:pt>
                <c:pt idx="631">
                  <c:v>-1.64218851080357E-3</c:v>
                </c:pt>
                <c:pt idx="632">
                  <c:v>-1.9795163264911702E-3</c:v>
                </c:pt>
                <c:pt idx="633">
                  <c:v>-1.01707596149201E-3</c:v>
                </c:pt>
                <c:pt idx="634">
                  <c:v>7.7426973047149304E-4</c:v>
                </c:pt>
                <c:pt idx="635">
                  <c:v>2.0486553057305098E-3</c:v>
                </c:pt>
                <c:pt idx="636">
                  <c:v>2.1984553697535999E-3</c:v>
                </c:pt>
                <c:pt idx="637">
                  <c:v>2.0351862630070701E-3</c:v>
                </c:pt>
                <c:pt idx="638">
                  <c:v>2.6273688913151798E-3</c:v>
                </c:pt>
                <c:pt idx="639">
                  <c:v>3.6903787819104398E-3</c:v>
                </c:pt>
                <c:pt idx="640">
                  <c:v>3.79775462422902E-3</c:v>
                </c:pt>
                <c:pt idx="641">
                  <c:v>2.47971765823745E-3</c:v>
                </c:pt>
                <c:pt idx="642">
                  <c:v>9.9427728407180905E-4</c:v>
                </c:pt>
                <c:pt idx="643">
                  <c:v>1.2795550432507801E-3</c:v>
                </c:pt>
                <c:pt idx="644">
                  <c:v>3.1952122325748498E-3</c:v>
                </c:pt>
                <c:pt idx="645">
                  <c:v>4.7750394881545402E-3</c:v>
                </c:pt>
                <c:pt idx="646">
                  <c:v>3.9198625295156801E-3</c:v>
                </c:pt>
                <c:pt idx="647">
                  <c:v>1.0115220058677999E-3</c:v>
                </c:pt>
                <c:pt idx="648">
                  <c:v>-1.73483110966133E-3</c:v>
                </c:pt>
                <c:pt idx="649">
                  <c:v>-2.5391846850434602E-3</c:v>
                </c:pt>
                <c:pt idx="650">
                  <c:v>-1.7910039059476099E-3</c:v>
                </c:pt>
                <c:pt idx="651" formatCode="0.00E+00">
                  <c:v>-1.2848747134544601E-3</c:v>
                </c:pt>
                <c:pt idx="652">
                  <c:v>-1.9150040498343299E-3</c:v>
                </c:pt>
                <c:pt idx="653">
                  <c:v>-3.0050588926219101E-3</c:v>
                </c:pt>
                <c:pt idx="654">
                  <c:v>-3.5128936904887699E-3</c:v>
                </c:pt>
                <c:pt idx="655">
                  <c:v>-3.4285154396484999E-3</c:v>
                </c:pt>
                <c:pt idx="656" formatCode="0.00E+00">
                  <c:v>-3.4710089565232502E-3</c:v>
                </c:pt>
                <c:pt idx="657" formatCode="0.00E+00">
                  <c:v>-3.7576593740627699E-3</c:v>
                </c:pt>
                <c:pt idx="658">
                  <c:v>-3.3691828475883698E-3</c:v>
                </c:pt>
                <c:pt idx="659">
                  <c:v>-1.6593297095675E-3</c:v>
                </c:pt>
                <c:pt idx="660" formatCode="0.00E+00">
                  <c:v>6.5731351237778199E-4</c:v>
                </c:pt>
                <c:pt idx="661">
                  <c:v>1.91205066590285E-3</c:v>
                </c:pt>
                <c:pt idx="662">
                  <c:v>1.6077466664214E-3</c:v>
                </c:pt>
                <c:pt idx="663">
                  <c:v>1.1970960562298701E-3</c:v>
                </c:pt>
                <c:pt idx="664">
                  <c:v>2.4550346296453801E-3</c:v>
                </c:pt>
                <c:pt idx="665">
                  <c:v>5.4241921080808103E-3</c:v>
                </c:pt>
                <c:pt idx="666">
                  <c:v>8.0788380309311202E-3</c:v>
                </c:pt>
                <c:pt idx="667">
                  <c:v>8.4628089119056695E-3</c:v>
                </c:pt>
                <c:pt idx="668">
                  <c:v>6.7164895559612501E-3</c:v>
                </c:pt>
                <c:pt idx="669">
                  <c:v>4.9219586878596596E-3</c:v>
                </c:pt>
                <c:pt idx="670">
                  <c:v>4.3135795314889602E-3</c:v>
                </c:pt>
                <c:pt idx="671">
                  <c:v>3.9284370372459501E-3</c:v>
                </c:pt>
                <c:pt idx="672">
                  <c:v>1.89105949041829E-3</c:v>
                </c:pt>
                <c:pt idx="673">
                  <c:v>-2.2729197542554901E-3</c:v>
                </c:pt>
                <c:pt idx="674">
                  <c:v>-6.2959874911673597E-3</c:v>
                </c:pt>
                <c:pt idx="675">
                  <c:v>-7.5643175309116203E-3</c:v>
                </c:pt>
                <c:pt idx="676">
                  <c:v>-5.77126005442773E-3</c:v>
                </c:pt>
                <c:pt idx="677">
                  <c:v>-3.5922678312322901E-3</c:v>
                </c:pt>
                <c:pt idx="678">
                  <c:v>-3.4364710049641801E-3</c:v>
                </c:pt>
                <c:pt idx="679">
                  <c:v>-5.0203725568950799E-3</c:v>
                </c:pt>
                <c:pt idx="680">
                  <c:v>-5.8945954910093303E-3</c:v>
                </c:pt>
                <c:pt idx="681">
                  <c:v>-3.9296614954809498E-3</c:v>
                </c:pt>
                <c:pt idx="682" formatCode="0.00E+00">
                  <c:v>1.09322441206025E-5</c:v>
                </c:pt>
                <c:pt idx="683">
                  <c:v>3.1853025885195401E-3</c:v>
                </c:pt>
                <c:pt idx="684">
                  <c:v>3.8219555129844198E-3</c:v>
                </c:pt>
                <c:pt idx="685">
                  <c:v>3.0583297628537401E-3</c:v>
                </c:pt>
                <c:pt idx="686">
                  <c:v>2.9503448243020898E-3</c:v>
                </c:pt>
                <c:pt idx="687">
                  <c:v>4.0700329363343099E-3</c:v>
                </c:pt>
                <c:pt idx="688">
                  <c:v>4.5976494728963797E-3</c:v>
                </c:pt>
                <c:pt idx="689">
                  <c:v>3.0624798943878402E-3</c:v>
                </c:pt>
                <c:pt idx="690">
                  <c:v>-1.57520045647174E-4</c:v>
                </c:pt>
                <c:pt idx="691">
                  <c:v>-2.42656964353706E-3</c:v>
                </c:pt>
                <c:pt idx="692">
                  <c:v>-2.3423003156417001E-3</c:v>
                </c:pt>
                <c:pt idx="693">
                  <c:v>-8.6517166591697399E-4</c:v>
                </c:pt>
                <c:pt idx="694">
                  <c:v>-5.4545917312028003E-4</c:v>
                </c:pt>
                <c:pt idx="695">
                  <c:v>-2.2674815139359199E-3</c:v>
                </c:pt>
                <c:pt idx="696">
                  <c:v>-4.2064319044236896E-3</c:v>
                </c:pt>
                <c:pt idx="697">
                  <c:v>-3.6773839237145799E-3</c:v>
                </c:pt>
                <c:pt idx="698" formatCode="0.00E+00">
                  <c:v>-5.9869424125900001E-5</c:v>
                </c:pt>
                <c:pt idx="699">
                  <c:v>4.0190655755910597E-3</c:v>
                </c:pt>
                <c:pt idx="700">
                  <c:v>5.5741662479123098E-3</c:v>
                </c:pt>
                <c:pt idx="701">
                  <c:v>3.8095355536256E-3</c:v>
                </c:pt>
                <c:pt idx="702">
                  <c:v>6.5334028953405599E-4</c:v>
                </c:pt>
                <c:pt idx="703">
                  <c:v>-1.64749280330131E-3</c:v>
                </c:pt>
                <c:pt idx="704">
                  <c:v>-1.8955161747332299E-3</c:v>
                </c:pt>
                <c:pt idx="705">
                  <c:v>-7.4269096424000799E-4</c:v>
                </c:pt>
                <c:pt idx="706">
                  <c:v>9.5785933102194003E-4</c:v>
                </c:pt>
                <c:pt idx="707">
                  <c:v>2.43754506278808E-3</c:v>
                </c:pt>
                <c:pt idx="708">
                  <c:v>3.7871021694390401E-3</c:v>
                </c:pt>
                <c:pt idx="709">
                  <c:v>4.3952300902639603E-3</c:v>
                </c:pt>
                <c:pt idx="710">
                  <c:v>4.47199772188868E-3</c:v>
                </c:pt>
                <c:pt idx="711">
                  <c:v>4.2374144641025803E-3</c:v>
                </c:pt>
                <c:pt idx="712">
                  <c:v>4.3141373960079703E-3</c:v>
                </c:pt>
                <c:pt idx="713">
                  <c:v>4.1037040726602698E-3</c:v>
                </c:pt>
                <c:pt idx="714">
                  <c:v>2.9352989622550398E-3</c:v>
                </c:pt>
                <c:pt idx="715">
                  <c:v>7.3514918978766696E-4</c:v>
                </c:pt>
                <c:pt idx="716">
                  <c:v>-1.04913047130155E-3</c:v>
                </c:pt>
                <c:pt idx="717">
                  <c:v>-8.9906072567712996E-4</c:v>
                </c:pt>
                <c:pt idx="718">
                  <c:v>8.1862713921771E-4</c:v>
                </c:pt>
                <c:pt idx="719">
                  <c:v>1.9890389359028598E-3</c:v>
                </c:pt>
                <c:pt idx="720">
                  <c:v>5.9433074938034501E-4</c:v>
                </c:pt>
                <c:pt idx="721">
                  <c:v>-2.5230214315691201E-3</c:v>
                </c:pt>
                <c:pt idx="722">
                  <c:v>-4.6555088840245602E-3</c:v>
                </c:pt>
                <c:pt idx="723">
                  <c:v>-3.5159206717661901E-3</c:v>
                </c:pt>
                <c:pt idx="724">
                  <c:v>-1.77693668716514E-4</c:v>
                </c:pt>
                <c:pt idx="725">
                  <c:v>2.4685695317342299E-3</c:v>
                </c:pt>
                <c:pt idx="726">
                  <c:v>2.30236959559903E-3</c:v>
                </c:pt>
                <c:pt idx="727" formatCode="0.00E+00">
                  <c:v>2.6049193633506299E-4</c:v>
                </c:pt>
                <c:pt idx="728">
                  <c:v>-1.5652687034579699E-3</c:v>
                </c:pt>
                <c:pt idx="729" formatCode="0.00E+00">
                  <c:v>-1.86450278986539E-3</c:v>
                </c:pt>
                <c:pt idx="730" formatCode="0.00E+00">
                  <c:v>-1.3887232159211799E-3</c:v>
                </c:pt>
                <c:pt idx="731">
                  <c:v>-9.3545348243258199E-4</c:v>
                </c:pt>
                <c:pt idx="732">
                  <c:v>-9.14151261472173E-4</c:v>
                </c:pt>
                <c:pt idx="733">
                  <c:v>-1.10986722398907E-3</c:v>
                </c:pt>
                <c:pt idx="734">
                  <c:v>-1.85378168963457E-3</c:v>
                </c:pt>
                <c:pt idx="735">
                  <c:v>-3.1183997164074399E-3</c:v>
                </c:pt>
                <c:pt idx="736">
                  <c:v>-4.0260442942020198E-3</c:v>
                </c:pt>
                <c:pt idx="737">
                  <c:v>-2.7353940675674E-3</c:v>
                </c:pt>
                <c:pt idx="738">
                  <c:v>1.0747354380580801E-3</c:v>
                </c:pt>
                <c:pt idx="739">
                  <c:v>5.3503155670415097E-3</c:v>
                </c:pt>
                <c:pt idx="740">
                  <c:v>6.4866729767867302E-3</c:v>
                </c:pt>
                <c:pt idx="741">
                  <c:v>3.6354619351581098E-3</c:v>
                </c:pt>
                <c:pt idx="742">
                  <c:v>-7.9115919685098998E-4</c:v>
                </c:pt>
                <c:pt idx="743">
                  <c:v>-3.0465692833456198E-3</c:v>
                </c:pt>
                <c:pt idx="744">
                  <c:v>-2.1009798969720199E-3</c:v>
                </c:pt>
                <c:pt idx="745" formatCode="0.00E+00">
                  <c:v>3.09118687962196E-5</c:v>
                </c:pt>
                <c:pt idx="746">
                  <c:v>6.9798602729965597E-4</c:v>
                </c:pt>
                <c:pt idx="747">
                  <c:v>-2.4921406471793402E-4</c:v>
                </c:pt>
                <c:pt idx="748">
                  <c:v>-7.3775130010011796E-4</c:v>
                </c:pt>
                <c:pt idx="749">
                  <c:v>7.1916128514620901E-4</c:v>
                </c:pt>
                <c:pt idx="750">
                  <c:v>2.93066938966149E-3</c:v>
                </c:pt>
                <c:pt idx="751">
                  <c:v>3.6433880528289699E-3</c:v>
                </c:pt>
                <c:pt idx="752" formatCode="0.00E+00">
                  <c:v>2.0177120064671398E-3</c:v>
                </c:pt>
                <c:pt idx="753">
                  <c:v>1.89697416059327E-4</c:v>
                </c:pt>
                <c:pt idx="754" formatCode="0.00E+00">
                  <c:v>6.9345250999348795E-5</c:v>
                </c:pt>
                <c:pt idx="755">
                  <c:v>1.7137591197717199E-3</c:v>
                </c:pt>
                <c:pt idx="756">
                  <c:v>2.62622913630369E-3</c:v>
                </c:pt>
                <c:pt idx="757">
                  <c:v>1.1300753594344799E-3</c:v>
                </c:pt>
                <c:pt idx="758">
                  <c:v>-2.2436178248869299E-3</c:v>
                </c:pt>
                <c:pt idx="759">
                  <c:v>-5.1337399509412598E-3</c:v>
                </c:pt>
                <c:pt idx="760">
                  <c:v>-5.9706280567460397E-3</c:v>
                </c:pt>
                <c:pt idx="761">
                  <c:v>-5.1731283061681099E-3</c:v>
                </c:pt>
                <c:pt idx="762">
                  <c:v>-4.1314911318674503E-3</c:v>
                </c:pt>
                <c:pt idx="763" formatCode="0.00E+00">
                  <c:v>-3.4780036004407999E-3</c:v>
                </c:pt>
                <c:pt idx="764">
                  <c:v>-2.9809895690249E-3</c:v>
                </c:pt>
                <c:pt idx="765">
                  <c:v>-2.4926806241883899E-3</c:v>
                </c:pt>
                <c:pt idx="766">
                  <c:v>-2.4310449996853001E-3</c:v>
                </c:pt>
                <c:pt idx="767">
                  <c:v>-2.86130009404734E-3</c:v>
                </c:pt>
                <c:pt idx="768">
                  <c:v>-2.7638088981184398E-3</c:v>
                </c:pt>
                <c:pt idx="769">
                  <c:v>-1.1391692672456199E-3</c:v>
                </c:pt>
                <c:pt idx="770">
                  <c:v>1.62650085006495E-3</c:v>
                </c:pt>
                <c:pt idx="771">
                  <c:v>3.4054814660959402E-3</c:v>
                </c:pt>
                <c:pt idx="772">
                  <c:v>2.8490636539748701E-3</c:v>
                </c:pt>
                <c:pt idx="773" formatCode="0.00E+00">
                  <c:v>1.00922150856315E-3</c:v>
                </c:pt>
                <c:pt idx="774">
                  <c:v>3.7897359510204003E-4</c:v>
                </c:pt>
                <c:pt idx="775">
                  <c:v>1.9954129197169599E-3</c:v>
                </c:pt>
                <c:pt idx="776">
                  <c:v>3.7464621056547799E-3</c:v>
                </c:pt>
                <c:pt idx="777">
                  <c:v>2.7601494958802001E-3</c:v>
                </c:pt>
                <c:pt idx="778">
                  <c:v>-1.2798591317228301E-3</c:v>
                </c:pt>
                <c:pt idx="779">
                  <c:v>-5.1611347897565496E-3</c:v>
                </c:pt>
                <c:pt idx="780">
                  <c:v>-5.76683515736623E-3</c:v>
                </c:pt>
                <c:pt idx="781">
                  <c:v>-3.0430873926297702E-3</c:v>
                </c:pt>
                <c:pt idx="782">
                  <c:v>-2.0405915780041499E-4</c:v>
                </c:pt>
                <c:pt idx="783">
                  <c:v>1.45043803401206E-4</c:v>
                </c:pt>
                <c:pt idx="784">
                  <c:v>-1.7254616370655201E-3</c:v>
                </c:pt>
                <c:pt idx="785">
                  <c:v>-2.9587699292589701E-3</c:v>
                </c:pt>
                <c:pt idx="786">
                  <c:v>-2.0626785139382401E-3</c:v>
                </c:pt>
                <c:pt idx="787">
                  <c:v>3.1243810169835401E-4</c:v>
                </c:pt>
                <c:pt idx="788">
                  <c:v>1.96019852317724E-3</c:v>
                </c:pt>
                <c:pt idx="789">
                  <c:v>2.23285476412727E-3</c:v>
                </c:pt>
                <c:pt idx="790">
                  <c:v>1.55449939985347E-3</c:v>
                </c:pt>
                <c:pt idx="791">
                  <c:v>1.27356978027082E-3</c:v>
                </c:pt>
                <c:pt idx="792">
                  <c:v>1.3827952814766699E-3</c:v>
                </c:pt>
                <c:pt idx="793">
                  <c:v>1.6574045988642901E-3</c:v>
                </c:pt>
                <c:pt idx="794">
                  <c:v>1.4487027726832601E-3</c:v>
                </c:pt>
                <c:pt idx="795">
                  <c:v>9.9288326416819791E-4</c:v>
                </c:pt>
                <c:pt idx="796">
                  <c:v>1.14337195433399E-4</c:v>
                </c:pt>
                <c:pt idx="797">
                  <c:v>-9.7821215960355499E-4</c:v>
                </c:pt>
                <c:pt idx="798">
                  <c:v>-2.32651244988025E-3</c:v>
                </c:pt>
                <c:pt idx="799">
                  <c:v>-3.4646581876921498E-3</c:v>
                </c:pt>
                <c:pt idx="800">
                  <c:v>-4.3149374123526499E-3</c:v>
                </c:pt>
                <c:pt idx="801">
                  <c:v>-5.0134811037468203E-3</c:v>
                </c:pt>
                <c:pt idx="802">
                  <c:v>-5.6957634035651001E-3</c:v>
                </c:pt>
                <c:pt idx="803">
                  <c:v>-6.10832345473268E-3</c:v>
                </c:pt>
                <c:pt idx="804">
                  <c:v>-5.6398218712919402E-3</c:v>
                </c:pt>
                <c:pt idx="805">
                  <c:v>-4.1837964647722598E-3</c:v>
                </c:pt>
                <c:pt idx="806">
                  <c:v>-2.21979734852776E-3</c:v>
                </c:pt>
                <c:pt idx="807">
                  <c:v>-8.0941945844855703E-4</c:v>
                </c:pt>
                <c:pt idx="808">
                  <c:v>-1.1931298571761001E-4</c:v>
                </c:pt>
                <c:pt idx="809">
                  <c:v>4.80600942083932E-4</c:v>
                </c:pt>
                <c:pt idx="810">
                  <c:v>1.87394124507923E-3</c:v>
                </c:pt>
                <c:pt idx="811">
                  <c:v>3.7999919588287598E-3</c:v>
                </c:pt>
                <c:pt idx="812">
                  <c:v>5.6713461593800897E-3</c:v>
                </c:pt>
                <c:pt idx="813">
                  <c:v>6.3393073734580299E-3</c:v>
                </c:pt>
                <c:pt idx="814">
                  <c:v>5.7579221483808098E-3</c:v>
                </c:pt>
                <c:pt idx="815">
                  <c:v>3.9285335945605897E-3</c:v>
                </c:pt>
                <c:pt idx="816">
                  <c:v>1.9133847096339299E-3</c:v>
                </c:pt>
                <c:pt idx="817" formatCode="0.00E+00">
                  <c:v>-6.6864066578995803E-6</c:v>
                </c:pt>
                <c:pt idx="818">
                  <c:v>-1.34902641018372E-3</c:v>
                </c:pt>
                <c:pt idx="819">
                  <c:v>-2.0916281572560401E-3</c:v>
                </c:pt>
                <c:pt idx="820">
                  <c:v>-2.0993289900192E-3</c:v>
                </c:pt>
                <c:pt idx="821" formatCode="0.00E+00">
                  <c:v>-1.90822308242298E-3</c:v>
                </c:pt>
                <c:pt idx="822">
                  <c:v>-1.52327683597302E-3</c:v>
                </c:pt>
                <c:pt idx="823">
                  <c:v>-8.7602986225001202E-4</c:v>
                </c:pt>
                <c:pt idx="824">
                  <c:v>4.6467091208209999E-4</c:v>
                </c:pt>
                <c:pt idx="825">
                  <c:v>1.8301795623013499E-3</c:v>
                </c:pt>
                <c:pt idx="826">
                  <c:v>2.9637237346575502E-3</c:v>
                </c:pt>
                <c:pt idx="827">
                  <c:v>3.4906847386463901E-3</c:v>
                </c:pt>
                <c:pt idx="828">
                  <c:v>3.9617184973186797E-3</c:v>
                </c:pt>
                <c:pt idx="829">
                  <c:v>4.8138261616983702E-3</c:v>
                </c:pt>
                <c:pt idx="830">
                  <c:v>5.5833223290205104E-3</c:v>
                </c:pt>
                <c:pt idx="831">
                  <c:v>5.2504978075887101E-3</c:v>
                </c:pt>
                <c:pt idx="832">
                  <c:v>2.95563406230163E-3</c:v>
                </c:pt>
                <c:pt idx="833" formatCode="0.00E+00">
                  <c:v>-1.1201646802192201E-4</c:v>
                </c:pt>
                <c:pt idx="834">
                  <c:v>-2.48504610783051E-3</c:v>
                </c:pt>
                <c:pt idx="835">
                  <c:v>-2.7531458121959301E-3</c:v>
                </c:pt>
                <c:pt idx="836" formatCode="0.00E+00">
                  <c:v>-1.70412257102116E-3</c:v>
                </c:pt>
                <c:pt idx="837" formatCode="0.00E+00">
                  <c:v>-3.6857326558894398E-4</c:v>
                </c:pt>
                <c:pt idx="838">
                  <c:v>2.3805515597221801E-4</c:v>
                </c:pt>
                <c:pt idx="839">
                  <c:v>2.6695630438790198E-4</c:v>
                </c:pt>
                <c:pt idx="840">
                  <c:v>-1.7140478745269E-4</c:v>
                </c:pt>
                <c:pt idx="841">
                  <c:v>-9.3504660003075005E-4</c:v>
                </c:pt>
                <c:pt idx="842">
                  <c:v>-2.1937051274479001E-3</c:v>
                </c:pt>
                <c:pt idx="843">
                  <c:v>-3.1059646257285802E-3</c:v>
                </c:pt>
                <c:pt idx="844">
                  <c:v>-2.6383189054439999E-3</c:v>
                </c:pt>
                <c:pt idx="845">
                  <c:v>-4.0029997134006698E-4</c:v>
                </c:pt>
                <c:pt idx="846">
                  <c:v>2.5417614687180102E-3</c:v>
                </c:pt>
                <c:pt idx="847" formatCode="0.00E+00">
                  <c:v>4.8081397529318101E-3</c:v>
                </c:pt>
                <c:pt idx="848">
                  <c:v>5.4953746670771096E-3</c:v>
                </c:pt>
                <c:pt idx="849">
                  <c:v>4.7932546004229096E-3</c:v>
                </c:pt>
                <c:pt idx="850">
                  <c:v>3.4532557036960599E-3</c:v>
                </c:pt>
                <c:pt idx="851">
                  <c:v>1.6865477740316899E-3</c:v>
                </c:pt>
                <c:pt idx="852">
                  <c:v>-5.8993628700882003E-4</c:v>
                </c:pt>
                <c:pt idx="853">
                  <c:v>-2.93623965242024E-3</c:v>
                </c:pt>
                <c:pt idx="854">
                  <c:v>-4.5151297192607296E-3</c:v>
                </c:pt>
                <c:pt idx="855">
                  <c:v>-4.7005038803170701E-3</c:v>
                </c:pt>
                <c:pt idx="856">
                  <c:v>-3.7329790743308102E-3</c:v>
                </c:pt>
                <c:pt idx="857">
                  <c:v>-2.0503395823402602E-3</c:v>
                </c:pt>
                <c:pt idx="858">
                  <c:v>-2.2317175179409801E-4</c:v>
                </c:pt>
                <c:pt idx="859">
                  <c:v>1.7457032258414199E-3</c:v>
                </c:pt>
                <c:pt idx="860">
                  <c:v>3.45355993767424E-3</c:v>
                </c:pt>
                <c:pt idx="861">
                  <c:v>4.2454928726541798E-3</c:v>
                </c:pt>
                <c:pt idx="862">
                  <c:v>3.5741504330821798E-3</c:v>
                </c:pt>
                <c:pt idx="863">
                  <c:v>1.6976986183518401E-3</c:v>
                </c:pt>
                <c:pt idx="864">
                  <c:v>-1.73758845594319E-4</c:v>
                </c:pt>
                <c:pt idx="865">
                  <c:v>-1.5253310856424801E-3</c:v>
                </c:pt>
                <c:pt idx="866">
                  <c:v>-1.9132001456367499E-3</c:v>
                </c:pt>
                <c:pt idx="867">
                  <c:v>-1.85853374193984E-3</c:v>
                </c:pt>
                <c:pt idx="868">
                  <c:v>-1.28439889673064E-3</c:v>
                </c:pt>
                <c:pt idx="869">
                  <c:v>-5.9982033391143001E-4</c:v>
                </c:pt>
                <c:pt idx="870">
                  <c:v>-1.20051081501054E-4</c:v>
                </c:pt>
                <c:pt idx="871">
                  <c:v>-5.0793728310954305E-4</c:v>
                </c:pt>
                <c:pt idx="872">
                  <c:v>-1.56837360132742E-3</c:v>
                </c:pt>
                <c:pt idx="873">
                  <c:v>-2.2301589692609101E-3</c:v>
                </c:pt>
                <c:pt idx="874">
                  <c:v>-1.15961666061388E-3</c:v>
                </c:pt>
                <c:pt idx="875">
                  <c:v>1.5045107744437499E-3</c:v>
                </c:pt>
                <c:pt idx="876">
                  <c:v>4.1356605556908503E-3</c:v>
                </c:pt>
                <c:pt idx="877">
                  <c:v>4.7451774770571999E-3</c:v>
                </c:pt>
                <c:pt idx="878">
                  <c:v>3.2738341780524601E-3</c:v>
                </c:pt>
                <c:pt idx="879">
                  <c:v>1.33405368090891E-3</c:v>
                </c:pt>
                <c:pt idx="880">
                  <c:v>7.3672211643919605E-4</c:v>
                </c:pt>
                <c:pt idx="881">
                  <c:v>1.54988087093677E-3</c:v>
                </c:pt>
                <c:pt idx="882">
                  <c:v>2.0905805282021399E-3</c:v>
                </c:pt>
                <c:pt idx="883">
                  <c:v>1.2244403026672099E-3</c:v>
                </c:pt>
                <c:pt idx="884">
                  <c:v>-1.0200441803270401E-3</c:v>
                </c:pt>
                <c:pt idx="885">
                  <c:v>-2.7153087823417899E-3</c:v>
                </c:pt>
                <c:pt idx="886">
                  <c:v>-3.2066017204349902E-3</c:v>
                </c:pt>
                <c:pt idx="887">
                  <c:v>-2.3869602530223401E-3</c:v>
                </c:pt>
                <c:pt idx="888">
                  <c:v>-1.54179026520887E-3</c:v>
                </c:pt>
                <c:pt idx="889">
                  <c:v>-6.5783312855995004E-4</c:v>
                </c:pt>
                <c:pt idx="890">
                  <c:v>3.5310651820404001E-4</c:v>
                </c:pt>
                <c:pt idx="891">
                  <c:v>1.5459469686908501E-3</c:v>
                </c:pt>
                <c:pt idx="892">
                  <c:v>2.2085012883764099E-3</c:v>
                </c:pt>
                <c:pt idx="893">
                  <c:v>1.9717158850906199E-3</c:v>
                </c:pt>
                <c:pt idx="894" formatCode="0.00E+00">
                  <c:v>1.3456223046264899E-3</c:v>
                </c:pt>
                <c:pt idx="895">
                  <c:v>1.29398426101566E-3</c:v>
                </c:pt>
                <c:pt idx="896">
                  <c:v>1.7925119329566799E-3</c:v>
                </c:pt>
                <c:pt idx="897">
                  <c:v>1.67137429485601E-3</c:v>
                </c:pt>
                <c:pt idx="898">
                  <c:v>-2.3447776470349901E-4</c:v>
                </c:pt>
                <c:pt idx="899">
                  <c:v>-3.2625738356804202E-3</c:v>
                </c:pt>
                <c:pt idx="900">
                  <c:v>-5.5856394387301996E-3</c:v>
                </c:pt>
                <c:pt idx="901">
                  <c:v>-5.8606473626596099E-3</c:v>
                </c:pt>
                <c:pt idx="902">
                  <c:v>-4.5338552705315302E-3</c:v>
                </c:pt>
                <c:pt idx="903">
                  <c:v>-2.9942590458666798E-3</c:v>
                </c:pt>
                <c:pt idx="904">
                  <c:v>-2.1288166643621499E-3</c:v>
                </c:pt>
                <c:pt idx="905">
                  <c:v>-1.7845363769176299E-3</c:v>
                </c:pt>
                <c:pt idx="906">
                  <c:v>-1.5746147093417401E-3</c:v>
                </c:pt>
                <c:pt idx="907" formatCode="0.00E+00">
                  <c:v>-1.5674816035339599E-3</c:v>
                </c:pt>
                <c:pt idx="908">
                  <c:v>-2.0450883143558998E-3</c:v>
                </c:pt>
                <c:pt idx="909">
                  <c:v>-2.5436933562150901E-3</c:v>
                </c:pt>
                <c:pt idx="910">
                  <c:v>-1.9342270628189501E-3</c:v>
                </c:pt>
                <c:pt idx="911" formatCode="0.00E+00">
                  <c:v>6.5336174846687394E-5</c:v>
                </c:pt>
                <c:pt idx="912">
                  <c:v>2.29823304931716E-3</c:v>
                </c:pt>
                <c:pt idx="913">
                  <c:v>3.3008689736270099E-3</c:v>
                </c:pt>
                <c:pt idx="914">
                  <c:v>2.73752063824948E-3</c:v>
                </c:pt>
                <c:pt idx="915">
                  <c:v>1.66132387465264E-3</c:v>
                </c:pt>
                <c:pt idx="916">
                  <c:v>1.34824159334444E-3</c:v>
                </c:pt>
                <c:pt idx="917">
                  <c:v>1.9932190996505999E-3</c:v>
                </c:pt>
                <c:pt idx="918">
                  <c:v>2.4559438427222799E-3</c:v>
                </c:pt>
                <c:pt idx="919">
                  <c:v>1.73269168973843E-3</c:v>
                </c:pt>
                <c:pt idx="920">
                  <c:v>-2.69863411680853E-4</c:v>
                </c:pt>
                <c:pt idx="921">
                  <c:v>-2.5551273904622098E-3</c:v>
                </c:pt>
                <c:pt idx="922">
                  <c:v>-4.0923638904214101E-3</c:v>
                </c:pt>
                <c:pt idx="923" formatCode="0.00E+00">
                  <c:v>-3.8608036446038901E-3</c:v>
                </c:pt>
                <c:pt idx="924">
                  <c:v>-2.0635428145977402E-3</c:v>
                </c:pt>
                <c:pt idx="925">
                  <c:v>4.4959729309381098E-4</c:v>
                </c:pt>
                <c:pt idx="926">
                  <c:v>1.6001496511871E-3</c:v>
                </c:pt>
                <c:pt idx="927">
                  <c:v>8.1411521173940695E-4</c:v>
                </c:pt>
                <c:pt idx="928">
                  <c:v>-1.43407202466048E-3</c:v>
                </c:pt>
                <c:pt idx="929">
                  <c:v>-2.6157331657308798E-3</c:v>
                </c:pt>
                <c:pt idx="930">
                  <c:v>-1.64686921392609E-3</c:v>
                </c:pt>
                <c:pt idx="931">
                  <c:v>1.10205556773947E-3</c:v>
                </c:pt>
                <c:pt idx="932">
                  <c:v>3.1424364991995499E-3</c:v>
                </c:pt>
                <c:pt idx="933">
                  <c:v>3.2242710852404101E-3</c:v>
                </c:pt>
                <c:pt idx="934">
                  <c:v>1.8325856699926101E-3</c:v>
                </c:pt>
                <c:pt idx="935">
                  <c:v>9.7133902757851997E-4</c:v>
                </c:pt>
                <c:pt idx="936">
                  <c:v>1.05882729460574E-3</c:v>
                </c:pt>
                <c:pt idx="937">
                  <c:v>8.1395690274183605E-4</c:v>
                </c:pt>
                <c:pt idx="938">
                  <c:v>-1.0157317211619301E-3</c:v>
                </c:pt>
                <c:pt idx="939">
                  <c:v>-3.67514223265793E-3</c:v>
                </c:pt>
                <c:pt idx="940">
                  <c:v>-5.0408916124911503E-3</c:v>
                </c:pt>
                <c:pt idx="941">
                  <c:v>-3.7109559780102398E-3</c:v>
                </c:pt>
                <c:pt idx="942">
                  <c:v>-6.9116335169262203E-4</c:v>
                </c:pt>
                <c:pt idx="943">
                  <c:v>1.1749409032855099E-3</c:v>
                </c:pt>
                <c:pt idx="944">
                  <c:v>6.4218752642545998E-4</c:v>
                </c:pt>
                <c:pt idx="945">
                  <c:v>-1.2273468855415999E-3</c:v>
                </c:pt>
                <c:pt idx="946" formatCode="0.00E+00">
                  <c:v>-2.14707626169955E-3</c:v>
                </c:pt>
                <c:pt idx="947">
                  <c:v>-1.6965770579593399E-3</c:v>
                </c:pt>
                <c:pt idx="948">
                  <c:v>-8.99577056608327E-4</c:v>
                </c:pt>
                <c:pt idx="949">
                  <c:v>-1.1522648633598401E-3</c:v>
                </c:pt>
                <c:pt idx="950">
                  <c:v>-1.9313156370905299E-3</c:v>
                </c:pt>
                <c:pt idx="951">
                  <c:v>-1.82808144499445E-3</c:v>
                </c:pt>
                <c:pt idx="952" formatCode="0.00E+00">
                  <c:v>-5.8283408744392402E-5</c:v>
                </c:pt>
                <c:pt idx="953">
                  <c:v>2.2165972473279102E-3</c:v>
                </c:pt>
                <c:pt idx="954">
                  <c:v>3.0654983165290801E-3</c:v>
                </c:pt>
                <c:pt idx="955">
                  <c:v>1.68337275580868E-3</c:v>
                </c:pt>
                <c:pt idx="956">
                  <c:v>-5.4529363173462801E-4</c:v>
                </c:pt>
                <c:pt idx="957">
                  <c:v>-2.2027092319126399E-3</c:v>
                </c:pt>
                <c:pt idx="958" formatCode="0.00E+00">
                  <c:v>-2.73155847973323E-3</c:v>
                </c:pt>
                <c:pt idx="959">
                  <c:v>-3.03925887779972E-3</c:v>
                </c:pt>
                <c:pt idx="960">
                  <c:v>-3.1537235632087802E-3</c:v>
                </c:pt>
                <c:pt idx="961">
                  <c:v>-2.77202677990479E-3</c:v>
                </c:pt>
                <c:pt idx="962">
                  <c:v>-1.03195982507881E-3</c:v>
                </c:pt>
                <c:pt idx="963">
                  <c:v>1.1398238412857599E-3</c:v>
                </c:pt>
                <c:pt idx="964">
                  <c:v>2.19181101428086E-3</c:v>
                </c:pt>
                <c:pt idx="965">
                  <c:v>1.2730908647860101E-3</c:v>
                </c:pt>
                <c:pt idx="966">
                  <c:v>-7.0522749907048904E-4</c:v>
                </c:pt>
                <c:pt idx="967">
                  <c:v>-2.0491595547922898E-3</c:v>
                </c:pt>
                <c:pt idx="968">
                  <c:v>-2.0043629036630402E-3</c:v>
                </c:pt>
                <c:pt idx="969">
                  <c:v>-8.0784237061182305E-4</c:v>
                </c:pt>
                <c:pt idx="970">
                  <c:v>6.0525065693839398E-4</c:v>
                </c:pt>
                <c:pt idx="971">
                  <c:v>2.2711698259727901E-3</c:v>
                </c:pt>
                <c:pt idx="972">
                  <c:v>3.9840995186763498E-3</c:v>
                </c:pt>
                <c:pt idx="973">
                  <c:v>5.0036736278228303E-3</c:v>
                </c:pt>
                <c:pt idx="974">
                  <c:v>4.06839148941075E-3</c:v>
                </c:pt>
                <c:pt idx="975">
                  <c:v>9.8717276646041697E-4</c:v>
                </c:pt>
                <c:pt idx="976">
                  <c:v>-2.3192205024172899E-3</c:v>
                </c:pt>
                <c:pt idx="977">
                  <c:v>-3.59726204920801E-3</c:v>
                </c:pt>
                <c:pt idx="978">
                  <c:v>-1.95421872376669E-3</c:v>
                </c:pt>
                <c:pt idx="979" formatCode="0.00E+00">
                  <c:v>7.0986608518449495E-4</c:v>
                </c:pt>
                <c:pt idx="980">
                  <c:v>1.9645076225105998E-3</c:v>
                </c:pt>
                <c:pt idx="981">
                  <c:v>8.0156118594416404E-4</c:v>
                </c:pt>
                <c:pt idx="982" formatCode="0.00E+00">
                  <c:v>-1.33638538315164E-3</c:v>
                </c:pt>
                <c:pt idx="983">
                  <c:v>-1.9555083360676601E-3</c:v>
                </c:pt>
                <c:pt idx="984">
                  <c:v>-1.5108731765180801E-4</c:v>
                </c:pt>
                <c:pt idx="985">
                  <c:v>2.6344217834153401E-3</c:v>
                </c:pt>
                <c:pt idx="986">
                  <c:v>4.4013690157267598E-3</c:v>
                </c:pt>
                <c:pt idx="987" formatCode="0.00E+00">
                  <c:v>3.91637705877175E-3</c:v>
                </c:pt>
                <c:pt idx="988">
                  <c:v>1.7905986956801201E-3</c:v>
                </c:pt>
                <c:pt idx="989">
                  <c:v>-4.8429527099998199E-4</c:v>
                </c:pt>
                <c:pt idx="990">
                  <c:v>-1.48510421097233E-3</c:v>
                </c:pt>
                <c:pt idx="991">
                  <c:v>-1.20096322652547E-3</c:v>
                </c:pt>
                <c:pt idx="992">
                  <c:v>-6.1597324586087205E-4</c:v>
                </c:pt>
                <c:pt idx="993">
                  <c:v>-7.0494659312856799E-4</c:v>
                </c:pt>
                <c:pt idx="994">
                  <c:v>-1.89081024505691E-3</c:v>
                </c:pt>
                <c:pt idx="995">
                  <c:v>-3.2918880343881301E-3</c:v>
                </c:pt>
                <c:pt idx="996">
                  <c:v>-4.0300698422280901E-3</c:v>
                </c:pt>
                <c:pt idx="997">
                  <c:v>-3.4845926435867398E-3</c:v>
                </c:pt>
                <c:pt idx="998">
                  <c:v>-2.41700096472441E-3</c:v>
                </c:pt>
                <c:pt idx="999">
                  <c:v>-1.2939756971701E-3</c:v>
                </c:pt>
                <c:pt idx="1000">
                  <c:v>-5.5897857931922E-4</c:v>
                </c:pt>
              </c:numCache>
            </c:numRef>
          </c:yVal>
          <c:smooth val="1"/>
          <c:extLst>
            <c:ext xmlns:c16="http://schemas.microsoft.com/office/drawing/2014/chart" uri="{C3380CC4-5D6E-409C-BE32-E72D297353CC}">
              <c16:uniqueId val="{00000000-48FD-4617-BFDD-FD254DC96A86}"/>
            </c:ext>
          </c:extLst>
        </c:ser>
        <c:dLbls>
          <c:showLegendKey val="0"/>
          <c:showVal val="0"/>
          <c:showCatName val="0"/>
          <c:showSerName val="0"/>
          <c:showPercent val="0"/>
          <c:showBubbleSize val="0"/>
        </c:dLbls>
        <c:axId val="134708224"/>
        <c:axId val="134734592"/>
      </c:scatterChart>
      <c:valAx>
        <c:axId val="134708224"/>
        <c:scaling>
          <c:orientation val="minMax"/>
          <c:max val="5"/>
        </c:scaling>
        <c:delete val="0"/>
        <c:axPos val="b"/>
        <c:numFmt formatCode="General" sourceLinked="1"/>
        <c:majorTickMark val="out"/>
        <c:minorTickMark val="none"/>
        <c:tickLblPos val="nextTo"/>
        <c:crossAx val="134734592"/>
        <c:crossesAt val="-0.4"/>
        <c:crossBetween val="midCat"/>
      </c:valAx>
      <c:valAx>
        <c:axId val="134734592"/>
        <c:scaling>
          <c:orientation val="minMax"/>
          <c:max val="0.1"/>
          <c:min val="-0.1"/>
        </c:scaling>
        <c:delete val="0"/>
        <c:axPos val="l"/>
        <c:majorGridlines/>
        <c:numFmt formatCode="General" sourceLinked="1"/>
        <c:majorTickMark val="out"/>
        <c:minorTickMark val="none"/>
        <c:tickLblPos val="nextTo"/>
        <c:crossAx val="134708224"/>
        <c:crosses val="autoZero"/>
        <c:crossBetween val="midCat"/>
      </c:valAx>
    </c:plotArea>
    <c:plotVisOnly val="1"/>
    <c:dispBlanksAs val="gap"/>
    <c:showDLblsOverMax val="0"/>
  </c:chart>
  <c:spPr>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74052201808106"/>
          <c:y val="5.1400554097404488E-2"/>
          <c:w val="0.82906040390784486"/>
          <c:h val="0.68776793525809277"/>
        </c:manualLayout>
      </c:layout>
      <c:scatterChart>
        <c:scatterStyle val="smoothMarker"/>
        <c:varyColors val="0"/>
        <c:ser>
          <c:idx val="0"/>
          <c:order val="0"/>
          <c:tx>
            <c:v>Profile Included</c:v>
          </c:tx>
          <c:spPr>
            <a:ln w="15875" cmpd="sng">
              <a:solidFill>
                <a:schemeClr val="tx1"/>
              </a:solidFill>
              <a:prstDash val="sysDot"/>
            </a:ln>
          </c:spPr>
          <c:marker>
            <c:symbol val="circle"/>
            <c:size val="2"/>
            <c:spPr>
              <a:solidFill>
                <a:schemeClr val="tx1"/>
              </a:solidFill>
              <a:ln>
                <a:noFill/>
              </a:ln>
            </c:spPr>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N$5:$N$455</c:f>
              <c:numCache>
                <c:formatCode>0.00E+00</c:formatCode>
                <c:ptCount val="451"/>
                <c:pt idx="0">
                  <c:v>0</c:v>
                </c:pt>
                <c:pt idx="1">
                  <c:v>0</c:v>
                </c:pt>
                <c:pt idx="2">
                  <c:v>0</c:v>
                </c:pt>
                <c:pt idx="3">
                  <c:v>0</c:v>
                </c:pt>
                <c:pt idx="4">
                  <c:v>0</c:v>
                </c:pt>
                <c:pt idx="5">
                  <c:v>-2.4061839378238341E-143</c:v>
                </c:pt>
                <c:pt idx="6">
                  <c:v>-1.9690284974093267E-143</c:v>
                </c:pt>
                <c:pt idx="7">
                  <c:v>8.2530310880829012E-141</c:v>
                </c:pt>
                <c:pt idx="8">
                  <c:v>2.0289145077720207E-139</c:v>
                </c:pt>
                <c:pt idx="9">
                  <c:v>2.3582746113989635E-138</c:v>
                </c:pt>
                <c:pt idx="10">
                  <c:v>-1.1310544041450776E-137</c:v>
                </c:pt>
                <c:pt idx="11">
                  <c:v>-1.5281010362694301E-135</c:v>
                </c:pt>
                <c:pt idx="12">
                  <c:v>-3.7555699481865285E-134</c:v>
                </c:pt>
                <c:pt idx="13">
                  <c:v>-3.3964248704663212E-133</c:v>
                </c:pt>
                <c:pt idx="14">
                  <c:v>4.0729274611398963E-132</c:v>
                </c:pt>
                <c:pt idx="15">
                  <c:v>2.1489611398963731E-130</c:v>
                </c:pt>
                <c:pt idx="16">
                  <c:v>4.7002849740932646E-129</c:v>
                </c:pt>
                <c:pt idx="17">
                  <c:v>3.8054404145077717E-128</c:v>
                </c:pt>
                <c:pt idx="18">
                  <c:v>-1.0635000000000001E-126</c:v>
                </c:pt>
                <c:pt idx="19">
                  <c:v>-3.4656217616580307E-125</c:v>
                </c:pt>
                <c:pt idx="20">
                  <c:v>-5.4716321243523315E-124</c:v>
                </c:pt>
                <c:pt idx="21">
                  <c:v>-2.5291787564766841E-123</c:v>
                </c:pt>
                <c:pt idx="22">
                  <c:v>2.2096735751295337E-121</c:v>
                </c:pt>
                <c:pt idx="23">
                  <c:v>6.3097927461139905E-120</c:v>
                </c:pt>
                <c:pt idx="24">
                  <c:v>7.9469430051813465E-119</c:v>
                </c:pt>
                <c:pt idx="25">
                  <c:v>-3.0209326424870465E-119</c:v>
                </c:pt>
                <c:pt idx="26">
                  <c:v>-3.3933937823834201E-116</c:v>
                </c:pt>
                <c:pt idx="27">
                  <c:v>-9.3325906735751299E-115</c:v>
                </c:pt>
                <c:pt idx="28">
                  <c:v>-1.1082150259067358E-113</c:v>
                </c:pt>
                <c:pt idx="29">
                  <c:v>6.7387305699481864E-113</c:v>
                </c:pt>
                <c:pt idx="30">
                  <c:v>5.7554663212435236E-111</c:v>
                </c:pt>
                <c:pt idx="31">
                  <c:v>1.2512020725388602E-109</c:v>
                </c:pt>
                <c:pt idx="32">
                  <c:v>1.2458989637305698E-108</c:v>
                </c:pt>
                <c:pt idx="33">
                  <c:v>-1.8645518134715025E-107</c:v>
                </c:pt>
                <c:pt idx="34">
                  <c:v>-9.2387046632124353E-106</c:v>
                </c:pt>
                <c:pt idx="35">
                  <c:v>-1.8767849740932643E-104</c:v>
                </c:pt>
                <c:pt idx="36">
                  <c:v>-1.2005414507772022E-103</c:v>
                </c:pt>
                <c:pt idx="37">
                  <c:v>4.3641709844559589E-102</c:v>
                </c:pt>
                <c:pt idx="38">
                  <c:v>1.5004041450777201E-100</c:v>
                </c:pt>
                <c:pt idx="39">
                  <c:v>2.3329015544041454E-99</c:v>
                </c:pt>
                <c:pt idx="40">
                  <c:v>7.211658031088083E-99</c:v>
                </c:pt>
                <c:pt idx="41">
                  <c:v>-8.5023575129533679E-97</c:v>
                </c:pt>
                <c:pt idx="42">
                  <c:v>-2.5184948186528497E-95</c:v>
                </c:pt>
                <c:pt idx="43">
                  <c:v>-3.0453626943005183E-94</c:v>
                </c:pt>
                <c:pt idx="44">
                  <c:v>4.8836528497409323E-94</c:v>
                </c:pt>
                <c:pt idx="45">
                  <c:v>1.4359689119170985E-91</c:v>
                </c:pt>
                <c:pt idx="46">
                  <c:v>3.391709844559586E-90</c:v>
                </c:pt>
                <c:pt idx="47">
                  <c:v>3.941113989637306E-89</c:v>
                </c:pt>
                <c:pt idx="48">
                  <c:v>-3.3949740932642484E-88</c:v>
                </c:pt>
                <c:pt idx="49">
                  <c:v>-2.4047098445595853E-86</c:v>
                </c:pt>
                <c:pt idx="50">
                  <c:v>-5.0609067357512952E-85</c:v>
                </c:pt>
                <c:pt idx="51">
                  <c:v>-4.4424611398963734E-84</c:v>
                </c:pt>
                <c:pt idx="52">
                  <c:v>8.8831347150259068E-83</c:v>
                </c:pt>
                <c:pt idx="53">
                  <c:v>3.8426943005181345E-81</c:v>
                </c:pt>
                <c:pt idx="54">
                  <c:v>6.2613471502590673E-80</c:v>
                </c:pt>
                <c:pt idx="55">
                  <c:v>3.8036010362694305E-79</c:v>
                </c:pt>
                <c:pt idx="56">
                  <c:v>-1.981735751295337E-77</c:v>
                </c:pt>
                <c:pt idx="57">
                  <c:v>-6.7235751295336782E-76</c:v>
                </c:pt>
                <c:pt idx="58">
                  <c:v>-8.9645854922279796E-75</c:v>
                </c:pt>
                <c:pt idx="59">
                  <c:v>-1.7510259067357513E-74</c:v>
                </c:pt>
                <c:pt idx="60">
                  <c:v>3.2759067357512955E-72</c:v>
                </c:pt>
                <c:pt idx="61">
                  <c:v>1.0347124352331606E-70</c:v>
                </c:pt>
                <c:pt idx="62">
                  <c:v>1.2824378238341969E-69</c:v>
                </c:pt>
                <c:pt idx="63">
                  <c:v>-3.6263212435233162E-69</c:v>
                </c:pt>
                <c:pt idx="64">
                  <c:v>-5.3745595854922282E-67</c:v>
                </c:pt>
                <c:pt idx="65">
                  <c:v>-1.2800984455958549E-65</c:v>
                </c:pt>
                <c:pt idx="66">
                  <c:v>-1.5022279792746114E-64</c:v>
                </c:pt>
                <c:pt idx="67">
                  <c:v>1.6882176165803107E-63</c:v>
                </c:pt>
                <c:pt idx="68">
                  <c:v>1.0440829015544041E-61</c:v>
                </c:pt>
                <c:pt idx="69">
                  <c:v>1.8537512953367874E-60</c:v>
                </c:pt>
                <c:pt idx="70">
                  <c:v>1.4746683937823833E-59</c:v>
                </c:pt>
                <c:pt idx="71">
                  <c:v>-3.819455958549223E-58</c:v>
                </c:pt>
                <c:pt idx="72">
                  <c:v>-1.6955181347150257E-56</c:v>
                </c:pt>
                <c:pt idx="73">
                  <c:v>-2.916113989637306E-55</c:v>
                </c:pt>
                <c:pt idx="74">
                  <c:v>-1.2997487046632125E-54</c:v>
                </c:pt>
                <c:pt idx="75">
                  <c:v>6.6971243523316062E-53</c:v>
                </c:pt>
                <c:pt idx="76">
                  <c:v>2.2961088082901553E-51</c:v>
                </c:pt>
                <c:pt idx="77">
                  <c:v>4.3099481865284971E-50</c:v>
                </c:pt>
                <c:pt idx="78">
                  <c:v>4.4243264248704662E-50</c:v>
                </c:pt>
                <c:pt idx="79">
                  <c:v>-1.2846165803108807E-47</c:v>
                </c:pt>
                <c:pt idx="80">
                  <c:v>-3.0530310880829012E-46</c:v>
                </c:pt>
                <c:pt idx="81">
                  <c:v>-4.8119948186528498E-45</c:v>
                </c:pt>
                <c:pt idx="82">
                  <c:v>2.3343989637305697E-44</c:v>
                </c:pt>
                <c:pt idx="83">
                  <c:v>2.4607616580310879E-42</c:v>
                </c:pt>
                <c:pt idx="84">
                  <c:v>5.3709844559585488E-41</c:v>
                </c:pt>
                <c:pt idx="85">
                  <c:v>5.0350777202072541E-40</c:v>
                </c:pt>
                <c:pt idx="86">
                  <c:v>-7.265284974093264E-39</c:v>
                </c:pt>
                <c:pt idx="87">
                  <c:v>-4.363238341968912E-37</c:v>
                </c:pt>
                <c:pt idx="88">
                  <c:v>-8.0077979274611398E-36</c:v>
                </c:pt>
                <c:pt idx="89">
                  <c:v>-5.6128238341968905E-35</c:v>
                </c:pt>
                <c:pt idx="90">
                  <c:v>1.5468497409326425E-33</c:v>
                </c:pt>
                <c:pt idx="91">
                  <c:v>6.355E-32</c:v>
                </c:pt>
                <c:pt idx="92">
                  <c:v>1.0884974093264247E-30</c:v>
                </c:pt>
                <c:pt idx="93">
                  <c:v>4.593652849740933E-30</c:v>
                </c:pt>
                <c:pt idx="94">
                  <c:v>-3.2740932642487049E-28</c:v>
                </c:pt>
                <c:pt idx="95">
                  <c:v>-9.432953367875648E-27</c:v>
                </c:pt>
                <c:pt idx="96">
                  <c:v>-1.2658031088082902E-25</c:v>
                </c:pt>
                <c:pt idx="97">
                  <c:v>6.6606217616580305E-27</c:v>
                </c:pt>
                <c:pt idx="98">
                  <c:v>5.8278497409326424E-23</c:v>
                </c:pt>
                <c:pt idx="99">
                  <c:v>1.466261658031088E-21</c:v>
                </c:pt>
                <c:pt idx="100">
                  <c:v>1.7024585492227979E-20</c:v>
                </c:pt>
                <c:pt idx="101">
                  <c:v>-1.0314248704663214E-19</c:v>
                </c:pt>
                <c:pt idx="102">
                  <c:v>-6.5848186528497414E-18</c:v>
                </c:pt>
                <c:pt idx="103">
                  <c:v>-3.0348186528497409E-16</c:v>
                </c:pt>
                <c:pt idx="104">
                  <c:v>-2.9123316062176165E-15</c:v>
                </c:pt>
                <c:pt idx="105">
                  <c:v>3.3672020725388601E-14</c:v>
                </c:pt>
                <c:pt idx="106">
                  <c:v>1.1046113989637306E-12</c:v>
                </c:pt>
                <c:pt idx="107">
                  <c:v>1.5227746113989637E-11</c:v>
                </c:pt>
                <c:pt idx="108">
                  <c:v>1.7888031088082901E-10</c:v>
                </c:pt>
                <c:pt idx="109">
                  <c:v>-1.0314300518134714E-8</c:v>
                </c:pt>
                <c:pt idx="110">
                  <c:v>-4.1131606217616577E-7</c:v>
                </c:pt>
                <c:pt idx="111">
                  <c:v>7.7610362694300514E-6</c:v>
                </c:pt>
                <c:pt idx="112">
                  <c:v>4.7794559585492224E-6</c:v>
                </c:pt>
                <c:pt idx="113">
                  <c:v>-4.4065284974093266E-6</c:v>
                </c:pt>
                <c:pt idx="114">
                  <c:v>4.8504404145077717E-7</c:v>
                </c:pt>
                <c:pt idx="115">
                  <c:v>3.6423316062176167E-5</c:v>
                </c:pt>
                <c:pt idx="116">
                  <c:v>9.4687046632124343E-6</c:v>
                </c:pt>
                <c:pt idx="117">
                  <c:v>-1.3095388601036271E-4</c:v>
                </c:pt>
                <c:pt idx="118">
                  <c:v>-1.04019689119171E-4</c:v>
                </c:pt>
                <c:pt idx="119">
                  <c:v>1.9782564766839379E-4</c:v>
                </c:pt>
                <c:pt idx="120">
                  <c:v>2.9688860103626945E-4</c:v>
                </c:pt>
                <c:pt idx="121">
                  <c:v>-1.9086424870466324E-4</c:v>
                </c:pt>
                <c:pt idx="122">
                  <c:v>-4.2382901554404145E-4</c:v>
                </c:pt>
                <c:pt idx="123">
                  <c:v>1.7464689119170985E-5</c:v>
                </c:pt>
                <c:pt idx="124">
                  <c:v>3.8862435233160623E-4</c:v>
                </c:pt>
                <c:pt idx="125">
                  <c:v>1.4704430051813472E-4</c:v>
                </c:pt>
                <c:pt idx="126">
                  <c:v>-2.1907046632124353E-4</c:v>
                </c:pt>
                <c:pt idx="127">
                  <c:v>-1.0535362694300518E-4</c:v>
                </c:pt>
                <c:pt idx="128">
                  <c:v>7.0238341968911915E-5</c:v>
                </c:pt>
                <c:pt idx="129">
                  <c:v>-2.5330207253886009E-5</c:v>
                </c:pt>
                <c:pt idx="130">
                  <c:v>-3.0312694300518135E-4</c:v>
                </c:pt>
                <c:pt idx="131">
                  <c:v>1.6032512953367877E-4</c:v>
                </c:pt>
                <c:pt idx="132">
                  <c:v>6.7107772020725382E-4</c:v>
                </c:pt>
                <c:pt idx="133">
                  <c:v>6.1655958549222803E-5</c:v>
                </c:pt>
                <c:pt idx="134">
                  <c:v>-8.5029533678756479E-4</c:v>
                </c:pt>
                <c:pt idx="135">
                  <c:v>-6.8093523316062169E-4</c:v>
                </c:pt>
                <c:pt idx="136">
                  <c:v>7.4449999999999994E-4</c:v>
                </c:pt>
                <c:pt idx="137">
                  <c:v>1.1752305699481865E-3</c:v>
                </c:pt>
                <c:pt idx="138">
                  <c:v>-1.3046735751295337E-4</c:v>
                </c:pt>
                <c:pt idx="139">
                  <c:v>-1.1913808290155441E-3</c:v>
                </c:pt>
                <c:pt idx="140">
                  <c:v>-5.6302590673575125E-4</c:v>
                </c:pt>
                <c:pt idx="141">
                  <c:v>5.7766839378238348E-4</c:v>
                </c:pt>
                <c:pt idx="142">
                  <c:v>8.9007253886010356E-4</c:v>
                </c:pt>
                <c:pt idx="143">
                  <c:v>2.90839378238342E-4</c:v>
                </c:pt>
                <c:pt idx="144">
                  <c:v>-6.1532124352331604E-4</c:v>
                </c:pt>
                <c:pt idx="145">
                  <c:v>-9.1373575129533686E-4</c:v>
                </c:pt>
                <c:pt idx="146">
                  <c:v>-1.0219533678756476E-4</c:v>
                </c:pt>
                <c:pt idx="147">
                  <c:v>8.8719689119170976E-4</c:v>
                </c:pt>
                <c:pt idx="148">
                  <c:v>8.8800518134715027E-4</c:v>
                </c:pt>
                <c:pt idx="149">
                  <c:v>5.0704404145077722E-5</c:v>
                </c:pt>
                <c:pt idx="150">
                  <c:v>-1.4672927461139896E-3</c:v>
                </c:pt>
                <c:pt idx="151">
                  <c:v>-1.5665051813471501E-3</c:v>
                </c:pt>
                <c:pt idx="152">
                  <c:v>1.2006036269430051E-3</c:v>
                </c:pt>
                <c:pt idx="153">
                  <c:v>2.9775906735751297E-3</c:v>
                </c:pt>
                <c:pt idx="154">
                  <c:v>4.6624093264248704E-4</c:v>
                </c:pt>
                <c:pt idx="155">
                  <c:v>-3.2882901554404146E-3</c:v>
                </c:pt>
                <c:pt idx="156">
                  <c:v>-2.9131865284974094E-3</c:v>
                </c:pt>
                <c:pt idx="157">
                  <c:v>1.5619585492227979E-3</c:v>
                </c:pt>
                <c:pt idx="158">
                  <c:v>4.7609326424870469E-3</c:v>
                </c:pt>
                <c:pt idx="159">
                  <c:v>1.3803445595854922E-3</c:v>
                </c:pt>
                <c:pt idx="160">
                  <c:v>-3.6949481865284975E-3</c:v>
                </c:pt>
                <c:pt idx="161">
                  <c:v>-3.9854663212435231E-3</c:v>
                </c:pt>
                <c:pt idx="162">
                  <c:v>-1.6122746113989638E-4</c:v>
                </c:pt>
                <c:pt idx="163">
                  <c:v>4.0882901554404145E-3</c:v>
                </c:pt>
                <c:pt idx="164">
                  <c:v>1.8039248704663214E-3</c:v>
                </c:pt>
                <c:pt idx="165">
                  <c:v>-1.4064274611398964E-2</c:v>
                </c:pt>
                <c:pt idx="166">
                  <c:v>-4.8179792746113991E-4</c:v>
                </c:pt>
                <c:pt idx="167">
                  <c:v>2.2500129533678758E-2</c:v>
                </c:pt>
                <c:pt idx="168">
                  <c:v>-6.156424870466322E-3</c:v>
                </c:pt>
                <c:pt idx="169">
                  <c:v>-4.1069170984455956E-2</c:v>
                </c:pt>
                <c:pt idx="170">
                  <c:v>1.261119170984456E-3</c:v>
                </c:pt>
                <c:pt idx="171">
                  <c:v>6.0164507772020731E-2</c:v>
                </c:pt>
                <c:pt idx="172">
                  <c:v>3.1413471502590676E-2</c:v>
                </c:pt>
                <c:pt idx="173">
                  <c:v>-5.3880051813471497E-2</c:v>
                </c:pt>
                <c:pt idx="174">
                  <c:v>-7.2825647668393792E-2</c:v>
                </c:pt>
                <c:pt idx="175">
                  <c:v>2.137217616580311E-2</c:v>
                </c:pt>
                <c:pt idx="176">
                  <c:v>8.2280569948186527E-2</c:v>
                </c:pt>
                <c:pt idx="177">
                  <c:v>3.418575129533679E-2</c:v>
                </c:pt>
                <c:pt idx="178">
                  <c:v>-3.7396373056994822E-2</c:v>
                </c:pt>
                <c:pt idx="179">
                  <c:v>-7.4013212435233164E-2</c:v>
                </c:pt>
                <c:pt idx="180">
                  <c:v>-1.4172202072538859E-2</c:v>
                </c:pt>
                <c:pt idx="181">
                  <c:v>4.7643264248704666E-2</c:v>
                </c:pt>
                <c:pt idx="182">
                  <c:v>5.5158031088082905E-2</c:v>
                </c:pt>
                <c:pt idx="183">
                  <c:v>2.0420284974093265E-2</c:v>
                </c:pt>
                <c:pt idx="184">
                  <c:v>-2.9033160621761655E-2</c:v>
                </c:pt>
                <c:pt idx="185">
                  <c:v>-7.9715544041450773E-2</c:v>
                </c:pt>
                <c:pt idx="186">
                  <c:v>-4.6472797927461146E-2</c:v>
                </c:pt>
                <c:pt idx="187">
                  <c:v>5.9789637305699486E-2</c:v>
                </c:pt>
                <c:pt idx="188">
                  <c:v>0.12523497409326426</c:v>
                </c:pt>
                <c:pt idx="189">
                  <c:v>3.9711139896373059E-2</c:v>
                </c:pt>
                <c:pt idx="190">
                  <c:v>-0.12254300518134716</c:v>
                </c:pt>
                <c:pt idx="191">
                  <c:v>-0.15223911917098445</c:v>
                </c:pt>
                <c:pt idx="192">
                  <c:v>1.7411217616580311E-2</c:v>
                </c:pt>
                <c:pt idx="193">
                  <c:v>0.18480725388601035</c:v>
                </c:pt>
                <c:pt idx="194">
                  <c:v>0.12091450777202073</c:v>
                </c:pt>
                <c:pt idx="195">
                  <c:v>-0.10425181347150259</c:v>
                </c:pt>
                <c:pt idx="196">
                  <c:v>-0.19394689119170985</c:v>
                </c:pt>
                <c:pt idx="197">
                  <c:v>-3.8732901554404148E-2</c:v>
                </c:pt>
                <c:pt idx="198">
                  <c:v>0.14846217616580309</c:v>
                </c:pt>
                <c:pt idx="199">
                  <c:v>0.13733341968911916</c:v>
                </c:pt>
                <c:pt idx="200">
                  <c:v>-2.5773756476683937E-2</c:v>
                </c:pt>
                <c:pt idx="201">
                  <c:v>-0.12720595854922281</c:v>
                </c:pt>
                <c:pt idx="202">
                  <c:v>-7.8484974093264256E-2</c:v>
                </c:pt>
                <c:pt idx="203">
                  <c:v>2.9214766839378237E-2</c:v>
                </c:pt>
                <c:pt idx="204">
                  <c:v>8.936761658031088E-2</c:v>
                </c:pt>
                <c:pt idx="205">
                  <c:v>6.486191709844559E-2</c:v>
                </c:pt>
                <c:pt idx="206">
                  <c:v>-1.7613575129533678E-2</c:v>
                </c:pt>
                <c:pt idx="207">
                  <c:v>-8.7200518134715022E-2</c:v>
                </c:pt>
                <c:pt idx="208">
                  <c:v>-6.5923575129533674E-2</c:v>
                </c:pt>
                <c:pt idx="209">
                  <c:v>3.5295336787564767E-2</c:v>
                </c:pt>
                <c:pt idx="210">
                  <c:v>9.6023316062176164E-2</c:v>
                </c:pt>
                <c:pt idx="211">
                  <c:v>3.4700259067357513E-2</c:v>
                </c:pt>
                <c:pt idx="212">
                  <c:v>-6.8175129533678755E-2</c:v>
                </c:pt>
                <c:pt idx="213">
                  <c:v>-7.2406735751295345E-2</c:v>
                </c:pt>
                <c:pt idx="214">
                  <c:v>1.8849689119170985E-2</c:v>
                </c:pt>
                <c:pt idx="215">
                  <c:v>6.759041450777202E-2</c:v>
                </c:pt>
                <c:pt idx="216">
                  <c:v>1.2770388601036268E-2</c:v>
                </c:pt>
                <c:pt idx="217">
                  <c:v>-4.5144559585492225E-2</c:v>
                </c:pt>
                <c:pt idx="218">
                  <c:v>-1.6801994818652851E-2</c:v>
                </c:pt>
                <c:pt idx="219">
                  <c:v>3.125958549222798E-2</c:v>
                </c:pt>
                <c:pt idx="220">
                  <c:v>9.0869948186528497E-3</c:v>
                </c:pt>
                <c:pt idx="221">
                  <c:v>-3.5180310880829013E-2</c:v>
                </c:pt>
                <c:pt idx="222">
                  <c:v>-1.0935492227979274E-2</c:v>
                </c:pt>
                <c:pt idx="223">
                  <c:v>4.6047668393782382E-2</c:v>
                </c:pt>
                <c:pt idx="224">
                  <c:v>2.846217616580311E-2</c:v>
                </c:pt>
                <c:pt idx="225">
                  <c:v>-4.3020466321243518E-2</c:v>
                </c:pt>
                <c:pt idx="226">
                  <c:v>-4.7413212435233165E-2</c:v>
                </c:pt>
                <c:pt idx="227">
                  <c:v>2.6634455958549224E-2</c:v>
                </c:pt>
                <c:pt idx="228">
                  <c:v>5.6411917098445591E-2</c:v>
                </c:pt>
                <c:pt idx="229">
                  <c:v>-5.6219948186528503E-3</c:v>
                </c:pt>
                <c:pt idx="230">
                  <c:v>-5.2059585492227979E-2</c:v>
                </c:pt>
                <c:pt idx="231">
                  <c:v>-9.1528756476683942E-3</c:v>
                </c:pt>
                <c:pt idx="232">
                  <c:v>4.0538341968911915E-2</c:v>
                </c:pt>
                <c:pt idx="233">
                  <c:v>1.2788834196891192E-2</c:v>
                </c:pt>
                <c:pt idx="234">
                  <c:v>-3.2174352331606218E-2</c:v>
                </c:pt>
                <c:pt idx="235">
                  <c:v>-9.5508031088082906E-3</c:v>
                </c:pt>
                <c:pt idx="236">
                  <c:v>3.3439896373056992E-2</c:v>
                </c:pt>
                <c:pt idx="237">
                  <c:v>9.2991191709844555E-3</c:v>
                </c:pt>
                <c:pt idx="238">
                  <c:v>-4.1799999999999997E-2</c:v>
                </c:pt>
                <c:pt idx="239">
                  <c:v>-1.993699481865285E-2</c:v>
                </c:pt>
                <c:pt idx="240">
                  <c:v>4.7168652849740936E-2</c:v>
                </c:pt>
                <c:pt idx="241">
                  <c:v>4.0595854922279795E-2</c:v>
                </c:pt>
                <c:pt idx="242">
                  <c:v>-3.9184715025906737E-2</c:v>
                </c:pt>
                <c:pt idx="243">
                  <c:v>-6.0967875647668396E-2</c:v>
                </c:pt>
                <c:pt idx="244">
                  <c:v>1.5768860103626943E-2</c:v>
                </c:pt>
                <c:pt idx="245">
                  <c:v>6.8082642487046638E-2</c:v>
                </c:pt>
                <c:pt idx="246">
                  <c:v>1.3704145077720206E-2</c:v>
                </c:pt>
                <c:pt idx="247">
                  <c:v>-5.6375388601036268E-2</c:v>
                </c:pt>
                <c:pt idx="248">
                  <c:v>-3.4296632124352334E-2</c:v>
                </c:pt>
                <c:pt idx="249">
                  <c:v>3.294637305699482E-2</c:v>
                </c:pt>
                <c:pt idx="250">
                  <c:v>3.6727720207253886E-2</c:v>
                </c:pt>
                <c:pt idx="251">
                  <c:v>-1.2889222797927462E-2</c:v>
                </c:pt>
                <c:pt idx="252">
                  <c:v>-2.4858393782383421E-2</c:v>
                </c:pt>
                <c:pt idx="253">
                  <c:v>7.6605181347150263E-3</c:v>
                </c:pt>
                <c:pt idx="254">
                  <c:v>1.2602279792746114E-2</c:v>
                </c:pt>
                <c:pt idx="255">
                  <c:v>-1.6097746113989637E-2</c:v>
                </c:pt>
                <c:pt idx="256">
                  <c:v>-1.2468601036269429E-2</c:v>
                </c:pt>
                <c:pt idx="257">
                  <c:v>2.5980310880829013E-2</c:v>
                </c:pt>
                <c:pt idx="258">
                  <c:v>2.5589766839378237E-2</c:v>
                </c:pt>
                <c:pt idx="259">
                  <c:v>-2.4686217616580308E-2</c:v>
                </c:pt>
                <c:pt idx="260">
                  <c:v>-4.1588860103626946E-2</c:v>
                </c:pt>
                <c:pt idx="261">
                  <c:v>9.6270207253886016E-3</c:v>
                </c:pt>
                <c:pt idx="262">
                  <c:v>4.7690414507772019E-2</c:v>
                </c:pt>
                <c:pt idx="263">
                  <c:v>1.0599999999999998E-2</c:v>
                </c:pt>
                <c:pt idx="264">
                  <c:v>-3.9403626943005178E-2</c:v>
                </c:pt>
                <c:pt idx="265">
                  <c:v>-2.3795803108808293E-2</c:v>
                </c:pt>
                <c:pt idx="266">
                  <c:v>2.3431476683937823E-2</c:v>
                </c:pt>
                <c:pt idx="267">
                  <c:v>2.3696580310880826E-2</c:v>
                </c:pt>
                <c:pt idx="268">
                  <c:v>-1.1286865284974093E-2</c:v>
                </c:pt>
                <c:pt idx="269">
                  <c:v>-1.4615077720207254E-2</c:v>
                </c:pt>
                <c:pt idx="270">
                  <c:v>1.0651528497409326E-2</c:v>
                </c:pt>
                <c:pt idx="271">
                  <c:v>7.0473316062176173E-3</c:v>
                </c:pt>
                <c:pt idx="272">
                  <c:v>-1.9706865284974093E-2</c:v>
                </c:pt>
                <c:pt idx="273">
                  <c:v>-9.9301295336787568E-3</c:v>
                </c:pt>
                <c:pt idx="274">
                  <c:v>2.9014507772020727E-2</c:v>
                </c:pt>
                <c:pt idx="275">
                  <c:v>2.4173575129533678E-2</c:v>
                </c:pt>
                <c:pt idx="276">
                  <c:v>-2.8338860103626944E-2</c:v>
                </c:pt>
                <c:pt idx="277">
                  <c:v>-4.2065544041450784E-2</c:v>
                </c:pt>
                <c:pt idx="278">
                  <c:v>1.3995569948186529E-2</c:v>
                </c:pt>
                <c:pt idx="279">
                  <c:v>5.2295595854922279E-2</c:v>
                </c:pt>
                <c:pt idx="280">
                  <c:v>8.5417098445595852E-3</c:v>
                </c:pt>
                <c:pt idx="281">
                  <c:v>-4.7958549222797929E-2</c:v>
                </c:pt>
                <c:pt idx="282">
                  <c:v>-2.7994300518134715E-2</c:v>
                </c:pt>
                <c:pt idx="283">
                  <c:v>3.1465803108808289E-2</c:v>
                </c:pt>
                <c:pt idx="284">
                  <c:v>3.5172279792746113E-2</c:v>
                </c:pt>
                <c:pt idx="285">
                  <c:v>-1.3012642487046632E-2</c:v>
                </c:pt>
                <c:pt idx="286">
                  <c:v>-2.944559585492228E-2</c:v>
                </c:pt>
                <c:pt idx="287">
                  <c:v>3.032720207253886E-3</c:v>
                </c:pt>
                <c:pt idx="288">
                  <c:v>1.9025906735751295E-2</c:v>
                </c:pt>
                <c:pt idx="289">
                  <c:v>-4.5527720207253885E-3</c:v>
                </c:pt>
                <c:pt idx="290">
                  <c:v>-1.4309715025906736E-2</c:v>
                </c:pt>
                <c:pt idx="291">
                  <c:v>1.1386709844559586E-2</c:v>
                </c:pt>
                <c:pt idx="292">
                  <c:v>1.9756554404145078E-2</c:v>
                </c:pt>
                <c:pt idx="293">
                  <c:v>-1.362020725388601E-2</c:v>
                </c:pt>
                <c:pt idx="294">
                  <c:v>-3.0839119170984457E-2</c:v>
                </c:pt>
                <c:pt idx="295">
                  <c:v>5.6694818652849735E-3</c:v>
                </c:pt>
                <c:pt idx="296">
                  <c:v>3.8337046632124352E-2</c:v>
                </c:pt>
                <c:pt idx="297">
                  <c:v>9.6806217616580304E-3</c:v>
                </c:pt>
                <c:pt idx="298">
                  <c:v>-3.5784715025906737E-2</c:v>
                </c:pt>
                <c:pt idx="299">
                  <c:v>-2.4130310880829012E-2</c:v>
                </c:pt>
                <c:pt idx="300">
                  <c:v>2.4065051813471506E-2</c:v>
                </c:pt>
                <c:pt idx="301">
                  <c:v>3.0447150259067357E-2</c:v>
                </c:pt>
                <c:pt idx="302">
                  <c:v>-9.9319689119170985E-3</c:v>
                </c:pt>
                <c:pt idx="303">
                  <c:v>-2.737642487046632E-2</c:v>
                </c:pt>
                <c:pt idx="304">
                  <c:v>6.5924611398963733E-4</c:v>
                </c:pt>
                <c:pt idx="305">
                  <c:v>1.958961139896373E-2</c:v>
                </c:pt>
                <c:pt idx="306">
                  <c:v>8.1997409326424876E-4</c:v>
                </c:pt>
                <c:pt idx="307">
                  <c:v>-1.3752046632124353E-2</c:v>
                </c:pt>
                <c:pt idx="308">
                  <c:v>2.8989637305699483E-3</c:v>
                </c:pt>
                <c:pt idx="309">
                  <c:v>1.4006554404145078E-2</c:v>
                </c:pt>
                <c:pt idx="310">
                  <c:v>-6.1563730569948183E-3</c:v>
                </c:pt>
                <c:pt idx="311">
                  <c:v>-1.968476683937824E-2</c:v>
                </c:pt>
                <c:pt idx="312">
                  <c:v>4.1966062176165804E-3</c:v>
                </c:pt>
                <c:pt idx="313">
                  <c:v>2.6233937823834198E-2</c:v>
                </c:pt>
                <c:pt idx="314">
                  <c:v>3.8375647668393784E-3</c:v>
                </c:pt>
                <c:pt idx="315">
                  <c:v>-2.8464766839378236E-2</c:v>
                </c:pt>
                <c:pt idx="316">
                  <c:v>-1.4538186528497411E-2</c:v>
                </c:pt>
                <c:pt idx="317">
                  <c:v>2.4069196891191712E-2</c:v>
                </c:pt>
                <c:pt idx="318">
                  <c:v>2.2698290155440413E-2</c:v>
                </c:pt>
                <c:pt idx="319">
                  <c:v>-1.5138575129533679E-2</c:v>
                </c:pt>
                <c:pt idx="320">
                  <c:v>-2.5022849740932645E-2</c:v>
                </c:pt>
                <c:pt idx="321">
                  <c:v>6.4999999999999997E-3</c:v>
                </c:pt>
                <c:pt idx="322">
                  <c:v>2.245458549222798E-2</c:v>
                </c:pt>
                <c:pt idx="323">
                  <c:v>-1.9917383419689118E-3</c:v>
                </c:pt>
                <c:pt idx="324">
                  <c:v>-1.9237953367875645E-2</c:v>
                </c:pt>
                <c:pt idx="325">
                  <c:v>1.5263212435233161E-3</c:v>
                </c:pt>
                <c:pt idx="326">
                  <c:v>1.9326735751295336E-2</c:v>
                </c:pt>
                <c:pt idx="327">
                  <c:v>-1.3477823834196893E-3</c:v>
                </c:pt>
                <c:pt idx="328">
                  <c:v>-2.3045906735751298E-2</c:v>
                </c:pt>
                <c:pt idx="329">
                  <c:v>-2.6999481865284977E-3</c:v>
                </c:pt>
                <c:pt idx="330">
                  <c:v>2.6743264248704664E-2</c:v>
                </c:pt>
                <c:pt idx="331">
                  <c:v>1.1614740932642488E-2</c:v>
                </c:pt>
                <c:pt idx="332">
                  <c:v>-2.5796709844559586E-2</c:v>
                </c:pt>
                <c:pt idx="333">
                  <c:v>-2.2098601036269431E-2</c:v>
                </c:pt>
                <c:pt idx="334">
                  <c:v>1.8194818652849741E-2</c:v>
                </c:pt>
                <c:pt idx="335">
                  <c:v>2.8948186528497406E-2</c:v>
                </c:pt>
                <c:pt idx="336">
                  <c:v>-6.2957253886010362E-3</c:v>
                </c:pt>
                <c:pt idx="337">
                  <c:v>-2.8745854922279792E-2</c:v>
                </c:pt>
                <c:pt idx="338">
                  <c:v>-4.6700259067357511E-3</c:v>
                </c:pt>
                <c:pt idx="339">
                  <c:v>2.2238678756476685E-2</c:v>
                </c:pt>
                <c:pt idx="340">
                  <c:v>1.0073652849740933E-2</c:v>
                </c:pt>
                <c:pt idx="341">
                  <c:v>-1.3811865284974094E-2</c:v>
                </c:pt>
                <c:pt idx="342">
                  <c:v>-8.9974870466321237E-3</c:v>
                </c:pt>
                <c:pt idx="343">
                  <c:v>8.7143264248704666E-3</c:v>
                </c:pt>
                <c:pt idx="344">
                  <c:v>4.5345336787564767E-3</c:v>
                </c:pt>
                <c:pt idx="345">
                  <c:v>-9.3581347150259071E-3</c:v>
                </c:pt>
                <c:pt idx="346">
                  <c:v>-1.8129896373056996E-3</c:v>
                </c:pt>
                <c:pt idx="347">
                  <c:v>1.3993523316062177E-2</c:v>
                </c:pt>
                <c:pt idx="348">
                  <c:v>4.3579792746113993E-3</c:v>
                </c:pt>
                <c:pt idx="349">
                  <c:v>-1.7965362694300518E-2</c:v>
                </c:pt>
                <c:pt idx="350">
                  <c:v>-1.1716554404145077E-2</c:v>
                </c:pt>
                <c:pt idx="351">
                  <c:v>1.7046839378238341E-2</c:v>
                </c:pt>
                <c:pt idx="352">
                  <c:v>1.9886088082901553E-2</c:v>
                </c:pt>
                <c:pt idx="353">
                  <c:v>-1.0415880829015544E-2</c:v>
                </c:pt>
                <c:pt idx="354">
                  <c:v>-2.4255958549222797E-2</c:v>
                </c:pt>
                <c:pt idx="355">
                  <c:v>1.08820207253886E-3</c:v>
                </c:pt>
                <c:pt idx="356">
                  <c:v>2.2842875647668393E-2</c:v>
                </c:pt>
                <c:pt idx="357">
                  <c:v>6.4620984455958548E-3</c:v>
                </c:pt>
                <c:pt idx="358">
                  <c:v>-1.7506735751295337E-2</c:v>
                </c:pt>
                <c:pt idx="359">
                  <c:v>-9.4956735751295339E-3</c:v>
                </c:pt>
                <c:pt idx="360">
                  <c:v>1.2176139896373056E-2</c:v>
                </c:pt>
                <c:pt idx="361">
                  <c:v>8.7676165803108816E-3</c:v>
                </c:pt>
                <c:pt idx="362">
                  <c:v>-9.8964507772020729E-3</c:v>
                </c:pt>
                <c:pt idx="363">
                  <c:v>-7.4509326424870466E-3</c:v>
                </c:pt>
                <c:pt idx="364">
                  <c:v>1.0738341968911916E-2</c:v>
                </c:pt>
                <c:pt idx="365">
                  <c:v>8.5162694300518135E-3</c:v>
                </c:pt>
                <c:pt idx="366">
                  <c:v>-1.2134870466321243E-2</c:v>
                </c:pt>
                <c:pt idx="367">
                  <c:v>-1.2573367875647669E-2</c:v>
                </c:pt>
                <c:pt idx="368">
                  <c:v>1.1089119170984457E-2</c:v>
                </c:pt>
                <c:pt idx="369">
                  <c:v>1.7593911917098446E-2</c:v>
                </c:pt>
                <c:pt idx="370">
                  <c:v>-6.4130051813471511E-3</c:v>
                </c:pt>
                <c:pt idx="371">
                  <c:v>-2.0587590673575129E-2</c:v>
                </c:pt>
                <c:pt idx="372">
                  <c:v>-4.6158808290155441E-4</c:v>
                </c:pt>
                <c:pt idx="373">
                  <c:v>1.981419689119171E-2</c:v>
                </c:pt>
                <c:pt idx="374">
                  <c:v>6.6127202072538858E-3</c:v>
                </c:pt>
                <c:pt idx="375">
                  <c:v>-1.6024170984455958E-2</c:v>
                </c:pt>
                <c:pt idx="376">
                  <c:v>-9.7980310880829008E-3</c:v>
                </c:pt>
                <c:pt idx="377">
                  <c:v>1.181119170984456E-2</c:v>
                </c:pt>
                <c:pt idx="378">
                  <c:v>1.0139455958549223E-2</c:v>
                </c:pt>
                <c:pt idx="379">
                  <c:v>-9.569300518134715E-3</c:v>
                </c:pt>
                <c:pt idx="380">
                  <c:v>-9.9357512953367876E-3</c:v>
                </c:pt>
                <c:pt idx="381">
                  <c:v>9.4825388601036276E-3</c:v>
                </c:pt>
                <c:pt idx="382">
                  <c:v>1.1653834196891193E-2</c:v>
                </c:pt>
                <c:pt idx="383">
                  <c:v>-9.2366321243523321E-3</c:v>
                </c:pt>
                <c:pt idx="384">
                  <c:v>-1.566518134715026E-2</c:v>
                </c:pt>
                <c:pt idx="385">
                  <c:v>6.0267357512953368E-3</c:v>
                </c:pt>
                <c:pt idx="386">
                  <c:v>1.9534093264248705E-2</c:v>
                </c:pt>
                <c:pt idx="387">
                  <c:v>8.2923575129533681E-4</c:v>
                </c:pt>
                <c:pt idx="388">
                  <c:v>-1.985580310880829E-2</c:v>
                </c:pt>
                <c:pt idx="389">
                  <c:v>-8.739689119170984E-3</c:v>
                </c:pt>
                <c:pt idx="390">
                  <c:v>1.5155025906735752E-2</c:v>
                </c:pt>
                <c:pt idx="391">
                  <c:v>1.3550336787564767E-2</c:v>
                </c:pt>
                <c:pt idx="392">
                  <c:v>-7.5352331606217612E-3</c:v>
                </c:pt>
                <c:pt idx="393">
                  <c:v>-1.2746347150259067E-2</c:v>
                </c:pt>
                <c:pt idx="394">
                  <c:v>1.4209715025906735E-3</c:v>
                </c:pt>
                <c:pt idx="395">
                  <c:v>7.6689637305699483E-3</c:v>
                </c:pt>
                <c:pt idx="396">
                  <c:v>-3.2545336787564766E-4</c:v>
                </c:pt>
                <c:pt idx="397">
                  <c:v>-2.7727720207253886E-3</c:v>
                </c:pt>
                <c:pt idx="398">
                  <c:v>4.1817098445595851E-3</c:v>
                </c:pt>
                <c:pt idx="399">
                  <c:v>2.4302253886010362E-3</c:v>
                </c:pt>
                <c:pt idx="400">
                  <c:v>-9.2695854922279792E-3</c:v>
                </c:pt>
                <c:pt idx="401">
                  <c:v>-7.6818393782383428E-3</c:v>
                </c:pt>
                <c:pt idx="402">
                  <c:v>1.0735414507772019E-2</c:v>
                </c:pt>
                <c:pt idx="403">
                  <c:v>1.5530233160621762E-2</c:v>
                </c:pt>
                <c:pt idx="404">
                  <c:v>-6.0960103626943006E-3</c:v>
                </c:pt>
                <c:pt idx="405">
                  <c:v>-2.0942227979274614E-2</c:v>
                </c:pt>
                <c:pt idx="406">
                  <c:v>-3.0821502590673575E-3</c:v>
                </c:pt>
                <c:pt idx="407">
                  <c:v>2.0257538860103629E-2</c:v>
                </c:pt>
                <c:pt idx="408">
                  <c:v>1.2250310880829016E-2</c:v>
                </c:pt>
                <c:pt idx="409">
                  <c:v>-1.365782383419689E-2</c:v>
                </c:pt>
                <c:pt idx="410">
                  <c:v>-1.6869352331606219E-2</c:v>
                </c:pt>
                <c:pt idx="411">
                  <c:v>4.9102590673575129E-3</c:v>
                </c:pt>
                <c:pt idx="412">
                  <c:v>1.5449326424870466E-2</c:v>
                </c:pt>
                <c:pt idx="413">
                  <c:v>1.2054637305699482E-3</c:v>
                </c:pt>
                <c:pt idx="414">
                  <c:v>-1.0378367875647668E-2</c:v>
                </c:pt>
                <c:pt idx="415">
                  <c:v>-2.1816968911917097E-3</c:v>
                </c:pt>
                <c:pt idx="416">
                  <c:v>6.1276943005181342E-3</c:v>
                </c:pt>
                <c:pt idx="417">
                  <c:v>-6.3710621761658027E-4</c:v>
                </c:pt>
                <c:pt idx="418">
                  <c:v>-5.9553367875647672E-3</c:v>
                </c:pt>
                <c:pt idx="419">
                  <c:v>3.2324352331606215E-3</c:v>
                </c:pt>
                <c:pt idx="420">
                  <c:v>9.6105440414507772E-3</c:v>
                </c:pt>
                <c:pt idx="421">
                  <c:v>-2.0440233160621763E-3</c:v>
                </c:pt>
                <c:pt idx="422">
                  <c:v>-1.3705181347150259E-2</c:v>
                </c:pt>
                <c:pt idx="423">
                  <c:v>-3.3275129533678754E-3</c:v>
                </c:pt>
                <c:pt idx="424">
                  <c:v>1.4448730569948186E-2</c:v>
                </c:pt>
                <c:pt idx="425">
                  <c:v>9.9423575129533679E-3</c:v>
                </c:pt>
                <c:pt idx="426">
                  <c:v>-1.0603704663212435E-2</c:v>
                </c:pt>
                <c:pt idx="427">
                  <c:v>-1.3898005181347151E-2</c:v>
                </c:pt>
                <c:pt idx="428">
                  <c:v>4.2966580310880827E-3</c:v>
                </c:pt>
                <c:pt idx="429">
                  <c:v>1.3377279792746114E-2</c:v>
                </c:pt>
                <c:pt idx="430">
                  <c:v>7.8355699481865294E-4</c:v>
                </c:pt>
                <c:pt idx="431">
                  <c:v>-9.8870207253886015E-3</c:v>
                </c:pt>
                <c:pt idx="432">
                  <c:v>-2.3361891191709845E-3</c:v>
                </c:pt>
                <c:pt idx="433">
                  <c:v>6.8368134715025902E-3</c:v>
                </c:pt>
                <c:pt idx="434">
                  <c:v>1.1070647668393783E-3</c:v>
                </c:pt>
                <c:pt idx="435">
                  <c:v>-6.7021761658031089E-3</c:v>
                </c:pt>
                <c:pt idx="436">
                  <c:v>-3.7324870466321247E-5</c:v>
                </c:pt>
                <c:pt idx="437">
                  <c:v>9.0846113989637312E-3</c:v>
                </c:pt>
                <c:pt idx="438">
                  <c:v>1.7016165803108807E-3</c:v>
                </c:pt>
                <c:pt idx="439">
                  <c:v>-1.1158730569948186E-2</c:v>
                </c:pt>
                <c:pt idx="440">
                  <c:v>-6.1337046632124349E-3</c:v>
                </c:pt>
                <c:pt idx="441">
                  <c:v>1.0072979274611399E-2</c:v>
                </c:pt>
                <c:pt idx="442">
                  <c:v>1.0750336787564768E-2</c:v>
                </c:pt>
                <c:pt idx="443">
                  <c:v>-5.3703626943005182E-3</c:v>
                </c:pt>
                <c:pt idx="444">
                  <c:v>-1.2411088082901554E-2</c:v>
                </c:pt>
                <c:pt idx="445">
                  <c:v>-4.870103626943005E-4</c:v>
                </c:pt>
                <c:pt idx="446">
                  <c:v>9.9933160621761656E-3</c:v>
                </c:pt>
                <c:pt idx="447">
                  <c:v>3.9365544041450777E-3</c:v>
                </c:pt>
                <c:pt idx="448">
                  <c:v>-5.4472020725388603E-3</c:v>
                </c:pt>
                <c:pt idx="449">
                  <c:v>-3.1087564766839378E-3</c:v>
                </c:pt>
                <c:pt idx="450">
                  <c:v>2.4334170984455956E-3</c:v>
                </c:pt>
              </c:numCache>
            </c:numRef>
          </c:yVal>
          <c:smooth val="1"/>
          <c:extLst>
            <c:ext xmlns:c16="http://schemas.microsoft.com/office/drawing/2014/chart" uri="{C3380CC4-5D6E-409C-BE32-E72D297353CC}">
              <c16:uniqueId val="{00000000-006F-4B2B-B2D2-94F6F9D766D7}"/>
            </c:ext>
          </c:extLst>
        </c:ser>
        <c:ser>
          <c:idx val="2"/>
          <c:order val="1"/>
          <c:tx>
            <c:v>No Profile Included</c:v>
          </c:tx>
          <c:spPr>
            <a:ln w="28575">
              <a:solidFill>
                <a:schemeClr val="tx1"/>
              </a:solidFill>
            </a:ln>
          </c:spPr>
          <c:marker>
            <c:symbol val="diamond"/>
            <c:size val="5"/>
            <c:spPr>
              <a:noFill/>
              <a:ln>
                <a:noFill/>
              </a:ln>
            </c:spPr>
          </c:marker>
          <c:xVal>
            <c:numRef>
              <c:f>trial2_np!$S$5:$S$455</c:f>
              <c:numCache>
                <c:formatCode>General</c:formatCode>
                <c:ptCount val="451"/>
                <c:pt idx="0" formatCode="0.00E+0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np!$N$5:$N$455</c:f>
              <c:numCache>
                <c:formatCode>0.00E+00</c:formatCode>
                <c:ptCount val="451"/>
                <c:pt idx="0">
                  <c:v>0</c:v>
                </c:pt>
                <c:pt idx="1">
                  <c:v>0</c:v>
                </c:pt>
                <c:pt idx="2">
                  <c:v>0</c:v>
                </c:pt>
                <c:pt idx="3">
                  <c:v>0</c:v>
                </c:pt>
                <c:pt idx="4">
                  <c:v>0</c:v>
                </c:pt>
                <c:pt idx="5">
                  <c:v>-2.2182227979274611E-143</c:v>
                </c:pt>
                <c:pt idx="6">
                  <c:v>-1.8626917098445596E-143</c:v>
                </c:pt>
                <c:pt idx="7">
                  <c:v>8.489896373056996E-141</c:v>
                </c:pt>
                <c:pt idx="8">
                  <c:v>2.2119404145077719E-139</c:v>
                </c:pt>
                <c:pt idx="9">
                  <c:v>2.7192746113989637E-138</c:v>
                </c:pt>
                <c:pt idx="10">
                  <c:v>-1.3142642487046634E-137</c:v>
                </c:pt>
                <c:pt idx="11">
                  <c:v>-1.4640932642487047E-135</c:v>
                </c:pt>
                <c:pt idx="12">
                  <c:v>-3.2312953367875646E-134</c:v>
                </c:pt>
                <c:pt idx="13">
                  <c:v>-3.1940414507772023E-133</c:v>
                </c:pt>
                <c:pt idx="14">
                  <c:v>4.3460621761658029E-132</c:v>
                </c:pt>
                <c:pt idx="15">
                  <c:v>2.41059585492228E-130</c:v>
                </c:pt>
                <c:pt idx="16">
                  <c:v>4.5815284974093261E-129</c:v>
                </c:pt>
                <c:pt idx="17">
                  <c:v>3.2931088082901555E-128</c:v>
                </c:pt>
                <c:pt idx="18">
                  <c:v>-9.913704663212435E-127</c:v>
                </c:pt>
                <c:pt idx="19">
                  <c:v>-3.8256994818652849E-125</c:v>
                </c:pt>
                <c:pt idx="20">
                  <c:v>-6.2823834196891185E-124</c:v>
                </c:pt>
                <c:pt idx="21">
                  <c:v>-2.4689015544041449E-123</c:v>
                </c:pt>
                <c:pt idx="22">
                  <c:v>1.9479274611398962E-121</c:v>
                </c:pt>
                <c:pt idx="23">
                  <c:v>5.8821502590673572E-120</c:v>
                </c:pt>
                <c:pt idx="24">
                  <c:v>8.2715025906735751E-119</c:v>
                </c:pt>
                <c:pt idx="25">
                  <c:v>-2.9049222797927461E-119</c:v>
                </c:pt>
                <c:pt idx="26">
                  <c:v>-3.5148704663212434E-116</c:v>
                </c:pt>
                <c:pt idx="27">
                  <c:v>-8.7836269430051816E-115</c:v>
                </c:pt>
                <c:pt idx="28">
                  <c:v>-1.0312150259067358E-113</c:v>
                </c:pt>
                <c:pt idx="29">
                  <c:v>6.7362694300518138E-113</c:v>
                </c:pt>
                <c:pt idx="30">
                  <c:v>5.9870725388601037E-111</c:v>
                </c:pt>
                <c:pt idx="31">
                  <c:v>1.2743730569948185E-109</c:v>
                </c:pt>
                <c:pt idx="32">
                  <c:v>1.1829430051813471E-108</c:v>
                </c:pt>
                <c:pt idx="33">
                  <c:v>-1.9507046632124352E-107</c:v>
                </c:pt>
                <c:pt idx="34">
                  <c:v>-9.7661917098445591E-106</c:v>
                </c:pt>
                <c:pt idx="35">
                  <c:v>-1.7934559585492228E-104</c:v>
                </c:pt>
                <c:pt idx="36">
                  <c:v>-1.16260103626943E-103</c:v>
                </c:pt>
                <c:pt idx="37">
                  <c:v>4.2536010362694301E-102</c:v>
                </c:pt>
                <c:pt idx="38">
                  <c:v>1.5378471502590673E-100</c:v>
                </c:pt>
                <c:pt idx="39">
                  <c:v>2.4378082901554409E-99</c:v>
                </c:pt>
                <c:pt idx="40">
                  <c:v>7.3998963730569947E-99</c:v>
                </c:pt>
                <c:pt idx="41">
                  <c:v>-8.1609585492227977E-97</c:v>
                </c:pt>
                <c:pt idx="42">
                  <c:v>-2.3479248704663214E-95</c:v>
                </c:pt>
                <c:pt idx="43">
                  <c:v>-3.1737046632124353E-94</c:v>
                </c:pt>
                <c:pt idx="44">
                  <c:v>5.059844559585492E-94</c:v>
                </c:pt>
                <c:pt idx="45">
                  <c:v>1.4500621761658031E-91</c:v>
                </c:pt>
                <c:pt idx="46">
                  <c:v>3.4824352331606218E-90</c:v>
                </c:pt>
                <c:pt idx="47">
                  <c:v>3.8931088082901557E-89</c:v>
                </c:pt>
                <c:pt idx="48">
                  <c:v>-3.2809844559585497E-88</c:v>
                </c:pt>
                <c:pt idx="49">
                  <c:v>-2.4424507772020726E-86</c:v>
                </c:pt>
                <c:pt idx="50">
                  <c:v>-5.0174611398963729E-85</c:v>
                </c:pt>
                <c:pt idx="51">
                  <c:v>-4.3460103626943008E-84</c:v>
                </c:pt>
                <c:pt idx="52">
                  <c:v>8.6332124352331612E-83</c:v>
                </c:pt>
                <c:pt idx="53">
                  <c:v>3.9489119170984454E-81</c:v>
                </c:pt>
                <c:pt idx="54">
                  <c:v>7.0070984455958552E-80</c:v>
                </c:pt>
                <c:pt idx="55">
                  <c:v>4.0234974093264244E-79</c:v>
                </c:pt>
                <c:pt idx="56">
                  <c:v>-1.8126943005181349E-77</c:v>
                </c:pt>
                <c:pt idx="57">
                  <c:v>-6.1712435233160629E-76</c:v>
                </c:pt>
                <c:pt idx="58">
                  <c:v>-9.4372279792746118E-75</c:v>
                </c:pt>
                <c:pt idx="59">
                  <c:v>-1.9604922279792746E-74</c:v>
                </c:pt>
                <c:pt idx="60">
                  <c:v>3.4048445595854925E-72</c:v>
                </c:pt>
                <c:pt idx="61">
                  <c:v>9.3569689119170984E-71</c:v>
                </c:pt>
                <c:pt idx="62">
                  <c:v>1.2137772020725389E-69</c:v>
                </c:pt>
                <c:pt idx="63">
                  <c:v>-3.5882124352331607E-69</c:v>
                </c:pt>
                <c:pt idx="64">
                  <c:v>-5.9647150259067365E-67</c:v>
                </c:pt>
                <c:pt idx="65">
                  <c:v>-1.3784663212435232E-65</c:v>
                </c:pt>
                <c:pt idx="66">
                  <c:v>-1.4623445595854922E-64</c:v>
                </c:pt>
                <c:pt idx="67">
                  <c:v>1.5441658031088083E-63</c:v>
                </c:pt>
                <c:pt idx="68">
                  <c:v>9.9416062176165803E-62</c:v>
                </c:pt>
                <c:pt idx="69">
                  <c:v>1.9720803108808289E-60</c:v>
                </c:pt>
                <c:pt idx="70">
                  <c:v>1.5814093264248704E-59</c:v>
                </c:pt>
                <c:pt idx="71">
                  <c:v>-3.7771502590673578E-58</c:v>
                </c:pt>
                <c:pt idx="72">
                  <c:v>-1.5937357512953369E-56</c:v>
                </c:pt>
                <c:pt idx="73">
                  <c:v>-2.7322279792746113E-55</c:v>
                </c:pt>
                <c:pt idx="74">
                  <c:v>-1.355518134715026E-54</c:v>
                </c:pt>
                <c:pt idx="75">
                  <c:v>7.6789378238341971E-53</c:v>
                </c:pt>
                <c:pt idx="76">
                  <c:v>2.4723316062176164E-51</c:v>
                </c:pt>
                <c:pt idx="77">
                  <c:v>3.6440932642487044E-50</c:v>
                </c:pt>
                <c:pt idx="78">
                  <c:v>3.8105699481865286E-50</c:v>
                </c:pt>
                <c:pt idx="79">
                  <c:v>-1.415158031088083E-47</c:v>
                </c:pt>
                <c:pt idx="80">
                  <c:v>-3.7230051813471505E-46</c:v>
                </c:pt>
                <c:pt idx="81">
                  <c:v>-4.6256217616580306E-45</c:v>
                </c:pt>
                <c:pt idx="82">
                  <c:v>2.0605492227979275E-44</c:v>
                </c:pt>
                <c:pt idx="83">
                  <c:v>2.4468419689119168E-42</c:v>
                </c:pt>
                <c:pt idx="84">
                  <c:v>5.4475647668393777E-41</c:v>
                </c:pt>
                <c:pt idx="85">
                  <c:v>5.4613989637305701E-40</c:v>
                </c:pt>
                <c:pt idx="86">
                  <c:v>-7.0896113989637298E-39</c:v>
                </c:pt>
                <c:pt idx="87">
                  <c:v>-4.0378756476683937E-37</c:v>
                </c:pt>
                <c:pt idx="88">
                  <c:v>-7.7373834196891195E-36</c:v>
                </c:pt>
                <c:pt idx="89">
                  <c:v>-5.6875647668393781E-35</c:v>
                </c:pt>
                <c:pt idx="90">
                  <c:v>1.6367746113989635E-33</c:v>
                </c:pt>
                <c:pt idx="91">
                  <c:v>6.4204404145077719E-32</c:v>
                </c:pt>
                <c:pt idx="92">
                  <c:v>1.0631321243523317E-30</c:v>
                </c:pt>
                <c:pt idx="93">
                  <c:v>4.3950000000000002E-30</c:v>
                </c:pt>
                <c:pt idx="94">
                  <c:v>-3.2358031088082901E-28</c:v>
                </c:pt>
                <c:pt idx="95">
                  <c:v>-9.8883678756476688E-27</c:v>
                </c:pt>
                <c:pt idx="96">
                  <c:v>-1.4033290155440415E-25</c:v>
                </c:pt>
                <c:pt idx="97">
                  <c:v>1.004860103626943E-26</c:v>
                </c:pt>
                <c:pt idx="98">
                  <c:v>5.8613471502590668E-23</c:v>
                </c:pt>
                <c:pt idx="99">
                  <c:v>1.4789740932642487E-21</c:v>
                </c:pt>
                <c:pt idx="100">
                  <c:v>1.7558860103626942E-20</c:v>
                </c:pt>
                <c:pt idx="101">
                  <c:v>-1.0732150259067358E-19</c:v>
                </c:pt>
                <c:pt idx="102">
                  <c:v>-1.0011683937823834E-17</c:v>
                </c:pt>
                <c:pt idx="103">
                  <c:v>-2.1492927461139896E-16</c:v>
                </c:pt>
                <c:pt idx="104">
                  <c:v>-2.0261839378238343E-15</c:v>
                </c:pt>
                <c:pt idx="105">
                  <c:v>3.1943264248704664E-14</c:v>
                </c:pt>
                <c:pt idx="106">
                  <c:v>1.6366683937823834E-12</c:v>
                </c:pt>
                <c:pt idx="107">
                  <c:v>3.0301813471502592E-11</c:v>
                </c:pt>
                <c:pt idx="108">
                  <c:v>2.0159974093264248E-10</c:v>
                </c:pt>
                <c:pt idx="109">
                  <c:v>-7.0351813471502599E-9</c:v>
                </c:pt>
                <c:pt idx="110">
                  <c:v>-2.4355518134715024E-7</c:v>
                </c:pt>
                <c:pt idx="111">
                  <c:v>7.5552331606217621E-6</c:v>
                </c:pt>
                <c:pt idx="112">
                  <c:v>1.2732487046632125E-5</c:v>
                </c:pt>
                <c:pt idx="113">
                  <c:v>5.9722279792746108E-6</c:v>
                </c:pt>
                <c:pt idx="114">
                  <c:v>-1.9450673575129533E-5</c:v>
                </c:pt>
                <c:pt idx="115">
                  <c:v>-2.7810103626943004E-5</c:v>
                </c:pt>
                <c:pt idx="116">
                  <c:v>8.5549222797927467E-6</c:v>
                </c:pt>
                <c:pt idx="117">
                  <c:v>3.1108549222797925E-5</c:v>
                </c:pt>
                <c:pt idx="118">
                  <c:v>-1.862779792746114E-6</c:v>
                </c:pt>
                <c:pt idx="119">
                  <c:v>-2.6153108808290152E-5</c:v>
                </c:pt>
                <c:pt idx="120">
                  <c:v>-1.8158341968911917E-6</c:v>
                </c:pt>
                <c:pt idx="121">
                  <c:v>1.3359948186528497E-5</c:v>
                </c:pt>
                <c:pt idx="122">
                  <c:v>-1.0964041450777202E-5</c:v>
                </c:pt>
                <c:pt idx="123">
                  <c:v>-1.7762227979274612E-5</c:v>
                </c:pt>
                <c:pt idx="124">
                  <c:v>2.1688341968911914E-5</c:v>
                </c:pt>
                <c:pt idx="125">
                  <c:v>3.7188860103626942E-5</c:v>
                </c:pt>
                <c:pt idx="126">
                  <c:v>-2.0713730569948185E-5</c:v>
                </c:pt>
                <c:pt idx="127">
                  <c:v>-6.7275388601036273E-5</c:v>
                </c:pt>
                <c:pt idx="128">
                  <c:v>-6.8388082901554406E-6</c:v>
                </c:pt>
                <c:pt idx="129">
                  <c:v>8.1213212435233165E-5</c:v>
                </c:pt>
                <c:pt idx="130">
                  <c:v>4.6139378238341973E-5</c:v>
                </c:pt>
                <c:pt idx="131">
                  <c:v>-6.735077720207254E-5</c:v>
                </c:pt>
                <c:pt idx="132">
                  <c:v>-7.6967098445595856E-5</c:v>
                </c:pt>
                <c:pt idx="133">
                  <c:v>2.6568134715025909E-5</c:v>
                </c:pt>
                <c:pt idx="134">
                  <c:v>6.4304145077720209E-5</c:v>
                </c:pt>
                <c:pt idx="135">
                  <c:v>6.9926683937823837E-5</c:v>
                </c:pt>
                <c:pt idx="136">
                  <c:v>-2.6559067357512953E-5</c:v>
                </c:pt>
                <c:pt idx="137">
                  <c:v>-1.0144844559585493E-4</c:v>
                </c:pt>
                <c:pt idx="138">
                  <c:v>-9.4366580310880835E-6</c:v>
                </c:pt>
                <c:pt idx="139">
                  <c:v>1.2411424870466321E-4</c:v>
                </c:pt>
                <c:pt idx="140">
                  <c:v>5.4833937823834204E-5</c:v>
                </c:pt>
                <c:pt idx="141">
                  <c:v>-1.2436658031088083E-4</c:v>
                </c:pt>
                <c:pt idx="142">
                  <c:v>-1.3361295336787563E-4</c:v>
                </c:pt>
                <c:pt idx="143">
                  <c:v>4.0678497409326428E-5</c:v>
                </c:pt>
                <c:pt idx="144">
                  <c:v>1.8637331606217617E-4</c:v>
                </c:pt>
                <c:pt idx="145">
                  <c:v>1.2413316062176164E-4</c:v>
                </c:pt>
                <c:pt idx="146">
                  <c:v>-1.1570751295336787E-4</c:v>
                </c:pt>
                <c:pt idx="147">
                  <c:v>-2.4509559585492228E-4</c:v>
                </c:pt>
                <c:pt idx="148">
                  <c:v>-7.6352072538860095E-5</c:v>
                </c:pt>
                <c:pt idx="149">
                  <c:v>1.7478782383419691E-4</c:v>
                </c:pt>
                <c:pt idx="150">
                  <c:v>2.2806813471502589E-4</c:v>
                </c:pt>
                <c:pt idx="151">
                  <c:v>7.4429274611398971E-5</c:v>
                </c:pt>
                <c:pt idx="152">
                  <c:v>-1.5093031088082902E-4</c:v>
                </c:pt>
                <c:pt idx="153">
                  <c:v>-2.66660621761658E-4</c:v>
                </c:pt>
                <c:pt idx="154">
                  <c:v>-1.1498678756476683E-4</c:v>
                </c:pt>
                <c:pt idx="155">
                  <c:v>1.9393082901554405E-4</c:v>
                </c:pt>
                <c:pt idx="156">
                  <c:v>3.3522538860103631E-4</c:v>
                </c:pt>
                <c:pt idx="157">
                  <c:v>1.4281968911917099E-4</c:v>
                </c:pt>
                <c:pt idx="158">
                  <c:v>-2.319779792746114E-4</c:v>
                </c:pt>
                <c:pt idx="159">
                  <c:v>-4.0097927461139898E-4</c:v>
                </c:pt>
                <c:pt idx="160">
                  <c:v>-9.3619948186528492E-5</c:v>
                </c:pt>
                <c:pt idx="161">
                  <c:v>3.7276943005181345E-4</c:v>
                </c:pt>
                <c:pt idx="162">
                  <c:v>4.0641709844559581E-4</c:v>
                </c:pt>
                <c:pt idx="163">
                  <c:v>-1.2111139896373057E-4</c:v>
                </c:pt>
                <c:pt idx="164">
                  <c:v>-2.2152797927461141E-3</c:v>
                </c:pt>
                <c:pt idx="165">
                  <c:v>-8.6949481865284985E-3</c:v>
                </c:pt>
                <c:pt idx="166">
                  <c:v>-2.3995854922279789E-3</c:v>
                </c:pt>
                <c:pt idx="167">
                  <c:v>6.6359585492227983E-3</c:v>
                </c:pt>
                <c:pt idx="168">
                  <c:v>5.5247927461139889E-3</c:v>
                </c:pt>
                <c:pt idx="169">
                  <c:v>-1.7872227979274613E-3</c:v>
                </c:pt>
                <c:pt idx="170">
                  <c:v>-3.4382383419689117E-3</c:v>
                </c:pt>
                <c:pt idx="171">
                  <c:v>2.7151554404145078E-4</c:v>
                </c:pt>
                <c:pt idx="172">
                  <c:v>1.2387616580310881E-3</c:v>
                </c:pt>
                <c:pt idx="173">
                  <c:v>6.0282124352331604E-5</c:v>
                </c:pt>
                <c:pt idx="174">
                  <c:v>2.1795647668393782E-3</c:v>
                </c:pt>
                <c:pt idx="175">
                  <c:v>4.3936010362694298E-3</c:v>
                </c:pt>
                <c:pt idx="176">
                  <c:v>3.9430310880829016E-4</c:v>
                </c:pt>
                <c:pt idx="177">
                  <c:v>-5.1633678756476684E-3</c:v>
                </c:pt>
                <c:pt idx="178">
                  <c:v>-2.3997227979274611E-3</c:v>
                </c:pt>
                <c:pt idx="179">
                  <c:v>6.0332901554404151E-3</c:v>
                </c:pt>
                <c:pt idx="180">
                  <c:v>7.0529015544041453E-3</c:v>
                </c:pt>
                <c:pt idx="181">
                  <c:v>-1.5310414507772022E-3</c:v>
                </c:pt>
                <c:pt idx="182">
                  <c:v>-6.5995077720207261E-3</c:v>
                </c:pt>
                <c:pt idx="183">
                  <c:v>-1.0003704663212435E-3</c:v>
                </c:pt>
                <c:pt idx="184">
                  <c:v>5.7133160621761657E-3</c:v>
                </c:pt>
                <c:pt idx="185">
                  <c:v>3.9078756476683936E-3</c:v>
                </c:pt>
                <c:pt idx="186">
                  <c:v>-2.0092694300518133E-3</c:v>
                </c:pt>
                <c:pt idx="187">
                  <c:v>-3.1326424870466323E-3</c:v>
                </c:pt>
                <c:pt idx="188">
                  <c:v>1.4633626943005181E-4</c:v>
                </c:pt>
                <c:pt idx="189">
                  <c:v>1.4238134715025906E-3</c:v>
                </c:pt>
                <c:pt idx="190">
                  <c:v>-2.0023134715025907E-4</c:v>
                </c:pt>
                <c:pt idx="191">
                  <c:v>-2.353577720207254E-4</c:v>
                </c:pt>
                <c:pt idx="192">
                  <c:v>1.3598808290155441E-3</c:v>
                </c:pt>
                <c:pt idx="193">
                  <c:v>-6.1267098445595854E-5</c:v>
                </c:pt>
                <c:pt idx="194">
                  <c:v>-3.7761917098445598E-3</c:v>
                </c:pt>
                <c:pt idx="195">
                  <c:v>-2.641554404145078E-3</c:v>
                </c:pt>
                <c:pt idx="196">
                  <c:v>2.9524870466321241E-3</c:v>
                </c:pt>
                <c:pt idx="197">
                  <c:v>3.9763989637305701E-3</c:v>
                </c:pt>
                <c:pt idx="198">
                  <c:v>-1.733523316062176E-3</c:v>
                </c:pt>
                <c:pt idx="199">
                  <c:v>-5.4072538860103631E-3</c:v>
                </c:pt>
                <c:pt idx="200">
                  <c:v>-1.3650259067357513E-3</c:v>
                </c:pt>
                <c:pt idx="201">
                  <c:v>3.9174870466321243E-3</c:v>
                </c:pt>
                <c:pt idx="202">
                  <c:v>2.3436813471502593E-3</c:v>
                </c:pt>
                <c:pt idx="203">
                  <c:v>-2.8565025906735755E-3</c:v>
                </c:pt>
                <c:pt idx="204">
                  <c:v>-3.1385233160621763E-3</c:v>
                </c:pt>
                <c:pt idx="205">
                  <c:v>9.4862435233160629E-4</c:v>
                </c:pt>
                <c:pt idx="206">
                  <c:v>1.9650440414507773E-3</c:v>
                </c:pt>
                <c:pt idx="207">
                  <c:v>-9.1096373056994816E-4</c:v>
                </c:pt>
                <c:pt idx="208">
                  <c:v>-1.8267279792746115E-3</c:v>
                </c:pt>
                <c:pt idx="209">
                  <c:v>4.5103367875647669E-4</c:v>
                </c:pt>
                <c:pt idx="210">
                  <c:v>1.3235984455958548E-3</c:v>
                </c:pt>
                <c:pt idx="211">
                  <c:v>-6.7105181347150249E-4</c:v>
                </c:pt>
                <c:pt idx="212">
                  <c:v>-1.6883575129533679E-3</c:v>
                </c:pt>
                <c:pt idx="213">
                  <c:v>1.5209870466321244E-4</c:v>
                </c:pt>
                <c:pt idx="214">
                  <c:v>1.4538963730569949E-3</c:v>
                </c:pt>
                <c:pt idx="215">
                  <c:v>-1.1438782383419688E-4</c:v>
                </c:pt>
                <c:pt idx="216">
                  <c:v>-1.4713730569948186E-3</c:v>
                </c:pt>
                <c:pt idx="217">
                  <c:v>-6.4950259067357512E-5</c:v>
                </c:pt>
                <c:pt idx="218">
                  <c:v>1.2547953367875648E-3</c:v>
                </c:pt>
                <c:pt idx="219">
                  <c:v>-5.7397668393782385E-5</c:v>
                </c:pt>
                <c:pt idx="220">
                  <c:v>-1.3473445595854922E-3</c:v>
                </c:pt>
                <c:pt idx="221">
                  <c:v>-5.2504663212435237E-5</c:v>
                </c:pt>
                <c:pt idx="222">
                  <c:v>1.4800310880829016E-3</c:v>
                </c:pt>
                <c:pt idx="223">
                  <c:v>3.9686528497409325E-4</c:v>
                </c:pt>
                <c:pt idx="224">
                  <c:v>-1.067419689119171E-3</c:v>
                </c:pt>
                <c:pt idx="225">
                  <c:v>2.7869689119170982E-3</c:v>
                </c:pt>
                <c:pt idx="226">
                  <c:v>4.1912694300518137E-3</c:v>
                </c:pt>
                <c:pt idx="227">
                  <c:v>-2.9207512953367877E-3</c:v>
                </c:pt>
                <c:pt idx="228">
                  <c:v>-8.1734715025906738E-3</c:v>
                </c:pt>
                <c:pt idx="229">
                  <c:v>-8.3411658031088082E-4</c:v>
                </c:pt>
                <c:pt idx="230">
                  <c:v>9.587668393782384E-3</c:v>
                </c:pt>
                <c:pt idx="231">
                  <c:v>6.2633419689119172E-3</c:v>
                </c:pt>
                <c:pt idx="232">
                  <c:v>-6.8905181347150265E-3</c:v>
                </c:pt>
                <c:pt idx="233">
                  <c:v>-9.8259844559585498E-3</c:v>
                </c:pt>
                <c:pt idx="234">
                  <c:v>1.5667668393782382E-3</c:v>
                </c:pt>
                <c:pt idx="235">
                  <c:v>9.3197150259067361E-3</c:v>
                </c:pt>
                <c:pt idx="236">
                  <c:v>2.9972020725388599E-3</c:v>
                </c:pt>
                <c:pt idx="237">
                  <c:v>-5.5498704663212439E-3</c:v>
                </c:pt>
                <c:pt idx="238">
                  <c:v>-4.1187564766839374E-3</c:v>
                </c:pt>
                <c:pt idx="239">
                  <c:v>1.6732435233160622E-3</c:v>
                </c:pt>
                <c:pt idx="240">
                  <c:v>1.882935233160622E-3</c:v>
                </c:pt>
                <c:pt idx="241">
                  <c:v>-6.9089637305699478E-4</c:v>
                </c:pt>
                <c:pt idx="242">
                  <c:v>9.8022797927461145E-4</c:v>
                </c:pt>
                <c:pt idx="243">
                  <c:v>3.0394559585492226E-3</c:v>
                </c:pt>
                <c:pt idx="244">
                  <c:v>-1.3958108808290156E-3</c:v>
                </c:pt>
                <c:pt idx="245">
                  <c:v>-6.3345077720207256E-3</c:v>
                </c:pt>
                <c:pt idx="246">
                  <c:v>-1.5497694300518135E-3</c:v>
                </c:pt>
                <c:pt idx="247">
                  <c:v>7.3931865284974094E-3</c:v>
                </c:pt>
                <c:pt idx="248">
                  <c:v>5.9132901554404147E-3</c:v>
                </c:pt>
                <c:pt idx="249">
                  <c:v>-4.8722020725388603E-3</c:v>
                </c:pt>
                <c:pt idx="250">
                  <c:v>-8.5983160621761652E-3</c:v>
                </c:pt>
                <c:pt idx="251">
                  <c:v>2.5580310880829015E-4</c:v>
                </c:pt>
                <c:pt idx="252">
                  <c:v>7.8767098445595863E-3</c:v>
                </c:pt>
                <c:pt idx="253">
                  <c:v>3.4810880829015539E-3</c:v>
                </c:pt>
                <c:pt idx="254">
                  <c:v>-4.6341450777202071E-3</c:v>
                </c:pt>
                <c:pt idx="255">
                  <c:v>-4.2614507772020726E-3</c:v>
                </c:pt>
                <c:pt idx="256">
                  <c:v>1.4873056994818654E-3</c:v>
                </c:pt>
                <c:pt idx="257">
                  <c:v>2.4140492227979274E-3</c:v>
                </c:pt>
                <c:pt idx="258">
                  <c:v>-6.2173575129533681E-4</c:v>
                </c:pt>
                <c:pt idx="259">
                  <c:v>-1.8239766839378237E-4</c:v>
                </c:pt>
                <c:pt idx="260">
                  <c:v>2.1954326424870468E-3</c:v>
                </c:pt>
                <c:pt idx="261">
                  <c:v>-1.4780077720207254E-4</c:v>
                </c:pt>
                <c:pt idx="262">
                  <c:v>-4.3993523316062178E-3</c:v>
                </c:pt>
                <c:pt idx="263">
                  <c:v>-2.0231502590673574E-3</c:v>
                </c:pt>
                <c:pt idx="264">
                  <c:v>4.9569948186528497E-3</c:v>
                </c:pt>
                <c:pt idx="265">
                  <c:v>5.2329015544041449E-3</c:v>
                </c:pt>
                <c:pt idx="266">
                  <c:v>-2.8992746113989634E-3</c:v>
                </c:pt>
                <c:pt idx="267">
                  <c:v>-7.146839378238342E-3</c:v>
                </c:pt>
                <c:pt idx="268">
                  <c:v>-7.2760362694300528E-4</c:v>
                </c:pt>
                <c:pt idx="269">
                  <c:v>6.3377979274611401E-3</c:v>
                </c:pt>
                <c:pt idx="270">
                  <c:v>3.6454663212435231E-3</c:v>
                </c:pt>
                <c:pt idx="271">
                  <c:v>-3.4116062176165803E-3</c:v>
                </c:pt>
                <c:pt idx="272">
                  <c:v>-4.1140155440414503E-3</c:v>
                </c:pt>
                <c:pt idx="273">
                  <c:v>5.3912176165803107E-4</c:v>
                </c:pt>
                <c:pt idx="274">
                  <c:v>2.2812797927461138E-3</c:v>
                </c:pt>
                <c:pt idx="275">
                  <c:v>2.2719170984455958E-4</c:v>
                </c:pt>
                <c:pt idx="276">
                  <c:v>-9.198626943005182E-5</c:v>
                </c:pt>
                <c:pt idx="277">
                  <c:v>1.3955647668393782E-3</c:v>
                </c:pt>
                <c:pt idx="278">
                  <c:v>-2.8322538860103629E-4</c:v>
                </c:pt>
                <c:pt idx="279">
                  <c:v>-3.697512953367876E-3</c:v>
                </c:pt>
                <c:pt idx="280">
                  <c:v>-1.781178756476684E-3</c:v>
                </c:pt>
                <c:pt idx="281">
                  <c:v>4.3790673575129536E-3</c:v>
                </c:pt>
                <c:pt idx="282">
                  <c:v>4.8606735751295337E-3</c:v>
                </c:pt>
                <c:pt idx="283">
                  <c:v>-2.4163678756476685E-3</c:v>
                </c:pt>
                <c:pt idx="284">
                  <c:v>-6.6603626943005177E-3</c:v>
                </c:pt>
                <c:pt idx="285">
                  <c:v>-1.1103497409326426E-3</c:v>
                </c:pt>
                <c:pt idx="286">
                  <c:v>5.8446113989637305E-3</c:v>
                </c:pt>
                <c:pt idx="287">
                  <c:v>3.9554663212435235E-3</c:v>
                </c:pt>
                <c:pt idx="288">
                  <c:v>-3.0659326424870461E-3</c:v>
                </c:pt>
                <c:pt idx="289">
                  <c:v>-4.4872797927461138E-3</c:v>
                </c:pt>
                <c:pt idx="290">
                  <c:v>3.5571502590673579E-4</c:v>
                </c:pt>
                <c:pt idx="291">
                  <c:v>2.9058808290155437E-3</c:v>
                </c:pt>
                <c:pt idx="292">
                  <c:v>5.3616321243523312E-4</c:v>
                </c:pt>
                <c:pt idx="293">
                  <c:v>-9.3509585492227982E-4</c:v>
                </c:pt>
                <c:pt idx="294">
                  <c:v>5.641269430051814E-4</c:v>
                </c:pt>
                <c:pt idx="295">
                  <c:v>3.9543523316062175E-4</c:v>
                </c:pt>
                <c:pt idx="296">
                  <c:v>-2.2414274611398965E-3</c:v>
                </c:pt>
                <c:pt idx="297">
                  <c:v>-1.7984740932642487E-3</c:v>
                </c:pt>
                <c:pt idx="298">
                  <c:v>2.6983419689119172E-3</c:v>
                </c:pt>
                <c:pt idx="299">
                  <c:v>4.0445336787564767E-3</c:v>
                </c:pt>
                <c:pt idx="300">
                  <c:v>-1.1558497409326425E-3</c:v>
                </c:pt>
                <c:pt idx="301">
                  <c:v>-5.33880829015544E-3</c:v>
                </c:pt>
                <c:pt idx="302">
                  <c:v>-1.5768419689119171E-3</c:v>
                </c:pt>
                <c:pt idx="303">
                  <c:v>4.6014248704663212E-3</c:v>
                </c:pt>
                <c:pt idx="304">
                  <c:v>3.7675129533678757E-3</c:v>
                </c:pt>
                <c:pt idx="305">
                  <c:v>-2.279655440414508E-3</c:v>
                </c:pt>
                <c:pt idx="306">
                  <c:v>-4.106062176165803E-3</c:v>
                </c:pt>
                <c:pt idx="307">
                  <c:v>-2.3354274611398966E-5</c:v>
                </c:pt>
                <c:pt idx="308">
                  <c:v>2.7081088082901556E-3</c:v>
                </c:pt>
                <c:pt idx="309">
                  <c:v>8.1540414507772028E-4</c:v>
                </c:pt>
                <c:pt idx="310">
                  <c:v>-9.935310880829014E-4</c:v>
                </c:pt>
                <c:pt idx="311">
                  <c:v>1.1758134715025907E-4</c:v>
                </c:pt>
                <c:pt idx="312">
                  <c:v>5.3561398963730569E-4</c:v>
                </c:pt>
                <c:pt idx="313">
                  <c:v>-1.5651269430051813E-3</c:v>
                </c:pt>
                <c:pt idx="314">
                  <c:v>-1.7855906735751296E-3</c:v>
                </c:pt>
                <c:pt idx="315">
                  <c:v>1.8998626943005181E-3</c:v>
                </c:pt>
                <c:pt idx="316">
                  <c:v>3.7132124352331607E-3</c:v>
                </c:pt>
                <c:pt idx="317">
                  <c:v>-4.2142227979274612E-4</c:v>
                </c:pt>
                <c:pt idx="318">
                  <c:v>-4.6583160621761661E-3</c:v>
                </c:pt>
                <c:pt idx="319">
                  <c:v>-2.0645544041450778E-3</c:v>
                </c:pt>
                <c:pt idx="320">
                  <c:v>3.6938341968911917E-3</c:v>
                </c:pt>
                <c:pt idx="321">
                  <c:v>3.9015284974093264E-3</c:v>
                </c:pt>
                <c:pt idx="322">
                  <c:v>-1.3828963730569948E-3</c:v>
                </c:pt>
                <c:pt idx="323">
                  <c:v>-3.9304404145077722E-3</c:v>
                </c:pt>
                <c:pt idx="324">
                  <c:v>-6.9283160621761656E-4</c:v>
                </c:pt>
                <c:pt idx="325">
                  <c:v>2.4045077720207253E-3</c:v>
                </c:pt>
                <c:pt idx="326">
                  <c:v>1.2144507772020724E-3</c:v>
                </c:pt>
                <c:pt idx="327">
                  <c:v>-7.4816839378238345E-4</c:v>
                </c:pt>
                <c:pt idx="328">
                  <c:v>-1.6712357512953368E-4</c:v>
                </c:pt>
                <c:pt idx="329">
                  <c:v>3.7779015544041453E-4</c:v>
                </c:pt>
                <c:pt idx="330">
                  <c:v>-1.203880829015544E-3</c:v>
                </c:pt>
                <c:pt idx="331">
                  <c:v>-1.5804507772020724E-3</c:v>
                </c:pt>
                <c:pt idx="332">
                  <c:v>1.4270518134715028E-3</c:v>
                </c:pt>
                <c:pt idx="333">
                  <c:v>3.3188082901554408E-3</c:v>
                </c:pt>
                <c:pt idx="334">
                  <c:v>1.1516139896373057E-5</c:v>
                </c:pt>
                <c:pt idx="335">
                  <c:v>-4.0972020725388598E-3</c:v>
                </c:pt>
                <c:pt idx="336">
                  <c:v>-2.2923911917098446E-3</c:v>
                </c:pt>
                <c:pt idx="337">
                  <c:v>3.1399740932642486E-3</c:v>
                </c:pt>
                <c:pt idx="338">
                  <c:v>3.9266321243523316E-3</c:v>
                </c:pt>
                <c:pt idx="339">
                  <c:v>-9.7670984455958555E-4</c:v>
                </c:pt>
                <c:pt idx="340">
                  <c:v>-3.9195854922279795E-3</c:v>
                </c:pt>
                <c:pt idx="341">
                  <c:v>-1.0096502590673576E-3</c:v>
                </c:pt>
                <c:pt idx="342">
                  <c:v>2.5026554404145077E-3</c:v>
                </c:pt>
                <c:pt idx="343">
                  <c:v>1.6684119170984456E-3</c:v>
                </c:pt>
                <c:pt idx="344">
                  <c:v>-8.9976165803108807E-4</c:v>
                </c:pt>
                <c:pt idx="345">
                  <c:v>-9.0482383419689127E-4</c:v>
                </c:pt>
                <c:pt idx="346">
                  <c:v>3.2627461139896372E-4</c:v>
                </c:pt>
                <c:pt idx="347">
                  <c:v>-2.687642487046632E-4</c:v>
                </c:pt>
                <c:pt idx="348">
                  <c:v>-1.0808886010362695E-3</c:v>
                </c:pt>
                <c:pt idx="349">
                  <c:v>6.1365284974093269E-4</c:v>
                </c:pt>
                <c:pt idx="350">
                  <c:v>2.3588523316062176E-3</c:v>
                </c:pt>
                <c:pt idx="351">
                  <c:v>3.6262953367875646E-4</c:v>
                </c:pt>
                <c:pt idx="352">
                  <c:v>-2.9432642487046633E-3</c:v>
                </c:pt>
                <c:pt idx="353">
                  <c:v>-2.0570906735751294E-3</c:v>
                </c:pt>
                <c:pt idx="354">
                  <c:v>2.1777616580310882E-3</c:v>
                </c:pt>
                <c:pt idx="355">
                  <c:v>3.2824611398963731E-3</c:v>
                </c:pt>
                <c:pt idx="356">
                  <c:v>-4.6786010362694303E-4</c:v>
                </c:pt>
                <c:pt idx="357">
                  <c:v>-3.2244041450777204E-3</c:v>
                </c:pt>
                <c:pt idx="358">
                  <c:v>-1.0797538860103627E-3</c:v>
                </c:pt>
                <c:pt idx="359">
                  <c:v>2.0565906735751293E-3</c:v>
                </c:pt>
                <c:pt idx="360">
                  <c:v>1.5418367875647669E-3</c:v>
                </c:pt>
                <c:pt idx="361">
                  <c:v>-7.6555181347150267E-4</c:v>
                </c:pt>
                <c:pt idx="362">
                  <c:v>-8.9152849740932645E-4</c:v>
                </c:pt>
                <c:pt idx="363">
                  <c:v>3.3826424870466321E-4</c:v>
                </c:pt>
                <c:pt idx="364">
                  <c:v>-2.6476165803108807E-5</c:v>
                </c:pt>
                <c:pt idx="365">
                  <c:v>-9.8642746113989646E-4</c:v>
                </c:pt>
                <c:pt idx="366">
                  <c:v>2.0163963730569946E-4</c:v>
                </c:pt>
                <c:pt idx="367">
                  <c:v>2.0070284974093265E-3</c:v>
                </c:pt>
                <c:pt idx="368">
                  <c:v>7.2453886010362693E-4</c:v>
                </c:pt>
                <c:pt idx="369">
                  <c:v>-2.370437823834197E-3</c:v>
                </c:pt>
                <c:pt idx="370">
                  <c:v>-2.1816528497409326E-3</c:v>
                </c:pt>
                <c:pt idx="371">
                  <c:v>1.5525544041450777E-3</c:v>
                </c:pt>
                <c:pt idx="372">
                  <c:v>3.1336269430051818E-3</c:v>
                </c:pt>
                <c:pt idx="373">
                  <c:v>4.8972279792746119E-5</c:v>
                </c:pt>
                <c:pt idx="374">
                  <c:v>-2.9043264248704665E-3</c:v>
                </c:pt>
                <c:pt idx="375">
                  <c:v>-1.4348756476683937E-3</c:v>
                </c:pt>
                <c:pt idx="376">
                  <c:v>1.7028031088082902E-3</c:v>
                </c:pt>
                <c:pt idx="377">
                  <c:v>1.7908886010362694E-3</c:v>
                </c:pt>
                <c:pt idx="378">
                  <c:v>-4.4582642487046631E-4</c:v>
                </c:pt>
                <c:pt idx="379">
                  <c:v>-1.1167564766839378E-3</c:v>
                </c:pt>
                <c:pt idx="380">
                  <c:v>2.4472227979274611E-5</c:v>
                </c:pt>
                <c:pt idx="381">
                  <c:v>1.9951787564766838E-4</c:v>
                </c:pt>
                <c:pt idx="382">
                  <c:v>-6.0576424870466326E-4</c:v>
                </c:pt>
                <c:pt idx="383">
                  <c:v>3.5185751295336791E-5</c:v>
                </c:pt>
                <c:pt idx="384">
                  <c:v>1.5257253886010362E-3</c:v>
                </c:pt>
                <c:pt idx="385">
                  <c:v>7.3846632124352333E-4</c:v>
                </c:pt>
                <c:pt idx="386">
                  <c:v>-1.8398989637305699E-3</c:v>
                </c:pt>
                <c:pt idx="387">
                  <c:v>-1.9962979274611397E-3</c:v>
                </c:pt>
                <c:pt idx="388">
                  <c:v>1.08919689119171E-3</c:v>
                </c:pt>
                <c:pt idx="389">
                  <c:v>2.8039896373056998E-3</c:v>
                </c:pt>
                <c:pt idx="390">
                  <c:v>3.498341968911917E-4</c:v>
                </c:pt>
                <c:pt idx="391">
                  <c:v>-2.5588186528497409E-3</c:v>
                </c:pt>
                <c:pt idx="392">
                  <c:v>-1.5738238341968913E-3</c:v>
                </c:pt>
                <c:pt idx="393">
                  <c:v>1.4565984455958551E-3</c:v>
                </c:pt>
                <c:pt idx="394">
                  <c:v>1.8771528497409328E-3</c:v>
                </c:pt>
                <c:pt idx="395">
                  <c:v>-2.9909585492227976E-4</c:v>
                </c:pt>
                <c:pt idx="396">
                  <c:v>-1.2771347150259068E-3</c:v>
                </c:pt>
                <c:pt idx="397">
                  <c:v>-1.5018134715025908E-4</c:v>
                </c:pt>
                <c:pt idx="398">
                  <c:v>4.6232124352331606E-4</c:v>
                </c:pt>
                <c:pt idx="399">
                  <c:v>-2.4275984455958551E-4</c:v>
                </c:pt>
                <c:pt idx="400">
                  <c:v>-2.0709326424870464E-4</c:v>
                </c:pt>
                <c:pt idx="401">
                  <c:v>9.2646113989637297E-4</c:v>
                </c:pt>
                <c:pt idx="402">
                  <c:v>7.5412435233160628E-4</c:v>
                </c:pt>
                <c:pt idx="403">
                  <c:v>-1.1363005181347151E-3</c:v>
                </c:pt>
                <c:pt idx="404">
                  <c:v>-1.682699481865285E-3</c:v>
                </c:pt>
                <c:pt idx="405">
                  <c:v>5.3070207253886009E-4</c:v>
                </c:pt>
                <c:pt idx="406">
                  <c:v>2.2323134715025905E-3</c:v>
                </c:pt>
                <c:pt idx="407">
                  <c:v>5.7005958549222798E-4</c:v>
                </c:pt>
                <c:pt idx="408">
                  <c:v>-1.9488886010362695E-3</c:v>
                </c:pt>
                <c:pt idx="409">
                  <c:v>-1.4573445595854923E-3</c:v>
                </c:pt>
                <c:pt idx="410">
                  <c:v>1.0252150259067359E-3</c:v>
                </c:pt>
                <c:pt idx="411">
                  <c:v>1.6089300518134717E-3</c:v>
                </c:pt>
                <c:pt idx="412">
                  <c:v>-1.1995699481865286E-4</c:v>
                </c:pt>
                <c:pt idx="413">
                  <c:v>-1.0869248704663212E-3</c:v>
                </c:pt>
                <c:pt idx="414">
                  <c:v>-1.7541683937823835E-4</c:v>
                </c:pt>
                <c:pt idx="415">
                  <c:v>4.6482124352331607E-4</c:v>
                </c:pt>
                <c:pt idx="416">
                  <c:v>-1.9735440414507774E-4</c:v>
                </c:pt>
                <c:pt idx="417">
                  <c:v>-3.4668134715025906E-4</c:v>
                </c:pt>
                <c:pt idx="418">
                  <c:v>7.4083937823834199E-4</c:v>
                </c:pt>
                <c:pt idx="419">
                  <c:v>8.8256217616580312E-4</c:v>
                </c:pt>
                <c:pt idx="420">
                  <c:v>-8.1596891191709851E-4</c:v>
                </c:pt>
                <c:pt idx="421">
                  <c:v>-1.6520854922279793E-3</c:v>
                </c:pt>
                <c:pt idx="422">
                  <c:v>1.6530284974093263E-4</c:v>
                </c:pt>
                <c:pt idx="423">
                  <c:v>2.0098471502590673E-3</c:v>
                </c:pt>
                <c:pt idx="424">
                  <c:v>8.8095336787564766E-4</c:v>
                </c:pt>
                <c:pt idx="425">
                  <c:v>-1.6015336787564766E-3</c:v>
                </c:pt>
                <c:pt idx="426">
                  <c:v>-1.6662746113989637E-3</c:v>
                </c:pt>
                <c:pt idx="427">
                  <c:v>6.493963730569948E-4</c:v>
                </c:pt>
                <c:pt idx="428">
                  <c:v>1.7122823834196891E-3</c:v>
                </c:pt>
                <c:pt idx="429">
                  <c:v>2.3093497409326424E-4</c:v>
                </c:pt>
                <c:pt idx="430">
                  <c:v>-1.1037979274611399E-3</c:v>
                </c:pt>
                <c:pt idx="431">
                  <c:v>-5.0662694300518136E-4</c:v>
                </c:pt>
                <c:pt idx="432">
                  <c:v>3.9701554404145074E-4</c:v>
                </c:pt>
                <c:pt idx="433">
                  <c:v>1.3774663212435233E-4</c:v>
                </c:pt>
                <c:pt idx="434">
                  <c:v>-1.7714378238341968E-4</c:v>
                </c:pt>
                <c:pt idx="435">
                  <c:v>4.099015544041451E-4</c:v>
                </c:pt>
                <c:pt idx="436">
                  <c:v>6.0257512953367876E-4</c:v>
                </c:pt>
                <c:pt idx="437">
                  <c:v>-5.4748704663212431E-4</c:v>
                </c:pt>
                <c:pt idx="438">
                  <c:v>-1.2954326424870464E-3</c:v>
                </c:pt>
                <c:pt idx="439">
                  <c:v>3.1071761658031087E-5</c:v>
                </c:pt>
                <c:pt idx="440">
                  <c:v>1.6542357512953367E-3</c:v>
                </c:pt>
                <c:pt idx="441">
                  <c:v>8.5422279792746116E-4</c:v>
                </c:pt>
                <c:pt idx="442">
                  <c:v>-1.3314585492227981E-3</c:v>
                </c:pt>
                <c:pt idx="443">
                  <c:v>-1.5295958549222796E-3</c:v>
                </c:pt>
                <c:pt idx="444">
                  <c:v>4.9731088082901557E-4</c:v>
                </c:pt>
                <c:pt idx="445">
                  <c:v>1.5796217616580312E-3</c:v>
                </c:pt>
                <c:pt idx="446">
                  <c:v>3.091917098445596E-4</c:v>
                </c:pt>
                <c:pt idx="447">
                  <c:v>-1.0651010362694301E-3</c:v>
                </c:pt>
                <c:pt idx="448">
                  <c:v>-6.0993264248704662E-4</c:v>
                </c:pt>
                <c:pt idx="449">
                  <c:v>4.5167357512953366E-4</c:v>
                </c:pt>
                <c:pt idx="450">
                  <c:v>3.504119170984456E-4</c:v>
                </c:pt>
              </c:numCache>
            </c:numRef>
          </c:yVal>
          <c:smooth val="1"/>
          <c:extLst>
            <c:ext xmlns:c16="http://schemas.microsoft.com/office/drawing/2014/chart" uri="{C3380CC4-5D6E-409C-BE32-E72D297353CC}">
              <c16:uniqueId val="{00000001-006F-4B2B-B2D2-94F6F9D766D7}"/>
            </c:ext>
          </c:extLst>
        </c:ser>
        <c:dLbls>
          <c:showLegendKey val="0"/>
          <c:showVal val="0"/>
          <c:showCatName val="0"/>
          <c:showSerName val="0"/>
          <c:showPercent val="0"/>
          <c:showBubbleSize val="0"/>
        </c:dLbls>
        <c:axId val="394091904"/>
        <c:axId val="394094080"/>
      </c:scatterChart>
      <c:valAx>
        <c:axId val="394091904"/>
        <c:scaling>
          <c:orientation val="minMax"/>
          <c:max val="25"/>
          <c:min val="6"/>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094080"/>
        <c:crossesAt val="-20"/>
        <c:crossBetween val="midCat"/>
      </c:valAx>
      <c:valAx>
        <c:axId val="394094080"/>
        <c:scaling>
          <c:orientation val="minMax"/>
          <c:max val="0.2"/>
          <c:min val="-0.2"/>
        </c:scaling>
        <c:delete val="0"/>
        <c:axPos val="l"/>
        <c:majorGridlines/>
        <c:title>
          <c:tx>
            <c:rich>
              <a:bodyPr rot="-5400000" vert="horz"/>
              <a:lstStyle/>
              <a:p>
                <a:pPr>
                  <a:defRPr/>
                </a:pPr>
                <a:r>
                  <a:rPr lang="en-US"/>
                  <a:t>Bridge Acceleration (g)</a:t>
                </a:r>
              </a:p>
            </c:rich>
          </c:tx>
          <c:overlay val="0"/>
        </c:title>
        <c:numFmt formatCode="#,##0.00" sourceLinked="0"/>
        <c:majorTickMark val="out"/>
        <c:minorTickMark val="none"/>
        <c:tickLblPos val="nextTo"/>
        <c:crossAx val="394091904"/>
        <c:crosses val="autoZero"/>
        <c:crossBetween val="midCat"/>
      </c:valAx>
    </c:plotArea>
    <c:legend>
      <c:legendPos val="b"/>
      <c:layout>
        <c:manualLayout>
          <c:xMode val="edge"/>
          <c:yMode val="edge"/>
          <c:x val="0.2157347258675999"/>
          <c:y val="0.91628280839895015"/>
          <c:w val="0.56853054826480021"/>
          <c:h val="8.3717191601049873E-2"/>
        </c:manualLayout>
      </c:layout>
      <c:overlay val="0"/>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00441090696997"/>
          <c:y val="5.1400554097404488E-2"/>
          <c:w val="0.84079651501895591"/>
          <c:h val="0.69239756488772242"/>
        </c:manualLayout>
      </c:layout>
      <c:scatterChart>
        <c:scatterStyle val="smoothMarker"/>
        <c:varyColors val="0"/>
        <c:ser>
          <c:idx val="0"/>
          <c:order val="0"/>
          <c:tx>
            <c:v>Profile Included</c:v>
          </c:tx>
          <c:spPr>
            <a:ln w="15875">
              <a:solidFill>
                <a:schemeClr val="tx1"/>
              </a:solidFill>
              <a:prstDash val="sysDot"/>
            </a:ln>
          </c:spPr>
          <c:marker>
            <c:symbol val="circle"/>
            <c:size val="2"/>
            <c:spPr>
              <a:solidFill>
                <a:schemeClr val="tx1"/>
              </a:solidFill>
              <a:ln>
                <a:noFill/>
              </a:ln>
            </c:spPr>
          </c:marker>
          <c:xVal>
            <c:numRef>
              <c:f>trial2_p1!$D$5:$D$461</c:f>
              <c:numCache>
                <c:formatCode>General</c:formatCode>
                <c:ptCount val="457"/>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pt idx="431">
                  <c:v>36.115989714285703</c:v>
                </c:pt>
                <c:pt idx="432">
                  <c:v>36.195145142857129</c:v>
                </c:pt>
                <c:pt idx="433">
                  <c:v>36.274300571428554</c:v>
                </c:pt>
                <c:pt idx="434">
                  <c:v>36.35345599999998</c:v>
                </c:pt>
                <c:pt idx="435">
                  <c:v>36.432611428571406</c:v>
                </c:pt>
                <c:pt idx="436">
                  <c:v>36.511766857142831</c:v>
                </c:pt>
                <c:pt idx="437">
                  <c:v>36.590922285714257</c:v>
                </c:pt>
                <c:pt idx="438">
                  <c:v>36.670077714285682</c:v>
                </c:pt>
                <c:pt idx="439">
                  <c:v>36.749233142857108</c:v>
                </c:pt>
                <c:pt idx="440">
                  <c:v>36.828388571428533</c:v>
                </c:pt>
                <c:pt idx="441">
                  <c:v>36.907543999999959</c:v>
                </c:pt>
                <c:pt idx="442">
                  <c:v>36.986699428571384</c:v>
                </c:pt>
                <c:pt idx="443">
                  <c:v>37.06585485714281</c:v>
                </c:pt>
                <c:pt idx="444">
                  <c:v>37.145010285714235</c:v>
                </c:pt>
                <c:pt idx="445">
                  <c:v>37.224165714285661</c:v>
                </c:pt>
                <c:pt idx="446">
                  <c:v>37.303321142857087</c:v>
                </c:pt>
                <c:pt idx="447">
                  <c:v>37.382476571428512</c:v>
                </c:pt>
                <c:pt idx="448">
                  <c:v>37.461631999999938</c:v>
                </c:pt>
                <c:pt idx="449">
                  <c:v>37.540787428571363</c:v>
                </c:pt>
                <c:pt idx="450">
                  <c:v>37.619942857142789</c:v>
                </c:pt>
                <c:pt idx="451">
                  <c:v>37.699098285714214</c:v>
                </c:pt>
                <c:pt idx="452">
                  <c:v>37.77825371428564</c:v>
                </c:pt>
                <c:pt idx="453">
                  <c:v>37.857409142857065</c:v>
                </c:pt>
                <c:pt idx="454">
                  <c:v>37.936564571428491</c:v>
                </c:pt>
                <c:pt idx="455">
                  <c:v>38.015719999999916</c:v>
                </c:pt>
                <c:pt idx="456">
                  <c:v>38.094875428571342</c:v>
                </c:pt>
              </c:numCache>
            </c:numRef>
          </c:xVal>
          <c:yVal>
            <c:numRef>
              <c:f>trial2_p1!$C$5:$C$461</c:f>
              <c:numCache>
                <c:formatCode>General</c:formatCode>
                <c:ptCount val="457"/>
                <c:pt idx="0">
                  <c:v>0</c:v>
                </c:pt>
                <c:pt idx="1">
                  <c:v>0</c:v>
                </c:pt>
                <c:pt idx="2">
                  <c:v>0</c:v>
                </c:pt>
                <c:pt idx="3">
                  <c:v>0</c:v>
                </c:pt>
                <c:pt idx="4">
                  <c:v>5.707875647668394E-3</c:v>
                </c:pt>
                <c:pt idx="5">
                  <c:v>8.4804922279792735E-2</c:v>
                </c:pt>
                <c:pt idx="6">
                  <c:v>6.8688082901554398E-2</c:v>
                </c:pt>
                <c:pt idx="7">
                  <c:v>-2.8406476683937823E-2</c:v>
                </c:pt>
                <c:pt idx="8">
                  <c:v>-8.1595336787564768E-2</c:v>
                </c:pt>
                <c:pt idx="9">
                  <c:v>-0.13010181347150257</c:v>
                </c:pt>
                <c:pt idx="10">
                  <c:v>-0.14222538860103628</c:v>
                </c:pt>
                <c:pt idx="11">
                  <c:v>4.3225388601036266E-2</c:v>
                </c:pt>
                <c:pt idx="12">
                  <c:v>0.15909248704663212</c:v>
                </c:pt>
                <c:pt idx="13">
                  <c:v>6.8925906735751288E-2</c:v>
                </c:pt>
                <c:pt idx="14">
                  <c:v>-7.1290155440414504E-2</c:v>
                </c:pt>
                <c:pt idx="15">
                  <c:v>-0.10856295336787564</c:v>
                </c:pt>
                <c:pt idx="16">
                  <c:v>2.1673264248704666E-2</c:v>
                </c:pt>
                <c:pt idx="17">
                  <c:v>0.1432839378238342</c:v>
                </c:pt>
                <c:pt idx="18">
                  <c:v>7.1535751295336791E-2</c:v>
                </c:pt>
                <c:pt idx="19">
                  <c:v>-9.1952849740932638E-2</c:v>
                </c:pt>
                <c:pt idx="20">
                  <c:v>-0.12754248704663212</c:v>
                </c:pt>
                <c:pt idx="21">
                  <c:v>2.3453238341968911E-3</c:v>
                </c:pt>
                <c:pt idx="22">
                  <c:v>0.13659170984455959</c:v>
                </c:pt>
                <c:pt idx="23">
                  <c:v>7.404792746113989E-2</c:v>
                </c:pt>
                <c:pt idx="24">
                  <c:v>-3.414818652849741E-2</c:v>
                </c:pt>
                <c:pt idx="25">
                  <c:v>-8.4255181347150265E-2</c:v>
                </c:pt>
                <c:pt idx="26">
                  <c:v>-3.4588601036269429E-2</c:v>
                </c:pt>
                <c:pt idx="27">
                  <c:v>6.0296373056994819E-2</c:v>
                </c:pt>
                <c:pt idx="28">
                  <c:v>7.3660880829015549E-2</c:v>
                </c:pt>
                <c:pt idx="29">
                  <c:v>-8.4995336787564765E-3</c:v>
                </c:pt>
                <c:pt idx="30">
                  <c:v>-3.8748963730569949E-2</c:v>
                </c:pt>
                <c:pt idx="31">
                  <c:v>-1.8759300518134715E-2</c:v>
                </c:pt>
                <c:pt idx="32">
                  <c:v>4.8342487046632125E-2</c:v>
                </c:pt>
                <c:pt idx="33">
                  <c:v>-4.8170984455958556E-2</c:v>
                </c:pt>
                <c:pt idx="34">
                  <c:v>-5.4108031088082903E-2</c:v>
                </c:pt>
                <c:pt idx="35">
                  <c:v>4.3174093264248703E-2</c:v>
                </c:pt>
                <c:pt idx="36">
                  <c:v>3.2906217616580309E-2</c:v>
                </c:pt>
                <c:pt idx="37">
                  <c:v>2.584613989637306E-2</c:v>
                </c:pt>
                <c:pt idx="38">
                  <c:v>-2.3610362694300519E-2</c:v>
                </c:pt>
                <c:pt idx="39">
                  <c:v>-4.222305699481866E-2</c:v>
                </c:pt>
                <c:pt idx="40">
                  <c:v>-2.8201295336787564E-2</c:v>
                </c:pt>
                <c:pt idx="41">
                  <c:v>4.2624093264248701E-2</c:v>
                </c:pt>
                <c:pt idx="42">
                  <c:v>7.2147927461139891E-2</c:v>
                </c:pt>
                <c:pt idx="43">
                  <c:v>-3.53720207253886E-2</c:v>
                </c:pt>
                <c:pt idx="44">
                  <c:v>-4.3641968911917101E-2</c:v>
                </c:pt>
                <c:pt idx="45">
                  <c:v>-9.7318134715025911E-3</c:v>
                </c:pt>
                <c:pt idx="46">
                  <c:v>-2.5672279792746111E-2</c:v>
                </c:pt>
                <c:pt idx="47">
                  <c:v>1.0276062176165803E-2</c:v>
                </c:pt>
                <c:pt idx="48">
                  <c:v>3.7525906735751291E-2</c:v>
                </c:pt>
                <c:pt idx="49">
                  <c:v>-1.5116917098445596E-2</c:v>
                </c:pt>
                <c:pt idx="50">
                  <c:v>7.9952849740932645E-3</c:v>
                </c:pt>
                <c:pt idx="51">
                  <c:v>2.1086606217616582E-2</c:v>
                </c:pt>
                <c:pt idx="52">
                  <c:v>2.9395595854922279E-2</c:v>
                </c:pt>
                <c:pt idx="53">
                  <c:v>-2.6268134715025905E-2</c:v>
                </c:pt>
                <c:pt idx="54">
                  <c:v>-0.10369948186528496</c:v>
                </c:pt>
                <c:pt idx="55">
                  <c:v>-5.9190932642487044E-2</c:v>
                </c:pt>
                <c:pt idx="56">
                  <c:v>9.6460103626943017E-2</c:v>
                </c:pt>
                <c:pt idx="57">
                  <c:v>8.9795595854922278E-2</c:v>
                </c:pt>
                <c:pt idx="58">
                  <c:v>-4.4482383419689124E-2</c:v>
                </c:pt>
                <c:pt idx="59">
                  <c:v>-8.797253886010363E-2</c:v>
                </c:pt>
                <c:pt idx="60">
                  <c:v>-3.7698704663212436E-2</c:v>
                </c:pt>
                <c:pt idx="61">
                  <c:v>0.10289740932642488</c:v>
                </c:pt>
                <c:pt idx="62">
                  <c:v>5.845025906735752E-2</c:v>
                </c:pt>
                <c:pt idx="63">
                  <c:v>-5.8869689119170985E-3</c:v>
                </c:pt>
                <c:pt idx="64">
                  <c:v>-9.9129274611398963E-2</c:v>
                </c:pt>
                <c:pt idx="65">
                  <c:v>-7.2172797927461133E-2</c:v>
                </c:pt>
                <c:pt idx="66">
                  <c:v>2.1352979274611401E-2</c:v>
                </c:pt>
                <c:pt idx="67">
                  <c:v>9.974792746113989E-2</c:v>
                </c:pt>
                <c:pt idx="68">
                  <c:v>5.0737305699481858E-2</c:v>
                </c:pt>
                <c:pt idx="69">
                  <c:v>-5.6661658031088087E-2</c:v>
                </c:pt>
                <c:pt idx="70">
                  <c:v>-6.6102331606217618E-2</c:v>
                </c:pt>
                <c:pt idx="71">
                  <c:v>1.3737849740932643E-2</c:v>
                </c:pt>
                <c:pt idx="72">
                  <c:v>6.3363989637305704E-2</c:v>
                </c:pt>
                <c:pt idx="73">
                  <c:v>6.7154404145077728E-2</c:v>
                </c:pt>
                <c:pt idx="74">
                  <c:v>-2.809481865284974E-2</c:v>
                </c:pt>
                <c:pt idx="75">
                  <c:v>-0.12997072538860105</c:v>
                </c:pt>
                <c:pt idx="76">
                  <c:v>-7.2453626943005181E-2</c:v>
                </c:pt>
                <c:pt idx="77">
                  <c:v>0.17205466321243523</c:v>
                </c:pt>
                <c:pt idx="78">
                  <c:v>0.15555362694300517</c:v>
                </c:pt>
                <c:pt idx="79">
                  <c:v>-9.366709844559587E-2</c:v>
                </c:pt>
                <c:pt idx="80">
                  <c:v>-0.17825466321243522</c:v>
                </c:pt>
                <c:pt idx="81">
                  <c:v>2.9634974093264248E-2</c:v>
                </c:pt>
                <c:pt idx="82">
                  <c:v>0.15748886010362695</c:v>
                </c:pt>
                <c:pt idx="83">
                  <c:v>6.3416580310880826E-3</c:v>
                </c:pt>
                <c:pt idx="84">
                  <c:v>-1.3482823834196892E-2</c:v>
                </c:pt>
                <c:pt idx="85">
                  <c:v>-7.3997668393782384E-2</c:v>
                </c:pt>
                <c:pt idx="86">
                  <c:v>3.0313989637305701E-2</c:v>
                </c:pt>
                <c:pt idx="87">
                  <c:v>8.0401036269430057E-2</c:v>
                </c:pt>
                <c:pt idx="88">
                  <c:v>3.6400518134715024E-2</c:v>
                </c:pt>
                <c:pt idx="89">
                  <c:v>-8.7022797927461138E-3</c:v>
                </c:pt>
                <c:pt idx="90">
                  <c:v>-5.6541709844559584E-2</c:v>
                </c:pt>
                <c:pt idx="91">
                  <c:v>-1.0886632124352331E-2</c:v>
                </c:pt>
                <c:pt idx="92">
                  <c:v>2.2540077720207254E-2</c:v>
                </c:pt>
                <c:pt idx="93">
                  <c:v>4.1549740932642486E-2</c:v>
                </c:pt>
                <c:pt idx="94">
                  <c:v>1.1535595854922281E-2</c:v>
                </c:pt>
                <c:pt idx="95">
                  <c:v>-4.5009844559585489E-2</c:v>
                </c:pt>
                <c:pt idx="96">
                  <c:v>-9.561191709844559E-2</c:v>
                </c:pt>
                <c:pt idx="97">
                  <c:v>-6.2011658031088081E-2</c:v>
                </c:pt>
                <c:pt idx="98">
                  <c:v>-5.4363989637305704E-3</c:v>
                </c:pt>
                <c:pt idx="99">
                  <c:v>-8.5139119170984448E-3</c:v>
                </c:pt>
                <c:pt idx="100">
                  <c:v>-2.9294559585492229E-2</c:v>
                </c:pt>
                <c:pt idx="101">
                  <c:v>-4.0629274611398966E-2</c:v>
                </c:pt>
                <c:pt idx="102">
                  <c:v>-0.34144559585492229</c:v>
                </c:pt>
                <c:pt idx="103">
                  <c:v>0.39145854922279794</c:v>
                </c:pt>
                <c:pt idx="104">
                  <c:v>0.43124870466321241</c:v>
                </c:pt>
                <c:pt idx="105">
                  <c:v>3.5827202072538859E-2</c:v>
                </c:pt>
                <c:pt idx="106">
                  <c:v>-0.32238860103626943</c:v>
                </c:pt>
                <c:pt idx="107">
                  <c:v>-0.4918031088082902</c:v>
                </c:pt>
                <c:pt idx="108">
                  <c:v>-0.14652357512953368</c:v>
                </c:pt>
                <c:pt idx="109">
                  <c:v>0.48287823834196891</c:v>
                </c:pt>
                <c:pt idx="110">
                  <c:v>0.68673834196891193</c:v>
                </c:pt>
                <c:pt idx="111">
                  <c:v>1.1011943005181346E-2</c:v>
                </c:pt>
                <c:pt idx="112">
                  <c:v>-0.62548186528497407</c:v>
                </c:pt>
                <c:pt idx="113">
                  <c:v>-0.41187046632124352</c:v>
                </c:pt>
                <c:pt idx="114">
                  <c:v>0.24989766839378239</c:v>
                </c:pt>
                <c:pt idx="115">
                  <c:v>0.52152590673575128</c:v>
                </c:pt>
                <c:pt idx="116">
                  <c:v>3.0113730569948188E-2</c:v>
                </c:pt>
                <c:pt idx="117">
                  <c:v>-0.44404922279792741</c:v>
                </c:pt>
                <c:pt idx="118">
                  <c:v>-0.35520984455958549</c:v>
                </c:pt>
                <c:pt idx="119">
                  <c:v>0.2335235751295337</c:v>
                </c:pt>
                <c:pt idx="120">
                  <c:v>0.33770207253886014</c:v>
                </c:pt>
                <c:pt idx="121">
                  <c:v>0.27193523316062174</c:v>
                </c:pt>
                <c:pt idx="122">
                  <c:v>-8.7772279792746113E-2</c:v>
                </c:pt>
                <c:pt idx="123">
                  <c:v>-0.36584715025906739</c:v>
                </c:pt>
                <c:pt idx="124">
                  <c:v>-0.2775181347150259</c:v>
                </c:pt>
                <c:pt idx="125">
                  <c:v>0.1052520725388601</c:v>
                </c:pt>
                <c:pt idx="126">
                  <c:v>0.36822797927461137</c:v>
                </c:pt>
                <c:pt idx="127">
                  <c:v>0.12083264248704663</c:v>
                </c:pt>
                <c:pt idx="128">
                  <c:v>-0.10250051813471502</c:v>
                </c:pt>
                <c:pt idx="129">
                  <c:v>-0.29752072538860103</c:v>
                </c:pt>
                <c:pt idx="130">
                  <c:v>-0.11033082901554403</c:v>
                </c:pt>
                <c:pt idx="131">
                  <c:v>6.360777202072539E-3</c:v>
                </c:pt>
                <c:pt idx="132">
                  <c:v>0.12842746113989637</c:v>
                </c:pt>
                <c:pt idx="133">
                  <c:v>0.27445854922279794</c:v>
                </c:pt>
                <c:pt idx="134">
                  <c:v>9.921917098445596E-3</c:v>
                </c:pt>
                <c:pt idx="135">
                  <c:v>-3.3983937823834201E-2</c:v>
                </c:pt>
                <c:pt idx="136">
                  <c:v>-0.12586476683937822</c:v>
                </c:pt>
                <c:pt idx="137">
                  <c:v>-9.1906217616580313E-2</c:v>
                </c:pt>
                <c:pt idx="138">
                  <c:v>-7.4894041450777202E-2</c:v>
                </c:pt>
                <c:pt idx="139">
                  <c:v>9.5678238341968924E-2</c:v>
                </c:pt>
                <c:pt idx="140">
                  <c:v>0.13691683937823834</c:v>
                </c:pt>
                <c:pt idx="141">
                  <c:v>-4.0071243523316064E-2</c:v>
                </c:pt>
                <c:pt idx="142">
                  <c:v>-0.14903652849740934</c:v>
                </c:pt>
                <c:pt idx="143">
                  <c:v>-0.11092668393782384</c:v>
                </c:pt>
                <c:pt idx="144">
                  <c:v>0.12212098445595855</c:v>
                </c:pt>
                <c:pt idx="145">
                  <c:v>0.1347357512953368</c:v>
                </c:pt>
                <c:pt idx="146">
                  <c:v>9.5092227979274607E-2</c:v>
                </c:pt>
                <c:pt idx="147">
                  <c:v>-8.020777202072539E-3</c:v>
                </c:pt>
                <c:pt idx="148">
                  <c:v>-0.29165803108808291</c:v>
                </c:pt>
                <c:pt idx="149">
                  <c:v>-5.085440414507772E-2</c:v>
                </c:pt>
                <c:pt idx="150">
                  <c:v>0.20289378238341968</c:v>
                </c:pt>
                <c:pt idx="151">
                  <c:v>2.585865284974093E-2</c:v>
                </c:pt>
                <c:pt idx="152">
                  <c:v>-0.16718652849740934</c:v>
                </c:pt>
                <c:pt idx="153">
                  <c:v>-0.13756735751295338</c:v>
                </c:pt>
                <c:pt idx="154">
                  <c:v>0.12899326424870466</c:v>
                </c:pt>
                <c:pt idx="155">
                  <c:v>0.26957253886010363</c:v>
                </c:pt>
                <c:pt idx="156">
                  <c:v>0.15280829015544042</c:v>
                </c:pt>
                <c:pt idx="157">
                  <c:v>-0.16329611398963731</c:v>
                </c:pt>
                <c:pt idx="158">
                  <c:v>1.2597435233160622E-2</c:v>
                </c:pt>
                <c:pt idx="159">
                  <c:v>3.9313730569948187E-3</c:v>
                </c:pt>
                <c:pt idx="160">
                  <c:v>8.9095595854922285E-2</c:v>
                </c:pt>
                <c:pt idx="161">
                  <c:v>0.18737746113989637</c:v>
                </c:pt>
                <c:pt idx="162">
                  <c:v>-0.32544041450777206</c:v>
                </c:pt>
                <c:pt idx="163">
                  <c:v>-0.40866321243523318</c:v>
                </c:pt>
                <c:pt idx="164">
                  <c:v>0.27642227979274608</c:v>
                </c:pt>
                <c:pt idx="165">
                  <c:v>0.51408549222797928</c:v>
                </c:pt>
                <c:pt idx="166">
                  <c:v>8.1583160621761658E-2</c:v>
                </c:pt>
                <c:pt idx="167">
                  <c:v>-0.53114766839378236</c:v>
                </c:pt>
                <c:pt idx="168">
                  <c:v>-0.38636269430051812</c:v>
                </c:pt>
                <c:pt idx="169">
                  <c:v>0.21200388601036269</c:v>
                </c:pt>
                <c:pt idx="170">
                  <c:v>0.40405440414507771</c:v>
                </c:pt>
                <c:pt idx="171">
                  <c:v>7.938471502590673E-2</c:v>
                </c:pt>
                <c:pt idx="172">
                  <c:v>-0.33135233160621763</c:v>
                </c:pt>
                <c:pt idx="173">
                  <c:v>-0.33925647668393782</c:v>
                </c:pt>
                <c:pt idx="174">
                  <c:v>0.11953160621761659</c:v>
                </c:pt>
                <c:pt idx="175">
                  <c:v>0.35852072538860108</c:v>
                </c:pt>
                <c:pt idx="176">
                  <c:v>0.19234093264248706</c:v>
                </c:pt>
                <c:pt idx="177">
                  <c:v>-0.20217979274611397</c:v>
                </c:pt>
                <c:pt idx="178">
                  <c:v>-0.42035492227979276</c:v>
                </c:pt>
                <c:pt idx="179">
                  <c:v>7.9302849740932643E-2</c:v>
                </c:pt>
                <c:pt idx="180">
                  <c:v>0.41090414507772022</c:v>
                </c:pt>
                <c:pt idx="181">
                  <c:v>0.23461088082901554</c:v>
                </c:pt>
                <c:pt idx="182">
                  <c:v>-0.25940414507772019</c:v>
                </c:pt>
                <c:pt idx="183">
                  <c:v>-0.44365544041450777</c:v>
                </c:pt>
                <c:pt idx="184">
                  <c:v>-0.11157176165803108</c:v>
                </c:pt>
                <c:pt idx="185">
                  <c:v>0.47349999999999998</c:v>
                </c:pt>
                <c:pt idx="186">
                  <c:v>0.3650362694300518</c:v>
                </c:pt>
                <c:pt idx="187">
                  <c:v>-0.16763756476683939</c:v>
                </c:pt>
                <c:pt idx="188">
                  <c:v>-0.4332668393782384</c:v>
                </c:pt>
                <c:pt idx="189">
                  <c:v>-0.12516113989637304</c:v>
                </c:pt>
                <c:pt idx="190">
                  <c:v>0.24793575129533676</c:v>
                </c:pt>
                <c:pt idx="191">
                  <c:v>0.14304145077720207</c:v>
                </c:pt>
                <c:pt idx="192">
                  <c:v>-0.14762849740932643</c:v>
                </c:pt>
                <c:pt idx="193">
                  <c:v>-0.1180220207253886</c:v>
                </c:pt>
                <c:pt idx="194">
                  <c:v>3.7695336787564766E-2</c:v>
                </c:pt>
                <c:pt idx="195">
                  <c:v>0.14516761658031088</c:v>
                </c:pt>
                <c:pt idx="196">
                  <c:v>0.1212380829015544</c:v>
                </c:pt>
                <c:pt idx="197">
                  <c:v>-0.13508108808290156</c:v>
                </c:pt>
                <c:pt idx="198">
                  <c:v>-8.5564248704663212E-2</c:v>
                </c:pt>
                <c:pt idx="199">
                  <c:v>8.8211917098445586E-2</c:v>
                </c:pt>
                <c:pt idx="200">
                  <c:v>-7.413678756476684E-2</c:v>
                </c:pt>
                <c:pt idx="201">
                  <c:v>-0.15670362694300519</c:v>
                </c:pt>
                <c:pt idx="202">
                  <c:v>0.14394844559585493</c:v>
                </c:pt>
                <c:pt idx="203">
                  <c:v>0.21030233160621761</c:v>
                </c:pt>
                <c:pt idx="204">
                  <c:v>7.7223316062176167E-2</c:v>
                </c:pt>
                <c:pt idx="205">
                  <c:v>-0.1648616580310881</c:v>
                </c:pt>
                <c:pt idx="206">
                  <c:v>-0.22186373056994818</c:v>
                </c:pt>
                <c:pt idx="207">
                  <c:v>-5.6279274611398967E-3</c:v>
                </c:pt>
                <c:pt idx="208">
                  <c:v>0.20481295336787564</c:v>
                </c:pt>
                <c:pt idx="209">
                  <c:v>0.22589922279792748</c:v>
                </c:pt>
                <c:pt idx="210">
                  <c:v>3.7725388601036268E-2</c:v>
                </c:pt>
                <c:pt idx="211">
                  <c:v>-0.24381683937823834</c:v>
                </c:pt>
                <c:pt idx="212">
                  <c:v>-0.22987124352331606</c:v>
                </c:pt>
                <c:pt idx="213">
                  <c:v>4.9203108808290152E-2</c:v>
                </c:pt>
                <c:pt idx="214">
                  <c:v>0.26555440414507775</c:v>
                </c:pt>
                <c:pt idx="215">
                  <c:v>0.14232331606217616</c:v>
                </c:pt>
                <c:pt idx="216">
                  <c:v>-0.16774689119170982</c:v>
                </c:pt>
                <c:pt idx="217">
                  <c:v>-0.22009300518134714</c:v>
                </c:pt>
                <c:pt idx="218">
                  <c:v>-6.3481347150259066E-3</c:v>
                </c:pt>
                <c:pt idx="219">
                  <c:v>0.25888238341968911</c:v>
                </c:pt>
                <c:pt idx="220">
                  <c:v>0.21078652849740934</c:v>
                </c:pt>
                <c:pt idx="221">
                  <c:v>-0.32298186528497413</c:v>
                </c:pt>
                <c:pt idx="222">
                  <c:v>-0.55773575129533681</c:v>
                </c:pt>
                <c:pt idx="223">
                  <c:v>0.19453704663212437</c:v>
                </c:pt>
                <c:pt idx="224">
                  <c:v>0.62270984455958556</c:v>
                </c:pt>
                <c:pt idx="225">
                  <c:v>0.25789145077720205</c:v>
                </c:pt>
                <c:pt idx="226">
                  <c:v>-0.44757512953367878</c:v>
                </c:pt>
                <c:pt idx="227">
                  <c:v>-0.39687305699481867</c:v>
                </c:pt>
                <c:pt idx="228">
                  <c:v>8.4984455958549227E-2</c:v>
                </c:pt>
                <c:pt idx="229">
                  <c:v>0.34351813471502596</c:v>
                </c:pt>
                <c:pt idx="230">
                  <c:v>0.10824559585492229</c:v>
                </c:pt>
                <c:pt idx="231">
                  <c:v>-0.26057253886010362</c:v>
                </c:pt>
                <c:pt idx="232">
                  <c:v>-0.22518471502590673</c:v>
                </c:pt>
                <c:pt idx="233">
                  <c:v>0.14914766839378238</c:v>
                </c:pt>
                <c:pt idx="234">
                  <c:v>0.27550259067357513</c:v>
                </c:pt>
                <c:pt idx="235">
                  <c:v>9.3916839378238345E-2</c:v>
                </c:pt>
                <c:pt idx="236">
                  <c:v>-0.22913497409326425</c:v>
                </c:pt>
                <c:pt idx="237">
                  <c:v>-0.20643134715025907</c:v>
                </c:pt>
                <c:pt idx="238">
                  <c:v>4.9922020725388601E-2</c:v>
                </c:pt>
                <c:pt idx="239">
                  <c:v>0.23916554404145077</c:v>
                </c:pt>
                <c:pt idx="240">
                  <c:v>0.12990880829015544</c:v>
                </c:pt>
                <c:pt idx="241">
                  <c:v>-0.14527176165803107</c:v>
                </c:pt>
                <c:pt idx="242">
                  <c:v>-0.23243678756476685</c:v>
                </c:pt>
                <c:pt idx="243">
                  <c:v>1.6260958549222798E-2</c:v>
                </c:pt>
                <c:pt idx="244">
                  <c:v>0.19045388601036267</c:v>
                </c:pt>
                <c:pt idx="245">
                  <c:v>5.4799481865284973E-2</c:v>
                </c:pt>
                <c:pt idx="246">
                  <c:v>-9.4184974093264262E-2</c:v>
                </c:pt>
                <c:pt idx="247">
                  <c:v>-5.7905181347150267E-2</c:v>
                </c:pt>
                <c:pt idx="248">
                  <c:v>0.11359870466321244</c:v>
                </c:pt>
                <c:pt idx="249">
                  <c:v>0.15331943005181348</c:v>
                </c:pt>
                <c:pt idx="250">
                  <c:v>-0.11845699481865286</c:v>
                </c:pt>
                <c:pt idx="251">
                  <c:v>-0.31454922279792746</c:v>
                </c:pt>
                <c:pt idx="252">
                  <c:v>-0.11348886010362694</c:v>
                </c:pt>
                <c:pt idx="253">
                  <c:v>0.24295336787564767</c:v>
                </c:pt>
                <c:pt idx="254">
                  <c:v>0.27685492227979275</c:v>
                </c:pt>
                <c:pt idx="255">
                  <c:v>-9.6660362694300506E-2</c:v>
                </c:pt>
                <c:pt idx="256">
                  <c:v>-0.32307512953367873</c:v>
                </c:pt>
                <c:pt idx="257">
                  <c:v>-2.9833419689119171E-2</c:v>
                </c:pt>
                <c:pt idx="258">
                  <c:v>0.38625129533678754</c:v>
                </c:pt>
                <c:pt idx="259">
                  <c:v>0.27583937823834198</c:v>
                </c:pt>
                <c:pt idx="260">
                  <c:v>-0.47505440414507777</c:v>
                </c:pt>
                <c:pt idx="261">
                  <c:v>-0.42555181347150262</c:v>
                </c:pt>
                <c:pt idx="262">
                  <c:v>0.26763730569948191</c:v>
                </c:pt>
                <c:pt idx="263">
                  <c:v>0.4026217616580311</c:v>
                </c:pt>
                <c:pt idx="264">
                  <c:v>5.2018652849740936E-2</c:v>
                </c:pt>
                <c:pt idx="265">
                  <c:v>-0.36233160621761662</c:v>
                </c:pt>
                <c:pt idx="266">
                  <c:v>-0.18001165803108807</c:v>
                </c:pt>
                <c:pt idx="267">
                  <c:v>0.17249326424870468</c:v>
                </c:pt>
                <c:pt idx="268">
                  <c:v>0.36016839378238341</c:v>
                </c:pt>
                <c:pt idx="269">
                  <c:v>7.174870466321244E-2</c:v>
                </c:pt>
                <c:pt idx="270">
                  <c:v>-0.19424663212435234</c:v>
                </c:pt>
                <c:pt idx="271">
                  <c:v>-0.22409067357512952</c:v>
                </c:pt>
                <c:pt idx="272">
                  <c:v>-8.7937046632124358E-2</c:v>
                </c:pt>
                <c:pt idx="273">
                  <c:v>0.20026269430051813</c:v>
                </c:pt>
                <c:pt idx="274">
                  <c:v>0.30661658031088085</c:v>
                </c:pt>
                <c:pt idx="275">
                  <c:v>-0.13031683937823835</c:v>
                </c:pt>
                <c:pt idx="276">
                  <c:v>-0.33296113989637305</c:v>
                </c:pt>
                <c:pt idx="277">
                  <c:v>-0.12269145077720207</c:v>
                </c:pt>
                <c:pt idx="278">
                  <c:v>0.29395854922279796</c:v>
                </c:pt>
                <c:pt idx="279">
                  <c:v>0.32325129533678759</c:v>
                </c:pt>
                <c:pt idx="280">
                  <c:v>-4.4949999999999997E-2</c:v>
                </c:pt>
                <c:pt idx="281">
                  <c:v>-0.68784196891191707</c:v>
                </c:pt>
                <c:pt idx="282">
                  <c:v>-0.12698471502590675</c:v>
                </c:pt>
                <c:pt idx="283">
                  <c:v>0.51026165803108814</c:v>
                </c:pt>
                <c:pt idx="284">
                  <c:v>0.38375647668393781</c:v>
                </c:pt>
                <c:pt idx="285">
                  <c:v>-0.10101658031088084</c:v>
                </c:pt>
                <c:pt idx="286">
                  <c:v>-0.39879015544041446</c:v>
                </c:pt>
                <c:pt idx="287">
                  <c:v>-0.14727046632124352</c:v>
                </c:pt>
                <c:pt idx="288">
                  <c:v>0.2850647668393782</c:v>
                </c:pt>
                <c:pt idx="289">
                  <c:v>0.21757668393782384</c:v>
                </c:pt>
                <c:pt idx="290">
                  <c:v>-0.19386347150259067</c:v>
                </c:pt>
                <c:pt idx="291">
                  <c:v>-0.31231865284974097</c:v>
                </c:pt>
                <c:pt idx="292">
                  <c:v>-2.7640932642487046E-2</c:v>
                </c:pt>
                <c:pt idx="293">
                  <c:v>0.38080569948186532</c:v>
                </c:pt>
                <c:pt idx="294">
                  <c:v>0.31988082901554404</c:v>
                </c:pt>
                <c:pt idx="295">
                  <c:v>-0.10992279792746114</c:v>
                </c:pt>
                <c:pt idx="296">
                  <c:v>-0.40076424870466321</c:v>
                </c:pt>
                <c:pt idx="297">
                  <c:v>-0.1570699481865285</c:v>
                </c:pt>
                <c:pt idx="298">
                  <c:v>0.21524870466321244</c:v>
                </c:pt>
                <c:pt idx="299">
                  <c:v>0.26248963730569946</c:v>
                </c:pt>
                <c:pt idx="300">
                  <c:v>5.6511398963730568E-3</c:v>
                </c:pt>
                <c:pt idx="301">
                  <c:v>-0.15905569948186529</c:v>
                </c:pt>
                <c:pt idx="302">
                  <c:v>-0.21017357512953366</c:v>
                </c:pt>
                <c:pt idx="303">
                  <c:v>-1.5288886010362695E-2</c:v>
                </c:pt>
                <c:pt idx="304">
                  <c:v>0.24777616580310879</c:v>
                </c:pt>
                <c:pt idx="305">
                  <c:v>0.14387150259067358</c:v>
                </c:pt>
                <c:pt idx="306">
                  <c:v>-0.13478989637305699</c:v>
                </c:pt>
                <c:pt idx="307">
                  <c:v>-0.19358601036269429</c:v>
                </c:pt>
                <c:pt idx="308">
                  <c:v>7.6639378238341965E-2</c:v>
                </c:pt>
                <c:pt idx="309">
                  <c:v>0.25439766839378242</c:v>
                </c:pt>
                <c:pt idx="310">
                  <c:v>-2.5586088082901554E-2</c:v>
                </c:pt>
                <c:pt idx="311">
                  <c:v>-0.32893264248704662</c:v>
                </c:pt>
                <c:pt idx="312">
                  <c:v>-0.19455077720207253</c:v>
                </c:pt>
                <c:pt idx="313">
                  <c:v>0.17815025906735751</c:v>
                </c:pt>
                <c:pt idx="314">
                  <c:v>0.26124352331606221</c:v>
                </c:pt>
                <c:pt idx="315">
                  <c:v>1.8693264248704662E-2</c:v>
                </c:pt>
                <c:pt idx="316">
                  <c:v>-0.15025880829015542</c:v>
                </c:pt>
                <c:pt idx="317">
                  <c:v>-0.10098471502590674</c:v>
                </c:pt>
                <c:pt idx="318">
                  <c:v>7.6435233160621771E-2</c:v>
                </c:pt>
                <c:pt idx="319">
                  <c:v>5.7642487046632121E-2</c:v>
                </c:pt>
                <c:pt idx="320">
                  <c:v>-2.1456683937823833E-2</c:v>
                </c:pt>
                <c:pt idx="321">
                  <c:v>6.0370207253886012E-2</c:v>
                </c:pt>
                <c:pt idx="322">
                  <c:v>6.4058290155440414E-2</c:v>
                </c:pt>
                <c:pt idx="323">
                  <c:v>-6.4924870466321241E-2</c:v>
                </c:pt>
                <c:pt idx="324">
                  <c:v>-0.16689041450777203</c:v>
                </c:pt>
                <c:pt idx="325">
                  <c:v>-0.13442797927461139</c:v>
                </c:pt>
                <c:pt idx="326">
                  <c:v>9.8562694300518144E-2</c:v>
                </c:pt>
                <c:pt idx="327">
                  <c:v>0.25222564766839378</c:v>
                </c:pt>
                <c:pt idx="328">
                  <c:v>9.6542487046632125E-2</c:v>
                </c:pt>
                <c:pt idx="329">
                  <c:v>6.975544041450777E-3</c:v>
                </c:pt>
                <c:pt idx="330">
                  <c:v>-0.15866683937823833</c:v>
                </c:pt>
                <c:pt idx="331">
                  <c:v>-0.1285582901554404</c:v>
                </c:pt>
                <c:pt idx="332">
                  <c:v>-3.089378238341969E-2</c:v>
                </c:pt>
                <c:pt idx="333">
                  <c:v>9.6208290155440412E-2</c:v>
                </c:pt>
                <c:pt idx="334">
                  <c:v>0.12432746113989637</c:v>
                </c:pt>
                <c:pt idx="335">
                  <c:v>-6.903782383419689E-2</c:v>
                </c:pt>
                <c:pt idx="336">
                  <c:v>-0.14261580310880828</c:v>
                </c:pt>
                <c:pt idx="337">
                  <c:v>8.1581606217616578E-2</c:v>
                </c:pt>
                <c:pt idx="338">
                  <c:v>0.26842746113989635</c:v>
                </c:pt>
                <c:pt idx="339">
                  <c:v>0.13611606217616579</c:v>
                </c:pt>
                <c:pt idx="340">
                  <c:v>-0.64470984455958547</c:v>
                </c:pt>
                <c:pt idx="341">
                  <c:v>-0.28842227979274609</c:v>
                </c:pt>
                <c:pt idx="342">
                  <c:v>0.37889119170984459</c:v>
                </c:pt>
                <c:pt idx="343">
                  <c:v>0.48666839378238347</c:v>
                </c:pt>
                <c:pt idx="344">
                  <c:v>-9.4511398963730578E-2</c:v>
                </c:pt>
                <c:pt idx="345">
                  <c:v>-0.40651036269430052</c:v>
                </c:pt>
                <c:pt idx="346">
                  <c:v>-9.6558031088082905E-2</c:v>
                </c:pt>
                <c:pt idx="347">
                  <c:v>0.28069170984455954</c:v>
                </c:pt>
                <c:pt idx="348">
                  <c:v>0.25391476683937825</c:v>
                </c:pt>
                <c:pt idx="349">
                  <c:v>-0.10000259067357513</c:v>
                </c:pt>
                <c:pt idx="350">
                  <c:v>-0.3420880829015544</c:v>
                </c:pt>
                <c:pt idx="351">
                  <c:v>-0.16254145077720208</c:v>
                </c:pt>
                <c:pt idx="352">
                  <c:v>0.28424870466321245</c:v>
                </c:pt>
                <c:pt idx="353">
                  <c:v>0.446440414507772</c:v>
                </c:pt>
                <c:pt idx="354">
                  <c:v>1.6429481865284975E-2</c:v>
                </c:pt>
                <c:pt idx="355">
                  <c:v>-0.39943005181347152</c:v>
                </c:pt>
                <c:pt idx="356">
                  <c:v>-0.33608031088082901</c:v>
                </c:pt>
                <c:pt idx="357">
                  <c:v>0.1405836787564767</c:v>
                </c:pt>
                <c:pt idx="358">
                  <c:v>0.33053886010362693</c:v>
                </c:pt>
                <c:pt idx="359">
                  <c:v>0.21295129533678758</c:v>
                </c:pt>
                <c:pt idx="360">
                  <c:v>-0.16603056994818655</c:v>
                </c:pt>
                <c:pt idx="361">
                  <c:v>-0.3483082901554404</c:v>
                </c:pt>
                <c:pt idx="362">
                  <c:v>-5.7438082901554402E-2</c:v>
                </c:pt>
                <c:pt idx="363">
                  <c:v>0.27649481865284975</c:v>
                </c:pt>
                <c:pt idx="364">
                  <c:v>0.23848367875647666</c:v>
                </c:pt>
                <c:pt idx="365">
                  <c:v>-0.14270259067357513</c:v>
                </c:pt>
                <c:pt idx="366">
                  <c:v>-0.19591010362694303</c:v>
                </c:pt>
                <c:pt idx="367">
                  <c:v>4.8340673575129535E-2</c:v>
                </c:pt>
                <c:pt idx="368">
                  <c:v>0.21826891191709846</c:v>
                </c:pt>
                <c:pt idx="369">
                  <c:v>-2.2001994818652851E-2</c:v>
                </c:pt>
                <c:pt idx="370">
                  <c:v>-0.20673031088082902</c:v>
                </c:pt>
                <c:pt idx="371">
                  <c:v>-0.13529844559585494</c:v>
                </c:pt>
                <c:pt idx="372">
                  <c:v>0.10168704663212434</c:v>
                </c:pt>
                <c:pt idx="373">
                  <c:v>0.14253730569948186</c:v>
                </c:pt>
                <c:pt idx="374">
                  <c:v>-6.9970207253886016E-2</c:v>
                </c:pt>
                <c:pt idx="375">
                  <c:v>-7.168782383419689E-2</c:v>
                </c:pt>
                <c:pt idx="376">
                  <c:v>8.2239637305699484E-2</c:v>
                </c:pt>
                <c:pt idx="377">
                  <c:v>0.14611139896373057</c:v>
                </c:pt>
                <c:pt idx="378">
                  <c:v>-0.2151341968911917</c:v>
                </c:pt>
                <c:pt idx="379">
                  <c:v>-0.41829274611398964</c:v>
                </c:pt>
                <c:pt idx="380">
                  <c:v>0.16525699481865286</c:v>
                </c:pt>
                <c:pt idx="381">
                  <c:v>0.56663989637305701</c:v>
                </c:pt>
                <c:pt idx="382">
                  <c:v>0.22392253886010363</c:v>
                </c:pt>
                <c:pt idx="383">
                  <c:v>-0.33482901554404143</c:v>
                </c:pt>
                <c:pt idx="384">
                  <c:v>-0.41650259067357515</c:v>
                </c:pt>
                <c:pt idx="385">
                  <c:v>-5.7856735751295338E-2</c:v>
                </c:pt>
                <c:pt idx="386">
                  <c:v>0.36110362694300518</c:v>
                </c:pt>
                <c:pt idx="387">
                  <c:v>0.2747616580310881</c:v>
                </c:pt>
                <c:pt idx="388">
                  <c:v>-9.8655440414507786E-2</c:v>
                </c:pt>
                <c:pt idx="389">
                  <c:v>-0.28179015544041452</c:v>
                </c:pt>
                <c:pt idx="390">
                  <c:v>-0.25705803108808289</c:v>
                </c:pt>
                <c:pt idx="391">
                  <c:v>-0.13175284974093265</c:v>
                </c:pt>
                <c:pt idx="392">
                  <c:v>0.25319715025906736</c:v>
                </c:pt>
                <c:pt idx="393">
                  <c:v>0.42302331606217619</c:v>
                </c:pt>
                <c:pt idx="394">
                  <c:v>-1.7912564766839377E-3</c:v>
                </c:pt>
                <c:pt idx="395">
                  <c:v>-0.30469689119170984</c:v>
                </c:pt>
                <c:pt idx="396">
                  <c:v>-0.19318419689119173</c:v>
                </c:pt>
                <c:pt idx="397">
                  <c:v>4.5988341968911918E-2</c:v>
                </c:pt>
                <c:pt idx="398">
                  <c:v>0.40213989637305697</c:v>
                </c:pt>
                <c:pt idx="399">
                  <c:v>0.12926839378238342</c:v>
                </c:pt>
                <c:pt idx="400">
                  <c:v>-0.34463989637305703</c:v>
                </c:pt>
                <c:pt idx="401">
                  <c:v>-0.41761658031088078</c:v>
                </c:pt>
                <c:pt idx="402">
                  <c:v>5.1087564766839379E-2</c:v>
                </c:pt>
                <c:pt idx="403">
                  <c:v>0.29905181347150256</c:v>
                </c:pt>
                <c:pt idx="404">
                  <c:v>0.2090422279792746</c:v>
                </c:pt>
                <c:pt idx="405">
                  <c:v>4.3130569948186523E-2</c:v>
                </c:pt>
                <c:pt idx="406">
                  <c:v>-0.21273886010362694</c:v>
                </c:pt>
                <c:pt idx="407">
                  <c:v>4.8768652849740933E-2</c:v>
                </c:pt>
                <c:pt idx="408">
                  <c:v>0.10071968911917098</c:v>
                </c:pt>
                <c:pt idx="409">
                  <c:v>-0.11615077720207255</c:v>
                </c:pt>
                <c:pt idx="410">
                  <c:v>-0.16225492227979274</c:v>
                </c:pt>
                <c:pt idx="411">
                  <c:v>0.15339611398963732</c:v>
                </c:pt>
                <c:pt idx="412">
                  <c:v>0.22037512953367877</c:v>
                </c:pt>
                <c:pt idx="413">
                  <c:v>8.604248704663213E-2</c:v>
                </c:pt>
                <c:pt idx="414">
                  <c:v>-0.10423031088082901</c:v>
                </c:pt>
                <c:pt idx="415">
                  <c:v>-0.15975906735751297</c:v>
                </c:pt>
                <c:pt idx="416">
                  <c:v>-0.14307072538860102</c:v>
                </c:pt>
                <c:pt idx="417">
                  <c:v>-1.935323834196891E-2</c:v>
                </c:pt>
                <c:pt idx="418">
                  <c:v>0.15052668393782384</c:v>
                </c:pt>
                <c:pt idx="419">
                  <c:v>0.14580854922279793</c:v>
                </c:pt>
                <c:pt idx="420">
                  <c:v>7.2708290155440415E-4</c:v>
                </c:pt>
                <c:pt idx="421">
                  <c:v>-0.10626476683937824</c:v>
                </c:pt>
                <c:pt idx="422">
                  <c:v>-8.8096373056994819E-4</c:v>
                </c:pt>
                <c:pt idx="423">
                  <c:v>-1.1024922279792747E-2</c:v>
                </c:pt>
                <c:pt idx="424">
                  <c:v>6.1112435233160622E-2</c:v>
                </c:pt>
                <c:pt idx="425">
                  <c:v>-3.2837564766839376E-2</c:v>
                </c:pt>
                <c:pt idx="426">
                  <c:v>4.8744041450777202E-2</c:v>
                </c:pt>
                <c:pt idx="427">
                  <c:v>8.8663989637305693E-2</c:v>
                </c:pt>
                <c:pt idx="428">
                  <c:v>9.7694559585492224E-2</c:v>
                </c:pt>
                <c:pt idx="429">
                  <c:v>-0.19038886010362693</c:v>
                </c:pt>
                <c:pt idx="430">
                  <c:v>-0.20272461139896372</c:v>
                </c:pt>
                <c:pt idx="431">
                  <c:v>-1.5613238341968911E-2</c:v>
                </c:pt>
                <c:pt idx="432">
                  <c:v>0.20237150259067355</c:v>
                </c:pt>
                <c:pt idx="433">
                  <c:v>0.12180621761658032</c:v>
                </c:pt>
                <c:pt idx="434">
                  <c:v>-0.12798471502590672</c:v>
                </c:pt>
                <c:pt idx="435">
                  <c:v>-0.21370699481865285</c:v>
                </c:pt>
                <c:pt idx="436">
                  <c:v>-6.6491968911917096E-2</c:v>
                </c:pt>
                <c:pt idx="437">
                  <c:v>0.16386062176165803</c:v>
                </c:pt>
                <c:pt idx="438">
                  <c:v>0.13667279792746112</c:v>
                </c:pt>
                <c:pt idx="439">
                  <c:v>-3.4779792746113994E-2</c:v>
                </c:pt>
                <c:pt idx="440">
                  <c:v>-0.13422487046632126</c:v>
                </c:pt>
                <c:pt idx="441">
                  <c:v>-6.0735233160621759E-2</c:v>
                </c:pt>
                <c:pt idx="442">
                  <c:v>0.10061165803108808</c:v>
                </c:pt>
                <c:pt idx="443">
                  <c:v>8.9825906735751304E-2</c:v>
                </c:pt>
                <c:pt idx="444">
                  <c:v>-3.5758031088082905E-2</c:v>
                </c:pt>
                <c:pt idx="445">
                  <c:v>-0.10071839378238341</c:v>
                </c:pt>
                <c:pt idx="446">
                  <c:v>-1.5922564766839378E-3</c:v>
                </c:pt>
                <c:pt idx="447">
                  <c:v>9.7857772020725389E-2</c:v>
                </c:pt>
                <c:pt idx="448">
                  <c:v>6.2824611398963726E-2</c:v>
                </c:pt>
                <c:pt idx="449">
                  <c:v>-4.8569170984455956E-2</c:v>
                </c:pt>
                <c:pt idx="450">
                  <c:v>-0.11522098445595855</c:v>
                </c:pt>
                <c:pt idx="451">
                  <c:v>-0.10572124352331606</c:v>
                </c:pt>
                <c:pt idx="452">
                  <c:v>1.6923911917098446E-2</c:v>
                </c:pt>
                <c:pt idx="453">
                  <c:v>9.5124352331606224E-2</c:v>
                </c:pt>
                <c:pt idx="454">
                  <c:v>7.1858549222797927E-2</c:v>
                </c:pt>
                <c:pt idx="455">
                  <c:v>-6.5468911917098443E-2</c:v>
                </c:pt>
                <c:pt idx="456">
                  <c:v>-0.14376865284974094</c:v>
                </c:pt>
              </c:numCache>
            </c:numRef>
          </c:yVal>
          <c:smooth val="1"/>
          <c:extLst>
            <c:ext xmlns:c16="http://schemas.microsoft.com/office/drawing/2014/chart" uri="{C3380CC4-5D6E-409C-BE32-E72D297353CC}">
              <c16:uniqueId val="{00000000-4552-4BD4-8397-1286A0554A16}"/>
            </c:ext>
          </c:extLst>
        </c:ser>
        <c:ser>
          <c:idx val="2"/>
          <c:order val="1"/>
          <c:tx>
            <c:v>No Profile Included</c:v>
          </c:tx>
          <c:spPr>
            <a:ln>
              <a:solidFill>
                <a:schemeClr val="tx1"/>
              </a:solidFill>
            </a:ln>
          </c:spPr>
          <c:marker>
            <c:symbol val="none"/>
          </c:marker>
          <c:xVal>
            <c:numRef>
              <c:f>trial2_np!$D$5:$D$435</c:f>
              <c:numCache>
                <c:formatCode>General</c:formatCode>
                <c:ptCount val="431"/>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numCache>
            </c:numRef>
          </c:xVal>
          <c:yVal>
            <c:numRef>
              <c:f>trial2_np!$C$5:$C$435</c:f>
              <c:numCache>
                <c:formatCode>General</c:formatCode>
                <c:ptCount val="4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2.5075388601036272E-4</c:v>
                </c:pt>
                <c:pt idx="112">
                  <c:v>-2.2172098445595854E-3</c:v>
                </c:pt>
                <c:pt idx="113">
                  <c:v>-3.9704145077720208E-3</c:v>
                </c:pt>
                <c:pt idx="114">
                  <c:v>-6.7189378238341967E-4</c:v>
                </c:pt>
                <c:pt idx="115">
                  <c:v>3.9207772020725387E-3</c:v>
                </c:pt>
                <c:pt idx="116">
                  <c:v>9.9250777202072545E-4</c:v>
                </c:pt>
                <c:pt idx="117">
                  <c:v>-5.1761398963730571E-3</c:v>
                </c:pt>
                <c:pt idx="118">
                  <c:v>-2.2985362694300519E-3</c:v>
                </c:pt>
                <c:pt idx="119">
                  <c:v>6.3402849740932642E-3</c:v>
                </c:pt>
                <c:pt idx="120">
                  <c:v>6.1070466321243525E-3</c:v>
                </c:pt>
                <c:pt idx="121">
                  <c:v>-2.1048756476683937E-3</c:v>
                </c:pt>
                <c:pt idx="122">
                  <c:v>-3.8151036269430056E-3</c:v>
                </c:pt>
                <c:pt idx="123">
                  <c:v>2.5795440414507773E-3</c:v>
                </c:pt>
                <c:pt idx="124">
                  <c:v>5.2417098445595852E-3</c:v>
                </c:pt>
                <c:pt idx="125">
                  <c:v>1.5586891191709845E-3</c:v>
                </c:pt>
                <c:pt idx="126">
                  <c:v>-6.4269689119170984E-4</c:v>
                </c:pt>
                <c:pt idx="127">
                  <c:v>1.135821243523316E-4</c:v>
                </c:pt>
                <c:pt idx="128">
                  <c:v>-5.5356476683937823E-4</c:v>
                </c:pt>
                <c:pt idx="129">
                  <c:v>-1.4298005181347152E-3</c:v>
                </c:pt>
                <c:pt idx="130">
                  <c:v>4.5526424870466318E-4</c:v>
                </c:pt>
                <c:pt idx="131">
                  <c:v>1.429222797927461E-3</c:v>
                </c:pt>
                <c:pt idx="132">
                  <c:v>-1.7214870466321244E-3</c:v>
                </c:pt>
                <c:pt idx="133">
                  <c:v>-4.3402590673575128E-3</c:v>
                </c:pt>
                <c:pt idx="134">
                  <c:v>-2.4634404145077718E-3</c:v>
                </c:pt>
                <c:pt idx="135">
                  <c:v>1.1487227979274611E-3</c:v>
                </c:pt>
                <c:pt idx="136">
                  <c:v>7.0610103626943005E-4</c:v>
                </c:pt>
                <c:pt idx="137">
                  <c:v>-4.0654922279792748E-3</c:v>
                </c:pt>
                <c:pt idx="138">
                  <c:v>-5.007150259067358E-3</c:v>
                </c:pt>
                <c:pt idx="139">
                  <c:v>1.6745466321243525E-3</c:v>
                </c:pt>
                <c:pt idx="140">
                  <c:v>7.071632124352331E-3</c:v>
                </c:pt>
                <c:pt idx="141">
                  <c:v>1.7276994818652852E-3</c:v>
                </c:pt>
                <c:pt idx="142">
                  <c:v>-8.3034455958549223E-3</c:v>
                </c:pt>
                <c:pt idx="143">
                  <c:v>-8.0137046632124363E-3</c:v>
                </c:pt>
                <c:pt idx="144">
                  <c:v>4.3513212435233161E-3</c:v>
                </c:pt>
                <c:pt idx="145">
                  <c:v>1.2871243523316063E-2</c:v>
                </c:pt>
                <c:pt idx="146">
                  <c:v>6.0192487046632128E-3</c:v>
                </c:pt>
                <c:pt idx="147">
                  <c:v>-6.7404404145077722E-3</c:v>
                </c:pt>
                <c:pt idx="148">
                  <c:v>-8.4491709844559584E-3</c:v>
                </c:pt>
                <c:pt idx="149">
                  <c:v>1.8613756476683937E-3</c:v>
                </c:pt>
                <c:pt idx="150">
                  <c:v>9.4518134715025903E-3</c:v>
                </c:pt>
                <c:pt idx="151">
                  <c:v>5.5239119170984452E-3</c:v>
                </c:pt>
                <c:pt idx="152">
                  <c:v>-2.3346994818652851E-3</c:v>
                </c:pt>
                <c:pt idx="153">
                  <c:v>-3.2973834196891195E-3</c:v>
                </c:pt>
                <c:pt idx="154">
                  <c:v>1.6011917098445597E-3</c:v>
                </c:pt>
                <c:pt idx="155">
                  <c:v>3.5217616580310879E-3</c:v>
                </c:pt>
                <c:pt idx="156">
                  <c:v>-2.80199481865285E-4</c:v>
                </c:pt>
                <c:pt idx="157">
                  <c:v>-3.5395077720207255E-3</c:v>
                </c:pt>
                <c:pt idx="158">
                  <c:v>-1.3295129533678757E-3</c:v>
                </c:pt>
                <c:pt idx="159">
                  <c:v>2.7723575129533677E-3</c:v>
                </c:pt>
                <c:pt idx="160">
                  <c:v>2.3562098445595856E-3</c:v>
                </c:pt>
                <c:pt idx="161">
                  <c:v>-2.6030569948186527E-3</c:v>
                </c:pt>
                <c:pt idx="162">
                  <c:v>-5.8464507772020731E-3</c:v>
                </c:pt>
                <c:pt idx="163">
                  <c:v>-3.3476424870466318E-3</c:v>
                </c:pt>
                <c:pt idx="164">
                  <c:v>1.4707694300518136E-3</c:v>
                </c:pt>
                <c:pt idx="165">
                  <c:v>2.7696632124352334E-3</c:v>
                </c:pt>
                <c:pt idx="166">
                  <c:v>-2.0239481865284977E-3</c:v>
                </c:pt>
                <c:pt idx="167">
                  <c:v>-6.3329792746113986E-3</c:v>
                </c:pt>
                <c:pt idx="168">
                  <c:v>-2.8625129533678757E-3</c:v>
                </c:pt>
                <c:pt idx="169">
                  <c:v>4.2158290155440417E-3</c:v>
                </c:pt>
                <c:pt idx="170">
                  <c:v>4.898549222797928E-3</c:v>
                </c:pt>
                <c:pt idx="171">
                  <c:v>-1.3568238341968913E-3</c:v>
                </c:pt>
                <c:pt idx="172">
                  <c:v>-5.3409326424870467E-3</c:v>
                </c:pt>
                <c:pt idx="173">
                  <c:v>-2.4534611398963732E-3</c:v>
                </c:pt>
                <c:pt idx="174">
                  <c:v>2.783497409326425E-3</c:v>
                </c:pt>
                <c:pt idx="175">
                  <c:v>5.7469170984455952E-3</c:v>
                </c:pt>
                <c:pt idx="176">
                  <c:v>5.3963471502590675E-3</c:v>
                </c:pt>
                <c:pt idx="177">
                  <c:v>1.1115932642487046E-3</c:v>
                </c:pt>
                <c:pt idx="178">
                  <c:v>-4.3236528497409329E-3</c:v>
                </c:pt>
                <c:pt idx="179">
                  <c:v>-3.8187305699481865E-3</c:v>
                </c:pt>
                <c:pt idx="180">
                  <c:v>3.4332901554404147E-3</c:v>
                </c:pt>
                <c:pt idx="181">
                  <c:v>7.7362176165803112E-3</c:v>
                </c:pt>
                <c:pt idx="182">
                  <c:v>2.6962953367875649E-3</c:v>
                </c:pt>
                <c:pt idx="183">
                  <c:v>-4.4202331606217615E-3</c:v>
                </c:pt>
                <c:pt idx="184">
                  <c:v>-3.7123316062176166E-3</c:v>
                </c:pt>
                <c:pt idx="185">
                  <c:v>2.3503886010362695E-3</c:v>
                </c:pt>
                <c:pt idx="186">
                  <c:v>3.6908290155440414E-3</c:v>
                </c:pt>
                <c:pt idx="187">
                  <c:v>-1.4210647668393781E-3</c:v>
                </c:pt>
                <c:pt idx="188">
                  <c:v>-4.8839378238341967E-3</c:v>
                </c:pt>
                <c:pt idx="189">
                  <c:v>-1.9849559585492227E-3</c:v>
                </c:pt>
                <c:pt idx="190">
                  <c:v>2.4948056994818653E-3</c:v>
                </c:pt>
                <c:pt idx="191">
                  <c:v>2.3282797927461139E-3</c:v>
                </c:pt>
                <c:pt idx="192">
                  <c:v>-1.8974766839378238E-3</c:v>
                </c:pt>
                <c:pt idx="193">
                  <c:v>-4.4491709844559583E-3</c:v>
                </c:pt>
                <c:pt idx="194">
                  <c:v>-2.1055181347150258E-3</c:v>
                </c:pt>
                <c:pt idx="195">
                  <c:v>1.7579067357512954E-3</c:v>
                </c:pt>
                <c:pt idx="196">
                  <c:v>1.6927176165803109E-3</c:v>
                </c:pt>
                <c:pt idx="197">
                  <c:v>-2.1148911917098444E-3</c:v>
                </c:pt>
                <c:pt idx="198">
                  <c:v>-4.0629792746113991E-3</c:v>
                </c:pt>
                <c:pt idx="199">
                  <c:v>-1.162937823834197E-3</c:v>
                </c:pt>
                <c:pt idx="200">
                  <c:v>2.8210362694300519E-3</c:v>
                </c:pt>
                <c:pt idx="201">
                  <c:v>2.8046632124352332E-3</c:v>
                </c:pt>
                <c:pt idx="202">
                  <c:v>-1.0624740932642486E-3</c:v>
                </c:pt>
                <c:pt idx="203">
                  <c:v>-4.4015544041450779E-3</c:v>
                </c:pt>
                <c:pt idx="204">
                  <c:v>-3.2662953367875651E-3</c:v>
                </c:pt>
                <c:pt idx="205">
                  <c:v>2.467958549222798E-3</c:v>
                </c:pt>
                <c:pt idx="206">
                  <c:v>7.5174093264248707E-3</c:v>
                </c:pt>
                <c:pt idx="207">
                  <c:v>5.3596891191709838E-3</c:v>
                </c:pt>
                <c:pt idx="208">
                  <c:v>-2.376556994818653E-3</c:v>
                </c:pt>
                <c:pt idx="209">
                  <c:v>-5.9226165803108804E-3</c:v>
                </c:pt>
                <c:pt idx="210">
                  <c:v>-5.2008549222797929E-4</c:v>
                </c:pt>
                <c:pt idx="211">
                  <c:v>6.3532124352331607E-3</c:v>
                </c:pt>
                <c:pt idx="212">
                  <c:v>5.9179015544041456E-3</c:v>
                </c:pt>
                <c:pt idx="213">
                  <c:v>2.4401709844559585E-4</c:v>
                </c:pt>
                <c:pt idx="214">
                  <c:v>-2.4354093264248706E-3</c:v>
                </c:pt>
                <c:pt idx="215">
                  <c:v>-4.9927202072538857E-4</c:v>
                </c:pt>
                <c:pt idx="216">
                  <c:v>8.1764507772020721E-4</c:v>
                </c:pt>
                <c:pt idx="217">
                  <c:v>-4.4595595854922274E-4</c:v>
                </c:pt>
                <c:pt idx="218">
                  <c:v>-1.0988212435233161E-3</c:v>
                </c:pt>
                <c:pt idx="219">
                  <c:v>-2.769041450777202E-5</c:v>
                </c:pt>
                <c:pt idx="220">
                  <c:v>1.441339378238342E-4</c:v>
                </c:pt>
                <c:pt idx="221">
                  <c:v>-1.5725362694300516E-3</c:v>
                </c:pt>
                <c:pt idx="222">
                  <c:v>-2.9501036269430052E-3</c:v>
                </c:pt>
                <c:pt idx="223">
                  <c:v>-2.2939663212435232E-3</c:v>
                </c:pt>
                <c:pt idx="224">
                  <c:v>1.6452590673575129E-4</c:v>
                </c:pt>
                <c:pt idx="225">
                  <c:v>1.0579689119170985E-4</c:v>
                </c:pt>
                <c:pt idx="226">
                  <c:v>-3.0447409326424873E-3</c:v>
                </c:pt>
                <c:pt idx="227">
                  <c:v>-3.4504663212435232E-3</c:v>
                </c:pt>
                <c:pt idx="228">
                  <c:v>8.8034974093264239E-4</c:v>
                </c:pt>
                <c:pt idx="229">
                  <c:v>3.7461917098445593E-3</c:v>
                </c:pt>
                <c:pt idx="230">
                  <c:v>9.219507772020725E-4</c:v>
                </c:pt>
                <c:pt idx="231">
                  <c:v>-3.1034196891191711E-3</c:v>
                </c:pt>
                <c:pt idx="232">
                  <c:v>-3.0530310880829011E-3</c:v>
                </c:pt>
                <c:pt idx="233">
                  <c:v>1.6019715025906734E-4</c:v>
                </c:pt>
                <c:pt idx="234">
                  <c:v>3.6489119170984453E-3</c:v>
                </c:pt>
                <c:pt idx="235">
                  <c:v>5.8344559585492232E-3</c:v>
                </c:pt>
                <c:pt idx="236">
                  <c:v>4.1955440414507775E-3</c:v>
                </c:pt>
                <c:pt idx="237">
                  <c:v>-1.6993445595854921E-3</c:v>
                </c:pt>
                <c:pt idx="238">
                  <c:v>-5.3197927461139903E-3</c:v>
                </c:pt>
                <c:pt idx="239">
                  <c:v>-7.7783937823834202E-4</c:v>
                </c:pt>
                <c:pt idx="240">
                  <c:v>6.4715284974093262E-3</c:v>
                </c:pt>
                <c:pt idx="241">
                  <c:v>6.1283678756476681E-3</c:v>
                </c:pt>
                <c:pt idx="242">
                  <c:v>-1.1395129533678756E-3</c:v>
                </c:pt>
                <c:pt idx="243">
                  <c:v>-4.7853886010362692E-3</c:v>
                </c:pt>
                <c:pt idx="244">
                  <c:v>-7.5474611398963721E-4</c:v>
                </c:pt>
                <c:pt idx="245">
                  <c:v>3.2682642487046631E-3</c:v>
                </c:pt>
                <c:pt idx="246">
                  <c:v>1.0112564766839379E-3</c:v>
                </c:pt>
                <c:pt idx="247">
                  <c:v>-3.455466321243523E-3</c:v>
                </c:pt>
                <c:pt idx="248">
                  <c:v>-3.3465803108808289E-3</c:v>
                </c:pt>
                <c:pt idx="249">
                  <c:v>7.120103626943006E-4</c:v>
                </c:pt>
                <c:pt idx="250">
                  <c:v>2.641580310880829E-3</c:v>
                </c:pt>
                <c:pt idx="251">
                  <c:v>-1.3174559585492227E-4</c:v>
                </c:pt>
                <c:pt idx="252">
                  <c:v>-3.6959326424870469E-3</c:v>
                </c:pt>
                <c:pt idx="253">
                  <c:v>-3.2908290155440412E-3</c:v>
                </c:pt>
                <c:pt idx="254">
                  <c:v>4.0359844559585494E-4</c:v>
                </c:pt>
                <c:pt idx="255">
                  <c:v>2.1304119170984458E-3</c:v>
                </c:pt>
                <c:pt idx="256">
                  <c:v>-5.9188860103626941E-4</c:v>
                </c:pt>
                <c:pt idx="257">
                  <c:v>-3.7585751295336786E-3</c:v>
                </c:pt>
                <c:pt idx="258">
                  <c:v>-2.6068652849740937E-3</c:v>
                </c:pt>
                <c:pt idx="259">
                  <c:v>1.5501580310880829E-3</c:v>
                </c:pt>
                <c:pt idx="260">
                  <c:v>3.3792746113989638E-3</c:v>
                </c:pt>
                <c:pt idx="261">
                  <c:v>7.1330051813471508E-4</c:v>
                </c:pt>
                <c:pt idx="262">
                  <c:v>-3.4411398963730567E-3</c:v>
                </c:pt>
                <c:pt idx="263">
                  <c:v>-4.4963212435233154E-3</c:v>
                </c:pt>
                <c:pt idx="264">
                  <c:v>-3.0098445595854925E-4</c:v>
                </c:pt>
                <c:pt idx="265">
                  <c:v>6.0683160621761651E-3</c:v>
                </c:pt>
                <c:pt idx="266">
                  <c:v>7.5237564766839383E-3</c:v>
                </c:pt>
                <c:pt idx="267">
                  <c:v>1.2422150259067358E-3</c:v>
                </c:pt>
                <c:pt idx="268">
                  <c:v>-5.6152331606217614E-3</c:v>
                </c:pt>
                <c:pt idx="269">
                  <c:v>-4.1379274611398967E-3</c:v>
                </c:pt>
                <c:pt idx="270">
                  <c:v>3.6149740932642487E-3</c:v>
                </c:pt>
                <c:pt idx="271">
                  <c:v>7.3726683937823832E-3</c:v>
                </c:pt>
                <c:pt idx="272">
                  <c:v>3.3546373056994819E-3</c:v>
                </c:pt>
                <c:pt idx="273">
                  <c:v>-1.7248704663212434E-3</c:v>
                </c:pt>
                <c:pt idx="274">
                  <c:v>-2.0425595854922278E-3</c:v>
                </c:pt>
                <c:pt idx="275">
                  <c:v>-1.1016735751295336E-5</c:v>
                </c:pt>
                <c:pt idx="276">
                  <c:v>2.1476761658031088E-4</c:v>
                </c:pt>
                <c:pt idx="277">
                  <c:v>-6.3580569948186525E-4</c:v>
                </c:pt>
                <c:pt idx="278">
                  <c:v>-3.0471502590673574E-4</c:v>
                </c:pt>
                <c:pt idx="279">
                  <c:v>1.9688886010362695E-4</c:v>
                </c:pt>
                <c:pt idx="280">
                  <c:v>-9.5401036269430052E-4</c:v>
                </c:pt>
                <c:pt idx="281">
                  <c:v>-2.6566580310880832E-3</c:v>
                </c:pt>
                <c:pt idx="282">
                  <c:v>-2.7050518134715024E-3</c:v>
                </c:pt>
                <c:pt idx="283">
                  <c:v>-7.0232383419689117E-4</c:v>
                </c:pt>
                <c:pt idx="284">
                  <c:v>5.7272279792746109E-4</c:v>
                </c:pt>
                <c:pt idx="285">
                  <c:v>-1.7923186528497408E-3</c:v>
                </c:pt>
                <c:pt idx="286">
                  <c:v>-3.8762176165803111E-3</c:v>
                </c:pt>
                <c:pt idx="287">
                  <c:v>-1.088062176165803E-3</c:v>
                </c:pt>
                <c:pt idx="288">
                  <c:v>3.1752590673575125E-3</c:v>
                </c:pt>
                <c:pt idx="289">
                  <c:v>2.5946373056994821E-3</c:v>
                </c:pt>
                <c:pt idx="290">
                  <c:v>-1.7600207253886009E-3</c:v>
                </c:pt>
                <c:pt idx="291">
                  <c:v>-3.6840414507772019E-3</c:v>
                </c:pt>
                <c:pt idx="292">
                  <c:v>-1.289443005181347E-3</c:v>
                </c:pt>
                <c:pt idx="293">
                  <c:v>2.5649326424870469E-3</c:v>
                </c:pt>
                <c:pt idx="294">
                  <c:v>5.3609067357512962E-3</c:v>
                </c:pt>
                <c:pt idx="295">
                  <c:v>5.1330310880829018E-3</c:v>
                </c:pt>
                <c:pt idx="296">
                  <c:v>5.4958031088082903E-4</c:v>
                </c:pt>
                <c:pt idx="297">
                  <c:v>-4.4417098445595849E-3</c:v>
                </c:pt>
                <c:pt idx="298">
                  <c:v>-2.9921502590673577E-3</c:v>
                </c:pt>
                <c:pt idx="299">
                  <c:v>3.9759067357512954E-3</c:v>
                </c:pt>
                <c:pt idx="300">
                  <c:v>6.9184715025906729E-3</c:v>
                </c:pt>
                <c:pt idx="301">
                  <c:v>1.725678756476684E-3</c:v>
                </c:pt>
                <c:pt idx="302">
                  <c:v>-3.8838860103626942E-3</c:v>
                </c:pt>
                <c:pt idx="303">
                  <c:v>-2.5201243523316061E-3</c:v>
                </c:pt>
                <c:pt idx="304">
                  <c:v>2.0102020725388603E-3</c:v>
                </c:pt>
                <c:pt idx="305">
                  <c:v>2.0643056994818654E-3</c:v>
                </c:pt>
                <c:pt idx="306">
                  <c:v>-1.9906373056994817E-3</c:v>
                </c:pt>
                <c:pt idx="307">
                  <c:v>-3.6376165803108807E-3</c:v>
                </c:pt>
                <c:pt idx="308">
                  <c:v>-6.6202590673575127E-4</c:v>
                </c:pt>
                <c:pt idx="309">
                  <c:v>2.2583497409326427E-3</c:v>
                </c:pt>
                <c:pt idx="310">
                  <c:v>9.4051036269430046E-4</c:v>
                </c:pt>
                <c:pt idx="311">
                  <c:v>-2.694948186528497E-3</c:v>
                </c:pt>
                <c:pt idx="312">
                  <c:v>-3.7174352331606217E-3</c:v>
                </c:pt>
                <c:pt idx="313">
                  <c:v>-8.2627979274611405E-4</c:v>
                </c:pt>
                <c:pt idx="314">
                  <c:v>1.9104533678756476E-3</c:v>
                </c:pt>
                <c:pt idx="315">
                  <c:v>5.5193782383419689E-4</c:v>
                </c:pt>
                <c:pt idx="316">
                  <c:v>-2.967098445595855E-3</c:v>
                </c:pt>
                <c:pt idx="317">
                  <c:v>-3.4343005181347148E-3</c:v>
                </c:pt>
                <c:pt idx="318">
                  <c:v>1.4057253886010361E-4</c:v>
                </c:pt>
                <c:pt idx="319">
                  <c:v>3.1788082901554405E-3</c:v>
                </c:pt>
                <c:pt idx="320">
                  <c:v>1.9138782383419689E-3</c:v>
                </c:pt>
                <c:pt idx="321">
                  <c:v>-2.1451865284974093E-3</c:v>
                </c:pt>
                <c:pt idx="322">
                  <c:v>-4.5056994818652848E-3</c:v>
                </c:pt>
                <c:pt idx="323">
                  <c:v>-2.0781062176165803E-3</c:v>
                </c:pt>
                <c:pt idx="324">
                  <c:v>3.8639896373056995E-3</c:v>
                </c:pt>
                <c:pt idx="325">
                  <c:v>7.4999740932642483E-3</c:v>
                </c:pt>
                <c:pt idx="326">
                  <c:v>3.9437564766839376E-3</c:v>
                </c:pt>
                <c:pt idx="327">
                  <c:v>-3.3922020725388603E-3</c:v>
                </c:pt>
                <c:pt idx="328">
                  <c:v>-5.3577979274611392E-3</c:v>
                </c:pt>
                <c:pt idx="329">
                  <c:v>6.3764507772020728E-4</c:v>
                </c:pt>
                <c:pt idx="330">
                  <c:v>6.5068911917098449E-3</c:v>
                </c:pt>
                <c:pt idx="331">
                  <c:v>5.1822279792746112E-3</c:v>
                </c:pt>
                <c:pt idx="332">
                  <c:v>-3.5948445595854921E-5</c:v>
                </c:pt>
                <c:pt idx="333">
                  <c:v>-2.1153730569948184E-3</c:v>
                </c:pt>
                <c:pt idx="334">
                  <c:v>-6.6615284974093261E-4</c:v>
                </c:pt>
                <c:pt idx="335">
                  <c:v>1.5864948186528497E-4</c:v>
                </c:pt>
                <c:pt idx="336">
                  <c:v>-5.5929792746113984E-4</c:v>
                </c:pt>
                <c:pt idx="337">
                  <c:v>-5.2409326424870473E-4</c:v>
                </c:pt>
                <c:pt idx="338">
                  <c:v>3.0781865284974097E-4</c:v>
                </c:pt>
                <c:pt idx="339">
                  <c:v>-2.4212072538860104E-4</c:v>
                </c:pt>
                <c:pt idx="340">
                  <c:v>-2.1775025906735752E-3</c:v>
                </c:pt>
                <c:pt idx="341">
                  <c:v>-3.0637046632124355E-3</c:v>
                </c:pt>
                <c:pt idx="342">
                  <c:v>-1.6801709844559585E-3</c:v>
                </c:pt>
                <c:pt idx="343">
                  <c:v>6.7984974093264245E-4</c:v>
                </c:pt>
                <c:pt idx="344">
                  <c:v>-5.3669689119170986E-4</c:v>
                </c:pt>
                <c:pt idx="345">
                  <c:v>-3.8810621761658031E-3</c:v>
                </c:pt>
                <c:pt idx="346">
                  <c:v>-2.8066580310880827E-3</c:v>
                </c:pt>
                <c:pt idx="347">
                  <c:v>2.3753497409326422E-3</c:v>
                </c:pt>
                <c:pt idx="348">
                  <c:v>3.9224093264248706E-3</c:v>
                </c:pt>
                <c:pt idx="349">
                  <c:v>-4.4041968911917096E-4</c:v>
                </c:pt>
                <c:pt idx="350">
                  <c:v>-4.0387564766839372E-3</c:v>
                </c:pt>
                <c:pt idx="351">
                  <c:v>-2.5228082901554406E-3</c:v>
                </c:pt>
                <c:pt idx="352">
                  <c:v>1.3771891191709845E-3</c:v>
                </c:pt>
                <c:pt idx="353">
                  <c:v>4.5748445595854923E-3</c:v>
                </c:pt>
                <c:pt idx="354">
                  <c:v>5.9219170984455959E-3</c:v>
                </c:pt>
                <c:pt idx="355">
                  <c:v>3.0874870466321242E-3</c:v>
                </c:pt>
                <c:pt idx="356">
                  <c:v>-3.2022538860103627E-3</c:v>
                </c:pt>
                <c:pt idx="357">
                  <c:v>-5.3931606217616579E-3</c:v>
                </c:pt>
                <c:pt idx="358">
                  <c:v>9.3884455958549219E-4</c:v>
                </c:pt>
                <c:pt idx="359">
                  <c:v>7.7177461139896373E-3</c:v>
                </c:pt>
                <c:pt idx="360">
                  <c:v>5.1402331606217617E-3</c:v>
                </c:pt>
                <c:pt idx="361">
                  <c:v>-2.8709844559585496E-3</c:v>
                </c:pt>
                <c:pt idx="362">
                  <c:v>-4.803238341968912E-3</c:v>
                </c:pt>
                <c:pt idx="363">
                  <c:v>5.1751295336787567E-4</c:v>
                </c:pt>
                <c:pt idx="364">
                  <c:v>3.540414507772021E-3</c:v>
                </c:pt>
                <c:pt idx="365">
                  <c:v>-1.0054093264248704E-4</c:v>
                </c:pt>
                <c:pt idx="366">
                  <c:v>-4.1230829015544042E-3</c:v>
                </c:pt>
                <c:pt idx="367">
                  <c:v>-2.5775077720207253E-3</c:v>
                </c:pt>
                <c:pt idx="368">
                  <c:v>1.72229792746114E-3</c:v>
                </c:pt>
                <c:pt idx="369">
                  <c:v>2.4466839378238345E-3</c:v>
                </c:pt>
                <c:pt idx="370">
                  <c:v>-1.2424248704663212E-3</c:v>
                </c:pt>
                <c:pt idx="371">
                  <c:v>-4.2080310880829022E-3</c:v>
                </c:pt>
                <c:pt idx="372">
                  <c:v>-2.5166269430051814E-3</c:v>
                </c:pt>
                <c:pt idx="373">
                  <c:v>1.3810492227979275E-3</c:v>
                </c:pt>
                <c:pt idx="374">
                  <c:v>1.8961994818652848E-3</c:v>
                </c:pt>
                <c:pt idx="375">
                  <c:v>-1.723678756476684E-3</c:v>
                </c:pt>
                <c:pt idx="376">
                  <c:v>-4.1310362694300523E-3</c:v>
                </c:pt>
                <c:pt idx="377">
                  <c:v>-1.6060336787564766E-3</c:v>
                </c:pt>
                <c:pt idx="378">
                  <c:v>2.6681606217616584E-3</c:v>
                </c:pt>
                <c:pt idx="379">
                  <c:v>3.2492746113989635E-3</c:v>
                </c:pt>
                <c:pt idx="380">
                  <c:v>-5.1805181347150257E-4</c:v>
                </c:pt>
                <c:pt idx="381">
                  <c:v>-4.4549222797927463E-3</c:v>
                </c:pt>
                <c:pt idx="382">
                  <c:v>-4.0962694300518132E-3</c:v>
                </c:pt>
                <c:pt idx="383">
                  <c:v>1.465981865284974E-3</c:v>
                </c:pt>
                <c:pt idx="384">
                  <c:v>7.5358549222797932E-3</c:v>
                </c:pt>
                <c:pt idx="385">
                  <c:v>6.8848704663212442E-3</c:v>
                </c:pt>
                <c:pt idx="386">
                  <c:v>-9.8482383419689116E-4</c:v>
                </c:pt>
                <c:pt idx="387">
                  <c:v>-6.7273056994818651E-3</c:v>
                </c:pt>
                <c:pt idx="388">
                  <c:v>-2.7298963730569945E-3</c:v>
                </c:pt>
                <c:pt idx="389">
                  <c:v>5.5870207253886014E-3</c:v>
                </c:pt>
                <c:pt idx="390">
                  <c:v>7.4410362694300519E-3</c:v>
                </c:pt>
                <c:pt idx="391">
                  <c:v>1.8955595854922278E-3</c:v>
                </c:pt>
                <c:pt idx="392">
                  <c:v>-2.5426683937823831E-3</c:v>
                </c:pt>
                <c:pt idx="393">
                  <c:v>-1.6672409326424871E-3</c:v>
                </c:pt>
                <c:pt idx="394">
                  <c:v>2.8770725388601036E-4</c:v>
                </c:pt>
                <c:pt idx="395">
                  <c:v>-1.1601217616580311E-4</c:v>
                </c:pt>
                <c:pt idx="396">
                  <c:v>-7.7438341968911919E-4</c:v>
                </c:pt>
                <c:pt idx="397">
                  <c:v>7.1658549222797921E-5</c:v>
                </c:pt>
                <c:pt idx="398">
                  <c:v>3.2941968911917097E-4</c:v>
                </c:pt>
                <c:pt idx="399">
                  <c:v>-1.4534326424870466E-3</c:v>
                </c:pt>
                <c:pt idx="400">
                  <c:v>-3.1695854922279792E-3</c:v>
                </c:pt>
                <c:pt idx="401">
                  <c:v>-2.5895181347150259E-3</c:v>
                </c:pt>
                <c:pt idx="402">
                  <c:v>3.9160880829015545E-5</c:v>
                </c:pt>
                <c:pt idx="403">
                  <c:v>1.3244533678756477E-4</c:v>
                </c:pt>
                <c:pt idx="404">
                  <c:v>-2.6931606217616582E-3</c:v>
                </c:pt>
                <c:pt idx="405">
                  <c:v>-1.939476683937824E-3</c:v>
                </c:pt>
                <c:pt idx="406">
                  <c:v>2.0735077720207256E-3</c:v>
                </c:pt>
                <c:pt idx="407">
                  <c:v>1.1272150259067357E-3</c:v>
                </c:pt>
                <c:pt idx="408">
                  <c:v>-3.5041968911917096E-3</c:v>
                </c:pt>
                <c:pt idx="409">
                  <c:v>-1.4869948186528499E-3</c:v>
                </c:pt>
                <c:pt idx="410">
                  <c:v>5.5121243523316059E-3</c:v>
                </c:pt>
                <c:pt idx="411">
                  <c:v>5.1024093264248702E-3</c:v>
                </c:pt>
                <c:pt idx="412">
                  <c:v>-2.1447435233160621E-3</c:v>
                </c:pt>
                <c:pt idx="413">
                  <c:v>-3.166502590673575E-3</c:v>
                </c:pt>
                <c:pt idx="414">
                  <c:v>3.1993523316062177E-3</c:v>
                </c:pt>
                <c:pt idx="415">
                  <c:v>5.3252072538860105E-3</c:v>
                </c:pt>
                <c:pt idx="416">
                  <c:v>8.7805958549222799E-4</c:v>
                </c:pt>
                <c:pt idx="417">
                  <c:v>-1.4815284974093264E-3</c:v>
                </c:pt>
                <c:pt idx="418">
                  <c:v>2.7135751295336789E-4</c:v>
                </c:pt>
                <c:pt idx="419">
                  <c:v>5.1517098445595861E-4</c:v>
                </c:pt>
                <c:pt idx="420">
                  <c:v>-1.0269844559585492E-3</c:v>
                </c:pt>
                <c:pt idx="421">
                  <c:v>-5.1890155440414509E-4</c:v>
                </c:pt>
                <c:pt idx="422">
                  <c:v>5.0869430051813476E-4</c:v>
                </c:pt>
                <c:pt idx="423">
                  <c:v>-1.2799248704663212E-3</c:v>
                </c:pt>
                <c:pt idx="424">
                  <c:v>-3.3328238341968912E-3</c:v>
                </c:pt>
                <c:pt idx="425">
                  <c:v>-2.2770725388601035E-3</c:v>
                </c:pt>
                <c:pt idx="426">
                  <c:v>8.5159844559585488E-4</c:v>
                </c:pt>
                <c:pt idx="427">
                  <c:v>2.4281062176165803E-3</c:v>
                </c:pt>
                <c:pt idx="428">
                  <c:v>8.3896373056994826E-4</c:v>
                </c:pt>
                <c:pt idx="429">
                  <c:v>-1.4779015544041452E-3</c:v>
                </c:pt>
                <c:pt idx="430">
                  <c:v>-1.6350906735751293E-3</c:v>
                </c:pt>
              </c:numCache>
            </c:numRef>
          </c:yVal>
          <c:smooth val="1"/>
          <c:extLst>
            <c:ext xmlns:c16="http://schemas.microsoft.com/office/drawing/2014/chart" uri="{C3380CC4-5D6E-409C-BE32-E72D297353CC}">
              <c16:uniqueId val="{00000001-4552-4BD4-8397-1286A0554A16}"/>
            </c:ext>
          </c:extLst>
        </c:ser>
        <c:dLbls>
          <c:showLegendKey val="0"/>
          <c:showVal val="0"/>
          <c:showCatName val="0"/>
          <c:showSerName val="0"/>
          <c:showPercent val="0"/>
          <c:showBubbleSize val="0"/>
        </c:dLbls>
        <c:axId val="392825472"/>
        <c:axId val="392831744"/>
      </c:scatterChart>
      <c:valAx>
        <c:axId val="392825472"/>
        <c:scaling>
          <c:orientation val="minMax"/>
          <c:max val="35"/>
          <c:min val="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2831744"/>
        <c:crossesAt val="-0.8"/>
        <c:crossBetween val="midCat"/>
      </c:valAx>
      <c:valAx>
        <c:axId val="392831744"/>
        <c:scaling>
          <c:orientation val="minMax"/>
        </c:scaling>
        <c:delete val="0"/>
        <c:axPos val="l"/>
        <c:majorGridlines/>
        <c:title>
          <c:tx>
            <c:rich>
              <a:bodyPr rot="-5400000" vert="horz"/>
              <a:lstStyle/>
              <a:p>
                <a:pPr>
                  <a:defRPr/>
                </a:pPr>
                <a:r>
                  <a:rPr lang="en-US"/>
                  <a:t>Vehicle</a:t>
                </a:r>
                <a:r>
                  <a:rPr lang="en-US" baseline="0"/>
                  <a:t> </a:t>
                </a:r>
                <a:r>
                  <a:rPr lang="en-US"/>
                  <a:t>Acceleration (g)</a:t>
                </a:r>
              </a:p>
            </c:rich>
          </c:tx>
          <c:overlay val="0"/>
        </c:title>
        <c:numFmt formatCode="General" sourceLinked="1"/>
        <c:majorTickMark val="out"/>
        <c:minorTickMark val="none"/>
        <c:tickLblPos val="nextTo"/>
        <c:crossAx val="392825472"/>
        <c:crosses val="autoZero"/>
        <c:crossBetween val="midCat"/>
      </c:valAx>
    </c:plotArea>
    <c:legend>
      <c:legendPos val="b"/>
      <c:layout>
        <c:manualLayout>
          <c:xMode val="edge"/>
          <c:yMode val="edge"/>
          <c:x val="0.2157347258675999"/>
          <c:y val="0.90702354913969085"/>
          <c:w val="0.56853054826480021"/>
          <c:h val="8.3717191601049873E-2"/>
        </c:manualLayout>
      </c:layout>
      <c:overlay val="0"/>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1"/>
          <c:order val="0"/>
          <c:tx>
            <c:v>Experimental (Run-14)</c:v>
          </c:tx>
          <c:spPr>
            <a:ln w="12700">
              <a:solidFill>
                <a:schemeClr val="accent2">
                  <a:shade val="95000"/>
                  <a:satMod val="105000"/>
                </a:schemeClr>
              </a:solidFill>
              <a:prstDash val="solid"/>
            </a:ln>
          </c:spPr>
          <c:marker>
            <c:symbol val="none"/>
          </c:marker>
          <c:xVal>
            <c:numRef>
              <c:f>experiment!$A$8:$A$67036</c:f>
              <c:numCache>
                <c:formatCode>General</c:formatCode>
                <c:ptCount val="67029"/>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pt idx="57956">
                  <c:v>35.082324455201828</c:v>
                </c:pt>
                <c:pt idx="57957">
                  <c:v>35.082929782078338</c:v>
                </c:pt>
                <c:pt idx="57958">
                  <c:v>35.083535108954848</c:v>
                </c:pt>
                <c:pt idx="57959">
                  <c:v>35.084140435831358</c:v>
                </c:pt>
                <c:pt idx="57960">
                  <c:v>35.084745762707868</c:v>
                </c:pt>
                <c:pt idx="57961">
                  <c:v>35.085351089584378</c:v>
                </c:pt>
                <c:pt idx="57962">
                  <c:v>35.085956416460888</c:v>
                </c:pt>
                <c:pt idx="57963">
                  <c:v>35.086561743337398</c:v>
                </c:pt>
                <c:pt idx="57964">
                  <c:v>35.087167070213908</c:v>
                </c:pt>
                <c:pt idx="57965">
                  <c:v>35.087772397090419</c:v>
                </c:pt>
                <c:pt idx="57966">
                  <c:v>35.088377723966929</c:v>
                </c:pt>
                <c:pt idx="57967">
                  <c:v>35.088983050843439</c:v>
                </c:pt>
                <c:pt idx="57968">
                  <c:v>35.089588377719949</c:v>
                </c:pt>
                <c:pt idx="57969">
                  <c:v>35.090193704596459</c:v>
                </c:pt>
                <c:pt idx="57970">
                  <c:v>35.090799031472969</c:v>
                </c:pt>
                <c:pt idx="57971">
                  <c:v>35.091404358349479</c:v>
                </c:pt>
                <c:pt idx="57972">
                  <c:v>35.092009685225989</c:v>
                </c:pt>
                <c:pt idx="57973">
                  <c:v>35.092615012102499</c:v>
                </c:pt>
                <c:pt idx="57974">
                  <c:v>35.093220338979009</c:v>
                </c:pt>
                <c:pt idx="57975">
                  <c:v>35.093825665855519</c:v>
                </c:pt>
                <c:pt idx="57976">
                  <c:v>35.094430992732029</c:v>
                </c:pt>
                <c:pt idx="57977">
                  <c:v>35.095036319608539</c:v>
                </c:pt>
                <c:pt idx="57978">
                  <c:v>35.095641646485049</c:v>
                </c:pt>
                <c:pt idx="57979">
                  <c:v>35.096246973361559</c:v>
                </c:pt>
                <c:pt idx="57980">
                  <c:v>35.096852300238069</c:v>
                </c:pt>
                <c:pt idx="57981">
                  <c:v>35.097457627114579</c:v>
                </c:pt>
                <c:pt idx="57982">
                  <c:v>35.098062953991089</c:v>
                </c:pt>
                <c:pt idx="57983">
                  <c:v>35.098668280867599</c:v>
                </c:pt>
                <c:pt idx="57984">
                  <c:v>35.099273607744109</c:v>
                </c:pt>
                <c:pt idx="57985">
                  <c:v>35.099878934620619</c:v>
                </c:pt>
                <c:pt idx="57986">
                  <c:v>35.10048426149713</c:v>
                </c:pt>
                <c:pt idx="57987">
                  <c:v>35.10108958837364</c:v>
                </c:pt>
                <c:pt idx="57988">
                  <c:v>35.10169491525015</c:v>
                </c:pt>
                <c:pt idx="57989">
                  <c:v>35.10230024212666</c:v>
                </c:pt>
                <c:pt idx="57990">
                  <c:v>35.10290556900317</c:v>
                </c:pt>
                <c:pt idx="57991">
                  <c:v>35.10351089587968</c:v>
                </c:pt>
                <c:pt idx="57992">
                  <c:v>35.10411622275619</c:v>
                </c:pt>
                <c:pt idx="57993">
                  <c:v>35.1047215496327</c:v>
                </c:pt>
                <c:pt idx="57994">
                  <c:v>35.10532687650921</c:v>
                </c:pt>
                <c:pt idx="57995">
                  <c:v>35.10593220338572</c:v>
                </c:pt>
                <c:pt idx="57996">
                  <c:v>35.10653753026223</c:v>
                </c:pt>
                <c:pt idx="57997">
                  <c:v>35.10714285713874</c:v>
                </c:pt>
                <c:pt idx="57998">
                  <c:v>35.10774818401525</c:v>
                </c:pt>
                <c:pt idx="57999">
                  <c:v>35.10835351089176</c:v>
                </c:pt>
                <c:pt idx="58000">
                  <c:v>35.10895883776827</c:v>
                </c:pt>
                <c:pt idx="58001">
                  <c:v>35.10956416464478</c:v>
                </c:pt>
                <c:pt idx="58002">
                  <c:v>35.11016949152129</c:v>
                </c:pt>
                <c:pt idx="58003">
                  <c:v>35.1107748183978</c:v>
                </c:pt>
                <c:pt idx="58004">
                  <c:v>35.11138014527431</c:v>
                </c:pt>
                <c:pt idx="58005">
                  <c:v>35.11198547215082</c:v>
                </c:pt>
                <c:pt idx="58006">
                  <c:v>35.11259079902733</c:v>
                </c:pt>
                <c:pt idx="58007">
                  <c:v>35.113196125903841</c:v>
                </c:pt>
                <c:pt idx="58008">
                  <c:v>35.113801452780351</c:v>
                </c:pt>
                <c:pt idx="58009">
                  <c:v>35.114406779656861</c:v>
                </c:pt>
                <c:pt idx="58010">
                  <c:v>35.115012106533371</c:v>
                </c:pt>
                <c:pt idx="58011">
                  <c:v>35.115617433409881</c:v>
                </c:pt>
                <c:pt idx="58012">
                  <c:v>35.116222760286391</c:v>
                </c:pt>
                <c:pt idx="58013">
                  <c:v>35.116828087162901</c:v>
                </c:pt>
                <c:pt idx="58014">
                  <c:v>35.117433414039411</c:v>
                </c:pt>
                <c:pt idx="58015">
                  <c:v>35.118038740915921</c:v>
                </c:pt>
                <c:pt idx="58016">
                  <c:v>35.118644067792431</c:v>
                </c:pt>
                <c:pt idx="58017">
                  <c:v>35.119249394668941</c:v>
                </c:pt>
                <c:pt idx="58018">
                  <c:v>35.119854721545451</c:v>
                </c:pt>
                <c:pt idx="58019">
                  <c:v>35.120460048421961</c:v>
                </c:pt>
                <c:pt idx="58020">
                  <c:v>35.121065375298471</c:v>
                </c:pt>
                <c:pt idx="58021">
                  <c:v>35.121670702174981</c:v>
                </c:pt>
                <c:pt idx="58022">
                  <c:v>35.122276029051491</c:v>
                </c:pt>
                <c:pt idx="58023">
                  <c:v>35.122881355928001</c:v>
                </c:pt>
                <c:pt idx="58024">
                  <c:v>35.123486682804511</c:v>
                </c:pt>
                <c:pt idx="58025">
                  <c:v>35.124092009681021</c:v>
                </c:pt>
                <c:pt idx="58026">
                  <c:v>35.124697336557531</c:v>
                </c:pt>
                <c:pt idx="58027">
                  <c:v>35.125302663434042</c:v>
                </c:pt>
                <c:pt idx="58028">
                  <c:v>35.125907990310552</c:v>
                </c:pt>
                <c:pt idx="58029">
                  <c:v>35.126513317187062</c:v>
                </c:pt>
                <c:pt idx="58030">
                  <c:v>35.127118644063572</c:v>
                </c:pt>
                <c:pt idx="58031">
                  <c:v>35.127723970940082</c:v>
                </c:pt>
                <c:pt idx="58032">
                  <c:v>35.128329297816592</c:v>
                </c:pt>
                <c:pt idx="58033">
                  <c:v>35.128934624693102</c:v>
                </c:pt>
                <c:pt idx="58034">
                  <c:v>35.129539951569612</c:v>
                </c:pt>
                <c:pt idx="58035">
                  <c:v>35.130145278446122</c:v>
                </c:pt>
                <c:pt idx="58036">
                  <c:v>35.130750605322632</c:v>
                </c:pt>
                <c:pt idx="58037">
                  <c:v>35.131355932199142</c:v>
                </c:pt>
                <c:pt idx="58038">
                  <c:v>35.131961259075652</c:v>
                </c:pt>
                <c:pt idx="58039">
                  <c:v>35.132566585952162</c:v>
                </c:pt>
                <c:pt idx="58040">
                  <c:v>35.133171912828672</c:v>
                </c:pt>
                <c:pt idx="58041">
                  <c:v>35.133777239705182</c:v>
                </c:pt>
                <c:pt idx="58042">
                  <c:v>35.134382566581692</c:v>
                </c:pt>
                <c:pt idx="58043">
                  <c:v>35.134987893458202</c:v>
                </c:pt>
                <c:pt idx="58044">
                  <c:v>35.135593220334712</c:v>
                </c:pt>
                <c:pt idx="58045">
                  <c:v>35.136198547211222</c:v>
                </c:pt>
                <c:pt idx="58046">
                  <c:v>35.136803874087732</c:v>
                </c:pt>
                <c:pt idx="58047">
                  <c:v>35.137409200964242</c:v>
                </c:pt>
                <c:pt idx="58048">
                  <c:v>35.138014527840753</c:v>
                </c:pt>
                <c:pt idx="58049">
                  <c:v>35.138619854717263</c:v>
                </c:pt>
                <c:pt idx="58050">
                  <c:v>35.139225181593773</c:v>
                </c:pt>
                <c:pt idx="58051">
                  <c:v>35.139830508470283</c:v>
                </c:pt>
                <c:pt idx="58052">
                  <c:v>35.140435835346793</c:v>
                </c:pt>
                <c:pt idx="58053">
                  <c:v>35.141041162223303</c:v>
                </c:pt>
                <c:pt idx="58054">
                  <c:v>35.141646489099813</c:v>
                </c:pt>
                <c:pt idx="58055">
                  <c:v>35.142251815976323</c:v>
                </c:pt>
                <c:pt idx="58056">
                  <c:v>35.142857142852833</c:v>
                </c:pt>
                <c:pt idx="58057">
                  <c:v>35.143462469729343</c:v>
                </c:pt>
                <c:pt idx="58058">
                  <c:v>35.144067796605853</c:v>
                </c:pt>
                <c:pt idx="58059">
                  <c:v>35.144673123482363</c:v>
                </c:pt>
                <c:pt idx="58060">
                  <c:v>35.145278450358873</c:v>
                </c:pt>
                <c:pt idx="58061">
                  <c:v>35.145883777235383</c:v>
                </c:pt>
                <c:pt idx="58062">
                  <c:v>35.146489104111893</c:v>
                </c:pt>
                <c:pt idx="58063">
                  <c:v>35.147094430988403</c:v>
                </c:pt>
                <c:pt idx="58064">
                  <c:v>35.147699757864913</c:v>
                </c:pt>
                <c:pt idx="58065">
                  <c:v>35.148305084741423</c:v>
                </c:pt>
                <c:pt idx="58066">
                  <c:v>35.148910411617933</c:v>
                </c:pt>
                <c:pt idx="58067">
                  <c:v>35.149515738494443</c:v>
                </c:pt>
                <c:pt idx="58068">
                  <c:v>35.150121065370953</c:v>
                </c:pt>
                <c:pt idx="58069">
                  <c:v>35.150726392247464</c:v>
                </c:pt>
                <c:pt idx="58070">
                  <c:v>35.151331719123974</c:v>
                </c:pt>
                <c:pt idx="58071">
                  <c:v>35.151937046000484</c:v>
                </c:pt>
                <c:pt idx="58072">
                  <c:v>35.152542372876994</c:v>
                </c:pt>
                <c:pt idx="58073">
                  <c:v>35.153147699753504</c:v>
                </c:pt>
                <c:pt idx="58074">
                  <c:v>35.153753026630014</c:v>
                </c:pt>
                <c:pt idx="58075">
                  <c:v>35.154358353506524</c:v>
                </c:pt>
                <c:pt idx="58076">
                  <c:v>35.154963680383034</c:v>
                </c:pt>
                <c:pt idx="58077">
                  <c:v>35.155569007259544</c:v>
                </c:pt>
                <c:pt idx="58078">
                  <c:v>35.156174334136054</c:v>
                </c:pt>
                <c:pt idx="58079">
                  <c:v>35.156779661012564</c:v>
                </c:pt>
                <c:pt idx="58080">
                  <c:v>35.157384987889074</c:v>
                </c:pt>
                <c:pt idx="58081">
                  <c:v>35.157990314765584</c:v>
                </c:pt>
                <c:pt idx="58082">
                  <c:v>35.158595641642094</c:v>
                </c:pt>
                <c:pt idx="58083">
                  <c:v>35.159200968518604</c:v>
                </c:pt>
                <c:pt idx="58084">
                  <c:v>35.159806295395114</c:v>
                </c:pt>
                <c:pt idx="58085">
                  <c:v>35.160411622271624</c:v>
                </c:pt>
                <c:pt idx="58086">
                  <c:v>35.161016949148134</c:v>
                </c:pt>
                <c:pt idx="58087">
                  <c:v>35.161622276024644</c:v>
                </c:pt>
                <c:pt idx="58088">
                  <c:v>35.162227602901154</c:v>
                </c:pt>
                <c:pt idx="58089">
                  <c:v>35.162832929777665</c:v>
                </c:pt>
                <c:pt idx="58090">
                  <c:v>35.163438256654175</c:v>
                </c:pt>
                <c:pt idx="58091">
                  <c:v>35.164043583530685</c:v>
                </c:pt>
                <c:pt idx="58092">
                  <c:v>35.164648910407195</c:v>
                </c:pt>
                <c:pt idx="58093">
                  <c:v>35.165254237283705</c:v>
                </c:pt>
                <c:pt idx="58094">
                  <c:v>35.165859564160215</c:v>
                </c:pt>
                <c:pt idx="58095">
                  <c:v>35.166464891036725</c:v>
                </c:pt>
                <c:pt idx="58096">
                  <c:v>35.167070217913235</c:v>
                </c:pt>
                <c:pt idx="58097">
                  <c:v>35.167675544789745</c:v>
                </c:pt>
                <c:pt idx="58098">
                  <c:v>35.168280871666255</c:v>
                </c:pt>
                <c:pt idx="58099">
                  <c:v>35.168886198542765</c:v>
                </c:pt>
                <c:pt idx="58100">
                  <c:v>35.169491525419275</c:v>
                </c:pt>
                <c:pt idx="58101">
                  <c:v>35.170096852295785</c:v>
                </c:pt>
                <c:pt idx="58102">
                  <c:v>35.170702179172295</c:v>
                </c:pt>
                <c:pt idx="58103">
                  <c:v>35.171307506048805</c:v>
                </c:pt>
                <c:pt idx="58104">
                  <c:v>35.171912832925315</c:v>
                </c:pt>
                <c:pt idx="58105">
                  <c:v>35.172518159801825</c:v>
                </c:pt>
                <c:pt idx="58106">
                  <c:v>35.173123486678335</c:v>
                </c:pt>
                <c:pt idx="58107">
                  <c:v>35.173728813554845</c:v>
                </c:pt>
                <c:pt idx="58108">
                  <c:v>35.174334140431355</c:v>
                </c:pt>
                <c:pt idx="58109">
                  <c:v>35.174939467307865</c:v>
                </c:pt>
                <c:pt idx="58110">
                  <c:v>35.175544794184376</c:v>
                </c:pt>
                <c:pt idx="58111">
                  <c:v>35.176150121060886</c:v>
                </c:pt>
                <c:pt idx="58112">
                  <c:v>35.176755447937396</c:v>
                </c:pt>
                <c:pt idx="58113">
                  <c:v>35.177360774813906</c:v>
                </c:pt>
                <c:pt idx="58114">
                  <c:v>35.177966101690416</c:v>
                </c:pt>
                <c:pt idx="58115">
                  <c:v>35.178571428566926</c:v>
                </c:pt>
                <c:pt idx="58116">
                  <c:v>35.179176755443436</c:v>
                </c:pt>
                <c:pt idx="58117">
                  <c:v>35.179782082319946</c:v>
                </c:pt>
                <c:pt idx="58118">
                  <c:v>35.180387409196456</c:v>
                </c:pt>
                <c:pt idx="58119">
                  <c:v>35.180992736072966</c:v>
                </c:pt>
                <c:pt idx="58120">
                  <c:v>35.181598062949476</c:v>
                </c:pt>
                <c:pt idx="58121">
                  <c:v>35.182203389825986</c:v>
                </c:pt>
                <c:pt idx="58122">
                  <c:v>35.182808716702496</c:v>
                </c:pt>
                <c:pt idx="58123">
                  <c:v>35.183414043579006</c:v>
                </c:pt>
                <c:pt idx="58124">
                  <c:v>35.184019370455516</c:v>
                </c:pt>
                <c:pt idx="58125">
                  <c:v>35.184624697332026</c:v>
                </c:pt>
                <c:pt idx="58126">
                  <c:v>35.185230024208536</c:v>
                </c:pt>
                <c:pt idx="58127">
                  <c:v>35.185835351085046</c:v>
                </c:pt>
                <c:pt idx="58128">
                  <c:v>35.186440677961556</c:v>
                </c:pt>
                <c:pt idx="58129">
                  <c:v>35.187046004838066</c:v>
                </c:pt>
                <c:pt idx="58130">
                  <c:v>35.187651331714576</c:v>
                </c:pt>
                <c:pt idx="58131">
                  <c:v>35.188256658591087</c:v>
                </c:pt>
                <c:pt idx="58132">
                  <c:v>35.188861985467597</c:v>
                </c:pt>
                <c:pt idx="58133">
                  <c:v>35.189467312344107</c:v>
                </c:pt>
                <c:pt idx="58134">
                  <c:v>35.190072639220617</c:v>
                </c:pt>
                <c:pt idx="58135">
                  <c:v>35.190677966097127</c:v>
                </c:pt>
                <c:pt idx="58136">
                  <c:v>35.191283292973637</c:v>
                </c:pt>
                <c:pt idx="58137">
                  <c:v>35.191888619850147</c:v>
                </c:pt>
                <c:pt idx="58138">
                  <c:v>35.192493946726657</c:v>
                </c:pt>
                <c:pt idx="58139">
                  <c:v>35.193099273603167</c:v>
                </c:pt>
                <c:pt idx="58140">
                  <c:v>35.193704600479677</c:v>
                </c:pt>
                <c:pt idx="58141">
                  <c:v>35.194309927356187</c:v>
                </c:pt>
                <c:pt idx="58142">
                  <c:v>35.194915254232697</c:v>
                </c:pt>
                <c:pt idx="58143">
                  <c:v>35.195520581109207</c:v>
                </c:pt>
                <c:pt idx="58144">
                  <c:v>35.196125907985717</c:v>
                </c:pt>
                <c:pt idx="58145">
                  <c:v>35.196731234862227</c:v>
                </c:pt>
                <c:pt idx="58146">
                  <c:v>35.197336561738737</c:v>
                </c:pt>
                <c:pt idx="58147">
                  <c:v>35.197941888615247</c:v>
                </c:pt>
                <c:pt idx="58148">
                  <c:v>35.198547215491757</c:v>
                </c:pt>
                <c:pt idx="58149">
                  <c:v>35.199152542368267</c:v>
                </c:pt>
                <c:pt idx="58150">
                  <c:v>35.199757869244777</c:v>
                </c:pt>
                <c:pt idx="58151">
                  <c:v>35.200363196121288</c:v>
                </c:pt>
                <c:pt idx="58152">
                  <c:v>35.200968522997798</c:v>
                </c:pt>
                <c:pt idx="58153">
                  <c:v>35.201573849874308</c:v>
                </c:pt>
                <c:pt idx="58154">
                  <c:v>35.202179176750818</c:v>
                </c:pt>
                <c:pt idx="58155">
                  <c:v>35.202784503627328</c:v>
                </c:pt>
                <c:pt idx="58156">
                  <c:v>35.203389830503838</c:v>
                </c:pt>
                <c:pt idx="58157">
                  <c:v>35.203995157380348</c:v>
                </c:pt>
                <c:pt idx="58158">
                  <c:v>35.204600484256858</c:v>
                </c:pt>
                <c:pt idx="58159">
                  <c:v>35.205205811133368</c:v>
                </c:pt>
                <c:pt idx="58160">
                  <c:v>35.205811138009878</c:v>
                </c:pt>
                <c:pt idx="58161">
                  <c:v>35.206416464886388</c:v>
                </c:pt>
                <c:pt idx="58162">
                  <c:v>35.207021791762898</c:v>
                </c:pt>
                <c:pt idx="58163">
                  <c:v>35.207627118639408</c:v>
                </c:pt>
                <c:pt idx="58164">
                  <c:v>35.208232445515918</c:v>
                </c:pt>
                <c:pt idx="58165">
                  <c:v>35.208837772392428</c:v>
                </c:pt>
                <c:pt idx="58166">
                  <c:v>35.209443099268938</c:v>
                </c:pt>
                <c:pt idx="58167">
                  <c:v>35.210048426145448</c:v>
                </c:pt>
                <c:pt idx="58168">
                  <c:v>35.210653753021958</c:v>
                </c:pt>
                <c:pt idx="58169">
                  <c:v>35.211259079898468</c:v>
                </c:pt>
                <c:pt idx="58170">
                  <c:v>35.211864406774978</c:v>
                </c:pt>
                <c:pt idx="58171">
                  <c:v>35.212469733651488</c:v>
                </c:pt>
                <c:pt idx="58172">
                  <c:v>35.213075060527999</c:v>
                </c:pt>
                <c:pt idx="58173">
                  <c:v>35.213680387404509</c:v>
                </c:pt>
                <c:pt idx="58174">
                  <c:v>35.214285714281019</c:v>
                </c:pt>
                <c:pt idx="58175">
                  <c:v>35.214891041157529</c:v>
                </c:pt>
                <c:pt idx="58176">
                  <c:v>35.215496368034039</c:v>
                </c:pt>
                <c:pt idx="58177">
                  <c:v>35.216101694910549</c:v>
                </c:pt>
                <c:pt idx="58178">
                  <c:v>35.216707021787059</c:v>
                </c:pt>
                <c:pt idx="58179">
                  <c:v>35.217312348663569</c:v>
                </c:pt>
                <c:pt idx="58180">
                  <c:v>35.217917675540079</c:v>
                </c:pt>
                <c:pt idx="58181">
                  <c:v>35.218523002416589</c:v>
                </c:pt>
                <c:pt idx="58182">
                  <c:v>35.219128329293099</c:v>
                </c:pt>
                <c:pt idx="58183">
                  <c:v>35.219733656169609</c:v>
                </c:pt>
                <c:pt idx="58184">
                  <c:v>35.220338983046119</c:v>
                </c:pt>
                <c:pt idx="58185">
                  <c:v>35.220944309922629</c:v>
                </c:pt>
                <c:pt idx="58186">
                  <c:v>35.221549636799139</c:v>
                </c:pt>
                <c:pt idx="58187">
                  <c:v>35.222154963675649</c:v>
                </c:pt>
                <c:pt idx="58188">
                  <c:v>35.222760290552159</c:v>
                </c:pt>
                <c:pt idx="58189">
                  <c:v>35.223365617428669</c:v>
                </c:pt>
                <c:pt idx="58190">
                  <c:v>35.223970944305179</c:v>
                </c:pt>
                <c:pt idx="58191">
                  <c:v>35.224576271181689</c:v>
                </c:pt>
                <c:pt idx="58192">
                  <c:v>35.225181598058199</c:v>
                </c:pt>
                <c:pt idx="58193">
                  <c:v>35.22578692493471</c:v>
                </c:pt>
                <c:pt idx="58194">
                  <c:v>35.22639225181122</c:v>
                </c:pt>
                <c:pt idx="58195">
                  <c:v>35.22699757868773</c:v>
                </c:pt>
                <c:pt idx="58196">
                  <c:v>35.22760290556424</c:v>
                </c:pt>
                <c:pt idx="58197">
                  <c:v>35.22820823244075</c:v>
                </c:pt>
                <c:pt idx="58198">
                  <c:v>35.22881355931726</c:v>
                </c:pt>
                <c:pt idx="58199">
                  <c:v>35.22941888619377</c:v>
                </c:pt>
                <c:pt idx="58200">
                  <c:v>35.23002421307028</c:v>
                </c:pt>
                <c:pt idx="58201">
                  <c:v>35.23062953994679</c:v>
                </c:pt>
                <c:pt idx="58202">
                  <c:v>35.2312348668233</c:v>
                </c:pt>
                <c:pt idx="58203">
                  <c:v>35.23184019369981</c:v>
                </c:pt>
                <c:pt idx="58204">
                  <c:v>35.23244552057632</c:v>
                </c:pt>
                <c:pt idx="58205">
                  <c:v>35.23305084745283</c:v>
                </c:pt>
                <c:pt idx="58206">
                  <c:v>35.23365617432934</c:v>
                </c:pt>
                <c:pt idx="58207">
                  <c:v>35.23426150120585</c:v>
                </c:pt>
                <c:pt idx="58208">
                  <c:v>35.23486682808236</c:v>
                </c:pt>
                <c:pt idx="58209">
                  <c:v>35.23547215495887</c:v>
                </c:pt>
                <c:pt idx="58210">
                  <c:v>35.23607748183538</c:v>
                </c:pt>
                <c:pt idx="58211">
                  <c:v>35.23668280871189</c:v>
                </c:pt>
                <c:pt idx="58212">
                  <c:v>35.2372881355884</c:v>
                </c:pt>
                <c:pt idx="58213">
                  <c:v>35.23789346246491</c:v>
                </c:pt>
                <c:pt idx="58214">
                  <c:v>35.238498789341421</c:v>
                </c:pt>
                <c:pt idx="58215">
                  <c:v>35.239104116217931</c:v>
                </c:pt>
                <c:pt idx="58216">
                  <c:v>35.239709443094441</c:v>
                </c:pt>
                <c:pt idx="58217">
                  <c:v>35.240314769970951</c:v>
                </c:pt>
                <c:pt idx="58218">
                  <c:v>35.240920096847461</c:v>
                </c:pt>
                <c:pt idx="58219">
                  <c:v>35.241525423723971</c:v>
                </c:pt>
                <c:pt idx="58220">
                  <c:v>35.242130750600481</c:v>
                </c:pt>
                <c:pt idx="58221">
                  <c:v>35.242736077476991</c:v>
                </c:pt>
                <c:pt idx="58222">
                  <c:v>35.243341404353501</c:v>
                </c:pt>
                <c:pt idx="58223">
                  <c:v>35.243946731230011</c:v>
                </c:pt>
                <c:pt idx="58224">
                  <c:v>35.244552058106521</c:v>
                </c:pt>
                <c:pt idx="58225">
                  <c:v>35.245157384983031</c:v>
                </c:pt>
                <c:pt idx="58226">
                  <c:v>35.245762711859541</c:v>
                </c:pt>
                <c:pt idx="58227">
                  <c:v>35.246368038736051</c:v>
                </c:pt>
                <c:pt idx="58228">
                  <c:v>35.246973365612561</c:v>
                </c:pt>
                <c:pt idx="58229">
                  <c:v>35.247578692489071</c:v>
                </c:pt>
                <c:pt idx="58230">
                  <c:v>35.248184019365581</c:v>
                </c:pt>
                <c:pt idx="58231">
                  <c:v>35.248789346242091</c:v>
                </c:pt>
                <c:pt idx="58232">
                  <c:v>35.249394673118601</c:v>
                </c:pt>
                <c:pt idx="58233">
                  <c:v>35.249999999995111</c:v>
                </c:pt>
                <c:pt idx="58234">
                  <c:v>35.250605326871622</c:v>
                </c:pt>
                <c:pt idx="58235">
                  <c:v>35.251210653748132</c:v>
                </c:pt>
                <c:pt idx="58236">
                  <c:v>35.251815980624642</c:v>
                </c:pt>
                <c:pt idx="58237">
                  <c:v>35.252421307501152</c:v>
                </c:pt>
                <c:pt idx="58238">
                  <c:v>35.253026634377662</c:v>
                </c:pt>
                <c:pt idx="58239">
                  <c:v>35.253631961254172</c:v>
                </c:pt>
                <c:pt idx="58240">
                  <c:v>35.254237288130682</c:v>
                </c:pt>
                <c:pt idx="58241">
                  <c:v>35.254842615007192</c:v>
                </c:pt>
                <c:pt idx="58242">
                  <c:v>35.255447941883702</c:v>
                </c:pt>
                <c:pt idx="58243">
                  <c:v>35.256053268760212</c:v>
                </c:pt>
                <c:pt idx="58244">
                  <c:v>35.256658595636722</c:v>
                </c:pt>
                <c:pt idx="58245">
                  <c:v>35.257263922513232</c:v>
                </c:pt>
                <c:pt idx="58246">
                  <c:v>35.257869249389742</c:v>
                </c:pt>
                <c:pt idx="58247">
                  <c:v>35.258474576266252</c:v>
                </c:pt>
                <c:pt idx="58248">
                  <c:v>35.259079903142762</c:v>
                </c:pt>
                <c:pt idx="58249">
                  <c:v>35.259685230019272</c:v>
                </c:pt>
                <c:pt idx="58250">
                  <c:v>35.260290556895782</c:v>
                </c:pt>
                <c:pt idx="58251">
                  <c:v>35.260895883772292</c:v>
                </c:pt>
                <c:pt idx="58252">
                  <c:v>35.261501210648802</c:v>
                </c:pt>
                <c:pt idx="58253">
                  <c:v>35.262106537525312</c:v>
                </c:pt>
                <c:pt idx="58254">
                  <c:v>35.262711864401822</c:v>
                </c:pt>
                <c:pt idx="58255">
                  <c:v>35.263317191278333</c:v>
                </c:pt>
                <c:pt idx="58256">
                  <c:v>35.263922518154843</c:v>
                </c:pt>
                <c:pt idx="58257">
                  <c:v>35.264527845031353</c:v>
                </c:pt>
                <c:pt idx="58258">
                  <c:v>35.265133171907863</c:v>
                </c:pt>
                <c:pt idx="58259">
                  <c:v>35.265738498784373</c:v>
                </c:pt>
                <c:pt idx="58260">
                  <c:v>35.266343825660883</c:v>
                </c:pt>
                <c:pt idx="58261">
                  <c:v>35.266949152537393</c:v>
                </c:pt>
                <c:pt idx="58262">
                  <c:v>35.267554479413903</c:v>
                </c:pt>
                <c:pt idx="58263">
                  <c:v>35.268159806290413</c:v>
                </c:pt>
                <c:pt idx="58264">
                  <c:v>35.268765133166923</c:v>
                </c:pt>
                <c:pt idx="58265">
                  <c:v>35.269370460043433</c:v>
                </c:pt>
                <c:pt idx="58266">
                  <c:v>35.269975786919943</c:v>
                </c:pt>
                <c:pt idx="58267">
                  <c:v>35.270581113796453</c:v>
                </c:pt>
                <c:pt idx="58268">
                  <c:v>35.271186440672963</c:v>
                </c:pt>
                <c:pt idx="58269">
                  <c:v>35.271791767549473</c:v>
                </c:pt>
                <c:pt idx="58270">
                  <c:v>35.272397094425983</c:v>
                </c:pt>
                <c:pt idx="58271">
                  <c:v>35.273002421302493</c:v>
                </c:pt>
                <c:pt idx="58272">
                  <c:v>35.273607748179003</c:v>
                </c:pt>
                <c:pt idx="58273">
                  <c:v>35.274213075055513</c:v>
                </c:pt>
                <c:pt idx="58274">
                  <c:v>35.274818401932023</c:v>
                </c:pt>
                <c:pt idx="58275">
                  <c:v>35.275423728808533</c:v>
                </c:pt>
                <c:pt idx="58276">
                  <c:v>35.276029055685044</c:v>
                </c:pt>
                <c:pt idx="58277">
                  <c:v>35.276634382561554</c:v>
                </c:pt>
                <c:pt idx="58278">
                  <c:v>35.277239709438064</c:v>
                </c:pt>
                <c:pt idx="58279">
                  <c:v>35.277845036314574</c:v>
                </c:pt>
                <c:pt idx="58280">
                  <c:v>35.278450363191084</c:v>
                </c:pt>
                <c:pt idx="58281">
                  <c:v>35.279055690067594</c:v>
                </c:pt>
                <c:pt idx="58282">
                  <c:v>35.279661016944104</c:v>
                </c:pt>
                <c:pt idx="58283">
                  <c:v>35.280266343820614</c:v>
                </c:pt>
                <c:pt idx="58284">
                  <c:v>35.280871670697124</c:v>
                </c:pt>
                <c:pt idx="58285">
                  <c:v>35.281476997573634</c:v>
                </c:pt>
                <c:pt idx="58286">
                  <c:v>35.282082324450144</c:v>
                </c:pt>
                <c:pt idx="58287">
                  <c:v>35.282687651326654</c:v>
                </c:pt>
                <c:pt idx="58288">
                  <c:v>35.283292978203164</c:v>
                </c:pt>
                <c:pt idx="58289">
                  <c:v>35.283898305079674</c:v>
                </c:pt>
                <c:pt idx="58290">
                  <c:v>35.284503631956184</c:v>
                </c:pt>
                <c:pt idx="58291">
                  <c:v>35.285108958832694</c:v>
                </c:pt>
                <c:pt idx="58292">
                  <c:v>35.285714285709204</c:v>
                </c:pt>
                <c:pt idx="58293">
                  <c:v>35.286319612585714</c:v>
                </c:pt>
                <c:pt idx="58294">
                  <c:v>35.286924939462224</c:v>
                </c:pt>
                <c:pt idx="58295">
                  <c:v>35.287530266338734</c:v>
                </c:pt>
                <c:pt idx="58296">
                  <c:v>35.288135593215245</c:v>
                </c:pt>
                <c:pt idx="58297">
                  <c:v>35.288740920091755</c:v>
                </c:pt>
                <c:pt idx="58298">
                  <c:v>35.289346246968265</c:v>
                </c:pt>
                <c:pt idx="58299">
                  <c:v>35.289951573844775</c:v>
                </c:pt>
                <c:pt idx="58300">
                  <c:v>35.290556900721285</c:v>
                </c:pt>
                <c:pt idx="58301">
                  <c:v>35.291162227597795</c:v>
                </c:pt>
                <c:pt idx="58302">
                  <c:v>35.291767554474305</c:v>
                </c:pt>
                <c:pt idx="58303">
                  <c:v>35.292372881350815</c:v>
                </c:pt>
                <c:pt idx="58304">
                  <c:v>35.292978208227325</c:v>
                </c:pt>
                <c:pt idx="58305">
                  <c:v>35.293583535103835</c:v>
                </c:pt>
                <c:pt idx="58306">
                  <c:v>35.294188861980345</c:v>
                </c:pt>
                <c:pt idx="58307">
                  <c:v>35.294794188856855</c:v>
                </c:pt>
                <c:pt idx="58308">
                  <c:v>35.295399515733365</c:v>
                </c:pt>
                <c:pt idx="58309">
                  <c:v>35.296004842609875</c:v>
                </c:pt>
                <c:pt idx="58310">
                  <c:v>35.296610169486385</c:v>
                </c:pt>
                <c:pt idx="58311">
                  <c:v>35.297215496362895</c:v>
                </c:pt>
                <c:pt idx="58312">
                  <c:v>35.297820823239405</c:v>
                </c:pt>
                <c:pt idx="58313">
                  <c:v>35.298426150115915</c:v>
                </c:pt>
                <c:pt idx="58314">
                  <c:v>35.299031476992425</c:v>
                </c:pt>
                <c:pt idx="58315">
                  <c:v>35.299636803868935</c:v>
                </c:pt>
                <c:pt idx="58316">
                  <c:v>35.300242130745445</c:v>
                </c:pt>
                <c:pt idx="58317">
                  <c:v>35.300847457621956</c:v>
                </c:pt>
                <c:pt idx="58318">
                  <c:v>35.301452784498466</c:v>
                </c:pt>
                <c:pt idx="58319">
                  <c:v>35.302058111374976</c:v>
                </c:pt>
                <c:pt idx="58320">
                  <c:v>35.302663438251486</c:v>
                </c:pt>
                <c:pt idx="58321">
                  <c:v>35.303268765127996</c:v>
                </c:pt>
                <c:pt idx="58322">
                  <c:v>35.303874092004506</c:v>
                </c:pt>
                <c:pt idx="58323">
                  <c:v>35.304479418881016</c:v>
                </c:pt>
                <c:pt idx="58324">
                  <c:v>35.305084745757526</c:v>
                </c:pt>
                <c:pt idx="58325">
                  <c:v>35.305690072634036</c:v>
                </c:pt>
                <c:pt idx="58326">
                  <c:v>35.306295399510546</c:v>
                </c:pt>
                <c:pt idx="58327">
                  <c:v>35.306900726387056</c:v>
                </c:pt>
                <c:pt idx="58328">
                  <c:v>35.307506053263566</c:v>
                </c:pt>
                <c:pt idx="58329">
                  <c:v>35.308111380140076</c:v>
                </c:pt>
                <c:pt idx="58330">
                  <c:v>35.308716707016586</c:v>
                </c:pt>
                <c:pt idx="58331">
                  <c:v>35.309322033893096</c:v>
                </c:pt>
                <c:pt idx="58332">
                  <c:v>35.309927360769606</c:v>
                </c:pt>
                <c:pt idx="58333">
                  <c:v>35.310532687646116</c:v>
                </c:pt>
                <c:pt idx="58334">
                  <c:v>35.311138014522626</c:v>
                </c:pt>
                <c:pt idx="58335">
                  <c:v>35.311743341399136</c:v>
                </c:pt>
                <c:pt idx="58336">
                  <c:v>35.312348668275646</c:v>
                </c:pt>
                <c:pt idx="58337">
                  <c:v>35.312953995152156</c:v>
                </c:pt>
                <c:pt idx="58338">
                  <c:v>35.313559322028667</c:v>
                </c:pt>
                <c:pt idx="58339">
                  <c:v>35.314164648905177</c:v>
                </c:pt>
                <c:pt idx="58340">
                  <c:v>35.314769975781687</c:v>
                </c:pt>
                <c:pt idx="58341">
                  <c:v>35.315375302658197</c:v>
                </c:pt>
                <c:pt idx="58342">
                  <c:v>35.315980629534707</c:v>
                </c:pt>
                <c:pt idx="58343">
                  <c:v>35.316585956411217</c:v>
                </c:pt>
                <c:pt idx="58344">
                  <c:v>35.317191283287727</c:v>
                </c:pt>
                <c:pt idx="58345">
                  <c:v>35.317796610164237</c:v>
                </c:pt>
                <c:pt idx="58346">
                  <c:v>35.318401937040747</c:v>
                </c:pt>
                <c:pt idx="58347">
                  <c:v>35.319007263917257</c:v>
                </c:pt>
                <c:pt idx="58348">
                  <c:v>35.319612590793767</c:v>
                </c:pt>
                <c:pt idx="58349">
                  <c:v>35.320217917670277</c:v>
                </c:pt>
                <c:pt idx="58350">
                  <c:v>35.320823244546787</c:v>
                </c:pt>
                <c:pt idx="58351">
                  <c:v>35.321428571423297</c:v>
                </c:pt>
                <c:pt idx="58352">
                  <c:v>35.322033898299807</c:v>
                </c:pt>
                <c:pt idx="58353">
                  <c:v>35.322639225176317</c:v>
                </c:pt>
                <c:pt idx="58354">
                  <c:v>35.323244552052827</c:v>
                </c:pt>
                <c:pt idx="58355">
                  <c:v>35.323849878929337</c:v>
                </c:pt>
                <c:pt idx="58356">
                  <c:v>35.324455205805847</c:v>
                </c:pt>
                <c:pt idx="58357">
                  <c:v>35.325060532682357</c:v>
                </c:pt>
                <c:pt idx="58358">
                  <c:v>35.325665859558868</c:v>
                </c:pt>
                <c:pt idx="58359">
                  <c:v>35.326271186435378</c:v>
                </c:pt>
                <c:pt idx="58360">
                  <c:v>35.326876513311888</c:v>
                </c:pt>
                <c:pt idx="58361">
                  <c:v>35.327481840188398</c:v>
                </c:pt>
                <c:pt idx="58362">
                  <c:v>35.328087167064908</c:v>
                </c:pt>
                <c:pt idx="58363">
                  <c:v>35.328692493941418</c:v>
                </c:pt>
                <c:pt idx="58364">
                  <c:v>35.329297820817928</c:v>
                </c:pt>
                <c:pt idx="58365">
                  <c:v>35.329903147694438</c:v>
                </c:pt>
                <c:pt idx="58366">
                  <c:v>35.330508474570948</c:v>
                </c:pt>
                <c:pt idx="58367">
                  <c:v>35.331113801447458</c:v>
                </c:pt>
                <c:pt idx="58368">
                  <c:v>35.331719128323968</c:v>
                </c:pt>
                <c:pt idx="58369">
                  <c:v>35.332324455200478</c:v>
                </c:pt>
                <c:pt idx="58370">
                  <c:v>35.332929782076988</c:v>
                </c:pt>
                <c:pt idx="58371">
                  <c:v>35.333535108953498</c:v>
                </c:pt>
                <c:pt idx="58372">
                  <c:v>35.334140435830008</c:v>
                </c:pt>
                <c:pt idx="58373">
                  <c:v>35.334745762706518</c:v>
                </c:pt>
                <c:pt idx="58374">
                  <c:v>35.335351089583028</c:v>
                </c:pt>
                <c:pt idx="58375">
                  <c:v>35.335956416459538</c:v>
                </c:pt>
                <c:pt idx="58376">
                  <c:v>35.336561743336048</c:v>
                </c:pt>
                <c:pt idx="58377">
                  <c:v>35.337167070212558</c:v>
                </c:pt>
                <c:pt idx="58378">
                  <c:v>35.337772397089068</c:v>
                </c:pt>
                <c:pt idx="58379">
                  <c:v>35.338377723965579</c:v>
                </c:pt>
                <c:pt idx="58380">
                  <c:v>35.338983050842089</c:v>
                </c:pt>
                <c:pt idx="58381">
                  <c:v>35.339588377718599</c:v>
                </c:pt>
                <c:pt idx="58382">
                  <c:v>35.340193704595109</c:v>
                </c:pt>
                <c:pt idx="58383">
                  <c:v>35.340799031471619</c:v>
                </c:pt>
                <c:pt idx="58384">
                  <c:v>35.341404358348129</c:v>
                </c:pt>
                <c:pt idx="58385">
                  <c:v>35.342009685224639</c:v>
                </c:pt>
                <c:pt idx="58386">
                  <c:v>35.342615012101149</c:v>
                </c:pt>
                <c:pt idx="58387">
                  <c:v>35.343220338977659</c:v>
                </c:pt>
                <c:pt idx="58388">
                  <c:v>35.343825665854169</c:v>
                </c:pt>
                <c:pt idx="58389">
                  <c:v>35.344430992730679</c:v>
                </c:pt>
                <c:pt idx="58390">
                  <c:v>35.345036319607189</c:v>
                </c:pt>
                <c:pt idx="58391">
                  <c:v>35.345641646483699</c:v>
                </c:pt>
                <c:pt idx="58392">
                  <c:v>35.346246973360209</c:v>
                </c:pt>
                <c:pt idx="58393">
                  <c:v>35.346852300236719</c:v>
                </c:pt>
                <c:pt idx="58394">
                  <c:v>35.347457627113229</c:v>
                </c:pt>
                <c:pt idx="58395">
                  <c:v>35.348062953989739</c:v>
                </c:pt>
                <c:pt idx="58396">
                  <c:v>35.348668280866249</c:v>
                </c:pt>
                <c:pt idx="58397">
                  <c:v>35.349273607742759</c:v>
                </c:pt>
                <c:pt idx="58398">
                  <c:v>35.349878934619269</c:v>
                </c:pt>
                <c:pt idx="58399">
                  <c:v>35.350484261495779</c:v>
                </c:pt>
                <c:pt idx="58400">
                  <c:v>35.35108958837229</c:v>
                </c:pt>
                <c:pt idx="58401">
                  <c:v>35.3516949152488</c:v>
                </c:pt>
                <c:pt idx="58402">
                  <c:v>35.35230024212531</c:v>
                </c:pt>
                <c:pt idx="58403">
                  <c:v>35.35290556900182</c:v>
                </c:pt>
                <c:pt idx="58404">
                  <c:v>35.35351089587833</c:v>
                </c:pt>
                <c:pt idx="58405">
                  <c:v>35.35411622275484</c:v>
                </c:pt>
                <c:pt idx="58406">
                  <c:v>35.35472154963135</c:v>
                </c:pt>
                <c:pt idx="58407">
                  <c:v>35.35532687650786</c:v>
                </c:pt>
                <c:pt idx="58408">
                  <c:v>35.35593220338437</c:v>
                </c:pt>
                <c:pt idx="58409">
                  <c:v>35.35653753026088</c:v>
                </c:pt>
                <c:pt idx="58410">
                  <c:v>35.35714285713739</c:v>
                </c:pt>
                <c:pt idx="58411">
                  <c:v>35.3577481840139</c:v>
                </c:pt>
                <c:pt idx="58412">
                  <c:v>35.35835351089041</c:v>
                </c:pt>
                <c:pt idx="58413">
                  <c:v>35.35895883776692</c:v>
                </c:pt>
                <c:pt idx="58414">
                  <c:v>35.35956416464343</c:v>
                </c:pt>
                <c:pt idx="58415">
                  <c:v>35.36016949151994</c:v>
                </c:pt>
                <c:pt idx="58416">
                  <c:v>35.36077481839645</c:v>
                </c:pt>
                <c:pt idx="58417">
                  <c:v>35.36138014527296</c:v>
                </c:pt>
                <c:pt idx="58418">
                  <c:v>35.36198547214947</c:v>
                </c:pt>
                <c:pt idx="58419">
                  <c:v>35.36259079902598</c:v>
                </c:pt>
                <c:pt idx="58420">
                  <c:v>35.363196125902491</c:v>
                </c:pt>
                <c:pt idx="58421">
                  <c:v>35.363801452779001</c:v>
                </c:pt>
                <c:pt idx="58422">
                  <c:v>35.364406779655511</c:v>
                </c:pt>
                <c:pt idx="58423">
                  <c:v>35.365012106532021</c:v>
                </c:pt>
                <c:pt idx="58424">
                  <c:v>35.365617433408531</c:v>
                </c:pt>
                <c:pt idx="58425">
                  <c:v>35.366222760285041</c:v>
                </c:pt>
                <c:pt idx="58426">
                  <c:v>35.366828087161551</c:v>
                </c:pt>
                <c:pt idx="58427">
                  <c:v>35.367433414038061</c:v>
                </c:pt>
                <c:pt idx="58428">
                  <c:v>35.368038740914571</c:v>
                </c:pt>
                <c:pt idx="58429">
                  <c:v>35.368644067791081</c:v>
                </c:pt>
                <c:pt idx="58430">
                  <c:v>35.369249394667591</c:v>
                </c:pt>
                <c:pt idx="58431">
                  <c:v>35.369854721544101</c:v>
                </c:pt>
                <c:pt idx="58432">
                  <c:v>35.370460048420611</c:v>
                </c:pt>
                <c:pt idx="58433">
                  <c:v>35.371065375297121</c:v>
                </c:pt>
                <c:pt idx="58434">
                  <c:v>35.371670702173631</c:v>
                </c:pt>
                <c:pt idx="58435">
                  <c:v>35.372276029050141</c:v>
                </c:pt>
                <c:pt idx="58436">
                  <c:v>35.372881355926651</c:v>
                </c:pt>
                <c:pt idx="58437">
                  <c:v>35.373486682803161</c:v>
                </c:pt>
                <c:pt idx="58438">
                  <c:v>35.374092009679671</c:v>
                </c:pt>
                <c:pt idx="58439">
                  <c:v>35.374697336556181</c:v>
                </c:pt>
                <c:pt idx="58440">
                  <c:v>35.375302663432691</c:v>
                </c:pt>
                <c:pt idx="58441">
                  <c:v>35.375907990309202</c:v>
                </c:pt>
                <c:pt idx="58442">
                  <c:v>35.376513317185712</c:v>
                </c:pt>
                <c:pt idx="58443">
                  <c:v>35.377118644062222</c:v>
                </c:pt>
                <c:pt idx="58444">
                  <c:v>35.377723970938732</c:v>
                </c:pt>
                <c:pt idx="58445">
                  <c:v>35.378329297815242</c:v>
                </c:pt>
                <c:pt idx="58446">
                  <c:v>35.378934624691752</c:v>
                </c:pt>
                <c:pt idx="58447">
                  <c:v>35.379539951568262</c:v>
                </c:pt>
                <c:pt idx="58448">
                  <c:v>35.380145278444772</c:v>
                </c:pt>
                <c:pt idx="58449">
                  <c:v>35.380750605321282</c:v>
                </c:pt>
                <c:pt idx="58450">
                  <c:v>35.381355932197792</c:v>
                </c:pt>
                <c:pt idx="58451">
                  <c:v>35.381961259074302</c:v>
                </c:pt>
                <c:pt idx="58452">
                  <c:v>35.382566585950812</c:v>
                </c:pt>
                <c:pt idx="58453">
                  <c:v>35.383171912827322</c:v>
                </c:pt>
                <c:pt idx="58454">
                  <c:v>35.383777239703832</c:v>
                </c:pt>
                <c:pt idx="58455">
                  <c:v>35.384382566580342</c:v>
                </c:pt>
                <c:pt idx="58456">
                  <c:v>35.384987893456852</c:v>
                </c:pt>
                <c:pt idx="58457">
                  <c:v>35.385593220333362</c:v>
                </c:pt>
                <c:pt idx="58458">
                  <c:v>35.386198547209872</c:v>
                </c:pt>
                <c:pt idx="58459">
                  <c:v>35.386803874086382</c:v>
                </c:pt>
                <c:pt idx="58460">
                  <c:v>35.387409200962892</c:v>
                </c:pt>
                <c:pt idx="58461">
                  <c:v>35.388014527839402</c:v>
                </c:pt>
                <c:pt idx="58462">
                  <c:v>35.388619854715913</c:v>
                </c:pt>
                <c:pt idx="58463">
                  <c:v>35.389225181592423</c:v>
                </c:pt>
                <c:pt idx="58464">
                  <c:v>35.389830508468933</c:v>
                </c:pt>
                <c:pt idx="58465">
                  <c:v>35.390435835345443</c:v>
                </c:pt>
                <c:pt idx="58466">
                  <c:v>35.391041162221953</c:v>
                </c:pt>
                <c:pt idx="58467">
                  <c:v>35.391646489098463</c:v>
                </c:pt>
                <c:pt idx="58468">
                  <c:v>35.392251815974973</c:v>
                </c:pt>
                <c:pt idx="58469">
                  <c:v>35.392857142851483</c:v>
                </c:pt>
                <c:pt idx="58470">
                  <c:v>35.393462469727993</c:v>
                </c:pt>
                <c:pt idx="58471">
                  <c:v>35.394067796604503</c:v>
                </c:pt>
                <c:pt idx="58472">
                  <c:v>35.394673123481013</c:v>
                </c:pt>
                <c:pt idx="58473">
                  <c:v>35.395278450357523</c:v>
                </c:pt>
                <c:pt idx="58474">
                  <c:v>35.395883777234033</c:v>
                </c:pt>
                <c:pt idx="58475">
                  <c:v>35.396489104110543</c:v>
                </c:pt>
                <c:pt idx="58476">
                  <c:v>35.397094430987053</c:v>
                </c:pt>
                <c:pt idx="58477">
                  <c:v>35.397699757863563</c:v>
                </c:pt>
                <c:pt idx="58478">
                  <c:v>35.398305084740073</c:v>
                </c:pt>
                <c:pt idx="58479">
                  <c:v>35.398910411616583</c:v>
                </c:pt>
                <c:pt idx="58480">
                  <c:v>35.399515738493093</c:v>
                </c:pt>
                <c:pt idx="58481">
                  <c:v>35.400121065369603</c:v>
                </c:pt>
                <c:pt idx="58482">
                  <c:v>35.400726392246114</c:v>
                </c:pt>
                <c:pt idx="58483">
                  <c:v>35.401331719122624</c:v>
                </c:pt>
                <c:pt idx="58484">
                  <c:v>35.401937045999134</c:v>
                </c:pt>
                <c:pt idx="58485">
                  <c:v>35.402542372875644</c:v>
                </c:pt>
                <c:pt idx="58486">
                  <c:v>35.403147699752154</c:v>
                </c:pt>
                <c:pt idx="58487">
                  <c:v>35.403753026628664</c:v>
                </c:pt>
                <c:pt idx="58488">
                  <c:v>35.404358353505174</c:v>
                </c:pt>
                <c:pt idx="58489">
                  <c:v>35.404963680381684</c:v>
                </c:pt>
                <c:pt idx="58490">
                  <c:v>35.405569007258194</c:v>
                </c:pt>
                <c:pt idx="58491">
                  <c:v>35.406174334134704</c:v>
                </c:pt>
                <c:pt idx="58492">
                  <c:v>35.406779661011214</c:v>
                </c:pt>
                <c:pt idx="58493">
                  <c:v>35.407384987887724</c:v>
                </c:pt>
                <c:pt idx="58494">
                  <c:v>35.407990314764234</c:v>
                </c:pt>
                <c:pt idx="58495">
                  <c:v>35.408595641640744</c:v>
                </c:pt>
                <c:pt idx="58496">
                  <c:v>35.409200968517254</c:v>
                </c:pt>
                <c:pt idx="58497">
                  <c:v>35.409806295393764</c:v>
                </c:pt>
                <c:pt idx="58498">
                  <c:v>35.410411622270274</c:v>
                </c:pt>
                <c:pt idx="58499">
                  <c:v>35.411016949146784</c:v>
                </c:pt>
                <c:pt idx="58500">
                  <c:v>35.411622276023294</c:v>
                </c:pt>
                <c:pt idx="58501">
                  <c:v>35.412227602899804</c:v>
                </c:pt>
                <c:pt idx="58502">
                  <c:v>35.412832929776314</c:v>
                </c:pt>
                <c:pt idx="58503">
                  <c:v>35.413438256652825</c:v>
                </c:pt>
                <c:pt idx="58504">
                  <c:v>35.414043583529335</c:v>
                </c:pt>
                <c:pt idx="58505">
                  <c:v>35.414648910405845</c:v>
                </c:pt>
                <c:pt idx="58506">
                  <c:v>35.415254237282355</c:v>
                </c:pt>
                <c:pt idx="58507">
                  <c:v>35.415859564158865</c:v>
                </c:pt>
                <c:pt idx="58508">
                  <c:v>35.416464891035375</c:v>
                </c:pt>
                <c:pt idx="58509">
                  <c:v>35.417070217911885</c:v>
                </c:pt>
                <c:pt idx="58510">
                  <c:v>35.417675544788395</c:v>
                </c:pt>
                <c:pt idx="58511">
                  <c:v>35.418280871664905</c:v>
                </c:pt>
                <c:pt idx="58512">
                  <c:v>35.418886198541415</c:v>
                </c:pt>
                <c:pt idx="58513">
                  <c:v>35.419491525417925</c:v>
                </c:pt>
                <c:pt idx="58514">
                  <c:v>35.420096852294435</c:v>
                </c:pt>
                <c:pt idx="58515">
                  <c:v>35.420702179170945</c:v>
                </c:pt>
                <c:pt idx="58516">
                  <c:v>35.421307506047455</c:v>
                </c:pt>
                <c:pt idx="58517">
                  <c:v>35.421912832923965</c:v>
                </c:pt>
                <c:pt idx="58518">
                  <c:v>35.422518159800475</c:v>
                </c:pt>
                <c:pt idx="58519">
                  <c:v>35.423123486676985</c:v>
                </c:pt>
                <c:pt idx="58520">
                  <c:v>35.423728813553495</c:v>
                </c:pt>
                <c:pt idx="58521">
                  <c:v>35.424334140430005</c:v>
                </c:pt>
                <c:pt idx="58522">
                  <c:v>35.424939467306515</c:v>
                </c:pt>
                <c:pt idx="58523">
                  <c:v>35.425544794183025</c:v>
                </c:pt>
                <c:pt idx="58524">
                  <c:v>35.426150121059536</c:v>
                </c:pt>
                <c:pt idx="58525">
                  <c:v>35.426755447936046</c:v>
                </c:pt>
                <c:pt idx="58526">
                  <c:v>35.427360774812556</c:v>
                </c:pt>
                <c:pt idx="58527">
                  <c:v>35.427966101689066</c:v>
                </c:pt>
                <c:pt idx="58528">
                  <c:v>35.428571428565576</c:v>
                </c:pt>
                <c:pt idx="58529">
                  <c:v>35.429176755442086</c:v>
                </c:pt>
                <c:pt idx="58530">
                  <c:v>35.429782082318596</c:v>
                </c:pt>
                <c:pt idx="58531">
                  <c:v>35.430387409195106</c:v>
                </c:pt>
                <c:pt idx="58532">
                  <c:v>35.430992736071616</c:v>
                </c:pt>
                <c:pt idx="58533">
                  <c:v>35.431598062948126</c:v>
                </c:pt>
                <c:pt idx="58534">
                  <c:v>35.432203389824636</c:v>
                </c:pt>
                <c:pt idx="58535">
                  <c:v>35.432808716701146</c:v>
                </c:pt>
                <c:pt idx="58536">
                  <c:v>35.433414043577656</c:v>
                </c:pt>
                <c:pt idx="58537">
                  <c:v>35.434019370454166</c:v>
                </c:pt>
                <c:pt idx="58538">
                  <c:v>35.434624697330676</c:v>
                </c:pt>
                <c:pt idx="58539">
                  <c:v>35.435230024207186</c:v>
                </c:pt>
                <c:pt idx="58540">
                  <c:v>35.435835351083696</c:v>
                </c:pt>
                <c:pt idx="58541">
                  <c:v>35.436440677960206</c:v>
                </c:pt>
                <c:pt idx="58542">
                  <c:v>35.437046004836716</c:v>
                </c:pt>
                <c:pt idx="58543">
                  <c:v>35.437651331713226</c:v>
                </c:pt>
                <c:pt idx="58544">
                  <c:v>35.438256658589737</c:v>
                </c:pt>
                <c:pt idx="58545">
                  <c:v>35.438861985466247</c:v>
                </c:pt>
                <c:pt idx="58546">
                  <c:v>35.439467312342757</c:v>
                </c:pt>
                <c:pt idx="58547">
                  <c:v>35.440072639219267</c:v>
                </c:pt>
                <c:pt idx="58548">
                  <c:v>35.440677966095777</c:v>
                </c:pt>
                <c:pt idx="58549">
                  <c:v>35.441283292972287</c:v>
                </c:pt>
                <c:pt idx="58550">
                  <c:v>35.441888619848797</c:v>
                </c:pt>
                <c:pt idx="58551">
                  <c:v>35.442493946725307</c:v>
                </c:pt>
                <c:pt idx="58552">
                  <c:v>35.443099273601817</c:v>
                </c:pt>
                <c:pt idx="58553">
                  <c:v>35.443704600478327</c:v>
                </c:pt>
                <c:pt idx="58554">
                  <c:v>35.444309927354837</c:v>
                </c:pt>
                <c:pt idx="58555">
                  <c:v>35.444915254231347</c:v>
                </c:pt>
                <c:pt idx="58556">
                  <c:v>35.445520581107857</c:v>
                </c:pt>
                <c:pt idx="58557">
                  <c:v>35.446125907984367</c:v>
                </c:pt>
                <c:pt idx="58558">
                  <c:v>35.446731234860877</c:v>
                </c:pt>
                <c:pt idx="58559">
                  <c:v>35.447336561737387</c:v>
                </c:pt>
                <c:pt idx="58560">
                  <c:v>35.447941888613897</c:v>
                </c:pt>
                <c:pt idx="58561">
                  <c:v>35.448547215490407</c:v>
                </c:pt>
                <c:pt idx="58562">
                  <c:v>35.449152542366917</c:v>
                </c:pt>
                <c:pt idx="58563">
                  <c:v>35.449757869243427</c:v>
                </c:pt>
                <c:pt idx="58564">
                  <c:v>35.450363196119937</c:v>
                </c:pt>
                <c:pt idx="58565">
                  <c:v>35.450968522996448</c:v>
                </c:pt>
                <c:pt idx="58566">
                  <c:v>35.451573849872958</c:v>
                </c:pt>
                <c:pt idx="58567">
                  <c:v>35.452179176749468</c:v>
                </c:pt>
                <c:pt idx="58568">
                  <c:v>35.452784503625978</c:v>
                </c:pt>
                <c:pt idx="58569">
                  <c:v>35.453389830502488</c:v>
                </c:pt>
                <c:pt idx="58570">
                  <c:v>35.453995157378998</c:v>
                </c:pt>
                <c:pt idx="58571">
                  <c:v>35.454600484255508</c:v>
                </c:pt>
                <c:pt idx="58572">
                  <c:v>35.455205811132018</c:v>
                </c:pt>
                <c:pt idx="58573">
                  <c:v>35.455811138008528</c:v>
                </c:pt>
                <c:pt idx="58574">
                  <c:v>35.456416464885038</c:v>
                </c:pt>
                <c:pt idx="58575">
                  <c:v>35.457021791761548</c:v>
                </c:pt>
                <c:pt idx="58576">
                  <c:v>35.457627118638058</c:v>
                </c:pt>
                <c:pt idx="58577">
                  <c:v>35.458232445514568</c:v>
                </c:pt>
                <c:pt idx="58578">
                  <c:v>35.458837772391078</c:v>
                </c:pt>
                <c:pt idx="58579">
                  <c:v>35.459443099267588</c:v>
                </c:pt>
                <c:pt idx="58580">
                  <c:v>35.460048426144098</c:v>
                </c:pt>
                <c:pt idx="58581">
                  <c:v>35.460653753020608</c:v>
                </c:pt>
                <c:pt idx="58582">
                  <c:v>35.461259079897118</c:v>
                </c:pt>
                <c:pt idx="58583">
                  <c:v>35.461864406773628</c:v>
                </c:pt>
                <c:pt idx="58584">
                  <c:v>35.462469733650138</c:v>
                </c:pt>
                <c:pt idx="58585">
                  <c:v>35.463075060526648</c:v>
                </c:pt>
                <c:pt idx="58586">
                  <c:v>35.463680387403159</c:v>
                </c:pt>
                <c:pt idx="58587">
                  <c:v>35.464285714279669</c:v>
                </c:pt>
                <c:pt idx="58588">
                  <c:v>35.464891041156179</c:v>
                </c:pt>
                <c:pt idx="58589">
                  <c:v>35.465496368032689</c:v>
                </c:pt>
                <c:pt idx="58590">
                  <c:v>35.466101694909199</c:v>
                </c:pt>
                <c:pt idx="58591">
                  <c:v>35.466707021785709</c:v>
                </c:pt>
                <c:pt idx="58592">
                  <c:v>35.467312348662219</c:v>
                </c:pt>
                <c:pt idx="58593">
                  <c:v>35.467917675538729</c:v>
                </c:pt>
                <c:pt idx="58594">
                  <c:v>35.468523002415239</c:v>
                </c:pt>
                <c:pt idx="58595">
                  <c:v>35.469128329291749</c:v>
                </c:pt>
                <c:pt idx="58596">
                  <c:v>35.469733656168259</c:v>
                </c:pt>
                <c:pt idx="58597">
                  <c:v>35.470338983044769</c:v>
                </c:pt>
                <c:pt idx="58598">
                  <c:v>35.470944309921279</c:v>
                </c:pt>
                <c:pt idx="58599">
                  <c:v>35.471549636797789</c:v>
                </c:pt>
                <c:pt idx="58600">
                  <c:v>35.472154963674299</c:v>
                </c:pt>
                <c:pt idx="58601">
                  <c:v>35.472760290550809</c:v>
                </c:pt>
                <c:pt idx="58602">
                  <c:v>35.473365617427319</c:v>
                </c:pt>
                <c:pt idx="58603">
                  <c:v>35.473970944303829</c:v>
                </c:pt>
                <c:pt idx="58604">
                  <c:v>35.474576271180339</c:v>
                </c:pt>
                <c:pt idx="58605">
                  <c:v>35.475181598056849</c:v>
                </c:pt>
                <c:pt idx="58606">
                  <c:v>35.47578692493336</c:v>
                </c:pt>
                <c:pt idx="58607">
                  <c:v>35.47639225180987</c:v>
                </c:pt>
                <c:pt idx="58608">
                  <c:v>35.47699757868638</c:v>
                </c:pt>
                <c:pt idx="58609">
                  <c:v>35.47760290556289</c:v>
                </c:pt>
                <c:pt idx="58610">
                  <c:v>35.4782082324394</c:v>
                </c:pt>
                <c:pt idx="58611">
                  <c:v>35.47881355931591</c:v>
                </c:pt>
                <c:pt idx="58612">
                  <c:v>35.47941888619242</c:v>
                </c:pt>
                <c:pt idx="58613">
                  <c:v>35.48002421306893</c:v>
                </c:pt>
                <c:pt idx="58614">
                  <c:v>35.48062953994544</c:v>
                </c:pt>
                <c:pt idx="58615">
                  <c:v>35.48123486682195</c:v>
                </c:pt>
                <c:pt idx="58616">
                  <c:v>35.48184019369846</c:v>
                </c:pt>
                <c:pt idx="58617">
                  <c:v>35.48244552057497</c:v>
                </c:pt>
                <c:pt idx="58618">
                  <c:v>35.48305084745148</c:v>
                </c:pt>
                <c:pt idx="58619">
                  <c:v>35.48365617432799</c:v>
                </c:pt>
                <c:pt idx="58620">
                  <c:v>35.4842615012045</c:v>
                </c:pt>
                <c:pt idx="58621">
                  <c:v>35.48486682808101</c:v>
                </c:pt>
                <c:pt idx="58622">
                  <c:v>35.48547215495752</c:v>
                </c:pt>
                <c:pt idx="58623">
                  <c:v>35.48607748183403</c:v>
                </c:pt>
                <c:pt idx="58624">
                  <c:v>35.48668280871054</c:v>
                </c:pt>
                <c:pt idx="58625">
                  <c:v>35.48728813558705</c:v>
                </c:pt>
                <c:pt idx="58626">
                  <c:v>35.48789346246356</c:v>
                </c:pt>
                <c:pt idx="58627">
                  <c:v>35.488498789340071</c:v>
                </c:pt>
                <c:pt idx="58628">
                  <c:v>35.489104116216581</c:v>
                </c:pt>
                <c:pt idx="58629">
                  <c:v>35.489709443093091</c:v>
                </c:pt>
                <c:pt idx="58630">
                  <c:v>35.490314769969601</c:v>
                </c:pt>
                <c:pt idx="58631">
                  <c:v>35.490920096846111</c:v>
                </c:pt>
                <c:pt idx="58632">
                  <c:v>35.491525423722621</c:v>
                </c:pt>
                <c:pt idx="58633">
                  <c:v>35.492130750599131</c:v>
                </c:pt>
                <c:pt idx="58634">
                  <c:v>35.492736077475641</c:v>
                </c:pt>
                <c:pt idx="58635">
                  <c:v>35.493341404352151</c:v>
                </c:pt>
                <c:pt idx="58636">
                  <c:v>35.493946731228661</c:v>
                </c:pt>
                <c:pt idx="58637">
                  <c:v>35.494552058105171</c:v>
                </c:pt>
                <c:pt idx="58638">
                  <c:v>35.495157384981681</c:v>
                </c:pt>
                <c:pt idx="58639">
                  <c:v>35.495762711858191</c:v>
                </c:pt>
                <c:pt idx="58640">
                  <c:v>35.496368038734701</c:v>
                </c:pt>
                <c:pt idx="58641">
                  <c:v>35.496973365611211</c:v>
                </c:pt>
                <c:pt idx="58642">
                  <c:v>35.497578692487721</c:v>
                </c:pt>
                <c:pt idx="58643">
                  <c:v>35.498184019364231</c:v>
                </c:pt>
                <c:pt idx="58644">
                  <c:v>35.498789346240741</c:v>
                </c:pt>
                <c:pt idx="58645">
                  <c:v>35.499394673117251</c:v>
                </c:pt>
                <c:pt idx="58646">
                  <c:v>35.499999999993761</c:v>
                </c:pt>
                <c:pt idx="58647">
                  <c:v>35.500605326870271</c:v>
                </c:pt>
                <c:pt idx="58648">
                  <c:v>35.501210653746782</c:v>
                </c:pt>
                <c:pt idx="58649">
                  <c:v>35.501815980623292</c:v>
                </c:pt>
                <c:pt idx="58650">
                  <c:v>35.502421307499802</c:v>
                </c:pt>
                <c:pt idx="58651">
                  <c:v>35.503026634376312</c:v>
                </c:pt>
                <c:pt idx="58652">
                  <c:v>35.503631961252822</c:v>
                </c:pt>
                <c:pt idx="58653">
                  <c:v>35.504237288129332</c:v>
                </c:pt>
                <c:pt idx="58654">
                  <c:v>35.504842615005842</c:v>
                </c:pt>
                <c:pt idx="58655">
                  <c:v>35.505447941882352</c:v>
                </c:pt>
                <c:pt idx="58656">
                  <c:v>35.506053268758862</c:v>
                </c:pt>
                <c:pt idx="58657">
                  <c:v>35.506658595635372</c:v>
                </c:pt>
                <c:pt idx="58658">
                  <c:v>35.507263922511882</c:v>
                </c:pt>
                <c:pt idx="58659">
                  <c:v>35.507869249388392</c:v>
                </c:pt>
                <c:pt idx="58660">
                  <c:v>35.508474576264902</c:v>
                </c:pt>
                <c:pt idx="58661">
                  <c:v>35.509079903141412</c:v>
                </c:pt>
                <c:pt idx="58662">
                  <c:v>35.509685230017922</c:v>
                </c:pt>
                <c:pt idx="58663">
                  <c:v>35.510290556894432</c:v>
                </c:pt>
                <c:pt idx="58664">
                  <c:v>35.510895883770942</c:v>
                </c:pt>
                <c:pt idx="58665">
                  <c:v>35.511501210647452</c:v>
                </c:pt>
                <c:pt idx="58666">
                  <c:v>35.512106537523962</c:v>
                </c:pt>
                <c:pt idx="58667">
                  <c:v>35.512711864400472</c:v>
                </c:pt>
                <c:pt idx="58668">
                  <c:v>35.513317191276982</c:v>
                </c:pt>
                <c:pt idx="58669">
                  <c:v>35.513922518153493</c:v>
                </c:pt>
                <c:pt idx="58670">
                  <c:v>35.514527845030003</c:v>
                </c:pt>
                <c:pt idx="58671">
                  <c:v>35.515133171906513</c:v>
                </c:pt>
                <c:pt idx="58672">
                  <c:v>35.515738498783023</c:v>
                </c:pt>
                <c:pt idx="58673">
                  <c:v>35.516343825659533</c:v>
                </c:pt>
                <c:pt idx="58674">
                  <c:v>35.516949152536043</c:v>
                </c:pt>
                <c:pt idx="58675">
                  <c:v>35.517554479412553</c:v>
                </c:pt>
                <c:pt idx="58676">
                  <c:v>35.518159806289063</c:v>
                </c:pt>
                <c:pt idx="58677">
                  <c:v>35.518765133165573</c:v>
                </c:pt>
                <c:pt idx="58678">
                  <c:v>35.519370460042083</c:v>
                </c:pt>
                <c:pt idx="58679">
                  <c:v>35.519975786918593</c:v>
                </c:pt>
                <c:pt idx="58680">
                  <c:v>35.520581113795103</c:v>
                </c:pt>
                <c:pt idx="58681">
                  <c:v>35.521186440671613</c:v>
                </c:pt>
                <c:pt idx="58682">
                  <c:v>35.521791767548123</c:v>
                </c:pt>
                <c:pt idx="58683">
                  <c:v>35.522397094424633</c:v>
                </c:pt>
                <c:pt idx="58684">
                  <c:v>35.523002421301143</c:v>
                </c:pt>
                <c:pt idx="58685">
                  <c:v>35.523607748177653</c:v>
                </c:pt>
                <c:pt idx="58686">
                  <c:v>35.524213075054163</c:v>
                </c:pt>
                <c:pt idx="58687">
                  <c:v>35.524818401930673</c:v>
                </c:pt>
                <c:pt idx="58688">
                  <c:v>35.525423728807183</c:v>
                </c:pt>
                <c:pt idx="58689">
                  <c:v>35.526029055683694</c:v>
                </c:pt>
                <c:pt idx="58690">
                  <c:v>35.526634382560204</c:v>
                </c:pt>
                <c:pt idx="58691">
                  <c:v>35.527239709436714</c:v>
                </c:pt>
                <c:pt idx="58692">
                  <c:v>35.527845036313224</c:v>
                </c:pt>
                <c:pt idx="58693">
                  <c:v>35.528450363189734</c:v>
                </c:pt>
                <c:pt idx="58694">
                  <c:v>35.529055690066244</c:v>
                </c:pt>
                <c:pt idx="58695">
                  <c:v>35.529661016942754</c:v>
                </c:pt>
                <c:pt idx="58696">
                  <c:v>35.530266343819264</c:v>
                </c:pt>
                <c:pt idx="58697">
                  <c:v>35.530871670695774</c:v>
                </c:pt>
                <c:pt idx="58698">
                  <c:v>35.531476997572284</c:v>
                </c:pt>
                <c:pt idx="58699">
                  <c:v>35.532082324448794</c:v>
                </c:pt>
                <c:pt idx="58700">
                  <c:v>35.532687651325304</c:v>
                </c:pt>
                <c:pt idx="58701">
                  <c:v>35.533292978201814</c:v>
                </c:pt>
                <c:pt idx="58702">
                  <c:v>35.533898305078324</c:v>
                </c:pt>
                <c:pt idx="58703">
                  <c:v>35.534503631954834</c:v>
                </c:pt>
                <c:pt idx="58704">
                  <c:v>35.535108958831344</c:v>
                </c:pt>
                <c:pt idx="58705">
                  <c:v>35.535714285707854</c:v>
                </c:pt>
                <c:pt idx="58706">
                  <c:v>35.536319612584364</c:v>
                </c:pt>
                <c:pt idx="58707">
                  <c:v>35.536924939460874</c:v>
                </c:pt>
                <c:pt idx="58708">
                  <c:v>35.537530266337384</c:v>
                </c:pt>
                <c:pt idx="58709">
                  <c:v>35.538135593213894</c:v>
                </c:pt>
                <c:pt idx="58710">
                  <c:v>35.538740920090405</c:v>
                </c:pt>
                <c:pt idx="58711">
                  <c:v>35.539346246966915</c:v>
                </c:pt>
                <c:pt idx="58712">
                  <c:v>35.539951573843425</c:v>
                </c:pt>
                <c:pt idx="58713">
                  <c:v>35.540556900719935</c:v>
                </c:pt>
                <c:pt idx="58714">
                  <c:v>35.541162227596445</c:v>
                </c:pt>
                <c:pt idx="58715">
                  <c:v>35.541767554472955</c:v>
                </c:pt>
                <c:pt idx="58716">
                  <c:v>35.542372881349465</c:v>
                </c:pt>
                <c:pt idx="58717">
                  <c:v>35.542978208225975</c:v>
                </c:pt>
                <c:pt idx="58718">
                  <c:v>35.543583535102485</c:v>
                </c:pt>
                <c:pt idx="58719">
                  <c:v>35.544188861978995</c:v>
                </c:pt>
                <c:pt idx="58720">
                  <c:v>35.544794188855505</c:v>
                </c:pt>
                <c:pt idx="58721">
                  <c:v>35.545399515732015</c:v>
                </c:pt>
                <c:pt idx="58722">
                  <c:v>35.546004842608525</c:v>
                </c:pt>
                <c:pt idx="58723">
                  <c:v>35.546610169485035</c:v>
                </c:pt>
                <c:pt idx="58724">
                  <c:v>35.547215496361545</c:v>
                </c:pt>
                <c:pt idx="58725">
                  <c:v>35.547820823238055</c:v>
                </c:pt>
                <c:pt idx="58726">
                  <c:v>35.548426150114565</c:v>
                </c:pt>
                <c:pt idx="58727">
                  <c:v>35.549031476991075</c:v>
                </c:pt>
                <c:pt idx="58728">
                  <c:v>35.549636803867585</c:v>
                </c:pt>
                <c:pt idx="58729">
                  <c:v>35.550242130744095</c:v>
                </c:pt>
                <c:pt idx="58730">
                  <c:v>35.550847457620605</c:v>
                </c:pt>
                <c:pt idx="58731">
                  <c:v>35.551452784497116</c:v>
                </c:pt>
                <c:pt idx="58732">
                  <c:v>35.552058111373626</c:v>
                </c:pt>
                <c:pt idx="58733">
                  <c:v>35.552663438250136</c:v>
                </c:pt>
                <c:pt idx="58734">
                  <c:v>35.553268765126646</c:v>
                </c:pt>
                <c:pt idx="58735">
                  <c:v>35.553874092003156</c:v>
                </c:pt>
                <c:pt idx="58736">
                  <c:v>35.554479418879666</c:v>
                </c:pt>
                <c:pt idx="58737">
                  <c:v>35.555084745756176</c:v>
                </c:pt>
                <c:pt idx="58738">
                  <c:v>35.555690072632686</c:v>
                </c:pt>
                <c:pt idx="58739">
                  <c:v>35.556295399509196</c:v>
                </c:pt>
                <c:pt idx="58740">
                  <c:v>35.556900726385706</c:v>
                </c:pt>
                <c:pt idx="58741">
                  <c:v>35.557506053262216</c:v>
                </c:pt>
                <c:pt idx="58742">
                  <c:v>35.558111380138726</c:v>
                </c:pt>
                <c:pt idx="58743">
                  <c:v>35.558716707015236</c:v>
                </c:pt>
                <c:pt idx="58744">
                  <c:v>35.559322033891746</c:v>
                </c:pt>
                <c:pt idx="58745">
                  <c:v>35.559927360768256</c:v>
                </c:pt>
                <c:pt idx="58746">
                  <c:v>35.560532687644766</c:v>
                </c:pt>
                <c:pt idx="58747">
                  <c:v>35.561138014521276</c:v>
                </c:pt>
                <c:pt idx="58748">
                  <c:v>35.561743341397786</c:v>
                </c:pt>
                <c:pt idx="58749">
                  <c:v>35.562348668274296</c:v>
                </c:pt>
                <c:pt idx="58750">
                  <c:v>35.562953995150806</c:v>
                </c:pt>
                <c:pt idx="58751">
                  <c:v>35.563559322027317</c:v>
                </c:pt>
                <c:pt idx="58752">
                  <c:v>35.564164648903827</c:v>
                </c:pt>
                <c:pt idx="58753">
                  <c:v>35.564769975780337</c:v>
                </c:pt>
                <c:pt idx="58754">
                  <c:v>35.565375302656847</c:v>
                </c:pt>
                <c:pt idx="58755">
                  <c:v>35.565980629533357</c:v>
                </c:pt>
                <c:pt idx="58756">
                  <c:v>35.566585956409867</c:v>
                </c:pt>
                <c:pt idx="58757">
                  <c:v>35.567191283286377</c:v>
                </c:pt>
                <c:pt idx="58758">
                  <c:v>35.567796610162887</c:v>
                </c:pt>
                <c:pt idx="58759">
                  <c:v>35.568401937039397</c:v>
                </c:pt>
                <c:pt idx="58760">
                  <c:v>35.569007263915907</c:v>
                </c:pt>
                <c:pt idx="58761">
                  <c:v>35.569612590792417</c:v>
                </c:pt>
                <c:pt idx="58762">
                  <c:v>35.570217917668927</c:v>
                </c:pt>
                <c:pt idx="58763">
                  <c:v>35.570823244545437</c:v>
                </c:pt>
                <c:pt idx="58764">
                  <c:v>35.571428571421947</c:v>
                </c:pt>
                <c:pt idx="58765">
                  <c:v>35.572033898298457</c:v>
                </c:pt>
                <c:pt idx="58766">
                  <c:v>35.572639225174967</c:v>
                </c:pt>
                <c:pt idx="58767">
                  <c:v>35.573244552051477</c:v>
                </c:pt>
                <c:pt idx="58768">
                  <c:v>35.573849878927987</c:v>
                </c:pt>
                <c:pt idx="58769">
                  <c:v>35.574455205804497</c:v>
                </c:pt>
                <c:pt idx="58770">
                  <c:v>35.575060532681007</c:v>
                </c:pt>
                <c:pt idx="58771">
                  <c:v>35.575665859557517</c:v>
                </c:pt>
                <c:pt idx="58772">
                  <c:v>35.576271186434028</c:v>
                </c:pt>
                <c:pt idx="58773">
                  <c:v>35.576876513310538</c:v>
                </c:pt>
                <c:pt idx="58774">
                  <c:v>35.577481840187048</c:v>
                </c:pt>
                <c:pt idx="58775">
                  <c:v>35.578087167063558</c:v>
                </c:pt>
                <c:pt idx="58776">
                  <c:v>35.578692493940068</c:v>
                </c:pt>
                <c:pt idx="58777">
                  <c:v>35.579297820816578</c:v>
                </c:pt>
                <c:pt idx="58778">
                  <c:v>35.579903147693088</c:v>
                </c:pt>
                <c:pt idx="58779">
                  <c:v>35.580508474569598</c:v>
                </c:pt>
                <c:pt idx="58780">
                  <c:v>35.581113801446108</c:v>
                </c:pt>
                <c:pt idx="58781">
                  <c:v>35.581719128322618</c:v>
                </c:pt>
                <c:pt idx="58782">
                  <c:v>35.582324455199128</c:v>
                </c:pt>
                <c:pt idx="58783">
                  <c:v>35.582929782075638</c:v>
                </c:pt>
                <c:pt idx="58784">
                  <c:v>35.583535108952148</c:v>
                </c:pt>
                <c:pt idx="58785">
                  <c:v>35.584140435828658</c:v>
                </c:pt>
                <c:pt idx="58786">
                  <c:v>35.584745762705168</c:v>
                </c:pt>
                <c:pt idx="58787">
                  <c:v>35.585351089581678</c:v>
                </c:pt>
                <c:pt idx="58788">
                  <c:v>35.585956416458188</c:v>
                </c:pt>
                <c:pt idx="58789">
                  <c:v>35.586561743334698</c:v>
                </c:pt>
                <c:pt idx="58790">
                  <c:v>35.587167070211208</c:v>
                </c:pt>
                <c:pt idx="58791">
                  <c:v>35.587772397087718</c:v>
                </c:pt>
                <c:pt idx="58792">
                  <c:v>35.588377723964228</c:v>
                </c:pt>
                <c:pt idx="58793">
                  <c:v>35.588983050840739</c:v>
                </c:pt>
                <c:pt idx="58794">
                  <c:v>35.589588377717249</c:v>
                </c:pt>
                <c:pt idx="58795">
                  <c:v>35.590193704593759</c:v>
                </c:pt>
                <c:pt idx="58796">
                  <c:v>35.590799031470269</c:v>
                </c:pt>
                <c:pt idx="58797">
                  <c:v>35.591404358346779</c:v>
                </c:pt>
                <c:pt idx="58798">
                  <c:v>35.592009685223289</c:v>
                </c:pt>
                <c:pt idx="58799">
                  <c:v>35.592615012099799</c:v>
                </c:pt>
                <c:pt idx="58800">
                  <c:v>35.593220338976309</c:v>
                </c:pt>
                <c:pt idx="58801">
                  <c:v>35.593825665852819</c:v>
                </c:pt>
                <c:pt idx="58802">
                  <c:v>35.594430992729329</c:v>
                </c:pt>
                <c:pt idx="58803">
                  <c:v>35.595036319605839</c:v>
                </c:pt>
                <c:pt idx="58804">
                  <c:v>35.595641646482349</c:v>
                </c:pt>
                <c:pt idx="58805">
                  <c:v>35.596246973358859</c:v>
                </c:pt>
                <c:pt idx="58806">
                  <c:v>35.596852300235369</c:v>
                </c:pt>
                <c:pt idx="58807">
                  <c:v>35.597457627111879</c:v>
                </c:pt>
                <c:pt idx="58808">
                  <c:v>35.598062953988389</c:v>
                </c:pt>
                <c:pt idx="58809">
                  <c:v>35.598668280864899</c:v>
                </c:pt>
                <c:pt idx="58810">
                  <c:v>35.599273607741409</c:v>
                </c:pt>
                <c:pt idx="58811">
                  <c:v>35.599878934617919</c:v>
                </c:pt>
                <c:pt idx="58812">
                  <c:v>35.600484261494429</c:v>
                </c:pt>
                <c:pt idx="58813">
                  <c:v>35.60108958837094</c:v>
                </c:pt>
                <c:pt idx="58814">
                  <c:v>35.60169491524745</c:v>
                </c:pt>
                <c:pt idx="58815">
                  <c:v>35.60230024212396</c:v>
                </c:pt>
                <c:pt idx="58816">
                  <c:v>35.60290556900047</c:v>
                </c:pt>
                <c:pt idx="58817">
                  <c:v>35.60351089587698</c:v>
                </c:pt>
                <c:pt idx="58818">
                  <c:v>35.60411622275349</c:v>
                </c:pt>
                <c:pt idx="58819">
                  <c:v>35.60472154963</c:v>
                </c:pt>
                <c:pt idx="58820">
                  <c:v>35.60532687650651</c:v>
                </c:pt>
                <c:pt idx="58821">
                  <c:v>35.60593220338302</c:v>
                </c:pt>
                <c:pt idx="58822">
                  <c:v>35.60653753025953</c:v>
                </c:pt>
                <c:pt idx="58823">
                  <c:v>35.60714285713604</c:v>
                </c:pt>
                <c:pt idx="58824">
                  <c:v>35.60774818401255</c:v>
                </c:pt>
                <c:pt idx="58825">
                  <c:v>35.60835351088906</c:v>
                </c:pt>
                <c:pt idx="58826">
                  <c:v>35.60895883776557</c:v>
                </c:pt>
                <c:pt idx="58827">
                  <c:v>35.60956416464208</c:v>
                </c:pt>
                <c:pt idx="58828">
                  <c:v>35.61016949151859</c:v>
                </c:pt>
                <c:pt idx="58829">
                  <c:v>35.6107748183951</c:v>
                </c:pt>
                <c:pt idx="58830">
                  <c:v>35.61138014527161</c:v>
                </c:pt>
                <c:pt idx="58831">
                  <c:v>35.61198547214812</c:v>
                </c:pt>
                <c:pt idx="58832">
                  <c:v>35.61259079902463</c:v>
                </c:pt>
                <c:pt idx="58833">
                  <c:v>35.61319612590114</c:v>
                </c:pt>
                <c:pt idx="58834">
                  <c:v>35.613801452777651</c:v>
                </c:pt>
                <c:pt idx="58835">
                  <c:v>35.614406779654161</c:v>
                </c:pt>
                <c:pt idx="58836">
                  <c:v>35.615012106530671</c:v>
                </c:pt>
                <c:pt idx="58837">
                  <c:v>35.615617433407181</c:v>
                </c:pt>
                <c:pt idx="58838">
                  <c:v>35.616222760283691</c:v>
                </c:pt>
                <c:pt idx="58839">
                  <c:v>35.616828087160201</c:v>
                </c:pt>
                <c:pt idx="58840">
                  <c:v>35.617433414036711</c:v>
                </c:pt>
                <c:pt idx="58841">
                  <c:v>35.618038740913221</c:v>
                </c:pt>
                <c:pt idx="58842">
                  <c:v>35.618644067789731</c:v>
                </c:pt>
                <c:pt idx="58843">
                  <c:v>35.619249394666241</c:v>
                </c:pt>
                <c:pt idx="58844">
                  <c:v>35.619854721542751</c:v>
                </c:pt>
                <c:pt idx="58845">
                  <c:v>35.620460048419261</c:v>
                </c:pt>
                <c:pt idx="58846">
                  <c:v>35.621065375295771</c:v>
                </c:pt>
                <c:pt idx="58847">
                  <c:v>35.621670702172281</c:v>
                </c:pt>
                <c:pt idx="58848">
                  <c:v>35.622276029048791</c:v>
                </c:pt>
                <c:pt idx="58849">
                  <c:v>35.622881355925301</c:v>
                </c:pt>
                <c:pt idx="58850">
                  <c:v>35.623486682801811</c:v>
                </c:pt>
                <c:pt idx="58851">
                  <c:v>35.624092009678321</c:v>
                </c:pt>
                <c:pt idx="58852">
                  <c:v>35.624697336554831</c:v>
                </c:pt>
                <c:pt idx="58853">
                  <c:v>35.625302663431341</c:v>
                </c:pt>
                <c:pt idx="58854">
                  <c:v>35.625907990307851</c:v>
                </c:pt>
                <c:pt idx="58855">
                  <c:v>35.626513317184362</c:v>
                </c:pt>
                <c:pt idx="58856">
                  <c:v>35.627118644060872</c:v>
                </c:pt>
                <c:pt idx="58857">
                  <c:v>35.627723970937382</c:v>
                </c:pt>
                <c:pt idx="58858">
                  <c:v>35.628329297813892</c:v>
                </c:pt>
                <c:pt idx="58859">
                  <c:v>35.628934624690402</c:v>
                </c:pt>
                <c:pt idx="58860">
                  <c:v>35.629539951566912</c:v>
                </c:pt>
                <c:pt idx="58861">
                  <c:v>35.630145278443422</c:v>
                </c:pt>
                <c:pt idx="58862">
                  <c:v>35.630750605319932</c:v>
                </c:pt>
                <c:pt idx="58863">
                  <c:v>35.631355932196442</c:v>
                </c:pt>
                <c:pt idx="58864">
                  <c:v>35.631961259072952</c:v>
                </c:pt>
                <c:pt idx="58865">
                  <c:v>35.632566585949462</c:v>
                </c:pt>
                <c:pt idx="58866">
                  <c:v>35.633171912825972</c:v>
                </c:pt>
                <c:pt idx="58867">
                  <c:v>35.633777239702482</c:v>
                </c:pt>
                <c:pt idx="58868">
                  <c:v>35.634382566578992</c:v>
                </c:pt>
                <c:pt idx="58869">
                  <c:v>35.634987893455502</c:v>
                </c:pt>
                <c:pt idx="58870">
                  <c:v>35.635593220332012</c:v>
                </c:pt>
                <c:pt idx="58871">
                  <c:v>35.636198547208522</c:v>
                </c:pt>
                <c:pt idx="58872">
                  <c:v>35.636803874085032</c:v>
                </c:pt>
                <c:pt idx="58873">
                  <c:v>35.637409200961542</c:v>
                </c:pt>
                <c:pt idx="58874">
                  <c:v>35.638014527838052</c:v>
                </c:pt>
                <c:pt idx="58875">
                  <c:v>35.638619854714563</c:v>
                </c:pt>
                <c:pt idx="58876">
                  <c:v>35.639225181591073</c:v>
                </c:pt>
                <c:pt idx="58877">
                  <c:v>35.639830508467583</c:v>
                </c:pt>
                <c:pt idx="58878">
                  <c:v>35.640435835344093</c:v>
                </c:pt>
                <c:pt idx="58879">
                  <c:v>35.641041162220603</c:v>
                </c:pt>
                <c:pt idx="58880">
                  <c:v>35.641646489097113</c:v>
                </c:pt>
                <c:pt idx="58881">
                  <c:v>35.642251815973623</c:v>
                </c:pt>
                <c:pt idx="58882">
                  <c:v>35.642857142850133</c:v>
                </c:pt>
                <c:pt idx="58883">
                  <c:v>35.643462469726643</c:v>
                </c:pt>
                <c:pt idx="58884">
                  <c:v>35.644067796603153</c:v>
                </c:pt>
                <c:pt idx="58885">
                  <c:v>35.644673123479663</c:v>
                </c:pt>
                <c:pt idx="58886">
                  <c:v>35.645278450356173</c:v>
                </c:pt>
                <c:pt idx="58887">
                  <c:v>35.645883777232683</c:v>
                </c:pt>
                <c:pt idx="58888">
                  <c:v>35.646489104109193</c:v>
                </c:pt>
                <c:pt idx="58889">
                  <c:v>35.647094430985703</c:v>
                </c:pt>
                <c:pt idx="58890">
                  <c:v>35.647699757862213</c:v>
                </c:pt>
                <c:pt idx="58891">
                  <c:v>35.648305084738723</c:v>
                </c:pt>
                <c:pt idx="58892">
                  <c:v>35.648910411615233</c:v>
                </c:pt>
                <c:pt idx="58893">
                  <c:v>35.649515738491743</c:v>
                </c:pt>
                <c:pt idx="58894">
                  <c:v>35.650121065368253</c:v>
                </c:pt>
                <c:pt idx="58895">
                  <c:v>35.650726392244763</c:v>
                </c:pt>
                <c:pt idx="58896">
                  <c:v>35.651331719121274</c:v>
                </c:pt>
                <c:pt idx="58897">
                  <c:v>35.651937045997784</c:v>
                </c:pt>
                <c:pt idx="58898">
                  <c:v>35.652542372874294</c:v>
                </c:pt>
                <c:pt idx="58899">
                  <c:v>35.653147699750804</c:v>
                </c:pt>
                <c:pt idx="58900">
                  <c:v>35.653753026627314</c:v>
                </c:pt>
                <c:pt idx="58901">
                  <c:v>35.654358353503824</c:v>
                </c:pt>
                <c:pt idx="58902">
                  <c:v>35.654963680380334</c:v>
                </c:pt>
                <c:pt idx="58903">
                  <c:v>35.655569007256844</c:v>
                </c:pt>
                <c:pt idx="58904">
                  <c:v>35.656174334133354</c:v>
                </c:pt>
                <c:pt idx="58905">
                  <c:v>35.656779661009864</c:v>
                </c:pt>
                <c:pt idx="58906">
                  <c:v>35.657384987886374</c:v>
                </c:pt>
                <c:pt idx="58907">
                  <c:v>35.657990314762884</c:v>
                </c:pt>
                <c:pt idx="58908">
                  <c:v>35.658595641639394</c:v>
                </c:pt>
                <c:pt idx="58909">
                  <c:v>35.659200968515904</c:v>
                </c:pt>
                <c:pt idx="58910">
                  <c:v>35.659806295392414</c:v>
                </c:pt>
                <c:pt idx="58911">
                  <c:v>35.660411622268924</c:v>
                </c:pt>
                <c:pt idx="58912">
                  <c:v>35.661016949145434</c:v>
                </c:pt>
                <c:pt idx="58913">
                  <c:v>35.661622276021944</c:v>
                </c:pt>
                <c:pt idx="58914">
                  <c:v>35.662227602898454</c:v>
                </c:pt>
                <c:pt idx="58915">
                  <c:v>35.662832929774964</c:v>
                </c:pt>
                <c:pt idx="58916">
                  <c:v>35.663438256651474</c:v>
                </c:pt>
                <c:pt idx="58917">
                  <c:v>35.664043583527985</c:v>
                </c:pt>
                <c:pt idx="58918">
                  <c:v>35.664648910404495</c:v>
                </c:pt>
                <c:pt idx="58919">
                  <c:v>35.665254237281005</c:v>
                </c:pt>
                <c:pt idx="58920">
                  <c:v>35.665859564157515</c:v>
                </c:pt>
                <c:pt idx="58921">
                  <c:v>35.666464891034025</c:v>
                </c:pt>
                <c:pt idx="58922">
                  <c:v>35.667070217910535</c:v>
                </c:pt>
                <c:pt idx="58923">
                  <c:v>35.667675544787045</c:v>
                </c:pt>
                <c:pt idx="58924">
                  <c:v>35.668280871663555</c:v>
                </c:pt>
                <c:pt idx="58925">
                  <c:v>35.668886198540065</c:v>
                </c:pt>
                <c:pt idx="58926">
                  <c:v>35.669491525416575</c:v>
                </c:pt>
                <c:pt idx="58927">
                  <c:v>35.670096852293085</c:v>
                </c:pt>
                <c:pt idx="58928">
                  <c:v>35.670702179169595</c:v>
                </c:pt>
                <c:pt idx="58929">
                  <c:v>35.671307506046105</c:v>
                </c:pt>
                <c:pt idx="58930">
                  <c:v>35.671912832922615</c:v>
                </c:pt>
                <c:pt idx="58931">
                  <c:v>35.672518159799125</c:v>
                </c:pt>
                <c:pt idx="58932">
                  <c:v>35.673123486675635</c:v>
                </c:pt>
                <c:pt idx="58933">
                  <c:v>35.673728813552145</c:v>
                </c:pt>
                <c:pt idx="58934">
                  <c:v>35.674334140428655</c:v>
                </c:pt>
                <c:pt idx="58935">
                  <c:v>35.674939467305165</c:v>
                </c:pt>
                <c:pt idx="58936">
                  <c:v>35.675544794181675</c:v>
                </c:pt>
                <c:pt idx="58937">
                  <c:v>35.676150121058186</c:v>
                </c:pt>
                <c:pt idx="58938">
                  <c:v>35.676755447934696</c:v>
                </c:pt>
                <c:pt idx="58939">
                  <c:v>35.677360774811206</c:v>
                </c:pt>
                <c:pt idx="58940">
                  <c:v>35.677966101687716</c:v>
                </c:pt>
                <c:pt idx="58941">
                  <c:v>35.678571428564226</c:v>
                </c:pt>
                <c:pt idx="58942">
                  <c:v>35.679176755440736</c:v>
                </c:pt>
                <c:pt idx="58943">
                  <c:v>35.679782082317246</c:v>
                </c:pt>
                <c:pt idx="58944">
                  <c:v>35.680387409193756</c:v>
                </c:pt>
                <c:pt idx="58945">
                  <c:v>35.680992736070266</c:v>
                </c:pt>
                <c:pt idx="58946">
                  <c:v>35.681598062946776</c:v>
                </c:pt>
                <c:pt idx="58947">
                  <c:v>35.682203389823286</c:v>
                </c:pt>
                <c:pt idx="58948">
                  <c:v>35.682808716699796</c:v>
                </c:pt>
                <c:pt idx="58949">
                  <c:v>35.683414043576306</c:v>
                </c:pt>
                <c:pt idx="58950">
                  <c:v>35.684019370452816</c:v>
                </c:pt>
                <c:pt idx="58951">
                  <c:v>35.684624697329326</c:v>
                </c:pt>
                <c:pt idx="58952">
                  <c:v>35.685230024205836</c:v>
                </c:pt>
                <c:pt idx="58953">
                  <c:v>35.685835351082346</c:v>
                </c:pt>
                <c:pt idx="58954">
                  <c:v>35.686440677958856</c:v>
                </c:pt>
                <c:pt idx="58955">
                  <c:v>35.687046004835366</c:v>
                </c:pt>
                <c:pt idx="58956">
                  <c:v>35.687651331711876</c:v>
                </c:pt>
                <c:pt idx="58957">
                  <c:v>35.688256658588386</c:v>
                </c:pt>
                <c:pt idx="58958">
                  <c:v>35.688861985464897</c:v>
                </c:pt>
                <c:pt idx="58959">
                  <c:v>35.689467312341407</c:v>
                </c:pt>
                <c:pt idx="58960">
                  <c:v>35.690072639217917</c:v>
                </c:pt>
                <c:pt idx="58961">
                  <c:v>35.690677966094427</c:v>
                </c:pt>
                <c:pt idx="58962">
                  <c:v>35.691283292970937</c:v>
                </c:pt>
                <c:pt idx="58963">
                  <c:v>35.691888619847447</c:v>
                </c:pt>
                <c:pt idx="58964">
                  <c:v>35.692493946723957</c:v>
                </c:pt>
                <c:pt idx="58965">
                  <c:v>35.693099273600467</c:v>
                </c:pt>
                <c:pt idx="58966">
                  <c:v>35.693704600476977</c:v>
                </c:pt>
                <c:pt idx="58967">
                  <c:v>35.694309927353487</c:v>
                </c:pt>
                <c:pt idx="58968">
                  <c:v>35.694915254229997</c:v>
                </c:pt>
                <c:pt idx="58969">
                  <c:v>35.695520581106507</c:v>
                </c:pt>
                <c:pt idx="58970">
                  <c:v>35.696125907983017</c:v>
                </c:pt>
                <c:pt idx="58971">
                  <c:v>35.696731234859527</c:v>
                </c:pt>
                <c:pt idx="58972">
                  <c:v>35.697336561736037</c:v>
                </c:pt>
                <c:pt idx="58973">
                  <c:v>35.697941888612547</c:v>
                </c:pt>
                <c:pt idx="58974">
                  <c:v>35.698547215489057</c:v>
                </c:pt>
                <c:pt idx="58975">
                  <c:v>35.699152542365567</c:v>
                </c:pt>
                <c:pt idx="58976">
                  <c:v>35.699757869242077</c:v>
                </c:pt>
                <c:pt idx="58977">
                  <c:v>35.700363196118587</c:v>
                </c:pt>
                <c:pt idx="58978">
                  <c:v>35.700968522995097</c:v>
                </c:pt>
                <c:pt idx="58979">
                  <c:v>35.701573849871608</c:v>
                </c:pt>
                <c:pt idx="58980">
                  <c:v>35.702179176748118</c:v>
                </c:pt>
                <c:pt idx="58981">
                  <c:v>35.702784503624628</c:v>
                </c:pt>
                <c:pt idx="58982">
                  <c:v>35.703389830501138</c:v>
                </c:pt>
                <c:pt idx="58983">
                  <c:v>35.703995157377648</c:v>
                </c:pt>
                <c:pt idx="58984">
                  <c:v>35.704600484254158</c:v>
                </c:pt>
                <c:pt idx="58985">
                  <c:v>35.705205811130668</c:v>
                </c:pt>
                <c:pt idx="58986">
                  <c:v>35.705811138007178</c:v>
                </c:pt>
                <c:pt idx="58987">
                  <c:v>35.706416464883688</c:v>
                </c:pt>
                <c:pt idx="58988">
                  <c:v>35.707021791760198</c:v>
                </c:pt>
                <c:pt idx="58989">
                  <c:v>35.707627118636708</c:v>
                </c:pt>
                <c:pt idx="58990">
                  <c:v>35.708232445513218</c:v>
                </c:pt>
                <c:pt idx="58991">
                  <c:v>35.708837772389728</c:v>
                </c:pt>
                <c:pt idx="58992">
                  <c:v>35.709443099266238</c:v>
                </c:pt>
                <c:pt idx="58993">
                  <c:v>35.710048426142748</c:v>
                </c:pt>
                <c:pt idx="58994">
                  <c:v>35.710653753019258</c:v>
                </c:pt>
                <c:pt idx="58995">
                  <c:v>35.711259079895768</c:v>
                </c:pt>
                <c:pt idx="58996">
                  <c:v>35.711864406772278</c:v>
                </c:pt>
                <c:pt idx="58997">
                  <c:v>35.712469733648788</c:v>
                </c:pt>
                <c:pt idx="58998">
                  <c:v>35.713075060525298</c:v>
                </c:pt>
                <c:pt idx="58999">
                  <c:v>35.713680387401809</c:v>
                </c:pt>
                <c:pt idx="59000">
                  <c:v>35.714285714278319</c:v>
                </c:pt>
                <c:pt idx="59001">
                  <c:v>35.714891041154829</c:v>
                </c:pt>
                <c:pt idx="59002">
                  <c:v>35.715496368031339</c:v>
                </c:pt>
                <c:pt idx="59003">
                  <c:v>35.716101694907849</c:v>
                </c:pt>
                <c:pt idx="59004">
                  <c:v>35.716707021784359</c:v>
                </c:pt>
                <c:pt idx="59005">
                  <c:v>35.717312348660869</c:v>
                </c:pt>
                <c:pt idx="59006">
                  <c:v>35.717917675537379</c:v>
                </c:pt>
                <c:pt idx="59007">
                  <c:v>35.718523002413889</c:v>
                </c:pt>
                <c:pt idx="59008">
                  <c:v>35.719128329290399</c:v>
                </c:pt>
                <c:pt idx="59009">
                  <c:v>35.719733656166909</c:v>
                </c:pt>
                <c:pt idx="59010">
                  <c:v>35.720338983043419</c:v>
                </c:pt>
                <c:pt idx="59011">
                  <c:v>35.720944309919929</c:v>
                </c:pt>
                <c:pt idx="59012">
                  <c:v>35.721549636796439</c:v>
                </c:pt>
                <c:pt idx="59013">
                  <c:v>35.722154963672949</c:v>
                </c:pt>
                <c:pt idx="59014">
                  <c:v>35.722760290549459</c:v>
                </c:pt>
                <c:pt idx="59015">
                  <c:v>35.723365617425969</c:v>
                </c:pt>
                <c:pt idx="59016">
                  <c:v>35.723970944302479</c:v>
                </c:pt>
                <c:pt idx="59017">
                  <c:v>35.724576271178989</c:v>
                </c:pt>
                <c:pt idx="59018">
                  <c:v>35.725181598055499</c:v>
                </c:pt>
                <c:pt idx="59019">
                  <c:v>35.725786924932009</c:v>
                </c:pt>
                <c:pt idx="59020">
                  <c:v>35.72639225180852</c:v>
                </c:pt>
                <c:pt idx="59021">
                  <c:v>35.72699757868503</c:v>
                </c:pt>
                <c:pt idx="59022">
                  <c:v>35.72760290556154</c:v>
                </c:pt>
                <c:pt idx="59023">
                  <c:v>35.72820823243805</c:v>
                </c:pt>
                <c:pt idx="59024">
                  <c:v>35.72881355931456</c:v>
                </c:pt>
                <c:pt idx="59025">
                  <c:v>35.72941888619107</c:v>
                </c:pt>
                <c:pt idx="59026">
                  <c:v>35.73002421306758</c:v>
                </c:pt>
                <c:pt idx="59027">
                  <c:v>35.73062953994409</c:v>
                </c:pt>
                <c:pt idx="59028">
                  <c:v>35.7312348668206</c:v>
                </c:pt>
                <c:pt idx="59029">
                  <c:v>35.73184019369711</c:v>
                </c:pt>
                <c:pt idx="59030">
                  <c:v>35.73244552057362</c:v>
                </c:pt>
                <c:pt idx="59031">
                  <c:v>35.73305084745013</c:v>
                </c:pt>
                <c:pt idx="59032">
                  <c:v>35.73365617432664</c:v>
                </c:pt>
                <c:pt idx="59033">
                  <c:v>35.73426150120315</c:v>
                </c:pt>
                <c:pt idx="59034">
                  <c:v>35.73486682807966</c:v>
                </c:pt>
                <c:pt idx="59035">
                  <c:v>35.73547215495617</c:v>
                </c:pt>
                <c:pt idx="59036">
                  <c:v>35.73607748183268</c:v>
                </c:pt>
                <c:pt idx="59037">
                  <c:v>35.73668280870919</c:v>
                </c:pt>
                <c:pt idx="59038">
                  <c:v>35.7372881355857</c:v>
                </c:pt>
                <c:pt idx="59039">
                  <c:v>35.73789346246221</c:v>
                </c:pt>
                <c:pt idx="59040">
                  <c:v>35.73849878933872</c:v>
                </c:pt>
                <c:pt idx="59041">
                  <c:v>35.739104116215231</c:v>
                </c:pt>
                <c:pt idx="59042">
                  <c:v>35.739709443091741</c:v>
                </c:pt>
                <c:pt idx="59043">
                  <c:v>35.740314769968251</c:v>
                </c:pt>
                <c:pt idx="59044">
                  <c:v>35.740920096844761</c:v>
                </c:pt>
                <c:pt idx="59045">
                  <c:v>35.741525423721271</c:v>
                </c:pt>
                <c:pt idx="59046">
                  <c:v>35.742130750597781</c:v>
                </c:pt>
                <c:pt idx="59047">
                  <c:v>35.742736077474291</c:v>
                </c:pt>
                <c:pt idx="59048">
                  <c:v>35.743341404350801</c:v>
                </c:pt>
                <c:pt idx="59049">
                  <c:v>35.743946731227311</c:v>
                </c:pt>
                <c:pt idx="59050">
                  <c:v>35.744552058103821</c:v>
                </c:pt>
                <c:pt idx="59051">
                  <c:v>35.745157384980331</c:v>
                </c:pt>
                <c:pt idx="59052">
                  <c:v>35.745762711856841</c:v>
                </c:pt>
                <c:pt idx="59053">
                  <c:v>35.746368038733351</c:v>
                </c:pt>
                <c:pt idx="59054">
                  <c:v>35.746973365609861</c:v>
                </c:pt>
                <c:pt idx="59055">
                  <c:v>35.747578692486371</c:v>
                </c:pt>
                <c:pt idx="59056">
                  <c:v>35.748184019362881</c:v>
                </c:pt>
                <c:pt idx="59057">
                  <c:v>35.748789346239391</c:v>
                </c:pt>
                <c:pt idx="59058">
                  <c:v>35.749394673115901</c:v>
                </c:pt>
                <c:pt idx="59059">
                  <c:v>35.749999999992411</c:v>
                </c:pt>
                <c:pt idx="59060">
                  <c:v>35.750605326868921</c:v>
                </c:pt>
                <c:pt idx="59061">
                  <c:v>35.751210653745432</c:v>
                </c:pt>
                <c:pt idx="59062">
                  <c:v>35.751815980621942</c:v>
                </c:pt>
                <c:pt idx="59063">
                  <c:v>35.752421307498452</c:v>
                </c:pt>
                <c:pt idx="59064">
                  <c:v>35.753026634374962</c:v>
                </c:pt>
                <c:pt idx="59065">
                  <c:v>35.753631961251472</c:v>
                </c:pt>
                <c:pt idx="59066">
                  <c:v>35.754237288127982</c:v>
                </c:pt>
                <c:pt idx="59067">
                  <c:v>35.754842615004492</c:v>
                </c:pt>
                <c:pt idx="59068">
                  <c:v>35.755447941881002</c:v>
                </c:pt>
                <c:pt idx="59069">
                  <c:v>35.756053268757512</c:v>
                </c:pt>
                <c:pt idx="59070">
                  <c:v>35.756658595634022</c:v>
                </c:pt>
                <c:pt idx="59071">
                  <c:v>35.757263922510532</c:v>
                </c:pt>
                <c:pt idx="59072">
                  <c:v>35.757869249387042</c:v>
                </c:pt>
                <c:pt idx="59073">
                  <c:v>35.758474576263552</c:v>
                </c:pt>
                <c:pt idx="59074">
                  <c:v>35.759079903140062</c:v>
                </c:pt>
                <c:pt idx="59075">
                  <c:v>35.759685230016572</c:v>
                </c:pt>
                <c:pt idx="59076">
                  <c:v>35.760290556893082</c:v>
                </c:pt>
                <c:pt idx="59077">
                  <c:v>35.760895883769592</c:v>
                </c:pt>
                <c:pt idx="59078">
                  <c:v>35.761501210646102</c:v>
                </c:pt>
                <c:pt idx="59079">
                  <c:v>35.762106537522612</c:v>
                </c:pt>
                <c:pt idx="59080">
                  <c:v>35.762711864399122</c:v>
                </c:pt>
                <c:pt idx="59081">
                  <c:v>35.763317191275632</c:v>
                </c:pt>
                <c:pt idx="59082">
                  <c:v>35.763922518152143</c:v>
                </c:pt>
                <c:pt idx="59083">
                  <c:v>35.764527845028653</c:v>
                </c:pt>
                <c:pt idx="59084">
                  <c:v>35.765133171905163</c:v>
                </c:pt>
                <c:pt idx="59085">
                  <c:v>35.765738498781673</c:v>
                </c:pt>
                <c:pt idx="59086">
                  <c:v>35.766343825658183</c:v>
                </c:pt>
                <c:pt idx="59087">
                  <c:v>35.766949152534693</c:v>
                </c:pt>
                <c:pt idx="59088">
                  <c:v>35.767554479411203</c:v>
                </c:pt>
                <c:pt idx="59089">
                  <c:v>35.768159806287713</c:v>
                </c:pt>
                <c:pt idx="59090">
                  <c:v>35.768765133164223</c:v>
                </c:pt>
                <c:pt idx="59091">
                  <c:v>35.769370460040733</c:v>
                </c:pt>
                <c:pt idx="59092">
                  <c:v>35.769975786917243</c:v>
                </c:pt>
                <c:pt idx="59093">
                  <c:v>35.770581113793753</c:v>
                </c:pt>
                <c:pt idx="59094">
                  <c:v>35.771186440670263</c:v>
                </c:pt>
                <c:pt idx="59095">
                  <c:v>35.771791767546773</c:v>
                </c:pt>
                <c:pt idx="59096">
                  <c:v>35.772397094423283</c:v>
                </c:pt>
                <c:pt idx="59097">
                  <c:v>35.773002421299793</c:v>
                </c:pt>
                <c:pt idx="59098">
                  <c:v>35.773607748176303</c:v>
                </c:pt>
                <c:pt idx="59099">
                  <c:v>35.774213075052813</c:v>
                </c:pt>
                <c:pt idx="59100">
                  <c:v>35.774818401929323</c:v>
                </c:pt>
                <c:pt idx="59101">
                  <c:v>35.775423728805833</c:v>
                </c:pt>
                <c:pt idx="59102">
                  <c:v>35.776029055682343</c:v>
                </c:pt>
                <c:pt idx="59103">
                  <c:v>35.776634382558854</c:v>
                </c:pt>
                <c:pt idx="59104">
                  <c:v>35.777239709435364</c:v>
                </c:pt>
                <c:pt idx="59105">
                  <c:v>35.777845036311874</c:v>
                </c:pt>
                <c:pt idx="59106">
                  <c:v>35.778450363188384</c:v>
                </c:pt>
                <c:pt idx="59107">
                  <c:v>35.779055690064894</c:v>
                </c:pt>
                <c:pt idx="59108">
                  <c:v>35.779661016941404</c:v>
                </c:pt>
                <c:pt idx="59109">
                  <c:v>35.780266343817914</c:v>
                </c:pt>
                <c:pt idx="59110">
                  <c:v>35.780871670694424</c:v>
                </c:pt>
                <c:pt idx="59111">
                  <c:v>35.781476997570934</c:v>
                </c:pt>
                <c:pt idx="59112">
                  <c:v>35.782082324447444</c:v>
                </c:pt>
                <c:pt idx="59113">
                  <c:v>35.782687651323954</c:v>
                </c:pt>
                <c:pt idx="59114">
                  <c:v>35.783292978200464</c:v>
                </c:pt>
                <c:pt idx="59115">
                  <c:v>35.783898305076974</c:v>
                </c:pt>
                <c:pt idx="59116">
                  <c:v>35.784503631953484</c:v>
                </c:pt>
                <c:pt idx="59117">
                  <c:v>35.785108958829994</c:v>
                </c:pt>
                <c:pt idx="59118">
                  <c:v>35.785714285706504</c:v>
                </c:pt>
                <c:pt idx="59119">
                  <c:v>35.786319612583014</c:v>
                </c:pt>
                <c:pt idx="59120">
                  <c:v>35.786924939459524</c:v>
                </c:pt>
                <c:pt idx="59121">
                  <c:v>35.787530266336034</c:v>
                </c:pt>
                <c:pt idx="59122">
                  <c:v>35.788135593212544</c:v>
                </c:pt>
                <c:pt idx="59123">
                  <c:v>35.788740920089054</c:v>
                </c:pt>
                <c:pt idx="59124">
                  <c:v>35.789346246965565</c:v>
                </c:pt>
                <c:pt idx="59125">
                  <c:v>35.789951573842075</c:v>
                </c:pt>
                <c:pt idx="59126">
                  <c:v>35.790556900718585</c:v>
                </c:pt>
                <c:pt idx="59127">
                  <c:v>35.791162227595095</c:v>
                </c:pt>
                <c:pt idx="59128">
                  <c:v>35.791767554471605</c:v>
                </c:pt>
                <c:pt idx="59129">
                  <c:v>35.792372881348115</c:v>
                </c:pt>
                <c:pt idx="59130">
                  <c:v>35.792978208224625</c:v>
                </c:pt>
                <c:pt idx="59131">
                  <c:v>35.793583535101135</c:v>
                </c:pt>
                <c:pt idx="59132">
                  <c:v>35.794188861977645</c:v>
                </c:pt>
                <c:pt idx="59133">
                  <c:v>35.794794188854155</c:v>
                </c:pt>
                <c:pt idx="59134">
                  <c:v>35.795399515730665</c:v>
                </c:pt>
                <c:pt idx="59135">
                  <c:v>35.796004842607175</c:v>
                </c:pt>
                <c:pt idx="59136">
                  <c:v>35.796610169483685</c:v>
                </c:pt>
                <c:pt idx="59137">
                  <c:v>35.797215496360195</c:v>
                </c:pt>
                <c:pt idx="59138">
                  <c:v>35.797820823236705</c:v>
                </c:pt>
                <c:pt idx="59139">
                  <c:v>35.798426150113215</c:v>
                </c:pt>
                <c:pt idx="59140">
                  <c:v>35.799031476989725</c:v>
                </c:pt>
                <c:pt idx="59141">
                  <c:v>35.799636803866235</c:v>
                </c:pt>
                <c:pt idx="59142">
                  <c:v>35.800242130742745</c:v>
                </c:pt>
                <c:pt idx="59143">
                  <c:v>35.800847457619255</c:v>
                </c:pt>
                <c:pt idx="59144">
                  <c:v>35.801452784495766</c:v>
                </c:pt>
                <c:pt idx="59145">
                  <c:v>35.802058111372276</c:v>
                </c:pt>
                <c:pt idx="59146">
                  <c:v>35.802663438248786</c:v>
                </c:pt>
                <c:pt idx="59147">
                  <c:v>35.803268765125296</c:v>
                </c:pt>
                <c:pt idx="59148">
                  <c:v>35.803874092001806</c:v>
                </c:pt>
                <c:pt idx="59149">
                  <c:v>35.804479418878316</c:v>
                </c:pt>
                <c:pt idx="59150">
                  <c:v>35.805084745754826</c:v>
                </c:pt>
                <c:pt idx="59151">
                  <c:v>35.805690072631336</c:v>
                </c:pt>
                <c:pt idx="59152">
                  <c:v>35.806295399507846</c:v>
                </c:pt>
                <c:pt idx="59153">
                  <c:v>35.806900726384356</c:v>
                </c:pt>
                <c:pt idx="59154">
                  <c:v>35.807506053260866</c:v>
                </c:pt>
                <c:pt idx="59155">
                  <c:v>35.808111380137376</c:v>
                </c:pt>
                <c:pt idx="59156">
                  <c:v>35.808716707013886</c:v>
                </c:pt>
                <c:pt idx="59157">
                  <c:v>35.809322033890396</c:v>
                </c:pt>
                <c:pt idx="59158">
                  <c:v>35.809927360766906</c:v>
                </c:pt>
                <c:pt idx="59159">
                  <c:v>35.810532687643416</c:v>
                </c:pt>
                <c:pt idx="59160">
                  <c:v>35.811138014519926</c:v>
                </c:pt>
                <c:pt idx="59161">
                  <c:v>35.811743341396436</c:v>
                </c:pt>
                <c:pt idx="59162">
                  <c:v>35.812348668272946</c:v>
                </c:pt>
                <c:pt idx="59163">
                  <c:v>35.812953995149456</c:v>
                </c:pt>
                <c:pt idx="59164">
                  <c:v>35.813559322025966</c:v>
                </c:pt>
                <c:pt idx="59165">
                  <c:v>35.814164648902477</c:v>
                </c:pt>
                <c:pt idx="59166">
                  <c:v>35.814769975778987</c:v>
                </c:pt>
                <c:pt idx="59167">
                  <c:v>35.815375302655497</c:v>
                </c:pt>
                <c:pt idx="59168">
                  <c:v>35.815980629532007</c:v>
                </c:pt>
                <c:pt idx="59169">
                  <c:v>35.816585956408517</c:v>
                </c:pt>
                <c:pt idx="59170">
                  <c:v>35.817191283285027</c:v>
                </c:pt>
                <c:pt idx="59171">
                  <c:v>35.817796610161537</c:v>
                </c:pt>
                <c:pt idx="59172">
                  <c:v>35.818401937038047</c:v>
                </c:pt>
                <c:pt idx="59173">
                  <c:v>35.819007263914557</c:v>
                </c:pt>
                <c:pt idx="59174">
                  <c:v>35.819612590791067</c:v>
                </c:pt>
                <c:pt idx="59175">
                  <c:v>35.820217917667577</c:v>
                </c:pt>
                <c:pt idx="59176">
                  <c:v>35.820823244544087</c:v>
                </c:pt>
                <c:pt idx="59177">
                  <c:v>35.821428571420597</c:v>
                </c:pt>
                <c:pt idx="59178">
                  <c:v>35.822033898297107</c:v>
                </c:pt>
                <c:pt idx="59179">
                  <c:v>35.822639225173617</c:v>
                </c:pt>
                <c:pt idx="59180">
                  <c:v>35.823244552050127</c:v>
                </c:pt>
                <c:pt idx="59181">
                  <c:v>35.823849878926637</c:v>
                </c:pt>
                <c:pt idx="59182">
                  <c:v>35.824455205803147</c:v>
                </c:pt>
                <c:pt idx="59183">
                  <c:v>35.825060532679657</c:v>
                </c:pt>
                <c:pt idx="59184">
                  <c:v>35.825665859556167</c:v>
                </c:pt>
                <c:pt idx="59185">
                  <c:v>35.826271186432677</c:v>
                </c:pt>
                <c:pt idx="59186">
                  <c:v>35.826876513309188</c:v>
                </c:pt>
                <c:pt idx="59187">
                  <c:v>35.827481840185698</c:v>
                </c:pt>
                <c:pt idx="59188">
                  <c:v>35.828087167062208</c:v>
                </c:pt>
                <c:pt idx="59189">
                  <c:v>35.828692493938718</c:v>
                </c:pt>
                <c:pt idx="59190">
                  <c:v>35.829297820815228</c:v>
                </c:pt>
                <c:pt idx="59191">
                  <c:v>35.829903147691738</c:v>
                </c:pt>
                <c:pt idx="59192">
                  <c:v>35.830508474568248</c:v>
                </c:pt>
                <c:pt idx="59193">
                  <c:v>35.831113801444758</c:v>
                </c:pt>
                <c:pt idx="59194">
                  <c:v>35.831719128321268</c:v>
                </c:pt>
                <c:pt idx="59195">
                  <c:v>35.832324455197778</c:v>
                </c:pt>
                <c:pt idx="59196">
                  <c:v>35.832929782074288</c:v>
                </c:pt>
                <c:pt idx="59197">
                  <c:v>35.833535108950798</c:v>
                </c:pt>
                <c:pt idx="59198">
                  <c:v>35.834140435827308</c:v>
                </c:pt>
                <c:pt idx="59199">
                  <c:v>35.834745762703818</c:v>
                </c:pt>
                <c:pt idx="59200">
                  <c:v>35.835351089580328</c:v>
                </c:pt>
                <c:pt idx="59201">
                  <c:v>35.835956416456838</c:v>
                </c:pt>
                <c:pt idx="59202">
                  <c:v>35.836561743333348</c:v>
                </c:pt>
                <c:pt idx="59203">
                  <c:v>35.837167070209858</c:v>
                </c:pt>
                <c:pt idx="59204">
                  <c:v>35.837772397086368</c:v>
                </c:pt>
                <c:pt idx="59205">
                  <c:v>35.838377723962878</c:v>
                </c:pt>
                <c:pt idx="59206">
                  <c:v>35.838983050839389</c:v>
                </c:pt>
                <c:pt idx="59207">
                  <c:v>35.839588377715899</c:v>
                </c:pt>
                <c:pt idx="59208">
                  <c:v>35.840193704592409</c:v>
                </c:pt>
                <c:pt idx="59209">
                  <c:v>35.840799031468919</c:v>
                </c:pt>
                <c:pt idx="59210">
                  <c:v>35.841404358345429</c:v>
                </c:pt>
                <c:pt idx="59211">
                  <c:v>35.842009685221939</c:v>
                </c:pt>
                <c:pt idx="59212">
                  <c:v>35.842615012098449</c:v>
                </c:pt>
                <c:pt idx="59213">
                  <c:v>35.843220338974959</c:v>
                </c:pt>
                <c:pt idx="59214">
                  <c:v>35.843825665851469</c:v>
                </c:pt>
                <c:pt idx="59215">
                  <c:v>35.844430992727979</c:v>
                </c:pt>
                <c:pt idx="59216">
                  <c:v>35.845036319604489</c:v>
                </c:pt>
                <c:pt idx="59217">
                  <c:v>35.845641646480999</c:v>
                </c:pt>
                <c:pt idx="59218">
                  <c:v>35.846246973357509</c:v>
                </c:pt>
                <c:pt idx="59219">
                  <c:v>35.846852300234019</c:v>
                </c:pt>
                <c:pt idx="59220">
                  <c:v>35.847457627110529</c:v>
                </c:pt>
                <c:pt idx="59221">
                  <c:v>35.848062953987039</c:v>
                </c:pt>
                <c:pt idx="59222">
                  <c:v>35.848668280863549</c:v>
                </c:pt>
                <c:pt idx="59223">
                  <c:v>35.849273607740059</c:v>
                </c:pt>
                <c:pt idx="59224">
                  <c:v>35.849878934616569</c:v>
                </c:pt>
                <c:pt idx="59225">
                  <c:v>35.850484261493079</c:v>
                </c:pt>
                <c:pt idx="59226">
                  <c:v>35.851089588369589</c:v>
                </c:pt>
                <c:pt idx="59227">
                  <c:v>35.8516949152461</c:v>
                </c:pt>
                <c:pt idx="59228">
                  <c:v>35.85230024212261</c:v>
                </c:pt>
                <c:pt idx="59229">
                  <c:v>35.85290556899912</c:v>
                </c:pt>
                <c:pt idx="59230">
                  <c:v>35.85351089587563</c:v>
                </c:pt>
                <c:pt idx="59231">
                  <c:v>35.85411622275214</c:v>
                </c:pt>
                <c:pt idx="59232">
                  <c:v>35.85472154962865</c:v>
                </c:pt>
                <c:pt idx="59233">
                  <c:v>35.85532687650516</c:v>
                </c:pt>
                <c:pt idx="59234">
                  <c:v>35.85593220338167</c:v>
                </c:pt>
                <c:pt idx="59235">
                  <c:v>35.85653753025818</c:v>
                </c:pt>
                <c:pt idx="59236">
                  <c:v>35.85714285713469</c:v>
                </c:pt>
                <c:pt idx="59237">
                  <c:v>35.8577481840112</c:v>
                </c:pt>
                <c:pt idx="59238">
                  <c:v>35.85835351088771</c:v>
                </c:pt>
                <c:pt idx="59239">
                  <c:v>35.85895883776422</c:v>
                </c:pt>
                <c:pt idx="59240">
                  <c:v>35.85956416464073</c:v>
                </c:pt>
                <c:pt idx="59241">
                  <c:v>35.86016949151724</c:v>
                </c:pt>
                <c:pt idx="59242">
                  <c:v>35.86077481839375</c:v>
                </c:pt>
                <c:pt idx="59243">
                  <c:v>35.86138014527026</c:v>
                </c:pt>
                <c:pt idx="59244">
                  <c:v>35.86198547214677</c:v>
                </c:pt>
                <c:pt idx="59245">
                  <c:v>35.86259079902328</c:v>
                </c:pt>
                <c:pt idx="59246">
                  <c:v>35.86319612589979</c:v>
                </c:pt>
                <c:pt idx="59247">
                  <c:v>35.8638014527763</c:v>
                </c:pt>
                <c:pt idx="59248">
                  <c:v>35.864406779652811</c:v>
                </c:pt>
                <c:pt idx="59249">
                  <c:v>35.865012106529321</c:v>
                </c:pt>
                <c:pt idx="59250">
                  <c:v>35.865617433405831</c:v>
                </c:pt>
                <c:pt idx="59251">
                  <c:v>35.866222760282341</c:v>
                </c:pt>
                <c:pt idx="59252">
                  <c:v>35.866828087158851</c:v>
                </c:pt>
                <c:pt idx="59253">
                  <c:v>35.867433414035361</c:v>
                </c:pt>
                <c:pt idx="59254">
                  <c:v>35.868038740911871</c:v>
                </c:pt>
                <c:pt idx="59255">
                  <c:v>35.868644067788381</c:v>
                </c:pt>
                <c:pt idx="59256">
                  <c:v>35.869249394664891</c:v>
                </c:pt>
                <c:pt idx="59257">
                  <c:v>35.869854721541401</c:v>
                </c:pt>
                <c:pt idx="59258">
                  <c:v>35.870460048417911</c:v>
                </c:pt>
                <c:pt idx="59259">
                  <c:v>35.871065375294421</c:v>
                </c:pt>
                <c:pt idx="59260">
                  <c:v>35.871670702170931</c:v>
                </c:pt>
                <c:pt idx="59261">
                  <c:v>35.872276029047441</c:v>
                </c:pt>
                <c:pt idx="59262">
                  <c:v>35.872881355923951</c:v>
                </c:pt>
                <c:pt idx="59263">
                  <c:v>35.873486682800461</c:v>
                </c:pt>
                <c:pt idx="59264">
                  <c:v>35.874092009676971</c:v>
                </c:pt>
                <c:pt idx="59265">
                  <c:v>35.874697336553481</c:v>
                </c:pt>
                <c:pt idx="59266">
                  <c:v>35.875302663429991</c:v>
                </c:pt>
                <c:pt idx="59267">
                  <c:v>35.875907990306501</c:v>
                </c:pt>
                <c:pt idx="59268">
                  <c:v>35.876513317183012</c:v>
                </c:pt>
                <c:pt idx="59269">
                  <c:v>35.877118644059522</c:v>
                </c:pt>
                <c:pt idx="59270">
                  <c:v>35.877723970936032</c:v>
                </c:pt>
                <c:pt idx="59271">
                  <c:v>35.878329297812542</c:v>
                </c:pt>
                <c:pt idx="59272">
                  <c:v>35.878934624689052</c:v>
                </c:pt>
                <c:pt idx="59273">
                  <c:v>35.879539951565562</c:v>
                </c:pt>
                <c:pt idx="59274">
                  <c:v>35.880145278442072</c:v>
                </c:pt>
                <c:pt idx="59275">
                  <c:v>35.880750605318582</c:v>
                </c:pt>
                <c:pt idx="59276">
                  <c:v>35.881355932195092</c:v>
                </c:pt>
                <c:pt idx="59277">
                  <c:v>35.881961259071602</c:v>
                </c:pt>
                <c:pt idx="59278">
                  <c:v>35.882566585948112</c:v>
                </c:pt>
                <c:pt idx="59279">
                  <c:v>35.883171912824622</c:v>
                </c:pt>
                <c:pt idx="59280">
                  <c:v>35.883777239701132</c:v>
                </c:pt>
                <c:pt idx="59281">
                  <c:v>35.884382566577642</c:v>
                </c:pt>
                <c:pt idx="59282">
                  <c:v>35.884987893454152</c:v>
                </c:pt>
                <c:pt idx="59283">
                  <c:v>35.885593220330662</c:v>
                </c:pt>
                <c:pt idx="59284">
                  <c:v>35.886198547207172</c:v>
                </c:pt>
                <c:pt idx="59285">
                  <c:v>35.886803874083682</c:v>
                </c:pt>
                <c:pt idx="59286">
                  <c:v>35.887409200960192</c:v>
                </c:pt>
                <c:pt idx="59287">
                  <c:v>35.888014527836702</c:v>
                </c:pt>
                <c:pt idx="59288">
                  <c:v>35.888619854713212</c:v>
                </c:pt>
                <c:pt idx="59289">
                  <c:v>35.889225181589723</c:v>
                </c:pt>
                <c:pt idx="59290">
                  <c:v>35.889830508466233</c:v>
                </c:pt>
                <c:pt idx="59291">
                  <c:v>35.890435835342743</c:v>
                </c:pt>
                <c:pt idx="59292">
                  <c:v>35.891041162219253</c:v>
                </c:pt>
                <c:pt idx="59293">
                  <c:v>35.891646489095763</c:v>
                </c:pt>
                <c:pt idx="59294">
                  <c:v>35.892251815972273</c:v>
                </c:pt>
                <c:pt idx="59295">
                  <c:v>35.892857142848783</c:v>
                </c:pt>
                <c:pt idx="59296">
                  <c:v>35.893462469725293</c:v>
                </c:pt>
                <c:pt idx="59297">
                  <c:v>35.894067796601803</c:v>
                </c:pt>
                <c:pt idx="59298">
                  <c:v>35.894673123478313</c:v>
                </c:pt>
                <c:pt idx="59299">
                  <c:v>35.895278450354823</c:v>
                </c:pt>
                <c:pt idx="59300">
                  <c:v>35.895883777231333</c:v>
                </c:pt>
                <c:pt idx="59301">
                  <c:v>35.896489104107843</c:v>
                </c:pt>
                <c:pt idx="59302">
                  <c:v>35.897094430984353</c:v>
                </c:pt>
                <c:pt idx="59303">
                  <c:v>35.897699757860863</c:v>
                </c:pt>
                <c:pt idx="59304">
                  <c:v>35.898305084737373</c:v>
                </c:pt>
                <c:pt idx="59305">
                  <c:v>35.898910411613883</c:v>
                </c:pt>
                <c:pt idx="59306">
                  <c:v>35.899515738490393</c:v>
                </c:pt>
                <c:pt idx="59307">
                  <c:v>35.900121065366903</c:v>
                </c:pt>
                <c:pt idx="59308">
                  <c:v>35.900726392243413</c:v>
                </c:pt>
                <c:pt idx="59309">
                  <c:v>35.901331719119923</c:v>
                </c:pt>
                <c:pt idx="59310">
                  <c:v>35.901937045996434</c:v>
                </c:pt>
                <c:pt idx="59311">
                  <c:v>35.902542372872944</c:v>
                </c:pt>
                <c:pt idx="59312">
                  <c:v>35.903147699749454</c:v>
                </c:pt>
                <c:pt idx="59313">
                  <c:v>35.903753026625964</c:v>
                </c:pt>
                <c:pt idx="59314">
                  <c:v>35.904358353502474</c:v>
                </c:pt>
                <c:pt idx="59315">
                  <c:v>35.904963680378984</c:v>
                </c:pt>
                <c:pt idx="59316">
                  <c:v>35.905569007255494</c:v>
                </c:pt>
                <c:pt idx="59317">
                  <c:v>35.906174334132004</c:v>
                </c:pt>
                <c:pt idx="59318">
                  <c:v>35.906779661008514</c:v>
                </c:pt>
                <c:pt idx="59319">
                  <c:v>35.907384987885024</c:v>
                </c:pt>
                <c:pt idx="59320">
                  <c:v>35.907990314761534</c:v>
                </c:pt>
                <c:pt idx="59321">
                  <c:v>35.908595641638044</c:v>
                </c:pt>
                <c:pt idx="59322">
                  <c:v>35.909200968514554</c:v>
                </c:pt>
                <c:pt idx="59323">
                  <c:v>35.909806295391064</c:v>
                </c:pt>
                <c:pt idx="59324">
                  <c:v>35.910411622267574</c:v>
                </c:pt>
                <c:pt idx="59325">
                  <c:v>35.911016949144084</c:v>
                </c:pt>
                <c:pt idx="59326">
                  <c:v>35.911622276020594</c:v>
                </c:pt>
                <c:pt idx="59327">
                  <c:v>35.912227602897104</c:v>
                </c:pt>
                <c:pt idx="59328">
                  <c:v>35.912832929773614</c:v>
                </c:pt>
                <c:pt idx="59329">
                  <c:v>35.913438256650124</c:v>
                </c:pt>
                <c:pt idx="59330">
                  <c:v>35.914043583526635</c:v>
                </c:pt>
                <c:pt idx="59331">
                  <c:v>35.914648910403145</c:v>
                </c:pt>
                <c:pt idx="59332">
                  <c:v>35.915254237279655</c:v>
                </c:pt>
                <c:pt idx="59333">
                  <c:v>35.915859564156165</c:v>
                </c:pt>
                <c:pt idx="59334">
                  <c:v>35.916464891032675</c:v>
                </c:pt>
                <c:pt idx="59335">
                  <c:v>35.917070217909185</c:v>
                </c:pt>
                <c:pt idx="59336">
                  <c:v>35.917675544785695</c:v>
                </c:pt>
                <c:pt idx="59337">
                  <c:v>35.918280871662205</c:v>
                </c:pt>
                <c:pt idx="59338">
                  <c:v>35.918886198538715</c:v>
                </c:pt>
                <c:pt idx="59339">
                  <c:v>35.919491525415225</c:v>
                </c:pt>
                <c:pt idx="59340">
                  <c:v>35.920096852291735</c:v>
                </c:pt>
                <c:pt idx="59341">
                  <c:v>35.920702179168245</c:v>
                </c:pt>
                <c:pt idx="59342">
                  <c:v>35.921307506044755</c:v>
                </c:pt>
                <c:pt idx="59343">
                  <c:v>35.921912832921265</c:v>
                </c:pt>
                <c:pt idx="59344">
                  <c:v>35.922518159797775</c:v>
                </c:pt>
                <c:pt idx="59345">
                  <c:v>35.923123486674285</c:v>
                </c:pt>
                <c:pt idx="59346">
                  <c:v>35.923728813550795</c:v>
                </c:pt>
                <c:pt idx="59347">
                  <c:v>35.924334140427305</c:v>
                </c:pt>
                <c:pt idx="59348">
                  <c:v>35.924939467303815</c:v>
                </c:pt>
                <c:pt idx="59349">
                  <c:v>35.925544794180325</c:v>
                </c:pt>
                <c:pt idx="59350">
                  <c:v>35.926150121056835</c:v>
                </c:pt>
                <c:pt idx="59351">
                  <c:v>35.926755447933346</c:v>
                </c:pt>
                <c:pt idx="59352">
                  <c:v>35.927360774809856</c:v>
                </c:pt>
                <c:pt idx="59353">
                  <c:v>35.927966101686366</c:v>
                </c:pt>
                <c:pt idx="59354">
                  <c:v>35.928571428562876</c:v>
                </c:pt>
                <c:pt idx="59355">
                  <c:v>35.929176755439386</c:v>
                </c:pt>
                <c:pt idx="59356">
                  <c:v>35.929782082315896</c:v>
                </c:pt>
                <c:pt idx="59357">
                  <c:v>35.930387409192406</c:v>
                </c:pt>
                <c:pt idx="59358">
                  <c:v>35.930992736068916</c:v>
                </c:pt>
                <c:pt idx="59359">
                  <c:v>35.931598062945426</c:v>
                </c:pt>
                <c:pt idx="59360">
                  <c:v>35.932203389821936</c:v>
                </c:pt>
                <c:pt idx="59361">
                  <c:v>35.932808716698446</c:v>
                </c:pt>
                <c:pt idx="59362">
                  <c:v>35.933414043574956</c:v>
                </c:pt>
                <c:pt idx="59363">
                  <c:v>35.934019370451466</c:v>
                </c:pt>
                <c:pt idx="59364">
                  <c:v>35.934624697327976</c:v>
                </c:pt>
                <c:pt idx="59365">
                  <c:v>35.935230024204486</c:v>
                </c:pt>
                <c:pt idx="59366">
                  <c:v>35.935835351080996</c:v>
                </c:pt>
                <c:pt idx="59367">
                  <c:v>35.936440677957506</c:v>
                </c:pt>
                <c:pt idx="59368">
                  <c:v>35.937046004834016</c:v>
                </c:pt>
                <c:pt idx="59369">
                  <c:v>35.937651331710526</c:v>
                </c:pt>
                <c:pt idx="59370">
                  <c:v>35.938256658587036</c:v>
                </c:pt>
                <c:pt idx="59371">
                  <c:v>35.938861985463546</c:v>
                </c:pt>
                <c:pt idx="59372">
                  <c:v>35.939467312340057</c:v>
                </c:pt>
                <c:pt idx="59373">
                  <c:v>35.940072639216567</c:v>
                </c:pt>
                <c:pt idx="59374">
                  <c:v>35.940677966093077</c:v>
                </c:pt>
                <c:pt idx="59375">
                  <c:v>35.941283292969587</c:v>
                </c:pt>
                <c:pt idx="59376">
                  <c:v>35.941888619846097</c:v>
                </c:pt>
                <c:pt idx="59377">
                  <c:v>35.942493946722607</c:v>
                </c:pt>
                <c:pt idx="59378">
                  <c:v>35.943099273599117</c:v>
                </c:pt>
                <c:pt idx="59379">
                  <c:v>35.943704600475627</c:v>
                </c:pt>
                <c:pt idx="59380">
                  <c:v>35.944309927352137</c:v>
                </c:pt>
                <c:pt idx="59381">
                  <c:v>35.944915254228647</c:v>
                </c:pt>
                <c:pt idx="59382">
                  <c:v>35.945520581105157</c:v>
                </c:pt>
                <c:pt idx="59383">
                  <c:v>35.946125907981667</c:v>
                </c:pt>
                <c:pt idx="59384">
                  <c:v>35.946731234858177</c:v>
                </c:pt>
                <c:pt idx="59385">
                  <c:v>35.947336561734687</c:v>
                </c:pt>
                <c:pt idx="59386">
                  <c:v>35.947941888611197</c:v>
                </c:pt>
                <c:pt idx="59387">
                  <c:v>35.948547215487707</c:v>
                </c:pt>
                <c:pt idx="59388">
                  <c:v>35.949152542364217</c:v>
                </c:pt>
                <c:pt idx="59389">
                  <c:v>35.949757869240727</c:v>
                </c:pt>
                <c:pt idx="59390">
                  <c:v>35.950363196117237</c:v>
                </c:pt>
                <c:pt idx="59391">
                  <c:v>35.950968522993747</c:v>
                </c:pt>
                <c:pt idx="59392">
                  <c:v>35.951573849870258</c:v>
                </c:pt>
                <c:pt idx="59393">
                  <c:v>35.952179176746768</c:v>
                </c:pt>
                <c:pt idx="59394">
                  <c:v>35.952784503623278</c:v>
                </c:pt>
                <c:pt idx="59395">
                  <c:v>35.953389830499788</c:v>
                </c:pt>
                <c:pt idx="59396">
                  <c:v>35.953995157376298</c:v>
                </c:pt>
                <c:pt idx="59397">
                  <c:v>35.954600484252808</c:v>
                </c:pt>
                <c:pt idx="59398">
                  <c:v>35.955205811129318</c:v>
                </c:pt>
                <c:pt idx="59399">
                  <c:v>35.955811138005828</c:v>
                </c:pt>
                <c:pt idx="59400">
                  <c:v>35.956416464882338</c:v>
                </c:pt>
                <c:pt idx="59401">
                  <c:v>35.957021791758848</c:v>
                </c:pt>
                <c:pt idx="59402">
                  <c:v>35.957627118635358</c:v>
                </c:pt>
                <c:pt idx="59403">
                  <c:v>35.958232445511868</c:v>
                </c:pt>
                <c:pt idx="59404">
                  <c:v>35.958837772388378</c:v>
                </c:pt>
                <c:pt idx="59405">
                  <c:v>35.959443099264888</c:v>
                </c:pt>
                <c:pt idx="59406">
                  <c:v>35.960048426141398</c:v>
                </c:pt>
                <c:pt idx="59407">
                  <c:v>35.960653753017908</c:v>
                </c:pt>
                <c:pt idx="59408">
                  <c:v>35.961259079894418</c:v>
                </c:pt>
                <c:pt idx="59409">
                  <c:v>35.961864406770928</c:v>
                </c:pt>
                <c:pt idx="59410">
                  <c:v>35.962469733647438</c:v>
                </c:pt>
                <c:pt idx="59411">
                  <c:v>35.963075060523948</c:v>
                </c:pt>
                <c:pt idx="59412">
                  <c:v>35.963680387400458</c:v>
                </c:pt>
                <c:pt idx="59413">
                  <c:v>35.964285714276969</c:v>
                </c:pt>
                <c:pt idx="59414">
                  <c:v>35.964891041153479</c:v>
                </c:pt>
                <c:pt idx="59415">
                  <c:v>35.965496368029989</c:v>
                </c:pt>
                <c:pt idx="59416">
                  <c:v>35.966101694906499</c:v>
                </c:pt>
                <c:pt idx="59417">
                  <c:v>35.966707021783009</c:v>
                </c:pt>
                <c:pt idx="59418">
                  <c:v>35.967312348659519</c:v>
                </c:pt>
                <c:pt idx="59419">
                  <c:v>35.967917675536029</c:v>
                </c:pt>
                <c:pt idx="59420">
                  <c:v>35.968523002412539</c:v>
                </c:pt>
                <c:pt idx="59421">
                  <c:v>35.969128329289049</c:v>
                </c:pt>
                <c:pt idx="59422">
                  <c:v>35.969733656165559</c:v>
                </c:pt>
                <c:pt idx="59423">
                  <c:v>35.970338983042069</c:v>
                </c:pt>
                <c:pt idx="59424">
                  <c:v>35.970944309918579</c:v>
                </c:pt>
                <c:pt idx="59425">
                  <c:v>35.971549636795089</c:v>
                </c:pt>
                <c:pt idx="59426">
                  <c:v>35.972154963671599</c:v>
                </c:pt>
                <c:pt idx="59427">
                  <c:v>35.972760290548109</c:v>
                </c:pt>
                <c:pt idx="59428">
                  <c:v>35.973365617424619</c:v>
                </c:pt>
                <c:pt idx="59429">
                  <c:v>35.973970944301129</c:v>
                </c:pt>
                <c:pt idx="59430">
                  <c:v>35.974576271177639</c:v>
                </c:pt>
                <c:pt idx="59431">
                  <c:v>35.975181598054149</c:v>
                </c:pt>
                <c:pt idx="59432">
                  <c:v>35.975786924930659</c:v>
                </c:pt>
                <c:pt idx="59433">
                  <c:v>35.976392251807169</c:v>
                </c:pt>
                <c:pt idx="59434">
                  <c:v>35.97699757868368</c:v>
                </c:pt>
                <c:pt idx="59435">
                  <c:v>35.97760290556019</c:v>
                </c:pt>
                <c:pt idx="59436">
                  <c:v>35.9782082324367</c:v>
                </c:pt>
                <c:pt idx="59437">
                  <c:v>35.97881355931321</c:v>
                </c:pt>
                <c:pt idx="59438">
                  <c:v>35.97941888618972</c:v>
                </c:pt>
                <c:pt idx="59439">
                  <c:v>35.98002421306623</c:v>
                </c:pt>
                <c:pt idx="59440">
                  <c:v>35.98062953994274</c:v>
                </c:pt>
                <c:pt idx="59441">
                  <c:v>35.98123486681925</c:v>
                </c:pt>
                <c:pt idx="59442">
                  <c:v>35.98184019369576</c:v>
                </c:pt>
                <c:pt idx="59443">
                  <c:v>35.98244552057227</c:v>
                </c:pt>
                <c:pt idx="59444">
                  <c:v>35.98305084744878</c:v>
                </c:pt>
                <c:pt idx="59445">
                  <c:v>35.98365617432529</c:v>
                </c:pt>
                <c:pt idx="59446">
                  <c:v>35.9842615012018</c:v>
                </c:pt>
                <c:pt idx="59447">
                  <c:v>35.98486682807831</c:v>
                </c:pt>
                <c:pt idx="59448">
                  <c:v>35.98547215495482</c:v>
                </c:pt>
                <c:pt idx="59449">
                  <c:v>35.98607748183133</c:v>
                </c:pt>
                <c:pt idx="59450">
                  <c:v>35.98668280870784</c:v>
                </c:pt>
                <c:pt idx="59451">
                  <c:v>35.98728813558435</c:v>
                </c:pt>
                <c:pt idx="59452">
                  <c:v>35.98789346246086</c:v>
                </c:pt>
                <c:pt idx="59453">
                  <c:v>35.98849878933737</c:v>
                </c:pt>
                <c:pt idx="59454">
                  <c:v>35.989104116213881</c:v>
                </c:pt>
                <c:pt idx="59455">
                  <c:v>35.989709443090391</c:v>
                </c:pt>
                <c:pt idx="59456">
                  <c:v>35.990314769966901</c:v>
                </c:pt>
                <c:pt idx="59457">
                  <c:v>35.990920096843411</c:v>
                </c:pt>
                <c:pt idx="59458">
                  <c:v>35.991525423719921</c:v>
                </c:pt>
                <c:pt idx="59459">
                  <c:v>35.992130750596431</c:v>
                </c:pt>
                <c:pt idx="59460">
                  <c:v>35.992736077472941</c:v>
                </c:pt>
                <c:pt idx="59461">
                  <c:v>35.993341404349451</c:v>
                </c:pt>
                <c:pt idx="59462">
                  <c:v>35.993946731225961</c:v>
                </c:pt>
                <c:pt idx="59463">
                  <c:v>35.994552058102471</c:v>
                </c:pt>
                <c:pt idx="59464">
                  <c:v>35.995157384978981</c:v>
                </c:pt>
                <c:pt idx="59465">
                  <c:v>35.995762711855491</c:v>
                </c:pt>
                <c:pt idx="59466">
                  <c:v>35.996368038732001</c:v>
                </c:pt>
                <c:pt idx="59467">
                  <c:v>35.996973365608511</c:v>
                </c:pt>
                <c:pt idx="59468">
                  <c:v>35.997578692485021</c:v>
                </c:pt>
                <c:pt idx="59469">
                  <c:v>35.998184019361531</c:v>
                </c:pt>
                <c:pt idx="59470">
                  <c:v>35.998789346238041</c:v>
                </c:pt>
                <c:pt idx="59471">
                  <c:v>35.999394673114551</c:v>
                </c:pt>
                <c:pt idx="59472">
                  <c:v>35.999999999991061</c:v>
                </c:pt>
                <c:pt idx="59473">
                  <c:v>36.000605326867571</c:v>
                </c:pt>
                <c:pt idx="59474">
                  <c:v>36.001210653744081</c:v>
                </c:pt>
                <c:pt idx="59475">
                  <c:v>36.001815980620592</c:v>
                </c:pt>
                <c:pt idx="59476">
                  <c:v>36.002421307497102</c:v>
                </c:pt>
                <c:pt idx="59477">
                  <c:v>36.003026634373612</c:v>
                </c:pt>
                <c:pt idx="59478">
                  <c:v>36.003631961250122</c:v>
                </c:pt>
                <c:pt idx="59479">
                  <c:v>36.004237288126632</c:v>
                </c:pt>
                <c:pt idx="59480">
                  <c:v>36.004842615003142</c:v>
                </c:pt>
                <c:pt idx="59481">
                  <c:v>36.005447941879652</c:v>
                </c:pt>
                <c:pt idx="59482">
                  <c:v>36.006053268756162</c:v>
                </c:pt>
                <c:pt idx="59483">
                  <c:v>36.006658595632672</c:v>
                </c:pt>
                <c:pt idx="59484">
                  <c:v>36.007263922509182</c:v>
                </c:pt>
                <c:pt idx="59485">
                  <c:v>36.007869249385692</c:v>
                </c:pt>
                <c:pt idx="59486">
                  <c:v>36.008474576262202</c:v>
                </c:pt>
                <c:pt idx="59487">
                  <c:v>36.009079903138712</c:v>
                </c:pt>
                <c:pt idx="59488">
                  <c:v>36.009685230015222</c:v>
                </c:pt>
                <c:pt idx="59489">
                  <c:v>36.010290556891732</c:v>
                </c:pt>
                <c:pt idx="59490">
                  <c:v>36.010895883768242</c:v>
                </c:pt>
                <c:pt idx="59491">
                  <c:v>36.011501210644752</c:v>
                </c:pt>
                <c:pt idx="59492">
                  <c:v>36.012106537521262</c:v>
                </c:pt>
                <c:pt idx="59493">
                  <c:v>36.012711864397772</c:v>
                </c:pt>
                <c:pt idx="59494">
                  <c:v>36.013317191274282</c:v>
                </c:pt>
                <c:pt idx="59495">
                  <c:v>36.013922518150792</c:v>
                </c:pt>
                <c:pt idx="59496">
                  <c:v>36.014527845027303</c:v>
                </c:pt>
                <c:pt idx="59497">
                  <c:v>36.015133171903813</c:v>
                </c:pt>
                <c:pt idx="59498">
                  <c:v>36.015738498780323</c:v>
                </c:pt>
                <c:pt idx="59499">
                  <c:v>36.016343825656833</c:v>
                </c:pt>
                <c:pt idx="59500">
                  <c:v>36.016949152533343</c:v>
                </c:pt>
                <c:pt idx="59501">
                  <c:v>36.017554479409853</c:v>
                </c:pt>
                <c:pt idx="59502">
                  <c:v>36.018159806286363</c:v>
                </c:pt>
                <c:pt idx="59503">
                  <c:v>36.018765133162873</c:v>
                </c:pt>
                <c:pt idx="59504">
                  <c:v>36.019370460039383</c:v>
                </c:pt>
                <c:pt idx="59505">
                  <c:v>36.019975786915893</c:v>
                </c:pt>
                <c:pt idx="59506">
                  <c:v>36.020581113792403</c:v>
                </c:pt>
                <c:pt idx="59507">
                  <c:v>36.021186440668913</c:v>
                </c:pt>
                <c:pt idx="59508">
                  <c:v>36.021791767545423</c:v>
                </c:pt>
                <c:pt idx="59509">
                  <c:v>36.022397094421933</c:v>
                </c:pt>
                <c:pt idx="59510">
                  <c:v>36.023002421298443</c:v>
                </c:pt>
                <c:pt idx="59511">
                  <c:v>36.023607748174953</c:v>
                </c:pt>
                <c:pt idx="59512">
                  <c:v>36.024213075051463</c:v>
                </c:pt>
                <c:pt idx="59513">
                  <c:v>36.024818401927973</c:v>
                </c:pt>
                <c:pt idx="59514">
                  <c:v>36.025423728804483</c:v>
                </c:pt>
                <c:pt idx="59515">
                  <c:v>36.026029055680993</c:v>
                </c:pt>
                <c:pt idx="59516">
                  <c:v>36.026634382557503</c:v>
                </c:pt>
                <c:pt idx="59517">
                  <c:v>36.027239709434014</c:v>
                </c:pt>
                <c:pt idx="59518">
                  <c:v>36.027845036310524</c:v>
                </c:pt>
                <c:pt idx="59519">
                  <c:v>36.028450363187034</c:v>
                </c:pt>
                <c:pt idx="59520">
                  <c:v>36.029055690063544</c:v>
                </c:pt>
                <c:pt idx="59521">
                  <c:v>36.029661016940054</c:v>
                </c:pt>
                <c:pt idx="59522">
                  <c:v>36.030266343816564</c:v>
                </c:pt>
                <c:pt idx="59523">
                  <c:v>36.030871670693074</c:v>
                </c:pt>
                <c:pt idx="59524">
                  <c:v>36.031476997569584</c:v>
                </c:pt>
                <c:pt idx="59525">
                  <c:v>36.032082324446094</c:v>
                </c:pt>
                <c:pt idx="59526">
                  <c:v>36.032687651322604</c:v>
                </c:pt>
                <c:pt idx="59527">
                  <c:v>36.033292978199114</c:v>
                </c:pt>
                <c:pt idx="59528">
                  <c:v>36.033898305075624</c:v>
                </c:pt>
                <c:pt idx="59529">
                  <c:v>36.034503631952134</c:v>
                </c:pt>
                <c:pt idx="59530">
                  <c:v>36.035108958828644</c:v>
                </c:pt>
                <c:pt idx="59531">
                  <c:v>36.035714285705154</c:v>
                </c:pt>
                <c:pt idx="59532">
                  <c:v>36.036319612581664</c:v>
                </c:pt>
                <c:pt idx="59533">
                  <c:v>36.036924939458174</c:v>
                </c:pt>
                <c:pt idx="59534">
                  <c:v>36.037530266334684</c:v>
                </c:pt>
                <c:pt idx="59535">
                  <c:v>36.038135593211194</c:v>
                </c:pt>
                <c:pt idx="59536">
                  <c:v>36.038740920087704</c:v>
                </c:pt>
                <c:pt idx="59537">
                  <c:v>36.039346246964215</c:v>
                </c:pt>
                <c:pt idx="59538">
                  <c:v>36.039951573840725</c:v>
                </c:pt>
                <c:pt idx="59539">
                  <c:v>36.040556900717235</c:v>
                </c:pt>
                <c:pt idx="59540">
                  <c:v>36.041162227593745</c:v>
                </c:pt>
                <c:pt idx="59541">
                  <c:v>36.041767554470255</c:v>
                </c:pt>
                <c:pt idx="59542">
                  <c:v>36.042372881346765</c:v>
                </c:pt>
                <c:pt idx="59543">
                  <c:v>36.042978208223275</c:v>
                </c:pt>
                <c:pt idx="59544">
                  <c:v>36.043583535099785</c:v>
                </c:pt>
                <c:pt idx="59545">
                  <c:v>36.044188861976295</c:v>
                </c:pt>
                <c:pt idx="59546">
                  <c:v>36.044794188852805</c:v>
                </c:pt>
                <c:pt idx="59547">
                  <c:v>36.045399515729315</c:v>
                </c:pt>
                <c:pt idx="59548">
                  <c:v>36.046004842605825</c:v>
                </c:pt>
                <c:pt idx="59549">
                  <c:v>36.046610169482335</c:v>
                </c:pt>
                <c:pt idx="59550">
                  <c:v>36.047215496358845</c:v>
                </c:pt>
                <c:pt idx="59551">
                  <c:v>36.047820823235355</c:v>
                </c:pt>
                <c:pt idx="59552">
                  <c:v>36.048426150111865</c:v>
                </c:pt>
                <c:pt idx="59553">
                  <c:v>36.049031476988375</c:v>
                </c:pt>
                <c:pt idx="59554">
                  <c:v>36.049636803864885</c:v>
                </c:pt>
                <c:pt idx="59555">
                  <c:v>36.050242130741395</c:v>
                </c:pt>
                <c:pt idx="59556">
                  <c:v>36.050847457617905</c:v>
                </c:pt>
                <c:pt idx="59557">
                  <c:v>36.051452784494415</c:v>
                </c:pt>
                <c:pt idx="59558">
                  <c:v>36.052058111370926</c:v>
                </c:pt>
                <c:pt idx="59559">
                  <c:v>36.052663438247436</c:v>
                </c:pt>
                <c:pt idx="59560">
                  <c:v>36.053268765123946</c:v>
                </c:pt>
                <c:pt idx="59561">
                  <c:v>36.053874092000456</c:v>
                </c:pt>
                <c:pt idx="59562">
                  <c:v>36.054479418876966</c:v>
                </c:pt>
                <c:pt idx="59563">
                  <c:v>36.055084745753476</c:v>
                </c:pt>
                <c:pt idx="59564">
                  <c:v>36.055690072629986</c:v>
                </c:pt>
                <c:pt idx="59565">
                  <c:v>36.056295399506496</c:v>
                </c:pt>
                <c:pt idx="59566">
                  <c:v>36.056900726383006</c:v>
                </c:pt>
                <c:pt idx="59567">
                  <c:v>36.057506053259516</c:v>
                </c:pt>
                <c:pt idx="59568">
                  <c:v>36.058111380136026</c:v>
                </c:pt>
                <c:pt idx="59569">
                  <c:v>36.058716707012536</c:v>
                </c:pt>
                <c:pt idx="59570">
                  <c:v>36.059322033889046</c:v>
                </c:pt>
                <c:pt idx="59571">
                  <c:v>36.059927360765556</c:v>
                </c:pt>
                <c:pt idx="59572">
                  <c:v>36.060532687642066</c:v>
                </c:pt>
                <c:pt idx="59573">
                  <c:v>36.061138014518576</c:v>
                </c:pt>
                <c:pt idx="59574">
                  <c:v>36.061743341395086</c:v>
                </c:pt>
                <c:pt idx="59575">
                  <c:v>36.062348668271596</c:v>
                </c:pt>
                <c:pt idx="59576">
                  <c:v>36.062953995148106</c:v>
                </c:pt>
                <c:pt idx="59577">
                  <c:v>36.063559322024616</c:v>
                </c:pt>
                <c:pt idx="59578">
                  <c:v>36.064164648901126</c:v>
                </c:pt>
                <c:pt idx="59579">
                  <c:v>36.064769975777637</c:v>
                </c:pt>
                <c:pt idx="59580">
                  <c:v>36.065375302654147</c:v>
                </c:pt>
                <c:pt idx="59581">
                  <c:v>36.065980629530657</c:v>
                </c:pt>
                <c:pt idx="59582">
                  <c:v>36.066585956407167</c:v>
                </c:pt>
                <c:pt idx="59583">
                  <c:v>36.067191283283677</c:v>
                </c:pt>
                <c:pt idx="59584">
                  <c:v>36.067796610160187</c:v>
                </c:pt>
                <c:pt idx="59585">
                  <c:v>36.068401937036697</c:v>
                </c:pt>
                <c:pt idx="59586">
                  <c:v>36.069007263913207</c:v>
                </c:pt>
                <c:pt idx="59587">
                  <c:v>36.069612590789717</c:v>
                </c:pt>
                <c:pt idx="59588">
                  <c:v>36.070217917666227</c:v>
                </c:pt>
                <c:pt idx="59589">
                  <c:v>36.070823244542737</c:v>
                </c:pt>
                <c:pt idx="59590">
                  <c:v>36.071428571419247</c:v>
                </c:pt>
                <c:pt idx="59591">
                  <c:v>36.072033898295757</c:v>
                </c:pt>
                <c:pt idx="59592">
                  <c:v>36.072639225172267</c:v>
                </c:pt>
                <c:pt idx="59593">
                  <c:v>36.073244552048777</c:v>
                </c:pt>
                <c:pt idx="59594">
                  <c:v>36.073849878925287</c:v>
                </c:pt>
                <c:pt idx="59595">
                  <c:v>36.074455205801797</c:v>
                </c:pt>
                <c:pt idx="59596">
                  <c:v>36.075060532678307</c:v>
                </c:pt>
                <c:pt idx="59597">
                  <c:v>36.075665859554817</c:v>
                </c:pt>
                <c:pt idx="59598">
                  <c:v>36.076271186431327</c:v>
                </c:pt>
                <c:pt idx="59599">
                  <c:v>36.076876513307838</c:v>
                </c:pt>
                <c:pt idx="59600">
                  <c:v>36.077481840184348</c:v>
                </c:pt>
                <c:pt idx="59601">
                  <c:v>36.078087167060858</c:v>
                </c:pt>
                <c:pt idx="59602">
                  <c:v>36.078692493937368</c:v>
                </c:pt>
                <c:pt idx="59603">
                  <c:v>36.079297820813878</c:v>
                </c:pt>
                <c:pt idx="59604">
                  <c:v>36.079903147690388</c:v>
                </c:pt>
                <c:pt idx="59605">
                  <c:v>36.080508474566898</c:v>
                </c:pt>
                <c:pt idx="59606">
                  <c:v>36.081113801443408</c:v>
                </c:pt>
                <c:pt idx="59607">
                  <c:v>36.081719128319918</c:v>
                </c:pt>
                <c:pt idx="59608">
                  <c:v>36.082324455196428</c:v>
                </c:pt>
                <c:pt idx="59609">
                  <c:v>36.082929782072938</c:v>
                </c:pt>
                <c:pt idx="59610">
                  <c:v>36.083535108949448</c:v>
                </c:pt>
                <c:pt idx="59611">
                  <c:v>36.084140435825958</c:v>
                </c:pt>
                <c:pt idx="59612">
                  <c:v>36.084745762702468</c:v>
                </c:pt>
                <c:pt idx="59613">
                  <c:v>36.085351089578978</c:v>
                </c:pt>
                <c:pt idx="59614">
                  <c:v>36.085956416455488</c:v>
                </c:pt>
                <c:pt idx="59615">
                  <c:v>36.086561743331998</c:v>
                </c:pt>
                <c:pt idx="59616">
                  <c:v>36.087167070208508</c:v>
                </c:pt>
                <c:pt idx="59617">
                  <c:v>36.087772397085018</c:v>
                </c:pt>
                <c:pt idx="59618">
                  <c:v>36.088377723961528</c:v>
                </c:pt>
                <c:pt idx="59619">
                  <c:v>36.088983050838038</c:v>
                </c:pt>
                <c:pt idx="59620">
                  <c:v>36.089588377714549</c:v>
                </c:pt>
                <c:pt idx="59621">
                  <c:v>36.090193704591059</c:v>
                </c:pt>
                <c:pt idx="59622">
                  <c:v>36.090799031467569</c:v>
                </c:pt>
                <c:pt idx="59623">
                  <c:v>36.091404358344079</c:v>
                </c:pt>
                <c:pt idx="59624">
                  <c:v>36.092009685220589</c:v>
                </c:pt>
                <c:pt idx="59625">
                  <c:v>36.092615012097099</c:v>
                </c:pt>
                <c:pt idx="59626">
                  <c:v>36.093220338973609</c:v>
                </c:pt>
                <c:pt idx="59627">
                  <c:v>36.093825665850119</c:v>
                </c:pt>
                <c:pt idx="59628">
                  <c:v>36.094430992726629</c:v>
                </c:pt>
                <c:pt idx="59629">
                  <c:v>36.095036319603139</c:v>
                </c:pt>
                <c:pt idx="59630">
                  <c:v>36.095641646479649</c:v>
                </c:pt>
                <c:pt idx="59631">
                  <c:v>36.096246973356159</c:v>
                </c:pt>
                <c:pt idx="59632">
                  <c:v>36.096852300232669</c:v>
                </c:pt>
                <c:pt idx="59633">
                  <c:v>36.097457627109179</c:v>
                </c:pt>
                <c:pt idx="59634">
                  <c:v>36.098062953985689</c:v>
                </c:pt>
                <c:pt idx="59635">
                  <c:v>36.098668280862199</c:v>
                </c:pt>
                <c:pt idx="59636">
                  <c:v>36.099273607738709</c:v>
                </c:pt>
                <c:pt idx="59637">
                  <c:v>36.099878934615219</c:v>
                </c:pt>
                <c:pt idx="59638">
                  <c:v>36.100484261491729</c:v>
                </c:pt>
                <c:pt idx="59639">
                  <c:v>36.101089588368239</c:v>
                </c:pt>
                <c:pt idx="59640">
                  <c:v>36.101694915244749</c:v>
                </c:pt>
                <c:pt idx="59641">
                  <c:v>36.10230024212126</c:v>
                </c:pt>
                <c:pt idx="59642">
                  <c:v>36.10290556899777</c:v>
                </c:pt>
                <c:pt idx="59643">
                  <c:v>36.10351089587428</c:v>
                </c:pt>
                <c:pt idx="59644">
                  <c:v>36.10411622275079</c:v>
                </c:pt>
                <c:pt idx="59645">
                  <c:v>36.1047215496273</c:v>
                </c:pt>
                <c:pt idx="59646">
                  <c:v>36.10532687650381</c:v>
                </c:pt>
                <c:pt idx="59647">
                  <c:v>36.10593220338032</c:v>
                </c:pt>
                <c:pt idx="59648">
                  <c:v>36.10653753025683</c:v>
                </c:pt>
                <c:pt idx="59649">
                  <c:v>36.10714285713334</c:v>
                </c:pt>
                <c:pt idx="59650">
                  <c:v>36.10774818400985</c:v>
                </c:pt>
                <c:pt idx="59651">
                  <c:v>36.10835351088636</c:v>
                </c:pt>
                <c:pt idx="59652">
                  <c:v>36.10895883776287</c:v>
                </c:pt>
                <c:pt idx="59653">
                  <c:v>36.10956416463938</c:v>
                </c:pt>
                <c:pt idx="59654">
                  <c:v>36.11016949151589</c:v>
                </c:pt>
                <c:pt idx="59655">
                  <c:v>36.1107748183924</c:v>
                </c:pt>
                <c:pt idx="59656">
                  <c:v>36.11138014526891</c:v>
                </c:pt>
                <c:pt idx="59657">
                  <c:v>36.11198547214542</c:v>
                </c:pt>
                <c:pt idx="59658">
                  <c:v>36.11259079902193</c:v>
                </c:pt>
                <c:pt idx="59659">
                  <c:v>36.11319612589844</c:v>
                </c:pt>
                <c:pt idx="59660">
                  <c:v>36.11380145277495</c:v>
                </c:pt>
                <c:pt idx="59661">
                  <c:v>36.114406779651461</c:v>
                </c:pt>
                <c:pt idx="59662">
                  <c:v>36.115012106527971</c:v>
                </c:pt>
                <c:pt idx="59663">
                  <c:v>36.115617433404481</c:v>
                </c:pt>
                <c:pt idx="59664">
                  <c:v>36.116222760280991</c:v>
                </c:pt>
                <c:pt idx="59665">
                  <c:v>36.116828087157501</c:v>
                </c:pt>
                <c:pt idx="59666">
                  <c:v>36.117433414034011</c:v>
                </c:pt>
                <c:pt idx="59667">
                  <c:v>36.118038740910521</c:v>
                </c:pt>
                <c:pt idx="59668">
                  <c:v>36.118644067787031</c:v>
                </c:pt>
                <c:pt idx="59669">
                  <c:v>36.119249394663541</c:v>
                </c:pt>
                <c:pt idx="59670">
                  <c:v>36.119854721540051</c:v>
                </c:pt>
                <c:pt idx="59671">
                  <c:v>36.120460048416561</c:v>
                </c:pt>
                <c:pt idx="59672">
                  <c:v>36.121065375293071</c:v>
                </c:pt>
                <c:pt idx="59673">
                  <c:v>36.121670702169581</c:v>
                </c:pt>
                <c:pt idx="59674">
                  <c:v>36.122276029046091</c:v>
                </c:pt>
                <c:pt idx="59675">
                  <c:v>36.122881355922601</c:v>
                </c:pt>
                <c:pt idx="59676">
                  <c:v>36.123486682799111</c:v>
                </c:pt>
                <c:pt idx="59677">
                  <c:v>36.124092009675621</c:v>
                </c:pt>
                <c:pt idx="59678">
                  <c:v>36.124697336552131</c:v>
                </c:pt>
                <c:pt idx="59679">
                  <c:v>36.125302663428641</c:v>
                </c:pt>
                <c:pt idx="59680">
                  <c:v>36.125907990305151</c:v>
                </c:pt>
                <c:pt idx="59681">
                  <c:v>36.126513317181661</c:v>
                </c:pt>
                <c:pt idx="59682">
                  <c:v>36.127118644058172</c:v>
                </c:pt>
                <c:pt idx="59683">
                  <c:v>36.127723970934682</c:v>
                </c:pt>
                <c:pt idx="59684">
                  <c:v>36.128329297811192</c:v>
                </c:pt>
                <c:pt idx="59685">
                  <c:v>36.128934624687702</c:v>
                </c:pt>
                <c:pt idx="59686">
                  <c:v>36.129539951564212</c:v>
                </c:pt>
                <c:pt idx="59687">
                  <c:v>36.130145278440722</c:v>
                </c:pt>
                <c:pt idx="59688">
                  <c:v>36.130750605317232</c:v>
                </c:pt>
                <c:pt idx="59689">
                  <c:v>36.131355932193742</c:v>
                </c:pt>
                <c:pt idx="59690">
                  <c:v>36.131961259070252</c:v>
                </c:pt>
                <c:pt idx="59691">
                  <c:v>36.132566585946762</c:v>
                </c:pt>
                <c:pt idx="59692">
                  <c:v>36.133171912823272</c:v>
                </c:pt>
                <c:pt idx="59693">
                  <c:v>36.133777239699782</c:v>
                </c:pt>
                <c:pt idx="59694">
                  <c:v>36.134382566576292</c:v>
                </c:pt>
                <c:pt idx="59695">
                  <c:v>36.134987893452802</c:v>
                </c:pt>
                <c:pt idx="59696">
                  <c:v>36.135593220329312</c:v>
                </c:pt>
                <c:pt idx="59697">
                  <c:v>36.136198547205822</c:v>
                </c:pt>
                <c:pt idx="59698">
                  <c:v>36.136803874082332</c:v>
                </c:pt>
                <c:pt idx="59699">
                  <c:v>36.137409200958842</c:v>
                </c:pt>
                <c:pt idx="59700">
                  <c:v>36.138014527835352</c:v>
                </c:pt>
                <c:pt idx="59701">
                  <c:v>36.138619854711862</c:v>
                </c:pt>
                <c:pt idx="59702">
                  <c:v>36.139225181588372</c:v>
                </c:pt>
                <c:pt idx="59703">
                  <c:v>36.139830508464883</c:v>
                </c:pt>
                <c:pt idx="59704">
                  <c:v>36.140435835341393</c:v>
                </c:pt>
                <c:pt idx="59705">
                  <c:v>36.141041162217903</c:v>
                </c:pt>
                <c:pt idx="59706">
                  <c:v>36.141646489094413</c:v>
                </c:pt>
                <c:pt idx="59707">
                  <c:v>36.142251815970923</c:v>
                </c:pt>
                <c:pt idx="59708">
                  <c:v>36.142857142847433</c:v>
                </c:pt>
                <c:pt idx="59709">
                  <c:v>36.143462469723943</c:v>
                </c:pt>
                <c:pt idx="59710">
                  <c:v>36.144067796600453</c:v>
                </c:pt>
                <c:pt idx="59711">
                  <c:v>36.144673123476963</c:v>
                </c:pt>
                <c:pt idx="59712">
                  <c:v>36.145278450353473</c:v>
                </c:pt>
                <c:pt idx="59713">
                  <c:v>36.145883777229983</c:v>
                </c:pt>
                <c:pt idx="59714">
                  <c:v>36.146489104106493</c:v>
                </c:pt>
                <c:pt idx="59715">
                  <c:v>36.147094430983003</c:v>
                </c:pt>
                <c:pt idx="59716">
                  <c:v>36.147699757859513</c:v>
                </c:pt>
                <c:pt idx="59717">
                  <c:v>36.148305084736023</c:v>
                </c:pt>
                <c:pt idx="59718">
                  <c:v>36.148910411612533</c:v>
                </c:pt>
                <c:pt idx="59719">
                  <c:v>36.149515738489043</c:v>
                </c:pt>
                <c:pt idx="59720">
                  <c:v>36.150121065365553</c:v>
                </c:pt>
                <c:pt idx="59721">
                  <c:v>36.150726392242063</c:v>
                </c:pt>
                <c:pt idx="59722">
                  <c:v>36.151331719118573</c:v>
                </c:pt>
                <c:pt idx="59723">
                  <c:v>36.151937045995084</c:v>
                </c:pt>
                <c:pt idx="59724">
                  <c:v>36.152542372871594</c:v>
                </c:pt>
                <c:pt idx="59725">
                  <c:v>36.153147699748104</c:v>
                </c:pt>
                <c:pt idx="59726">
                  <c:v>36.153753026624614</c:v>
                </c:pt>
                <c:pt idx="59727">
                  <c:v>36.154358353501124</c:v>
                </c:pt>
                <c:pt idx="59728">
                  <c:v>36.154963680377634</c:v>
                </c:pt>
                <c:pt idx="59729">
                  <c:v>36.155569007254144</c:v>
                </c:pt>
                <c:pt idx="59730">
                  <c:v>36.156174334130654</c:v>
                </c:pt>
                <c:pt idx="59731">
                  <c:v>36.156779661007164</c:v>
                </c:pt>
                <c:pt idx="59732">
                  <c:v>36.157384987883674</c:v>
                </c:pt>
                <c:pt idx="59733">
                  <c:v>36.157990314760184</c:v>
                </c:pt>
                <c:pt idx="59734">
                  <c:v>36.158595641636694</c:v>
                </c:pt>
                <c:pt idx="59735">
                  <c:v>36.159200968513204</c:v>
                </c:pt>
                <c:pt idx="59736">
                  <c:v>36.159806295389714</c:v>
                </c:pt>
                <c:pt idx="59737">
                  <c:v>36.160411622266224</c:v>
                </c:pt>
                <c:pt idx="59738">
                  <c:v>36.161016949142734</c:v>
                </c:pt>
                <c:pt idx="59739">
                  <c:v>36.161622276019244</c:v>
                </c:pt>
                <c:pt idx="59740">
                  <c:v>36.162227602895754</c:v>
                </c:pt>
                <c:pt idx="59741">
                  <c:v>36.162832929772264</c:v>
                </c:pt>
                <c:pt idx="59742">
                  <c:v>36.163438256648774</c:v>
                </c:pt>
                <c:pt idx="59743">
                  <c:v>36.164043583525284</c:v>
                </c:pt>
                <c:pt idx="59744">
                  <c:v>36.164648910401795</c:v>
                </c:pt>
                <c:pt idx="59745">
                  <c:v>36.165254237278305</c:v>
                </c:pt>
                <c:pt idx="59746">
                  <c:v>36.165859564154815</c:v>
                </c:pt>
                <c:pt idx="59747">
                  <c:v>36.166464891031325</c:v>
                </c:pt>
                <c:pt idx="59748">
                  <c:v>36.167070217907835</c:v>
                </c:pt>
                <c:pt idx="59749">
                  <c:v>36.167675544784345</c:v>
                </c:pt>
                <c:pt idx="59750">
                  <c:v>36.168280871660855</c:v>
                </c:pt>
                <c:pt idx="59751">
                  <c:v>36.168886198537365</c:v>
                </c:pt>
                <c:pt idx="59752">
                  <c:v>36.169491525413875</c:v>
                </c:pt>
                <c:pt idx="59753">
                  <c:v>36.170096852290385</c:v>
                </c:pt>
                <c:pt idx="59754">
                  <c:v>36.170702179166895</c:v>
                </c:pt>
                <c:pt idx="59755">
                  <c:v>36.171307506043405</c:v>
                </c:pt>
                <c:pt idx="59756">
                  <c:v>36.171912832919915</c:v>
                </c:pt>
                <c:pt idx="59757">
                  <c:v>36.172518159796425</c:v>
                </c:pt>
                <c:pt idx="59758">
                  <c:v>36.173123486672935</c:v>
                </c:pt>
                <c:pt idx="59759">
                  <c:v>36.173728813549445</c:v>
                </c:pt>
                <c:pt idx="59760">
                  <c:v>36.174334140425955</c:v>
                </c:pt>
                <c:pt idx="59761">
                  <c:v>36.174939467302465</c:v>
                </c:pt>
                <c:pt idx="59762">
                  <c:v>36.175544794178975</c:v>
                </c:pt>
                <c:pt idx="59763">
                  <c:v>36.176150121055485</c:v>
                </c:pt>
                <c:pt idx="59764">
                  <c:v>36.176755447931995</c:v>
                </c:pt>
                <c:pt idx="59765">
                  <c:v>36.177360774808506</c:v>
                </c:pt>
                <c:pt idx="59766">
                  <c:v>36.177966101685016</c:v>
                </c:pt>
                <c:pt idx="59767">
                  <c:v>36.178571428561526</c:v>
                </c:pt>
                <c:pt idx="59768">
                  <c:v>36.179176755438036</c:v>
                </c:pt>
                <c:pt idx="59769">
                  <c:v>36.179782082314546</c:v>
                </c:pt>
                <c:pt idx="59770">
                  <c:v>36.180387409191056</c:v>
                </c:pt>
                <c:pt idx="59771">
                  <c:v>36.180992736067566</c:v>
                </c:pt>
                <c:pt idx="59772">
                  <c:v>36.181598062944076</c:v>
                </c:pt>
                <c:pt idx="59773">
                  <c:v>36.182203389820586</c:v>
                </c:pt>
                <c:pt idx="59774">
                  <c:v>36.182808716697096</c:v>
                </c:pt>
                <c:pt idx="59775">
                  <c:v>36.183414043573606</c:v>
                </c:pt>
                <c:pt idx="59776">
                  <c:v>36.184019370450116</c:v>
                </c:pt>
                <c:pt idx="59777">
                  <c:v>36.184624697326626</c:v>
                </c:pt>
                <c:pt idx="59778">
                  <c:v>36.185230024203136</c:v>
                </c:pt>
                <c:pt idx="59779">
                  <c:v>36.185835351079646</c:v>
                </c:pt>
                <c:pt idx="59780">
                  <c:v>36.186440677956156</c:v>
                </c:pt>
                <c:pt idx="59781">
                  <c:v>36.187046004832666</c:v>
                </c:pt>
                <c:pt idx="59782">
                  <c:v>36.187651331709176</c:v>
                </c:pt>
                <c:pt idx="59783">
                  <c:v>36.188256658585686</c:v>
                </c:pt>
                <c:pt idx="59784">
                  <c:v>36.188861985462196</c:v>
                </c:pt>
                <c:pt idx="59785">
                  <c:v>36.189467312338707</c:v>
                </c:pt>
                <c:pt idx="59786">
                  <c:v>36.190072639215217</c:v>
                </c:pt>
                <c:pt idx="59787">
                  <c:v>36.190677966091727</c:v>
                </c:pt>
                <c:pt idx="59788">
                  <c:v>36.191283292968237</c:v>
                </c:pt>
                <c:pt idx="59789">
                  <c:v>36.191888619844747</c:v>
                </c:pt>
                <c:pt idx="59790">
                  <c:v>36.192493946721257</c:v>
                </c:pt>
                <c:pt idx="59791">
                  <c:v>36.193099273597767</c:v>
                </c:pt>
                <c:pt idx="59792">
                  <c:v>36.193704600474277</c:v>
                </c:pt>
                <c:pt idx="59793">
                  <c:v>36.194309927350787</c:v>
                </c:pt>
                <c:pt idx="59794">
                  <c:v>36.194915254227297</c:v>
                </c:pt>
                <c:pt idx="59795">
                  <c:v>36.195520581103807</c:v>
                </c:pt>
                <c:pt idx="59796">
                  <c:v>36.196125907980317</c:v>
                </c:pt>
                <c:pt idx="59797">
                  <c:v>36.196731234856827</c:v>
                </c:pt>
                <c:pt idx="59798">
                  <c:v>36.197336561733337</c:v>
                </c:pt>
                <c:pt idx="59799">
                  <c:v>36.197941888609847</c:v>
                </c:pt>
                <c:pt idx="59800">
                  <c:v>36.198547215486357</c:v>
                </c:pt>
                <c:pt idx="59801">
                  <c:v>36.199152542362867</c:v>
                </c:pt>
                <c:pt idx="59802">
                  <c:v>36.199757869239377</c:v>
                </c:pt>
                <c:pt idx="59803">
                  <c:v>36.200363196115887</c:v>
                </c:pt>
                <c:pt idx="59804">
                  <c:v>36.200968522992397</c:v>
                </c:pt>
                <c:pt idx="59805">
                  <c:v>36.201573849868907</c:v>
                </c:pt>
                <c:pt idx="59806">
                  <c:v>36.202179176745418</c:v>
                </c:pt>
                <c:pt idx="59807">
                  <c:v>36.202784503621928</c:v>
                </c:pt>
                <c:pt idx="59808">
                  <c:v>36.203389830498438</c:v>
                </c:pt>
                <c:pt idx="59809">
                  <c:v>36.203995157374948</c:v>
                </c:pt>
                <c:pt idx="59810">
                  <c:v>36.204600484251458</c:v>
                </c:pt>
                <c:pt idx="59811">
                  <c:v>36.205205811127968</c:v>
                </c:pt>
                <c:pt idx="59812">
                  <c:v>36.205811138004478</c:v>
                </c:pt>
                <c:pt idx="59813">
                  <c:v>36.206416464880988</c:v>
                </c:pt>
                <c:pt idx="59814">
                  <c:v>36.207021791757498</c:v>
                </c:pt>
                <c:pt idx="59815">
                  <c:v>36.207627118634008</c:v>
                </c:pt>
                <c:pt idx="59816">
                  <c:v>36.208232445510518</c:v>
                </c:pt>
                <c:pt idx="59817">
                  <c:v>36.208837772387028</c:v>
                </c:pt>
                <c:pt idx="59818">
                  <c:v>36.209443099263538</c:v>
                </c:pt>
                <c:pt idx="59819">
                  <c:v>36.210048426140048</c:v>
                </c:pt>
                <c:pt idx="59820">
                  <c:v>36.210653753016558</c:v>
                </c:pt>
                <c:pt idx="59821">
                  <c:v>36.211259079893068</c:v>
                </c:pt>
                <c:pt idx="59822">
                  <c:v>36.211864406769578</c:v>
                </c:pt>
                <c:pt idx="59823">
                  <c:v>36.212469733646088</c:v>
                </c:pt>
                <c:pt idx="59824">
                  <c:v>36.213075060522598</c:v>
                </c:pt>
                <c:pt idx="59825">
                  <c:v>36.213680387399108</c:v>
                </c:pt>
                <c:pt idx="59826">
                  <c:v>36.214285714275618</c:v>
                </c:pt>
                <c:pt idx="59827">
                  <c:v>36.214891041152129</c:v>
                </c:pt>
                <c:pt idx="59828">
                  <c:v>36.215496368028639</c:v>
                </c:pt>
                <c:pt idx="59829">
                  <c:v>36.216101694905149</c:v>
                </c:pt>
                <c:pt idx="59830">
                  <c:v>36.216707021781659</c:v>
                </c:pt>
                <c:pt idx="59831">
                  <c:v>36.217312348658169</c:v>
                </c:pt>
                <c:pt idx="59832">
                  <c:v>36.217917675534679</c:v>
                </c:pt>
                <c:pt idx="59833">
                  <c:v>36.218523002411189</c:v>
                </c:pt>
                <c:pt idx="59834">
                  <c:v>36.219128329287699</c:v>
                </c:pt>
                <c:pt idx="59835">
                  <c:v>36.219733656164209</c:v>
                </c:pt>
                <c:pt idx="59836">
                  <c:v>36.220338983040719</c:v>
                </c:pt>
                <c:pt idx="59837">
                  <c:v>36.220944309917229</c:v>
                </c:pt>
                <c:pt idx="59838">
                  <c:v>36.221549636793739</c:v>
                </c:pt>
                <c:pt idx="59839">
                  <c:v>36.222154963670249</c:v>
                </c:pt>
                <c:pt idx="59840">
                  <c:v>36.222760290546759</c:v>
                </c:pt>
                <c:pt idx="59841">
                  <c:v>36.223365617423269</c:v>
                </c:pt>
                <c:pt idx="59842">
                  <c:v>36.223970944299779</c:v>
                </c:pt>
                <c:pt idx="59843">
                  <c:v>36.224576271176289</c:v>
                </c:pt>
                <c:pt idx="59844">
                  <c:v>36.225181598052799</c:v>
                </c:pt>
                <c:pt idx="59845">
                  <c:v>36.225786924929309</c:v>
                </c:pt>
                <c:pt idx="59846">
                  <c:v>36.226392251805819</c:v>
                </c:pt>
                <c:pt idx="59847">
                  <c:v>36.22699757868233</c:v>
                </c:pt>
                <c:pt idx="59848">
                  <c:v>36.22760290555884</c:v>
                </c:pt>
                <c:pt idx="59849">
                  <c:v>36.22820823243535</c:v>
                </c:pt>
                <c:pt idx="59850">
                  <c:v>36.22881355931186</c:v>
                </c:pt>
                <c:pt idx="59851">
                  <c:v>36.22941888618837</c:v>
                </c:pt>
                <c:pt idx="59852">
                  <c:v>36.23002421306488</c:v>
                </c:pt>
                <c:pt idx="59853">
                  <c:v>36.23062953994139</c:v>
                </c:pt>
                <c:pt idx="59854">
                  <c:v>36.2312348668179</c:v>
                </c:pt>
                <c:pt idx="59855">
                  <c:v>36.23184019369441</c:v>
                </c:pt>
                <c:pt idx="59856">
                  <c:v>36.23244552057092</c:v>
                </c:pt>
                <c:pt idx="59857">
                  <c:v>36.23305084744743</c:v>
                </c:pt>
                <c:pt idx="59858">
                  <c:v>36.23365617432394</c:v>
                </c:pt>
                <c:pt idx="59859">
                  <c:v>36.23426150120045</c:v>
                </c:pt>
                <c:pt idx="59860">
                  <c:v>36.23486682807696</c:v>
                </c:pt>
                <c:pt idx="59861">
                  <c:v>36.23547215495347</c:v>
                </c:pt>
                <c:pt idx="59862">
                  <c:v>36.23607748182998</c:v>
                </c:pt>
                <c:pt idx="59863">
                  <c:v>36.23668280870649</c:v>
                </c:pt>
                <c:pt idx="59864">
                  <c:v>36.237288135583</c:v>
                </c:pt>
                <c:pt idx="59865">
                  <c:v>36.23789346245951</c:v>
                </c:pt>
                <c:pt idx="59866">
                  <c:v>36.23849878933602</c:v>
                </c:pt>
                <c:pt idx="59867">
                  <c:v>36.23910411621253</c:v>
                </c:pt>
                <c:pt idx="59868">
                  <c:v>36.239709443089041</c:v>
                </c:pt>
                <c:pt idx="59869">
                  <c:v>36.240314769965551</c:v>
                </c:pt>
                <c:pt idx="59870">
                  <c:v>36.240920096842061</c:v>
                </c:pt>
                <c:pt idx="59871">
                  <c:v>36.241525423718571</c:v>
                </c:pt>
                <c:pt idx="59872">
                  <c:v>36.242130750595081</c:v>
                </c:pt>
                <c:pt idx="59873">
                  <c:v>36.242736077471591</c:v>
                </c:pt>
                <c:pt idx="59874">
                  <c:v>36.243341404348101</c:v>
                </c:pt>
                <c:pt idx="59875">
                  <c:v>36.243946731224611</c:v>
                </c:pt>
                <c:pt idx="59876">
                  <c:v>36.244552058101121</c:v>
                </c:pt>
                <c:pt idx="59877">
                  <c:v>36.245157384977631</c:v>
                </c:pt>
                <c:pt idx="59878">
                  <c:v>36.245762711854141</c:v>
                </c:pt>
                <c:pt idx="59879">
                  <c:v>36.246368038730651</c:v>
                </c:pt>
                <c:pt idx="59880">
                  <c:v>36.246973365607161</c:v>
                </c:pt>
                <c:pt idx="59881">
                  <c:v>36.247578692483671</c:v>
                </c:pt>
                <c:pt idx="59882">
                  <c:v>36.248184019360181</c:v>
                </c:pt>
                <c:pt idx="59883">
                  <c:v>36.248789346236691</c:v>
                </c:pt>
                <c:pt idx="59884">
                  <c:v>36.249394673113201</c:v>
                </c:pt>
                <c:pt idx="59885">
                  <c:v>36.249999999989711</c:v>
                </c:pt>
                <c:pt idx="59886">
                  <c:v>36.250605326866221</c:v>
                </c:pt>
                <c:pt idx="59887">
                  <c:v>36.251210653742731</c:v>
                </c:pt>
                <c:pt idx="59888">
                  <c:v>36.251815980619241</c:v>
                </c:pt>
                <c:pt idx="59889">
                  <c:v>36.252421307495752</c:v>
                </c:pt>
                <c:pt idx="59890">
                  <c:v>36.253026634372262</c:v>
                </c:pt>
                <c:pt idx="59891">
                  <c:v>36.253631961248772</c:v>
                </c:pt>
                <c:pt idx="59892">
                  <c:v>36.254237288125282</c:v>
                </c:pt>
                <c:pt idx="59893">
                  <c:v>36.254842615001792</c:v>
                </c:pt>
                <c:pt idx="59894">
                  <c:v>36.255447941878302</c:v>
                </c:pt>
                <c:pt idx="59895">
                  <c:v>36.256053268754812</c:v>
                </c:pt>
                <c:pt idx="59896">
                  <c:v>36.256658595631322</c:v>
                </c:pt>
                <c:pt idx="59897">
                  <c:v>36.257263922507832</c:v>
                </c:pt>
                <c:pt idx="59898">
                  <c:v>36.257869249384342</c:v>
                </c:pt>
                <c:pt idx="59899">
                  <c:v>36.258474576260852</c:v>
                </c:pt>
                <c:pt idx="59900">
                  <c:v>36.259079903137362</c:v>
                </c:pt>
                <c:pt idx="59901">
                  <c:v>36.259685230013872</c:v>
                </c:pt>
                <c:pt idx="59902">
                  <c:v>36.260290556890382</c:v>
                </c:pt>
                <c:pt idx="59903">
                  <c:v>36.260895883766892</c:v>
                </c:pt>
                <c:pt idx="59904">
                  <c:v>36.261501210643402</c:v>
                </c:pt>
                <c:pt idx="59905">
                  <c:v>36.262106537519912</c:v>
                </c:pt>
                <c:pt idx="59906">
                  <c:v>36.262711864396422</c:v>
                </c:pt>
                <c:pt idx="59907">
                  <c:v>36.263317191272932</c:v>
                </c:pt>
                <c:pt idx="59908">
                  <c:v>36.263922518149442</c:v>
                </c:pt>
                <c:pt idx="59909">
                  <c:v>36.264527845025953</c:v>
                </c:pt>
                <c:pt idx="59910">
                  <c:v>36.265133171902463</c:v>
                </c:pt>
                <c:pt idx="59911">
                  <c:v>36.265738498778973</c:v>
                </c:pt>
                <c:pt idx="59912">
                  <c:v>36.266343825655483</c:v>
                </c:pt>
                <c:pt idx="59913">
                  <c:v>36.266949152531993</c:v>
                </c:pt>
                <c:pt idx="59914">
                  <c:v>36.267554479408503</c:v>
                </c:pt>
                <c:pt idx="59915">
                  <c:v>36.268159806285013</c:v>
                </c:pt>
                <c:pt idx="59916">
                  <c:v>36.268765133161523</c:v>
                </c:pt>
                <c:pt idx="59917">
                  <c:v>36.269370460038033</c:v>
                </c:pt>
                <c:pt idx="59918">
                  <c:v>36.269975786914543</c:v>
                </c:pt>
                <c:pt idx="59919">
                  <c:v>36.270581113791053</c:v>
                </c:pt>
                <c:pt idx="59920">
                  <c:v>36.271186440667563</c:v>
                </c:pt>
                <c:pt idx="59921">
                  <c:v>36.271791767544073</c:v>
                </c:pt>
                <c:pt idx="59922">
                  <c:v>36.272397094420583</c:v>
                </c:pt>
                <c:pt idx="59923">
                  <c:v>36.273002421297093</c:v>
                </c:pt>
                <c:pt idx="59924">
                  <c:v>36.273607748173603</c:v>
                </c:pt>
                <c:pt idx="59925">
                  <c:v>36.274213075050113</c:v>
                </c:pt>
                <c:pt idx="59926">
                  <c:v>36.274818401926623</c:v>
                </c:pt>
                <c:pt idx="59927">
                  <c:v>36.275423728803133</c:v>
                </c:pt>
                <c:pt idx="59928">
                  <c:v>36.276029055679643</c:v>
                </c:pt>
                <c:pt idx="59929">
                  <c:v>36.276634382556153</c:v>
                </c:pt>
                <c:pt idx="59930">
                  <c:v>36.277239709432664</c:v>
                </c:pt>
                <c:pt idx="59931">
                  <c:v>36.277845036309174</c:v>
                </c:pt>
                <c:pt idx="59932">
                  <c:v>36.278450363185684</c:v>
                </c:pt>
                <c:pt idx="59933">
                  <c:v>36.279055690062194</c:v>
                </c:pt>
                <c:pt idx="59934">
                  <c:v>36.279661016938704</c:v>
                </c:pt>
                <c:pt idx="59935">
                  <c:v>36.280266343815214</c:v>
                </c:pt>
                <c:pt idx="59936">
                  <c:v>36.280871670691724</c:v>
                </c:pt>
                <c:pt idx="59937">
                  <c:v>36.281476997568234</c:v>
                </c:pt>
                <c:pt idx="59938">
                  <c:v>36.282082324444744</c:v>
                </c:pt>
                <c:pt idx="59939">
                  <c:v>36.282687651321254</c:v>
                </c:pt>
                <c:pt idx="59940">
                  <c:v>36.283292978197764</c:v>
                </c:pt>
                <c:pt idx="59941">
                  <c:v>36.283898305074274</c:v>
                </c:pt>
                <c:pt idx="59942">
                  <c:v>36.284503631950784</c:v>
                </c:pt>
                <c:pt idx="59943">
                  <c:v>36.285108958827294</c:v>
                </c:pt>
                <c:pt idx="59944">
                  <c:v>36.285714285703804</c:v>
                </c:pt>
                <c:pt idx="59945">
                  <c:v>36.286319612580314</c:v>
                </c:pt>
                <c:pt idx="59946">
                  <c:v>36.286924939456824</c:v>
                </c:pt>
                <c:pt idx="59947">
                  <c:v>36.287530266333334</c:v>
                </c:pt>
                <c:pt idx="59948">
                  <c:v>36.288135593209844</c:v>
                </c:pt>
                <c:pt idx="59949">
                  <c:v>36.288740920086354</c:v>
                </c:pt>
                <c:pt idx="59950">
                  <c:v>36.289346246962864</c:v>
                </c:pt>
                <c:pt idx="59951">
                  <c:v>36.289951573839375</c:v>
                </c:pt>
                <c:pt idx="59952">
                  <c:v>36.290556900715885</c:v>
                </c:pt>
                <c:pt idx="59953">
                  <c:v>36.291162227592395</c:v>
                </c:pt>
                <c:pt idx="59954">
                  <c:v>36.291767554468905</c:v>
                </c:pt>
                <c:pt idx="59955">
                  <c:v>36.292372881345415</c:v>
                </c:pt>
                <c:pt idx="59956">
                  <c:v>36.292978208221925</c:v>
                </c:pt>
                <c:pt idx="59957">
                  <c:v>36.293583535098435</c:v>
                </c:pt>
                <c:pt idx="59958">
                  <c:v>36.294188861974945</c:v>
                </c:pt>
                <c:pt idx="59959">
                  <c:v>36.294794188851455</c:v>
                </c:pt>
                <c:pt idx="59960">
                  <c:v>36.295399515727965</c:v>
                </c:pt>
                <c:pt idx="59961">
                  <c:v>36.296004842604475</c:v>
                </c:pt>
                <c:pt idx="59962">
                  <c:v>36.296610169480985</c:v>
                </c:pt>
                <c:pt idx="59963">
                  <c:v>36.297215496357495</c:v>
                </c:pt>
                <c:pt idx="59964">
                  <c:v>36.297820823234005</c:v>
                </c:pt>
                <c:pt idx="59965">
                  <c:v>36.298426150110515</c:v>
                </c:pt>
                <c:pt idx="59966">
                  <c:v>36.299031476987025</c:v>
                </c:pt>
                <c:pt idx="59967">
                  <c:v>36.299636803863535</c:v>
                </c:pt>
                <c:pt idx="59968">
                  <c:v>36.300242130740045</c:v>
                </c:pt>
                <c:pt idx="59969">
                  <c:v>36.300847457616555</c:v>
                </c:pt>
                <c:pt idx="59970">
                  <c:v>36.301452784493065</c:v>
                </c:pt>
                <c:pt idx="59971">
                  <c:v>36.302058111369575</c:v>
                </c:pt>
                <c:pt idx="59972">
                  <c:v>36.302663438246086</c:v>
                </c:pt>
                <c:pt idx="59973">
                  <c:v>36.303268765122596</c:v>
                </c:pt>
                <c:pt idx="59974">
                  <c:v>36.303874091999106</c:v>
                </c:pt>
                <c:pt idx="59975">
                  <c:v>36.304479418875616</c:v>
                </c:pt>
                <c:pt idx="59976">
                  <c:v>36.305084745752126</c:v>
                </c:pt>
                <c:pt idx="59977">
                  <c:v>36.305690072628636</c:v>
                </c:pt>
                <c:pt idx="59978">
                  <c:v>36.306295399505146</c:v>
                </c:pt>
                <c:pt idx="59979">
                  <c:v>36.306900726381656</c:v>
                </c:pt>
                <c:pt idx="59980">
                  <c:v>36.307506053258166</c:v>
                </c:pt>
                <c:pt idx="59981">
                  <c:v>36.308111380134676</c:v>
                </c:pt>
                <c:pt idx="59982">
                  <c:v>36.308716707011186</c:v>
                </c:pt>
                <c:pt idx="59983">
                  <c:v>36.309322033887696</c:v>
                </c:pt>
                <c:pt idx="59984">
                  <c:v>36.309927360764206</c:v>
                </c:pt>
                <c:pt idx="59985">
                  <c:v>36.310532687640716</c:v>
                </c:pt>
                <c:pt idx="59986">
                  <c:v>36.311138014517226</c:v>
                </c:pt>
                <c:pt idx="59987">
                  <c:v>36.311743341393736</c:v>
                </c:pt>
                <c:pt idx="59988">
                  <c:v>36.312348668270246</c:v>
                </c:pt>
                <c:pt idx="59989">
                  <c:v>36.312953995146756</c:v>
                </c:pt>
                <c:pt idx="59990">
                  <c:v>36.313559322023266</c:v>
                </c:pt>
                <c:pt idx="59991">
                  <c:v>36.314164648899776</c:v>
                </c:pt>
                <c:pt idx="59992">
                  <c:v>36.314769975776287</c:v>
                </c:pt>
                <c:pt idx="59993">
                  <c:v>36.315375302652797</c:v>
                </c:pt>
                <c:pt idx="59994">
                  <c:v>36.315980629529307</c:v>
                </c:pt>
                <c:pt idx="59995">
                  <c:v>36.316585956405817</c:v>
                </c:pt>
                <c:pt idx="59996">
                  <c:v>36.317191283282327</c:v>
                </c:pt>
                <c:pt idx="59997">
                  <c:v>36.317796610158837</c:v>
                </c:pt>
                <c:pt idx="59998">
                  <c:v>36.318401937035347</c:v>
                </c:pt>
                <c:pt idx="59999">
                  <c:v>36.319007263911857</c:v>
                </c:pt>
                <c:pt idx="60000">
                  <c:v>36.319612590788367</c:v>
                </c:pt>
                <c:pt idx="60001">
                  <c:v>36.320217917664877</c:v>
                </c:pt>
                <c:pt idx="60002">
                  <c:v>36.320823244541387</c:v>
                </c:pt>
                <c:pt idx="60003">
                  <c:v>36.321428571417897</c:v>
                </c:pt>
                <c:pt idx="60004">
                  <c:v>36.322033898294407</c:v>
                </c:pt>
                <c:pt idx="60005">
                  <c:v>36.322639225170917</c:v>
                </c:pt>
                <c:pt idx="60006">
                  <c:v>36.323244552047427</c:v>
                </c:pt>
                <c:pt idx="60007">
                  <c:v>36.323849878923937</c:v>
                </c:pt>
                <c:pt idx="60008">
                  <c:v>36.324455205800447</c:v>
                </c:pt>
                <c:pt idx="60009">
                  <c:v>36.325060532676957</c:v>
                </c:pt>
                <c:pt idx="60010">
                  <c:v>36.325665859553467</c:v>
                </c:pt>
                <c:pt idx="60011">
                  <c:v>36.326271186429977</c:v>
                </c:pt>
                <c:pt idx="60012">
                  <c:v>36.326876513306487</c:v>
                </c:pt>
                <c:pt idx="60013">
                  <c:v>36.327481840182998</c:v>
                </c:pt>
                <c:pt idx="60014">
                  <c:v>36.328087167059508</c:v>
                </c:pt>
                <c:pt idx="60015">
                  <c:v>36.328692493936018</c:v>
                </c:pt>
                <c:pt idx="60016">
                  <c:v>36.329297820812528</c:v>
                </c:pt>
                <c:pt idx="60017">
                  <c:v>36.329903147689038</c:v>
                </c:pt>
                <c:pt idx="60018">
                  <c:v>36.330508474565548</c:v>
                </c:pt>
                <c:pt idx="60019">
                  <c:v>36.331113801442058</c:v>
                </c:pt>
                <c:pt idx="60020">
                  <c:v>36.331719128318568</c:v>
                </c:pt>
                <c:pt idx="60021">
                  <c:v>36.332324455195078</c:v>
                </c:pt>
                <c:pt idx="60022">
                  <c:v>36.332929782071588</c:v>
                </c:pt>
                <c:pt idx="60023">
                  <c:v>36.333535108948098</c:v>
                </c:pt>
                <c:pt idx="60024">
                  <c:v>36.334140435824608</c:v>
                </c:pt>
                <c:pt idx="60025">
                  <c:v>36.334745762701118</c:v>
                </c:pt>
                <c:pt idx="60026">
                  <c:v>36.335351089577628</c:v>
                </c:pt>
                <c:pt idx="60027">
                  <c:v>36.335956416454138</c:v>
                </c:pt>
                <c:pt idx="60028">
                  <c:v>36.336561743330648</c:v>
                </c:pt>
                <c:pt idx="60029">
                  <c:v>36.337167070207158</c:v>
                </c:pt>
                <c:pt idx="60030">
                  <c:v>36.337772397083668</c:v>
                </c:pt>
                <c:pt idx="60031">
                  <c:v>36.338377723960178</c:v>
                </c:pt>
                <c:pt idx="60032">
                  <c:v>36.338983050836688</c:v>
                </c:pt>
                <c:pt idx="60033">
                  <c:v>36.339588377713198</c:v>
                </c:pt>
                <c:pt idx="60034">
                  <c:v>36.340193704589709</c:v>
                </c:pt>
                <c:pt idx="60035">
                  <c:v>36.340799031466219</c:v>
                </c:pt>
                <c:pt idx="60036">
                  <c:v>36.341404358342729</c:v>
                </c:pt>
                <c:pt idx="60037">
                  <c:v>36.342009685219239</c:v>
                </c:pt>
                <c:pt idx="60038">
                  <c:v>36.342615012095749</c:v>
                </c:pt>
                <c:pt idx="60039">
                  <c:v>36.343220338972259</c:v>
                </c:pt>
                <c:pt idx="60040">
                  <c:v>36.343825665848769</c:v>
                </c:pt>
                <c:pt idx="60041">
                  <c:v>36.344430992725279</c:v>
                </c:pt>
                <c:pt idx="60042">
                  <c:v>36.345036319601789</c:v>
                </c:pt>
                <c:pt idx="60043">
                  <c:v>36.345641646478299</c:v>
                </c:pt>
                <c:pt idx="60044">
                  <c:v>36.346246973354809</c:v>
                </c:pt>
                <c:pt idx="60045">
                  <c:v>36.346852300231319</c:v>
                </c:pt>
                <c:pt idx="60046">
                  <c:v>36.347457627107829</c:v>
                </c:pt>
                <c:pt idx="60047">
                  <c:v>36.348062953984339</c:v>
                </c:pt>
                <c:pt idx="60048">
                  <c:v>36.348668280860849</c:v>
                </c:pt>
                <c:pt idx="60049">
                  <c:v>36.349273607737359</c:v>
                </c:pt>
                <c:pt idx="60050">
                  <c:v>36.349878934613869</c:v>
                </c:pt>
                <c:pt idx="60051">
                  <c:v>36.350484261490379</c:v>
                </c:pt>
                <c:pt idx="60052">
                  <c:v>36.351089588366889</c:v>
                </c:pt>
                <c:pt idx="60053">
                  <c:v>36.351694915243399</c:v>
                </c:pt>
                <c:pt idx="60054">
                  <c:v>36.35230024211991</c:v>
                </c:pt>
                <c:pt idx="60055">
                  <c:v>36.35290556899642</c:v>
                </c:pt>
                <c:pt idx="60056">
                  <c:v>36.35351089587293</c:v>
                </c:pt>
                <c:pt idx="60057">
                  <c:v>36.35411622274944</c:v>
                </c:pt>
                <c:pt idx="60058">
                  <c:v>36.35472154962595</c:v>
                </c:pt>
                <c:pt idx="60059">
                  <c:v>36.35532687650246</c:v>
                </c:pt>
                <c:pt idx="60060">
                  <c:v>36.35593220337897</c:v>
                </c:pt>
                <c:pt idx="60061">
                  <c:v>36.35653753025548</c:v>
                </c:pt>
                <c:pt idx="60062">
                  <c:v>36.35714285713199</c:v>
                </c:pt>
                <c:pt idx="60063">
                  <c:v>36.3577481840085</c:v>
                </c:pt>
                <c:pt idx="60064">
                  <c:v>36.35835351088501</c:v>
                </c:pt>
                <c:pt idx="60065">
                  <c:v>36.35895883776152</c:v>
                </c:pt>
                <c:pt idx="60066">
                  <c:v>36.35956416463803</c:v>
                </c:pt>
                <c:pt idx="60067">
                  <c:v>36.36016949151454</c:v>
                </c:pt>
                <c:pt idx="60068">
                  <c:v>36.36077481839105</c:v>
                </c:pt>
                <c:pt idx="60069">
                  <c:v>36.36138014526756</c:v>
                </c:pt>
                <c:pt idx="60070">
                  <c:v>36.36198547214407</c:v>
                </c:pt>
                <c:pt idx="60071">
                  <c:v>36.36259079902058</c:v>
                </c:pt>
                <c:pt idx="60072">
                  <c:v>36.36319612589709</c:v>
                </c:pt>
                <c:pt idx="60073">
                  <c:v>36.3638014527736</c:v>
                </c:pt>
                <c:pt idx="60074">
                  <c:v>36.36440677965011</c:v>
                </c:pt>
                <c:pt idx="60075">
                  <c:v>36.365012106526621</c:v>
                </c:pt>
                <c:pt idx="60076">
                  <c:v>36.365617433403131</c:v>
                </c:pt>
                <c:pt idx="60077">
                  <c:v>36.366222760279641</c:v>
                </c:pt>
                <c:pt idx="60078">
                  <c:v>36.366828087156151</c:v>
                </c:pt>
                <c:pt idx="60079">
                  <c:v>36.367433414032661</c:v>
                </c:pt>
                <c:pt idx="60080">
                  <c:v>36.368038740909171</c:v>
                </c:pt>
                <c:pt idx="60081">
                  <c:v>36.368644067785681</c:v>
                </c:pt>
                <c:pt idx="60082">
                  <c:v>36.369249394662191</c:v>
                </c:pt>
                <c:pt idx="60083">
                  <c:v>36.369854721538701</c:v>
                </c:pt>
                <c:pt idx="60084">
                  <c:v>36.370460048415211</c:v>
                </c:pt>
                <c:pt idx="60085">
                  <c:v>36.371065375291721</c:v>
                </c:pt>
                <c:pt idx="60086">
                  <c:v>36.371670702168231</c:v>
                </c:pt>
                <c:pt idx="60087">
                  <c:v>36.372276029044741</c:v>
                </c:pt>
                <c:pt idx="60088">
                  <c:v>36.372881355921251</c:v>
                </c:pt>
                <c:pt idx="60089">
                  <c:v>36.373486682797761</c:v>
                </c:pt>
                <c:pt idx="60090">
                  <c:v>36.374092009674271</c:v>
                </c:pt>
                <c:pt idx="60091">
                  <c:v>36.374697336550781</c:v>
                </c:pt>
                <c:pt idx="60092">
                  <c:v>36.375302663427291</c:v>
                </c:pt>
                <c:pt idx="60093">
                  <c:v>36.375907990303801</c:v>
                </c:pt>
                <c:pt idx="60094">
                  <c:v>36.376513317180311</c:v>
                </c:pt>
                <c:pt idx="60095">
                  <c:v>36.377118644056821</c:v>
                </c:pt>
                <c:pt idx="60096">
                  <c:v>36.377723970933332</c:v>
                </c:pt>
                <c:pt idx="60097">
                  <c:v>36.378329297809842</c:v>
                </c:pt>
                <c:pt idx="60098">
                  <c:v>36.378934624686352</c:v>
                </c:pt>
                <c:pt idx="60099">
                  <c:v>36.379539951562862</c:v>
                </c:pt>
                <c:pt idx="60100">
                  <c:v>36.380145278439372</c:v>
                </c:pt>
                <c:pt idx="60101">
                  <c:v>36.380750605315882</c:v>
                </c:pt>
                <c:pt idx="60102">
                  <c:v>36.381355932192392</c:v>
                </c:pt>
                <c:pt idx="60103">
                  <c:v>36.381961259068902</c:v>
                </c:pt>
                <c:pt idx="60104">
                  <c:v>36.382566585945412</c:v>
                </c:pt>
                <c:pt idx="60105">
                  <c:v>36.383171912821922</c:v>
                </c:pt>
                <c:pt idx="60106">
                  <c:v>36.383777239698432</c:v>
                </c:pt>
                <c:pt idx="60107">
                  <c:v>36.384382566574942</c:v>
                </c:pt>
                <c:pt idx="60108">
                  <c:v>36.384987893451452</c:v>
                </c:pt>
                <c:pt idx="60109">
                  <c:v>36.385593220327962</c:v>
                </c:pt>
                <c:pt idx="60110">
                  <c:v>36.386198547204472</c:v>
                </c:pt>
                <c:pt idx="60111">
                  <c:v>36.386803874080982</c:v>
                </c:pt>
                <c:pt idx="60112">
                  <c:v>36.387409200957492</c:v>
                </c:pt>
                <c:pt idx="60113">
                  <c:v>36.388014527834002</c:v>
                </c:pt>
                <c:pt idx="60114">
                  <c:v>36.388619854710512</c:v>
                </c:pt>
                <c:pt idx="60115">
                  <c:v>36.389225181587022</c:v>
                </c:pt>
                <c:pt idx="60116">
                  <c:v>36.389830508463533</c:v>
                </c:pt>
                <c:pt idx="60117">
                  <c:v>36.390435835340043</c:v>
                </c:pt>
                <c:pt idx="60118">
                  <c:v>36.391041162216553</c:v>
                </c:pt>
                <c:pt idx="60119">
                  <c:v>36.391646489093063</c:v>
                </c:pt>
                <c:pt idx="60120">
                  <c:v>36.392251815969573</c:v>
                </c:pt>
                <c:pt idx="60121">
                  <c:v>36.392857142846083</c:v>
                </c:pt>
                <c:pt idx="60122">
                  <c:v>36.393462469722593</c:v>
                </c:pt>
                <c:pt idx="60123">
                  <c:v>36.394067796599103</c:v>
                </c:pt>
                <c:pt idx="60124">
                  <c:v>36.394673123475613</c:v>
                </c:pt>
                <c:pt idx="60125">
                  <c:v>36.395278450352123</c:v>
                </c:pt>
                <c:pt idx="60126">
                  <c:v>36.395883777228633</c:v>
                </c:pt>
                <c:pt idx="60127">
                  <c:v>36.396489104105143</c:v>
                </c:pt>
                <c:pt idx="60128">
                  <c:v>36.397094430981653</c:v>
                </c:pt>
                <c:pt idx="60129">
                  <c:v>36.397699757858163</c:v>
                </c:pt>
                <c:pt idx="60130">
                  <c:v>36.398305084734673</c:v>
                </c:pt>
                <c:pt idx="60131">
                  <c:v>36.398910411611183</c:v>
                </c:pt>
                <c:pt idx="60132">
                  <c:v>36.399515738487693</c:v>
                </c:pt>
                <c:pt idx="60133">
                  <c:v>36.400121065364203</c:v>
                </c:pt>
                <c:pt idx="60134">
                  <c:v>36.400726392240713</c:v>
                </c:pt>
                <c:pt idx="60135">
                  <c:v>36.401331719117223</c:v>
                </c:pt>
                <c:pt idx="60136">
                  <c:v>36.401937045993733</c:v>
                </c:pt>
                <c:pt idx="60137">
                  <c:v>36.402542372870244</c:v>
                </c:pt>
                <c:pt idx="60138">
                  <c:v>36.403147699746754</c:v>
                </c:pt>
                <c:pt idx="60139">
                  <c:v>36.403753026623264</c:v>
                </c:pt>
                <c:pt idx="60140">
                  <c:v>36.404358353499774</c:v>
                </c:pt>
                <c:pt idx="60141">
                  <c:v>36.404963680376284</c:v>
                </c:pt>
                <c:pt idx="60142">
                  <c:v>36.405569007252794</c:v>
                </c:pt>
                <c:pt idx="60143">
                  <c:v>36.406174334129304</c:v>
                </c:pt>
                <c:pt idx="60144">
                  <c:v>36.406779661005814</c:v>
                </c:pt>
                <c:pt idx="60145">
                  <c:v>36.407384987882324</c:v>
                </c:pt>
                <c:pt idx="60146">
                  <c:v>36.407990314758834</c:v>
                </c:pt>
                <c:pt idx="60147">
                  <c:v>36.408595641635344</c:v>
                </c:pt>
                <c:pt idx="60148">
                  <c:v>36.409200968511854</c:v>
                </c:pt>
                <c:pt idx="60149">
                  <c:v>36.409806295388364</c:v>
                </c:pt>
                <c:pt idx="60150">
                  <c:v>36.410411622264874</c:v>
                </c:pt>
                <c:pt idx="60151">
                  <c:v>36.411016949141384</c:v>
                </c:pt>
                <c:pt idx="60152">
                  <c:v>36.411622276017894</c:v>
                </c:pt>
                <c:pt idx="60153">
                  <c:v>36.412227602894404</c:v>
                </c:pt>
                <c:pt idx="60154">
                  <c:v>36.412832929770914</c:v>
                </c:pt>
                <c:pt idx="60155">
                  <c:v>36.413438256647424</c:v>
                </c:pt>
                <c:pt idx="60156">
                  <c:v>36.414043583523934</c:v>
                </c:pt>
                <c:pt idx="60157">
                  <c:v>36.414648910400444</c:v>
                </c:pt>
                <c:pt idx="60158">
                  <c:v>36.415254237276955</c:v>
                </c:pt>
                <c:pt idx="60159">
                  <c:v>36.415859564153465</c:v>
                </c:pt>
                <c:pt idx="60160">
                  <c:v>36.416464891029975</c:v>
                </c:pt>
                <c:pt idx="60161">
                  <c:v>36.417070217906485</c:v>
                </c:pt>
                <c:pt idx="60162">
                  <c:v>36.417675544782995</c:v>
                </c:pt>
                <c:pt idx="60163">
                  <c:v>36.418280871659505</c:v>
                </c:pt>
                <c:pt idx="60164">
                  <c:v>36.418886198536015</c:v>
                </c:pt>
                <c:pt idx="60165">
                  <c:v>36.419491525412525</c:v>
                </c:pt>
                <c:pt idx="60166">
                  <c:v>36.420096852289035</c:v>
                </c:pt>
                <c:pt idx="60167">
                  <c:v>36.420702179165545</c:v>
                </c:pt>
                <c:pt idx="60168">
                  <c:v>36.421307506042055</c:v>
                </c:pt>
                <c:pt idx="60169">
                  <c:v>36.421912832918565</c:v>
                </c:pt>
                <c:pt idx="60170">
                  <c:v>36.422518159795075</c:v>
                </c:pt>
                <c:pt idx="60171">
                  <c:v>36.423123486671585</c:v>
                </c:pt>
                <c:pt idx="60172">
                  <c:v>36.423728813548095</c:v>
                </c:pt>
                <c:pt idx="60173">
                  <c:v>36.424334140424605</c:v>
                </c:pt>
                <c:pt idx="60174">
                  <c:v>36.424939467301115</c:v>
                </c:pt>
                <c:pt idx="60175">
                  <c:v>36.425544794177625</c:v>
                </c:pt>
                <c:pt idx="60176">
                  <c:v>36.426150121054135</c:v>
                </c:pt>
                <c:pt idx="60177">
                  <c:v>36.426755447930645</c:v>
                </c:pt>
                <c:pt idx="60178">
                  <c:v>36.427360774807156</c:v>
                </c:pt>
                <c:pt idx="60179">
                  <c:v>36.427966101683666</c:v>
                </c:pt>
                <c:pt idx="60180">
                  <c:v>36.428571428560176</c:v>
                </c:pt>
                <c:pt idx="60181">
                  <c:v>36.429176755436686</c:v>
                </c:pt>
                <c:pt idx="60182">
                  <c:v>36.429782082313196</c:v>
                </c:pt>
                <c:pt idx="60183">
                  <c:v>36.430387409189706</c:v>
                </c:pt>
                <c:pt idx="60184">
                  <c:v>36.430992736066216</c:v>
                </c:pt>
                <c:pt idx="60185">
                  <c:v>36.431598062942726</c:v>
                </c:pt>
                <c:pt idx="60186">
                  <c:v>36.432203389819236</c:v>
                </c:pt>
                <c:pt idx="60187">
                  <c:v>36.432808716695746</c:v>
                </c:pt>
                <c:pt idx="60188">
                  <c:v>36.433414043572256</c:v>
                </c:pt>
                <c:pt idx="60189">
                  <c:v>36.434019370448766</c:v>
                </c:pt>
                <c:pt idx="60190">
                  <c:v>36.434624697325276</c:v>
                </c:pt>
                <c:pt idx="60191">
                  <c:v>36.435230024201786</c:v>
                </c:pt>
                <c:pt idx="60192">
                  <c:v>36.435835351078296</c:v>
                </c:pt>
                <c:pt idx="60193">
                  <c:v>36.436440677954806</c:v>
                </c:pt>
                <c:pt idx="60194">
                  <c:v>36.437046004831316</c:v>
                </c:pt>
                <c:pt idx="60195">
                  <c:v>36.437651331707826</c:v>
                </c:pt>
                <c:pt idx="60196">
                  <c:v>36.438256658584336</c:v>
                </c:pt>
                <c:pt idx="60197">
                  <c:v>36.438861985460846</c:v>
                </c:pt>
                <c:pt idx="60198">
                  <c:v>36.439467312337356</c:v>
                </c:pt>
                <c:pt idx="60199">
                  <c:v>36.440072639213867</c:v>
                </c:pt>
                <c:pt idx="60200">
                  <c:v>36.440677966090377</c:v>
                </c:pt>
                <c:pt idx="60201">
                  <c:v>36.441283292966887</c:v>
                </c:pt>
                <c:pt idx="60202">
                  <c:v>36.441888619843397</c:v>
                </c:pt>
                <c:pt idx="60203">
                  <c:v>36.442493946719907</c:v>
                </c:pt>
                <c:pt idx="60204">
                  <c:v>36.443099273596417</c:v>
                </c:pt>
                <c:pt idx="60205">
                  <c:v>36.443704600472927</c:v>
                </c:pt>
                <c:pt idx="60206">
                  <c:v>36.444309927349437</c:v>
                </c:pt>
                <c:pt idx="60207">
                  <c:v>36.444915254225947</c:v>
                </c:pt>
                <c:pt idx="60208">
                  <c:v>36.445520581102457</c:v>
                </c:pt>
                <c:pt idx="60209">
                  <c:v>36.446125907978967</c:v>
                </c:pt>
                <c:pt idx="60210">
                  <c:v>36.446731234855477</c:v>
                </c:pt>
                <c:pt idx="60211">
                  <c:v>36.447336561731987</c:v>
                </c:pt>
                <c:pt idx="60212">
                  <c:v>36.447941888608497</c:v>
                </c:pt>
                <c:pt idx="60213">
                  <c:v>36.448547215485007</c:v>
                </c:pt>
                <c:pt idx="60214">
                  <c:v>36.449152542361517</c:v>
                </c:pt>
                <c:pt idx="60215">
                  <c:v>36.449757869238027</c:v>
                </c:pt>
                <c:pt idx="60216">
                  <c:v>36.450363196114537</c:v>
                </c:pt>
                <c:pt idx="60217">
                  <c:v>36.450968522991047</c:v>
                </c:pt>
                <c:pt idx="60218">
                  <c:v>36.451573849867557</c:v>
                </c:pt>
                <c:pt idx="60219">
                  <c:v>36.452179176744067</c:v>
                </c:pt>
                <c:pt idx="60220">
                  <c:v>36.452784503620578</c:v>
                </c:pt>
                <c:pt idx="60221">
                  <c:v>36.453389830497088</c:v>
                </c:pt>
                <c:pt idx="60222">
                  <c:v>36.453995157373598</c:v>
                </c:pt>
                <c:pt idx="60223">
                  <c:v>36.454600484250108</c:v>
                </c:pt>
                <c:pt idx="60224">
                  <c:v>36.455205811126618</c:v>
                </c:pt>
                <c:pt idx="60225">
                  <c:v>36.455811138003128</c:v>
                </c:pt>
                <c:pt idx="60226">
                  <c:v>36.456416464879638</c:v>
                </c:pt>
                <c:pt idx="60227">
                  <c:v>36.457021791756148</c:v>
                </c:pt>
                <c:pt idx="60228">
                  <c:v>36.457627118632658</c:v>
                </c:pt>
                <c:pt idx="60229">
                  <c:v>36.458232445509168</c:v>
                </c:pt>
                <c:pt idx="60230">
                  <c:v>36.458837772385678</c:v>
                </c:pt>
                <c:pt idx="60231">
                  <c:v>36.459443099262188</c:v>
                </c:pt>
                <c:pt idx="60232">
                  <c:v>36.460048426138698</c:v>
                </c:pt>
                <c:pt idx="60233">
                  <c:v>36.460653753015208</c:v>
                </c:pt>
                <c:pt idx="60234">
                  <c:v>36.461259079891718</c:v>
                </c:pt>
                <c:pt idx="60235">
                  <c:v>36.461864406768228</c:v>
                </c:pt>
                <c:pt idx="60236">
                  <c:v>36.462469733644738</c:v>
                </c:pt>
                <c:pt idx="60237">
                  <c:v>36.463075060521248</c:v>
                </c:pt>
                <c:pt idx="60238">
                  <c:v>36.463680387397758</c:v>
                </c:pt>
                <c:pt idx="60239">
                  <c:v>36.464285714274268</c:v>
                </c:pt>
                <c:pt idx="60240">
                  <c:v>36.464891041150779</c:v>
                </c:pt>
                <c:pt idx="60241">
                  <c:v>36.465496368027289</c:v>
                </c:pt>
                <c:pt idx="60242">
                  <c:v>36.466101694903799</c:v>
                </c:pt>
                <c:pt idx="60243">
                  <c:v>36.466707021780309</c:v>
                </c:pt>
                <c:pt idx="60244">
                  <c:v>36.467312348656819</c:v>
                </c:pt>
                <c:pt idx="60245">
                  <c:v>36.467917675533329</c:v>
                </c:pt>
                <c:pt idx="60246">
                  <c:v>36.468523002409839</c:v>
                </c:pt>
                <c:pt idx="60247">
                  <c:v>36.469128329286349</c:v>
                </c:pt>
                <c:pt idx="60248">
                  <c:v>36.469733656162859</c:v>
                </c:pt>
                <c:pt idx="60249">
                  <c:v>36.470338983039369</c:v>
                </c:pt>
                <c:pt idx="60250">
                  <c:v>36.470944309915879</c:v>
                </c:pt>
                <c:pt idx="60251">
                  <c:v>36.471549636792389</c:v>
                </c:pt>
                <c:pt idx="60252">
                  <c:v>36.472154963668899</c:v>
                </c:pt>
                <c:pt idx="60253">
                  <c:v>36.472760290545409</c:v>
                </c:pt>
                <c:pt idx="60254">
                  <c:v>36.473365617421919</c:v>
                </c:pt>
                <c:pt idx="60255">
                  <c:v>36.473970944298429</c:v>
                </c:pt>
                <c:pt idx="60256">
                  <c:v>36.474576271174939</c:v>
                </c:pt>
                <c:pt idx="60257">
                  <c:v>36.475181598051449</c:v>
                </c:pt>
                <c:pt idx="60258">
                  <c:v>36.475786924927959</c:v>
                </c:pt>
                <c:pt idx="60259">
                  <c:v>36.476392251804469</c:v>
                </c:pt>
                <c:pt idx="60260">
                  <c:v>36.476997578680979</c:v>
                </c:pt>
                <c:pt idx="60261">
                  <c:v>36.47760290555749</c:v>
                </c:pt>
                <c:pt idx="60262">
                  <c:v>36.478208232434</c:v>
                </c:pt>
                <c:pt idx="60263">
                  <c:v>36.47881355931051</c:v>
                </c:pt>
                <c:pt idx="60264">
                  <c:v>36.47941888618702</c:v>
                </c:pt>
                <c:pt idx="60265">
                  <c:v>36.48002421306353</c:v>
                </c:pt>
                <c:pt idx="60266">
                  <c:v>36.48062953994004</c:v>
                </c:pt>
                <c:pt idx="60267">
                  <c:v>36.48123486681655</c:v>
                </c:pt>
                <c:pt idx="60268">
                  <c:v>36.48184019369306</c:v>
                </c:pt>
                <c:pt idx="60269">
                  <c:v>36.48244552056957</c:v>
                </c:pt>
                <c:pt idx="60270">
                  <c:v>36.48305084744608</c:v>
                </c:pt>
                <c:pt idx="60271">
                  <c:v>36.48365617432259</c:v>
                </c:pt>
                <c:pt idx="60272">
                  <c:v>36.4842615011991</c:v>
                </c:pt>
                <c:pt idx="60273">
                  <c:v>36.48486682807561</c:v>
                </c:pt>
                <c:pt idx="60274">
                  <c:v>36.48547215495212</c:v>
                </c:pt>
                <c:pt idx="60275">
                  <c:v>36.48607748182863</c:v>
                </c:pt>
                <c:pt idx="60276">
                  <c:v>36.48668280870514</c:v>
                </c:pt>
                <c:pt idx="60277">
                  <c:v>36.48728813558165</c:v>
                </c:pt>
                <c:pt idx="60278">
                  <c:v>36.48789346245816</c:v>
                </c:pt>
                <c:pt idx="60279">
                  <c:v>36.48849878933467</c:v>
                </c:pt>
                <c:pt idx="60280">
                  <c:v>36.48910411621118</c:v>
                </c:pt>
                <c:pt idx="60281">
                  <c:v>36.48970944308769</c:v>
                </c:pt>
                <c:pt idx="60282">
                  <c:v>36.490314769964201</c:v>
                </c:pt>
                <c:pt idx="60283">
                  <c:v>36.490920096840711</c:v>
                </c:pt>
                <c:pt idx="60284">
                  <c:v>36.491525423717221</c:v>
                </c:pt>
                <c:pt idx="60285">
                  <c:v>36.492130750593731</c:v>
                </c:pt>
                <c:pt idx="60286">
                  <c:v>36.492736077470241</c:v>
                </c:pt>
                <c:pt idx="60287">
                  <c:v>36.493341404346751</c:v>
                </c:pt>
                <c:pt idx="60288">
                  <c:v>36.493946731223261</c:v>
                </c:pt>
                <c:pt idx="60289">
                  <c:v>36.494552058099771</c:v>
                </c:pt>
                <c:pt idx="60290">
                  <c:v>36.495157384976281</c:v>
                </c:pt>
                <c:pt idx="60291">
                  <c:v>36.495762711852791</c:v>
                </c:pt>
                <c:pt idx="60292">
                  <c:v>36.496368038729301</c:v>
                </c:pt>
                <c:pt idx="60293">
                  <c:v>36.496973365605811</c:v>
                </c:pt>
                <c:pt idx="60294">
                  <c:v>36.497578692482321</c:v>
                </c:pt>
                <c:pt idx="60295">
                  <c:v>36.498184019358831</c:v>
                </c:pt>
                <c:pt idx="60296">
                  <c:v>36.498789346235341</c:v>
                </c:pt>
                <c:pt idx="60297">
                  <c:v>36.499394673111851</c:v>
                </c:pt>
                <c:pt idx="60298">
                  <c:v>36.499999999988361</c:v>
                </c:pt>
                <c:pt idx="60299">
                  <c:v>36.500605326864871</c:v>
                </c:pt>
                <c:pt idx="60300">
                  <c:v>36.501210653741381</c:v>
                </c:pt>
                <c:pt idx="60301">
                  <c:v>36.501815980617891</c:v>
                </c:pt>
                <c:pt idx="60302">
                  <c:v>36.502421307494402</c:v>
                </c:pt>
                <c:pt idx="60303">
                  <c:v>36.503026634370912</c:v>
                </c:pt>
                <c:pt idx="60304">
                  <c:v>36.503631961247422</c:v>
                </c:pt>
                <c:pt idx="60305">
                  <c:v>36.504237288123932</c:v>
                </c:pt>
                <c:pt idx="60306">
                  <c:v>36.504842615000442</c:v>
                </c:pt>
                <c:pt idx="60307">
                  <c:v>36.505447941876952</c:v>
                </c:pt>
                <c:pt idx="60308">
                  <c:v>36.506053268753462</c:v>
                </c:pt>
                <c:pt idx="60309">
                  <c:v>36.506658595629972</c:v>
                </c:pt>
                <c:pt idx="60310">
                  <c:v>36.507263922506482</c:v>
                </c:pt>
                <c:pt idx="60311">
                  <c:v>36.507869249382992</c:v>
                </c:pt>
                <c:pt idx="60312">
                  <c:v>36.508474576259502</c:v>
                </c:pt>
                <c:pt idx="60313">
                  <c:v>36.509079903136012</c:v>
                </c:pt>
                <c:pt idx="60314">
                  <c:v>36.509685230012522</c:v>
                </c:pt>
                <c:pt idx="60315">
                  <c:v>36.510290556889032</c:v>
                </c:pt>
                <c:pt idx="60316">
                  <c:v>36.510895883765542</c:v>
                </c:pt>
                <c:pt idx="60317">
                  <c:v>36.511501210642052</c:v>
                </c:pt>
                <c:pt idx="60318">
                  <c:v>36.512106537518562</c:v>
                </c:pt>
                <c:pt idx="60319">
                  <c:v>36.512711864395072</c:v>
                </c:pt>
                <c:pt idx="60320">
                  <c:v>36.513317191271582</c:v>
                </c:pt>
                <c:pt idx="60321">
                  <c:v>36.513922518148092</c:v>
                </c:pt>
                <c:pt idx="60322">
                  <c:v>36.514527845024602</c:v>
                </c:pt>
                <c:pt idx="60323">
                  <c:v>36.515133171901113</c:v>
                </c:pt>
                <c:pt idx="60324">
                  <c:v>36.515738498777623</c:v>
                </c:pt>
                <c:pt idx="60325">
                  <c:v>36.516343825654133</c:v>
                </c:pt>
                <c:pt idx="60326">
                  <c:v>36.516949152530643</c:v>
                </c:pt>
                <c:pt idx="60327">
                  <c:v>36.517554479407153</c:v>
                </c:pt>
                <c:pt idx="60328">
                  <c:v>36.518159806283663</c:v>
                </c:pt>
                <c:pt idx="60329">
                  <c:v>36.518765133160173</c:v>
                </c:pt>
                <c:pt idx="60330">
                  <c:v>36.519370460036683</c:v>
                </c:pt>
                <c:pt idx="60331">
                  <c:v>36.519975786913193</c:v>
                </c:pt>
                <c:pt idx="60332">
                  <c:v>36.520581113789703</c:v>
                </c:pt>
                <c:pt idx="60333">
                  <c:v>36.521186440666213</c:v>
                </c:pt>
                <c:pt idx="60334">
                  <c:v>36.521791767542723</c:v>
                </c:pt>
                <c:pt idx="60335">
                  <c:v>36.522397094419233</c:v>
                </c:pt>
                <c:pt idx="60336">
                  <c:v>36.523002421295743</c:v>
                </c:pt>
                <c:pt idx="60337">
                  <c:v>36.523607748172253</c:v>
                </c:pt>
                <c:pt idx="60338">
                  <c:v>36.524213075048763</c:v>
                </c:pt>
                <c:pt idx="60339">
                  <c:v>36.524818401925273</c:v>
                </c:pt>
                <c:pt idx="60340">
                  <c:v>36.525423728801783</c:v>
                </c:pt>
                <c:pt idx="60341">
                  <c:v>36.526029055678293</c:v>
                </c:pt>
                <c:pt idx="60342">
                  <c:v>36.526634382554803</c:v>
                </c:pt>
                <c:pt idx="60343">
                  <c:v>36.527239709431313</c:v>
                </c:pt>
                <c:pt idx="60344">
                  <c:v>36.527845036307824</c:v>
                </c:pt>
                <c:pt idx="60345">
                  <c:v>36.528450363184334</c:v>
                </c:pt>
                <c:pt idx="60346">
                  <c:v>36.529055690060844</c:v>
                </c:pt>
                <c:pt idx="60347">
                  <c:v>36.529661016937354</c:v>
                </c:pt>
                <c:pt idx="60348">
                  <c:v>36.530266343813864</c:v>
                </c:pt>
                <c:pt idx="60349">
                  <c:v>36.530871670690374</c:v>
                </c:pt>
                <c:pt idx="60350">
                  <c:v>36.531476997566884</c:v>
                </c:pt>
                <c:pt idx="60351">
                  <c:v>36.532082324443394</c:v>
                </c:pt>
                <c:pt idx="60352">
                  <c:v>36.532687651319904</c:v>
                </c:pt>
                <c:pt idx="60353">
                  <c:v>36.533292978196414</c:v>
                </c:pt>
                <c:pt idx="60354">
                  <c:v>36.533898305072924</c:v>
                </c:pt>
                <c:pt idx="60355">
                  <c:v>36.534503631949434</c:v>
                </c:pt>
                <c:pt idx="60356">
                  <c:v>36.535108958825944</c:v>
                </c:pt>
                <c:pt idx="60357">
                  <c:v>36.535714285702454</c:v>
                </c:pt>
                <c:pt idx="60358">
                  <c:v>36.536319612578964</c:v>
                </c:pt>
                <c:pt idx="60359">
                  <c:v>36.536924939455474</c:v>
                </c:pt>
                <c:pt idx="60360">
                  <c:v>36.537530266331984</c:v>
                </c:pt>
                <c:pt idx="60361">
                  <c:v>36.538135593208494</c:v>
                </c:pt>
                <c:pt idx="60362">
                  <c:v>36.538740920085004</c:v>
                </c:pt>
                <c:pt idx="60363">
                  <c:v>36.539346246961514</c:v>
                </c:pt>
                <c:pt idx="60364">
                  <c:v>36.539951573838025</c:v>
                </c:pt>
                <c:pt idx="60365">
                  <c:v>36.540556900714535</c:v>
                </c:pt>
                <c:pt idx="60366">
                  <c:v>36.541162227591045</c:v>
                </c:pt>
                <c:pt idx="60367">
                  <c:v>36.541767554467555</c:v>
                </c:pt>
                <c:pt idx="60368">
                  <c:v>36.542372881344065</c:v>
                </c:pt>
                <c:pt idx="60369">
                  <c:v>36.542978208220575</c:v>
                </c:pt>
                <c:pt idx="60370">
                  <c:v>36.543583535097085</c:v>
                </c:pt>
                <c:pt idx="60371">
                  <c:v>36.544188861973595</c:v>
                </c:pt>
                <c:pt idx="60372">
                  <c:v>36.544794188850105</c:v>
                </c:pt>
                <c:pt idx="60373">
                  <c:v>36.545399515726615</c:v>
                </c:pt>
                <c:pt idx="60374">
                  <c:v>36.546004842603125</c:v>
                </c:pt>
                <c:pt idx="60375">
                  <c:v>36.546610169479635</c:v>
                </c:pt>
                <c:pt idx="60376">
                  <c:v>36.547215496356145</c:v>
                </c:pt>
                <c:pt idx="60377">
                  <c:v>36.547820823232655</c:v>
                </c:pt>
                <c:pt idx="60378">
                  <c:v>36.548426150109165</c:v>
                </c:pt>
                <c:pt idx="60379">
                  <c:v>36.549031476985675</c:v>
                </c:pt>
                <c:pt idx="60380">
                  <c:v>36.549636803862185</c:v>
                </c:pt>
                <c:pt idx="60381">
                  <c:v>36.550242130738695</c:v>
                </c:pt>
                <c:pt idx="60382">
                  <c:v>36.550847457615205</c:v>
                </c:pt>
                <c:pt idx="60383">
                  <c:v>36.551452784491715</c:v>
                </c:pt>
                <c:pt idx="60384">
                  <c:v>36.552058111368225</c:v>
                </c:pt>
                <c:pt idx="60385">
                  <c:v>36.552663438244736</c:v>
                </c:pt>
                <c:pt idx="60386">
                  <c:v>36.553268765121246</c:v>
                </c:pt>
                <c:pt idx="60387">
                  <c:v>36.553874091997756</c:v>
                </c:pt>
                <c:pt idx="60388">
                  <c:v>36.554479418874266</c:v>
                </c:pt>
                <c:pt idx="60389">
                  <c:v>36.555084745750776</c:v>
                </c:pt>
                <c:pt idx="60390">
                  <c:v>36.555690072627286</c:v>
                </c:pt>
                <c:pt idx="60391">
                  <c:v>36.556295399503796</c:v>
                </c:pt>
                <c:pt idx="60392">
                  <c:v>36.556900726380306</c:v>
                </c:pt>
                <c:pt idx="60393">
                  <c:v>36.557506053256816</c:v>
                </c:pt>
                <c:pt idx="60394">
                  <c:v>36.558111380133326</c:v>
                </c:pt>
                <c:pt idx="60395">
                  <c:v>36.558716707009836</c:v>
                </c:pt>
                <c:pt idx="60396">
                  <c:v>36.559322033886346</c:v>
                </c:pt>
                <c:pt idx="60397">
                  <c:v>36.559927360762856</c:v>
                </c:pt>
                <c:pt idx="60398">
                  <c:v>36.560532687639366</c:v>
                </c:pt>
                <c:pt idx="60399">
                  <c:v>36.561138014515876</c:v>
                </c:pt>
                <c:pt idx="60400">
                  <c:v>36.561743341392386</c:v>
                </c:pt>
                <c:pt idx="60401">
                  <c:v>36.562348668268896</c:v>
                </c:pt>
                <c:pt idx="60402">
                  <c:v>36.562953995145406</c:v>
                </c:pt>
                <c:pt idx="60403">
                  <c:v>36.563559322021916</c:v>
                </c:pt>
                <c:pt idx="60404">
                  <c:v>36.564164648898426</c:v>
                </c:pt>
                <c:pt idx="60405">
                  <c:v>36.564769975774936</c:v>
                </c:pt>
                <c:pt idx="60406">
                  <c:v>36.565375302651447</c:v>
                </c:pt>
                <c:pt idx="60407">
                  <c:v>36.565980629527957</c:v>
                </c:pt>
                <c:pt idx="60408">
                  <c:v>36.566585956404467</c:v>
                </c:pt>
                <c:pt idx="60409">
                  <c:v>36.567191283280977</c:v>
                </c:pt>
                <c:pt idx="60410">
                  <c:v>36.567796610157487</c:v>
                </c:pt>
                <c:pt idx="60411">
                  <c:v>36.568401937033997</c:v>
                </c:pt>
                <c:pt idx="60412">
                  <c:v>36.569007263910507</c:v>
                </c:pt>
                <c:pt idx="60413">
                  <c:v>36.569612590787017</c:v>
                </c:pt>
                <c:pt idx="60414">
                  <c:v>36.570217917663527</c:v>
                </c:pt>
                <c:pt idx="60415">
                  <c:v>36.570823244540037</c:v>
                </c:pt>
                <c:pt idx="60416">
                  <c:v>36.571428571416547</c:v>
                </c:pt>
                <c:pt idx="60417">
                  <c:v>36.572033898293057</c:v>
                </c:pt>
                <c:pt idx="60418">
                  <c:v>36.572639225169567</c:v>
                </c:pt>
                <c:pt idx="60419">
                  <c:v>36.573244552046077</c:v>
                </c:pt>
                <c:pt idx="60420">
                  <c:v>36.573849878922587</c:v>
                </c:pt>
                <c:pt idx="60421">
                  <c:v>36.574455205799097</c:v>
                </c:pt>
                <c:pt idx="60422">
                  <c:v>36.575060532675607</c:v>
                </c:pt>
                <c:pt idx="60423">
                  <c:v>36.575665859552117</c:v>
                </c:pt>
                <c:pt idx="60424">
                  <c:v>36.576271186428627</c:v>
                </c:pt>
                <c:pt idx="60425">
                  <c:v>36.576876513305137</c:v>
                </c:pt>
                <c:pt idx="60426">
                  <c:v>36.577481840181647</c:v>
                </c:pt>
                <c:pt idx="60427">
                  <c:v>36.578087167058158</c:v>
                </c:pt>
                <c:pt idx="60428">
                  <c:v>36.578692493934668</c:v>
                </c:pt>
                <c:pt idx="60429">
                  <c:v>36.579297820811178</c:v>
                </c:pt>
                <c:pt idx="60430">
                  <c:v>36.579903147687688</c:v>
                </c:pt>
                <c:pt idx="60431">
                  <c:v>36.580508474564198</c:v>
                </c:pt>
                <c:pt idx="60432">
                  <c:v>36.581113801440708</c:v>
                </c:pt>
                <c:pt idx="60433">
                  <c:v>36.581719128317218</c:v>
                </c:pt>
                <c:pt idx="60434">
                  <c:v>36.582324455193728</c:v>
                </c:pt>
                <c:pt idx="60435">
                  <c:v>36.582929782070238</c:v>
                </c:pt>
                <c:pt idx="60436">
                  <c:v>36.583535108946748</c:v>
                </c:pt>
                <c:pt idx="60437">
                  <c:v>36.584140435823258</c:v>
                </c:pt>
                <c:pt idx="60438">
                  <c:v>36.584745762699768</c:v>
                </c:pt>
                <c:pt idx="60439">
                  <c:v>36.585351089576278</c:v>
                </c:pt>
                <c:pt idx="60440">
                  <c:v>36.585956416452788</c:v>
                </c:pt>
                <c:pt idx="60441">
                  <c:v>36.586561743329298</c:v>
                </c:pt>
                <c:pt idx="60442">
                  <c:v>36.587167070205808</c:v>
                </c:pt>
                <c:pt idx="60443">
                  <c:v>36.587772397082318</c:v>
                </c:pt>
                <c:pt idx="60444">
                  <c:v>36.588377723958828</c:v>
                </c:pt>
                <c:pt idx="60445">
                  <c:v>36.588983050835338</c:v>
                </c:pt>
                <c:pt idx="60446">
                  <c:v>36.589588377711848</c:v>
                </c:pt>
                <c:pt idx="60447">
                  <c:v>36.590193704588359</c:v>
                </c:pt>
                <c:pt idx="60448">
                  <c:v>36.590799031464869</c:v>
                </c:pt>
                <c:pt idx="60449">
                  <c:v>36.591404358341379</c:v>
                </c:pt>
                <c:pt idx="60450">
                  <c:v>36.592009685217889</c:v>
                </c:pt>
                <c:pt idx="60451">
                  <c:v>36.592615012094399</c:v>
                </c:pt>
                <c:pt idx="60452">
                  <c:v>36.593220338970909</c:v>
                </c:pt>
                <c:pt idx="60453">
                  <c:v>36.593825665847419</c:v>
                </c:pt>
                <c:pt idx="60454">
                  <c:v>36.594430992723929</c:v>
                </c:pt>
                <c:pt idx="60455">
                  <c:v>36.595036319600439</c:v>
                </c:pt>
                <c:pt idx="60456">
                  <c:v>36.595641646476949</c:v>
                </c:pt>
                <c:pt idx="60457">
                  <c:v>36.596246973353459</c:v>
                </c:pt>
                <c:pt idx="60458">
                  <c:v>36.596852300229969</c:v>
                </c:pt>
                <c:pt idx="60459">
                  <c:v>36.597457627106479</c:v>
                </c:pt>
                <c:pt idx="60460">
                  <c:v>36.598062953982989</c:v>
                </c:pt>
                <c:pt idx="60461">
                  <c:v>36.598668280859499</c:v>
                </c:pt>
                <c:pt idx="60462">
                  <c:v>36.599273607736009</c:v>
                </c:pt>
                <c:pt idx="60463">
                  <c:v>36.599878934612519</c:v>
                </c:pt>
                <c:pt idx="60464">
                  <c:v>36.600484261489029</c:v>
                </c:pt>
                <c:pt idx="60465">
                  <c:v>36.601089588365539</c:v>
                </c:pt>
                <c:pt idx="60466">
                  <c:v>36.601694915242049</c:v>
                </c:pt>
                <c:pt idx="60467">
                  <c:v>36.602300242118559</c:v>
                </c:pt>
                <c:pt idx="60468">
                  <c:v>36.60290556899507</c:v>
                </c:pt>
                <c:pt idx="60469">
                  <c:v>36.60351089587158</c:v>
                </c:pt>
                <c:pt idx="60470">
                  <c:v>36.60411622274809</c:v>
                </c:pt>
                <c:pt idx="60471">
                  <c:v>36.6047215496246</c:v>
                </c:pt>
                <c:pt idx="60472">
                  <c:v>36.60532687650111</c:v>
                </c:pt>
                <c:pt idx="60473">
                  <c:v>36.60593220337762</c:v>
                </c:pt>
                <c:pt idx="60474">
                  <c:v>36.60653753025413</c:v>
                </c:pt>
                <c:pt idx="60475">
                  <c:v>36.60714285713064</c:v>
                </c:pt>
                <c:pt idx="60476">
                  <c:v>36.60774818400715</c:v>
                </c:pt>
                <c:pt idx="60477">
                  <c:v>36.60835351088366</c:v>
                </c:pt>
                <c:pt idx="60478">
                  <c:v>36.60895883776017</c:v>
                </c:pt>
                <c:pt idx="60479">
                  <c:v>36.60956416463668</c:v>
                </c:pt>
                <c:pt idx="60480">
                  <c:v>36.61016949151319</c:v>
                </c:pt>
                <c:pt idx="60481">
                  <c:v>36.6107748183897</c:v>
                </c:pt>
                <c:pt idx="60482">
                  <c:v>36.61138014526621</c:v>
                </c:pt>
                <c:pt idx="60483">
                  <c:v>36.61198547214272</c:v>
                </c:pt>
                <c:pt idx="60484">
                  <c:v>36.61259079901923</c:v>
                </c:pt>
                <c:pt idx="60485">
                  <c:v>36.61319612589574</c:v>
                </c:pt>
                <c:pt idx="60486">
                  <c:v>36.61380145277225</c:v>
                </c:pt>
                <c:pt idx="60487">
                  <c:v>36.61440677964876</c:v>
                </c:pt>
                <c:pt idx="60488">
                  <c:v>36.61501210652527</c:v>
                </c:pt>
                <c:pt idx="60489">
                  <c:v>36.615617433401781</c:v>
                </c:pt>
                <c:pt idx="60490">
                  <c:v>36.616222760278291</c:v>
                </c:pt>
                <c:pt idx="60491">
                  <c:v>36.616828087154801</c:v>
                </c:pt>
                <c:pt idx="60492">
                  <c:v>36.617433414031311</c:v>
                </c:pt>
                <c:pt idx="60493">
                  <c:v>36.618038740907821</c:v>
                </c:pt>
                <c:pt idx="60494">
                  <c:v>36.618644067784331</c:v>
                </c:pt>
                <c:pt idx="60495">
                  <c:v>36.619249394660841</c:v>
                </c:pt>
                <c:pt idx="60496">
                  <c:v>36.619854721537351</c:v>
                </c:pt>
                <c:pt idx="60497">
                  <c:v>36.620460048413861</c:v>
                </c:pt>
                <c:pt idx="60498">
                  <c:v>36.621065375290371</c:v>
                </c:pt>
                <c:pt idx="60499">
                  <c:v>36.621670702166881</c:v>
                </c:pt>
                <c:pt idx="60500">
                  <c:v>36.622276029043391</c:v>
                </c:pt>
                <c:pt idx="60501">
                  <c:v>36.622881355919901</c:v>
                </c:pt>
                <c:pt idx="60502">
                  <c:v>36.623486682796411</c:v>
                </c:pt>
                <c:pt idx="60503">
                  <c:v>36.624092009672921</c:v>
                </c:pt>
                <c:pt idx="60504">
                  <c:v>36.624697336549431</c:v>
                </c:pt>
                <c:pt idx="60505">
                  <c:v>36.625302663425941</c:v>
                </c:pt>
                <c:pt idx="60506">
                  <c:v>36.625907990302451</c:v>
                </c:pt>
                <c:pt idx="60507">
                  <c:v>36.626513317178961</c:v>
                </c:pt>
                <c:pt idx="60508">
                  <c:v>36.627118644055471</c:v>
                </c:pt>
                <c:pt idx="60509">
                  <c:v>36.627723970931982</c:v>
                </c:pt>
                <c:pt idx="60510">
                  <c:v>36.628329297808492</c:v>
                </c:pt>
                <c:pt idx="60511">
                  <c:v>36.628934624685002</c:v>
                </c:pt>
                <c:pt idx="60512">
                  <c:v>36.629539951561512</c:v>
                </c:pt>
                <c:pt idx="60513">
                  <c:v>36.630145278438022</c:v>
                </c:pt>
                <c:pt idx="60514">
                  <c:v>36.630750605314532</c:v>
                </c:pt>
                <c:pt idx="60515">
                  <c:v>36.631355932191042</c:v>
                </c:pt>
                <c:pt idx="60516">
                  <c:v>36.631961259067552</c:v>
                </c:pt>
                <c:pt idx="60517">
                  <c:v>36.632566585944062</c:v>
                </c:pt>
                <c:pt idx="60518">
                  <c:v>36.633171912820572</c:v>
                </c:pt>
                <c:pt idx="60519">
                  <c:v>36.633777239697082</c:v>
                </c:pt>
                <c:pt idx="60520">
                  <c:v>36.634382566573592</c:v>
                </c:pt>
                <c:pt idx="60521">
                  <c:v>36.634987893450102</c:v>
                </c:pt>
                <c:pt idx="60522">
                  <c:v>36.635593220326612</c:v>
                </c:pt>
                <c:pt idx="60523">
                  <c:v>36.636198547203122</c:v>
                </c:pt>
                <c:pt idx="60524">
                  <c:v>36.636803874079632</c:v>
                </c:pt>
                <c:pt idx="60525">
                  <c:v>36.637409200956142</c:v>
                </c:pt>
                <c:pt idx="60526">
                  <c:v>36.638014527832652</c:v>
                </c:pt>
                <c:pt idx="60527">
                  <c:v>36.638619854709162</c:v>
                </c:pt>
                <c:pt idx="60528">
                  <c:v>36.639225181585672</c:v>
                </c:pt>
                <c:pt idx="60529">
                  <c:v>36.639830508462182</c:v>
                </c:pt>
                <c:pt idx="60530">
                  <c:v>36.640435835338693</c:v>
                </c:pt>
                <c:pt idx="60531">
                  <c:v>36.641041162215203</c:v>
                </c:pt>
                <c:pt idx="60532">
                  <c:v>36.641646489091713</c:v>
                </c:pt>
                <c:pt idx="60533">
                  <c:v>36.642251815968223</c:v>
                </c:pt>
                <c:pt idx="60534">
                  <c:v>36.642857142844733</c:v>
                </c:pt>
                <c:pt idx="60535">
                  <c:v>36.643462469721243</c:v>
                </c:pt>
                <c:pt idx="60536">
                  <c:v>36.644067796597753</c:v>
                </c:pt>
                <c:pt idx="60537">
                  <c:v>36.644673123474263</c:v>
                </c:pt>
                <c:pt idx="60538">
                  <c:v>36.645278450350773</c:v>
                </c:pt>
                <c:pt idx="60539">
                  <c:v>36.645883777227283</c:v>
                </c:pt>
                <c:pt idx="60540">
                  <c:v>36.646489104103793</c:v>
                </c:pt>
                <c:pt idx="60541">
                  <c:v>36.647094430980303</c:v>
                </c:pt>
                <c:pt idx="60542">
                  <c:v>36.647699757856813</c:v>
                </c:pt>
                <c:pt idx="60543">
                  <c:v>36.648305084733323</c:v>
                </c:pt>
                <c:pt idx="60544">
                  <c:v>36.648910411609833</c:v>
                </c:pt>
                <c:pt idx="60545">
                  <c:v>36.649515738486343</c:v>
                </c:pt>
                <c:pt idx="60546">
                  <c:v>36.650121065362853</c:v>
                </c:pt>
                <c:pt idx="60547">
                  <c:v>36.650726392239363</c:v>
                </c:pt>
                <c:pt idx="60548">
                  <c:v>36.651331719115873</c:v>
                </c:pt>
                <c:pt idx="60549">
                  <c:v>36.651937045992383</c:v>
                </c:pt>
                <c:pt idx="60550">
                  <c:v>36.652542372868893</c:v>
                </c:pt>
                <c:pt idx="60551">
                  <c:v>36.653147699745404</c:v>
                </c:pt>
                <c:pt idx="60552">
                  <c:v>36.653753026621914</c:v>
                </c:pt>
                <c:pt idx="60553">
                  <c:v>36.654358353498424</c:v>
                </c:pt>
                <c:pt idx="60554">
                  <c:v>36.654963680374934</c:v>
                </c:pt>
                <c:pt idx="60555">
                  <c:v>36.655569007251444</c:v>
                </c:pt>
                <c:pt idx="60556">
                  <c:v>36.656174334127954</c:v>
                </c:pt>
                <c:pt idx="60557">
                  <c:v>36.656779661004464</c:v>
                </c:pt>
                <c:pt idx="60558">
                  <c:v>36.657384987880974</c:v>
                </c:pt>
                <c:pt idx="60559">
                  <c:v>36.657990314757484</c:v>
                </c:pt>
                <c:pt idx="60560">
                  <c:v>36.658595641633994</c:v>
                </c:pt>
                <c:pt idx="60561">
                  <c:v>36.659200968510504</c:v>
                </c:pt>
                <c:pt idx="60562">
                  <c:v>36.659806295387014</c:v>
                </c:pt>
                <c:pt idx="60563">
                  <c:v>36.660411622263524</c:v>
                </c:pt>
                <c:pt idx="60564">
                  <c:v>36.661016949140034</c:v>
                </c:pt>
                <c:pt idx="60565">
                  <c:v>36.661622276016544</c:v>
                </c:pt>
                <c:pt idx="60566">
                  <c:v>36.662227602893054</c:v>
                </c:pt>
                <c:pt idx="60567">
                  <c:v>36.662832929769564</c:v>
                </c:pt>
                <c:pt idx="60568">
                  <c:v>36.663438256646074</c:v>
                </c:pt>
                <c:pt idx="60569">
                  <c:v>36.664043583522584</c:v>
                </c:pt>
                <c:pt idx="60570">
                  <c:v>36.664648910399094</c:v>
                </c:pt>
                <c:pt idx="60571">
                  <c:v>36.665254237275605</c:v>
                </c:pt>
                <c:pt idx="60572">
                  <c:v>36.665859564152115</c:v>
                </c:pt>
                <c:pt idx="60573">
                  <c:v>36.666464891028625</c:v>
                </c:pt>
                <c:pt idx="60574">
                  <c:v>36.667070217905135</c:v>
                </c:pt>
                <c:pt idx="60575">
                  <c:v>36.667675544781645</c:v>
                </c:pt>
                <c:pt idx="60576">
                  <c:v>36.668280871658155</c:v>
                </c:pt>
                <c:pt idx="60577">
                  <c:v>36.668886198534665</c:v>
                </c:pt>
                <c:pt idx="60578">
                  <c:v>36.669491525411175</c:v>
                </c:pt>
                <c:pt idx="60579">
                  <c:v>36.670096852287685</c:v>
                </c:pt>
                <c:pt idx="60580">
                  <c:v>36.670702179164195</c:v>
                </c:pt>
                <c:pt idx="60581">
                  <c:v>36.671307506040705</c:v>
                </c:pt>
                <c:pt idx="60582">
                  <c:v>36.671912832917215</c:v>
                </c:pt>
                <c:pt idx="60583">
                  <c:v>36.672518159793725</c:v>
                </c:pt>
                <c:pt idx="60584">
                  <c:v>36.673123486670235</c:v>
                </c:pt>
                <c:pt idx="60585">
                  <c:v>36.673728813546745</c:v>
                </c:pt>
                <c:pt idx="60586">
                  <c:v>36.674334140423255</c:v>
                </c:pt>
                <c:pt idx="60587">
                  <c:v>36.674939467299765</c:v>
                </c:pt>
                <c:pt idx="60588">
                  <c:v>36.675544794176275</c:v>
                </c:pt>
                <c:pt idx="60589">
                  <c:v>36.676150121052785</c:v>
                </c:pt>
                <c:pt idx="60590">
                  <c:v>36.676755447929295</c:v>
                </c:pt>
                <c:pt idx="60591">
                  <c:v>36.677360774805805</c:v>
                </c:pt>
                <c:pt idx="60592">
                  <c:v>36.677966101682316</c:v>
                </c:pt>
                <c:pt idx="60593">
                  <c:v>36.678571428558826</c:v>
                </c:pt>
                <c:pt idx="60594">
                  <c:v>36.679176755435336</c:v>
                </c:pt>
                <c:pt idx="60595">
                  <c:v>36.679782082311846</c:v>
                </c:pt>
                <c:pt idx="60596">
                  <c:v>36.680387409188356</c:v>
                </c:pt>
                <c:pt idx="60597">
                  <c:v>36.680992736064866</c:v>
                </c:pt>
                <c:pt idx="60598">
                  <c:v>36.681598062941376</c:v>
                </c:pt>
                <c:pt idx="60599">
                  <c:v>36.682203389817886</c:v>
                </c:pt>
                <c:pt idx="60600">
                  <c:v>36.682808716694396</c:v>
                </c:pt>
                <c:pt idx="60601">
                  <c:v>36.683414043570906</c:v>
                </c:pt>
                <c:pt idx="60602">
                  <c:v>36.684019370447416</c:v>
                </c:pt>
                <c:pt idx="60603">
                  <c:v>36.684624697323926</c:v>
                </c:pt>
                <c:pt idx="60604">
                  <c:v>36.685230024200436</c:v>
                </c:pt>
                <c:pt idx="60605">
                  <c:v>36.685835351076946</c:v>
                </c:pt>
                <c:pt idx="60606">
                  <c:v>36.686440677953456</c:v>
                </c:pt>
                <c:pt idx="60607">
                  <c:v>36.687046004829966</c:v>
                </c:pt>
                <c:pt idx="60608">
                  <c:v>36.687651331706476</c:v>
                </c:pt>
                <c:pt idx="60609">
                  <c:v>36.688256658582986</c:v>
                </c:pt>
                <c:pt idx="60610">
                  <c:v>36.688861985459496</c:v>
                </c:pt>
                <c:pt idx="60611">
                  <c:v>36.689467312336006</c:v>
                </c:pt>
                <c:pt idx="60612">
                  <c:v>36.690072639212516</c:v>
                </c:pt>
                <c:pt idx="60613">
                  <c:v>36.690677966089027</c:v>
                </c:pt>
                <c:pt idx="60614">
                  <c:v>36.691283292965537</c:v>
                </c:pt>
                <c:pt idx="60615">
                  <c:v>36.691888619842047</c:v>
                </c:pt>
                <c:pt idx="60616">
                  <c:v>36.692493946718557</c:v>
                </c:pt>
                <c:pt idx="60617">
                  <c:v>36.693099273595067</c:v>
                </c:pt>
                <c:pt idx="60618">
                  <c:v>36.693704600471577</c:v>
                </c:pt>
                <c:pt idx="60619">
                  <c:v>36.694309927348087</c:v>
                </c:pt>
                <c:pt idx="60620">
                  <c:v>36.694915254224597</c:v>
                </c:pt>
                <c:pt idx="60621">
                  <c:v>36.695520581101107</c:v>
                </c:pt>
                <c:pt idx="60622">
                  <c:v>36.696125907977617</c:v>
                </c:pt>
                <c:pt idx="60623">
                  <c:v>36.696731234854127</c:v>
                </c:pt>
                <c:pt idx="60624">
                  <c:v>36.697336561730637</c:v>
                </c:pt>
                <c:pt idx="60625">
                  <c:v>36.697941888607147</c:v>
                </c:pt>
                <c:pt idx="60626">
                  <c:v>36.698547215483657</c:v>
                </c:pt>
                <c:pt idx="60627">
                  <c:v>36.699152542360167</c:v>
                </c:pt>
                <c:pt idx="60628">
                  <c:v>36.699757869236677</c:v>
                </c:pt>
                <c:pt idx="60629">
                  <c:v>36.700363196113187</c:v>
                </c:pt>
                <c:pt idx="60630">
                  <c:v>36.700968522989697</c:v>
                </c:pt>
                <c:pt idx="60631">
                  <c:v>36.701573849866207</c:v>
                </c:pt>
                <c:pt idx="60632">
                  <c:v>36.702179176742717</c:v>
                </c:pt>
                <c:pt idx="60633">
                  <c:v>36.702784503619228</c:v>
                </c:pt>
                <c:pt idx="60634">
                  <c:v>36.703389830495738</c:v>
                </c:pt>
                <c:pt idx="60635">
                  <c:v>36.703995157372248</c:v>
                </c:pt>
                <c:pt idx="60636">
                  <c:v>36.704600484248758</c:v>
                </c:pt>
                <c:pt idx="60637">
                  <c:v>36.705205811125268</c:v>
                </c:pt>
                <c:pt idx="60638">
                  <c:v>36.705811138001778</c:v>
                </c:pt>
                <c:pt idx="60639">
                  <c:v>36.706416464878288</c:v>
                </c:pt>
                <c:pt idx="60640">
                  <c:v>36.707021791754798</c:v>
                </c:pt>
                <c:pt idx="60641">
                  <c:v>36.707627118631308</c:v>
                </c:pt>
                <c:pt idx="60642">
                  <c:v>36.708232445507818</c:v>
                </c:pt>
                <c:pt idx="60643">
                  <c:v>36.708837772384328</c:v>
                </c:pt>
                <c:pt idx="60644">
                  <c:v>36.709443099260838</c:v>
                </c:pt>
                <c:pt idx="60645">
                  <c:v>36.710048426137348</c:v>
                </c:pt>
                <c:pt idx="60646">
                  <c:v>36.710653753013858</c:v>
                </c:pt>
                <c:pt idx="60647">
                  <c:v>36.711259079890368</c:v>
                </c:pt>
                <c:pt idx="60648">
                  <c:v>36.711864406766878</c:v>
                </c:pt>
                <c:pt idx="60649">
                  <c:v>36.712469733643388</c:v>
                </c:pt>
                <c:pt idx="60650">
                  <c:v>36.713075060519898</c:v>
                </c:pt>
                <c:pt idx="60651">
                  <c:v>36.713680387396408</c:v>
                </c:pt>
                <c:pt idx="60652">
                  <c:v>36.714285714272918</c:v>
                </c:pt>
                <c:pt idx="60653">
                  <c:v>36.714891041149428</c:v>
                </c:pt>
                <c:pt idx="60654">
                  <c:v>36.715496368025939</c:v>
                </c:pt>
                <c:pt idx="60655">
                  <c:v>36.716101694902449</c:v>
                </c:pt>
                <c:pt idx="60656">
                  <c:v>36.716707021778959</c:v>
                </c:pt>
                <c:pt idx="60657">
                  <c:v>36.717312348655469</c:v>
                </c:pt>
                <c:pt idx="60658">
                  <c:v>36.717917675531979</c:v>
                </c:pt>
                <c:pt idx="60659">
                  <c:v>36.718523002408489</c:v>
                </c:pt>
                <c:pt idx="60660">
                  <c:v>36.719128329284999</c:v>
                </c:pt>
                <c:pt idx="60661">
                  <c:v>36.719733656161509</c:v>
                </c:pt>
                <c:pt idx="60662">
                  <c:v>36.720338983038019</c:v>
                </c:pt>
                <c:pt idx="60663">
                  <c:v>36.720944309914529</c:v>
                </c:pt>
                <c:pt idx="60664">
                  <c:v>36.721549636791039</c:v>
                </c:pt>
                <c:pt idx="60665">
                  <c:v>36.722154963667549</c:v>
                </c:pt>
                <c:pt idx="60666">
                  <c:v>36.722760290544059</c:v>
                </c:pt>
                <c:pt idx="60667">
                  <c:v>36.723365617420569</c:v>
                </c:pt>
                <c:pt idx="60668">
                  <c:v>36.723970944297079</c:v>
                </c:pt>
                <c:pt idx="60669">
                  <c:v>36.724576271173589</c:v>
                </c:pt>
                <c:pt idx="60670">
                  <c:v>36.725181598050099</c:v>
                </c:pt>
                <c:pt idx="60671">
                  <c:v>36.725786924926609</c:v>
                </c:pt>
                <c:pt idx="60672">
                  <c:v>36.726392251803119</c:v>
                </c:pt>
                <c:pt idx="60673">
                  <c:v>36.726997578679629</c:v>
                </c:pt>
                <c:pt idx="60674">
                  <c:v>36.727602905556139</c:v>
                </c:pt>
                <c:pt idx="60675">
                  <c:v>36.72820823243265</c:v>
                </c:pt>
                <c:pt idx="60676">
                  <c:v>36.72881355930916</c:v>
                </c:pt>
                <c:pt idx="60677">
                  <c:v>36.72941888618567</c:v>
                </c:pt>
                <c:pt idx="60678">
                  <c:v>36.73002421306218</c:v>
                </c:pt>
                <c:pt idx="60679">
                  <c:v>36.73062953993869</c:v>
                </c:pt>
                <c:pt idx="60680">
                  <c:v>36.7312348668152</c:v>
                </c:pt>
                <c:pt idx="60681">
                  <c:v>36.73184019369171</c:v>
                </c:pt>
                <c:pt idx="60682">
                  <c:v>36.73244552056822</c:v>
                </c:pt>
                <c:pt idx="60683">
                  <c:v>36.73305084744473</c:v>
                </c:pt>
                <c:pt idx="60684">
                  <c:v>36.73365617432124</c:v>
                </c:pt>
                <c:pt idx="60685">
                  <c:v>36.73426150119775</c:v>
                </c:pt>
                <c:pt idx="60686">
                  <c:v>36.73486682807426</c:v>
                </c:pt>
                <c:pt idx="60687">
                  <c:v>36.73547215495077</c:v>
                </c:pt>
                <c:pt idx="60688">
                  <c:v>36.73607748182728</c:v>
                </c:pt>
                <c:pt idx="60689">
                  <c:v>36.73668280870379</c:v>
                </c:pt>
                <c:pt idx="60690">
                  <c:v>36.7372881355803</c:v>
                </c:pt>
                <c:pt idx="60691">
                  <c:v>36.73789346245681</c:v>
                </c:pt>
                <c:pt idx="60692">
                  <c:v>36.73849878933332</c:v>
                </c:pt>
                <c:pt idx="60693">
                  <c:v>36.73910411620983</c:v>
                </c:pt>
                <c:pt idx="60694">
                  <c:v>36.73970944308634</c:v>
                </c:pt>
                <c:pt idx="60695">
                  <c:v>36.740314769962851</c:v>
                </c:pt>
                <c:pt idx="60696">
                  <c:v>36.740920096839361</c:v>
                </c:pt>
                <c:pt idx="60697">
                  <c:v>36.741525423715871</c:v>
                </c:pt>
                <c:pt idx="60698">
                  <c:v>36.742130750592381</c:v>
                </c:pt>
                <c:pt idx="60699">
                  <c:v>36.742736077468891</c:v>
                </c:pt>
                <c:pt idx="60700">
                  <c:v>36.743341404345401</c:v>
                </c:pt>
                <c:pt idx="60701">
                  <c:v>36.743946731221911</c:v>
                </c:pt>
                <c:pt idx="60702">
                  <c:v>36.744552058098421</c:v>
                </c:pt>
                <c:pt idx="60703">
                  <c:v>36.745157384974931</c:v>
                </c:pt>
                <c:pt idx="60704">
                  <c:v>36.745762711851441</c:v>
                </c:pt>
                <c:pt idx="60705">
                  <c:v>36.746368038727951</c:v>
                </c:pt>
                <c:pt idx="60706">
                  <c:v>36.746973365604461</c:v>
                </c:pt>
                <c:pt idx="60707">
                  <c:v>36.747578692480971</c:v>
                </c:pt>
                <c:pt idx="60708">
                  <c:v>36.748184019357481</c:v>
                </c:pt>
                <c:pt idx="60709">
                  <c:v>36.748789346233991</c:v>
                </c:pt>
                <c:pt idx="60710">
                  <c:v>36.749394673110501</c:v>
                </c:pt>
                <c:pt idx="60711">
                  <c:v>36.749999999987011</c:v>
                </c:pt>
                <c:pt idx="60712">
                  <c:v>36.750605326863521</c:v>
                </c:pt>
                <c:pt idx="60713">
                  <c:v>36.751210653740031</c:v>
                </c:pt>
                <c:pt idx="60714">
                  <c:v>36.751815980616541</c:v>
                </c:pt>
                <c:pt idx="60715">
                  <c:v>36.752421307493051</c:v>
                </c:pt>
                <c:pt idx="60716">
                  <c:v>36.753026634369562</c:v>
                </c:pt>
                <c:pt idx="60717">
                  <c:v>36.753631961246072</c:v>
                </c:pt>
                <c:pt idx="60718">
                  <c:v>36.754237288122582</c:v>
                </c:pt>
                <c:pt idx="60719">
                  <c:v>36.754842614999092</c:v>
                </c:pt>
                <c:pt idx="60720">
                  <c:v>36.755447941875602</c:v>
                </c:pt>
                <c:pt idx="60721">
                  <c:v>36.756053268752112</c:v>
                </c:pt>
                <c:pt idx="60722">
                  <c:v>36.756658595628622</c:v>
                </c:pt>
                <c:pt idx="60723">
                  <c:v>36.757263922505132</c:v>
                </c:pt>
                <c:pt idx="60724">
                  <c:v>36.757869249381642</c:v>
                </c:pt>
                <c:pt idx="60725">
                  <c:v>36.758474576258152</c:v>
                </c:pt>
                <c:pt idx="60726">
                  <c:v>36.759079903134662</c:v>
                </c:pt>
                <c:pt idx="60727">
                  <c:v>36.759685230011172</c:v>
                </c:pt>
                <c:pt idx="60728">
                  <c:v>36.760290556887682</c:v>
                </c:pt>
                <c:pt idx="60729">
                  <c:v>36.760895883764192</c:v>
                </c:pt>
                <c:pt idx="60730">
                  <c:v>36.761501210640702</c:v>
                </c:pt>
                <c:pt idx="60731">
                  <c:v>36.762106537517212</c:v>
                </c:pt>
                <c:pt idx="60732">
                  <c:v>36.762711864393722</c:v>
                </c:pt>
                <c:pt idx="60733">
                  <c:v>36.763317191270232</c:v>
                </c:pt>
                <c:pt idx="60734">
                  <c:v>36.763922518146742</c:v>
                </c:pt>
                <c:pt idx="60735">
                  <c:v>36.764527845023252</c:v>
                </c:pt>
                <c:pt idx="60736">
                  <c:v>36.765133171899762</c:v>
                </c:pt>
                <c:pt idx="60737">
                  <c:v>36.765738498776273</c:v>
                </c:pt>
                <c:pt idx="60738">
                  <c:v>36.766343825652783</c:v>
                </c:pt>
                <c:pt idx="60739">
                  <c:v>36.766949152529293</c:v>
                </c:pt>
                <c:pt idx="60740">
                  <c:v>36.767554479405803</c:v>
                </c:pt>
                <c:pt idx="60741">
                  <c:v>36.768159806282313</c:v>
                </c:pt>
                <c:pt idx="60742">
                  <c:v>36.768765133158823</c:v>
                </c:pt>
                <c:pt idx="60743">
                  <c:v>36.769370460035333</c:v>
                </c:pt>
                <c:pt idx="60744">
                  <c:v>36.769975786911843</c:v>
                </c:pt>
                <c:pt idx="60745">
                  <c:v>36.770581113788353</c:v>
                </c:pt>
                <c:pt idx="60746">
                  <c:v>36.771186440664863</c:v>
                </c:pt>
                <c:pt idx="60747">
                  <c:v>36.771791767541373</c:v>
                </c:pt>
                <c:pt idx="60748">
                  <c:v>36.772397094417883</c:v>
                </c:pt>
                <c:pt idx="60749">
                  <c:v>36.773002421294393</c:v>
                </c:pt>
                <c:pt idx="60750">
                  <c:v>36.773607748170903</c:v>
                </c:pt>
                <c:pt idx="60751">
                  <c:v>36.774213075047413</c:v>
                </c:pt>
                <c:pt idx="60752">
                  <c:v>36.774818401923923</c:v>
                </c:pt>
                <c:pt idx="60753">
                  <c:v>36.775423728800433</c:v>
                </c:pt>
                <c:pt idx="60754">
                  <c:v>36.776029055676943</c:v>
                </c:pt>
                <c:pt idx="60755">
                  <c:v>36.776634382553453</c:v>
                </c:pt>
                <c:pt idx="60756">
                  <c:v>36.777239709429963</c:v>
                </c:pt>
                <c:pt idx="60757">
                  <c:v>36.777845036306474</c:v>
                </c:pt>
                <c:pt idx="60758">
                  <c:v>36.778450363182984</c:v>
                </c:pt>
                <c:pt idx="60759">
                  <c:v>36.779055690059494</c:v>
                </c:pt>
                <c:pt idx="60760">
                  <c:v>36.779661016936004</c:v>
                </c:pt>
                <c:pt idx="60761">
                  <c:v>36.780266343812514</c:v>
                </c:pt>
                <c:pt idx="60762">
                  <c:v>36.780871670689024</c:v>
                </c:pt>
                <c:pt idx="60763">
                  <c:v>36.781476997565534</c:v>
                </c:pt>
                <c:pt idx="60764">
                  <c:v>36.782082324442044</c:v>
                </c:pt>
                <c:pt idx="60765">
                  <c:v>36.782687651318554</c:v>
                </c:pt>
                <c:pt idx="60766">
                  <c:v>36.783292978195064</c:v>
                </c:pt>
                <c:pt idx="60767">
                  <c:v>36.783898305071574</c:v>
                </c:pt>
                <c:pt idx="60768">
                  <c:v>36.784503631948084</c:v>
                </c:pt>
                <c:pt idx="60769">
                  <c:v>36.785108958824594</c:v>
                </c:pt>
                <c:pt idx="60770">
                  <c:v>36.785714285701104</c:v>
                </c:pt>
                <c:pt idx="60771">
                  <c:v>36.786319612577614</c:v>
                </c:pt>
                <c:pt idx="60772">
                  <c:v>36.786924939454124</c:v>
                </c:pt>
                <c:pt idx="60773">
                  <c:v>36.787530266330634</c:v>
                </c:pt>
                <c:pt idx="60774">
                  <c:v>36.788135593207144</c:v>
                </c:pt>
                <c:pt idx="60775">
                  <c:v>36.788740920083654</c:v>
                </c:pt>
                <c:pt idx="60776">
                  <c:v>36.789346246960164</c:v>
                </c:pt>
                <c:pt idx="60777">
                  <c:v>36.789951573836674</c:v>
                </c:pt>
                <c:pt idx="60778">
                  <c:v>36.790556900713185</c:v>
                </c:pt>
                <c:pt idx="60779">
                  <c:v>36.791162227589695</c:v>
                </c:pt>
                <c:pt idx="60780">
                  <c:v>36.791767554466205</c:v>
                </c:pt>
                <c:pt idx="60781">
                  <c:v>36.792372881342715</c:v>
                </c:pt>
                <c:pt idx="60782">
                  <c:v>36.792978208219225</c:v>
                </c:pt>
                <c:pt idx="60783">
                  <c:v>36.793583535095735</c:v>
                </c:pt>
                <c:pt idx="60784">
                  <c:v>36.794188861972245</c:v>
                </c:pt>
                <c:pt idx="60785">
                  <c:v>36.794794188848755</c:v>
                </c:pt>
                <c:pt idx="60786">
                  <c:v>36.795399515725265</c:v>
                </c:pt>
                <c:pt idx="60787">
                  <c:v>36.796004842601775</c:v>
                </c:pt>
                <c:pt idx="60788">
                  <c:v>36.796610169478285</c:v>
                </c:pt>
                <c:pt idx="60789">
                  <c:v>36.797215496354795</c:v>
                </c:pt>
                <c:pt idx="60790">
                  <c:v>36.797820823231305</c:v>
                </c:pt>
                <c:pt idx="60791">
                  <c:v>36.798426150107815</c:v>
                </c:pt>
                <c:pt idx="60792">
                  <c:v>36.799031476984325</c:v>
                </c:pt>
                <c:pt idx="60793">
                  <c:v>36.799636803860835</c:v>
                </c:pt>
                <c:pt idx="60794">
                  <c:v>36.800242130737345</c:v>
                </c:pt>
                <c:pt idx="60795">
                  <c:v>36.800847457613855</c:v>
                </c:pt>
                <c:pt idx="60796">
                  <c:v>36.801452784490365</c:v>
                </c:pt>
                <c:pt idx="60797">
                  <c:v>36.802058111366875</c:v>
                </c:pt>
                <c:pt idx="60798">
                  <c:v>36.802663438243385</c:v>
                </c:pt>
                <c:pt idx="60799">
                  <c:v>36.803268765119896</c:v>
                </c:pt>
                <c:pt idx="60800">
                  <c:v>36.803874091996406</c:v>
                </c:pt>
                <c:pt idx="60801">
                  <c:v>36.804479418872916</c:v>
                </c:pt>
                <c:pt idx="60802">
                  <c:v>36.805084745749426</c:v>
                </c:pt>
                <c:pt idx="60803">
                  <c:v>36.805690072625936</c:v>
                </c:pt>
                <c:pt idx="60804">
                  <c:v>36.806295399502446</c:v>
                </c:pt>
                <c:pt idx="60805">
                  <c:v>36.806900726378956</c:v>
                </c:pt>
                <c:pt idx="60806">
                  <c:v>36.807506053255466</c:v>
                </c:pt>
                <c:pt idx="60807">
                  <c:v>36.808111380131976</c:v>
                </c:pt>
                <c:pt idx="60808">
                  <c:v>36.808716707008486</c:v>
                </c:pt>
                <c:pt idx="60809">
                  <c:v>36.809322033884996</c:v>
                </c:pt>
                <c:pt idx="60810">
                  <c:v>36.809927360761506</c:v>
                </c:pt>
                <c:pt idx="60811">
                  <c:v>36.810532687638016</c:v>
                </c:pt>
                <c:pt idx="60812">
                  <c:v>36.811138014514526</c:v>
                </c:pt>
                <c:pt idx="60813">
                  <c:v>36.811743341391036</c:v>
                </c:pt>
                <c:pt idx="60814">
                  <c:v>36.812348668267546</c:v>
                </c:pt>
                <c:pt idx="60815">
                  <c:v>36.812953995144056</c:v>
                </c:pt>
                <c:pt idx="60816">
                  <c:v>36.813559322020566</c:v>
                </c:pt>
                <c:pt idx="60817">
                  <c:v>36.814164648897076</c:v>
                </c:pt>
                <c:pt idx="60818">
                  <c:v>36.814769975773586</c:v>
                </c:pt>
                <c:pt idx="60819">
                  <c:v>36.815375302650097</c:v>
                </c:pt>
                <c:pt idx="60820">
                  <c:v>36.815980629526607</c:v>
                </c:pt>
                <c:pt idx="60821">
                  <c:v>36.816585956403117</c:v>
                </c:pt>
                <c:pt idx="60822">
                  <c:v>36.817191283279627</c:v>
                </c:pt>
                <c:pt idx="60823">
                  <c:v>36.817796610156137</c:v>
                </c:pt>
                <c:pt idx="60824">
                  <c:v>36.818401937032647</c:v>
                </c:pt>
                <c:pt idx="60825">
                  <c:v>36.819007263909157</c:v>
                </c:pt>
                <c:pt idx="60826">
                  <c:v>36.819612590785667</c:v>
                </c:pt>
                <c:pt idx="60827">
                  <c:v>36.820217917662177</c:v>
                </c:pt>
                <c:pt idx="60828">
                  <c:v>36.820823244538687</c:v>
                </c:pt>
                <c:pt idx="60829">
                  <c:v>36.821428571415197</c:v>
                </c:pt>
                <c:pt idx="60830">
                  <c:v>36.822033898291707</c:v>
                </c:pt>
                <c:pt idx="60831">
                  <c:v>36.822639225168217</c:v>
                </c:pt>
                <c:pt idx="60832">
                  <c:v>36.823244552044727</c:v>
                </c:pt>
                <c:pt idx="60833">
                  <c:v>36.823849878921237</c:v>
                </c:pt>
                <c:pt idx="60834">
                  <c:v>36.824455205797747</c:v>
                </c:pt>
                <c:pt idx="60835">
                  <c:v>36.825060532674257</c:v>
                </c:pt>
                <c:pt idx="60836">
                  <c:v>36.825665859550767</c:v>
                </c:pt>
                <c:pt idx="60837">
                  <c:v>36.826271186427277</c:v>
                </c:pt>
                <c:pt idx="60838">
                  <c:v>36.826876513303787</c:v>
                </c:pt>
                <c:pt idx="60839">
                  <c:v>36.827481840180297</c:v>
                </c:pt>
                <c:pt idx="60840">
                  <c:v>36.828087167056808</c:v>
                </c:pt>
                <c:pt idx="60841">
                  <c:v>36.828692493933318</c:v>
                </c:pt>
                <c:pt idx="60842">
                  <c:v>36.829297820809828</c:v>
                </c:pt>
                <c:pt idx="60843">
                  <c:v>36.829903147686338</c:v>
                </c:pt>
                <c:pt idx="60844">
                  <c:v>36.830508474562848</c:v>
                </c:pt>
                <c:pt idx="60845">
                  <c:v>36.831113801439358</c:v>
                </c:pt>
                <c:pt idx="60846">
                  <c:v>36.831719128315868</c:v>
                </c:pt>
                <c:pt idx="60847">
                  <c:v>36.832324455192378</c:v>
                </c:pt>
                <c:pt idx="60848">
                  <c:v>36.832929782068888</c:v>
                </c:pt>
                <c:pt idx="60849">
                  <c:v>36.833535108945398</c:v>
                </c:pt>
                <c:pt idx="60850">
                  <c:v>36.834140435821908</c:v>
                </c:pt>
                <c:pt idx="60851">
                  <c:v>36.834745762698418</c:v>
                </c:pt>
                <c:pt idx="60852">
                  <c:v>36.835351089574928</c:v>
                </c:pt>
                <c:pt idx="60853">
                  <c:v>36.835956416451438</c:v>
                </c:pt>
                <c:pt idx="60854">
                  <c:v>36.836561743327948</c:v>
                </c:pt>
                <c:pt idx="60855">
                  <c:v>36.837167070204458</c:v>
                </c:pt>
                <c:pt idx="60856">
                  <c:v>36.837772397080968</c:v>
                </c:pt>
                <c:pt idx="60857">
                  <c:v>36.838377723957478</c:v>
                </c:pt>
                <c:pt idx="60858">
                  <c:v>36.838983050833988</c:v>
                </c:pt>
                <c:pt idx="60859">
                  <c:v>36.839588377710498</c:v>
                </c:pt>
                <c:pt idx="60860">
                  <c:v>36.840193704587008</c:v>
                </c:pt>
                <c:pt idx="60861">
                  <c:v>36.840799031463519</c:v>
                </c:pt>
                <c:pt idx="60862">
                  <c:v>36.841404358340029</c:v>
                </c:pt>
                <c:pt idx="60863">
                  <c:v>36.842009685216539</c:v>
                </c:pt>
                <c:pt idx="60864">
                  <c:v>36.842615012093049</c:v>
                </c:pt>
                <c:pt idx="60865">
                  <c:v>36.843220338969559</c:v>
                </c:pt>
                <c:pt idx="60866">
                  <c:v>36.843825665846069</c:v>
                </c:pt>
                <c:pt idx="60867">
                  <c:v>36.844430992722579</c:v>
                </c:pt>
                <c:pt idx="60868">
                  <c:v>36.845036319599089</c:v>
                </c:pt>
                <c:pt idx="60869">
                  <c:v>36.845641646475599</c:v>
                </c:pt>
                <c:pt idx="60870">
                  <c:v>36.846246973352109</c:v>
                </c:pt>
                <c:pt idx="60871">
                  <c:v>36.846852300228619</c:v>
                </c:pt>
                <c:pt idx="60872">
                  <c:v>36.847457627105129</c:v>
                </c:pt>
                <c:pt idx="60873">
                  <c:v>36.848062953981639</c:v>
                </c:pt>
                <c:pt idx="60874">
                  <c:v>36.848668280858149</c:v>
                </c:pt>
                <c:pt idx="60875">
                  <c:v>36.849273607734659</c:v>
                </c:pt>
                <c:pt idx="60876">
                  <c:v>36.849878934611169</c:v>
                </c:pt>
                <c:pt idx="60877">
                  <c:v>36.850484261487679</c:v>
                </c:pt>
                <c:pt idx="60878">
                  <c:v>36.851089588364189</c:v>
                </c:pt>
                <c:pt idx="60879">
                  <c:v>36.851694915240699</c:v>
                </c:pt>
                <c:pt idx="60880">
                  <c:v>36.852300242117209</c:v>
                </c:pt>
                <c:pt idx="60881">
                  <c:v>36.852905568993719</c:v>
                </c:pt>
                <c:pt idx="60882">
                  <c:v>36.85351089587023</c:v>
                </c:pt>
                <c:pt idx="60883">
                  <c:v>36.85411622274674</c:v>
                </c:pt>
                <c:pt idx="60884">
                  <c:v>36.85472154962325</c:v>
                </c:pt>
                <c:pt idx="60885">
                  <c:v>36.85532687649976</c:v>
                </c:pt>
                <c:pt idx="60886">
                  <c:v>36.85593220337627</c:v>
                </c:pt>
                <c:pt idx="60887">
                  <c:v>36.85653753025278</c:v>
                </c:pt>
                <c:pt idx="60888">
                  <c:v>36.85714285712929</c:v>
                </c:pt>
                <c:pt idx="60889">
                  <c:v>36.8577481840058</c:v>
                </c:pt>
                <c:pt idx="60890">
                  <c:v>36.85835351088231</c:v>
                </c:pt>
                <c:pt idx="60891">
                  <c:v>36.85895883775882</c:v>
                </c:pt>
                <c:pt idx="60892">
                  <c:v>36.85956416463533</c:v>
                </c:pt>
                <c:pt idx="60893">
                  <c:v>36.86016949151184</c:v>
                </c:pt>
                <c:pt idx="60894">
                  <c:v>36.86077481838835</c:v>
                </c:pt>
                <c:pt idx="60895">
                  <c:v>36.86138014526486</c:v>
                </c:pt>
                <c:pt idx="60896">
                  <c:v>36.86198547214137</c:v>
                </c:pt>
                <c:pt idx="60897">
                  <c:v>36.86259079901788</c:v>
                </c:pt>
                <c:pt idx="60898">
                  <c:v>36.86319612589439</c:v>
                </c:pt>
                <c:pt idx="60899">
                  <c:v>36.8638014527709</c:v>
                </c:pt>
                <c:pt idx="60900">
                  <c:v>36.86440677964741</c:v>
                </c:pt>
                <c:pt idx="60901">
                  <c:v>36.86501210652392</c:v>
                </c:pt>
                <c:pt idx="60902">
                  <c:v>36.865617433400431</c:v>
                </c:pt>
                <c:pt idx="60903">
                  <c:v>36.866222760276941</c:v>
                </c:pt>
                <c:pt idx="60904">
                  <c:v>36.866828087153451</c:v>
                </c:pt>
                <c:pt idx="60905">
                  <c:v>36.867433414029961</c:v>
                </c:pt>
                <c:pt idx="60906">
                  <c:v>36.868038740906471</c:v>
                </c:pt>
                <c:pt idx="60907">
                  <c:v>36.868644067782981</c:v>
                </c:pt>
                <c:pt idx="60908">
                  <c:v>36.869249394659491</c:v>
                </c:pt>
                <c:pt idx="60909">
                  <c:v>36.869854721536001</c:v>
                </c:pt>
                <c:pt idx="60910">
                  <c:v>36.870460048412511</c:v>
                </c:pt>
                <c:pt idx="60911">
                  <c:v>36.871065375289021</c:v>
                </c:pt>
                <c:pt idx="60912">
                  <c:v>36.871670702165531</c:v>
                </c:pt>
                <c:pt idx="60913">
                  <c:v>36.872276029042041</c:v>
                </c:pt>
                <c:pt idx="60914">
                  <c:v>36.872881355918551</c:v>
                </c:pt>
                <c:pt idx="60915">
                  <c:v>36.873486682795061</c:v>
                </c:pt>
                <c:pt idx="60916">
                  <c:v>36.874092009671571</c:v>
                </c:pt>
                <c:pt idx="60917">
                  <c:v>36.874697336548081</c:v>
                </c:pt>
                <c:pt idx="60918">
                  <c:v>36.875302663424591</c:v>
                </c:pt>
                <c:pt idx="60919">
                  <c:v>36.875907990301101</c:v>
                </c:pt>
                <c:pt idx="60920">
                  <c:v>36.876513317177611</c:v>
                </c:pt>
                <c:pt idx="60921">
                  <c:v>36.877118644054121</c:v>
                </c:pt>
                <c:pt idx="60922">
                  <c:v>36.877723970930631</c:v>
                </c:pt>
                <c:pt idx="60923">
                  <c:v>36.878329297807142</c:v>
                </c:pt>
                <c:pt idx="60924">
                  <c:v>36.878934624683652</c:v>
                </c:pt>
                <c:pt idx="60925">
                  <c:v>36.879539951560162</c:v>
                </c:pt>
                <c:pt idx="60926">
                  <c:v>36.880145278436672</c:v>
                </c:pt>
                <c:pt idx="60927">
                  <c:v>36.880750605313182</c:v>
                </c:pt>
                <c:pt idx="60928">
                  <c:v>36.881355932189692</c:v>
                </c:pt>
                <c:pt idx="60929">
                  <c:v>36.881961259066202</c:v>
                </c:pt>
                <c:pt idx="60930">
                  <c:v>36.882566585942712</c:v>
                </c:pt>
                <c:pt idx="60931">
                  <c:v>36.883171912819222</c:v>
                </c:pt>
                <c:pt idx="60932">
                  <c:v>36.883777239695732</c:v>
                </c:pt>
                <c:pt idx="60933">
                  <c:v>36.884382566572242</c:v>
                </c:pt>
                <c:pt idx="60934">
                  <c:v>36.884987893448752</c:v>
                </c:pt>
                <c:pt idx="60935">
                  <c:v>36.885593220325262</c:v>
                </c:pt>
                <c:pt idx="60936">
                  <c:v>36.886198547201772</c:v>
                </c:pt>
                <c:pt idx="60937">
                  <c:v>36.886803874078282</c:v>
                </c:pt>
                <c:pt idx="60938">
                  <c:v>36.887409200954792</c:v>
                </c:pt>
                <c:pt idx="60939">
                  <c:v>36.888014527831302</c:v>
                </c:pt>
                <c:pt idx="60940">
                  <c:v>36.888619854707812</c:v>
                </c:pt>
                <c:pt idx="60941">
                  <c:v>36.889225181584322</c:v>
                </c:pt>
                <c:pt idx="60942">
                  <c:v>36.889830508460832</c:v>
                </c:pt>
                <c:pt idx="60943">
                  <c:v>36.890435835337342</c:v>
                </c:pt>
                <c:pt idx="60944">
                  <c:v>36.891041162213853</c:v>
                </c:pt>
                <c:pt idx="60945">
                  <c:v>36.891646489090363</c:v>
                </c:pt>
                <c:pt idx="60946">
                  <c:v>36.892251815966873</c:v>
                </c:pt>
                <c:pt idx="60947">
                  <c:v>36.892857142843383</c:v>
                </c:pt>
                <c:pt idx="60948">
                  <c:v>36.893462469719893</c:v>
                </c:pt>
                <c:pt idx="60949">
                  <c:v>36.894067796596403</c:v>
                </c:pt>
                <c:pt idx="60950">
                  <c:v>36.894673123472913</c:v>
                </c:pt>
                <c:pt idx="60951">
                  <c:v>36.895278450349423</c:v>
                </c:pt>
                <c:pt idx="60952">
                  <c:v>36.895883777225933</c:v>
                </c:pt>
                <c:pt idx="60953">
                  <c:v>36.896489104102443</c:v>
                </c:pt>
                <c:pt idx="60954">
                  <c:v>36.897094430978953</c:v>
                </c:pt>
                <c:pt idx="60955">
                  <c:v>36.897699757855463</c:v>
                </c:pt>
                <c:pt idx="60956">
                  <c:v>36.898305084731973</c:v>
                </c:pt>
                <c:pt idx="60957">
                  <c:v>36.898910411608483</c:v>
                </c:pt>
                <c:pt idx="60958">
                  <c:v>36.899515738484993</c:v>
                </c:pt>
                <c:pt idx="60959">
                  <c:v>36.900121065361503</c:v>
                </c:pt>
                <c:pt idx="60960">
                  <c:v>36.900726392238013</c:v>
                </c:pt>
                <c:pt idx="60961">
                  <c:v>36.901331719114523</c:v>
                </c:pt>
                <c:pt idx="60962">
                  <c:v>36.901937045991033</c:v>
                </c:pt>
                <c:pt idx="60963">
                  <c:v>36.902542372867543</c:v>
                </c:pt>
                <c:pt idx="60964">
                  <c:v>36.903147699744054</c:v>
                </c:pt>
                <c:pt idx="60965">
                  <c:v>36.903753026620564</c:v>
                </c:pt>
                <c:pt idx="60966">
                  <c:v>36.904358353497074</c:v>
                </c:pt>
                <c:pt idx="60967">
                  <c:v>36.904963680373584</c:v>
                </c:pt>
                <c:pt idx="60968">
                  <c:v>36.905569007250094</c:v>
                </c:pt>
                <c:pt idx="60969">
                  <c:v>36.906174334126604</c:v>
                </c:pt>
                <c:pt idx="60970">
                  <c:v>36.906779661003114</c:v>
                </c:pt>
                <c:pt idx="60971">
                  <c:v>36.907384987879624</c:v>
                </c:pt>
                <c:pt idx="60972">
                  <c:v>36.907990314756134</c:v>
                </c:pt>
                <c:pt idx="60973">
                  <c:v>36.908595641632644</c:v>
                </c:pt>
                <c:pt idx="60974">
                  <c:v>36.909200968509154</c:v>
                </c:pt>
                <c:pt idx="60975">
                  <c:v>36.909806295385664</c:v>
                </c:pt>
                <c:pt idx="60976">
                  <c:v>36.910411622262174</c:v>
                </c:pt>
                <c:pt idx="60977">
                  <c:v>36.911016949138684</c:v>
                </c:pt>
                <c:pt idx="60978">
                  <c:v>36.911622276015194</c:v>
                </c:pt>
                <c:pt idx="60979">
                  <c:v>36.912227602891704</c:v>
                </c:pt>
                <c:pt idx="60980">
                  <c:v>36.912832929768214</c:v>
                </c:pt>
                <c:pt idx="60981">
                  <c:v>36.913438256644724</c:v>
                </c:pt>
                <c:pt idx="60982">
                  <c:v>36.914043583521234</c:v>
                </c:pt>
                <c:pt idx="60983">
                  <c:v>36.914648910397744</c:v>
                </c:pt>
                <c:pt idx="60984">
                  <c:v>36.915254237274254</c:v>
                </c:pt>
                <c:pt idx="60985">
                  <c:v>36.915859564150765</c:v>
                </c:pt>
                <c:pt idx="60986">
                  <c:v>36.916464891027275</c:v>
                </c:pt>
                <c:pt idx="60987">
                  <c:v>36.917070217903785</c:v>
                </c:pt>
                <c:pt idx="60988">
                  <c:v>36.917675544780295</c:v>
                </c:pt>
                <c:pt idx="60989">
                  <c:v>36.918280871656805</c:v>
                </c:pt>
                <c:pt idx="60990">
                  <c:v>36.918886198533315</c:v>
                </c:pt>
                <c:pt idx="60991">
                  <c:v>36.919491525409825</c:v>
                </c:pt>
                <c:pt idx="60992">
                  <c:v>36.920096852286335</c:v>
                </c:pt>
                <c:pt idx="60993">
                  <c:v>36.920702179162845</c:v>
                </c:pt>
                <c:pt idx="60994">
                  <c:v>36.921307506039355</c:v>
                </c:pt>
                <c:pt idx="60995">
                  <c:v>36.921912832915865</c:v>
                </c:pt>
                <c:pt idx="60996">
                  <c:v>36.922518159792375</c:v>
                </c:pt>
                <c:pt idx="60997">
                  <c:v>36.923123486668885</c:v>
                </c:pt>
                <c:pt idx="60998">
                  <c:v>36.923728813545395</c:v>
                </c:pt>
                <c:pt idx="60999">
                  <c:v>36.924334140421905</c:v>
                </c:pt>
                <c:pt idx="61000">
                  <c:v>36.924939467298415</c:v>
                </c:pt>
                <c:pt idx="61001">
                  <c:v>36.925544794174925</c:v>
                </c:pt>
                <c:pt idx="61002">
                  <c:v>36.926150121051435</c:v>
                </c:pt>
                <c:pt idx="61003">
                  <c:v>36.926755447927945</c:v>
                </c:pt>
                <c:pt idx="61004">
                  <c:v>36.927360774804455</c:v>
                </c:pt>
                <c:pt idx="61005">
                  <c:v>36.927966101680965</c:v>
                </c:pt>
                <c:pt idx="61006">
                  <c:v>36.928571428557476</c:v>
                </c:pt>
                <c:pt idx="61007">
                  <c:v>36.929176755433986</c:v>
                </c:pt>
                <c:pt idx="61008">
                  <c:v>36.929782082310496</c:v>
                </c:pt>
                <c:pt idx="61009">
                  <c:v>36.930387409187006</c:v>
                </c:pt>
                <c:pt idx="61010">
                  <c:v>36.930992736063516</c:v>
                </c:pt>
                <c:pt idx="61011">
                  <c:v>36.931598062940026</c:v>
                </c:pt>
                <c:pt idx="61012">
                  <c:v>36.932203389816536</c:v>
                </c:pt>
                <c:pt idx="61013">
                  <c:v>36.932808716693046</c:v>
                </c:pt>
                <c:pt idx="61014">
                  <c:v>36.933414043569556</c:v>
                </c:pt>
                <c:pt idx="61015">
                  <c:v>36.934019370446066</c:v>
                </c:pt>
                <c:pt idx="61016">
                  <c:v>36.934624697322576</c:v>
                </c:pt>
                <c:pt idx="61017">
                  <c:v>36.935230024199086</c:v>
                </c:pt>
                <c:pt idx="61018">
                  <c:v>36.935835351075596</c:v>
                </c:pt>
                <c:pt idx="61019">
                  <c:v>36.936440677952106</c:v>
                </c:pt>
                <c:pt idx="61020">
                  <c:v>36.937046004828616</c:v>
                </c:pt>
                <c:pt idx="61021">
                  <c:v>36.937651331705126</c:v>
                </c:pt>
                <c:pt idx="61022">
                  <c:v>36.938256658581636</c:v>
                </c:pt>
                <c:pt idx="61023">
                  <c:v>36.938861985458146</c:v>
                </c:pt>
                <c:pt idx="61024">
                  <c:v>36.939467312334656</c:v>
                </c:pt>
                <c:pt idx="61025">
                  <c:v>36.940072639211166</c:v>
                </c:pt>
                <c:pt idx="61026">
                  <c:v>36.940677966087677</c:v>
                </c:pt>
                <c:pt idx="61027">
                  <c:v>36.941283292964187</c:v>
                </c:pt>
                <c:pt idx="61028">
                  <c:v>36.941888619840697</c:v>
                </c:pt>
                <c:pt idx="61029">
                  <c:v>36.942493946717207</c:v>
                </c:pt>
                <c:pt idx="61030">
                  <c:v>36.943099273593717</c:v>
                </c:pt>
                <c:pt idx="61031">
                  <c:v>36.943704600470227</c:v>
                </c:pt>
                <c:pt idx="61032">
                  <c:v>36.944309927346737</c:v>
                </c:pt>
                <c:pt idx="61033">
                  <c:v>36.944915254223247</c:v>
                </c:pt>
                <c:pt idx="61034">
                  <c:v>36.945520581099757</c:v>
                </c:pt>
                <c:pt idx="61035">
                  <c:v>36.946125907976267</c:v>
                </c:pt>
                <c:pt idx="61036">
                  <c:v>36.946731234852777</c:v>
                </c:pt>
                <c:pt idx="61037">
                  <c:v>36.947336561729287</c:v>
                </c:pt>
                <c:pt idx="61038">
                  <c:v>36.947941888605797</c:v>
                </c:pt>
                <c:pt idx="61039">
                  <c:v>36.948547215482307</c:v>
                </c:pt>
                <c:pt idx="61040">
                  <c:v>36.949152542358817</c:v>
                </c:pt>
                <c:pt idx="61041">
                  <c:v>36.949757869235327</c:v>
                </c:pt>
                <c:pt idx="61042">
                  <c:v>36.950363196111837</c:v>
                </c:pt>
                <c:pt idx="61043">
                  <c:v>36.950968522988347</c:v>
                </c:pt>
                <c:pt idx="61044">
                  <c:v>36.951573849864857</c:v>
                </c:pt>
                <c:pt idx="61045">
                  <c:v>36.952179176741367</c:v>
                </c:pt>
                <c:pt idx="61046">
                  <c:v>36.952784503617877</c:v>
                </c:pt>
                <c:pt idx="61047">
                  <c:v>36.953389830494388</c:v>
                </c:pt>
                <c:pt idx="61048">
                  <c:v>36.953995157370898</c:v>
                </c:pt>
                <c:pt idx="61049">
                  <c:v>36.954600484247408</c:v>
                </c:pt>
                <c:pt idx="61050">
                  <c:v>36.955205811123918</c:v>
                </c:pt>
                <c:pt idx="61051">
                  <c:v>36.955811138000428</c:v>
                </c:pt>
                <c:pt idx="61052">
                  <c:v>36.956416464876938</c:v>
                </c:pt>
                <c:pt idx="61053">
                  <c:v>36.957021791753448</c:v>
                </c:pt>
                <c:pt idx="61054">
                  <c:v>36.957627118629958</c:v>
                </c:pt>
                <c:pt idx="61055">
                  <c:v>36.958232445506468</c:v>
                </c:pt>
                <c:pt idx="61056">
                  <c:v>36.958837772382978</c:v>
                </c:pt>
                <c:pt idx="61057">
                  <c:v>36.959443099259488</c:v>
                </c:pt>
                <c:pt idx="61058">
                  <c:v>36.960048426135998</c:v>
                </c:pt>
                <c:pt idx="61059">
                  <c:v>36.960653753012508</c:v>
                </c:pt>
                <c:pt idx="61060">
                  <c:v>36.961259079889018</c:v>
                </c:pt>
                <c:pt idx="61061">
                  <c:v>36.961864406765528</c:v>
                </c:pt>
                <c:pt idx="61062">
                  <c:v>36.962469733642038</c:v>
                </c:pt>
                <c:pt idx="61063">
                  <c:v>36.963075060518548</c:v>
                </c:pt>
                <c:pt idx="61064">
                  <c:v>36.963680387395058</c:v>
                </c:pt>
                <c:pt idx="61065">
                  <c:v>36.964285714271568</c:v>
                </c:pt>
                <c:pt idx="61066">
                  <c:v>36.964891041148078</c:v>
                </c:pt>
                <c:pt idx="61067">
                  <c:v>36.965496368024588</c:v>
                </c:pt>
                <c:pt idx="61068">
                  <c:v>36.966101694901099</c:v>
                </c:pt>
                <c:pt idx="61069">
                  <c:v>36.966707021777609</c:v>
                </c:pt>
                <c:pt idx="61070">
                  <c:v>36.967312348654119</c:v>
                </c:pt>
                <c:pt idx="61071">
                  <c:v>36.967917675530629</c:v>
                </c:pt>
                <c:pt idx="61072">
                  <c:v>36.968523002407139</c:v>
                </c:pt>
                <c:pt idx="61073">
                  <c:v>36.969128329283649</c:v>
                </c:pt>
                <c:pt idx="61074">
                  <c:v>36.969733656160159</c:v>
                </c:pt>
                <c:pt idx="61075">
                  <c:v>36.970338983036669</c:v>
                </c:pt>
                <c:pt idx="61076">
                  <c:v>36.970944309913179</c:v>
                </c:pt>
                <c:pt idx="61077">
                  <c:v>36.971549636789689</c:v>
                </c:pt>
                <c:pt idx="61078">
                  <c:v>36.972154963666199</c:v>
                </c:pt>
                <c:pt idx="61079">
                  <c:v>36.972760290542709</c:v>
                </c:pt>
                <c:pt idx="61080">
                  <c:v>36.973365617419219</c:v>
                </c:pt>
                <c:pt idx="61081">
                  <c:v>36.973970944295729</c:v>
                </c:pt>
                <c:pt idx="61082">
                  <c:v>36.974576271172239</c:v>
                </c:pt>
                <c:pt idx="61083">
                  <c:v>36.975181598048749</c:v>
                </c:pt>
                <c:pt idx="61084">
                  <c:v>36.975786924925259</c:v>
                </c:pt>
                <c:pt idx="61085">
                  <c:v>36.976392251801769</c:v>
                </c:pt>
                <c:pt idx="61086">
                  <c:v>36.976997578678279</c:v>
                </c:pt>
                <c:pt idx="61087">
                  <c:v>36.977602905554789</c:v>
                </c:pt>
                <c:pt idx="61088">
                  <c:v>36.9782082324313</c:v>
                </c:pt>
                <c:pt idx="61089">
                  <c:v>36.97881355930781</c:v>
                </c:pt>
                <c:pt idx="61090">
                  <c:v>36.97941888618432</c:v>
                </c:pt>
                <c:pt idx="61091">
                  <c:v>36.98002421306083</c:v>
                </c:pt>
                <c:pt idx="61092">
                  <c:v>36.98062953993734</c:v>
                </c:pt>
                <c:pt idx="61093">
                  <c:v>36.98123486681385</c:v>
                </c:pt>
                <c:pt idx="61094">
                  <c:v>36.98184019369036</c:v>
                </c:pt>
                <c:pt idx="61095">
                  <c:v>36.98244552056687</c:v>
                </c:pt>
                <c:pt idx="61096">
                  <c:v>36.98305084744338</c:v>
                </c:pt>
                <c:pt idx="61097">
                  <c:v>36.98365617431989</c:v>
                </c:pt>
                <c:pt idx="61098">
                  <c:v>36.9842615011964</c:v>
                </c:pt>
                <c:pt idx="61099">
                  <c:v>36.98486682807291</c:v>
                </c:pt>
                <c:pt idx="61100">
                  <c:v>36.98547215494942</c:v>
                </c:pt>
                <c:pt idx="61101">
                  <c:v>36.98607748182593</c:v>
                </c:pt>
                <c:pt idx="61102">
                  <c:v>36.98668280870244</c:v>
                </c:pt>
                <c:pt idx="61103">
                  <c:v>36.98728813557895</c:v>
                </c:pt>
                <c:pt idx="61104">
                  <c:v>36.98789346245546</c:v>
                </c:pt>
                <c:pt idx="61105">
                  <c:v>36.98849878933197</c:v>
                </c:pt>
                <c:pt idx="61106">
                  <c:v>36.98910411620848</c:v>
                </c:pt>
                <c:pt idx="61107">
                  <c:v>36.98970944308499</c:v>
                </c:pt>
                <c:pt idx="61108">
                  <c:v>36.9903147699615</c:v>
                </c:pt>
                <c:pt idx="61109">
                  <c:v>36.990920096838011</c:v>
                </c:pt>
                <c:pt idx="61110">
                  <c:v>36.991525423714521</c:v>
                </c:pt>
                <c:pt idx="61111">
                  <c:v>36.992130750591031</c:v>
                </c:pt>
                <c:pt idx="61112">
                  <c:v>36.992736077467541</c:v>
                </c:pt>
                <c:pt idx="61113">
                  <c:v>36.993341404344051</c:v>
                </c:pt>
                <c:pt idx="61114">
                  <c:v>36.993946731220561</c:v>
                </c:pt>
                <c:pt idx="61115">
                  <c:v>36.994552058097071</c:v>
                </c:pt>
                <c:pt idx="61116">
                  <c:v>36.995157384973581</c:v>
                </c:pt>
                <c:pt idx="61117">
                  <c:v>36.995762711850091</c:v>
                </c:pt>
                <c:pt idx="61118">
                  <c:v>36.996368038726601</c:v>
                </c:pt>
                <c:pt idx="61119">
                  <c:v>36.996973365603111</c:v>
                </c:pt>
                <c:pt idx="61120">
                  <c:v>36.997578692479621</c:v>
                </c:pt>
                <c:pt idx="61121">
                  <c:v>36.998184019356131</c:v>
                </c:pt>
                <c:pt idx="61122">
                  <c:v>36.998789346232641</c:v>
                </c:pt>
                <c:pt idx="61123">
                  <c:v>36.999394673109151</c:v>
                </c:pt>
                <c:pt idx="61124">
                  <c:v>36.999999999985661</c:v>
                </c:pt>
                <c:pt idx="61125">
                  <c:v>37.000605326862171</c:v>
                </c:pt>
                <c:pt idx="61126">
                  <c:v>37.001210653738681</c:v>
                </c:pt>
                <c:pt idx="61127">
                  <c:v>37.001815980615191</c:v>
                </c:pt>
                <c:pt idx="61128">
                  <c:v>37.002421307491701</c:v>
                </c:pt>
                <c:pt idx="61129">
                  <c:v>37.003026634368211</c:v>
                </c:pt>
                <c:pt idx="61130">
                  <c:v>37.003631961244722</c:v>
                </c:pt>
                <c:pt idx="61131">
                  <c:v>37.004237288121232</c:v>
                </c:pt>
                <c:pt idx="61132">
                  <c:v>37.004842614997742</c:v>
                </c:pt>
                <c:pt idx="61133">
                  <c:v>37.005447941874252</c:v>
                </c:pt>
                <c:pt idx="61134">
                  <c:v>37.006053268750762</c:v>
                </c:pt>
                <c:pt idx="61135">
                  <c:v>37.006658595627272</c:v>
                </c:pt>
                <c:pt idx="61136">
                  <c:v>37.007263922503782</c:v>
                </c:pt>
                <c:pt idx="61137">
                  <c:v>37.007869249380292</c:v>
                </c:pt>
                <c:pt idx="61138">
                  <c:v>37.008474576256802</c:v>
                </c:pt>
                <c:pt idx="61139">
                  <c:v>37.009079903133312</c:v>
                </c:pt>
                <c:pt idx="61140">
                  <c:v>37.009685230009822</c:v>
                </c:pt>
                <c:pt idx="61141">
                  <c:v>37.010290556886332</c:v>
                </c:pt>
                <c:pt idx="61142">
                  <c:v>37.010895883762842</c:v>
                </c:pt>
                <c:pt idx="61143">
                  <c:v>37.011501210639352</c:v>
                </c:pt>
                <c:pt idx="61144">
                  <c:v>37.012106537515862</c:v>
                </c:pt>
                <c:pt idx="61145">
                  <c:v>37.012711864392372</c:v>
                </c:pt>
                <c:pt idx="61146">
                  <c:v>37.013317191268882</c:v>
                </c:pt>
                <c:pt idx="61147">
                  <c:v>37.013922518145392</c:v>
                </c:pt>
                <c:pt idx="61148">
                  <c:v>37.014527845021902</c:v>
                </c:pt>
                <c:pt idx="61149">
                  <c:v>37.015133171898412</c:v>
                </c:pt>
                <c:pt idx="61150">
                  <c:v>37.015738498774923</c:v>
                </c:pt>
                <c:pt idx="61151">
                  <c:v>37.016343825651433</c:v>
                </c:pt>
                <c:pt idx="61152">
                  <c:v>37.016949152527943</c:v>
                </c:pt>
                <c:pt idx="61153">
                  <c:v>37.017554479404453</c:v>
                </c:pt>
                <c:pt idx="61154">
                  <c:v>37.018159806280963</c:v>
                </c:pt>
                <c:pt idx="61155">
                  <c:v>37.018765133157473</c:v>
                </c:pt>
                <c:pt idx="61156">
                  <c:v>37.019370460033983</c:v>
                </c:pt>
                <c:pt idx="61157">
                  <c:v>37.019975786910493</c:v>
                </c:pt>
                <c:pt idx="61158">
                  <c:v>37.020581113787003</c:v>
                </c:pt>
                <c:pt idx="61159">
                  <c:v>37.021186440663513</c:v>
                </c:pt>
                <c:pt idx="61160">
                  <c:v>37.021791767540023</c:v>
                </c:pt>
                <c:pt idx="61161">
                  <c:v>37.022397094416533</c:v>
                </c:pt>
                <c:pt idx="61162">
                  <c:v>37.023002421293043</c:v>
                </c:pt>
                <c:pt idx="61163">
                  <c:v>37.023607748169553</c:v>
                </c:pt>
                <c:pt idx="61164">
                  <c:v>37.024213075046063</c:v>
                </c:pt>
                <c:pt idx="61165">
                  <c:v>37.024818401922573</c:v>
                </c:pt>
                <c:pt idx="61166">
                  <c:v>37.025423728799083</c:v>
                </c:pt>
                <c:pt idx="61167">
                  <c:v>37.026029055675593</c:v>
                </c:pt>
                <c:pt idx="61168">
                  <c:v>37.026634382552103</c:v>
                </c:pt>
                <c:pt idx="61169">
                  <c:v>37.027239709428613</c:v>
                </c:pt>
                <c:pt idx="61170">
                  <c:v>37.027845036305123</c:v>
                </c:pt>
                <c:pt idx="61171">
                  <c:v>37.028450363181634</c:v>
                </c:pt>
                <c:pt idx="61172">
                  <c:v>37.029055690058144</c:v>
                </c:pt>
                <c:pt idx="61173">
                  <c:v>37.029661016934654</c:v>
                </c:pt>
                <c:pt idx="61174">
                  <c:v>37.030266343811164</c:v>
                </c:pt>
                <c:pt idx="61175">
                  <c:v>37.030871670687674</c:v>
                </c:pt>
                <c:pt idx="61176">
                  <c:v>37.031476997564184</c:v>
                </c:pt>
                <c:pt idx="61177">
                  <c:v>37.032082324440694</c:v>
                </c:pt>
                <c:pt idx="61178">
                  <c:v>37.032687651317204</c:v>
                </c:pt>
                <c:pt idx="61179">
                  <c:v>37.033292978193714</c:v>
                </c:pt>
                <c:pt idx="61180">
                  <c:v>37.033898305070224</c:v>
                </c:pt>
                <c:pt idx="61181">
                  <c:v>37.034503631946734</c:v>
                </c:pt>
                <c:pt idx="61182">
                  <c:v>37.035108958823244</c:v>
                </c:pt>
                <c:pt idx="61183">
                  <c:v>37.035714285699754</c:v>
                </c:pt>
                <c:pt idx="61184">
                  <c:v>37.036319612576264</c:v>
                </c:pt>
                <c:pt idx="61185">
                  <c:v>37.036924939452774</c:v>
                </c:pt>
                <c:pt idx="61186">
                  <c:v>37.037530266329284</c:v>
                </c:pt>
                <c:pt idx="61187">
                  <c:v>37.038135593205794</c:v>
                </c:pt>
                <c:pt idx="61188">
                  <c:v>37.038740920082304</c:v>
                </c:pt>
                <c:pt idx="61189">
                  <c:v>37.039346246958814</c:v>
                </c:pt>
                <c:pt idx="61190">
                  <c:v>37.039951573835324</c:v>
                </c:pt>
                <c:pt idx="61191">
                  <c:v>37.040556900711834</c:v>
                </c:pt>
                <c:pt idx="61192">
                  <c:v>37.041162227588345</c:v>
                </c:pt>
                <c:pt idx="61193">
                  <c:v>37.041767554464855</c:v>
                </c:pt>
                <c:pt idx="61194">
                  <c:v>37.042372881341365</c:v>
                </c:pt>
                <c:pt idx="61195">
                  <c:v>37.042978208217875</c:v>
                </c:pt>
                <c:pt idx="61196">
                  <c:v>37.043583535094385</c:v>
                </c:pt>
                <c:pt idx="61197">
                  <c:v>37.044188861970895</c:v>
                </c:pt>
                <c:pt idx="61198">
                  <c:v>37.044794188847405</c:v>
                </c:pt>
                <c:pt idx="61199">
                  <c:v>37.045399515723915</c:v>
                </c:pt>
                <c:pt idx="61200">
                  <c:v>37.046004842600425</c:v>
                </c:pt>
                <c:pt idx="61201">
                  <c:v>37.046610169476935</c:v>
                </c:pt>
                <c:pt idx="61202">
                  <c:v>37.047215496353445</c:v>
                </c:pt>
                <c:pt idx="61203">
                  <c:v>37.047820823229955</c:v>
                </c:pt>
                <c:pt idx="61204">
                  <c:v>37.048426150106465</c:v>
                </c:pt>
                <c:pt idx="61205">
                  <c:v>37.049031476982975</c:v>
                </c:pt>
                <c:pt idx="61206">
                  <c:v>37.049636803859485</c:v>
                </c:pt>
                <c:pt idx="61207">
                  <c:v>37.050242130735995</c:v>
                </c:pt>
                <c:pt idx="61208">
                  <c:v>37.050847457612505</c:v>
                </c:pt>
                <c:pt idx="61209">
                  <c:v>37.051452784489015</c:v>
                </c:pt>
                <c:pt idx="61210">
                  <c:v>37.052058111365525</c:v>
                </c:pt>
                <c:pt idx="61211">
                  <c:v>37.052663438242035</c:v>
                </c:pt>
                <c:pt idx="61212">
                  <c:v>37.053268765118546</c:v>
                </c:pt>
                <c:pt idx="61213">
                  <c:v>37.053874091995056</c:v>
                </c:pt>
                <c:pt idx="61214">
                  <c:v>37.054479418871566</c:v>
                </c:pt>
                <c:pt idx="61215">
                  <c:v>37.055084745748076</c:v>
                </c:pt>
                <c:pt idx="61216">
                  <c:v>37.055690072624586</c:v>
                </c:pt>
                <c:pt idx="61217">
                  <c:v>37.056295399501096</c:v>
                </c:pt>
                <c:pt idx="61218">
                  <c:v>37.056900726377606</c:v>
                </c:pt>
                <c:pt idx="61219">
                  <c:v>37.057506053254116</c:v>
                </c:pt>
                <c:pt idx="61220">
                  <c:v>37.058111380130626</c:v>
                </c:pt>
                <c:pt idx="61221">
                  <c:v>37.058716707007136</c:v>
                </c:pt>
                <c:pt idx="61222">
                  <c:v>37.059322033883646</c:v>
                </c:pt>
                <c:pt idx="61223">
                  <c:v>37.059927360760156</c:v>
                </c:pt>
                <c:pt idx="61224">
                  <c:v>37.060532687636666</c:v>
                </c:pt>
                <c:pt idx="61225">
                  <c:v>37.061138014513176</c:v>
                </c:pt>
                <c:pt idx="61226">
                  <c:v>37.061743341389686</c:v>
                </c:pt>
                <c:pt idx="61227">
                  <c:v>37.062348668266196</c:v>
                </c:pt>
                <c:pt idx="61228">
                  <c:v>37.062953995142706</c:v>
                </c:pt>
                <c:pt idx="61229">
                  <c:v>37.063559322019216</c:v>
                </c:pt>
                <c:pt idx="61230">
                  <c:v>37.064164648895726</c:v>
                </c:pt>
                <c:pt idx="61231">
                  <c:v>37.064769975772236</c:v>
                </c:pt>
                <c:pt idx="61232">
                  <c:v>37.065375302648746</c:v>
                </c:pt>
                <c:pt idx="61233">
                  <c:v>37.065980629525257</c:v>
                </c:pt>
                <c:pt idx="61234">
                  <c:v>37.066585956401767</c:v>
                </c:pt>
                <c:pt idx="61235">
                  <c:v>37.067191283278277</c:v>
                </c:pt>
                <c:pt idx="61236">
                  <c:v>37.067796610154787</c:v>
                </c:pt>
                <c:pt idx="61237">
                  <c:v>37.068401937031297</c:v>
                </c:pt>
                <c:pt idx="61238">
                  <c:v>37.069007263907807</c:v>
                </c:pt>
                <c:pt idx="61239">
                  <c:v>37.069612590784317</c:v>
                </c:pt>
                <c:pt idx="61240">
                  <c:v>37.070217917660827</c:v>
                </c:pt>
                <c:pt idx="61241">
                  <c:v>37.070823244537337</c:v>
                </c:pt>
                <c:pt idx="61242">
                  <c:v>37.071428571413847</c:v>
                </c:pt>
                <c:pt idx="61243">
                  <c:v>37.072033898290357</c:v>
                </c:pt>
                <c:pt idx="61244">
                  <c:v>37.072639225166867</c:v>
                </c:pt>
                <c:pt idx="61245">
                  <c:v>37.073244552043377</c:v>
                </c:pt>
                <c:pt idx="61246">
                  <c:v>37.073849878919887</c:v>
                </c:pt>
                <c:pt idx="61247">
                  <c:v>37.074455205796397</c:v>
                </c:pt>
                <c:pt idx="61248">
                  <c:v>37.075060532672907</c:v>
                </c:pt>
                <c:pt idx="61249">
                  <c:v>37.075665859549417</c:v>
                </c:pt>
                <c:pt idx="61250">
                  <c:v>37.076271186425927</c:v>
                </c:pt>
                <c:pt idx="61251">
                  <c:v>37.076876513302437</c:v>
                </c:pt>
                <c:pt idx="61252">
                  <c:v>37.077481840178947</c:v>
                </c:pt>
                <c:pt idx="61253">
                  <c:v>37.078087167055457</c:v>
                </c:pt>
                <c:pt idx="61254">
                  <c:v>37.078692493931968</c:v>
                </c:pt>
                <c:pt idx="61255">
                  <c:v>37.079297820808478</c:v>
                </c:pt>
                <c:pt idx="61256">
                  <c:v>37.079903147684988</c:v>
                </c:pt>
                <c:pt idx="61257">
                  <c:v>37.080508474561498</c:v>
                </c:pt>
                <c:pt idx="61258">
                  <c:v>37.081113801438008</c:v>
                </c:pt>
                <c:pt idx="61259">
                  <c:v>37.081719128314518</c:v>
                </c:pt>
                <c:pt idx="61260">
                  <c:v>37.082324455191028</c:v>
                </c:pt>
                <c:pt idx="61261">
                  <c:v>37.082929782067538</c:v>
                </c:pt>
                <c:pt idx="61262">
                  <c:v>37.083535108944048</c:v>
                </c:pt>
                <c:pt idx="61263">
                  <c:v>37.084140435820558</c:v>
                </c:pt>
                <c:pt idx="61264">
                  <c:v>37.084745762697068</c:v>
                </c:pt>
                <c:pt idx="61265">
                  <c:v>37.085351089573578</c:v>
                </c:pt>
                <c:pt idx="61266">
                  <c:v>37.085956416450088</c:v>
                </c:pt>
                <c:pt idx="61267">
                  <c:v>37.086561743326598</c:v>
                </c:pt>
                <c:pt idx="61268">
                  <c:v>37.087167070203108</c:v>
                </c:pt>
                <c:pt idx="61269">
                  <c:v>37.087772397079618</c:v>
                </c:pt>
                <c:pt idx="61270">
                  <c:v>37.088377723956128</c:v>
                </c:pt>
                <c:pt idx="61271">
                  <c:v>37.088983050832638</c:v>
                </c:pt>
                <c:pt idx="61272">
                  <c:v>37.089588377709148</c:v>
                </c:pt>
                <c:pt idx="61273">
                  <c:v>37.090193704585658</c:v>
                </c:pt>
                <c:pt idx="61274">
                  <c:v>37.090799031462169</c:v>
                </c:pt>
                <c:pt idx="61275">
                  <c:v>37.091404358338679</c:v>
                </c:pt>
                <c:pt idx="61276">
                  <c:v>37.092009685215189</c:v>
                </c:pt>
                <c:pt idx="61277">
                  <c:v>37.092615012091699</c:v>
                </c:pt>
                <c:pt idx="61278">
                  <c:v>37.093220338968209</c:v>
                </c:pt>
                <c:pt idx="61279">
                  <c:v>37.093825665844719</c:v>
                </c:pt>
                <c:pt idx="61280">
                  <c:v>37.094430992721229</c:v>
                </c:pt>
                <c:pt idx="61281">
                  <c:v>37.095036319597739</c:v>
                </c:pt>
                <c:pt idx="61282">
                  <c:v>37.095641646474249</c:v>
                </c:pt>
                <c:pt idx="61283">
                  <c:v>37.096246973350759</c:v>
                </c:pt>
                <c:pt idx="61284">
                  <c:v>37.096852300227269</c:v>
                </c:pt>
                <c:pt idx="61285">
                  <c:v>37.097457627103779</c:v>
                </c:pt>
                <c:pt idx="61286">
                  <c:v>37.098062953980289</c:v>
                </c:pt>
                <c:pt idx="61287">
                  <c:v>37.098668280856799</c:v>
                </c:pt>
                <c:pt idx="61288">
                  <c:v>37.099273607733309</c:v>
                </c:pt>
                <c:pt idx="61289">
                  <c:v>37.099878934609819</c:v>
                </c:pt>
                <c:pt idx="61290">
                  <c:v>37.100484261486329</c:v>
                </c:pt>
                <c:pt idx="61291">
                  <c:v>37.101089588362839</c:v>
                </c:pt>
                <c:pt idx="61292">
                  <c:v>37.101694915239349</c:v>
                </c:pt>
                <c:pt idx="61293">
                  <c:v>37.102300242115859</c:v>
                </c:pt>
                <c:pt idx="61294">
                  <c:v>37.102905568992369</c:v>
                </c:pt>
                <c:pt idx="61295">
                  <c:v>37.10351089586888</c:v>
                </c:pt>
                <c:pt idx="61296">
                  <c:v>37.10411622274539</c:v>
                </c:pt>
                <c:pt idx="61297">
                  <c:v>37.1047215496219</c:v>
                </c:pt>
                <c:pt idx="61298">
                  <c:v>37.10532687649841</c:v>
                </c:pt>
                <c:pt idx="61299">
                  <c:v>37.10593220337492</c:v>
                </c:pt>
                <c:pt idx="61300">
                  <c:v>37.10653753025143</c:v>
                </c:pt>
                <c:pt idx="61301">
                  <c:v>37.10714285712794</c:v>
                </c:pt>
                <c:pt idx="61302">
                  <c:v>37.10774818400445</c:v>
                </c:pt>
                <c:pt idx="61303">
                  <c:v>37.10835351088096</c:v>
                </c:pt>
                <c:pt idx="61304">
                  <c:v>37.10895883775747</c:v>
                </c:pt>
                <c:pt idx="61305">
                  <c:v>37.10956416463398</c:v>
                </c:pt>
                <c:pt idx="61306">
                  <c:v>37.11016949151049</c:v>
                </c:pt>
                <c:pt idx="61307">
                  <c:v>37.110774818387</c:v>
                </c:pt>
                <c:pt idx="61308">
                  <c:v>37.11138014526351</c:v>
                </c:pt>
                <c:pt idx="61309">
                  <c:v>37.11198547214002</c:v>
                </c:pt>
                <c:pt idx="61310">
                  <c:v>37.11259079901653</c:v>
                </c:pt>
                <c:pt idx="61311">
                  <c:v>37.11319612589304</c:v>
                </c:pt>
                <c:pt idx="61312">
                  <c:v>37.11380145276955</c:v>
                </c:pt>
                <c:pt idx="61313">
                  <c:v>37.11440677964606</c:v>
                </c:pt>
                <c:pt idx="61314">
                  <c:v>37.11501210652257</c:v>
                </c:pt>
                <c:pt idx="61315">
                  <c:v>37.11561743339908</c:v>
                </c:pt>
                <c:pt idx="61316">
                  <c:v>37.116222760275591</c:v>
                </c:pt>
                <c:pt idx="61317">
                  <c:v>37.116828087152101</c:v>
                </c:pt>
                <c:pt idx="61318">
                  <c:v>37.117433414028611</c:v>
                </c:pt>
                <c:pt idx="61319">
                  <c:v>37.118038740905121</c:v>
                </c:pt>
                <c:pt idx="61320">
                  <c:v>37.118644067781631</c:v>
                </c:pt>
                <c:pt idx="61321">
                  <c:v>37.119249394658141</c:v>
                </c:pt>
                <c:pt idx="61322">
                  <c:v>37.119854721534651</c:v>
                </c:pt>
                <c:pt idx="61323">
                  <c:v>37.120460048411161</c:v>
                </c:pt>
                <c:pt idx="61324">
                  <c:v>37.121065375287671</c:v>
                </c:pt>
                <c:pt idx="61325">
                  <c:v>37.121670702164181</c:v>
                </c:pt>
                <c:pt idx="61326">
                  <c:v>37.122276029040691</c:v>
                </c:pt>
                <c:pt idx="61327">
                  <c:v>37.122881355917201</c:v>
                </c:pt>
                <c:pt idx="61328">
                  <c:v>37.123486682793711</c:v>
                </c:pt>
                <c:pt idx="61329">
                  <c:v>37.124092009670221</c:v>
                </c:pt>
                <c:pt idx="61330">
                  <c:v>37.124697336546731</c:v>
                </c:pt>
                <c:pt idx="61331">
                  <c:v>37.125302663423241</c:v>
                </c:pt>
                <c:pt idx="61332">
                  <c:v>37.125907990299751</c:v>
                </c:pt>
                <c:pt idx="61333">
                  <c:v>37.126513317176261</c:v>
                </c:pt>
                <c:pt idx="61334">
                  <c:v>37.127118644052771</c:v>
                </c:pt>
                <c:pt idx="61335">
                  <c:v>37.127723970929281</c:v>
                </c:pt>
                <c:pt idx="61336">
                  <c:v>37.128329297805791</c:v>
                </c:pt>
                <c:pt idx="61337">
                  <c:v>37.128934624682302</c:v>
                </c:pt>
                <c:pt idx="61338">
                  <c:v>37.129539951558812</c:v>
                </c:pt>
                <c:pt idx="61339">
                  <c:v>37.130145278435322</c:v>
                </c:pt>
                <c:pt idx="61340">
                  <c:v>37.130750605311832</c:v>
                </c:pt>
                <c:pt idx="61341">
                  <c:v>37.131355932188342</c:v>
                </c:pt>
                <c:pt idx="61342">
                  <c:v>37.131961259064852</c:v>
                </c:pt>
                <c:pt idx="61343">
                  <c:v>37.132566585941362</c:v>
                </c:pt>
                <c:pt idx="61344">
                  <c:v>37.133171912817872</c:v>
                </c:pt>
                <c:pt idx="61345">
                  <c:v>37.133777239694382</c:v>
                </c:pt>
                <c:pt idx="61346">
                  <c:v>37.134382566570892</c:v>
                </c:pt>
                <c:pt idx="61347">
                  <c:v>37.134987893447402</c:v>
                </c:pt>
                <c:pt idx="61348">
                  <c:v>37.135593220323912</c:v>
                </c:pt>
                <c:pt idx="61349">
                  <c:v>37.136198547200422</c:v>
                </c:pt>
                <c:pt idx="61350">
                  <c:v>37.136803874076932</c:v>
                </c:pt>
                <c:pt idx="61351">
                  <c:v>37.137409200953442</c:v>
                </c:pt>
                <c:pt idx="61352">
                  <c:v>37.138014527829952</c:v>
                </c:pt>
                <c:pt idx="61353">
                  <c:v>37.138619854706462</c:v>
                </c:pt>
                <c:pt idx="61354">
                  <c:v>37.139225181582972</c:v>
                </c:pt>
                <c:pt idx="61355">
                  <c:v>37.139830508459482</c:v>
                </c:pt>
                <c:pt idx="61356">
                  <c:v>37.140435835335992</c:v>
                </c:pt>
                <c:pt idx="61357">
                  <c:v>37.141041162212503</c:v>
                </c:pt>
                <c:pt idx="61358">
                  <c:v>37.141646489089013</c:v>
                </c:pt>
                <c:pt idx="61359">
                  <c:v>37.142251815965523</c:v>
                </c:pt>
                <c:pt idx="61360">
                  <c:v>37.142857142842033</c:v>
                </c:pt>
                <c:pt idx="61361">
                  <c:v>37.143462469718543</c:v>
                </c:pt>
                <c:pt idx="61362">
                  <c:v>37.144067796595053</c:v>
                </c:pt>
                <c:pt idx="61363">
                  <c:v>37.144673123471563</c:v>
                </c:pt>
                <c:pt idx="61364">
                  <c:v>37.145278450348073</c:v>
                </c:pt>
                <c:pt idx="61365">
                  <c:v>37.145883777224583</c:v>
                </c:pt>
                <c:pt idx="61366">
                  <c:v>37.146489104101093</c:v>
                </c:pt>
                <c:pt idx="61367">
                  <c:v>37.147094430977603</c:v>
                </c:pt>
                <c:pt idx="61368">
                  <c:v>37.147699757854113</c:v>
                </c:pt>
                <c:pt idx="61369">
                  <c:v>37.148305084730623</c:v>
                </c:pt>
                <c:pt idx="61370">
                  <c:v>37.148910411607133</c:v>
                </c:pt>
                <c:pt idx="61371">
                  <c:v>37.149515738483643</c:v>
                </c:pt>
                <c:pt idx="61372">
                  <c:v>37.150121065360153</c:v>
                </c:pt>
                <c:pt idx="61373">
                  <c:v>37.150726392236663</c:v>
                </c:pt>
                <c:pt idx="61374">
                  <c:v>37.151331719113173</c:v>
                </c:pt>
                <c:pt idx="61375">
                  <c:v>37.151937045989683</c:v>
                </c:pt>
                <c:pt idx="61376">
                  <c:v>37.152542372866193</c:v>
                </c:pt>
                <c:pt idx="61377">
                  <c:v>37.153147699742703</c:v>
                </c:pt>
                <c:pt idx="61378">
                  <c:v>37.153753026619214</c:v>
                </c:pt>
                <c:pt idx="61379">
                  <c:v>37.154358353495724</c:v>
                </c:pt>
                <c:pt idx="61380">
                  <c:v>37.154963680372234</c:v>
                </c:pt>
                <c:pt idx="61381">
                  <c:v>37.155569007248744</c:v>
                </c:pt>
                <c:pt idx="61382">
                  <c:v>37.156174334125254</c:v>
                </c:pt>
                <c:pt idx="61383">
                  <c:v>37.156779661001764</c:v>
                </c:pt>
                <c:pt idx="61384">
                  <c:v>37.157384987878274</c:v>
                </c:pt>
                <c:pt idx="61385">
                  <c:v>37.157990314754784</c:v>
                </c:pt>
                <c:pt idx="61386">
                  <c:v>37.158595641631294</c:v>
                </c:pt>
                <c:pt idx="61387">
                  <c:v>37.159200968507804</c:v>
                </c:pt>
                <c:pt idx="61388">
                  <c:v>37.159806295384314</c:v>
                </c:pt>
                <c:pt idx="61389">
                  <c:v>37.160411622260824</c:v>
                </c:pt>
                <c:pt idx="61390">
                  <c:v>37.161016949137334</c:v>
                </c:pt>
                <c:pt idx="61391">
                  <c:v>37.161622276013844</c:v>
                </c:pt>
                <c:pt idx="61392">
                  <c:v>37.162227602890354</c:v>
                </c:pt>
                <c:pt idx="61393">
                  <c:v>37.162832929766864</c:v>
                </c:pt>
                <c:pt idx="61394">
                  <c:v>37.163438256643374</c:v>
                </c:pt>
                <c:pt idx="61395">
                  <c:v>37.164043583519884</c:v>
                </c:pt>
                <c:pt idx="61396">
                  <c:v>37.164648910396394</c:v>
                </c:pt>
                <c:pt idx="61397">
                  <c:v>37.165254237272904</c:v>
                </c:pt>
                <c:pt idx="61398">
                  <c:v>37.165859564149414</c:v>
                </c:pt>
                <c:pt idx="61399">
                  <c:v>37.166464891025925</c:v>
                </c:pt>
                <c:pt idx="61400">
                  <c:v>37.167070217902435</c:v>
                </c:pt>
                <c:pt idx="61401">
                  <c:v>37.167675544778945</c:v>
                </c:pt>
                <c:pt idx="61402">
                  <c:v>37.168280871655455</c:v>
                </c:pt>
                <c:pt idx="61403">
                  <c:v>37.168886198531965</c:v>
                </c:pt>
                <c:pt idx="61404">
                  <c:v>37.169491525408475</c:v>
                </c:pt>
                <c:pt idx="61405">
                  <c:v>37.170096852284985</c:v>
                </c:pt>
                <c:pt idx="61406">
                  <c:v>37.170702179161495</c:v>
                </c:pt>
                <c:pt idx="61407">
                  <c:v>37.171307506038005</c:v>
                </c:pt>
                <c:pt idx="61408">
                  <c:v>37.171912832914515</c:v>
                </c:pt>
                <c:pt idx="61409">
                  <c:v>37.172518159791025</c:v>
                </c:pt>
                <c:pt idx="61410">
                  <c:v>37.173123486667535</c:v>
                </c:pt>
                <c:pt idx="61411">
                  <c:v>37.173728813544045</c:v>
                </c:pt>
                <c:pt idx="61412">
                  <c:v>37.174334140420555</c:v>
                </c:pt>
                <c:pt idx="61413">
                  <c:v>37.174939467297065</c:v>
                </c:pt>
                <c:pt idx="61414">
                  <c:v>37.175544794173575</c:v>
                </c:pt>
                <c:pt idx="61415">
                  <c:v>37.176150121050085</c:v>
                </c:pt>
                <c:pt idx="61416">
                  <c:v>37.176755447926595</c:v>
                </c:pt>
                <c:pt idx="61417">
                  <c:v>37.177360774803105</c:v>
                </c:pt>
                <c:pt idx="61418">
                  <c:v>37.177966101679615</c:v>
                </c:pt>
                <c:pt idx="61419">
                  <c:v>37.178571428556126</c:v>
                </c:pt>
                <c:pt idx="61420">
                  <c:v>37.179176755432636</c:v>
                </c:pt>
                <c:pt idx="61421">
                  <c:v>37.179782082309146</c:v>
                </c:pt>
                <c:pt idx="61422">
                  <c:v>37.180387409185656</c:v>
                </c:pt>
                <c:pt idx="61423">
                  <c:v>37.180992736062166</c:v>
                </c:pt>
                <c:pt idx="61424">
                  <c:v>37.181598062938676</c:v>
                </c:pt>
                <c:pt idx="61425">
                  <c:v>37.182203389815186</c:v>
                </c:pt>
                <c:pt idx="61426">
                  <c:v>37.182808716691696</c:v>
                </c:pt>
                <c:pt idx="61427">
                  <c:v>37.183414043568206</c:v>
                </c:pt>
                <c:pt idx="61428">
                  <c:v>37.184019370444716</c:v>
                </c:pt>
                <c:pt idx="61429">
                  <c:v>37.184624697321226</c:v>
                </c:pt>
                <c:pt idx="61430">
                  <c:v>37.185230024197736</c:v>
                </c:pt>
                <c:pt idx="61431">
                  <c:v>37.185835351074246</c:v>
                </c:pt>
                <c:pt idx="61432">
                  <c:v>37.186440677950756</c:v>
                </c:pt>
                <c:pt idx="61433">
                  <c:v>37.187046004827266</c:v>
                </c:pt>
                <c:pt idx="61434">
                  <c:v>37.187651331703776</c:v>
                </c:pt>
                <c:pt idx="61435">
                  <c:v>37.188256658580286</c:v>
                </c:pt>
                <c:pt idx="61436">
                  <c:v>37.188861985456796</c:v>
                </c:pt>
                <c:pt idx="61437">
                  <c:v>37.189467312333306</c:v>
                </c:pt>
                <c:pt idx="61438">
                  <c:v>37.190072639209816</c:v>
                </c:pt>
                <c:pt idx="61439">
                  <c:v>37.190677966086326</c:v>
                </c:pt>
                <c:pt idx="61440">
                  <c:v>37.191283292962837</c:v>
                </c:pt>
                <c:pt idx="61441">
                  <c:v>37.191888619839347</c:v>
                </c:pt>
                <c:pt idx="61442">
                  <c:v>37.192493946715857</c:v>
                </c:pt>
                <c:pt idx="61443">
                  <c:v>37.193099273592367</c:v>
                </c:pt>
                <c:pt idx="61444">
                  <c:v>37.193704600468877</c:v>
                </c:pt>
                <c:pt idx="61445">
                  <c:v>37.194309927345387</c:v>
                </c:pt>
                <c:pt idx="61446">
                  <c:v>37.194915254221897</c:v>
                </c:pt>
                <c:pt idx="61447">
                  <c:v>37.195520581098407</c:v>
                </c:pt>
                <c:pt idx="61448">
                  <c:v>37.196125907974917</c:v>
                </c:pt>
                <c:pt idx="61449">
                  <c:v>37.196731234851427</c:v>
                </c:pt>
                <c:pt idx="61450">
                  <c:v>37.197336561727937</c:v>
                </c:pt>
                <c:pt idx="61451">
                  <c:v>37.197941888604447</c:v>
                </c:pt>
                <c:pt idx="61452">
                  <c:v>37.198547215480957</c:v>
                </c:pt>
                <c:pt idx="61453">
                  <c:v>37.199152542357467</c:v>
                </c:pt>
                <c:pt idx="61454">
                  <c:v>37.199757869233977</c:v>
                </c:pt>
                <c:pt idx="61455">
                  <c:v>37.200363196110487</c:v>
                </c:pt>
                <c:pt idx="61456">
                  <c:v>37.200968522986997</c:v>
                </c:pt>
                <c:pt idx="61457">
                  <c:v>37.201573849863507</c:v>
                </c:pt>
                <c:pt idx="61458">
                  <c:v>37.202179176740017</c:v>
                </c:pt>
                <c:pt idx="61459">
                  <c:v>37.202784503616527</c:v>
                </c:pt>
                <c:pt idx="61460">
                  <c:v>37.203389830493037</c:v>
                </c:pt>
                <c:pt idx="61461">
                  <c:v>37.203995157369548</c:v>
                </c:pt>
                <c:pt idx="61462">
                  <c:v>37.204600484246058</c:v>
                </c:pt>
                <c:pt idx="61463">
                  <c:v>37.205205811122568</c:v>
                </c:pt>
                <c:pt idx="61464">
                  <c:v>37.205811137999078</c:v>
                </c:pt>
                <c:pt idx="61465">
                  <c:v>37.206416464875588</c:v>
                </c:pt>
                <c:pt idx="61466">
                  <c:v>37.207021791752098</c:v>
                </c:pt>
                <c:pt idx="61467">
                  <c:v>37.207627118628608</c:v>
                </c:pt>
                <c:pt idx="61468">
                  <c:v>37.208232445505118</c:v>
                </c:pt>
                <c:pt idx="61469">
                  <c:v>37.208837772381628</c:v>
                </c:pt>
                <c:pt idx="61470">
                  <c:v>37.209443099258138</c:v>
                </c:pt>
                <c:pt idx="61471">
                  <c:v>37.210048426134648</c:v>
                </c:pt>
                <c:pt idx="61472">
                  <c:v>37.210653753011158</c:v>
                </c:pt>
                <c:pt idx="61473">
                  <c:v>37.211259079887668</c:v>
                </c:pt>
                <c:pt idx="61474">
                  <c:v>37.211864406764178</c:v>
                </c:pt>
                <c:pt idx="61475">
                  <c:v>37.212469733640688</c:v>
                </c:pt>
                <c:pt idx="61476">
                  <c:v>37.213075060517198</c:v>
                </c:pt>
                <c:pt idx="61477">
                  <c:v>37.213680387393708</c:v>
                </c:pt>
                <c:pt idx="61478">
                  <c:v>37.214285714270218</c:v>
                </c:pt>
                <c:pt idx="61479">
                  <c:v>37.214891041146728</c:v>
                </c:pt>
                <c:pt idx="61480">
                  <c:v>37.215496368023238</c:v>
                </c:pt>
                <c:pt idx="61481">
                  <c:v>37.216101694899749</c:v>
                </c:pt>
                <c:pt idx="61482">
                  <c:v>37.216707021776259</c:v>
                </c:pt>
                <c:pt idx="61483">
                  <c:v>37.217312348652769</c:v>
                </c:pt>
                <c:pt idx="61484">
                  <c:v>37.217917675529279</c:v>
                </c:pt>
                <c:pt idx="61485">
                  <c:v>37.218523002405789</c:v>
                </c:pt>
                <c:pt idx="61486">
                  <c:v>37.219128329282299</c:v>
                </c:pt>
                <c:pt idx="61487">
                  <c:v>37.219733656158809</c:v>
                </c:pt>
                <c:pt idx="61488">
                  <c:v>37.220338983035319</c:v>
                </c:pt>
                <c:pt idx="61489">
                  <c:v>37.220944309911829</c:v>
                </c:pt>
                <c:pt idx="61490">
                  <c:v>37.221549636788339</c:v>
                </c:pt>
                <c:pt idx="61491">
                  <c:v>37.222154963664849</c:v>
                </c:pt>
                <c:pt idx="61492">
                  <c:v>37.222760290541359</c:v>
                </c:pt>
                <c:pt idx="61493">
                  <c:v>37.223365617417869</c:v>
                </c:pt>
                <c:pt idx="61494">
                  <c:v>37.223970944294379</c:v>
                </c:pt>
                <c:pt idx="61495">
                  <c:v>37.224576271170889</c:v>
                </c:pt>
                <c:pt idx="61496">
                  <c:v>37.225181598047399</c:v>
                </c:pt>
                <c:pt idx="61497">
                  <c:v>37.225786924923909</c:v>
                </c:pt>
                <c:pt idx="61498">
                  <c:v>37.226392251800419</c:v>
                </c:pt>
                <c:pt idx="61499">
                  <c:v>37.226997578676929</c:v>
                </c:pt>
                <c:pt idx="61500">
                  <c:v>37.227602905553439</c:v>
                </c:pt>
                <c:pt idx="61501">
                  <c:v>37.228208232429949</c:v>
                </c:pt>
                <c:pt idx="61502">
                  <c:v>37.22881355930646</c:v>
                </c:pt>
                <c:pt idx="61503">
                  <c:v>37.22941888618297</c:v>
                </c:pt>
                <c:pt idx="61504">
                  <c:v>37.23002421305948</c:v>
                </c:pt>
                <c:pt idx="61505">
                  <c:v>37.23062953993599</c:v>
                </c:pt>
                <c:pt idx="61506">
                  <c:v>37.2312348668125</c:v>
                </c:pt>
                <c:pt idx="61507">
                  <c:v>37.23184019368901</c:v>
                </c:pt>
                <c:pt idx="61508">
                  <c:v>37.23244552056552</c:v>
                </c:pt>
                <c:pt idx="61509">
                  <c:v>37.23305084744203</c:v>
                </c:pt>
                <c:pt idx="61510">
                  <c:v>37.23365617431854</c:v>
                </c:pt>
                <c:pt idx="61511">
                  <c:v>37.23426150119505</c:v>
                </c:pt>
                <c:pt idx="61512">
                  <c:v>37.23486682807156</c:v>
                </c:pt>
                <c:pt idx="61513">
                  <c:v>37.23547215494807</c:v>
                </c:pt>
                <c:pt idx="61514">
                  <c:v>37.23607748182458</c:v>
                </c:pt>
                <c:pt idx="61515">
                  <c:v>37.23668280870109</c:v>
                </c:pt>
                <c:pt idx="61516">
                  <c:v>37.2372881355776</c:v>
                </c:pt>
                <c:pt idx="61517">
                  <c:v>37.23789346245411</c:v>
                </c:pt>
                <c:pt idx="61518">
                  <c:v>37.23849878933062</c:v>
                </c:pt>
                <c:pt idx="61519">
                  <c:v>37.23910411620713</c:v>
                </c:pt>
                <c:pt idx="61520">
                  <c:v>37.23970944308364</c:v>
                </c:pt>
                <c:pt idx="61521">
                  <c:v>37.24031476996015</c:v>
                </c:pt>
                <c:pt idx="61522">
                  <c:v>37.24092009683666</c:v>
                </c:pt>
                <c:pt idx="61523">
                  <c:v>37.241525423713171</c:v>
                </c:pt>
                <c:pt idx="61524">
                  <c:v>37.242130750589681</c:v>
                </c:pt>
                <c:pt idx="61525">
                  <c:v>37.242736077466191</c:v>
                </c:pt>
                <c:pt idx="61526">
                  <c:v>37.243341404342701</c:v>
                </c:pt>
                <c:pt idx="61527">
                  <c:v>37.243946731219211</c:v>
                </c:pt>
                <c:pt idx="61528">
                  <c:v>37.244552058095721</c:v>
                </c:pt>
                <c:pt idx="61529">
                  <c:v>37.245157384972231</c:v>
                </c:pt>
                <c:pt idx="61530">
                  <c:v>37.245762711848741</c:v>
                </c:pt>
                <c:pt idx="61531">
                  <c:v>37.246368038725251</c:v>
                </c:pt>
                <c:pt idx="61532">
                  <c:v>37.246973365601761</c:v>
                </c:pt>
                <c:pt idx="61533">
                  <c:v>37.247578692478271</c:v>
                </c:pt>
                <c:pt idx="61534">
                  <c:v>37.248184019354781</c:v>
                </c:pt>
                <c:pt idx="61535">
                  <c:v>37.248789346231291</c:v>
                </c:pt>
                <c:pt idx="61536">
                  <c:v>37.249394673107801</c:v>
                </c:pt>
                <c:pt idx="61537">
                  <c:v>37.249999999984311</c:v>
                </c:pt>
                <c:pt idx="61538">
                  <c:v>37.250605326860821</c:v>
                </c:pt>
                <c:pt idx="61539">
                  <c:v>37.251210653737331</c:v>
                </c:pt>
                <c:pt idx="61540">
                  <c:v>37.251815980613841</c:v>
                </c:pt>
                <c:pt idx="61541">
                  <c:v>37.252421307490351</c:v>
                </c:pt>
                <c:pt idx="61542">
                  <c:v>37.253026634366861</c:v>
                </c:pt>
                <c:pt idx="61543">
                  <c:v>37.253631961243372</c:v>
                </c:pt>
                <c:pt idx="61544">
                  <c:v>37.254237288119882</c:v>
                </c:pt>
                <c:pt idx="61545">
                  <c:v>37.254842614996392</c:v>
                </c:pt>
                <c:pt idx="61546">
                  <c:v>37.255447941872902</c:v>
                </c:pt>
                <c:pt idx="61547">
                  <c:v>37.256053268749412</c:v>
                </c:pt>
                <c:pt idx="61548">
                  <c:v>37.256658595625922</c:v>
                </c:pt>
                <c:pt idx="61549">
                  <c:v>37.257263922502432</c:v>
                </c:pt>
                <c:pt idx="61550">
                  <c:v>37.257869249378942</c:v>
                </c:pt>
                <c:pt idx="61551">
                  <c:v>37.258474576255452</c:v>
                </c:pt>
                <c:pt idx="61552">
                  <c:v>37.259079903131962</c:v>
                </c:pt>
                <c:pt idx="61553">
                  <c:v>37.259685230008472</c:v>
                </c:pt>
                <c:pt idx="61554">
                  <c:v>37.260290556884982</c:v>
                </c:pt>
                <c:pt idx="61555">
                  <c:v>37.260895883761492</c:v>
                </c:pt>
                <c:pt idx="61556">
                  <c:v>37.261501210638002</c:v>
                </c:pt>
                <c:pt idx="61557">
                  <c:v>37.262106537514512</c:v>
                </c:pt>
                <c:pt idx="61558">
                  <c:v>37.262711864391022</c:v>
                </c:pt>
                <c:pt idx="61559">
                  <c:v>37.263317191267532</c:v>
                </c:pt>
                <c:pt idx="61560">
                  <c:v>37.263922518144042</c:v>
                </c:pt>
                <c:pt idx="61561">
                  <c:v>37.264527845020552</c:v>
                </c:pt>
                <c:pt idx="61562">
                  <c:v>37.265133171897062</c:v>
                </c:pt>
                <c:pt idx="61563">
                  <c:v>37.265738498773572</c:v>
                </c:pt>
                <c:pt idx="61564">
                  <c:v>37.266343825650083</c:v>
                </c:pt>
                <c:pt idx="61565">
                  <c:v>37.266949152526593</c:v>
                </c:pt>
                <c:pt idx="61566">
                  <c:v>37.267554479403103</c:v>
                </c:pt>
                <c:pt idx="61567">
                  <c:v>37.268159806279613</c:v>
                </c:pt>
                <c:pt idx="61568">
                  <c:v>37.268765133156123</c:v>
                </c:pt>
                <c:pt idx="61569">
                  <c:v>37.269370460032633</c:v>
                </c:pt>
                <c:pt idx="61570">
                  <c:v>37.269975786909143</c:v>
                </c:pt>
                <c:pt idx="61571">
                  <c:v>37.270581113785653</c:v>
                </c:pt>
                <c:pt idx="61572">
                  <c:v>37.271186440662163</c:v>
                </c:pt>
                <c:pt idx="61573">
                  <c:v>37.271791767538673</c:v>
                </c:pt>
                <c:pt idx="61574">
                  <c:v>37.272397094415183</c:v>
                </c:pt>
                <c:pt idx="61575">
                  <c:v>37.273002421291693</c:v>
                </c:pt>
                <c:pt idx="61576">
                  <c:v>37.273607748168203</c:v>
                </c:pt>
                <c:pt idx="61577">
                  <c:v>37.274213075044713</c:v>
                </c:pt>
                <c:pt idx="61578">
                  <c:v>37.274818401921223</c:v>
                </c:pt>
                <c:pt idx="61579">
                  <c:v>37.275423728797733</c:v>
                </c:pt>
                <c:pt idx="61580">
                  <c:v>37.276029055674243</c:v>
                </c:pt>
                <c:pt idx="61581">
                  <c:v>37.276634382550753</c:v>
                </c:pt>
                <c:pt idx="61582">
                  <c:v>37.277239709427263</c:v>
                </c:pt>
                <c:pt idx="61583">
                  <c:v>37.277845036303773</c:v>
                </c:pt>
                <c:pt idx="61584">
                  <c:v>37.278450363180283</c:v>
                </c:pt>
                <c:pt idx="61585">
                  <c:v>37.279055690056794</c:v>
                </c:pt>
                <c:pt idx="61586">
                  <c:v>37.279661016933304</c:v>
                </c:pt>
                <c:pt idx="61587">
                  <c:v>37.280266343809814</c:v>
                </c:pt>
                <c:pt idx="61588">
                  <c:v>37.280871670686324</c:v>
                </c:pt>
                <c:pt idx="61589">
                  <c:v>37.281476997562834</c:v>
                </c:pt>
                <c:pt idx="61590">
                  <c:v>37.282082324439344</c:v>
                </c:pt>
                <c:pt idx="61591">
                  <c:v>37.282687651315854</c:v>
                </c:pt>
                <c:pt idx="61592">
                  <c:v>37.283292978192364</c:v>
                </c:pt>
                <c:pt idx="61593">
                  <c:v>37.283898305068874</c:v>
                </c:pt>
                <c:pt idx="61594">
                  <c:v>37.284503631945384</c:v>
                </c:pt>
                <c:pt idx="61595">
                  <c:v>37.285108958821894</c:v>
                </c:pt>
                <c:pt idx="61596">
                  <c:v>37.285714285698404</c:v>
                </c:pt>
                <c:pt idx="61597">
                  <c:v>37.286319612574914</c:v>
                </c:pt>
                <c:pt idx="61598">
                  <c:v>37.286924939451424</c:v>
                </c:pt>
                <c:pt idx="61599">
                  <c:v>37.287530266327934</c:v>
                </c:pt>
                <c:pt idx="61600">
                  <c:v>37.288135593204444</c:v>
                </c:pt>
                <c:pt idx="61601">
                  <c:v>37.288740920080954</c:v>
                </c:pt>
                <c:pt idx="61602">
                  <c:v>37.289346246957464</c:v>
                </c:pt>
                <c:pt idx="61603">
                  <c:v>37.289951573833974</c:v>
                </c:pt>
                <c:pt idx="61604">
                  <c:v>37.290556900710484</c:v>
                </c:pt>
                <c:pt idx="61605">
                  <c:v>37.291162227586995</c:v>
                </c:pt>
                <c:pt idx="61606">
                  <c:v>37.291767554463505</c:v>
                </c:pt>
                <c:pt idx="61607">
                  <c:v>37.292372881340015</c:v>
                </c:pt>
                <c:pt idx="61608">
                  <c:v>37.292978208216525</c:v>
                </c:pt>
                <c:pt idx="61609">
                  <c:v>37.293583535093035</c:v>
                </c:pt>
                <c:pt idx="61610">
                  <c:v>37.294188861969545</c:v>
                </c:pt>
                <c:pt idx="61611">
                  <c:v>37.294794188846055</c:v>
                </c:pt>
                <c:pt idx="61612">
                  <c:v>37.295399515722565</c:v>
                </c:pt>
                <c:pt idx="61613">
                  <c:v>37.296004842599075</c:v>
                </c:pt>
                <c:pt idx="61614">
                  <c:v>37.296610169475585</c:v>
                </c:pt>
                <c:pt idx="61615">
                  <c:v>37.297215496352095</c:v>
                </c:pt>
                <c:pt idx="61616">
                  <c:v>37.297820823228605</c:v>
                </c:pt>
                <c:pt idx="61617">
                  <c:v>37.298426150105115</c:v>
                </c:pt>
                <c:pt idx="61618">
                  <c:v>37.299031476981625</c:v>
                </c:pt>
                <c:pt idx="61619">
                  <c:v>37.299636803858135</c:v>
                </c:pt>
                <c:pt idx="61620">
                  <c:v>37.300242130734645</c:v>
                </c:pt>
                <c:pt idx="61621">
                  <c:v>37.300847457611155</c:v>
                </c:pt>
                <c:pt idx="61622">
                  <c:v>37.301452784487665</c:v>
                </c:pt>
                <c:pt idx="61623">
                  <c:v>37.302058111364175</c:v>
                </c:pt>
                <c:pt idx="61624">
                  <c:v>37.302663438240685</c:v>
                </c:pt>
                <c:pt idx="61625">
                  <c:v>37.303268765117195</c:v>
                </c:pt>
                <c:pt idx="61626">
                  <c:v>37.303874091993706</c:v>
                </c:pt>
                <c:pt idx="61627">
                  <c:v>37.304479418870216</c:v>
                </c:pt>
                <c:pt idx="61628">
                  <c:v>37.305084745746726</c:v>
                </c:pt>
                <c:pt idx="61629">
                  <c:v>37.305690072623236</c:v>
                </c:pt>
                <c:pt idx="61630">
                  <c:v>37.306295399499746</c:v>
                </c:pt>
                <c:pt idx="61631">
                  <c:v>37.306900726376256</c:v>
                </c:pt>
                <c:pt idx="61632">
                  <c:v>37.307506053252766</c:v>
                </c:pt>
                <c:pt idx="61633">
                  <c:v>37.308111380129276</c:v>
                </c:pt>
                <c:pt idx="61634">
                  <c:v>37.308716707005786</c:v>
                </c:pt>
                <c:pt idx="61635">
                  <c:v>37.309322033882296</c:v>
                </c:pt>
                <c:pt idx="61636">
                  <c:v>37.309927360758806</c:v>
                </c:pt>
                <c:pt idx="61637">
                  <c:v>37.310532687635316</c:v>
                </c:pt>
                <c:pt idx="61638">
                  <c:v>37.311138014511826</c:v>
                </c:pt>
                <c:pt idx="61639">
                  <c:v>37.311743341388336</c:v>
                </c:pt>
                <c:pt idx="61640">
                  <c:v>37.312348668264846</c:v>
                </c:pt>
                <c:pt idx="61641">
                  <c:v>37.312953995141356</c:v>
                </c:pt>
                <c:pt idx="61642">
                  <c:v>37.313559322017866</c:v>
                </c:pt>
                <c:pt idx="61643">
                  <c:v>37.314164648894376</c:v>
                </c:pt>
                <c:pt idx="61644">
                  <c:v>37.314769975770886</c:v>
                </c:pt>
                <c:pt idx="61645">
                  <c:v>37.315375302647396</c:v>
                </c:pt>
                <c:pt idx="61646">
                  <c:v>37.315980629523906</c:v>
                </c:pt>
                <c:pt idx="61647">
                  <c:v>37.316585956400417</c:v>
                </c:pt>
                <c:pt idx="61648">
                  <c:v>37.317191283276927</c:v>
                </c:pt>
                <c:pt idx="61649">
                  <c:v>37.317796610153437</c:v>
                </c:pt>
                <c:pt idx="61650">
                  <c:v>37.318401937029947</c:v>
                </c:pt>
                <c:pt idx="61651">
                  <c:v>37.319007263906457</c:v>
                </c:pt>
                <c:pt idx="61652">
                  <c:v>37.319612590782967</c:v>
                </c:pt>
                <c:pt idx="61653">
                  <c:v>37.320217917659477</c:v>
                </c:pt>
                <c:pt idx="61654">
                  <c:v>37.320823244535987</c:v>
                </c:pt>
                <c:pt idx="61655">
                  <c:v>37.321428571412497</c:v>
                </c:pt>
                <c:pt idx="61656">
                  <c:v>37.322033898289007</c:v>
                </c:pt>
                <c:pt idx="61657">
                  <c:v>37.322639225165517</c:v>
                </c:pt>
                <c:pt idx="61658">
                  <c:v>37.323244552042027</c:v>
                </c:pt>
                <c:pt idx="61659">
                  <c:v>37.323849878918537</c:v>
                </c:pt>
                <c:pt idx="61660">
                  <c:v>37.324455205795047</c:v>
                </c:pt>
                <c:pt idx="61661">
                  <c:v>37.325060532671557</c:v>
                </c:pt>
                <c:pt idx="61662">
                  <c:v>37.325665859548067</c:v>
                </c:pt>
                <c:pt idx="61663">
                  <c:v>37.326271186424577</c:v>
                </c:pt>
                <c:pt idx="61664">
                  <c:v>37.326876513301087</c:v>
                </c:pt>
                <c:pt idx="61665">
                  <c:v>37.327481840177597</c:v>
                </c:pt>
                <c:pt idx="61666">
                  <c:v>37.328087167054107</c:v>
                </c:pt>
                <c:pt idx="61667">
                  <c:v>37.328692493930618</c:v>
                </c:pt>
                <c:pt idx="61668">
                  <c:v>37.329297820807128</c:v>
                </c:pt>
                <c:pt idx="61669">
                  <c:v>37.329903147683638</c:v>
                </c:pt>
                <c:pt idx="61670">
                  <c:v>37.330508474560148</c:v>
                </c:pt>
                <c:pt idx="61671">
                  <c:v>37.331113801436658</c:v>
                </c:pt>
                <c:pt idx="61672">
                  <c:v>37.331719128313168</c:v>
                </c:pt>
                <c:pt idx="61673">
                  <c:v>37.332324455189678</c:v>
                </c:pt>
                <c:pt idx="61674">
                  <c:v>37.332929782066188</c:v>
                </c:pt>
                <c:pt idx="61675">
                  <c:v>37.333535108942698</c:v>
                </c:pt>
                <c:pt idx="61676">
                  <c:v>37.334140435819208</c:v>
                </c:pt>
                <c:pt idx="61677">
                  <c:v>37.334745762695718</c:v>
                </c:pt>
                <c:pt idx="61678">
                  <c:v>37.335351089572228</c:v>
                </c:pt>
                <c:pt idx="61679">
                  <c:v>37.335956416448738</c:v>
                </c:pt>
                <c:pt idx="61680">
                  <c:v>37.336561743325248</c:v>
                </c:pt>
                <c:pt idx="61681">
                  <c:v>37.337167070201758</c:v>
                </c:pt>
                <c:pt idx="61682">
                  <c:v>37.337772397078268</c:v>
                </c:pt>
                <c:pt idx="61683">
                  <c:v>37.338377723954778</c:v>
                </c:pt>
                <c:pt idx="61684">
                  <c:v>37.338983050831288</c:v>
                </c:pt>
                <c:pt idx="61685">
                  <c:v>37.339588377707798</c:v>
                </c:pt>
                <c:pt idx="61686">
                  <c:v>37.340193704584308</c:v>
                </c:pt>
                <c:pt idx="61687">
                  <c:v>37.340799031460818</c:v>
                </c:pt>
                <c:pt idx="61688">
                  <c:v>37.341404358337329</c:v>
                </c:pt>
                <c:pt idx="61689">
                  <c:v>37.342009685213839</c:v>
                </c:pt>
                <c:pt idx="61690">
                  <c:v>37.342615012090349</c:v>
                </c:pt>
                <c:pt idx="61691">
                  <c:v>37.343220338966859</c:v>
                </c:pt>
                <c:pt idx="61692">
                  <c:v>37.343825665843369</c:v>
                </c:pt>
                <c:pt idx="61693">
                  <c:v>37.344430992719879</c:v>
                </c:pt>
                <c:pt idx="61694">
                  <c:v>37.345036319596389</c:v>
                </c:pt>
                <c:pt idx="61695">
                  <c:v>37.345641646472899</c:v>
                </c:pt>
                <c:pt idx="61696">
                  <c:v>37.346246973349409</c:v>
                </c:pt>
                <c:pt idx="61697">
                  <c:v>37.346852300225919</c:v>
                </c:pt>
                <c:pt idx="61698">
                  <c:v>37.347457627102429</c:v>
                </c:pt>
                <c:pt idx="61699">
                  <c:v>37.348062953978939</c:v>
                </c:pt>
                <c:pt idx="61700">
                  <c:v>37.348668280855449</c:v>
                </c:pt>
                <c:pt idx="61701">
                  <c:v>37.349273607731959</c:v>
                </c:pt>
                <c:pt idx="61702">
                  <c:v>37.349878934608469</c:v>
                </c:pt>
                <c:pt idx="61703">
                  <c:v>37.350484261484979</c:v>
                </c:pt>
                <c:pt idx="61704">
                  <c:v>37.351089588361489</c:v>
                </c:pt>
                <c:pt idx="61705">
                  <c:v>37.351694915237999</c:v>
                </c:pt>
                <c:pt idx="61706">
                  <c:v>37.352300242114509</c:v>
                </c:pt>
                <c:pt idx="61707">
                  <c:v>37.352905568991019</c:v>
                </c:pt>
                <c:pt idx="61708">
                  <c:v>37.353510895867529</c:v>
                </c:pt>
                <c:pt idx="61709">
                  <c:v>37.35411622274404</c:v>
                </c:pt>
                <c:pt idx="61710">
                  <c:v>37.35472154962055</c:v>
                </c:pt>
                <c:pt idx="61711">
                  <c:v>37.35532687649706</c:v>
                </c:pt>
                <c:pt idx="61712">
                  <c:v>37.35593220337357</c:v>
                </c:pt>
                <c:pt idx="61713">
                  <c:v>37.35653753025008</c:v>
                </c:pt>
                <c:pt idx="61714">
                  <c:v>37.35714285712659</c:v>
                </c:pt>
                <c:pt idx="61715">
                  <c:v>37.3577481840031</c:v>
                </c:pt>
                <c:pt idx="61716">
                  <c:v>37.35835351087961</c:v>
                </c:pt>
                <c:pt idx="61717">
                  <c:v>37.35895883775612</c:v>
                </c:pt>
                <c:pt idx="61718">
                  <c:v>37.35956416463263</c:v>
                </c:pt>
                <c:pt idx="61719">
                  <c:v>37.36016949150914</c:v>
                </c:pt>
                <c:pt idx="61720">
                  <c:v>37.36077481838565</c:v>
                </c:pt>
                <c:pt idx="61721">
                  <c:v>37.36138014526216</c:v>
                </c:pt>
                <c:pt idx="61722">
                  <c:v>37.36198547213867</c:v>
                </c:pt>
                <c:pt idx="61723">
                  <c:v>37.36259079901518</c:v>
                </c:pt>
                <c:pt idx="61724">
                  <c:v>37.36319612589169</c:v>
                </c:pt>
                <c:pt idx="61725">
                  <c:v>37.3638014527682</c:v>
                </c:pt>
                <c:pt idx="61726">
                  <c:v>37.36440677964471</c:v>
                </c:pt>
                <c:pt idx="61727">
                  <c:v>37.36501210652122</c:v>
                </c:pt>
                <c:pt idx="61728">
                  <c:v>37.36561743339773</c:v>
                </c:pt>
                <c:pt idx="61729">
                  <c:v>37.36622276027424</c:v>
                </c:pt>
                <c:pt idx="61730">
                  <c:v>37.366828087150751</c:v>
                </c:pt>
                <c:pt idx="61731">
                  <c:v>37.367433414027261</c:v>
                </c:pt>
                <c:pt idx="61732">
                  <c:v>37.368038740903771</c:v>
                </c:pt>
                <c:pt idx="61733">
                  <c:v>37.368644067780281</c:v>
                </c:pt>
                <c:pt idx="61734">
                  <c:v>37.369249394656791</c:v>
                </c:pt>
                <c:pt idx="61735">
                  <c:v>37.369854721533301</c:v>
                </c:pt>
                <c:pt idx="61736">
                  <c:v>37.370460048409811</c:v>
                </c:pt>
                <c:pt idx="61737">
                  <c:v>37.371065375286321</c:v>
                </c:pt>
                <c:pt idx="61738">
                  <c:v>37.371670702162831</c:v>
                </c:pt>
                <c:pt idx="61739">
                  <c:v>37.372276029039341</c:v>
                </c:pt>
                <c:pt idx="61740">
                  <c:v>37.372881355915851</c:v>
                </c:pt>
                <c:pt idx="61741">
                  <c:v>37.373486682792361</c:v>
                </c:pt>
                <c:pt idx="61742">
                  <c:v>37.374092009668871</c:v>
                </c:pt>
                <c:pt idx="61743">
                  <c:v>37.374697336545381</c:v>
                </c:pt>
                <c:pt idx="61744">
                  <c:v>37.375302663421891</c:v>
                </c:pt>
                <c:pt idx="61745">
                  <c:v>37.375907990298401</c:v>
                </c:pt>
                <c:pt idx="61746">
                  <c:v>37.376513317174911</c:v>
                </c:pt>
                <c:pt idx="61747">
                  <c:v>37.377118644051421</c:v>
                </c:pt>
                <c:pt idx="61748">
                  <c:v>37.377723970927931</c:v>
                </c:pt>
                <c:pt idx="61749">
                  <c:v>37.378329297804441</c:v>
                </c:pt>
                <c:pt idx="61750">
                  <c:v>37.378934624680952</c:v>
                </c:pt>
                <c:pt idx="61751">
                  <c:v>37.379539951557462</c:v>
                </c:pt>
                <c:pt idx="61752">
                  <c:v>37.380145278433972</c:v>
                </c:pt>
                <c:pt idx="61753">
                  <c:v>37.380750605310482</c:v>
                </c:pt>
                <c:pt idx="61754">
                  <c:v>37.381355932186992</c:v>
                </c:pt>
                <c:pt idx="61755">
                  <c:v>37.381961259063502</c:v>
                </c:pt>
                <c:pt idx="61756">
                  <c:v>37.382566585940012</c:v>
                </c:pt>
                <c:pt idx="61757">
                  <c:v>37.383171912816522</c:v>
                </c:pt>
                <c:pt idx="61758">
                  <c:v>37.383777239693032</c:v>
                </c:pt>
                <c:pt idx="61759">
                  <c:v>37.384382566569542</c:v>
                </c:pt>
                <c:pt idx="61760">
                  <c:v>37.384987893446052</c:v>
                </c:pt>
                <c:pt idx="61761">
                  <c:v>37.385593220322562</c:v>
                </c:pt>
                <c:pt idx="61762">
                  <c:v>37.386198547199072</c:v>
                </c:pt>
                <c:pt idx="61763">
                  <c:v>37.386803874075582</c:v>
                </c:pt>
                <c:pt idx="61764">
                  <c:v>37.387409200952092</c:v>
                </c:pt>
                <c:pt idx="61765">
                  <c:v>37.388014527828602</c:v>
                </c:pt>
                <c:pt idx="61766">
                  <c:v>37.388619854705112</c:v>
                </c:pt>
                <c:pt idx="61767">
                  <c:v>37.389225181581622</c:v>
                </c:pt>
                <c:pt idx="61768">
                  <c:v>37.389830508458132</c:v>
                </c:pt>
                <c:pt idx="61769">
                  <c:v>37.390435835334642</c:v>
                </c:pt>
                <c:pt idx="61770">
                  <c:v>37.391041162211152</c:v>
                </c:pt>
                <c:pt idx="61771">
                  <c:v>37.391646489087663</c:v>
                </c:pt>
                <c:pt idx="61772">
                  <c:v>37.392251815964173</c:v>
                </c:pt>
                <c:pt idx="61773">
                  <c:v>37.392857142840683</c:v>
                </c:pt>
                <c:pt idx="61774">
                  <c:v>37.393462469717193</c:v>
                </c:pt>
                <c:pt idx="61775">
                  <c:v>37.394067796593703</c:v>
                </c:pt>
                <c:pt idx="61776">
                  <c:v>37.394673123470213</c:v>
                </c:pt>
                <c:pt idx="61777">
                  <c:v>37.395278450346723</c:v>
                </c:pt>
                <c:pt idx="61778">
                  <c:v>37.395883777223233</c:v>
                </c:pt>
                <c:pt idx="61779">
                  <c:v>37.396489104099743</c:v>
                </c:pt>
                <c:pt idx="61780">
                  <c:v>37.397094430976253</c:v>
                </c:pt>
                <c:pt idx="61781">
                  <c:v>37.397699757852763</c:v>
                </c:pt>
                <c:pt idx="61782">
                  <c:v>37.398305084729273</c:v>
                </c:pt>
                <c:pt idx="61783">
                  <c:v>37.398910411605783</c:v>
                </c:pt>
                <c:pt idx="61784">
                  <c:v>37.399515738482293</c:v>
                </c:pt>
                <c:pt idx="61785">
                  <c:v>37.400121065358803</c:v>
                </c:pt>
                <c:pt idx="61786">
                  <c:v>37.400726392235313</c:v>
                </c:pt>
                <c:pt idx="61787">
                  <c:v>37.401331719111823</c:v>
                </c:pt>
                <c:pt idx="61788">
                  <c:v>37.401937045988333</c:v>
                </c:pt>
                <c:pt idx="61789">
                  <c:v>37.402542372864843</c:v>
                </c:pt>
                <c:pt idx="61790">
                  <c:v>37.403147699741353</c:v>
                </c:pt>
                <c:pt idx="61791">
                  <c:v>37.403753026617863</c:v>
                </c:pt>
                <c:pt idx="61792">
                  <c:v>37.404358353494374</c:v>
                </c:pt>
                <c:pt idx="61793">
                  <c:v>37.404963680370884</c:v>
                </c:pt>
                <c:pt idx="61794">
                  <c:v>37.405569007247394</c:v>
                </c:pt>
                <c:pt idx="61795">
                  <c:v>37.406174334123904</c:v>
                </c:pt>
                <c:pt idx="61796">
                  <c:v>37.406779661000414</c:v>
                </c:pt>
                <c:pt idx="61797">
                  <c:v>37.407384987876924</c:v>
                </c:pt>
                <c:pt idx="61798">
                  <c:v>37.407990314753434</c:v>
                </c:pt>
                <c:pt idx="61799">
                  <c:v>37.408595641629944</c:v>
                </c:pt>
                <c:pt idx="61800">
                  <c:v>37.409200968506454</c:v>
                </c:pt>
                <c:pt idx="61801">
                  <c:v>37.409806295382964</c:v>
                </c:pt>
                <c:pt idx="61802">
                  <c:v>37.410411622259474</c:v>
                </c:pt>
                <c:pt idx="61803">
                  <c:v>37.411016949135984</c:v>
                </c:pt>
                <c:pt idx="61804">
                  <c:v>37.411622276012494</c:v>
                </c:pt>
                <c:pt idx="61805">
                  <c:v>37.412227602889004</c:v>
                </c:pt>
                <c:pt idx="61806">
                  <c:v>37.412832929765514</c:v>
                </c:pt>
                <c:pt idx="61807">
                  <c:v>37.413438256642024</c:v>
                </c:pt>
                <c:pt idx="61808">
                  <c:v>37.414043583518534</c:v>
                </c:pt>
                <c:pt idx="61809">
                  <c:v>37.414648910395044</c:v>
                </c:pt>
                <c:pt idx="61810">
                  <c:v>37.415254237271554</c:v>
                </c:pt>
                <c:pt idx="61811">
                  <c:v>37.415859564148064</c:v>
                </c:pt>
                <c:pt idx="61812">
                  <c:v>37.416464891024575</c:v>
                </c:pt>
                <c:pt idx="61813">
                  <c:v>37.417070217901085</c:v>
                </c:pt>
                <c:pt idx="61814">
                  <c:v>37.417675544777595</c:v>
                </c:pt>
                <c:pt idx="61815">
                  <c:v>37.418280871654105</c:v>
                </c:pt>
                <c:pt idx="61816">
                  <c:v>37.418886198530615</c:v>
                </c:pt>
                <c:pt idx="61817">
                  <c:v>37.419491525407125</c:v>
                </c:pt>
                <c:pt idx="61818">
                  <c:v>37.420096852283635</c:v>
                </c:pt>
                <c:pt idx="61819">
                  <c:v>37.420702179160145</c:v>
                </c:pt>
                <c:pt idx="61820">
                  <c:v>37.421307506036655</c:v>
                </c:pt>
                <c:pt idx="61821">
                  <c:v>37.421912832913165</c:v>
                </c:pt>
                <c:pt idx="61822">
                  <c:v>37.422518159789675</c:v>
                </c:pt>
                <c:pt idx="61823">
                  <c:v>37.423123486666185</c:v>
                </c:pt>
                <c:pt idx="61824">
                  <c:v>37.423728813542695</c:v>
                </c:pt>
                <c:pt idx="61825">
                  <c:v>37.424334140419205</c:v>
                </c:pt>
                <c:pt idx="61826">
                  <c:v>37.424939467295715</c:v>
                </c:pt>
                <c:pt idx="61827">
                  <c:v>37.425544794172225</c:v>
                </c:pt>
                <c:pt idx="61828">
                  <c:v>37.426150121048735</c:v>
                </c:pt>
                <c:pt idx="61829">
                  <c:v>37.426755447925245</c:v>
                </c:pt>
                <c:pt idx="61830">
                  <c:v>37.427360774801755</c:v>
                </c:pt>
                <c:pt idx="61831">
                  <c:v>37.427966101678265</c:v>
                </c:pt>
                <c:pt idx="61832">
                  <c:v>37.428571428554775</c:v>
                </c:pt>
                <c:pt idx="61833">
                  <c:v>37.429176755431286</c:v>
                </c:pt>
                <c:pt idx="61834">
                  <c:v>37.429782082307796</c:v>
                </c:pt>
                <c:pt idx="61835">
                  <c:v>37.430387409184306</c:v>
                </c:pt>
                <c:pt idx="61836">
                  <c:v>37.430992736060816</c:v>
                </c:pt>
                <c:pt idx="61837">
                  <c:v>37.431598062937326</c:v>
                </c:pt>
                <c:pt idx="61838">
                  <c:v>37.432203389813836</c:v>
                </c:pt>
                <c:pt idx="61839">
                  <c:v>37.432808716690346</c:v>
                </c:pt>
                <c:pt idx="61840">
                  <c:v>37.433414043566856</c:v>
                </c:pt>
                <c:pt idx="61841">
                  <c:v>37.434019370443366</c:v>
                </c:pt>
                <c:pt idx="61842">
                  <c:v>37.434624697319876</c:v>
                </c:pt>
                <c:pt idx="61843">
                  <c:v>37.435230024196386</c:v>
                </c:pt>
                <c:pt idx="61844">
                  <c:v>37.435835351072896</c:v>
                </c:pt>
                <c:pt idx="61845">
                  <c:v>37.436440677949406</c:v>
                </c:pt>
                <c:pt idx="61846">
                  <c:v>37.437046004825916</c:v>
                </c:pt>
                <c:pt idx="61847">
                  <c:v>37.437651331702426</c:v>
                </c:pt>
                <c:pt idx="61848">
                  <c:v>37.438256658578936</c:v>
                </c:pt>
                <c:pt idx="61849">
                  <c:v>37.438861985455446</c:v>
                </c:pt>
                <c:pt idx="61850">
                  <c:v>37.439467312331956</c:v>
                </c:pt>
                <c:pt idx="61851">
                  <c:v>37.440072639208466</c:v>
                </c:pt>
                <c:pt idx="61852">
                  <c:v>37.440677966084976</c:v>
                </c:pt>
                <c:pt idx="61853">
                  <c:v>37.441283292961486</c:v>
                </c:pt>
                <c:pt idx="61854">
                  <c:v>37.441888619837997</c:v>
                </c:pt>
                <c:pt idx="61855">
                  <c:v>37.442493946714507</c:v>
                </c:pt>
                <c:pt idx="61856">
                  <c:v>37.443099273591017</c:v>
                </c:pt>
                <c:pt idx="61857">
                  <c:v>37.443704600467527</c:v>
                </c:pt>
                <c:pt idx="61858">
                  <c:v>37.444309927344037</c:v>
                </c:pt>
                <c:pt idx="61859">
                  <c:v>37.444915254220547</c:v>
                </c:pt>
                <c:pt idx="61860">
                  <c:v>37.445520581097057</c:v>
                </c:pt>
                <c:pt idx="61861">
                  <c:v>37.446125907973567</c:v>
                </c:pt>
                <c:pt idx="61862">
                  <c:v>37.446731234850077</c:v>
                </c:pt>
                <c:pt idx="61863">
                  <c:v>37.447336561726587</c:v>
                </c:pt>
                <c:pt idx="61864">
                  <c:v>37.447941888603097</c:v>
                </c:pt>
                <c:pt idx="61865">
                  <c:v>37.448547215479607</c:v>
                </c:pt>
                <c:pt idx="61866">
                  <c:v>37.449152542356117</c:v>
                </c:pt>
                <c:pt idx="61867">
                  <c:v>37.449757869232627</c:v>
                </c:pt>
                <c:pt idx="61868">
                  <c:v>37.450363196109137</c:v>
                </c:pt>
                <c:pt idx="61869">
                  <c:v>37.450968522985647</c:v>
                </c:pt>
                <c:pt idx="61870">
                  <c:v>37.451573849862157</c:v>
                </c:pt>
                <c:pt idx="61871">
                  <c:v>37.452179176738667</c:v>
                </c:pt>
                <c:pt idx="61872">
                  <c:v>37.452784503615177</c:v>
                </c:pt>
                <c:pt idx="61873">
                  <c:v>37.453389830491687</c:v>
                </c:pt>
                <c:pt idx="61874">
                  <c:v>37.453995157368198</c:v>
                </c:pt>
                <c:pt idx="61875">
                  <c:v>37.454600484244708</c:v>
                </c:pt>
                <c:pt idx="61876">
                  <c:v>37.455205811121218</c:v>
                </c:pt>
                <c:pt idx="61877">
                  <c:v>37.455811137997728</c:v>
                </c:pt>
                <c:pt idx="61878">
                  <c:v>37.456416464874238</c:v>
                </c:pt>
                <c:pt idx="61879">
                  <c:v>37.457021791750748</c:v>
                </c:pt>
                <c:pt idx="61880">
                  <c:v>37.457627118627258</c:v>
                </c:pt>
                <c:pt idx="61881">
                  <c:v>37.458232445503768</c:v>
                </c:pt>
                <c:pt idx="61882">
                  <c:v>37.458837772380278</c:v>
                </c:pt>
                <c:pt idx="61883">
                  <c:v>37.459443099256788</c:v>
                </c:pt>
                <c:pt idx="61884">
                  <c:v>37.460048426133298</c:v>
                </c:pt>
                <c:pt idx="61885">
                  <c:v>37.460653753009808</c:v>
                </c:pt>
                <c:pt idx="61886">
                  <c:v>37.461259079886318</c:v>
                </c:pt>
                <c:pt idx="61887">
                  <c:v>37.461864406762828</c:v>
                </c:pt>
                <c:pt idx="61888">
                  <c:v>37.462469733639338</c:v>
                </c:pt>
                <c:pt idx="61889">
                  <c:v>37.463075060515848</c:v>
                </c:pt>
                <c:pt idx="61890">
                  <c:v>37.463680387392358</c:v>
                </c:pt>
                <c:pt idx="61891">
                  <c:v>37.464285714268868</c:v>
                </c:pt>
                <c:pt idx="61892">
                  <c:v>37.464891041145378</c:v>
                </c:pt>
                <c:pt idx="61893">
                  <c:v>37.465496368021888</c:v>
                </c:pt>
                <c:pt idx="61894">
                  <c:v>37.466101694898398</c:v>
                </c:pt>
                <c:pt idx="61895">
                  <c:v>37.466707021774909</c:v>
                </c:pt>
                <c:pt idx="61896">
                  <c:v>37.467312348651419</c:v>
                </c:pt>
                <c:pt idx="61897">
                  <c:v>37.467917675527929</c:v>
                </c:pt>
                <c:pt idx="61898">
                  <c:v>37.468523002404439</c:v>
                </c:pt>
                <c:pt idx="61899">
                  <c:v>37.469128329280949</c:v>
                </c:pt>
                <c:pt idx="61900">
                  <c:v>37.469733656157459</c:v>
                </c:pt>
                <c:pt idx="61901">
                  <c:v>37.470338983033969</c:v>
                </c:pt>
                <c:pt idx="61902">
                  <c:v>37.470944309910479</c:v>
                </c:pt>
                <c:pt idx="61903">
                  <c:v>37.471549636786989</c:v>
                </c:pt>
                <c:pt idx="61904">
                  <c:v>37.472154963663499</c:v>
                </c:pt>
                <c:pt idx="61905">
                  <c:v>37.472760290540009</c:v>
                </c:pt>
                <c:pt idx="61906">
                  <c:v>37.473365617416519</c:v>
                </c:pt>
                <c:pt idx="61907">
                  <c:v>37.473970944293029</c:v>
                </c:pt>
                <c:pt idx="61908">
                  <c:v>37.474576271169539</c:v>
                </c:pt>
                <c:pt idx="61909">
                  <c:v>37.475181598046049</c:v>
                </c:pt>
                <c:pt idx="61910">
                  <c:v>37.475786924922559</c:v>
                </c:pt>
                <c:pt idx="61911">
                  <c:v>37.476392251799069</c:v>
                </c:pt>
                <c:pt idx="61912">
                  <c:v>37.476997578675579</c:v>
                </c:pt>
                <c:pt idx="61913">
                  <c:v>37.477602905552089</c:v>
                </c:pt>
                <c:pt idx="61914">
                  <c:v>37.478208232428599</c:v>
                </c:pt>
                <c:pt idx="61915">
                  <c:v>37.478813559305109</c:v>
                </c:pt>
                <c:pt idx="61916">
                  <c:v>37.47941888618162</c:v>
                </c:pt>
                <c:pt idx="61917">
                  <c:v>37.48002421305813</c:v>
                </c:pt>
                <c:pt idx="61918">
                  <c:v>37.48062953993464</c:v>
                </c:pt>
                <c:pt idx="61919">
                  <c:v>37.48123486681115</c:v>
                </c:pt>
                <c:pt idx="61920">
                  <c:v>37.48184019368766</c:v>
                </c:pt>
                <c:pt idx="61921">
                  <c:v>37.48244552056417</c:v>
                </c:pt>
                <c:pt idx="61922">
                  <c:v>37.48305084744068</c:v>
                </c:pt>
                <c:pt idx="61923">
                  <c:v>37.48365617431719</c:v>
                </c:pt>
                <c:pt idx="61924">
                  <c:v>37.4842615011937</c:v>
                </c:pt>
                <c:pt idx="61925">
                  <c:v>37.48486682807021</c:v>
                </c:pt>
                <c:pt idx="61926">
                  <c:v>37.48547215494672</c:v>
                </c:pt>
                <c:pt idx="61927">
                  <c:v>37.48607748182323</c:v>
                </c:pt>
                <c:pt idx="61928">
                  <c:v>37.48668280869974</c:v>
                </c:pt>
                <c:pt idx="61929">
                  <c:v>37.48728813557625</c:v>
                </c:pt>
                <c:pt idx="61930">
                  <c:v>37.48789346245276</c:v>
                </c:pt>
                <c:pt idx="61931">
                  <c:v>37.48849878932927</c:v>
                </c:pt>
                <c:pt idx="61932">
                  <c:v>37.48910411620578</c:v>
                </c:pt>
                <c:pt idx="61933">
                  <c:v>37.48970944308229</c:v>
                </c:pt>
                <c:pt idx="61934">
                  <c:v>37.4903147699588</c:v>
                </c:pt>
                <c:pt idx="61935">
                  <c:v>37.49092009683531</c:v>
                </c:pt>
                <c:pt idx="61936">
                  <c:v>37.491525423711821</c:v>
                </c:pt>
                <c:pt idx="61937">
                  <c:v>37.492130750588331</c:v>
                </c:pt>
                <c:pt idx="61938">
                  <c:v>37.492736077464841</c:v>
                </c:pt>
                <c:pt idx="61939">
                  <c:v>37.493341404341351</c:v>
                </c:pt>
                <c:pt idx="61940">
                  <c:v>37.493946731217861</c:v>
                </c:pt>
                <c:pt idx="61941">
                  <c:v>37.494552058094371</c:v>
                </c:pt>
                <c:pt idx="61942">
                  <c:v>37.495157384970881</c:v>
                </c:pt>
                <c:pt idx="61943">
                  <c:v>37.495762711847391</c:v>
                </c:pt>
                <c:pt idx="61944">
                  <c:v>37.496368038723901</c:v>
                </c:pt>
                <c:pt idx="61945">
                  <c:v>37.496973365600411</c:v>
                </c:pt>
                <c:pt idx="61946">
                  <c:v>37.497578692476921</c:v>
                </c:pt>
                <c:pt idx="61947">
                  <c:v>37.498184019353431</c:v>
                </c:pt>
                <c:pt idx="61948">
                  <c:v>37.498789346229941</c:v>
                </c:pt>
                <c:pt idx="61949">
                  <c:v>37.499394673106451</c:v>
                </c:pt>
                <c:pt idx="61950">
                  <c:v>37.499999999982961</c:v>
                </c:pt>
                <c:pt idx="61951">
                  <c:v>37.500605326859471</c:v>
                </c:pt>
                <c:pt idx="61952">
                  <c:v>37.501210653735981</c:v>
                </c:pt>
                <c:pt idx="61953">
                  <c:v>37.501815980612491</c:v>
                </c:pt>
                <c:pt idx="61954">
                  <c:v>37.502421307489001</c:v>
                </c:pt>
                <c:pt idx="61955">
                  <c:v>37.503026634365511</c:v>
                </c:pt>
                <c:pt idx="61956">
                  <c:v>37.503631961242021</c:v>
                </c:pt>
                <c:pt idx="61957">
                  <c:v>37.504237288118532</c:v>
                </c:pt>
                <c:pt idx="61958">
                  <c:v>37.504842614995042</c:v>
                </c:pt>
                <c:pt idx="61959">
                  <c:v>37.505447941871552</c:v>
                </c:pt>
                <c:pt idx="61960">
                  <c:v>37.506053268748062</c:v>
                </c:pt>
                <c:pt idx="61961">
                  <c:v>37.506658595624572</c:v>
                </c:pt>
                <c:pt idx="61962">
                  <c:v>37.507263922501082</c:v>
                </c:pt>
                <c:pt idx="61963">
                  <c:v>37.507869249377592</c:v>
                </c:pt>
                <c:pt idx="61964">
                  <c:v>37.508474576254102</c:v>
                </c:pt>
                <c:pt idx="61965">
                  <c:v>37.509079903130612</c:v>
                </c:pt>
                <c:pt idx="61966">
                  <c:v>37.509685230007122</c:v>
                </c:pt>
                <c:pt idx="61967">
                  <c:v>37.510290556883632</c:v>
                </c:pt>
                <c:pt idx="61968">
                  <c:v>37.510895883760142</c:v>
                </c:pt>
                <c:pt idx="61969">
                  <c:v>37.511501210636652</c:v>
                </c:pt>
                <c:pt idx="61970">
                  <c:v>37.512106537513162</c:v>
                </c:pt>
                <c:pt idx="61971">
                  <c:v>37.512711864389672</c:v>
                </c:pt>
                <c:pt idx="61972">
                  <c:v>37.513317191266182</c:v>
                </c:pt>
                <c:pt idx="61973">
                  <c:v>37.513922518142692</c:v>
                </c:pt>
                <c:pt idx="61974">
                  <c:v>37.514527845019202</c:v>
                </c:pt>
                <c:pt idx="61975">
                  <c:v>37.515133171895712</c:v>
                </c:pt>
                <c:pt idx="61976">
                  <c:v>37.515738498772222</c:v>
                </c:pt>
                <c:pt idx="61977">
                  <c:v>37.516343825648732</c:v>
                </c:pt>
                <c:pt idx="61978">
                  <c:v>37.516949152525243</c:v>
                </c:pt>
                <c:pt idx="61979">
                  <c:v>37.517554479401753</c:v>
                </c:pt>
                <c:pt idx="61980">
                  <c:v>37.518159806278263</c:v>
                </c:pt>
                <c:pt idx="61981">
                  <c:v>37.518765133154773</c:v>
                </c:pt>
                <c:pt idx="61982">
                  <c:v>37.519370460031283</c:v>
                </c:pt>
                <c:pt idx="61983">
                  <c:v>37.519975786907793</c:v>
                </c:pt>
                <c:pt idx="61984">
                  <c:v>37.520581113784303</c:v>
                </c:pt>
                <c:pt idx="61985">
                  <c:v>37.521186440660813</c:v>
                </c:pt>
                <c:pt idx="61986">
                  <c:v>37.521791767537323</c:v>
                </c:pt>
                <c:pt idx="61987">
                  <c:v>37.522397094413833</c:v>
                </c:pt>
                <c:pt idx="61988">
                  <c:v>37.523002421290343</c:v>
                </c:pt>
                <c:pt idx="61989">
                  <c:v>37.523607748166853</c:v>
                </c:pt>
                <c:pt idx="61990">
                  <c:v>37.524213075043363</c:v>
                </c:pt>
                <c:pt idx="61991">
                  <c:v>37.524818401919873</c:v>
                </c:pt>
                <c:pt idx="61992">
                  <c:v>37.525423728796383</c:v>
                </c:pt>
                <c:pt idx="61993">
                  <c:v>37.526029055672893</c:v>
                </c:pt>
                <c:pt idx="61994">
                  <c:v>37.526634382549403</c:v>
                </c:pt>
                <c:pt idx="61995">
                  <c:v>37.527239709425913</c:v>
                </c:pt>
                <c:pt idx="61996">
                  <c:v>37.527845036302423</c:v>
                </c:pt>
                <c:pt idx="61997">
                  <c:v>37.528450363178933</c:v>
                </c:pt>
                <c:pt idx="61998">
                  <c:v>37.529055690055444</c:v>
                </c:pt>
                <c:pt idx="61999">
                  <c:v>37.529661016931954</c:v>
                </c:pt>
                <c:pt idx="62000">
                  <c:v>37.530266343808464</c:v>
                </c:pt>
                <c:pt idx="62001">
                  <c:v>37.530871670684974</c:v>
                </c:pt>
                <c:pt idx="62002">
                  <c:v>37.531476997561484</c:v>
                </c:pt>
                <c:pt idx="62003">
                  <c:v>37.532082324437994</c:v>
                </c:pt>
                <c:pt idx="62004">
                  <c:v>37.532687651314504</c:v>
                </c:pt>
                <c:pt idx="62005">
                  <c:v>37.533292978191014</c:v>
                </c:pt>
                <c:pt idx="62006">
                  <c:v>37.533898305067524</c:v>
                </c:pt>
                <c:pt idx="62007">
                  <c:v>37.534503631944034</c:v>
                </c:pt>
                <c:pt idx="62008">
                  <c:v>37.535108958820544</c:v>
                </c:pt>
                <c:pt idx="62009">
                  <c:v>37.535714285697054</c:v>
                </c:pt>
                <c:pt idx="62010">
                  <c:v>37.536319612573564</c:v>
                </c:pt>
                <c:pt idx="62011">
                  <c:v>37.536924939450074</c:v>
                </c:pt>
                <c:pt idx="62012">
                  <c:v>37.537530266326584</c:v>
                </c:pt>
                <c:pt idx="62013">
                  <c:v>37.538135593203094</c:v>
                </c:pt>
                <c:pt idx="62014">
                  <c:v>37.538740920079604</c:v>
                </c:pt>
                <c:pt idx="62015">
                  <c:v>37.539346246956114</c:v>
                </c:pt>
                <c:pt idx="62016">
                  <c:v>37.539951573832624</c:v>
                </c:pt>
                <c:pt idx="62017">
                  <c:v>37.540556900709134</c:v>
                </c:pt>
                <c:pt idx="62018">
                  <c:v>37.541162227585644</c:v>
                </c:pt>
                <c:pt idx="62019">
                  <c:v>37.541767554462155</c:v>
                </c:pt>
                <c:pt idx="62020">
                  <c:v>37.542372881338665</c:v>
                </c:pt>
                <c:pt idx="62021">
                  <c:v>37.542978208215175</c:v>
                </c:pt>
                <c:pt idx="62022">
                  <c:v>37.543583535091685</c:v>
                </c:pt>
                <c:pt idx="62023">
                  <c:v>37.544188861968195</c:v>
                </c:pt>
                <c:pt idx="62024">
                  <c:v>37.544794188844705</c:v>
                </c:pt>
                <c:pt idx="62025">
                  <c:v>37.545399515721215</c:v>
                </c:pt>
                <c:pt idx="62026">
                  <c:v>37.546004842597725</c:v>
                </c:pt>
                <c:pt idx="62027">
                  <c:v>37.546610169474235</c:v>
                </c:pt>
                <c:pt idx="62028">
                  <c:v>37.547215496350745</c:v>
                </c:pt>
                <c:pt idx="62029">
                  <c:v>37.547820823227255</c:v>
                </c:pt>
                <c:pt idx="62030">
                  <c:v>37.548426150103765</c:v>
                </c:pt>
                <c:pt idx="62031">
                  <c:v>37.549031476980275</c:v>
                </c:pt>
                <c:pt idx="62032">
                  <c:v>37.549636803856785</c:v>
                </c:pt>
                <c:pt idx="62033">
                  <c:v>37.550242130733295</c:v>
                </c:pt>
                <c:pt idx="62034">
                  <c:v>37.550847457609805</c:v>
                </c:pt>
                <c:pt idx="62035">
                  <c:v>37.551452784486315</c:v>
                </c:pt>
                <c:pt idx="62036">
                  <c:v>37.552058111362825</c:v>
                </c:pt>
                <c:pt idx="62037">
                  <c:v>37.552663438239335</c:v>
                </c:pt>
                <c:pt idx="62038">
                  <c:v>37.553268765115845</c:v>
                </c:pt>
                <c:pt idx="62039">
                  <c:v>37.553874091992355</c:v>
                </c:pt>
                <c:pt idx="62040">
                  <c:v>37.554479418868866</c:v>
                </c:pt>
                <c:pt idx="62041">
                  <c:v>37.555084745745376</c:v>
                </c:pt>
                <c:pt idx="62042">
                  <c:v>37.555690072621886</c:v>
                </c:pt>
                <c:pt idx="62043">
                  <c:v>37.556295399498396</c:v>
                </c:pt>
                <c:pt idx="62044">
                  <c:v>37.556900726374906</c:v>
                </c:pt>
                <c:pt idx="62045">
                  <c:v>37.557506053251416</c:v>
                </c:pt>
                <c:pt idx="62046">
                  <c:v>37.558111380127926</c:v>
                </c:pt>
                <c:pt idx="62047">
                  <c:v>37.558716707004436</c:v>
                </c:pt>
                <c:pt idx="62048">
                  <c:v>37.559322033880946</c:v>
                </c:pt>
                <c:pt idx="62049">
                  <c:v>37.559927360757456</c:v>
                </c:pt>
                <c:pt idx="62050">
                  <c:v>37.560532687633966</c:v>
                </c:pt>
                <c:pt idx="62051">
                  <c:v>37.561138014510476</c:v>
                </c:pt>
                <c:pt idx="62052">
                  <c:v>37.561743341386986</c:v>
                </c:pt>
                <c:pt idx="62053">
                  <c:v>37.562348668263496</c:v>
                </c:pt>
                <c:pt idx="62054">
                  <c:v>37.562953995140006</c:v>
                </c:pt>
                <c:pt idx="62055">
                  <c:v>37.563559322016516</c:v>
                </c:pt>
                <c:pt idx="62056">
                  <c:v>37.564164648893026</c:v>
                </c:pt>
                <c:pt idx="62057">
                  <c:v>37.564769975769536</c:v>
                </c:pt>
                <c:pt idx="62058">
                  <c:v>37.565375302646046</c:v>
                </c:pt>
                <c:pt idx="62059">
                  <c:v>37.565980629522556</c:v>
                </c:pt>
                <c:pt idx="62060">
                  <c:v>37.566585956399067</c:v>
                </c:pt>
                <c:pt idx="62061">
                  <c:v>37.567191283275577</c:v>
                </c:pt>
                <c:pt idx="62062">
                  <c:v>37.567796610152087</c:v>
                </c:pt>
                <c:pt idx="62063">
                  <c:v>37.568401937028597</c:v>
                </c:pt>
                <c:pt idx="62064">
                  <c:v>37.569007263905107</c:v>
                </c:pt>
                <c:pt idx="62065">
                  <c:v>37.569612590781617</c:v>
                </c:pt>
                <c:pt idx="62066">
                  <c:v>37.570217917658127</c:v>
                </c:pt>
                <c:pt idx="62067">
                  <c:v>37.570823244534637</c:v>
                </c:pt>
                <c:pt idx="62068">
                  <c:v>37.571428571411147</c:v>
                </c:pt>
                <c:pt idx="62069">
                  <c:v>37.572033898287657</c:v>
                </c:pt>
                <c:pt idx="62070">
                  <c:v>37.572639225164167</c:v>
                </c:pt>
                <c:pt idx="62071">
                  <c:v>37.573244552040677</c:v>
                </c:pt>
                <c:pt idx="62072">
                  <c:v>37.573849878917187</c:v>
                </c:pt>
                <c:pt idx="62073">
                  <c:v>37.574455205793697</c:v>
                </c:pt>
                <c:pt idx="62074">
                  <c:v>37.575060532670207</c:v>
                </c:pt>
                <c:pt idx="62075">
                  <c:v>37.575665859546717</c:v>
                </c:pt>
                <c:pt idx="62076">
                  <c:v>37.576271186423227</c:v>
                </c:pt>
                <c:pt idx="62077">
                  <c:v>37.576876513299737</c:v>
                </c:pt>
                <c:pt idx="62078">
                  <c:v>37.577481840176247</c:v>
                </c:pt>
                <c:pt idx="62079">
                  <c:v>37.578087167052757</c:v>
                </c:pt>
                <c:pt idx="62080">
                  <c:v>37.578692493929267</c:v>
                </c:pt>
                <c:pt idx="62081">
                  <c:v>37.579297820805778</c:v>
                </c:pt>
                <c:pt idx="62082">
                  <c:v>37.579903147682288</c:v>
                </c:pt>
                <c:pt idx="62083">
                  <c:v>37.580508474558798</c:v>
                </c:pt>
                <c:pt idx="62084">
                  <c:v>37.581113801435308</c:v>
                </c:pt>
                <c:pt idx="62085">
                  <c:v>37.581719128311818</c:v>
                </c:pt>
                <c:pt idx="62086">
                  <c:v>37.582324455188328</c:v>
                </c:pt>
                <c:pt idx="62087">
                  <c:v>37.582929782064838</c:v>
                </c:pt>
                <c:pt idx="62088">
                  <c:v>37.583535108941348</c:v>
                </c:pt>
                <c:pt idx="62089">
                  <c:v>37.584140435817858</c:v>
                </c:pt>
                <c:pt idx="62090">
                  <c:v>37.584745762694368</c:v>
                </c:pt>
                <c:pt idx="62091">
                  <c:v>37.585351089570878</c:v>
                </c:pt>
                <c:pt idx="62092">
                  <c:v>37.585956416447388</c:v>
                </c:pt>
                <c:pt idx="62093">
                  <c:v>37.586561743323898</c:v>
                </c:pt>
                <c:pt idx="62094">
                  <c:v>37.587167070200408</c:v>
                </c:pt>
                <c:pt idx="62095">
                  <c:v>37.587772397076918</c:v>
                </c:pt>
                <c:pt idx="62096">
                  <c:v>37.588377723953428</c:v>
                </c:pt>
                <c:pt idx="62097">
                  <c:v>37.588983050829938</c:v>
                </c:pt>
                <c:pt idx="62098">
                  <c:v>37.589588377706448</c:v>
                </c:pt>
                <c:pt idx="62099">
                  <c:v>37.590193704582958</c:v>
                </c:pt>
                <c:pt idx="62100">
                  <c:v>37.590799031459468</c:v>
                </c:pt>
                <c:pt idx="62101">
                  <c:v>37.591404358335978</c:v>
                </c:pt>
                <c:pt idx="62102">
                  <c:v>37.592009685212489</c:v>
                </c:pt>
                <c:pt idx="62103">
                  <c:v>37.592615012088999</c:v>
                </c:pt>
                <c:pt idx="62104">
                  <c:v>37.593220338965509</c:v>
                </c:pt>
                <c:pt idx="62105">
                  <c:v>37.593825665842019</c:v>
                </c:pt>
                <c:pt idx="62106">
                  <c:v>37.594430992718529</c:v>
                </c:pt>
                <c:pt idx="62107">
                  <c:v>37.595036319595039</c:v>
                </c:pt>
                <c:pt idx="62108">
                  <c:v>37.595641646471549</c:v>
                </c:pt>
                <c:pt idx="62109">
                  <c:v>37.596246973348059</c:v>
                </c:pt>
                <c:pt idx="62110">
                  <c:v>37.596852300224569</c:v>
                </c:pt>
                <c:pt idx="62111">
                  <c:v>37.597457627101079</c:v>
                </c:pt>
                <c:pt idx="62112">
                  <c:v>37.598062953977589</c:v>
                </c:pt>
                <c:pt idx="62113">
                  <c:v>37.598668280854099</c:v>
                </c:pt>
                <c:pt idx="62114">
                  <c:v>37.599273607730609</c:v>
                </c:pt>
                <c:pt idx="62115">
                  <c:v>37.599878934607119</c:v>
                </c:pt>
                <c:pt idx="62116">
                  <c:v>37.600484261483629</c:v>
                </c:pt>
                <c:pt idx="62117">
                  <c:v>37.601089588360139</c:v>
                </c:pt>
                <c:pt idx="62118">
                  <c:v>37.601694915236649</c:v>
                </c:pt>
                <c:pt idx="62119">
                  <c:v>37.602300242113159</c:v>
                </c:pt>
                <c:pt idx="62120">
                  <c:v>37.602905568989669</c:v>
                </c:pt>
                <c:pt idx="62121">
                  <c:v>37.603510895866179</c:v>
                </c:pt>
                <c:pt idx="62122">
                  <c:v>37.60411622274269</c:v>
                </c:pt>
                <c:pt idx="62123">
                  <c:v>37.6047215496192</c:v>
                </c:pt>
                <c:pt idx="62124">
                  <c:v>37.60532687649571</c:v>
                </c:pt>
                <c:pt idx="62125">
                  <c:v>37.60593220337222</c:v>
                </c:pt>
                <c:pt idx="62126">
                  <c:v>37.60653753024873</c:v>
                </c:pt>
                <c:pt idx="62127">
                  <c:v>37.60714285712524</c:v>
                </c:pt>
                <c:pt idx="62128">
                  <c:v>37.60774818400175</c:v>
                </c:pt>
                <c:pt idx="62129">
                  <c:v>37.60835351087826</c:v>
                </c:pt>
                <c:pt idx="62130">
                  <c:v>37.60895883775477</c:v>
                </c:pt>
                <c:pt idx="62131">
                  <c:v>37.60956416463128</c:v>
                </c:pt>
                <c:pt idx="62132">
                  <c:v>37.61016949150779</c:v>
                </c:pt>
                <c:pt idx="62133">
                  <c:v>37.6107748183843</c:v>
                </c:pt>
                <c:pt idx="62134">
                  <c:v>37.61138014526081</c:v>
                </c:pt>
                <c:pt idx="62135">
                  <c:v>37.61198547213732</c:v>
                </c:pt>
                <c:pt idx="62136">
                  <c:v>37.61259079901383</c:v>
                </c:pt>
                <c:pt idx="62137">
                  <c:v>37.61319612589034</c:v>
                </c:pt>
                <c:pt idx="62138">
                  <c:v>37.61380145276685</c:v>
                </c:pt>
                <c:pt idx="62139">
                  <c:v>37.61440677964336</c:v>
                </c:pt>
                <c:pt idx="62140">
                  <c:v>37.61501210651987</c:v>
                </c:pt>
                <c:pt idx="62141">
                  <c:v>37.61561743339638</c:v>
                </c:pt>
                <c:pt idx="62142">
                  <c:v>37.61622276027289</c:v>
                </c:pt>
                <c:pt idx="62143">
                  <c:v>37.616828087149401</c:v>
                </c:pt>
                <c:pt idx="62144">
                  <c:v>37.617433414025911</c:v>
                </c:pt>
                <c:pt idx="62145">
                  <c:v>37.618038740902421</c:v>
                </c:pt>
                <c:pt idx="62146">
                  <c:v>37.618644067778931</c:v>
                </c:pt>
                <c:pt idx="62147">
                  <c:v>37.619249394655441</c:v>
                </c:pt>
                <c:pt idx="62148">
                  <c:v>37.619854721531951</c:v>
                </c:pt>
                <c:pt idx="62149">
                  <c:v>37.620460048408461</c:v>
                </c:pt>
                <c:pt idx="62150">
                  <c:v>37.621065375284971</c:v>
                </c:pt>
                <c:pt idx="62151">
                  <c:v>37.621670702161481</c:v>
                </c:pt>
                <c:pt idx="62152">
                  <c:v>37.622276029037991</c:v>
                </c:pt>
                <c:pt idx="62153">
                  <c:v>37.622881355914501</c:v>
                </c:pt>
                <c:pt idx="62154">
                  <c:v>37.623486682791011</c:v>
                </c:pt>
                <c:pt idx="62155">
                  <c:v>37.624092009667521</c:v>
                </c:pt>
                <c:pt idx="62156">
                  <c:v>37.624697336544031</c:v>
                </c:pt>
                <c:pt idx="62157">
                  <c:v>37.625302663420541</c:v>
                </c:pt>
                <c:pt idx="62158">
                  <c:v>37.625907990297051</c:v>
                </c:pt>
                <c:pt idx="62159">
                  <c:v>37.626513317173561</c:v>
                </c:pt>
                <c:pt idx="62160">
                  <c:v>37.627118644050071</c:v>
                </c:pt>
                <c:pt idx="62161">
                  <c:v>37.627723970926581</c:v>
                </c:pt>
                <c:pt idx="62162">
                  <c:v>37.628329297803091</c:v>
                </c:pt>
                <c:pt idx="62163">
                  <c:v>37.628934624679601</c:v>
                </c:pt>
                <c:pt idx="62164">
                  <c:v>37.629539951556112</c:v>
                </c:pt>
                <c:pt idx="62165">
                  <c:v>37.630145278432622</c:v>
                </c:pt>
                <c:pt idx="62166">
                  <c:v>37.630750605309132</c:v>
                </c:pt>
                <c:pt idx="62167">
                  <c:v>37.631355932185642</c:v>
                </c:pt>
                <c:pt idx="62168">
                  <c:v>37.631961259062152</c:v>
                </c:pt>
                <c:pt idx="62169">
                  <c:v>37.632566585938662</c:v>
                </c:pt>
                <c:pt idx="62170">
                  <c:v>37.633171912815172</c:v>
                </c:pt>
                <c:pt idx="62171">
                  <c:v>37.633777239691682</c:v>
                </c:pt>
                <c:pt idx="62172">
                  <c:v>37.634382566568192</c:v>
                </c:pt>
                <c:pt idx="62173">
                  <c:v>37.634987893444702</c:v>
                </c:pt>
                <c:pt idx="62174">
                  <c:v>37.635593220321212</c:v>
                </c:pt>
                <c:pt idx="62175">
                  <c:v>37.636198547197722</c:v>
                </c:pt>
                <c:pt idx="62176">
                  <c:v>37.636803874074232</c:v>
                </c:pt>
                <c:pt idx="62177">
                  <c:v>37.637409200950742</c:v>
                </c:pt>
                <c:pt idx="62178">
                  <c:v>37.638014527827252</c:v>
                </c:pt>
                <c:pt idx="62179">
                  <c:v>37.638619854703762</c:v>
                </c:pt>
                <c:pt idx="62180">
                  <c:v>37.639225181580272</c:v>
                </c:pt>
                <c:pt idx="62181">
                  <c:v>37.639830508456782</c:v>
                </c:pt>
                <c:pt idx="62182">
                  <c:v>37.640435835333292</c:v>
                </c:pt>
                <c:pt idx="62183">
                  <c:v>37.641041162209802</c:v>
                </c:pt>
                <c:pt idx="62184">
                  <c:v>37.641646489086312</c:v>
                </c:pt>
                <c:pt idx="62185">
                  <c:v>37.642251815962823</c:v>
                </c:pt>
                <c:pt idx="62186">
                  <c:v>37.642857142839333</c:v>
                </c:pt>
                <c:pt idx="62187">
                  <c:v>37.643462469715843</c:v>
                </c:pt>
                <c:pt idx="62188">
                  <c:v>37.644067796592353</c:v>
                </c:pt>
                <c:pt idx="62189">
                  <c:v>37.644673123468863</c:v>
                </c:pt>
                <c:pt idx="62190">
                  <c:v>37.645278450345373</c:v>
                </c:pt>
                <c:pt idx="62191">
                  <c:v>37.645883777221883</c:v>
                </c:pt>
                <c:pt idx="62192">
                  <c:v>37.646489104098393</c:v>
                </c:pt>
                <c:pt idx="62193">
                  <c:v>37.647094430974903</c:v>
                </c:pt>
                <c:pt idx="62194">
                  <c:v>37.647699757851413</c:v>
                </c:pt>
                <c:pt idx="62195">
                  <c:v>37.648305084727923</c:v>
                </c:pt>
                <c:pt idx="62196">
                  <c:v>37.648910411604433</c:v>
                </c:pt>
                <c:pt idx="62197">
                  <c:v>37.649515738480943</c:v>
                </c:pt>
                <c:pt idx="62198">
                  <c:v>37.650121065357453</c:v>
                </c:pt>
                <c:pt idx="62199">
                  <c:v>37.650726392233963</c:v>
                </c:pt>
                <c:pt idx="62200">
                  <c:v>37.651331719110473</c:v>
                </c:pt>
                <c:pt idx="62201">
                  <c:v>37.651937045986983</c:v>
                </c:pt>
                <c:pt idx="62202">
                  <c:v>37.652542372863493</c:v>
                </c:pt>
                <c:pt idx="62203">
                  <c:v>37.653147699740003</c:v>
                </c:pt>
                <c:pt idx="62204">
                  <c:v>37.653753026616513</c:v>
                </c:pt>
                <c:pt idx="62205">
                  <c:v>37.654358353493024</c:v>
                </c:pt>
                <c:pt idx="62206">
                  <c:v>37.654963680369534</c:v>
                </c:pt>
                <c:pt idx="62207">
                  <c:v>37.655569007246044</c:v>
                </c:pt>
                <c:pt idx="62208">
                  <c:v>37.656174334122554</c:v>
                </c:pt>
                <c:pt idx="62209">
                  <c:v>37.656779660999064</c:v>
                </c:pt>
                <c:pt idx="62210">
                  <c:v>37.657384987875574</c:v>
                </c:pt>
                <c:pt idx="62211">
                  <c:v>37.657990314752084</c:v>
                </c:pt>
                <c:pt idx="62212">
                  <c:v>37.658595641628594</c:v>
                </c:pt>
                <c:pt idx="62213">
                  <c:v>37.659200968505104</c:v>
                </c:pt>
                <c:pt idx="62214">
                  <c:v>37.659806295381614</c:v>
                </c:pt>
                <c:pt idx="62215">
                  <c:v>37.660411622258124</c:v>
                </c:pt>
                <c:pt idx="62216">
                  <c:v>37.661016949134634</c:v>
                </c:pt>
                <c:pt idx="62217">
                  <c:v>37.661622276011144</c:v>
                </c:pt>
                <c:pt idx="62218">
                  <c:v>37.662227602887654</c:v>
                </c:pt>
                <c:pt idx="62219">
                  <c:v>37.662832929764164</c:v>
                </c:pt>
                <c:pt idx="62220">
                  <c:v>37.663438256640674</c:v>
                </c:pt>
                <c:pt idx="62221">
                  <c:v>37.664043583517184</c:v>
                </c:pt>
                <c:pt idx="62222">
                  <c:v>37.664648910393694</c:v>
                </c:pt>
                <c:pt idx="62223">
                  <c:v>37.665254237270204</c:v>
                </c:pt>
                <c:pt idx="62224">
                  <c:v>37.665859564146714</c:v>
                </c:pt>
                <c:pt idx="62225">
                  <c:v>37.666464891023224</c:v>
                </c:pt>
                <c:pt idx="62226">
                  <c:v>37.667070217899735</c:v>
                </c:pt>
                <c:pt idx="62227">
                  <c:v>37.667675544776245</c:v>
                </c:pt>
                <c:pt idx="62228">
                  <c:v>37.668280871652755</c:v>
                </c:pt>
                <c:pt idx="62229">
                  <c:v>37.668886198529265</c:v>
                </c:pt>
                <c:pt idx="62230">
                  <c:v>37.669491525405775</c:v>
                </c:pt>
                <c:pt idx="62231">
                  <c:v>37.670096852282285</c:v>
                </c:pt>
                <c:pt idx="62232">
                  <c:v>37.670702179158795</c:v>
                </c:pt>
                <c:pt idx="62233">
                  <c:v>37.671307506035305</c:v>
                </c:pt>
                <c:pt idx="62234">
                  <c:v>37.671912832911815</c:v>
                </c:pt>
                <c:pt idx="62235">
                  <c:v>37.672518159788325</c:v>
                </c:pt>
                <c:pt idx="62236">
                  <c:v>37.673123486664835</c:v>
                </c:pt>
                <c:pt idx="62237">
                  <c:v>37.673728813541345</c:v>
                </c:pt>
                <c:pt idx="62238">
                  <c:v>37.674334140417855</c:v>
                </c:pt>
                <c:pt idx="62239">
                  <c:v>37.674939467294365</c:v>
                </c:pt>
                <c:pt idx="62240">
                  <c:v>37.675544794170875</c:v>
                </c:pt>
                <c:pt idx="62241">
                  <c:v>37.676150121047385</c:v>
                </c:pt>
                <c:pt idx="62242">
                  <c:v>37.676755447923895</c:v>
                </c:pt>
                <c:pt idx="62243">
                  <c:v>37.677360774800405</c:v>
                </c:pt>
                <c:pt idx="62244">
                  <c:v>37.677966101676915</c:v>
                </c:pt>
                <c:pt idx="62245">
                  <c:v>37.678571428553425</c:v>
                </c:pt>
                <c:pt idx="62246">
                  <c:v>37.679176755429935</c:v>
                </c:pt>
                <c:pt idx="62247">
                  <c:v>37.679782082306446</c:v>
                </c:pt>
                <c:pt idx="62248">
                  <c:v>37.680387409182956</c:v>
                </c:pt>
                <c:pt idx="62249">
                  <c:v>37.680992736059466</c:v>
                </c:pt>
                <c:pt idx="62250">
                  <c:v>37.681598062935976</c:v>
                </c:pt>
                <c:pt idx="62251">
                  <c:v>37.682203389812486</c:v>
                </c:pt>
                <c:pt idx="62252">
                  <c:v>37.682808716688996</c:v>
                </c:pt>
                <c:pt idx="62253">
                  <c:v>37.683414043565506</c:v>
                </c:pt>
                <c:pt idx="62254">
                  <c:v>37.684019370442016</c:v>
                </c:pt>
                <c:pt idx="62255">
                  <c:v>37.684624697318526</c:v>
                </c:pt>
                <c:pt idx="62256">
                  <c:v>37.685230024195036</c:v>
                </c:pt>
                <c:pt idx="62257">
                  <c:v>37.685835351071546</c:v>
                </c:pt>
                <c:pt idx="62258">
                  <c:v>37.686440677948056</c:v>
                </c:pt>
                <c:pt idx="62259">
                  <c:v>37.687046004824566</c:v>
                </c:pt>
                <c:pt idx="62260">
                  <c:v>37.687651331701076</c:v>
                </c:pt>
                <c:pt idx="62261">
                  <c:v>37.688256658577586</c:v>
                </c:pt>
                <c:pt idx="62262">
                  <c:v>37.688861985454096</c:v>
                </c:pt>
                <c:pt idx="62263">
                  <c:v>37.689467312330606</c:v>
                </c:pt>
                <c:pt idx="62264">
                  <c:v>37.690072639207116</c:v>
                </c:pt>
                <c:pt idx="62265">
                  <c:v>37.690677966083626</c:v>
                </c:pt>
                <c:pt idx="62266">
                  <c:v>37.691283292960136</c:v>
                </c:pt>
                <c:pt idx="62267">
                  <c:v>37.691888619836647</c:v>
                </c:pt>
                <c:pt idx="62268">
                  <c:v>37.692493946713157</c:v>
                </c:pt>
                <c:pt idx="62269">
                  <c:v>37.693099273589667</c:v>
                </c:pt>
                <c:pt idx="62270">
                  <c:v>37.693704600466177</c:v>
                </c:pt>
                <c:pt idx="62271">
                  <c:v>37.694309927342687</c:v>
                </c:pt>
                <c:pt idx="62272">
                  <c:v>37.694915254219197</c:v>
                </c:pt>
                <c:pt idx="62273">
                  <c:v>37.695520581095707</c:v>
                </c:pt>
                <c:pt idx="62274">
                  <c:v>37.696125907972217</c:v>
                </c:pt>
                <c:pt idx="62275">
                  <c:v>37.696731234848727</c:v>
                </c:pt>
                <c:pt idx="62276">
                  <c:v>37.697336561725237</c:v>
                </c:pt>
                <c:pt idx="62277">
                  <c:v>37.697941888601747</c:v>
                </c:pt>
                <c:pt idx="62278">
                  <c:v>37.698547215478257</c:v>
                </c:pt>
                <c:pt idx="62279">
                  <c:v>37.699152542354767</c:v>
                </c:pt>
                <c:pt idx="62280">
                  <c:v>37.699757869231277</c:v>
                </c:pt>
                <c:pt idx="62281">
                  <c:v>37.700363196107787</c:v>
                </c:pt>
                <c:pt idx="62282">
                  <c:v>37.700968522984297</c:v>
                </c:pt>
                <c:pt idx="62283">
                  <c:v>37.701573849860807</c:v>
                </c:pt>
                <c:pt idx="62284">
                  <c:v>37.702179176737317</c:v>
                </c:pt>
                <c:pt idx="62285">
                  <c:v>37.702784503613827</c:v>
                </c:pt>
                <c:pt idx="62286">
                  <c:v>37.703389830490337</c:v>
                </c:pt>
                <c:pt idx="62287">
                  <c:v>37.703995157366847</c:v>
                </c:pt>
                <c:pt idx="62288">
                  <c:v>37.704600484243358</c:v>
                </c:pt>
                <c:pt idx="62289">
                  <c:v>37.705205811119868</c:v>
                </c:pt>
                <c:pt idx="62290">
                  <c:v>37.705811137996378</c:v>
                </c:pt>
                <c:pt idx="62291">
                  <c:v>37.706416464872888</c:v>
                </c:pt>
                <c:pt idx="62292">
                  <c:v>37.707021791749398</c:v>
                </c:pt>
                <c:pt idx="62293">
                  <c:v>37.707627118625908</c:v>
                </c:pt>
                <c:pt idx="62294">
                  <c:v>37.708232445502418</c:v>
                </c:pt>
                <c:pt idx="62295">
                  <c:v>37.708837772378928</c:v>
                </c:pt>
                <c:pt idx="62296">
                  <c:v>37.709443099255438</c:v>
                </c:pt>
                <c:pt idx="62297">
                  <c:v>37.710048426131948</c:v>
                </c:pt>
                <c:pt idx="62298">
                  <c:v>37.710653753008458</c:v>
                </c:pt>
                <c:pt idx="62299">
                  <c:v>37.711259079884968</c:v>
                </c:pt>
                <c:pt idx="62300">
                  <c:v>37.711864406761478</c:v>
                </c:pt>
                <c:pt idx="62301">
                  <c:v>37.712469733637988</c:v>
                </c:pt>
                <c:pt idx="62302">
                  <c:v>37.713075060514498</c:v>
                </c:pt>
                <c:pt idx="62303">
                  <c:v>37.713680387391008</c:v>
                </c:pt>
                <c:pt idx="62304">
                  <c:v>37.714285714267518</c:v>
                </c:pt>
                <c:pt idx="62305">
                  <c:v>37.714891041144028</c:v>
                </c:pt>
                <c:pt idx="62306">
                  <c:v>37.715496368020538</c:v>
                </c:pt>
                <c:pt idx="62307">
                  <c:v>37.716101694897048</c:v>
                </c:pt>
                <c:pt idx="62308">
                  <c:v>37.716707021773558</c:v>
                </c:pt>
                <c:pt idx="62309">
                  <c:v>37.717312348650069</c:v>
                </c:pt>
                <c:pt idx="62310">
                  <c:v>37.717917675526579</c:v>
                </c:pt>
                <c:pt idx="62311">
                  <c:v>37.718523002403089</c:v>
                </c:pt>
                <c:pt idx="62312">
                  <c:v>37.719128329279599</c:v>
                </c:pt>
                <c:pt idx="62313">
                  <c:v>37.719733656156109</c:v>
                </c:pt>
                <c:pt idx="62314">
                  <c:v>37.720338983032619</c:v>
                </c:pt>
                <c:pt idx="62315">
                  <c:v>37.720944309909129</c:v>
                </c:pt>
                <c:pt idx="62316">
                  <c:v>37.721549636785639</c:v>
                </c:pt>
                <c:pt idx="62317">
                  <c:v>37.722154963662149</c:v>
                </c:pt>
                <c:pt idx="62318">
                  <c:v>37.722760290538659</c:v>
                </c:pt>
                <c:pt idx="62319">
                  <c:v>37.723365617415169</c:v>
                </c:pt>
                <c:pt idx="62320">
                  <c:v>37.723970944291679</c:v>
                </c:pt>
                <c:pt idx="62321">
                  <c:v>37.724576271168189</c:v>
                </c:pt>
                <c:pt idx="62322">
                  <c:v>37.725181598044699</c:v>
                </c:pt>
                <c:pt idx="62323">
                  <c:v>37.725786924921209</c:v>
                </c:pt>
                <c:pt idx="62324">
                  <c:v>37.726392251797719</c:v>
                </c:pt>
                <c:pt idx="62325">
                  <c:v>37.726997578674229</c:v>
                </c:pt>
                <c:pt idx="62326">
                  <c:v>37.727602905550739</c:v>
                </c:pt>
                <c:pt idx="62327">
                  <c:v>37.728208232427249</c:v>
                </c:pt>
                <c:pt idx="62328">
                  <c:v>37.728813559303759</c:v>
                </c:pt>
                <c:pt idx="62329">
                  <c:v>37.72941888618027</c:v>
                </c:pt>
                <c:pt idx="62330">
                  <c:v>37.73002421305678</c:v>
                </c:pt>
                <c:pt idx="62331">
                  <c:v>37.73062953993329</c:v>
                </c:pt>
                <c:pt idx="62332">
                  <c:v>37.7312348668098</c:v>
                </c:pt>
                <c:pt idx="62333">
                  <c:v>37.73184019368631</c:v>
                </c:pt>
                <c:pt idx="62334">
                  <c:v>37.73244552056282</c:v>
                </c:pt>
                <c:pt idx="62335">
                  <c:v>37.73305084743933</c:v>
                </c:pt>
                <c:pt idx="62336">
                  <c:v>37.73365617431584</c:v>
                </c:pt>
                <c:pt idx="62337">
                  <c:v>37.73426150119235</c:v>
                </c:pt>
                <c:pt idx="62338">
                  <c:v>37.73486682806886</c:v>
                </c:pt>
                <c:pt idx="62339">
                  <c:v>37.73547215494537</c:v>
                </c:pt>
                <c:pt idx="62340">
                  <c:v>37.73607748182188</c:v>
                </c:pt>
                <c:pt idx="62341">
                  <c:v>37.73668280869839</c:v>
                </c:pt>
                <c:pt idx="62342">
                  <c:v>37.7372881355749</c:v>
                </c:pt>
                <c:pt idx="62343">
                  <c:v>37.73789346245141</c:v>
                </c:pt>
                <c:pt idx="62344">
                  <c:v>37.73849878932792</c:v>
                </c:pt>
                <c:pt idx="62345">
                  <c:v>37.73910411620443</c:v>
                </c:pt>
                <c:pt idx="62346">
                  <c:v>37.73970944308094</c:v>
                </c:pt>
                <c:pt idx="62347">
                  <c:v>37.74031476995745</c:v>
                </c:pt>
                <c:pt idx="62348">
                  <c:v>37.74092009683396</c:v>
                </c:pt>
                <c:pt idx="62349">
                  <c:v>37.74152542371047</c:v>
                </c:pt>
                <c:pt idx="62350">
                  <c:v>37.742130750586981</c:v>
                </c:pt>
                <c:pt idx="62351">
                  <c:v>37.742736077463491</c:v>
                </c:pt>
                <c:pt idx="62352">
                  <c:v>37.743341404340001</c:v>
                </c:pt>
                <c:pt idx="62353">
                  <c:v>37.743946731216511</c:v>
                </c:pt>
                <c:pt idx="62354">
                  <c:v>37.744552058093021</c:v>
                </c:pt>
                <c:pt idx="62355">
                  <c:v>37.745157384969531</c:v>
                </c:pt>
                <c:pt idx="62356">
                  <c:v>37.745762711846041</c:v>
                </c:pt>
                <c:pt idx="62357">
                  <c:v>37.746368038722551</c:v>
                </c:pt>
                <c:pt idx="62358">
                  <c:v>37.746973365599061</c:v>
                </c:pt>
                <c:pt idx="62359">
                  <c:v>37.747578692475571</c:v>
                </c:pt>
                <c:pt idx="62360">
                  <c:v>37.748184019352081</c:v>
                </c:pt>
                <c:pt idx="62361">
                  <c:v>37.748789346228591</c:v>
                </c:pt>
                <c:pt idx="62362">
                  <c:v>37.749394673105101</c:v>
                </c:pt>
                <c:pt idx="62363">
                  <c:v>37.749999999981611</c:v>
                </c:pt>
                <c:pt idx="62364">
                  <c:v>37.750605326858121</c:v>
                </c:pt>
                <c:pt idx="62365">
                  <c:v>37.751210653734631</c:v>
                </c:pt>
                <c:pt idx="62366">
                  <c:v>37.751815980611141</c:v>
                </c:pt>
                <c:pt idx="62367">
                  <c:v>37.752421307487651</c:v>
                </c:pt>
                <c:pt idx="62368">
                  <c:v>37.753026634364161</c:v>
                </c:pt>
                <c:pt idx="62369">
                  <c:v>37.753631961240671</c:v>
                </c:pt>
                <c:pt idx="62370">
                  <c:v>37.754237288117181</c:v>
                </c:pt>
                <c:pt idx="62371">
                  <c:v>37.754842614993692</c:v>
                </c:pt>
                <c:pt idx="62372">
                  <c:v>37.755447941870202</c:v>
                </c:pt>
                <c:pt idx="62373">
                  <c:v>37.756053268746712</c:v>
                </c:pt>
                <c:pt idx="62374">
                  <c:v>37.756658595623222</c:v>
                </c:pt>
                <c:pt idx="62375">
                  <c:v>37.757263922499732</c:v>
                </c:pt>
                <c:pt idx="62376">
                  <c:v>37.757869249376242</c:v>
                </c:pt>
                <c:pt idx="62377">
                  <c:v>37.758474576252752</c:v>
                </c:pt>
                <c:pt idx="62378">
                  <c:v>37.759079903129262</c:v>
                </c:pt>
                <c:pt idx="62379">
                  <c:v>37.759685230005772</c:v>
                </c:pt>
                <c:pt idx="62380">
                  <c:v>37.760290556882282</c:v>
                </c:pt>
                <c:pt idx="62381">
                  <c:v>37.760895883758792</c:v>
                </c:pt>
                <c:pt idx="62382">
                  <c:v>37.761501210635302</c:v>
                </c:pt>
                <c:pt idx="62383">
                  <c:v>37.762106537511812</c:v>
                </c:pt>
                <c:pt idx="62384">
                  <c:v>37.762711864388322</c:v>
                </c:pt>
                <c:pt idx="62385">
                  <c:v>37.763317191264832</c:v>
                </c:pt>
                <c:pt idx="62386">
                  <c:v>37.763922518141342</c:v>
                </c:pt>
                <c:pt idx="62387">
                  <c:v>37.764527845017852</c:v>
                </c:pt>
                <c:pt idx="62388">
                  <c:v>37.765133171894362</c:v>
                </c:pt>
                <c:pt idx="62389">
                  <c:v>37.765738498770872</c:v>
                </c:pt>
                <c:pt idx="62390">
                  <c:v>37.766343825647382</c:v>
                </c:pt>
                <c:pt idx="62391">
                  <c:v>37.766949152523893</c:v>
                </c:pt>
                <c:pt idx="62392">
                  <c:v>37.767554479400403</c:v>
                </c:pt>
                <c:pt idx="62393">
                  <c:v>37.768159806276913</c:v>
                </c:pt>
                <c:pt idx="62394">
                  <c:v>37.768765133153423</c:v>
                </c:pt>
                <c:pt idx="62395">
                  <c:v>37.769370460029933</c:v>
                </c:pt>
                <c:pt idx="62396">
                  <c:v>37.769975786906443</c:v>
                </c:pt>
                <c:pt idx="62397">
                  <c:v>37.770581113782953</c:v>
                </c:pt>
                <c:pt idx="62398">
                  <c:v>37.771186440659463</c:v>
                </c:pt>
                <c:pt idx="62399">
                  <c:v>37.771791767535973</c:v>
                </c:pt>
                <c:pt idx="62400">
                  <c:v>37.772397094412483</c:v>
                </c:pt>
                <c:pt idx="62401">
                  <c:v>37.773002421288993</c:v>
                </c:pt>
                <c:pt idx="62402">
                  <c:v>37.773607748165503</c:v>
                </c:pt>
                <c:pt idx="62403">
                  <c:v>37.774213075042013</c:v>
                </c:pt>
                <c:pt idx="62404">
                  <c:v>37.774818401918523</c:v>
                </c:pt>
                <c:pt idx="62405">
                  <c:v>37.775423728795033</c:v>
                </c:pt>
                <c:pt idx="62406">
                  <c:v>37.776029055671543</c:v>
                </c:pt>
                <c:pt idx="62407">
                  <c:v>37.776634382548053</c:v>
                </c:pt>
                <c:pt idx="62408">
                  <c:v>37.777239709424563</c:v>
                </c:pt>
                <c:pt idx="62409">
                  <c:v>37.777845036301073</c:v>
                </c:pt>
                <c:pt idx="62410">
                  <c:v>37.778450363177583</c:v>
                </c:pt>
                <c:pt idx="62411">
                  <c:v>37.779055690054093</c:v>
                </c:pt>
                <c:pt idx="62412">
                  <c:v>37.779661016930604</c:v>
                </c:pt>
                <c:pt idx="62413">
                  <c:v>37.780266343807114</c:v>
                </c:pt>
                <c:pt idx="62414">
                  <c:v>37.780871670683624</c:v>
                </c:pt>
                <c:pt idx="62415">
                  <c:v>37.781476997560134</c:v>
                </c:pt>
                <c:pt idx="62416">
                  <c:v>37.782082324436644</c:v>
                </c:pt>
                <c:pt idx="62417">
                  <c:v>37.782687651313154</c:v>
                </c:pt>
                <c:pt idx="62418">
                  <c:v>37.783292978189664</c:v>
                </c:pt>
                <c:pt idx="62419">
                  <c:v>37.783898305066174</c:v>
                </c:pt>
                <c:pt idx="62420">
                  <c:v>37.784503631942684</c:v>
                </c:pt>
                <c:pt idx="62421">
                  <c:v>37.785108958819194</c:v>
                </c:pt>
                <c:pt idx="62422">
                  <c:v>37.785714285695704</c:v>
                </c:pt>
                <c:pt idx="62423">
                  <c:v>37.786319612572214</c:v>
                </c:pt>
                <c:pt idx="62424">
                  <c:v>37.786924939448724</c:v>
                </c:pt>
                <c:pt idx="62425">
                  <c:v>37.787530266325234</c:v>
                </c:pt>
                <c:pt idx="62426">
                  <c:v>37.788135593201744</c:v>
                </c:pt>
                <c:pt idx="62427">
                  <c:v>37.788740920078254</c:v>
                </c:pt>
                <c:pt idx="62428">
                  <c:v>37.789346246954764</c:v>
                </c:pt>
                <c:pt idx="62429">
                  <c:v>37.789951573831274</c:v>
                </c:pt>
                <c:pt idx="62430">
                  <c:v>37.790556900707784</c:v>
                </c:pt>
                <c:pt idx="62431">
                  <c:v>37.791162227584294</c:v>
                </c:pt>
                <c:pt idx="62432">
                  <c:v>37.791767554460804</c:v>
                </c:pt>
                <c:pt idx="62433">
                  <c:v>37.792372881337315</c:v>
                </c:pt>
                <c:pt idx="62434">
                  <c:v>37.792978208213825</c:v>
                </c:pt>
                <c:pt idx="62435">
                  <c:v>37.793583535090335</c:v>
                </c:pt>
                <c:pt idx="62436">
                  <c:v>37.794188861966845</c:v>
                </c:pt>
                <c:pt idx="62437">
                  <c:v>37.794794188843355</c:v>
                </c:pt>
                <c:pt idx="62438">
                  <c:v>37.795399515719865</c:v>
                </c:pt>
                <c:pt idx="62439">
                  <c:v>37.796004842596375</c:v>
                </c:pt>
                <c:pt idx="62440">
                  <c:v>37.796610169472885</c:v>
                </c:pt>
                <c:pt idx="62441">
                  <c:v>37.797215496349395</c:v>
                </c:pt>
                <c:pt idx="62442">
                  <c:v>37.797820823225905</c:v>
                </c:pt>
                <c:pt idx="62443">
                  <c:v>37.798426150102415</c:v>
                </c:pt>
                <c:pt idx="62444">
                  <c:v>37.799031476978925</c:v>
                </c:pt>
                <c:pt idx="62445">
                  <c:v>37.799636803855435</c:v>
                </c:pt>
                <c:pt idx="62446">
                  <c:v>37.800242130731945</c:v>
                </c:pt>
                <c:pt idx="62447">
                  <c:v>37.800847457608455</c:v>
                </c:pt>
                <c:pt idx="62448">
                  <c:v>37.801452784484965</c:v>
                </c:pt>
                <c:pt idx="62449">
                  <c:v>37.802058111361475</c:v>
                </c:pt>
                <c:pt idx="62450">
                  <c:v>37.802663438237985</c:v>
                </c:pt>
                <c:pt idx="62451">
                  <c:v>37.803268765114495</c:v>
                </c:pt>
                <c:pt idx="62452">
                  <c:v>37.803874091991005</c:v>
                </c:pt>
                <c:pt idx="62453">
                  <c:v>37.804479418867516</c:v>
                </c:pt>
                <c:pt idx="62454">
                  <c:v>37.805084745744026</c:v>
                </c:pt>
                <c:pt idx="62455">
                  <c:v>37.805690072620536</c:v>
                </c:pt>
                <c:pt idx="62456">
                  <c:v>37.806295399497046</c:v>
                </c:pt>
                <c:pt idx="62457">
                  <c:v>37.806900726373556</c:v>
                </c:pt>
                <c:pt idx="62458">
                  <c:v>37.807506053250066</c:v>
                </c:pt>
                <c:pt idx="62459">
                  <c:v>37.808111380126576</c:v>
                </c:pt>
                <c:pt idx="62460">
                  <c:v>37.808716707003086</c:v>
                </c:pt>
                <c:pt idx="62461">
                  <c:v>37.809322033879596</c:v>
                </c:pt>
                <c:pt idx="62462">
                  <c:v>37.809927360756106</c:v>
                </c:pt>
                <c:pt idx="62463">
                  <c:v>37.810532687632616</c:v>
                </c:pt>
                <c:pt idx="62464">
                  <c:v>37.811138014509126</c:v>
                </c:pt>
                <c:pt idx="62465">
                  <c:v>37.811743341385636</c:v>
                </c:pt>
                <c:pt idx="62466">
                  <c:v>37.812348668262146</c:v>
                </c:pt>
                <c:pt idx="62467">
                  <c:v>37.812953995138656</c:v>
                </c:pt>
                <c:pt idx="62468">
                  <c:v>37.813559322015166</c:v>
                </c:pt>
                <c:pt idx="62469">
                  <c:v>37.814164648891676</c:v>
                </c:pt>
                <c:pt idx="62470">
                  <c:v>37.814769975768186</c:v>
                </c:pt>
                <c:pt idx="62471">
                  <c:v>37.815375302644696</c:v>
                </c:pt>
                <c:pt idx="62472">
                  <c:v>37.815980629521206</c:v>
                </c:pt>
                <c:pt idx="62473">
                  <c:v>37.816585956397716</c:v>
                </c:pt>
                <c:pt idx="62474">
                  <c:v>37.817191283274227</c:v>
                </c:pt>
                <c:pt idx="62475">
                  <c:v>37.817796610150737</c:v>
                </c:pt>
                <c:pt idx="62476">
                  <c:v>37.818401937027247</c:v>
                </c:pt>
                <c:pt idx="62477">
                  <c:v>37.819007263903757</c:v>
                </c:pt>
                <c:pt idx="62478">
                  <c:v>37.819612590780267</c:v>
                </c:pt>
                <c:pt idx="62479">
                  <c:v>37.820217917656777</c:v>
                </c:pt>
                <c:pt idx="62480">
                  <c:v>37.820823244533287</c:v>
                </c:pt>
                <c:pt idx="62481">
                  <c:v>37.821428571409797</c:v>
                </c:pt>
                <c:pt idx="62482">
                  <c:v>37.822033898286307</c:v>
                </c:pt>
                <c:pt idx="62483">
                  <c:v>37.822639225162817</c:v>
                </c:pt>
                <c:pt idx="62484">
                  <c:v>37.823244552039327</c:v>
                </c:pt>
                <c:pt idx="62485">
                  <c:v>37.823849878915837</c:v>
                </c:pt>
                <c:pt idx="62486">
                  <c:v>37.824455205792347</c:v>
                </c:pt>
                <c:pt idx="62487">
                  <c:v>37.825060532668857</c:v>
                </c:pt>
                <c:pt idx="62488">
                  <c:v>37.825665859545367</c:v>
                </c:pt>
                <c:pt idx="62489">
                  <c:v>37.826271186421877</c:v>
                </c:pt>
                <c:pt idx="62490">
                  <c:v>37.826876513298387</c:v>
                </c:pt>
                <c:pt idx="62491">
                  <c:v>37.827481840174897</c:v>
                </c:pt>
                <c:pt idx="62492">
                  <c:v>37.828087167051407</c:v>
                </c:pt>
                <c:pt idx="62493">
                  <c:v>37.828692493927917</c:v>
                </c:pt>
                <c:pt idx="62494">
                  <c:v>37.829297820804427</c:v>
                </c:pt>
                <c:pt idx="62495">
                  <c:v>37.829903147680938</c:v>
                </c:pt>
                <c:pt idx="62496">
                  <c:v>37.830508474557448</c:v>
                </c:pt>
                <c:pt idx="62497">
                  <c:v>37.831113801433958</c:v>
                </c:pt>
                <c:pt idx="62498">
                  <c:v>37.831719128310468</c:v>
                </c:pt>
                <c:pt idx="62499">
                  <c:v>37.832324455186978</c:v>
                </c:pt>
                <c:pt idx="62500">
                  <c:v>37.832929782063488</c:v>
                </c:pt>
                <c:pt idx="62501">
                  <c:v>37.833535108939998</c:v>
                </c:pt>
                <c:pt idx="62502">
                  <c:v>37.834140435816508</c:v>
                </c:pt>
                <c:pt idx="62503">
                  <c:v>37.834745762693018</c:v>
                </c:pt>
                <c:pt idx="62504">
                  <c:v>37.835351089569528</c:v>
                </c:pt>
                <c:pt idx="62505">
                  <c:v>37.835956416446038</c:v>
                </c:pt>
                <c:pt idx="62506">
                  <c:v>37.836561743322548</c:v>
                </c:pt>
                <c:pt idx="62507">
                  <c:v>37.837167070199058</c:v>
                </c:pt>
                <c:pt idx="62508">
                  <c:v>37.837772397075568</c:v>
                </c:pt>
                <c:pt idx="62509">
                  <c:v>37.838377723952078</c:v>
                </c:pt>
                <c:pt idx="62510">
                  <c:v>37.838983050828588</c:v>
                </c:pt>
                <c:pt idx="62511">
                  <c:v>37.839588377705098</c:v>
                </c:pt>
                <c:pt idx="62512">
                  <c:v>37.840193704581608</c:v>
                </c:pt>
                <c:pt idx="62513">
                  <c:v>37.840799031458118</c:v>
                </c:pt>
                <c:pt idx="62514">
                  <c:v>37.841404358334628</c:v>
                </c:pt>
                <c:pt idx="62515">
                  <c:v>37.842009685211139</c:v>
                </c:pt>
                <c:pt idx="62516">
                  <c:v>37.842615012087649</c:v>
                </c:pt>
                <c:pt idx="62517">
                  <c:v>37.843220338964159</c:v>
                </c:pt>
                <c:pt idx="62518">
                  <c:v>37.843825665840669</c:v>
                </c:pt>
                <c:pt idx="62519">
                  <c:v>37.844430992717179</c:v>
                </c:pt>
                <c:pt idx="62520">
                  <c:v>37.845036319593689</c:v>
                </c:pt>
                <c:pt idx="62521">
                  <c:v>37.845641646470199</c:v>
                </c:pt>
                <c:pt idx="62522">
                  <c:v>37.846246973346709</c:v>
                </c:pt>
                <c:pt idx="62523">
                  <c:v>37.846852300223219</c:v>
                </c:pt>
                <c:pt idx="62524">
                  <c:v>37.847457627099729</c:v>
                </c:pt>
                <c:pt idx="62525">
                  <c:v>37.848062953976239</c:v>
                </c:pt>
                <c:pt idx="62526">
                  <c:v>37.848668280852749</c:v>
                </c:pt>
                <c:pt idx="62527">
                  <c:v>37.849273607729259</c:v>
                </c:pt>
                <c:pt idx="62528">
                  <c:v>37.849878934605769</c:v>
                </c:pt>
                <c:pt idx="62529">
                  <c:v>37.850484261482279</c:v>
                </c:pt>
                <c:pt idx="62530">
                  <c:v>37.851089588358789</c:v>
                </c:pt>
                <c:pt idx="62531">
                  <c:v>37.851694915235299</c:v>
                </c:pt>
                <c:pt idx="62532">
                  <c:v>37.852300242111809</c:v>
                </c:pt>
                <c:pt idx="62533">
                  <c:v>37.852905568988319</c:v>
                </c:pt>
                <c:pt idx="62534">
                  <c:v>37.853510895864829</c:v>
                </c:pt>
                <c:pt idx="62535">
                  <c:v>37.854116222741339</c:v>
                </c:pt>
                <c:pt idx="62536">
                  <c:v>37.85472154961785</c:v>
                </c:pt>
                <c:pt idx="62537">
                  <c:v>37.85532687649436</c:v>
                </c:pt>
                <c:pt idx="62538">
                  <c:v>37.85593220337087</c:v>
                </c:pt>
                <c:pt idx="62539">
                  <c:v>37.85653753024738</c:v>
                </c:pt>
                <c:pt idx="62540">
                  <c:v>37.85714285712389</c:v>
                </c:pt>
                <c:pt idx="62541">
                  <c:v>37.8577481840004</c:v>
                </c:pt>
                <c:pt idx="62542">
                  <c:v>37.85835351087691</c:v>
                </c:pt>
                <c:pt idx="62543">
                  <c:v>37.85895883775342</c:v>
                </c:pt>
                <c:pt idx="62544">
                  <c:v>37.85956416462993</c:v>
                </c:pt>
                <c:pt idx="62545">
                  <c:v>37.86016949150644</c:v>
                </c:pt>
                <c:pt idx="62546">
                  <c:v>37.86077481838295</c:v>
                </c:pt>
                <c:pt idx="62547">
                  <c:v>37.86138014525946</c:v>
                </c:pt>
                <c:pt idx="62548">
                  <c:v>37.86198547213597</c:v>
                </c:pt>
                <c:pt idx="62549">
                  <c:v>37.86259079901248</c:v>
                </c:pt>
                <c:pt idx="62550">
                  <c:v>37.86319612588899</c:v>
                </c:pt>
                <c:pt idx="62551">
                  <c:v>37.8638014527655</c:v>
                </c:pt>
                <c:pt idx="62552">
                  <c:v>37.86440677964201</c:v>
                </c:pt>
                <c:pt idx="62553">
                  <c:v>37.86501210651852</c:v>
                </c:pt>
                <c:pt idx="62554">
                  <c:v>37.86561743339503</c:v>
                </c:pt>
                <c:pt idx="62555">
                  <c:v>37.86622276027154</c:v>
                </c:pt>
                <c:pt idx="62556">
                  <c:v>37.86682808714805</c:v>
                </c:pt>
                <c:pt idx="62557">
                  <c:v>37.867433414024561</c:v>
                </c:pt>
                <c:pt idx="62558">
                  <c:v>37.868038740901071</c:v>
                </c:pt>
                <c:pt idx="62559">
                  <c:v>37.868644067777581</c:v>
                </c:pt>
                <c:pt idx="62560">
                  <c:v>37.869249394654091</c:v>
                </c:pt>
                <c:pt idx="62561">
                  <c:v>37.869854721530601</c:v>
                </c:pt>
                <c:pt idx="62562">
                  <c:v>37.870460048407111</c:v>
                </c:pt>
                <c:pt idx="62563">
                  <c:v>37.871065375283621</c:v>
                </c:pt>
                <c:pt idx="62564">
                  <c:v>37.871670702160131</c:v>
                </c:pt>
                <c:pt idx="62565">
                  <c:v>37.872276029036641</c:v>
                </c:pt>
                <c:pt idx="62566">
                  <c:v>37.872881355913151</c:v>
                </c:pt>
                <c:pt idx="62567">
                  <c:v>37.873486682789661</c:v>
                </c:pt>
                <c:pt idx="62568">
                  <c:v>37.874092009666171</c:v>
                </c:pt>
                <c:pt idx="62569">
                  <c:v>37.874697336542681</c:v>
                </c:pt>
                <c:pt idx="62570">
                  <c:v>37.875302663419191</c:v>
                </c:pt>
                <c:pt idx="62571">
                  <c:v>37.875907990295701</c:v>
                </c:pt>
                <c:pt idx="62572">
                  <c:v>37.876513317172211</c:v>
                </c:pt>
                <c:pt idx="62573">
                  <c:v>37.877118644048721</c:v>
                </c:pt>
                <c:pt idx="62574">
                  <c:v>37.877723970925231</c:v>
                </c:pt>
                <c:pt idx="62575">
                  <c:v>37.878329297801741</c:v>
                </c:pt>
                <c:pt idx="62576">
                  <c:v>37.878934624678251</c:v>
                </c:pt>
                <c:pt idx="62577">
                  <c:v>37.879539951554762</c:v>
                </c:pt>
                <c:pt idx="62578">
                  <c:v>37.880145278431272</c:v>
                </c:pt>
                <c:pt idx="62579">
                  <c:v>37.880750605307782</c:v>
                </c:pt>
                <c:pt idx="62580">
                  <c:v>37.881355932184292</c:v>
                </c:pt>
                <c:pt idx="62581">
                  <c:v>37.881961259060802</c:v>
                </c:pt>
                <c:pt idx="62582">
                  <c:v>37.882566585937312</c:v>
                </c:pt>
                <c:pt idx="62583">
                  <c:v>37.883171912813822</c:v>
                </c:pt>
                <c:pt idx="62584">
                  <c:v>37.883777239690332</c:v>
                </c:pt>
                <c:pt idx="62585">
                  <c:v>37.884382566566842</c:v>
                </c:pt>
                <c:pt idx="62586">
                  <c:v>37.884987893443352</c:v>
                </c:pt>
                <c:pt idx="62587">
                  <c:v>37.885593220319862</c:v>
                </c:pt>
                <c:pt idx="62588">
                  <c:v>37.886198547196372</c:v>
                </c:pt>
                <c:pt idx="62589">
                  <c:v>37.886803874072882</c:v>
                </c:pt>
                <c:pt idx="62590">
                  <c:v>37.887409200949392</c:v>
                </c:pt>
                <c:pt idx="62591">
                  <c:v>37.888014527825902</c:v>
                </c:pt>
                <c:pt idx="62592">
                  <c:v>37.888619854702412</c:v>
                </c:pt>
                <c:pt idx="62593">
                  <c:v>37.889225181578922</c:v>
                </c:pt>
                <c:pt idx="62594">
                  <c:v>37.889830508455432</c:v>
                </c:pt>
                <c:pt idx="62595">
                  <c:v>37.890435835331942</c:v>
                </c:pt>
                <c:pt idx="62596">
                  <c:v>37.891041162208452</c:v>
                </c:pt>
                <c:pt idx="62597">
                  <c:v>37.891646489084962</c:v>
                </c:pt>
                <c:pt idx="62598">
                  <c:v>37.892251815961473</c:v>
                </c:pt>
                <c:pt idx="62599">
                  <c:v>37.892857142837983</c:v>
                </c:pt>
                <c:pt idx="62600">
                  <c:v>37.893462469714493</c:v>
                </c:pt>
                <c:pt idx="62601">
                  <c:v>37.894067796591003</c:v>
                </c:pt>
                <c:pt idx="62602">
                  <c:v>37.894673123467513</c:v>
                </c:pt>
                <c:pt idx="62603">
                  <c:v>37.895278450344023</c:v>
                </c:pt>
                <c:pt idx="62604">
                  <c:v>37.895883777220533</c:v>
                </c:pt>
                <c:pt idx="62605">
                  <c:v>37.896489104097043</c:v>
                </c:pt>
                <c:pt idx="62606">
                  <c:v>37.897094430973553</c:v>
                </c:pt>
                <c:pt idx="62607">
                  <c:v>37.897699757850063</c:v>
                </c:pt>
                <c:pt idx="62608">
                  <c:v>37.898305084726573</c:v>
                </c:pt>
                <c:pt idx="62609">
                  <c:v>37.898910411603083</c:v>
                </c:pt>
                <c:pt idx="62610">
                  <c:v>37.899515738479593</c:v>
                </c:pt>
                <c:pt idx="62611">
                  <c:v>37.900121065356103</c:v>
                </c:pt>
                <c:pt idx="62612">
                  <c:v>37.900726392232613</c:v>
                </c:pt>
                <c:pt idx="62613">
                  <c:v>37.901331719109123</c:v>
                </c:pt>
                <c:pt idx="62614">
                  <c:v>37.901937045985633</c:v>
                </c:pt>
                <c:pt idx="62615">
                  <c:v>37.902542372862143</c:v>
                </c:pt>
                <c:pt idx="62616">
                  <c:v>37.903147699738653</c:v>
                </c:pt>
                <c:pt idx="62617">
                  <c:v>37.903753026615163</c:v>
                </c:pt>
                <c:pt idx="62618">
                  <c:v>37.904358353491673</c:v>
                </c:pt>
                <c:pt idx="62619">
                  <c:v>37.904963680368184</c:v>
                </c:pt>
                <c:pt idx="62620">
                  <c:v>37.905569007244694</c:v>
                </c:pt>
                <c:pt idx="62621">
                  <c:v>37.906174334121204</c:v>
                </c:pt>
                <c:pt idx="62622">
                  <c:v>37.906779660997714</c:v>
                </c:pt>
                <c:pt idx="62623">
                  <c:v>37.907384987874224</c:v>
                </c:pt>
                <c:pt idx="62624">
                  <c:v>37.907990314750734</c:v>
                </c:pt>
                <c:pt idx="62625">
                  <c:v>37.908595641627244</c:v>
                </c:pt>
                <c:pt idx="62626">
                  <c:v>37.909200968503754</c:v>
                </c:pt>
                <c:pt idx="62627">
                  <c:v>37.909806295380264</c:v>
                </c:pt>
                <c:pt idx="62628">
                  <c:v>37.910411622256774</c:v>
                </c:pt>
                <c:pt idx="62629">
                  <c:v>37.911016949133284</c:v>
                </c:pt>
                <c:pt idx="62630">
                  <c:v>37.911622276009794</c:v>
                </c:pt>
                <c:pt idx="62631">
                  <c:v>37.912227602886304</c:v>
                </c:pt>
                <c:pt idx="62632">
                  <c:v>37.912832929762814</c:v>
                </c:pt>
                <c:pt idx="62633">
                  <c:v>37.913438256639324</c:v>
                </c:pt>
                <c:pt idx="62634">
                  <c:v>37.914043583515834</c:v>
                </c:pt>
                <c:pt idx="62635">
                  <c:v>37.914648910392344</c:v>
                </c:pt>
                <c:pt idx="62636">
                  <c:v>37.915254237268854</c:v>
                </c:pt>
                <c:pt idx="62637">
                  <c:v>37.915859564145364</c:v>
                </c:pt>
                <c:pt idx="62638">
                  <c:v>37.916464891021874</c:v>
                </c:pt>
                <c:pt idx="62639">
                  <c:v>37.917070217898384</c:v>
                </c:pt>
                <c:pt idx="62640">
                  <c:v>37.917675544774895</c:v>
                </c:pt>
                <c:pt idx="62641">
                  <c:v>37.918280871651405</c:v>
                </c:pt>
                <c:pt idx="62642">
                  <c:v>37.918886198527915</c:v>
                </c:pt>
                <c:pt idx="62643">
                  <c:v>37.919491525404425</c:v>
                </c:pt>
                <c:pt idx="62644">
                  <c:v>37.920096852280935</c:v>
                </c:pt>
                <c:pt idx="62645">
                  <c:v>37.920702179157445</c:v>
                </c:pt>
                <c:pt idx="62646">
                  <c:v>37.921307506033955</c:v>
                </c:pt>
                <c:pt idx="62647">
                  <c:v>37.921912832910465</c:v>
                </c:pt>
                <c:pt idx="62648">
                  <c:v>37.922518159786975</c:v>
                </c:pt>
                <c:pt idx="62649">
                  <c:v>37.923123486663485</c:v>
                </c:pt>
                <c:pt idx="62650">
                  <c:v>37.923728813539995</c:v>
                </c:pt>
                <c:pt idx="62651">
                  <c:v>37.924334140416505</c:v>
                </c:pt>
                <c:pt idx="62652">
                  <c:v>37.924939467293015</c:v>
                </c:pt>
                <c:pt idx="62653">
                  <c:v>37.925544794169525</c:v>
                </c:pt>
                <c:pt idx="62654">
                  <c:v>37.926150121046035</c:v>
                </c:pt>
                <c:pt idx="62655">
                  <c:v>37.926755447922545</c:v>
                </c:pt>
                <c:pt idx="62656">
                  <c:v>37.927360774799055</c:v>
                </c:pt>
                <c:pt idx="62657">
                  <c:v>37.927966101675565</c:v>
                </c:pt>
                <c:pt idx="62658">
                  <c:v>37.928571428552075</c:v>
                </c:pt>
                <c:pt idx="62659">
                  <c:v>37.929176755428585</c:v>
                </c:pt>
                <c:pt idx="62660">
                  <c:v>37.929782082305096</c:v>
                </c:pt>
                <c:pt idx="62661">
                  <c:v>37.930387409181606</c:v>
                </c:pt>
                <c:pt idx="62662">
                  <c:v>37.930992736058116</c:v>
                </c:pt>
                <c:pt idx="62663">
                  <c:v>37.931598062934626</c:v>
                </c:pt>
                <c:pt idx="62664">
                  <c:v>37.932203389811136</c:v>
                </c:pt>
                <c:pt idx="62665">
                  <c:v>37.932808716687646</c:v>
                </c:pt>
                <c:pt idx="62666">
                  <c:v>37.933414043564156</c:v>
                </c:pt>
                <c:pt idx="62667">
                  <c:v>37.934019370440666</c:v>
                </c:pt>
                <c:pt idx="62668">
                  <c:v>37.934624697317176</c:v>
                </c:pt>
                <c:pt idx="62669">
                  <c:v>37.935230024193686</c:v>
                </c:pt>
                <c:pt idx="62670">
                  <c:v>37.935835351070196</c:v>
                </c:pt>
                <c:pt idx="62671">
                  <c:v>37.936440677946706</c:v>
                </c:pt>
                <c:pt idx="62672">
                  <c:v>37.937046004823216</c:v>
                </c:pt>
                <c:pt idx="62673">
                  <c:v>37.937651331699726</c:v>
                </c:pt>
                <c:pt idx="62674">
                  <c:v>37.938256658576236</c:v>
                </c:pt>
                <c:pt idx="62675">
                  <c:v>37.938861985452746</c:v>
                </c:pt>
                <c:pt idx="62676">
                  <c:v>37.939467312329256</c:v>
                </c:pt>
                <c:pt idx="62677">
                  <c:v>37.940072639205766</c:v>
                </c:pt>
                <c:pt idx="62678">
                  <c:v>37.940677966082276</c:v>
                </c:pt>
                <c:pt idx="62679">
                  <c:v>37.941283292958786</c:v>
                </c:pt>
                <c:pt idx="62680">
                  <c:v>37.941888619835296</c:v>
                </c:pt>
                <c:pt idx="62681">
                  <c:v>37.942493946711807</c:v>
                </c:pt>
                <c:pt idx="62682">
                  <c:v>37.943099273588317</c:v>
                </c:pt>
                <c:pt idx="62683">
                  <c:v>37.943704600464827</c:v>
                </c:pt>
                <c:pt idx="62684">
                  <c:v>37.944309927341337</c:v>
                </c:pt>
                <c:pt idx="62685">
                  <c:v>37.944915254217847</c:v>
                </c:pt>
                <c:pt idx="62686">
                  <c:v>37.945520581094357</c:v>
                </c:pt>
                <c:pt idx="62687">
                  <c:v>37.946125907970867</c:v>
                </c:pt>
                <c:pt idx="62688">
                  <c:v>37.946731234847377</c:v>
                </c:pt>
                <c:pt idx="62689">
                  <c:v>37.947336561723887</c:v>
                </c:pt>
                <c:pt idx="62690">
                  <c:v>37.947941888600397</c:v>
                </c:pt>
                <c:pt idx="62691">
                  <c:v>37.948547215476907</c:v>
                </c:pt>
                <c:pt idx="62692">
                  <c:v>37.949152542353417</c:v>
                </c:pt>
                <c:pt idx="62693">
                  <c:v>37.949757869229927</c:v>
                </c:pt>
                <c:pt idx="62694">
                  <c:v>37.950363196106437</c:v>
                </c:pt>
                <c:pt idx="62695">
                  <c:v>37.950968522982947</c:v>
                </c:pt>
                <c:pt idx="62696">
                  <c:v>37.951573849859457</c:v>
                </c:pt>
                <c:pt idx="62697">
                  <c:v>37.952179176735967</c:v>
                </c:pt>
                <c:pt idx="62698">
                  <c:v>37.952784503612477</c:v>
                </c:pt>
                <c:pt idx="62699">
                  <c:v>37.953389830488987</c:v>
                </c:pt>
                <c:pt idx="62700">
                  <c:v>37.953995157365497</c:v>
                </c:pt>
                <c:pt idx="62701">
                  <c:v>37.954600484242007</c:v>
                </c:pt>
                <c:pt idx="62702">
                  <c:v>37.955205811118518</c:v>
                </c:pt>
                <c:pt idx="62703">
                  <c:v>37.955811137995028</c:v>
                </c:pt>
                <c:pt idx="62704">
                  <c:v>37.956416464871538</c:v>
                </c:pt>
                <c:pt idx="62705">
                  <c:v>37.957021791748048</c:v>
                </c:pt>
                <c:pt idx="62706">
                  <c:v>37.957627118624558</c:v>
                </c:pt>
                <c:pt idx="62707">
                  <c:v>37.958232445501068</c:v>
                </c:pt>
                <c:pt idx="62708">
                  <c:v>37.958837772377578</c:v>
                </c:pt>
                <c:pt idx="62709">
                  <c:v>37.959443099254088</c:v>
                </c:pt>
                <c:pt idx="62710">
                  <c:v>37.960048426130598</c:v>
                </c:pt>
                <c:pt idx="62711">
                  <c:v>37.960653753007108</c:v>
                </c:pt>
                <c:pt idx="62712">
                  <c:v>37.961259079883618</c:v>
                </c:pt>
                <c:pt idx="62713">
                  <c:v>37.961864406760128</c:v>
                </c:pt>
                <c:pt idx="62714">
                  <c:v>37.962469733636638</c:v>
                </c:pt>
                <c:pt idx="62715">
                  <c:v>37.963075060513148</c:v>
                </c:pt>
                <c:pt idx="62716">
                  <c:v>37.963680387389658</c:v>
                </c:pt>
                <c:pt idx="62717">
                  <c:v>37.964285714266168</c:v>
                </c:pt>
                <c:pt idx="62718">
                  <c:v>37.964891041142678</c:v>
                </c:pt>
                <c:pt idx="62719">
                  <c:v>37.965496368019188</c:v>
                </c:pt>
                <c:pt idx="62720">
                  <c:v>37.966101694895698</c:v>
                </c:pt>
                <c:pt idx="62721">
                  <c:v>37.966707021772208</c:v>
                </c:pt>
                <c:pt idx="62722">
                  <c:v>37.967312348648719</c:v>
                </c:pt>
                <c:pt idx="62723">
                  <c:v>37.967917675525229</c:v>
                </c:pt>
                <c:pt idx="62724">
                  <c:v>37.968523002401739</c:v>
                </c:pt>
                <c:pt idx="62725">
                  <c:v>37.969128329278249</c:v>
                </c:pt>
                <c:pt idx="62726">
                  <c:v>37.969733656154759</c:v>
                </c:pt>
                <c:pt idx="62727">
                  <c:v>37.970338983031269</c:v>
                </c:pt>
                <c:pt idx="62728">
                  <c:v>37.970944309907779</c:v>
                </c:pt>
                <c:pt idx="62729">
                  <c:v>37.971549636784289</c:v>
                </c:pt>
                <c:pt idx="62730">
                  <c:v>37.972154963660799</c:v>
                </c:pt>
                <c:pt idx="62731">
                  <c:v>37.972760290537309</c:v>
                </c:pt>
                <c:pt idx="62732">
                  <c:v>37.973365617413819</c:v>
                </c:pt>
                <c:pt idx="62733">
                  <c:v>37.973970944290329</c:v>
                </c:pt>
                <c:pt idx="62734">
                  <c:v>37.974576271166839</c:v>
                </c:pt>
                <c:pt idx="62735">
                  <c:v>37.975181598043349</c:v>
                </c:pt>
                <c:pt idx="62736">
                  <c:v>37.975786924919859</c:v>
                </c:pt>
                <c:pt idx="62737">
                  <c:v>37.976392251796369</c:v>
                </c:pt>
                <c:pt idx="62738">
                  <c:v>37.976997578672879</c:v>
                </c:pt>
                <c:pt idx="62739">
                  <c:v>37.977602905549389</c:v>
                </c:pt>
                <c:pt idx="62740">
                  <c:v>37.978208232425899</c:v>
                </c:pt>
                <c:pt idx="62741">
                  <c:v>37.978813559302409</c:v>
                </c:pt>
                <c:pt idx="62742">
                  <c:v>37.979418886178919</c:v>
                </c:pt>
                <c:pt idx="62743">
                  <c:v>37.98002421305543</c:v>
                </c:pt>
                <c:pt idx="62744">
                  <c:v>37.98062953993194</c:v>
                </c:pt>
                <c:pt idx="62745">
                  <c:v>37.98123486680845</c:v>
                </c:pt>
                <c:pt idx="62746">
                  <c:v>37.98184019368496</c:v>
                </c:pt>
                <c:pt idx="62747">
                  <c:v>37.98244552056147</c:v>
                </c:pt>
                <c:pt idx="62748">
                  <c:v>37.98305084743798</c:v>
                </c:pt>
                <c:pt idx="62749">
                  <c:v>37.98365617431449</c:v>
                </c:pt>
                <c:pt idx="62750">
                  <c:v>37.984261501191</c:v>
                </c:pt>
                <c:pt idx="62751">
                  <c:v>37.98486682806751</c:v>
                </c:pt>
                <c:pt idx="62752">
                  <c:v>37.98547215494402</c:v>
                </c:pt>
                <c:pt idx="62753">
                  <c:v>37.98607748182053</c:v>
                </c:pt>
                <c:pt idx="62754">
                  <c:v>37.98668280869704</c:v>
                </c:pt>
                <c:pt idx="62755">
                  <c:v>37.98728813557355</c:v>
                </c:pt>
                <c:pt idx="62756">
                  <c:v>37.98789346245006</c:v>
                </c:pt>
                <c:pt idx="62757">
                  <c:v>37.98849878932657</c:v>
                </c:pt>
                <c:pt idx="62758">
                  <c:v>37.98910411620308</c:v>
                </c:pt>
                <c:pt idx="62759">
                  <c:v>37.98970944307959</c:v>
                </c:pt>
                <c:pt idx="62760">
                  <c:v>37.9903147699561</c:v>
                </c:pt>
                <c:pt idx="62761">
                  <c:v>37.99092009683261</c:v>
                </c:pt>
                <c:pt idx="62762">
                  <c:v>37.99152542370912</c:v>
                </c:pt>
                <c:pt idx="62763">
                  <c:v>37.99213075058563</c:v>
                </c:pt>
                <c:pt idx="62764">
                  <c:v>37.992736077462141</c:v>
                </c:pt>
                <c:pt idx="62765">
                  <c:v>37.993341404338651</c:v>
                </c:pt>
                <c:pt idx="62766">
                  <c:v>37.993946731215161</c:v>
                </c:pt>
                <c:pt idx="62767">
                  <c:v>37.994552058091671</c:v>
                </c:pt>
                <c:pt idx="62768">
                  <c:v>37.995157384968181</c:v>
                </c:pt>
                <c:pt idx="62769">
                  <c:v>37.995762711844691</c:v>
                </c:pt>
                <c:pt idx="62770">
                  <c:v>37.996368038721201</c:v>
                </c:pt>
                <c:pt idx="62771">
                  <c:v>37.996973365597711</c:v>
                </c:pt>
                <c:pt idx="62772">
                  <c:v>37.997578692474221</c:v>
                </c:pt>
                <c:pt idx="62773">
                  <c:v>37.998184019350731</c:v>
                </c:pt>
                <c:pt idx="62774">
                  <c:v>37.998789346227241</c:v>
                </c:pt>
                <c:pt idx="62775">
                  <c:v>37.999394673103751</c:v>
                </c:pt>
                <c:pt idx="62776">
                  <c:v>37.999999999980261</c:v>
                </c:pt>
                <c:pt idx="62777">
                  <c:v>38.000605326856771</c:v>
                </c:pt>
                <c:pt idx="62778">
                  <c:v>38.001210653733281</c:v>
                </c:pt>
                <c:pt idx="62779">
                  <c:v>38.001815980609791</c:v>
                </c:pt>
                <c:pt idx="62780">
                  <c:v>38.002421307486301</c:v>
                </c:pt>
                <c:pt idx="62781">
                  <c:v>38.003026634362811</c:v>
                </c:pt>
                <c:pt idx="62782">
                  <c:v>38.003631961239321</c:v>
                </c:pt>
                <c:pt idx="62783">
                  <c:v>38.004237288115831</c:v>
                </c:pt>
                <c:pt idx="62784">
                  <c:v>38.004842614992342</c:v>
                </c:pt>
                <c:pt idx="62785">
                  <c:v>38.005447941868852</c:v>
                </c:pt>
                <c:pt idx="62786">
                  <c:v>38.006053268745362</c:v>
                </c:pt>
                <c:pt idx="62787">
                  <c:v>38.006658595621872</c:v>
                </c:pt>
                <c:pt idx="62788">
                  <c:v>38.007263922498382</c:v>
                </c:pt>
                <c:pt idx="62789">
                  <c:v>38.007869249374892</c:v>
                </c:pt>
                <c:pt idx="62790">
                  <c:v>38.008474576251402</c:v>
                </c:pt>
                <c:pt idx="62791">
                  <c:v>38.009079903127912</c:v>
                </c:pt>
                <c:pt idx="62792">
                  <c:v>38.009685230004422</c:v>
                </c:pt>
                <c:pt idx="62793">
                  <c:v>38.010290556880932</c:v>
                </c:pt>
                <c:pt idx="62794">
                  <c:v>38.010895883757442</c:v>
                </c:pt>
                <c:pt idx="62795">
                  <c:v>38.011501210633952</c:v>
                </c:pt>
                <c:pt idx="62796">
                  <c:v>38.012106537510462</c:v>
                </c:pt>
                <c:pt idx="62797">
                  <c:v>38.012711864386972</c:v>
                </c:pt>
                <c:pt idx="62798">
                  <c:v>38.013317191263482</c:v>
                </c:pt>
                <c:pt idx="62799">
                  <c:v>38.013922518139992</c:v>
                </c:pt>
                <c:pt idx="62800">
                  <c:v>38.014527845016502</c:v>
                </c:pt>
                <c:pt idx="62801">
                  <c:v>38.015133171893012</c:v>
                </c:pt>
                <c:pt idx="62802">
                  <c:v>38.015738498769522</c:v>
                </c:pt>
                <c:pt idx="62803">
                  <c:v>38.016343825646032</c:v>
                </c:pt>
                <c:pt idx="62804">
                  <c:v>38.016949152522542</c:v>
                </c:pt>
                <c:pt idx="62805">
                  <c:v>38.017554479399053</c:v>
                </c:pt>
                <c:pt idx="62806">
                  <c:v>38.018159806275563</c:v>
                </c:pt>
                <c:pt idx="62807">
                  <c:v>38.018765133152073</c:v>
                </c:pt>
                <c:pt idx="62808">
                  <c:v>38.019370460028583</c:v>
                </c:pt>
                <c:pt idx="62809">
                  <c:v>38.019975786905093</c:v>
                </c:pt>
                <c:pt idx="62810">
                  <c:v>38.020581113781603</c:v>
                </c:pt>
                <c:pt idx="62811">
                  <c:v>38.021186440658113</c:v>
                </c:pt>
                <c:pt idx="62812">
                  <c:v>38.021791767534623</c:v>
                </c:pt>
                <c:pt idx="62813">
                  <c:v>38.022397094411133</c:v>
                </c:pt>
                <c:pt idx="62814">
                  <c:v>38.023002421287643</c:v>
                </c:pt>
                <c:pt idx="62815">
                  <c:v>38.023607748164153</c:v>
                </c:pt>
                <c:pt idx="62816">
                  <c:v>38.024213075040663</c:v>
                </c:pt>
                <c:pt idx="62817">
                  <c:v>38.024818401917173</c:v>
                </c:pt>
                <c:pt idx="62818">
                  <c:v>38.025423728793683</c:v>
                </c:pt>
                <c:pt idx="62819">
                  <c:v>38.026029055670193</c:v>
                </c:pt>
                <c:pt idx="62820">
                  <c:v>38.026634382546703</c:v>
                </c:pt>
                <c:pt idx="62821">
                  <c:v>38.027239709423213</c:v>
                </c:pt>
                <c:pt idx="62822">
                  <c:v>38.027845036299723</c:v>
                </c:pt>
                <c:pt idx="62823">
                  <c:v>38.028450363176233</c:v>
                </c:pt>
                <c:pt idx="62824">
                  <c:v>38.029055690052743</c:v>
                </c:pt>
                <c:pt idx="62825">
                  <c:v>38.029661016929253</c:v>
                </c:pt>
                <c:pt idx="62826">
                  <c:v>38.030266343805764</c:v>
                </c:pt>
                <c:pt idx="62827">
                  <c:v>38.030871670682274</c:v>
                </c:pt>
                <c:pt idx="62828">
                  <c:v>38.031476997558784</c:v>
                </c:pt>
                <c:pt idx="62829">
                  <c:v>38.032082324435294</c:v>
                </c:pt>
                <c:pt idx="62830">
                  <c:v>38.032687651311804</c:v>
                </c:pt>
                <c:pt idx="62831">
                  <c:v>38.033292978188314</c:v>
                </c:pt>
                <c:pt idx="62832">
                  <c:v>38.033898305064824</c:v>
                </c:pt>
                <c:pt idx="62833">
                  <c:v>38.034503631941334</c:v>
                </c:pt>
                <c:pt idx="62834">
                  <c:v>38.035108958817844</c:v>
                </c:pt>
                <c:pt idx="62835">
                  <c:v>38.035714285694354</c:v>
                </c:pt>
                <c:pt idx="62836">
                  <c:v>38.036319612570864</c:v>
                </c:pt>
                <c:pt idx="62837">
                  <c:v>38.036924939447374</c:v>
                </c:pt>
                <c:pt idx="62838">
                  <c:v>38.037530266323884</c:v>
                </c:pt>
                <c:pt idx="62839">
                  <c:v>38.038135593200394</c:v>
                </c:pt>
                <c:pt idx="62840">
                  <c:v>38.038740920076904</c:v>
                </c:pt>
                <c:pt idx="62841">
                  <c:v>38.039346246953414</c:v>
                </c:pt>
                <c:pt idx="62842">
                  <c:v>38.039951573829924</c:v>
                </c:pt>
                <c:pt idx="62843">
                  <c:v>38.040556900706434</c:v>
                </c:pt>
                <c:pt idx="62844">
                  <c:v>38.041162227582944</c:v>
                </c:pt>
                <c:pt idx="62845">
                  <c:v>38.041767554459454</c:v>
                </c:pt>
                <c:pt idx="62846">
                  <c:v>38.042372881335965</c:v>
                </c:pt>
                <c:pt idx="62847">
                  <c:v>38.042978208212475</c:v>
                </c:pt>
                <c:pt idx="62848">
                  <c:v>38.043583535088985</c:v>
                </c:pt>
                <c:pt idx="62849">
                  <c:v>38.044188861965495</c:v>
                </c:pt>
                <c:pt idx="62850">
                  <c:v>38.044794188842005</c:v>
                </c:pt>
                <c:pt idx="62851">
                  <c:v>38.045399515718515</c:v>
                </c:pt>
                <c:pt idx="62852">
                  <c:v>38.046004842595025</c:v>
                </c:pt>
                <c:pt idx="62853">
                  <c:v>38.046610169471535</c:v>
                </c:pt>
                <c:pt idx="62854">
                  <c:v>38.047215496348045</c:v>
                </c:pt>
                <c:pt idx="62855">
                  <c:v>38.047820823224555</c:v>
                </c:pt>
                <c:pt idx="62856">
                  <c:v>38.048426150101065</c:v>
                </c:pt>
                <c:pt idx="62857">
                  <c:v>38.049031476977575</c:v>
                </c:pt>
                <c:pt idx="62858">
                  <c:v>38.049636803854085</c:v>
                </c:pt>
                <c:pt idx="62859">
                  <c:v>38.050242130730595</c:v>
                </c:pt>
                <c:pt idx="62860">
                  <c:v>38.050847457607105</c:v>
                </c:pt>
                <c:pt idx="62861">
                  <c:v>38.051452784483615</c:v>
                </c:pt>
                <c:pt idx="62862">
                  <c:v>38.052058111360125</c:v>
                </c:pt>
                <c:pt idx="62863">
                  <c:v>38.052663438236635</c:v>
                </c:pt>
                <c:pt idx="62864">
                  <c:v>38.053268765113145</c:v>
                </c:pt>
                <c:pt idx="62865">
                  <c:v>38.053874091989655</c:v>
                </c:pt>
                <c:pt idx="62866">
                  <c:v>38.054479418866165</c:v>
                </c:pt>
                <c:pt idx="62867">
                  <c:v>38.055084745742676</c:v>
                </c:pt>
                <c:pt idx="62868">
                  <c:v>38.055690072619186</c:v>
                </c:pt>
                <c:pt idx="62869">
                  <c:v>38.056295399495696</c:v>
                </c:pt>
                <c:pt idx="62870">
                  <c:v>38.056900726372206</c:v>
                </c:pt>
                <c:pt idx="62871">
                  <c:v>38.057506053248716</c:v>
                </c:pt>
                <c:pt idx="62872">
                  <c:v>38.058111380125226</c:v>
                </c:pt>
                <c:pt idx="62873">
                  <c:v>38.058716707001736</c:v>
                </c:pt>
                <c:pt idx="62874">
                  <c:v>38.059322033878246</c:v>
                </c:pt>
                <c:pt idx="62875">
                  <c:v>38.059927360754756</c:v>
                </c:pt>
                <c:pt idx="62876">
                  <c:v>38.060532687631266</c:v>
                </c:pt>
                <c:pt idx="62877">
                  <c:v>38.061138014507776</c:v>
                </c:pt>
                <c:pt idx="62878">
                  <c:v>38.061743341384286</c:v>
                </c:pt>
                <c:pt idx="62879">
                  <c:v>38.062348668260796</c:v>
                </c:pt>
                <c:pt idx="62880">
                  <c:v>38.062953995137306</c:v>
                </c:pt>
                <c:pt idx="62881">
                  <c:v>38.063559322013816</c:v>
                </c:pt>
                <c:pt idx="62882">
                  <c:v>38.064164648890326</c:v>
                </c:pt>
                <c:pt idx="62883">
                  <c:v>38.064769975766836</c:v>
                </c:pt>
                <c:pt idx="62884">
                  <c:v>38.065375302643346</c:v>
                </c:pt>
                <c:pt idx="62885">
                  <c:v>38.065980629519856</c:v>
                </c:pt>
                <c:pt idx="62886">
                  <c:v>38.066585956396366</c:v>
                </c:pt>
                <c:pt idx="62887">
                  <c:v>38.067191283272876</c:v>
                </c:pt>
                <c:pt idx="62888">
                  <c:v>38.067796610149387</c:v>
                </c:pt>
                <c:pt idx="62889">
                  <c:v>38.068401937025897</c:v>
                </c:pt>
                <c:pt idx="62890">
                  <c:v>38.069007263902407</c:v>
                </c:pt>
                <c:pt idx="62891">
                  <c:v>38.069612590778917</c:v>
                </c:pt>
                <c:pt idx="62892">
                  <c:v>38.070217917655427</c:v>
                </c:pt>
                <c:pt idx="62893">
                  <c:v>38.070823244531937</c:v>
                </c:pt>
                <c:pt idx="62894">
                  <c:v>38.071428571408447</c:v>
                </c:pt>
                <c:pt idx="62895">
                  <c:v>38.072033898284957</c:v>
                </c:pt>
                <c:pt idx="62896">
                  <c:v>38.072639225161467</c:v>
                </c:pt>
                <c:pt idx="62897">
                  <c:v>38.073244552037977</c:v>
                </c:pt>
                <c:pt idx="62898">
                  <c:v>38.073849878914487</c:v>
                </c:pt>
                <c:pt idx="62899">
                  <c:v>38.074455205790997</c:v>
                </c:pt>
                <c:pt idx="62900">
                  <c:v>38.075060532667507</c:v>
                </c:pt>
                <c:pt idx="62901">
                  <c:v>38.075665859544017</c:v>
                </c:pt>
                <c:pt idx="62902">
                  <c:v>38.076271186420527</c:v>
                </c:pt>
                <c:pt idx="62903">
                  <c:v>38.076876513297037</c:v>
                </c:pt>
                <c:pt idx="62904">
                  <c:v>38.077481840173547</c:v>
                </c:pt>
                <c:pt idx="62905">
                  <c:v>38.078087167050057</c:v>
                </c:pt>
                <c:pt idx="62906">
                  <c:v>38.078692493926567</c:v>
                </c:pt>
                <c:pt idx="62907">
                  <c:v>38.079297820803077</c:v>
                </c:pt>
                <c:pt idx="62908">
                  <c:v>38.079903147679588</c:v>
                </c:pt>
                <c:pt idx="62909">
                  <c:v>38.080508474556098</c:v>
                </c:pt>
                <c:pt idx="62910">
                  <c:v>38.081113801432608</c:v>
                </c:pt>
                <c:pt idx="62911">
                  <c:v>38.081719128309118</c:v>
                </c:pt>
                <c:pt idx="62912">
                  <c:v>38.082324455185628</c:v>
                </c:pt>
                <c:pt idx="62913">
                  <c:v>38.082929782062138</c:v>
                </c:pt>
                <c:pt idx="62914">
                  <c:v>38.083535108938648</c:v>
                </c:pt>
                <c:pt idx="62915">
                  <c:v>38.084140435815158</c:v>
                </c:pt>
                <c:pt idx="62916">
                  <c:v>38.084745762691668</c:v>
                </c:pt>
                <c:pt idx="62917">
                  <c:v>38.085351089568178</c:v>
                </c:pt>
                <c:pt idx="62918">
                  <c:v>38.085956416444688</c:v>
                </c:pt>
                <c:pt idx="62919">
                  <c:v>38.086561743321198</c:v>
                </c:pt>
                <c:pt idx="62920">
                  <c:v>38.087167070197708</c:v>
                </c:pt>
                <c:pt idx="62921">
                  <c:v>38.087772397074218</c:v>
                </c:pt>
                <c:pt idx="62922">
                  <c:v>38.088377723950728</c:v>
                </c:pt>
                <c:pt idx="62923">
                  <c:v>38.088983050827238</c:v>
                </c:pt>
                <c:pt idx="62924">
                  <c:v>38.089588377703748</c:v>
                </c:pt>
                <c:pt idx="62925">
                  <c:v>38.090193704580258</c:v>
                </c:pt>
                <c:pt idx="62926">
                  <c:v>38.090799031456768</c:v>
                </c:pt>
                <c:pt idx="62927">
                  <c:v>38.091404358333278</c:v>
                </c:pt>
                <c:pt idx="62928">
                  <c:v>38.092009685209788</c:v>
                </c:pt>
                <c:pt idx="62929">
                  <c:v>38.092615012086299</c:v>
                </c:pt>
                <c:pt idx="62930">
                  <c:v>38.093220338962809</c:v>
                </c:pt>
                <c:pt idx="62931">
                  <c:v>38.093825665839319</c:v>
                </c:pt>
                <c:pt idx="62932">
                  <c:v>38.094430992715829</c:v>
                </c:pt>
                <c:pt idx="62933">
                  <c:v>38.095036319592339</c:v>
                </c:pt>
                <c:pt idx="62934">
                  <c:v>38.095641646468849</c:v>
                </c:pt>
                <c:pt idx="62935">
                  <c:v>38.096246973345359</c:v>
                </c:pt>
                <c:pt idx="62936">
                  <c:v>38.096852300221869</c:v>
                </c:pt>
                <c:pt idx="62937">
                  <c:v>38.097457627098379</c:v>
                </c:pt>
                <c:pt idx="62938">
                  <c:v>38.098062953974889</c:v>
                </c:pt>
                <c:pt idx="62939">
                  <c:v>38.098668280851399</c:v>
                </c:pt>
                <c:pt idx="62940">
                  <c:v>38.099273607727909</c:v>
                </c:pt>
                <c:pt idx="62941">
                  <c:v>38.099878934604419</c:v>
                </c:pt>
                <c:pt idx="62942">
                  <c:v>38.100484261480929</c:v>
                </c:pt>
                <c:pt idx="62943">
                  <c:v>38.101089588357439</c:v>
                </c:pt>
                <c:pt idx="62944">
                  <c:v>38.101694915233949</c:v>
                </c:pt>
                <c:pt idx="62945">
                  <c:v>38.102300242110459</c:v>
                </c:pt>
                <c:pt idx="62946">
                  <c:v>38.102905568986969</c:v>
                </c:pt>
                <c:pt idx="62947">
                  <c:v>38.103510895863479</c:v>
                </c:pt>
                <c:pt idx="62948">
                  <c:v>38.104116222739989</c:v>
                </c:pt>
                <c:pt idx="62949">
                  <c:v>38.104721549616499</c:v>
                </c:pt>
                <c:pt idx="62950">
                  <c:v>38.10532687649301</c:v>
                </c:pt>
                <c:pt idx="62951">
                  <c:v>38.10593220336952</c:v>
                </c:pt>
                <c:pt idx="62952">
                  <c:v>38.10653753024603</c:v>
                </c:pt>
                <c:pt idx="62953">
                  <c:v>38.10714285712254</c:v>
                </c:pt>
                <c:pt idx="62954">
                  <c:v>38.10774818399905</c:v>
                </c:pt>
                <c:pt idx="62955">
                  <c:v>38.10835351087556</c:v>
                </c:pt>
                <c:pt idx="62956">
                  <c:v>38.10895883775207</c:v>
                </c:pt>
                <c:pt idx="62957">
                  <c:v>38.10956416462858</c:v>
                </c:pt>
                <c:pt idx="62958">
                  <c:v>38.11016949150509</c:v>
                </c:pt>
                <c:pt idx="62959">
                  <c:v>38.1107748183816</c:v>
                </c:pt>
                <c:pt idx="62960">
                  <c:v>38.11138014525811</c:v>
                </c:pt>
                <c:pt idx="62961">
                  <c:v>38.11198547213462</c:v>
                </c:pt>
                <c:pt idx="62962">
                  <c:v>38.11259079901113</c:v>
                </c:pt>
                <c:pt idx="62963">
                  <c:v>38.11319612588764</c:v>
                </c:pt>
                <c:pt idx="62964">
                  <c:v>38.11380145276415</c:v>
                </c:pt>
                <c:pt idx="62965">
                  <c:v>38.11440677964066</c:v>
                </c:pt>
                <c:pt idx="62966">
                  <c:v>38.11501210651717</c:v>
                </c:pt>
                <c:pt idx="62967">
                  <c:v>38.11561743339368</c:v>
                </c:pt>
                <c:pt idx="62968">
                  <c:v>38.11622276027019</c:v>
                </c:pt>
                <c:pt idx="62969">
                  <c:v>38.1168280871467</c:v>
                </c:pt>
                <c:pt idx="62970">
                  <c:v>38.117433414023211</c:v>
                </c:pt>
                <c:pt idx="62971">
                  <c:v>38.118038740899721</c:v>
                </c:pt>
                <c:pt idx="62972">
                  <c:v>38.118644067776231</c:v>
                </c:pt>
                <c:pt idx="62973">
                  <c:v>38.119249394652741</c:v>
                </c:pt>
                <c:pt idx="62974">
                  <c:v>38.119854721529251</c:v>
                </c:pt>
                <c:pt idx="62975">
                  <c:v>38.120460048405761</c:v>
                </c:pt>
                <c:pt idx="62976">
                  <c:v>38.121065375282271</c:v>
                </c:pt>
                <c:pt idx="62977">
                  <c:v>38.121670702158781</c:v>
                </c:pt>
                <c:pt idx="62978">
                  <c:v>38.122276029035291</c:v>
                </c:pt>
                <c:pt idx="62979">
                  <c:v>38.122881355911801</c:v>
                </c:pt>
                <c:pt idx="62980">
                  <c:v>38.123486682788311</c:v>
                </c:pt>
                <c:pt idx="62981">
                  <c:v>38.124092009664821</c:v>
                </c:pt>
                <c:pt idx="62982">
                  <c:v>38.124697336541331</c:v>
                </c:pt>
                <c:pt idx="62983">
                  <c:v>38.125302663417841</c:v>
                </c:pt>
                <c:pt idx="62984">
                  <c:v>38.125907990294351</c:v>
                </c:pt>
                <c:pt idx="62985">
                  <c:v>38.126513317170861</c:v>
                </c:pt>
                <c:pt idx="62986">
                  <c:v>38.127118644047371</c:v>
                </c:pt>
                <c:pt idx="62987">
                  <c:v>38.127723970923881</c:v>
                </c:pt>
                <c:pt idx="62988">
                  <c:v>38.128329297800391</c:v>
                </c:pt>
                <c:pt idx="62989">
                  <c:v>38.128934624676901</c:v>
                </c:pt>
                <c:pt idx="62990">
                  <c:v>38.129539951553411</c:v>
                </c:pt>
                <c:pt idx="62991">
                  <c:v>38.130145278429922</c:v>
                </c:pt>
                <c:pt idx="62992">
                  <c:v>38.130750605306432</c:v>
                </c:pt>
                <c:pt idx="62993">
                  <c:v>38.131355932182942</c:v>
                </c:pt>
                <c:pt idx="62994">
                  <c:v>38.131961259059452</c:v>
                </c:pt>
                <c:pt idx="62995">
                  <c:v>38.132566585935962</c:v>
                </c:pt>
                <c:pt idx="62996">
                  <c:v>38.133171912812472</c:v>
                </c:pt>
                <c:pt idx="62997">
                  <c:v>38.133777239688982</c:v>
                </c:pt>
                <c:pt idx="62998">
                  <c:v>38.134382566565492</c:v>
                </c:pt>
                <c:pt idx="62999">
                  <c:v>38.134987893442002</c:v>
                </c:pt>
                <c:pt idx="63000">
                  <c:v>38.135593220318512</c:v>
                </c:pt>
                <c:pt idx="63001">
                  <c:v>38.136198547195022</c:v>
                </c:pt>
                <c:pt idx="63002">
                  <c:v>38.136803874071532</c:v>
                </c:pt>
                <c:pt idx="63003">
                  <c:v>38.137409200948042</c:v>
                </c:pt>
                <c:pt idx="63004">
                  <c:v>38.138014527824552</c:v>
                </c:pt>
                <c:pt idx="63005">
                  <c:v>38.138619854701062</c:v>
                </c:pt>
                <c:pt idx="63006">
                  <c:v>38.139225181577572</c:v>
                </c:pt>
                <c:pt idx="63007">
                  <c:v>38.139830508454082</c:v>
                </c:pt>
                <c:pt idx="63008">
                  <c:v>38.140435835330592</c:v>
                </c:pt>
                <c:pt idx="63009">
                  <c:v>38.141041162207102</c:v>
                </c:pt>
                <c:pt idx="63010">
                  <c:v>38.141646489083612</c:v>
                </c:pt>
                <c:pt idx="63011">
                  <c:v>38.142251815960122</c:v>
                </c:pt>
                <c:pt idx="63012">
                  <c:v>38.142857142836633</c:v>
                </c:pt>
                <c:pt idx="63013">
                  <c:v>38.143462469713143</c:v>
                </c:pt>
                <c:pt idx="63014">
                  <c:v>38.144067796589653</c:v>
                </c:pt>
                <c:pt idx="63015">
                  <c:v>38.144673123466163</c:v>
                </c:pt>
                <c:pt idx="63016">
                  <c:v>38.145278450342673</c:v>
                </c:pt>
                <c:pt idx="63017">
                  <c:v>38.145883777219183</c:v>
                </c:pt>
                <c:pt idx="63018">
                  <c:v>38.146489104095693</c:v>
                </c:pt>
                <c:pt idx="63019">
                  <c:v>38.147094430972203</c:v>
                </c:pt>
                <c:pt idx="63020">
                  <c:v>38.147699757848713</c:v>
                </c:pt>
                <c:pt idx="63021">
                  <c:v>38.148305084725223</c:v>
                </c:pt>
                <c:pt idx="63022">
                  <c:v>38.148910411601733</c:v>
                </c:pt>
                <c:pt idx="63023">
                  <c:v>38.149515738478243</c:v>
                </c:pt>
                <c:pt idx="63024">
                  <c:v>38.150121065354753</c:v>
                </c:pt>
                <c:pt idx="63025">
                  <c:v>38.150726392231263</c:v>
                </c:pt>
                <c:pt idx="63026">
                  <c:v>38.151331719107773</c:v>
                </c:pt>
                <c:pt idx="63027">
                  <c:v>38.151937045984283</c:v>
                </c:pt>
                <c:pt idx="63028">
                  <c:v>38.152542372860793</c:v>
                </c:pt>
                <c:pt idx="63029">
                  <c:v>38.153147699737303</c:v>
                </c:pt>
                <c:pt idx="63030">
                  <c:v>38.153753026613813</c:v>
                </c:pt>
                <c:pt idx="63031">
                  <c:v>38.154358353490323</c:v>
                </c:pt>
                <c:pt idx="63032">
                  <c:v>38.154963680366834</c:v>
                </c:pt>
                <c:pt idx="63033">
                  <c:v>38.155569007243344</c:v>
                </c:pt>
                <c:pt idx="63034">
                  <c:v>38.156174334119854</c:v>
                </c:pt>
                <c:pt idx="63035">
                  <c:v>38.156779660996364</c:v>
                </c:pt>
                <c:pt idx="63036">
                  <c:v>38.157384987872874</c:v>
                </c:pt>
                <c:pt idx="63037">
                  <c:v>38.157990314749384</c:v>
                </c:pt>
                <c:pt idx="63038">
                  <c:v>38.158595641625894</c:v>
                </c:pt>
                <c:pt idx="63039">
                  <c:v>38.159200968502404</c:v>
                </c:pt>
                <c:pt idx="63040">
                  <c:v>38.159806295378914</c:v>
                </c:pt>
                <c:pt idx="63041">
                  <c:v>38.160411622255424</c:v>
                </c:pt>
                <c:pt idx="63042">
                  <c:v>38.161016949131934</c:v>
                </c:pt>
                <c:pt idx="63043">
                  <c:v>38.161622276008444</c:v>
                </c:pt>
                <c:pt idx="63044">
                  <c:v>38.162227602884954</c:v>
                </c:pt>
                <c:pt idx="63045">
                  <c:v>38.162832929761464</c:v>
                </c:pt>
                <c:pt idx="63046">
                  <c:v>38.163438256637974</c:v>
                </c:pt>
                <c:pt idx="63047">
                  <c:v>38.164043583514484</c:v>
                </c:pt>
                <c:pt idx="63048">
                  <c:v>38.164648910390994</c:v>
                </c:pt>
                <c:pt idx="63049">
                  <c:v>38.165254237267504</c:v>
                </c:pt>
                <c:pt idx="63050">
                  <c:v>38.165859564144014</c:v>
                </c:pt>
                <c:pt idx="63051">
                  <c:v>38.166464891020524</c:v>
                </c:pt>
                <c:pt idx="63052">
                  <c:v>38.167070217897034</c:v>
                </c:pt>
                <c:pt idx="63053">
                  <c:v>38.167675544773545</c:v>
                </c:pt>
                <c:pt idx="63054">
                  <c:v>38.168280871650055</c:v>
                </c:pt>
                <c:pt idx="63055">
                  <c:v>38.168886198526565</c:v>
                </c:pt>
                <c:pt idx="63056">
                  <c:v>38.169491525403075</c:v>
                </c:pt>
                <c:pt idx="63057">
                  <c:v>38.170096852279585</c:v>
                </c:pt>
                <c:pt idx="63058">
                  <c:v>38.170702179156095</c:v>
                </c:pt>
                <c:pt idx="63059">
                  <c:v>38.171307506032605</c:v>
                </c:pt>
                <c:pt idx="63060">
                  <c:v>38.171912832909115</c:v>
                </c:pt>
                <c:pt idx="63061">
                  <c:v>38.172518159785625</c:v>
                </c:pt>
                <c:pt idx="63062">
                  <c:v>38.173123486662135</c:v>
                </c:pt>
                <c:pt idx="63063">
                  <c:v>38.173728813538645</c:v>
                </c:pt>
                <c:pt idx="63064">
                  <c:v>38.174334140415155</c:v>
                </c:pt>
                <c:pt idx="63065">
                  <c:v>38.174939467291665</c:v>
                </c:pt>
                <c:pt idx="63066">
                  <c:v>38.175544794168175</c:v>
                </c:pt>
                <c:pt idx="63067">
                  <c:v>38.176150121044685</c:v>
                </c:pt>
                <c:pt idx="63068">
                  <c:v>38.176755447921195</c:v>
                </c:pt>
                <c:pt idx="63069">
                  <c:v>38.177360774797705</c:v>
                </c:pt>
                <c:pt idx="63070">
                  <c:v>38.177966101674215</c:v>
                </c:pt>
                <c:pt idx="63071">
                  <c:v>38.178571428550725</c:v>
                </c:pt>
                <c:pt idx="63072">
                  <c:v>38.179176755427235</c:v>
                </c:pt>
                <c:pt idx="63073">
                  <c:v>38.179782082303745</c:v>
                </c:pt>
                <c:pt idx="63074">
                  <c:v>38.180387409180256</c:v>
                </c:pt>
                <c:pt idx="63075">
                  <c:v>38.180992736056766</c:v>
                </c:pt>
                <c:pt idx="63076">
                  <c:v>38.181598062933276</c:v>
                </c:pt>
                <c:pt idx="63077">
                  <c:v>38.182203389809786</c:v>
                </c:pt>
                <c:pt idx="63078">
                  <c:v>38.182808716686296</c:v>
                </c:pt>
                <c:pt idx="63079">
                  <c:v>38.183414043562806</c:v>
                </c:pt>
                <c:pt idx="63080">
                  <c:v>38.184019370439316</c:v>
                </c:pt>
                <c:pt idx="63081">
                  <c:v>38.184624697315826</c:v>
                </c:pt>
                <c:pt idx="63082">
                  <c:v>38.185230024192336</c:v>
                </c:pt>
                <c:pt idx="63083">
                  <c:v>38.185835351068846</c:v>
                </c:pt>
                <c:pt idx="63084">
                  <c:v>38.186440677945356</c:v>
                </c:pt>
                <c:pt idx="63085">
                  <c:v>38.187046004821866</c:v>
                </c:pt>
                <c:pt idx="63086">
                  <c:v>38.187651331698376</c:v>
                </c:pt>
                <c:pt idx="63087">
                  <c:v>38.188256658574886</c:v>
                </c:pt>
                <c:pt idx="63088">
                  <c:v>38.188861985451396</c:v>
                </c:pt>
                <c:pt idx="63089">
                  <c:v>38.189467312327906</c:v>
                </c:pt>
                <c:pt idx="63090">
                  <c:v>38.190072639204416</c:v>
                </c:pt>
                <c:pt idx="63091">
                  <c:v>38.190677966080926</c:v>
                </c:pt>
                <c:pt idx="63092">
                  <c:v>38.191283292957436</c:v>
                </c:pt>
                <c:pt idx="63093">
                  <c:v>38.191888619833946</c:v>
                </c:pt>
                <c:pt idx="63094">
                  <c:v>38.192493946710456</c:v>
                </c:pt>
                <c:pt idx="63095">
                  <c:v>38.193099273586967</c:v>
                </c:pt>
                <c:pt idx="63096">
                  <c:v>38.193704600463477</c:v>
                </c:pt>
                <c:pt idx="63097">
                  <c:v>38.194309927339987</c:v>
                </c:pt>
                <c:pt idx="63098">
                  <c:v>38.194915254216497</c:v>
                </c:pt>
                <c:pt idx="63099">
                  <c:v>38.195520581093007</c:v>
                </c:pt>
                <c:pt idx="63100">
                  <c:v>38.196125907969517</c:v>
                </c:pt>
                <c:pt idx="63101">
                  <c:v>38.196731234846027</c:v>
                </c:pt>
                <c:pt idx="63102">
                  <c:v>38.197336561722537</c:v>
                </c:pt>
                <c:pt idx="63103">
                  <c:v>38.197941888599047</c:v>
                </c:pt>
                <c:pt idx="63104">
                  <c:v>38.198547215475557</c:v>
                </c:pt>
                <c:pt idx="63105">
                  <c:v>38.199152542352067</c:v>
                </c:pt>
                <c:pt idx="63106">
                  <c:v>38.199757869228577</c:v>
                </c:pt>
                <c:pt idx="63107">
                  <c:v>38.200363196105087</c:v>
                </c:pt>
                <c:pt idx="63108">
                  <c:v>38.200968522981597</c:v>
                </c:pt>
                <c:pt idx="63109">
                  <c:v>38.201573849858107</c:v>
                </c:pt>
                <c:pt idx="63110">
                  <c:v>38.202179176734617</c:v>
                </c:pt>
                <c:pt idx="63111">
                  <c:v>38.202784503611127</c:v>
                </c:pt>
                <c:pt idx="63112">
                  <c:v>38.203389830487637</c:v>
                </c:pt>
                <c:pt idx="63113">
                  <c:v>38.203995157364147</c:v>
                </c:pt>
                <c:pt idx="63114">
                  <c:v>38.204600484240657</c:v>
                </c:pt>
                <c:pt idx="63115">
                  <c:v>38.205205811117168</c:v>
                </c:pt>
                <c:pt idx="63116">
                  <c:v>38.205811137993678</c:v>
                </c:pt>
                <c:pt idx="63117">
                  <c:v>38.206416464870188</c:v>
                </c:pt>
                <c:pt idx="63118">
                  <c:v>38.207021791746698</c:v>
                </c:pt>
                <c:pt idx="63119">
                  <c:v>38.207627118623208</c:v>
                </c:pt>
                <c:pt idx="63120">
                  <c:v>38.208232445499718</c:v>
                </c:pt>
                <c:pt idx="63121">
                  <c:v>38.208837772376228</c:v>
                </c:pt>
                <c:pt idx="63122">
                  <c:v>38.209443099252738</c:v>
                </c:pt>
                <c:pt idx="63123">
                  <c:v>38.210048426129248</c:v>
                </c:pt>
                <c:pt idx="63124">
                  <c:v>38.210653753005758</c:v>
                </c:pt>
                <c:pt idx="63125">
                  <c:v>38.211259079882268</c:v>
                </c:pt>
                <c:pt idx="63126">
                  <c:v>38.211864406758778</c:v>
                </c:pt>
                <c:pt idx="63127">
                  <c:v>38.212469733635288</c:v>
                </c:pt>
                <c:pt idx="63128">
                  <c:v>38.213075060511798</c:v>
                </c:pt>
                <c:pt idx="63129">
                  <c:v>38.213680387388308</c:v>
                </c:pt>
                <c:pt idx="63130">
                  <c:v>38.214285714264818</c:v>
                </c:pt>
                <c:pt idx="63131">
                  <c:v>38.214891041141328</c:v>
                </c:pt>
                <c:pt idx="63132">
                  <c:v>38.215496368017838</c:v>
                </c:pt>
                <c:pt idx="63133">
                  <c:v>38.216101694894348</c:v>
                </c:pt>
                <c:pt idx="63134">
                  <c:v>38.216707021770858</c:v>
                </c:pt>
                <c:pt idx="63135">
                  <c:v>38.217312348647368</c:v>
                </c:pt>
                <c:pt idx="63136">
                  <c:v>38.217917675523879</c:v>
                </c:pt>
                <c:pt idx="63137">
                  <c:v>38.218523002400389</c:v>
                </c:pt>
                <c:pt idx="63138">
                  <c:v>38.219128329276899</c:v>
                </c:pt>
                <c:pt idx="63139">
                  <c:v>38.219733656153409</c:v>
                </c:pt>
                <c:pt idx="63140">
                  <c:v>38.220338983029919</c:v>
                </c:pt>
                <c:pt idx="63141">
                  <c:v>38.220944309906429</c:v>
                </c:pt>
                <c:pt idx="63142">
                  <c:v>38.221549636782939</c:v>
                </c:pt>
                <c:pt idx="63143">
                  <c:v>38.222154963659449</c:v>
                </c:pt>
                <c:pt idx="63144">
                  <c:v>38.222760290535959</c:v>
                </c:pt>
                <c:pt idx="63145">
                  <c:v>38.223365617412469</c:v>
                </c:pt>
                <c:pt idx="63146">
                  <c:v>38.223970944288979</c:v>
                </c:pt>
                <c:pt idx="63147">
                  <c:v>38.224576271165489</c:v>
                </c:pt>
                <c:pt idx="63148">
                  <c:v>38.225181598041999</c:v>
                </c:pt>
                <c:pt idx="63149">
                  <c:v>38.225786924918509</c:v>
                </c:pt>
                <c:pt idx="63150">
                  <c:v>38.226392251795019</c:v>
                </c:pt>
                <c:pt idx="63151">
                  <c:v>38.226997578671529</c:v>
                </c:pt>
                <c:pt idx="63152">
                  <c:v>38.227602905548039</c:v>
                </c:pt>
                <c:pt idx="63153">
                  <c:v>38.228208232424549</c:v>
                </c:pt>
                <c:pt idx="63154">
                  <c:v>38.228813559301059</c:v>
                </c:pt>
                <c:pt idx="63155">
                  <c:v>38.229418886177569</c:v>
                </c:pt>
                <c:pt idx="63156">
                  <c:v>38.230024213054079</c:v>
                </c:pt>
                <c:pt idx="63157">
                  <c:v>38.23062953993059</c:v>
                </c:pt>
                <c:pt idx="63158">
                  <c:v>38.2312348668071</c:v>
                </c:pt>
                <c:pt idx="63159">
                  <c:v>38.23184019368361</c:v>
                </c:pt>
                <c:pt idx="63160">
                  <c:v>38.23244552056012</c:v>
                </c:pt>
                <c:pt idx="63161">
                  <c:v>38.23305084743663</c:v>
                </c:pt>
                <c:pt idx="63162">
                  <c:v>38.23365617431314</c:v>
                </c:pt>
                <c:pt idx="63163">
                  <c:v>38.23426150118965</c:v>
                </c:pt>
                <c:pt idx="63164">
                  <c:v>38.23486682806616</c:v>
                </c:pt>
                <c:pt idx="63165">
                  <c:v>38.23547215494267</c:v>
                </c:pt>
                <c:pt idx="63166">
                  <c:v>38.23607748181918</c:v>
                </c:pt>
                <c:pt idx="63167">
                  <c:v>38.23668280869569</c:v>
                </c:pt>
                <c:pt idx="63168">
                  <c:v>38.2372881355722</c:v>
                </c:pt>
                <c:pt idx="63169">
                  <c:v>38.23789346244871</c:v>
                </c:pt>
                <c:pt idx="63170">
                  <c:v>38.23849878932522</c:v>
                </c:pt>
                <c:pt idx="63171">
                  <c:v>38.23910411620173</c:v>
                </c:pt>
                <c:pt idx="63172">
                  <c:v>38.23970944307824</c:v>
                </c:pt>
                <c:pt idx="63173">
                  <c:v>38.24031476995475</c:v>
                </c:pt>
                <c:pt idx="63174">
                  <c:v>38.24092009683126</c:v>
                </c:pt>
                <c:pt idx="63175">
                  <c:v>38.24152542370777</c:v>
                </c:pt>
                <c:pt idx="63176">
                  <c:v>38.24213075058428</c:v>
                </c:pt>
                <c:pt idx="63177">
                  <c:v>38.242736077460791</c:v>
                </c:pt>
                <c:pt idx="63178">
                  <c:v>38.243341404337301</c:v>
                </c:pt>
                <c:pt idx="63179">
                  <c:v>38.243946731213811</c:v>
                </c:pt>
                <c:pt idx="63180">
                  <c:v>38.244552058090321</c:v>
                </c:pt>
                <c:pt idx="63181">
                  <c:v>38.245157384966831</c:v>
                </c:pt>
                <c:pt idx="63182">
                  <c:v>38.245762711843341</c:v>
                </c:pt>
                <c:pt idx="63183">
                  <c:v>38.246368038719851</c:v>
                </c:pt>
                <c:pt idx="63184">
                  <c:v>38.246973365596361</c:v>
                </c:pt>
                <c:pt idx="63185">
                  <c:v>38.247578692472871</c:v>
                </c:pt>
                <c:pt idx="63186">
                  <c:v>38.248184019349381</c:v>
                </c:pt>
                <c:pt idx="63187">
                  <c:v>38.248789346225891</c:v>
                </c:pt>
                <c:pt idx="63188">
                  <c:v>38.249394673102401</c:v>
                </c:pt>
                <c:pt idx="63189">
                  <c:v>38.249999999978911</c:v>
                </c:pt>
                <c:pt idx="63190">
                  <c:v>38.250605326855421</c:v>
                </c:pt>
                <c:pt idx="63191">
                  <c:v>38.251210653731931</c:v>
                </c:pt>
                <c:pt idx="63192">
                  <c:v>38.251815980608441</c:v>
                </c:pt>
                <c:pt idx="63193">
                  <c:v>38.252421307484951</c:v>
                </c:pt>
                <c:pt idx="63194">
                  <c:v>38.253026634361461</c:v>
                </c:pt>
                <c:pt idx="63195">
                  <c:v>38.253631961237971</c:v>
                </c:pt>
                <c:pt idx="63196">
                  <c:v>38.254237288114481</c:v>
                </c:pt>
                <c:pt idx="63197">
                  <c:v>38.254842614990991</c:v>
                </c:pt>
                <c:pt idx="63198">
                  <c:v>38.255447941867502</c:v>
                </c:pt>
                <c:pt idx="63199">
                  <c:v>38.256053268744012</c:v>
                </c:pt>
                <c:pt idx="63200">
                  <c:v>38.256658595620522</c:v>
                </c:pt>
                <c:pt idx="63201">
                  <c:v>38.257263922497032</c:v>
                </c:pt>
                <c:pt idx="63202">
                  <c:v>38.257869249373542</c:v>
                </c:pt>
                <c:pt idx="63203">
                  <c:v>38.258474576250052</c:v>
                </c:pt>
                <c:pt idx="63204">
                  <c:v>38.259079903126562</c:v>
                </c:pt>
                <c:pt idx="63205">
                  <c:v>38.259685230003072</c:v>
                </c:pt>
                <c:pt idx="63206">
                  <c:v>38.260290556879582</c:v>
                </c:pt>
                <c:pt idx="63207">
                  <c:v>38.260895883756092</c:v>
                </c:pt>
                <c:pt idx="63208">
                  <c:v>38.261501210632602</c:v>
                </c:pt>
                <c:pt idx="63209">
                  <c:v>38.262106537509112</c:v>
                </c:pt>
                <c:pt idx="63210">
                  <c:v>38.262711864385622</c:v>
                </c:pt>
                <c:pt idx="63211">
                  <c:v>38.263317191262132</c:v>
                </c:pt>
                <c:pt idx="63212">
                  <c:v>38.263922518138642</c:v>
                </c:pt>
                <c:pt idx="63213">
                  <c:v>38.264527845015152</c:v>
                </c:pt>
                <c:pt idx="63214">
                  <c:v>38.265133171891662</c:v>
                </c:pt>
                <c:pt idx="63215">
                  <c:v>38.265738498768172</c:v>
                </c:pt>
                <c:pt idx="63216">
                  <c:v>38.266343825644682</c:v>
                </c:pt>
                <c:pt idx="63217">
                  <c:v>38.266949152521192</c:v>
                </c:pt>
                <c:pt idx="63218">
                  <c:v>38.267554479397702</c:v>
                </c:pt>
                <c:pt idx="63219">
                  <c:v>38.268159806274213</c:v>
                </c:pt>
                <c:pt idx="63220">
                  <c:v>38.268765133150723</c:v>
                </c:pt>
                <c:pt idx="63221">
                  <c:v>38.269370460027233</c:v>
                </c:pt>
                <c:pt idx="63222">
                  <c:v>38.269975786903743</c:v>
                </c:pt>
                <c:pt idx="63223">
                  <c:v>38.270581113780253</c:v>
                </c:pt>
                <c:pt idx="63224">
                  <c:v>38.271186440656763</c:v>
                </c:pt>
                <c:pt idx="63225">
                  <c:v>38.271791767533273</c:v>
                </c:pt>
                <c:pt idx="63226">
                  <c:v>38.272397094409783</c:v>
                </c:pt>
                <c:pt idx="63227">
                  <c:v>38.273002421286293</c:v>
                </c:pt>
                <c:pt idx="63228">
                  <c:v>38.273607748162803</c:v>
                </c:pt>
                <c:pt idx="63229">
                  <c:v>38.274213075039313</c:v>
                </c:pt>
                <c:pt idx="63230">
                  <c:v>38.274818401915823</c:v>
                </c:pt>
                <c:pt idx="63231">
                  <c:v>38.275423728792333</c:v>
                </c:pt>
                <c:pt idx="63232">
                  <c:v>38.276029055668843</c:v>
                </c:pt>
                <c:pt idx="63233">
                  <c:v>38.276634382545353</c:v>
                </c:pt>
                <c:pt idx="63234">
                  <c:v>38.277239709421863</c:v>
                </c:pt>
                <c:pt idx="63235">
                  <c:v>38.277845036298373</c:v>
                </c:pt>
                <c:pt idx="63236">
                  <c:v>38.278450363174883</c:v>
                </c:pt>
                <c:pt idx="63237">
                  <c:v>38.279055690051393</c:v>
                </c:pt>
                <c:pt idx="63238">
                  <c:v>38.279661016927903</c:v>
                </c:pt>
                <c:pt idx="63239">
                  <c:v>38.280266343804414</c:v>
                </c:pt>
                <c:pt idx="63240">
                  <c:v>38.280871670680924</c:v>
                </c:pt>
                <c:pt idx="63241">
                  <c:v>38.281476997557434</c:v>
                </c:pt>
                <c:pt idx="63242">
                  <c:v>38.282082324433944</c:v>
                </c:pt>
                <c:pt idx="63243">
                  <c:v>38.282687651310454</c:v>
                </c:pt>
                <c:pt idx="63244">
                  <c:v>38.283292978186964</c:v>
                </c:pt>
                <c:pt idx="63245">
                  <c:v>38.283898305063474</c:v>
                </c:pt>
                <c:pt idx="63246">
                  <c:v>38.284503631939984</c:v>
                </c:pt>
                <c:pt idx="63247">
                  <c:v>38.285108958816494</c:v>
                </c:pt>
                <c:pt idx="63248">
                  <c:v>38.285714285693004</c:v>
                </c:pt>
                <c:pt idx="63249">
                  <c:v>38.286319612569514</c:v>
                </c:pt>
                <c:pt idx="63250">
                  <c:v>38.286924939446024</c:v>
                </c:pt>
                <c:pt idx="63251">
                  <c:v>38.287530266322534</c:v>
                </c:pt>
                <c:pt idx="63252">
                  <c:v>38.288135593199044</c:v>
                </c:pt>
                <c:pt idx="63253">
                  <c:v>38.288740920075554</c:v>
                </c:pt>
                <c:pt idx="63254">
                  <c:v>38.289346246952064</c:v>
                </c:pt>
                <c:pt idx="63255">
                  <c:v>38.289951573828574</c:v>
                </c:pt>
                <c:pt idx="63256">
                  <c:v>38.290556900705084</c:v>
                </c:pt>
                <c:pt idx="63257">
                  <c:v>38.291162227581594</c:v>
                </c:pt>
                <c:pt idx="63258">
                  <c:v>38.291767554458104</c:v>
                </c:pt>
                <c:pt idx="63259">
                  <c:v>38.292372881334614</c:v>
                </c:pt>
                <c:pt idx="63260">
                  <c:v>38.292978208211125</c:v>
                </c:pt>
                <c:pt idx="63261">
                  <c:v>38.293583535087635</c:v>
                </c:pt>
                <c:pt idx="63262">
                  <c:v>38.294188861964145</c:v>
                </c:pt>
                <c:pt idx="63263">
                  <c:v>38.294794188840655</c:v>
                </c:pt>
                <c:pt idx="63264">
                  <c:v>38.295399515717165</c:v>
                </c:pt>
                <c:pt idx="63265">
                  <c:v>38.296004842593675</c:v>
                </c:pt>
                <c:pt idx="63266">
                  <c:v>38.296610169470185</c:v>
                </c:pt>
                <c:pt idx="63267">
                  <c:v>38.297215496346695</c:v>
                </c:pt>
                <c:pt idx="63268">
                  <c:v>38.297820823223205</c:v>
                </c:pt>
                <c:pt idx="63269">
                  <c:v>38.298426150099715</c:v>
                </c:pt>
                <c:pt idx="63270">
                  <c:v>38.299031476976225</c:v>
                </c:pt>
                <c:pt idx="63271">
                  <c:v>38.299636803852735</c:v>
                </c:pt>
                <c:pt idx="63272">
                  <c:v>38.300242130729245</c:v>
                </c:pt>
                <c:pt idx="63273">
                  <c:v>38.300847457605755</c:v>
                </c:pt>
                <c:pt idx="63274">
                  <c:v>38.301452784482265</c:v>
                </c:pt>
                <c:pt idx="63275">
                  <c:v>38.302058111358775</c:v>
                </c:pt>
                <c:pt idx="63276">
                  <c:v>38.302663438235285</c:v>
                </c:pt>
                <c:pt idx="63277">
                  <c:v>38.303268765111795</c:v>
                </c:pt>
                <c:pt idx="63278">
                  <c:v>38.303874091988305</c:v>
                </c:pt>
                <c:pt idx="63279">
                  <c:v>38.304479418864815</c:v>
                </c:pt>
                <c:pt idx="63280">
                  <c:v>38.305084745741325</c:v>
                </c:pt>
                <c:pt idx="63281">
                  <c:v>38.305690072617836</c:v>
                </c:pt>
                <c:pt idx="63282">
                  <c:v>38.306295399494346</c:v>
                </c:pt>
                <c:pt idx="63283">
                  <c:v>38.306900726370856</c:v>
                </c:pt>
                <c:pt idx="63284">
                  <c:v>38.307506053247366</c:v>
                </c:pt>
                <c:pt idx="63285">
                  <c:v>38.308111380123876</c:v>
                </c:pt>
                <c:pt idx="63286">
                  <c:v>38.308716707000386</c:v>
                </c:pt>
                <c:pt idx="63287">
                  <c:v>38.309322033876896</c:v>
                </c:pt>
                <c:pt idx="63288">
                  <c:v>38.309927360753406</c:v>
                </c:pt>
                <c:pt idx="63289">
                  <c:v>38.310532687629916</c:v>
                </c:pt>
                <c:pt idx="63290">
                  <c:v>38.311138014506426</c:v>
                </c:pt>
                <c:pt idx="63291">
                  <c:v>38.311743341382936</c:v>
                </c:pt>
                <c:pt idx="63292">
                  <c:v>38.312348668259446</c:v>
                </c:pt>
                <c:pt idx="63293">
                  <c:v>38.312953995135956</c:v>
                </c:pt>
                <c:pt idx="63294">
                  <c:v>38.313559322012466</c:v>
                </c:pt>
                <c:pt idx="63295">
                  <c:v>38.314164648888976</c:v>
                </c:pt>
                <c:pt idx="63296">
                  <c:v>38.314769975765486</c:v>
                </c:pt>
                <c:pt idx="63297">
                  <c:v>38.315375302641996</c:v>
                </c:pt>
                <c:pt idx="63298">
                  <c:v>38.315980629518506</c:v>
                </c:pt>
                <c:pt idx="63299">
                  <c:v>38.316585956395016</c:v>
                </c:pt>
                <c:pt idx="63300">
                  <c:v>38.317191283271526</c:v>
                </c:pt>
                <c:pt idx="63301">
                  <c:v>38.317796610148037</c:v>
                </c:pt>
                <c:pt idx="63302">
                  <c:v>38.318401937024547</c:v>
                </c:pt>
                <c:pt idx="63303">
                  <c:v>38.319007263901057</c:v>
                </c:pt>
                <c:pt idx="63304">
                  <c:v>38.319612590777567</c:v>
                </c:pt>
                <c:pt idx="63305">
                  <c:v>38.320217917654077</c:v>
                </c:pt>
                <c:pt idx="63306">
                  <c:v>38.320823244530587</c:v>
                </c:pt>
                <c:pt idx="63307">
                  <c:v>38.321428571407097</c:v>
                </c:pt>
                <c:pt idx="63308">
                  <c:v>38.322033898283607</c:v>
                </c:pt>
                <c:pt idx="63309">
                  <c:v>38.322639225160117</c:v>
                </c:pt>
                <c:pt idx="63310">
                  <c:v>38.323244552036627</c:v>
                </c:pt>
                <c:pt idx="63311">
                  <c:v>38.323849878913137</c:v>
                </c:pt>
                <c:pt idx="63312">
                  <c:v>38.324455205789647</c:v>
                </c:pt>
                <c:pt idx="63313">
                  <c:v>38.325060532666157</c:v>
                </c:pt>
                <c:pt idx="63314">
                  <c:v>38.325665859542667</c:v>
                </c:pt>
                <c:pt idx="63315">
                  <c:v>38.326271186419177</c:v>
                </c:pt>
                <c:pt idx="63316">
                  <c:v>38.326876513295687</c:v>
                </c:pt>
                <c:pt idx="63317">
                  <c:v>38.327481840172197</c:v>
                </c:pt>
                <c:pt idx="63318">
                  <c:v>38.328087167048707</c:v>
                </c:pt>
                <c:pt idx="63319">
                  <c:v>38.328692493925217</c:v>
                </c:pt>
                <c:pt idx="63320">
                  <c:v>38.329297820801727</c:v>
                </c:pt>
                <c:pt idx="63321">
                  <c:v>38.329903147678237</c:v>
                </c:pt>
                <c:pt idx="63322">
                  <c:v>38.330508474554748</c:v>
                </c:pt>
                <c:pt idx="63323">
                  <c:v>38.331113801431258</c:v>
                </c:pt>
                <c:pt idx="63324">
                  <c:v>38.331719128307768</c:v>
                </c:pt>
                <c:pt idx="63325">
                  <c:v>38.332324455184278</c:v>
                </c:pt>
                <c:pt idx="63326">
                  <c:v>38.332929782060788</c:v>
                </c:pt>
                <c:pt idx="63327">
                  <c:v>38.333535108937298</c:v>
                </c:pt>
                <c:pt idx="63328">
                  <c:v>38.334140435813808</c:v>
                </c:pt>
                <c:pt idx="63329">
                  <c:v>38.334745762690318</c:v>
                </c:pt>
                <c:pt idx="63330">
                  <c:v>38.335351089566828</c:v>
                </c:pt>
                <c:pt idx="63331">
                  <c:v>38.335956416443338</c:v>
                </c:pt>
                <c:pt idx="63332">
                  <c:v>38.336561743319848</c:v>
                </c:pt>
                <c:pt idx="63333">
                  <c:v>38.337167070196358</c:v>
                </c:pt>
                <c:pt idx="63334">
                  <c:v>38.337772397072868</c:v>
                </c:pt>
                <c:pt idx="63335">
                  <c:v>38.338377723949378</c:v>
                </c:pt>
                <c:pt idx="63336">
                  <c:v>38.338983050825888</c:v>
                </c:pt>
                <c:pt idx="63337">
                  <c:v>38.339588377702398</c:v>
                </c:pt>
                <c:pt idx="63338">
                  <c:v>38.340193704578908</c:v>
                </c:pt>
                <c:pt idx="63339">
                  <c:v>38.340799031455418</c:v>
                </c:pt>
                <c:pt idx="63340">
                  <c:v>38.341404358331928</c:v>
                </c:pt>
                <c:pt idx="63341">
                  <c:v>38.342009685208438</c:v>
                </c:pt>
                <c:pt idx="63342">
                  <c:v>38.342615012084948</c:v>
                </c:pt>
                <c:pt idx="63343">
                  <c:v>38.343220338961459</c:v>
                </c:pt>
                <c:pt idx="63344">
                  <c:v>38.343825665837969</c:v>
                </c:pt>
                <c:pt idx="63345">
                  <c:v>38.344430992714479</c:v>
                </c:pt>
                <c:pt idx="63346">
                  <c:v>38.345036319590989</c:v>
                </c:pt>
                <c:pt idx="63347">
                  <c:v>38.345641646467499</c:v>
                </c:pt>
                <c:pt idx="63348">
                  <c:v>38.346246973344009</c:v>
                </c:pt>
                <c:pt idx="63349">
                  <c:v>38.346852300220519</c:v>
                </c:pt>
                <c:pt idx="63350">
                  <c:v>38.347457627097029</c:v>
                </c:pt>
                <c:pt idx="63351">
                  <c:v>38.348062953973539</c:v>
                </c:pt>
                <c:pt idx="63352">
                  <c:v>38.348668280850049</c:v>
                </c:pt>
                <c:pt idx="63353">
                  <c:v>38.349273607726559</c:v>
                </c:pt>
                <c:pt idx="63354">
                  <c:v>38.349878934603069</c:v>
                </c:pt>
                <c:pt idx="63355">
                  <c:v>38.350484261479579</c:v>
                </c:pt>
                <c:pt idx="63356">
                  <c:v>38.351089588356089</c:v>
                </c:pt>
                <c:pt idx="63357">
                  <c:v>38.351694915232599</c:v>
                </c:pt>
                <c:pt idx="63358">
                  <c:v>38.352300242109109</c:v>
                </c:pt>
                <c:pt idx="63359">
                  <c:v>38.352905568985619</c:v>
                </c:pt>
                <c:pt idx="63360">
                  <c:v>38.353510895862129</c:v>
                </c:pt>
                <c:pt idx="63361">
                  <c:v>38.354116222738639</c:v>
                </c:pt>
                <c:pt idx="63362">
                  <c:v>38.354721549615149</c:v>
                </c:pt>
                <c:pt idx="63363">
                  <c:v>38.35532687649166</c:v>
                </c:pt>
                <c:pt idx="63364">
                  <c:v>38.35593220336817</c:v>
                </c:pt>
                <c:pt idx="63365">
                  <c:v>38.35653753024468</c:v>
                </c:pt>
                <c:pt idx="63366">
                  <c:v>38.35714285712119</c:v>
                </c:pt>
                <c:pt idx="63367">
                  <c:v>38.3577481839977</c:v>
                </c:pt>
                <c:pt idx="63368">
                  <c:v>38.35835351087421</c:v>
                </c:pt>
                <c:pt idx="63369">
                  <c:v>38.35895883775072</c:v>
                </c:pt>
                <c:pt idx="63370">
                  <c:v>38.35956416462723</c:v>
                </c:pt>
                <c:pt idx="63371">
                  <c:v>38.36016949150374</c:v>
                </c:pt>
                <c:pt idx="63372">
                  <c:v>38.36077481838025</c:v>
                </c:pt>
                <c:pt idx="63373">
                  <c:v>38.36138014525676</c:v>
                </c:pt>
                <c:pt idx="63374">
                  <c:v>38.36198547213327</c:v>
                </c:pt>
                <c:pt idx="63375">
                  <c:v>38.36259079900978</c:v>
                </c:pt>
                <c:pt idx="63376">
                  <c:v>38.36319612588629</c:v>
                </c:pt>
                <c:pt idx="63377">
                  <c:v>38.3638014527628</c:v>
                </c:pt>
                <c:pt idx="63378">
                  <c:v>38.36440677963931</c:v>
                </c:pt>
                <c:pt idx="63379">
                  <c:v>38.36501210651582</c:v>
                </c:pt>
                <c:pt idx="63380">
                  <c:v>38.36561743339233</c:v>
                </c:pt>
                <c:pt idx="63381">
                  <c:v>38.36622276026884</c:v>
                </c:pt>
                <c:pt idx="63382">
                  <c:v>38.36682808714535</c:v>
                </c:pt>
                <c:pt idx="63383">
                  <c:v>38.36743341402186</c:v>
                </c:pt>
                <c:pt idx="63384">
                  <c:v>38.368038740898371</c:v>
                </c:pt>
                <c:pt idx="63385">
                  <c:v>38.368644067774881</c:v>
                </c:pt>
                <c:pt idx="63386">
                  <c:v>38.369249394651391</c:v>
                </c:pt>
                <c:pt idx="63387">
                  <c:v>38.369854721527901</c:v>
                </c:pt>
                <c:pt idx="63388">
                  <c:v>38.370460048404411</c:v>
                </c:pt>
                <c:pt idx="63389">
                  <c:v>38.371065375280921</c:v>
                </c:pt>
                <c:pt idx="63390">
                  <c:v>38.371670702157431</c:v>
                </c:pt>
                <c:pt idx="63391">
                  <c:v>38.372276029033941</c:v>
                </c:pt>
                <c:pt idx="63392">
                  <c:v>38.372881355910451</c:v>
                </c:pt>
                <c:pt idx="63393">
                  <c:v>38.373486682786961</c:v>
                </c:pt>
                <c:pt idx="63394">
                  <c:v>38.374092009663471</c:v>
                </c:pt>
                <c:pt idx="63395">
                  <c:v>38.374697336539981</c:v>
                </c:pt>
                <c:pt idx="63396">
                  <c:v>38.375302663416491</c:v>
                </c:pt>
                <c:pt idx="63397">
                  <c:v>38.375907990293001</c:v>
                </c:pt>
                <c:pt idx="63398">
                  <c:v>38.376513317169511</c:v>
                </c:pt>
                <c:pt idx="63399">
                  <c:v>38.377118644046021</c:v>
                </c:pt>
                <c:pt idx="63400">
                  <c:v>38.377723970922531</c:v>
                </c:pt>
                <c:pt idx="63401">
                  <c:v>38.378329297799041</c:v>
                </c:pt>
                <c:pt idx="63402">
                  <c:v>38.378934624675551</c:v>
                </c:pt>
                <c:pt idx="63403">
                  <c:v>38.379539951552061</c:v>
                </c:pt>
                <c:pt idx="63404">
                  <c:v>38.380145278428571</c:v>
                </c:pt>
                <c:pt idx="63405">
                  <c:v>38.380750605305082</c:v>
                </c:pt>
                <c:pt idx="63406">
                  <c:v>38.381355932181592</c:v>
                </c:pt>
                <c:pt idx="63407">
                  <c:v>38.381961259058102</c:v>
                </c:pt>
                <c:pt idx="63408">
                  <c:v>38.382566585934612</c:v>
                </c:pt>
                <c:pt idx="63409">
                  <c:v>38.383171912811122</c:v>
                </c:pt>
                <c:pt idx="63410">
                  <c:v>38.383777239687632</c:v>
                </c:pt>
                <c:pt idx="63411">
                  <c:v>38.384382566564142</c:v>
                </c:pt>
                <c:pt idx="63412">
                  <c:v>38.384987893440652</c:v>
                </c:pt>
                <c:pt idx="63413">
                  <c:v>38.385593220317162</c:v>
                </c:pt>
                <c:pt idx="63414">
                  <c:v>38.386198547193672</c:v>
                </c:pt>
                <c:pt idx="63415">
                  <c:v>38.386803874070182</c:v>
                </c:pt>
                <c:pt idx="63416">
                  <c:v>38.387409200946692</c:v>
                </c:pt>
                <c:pt idx="63417">
                  <c:v>38.388014527823202</c:v>
                </c:pt>
                <c:pt idx="63418">
                  <c:v>38.388619854699712</c:v>
                </c:pt>
                <c:pt idx="63419">
                  <c:v>38.389225181576222</c:v>
                </c:pt>
                <c:pt idx="63420">
                  <c:v>38.389830508452732</c:v>
                </c:pt>
                <c:pt idx="63421">
                  <c:v>38.390435835329242</c:v>
                </c:pt>
                <c:pt idx="63422">
                  <c:v>38.391041162205752</c:v>
                </c:pt>
                <c:pt idx="63423">
                  <c:v>38.391646489082262</c:v>
                </c:pt>
                <c:pt idx="63424">
                  <c:v>38.392251815958772</c:v>
                </c:pt>
                <c:pt idx="63425">
                  <c:v>38.392857142835283</c:v>
                </c:pt>
                <c:pt idx="63426">
                  <c:v>38.393462469711793</c:v>
                </c:pt>
                <c:pt idx="63427">
                  <c:v>38.394067796588303</c:v>
                </c:pt>
                <c:pt idx="63428">
                  <c:v>38.394673123464813</c:v>
                </c:pt>
                <c:pt idx="63429">
                  <c:v>38.395278450341323</c:v>
                </c:pt>
                <c:pt idx="63430">
                  <c:v>38.395883777217833</c:v>
                </c:pt>
                <c:pt idx="63431">
                  <c:v>38.396489104094343</c:v>
                </c:pt>
                <c:pt idx="63432">
                  <c:v>38.397094430970853</c:v>
                </c:pt>
                <c:pt idx="63433">
                  <c:v>38.397699757847363</c:v>
                </c:pt>
                <c:pt idx="63434">
                  <c:v>38.398305084723873</c:v>
                </c:pt>
                <c:pt idx="63435">
                  <c:v>38.398910411600383</c:v>
                </c:pt>
                <c:pt idx="63436">
                  <c:v>38.399515738476893</c:v>
                </c:pt>
                <c:pt idx="63437">
                  <c:v>38.400121065353403</c:v>
                </c:pt>
                <c:pt idx="63438">
                  <c:v>38.400726392229913</c:v>
                </c:pt>
                <c:pt idx="63439">
                  <c:v>38.401331719106423</c:v>
                </c:pt>
                <c:pt idx="63440">
                  <c:v>38.401937045982933</c:v>
                </c:pt>
                <c:pt idx="63441">
                  <c:v>38.402542372859443</c:v>
                </c:pt>
                <c:pt idx="63442">
                  <c:v>38.403147699735953</c:v>
                </c:pt>
                <c:pt idx="63443">
                  <c:v>38.403753026612463</c:v>
                </c:pt>
                <c:pt idx="63444">
                  <c:v>38.404358353488973</c:v>
                </c:pt>
                <c:pt idx="63445">
                  <c:v>38.404963680365483</c:v>
                </c:pt>
                <c:pt idx="63446">
                  <c:v>38.405569007241994</c:v>
                </c:pt>
                <c:pt idx="63447">
                  <c:v>38.406174334118504</c:v>
                </c:pt>
                <c:pt idx="63448">
                  <c:v>38.406779660995014</c:v>
                </c:pt>
                <c:pt idx="63449">
                  <c:v>38.407384987871524</c:v>
                </c:pt>
                <c:pt idx="63450">
                  <c:v>38.407990314748034</c:v>
                </c:pt>
                <c:pt idx="63451">
                  <c:v>38.408595641624544</c:v>
                </c:pt>
                <c:pt idx="63452">
                  <c:v>38.409200968501054</c:v>
                </c:pt>
                <c:pt idx="63453">
                  <c:v>38.409806295377564</c:v>
                </c:pt>
                <c:pt idx="63454">
                  <c:v>38.410411622254074</c:v>
                </c:pt>
                <c:pt idx="63455">
                  <c:v>38.411016949130584</c:v>
                </c:pt>
                <c:pt idx="63456">
                  <c:v>38.411622276007094</c:v>
                </c:pt>
                <c:pt idx="63457">
                  <c:v>38.412227602883604</c:v>
                </c:pt>
                <c:pt idx="63458">
                  <c:v>38.412832929760114</c:v>
                </c:pt>
                <c:pt idx="63459">
                  <c:v>38.413438256636624</c:v>
                </c:pt>
                <c:pt idx="63460">
                  <c:v>38.414043583513134</c:v>
                </c:pt>
                <c:pt idx="63461">
                  <c:v>38.414648910389644</c:v>
                </c:pt>
                <c:pt idx="63462">
                  <c:v>38.415254237266154</c:v>
                </c:pt>
                <c:pt idx="63463">
                  <c:v>38.415859564142664</c:v>
                </c:pt>
                <c:pt idx="63464">
                  <c:v>38.416464891019174</c:v>
                </c:pt>
                <c:pt idx="63465">
                  <c:v>38.417070217895684</c:v>
                </c:pt>
                <c:pt idx="63466">
                  <c:v>38.417675544772194</c:v>
                </c:pt>
                <c:pt idx="63467">
                  <c:v>38.418280871648705</c:v>
                </c:pt>
                <c:pt idx="63468">
                  <c:v>38.418886198525215</c:v>
                </c:pt>
                <c:pt idx="63469">
                  <c:v>38.419491525401725</c:v>
                </c:pt>
                <c:pt idx="63470">
                  <c:v>38.420096852278235</c:v>
                </c:pt>
                <c:pt idx="63471">
                  <c:v>38.420702179154745</c:v>
                </c:pt>
                <c:pt idx="63472">
                  <c:v>38.421307506031255</c:v>
                </c:pt>
                <c:pt idx="63473">
                  <c:v>38.421912832907765</c:v>
                </c:pt>
                <c:pt idx="63474">
                  <c:v>38.422518159784275</c:v>
                </c:pt>
                <c:pt idx="63475">
                  <c:v>38.423123486660785</c:v>
                </c:pt>
                <c:pt idx="63476">
                  <c:v>38.423728813537295</c:v>
                </c:pt>
                <c:pt idx="63477">
                  <c:v>38.424334140413805</c:v>
                </c:pt>
                <c:pt idx="63478">
                  <c:v>38.424939467290315</c:v>
                </c:pt>
                <c:pt idx="63479">
                  <c:v>38.425544794166825</c:v>
                </c:pt>
                <c:pt idx="63480">
                  <c:v>38.426150121043335</c:v>
                </c:pt>
                <c:pt idx="63481">
                  <c:v>38.426755447919845</c:v>
                </c:pt>
                <c:pt idx="63482">
                  <c:v>38.427360774796355</c:v>
                </c:pt>
                <c:pt idx="63483">
                  <c:v>38.427966101672865</c:v>
                </c:pt>
                <c:pt idx="63484">
                  <c:v>38.428571428549375</c:v>
                </c:pt>
                <c:pt idx="63485">
                  <c:v>38.429176755425885</c:v>
                </c:pt>
                <c:pt idx="63486">
                  <c:v>38.429782082302395</c:v>
                </c:pt>
                <c:pt idx="63487">
                  <c:v>38.430387409178906</c:v>
                </c:pt>
                <c:pt idx="63488">
                  <c:v>38.430992736055416</c:v>
                </c:pt>
                <c:pt idx="63489">
                  <c:v>38.431598062931926</c:v>
                </c:pt>
                <c:pt idx="63490">
                  <c:v>38.432203389808436</c:v>
                </c:pt>
                <c:pt idx="63491">
                  <c:v>38.432808716684946</c:v>
                </c:pt>
                <c:pt idx="63492">
                  <c:v>38.433414043561456</c:v>
                </c:pt>
                <c:pt idx="63493">
                  <c:v>38.434019370437966</c:v>
                </c:pt>
                <c:pt idx="63494">
                  <c:v>38.434624697314476</c:v>
                </c:pt>
                <c:pt idx="63495">
                  <c:v>38.435230024190986</c:v>
                </c:pt>
                <c:pt idx="63496">
                  <c:v>38.435835351067496</c:v>
                </c:pt>
                <c:pt idx="63497">
                  <c:v>38.436440677944006</c:v>
                </c:pt>
                <c:pt idx="63498">
                  <c:v>38.437046004820516</c:v>
                </c:pt>
                <c:pt idx="63499">
                  <c:v>38.437651331697026</c:v>
                </c:pt>
                <c:pt idx="63500">
                  <c:v>38.438256658573536</c:v>
                </c:pt>
                <c:pt idx="63501">
                  <c:v>38.438861985450046</c:v>
                </c:pt>
                <c:pt idx="63502">
                  <c:v>38.439467312326556</c:v>
                </c:pt>
                <c:pt idx="63503">
                  <c:v>38.440072639203066</c:v>
                </c:pt>
                <c:pt idx="63504">
                  <c:v>38.440677966079576</c:v>
                </c:pt>
                <c:pt idx="63505">
                  <c:v>38.441283292956086</c:v>
                </c:pt>
                <c:pt idx="63506">
                  <c:v>38.441888619832596</c:v>
                </c:pt>
                <c:pt idx="63507">
                  <c:v>38.442493946709106</c:v>
                </c:pt>
                <c:pt idx="63508">
                  <c:v>38.443099273585617</c:v>
                </c:pt>
                <c:pt idx="63509">
                  <c:v>38.443704600462127</c:v>
                </c:pt>
                <c:pt idx="63510">
                  <c:v>38.444309927338637</c:v>
                </c:pt>
                <c:pt idx="63511">
                  <c:v>38.444915254215147</c:v>
                </c:pt>
                <c:pt idx="63512">
                  <c:v>38.445520581091657</c:v>
                </c:pt>
                <c:pt idx="63513">
                  <c:v>38.446125907968167</c:v>
                </c:pt>
                <c:pt idx="63514">
                  <c:v>38.446731234844677</c:v>
                </c:pt>
                <c:pt idx="63515">
                  <c:v>38.447336561721187</c:v>
                </c:pt>
                <c:pt idx="63516">
                  <c:v>38.447941888597697</c:v>
                </c:pt>
                <c:pt idx="63517">
                  <c:v>38.448547215474207</c:v>
                </c:pt>
                <c:pt idx="63518">
                  <c:v>38.449152542350717</c:v>
                </c:pt>
                <c:pt idx="63519">
                  <c:v>38.449757869227227</c:v>
                </c:pt>
                <c:pt idx="63520">
                  <c:v>38.450363196103737</c:v>
                </c:pt>
                <c:pt idx="63521">
                  <c:v>38.450968522980247</c:v>
                </c:pt>
                <c:pt idx="63522">
                  <c:v>38.451573849856757</c:v>
                </c:pt>
                <c:pt idx="63523">
                  <c:v>38.452179176733267</c:v>
                </c:pt>
                <c:pt idx="63524">
                  <c:v>38.452784503609777</c:v>
                </c:pt>
                <c:pt idx="63525">
                  <c:v>38.453389830486287</c:v>
                </c:pt>
                <c:pt idx="63526">
                  <c:v>38.453995157362797</c:v>
                </c:pt>
                <c:pt idx="63527">
                  <c:v>38.454600484239307</c:v>
                </c:pt>
                <c:pt idx="63528">
                  <c:v>38.455205811115817</c:v>
                </c:pt>
                <c:pt idx="63529">
                  <c:v>38.455811137992328</c:v>
                </c:pt>
                <c:pt idx="63530">
                  <c:v>38.456416464868838</c:v>
                </c:pt>
                <c:pt idx="63531">
                  <c:v>38.457021791745348</c:v>
                </c:pt>
                <c:pt idx="63532">
                  <c:v>38.457627118621858</c:v>
                </c:pt>
                <c:pt idx="63533">
                  <c:v>38.458232445498368</c:v>
                </c:pt>
                <c:pt idx="63534">
                  <c:v>38.458837772374878</c:v>
                </c:pt>
                <c:pt idx="63535">
                  <c:v>38.459443099251388</c:v>
                </c:pt>
                <c:pt idx="63536">
                  <c:v>38.460048426127898</c:v>
                </c:pt>
                <c:pt idx="63537">
                  <c:v>38.460653753004408</c:v>
                </c:pt>
                <c:pt idx="63538">
                  <c:v>38.461259079880918</c:v>
                </c:pt>
                <c:pt idx="63539">
                  <c:v>38.461864406757428</c:v>
                </c:pt>
                <c:pt idx="63540">
                  <c:v>38.462469733633938</c:v>
                </c:pt>
                <c:pt idx="63541">
                  <c:v>38.463075060510448</c:v>
                </c:pt>
                <c:pt idx="63542">
                  <c:v>38.463680387386958</c:v>
                </c:pt>
                <c:pt idx="63543">
                  <c:v>38.464285714263468</c:v>
                </c:pt>
                <c:pt idx="63544">
                  <c:v>38.464891041139978</c:v>
                </c:pt>
                <c:pt idx="63545">
                  <c:v>38.465496368016488</c:v>
                </c:pt>
                <c:pt idx="63546">
                  <c:v>38.466101694892998</c:v>
                </c:pt>
                <c:pt idx="63547">
                  <c:v>38.466707021769508</c:v>
                </c:pt>
                <c:pt idx="63548">
                  <c:v>38.467312348646018</c:v>
                </c:pt>
                <c:pt idx="63549">
                  <c:v>38.467917675522528</c:v>
                </c:pt>
                <c:pt idx="63550">
                  <c:v>38.468523002399039</c:v>
                </c:pt>
                <c:pt idx="63551">
                  <c:v>38.469128329275549</c:v>
                </c:pt>
                <c:pt idx="63552">
                  <c:v>38.469733656152059</c:v>
                </c:pt>
                <c:pt idx="63553">
                  <c:v>38.470338983028569</c:v>
                </c:pt>
                <c:pt idx="63554">
                  <c:v>38.470944309905079</c:v>
                </c:pt>
                <c:pt idx="63555">
                  <c:v>38.471549636781589</c:v>
                </c:pt>
                <c:pt idx="63556">
                  <c:v>38.472154963658099</c:v>
                </c:pt>
                <c:pt idx="63557">
                  <c:v>38.472760290534609</c:v>
                </c:pt>
                <c:pt idx="63558">
                  <c:v>38.473365617411119</c:v>
                </c:pt>
                <c:pt idx="63559">
                  <c:v>38.473970944287629</c:v>
                </c:pt>
                <c:pt idx="63560">
                  <c:v>38.474576271164139</c:v>
                </c:pt>
                <c:pt idx="63561">
                  <c:v>38.475181598040649</c:v>
                </c:pt>
                <c:pt idx="63562">
                  <c:v>38.475786924917159</c:v>
                </c:pt>
                <c:pt idx="63563">
                  <c:v>38.476392251793669</c:v>
                </c:pt>
                <c:pt idx="63564">
                  <c:v>38.476997578670179</c:v>
                </c:pt>
                <c:pt idx="63565">
                  <c:v>38.477602905546689</c:v>
                </c:pt>
                <c:pt idx="63566">
                  <c:v>38.478208232423199</c:v>
                </c:pt>
                <c:pt idx="63567">
                  <c:v>38.478813559299709</c:v>
                </c:pt>
                <c:pt idx="63568">
                  <c:v>38.479418886176219</c:v>
                </c:pt>
                <c:pt idx="63569">
                  <c:v>38.480024213052729</c:v>
                </c:pt>
                <c:pt idx="63570">
                  <c:v>38.48062953992924</c:v>
                </c:pt>
                <c:pt idx="63571">
                  <c:v>38.48123486680575</c:v>
                </c:pt>
                <c:pt idx="63572">
                  <c:v>38.48184019368226</c:v>
                </c:pt>
                <c:pt idx="63573">
                  <c:v>38.48244552055877</c:v>
                </c:pt>
                <c:pt idx="63574">
                  <c:v>38.48305084743528</c:v>
                </c:pt>
                <c:pt idx="63575">
                  <c:v>38.48365617431179</c:v>
                </c:pt>
                <c:pt idx="63576">
                  <c:v>38.4842615011883</c:v>
                </c:pt>
                <c:pt idx="63577">
                  <c:v>38.48486682806481</c:v>
                </c:pt>
                <c:pt idx="63578">
                  <c:v>38.48547215494132</c:v>
                </c:pt>
                <c:pt idx="63579">
                  <c:v>38.48607748181783</c:v>
                </c:pt>
                <c:pt idx="63580">
                  <c:v>38.48668280869434</c:v>
                </c:pt>
                <c:pt idx="63581">
                  <c:v>38.48728813557085</c:v>
                </c:pt>
                <c:pt idx="63582">
                  <c:v>38.48789346244736</c:v>
                </c:pt>
                <c:pt idx="63583">
                  <c:v>38.48849878932387</c:v>
                </c:pt>
                <c:pt idx="63584">
                  <c:v>38.48910411620038</c:v>
                </c:pt>
                <c:pt idx="63585">
                  <c:v>38.48970944307689</c:v>
                </c:pt>
                <c:pt idx="63586">
                  <c:v>38.4903147699534</c:v>
                </c:pt>
                <c:pt idx="63587">
                  <c:v>38.49092009682991</c:v>
                </c:pt>
                <c:pt idx="63588">
                  <c:v>38.49152542370642</c:v>
                </c:pt>
                <c:pt idx="63589">
                  <c:v>38.49213075058293</c:v>
                </c:pt>
                <c:pt idx="63590">
                  <c:v>38.49273607745944</c:v>
                </c:pt>
                <c:pt idx="63591">
                  <c:v>38.493341404335951</c:v>
                </c:pt>
                <c:pt idx="63592">
                  <c:v>38.493946731212461</c:v>
                </c:pt>
                <c:pt idx="63593">
                  <c:v>38.494552058088971</c:v>
                </c:pt>
                <c:pt idx="63594">
                  <c:v>38.495157384965481</c:v>
                </c:pt>
                <c:pt idx="63595">
                  <c:v>38.495762711841991</c:v>
                </c:pt>
                <c:pt idx="63596">
                  <c:v>38.496368038718501</c:v>
                </c:pt>
                <c:pt idx="63597">
                  <c:v>38.496973365595011</c:v>
                </c:pt>
                <c:pt idx="63598">
                  <c:v>38.497578692471521</c:v>
                </c:pt>
                <c:pt idx="63599">
                  <c:v>38.498184019348031</c:v>
                </c:pt>
                <c:pt idx="63600">
                  <c:v>38.498789346224541</c:v>
                </c:pt>
                <c:pt idx="63601">
                  <c:v>38.499394673101051</c:v>
                </c:pt>
                <c:pt idx="63602">
                  <c:v>38.499999999977561</c:v>
                </c:pt>
                <c:pt idx="63603">
                  <c:v>38.500605326854071</c:v>
                </c:pt>
                <c:pt idx="63604">
                  <c:v>38.501210653730581</c:v>
                </c:pt>
                <c:pt idx="63605">
                  <c:v>38.501815980607091</c:v>
                </c:pt>
                <c:pt idx="63606">
                  <c:v>38.502421307483601</c:v>
                </c:pt>
                <c:pt idx="63607">
                  <c:v>38.503026634360111</c:v>
                </c:pt>
                <c:pt idx="63608">
                  <c:v>38.503631961236621</c:v>
                </c:pt>
                <c:pt idx="63609">
                  <c:v>38.504237288113131</c:v>
                </c:pt>
                <c:pt idx="63610">
                  <c:v>38.504842614989641</c:v>
                </c:pt>
                <c:pt idx="63611">
                  <c:v>38.505447941866151</c:v>
                </c:pt>
                <c:pt idx="63612">
                  <c:v>38.506053268742662</c:v>
                </c:pt>
                <c:pt idx="63613">
                  <c:v>38.506658595619172</c:v>
                </c:pt>
                <c:pt idx="63614">
                  <c:v>38.507263922495682</c:v>
                </c:pt>
                <c:pt idx="63615">
                  <c:v>38.507869249372192</c:v>
                </c:pt>
                <c:pt idx="63616">
                  <c:v>38.508474576248702</c:v>
                </c:pt>
                <c:pt idx="63617">
                  <c:v>38.509079903125212</c:v>
                </c:pt>
                <c:pt idx="63618">
                  <c:v>38.509685230001722</c:v>
                </c:pt>
                <c:pt idx="63619">
                  <c:v>38.510290556878232</c:v>
                </c:pt>
                <c:pt idx="63620">
                  <c:v>38.510895883754742</c:v>
                </c:pt>
                <c:pt idx="63621">
                  <c:v>38.511501210631252</c:v>
                </c:pt>
                <c:pt idx="63622">
                  <c:v>38.512106537507762</c:v>
                </c:pt>
                <c:pt idx="63623">
                  <c:v>38.512711864384272</c:v>
                </c:pt>
                <c:pt idx="63624">
                  <c:v>38.513317191260782</c:v>
                </c:pt>
                <c:pt idx="63625">
                  <c:v>38.513922518137292</c:v>
                </c:pt>
                <c:pt idx="63626">
                  <c:v>38.514527845013802</c:v>
                </c:pt>
                <c:pt idx="63627">
                  <c:v>38.515133171890312</c:v>
                </c:pt>
                <c:pt idx="63628">
                  <c:v>38.515738498766822</c:v>
                </c:pt>
                <c:pt idx="63629">
                  <c:v>38.516343825643332</c:v>
                </c:pt>
                <c:pt idx="63630">
                  <c:v>38.516949152519842</c:v>
                </c:pt>
                <c:pt idx="63631">
                  <c:v>38.517554479396352</c:v>
                </c:pt>
                <c:pt idx="63632">
                  <c:v>38.518159806272863</c:v>
                </c:pt>
                <c:pt idx="63633">
                  <c:v>38.518765133149373</c:v>
                </c:pt>
                <c:pt idx="63634">
                  <c:v>38.519370460025883</c:v>
                </c:pt>
                <c:pt idx="63635">
                  <c:v>38.519975786902393</c:v>
                </c:pt>
                <c:pt idx="63636">
                  <c:v>38.520581113778903</c:v>
                </c:pt>
                <c:pt idx="63637">
                  <c:v>38.521186440655413</c:v>
                </c:pt>
                <c:pt idx="63638">
                  <c:v>38.521791767531923</c:v>
                </c:pt>
                <c:pt idx="63639">
                  <c:v>38.522397094408433</c:v>
                </c:pt>
                <c:pt idx="63640">
                  <c:v>38.523002421284943</c:v>
                </c:pt>
                <c:pt idx="63641">
                  <c:v>38.523607748161453</c:v>
                </c:pt>
                <c:pt idx="63642">
                  <c:v>38.524213075037963</c:v>
                </c:pt>
                <c:pt idx="63643">
                  <c:v>38.524818401914473</c:v>
                </c:pt>
                <c:pt idx="63644">
                  <c:v>38.525423728790983</c:v>
                </c:pt>
                <c:pt idx="63645">
                  <c:v>38.526029055667493</c:v>
                </c:pt>
                <c:pt idx="63646">
                  <c:v>38.526634382544003</c:v>
                </c:pt>
                <c:pt idx="63647">
                  <c:v>38.527239709420513</c:v>
                </c:pt>
                <c:pt idx="63648">
                  <c:v>38.527845036297023</c:v>
                </c:pt>
                <c:pt idx="63649">
                  <c:v>38.528450363173533</c:v>
                </c:pt>
                <c:pt idx="63650">
                  <c:v>38.529055690050043</c:v>
                </c:pt>
                <c:pt idx="63651">
                  <c:v>38.529661016926553</c:v>
                </c:pt>
                <c:pt idx="63652">
                  <c:v>38.530266343803063</c:v>
                </c:pt>
                <c:pt idx="63653">
                  <c:v>38.530871670679574</c:v>
                </c:pt>
                <c:pt idx="63654">
                  <c:v>38.531476997556084</c:v>
                </c:pt>
                <c:pt idx="63655">
                  <c:v>38.532082324432594</c:v>
                </c:pt>
                <c:pt idx="63656">
                  <c:v>38.532687651309104</c:v>
                </c:pt>
                <c:pt idx="63657">
                  <c:v>38.533292978185614</c:v>
                </c:pt>
                <c:pt idx="63658">
                  <c:v>38.533898305062124</c:v>
                </c:pt>
                <c:pt idx="63659">
                  <c:v>38.534503631938634</c:v>
                </c:pt>
                <c:pt idx="63660">
                  <c:v>38.535108958815144</c:v>
                </c:pt>
                <c:pt idx="63661">
                  <c:v>38.535714285691654</c:v>
                </c:pt>
                <c:pt idx="63662">
                  <c:v>38.536319612568164</c:v>
                </c:pt>
                <c:pt idx="63663">
                  <c:v>38.536924939444674</c:v>
                </c:pt>
                <c:pt idx="63664">
                  <c:v>38.537530266321184</c:v>
                </c:pt>
                <c:pt idx="63665">
                  <c:v>38.538135593197694</c:v>
                </c:pt>
                <c:pt idx="63666">
                  <c:v>38.538740920074204</c:v>
                </c:pt>
                <c:pt idx="63667">
                  <c:v>38.539346246950714</c:v>
                </c:pt>
                <c:pt idx="63668">
                  <c:v>38.539951573827224</c:v>
                </c:pt>
                <c:pt idx="63669">
                  <c:v>38.540556900703734</c:v>
                </c:pt>
                <c:pt idx="63670">
                  <c:v>38.541162227580244</c:v>
                </c:pt>
                <c:pt idx="63671">
                  <c:v>38.541767554456754</c:v>
                </c:pt>
                <c:pt idx="63672">
                  <c:v>38.542372881333264</c:v>
                </c:pt>
                <c:pt idx="63673">
                  <c:v>38.542978208209774</c:v>
                </c:pt>
                <c:pt idx="63674">
                  <c:v>38.543583535086285</c:v>
                </c:pt>
                <c:pt idx="63675">
                  <c:v>38.544188861962795</c:v>
                </c:pt>
                <c:pt idx="63676">
                  <c:v>38.544794188839305</c:v>
                </c:pt>
                <c:pt idx="63677">
                  <c:v>38.545399515715815</c:v>
                </c:pt>
                <c:pt idx="63678">
                  <c:v>38.546004842592325</c:v>
                </c:pt>
                <c:pt idx="63679">
                  <c:v>38.546610169468835</c:v>
                </c:pt>
                <c:pt idx="63680">
                  <c:v>38.547215496345345</c:v>
                </c:pt>
                <c:pt idx="63681">
                  <c:v>38.547820823221855</c:v>
                </c:pt>
                <c:pt idx="63682">
                  <c:v>38.548426150098365</c:v>
                </c:pt>
                <c:pt idx="63683">
                  <c:v>38.549031476974875</c:v>
                </c:pt>
                <c:pt idx="63684">
                  <c:v>38.549636803851385</c:v>
                </c:pt>
                <c:pt idx="63685">
                  <c:v>38.550242130727895</c:v>
                </c:pt>
                <c:pt idx="63686">
                  <c:v>38.550847457604405</c:v>
                </c:pt>
                <c:pt idx="63687">
                  <c:v>38.551452784480915</c:v>
                </c:pt>
                <c:pt idx="63688">
                  <c:v>38.552058111357425</c:v>
                </c:pt>
                <c:pt idx="63689">
                  <c:v>38.552663438233935</c:v>
                </c:pt>
                <c:pt idx="63690">
                  <c:v>38.553268765110445</c:v>
                </c:pt>
                <c:pt idx="63691">
                  <c:v>38.553874091986955</c:v>
                </c:pt>
                <c:pt idx="63692">
                  <c:v>38.554479418863465</c:v>
                </c:pt>
                <c:pt idx="63693">
                  <c:v>38.555084745739975</c:v>
                </c:pt>
                <c:pt idx="63694">
                  <c:v>38.555690072616486</c:v>
                </c:pt>
                <c:pt idx="63695">
                  <c:v>38.556295399492996</c:v>
                </c:pt>
                <c:pt idx="63696">
                  <c:v>38.556900726369506</c:v>
                </c:pt>
                <c:pt idx="63697">
                  <c:v>38.557506053246016</c:v>
                </c:pt>
                <c:pt idx="63698">
                  <c:v>38.558111380122526</c:v>
                </c:pt>
                <c:pt idx="63699">
                  <c:v>38.558716706999036</c:v>
                </c:pt>
                <c:pt idx="63700">
                  <c:v>38.559322033875546</c:v>
                </c:pt>
                <c:pt idx="63701">
                  <c:v>38.559927360752056</c:v>
                </c:pt>
                <c:pt idx="63702">
                  <c:v>38.560532687628566</c:v>
                </c:pt>
                <c:pt idx="63703">
                  <c:v>38.561138014505076</c:v>
                </c:pt>
                <c:pt idx="63704">
                  <c:v>38.561743341381586</c:v>
                </c:pt>
                <c:pt idx="63705">
                  <c:v>38.562348668258096</c:v>
                </c:pt>
                <c:pt idx="63706">
                  <c:v>38.562953995134606</c:v>
                </c:pt>
                <c:pt idx="63707">
                  <c:v>38.563559322011116</c:v>
                </c:pt>
                <c:pt idx="63708">
                  <c:v>38.564164648887626</c:v>
                </c:pt>
                <c:pt idx="63709">
                  <c:v>38.564769975764136</c:v>
                </c:pt>
                <c:pt idx="63710">
                  <c:v>38.565375302640646</c:v>
                </c:pt>
                <c:pt idx="63711">
                  <c:v>38.565980629517156</c:v>
                </c:pt>
                <c:pt idx="63712">
                  <c:v>38.566585956393666</c:v>
                </c:pt>
                <c:pt idx="63713">
                  <c:v>38.567191283270176</c:v>
                </c:pt>
                <c:pt idx="63714">
                  <c:v>38.567796610146686</c:v>
                </c:pt>
                <c:pt idx="63715">
                  <c:v>38.568401937023197</c:v>
                </c:pt>
                <c:pt idx="63716">
                  <c:v>38.569007263899707</c:v>
                </c:pt>
                <c:pt idx="63717">
                  <c:v>38.569612590776217</c:v>
                </c:pt>
                <c:pt idx="63718">
                  <c:v>38.570217917652727</c:v>
                </c:pt>
                <c:pt idx="63719">
                  <c:v>38.570823244529237</c:v>
                </c:pt>
                <c:pt idx="63720">
                  <c:v>38.571428571405747</c:v>
                </c:pt>
                <c:pt idx="63721">
                  <c:v>38.572033898282257</c:v>
                </c:pt>
                <c:pt idx="63722">
                  <c:v>38.572639225158767</c:v>
                </c:pt>
                <c:pt idx="63723">
                  <c:v>38.573244552035277</c:v>
                </c:pt>
                <c:pt idx="63724">
                  <c:v>38.573849878911787</c:v>
                </c:pt>
                <c:pt idx="63725">
                  <c:v>38.574455205788297</c:v>
                </c:pt>
                <c:pt idx="63726">
                  <c:v>38.575060532664807</c:v>
                </c:pt>
                <c:pt idx="63727">
                  <c:v>38.575665859541317</c:v>
                </c:pt>
                <c:pt idx="63728">
                  <c:v>38.576271186417827</c:v>
                </c:pt>
                <c:pt idx="63729">
                  <c:v>38.576876513294337</c:v>
                </c:pt>
                <c:pt idx="63730">
                  <c:v>38.577481840170847</c:v>
                </c:pt>
                <c:pt idx="63731">
                  <c:v>38.578087167047357</c:v>
                </c:pt>
                <c:pt idx="63732">
                  <c:v>38.578692493923867</c:v>
                </c:pt>
                <c:pt idx="63733">
                  <c:v>38.579297820800377</c:v>
                </c:pt>
                <c:pt idx="63734">
                  <c:v>38.579903147676887</c:v>
                </c:pt>
                <c:pt idx="63735">
                  <c:v>38.580508474553397</c:v>
                </c:pt>
                <c:pt idx="63736">
                  <c:v>38.581113801429908</c:v>
                </c:pt>
                <c:pt idx="63737">
                  <c:v>38.581719128306418</c:v>
                </c:pt>
                <c:pt idx="63738">
                  <c:v>38.582324455182928</c:v>
                </c:pt>
                <c:pt idx="63739">
                  <c:v>38.582929782059438</c:v>
                </c:pt>
                <c:pt idx="63740">
                  <c:v>38.583535108935948</c:v>
                </c:pt>
                <c:pt idx="63741">
                  <c:v>38.584140435812458</c:v>
                </c:pt>
                <c:pt idx="63742">
                  <c:v>38.584745762688968</c:v>
                </c:pt>
                <c:pt idx="63743">
                  <c:v>38.585351089565478</c:v>
                </c:pt>
                <c:pt idx="63744">
                  <c:v>38.585956416441988</c:v>
                </c:pt>
                <c:pt idx="63745">
                  <c:v>38.586561743318498</c:v>
                </c:pt>
                <c:pt idx="63746">
                  <c:v>38.587167070195008</c:v>
                </c:pt>
                <c:pt idx="63747">
                  <c:v>38.587772397071518</c:v>
                </c:pt>
                <c:pt idx="63748">
                  <c:v>38.588377723948028</c:v>
                </c:pt>
                <c:pt idx="63749">
                  <c:v>38.588983050824538</c:v>
                </c:pt>
                <c:pt idx="63750">
                  <c:v>38.589588377701048</c:v>
                </c:pt>
                <c:pt idx="63751">
                  <c:v>38.590193704577558</c:v>
                </c:pt>
                <c:pt idx="63752">
                  <c:v>38.590799031454068</c:v>
                </c:pt>
                <c:pt idx="63753">
                  <c:v>38.591404358330578</c:v>
                </c:pt>
                <c:pt idx="63754">
                  <c:v>38.592009685207088</c:v>
                </c:pt>
                <c:pt idx="63755">
                  <c:v>38.592615012083598</c:v>
                </c:pt>
                <c:pt idx="63756">
                  <c:v>38.593220338960109</c:v>
                </c:pt>
                <c:pt idx="63757">
                  <c:v>38.593825665836619</c:v>
                </c:pt>
                <c:pt idx="63758">
                  <c:v>38.594430992713129</c:v>
                </c:pt>
                <c:pt idx="63759">
                  <c:v>38.595036319589639</c:v>
                </c:pt>
                <c:pt idx="63760">
                  <c:v>38.595641646466149</c:v>
                </c:pt>
                <c:pt idx="63761">
                  <c:v>38.596246973342659</c:v>
                </c:pt>
                <c:pt idx="63762">
                  <c:v>38.596852300219169</c:v>
                </c:pt>
                <c:pt idx="63763">
                  <c:v>38.597457627095679</c:v>
                </c:pt>
                <c:pt idx="63764">
                  <c:v>38.598062953972189</c:v>
                </c:pt>
                <c:pt idx="63765">
                  <c:v>38.598668280848699</c:v>
                </c:pt>
                <c:pt idx="63766">
                  <c:v>38.599273607725209</c:v>
                </c:pt>
                <c:pt idx="63767">
                  <c:v>38.599878934601719</c:v>
                </c:pt>
                <c:pt idx="63768">
                  <c:v>38.600484261478229</c:v>
                </c:pt>
                <c:pt idx="63769">
                  <c:v>38.601089588354739</c:v>
                </c:pt>
                <c:pt idx="63770">
                  <c:v>38.601694915231249</c:v>
                </c:pt>
                <c:pt idx="63771">
                  <c:v>38.602300242107759</c:v>
                </c:pt>
                <c:pt idx="63772">
                  <c:v>38.602905568984269</c:v>
                </c:pt>
                <c:pt idx="63773">
                  <c:v>38.603510895860779</c:v>
                </c:pt>
                <c:pt idx="63774">
                  <c:v>38.604116222737289</c:v>
                </c:pt>
                <c:pt idx="63775">
                  <c:v>38.604721549613799</c:v>
                </c:pt>
                <c:pt idx="63776">
                  <c:v>38.605326876490309</c:v>
                </c:pt>
                <c:pt idx="63777">
                  <c:v>38.60593220336682</c:v>
                </c:pt>
                <c:pt idx="63778">
                  <c:v>38.60653753024333</c:v>
                </c:pt>
                <c:pt idx="63779">
                  <c:v>38.60714285711984</c:v>
                </c:pt>
                <c:pt idx="63780">
                  <c:v>38.60774818399635</c:v>
                </c:pt>
                <c:pt idx="63781">
                  <c:v>38.60835351087286</c:v>
                </c:pt>
                <c:pt idx="63782">
                  <c:v>38.60895883774937</c:v>
                </c:pt>
                <c:pt idx="63783">
                  <c:v>38.60956416462588</c:v>
                </c:pt>
                <c:pt idx="63784">
                  <c:v>38.61016949150239</c:v>
                </c:pt>
                <c:pt idx="63785">
                  <c:v>38.6107748183789</c:v>
                </c:pt>
                <c:pt idx="63786">
                  <c:v>38.61138014525541</c:v>
                </c:pt>
                <c:pt idx="63787">
                  <c:v>38.61198547213192</c:v>
                </c:pt>
                <c:pt idx="63788">
                  <c:v>38.61259079900843</c:v>
                </c:pt>
                <c:pt idx="63789">
                  <c:v>38.61319612588494</c:v>
                </c:pt>
                <c:pt idx="63790">
                  <c:v>38.61380145276145</c:v>
                </c:pt>
                <c:pt idx="63791">
                  <c:v>38.61440677963796</c:v>
                </c:pt>
                <c:pt idx="63792">
                  <c:v>38.61501210651447</c:v>
                </c:pt>
                <c:pt idx="63793">
                  <c:v>38.61561743339098</c:v>
                </c:pt>
                <c:pt idx="63794">
                  <c:v>38.61622276026749</c:v>
                </c:pt>
                <c:pt idx="63795">
                  <c:v>38.616828087144</c:v>
                </c:pt>
                <c:pt idx="63796">
                  <c:v>38.61743341402051</c:v>
                </c:pt>
                <c:pt idx="63797">
                  <c:v>38.61803874089702</c:v>
                </c:pt>
                <c:pt idx="63798">
                  <c:v>38.618644067773531</c:v>
                </c:pt>
                <c:pt idx="63799">
                  <c:v>38.619249394650041</c:v>
                </c:pt>
                <c:pt idx="63800">
                  <c:v>38.619854721526551</c:v>
                </c:pt>
                <c:pt idx="63801">
                  <c:v>38.620460048403061</c:v>
                </c:pt>
                <c:pt idx="63802">
                  <c:v>38.621065375279571</c:v>
                </c:pt>
                <c:pt idx="63803">
                  <c:v>38.621670702156081</c:v>
                </c:pt>
                <c:pt idx="63804">
                  <c:v>38.622276029032591</c:v>
                </c:pt>
                <c:pt idx="63805">
                  <c:v>38.622881355909101</c:v>
                </c:pt>
                <c:pt idx="63806">
                  <c:v>38.623486682785611</c:v>
                </c:pt>
                <c:pt idx="63807">
                  <c:v>38.624092009662121</c:v>
                </c:pt>
                <c:pt idx="63808">
                  <c:v>38.624697336538631</c:v>
                </c:pt>
                <c:pt idx="63809">
                  <c:v>38.625302663415141</c:v>
                </c:pt>
                <c:pt idx="63810">
                  <c:v>38.625907990291651</c:v>
                </c:pt>
                <c:pt idx="63811">
                  <c:v>38.626513317168161</c:v>
                </c:pt>
                <c:pt idx="63812">
                  <c:v>38.627118644044671</c:v>
                </c:pt>
                <c:pt idx="63813">
                  <c:v>38.627723970921181</c:v>
                </c:pt>
                <c:pt idx="63814">
                  <c:v>38.628329297797691</c:v>
                </c:pt>
                <c:pt idx="63815">
                  <c:v>38.628934624674201</c:v>
                </c:pt>
                <c:pt idx="63816">
                  <c:v>38.629539951550711</c:v>
                </c:pt>
                <c:pt idx="63817">
                  <c:v>38.630145278427221</c:v>
                </c:pt>
                <c:pt idx="63818">
                  <c:v>38.630750605303732</c:v>
                </c:pt>
                <c:pt idx="63819">
                  <c:v>38.631355932180242</c:v>
                </c:pt>
                <c:pt idx="63820">
                  <c:v>38.631961259056752</c:v>
                </c:pt>
                <c:pt idx="63821">
                  <c:v>38.632566585933262</c:v>
                </c:pt>
                <c:pt idx="63822">
                  <c:v>38.633171912809772</c:v>
                </c:pt>
                <c:pt idx="63823">
                  <c:v>38.633777239686282</c:v>
                </c:pt>
                <c:pt idx="63824">
                  <c:v>38.634382566562792</c:v>
                </c:pt>
                <c:pt idx="63825">
                  <c:v>38.634987893439302</c:v>
                </c:pt>
                <c:pt idx="63826">
                  <c:v>38.635593220315812</c:v>
                </c:pt>
                <c:pt idx="63827">
                  <c:v>38.636198547192322</c:v>
                </c:pt>
                <c:pt idx="63828">
                  <c:v>38.636803874068832</c:v>
                </c:pt>
                <c:pt idx="63829">
                  <c:v>38.637409200945342</c:v>
                </c:pt>
                <c:pt idx="63830">
                  <c:v>38.638014527821852</c:v>
                </c:pt>
                <c:pt idx="63831">
                  <c:v>38.638619854698362</c:v>
                </c:pt>
                <c:pt idx="63832">
                  <c:v>38.639225181574872</c:v>
                </c:pt>
                <c:pt idx="63833">
                  <c:v>38.639830508451382</c:v>
                </c:pt>
                <c:pt idx="63834">
                  <c:v>38.640435835327892</c:v>
                </c:pt>
                <c:pt idx="63835">
                  <c:v>38.641041162204402</c:v>
                </c:pt>
                <c:pt idx="63836">
                  <c:v>38.641646489080912</c:v>
                </c:pt>
                <c:pt idx="63837">
                  <c:v>38.642251815957422</c:v>
                </c:pt>
                <c:pt idx="63838">
                  <c:v>38.642857142833932</c:v>
                </c:pt>
                <c:pt idx="63839">
                  <c:v>38.643462469710443</c:v>
                </c:pt>
                <c:pt idx="63840">
                  <c:v>38.644067796586953</c:v>
                </c:pt>
                <c:pt idx="63841">
                  <c:v>38.644673123463463</c:v>
                </c:pt>
                <c:pt idx="63842">
                  <c:v>38.645278450339973</c:v>
                </c:pt>
                <c:pt idx="63843">
                  <c:v>38.645883777216483</c:v>
                </c:pt>
                <c:pt idx="63844">
                  <c:v>38.646489104092993</c:v>
                </c:pt>
                <c:pt idx="63845">
                  <c:v>38.647094430969503</c:v>
                </c:pt>
                <c:pt idx="63846">
                  <c:v>38.647699757846013</c:v>
                </c:pt>
                <c:pt idx="63847">
                  <c:v>38.648305084722523</c:v>
                </c:pt>
                <c:pt idx="63848">
                  <c:v>38.648910411599033</c:v>
                </c:pt>
                <c:pt idx="63849">
                  <c:v>38.649515738475543</c:v>
                </c:pt>
                <c:pt idx="63850">
                  <c:v>38.650121065352053</c:v>
                </c:pt>
                <c:pt idx="63851">
                  <c:v>38.650726392228563</c:v>
                </c:pt>
                <c:pt idx="63852">
                  <c:v>38.651331719105073</c:v>
                </c:pt>
                <c:pt idx="63853">
                  <c:v>38.651937045981583</c:v>
                </c:pt>
                <c:pt idx="63854">
                  <c:v>38.652542372858093</c:v>
                </c:pt>
                <c:pt idx="63855">
                  <c:v>38.653147699734603</c:v>
                </c:pt>
                <c:pt idx="63856">
                  <c:v>38.653753026611113</c:v>
                </c:pt>
                <c:pt idx="63857">
                  <c:v>38.654358353487623</c:v>
                </c:pt>
                <c:pt idx="63858">
                  <c:v>38.654963680364133</c:v>
                </c:pt>
                <c:pt idx="63859">
                  <c:v>38.655569007240643</c:v>
                </c:pt>
                <c:pt idx="63860">
                  <c:v>38.656174334117154</c:v>
                </c:pt>
                <c:pt idx="63861">
                  <c:v>38.656779660993664</c:v>
                </c:pt>
                <c:pt idx="63862">
                  <c:v>38.657384987870174</c:v>
                </c:pt>
                <c:pt idx="63863">
                  <c:v>38.657990314746684</c:v>
                </c:pt>
                <c:pt idx="63864">
                  <c:v>38.658595641623194</c:v>
                </c:pt>
                <c:pt idx="63865">
                  <c:v>38.659200968499704</c:v>
                </c:pt>
                <c:pt idx="63866">
                  <c:v>38.659806295376214</c:v>
                </c:pt>
                <c:pt idx="63867">
                  <c:v>38.660411622252724</c:v>
                </c:pt>
                <c:pt idx="63868">
                  <c:v>38.661016949129234</c:v>
                </c:pt>
                <c:pt idx="63869">
                  <c:v>38.661622276005744</c:v>
                </c:pt>
                <c:pt idx="63870">
                  <c:v>38.662227602882254</c:v>
                </c:pt>
                <c:pt idx="63871">
                  <c:v>38.662832929758764</c:v>
                </c:pt>
                <c:pt idx="63872">
                  <c:v>38.663438256635274</c:v>
                </c:pt>
                <c:pt idx="63873">
                  <c:v>38.664043583511784</c:v>
                </c:pt>
                <c:pt idx="63874">
                  <c:v>38.664648910388294</c:v>
                </c:pt>
                <c:pt idx="63875">
                  <c:v>38.665254237264804</c:v>
                </c:pt>
                <c:pt idx="63876">
                  <c:v>38.665859564141314</c:v>
                </c:pt>
                <c:pt idx="63877">
                  <c:v>38.666464891017824</c:v>
                </c:pt>
                <c:pt idx="63878">
                  <c:v>38.667070217894334</c:v>
                </c:pt>
                <c:pt idx="63879">
                  <c:v>38.667675544770844</c:v>
                </c:pt>
                <c:pt idx="63880">
                  <c:v>38.668280871647355</c:v>
                </c:pt>
                <c:pt idx="63881">
                  <c:v>38.668886198523865</c:v>
                </c:pt>
                <c:pt idx="63882">
                  <c:v>38.669491525400375</c:v>
                </c:pt>
                <c:pt idx="63883">
                  <c:v>38.670096852276885</c:v>
                </c:pt>
                <c:pt idx="63884">
                  <c:v>38.670702179153395</c:v>
                </c:pt>
                <c:pt idx="63885">
                  <c:v>38.671307506029905</c:v>
                </c:pt>
                <c:pt idx="63886">
                  <c:v>38.671912832906415</c:v>
                </c:pt>
                <c:pt idx="63887">
                  <c:v>38.672518159782925</c:v>
                </c:pt>
                <c:pt idx="63888">
                  <c:v>38.673123486659435</c:v>
                </c:pt>
                <c:pt idx="63889">
                  <c:v>38.673728813535945</c:v>
                </c:pt>
                <c:pt idx="63890">
                  <c:v>38.674334140412455</c:v>
                </c:pt>
                <c:pt idx="63891">
                  <c:v>38.674939467288965</c:v>
                </c:pt>
                <c:pt idx="63892">
                  <c:v>38.675544794165475</c:v>
                </c:pt>
                <c:pt idx="63893">
                  <c:v>38.676150121041985</c:v>
                </c:pt>
                <c:pt idx="63894">
                  <c:v>38.676755447918495</c:v>
                </c:pt>
                <c:pt idx="63895">
                  <c:v>38.677360774795005</c:v>
                </c:pt>
                <c:pt idx="63896">
                  <c:v>38.677966101671515</c:v>
                </c:pt>
                <c:pt idx="63897">
                  <c:v>38.678571428548025</c:v>
                </c:pt>
                <c:pt idx="63898">
                  <c:v>38.679176755424535</c:v>
                </c:pt>
                <c:pt idx="63899">
                  <c:v>38.679782082301045</c:v>
                </c:pt>
                <c:pt idx="63900">
                  <c:v>38.680387409177555</c:v>
                </c:pt>
                <c:pt idx="63901">
                  <c:v>38.680992736054066</c:v>
                </c:pt>
                <c:pt idx="63902">
                  <c:v>38.681598062930576</c:v>
                </c:pt>
                <c:pt idx="63903">
                  <c:v>38.682203389807086</c:v>
                </c:pt>
                <c:pt idx="63904">
                  <c:v>38.682808716683596</c:v>
                </c:pt>
                <c:pt idx="63905">
                  <c:v>38.683414043560106</c:v>
                </c:pt>
                <c:pt idx="63906">
                  <c:v>38.684019370436616</c:v>
                </c:pt>
                <c:pt idx="63907">
                  <c:v>38.684624697313126</c:v>
                </c:pt>
                <c:pt idx="63908">
                  <c:v>38.685230024189636</c:v>
                </c:pt>
                <c:pt idx="63909">
                  <c:v>38.685835351066146</c:v>
                </c:pt>
                <c:pt idx="63910">
                  <c:v>38.686440677942656</c:v>
                </c:pt>
                <c:pt idx="63911">
                  <c:v>38.687046004819166</c:v>
                </c:pt>
                <c:pt idx="63912">
                  <c:v>38.687651331695676</c:v>
                </c:pt>
                <c:pt idx="63913">
                  <c:v>38.688256658572186</c:v>
                </c:pt>
                <c:pt idx="63914">
                  <c:v>38.688861985448696</c:v>
                </c:pt>
                <c:pt idx="63915">
                  <c:v>38.689467312325206</c:v>
                </c:pt>
                <c:pt idx="63916">
                  <c:v>38.690072639201716</c:v>
                </c:pt>
                <c:pt idx="63917">
                  <c:v>38.690677966078226</c:v>
                </c:pt>
                <c:pt idx="63918">
                  <c:v>38.691283292954736</c:v>
                </c:pt>
                <c:pt idx="63919">
                  <c:v>38.691888619831246</c:v>
                </c:pt>
                <c:pt idx="63920">
                  <c:v>38.692493946707756</c:v>
                </c:pt>
                <c:pt idx="63921">
                  <c:v>38.693099273584266</c:v>
                </c:pt>
                <c:pt idx="63922">
                  <c:v>38.693704600460777</c:v>
                </c:pt>
                <c:pt idx="63923">
                  <c:v>38.694309927337287</c:v>
                </c:pt>
                <c:pt idx="63924">
                  <c:v>38.694915254213797</c:v>
                </c:pt>
                <c:pt idx="63925">
                  <c:v>38.695520581090307</c:v>
                </c:pt>
                <c:pt idx="63926">
                  <c:v>38.696125907966817</c:v>
                </c:pt>
                <c:pt idx="63927">
                  <c:v>38.696731234843327</c:v>
                </c:pt>
                <c:pt idx="63928">
                  <c:v>38.697336561719837</c:v>
                </c:pt>
                <c:pt idx="63929">
                  <c:v>38.697941888596347</c:v>
                </c:pt>
                <c:pt idx="63930">
                  <c:v>38.698547215472857</c:v>
                </c:pt>
                <c:pt idx="63931">
                  <c:v>38.699152542349367</c:v>
                </c:pt>
                <c:pt idx="63932">
                  <c:v>38.699757869225877</c:v>
                </c:pt>
                <c:pt idx="63933">
                  <c:v>38.700363196102387</c:v>
                </c:pt>
                <c:pt idx="63934">
                  <c:v>38.700968522978897</c:v>
                </c:pt>
                <c:pt idx="63935">
                  <c:v>38.701573849855407</c:v>
                </c:pt>
                <c:pt idx="63936">
                  <c:v>38.702179176731917</c:v>
                </c:pt>
                <c:pt idx="63937">
                  <c:v>38.702784503608427</c:v>
                </c:pt>
                <c:pt idx="63938">
                  <c:v>38.703389830484937</c:v>
                </c:pt>
                <c:pt idx="63939">
                  <c:v>38.703995157361447</c:v>
                </c:pt>
                <c:pt idx="63940">
                  <c:v>38.704600484237957</c:v>
                </c:pt>
                <c:pt idx="63941">
                  <c:v>38.705205811114467</c:v>
                </c:pt>
                <c:pt idx="63942">
                  <c:v>38.705811137990977</c:v>
                </c:pt>
                <c:pt idx="63943">
                  <c:v>38.706416464867488</c:v>
                </c:pt>
                <c:pt idx="63944">
                  <c:v>38.707021791743998</c:v>
                </c:pt>
                <c:pt idx="63945">
                  <c:v>38.707627118620508</c:v>
                </c:pt>
                <c:pt idx="63946">
                  <c:v>38.708232445497018</c:v>
                </c:pt>
                <c:pt idx="63947">
                  <c:v>38.708837772373528</c:v>
                </c:pt>
                <c:pt idx="63948">
                  <c:v>38.709443099250038</c:v>
                </c:pt>
                <c:pt idx="63949">
                  <c:v>38.710048426126548</c:v>
                </c:pt>
                <c:pt idx="63950">
                  <c:v>38.710653753003058</c:v>
                </c:pt>
                <c:pt idx="63951">
                  <c:v>38.711259079879568</c:v>
                </c:pt>
                <c:pt idx="63952">
                  <c:v>38.711864406756078</c:v>
                </c:pt>
                <c:pt idx="63953">
                  <c:v>38.712469733632588</c:v>
                </c:pt>
                <c:pt idx="63954">
                  <c:v>38.713075060509098</c:v>
                </c:pt>
                <c:pt idx="63955">
                  <c:v>38.713680387385608</c:v>
                </c:pt>
                <c:pt idx="63956">
                  <c:v>38.714285714262118</c:v>
                </c:pt>
                <c:pt idx="63957">
                  <c:v>38.714891041138628</c:v>
                </c:pt>
                <c:pt idx="63958">
                  <c:v>38.715496368015138</c:v>
                </c:pt>
                <c:pt idx="63959">
                  <c:v>38.716101694891648</c:v>
                </c:pt>
                <c:pt idx="63960">
                  <c:v>38.716707021768158</c:v>
                </c:pt>
                <c:pt idx="63961">
                  <c:v>38.717312348644668</c:v>
                </c:pt>
                <c:pt idx="63962">
                  <c:v>38.717917675521178</c:v>
                </c:pt>
                <c:pt idx="63963">
                  <c:v>38.718523002397689</c:v>
                </c:pt>
                <c:pt idx="63964">
                  <c:v>38.719128329274199</c:v>
                </c:pt>
                <c:pt idx="63965">
                  <c:v>38.719733656150709</c:v>
                </c:pt>
                <c:pt idx="63966">
                  <c:v>38.720338983027219</c:v>
                </c:pt>
                <c:pt idx="63967">
                  <c:v>38.720944309903729</c:v>
                </c:pt>
                <c:pt idx="63968">
                  <c:v>38.721549636780239</c:v>
                </c:pt>
                <c:pt idx="63969">
                  <c:v>38.722154963656749</c:v>
                </c:pt>
                <c:pt idx="63970">
                  <c:v>38.722760290533259</c:v>
                </c:pt>
                <c:pt idx="63971">
                  <c:v>38.723365617409769</c:v>
                </c:pt>
                <c:pt idx="63972">
                  <c:v>38.723970944286279</c:v>
                </c:pt>
                <c:pt idx="63973">
                  <c:v>38.724576271162789</c:v>
                </c:pt>
                <c:pt idx="63974">
                  <c:v>38.725181598039299</c:v>
                </c:pt>
                <c:pt idx="63975">
                  <c:v>38.725786924915809</c:v>
                </c:pt>
                <c:pt idx="63976">
                  <c:v>38.726392251792319</c:v>
                </c:pt>
                <c:pt idx="63977">
                  <c:v>38.726997578668829</c:v>
                </c:pt>
                <c:pt idx="63978">
                  <c:v>38.727602905545339</c:v>
                </c:pt>
                <c:pt idx="63979">
                  <c:v>38.728208232421849</c:v>
                </c:pt>
                <c:pt idx="63980">
                  <c:v>38.728813559298359</c:v>
                </c:pt>
                <c:pt idx="63981">
                  <c:v>38.729418886174869</c:v>
                </c:pt>
                <c:pt idx="63982">
                  <c:v>38.730024213051379</c:v>
                </c:pt>
                <c:pt idx="63983">
                  <c:v>38.730629539927889</c:v>
                </c:pt>
                <c:pt idx="63984">
                  <c:v>38.7312348668044</c:v>
                </c:pt>
                <c:pt idx="63985">
                  <c:v>38.73184019368091</c:v>
                </c:pt>
                <c:pt idx="63986">
                  <c:v>38.73244552055742</c:v>
                </c:pt>
                <c:pt idx="63987">
                  <c:v>38.73305084743393</c:v>
                </c:pt>
                <c:pt idx="63988">
                  <c:v>38.73365617431044</c:v>
                </c:pt>
                <c:pt idx="63989">
                  <c:v>38.73426150118695</c:v>
                </c:pt>
                <c:pt idx="63990">
                  <c:v>38.73486682806346</c:v>
                </c:pt>
                <c:pt idx="63991">
                  <c:v>38.73547215493997</c:v>
                </c:pt>
                <c:pt idx="63992">
                  <c:v>38.73607748181648</c:v>
                </c:pt>
                <c:pt idx="63993">
                  <c:v>38.73668280869299</c:v>
                </c:pt>
                <c:pt idx="63994">
                  <c:v>38.7372881355695</c:v>
                </c:pt>
                <c:pt idx="63995">
                  <c:v>38.73789346244601</c:v>
                </c:pt>
                <c:pt idx="63996">
                  <c:v>38.73849878932252</c:v>
                </c:pt>
                <c:pt idx="63997">
                  <c:v>38.73910411619903</c:v>
                </c:pt>
                <c:pt idx="63998">
                  <c:v>38.73970944307554</c:v>
                </c:pt>
                <c:pt idx="63999">
                  <c:v>38.74031476995205</c:v>
                </c:pt>
                <c:pt idx="64000">
                  <c:v>38.74092009682856</c:v>
                </c:pt>
                <c:pt idx="64001">
                  <c:v>38.74152542370507</c:v>
                </c:pt>
                <c:pt idx="64002">
                  <c:v>38.74213075058158</c:v>
                </c:pt>
                <c:pt idx="64003">
                  <c:v>38.74273607745809</c:v>
                </c:pt>
                <c:pt idx="64004">
                  <c:v>38.7433414043346</c:v>
                </c:pt>
                <c:pt idx="64005">
                  <c:v>38.743946731211111</c:v>
                </c:pt>
                <c:pt idx="64006">
                  <c:v>38.744552058087621</c:v>
                </c:pt>
                <c:pt idx="64007">
                  <c:v>38.745157384964131</c:v>
                </c:pt>
                <c:pt idx="64008">
                  <c:v>38.745762711840641</c:v>
                </c:pt>
                <c:pt idx="64009">
                  <c:v>38.746368038717151</c:v>
                </c:pt>
                <c:pt idx="64010">
                  <c:v>38.746973365593661</c:v>
                </c:pt>
                <c:pt idx="64011">
                  <c:v>38.747578692470171</c:v>
                </c:pt>
                <c:pt idx="64012">
                  <c:v>38.748184019346681</c:v>
                </c:pt>
                <c:pt idx="64013">
                  <c:v>38.748789346223191</c:v>
                </c:pt>
                <c:pt idx="64014">
                  <c:v>38.749394673099701</c:v>
                </c:pt>
                <c:pt idx="64015">
                  <c:v>38.749999999976211</c:v>
                </c:pt>
                <c:pt idx="64016">
                  <c:v>38.750605326852721</c:v>
                </c:pt>
                <c:pt idx="64017">
                  <c:v>38.751210653729231</c:v>
                </c:pt>
                <c:pt idx="64018">
                  <c:v>38.751815980605741</c:v>
                </c:pt>
                <c:pt idx="64019">
                  <c:v>38.752421307482251</c:v>
                </c:pt>
                <c:pt idx="64020">
                  <c:v>38.753026634358761</c:v>
                </c:pt>
                <c:pt idx="64021">
                  <c:v>38.753631961235271</c:v>
                </c:pt>
                <c:pt idx="64022">
                  <c:v>38.754237288111781</c:v>
                </c:pt>
                <c:pt idx="64023">
                  <c:v>38.754842614988291</c:v>
                </c:pt>
                <c:pt idx="64024">
                  <c:v>38.755447941864801</c:v>
                </c:pt>
                <c:pt idx="64025">
                  <c:v>38.756053268741312</c:v>
                </c:pt>
                <c:pt idx="64026">
                  <c:v>38.756658595617822</c:v>
                </c:pt>
                <c:pt idx="64027">
                  <c:v>38.757263922494332</c:v>
                </c:pt>
                <c:pt idx="64028">
                  <c:v>38.757869249370842</c:v>
                </c:pt>
                <c:pt idx="64029">
                  <c:v>38.758474576247352</c:v>
                </c:pt>
                <c:pt idx="64030">
                  <c:v>38.759079903123862</c:v>
                </c:pt>
                <c:pt idx="64031">
                  <c:v>38.759685230000372</c:v>
                </c:pt>
                <c:pt idx="64032">
                  <c:v>38.760290556876882</c:v>
                </c:pt>
                <c:pt idx="64033">
                  <c:v>38.760895883753392</c:v>
                </c:pt>
                <c:pt idx="64034">
                  <c:v>38.761501210629902</c:v>
                </c:pt>
                <c:pt idx="64035">
                  <c:v>38.762106537506412</c:v>
                </c:pt>
                <c:pt idx="64036">
                  <c:v>38.762711864382922</c:v>
                </c:pt>
                <c:pt idx="64037">
                  <c:v>38.763317191259432</c:v>
                </c:pt>
                <c:pt idx="64038">
                  <c:v>38.763922518135942</c:v>
                </c:pt>
                <c:pt idx="64039">
                  <c:v>38.764527845012452</c:v>
                </c:pt>
                <c:pt idx="64040">
                  <c:v>38.765133171888962</c:v>
                </c:pt>
                <c:pt idx="64041">
                  <c:v>38.765738498765472</c:v>
                </c:pt>
                <c:pt idx="64042">
                  <c:v>38.766343825641982</c:v>
                </c:pt>
                <c:pt idx="64043">
                  <c:v>38.766949152518492</c:v>
                </c:pt>
                <c:pt idx="64044">
                  <c:v>38.767554479395002</c:v>
                </c:pt>
                <c:pt idx="64045">
                  <c:v>38.768159806271512</c:v>
                </c:pt>
                <c:pt idx="64046">
                  <c:v>38.768765133148023</c:v>
                </c:pt>
                <c:pt idx="64047">
                  <c:v>38.769370460024533</c:v>
                </c:pt>
                <c:pt idx="64048">
                  <c:v>38.769975786901043</c:v>
                </c:pt>
                <c:pt idx="64049">
                  <c:v>38.770581113777553</c:v>
                </c:pt>
                <c:pt idx="64050">
                  <c:v>38.771186440654063</c:v>
                </c:pt>
                <c:pt idx="64051">
                  <c:v>38.771791767530573</c:v>
                </c:pt>
                <c:pt idx="64052">
                  <c:v>38.772397094407083</c:v>
                </c:pt>
                <c:pt idx="64053">
                  <c:v>38.773002421283593</c:v>
                </c:pt>
                <c:pt idx="64054">
                  <c:v>38.773607748160103</c:v>
                </c:pt>
                <c:pt idx="64055">
                  <c:v>38.774213075036613</c:v>
                </c:pt>
                <c:pt idx="64056">
                  <c:v>38.774818401913123</c:v>
                </c:pt>
                <c:pt idx="64057">
                  <c:v>38.775423728789633</c:v>
                </c:pt>
                <c:pt idx="64058">
                  <c:v>38.776029055666143</c:v>
                </c:pt>
                <c:pt idx="64059">
                  <c:v>38.776634382542653</c:v>
                </c:pt>
                <c:pt idx="64060">
                  <c:v>38.777239709419163</c:v>
                </c:pt>
                <c:pt idx="64061">
                  <c:v>38.777845036295673</c:v>
                </c:pt>
                <c:pt idx="64062">
                  <c:v>38.778450363172183</c:v>
                </c:pt>
                <c:pt idx="64063">
                  <c:v>38.779055690048693</c:v>
                </c:pt>
                <c:pt idx="64064">
                  <c:v>38.779661016925203</c:v>
                </c:pt>
                <c:pt idx="64065">
                  <c:v>38.780266343801713</c:v>
                </c:pt>
                <c:pt idx="64066">
                  <c:v>38.780871670678223</c:v>
                </c:pt>
                <c:pt idx="64067">
                  <c:v>38.781476997554734</c:v>
                </c:pt>
                <c:pt idx="64068">
                  <c:v>38.782082324431244</c:v>
                </c:pt>
                <c:pt idx="64069">
                  <c:v>38.782687651307754</c:v>
                </c:pt>
                <c:pt idx="64070">
                  <c:v>38.783292978184264</c:v>
                </c:pt>
                <c:pt idx="64071">
                  <c:v>38.783898305060774</c:v>
                </c:pt>
                <c:pt idx="64072">
                  <c:v>38.784503631937284</c:v>
                </c:pt>
                <c:pt idx="64073">
                  <c:v>38.785108958813794</c:v>
                </c:pt>
                <c:pt idx="64074">
                  <c:v>38.785714285690304</c:v>
                </c:pt>
                <c:pt idx="64075">
                  <c:v>38.786319612566814</c:v>
                </c:pt>
                <c:pt idx="64076">
                  <c:v>38.786924939443324</c:v>
                </c:pt>
                <c:pt idx="64077">
                  <c:v>38.787530266319834</c:v>
                </c:pt>
                <c:pt idx="64078">
                  <c:v>38.788135593196344</c:v>
                </c:pt>
                <c:pt idx="64079">
                  <c:v>38.788740920072854</c:v>
                </c:pt>
                <c:pt idx="64080">
                  <c:v>38.789346246949364</c:v>
                </c:pt>
                <c:pt idx="64081">
                  <c:v>38.789951573825874</c:v>
                </c:pt>
                <c:pt idx="64082">
                  <c:v>38.790556900702384</c:v>
                </c:pt>
                <c:pt idx="64083">
                  <c:v>38.791162227578894</c:v>
                </c:pt>
                <c:pt idx="64084">
                  <c:v>38.791767554455404</c:v>
                </c:pt>
                <c:pt idx="64085">
                  <c:v>38.792372881331914</c:v>
                </c:pt>
                <c:pt idx="64086">
                  <c:v>38.792978208208424</c:v>
                </c:pt>
                <c:pt idx="64087">
                  <c:v>38.793583535084935</c:v>
                </c:pt>
                <c:pt idx="64088">
                  <c:v>38.794188861961445</c:v>
                </c:pt>
                <c:pt idx="64089">
                  <c:v>38.794794188837955</c:v>
                </c:pt>
                <c:pt idx="64090">
                  <c:v>38.795399515714465</c:v>
                </c:pt>
                <c:pt idx="64091">
                  <c:v>38.796004842590975</c:v>
                </c:pt>
                <c:pt idx="64092">
                  <c:v>38.796610169467485</c:v>
                </c:pt>
                <c:pt idx="64093">
                  <c:v>38.797215496343995</c:v>
                </c:pt>
                <c:pt idx="64094">
                  <c:v>38.797820823220505</c:v>
                </c:pt>
                <c:pt idx="64095">
                  <c:v>38.798426150097015</c:v>
                </c:pt>
                <c:pt idx="64096">
                  <c:v>38.799031476973525</c:v>
                </c:pt>
                <c:pt idx="64097">
                  <c:v>38.799636803850035</c:v>
                </c:pt>
                <c:pt idx="64098">
                  <c:v>38.800242130726545</c:v>
                </c:pt>
                <c:pt idx="64099">
                  <c:v>38.800847457603055</c:v>
                </c:pt>
                <c:pt idx="64100">
                  <c:v>38.801452784479565</c:v>
                </c:pt>
                <c:pt idx="64101">
                  <c:v>38.802058111356075</c:v>
                </c:pt>
                <c:pt idx="64102">
                  <c:v>38.802663438232585</c:v>
                </c:pt>
                <c:pt idx="64103">
                  <c:v>38.803268765109095</c:v>
                </c:pt>
                <c:pt idx="64104">
                  <c:v>38.803874091985605</c:v>
                </c:pt>
                <c:pt idx="64105">
                  <c:v>38.804479418862115</c:v>
                </c:pt>
                <c:pt idx="64106">
                  <c:v>38.805084745738625</c:v>
                </c:pt>
                <c:pt idx="64107">
                  <c:v>38.805690072615135</c:v>
                </c:pt>
                <c:pt idx="64108">
                  <c:v>38.806295399491646</c:v>
                </c:pt>
                <c:pt idx="64109">
                  <c:v>38.806900726368156</c:v>
                </c:pt>
                <c:pt idx="64110">
                  <c:v>38.807506053244666</c:v>
                </c:pt>
                <c:pt idx="64111">
                  <c:v>38.808111380121176</c:v>
                </c:pt>
                <c:pt idx="64112">
                  <c:v>38.808716706997686</c:v>
                </c:pt>
                <c:pt idx="64113">
                  <c:v>38.809322033874196</c:v>
                </c:pt>
                <c:pt idx="64114">
                  <c:v>38.809927360750706</c:v>
                </c:pt>
                <c:pt idx="64115">
                  <c:v>38.810532687627216</c:v>
                </c:pt>
                <c:pt idx="64116">
                  <c:v>38.811138014503726</c:v>
                </c:pt>
                <c:pt idx="64117">
                  <c:v>38.811743341380236</c:v>
                </c:pt>
                <c:pt idx="64118">
                  <c:v>38.812348668256746</c:v>
                </c:pt>
                <c:pt idx="64119">
                  <c:v>38.812953995133256</c:v>
                </c:pt>
                <c:pt idx="64120">
                  <c:v>38.813559322009766</c:v>
                </c:pt>
                <c:pt idx="64121">
                  <c:v>38.814164648886276</c:v>
                </c:pt>
                <c:pt idx="64122">
                  <c:v>38.814769975762786</c:v>
                </c:pt>
                <c:pt idx="64123">
                  <c:v>38.815375302639296</c:v>
                </c:pt>
                <c:pt idx="64124">
                  <c:v>38.815980629515806</c:v>
                </c:pt>
                <c:pt idx="64125">
                  <c:v>38.816585956392316</c:v>
                </c:pt>
                <c:pt idx="64126">
                  <c:v>38.817191283268826</c:v>
                </c:pt>
                <c:pt idx="64127">
                  <c:v>38.817796610145336</c:v>
                </c:pt>
                <c:pt idx="64128">
                  <c:v>38.818401937021846</c:v>
                </c:pt>
                <c:pt idx="64129">
                  <c:v>38.819007263898357</c:v>
                </c:pt>
                <c:pt idx="64130">
                  <c:v>38.819612590774867</c:v>
                </c:pt>
                <c:pt idx="64131">
                  <c:v>38.820217917651377</c:v>
                </c:pt>
                <c:pt idx="64132">
                  <c:v>38.820823244527887</c:v>
                </c:pt>
                <c:pt idx="64133">
                  <c:v>38.821428571404397</c:v>
                </c:pt>
                <c:pt idx="64134">
                  <c:v>38.822033898280907</c:v>
                </c:pt>
                <c:pt idx="64135">
                  <c:v>38.822639225157417</c:v>
                </c:pt>
                <c:pt idx="64136">
                  <c:v>38.823244552033927</c:v>
                </c:pt>
                <c:pt idx="64137">
                  <c:v>38.823849878910437</c:v>
                </c:pt>
                <c:pt idx="64138">
                  <c:v>38.824455205786947</c:v>
                </c:pt>
                <c:pt idx="64139">
                  <c:v>38.825060532663457</c:v>
                </c:pt>
                <c:pt idx="64140">
                  <c:v>38.825665859539967</c:v>
                </c:pt>
                <c:pt idx="64141">
                  <c:v>38.826271186416477</c:v>
                </c:pt>
                <c:pt idx="64142">
                  <c:v>38.826876513292987</c:v>
                </c:pt>
                <c:pt idx="64143">
                  <c:v>38.827481840169497</c:v>
                </c:pt>
                <c:pt idx="64144">
                  <c:v>38.828087167046007</c:v>
                </c:pt>
                <c:pt idx="64145">
                  <c:v>38.828692493922517</c:v>
                </c:pt>
                <c:pt idx="64146">
                  <c:v>38.829297820799027</c:v>
                </c:pt>
                <c:pt idx="64147">
                  <c:v>38.829903147675537</c:v>
                </c:pt>
                <c:pt idx="64148">
                  <c:v>38.830508474552047</c:v>
                </c:pt>
                <c:pt idx="64149">
                  <c:v>38.831113801428558</c:v>
                </c:pt>
                <c:pt idx="64150">
                  <c:v>38.831719128305068</c:v>
                </c:pt>
                <c:pt idx="64151">
                  <c:v>38.832324455181578</c:v>
                </c:pt>
                <c:pt idx="64152">
                  <c:v>38.832929782058088</c:v>
                </c:pt>
                <c:pt idx="64153">
                  <c:v>38.833535108934598</c:v>
                </c:pt>
                <c:pt idx="64154">
                  <c:v>38.834140435811108</c:v>
                </c:pt>
                <c:pt idx="64155">
                  <c:v>38.834745762687618</c:v>
                </c:pt>
                <c:pt idx="64156">
                  <c:v>38.835351089564128</c:v>
                </c:pt>
                <c:pt idx="64157">
                  <c:v>38.835956416440638</c:v>
                </c:pt>
                <c:pt idx="64158">
                  <c:v>38.836561743317148</c:v>
                </c:pt>
                <c:pt idx="64159">
                  <c:v>38.837167070193658</c:v>
                </c:pt>
                <c:pt idx="64160">
                  <c:v>38.837772397070168</c:v>
                </c:pt>
                <c:pt idx="64161">
                  <c:v>38.838377723946678</c:v>
                </c:pt>
                <c:pt idx="64162">
                  <c:v>38.838983050823188</c:v>
                </c:pt>
                <c:pt idx="64163">
                  <c:v>38.839588377699698</c:v>
                </c:pt>
                <c:pt idx="64164">
                  <c:v>38.840193704576208</c:v>
                </c:pt>
                <c:pt idx="64165">
                  <c:v>38.840799031452718</c:v>
                </c:pt>
                <c:pt idx="64166">
                  <c:v>38.841404358329228</c:v>
                </c:pt>
                <c:pt idx="64167">
                  <c:v>38.842009685205738</c:v>
                </c:pt>
                <c:pt idx="64168">
                  <c:v>38.842615012082248</c:v>
                </c:pt>
                <c:pt idx="64169">
                  <c:v>38.843220338958758</c:v>
                </c:pt>
                <c:pt idx="64170">
                  <c:v>38.843825665835269</c:v>
                </c:pt>
                <c:pt idx="64171">
                  <c:v>38.844430992711779</c:v>
                </c:pt>
                <c:pt idx="64172">
                  <c:v>38.845036319588289</c:v>
                </c:pt>
                <c:pt idx="64173">
                  <c:v>38.845641646464799</c:v>
                </c:pt>
                <c:pt idx="64174">
                  <c:v>38.846246973341309</c:v>
                </c:pt>
                <c:pt idx="64175">
                  <c:v>38.846852300217819</c:v>
                </c:pt>
                <c:pt idx="64176">
                  <c:v>38.847457627094329</c:v>
                </c:pt>
                <c:pt idx="64177">
                  <c:v>38.848062953970839</c:v>
                </c:pt>
                <c:pt idx="64178">
                  <c:v>38.848668280847349</c:v>
                </c:pt>
                <c:pt idx="64179">
                  <c:v>38.849273607723859</c:v>
                </c:pt>
                <c:pt idx="64180">
                  <c:v>38.849878934600369</c:v>
                </c:pt>
                <c:pt idx="64181">
                  <c:v>38.850484261476879</c:v>
                </c:pt>
                <c:pt idx="64182">
                  <c:v>38.851089588353389</c:v>
                </c:pt>
                <c:pt idx="64183">
                  <c:v>38.851694915229899</c:v>
                </c:pt>
                <c:pt idx="64184">
                  <c:v>38.852300242106409</c:v>
                </c:pt>
                <c:pt idx="64185">
                  <c:v>38.852905568982919</c:v>
                </c:pt>
                <c:pt idx="64186">
                  <c:v>38.853510895859429</c:v>
                </c:pt>
                <c:pt idx="64187">
                  <c:v>38.854116222735939</c:v>
                </c:pt>
                <c:pt idx="64188">
                  <c:v>38.854721549612449</c:v>
                </c:pt>
                <c:pt idx="64189">
                  <c:v>38.855326876488959</c:v>
                </c:pt>
                <c:pt idx="64190">
                  <c:v>38.855932203365469</c:v>
                </c:pt>
                <c:pt idx="64191">
                  <c:v>38.85653753024198</c:v>
                </c:pt>
                <c:pt idx="64192">
                  <c:v>38.85714285711849</c:v>
                </c:pt>
                <c:pt idx="64193">
                  <c:v>38.857748183995</c:v>
                </c:pt>
                <c:pt idx="64194">
                  <c:v>38.85835351087151</c:v>
                </c:pt>
                <c:pt idx="64195">
                  <c:v>38.85895883774802</c:v>
                </c:pt>
                <c:pt idx="64196">
                  <c:v>38.85956416462453</c:v>
                </c:pt>
                <c:pt idx="64197">
                  <c:v>38.86016949150104</c:v>
                </c:pt>
                <c:pt idx="64198">
                  <c:v>38.86077481837755</c:v>
                </c:pt>
                <c:pt idx="64199">
                  <c:v>38.86138014525406</c:v>
                </c:pt>
                <c:pt idx="64200">
                  <c:v>38.86198547213057</c:v>
                </c:pt>
                <c:pt idx="64201">
                  <c:v>38.86259079900708</c:v>
                </c:pt>
                <c:pt idx="64202">
                  <c:v>38.86319612588359</c:v>
                </c:pt>
                <c:pt idx="64203">
                  <c:v>38.8638014527601</c:v>
                </c:pt>
                <c:pt idx="64204">
                  <c:v>38.86440677963661</c:v>
                </c:pt>
                <c:pt idx="64205">
                  <c:v>38.86501210651312</c:v>
                </c:pt>
                <c:pt idx="64206">
                  <c:v>38.86561743338963</c:v>
                </c:pt>
                <c:pt idx="64207">
                  <c:v>38.86622276026614</c:v>
                </c:pt>
                <c:pt idx="64208">
                  <c:v>38.86682808714265</c:v>
                </c:pt>
                <c:pt idx="64209">
                  <c:v>38.86743341401916</c:v>
                </c:pt>
                <c:pt idx="64210">
                  <c:v>38.86803874089567</c:v>
                </c:pt>
                <c:pt idx="64211">
                  <c:v>38.868644067772181</c:v>
                </c:pt>
                <c:pt idx="64212">
                  <c:v>38.869249394648691</c:v>
                </c:pt>
                <c:pt idx="64213">
                  <c:v>38.869854721525201</c:v>
                </c:pt>
                <c:pt idx="64214">
                  <c:v>38.870460048401711</c:v>
                </c:pt>
                <c:pt idx="64215">
                  <c:v>38.871065375278221</c:v>
                </c:pt>
                <c:pt idx="64216">
                  <c:v>38.871670702154731</c:v>
                </c:pt>
                <c:pt idx="64217">
                  <c:v>38.872276029031241</c:v>
                </c:pt>
                <c:pt idx="64218">
                  <c:v>38.872881355907751</c:v>
                </c:pt>
                <c:pt idx="64219">
                  <c:v>38.873486682784261</c:v>
                </c:pt>
                <c:pt idx="64220">
                  <c:v>38.874092009660771</c:v>
                </c:pt>
                <c:pt idx="64221">
                  <c:v>38.874697336537281</c:v>
                </c:pt>
                <c:pt idx="64222">
                  <c:v>38.875302663413791</c:v>
                </c:pt>
                <c:pt idx="64223">
                  <c:v>38.875907990290301</c:v>
                </c:pt>
                <c:pt idx="64224">
                  <c:v>38.876513317166811</c:v>
                </c:pt>
                <c:pt idx="64225">
                  <c:v>38.877118644043321</c:v>
                </c:pt>
                <c:pt idx="64226">
                  <c:v>38.877723970919831</c:v>
                </c:pt>
                <c:pt idx="64227">
                  <c:v>38.878329297796341</c:v>
                </c:pt>
                <c:pt idx="64228">
                  <c:v>38.878934624672851</c:v>
                </c:pt>
                <c:pt idx="64229">
                  <c:v>38.879539951549361</c:v>
                </c:pt>
                <c:pt idx="64230">
                  <c:v>38.880145278425871</c:v>
                </c:pt>
                <c:pt idx="64231">
                  <c:v>38.880750605302381</c:v>
                </c:pt>
                <c:pt idx="64232">
                  <c:v>38.881355932178892</c:v>
                </c:pt>
                <c:pt idx="64233">
                  <c:v>38.881961259055402</c:v>
                </c:pt>
                <c:pt idx="64234">
                  <c:v>38.882566585931912</c:v>
                </c:pt>
                <c:pt idx="64235">
                  <c:v>38.883171912808422</c:v>
                </c:pt>
                <c:pt idx="64236">
                  <c:v>38.883777239684932</c:v>
                </c:pt>
                <c:pt idx="64237">
                  <c:v>38.884382566561442</c:v>
                </c:pt>
                <c:pt idx="64238">
                  <c:v>38.884987893437952</c:v>
                </c:pt>
                <c:pt idx="64239">
                  <c:v>38.885593220314462</c:v>
                </c:pt>
                <c:pt idx="64240">
                  <c:v>38.886198547190972</c:v>
                </c:pt>
                <c:pt idx="64241">
                  <c:v>38.886803874067482</c:v>
                </c:pt>
                <c:pt idx="64242">
                  <c:v>38.887409200943992</c:v>
                </c:pt>
                <c:pt idx="64243">
                  <c:v>38.888014527820502</c:v>
                </c:pt>
                <c:pt idx="64244">
                  <c:v>38.888619854697012</c:v>
                </c:pt>
                <c:pt idx="64245">
                  <c:v>38.889225181573522</c:v>
                </c:pt>
                <c:pt idx="64246">
                  <c:v>38.889830508450032</c:v>
                </c:pt>
                <c:pt idx="64247">
                  <c:v>38.890435835326542</c:v>
                </c:pt>
                <c:pt idx="64248">
                  <c:v>38.891041162203052</c:v>
                </c:pt>
                <c:pt idx="64249">
                  <c:v>38.891646489079562</c:v>
                </c:pt>
                <c:pt idx="64250">
                  <c:v>38.892251815956072</c:v>
                </c:pt>
                <c:pt idx="64251">
                  <c:v>38.892857142832582</c:v>
                </c:pt>
                <c:pt idx="64252">
                  <c:v>38.893462469709092</c:v>
                </c:pt>
                <c:pt idx="64253">
                  <c:v>38.894067796585603</c:v>
                </c:pt>
                <c:pt idx="64254">
                  <c:v>38.894673123462113</c:v>
                </c:pt>
                <c:pt idx="64255">
                  <c:v>38.895278450338623</c:v>
                </c:pt>
                <c:pt idx="64256">
                  <c:v>38.895883777215133</c:v>
                </c:pt>
                <c:pt idx="64257">
                  <c:v>38.896489104091643</c:v>
                </c:pt>
                <c:pt idx="64258">
                  <c:v>38.897094430968153</c:v>
                </c:pt>
                <c:pt idx="64259">
                  <c:v>38.897699757844663</c:v>
                </c:pt>
                <c:pt idx="64260">
                  <c:v>38.898305084721173</c:v>
                </c:pt>
                <c:pt idx="64261">
                  <c:v>38.898910411597683</c:v>
                </c:pt>
                <c:pt idx="64262">
                  <c:v>38.899515738474193</c:v>
                </c:pt>
                <c:pt idx="64263">
                  <c:v>38.900121065350703</c:v>
                </c:pt>
                <c:pt idx="64264">
                  <c:v>38.900726392227213</c:v>
                </c:pt>
                <c:pt idx="64265">
                  <c:v>38.901331719103723</c:v>
                </c:pt>
                <c:pt idx="64266">
                  <c:v>38.901937045980233</c:v>
                </c:pt>
                <c:pt idx="64267">
                  <c:v>38.902542372856743</c:v>
                </c:pt>
                <c:pt idx="64268">
                  <c:v>38.903147699733253</c:v>
                </c:pt>
                <c:pt idx="64269">
                  <c:v>38.903753026609763</c:v>
                </c:pt>
                <c:pt idx="64270">
                  <c:v>38.904358353486273</c:v>
                </c:pt>
                <c:pt idx="64271">
                  <c:v>38.904963680362783</c:v>
                </c:pt>
                <c:pt idx="64272">
                  <c:v>38.905569007239293</c:v>
                </c:pt>
                <c:pt idx="64273">
                  <c:v>38.906174334115804</c:v>
                </c:pt>
                <c:pt idx="64274">
                  <c:v>38.906779660992314</c:v>
                </c:pt>
                <c:pt idx="64275">
                  <c:v>38.907384987868824</c:v>
                </c:pt>
                <c:pt idx="64276">
                  <c:v>38.907990314745334</c:v>
                </c:pt>
                <c:pt idx="64277">
                  <c:v>38.908595641621844</c:v>
                </c:pt>
                <c:pt idx="64278">
                  <c:v>38.909200968498354</c:v>
                </c:pt>
                <c:pt idx="64279">
                  <c:v>38.909806295374864</c:v>
                </c:pt>
                <c:pt idx="64280">
                  <c:v>38.910411622251374</c:v>
                </c:pt>
                <c:pt idx="64281">
                  <c:v>38.911016949127884</c:v>
                </c:pt>
                <c:pt idx="64282">
                  <c:v>38.911622276004394</c:v>
                </c:pt>
                <c:pt idx="64283">
                  <c:v>38.912227602880904</c:v>
                </c:pt>
                <c:pt idx="64284">
                  <c:v>38.912832929757414</c:v>
                </c:pt>
                <c:pt idx="64285">
                  <c:v>38.913438256633924</c:v>
                </c:pt>
                <c:pt idx="64286">
                  <c:v>38.914043583510434</c:v>
                </c:pt>
                <c:pt idx="64287">
                  <c:v>38.914648910386944</c:v>
                </c:pt>
                <c:pt idx="64288">
                  <c:v>38.915254237263454</c:v>
                </c:pt>
                <c:pt idx="64289">
                  <c:v>38.915859564139964</c:v>
                </c:pt>
                <c:pt idx="64290">
                  <c:v>38.916464891016474</c:v>
                </c:pt>
                <c:pt idx="64291">
                  <c:v>38.917070217892984</c:v>
                </c:pt>
                <c:pt idx="64292">
                  <c:v>38.917675544769494</c:v>
                </c:pt>
                <c:pt idx="64293">
                  <c:v>38.918280871646004</c:v>
                </c:pt>
                <c:pt idx="64294">
                  <c:v>38.918886198522515</c:v>
                </c:pt>
                <c:pt idx="64295">
                  <c:v>38.919491525399025</c:v>
                </c:pt>
                <c:pt idx="64296">
                  <c:v>38.920096852275535</c:v>
                </c:pt>
                <c:pt idx="64297">
                  <c:v>38.920702179152045</c:v>
                </c:pt>
                <c:pt idx="64298">
                  <c:v>38.921307506028555</c:v>
                </c:pt>
                <c:pt idx="64299">
                  <c:v>38.921912832905065</c:v>
                </c:pt>
                <c:pt idx="64300">
                  <c:v>38.922518159781575</c:v>
                </c:pt>
                <c:pt idx="64301">
                  <c:v>38.923123486658085</c:v>
                </c:pt>
                <c:pt idx="64302">
                  <c:v>38.923728813534595</c:v>
                </c:pt>
                <c:pt idx="64303">
                  <c:v>38.924334140411105</c:v>
                </c:pt>
                <c:pt idx="64304">
                  <c:v>38.924939467287615</c:v>
                </c:pt>
                <c:pt idx="64305">
                  <c:v>38.925544794164125</c:v>
                </c:pt>
                <c:pt idx="64306">
                  <c:v>38.926150121040635</c:v>
                </c:pt>
                <c:pt idx="64307">
                  <c:v>38.926755447917145</c:v>
                </c:pt>
                <c:pt idx="64308">
                  <c:v>38.927360774793655</c:v>
                </c:pt>
                <c:pt idx="64309">
                  <c:v>38.927966101670165</c:v>
                </c:pt>
                <c:pt idx="64310">
                  <c:v>38.928571428546675</c:v>
                </c:pt>
                <c:pt idx="64311">
                  <c:v>38.929176755423185</c:v>
                </c:pt>
                <c:pt idx="64312">
                  <c:v>38.929782082299695</c:v>
                </c:pt>
                <c:pt idx="64313">
                  <c:v>38.930387409176205</c:v>
                </c:pt>
                <c:pt idx="64314">
                  <c:v>38.930992736052715</c:v>
                </c:pt>
                <c:pt idx="64315">
                  <c:v>38.931598062929226</c:v>
                </c:pt>
                <c:pt idx="64316">
                  <c:v>38.932203389805736</c:v>
                </c:pt>
                <c:pt idx="64317">
                  <c:v>38.932808716682246</c:v>
                </c:pt>
                <c:pt idx="64318">
                  <c:v>38.933414043558756</c:v>
                </c:pt>
                <c:pt idx="64319">
                  <c:v>38.934019370435266</c:v>
                </c:pt>
                <c:pt idx="64320">
                  <c:v>38.934624697311776</c:v>
                </c:pt>
                <c:pt idx="64321">
                  <c:v>38.935230024188286</c:v>
                </c:pt>
                <c:pt idx="64322">
                  <c:v>38.935835351064796</c:v>
                </c:pt>
                <c:pt idx="64323">
                  <c:v>38.936440677941306</c:v>
                </c:pt>
                <c:pt idx="64324">
                  <c:v>38.937046004817816</c:v>
                </c:pt>
                <c:pt idx="64325">
                  <c:v>38.937651331694326</c:v>
                </c:pt>
                <c:pt idx="64326">
                  <c:v>38.938256658570836</c:v>
                </c:pt>
                <c:pt idx="64327">
                  <c:v>38.938861985447346</c:v>
                </c:pt>
                <c:pt idx="64328">
                  <c:v>38.939467312323856</c:v>
                </c:pt>
                <c:pt idx="64329">
                  <c:v>38.940072639200366</c:v>
                </c:pt>
                <c:pt idx="64330">
                  <c:v>38.940677966076876</c:v>
                </c:pt>
                <c:pt idx="64331">
                  <c:v>38.941283292953386</c:v>
                </c:pt>
                <c:pt idx="64332">
                  <c:v>38.941888619829896</c:v>
                </c:pt>
                <c:pt idx="64333">
                  <c:v>38.942493946706406</c:v>
                </c:pt>
                <c:pt idx="64334">
                  <c:v>38.943099273582916</c:v>
                </c:pt>
                <c:pt idx="64335">
                  <c:v>38.943704600459427</c:v>
                </c:pt>
                <c:pt idx="64336">
                  <c:v>38.944309927335937</c:v>
                </c:pt>
                <c:pt idx="64337">
                  <c:v>38.944915254212447</c:v>
                </c:pt>
                <c:pt idx="64338">
                  <c:v>38.945520581088957</c:v>
                </c:pt>
                <c:pt idx="64339">
                  <c:v>38.946125907965467</c:v>
                </c:pt>
                <c:pt idx="64340">
                  <c:v>38.946731234841977</c:v>
                </c:pt>
                <c:pt idx="64341">
                  <c:v>38.947336561718487</c:v>
                </c:pt>
                <c:pt idx="64342">
                  <c:v>38.947941888594997</c:v>
                </c:pt>
                <c:pt idx="64343">
                  <c:v>38.948547215471507</c:v>
                </c:pt>
                <c:pt idx="64344">
                  <c:v>38.949152542348017</c:v>
                </c:pt>
                <c:pt idx="64345">
                  <c:v>38.949757869224527</c:v>
                </c:pt>
                <c:pt idx="64346">
                  <c:v>38.950363196101037</c:v>
                </c:pt>
                <c:pt idx="64347">
                  <c:v>38.950968522977547</c:v>
                </c:pt>
                <c:pt idx="64348">
                  <c:v>38.951573849854057</c:v>
                </c:pt>
                <c:pt idx="64349">
                  <c:v>38.952179176730567</c:v>
                </c:pt>
                <c:pt idx="64350">
                  <c:v>38.952784503607077</c:v>
                </c:pt>
                <c:pt idx="64351">
                  <c:v>38.953389830483587</c:v>
                </c:pt>
                <c:pt idx="64352">
                  <c:v>38.953995157360097</c:v>
                </c:pt>
                <c:pt idx="64353">
                  <c:v>38.954600484236607</c:v>
                </c:pt>
                <c:pt idx="64354">
                  <c:v>38.955205811113117</c:v>
                </c:pt>
                <c:pt idx="64355">
                  <c:v>38.955811137989627</c:v>
                </c:pt>
                <c:pt idx="64356">
                  <c:v>38.956416464866138</c:v>
                </c:pt>
                <c:pt idx="64357">
                  <c:v>38.957021791742648</c:v>
                </c:pt>
                <c:pt idx="64358">
                  <c:v>38.957627118619158</c:v>
                </c:pt>
                <c:pt idx="64359">
                  <c:v>38.958232445495668</c:v>
                </c:pt>
                <c:pt idx="64360">
                  <c:v>38.958837772372178</c:v>
                </c:pt>
                <c:pt idx="64361">
                  <c:v>38.959443099248688</c:v>
                </c:pt>
                <c:pt idx="64362">
                  <c:v>38.960048426125198</c:v>
                </c:pt>
                <c:pt idx="64363">
                  <c:v>38.960653753001708</c:v>
                </c:pt>
                <c:pt idx="64364">
                  <c:v>38.961259079878218</c:v>
                </c:pt>
                <c:pt idx="64365">
                  <c:v>38.961864406754728</c:v>
                </c:pt>
                <c:pt idx="64366">
                  <c:v>38.962469733631238</c:v>
                </c:pt>
                <c:pt idx="64367">
                  <c:v>38.963075060507748</c:v>
                </c:pt>
                <c:pt idx="64368">
                  <c:v>38.963680387384258</c:v>
                </c:pt>
                <c:pt idx="64369">
                  <c:v>38.964285714260768</c:v>
                </c:pt>
                <c:pt idx="64370">
                  <c:v>38.964891041137278</c:v>
                </c:pt>
                <c:pt idx="64371">
                  <c:v>38.965496368013788</c:v>
                </c:pt>
                <c:pt idx="64372">
                  <c:v>38.966101694890298</c:v>
                </c:pt>
                <c:pt idx="64373">
                  <c:v>38.966707021766808</c:v>
                </c:pt>
                <c:pt idx="64374">
                  <c:v>38.967312348643318</c:v>
                </c:pt>
                <c:pt idx="64375">
                  <c:v>38.967917675519828</c:v>
                </c:pt>
                <c:pt idx="64376">
                  <c:v>38.968523002396338</c:v>
                </c:pt>
                <c:pt idx="64377">
                  <c:v>38.969128329272849</c:v>
                </c:pt>
                <c:pt idx="64378">
                  <c:v>38.969733656149359</c:v>
                </c:pt>
                <c:pt idx="64379">
                  <c:v>38.970338983025869</c:v>
                </c:pt>
                <c:pt idx="64380">
                  <c:v>38.970944309902379</c:v>
                </c:pt>
                <c:pt idx="64381">
                  <c:v>38.971549636778889</c:v>
                </c:pt>
                <c:pt idx="64382">
                  <c:v>38.972154963655399</c:v>
                </c:pt>
                <c:pt idx="64383">
                  <c:v>38.972760290531909</c:v>
                </c:pt>
                <c:pt idx="64384">
                  <c:v>38.973365617408419</c:v>
                </c:pt>
                <c:pt idx="64385">
                  <c:v>38.973970944284929</c:v>
                </c:pt>
                <c:pt idx="64386">
                  <c:v>38.974576271161439</c:v>
                </c:pt>
                <c:pt idx="64387">
                  <c:v>38.975181598037949</c:v>
                </c:pt>
                <c:pt idx="64388">
                  <c:v>38.975786924914459</c:v>
                </c:pt>
                <c:pt idx="64389">
                  <c:v>38.976392251790969</c:v>
                </c:pt>
                <c:pt idx="64390">
                  <c:v>38.976997578667479</c:v>
                </c:pt>
                <c:pt idx="64391">
                  <c:v>38.977602905543989</c:v>
                </c:pt>
                <c:pt idx="64392">
                  <c:v>38.978208232420499</c:v>
                </c:pt>
                <c:pt idx="64393">
                  <c:v>38.978813559297009</c:v>
                </c:pt>
                <c:pt idx="64394">
                  <c:v>38.979418886173519</c:v>
                </c:pt>
                <c:pt idx="64395">
                  <c:v>38.980024213050029</c:v>
                </c:pt>
                <c:pt idx="64396">
                  <c:v>38.980629539926539</c:v>
                </c:pt>
                <c:pt idx="64397">
                  <c:v>38.981234866803049</c:v>
                </c:pt>
                <c:pt idx="64398">
                  <c:v>38.98184019367956</c:v>
                </c:pt>
                <c:pt idx="64399">
                  <c:v>38.98244552055607</c:v>
                </c:pt>
                <c:pt idx="64400">
                  <c:v>38.98305084743258</c:v>
                </c:pt>
                <c:pt idx="64401">
                  <c:v>38.98365617430909</c:v>
                </c:pt>
                <c:pt idx="64402">
                  <c:v>38.9842615011856</c:v>
                </c:pt>
                <c:pt idx="64403">
                  <c:v>38.98486682806211</c:v>
                </c:pt>
                <c:pt idx="64404">
                  <c:v>38.98547215493862</c:v>
                </c:pt>
                <c:pt idx="64405">
                  <c:v>38.98607748181513</c:v>
                </c:pt>
                <c:pt idx="64406">
                  <c:v>38.98668280869164</c:v>
                </c:pt>
                <c:pt idx="64407">
                  <c:v>38.98728813556815</c:v>
                </c:pt>
                <c:pt idx="64408">
                  <c:v>38.98789346244466</c:v>
                </c:pt>
                <c:pt idx="64409">
                  <c:v>38.98849878932117</c:v>
                </c:pt>
                <c:pt idx="64410">
                  <c:v>38.98910411619768</c:v>
                </c:pt>
                <c:pt idx="64411">
                  <c:v>38.98970944307419</c:v>
                </c:pt>
                <c:pt idx="64412">
                  <c:v>38.9903147699507</c:v>
                </c:pt>
                <c:pt idx="64413">
                  <c:v>38.99092009682721</c:v>
                </c:pt>
                <c:pt idx="64414">
                  <c:v>38.99152542370372</c:v>
                </c:pt>
                <c:pt idx="64415">
                  <c:v>38.99213075058023</c:v>
                </c:pt>
                <c:pt idx="64416">
                  <c:v>38.99273607745674</c:v>
                </c:pt>
                <c:pt idx="64417">
                  <c:v>38.99334140433325</c:v>
                </c:pt>
                <c:pt idx="64418">
                  <c:v>38.993946731209761</c:v>
                </c:pt>
                <c:pt idx="64419">
                  <c:v>38.994552058086271</c:v>
                </c:pt>
                <c:pt idx="64420">
                  <c:v>38.995157384962781</c:v>
                </c:pt>
                <c:pt idx="64421">
                  <c:v>38.995762711839291</c:v>
                </c:pt>
                <c:pt idx="64422">
                  <c:v>38.996368038715801</c:v>
                </c:pt>
                <c:pt idx="64423">
                  <c:v>38.996973365592311</c:v>
                </c:pt>
                <c:pt idx="64424">
                  <c:v>38.997578692468821</c:v>
                </c:pt>
                <c:pt idx="64425">
                  <c:v>38.998184019345331</c:v>
                </c:pt>
                <c:pt idx="64426">
                  <c:v>38.998789346221841</c:v>
                </c:pt>
                <c:pt idx="64427">
                  <c:v>38.999394673098351</c:v>
                </c:pt>
                <c:pt idx="64428">
                  <c:v>38.999999999974861</c:v>
                </c:pt>
                <c:pt idx="64429">
                  <c:v>39.000605326851371</c:v>
                </c:pt>
                <c:pt idx="64430">
                  <c:v>39.001210653727881</c:v>
                </c:pt>
                <c:pt idx="64431">
                  <c:v>39.001815980604391</c:v>
                </c:pt>
                <c:pt idx="64432">
                  <c:v>39.002421307480901</c:v>
                </c:pt>
                <c:pt idx="64433">
                  <c:v>39.003026634357411</c:v>
                </c:pt>
                <c:pt idx="64434">
                  <c:v>39.003631961233921</c:v>
                </c:pt>
                <c:pt idx="64435">
                  <c:v>39.004237288110431</c:v>
                </c:pt>
                <c:pt idx="64436">
                  <c:v>39.004842614986941</c:v>
                </c:pt>
                <c:pt idx="64437">
                  <c:v>39.005447941863451</c:v>
                </c:pt>
                <c:pt idx="64438">
                  <c:v>39.006053268739961</c:v>
                </c:pt>
                <c:pt idx="64439">
                  <c:v>39.006658595616472</c:v>
                </c:pt>
                <c:pt idx="64440">
                  <c:v>39.007263922492982</c:v>
                </c:pt>
                <c:pt idx="64441">
                  <c:v>39.007869249369492</c:v>
                </c:pt>
                <c:pt idx="64442">
                  <c:v>39.008474576246002</c:v>
                </c:pt>
                <c:pt idx="64443">
                  <c:v>39.009079903122512</c:v>
                </c:pt>
                <c:pt idx="64444">
                  <c:v>39.009685229999022</c:v>
                </c:pt>
                <c:pt idx="64445">
                  <c:v>39.010290556875532</c:v>
                </c:pt>
                <c:pt idx="64446">
                  <c:v>39.010895883752042</c:v>
                </c:pt>
                <c:pt idx="64447">
                  <c:v>39.011501210628552</c:v>
                </c:pt>
                <c:pt idx="64448">
                  <c:v>39.012106537505062</c:v>
                </c:pt>
                <c:pt idx="64449">
                  <c:v>39.012711864381572</c:v>
                </c:pt>
                <c:pt idx="64450">
                  <c:v>39.013317191258082</c:v>
                </c:pt>
                <c:pt idx="64451">
                  <c:v>39.013922518134592</c:v>
                </c:pt>
                <c:pt idx="64452">
                  <c:v>39.014527845011102</c:v>
                </c:pt>
                <c:pt idx="64453">
                  <c:v>39.015133171887612</c:v>
                </c:pt>
                <c:pt idx="64454">
                  <c:v>39.015738498764122</c:v>
                </c:pt>
                <c:pt idx="64455">
                  <c:v>39.016343825640632</c:v>
                </c:pt>
                <c:pt idx="64456">
                  <c:v>39.016949152517142</c:v>
                </c:pt>
                <c:pt idx="64457">
                  <c:v>39.017554479393652</c:v>
                </c:pt>
                <c:pt idx="64458">
                  <c:v>39.018159806270162</c:v>
                </c:pt>
                <c:pt idx="64459">
                  <c:v>39.018765133146672</c:v>
                </c:pt>
                <c:pt idx="64460">
                  <c:v>39.019370460023183</c:v>
                </c:pt>
                <c:pt idx="64461">
                  <c:v>39.019975786899693</c:v>
                </c:pt>
                <c:pt idx="64462">
                  <c:v>39.020581113776203</c:v>
                </c:pt>
                <c:pt idx="64463">
                  <c:v>39.021186440652713</c:v>
                </c:pt>
                <c:pt idx="64464">
                  <c:v>39.021791767529223</c:v>
                </c:pt>
                <c:pt idx="64465">
                  <c:v>39.022397094405733</c:v>
                </c:pt>
                <c:pt idx="64466">
                  <c:v>39.023002421282243</c:v>
                </c:pt>
                <c:pt idx="64467">
                  <c:v>39.023607748158753</c:v>
                </c:pt>
                <c:pt idx="64468">
                  <c:v>39.024213075035263</c:v>
                </c:pt>
                <c:pt idx="64469">
                  <c:v>39.024818401911773</c:v>
                </c:pt>
                <c:pt idx="64470">
                  <c:v>39.025423728788283</c:v>
                </c:pt>
                <c:pt idx="64471">
                  <c:v>39.026029055664793</c:v>
                </c:pt>
                <c:pt idx="64472">
                  <c:v>39.026634382541303</c:v>
                </c:pt>
                <c:pt idx="64473">
                  <c:v>39.027239709417813</c:v>
                </c:pt>
                <c:pt idx="64474">
                  <c:v>39.027845036294323</c:v>
                </c:pt>
                <c:pt idx="64475">
                  <c:v>39.028450363170833</c:v>
                </c:pt>
                <c:pt idx="64476">
                  <c:v>39.029055690047343</c:v>
                </c:pt>
                <c:pt idx="64477">
                  <c:v>39.029661016923853</c:v>
                </c:pt>
                <c:pt idx="64478">
                  <c:v>39.030266343800363</c:v>
                </c:pt>
                <c:pt idx="64479">
                  <c:v>39.030871670676873</c:v>
                </c:pt>
                <c:pt idx="64480">
                  <c:v>39.031476997553384</c:v>
                </c:pt>
                <c:pt idx="64481">
                  <c:v>39.032082324429894</c:v>
                </c:pt>
                <c:pt idx="64482">
                  <c:v>39.032687651306404</c:v>
                </c:pt>
                <c:pt idx="64483">
                  <c:v>39.033292978182914</c:v>
                </c:pt>
                <c:pt idx="64484">
                  <c:v>39.033898305059424</c:v>
                </c:pt>
                <c:pt idx="64485">
                  <c:v>39.034503631935934</c:v>
                </c:pt>
                <c:pt idx="64486">
                  <c:v>39.035108958812444</c:v>
                </c:pt>
                <c:pt idx="64487">
                  <c:v>39.035714285688954</c:v>
                </c:pt>
                <c:pt idx="64488">
                  <c:v>39.036319612565464</c:v>
                </c:pt>
                <c:pt idx="64489">
                  <c:v>39.036924939441974</c:v>
                </c:pt>
                <c:pt idx="64490">
                  <c:v>39.037530266318484</c:v>
                </c:pt>
                <c:pt idx="64491">
                  <c:v>39.038135593194994</c:v>
                </c:pt>
                <c:pt idx="64492">
                  <c:v>39.038740920071504</c:v>
                </c:pt>
                <c:pt idx="64493">
                  <c:v>39.039346246948014</c:v>
                </c:pt>
                <c:pt idx="64494">
                  <c:v>39.039951573824524</c:v>
                </c:pt>
                <c:pt idx="64495">
                  <c:v>39.040556900701034</c:v>
                </c:pt>
                <c:pt idx="64496">
                  <c:v>39.041162227577544</c:v>
                </c:pt>
                <c:pt idx="64497">
                  <c:v>39.041767554454054</c:v>
                </c:pt>
                <c:pt idx="64498">
                  <c:v>39.042372881330564</c:v>
                </c:pt>
                <c:pt idx="64499">
                  <c:v>39.042978208207074</c:v>
                </c:pt>
                <c:pt idx="64500">
                  <c:v>39.043583535083584</c:v>
                </c:pt>
                <c:pt idx="64501">
                  <c:v>39.044188861960095</c:v>
                </c:pt>
                <c:pt idx="64502">
                  <c:v>39.044794188836605</c:v>
                </c:pt>
                <c:pt idx="64503">
                  <c:v>39.045399515713115</c:v>
                </c:pt>
                <c:pt idx="64504">
                  <c:v>39.046004842589625</c:v>
                </c:pt>
                <c:pt idx="64505">
                  <c:v>39.046610169466135</c:v>
                </c:pt>
                <c:pt idx="64506">
                  <c:v>39.047215496342645</c:v>
                </c:pt>
                <c:pt idx="64507">
                  <c:v>39.047820823219155</c:v>
                </c:pt>
                <c:pt idx="64508">
                  <c:v>39.048426150095665</c:v>
                </c:pt>
                <c:pt idx="64509">
                  <c:v>39.049031476972175</c:v>
                </c:pt>
                <c:pt idx="64510">
                  <c:v>39.049636803848685</c:v>
                </c:pt>
                <c:pt idx="64511">
                  <c:v>39.050242130725195</c:v>
                </c:pt>
                <c:pt idx="64512">
                  <c:v>39.050847457601705</c:v>
                </c:pt>
                <c:pt idx="64513">
                  <c:v>39.051452784478215</c:v>
                </c:pt>
                <c:pt idx="64514">
                  <c:v>39.052058111354725</c:v>
                </c:pt>
                <c:pt idx="64515">
                  <c:v>39.052663438231235</c:v>
                </c:pt>
                <c:pt idx="64516">
                  <c:v>39.053268765107745</c:v>
                </c:pt>
                <c:pt idx="64517">
                  <c:v>39.053874091984255</c:v>
                </c:pt>
                <c:pt idx="64518">
                  <c:v>39.054479418860765</c:v>
                </c:pt>
                <c:pt idx="64519">
                  <c:v>39.055084745737275</c:v>
                </c:pt>
                <c:pt idx="64520">
                  <c:v>39.055690072613785</c:v>
                </c:pt>
                <c:pt idx="64521">
                  <c:v>39.056295399490295</c:v>
                </c:pt>
                <c:pt idx="64522">
                  <c:v>39.056900726366806</c:v>
                </c:pt>
                <c:pt idx="64523">
                  <c:v>39.057506053243316</c:v>
                </c:pt>
                <c:pt idx="64524">
                  <c:v>39.058111380119826</c:v>
                </c:pt>
                <c:pt idx="64525">
                  <c:v>39.058716706996336</c:v>
                </c:pt>
                <c:pt idx="64526">
                  <c:v>39.059322033872846</c:v>
                </c:pt>
                <c:pt idx="64527">
                  <c:v>39.059927360749356</c:v>
                </c:pt>
                <c:pt idx="64528">
                  <c:v>39.060532687625866</c:v>
                </c:pt>
                <c:pt idx="64529">
                  <c:v>39.061138014502376</c:v>
                </c:pt>
                <c:pt idx="64530">
                  <c:v>39.061743341378886</c:v>
                </c:pt>
                <c:pt idx="64531">
                  <c:v>39.062348668255396</c:v>
                </c:pt>
                <c:pt idx="64532">
                  <c:v>39.062953995131906</c:v>
                </c:pt>
                <c:pt idx="64533">
                  <c:v>39.063559322008416</c:v>
                </c:pt>
                <c:pt idx="64534">
                  <c:v>39.064164648884926</c:v>
                </c:pt>
                <c:pt idx="64535">
                  <c:v>39.064769975761436</c:v>
                </c:pt>
                <c:pt idx="64536">
                  <c:v>39.065375302637946</c:v>
                </c:pt>
                <c:pt idx="64537">
                  <c:v>39.065980629514456</c:v>
                </c:pt>
                <c:pt idx="64538">
                  <c:v>39.066585956390966</c:v>
                </c:pt>
                <c:pt idx="64539">
                  <c:v>39.067191283267476</c:v>
                </c:pt>
                <c:pt idx="64540">
                  <c:v>39.067796610143986</c:v>
                </c:pt>
                <c:pt idx="64541">
                  <c:v>39.068401937020496</c:v>
                </c:pt>
                <c:pt idx="64542">
                  <c:v>39.069007263897007</c:v>
                </c:pt>
                <c:pt idx="64543">
                  <c:v>39.069612590773517</c:v>
                </c:pt>
                <c:pt idx="64544">
                  <c:v>39.070217917650027</c:v>
                </c:pt>
                <c:pt idx="64545">
                  <c:v>39.070823244526537</c:v>
                </c:pt>
                <c:pt idx="64546">
                  <c:v>39.071428571403047</c:v>
                </c:pt>
                <c:pt idx="64547">
                  <c:v>39.072033898279557</c:v>
                </c:pt>
                <c:pt idx="64548">
                  <c:v>39.072639225156067</c:v>
                </c:pt>
                <c:pt idx="64549">
                  <c:v>39.073244552032577</c:v>
                </c:pt>
                <c:pt idx="64550">
                  <c:v>39.073849878909087</c:v>
                </c:pt>
                <c:pt idx="64551">
                  <c:v>39.074455205785597</c:v>
                </c:pt>
                <c:pt idx="64552">
                  <c:v>39.075060532662107</c:v>
                </c:pt>
                <c:pt idx="64553">
                  <c:v>39.075665859538617</c:v>
                </c:pt>
                <c:pt idx="64554">
                  <c:v>39.076271186415127</c:v>
                </c:pt>
                <c:pt idx="64555">
                  <c:v>39.076876513291637</c:v>
                </c:pt>
                <c:pt idx="64556">
                  <c:v>39.077481840168147</c:v>
                </c:pt>
                <c:pt idx="64557">
                  <c:v>39.078087167044657</c:v>
                </c:pt>
                <c:pt idx="64558">
                  <c:v>39.078692493921167</c:v>
                </c:pt>
                <c:pt idx="64559">
                  <c:v>39.079297820797677</c:v>
                </c:pt>
                <c:pt idx="64560">
                  <c:v>39.079903147674187</c:v>
                </c:pt>
                <c:pt idx="64561">
                  <c:v>39.080508474550697</c:v>
                </c:pt>
                <c:pt idx="64562">
                  <c:v>39.081113801427207</c:v>
                </c:pt>
                <c:pt idx="64563">
                  <c:v>39.081719128303718</c:v>
                </c:pt>
                <c:pt idx="64564">
                  <c:v>39.082324455180228</c:v>
                </c:pt>
                <c:pt idx="64565">
                  <c:v>39.082929782056738</c:v>
                </c:pt>
                <c:pt idx="64566">
                  <c:v>39.083535108933248</c:v>
                </c:pt>
                <c:pt idx="64567">
                  <c:v>39.084140435809758</c:v>
                </c:pt>
                <c:pt idx="64568">
                  <c:v>39.084745762686268</c:v>
                </c:pt>
                <c:pt idx="64569">
                  <c:v>39.085351089562778</c:v>
                </c:pt>
                <c:pt idx="64570">
                  <c:v>39.085956416439288</c:v>
                </c:pt>
                <c:pt idx="64571">
                  <c:v>39.086561743315798</c:v>
                </c:pt>
                <c:pt idx="64572">
                  <c:v>39.087167070192308</c:v>
                </c:pt>
                <c:pt idx="64573">
                  <c:v>39.087772397068818</c:v>
                </c:pt>
                <c:pt idx="64574">
                  <c:v>39.088377723945328</c:v>
                </c:pt>
                <c:pt idx="64575">
                  <c:v>39.088983050821838</c:v>
                </c:pt>
                <c:pt idx="64576">
                  <c:v>39.089588377698348</c:v>
                </c:pt>
                <c:pt idx="64577">
                  <c:v>39.090193704574858</c:v>
                </c:pt>
                <c:pt idx="64578">
                  <c:v>39.090799031451368</c:v>
                </c:pt>
                <c:pt idx="64579">
                  <c:v>39.091404358327878</c:v>
                </c:pt>
                <c:pt idx="64580">
                  <c:v>39.092009685204388</c:v>
                </c:pt>
                <c:pt idx="64581">
                  <c:v>39.092615012080898</c:v>
                </c:pt>
                <c:pt idx="64582">
                  <c:v>39.093220338957408</c:v>
                </c:pt>
                <c:pt idx="64583">
                  <c:v>39.093825665833918</c:v>
                </c:pt>
                <c:pt idx="64584">
                  <c:v>39.094430992710429</c:v>
                </c:pt>
                <c:pt idx="64585">
                  <c:v>39.095036319586939</c:v>
                </c:pt>
                <c:pt idx="64586">
                  <c:v>39.095641646463449</c:v>
                </c:pt>
                <c:pt idx="64587">
                  <c:v>39.096246973339959</c:v>
                </c:pt>
                <c:pt idx="64588">
                  <c:v>39.096852300216469</c:v>
                </c:pt>
                <c:pt idx="64589">
                  <c:v>39.097457627092979</c:v>
                </c:pt>
                <c:pt idx="64590">
                  <c:v>39.098062953969489</c:v>
                </c:pt>
                <c:pt idx="64591">
                  <c:v>39.098668280845999</c:v>
                </c:pt>
                <c:pt idx="64592">
                  <c:v>39.099273607722509</c:v>
                </c:pt>
                <c:pt idx="64593">
                  <c:v>39.099878934599019</c:v>
                </c:pt>
                <c:pt idx="64594">
                  <c:v>39.100484261475529</c:v>
                </c:pt>
                <c:pt idx="64595">
                  <c:v>39.101089588352039</c:v>
                </c:pt>
                <c:pt idx="64596">
                  <c:v>39.101694915228549</c:v>
                </c:pt>
                <c:pt idx="64597">
                  <c:v>39.102300242105059</c:v>
                </c:pt>
                <c:pt idx="64598">
                  <c:v>39.102905568981569</c:v>
                </c:pt>
                <c:pt idx="64599">
                  <c:v>39.103510895858079</c:v>
                </c:pt>
                <c:pt idx="64600">
                  <c:v>39.104116222734589</c:v>
                </c:pt>
                <c:pt idx="64601">
                  <c:v>39.104721549611099</c:v>
                </c:pt>
                <c:pt idx="64602">
                  <c:v>39.105326876487609</c:v>
                </c:pt>
                <c:pt idx="64603">
                  <c:v>39.105932203364119</c:v>
                </c:pt>
                <c:pt idx="64604">
                  <c:v>39.10653753024063</c:v>
                </c:pt>
                <c:pt idx="64605">
                  <c:v>39.10714285711714</c:v>
                </c:pt>
                <c:pt idx="64606">
                  <c:v>39.10774818399365</c:v>
                </c:pt>
                <c:pt idx="64607">
                  <c:v>39.10835351087016</c:v>
                </c:pt>
                <c:pt idx="64608">
                  <c:v>39.10895883774667</c:v>
                </c:pt>
                <c:pt idx="64609">
                  <c:v>39.10956416462318</c:v>
                </c:pt>
                <c:pt idx="64610">
                  <c:v>39.11016949149969</c:v>
                </c:pt>
                <c:pt idx="64611">
                  <c:v>39.1107748183762</c:v>
                </c:pt>
                <c:pt idx="64612">
                  <c:v>39.11138014525271</c:v>
                </c:pt>
                <c:pt idx="64613">
                  <c:v>39.11198547212922</c:v>
                </c:pt>
                <c:pt idx="64614">
                  <c:v>39.11259079900573</c:v>
                </c:pt>
                <c:pt idx="64615">
                  <c:v>39.11319612588224</c:v>
                </c:pt>
                <c:pt idx="64616">
                  <c:v>39.11380145275875</c:v>
                </c:pt>
                <c:pt idx="64617">
                  <c:v>39.11440677963526</c:v>
                </c:pt>
                <c:pt idx="64618">
                  <c:v>39.11501210651177</c:v>
                </c:pt>
                <c:pt idx="64619">
                  <c:v>39.11561743338828</c:v>
                </c:pt>
                <c:pt idx="64620">
                  <c:v>39.11622276026479</c:v>
                </c:pt>
                <c:pt idx="64621">
                  <c:v>39.1168280871413</c:v>
                </c:pt>
                <c:pt idx="64622">
                  <c:v>39.11743341401781</c:v>
                </c:pt>
                <c:pt idx="64623">
                  <c:v>39.11803874089432</c:v>
                </c:pt>
                <c:pt idx="64624">
                  <c:v>39.11864406777083</c:v>
                </c:pt>
                <c:pt idx="64625">
                  <c:v>39.119249394647341</c:v>
                </c:pt>
                <c:pt idx="64626">
                  <c:v>39.119854721523851</c:v>
                </c:pt>
                <c:pt idx="64627">
                  <c:v>39.120460048400361</c:v>
                </c:pt>
                <c:pt idx="64628">
                  <c:v>39.121065375276871</c:v>
                </c:pt>
                <c:pt idx="64629">
                  <c:v>39.121670702153381</c:v>
                </c:pt>
                <c:pt idx="64630">
                  <c:v>39.122276029029891</c:v>
                </c:pt>
                <c:pt idx="64631">
                  <c:v>39.122881355906401</c:v>
                </c:pt>
                <c:pt idx="64632">
                  <c:v>39.123486682782911</c:v>
                </c:pt>
                <c:pt idx="64633">
                  <c:v>39.124092009659421</c:v>
                </c:pt>
                <c:pt idx="64634">
                  <c:v>39.124697336535931</c:v>
                </c:pt>
                <c:pt idx="64635">
                  <c:v>39.125302663412441</c:v>
                </c:pt>
                <c:pt idx="64636">
                  <c:v>39.125907990288951</c:v>
                </c:pt>
                <c:pt idx="64637">
                  <c:v>39.126513317165461</c:v>
                </c:pt>
                <c:pt idx="64638">
                  <c:v>39.127118644041971</c:v>
                </c:pt>
                <c:pt idx="64639">
                  <c:v>39.127723970918481</c:v>
                </c:pt>
                <c:pt idx="64640">
                  <c:v>39.128329297794991</c:v>
                </c:pt>
                <c:pt idx="64641">
                  <c:v>39.128934624671501</c:v>
                </c:pt>
                <c:pt idx="64642">
                  <c:v>39.129539951548011</c:v>
                </c:pt>
                <c:pt idx="64643">
                  <c:v>39.130145278424521</c:v>
                </c:pt>
                <c:pt idx="64644">
                  <c:v>39.130750605301031</c:v>
                </c:pt>
                <c:pt idx="64645">
                  <c:v>39.131355932177541</c:v>
                </c:pt>
                <c:pt idx="64646">
                  <c:v>39.131961259054052</c:v>
                </c:pt>
                <c:pt idx="64647">
                  <c:v>39.132566585930562</c:v>
                </c:pt>
                <c:pt idx="64648">
                  <c:v>39.133171912807072</c:v>
                </c:pt>
                <c:pt idx="64649">
                  <c:v>39.133777239683582</c:v>
                </c:pt>
                <c:pt idx="64650">
                  <c:v>39.134382566560092</c:v>
                </c:pt>
                <c:pt idx="64651">
                  <c:v>39.134987893436602</c:v>
                </c:pt>
                <c:pt idx="64652">
                  <c:v>39.135593220313112</c:v>
                </c:pt>
                <c:pt idx="64653">
                  <c:v>39.136198547189622</c:v>
                </c:pt>
                <c:pt idx="64654">
                  <c:v>39.136803874066132</c:v>
                </c:pt>
                <c:pt idx="64655">
                  <c:v>39.137409200942642</c:v>
                </c:pt>
                <c:pt idx="64656">
                  <c:v>39.138014527819152</c:v>
                </c:pt>
                <c:pt idx="64657">
                  <c:v>39.138619854695662</c:v>
                </c:pt>
                <c:pt idx="64658">
                  <c:v>39.139225181572172</c:v>
                </c:pt>
                <c:pt idx="64659">
                  <c:v>39.139830508448682</c:v>
                </c:pt>
                <c:pt idx="64660">
                  <c:v>39.140435835325192</c:v>
                </c:pt>
                <c:pt idx="64661">
                  <c:v>39.141041162201702</c:v>
                </c:pt>
                <c:pt idx="64662">
                  <c:v>39.141646489078212</c:v>
                </c:pt>
                <c:pt idx="64663">
                  <c:v>39.142251815954722</c:v>
                </c:pt>
                <c:pt idx="64664">
                  <c:v>39.142857142831232</c:v>
                </c:pt>
                <c:pt idx="64665">
                  <c:v>39.143462469707742</c:v>
                </c:pt>
                <c:pt idx="64666">
                  <c:v>39.144067796584253</c:v>
                </c:pt>
                <c:pt idx="64667">
                  <c:v>39.144673123460763</c:v>
                </c:pt>
                <c:pt idx="64668">
                  <c:v>39.145278450337273</c:v>
                </c:pt>
                <c:pt idx="64669">
                  <c:v>39.145883777213783</c:v>
                </c:pt>
                <c:pt idx="64670">
                  <c:v>39.146489104090293</c:v>
                </c:pt>
                <c:pt idx="64671">
                  <c:v>39.147094430966803</c:v>
                </c:pt>
                <c:pt idx="64672">
                  <c:v>39.147699757843313</c:v>
                </c:pt>
                <c:pt idx="64673">
                  <c:v>39.148305084719823</c:v>
                </c:pt>
                <c:pt idx="64674">
                  <c:v>39.148910411596333</c:v>
                </c:pt>
                <c:pt idx="64675">
                  <c:v>39.149515738472843</c:v>
                </c:pt>
                <c:pt idx="64676">
                  <c:v>39.150121065349353</c:v>
                </c:pt>
                <c:pt idx="64677">
                  <c:v>39.150726392225863</c:v>
                </c:pt>
                <c:pt idx="64678">
                  <c:v>39.151331719102373</c:v>
                </c:pt>
                <c:pt idx="64679">
                  <c:v>39.151937045978883</c:v>
                </c:pt>
                <c:pt idx="64680">
                  <c:v>39.152542372855393</c:v>
                </c:pt>
                <c:pt idx="64681">
                  <c:v>39.153147699731903</c:v>
                </c:pt>
                <c:pt idx="64682">
                  <c:v>39.153753026608413</c:v>
                </c:pt>
                <c:pt idx="64683">
                  <c:v>39.154358353484923</c:v>
                </c:pt>
                <c:pt idx="64684">
                  <c:v>39.154963680361433</c:v>
                </c:pt>
                <c:pt idx="64685">
                  <c:v>39.155569007237943</c:v>
                </c:pt>
                <c:pt idx="64686">
                  <c:v>39.156174334114453</c:v>
                </c:pt>
                <c:pt idx="64687">
                  <c:v>39.156779660990964</c:v>
                </c:pt>
                <c:pt idx="64688">
                  <c:v>39.157384987867474</c:v>
                </c:pt>
                <c:pt idx="64689">
                  <c:v>39.157990314743984</c:v>
                </c:pt>
                <c:pt idx="64690">
                  <c:v>39.158595641620494</c:v>
                </c:pt>
                <c:pt idx="64691">
                  <c:v>39.159200968497004</c:v>
                </c:pt>
                <c:pt idx="64692">
                  <c:v>39.159806295373514</c:v>
                </c:pt>
                <c:pt idx="64693">
                  <c:v>39.160411622250024</c:v>
                </c:pt>
                <c:pt idx="64694">
                  <c:v>39.161016949126534</c:v>
                </c:pt>
                <c:pt idx="64695">
                  <c:v>39.161622276003044</c:v>
                </c:pt>
                <c:pt idx="64696">
                  <c:v>39.162227602879554</c:v>
                </c:pt>
                <c:pt idx="64697">
                  <c:v>39.162832929756064</c:v>
                </c:pt>
                <c:pt idx="64698">
                  <c:v>39.163438256632574</c:v>
                </c:pt>
                <c:pt idx="64699">
                  <c:v>39.164043583509084</c:v>
                </c:pt>
                <c:pt idx="64700">
                  <c:v>39.164648910385594</c:v>
                </c:pt>
                <c:pt idx="64701">
                  <c:v>39.165254237262104</c:v>
                </c:pt>
                <c:pt idx="64702">
                  <c:v>39.165859564138614</c:v>
                </c:pt>
                <c:pt idx="64703">
                  <c:v>39.166464891015124</c:v>
                </c:pt>
                <c:pt idx="64704">
                  <c:v>39.167070217891634</c:v>
                </c:pt>
                <c:pt idx="64705">
                  <c:v>39.167675544768144</c:v>
                </c:pt>
                <c:pt idx="64706">
                  <c:v>39.168280871644654</c:v>
                </c:pt>
                <c:pt idx="64707">
                  <c:v>39.168886198521164</c:v>
                </c:pt>
                <c:pt idx="64708">
                  <c:v>39.169491525397675</c:v>
                </c:pt>
                <c:pt idx="64709">
                  <c:v>39.170096852274185</c:v>
                </c:pt>
                <c:pt idx="64710">
                  <c:v>39.170702179150695</c:v>
                </c:pt>
                <c:pt idx="64711">
                  <c:v>39.171307506027205</c:v>
                </c:pt>
                <c:pt idx="64712">
                  <c:v>39.171912832903715</c:v>
                </c:pt>
                <c:pt idx="64713">
                  <c:v>39.172518159780225</c:v>
                </c:pt>
                <c:pt idx="64714">
                  <c:v>39.173123486656735</c:v>
                </c:pt>
                <c:pt idx="64715">
                  <c:v>39.173728813533245</c:v>
                </c:pt>
                <c:pt idx="64716">
                  <c:v>39.174334140409755</c:v>
                </c:pt>
                <c:pt idx="64717">
                  <c:v>39.174939467286265</c:v>
                </c:pt>
                <c:pt idx="64718">
                  <c:v>39.175544794162775</c:v>
                </c:pt>
                <c:pt idx="64719">
                  <c:v>39.176150121039285</c:v>
                </c:pt>
                <c:pt idx="64720">
                  <c:v>39.176755447915795</c:v>
                </c:pt>
                <c:pt idx="64721">
                  <c:v>39.177360774792305</c:v>
                </c:pt>
                <c:pt idx="64722">
                  <c:v>39.177966101668815</c:v>
                </c:pt>
                <c:pt idx="64723">
                  <c:v>39.178571428545325</c:v>
                </c:pt>
                <c:pt idx="64724">
                  <c:v>39.179176755421835</c:v>
                </c:pt>
                <c:pt idx="64725">
                  <c:v>39.179782082298345</c:v>
                </c:pt>
                <c:pt idx="64726">
                  <c:v>39.180387409174855</c:v>
                </c:pt>
                <c:pt idx="64727">
                  <c:v>39.180992736051365</c:v>
                </c:pt>
                <c:pt idx="64728">
                  <c:v>39.181598062927876</c:v>
                </c:pt>
                <c:pt idx="64729">
                  <c:v>39.182203389804386</c:v>
                </c:pt>
                <c:pt idx="64730">
                  <c:v>39.182808716680896</c:v>
                </c:pt>
                <c:pt idx="64731">
                  <c:v>39.183414043557406</c:v>
                </c:pt>
                <c:pt idx="64732">
                  <c:v>39.184019370433916</c:v>
                </c:pt>
                <c:pt idx="64733">
                  <c:v>39.184624697310426</c:v>
                </c:pt>
                <c:pt idx="64734">
                  <c:v>39.185230024186936</c:v>
                </c:pt>
                <c:pt idx="64735">
                  <c:v>39.185835351063446</c:v>
                </c:pt>
                <c:pt idx="64736">
                  <c:v>39.186440677939956</c:v>
                </c:pt>
                <c:pt idx="64737">
                  <c:v>39.187046004816466</c:v>
                </c:pt>
                <c:pt idx="64738">
                  <c:v>39.187651331692976</c:v>
                </c:pt>
                <c:pt idx="64739">
                  <c:v>39.188256658569486</c:v>
                </c:pt>
                <c:pt idx="64740">
                  <c:v>39.188861985445996</c:v>
                </c:pt>
                <c:pt idx="64741">
                  <c:v>39.189467312322506</c:v>
                </c:pt>
                <c:pt idx="64742">
                  <c:v>39.190072639199016</c:v>
                </c:pt>
                <c:pt idx="64743">
                  <c:v>39.190677966075526</c:v>
                </c:pt>
                <c:pt idx="64744">
                  <c:v>39.191283292952036</c:v>
                </c:pt>
                <c:pt idx="64745">
                  <c:v>39.191888619828546</c:v>
                </c:pt>
                <c:pt idx="64746">
                  <c:v>39.192493946705056</c:v>
                </c:pt>
                <c:pt idx="64747">
                  <c:v>39.193099273581566</c:v>
                </c:pt>
                <c:pt idx="64748">
                  <c:v>39.193704600458076</c:v>
                </c:pt>
                <c:pt idx="64749">
                  <c:v>39.194309927334587</c:v>
                </c:pt>
                <c:pt idx="64750">
                  <c:v>39.194915254211097</c:v>
                </c:pt>
                <c:pt idx="64751">
                  <c:v>39.195520581087607</c:v>
                </c:pt>
                <c:pt idx="64752">
                  <c:v>39.196125907964117</c:v>
                </c:pt>
                <c:pt idx="64753">
                  <c:v>39.196731234840627</c:v>
                </c:pt>
                <c:pt idx="64754">
                  <c:v>39.197336561717137</c:v>
                </c:pt>
                <c:pt idx="64755">
                  <c:v>39.197941888593647</c:v>
                </c:pt>
                <c:pt idx="64756">
                  <c:v>39.198547215470157</c:v>
                </c:pt>
                <c:pt idx="64757">
                  <c:v>39.199152542346667</c:v>
                </c:pt>
                <c:pt idx="64758">
                  <c:v>39.199757869223177</c:v>
                </c:pt>
                <c:pt idx="64759">
                  <c:v>39.200363196099687</c:v>
                </c:pt>
                <c:pt idx="64760">
                  <c:v>39.200968522976197</c:v>
                </c:pt>
                <c:pt idx="64761">
                  <c:v>39.201573849852707</c:v>
                </c:pt>
                <c:pt idx="64762">
                  <c:v>39.202179176729217</c:v>
                </c:pt>
                <c:pt idx="64763">
                  <c:v>39.202784503605727</c:v>
                </c:pt>
                <c:pt idx="64764">
                  <c:v>39.203389830482237</c:v>
                </c:pt>
                <c:pt idx="64765">
                  <c:v>39.203995157358747</c:v>
                </c:pt>
                <c:pt idx="64766">
                  <c:v>39.204600484235257</c:v>
                </c:pt>
                <c:pt idx="64767">
                  <c:v>39.205205811111767</c:v>
                </c:pt>
                <c:pt idx="64768">
                  <c:v>39.205811137988277</c:v>
                </c:pt>
                <c:pt idx="64769">
                  <c:v>39.206416464864787</c:v>
                </c:pt>
                <c:pt idx="64770">
                  <c:v>39.207021791741298</c:v>
                </c:pt>
                <c:pt idx="64771">
                  <c:v>39.207627118617808</c:v>
                </c:pt>
                <c:pt idx="64772">
                  <c:v>39.208232445494318</c:v>
                </c:pt>
                <c:pt idx="64773">
                  <c:v>39.208837772370828</c:v>
                </c:pt>
                <c:pt idx="64774">
                  <c:v>39.209443099247338</c:v>
                </c:pt>
                <c:pt idx="64775">
                  <c:v>39.210048426123848</c:v>
                </c:pt>
                <c:pt idx="64776">
                  <c:v>39.210653753000358</c:v>
                </c:pt>
                <c:pt idx="64777">
                  <c:v>39.211259079876868</c:v>
                </c:pt>
                <c:pt idx="64778">
                  <c:v>39.211864406753378</c:v>
                </c:pt>
                <c:pt idx="64779">
                  <c:v>39.212469733629888</c:v>
                </c:pt>
                <c:pt idx="64780">
                  <c:v>39.213075060506398</c:v>
                </c:pt>
                <c:pt idx="64781">
                  <c:v>39.213680387382908</c:v>
                </c:pt>
                <c:pt idx="64782">
                  <c:v>39.214285714259418</c:v>
                </c:pt>
                <c:pt idx="64783">
                  <c:v>39.214891041135928</c:v>
                </c:pt>
                <c:pt idx="64784">
                  <c:v>39.215496368012438</c:v>
                </c:pt>
                <c:pt idx="64785">
                  <c:v>39.216101694888948</c:v>
                </c:pt>
                <c:pt idx="64786">
                  <c:v>39.216707021765458</c:v>
                </c:pt>
                <c:pt idx="64787">
                  <c:v>39.217312348641968</c:v>
                </c:pt>
                <c:pt idx="64788">
                  <c:v>39.217917675518478</c:v>
                </c:pt>
                <c:pt idx="64789">
                  <c:v>39.218523002394988</c:v>
                </c:pt>
                <c:pt idx="64790">
                  <c:v>39.219128329271499</c:v>
                </c:pt>
                <c:pt idx="64791">
                  <c:v>39.219733656148009</c:v>
                </c:pt>
                <c:pt idx="64792">
                  <c:v>39.220338983024519</c:v>
                </c:pt>
                <c:pt idx="64793">
                  <c:v>39.220944309901029</c:v>
                </c:pt>
                <c:pt idx="64794">
                  <c:v>39.221549636777539</c:v>
                </c:pt>
                <c:pt idx="64795">
                  <c:v>39.222154963654049</c:v>
                </c:pt>
                <c:pt idx="64796">
                  <c:v>39.222760290530559</c:v>
                </c:pt>
                <c:pt idx="64797">
                  <c:v>39.223365617407069</c:v>
                </c:pt>
                <c:pt idx="64798">
                  <c:v>39.223970944283579</c:v>
                </c:pt>
                <c:pt idx="64799">
                  <c:v>39.224576271160089</c:v>
                </c:pt>
                <c:pt idx="64800">
                  <c:v>39.225181598036599</c:v>
                </c:pt>
                <c:pt idx="64801">
                  <c:v>39.225786924913109</c:v>
                </c:pt>
                <c:pt idx="64802">
                  <c:v>39.226392251789619</c:v>
                </c:pt>
                <c:pt idx="64803">
                  <c:v>39.226997578666129</c:v>
                </c:pt>
                <c:pt idx="64804">
                  <c:v>39.227602905542639</c:v>
                </c:pt>
                <c:pt idx="64805">
                  <c:v>39.228208232419149</c:v>
                </c:pt>
                <c:pt idx="64806">
                  <c:v>39.228813559295659</c:v>
                </c:pt>
                <c:pt idx="64807">
                  <c:v>39.229418886172169</c:v>
                </c:pt>
                <c:pt idx="64808">
                  <c:v>39.230024213048679</c:v>
                </c:pt>
                <c:pt idx="64809">
                  <c:v>39.230629539925189</c:v>
                </c:pt>
                <c:pt idx="64810">
                  <c:v>39.231234866801699</c:v>
                </c:pt>
                <c:pt idx="64811">
                  <c:v>39.23184019367821</c:v>
                </c:pt>
                <c:pt idx="64812">
                  <c:v>39.23244552055472</c:v>
                </c:pt>
                <c:pt idx="64813">
                  <c:v>39.23305084743123</c:v>
                </c:pt>
                <c:pt idx="64814">
                  <c:v>39.23365617430774</c:v>
                </c:pt>
                <c:pt idx="64815">
                  <c:v>39.23426150118425</c:v>
                </c:pt>
                <c:pt idx="64816">
                  <c:v>39.23486682806076</c:v>
                </c:pt>
                <c:pt idx="64817">
                  <c:v>39.23547215493727</c:v>
                </c:pt>
                <c:pt idx="64818">
                  <c:v>39.23607748181378</c:v>
                </c:pt>
                <c:pt idx="64819">
                  <c:v>39.23668280869029</c:v>
                </c:pt>
                <c:pt idx="64820">
                  <c:v>39.2372881355668</c:v>
                </c:pt>
                <c:pt idx="64821">
                  <c:v>39.23789346244331</c:v>
                </c:pt>
                <c:pt idx="64822">
                  <c:v>39.23849878931982</c:v>
                </c:pt>
                <c:pt idx="64823">
                  <c:v>39.23910411619633</c:v>
                </c:pt>
                <c:pt idx="64824">
                  <c:v>39.23970944307284</c:v>
                </c:pt>
                <c:pt idx="64825">
                  <c:v>39.24031476994935</c:v>
                </c:pt>
                <c:pt idx="64826">
                  <c:v>39.24092009682586</c:v>
                </c:pt>
                <c:pt idx="64827">
                  <c:v>39.24152542370237</c:v>
                </c:pt>
                <c:pt idx="64828">
                  <c:v>39.24213075057888</c:v>
                </c:pt>
                <c:pt idx="64829">
                  <c:v>39.24273607745539</c:v>
                </c:pt>
                <c:pt idx="64830">
                  <c:v>39.2433414043319</c:v>
                </c:pt>
                <c:pt idx="64831">
                  <c:v>39.24394673120841</c:v>
                </c:pt>
                <c:pt idx="64832">
                  <c:v>39.244552058084921</c:v>
                </c:pt>
                <c:pt idx="64833">
                  <c:v>39.245157384961431</c:v>
                </c:pt>
                <c:pt idx="64834">
                  <c:v>39.245762711837941</c:v>
                </c:pt>
                <c:pt idx="64835">
                  <c:v>39.246368038714451</c:v>
                </c:pt>
                <c:pt idx="64836">
                  <c:v>39.246973365590961</c:v>
                </c:pt>
                <c:pt idx="64837">
                  <c:v>39.247578692467471</c:v>
                </c:pt>
                <c:pt idx="64838">
                  <c:v>39.248184019343981</c:v>
                </c:pt>
                <c:pt idx="64839">
                  <c:v>39.248789346220491</c:v>
                </c:pt>
                <c:pt idx="64840">
                  <c:v>39.249394673097001</c:v>
                </c:pt>
                <c:pt idx="64841">
                  <c:v>39.249999999973511</c:v>
                </c:pt>
                <c:pt idx="64842">
                  <c:v>39.250605326850021</c:v>
                </c:pt>
                <c:pt idx="64843">
                  <c:v>39.251210653726531</c:v>
                </c:pt>
                <c:pt idx="64844">
                  <c:v>39.251815980603041</c:v>
                </c:pt>
                <c:pt idx="64845">
                  <c:v>39.252421307479551</c:v>
                </c:pt>
                <c:pt idx="64846">
                  <c:v>39.253026634356061</c:v>
                </c:pt>
                <c:pt idx="64847">
                  <c:v>39.253631961232571</c:v>
                </c:pt>
                <c:pt idx="64848">
                  <c:v>39.254237288109081</c:v>
                </c:pt>
                <c:pt idx="64849">
                  <c:v>39.254842614985591</c:v>
                </c:pt>
                <c:pt idx="64850">
                  <c:v>39.255447941862101</c:v>
                </c:pt>
                <c:pt idx="64851">
                  <c:v>39.256053268738611</c:v>
                </c:pt>
                <c:pt idx="64852">
                  <c:v>39.256658595615121</c:v>
                </c:pt>
                <c:pt idx="64853">
                  <c:v>39.257263922491632</c:v>
                </c:pt>
                <c:pt idx="64854">
                  <c:v>39.257869249368142</c:v>
                </c:pt>
                <c:pt idx="64855">
                  <c:v>39.258474576244652</c:v>
                </c:pt>
                <c:pt idx="64856">
                  <c:v>39.259079903121162</c:v>
                </c:pt>
                <c:pt idx="64857">
                  <c:v>39.259685229997672</c:v>
                </c:pt>
                <c:pt idx="64858">
                  <c:v>39.260290556874182</c:v>
                </c:pt>
                <c:pt idx="64859">
                  <c:v>39.260895883750692</c:v>
                </c:pt>
                <c:pt idx="64860">
                  <c:v>39.261501210627202</c:v>
                </c:pt>
                <c:pt idx="64861">
                  <c:v>39.262106537503712</c:v>
                </c:pt>
                <c:pt idx="64862">
                  <c:v>39.262711864380222</c:v>
                </c:pt>
                <c:pt idx="64863">
                  <c:v>39.263317191256732</c:v>
                </c:pt>
                <c:pt idx="64864">
                  <c:v>39.263922518133242</c:v>
                </c:pt>
                <c:pt idx="64865">
                  <c:v>39.264527845009752</c:v>
                </c:pt>
                <c:pt idx="64866">
                  <c:v>39.265133171886262</c:v>
                </c:pt>
                <c:pt idx="64867">
                  <c:v>39.265738498762772</c:v>
                </c:pt>
                <c:pt idx="64868">
                  <c:v>39.266343825639282</c:v>
                </c:pt>
                <c:pt idx="64869">
                  <c:v>39.266949152515792</c:v>
                </c:pt>
                <c:pt idx="64870">
                  <c:v>39.267554479392302</c:v>
                </c:pt>
                <c:pt idx="64871">
                  <c:v>39.268159806268812</c:v>
                </c:pt>
                <c:pt idx="64872">
                  <c:v>39.268765133145322</c:v>
                </c:pt>
                <c:pt idx="64873">
                  <c:v>39.269370460021833</c:v>
                </c:pt>
                <c:pt idx="64874">
                  <c:v>39.269975786898343</c:v>
                </c:pt>
                <c:pt idx="64875">
                  <c:v>39.270581113774853</c:v>
                </c:pt>
                <c:pt idx="64876">
                  <c:v>39.271186440651363</c:v>
                </c:pt>
                <c:pt idx="64877">
                  <c:v>39.271791767527873</c:v>
                </c:pt>
                <c:pt idx="64878">
                  <c:v>39.272397094404383</c:v>
                </c:pt>
                <c:pt idx="64879">
                  <c:v>39.273002421280893</c:v>
                </c:pt>
                <c:pt idx="64880">
                  <c:v>39.273607748157403</c:v>
                </c:pt>
                <c:pt idx="64881">
                  <c:v>39.274213075033913</c:v>
                </c:pt>
                <c:pt idx="64882">
                  <c:v>39.274818401910423</c:v>
                </c:pt>
                <c:pt idx="64883">
                  <c:v>39.275423728786933</c:v>
                </c:pt>
                <c:pt idx="64884">
                  <c:v>39.276029055663443</c:v>
                </c:pt>
                <c:pt idx="64885">
                  <c:v>39.276634382539953</c:v>
                </c:pt>
                <c:pt idx="64886">
                  <c:v>39.277239709416463</c:v>
                </c:pt>
                <c:pt idx="64887">
                  <c:v>39.277845036292973</c:v>
                </c:pt>
                <c:pt idx="64888">
                  <c:v>39.278450363169483</c:v>
                </c:pt>
                <c:pt idx="64889">
                  <c:v>39.279055690045993</c:v>
                </c:pt>
                <c:pt idx="64890">
                  <c:v>39.279661016922503</c:v>
                </c:pt>
                <c:pt idx="64891">
                  <c:v>39.280266343799013</c:v>
                </c:pt>
                <c:pt idx="64892">
                  <c:v>39.280871670675523</c:v>
                </c:pt>
                <c:pt idx="64893">
                  <c:v>39.281476997552033</c:v>
                </c:pt>
                <c:pt idx="64894">
                  <c:v>39.282082324428544</c:v>
                </c:pt>
                <c:pt idx="64895">
                  <c:v>39.282687651305054</c:v>
                </c:pt>
                <c:pt idx="64896">
                  <c:v>39.283292978181564</c:v>
                </c:pt>
                <c:pt idx="64897">
                  <c:v>39.283898305058074</c:v>
                </c:pt>
                <c:pt idx="64898">
                  <c:v>39.284503631934584</c:v>
                </c:pt>
                <c:pt idx="64899">
                  <c:v>39.285108958811094</c:v>
                </c:pt>
                <c:pt idx="64900">
                  <c:v>39.285714285687604</c:v>
                </c:pt>
                <c:pt idx="64901">
                  <c:v>39.286319612564114</c:v>
                </c:pt>
                <c:pt idx="64902">
                  <c:v>39.286924939440624</c:v>
                </c:pt>
                <c:pt idx="64903">
                  <c:v>39.287530266317134</c:v>
                </c:pt>
                <c:pt idx="64904">
                  <c:v>39.288135593193644</c:v>
                </c:pt>
                <c:pt idx="64905">
                  <c:v>39.288740920070154</c:v>
                </c:pt>
                <c:pt idx="64906">
                  <c:v>39.289346246946664</c:v>
                </c:pt>
                <c:pt idx="64907">
                  <c:v>39.289951573823174</c:v>
                </c:pt>
                <c:pt idx="64908">
                  <c:v>39.290556900699684</c:v>
                </c:pt>
                <c:pt idx="64909">
                  <c:v>39.291162227576194</c:v>
                </c:pt>
                <c:pt idx="64910">
                  <c:v>39.291767554452704</c:v>
                </c:pt>
                <c:pt idx="64911">
                  <c:v>39.292372881329214</c:v>
                </c:pt>
                <c:pt idx="64912">
                  <c:v>39.292978208205724</c:v>
                </c:pt>
                <c:pt idx="64913">
                  <c:v>39.293583535082234</c:v>
                </c:pt>
                <c:pt idx="64914">
                  <c:v>39.294188861958744</c:v>
                </c:pt>
                <c:pt idx="64915">
                  <c:v>39.294794188835255</c:v>
                </c:pt>
                <c:pt idx="64916">
                  <c:v>39.295399515711765</c:v>
                </c:pt>
                <c:pt idx="64917">
                  <c:v>39.296004842588275</c:v>
                </c:pt>
                <c:pt idx="64918">
                  <c:v>39.296610169464785</c:v>
                </c:pt>
                <c:pt idx="64919">
                  <c:v>39.297215496341295</c:v>
                </c:pt>
                <c:pt idx="64920">
                  <c:v>39.297820823217805</c:v>
                </c:pt>
                <c:pt idx="64921">
                  <c:v>39.298426150094315</c:v>
                </c:pt>
                <c:pt idx="64922">
                  <c:v>39.299031476970825</c:v>
                </c:pt>
                <c:pt idx="64923">
                  <c:v>39.299636803847335</c:v>
                </c:pt>
                <c:pt idx="64924">
                  <c:v>39.300242130723845</c:v>
                </c:pt>
                <c:pt idx="64925">
                  <c:v>39.300847457600355</c:v>
                </c:pt>
                <c:pt idx="64926">
                  <c:v>39.301452784476865</c:v>
                </c:pt>
                <c:pt idx="64927">
                  <c:v>39.302058111353375</c:v>
                </c:pt>
                <c:pt idx="64928">
                  <c:v>39.302663438229885</c:v>
                </c:pt>
                <c:pt idx="64929">
                  <c:v>39.303268765106395</c:v>
                </c:pt>
                <c:pt idx="64930">
                  <c:v>39.303874091982905</c:v>
                </c:pt>
                <c:pt idx="64931">
                  <c:v>39.304479418859415</c:v>
                </c:pt>
                <c:pt idx="64932">
                  <c:v>39.305084745735925</c:v>
                </c:pt>
                <c:pt idx="64933">
                  <c:v>39.305690072612435</c:v>
                </c:pt>
                <c:pt idx="64934">
                  <c:v>39.306295399488945</c:v>
                </c:pt>
                <c:pt idx="64935">
                  <c:v>39.306900726365456</c:v>
                </c:pt>
                <c:pt idx="64936">
                  <c:v>39.307506053241966</c:v>
                </c:pt>
                <c:pt idx="64937">
                  <c:v>39.308111380118476</c:v>
                </c:pt>
                <c:pt idx="64938">
                  <c:v>39.308716706994986</c:v>
                </c:pt>
                <c:pt idx="64939">
                  <c:v>39.309322033871496</c:v>
                </c:pt>
                <c:pt idx="64940">
                  <c:v>39.309927360748006</c:v>
                </c:pt>
                <c:pt idx="64941">
                  <c:v>39.310532687624516</c:v>
                </c:pt>
                <c:pt idx="64942">
                  <c:v>39.311138014501026</c:v>
                </c:pt>
                <c:pt idx="64943">
                  <c:v>39.311743341377536</c:v>
                </c:pt>
                <c:pt idx="64944">
                  <c:v>39.312348668254046</c:v>
                </c:pt>
                <c:pt idx="64945">
                  <c:v>39.312953995130556</c:v>
                </c:pt>
                <c:pt idx="64946">
                  <c:v>39.313559322007066</c:v>
                </c:pt>
                <c:pt idx="64947">
                  <c:v>39.314164648883576</c:v>
                </c:pt>
                <c:pt idx="64948">
                  <c:v>39.314769975760086</c:v>
                </c:pt>
                <c:pt idx="64949">
                  <c:v>39.315375302636596</c:v>
                </c:pt>
                <c:pt idx="64950">
                  <c:v>39.315980629513106</c:v>
                </c:pt>
                <c:pt idx="64951">
                  <c:v>39.316585956389616</c:v>
                </c:pt>
                <c:pt idx="64952">
                  <c:v>39.317191283266126</c:v>
                </c:pt>
                <c:pt idx="64953">
                  <c:v>39.317796610142636</c:v>
                </c:pt>
                <c:pt idx="64954">
                  <c:v>39.318401937019146</c:v>
                </c:pt>
                <c:pt idx="64955">
                  <c:v>39.319007263895656</c:v>
                </c:pt>
                <c:pt idx="64956">
                  <c:v>39.319612590772167</c:v>
                </c:pt>
                <c:pt idx="64957">
                  <c:v>39.320217917648677</c:v>
                </c:pt>
                <c:pt idx="64958">
                  <c:v>39.320823244525187</c:v>
                </c:pt>
                <c:pt idx="64959">
                  <c:v>39.321428571401697</c:v>
                </c:pt>
                <c:pt idx="64960">
                  <c:v>39.322033898278207</c:v>
                </c:pt>
                <c:pt idx="64961">
                  <c:v>39.322639225154717</c:v>
                </c:pt>
                <c:pt idx="64962">
                  <c:v>39.323244552031227</c:v>
                </c:pt>
                <c:pt idx="64963">
                  <c:v>39.323849878907737</c:v>
                </c:pt>
                <c:pt idx="64964">
                  <c:v>39.324455205784247</c:v>
                </c:pt>
                <c:pt idx="64965">
                  <c:v>39.325060532660757</c:v>
                </c:pt>
                <c:pt idx="64966">
                  <c:v>39.325665859537267</c:v>
                </c:pt>
                <c:pt idx="64967">
                  <c:v>39.326271186413777</c:v>
                </c:pt>
                <c:pt idx="64968">
                  <c:v>39.326876513290287</c:v>
                </c:pt>
                <c:pt idx="64969">
                  <c:v>39.327481840166797</c:v>
                </c:pt>
                <c:pt idx="64970">
                  <c:v>39.328087167043307</c:v>
                </c:pt>
                <c:pt idx="64971">
                  <c:v>39.328692493919817</c:v>
                </c:pt>
                <c:pt idx="64972">
                  <c:v>39.329297820796327</c:v>
                </c:pt>
                <c:pt idx="64973">
                  <c:v>39.329903147672837</c:v>
                </c:pt>
                <c:pt idx="64974">
                  <c:v>39.330508474549347</c:v>
                </c:pt>
                <c:pt idx="64975">
                  <c:v>39.331113801425857</c:v>
                </c:pt>
                <c:pt idx="64976">
                  <c:v>39.331719128302367</c:v>
                </c:pt>
                <c:pt idx="64977">
                  <c:v>39.332324455178878</c:v>
                </c:pt>
                <c:pt idx="64978">
                  <c:v>39.332929782055388</c:v>
                </c:pt>
                <c:pt idx="64979">
                  <c:v>39.333535108931898</c:v>
                </c:pt>
                <c:pt idx="64980">
                  <c:v>39.334140435808408</c:v>
                </c:pt>
                <c:pt idx="64981">
                  <c:v>39.334745762684918</c:v>
                </c:pt>
                <c:pt idx="64982">
                  <c:v>39.335351089561428</c:v>
                </c:pt>
                <c:pt idx="64983">
                  <c:v>39.335956416437938</c:v>
                </c:pt>
                <c:pt idx="64984">
                  <c:v>39.336561743314448</c:v>
                </c:pt>
                <c:pt idx="64985">
                  <c:v>39.337167070190958</c:v>
                </c:pt>
                <c:pt idx="64986">
                  <c:v>39.337772397067468</c:v>
                </c:pt>
                <c:pt idx="64987">
                  <c:v>39.338377723943978</c:v>
                </c:pt>
                <c:pt idx="64988">
                  <c:v>39.338983050820488</c:v>
                </c:pt>
                <c:pt idx="64989">
                  <c:v>39.339588377696998</c:v>
                </c:pt>
                <c:pt idx="64990">
                  <c:v>39.340193704573508</c:v>
                </c:pt>
                <c:pt idx="64991">
                  <c:v>39.340799031450018</c:v>
                </c:pt>
                <c:pt idx="64992">
                  <c:v>39.341404358326528</c:v>
                </c:pt>
                <c:pt idx="64993">
                  <c:v>39.342009685203038</c:v>
                </c:pt>
                <c:pt idx="64994">
                  <c:v>39.342615012079548</c:v>
                </c:pt>
                <c:pt idx="64995">
                  <c:v>39.343220338956058</c:v>
                </c:pt>
                <c:pt idx="64996">
                  <c:v>39.343825665832568</c:v>
                </c:pt>
                <c:pt idx="64997">
                  <c:v>39.344430992709079</c:v>
                </c:pt>
                <c:pt idx="64998">
                  <c:v>39.345036319585589</c:v>
                </c:pt>
                <c:pt idx="64999">
                  <c:v>39.345641646462099</c:v>
                </c:pt>
                <c:pt idx="65000">
                  <c:v>39.346246973338609</c:v>
                </c:pt>
                <c:pt idx="65001">
                  <c:v>39.346852300215119</c:v>
                </c:pt>
                <c:pt idx="65002">
                  <c:v>39.347457627091629</c:v>
                </c:pt>
                <c:pt idx="65003">
                  <c:v>39.348062953968139</c:v>
                </c:pt>
                <c:pt idx="65004">
                  <c:v>39.348668280844649</c:v>
                </c:pt>
                <c:pt idx="65005">
                  <c:v>39.349273607721159</c:v>
                </c:pt>
                <c:pt idx="65006">
                  <c:v>39.349878934597669</c:v>
                </c:pt>
                <c:pt idx="65007">
                  <c:v>39.350484261474179</c:v>
                </c:pt>
                <c:pt idx="65008">
                  <c:v>39.351089588350689</c:v>
                </c:pt>
                <c:pt idx="65009">
                  <c:v>39.351694915227199</c:v>
                </c:pt>
                <c:pt idx="65010">
                  <c:v>39.352300242103709</c:v>
                </c:pt>
                <c:pt idx="65011">
                  <c:v>39.352905568980219</c:v>
                </c:pt>
                <c:pt idx="65012">
                  <c:v>39.353510895856729</c:v>
                </c:pt>
                <c:pt idx="65013">
                  <c:v>39.354116222733239</c:v>
                </c:pt>
                <c:pt idx="65014">
                  <c:v>39.354721549609749</c:v>
                </c:pt>
                <c:pt idx="65015">
                  <c:v>39.355326876486259</c:v>
                </c:pt>
                <c:pt idx="65016">
                  <c:v>39.355932203362769</c:v>
                </c:pt>
                <c:pt idx="65017">
                  <c:v>39.356537530239279</c:v>
                </c:pt>
                <c:pt idx="65018">
                  <c:v>39.35714285711579</c:v>
                </c:pt>
                <c:pt idx="65019">
                  <c:v>39.3577481839923</c:v>
                </c:pt>
                <c:pt idx="65020">
                  <c:v>39.35835351086881</c:v>
                </c:pt>
                <c:pt idx="65021">
                  <c:v>39.35895883774532</c:v>
                </c:pt>
                <c:pt idx="65022">
                  <c:v>39.35956416462183</c:v>
                </c:pt>
                <c:pt idx="65023">
                  <c:v>39.36016949149834</c:v>
                </c:pt>
                <c:pt idx="65024">
                  <c:v>39.36077481837485</c:v>
                </c:pt>
                <c:pt idx="65025">
                  <c:v>39.36138014525136</c:v>
                </c:pt>
                <c:pt idx="65026">
                  <c:v>39.36198547212787</c:v>
                </c:pt>
                <c:pt idx="65027">
                  <c:v>39.36259079900438</c:v>
                </c:pt>
                <c:pt idx="65028">
                  <c:v>39.36319612588089</c:v>
                </c:pt>
                <c:pt idx="65029">
                  <c:v>39.3638014527574</c:v>
                </c:pt>
                <c:pt idx="65030">
                  <c:v>39.36440677963391</c:v>
                </c:pt>
                <c:pt idx="65031">
                  <c:v>39.36501210651042</c:v>
                </c:pt>
                <c:pt idx="65032">
                  <c:v>39.36561743338693</c:v>
                </c:pt>
                <c:pt idx="65033">
                  <c:v>39.36622276026344</c:v>
                </c:pt>
                <c:pt idx="65034">
                  <c:v>39.36682808713995</c:v>
                </c:pt>
                <c:pt idx="65035">
                  <c:v>39.36743341401646</c:v>
                </c:pt>
                <c:pt idx="65036">
                  <c:v>39.36803874089297</c:v>
                </c:pt>
                <c:pt idx="65037">
                  <c:v>39.36864406776948</c:v>
                </c:pt>
                <c:pt idx="65038">
                  <c:v>39.36924939464599</c:v>
                </c:pt>
                <c:pt idx="65039">
                  <c:v>39.369854721522501</c:v>
                </c:pt>
                <c:pt idx="65040">
                  <c:v>39.370460048399011</c:v>
                </c:pt>
                <c:pt idx="65041">
                  <c:v>39.371065375275521</c:v>
                </c:pt>
                <c:pt idx="65042">
                  <c:v>39.371670702152031</c:v>
                </c:pt>
                <c:pt idx="65043">
                  <c:v>39.372276029028541</c:v>
                </c:pt>
                <c:pt idx="65044">
                  <c:v>39.372881355905051</c:v>
                </c:pt>
                <c:pt idx="65045">
                  <c:v>39.373486682781561</c:v>
                </c:pt>
                <c:pt idx="65046">
                  <c:v>39.374092009658071</c:v>
                </c:pt>
                <c:pt idx="65047">
                  <c:v>39.374697336534581</c:v>
                </c:pt>
                <c:pt idx="65048">
                  <c:v>39.375302663411091</c:v>
                </c:pt>
                <c:pt idx="65049">
                  <c:v>39.375907990287601</c:v>
                </c:pt>
                <c:pt idx="65050">
                  <c:v>39.376513317164111</c:v>
                </c:pt>
                <c:pt idx="65051">
                  <c:v>39.377118644040621</c:v>
                </c:pt>
                <c:pt idx="65052">
                  <c:v>39.377723970917131</c:v>
                </c:pt>
                <c:pt idx="65053">
                  <c:v>39.378329297793641</c:v>
                </c:pt>
                <c:pt idx="65054">
                  <c:v>39.378934624670151</c:v>
                </c:pt>
                <c:pt idx="65055">
                  <c:v>39.379539951546661</c:v>
                </c:pt>
                <c:pt idx="65056">
                  <c:v>39.380145278423171</c:v>
                </c:pt>
                <c:pt idx="65057">
                  <c:v>39.380750605299681</c:v>
                </c:pt>
                <c:pt idx="65058">
                  <c:v>39.381355932176191</c:v>
                </c:pt>
                <c:pt idx="65059">
                  <c:v>39.381961259052702</c:v>
                </c:pt>
                <c:pt idx="65060">
                  <c:v>39.382566585929212</c:v>
                </c:pt>
                <c:pt idx="65061">
                  <c:v>39.383171912805722</c:v>
                </c:pt>
                <c:pt idx="65062">
                  <c:v>39.383777239682232</c:v>
                </c:pt>
                <c:pt idx="65063">
                  <c:v>39.384382566558742</c:v>
                </c:pt>
                <c:pt idx="65064">
                  <c:v>39.384987893435252</c:v>
                </c:pt>
                <c:pt idx="65065">
                  <c:v>39.385593220311762</c:v>
                </c:pt>
                <c:pt idx="65066">
                  <c:v>39.386198547188272</c:v>
                </c:pt>
                <c:pt idx="65067">
                  <c:v>39.386803874064782</c:v>
                </c:pt>
                <c:pt idx="65068">
                  <c:v>39.387409200941292</c:v>
                </c:pt>
                <c:pt idx="65069">
                  <c:v>39.388014527817802</c:v>
                </c:pt>
                <c:pt idx="65070">
                  <c:v>39.388619854694312</c:v>
                </c:pt>
                <c:pt idx="65071">
                  <c:v>39.389225181570822</c:v>
                </c:pt>
                <c:pt idx="65072">
                  <c:v>39.389830508447332</c:v>
                </c:pt>
                <c:pt idx="65073">
                  <c:v>39.390435835323842</c:v>
                </c:pt>
                <c:pt idx="65074">
                  <c:v>39.391041162200352</c:v>
                </c:pt>
                <c:pt idx="65075">
                  <c:v>39.391646489076862</c:v>
                </c:pt>
                <c:pt idx="65076">
                  <c:v>39.392251815953372</c:v>
                </c:pt>
                <c:pt idx="65077">
                  <c:v>39.392857142829882</c:v>
                </c:pt>
                <c:pt idx="65078">
                  <c:v>39.393462469706392</c:v>
                </c:pt>
                <c:pt idx="65079">
                  <c:v>39.394067796582902</c:v>
                </c:pt>
                <c:pt idx="65080">
                  <c:v>39.394673123459413</c:v>
                </c:pt>
                <c:pt idx="65081">
                  <c:v>39.395278450335923</c:v>
                </c:pt>
                <c:pt idx="65082">
                  <c:v>39.395883777212433</c:v>
                </c:pt>
                <c:pt idx="65083">
                  <c:v>39.396489104088943</c:v>
                </c:pt>
                <c:pt idx="65084">
                  <c:v>39.397094430965453</c:v>
                </c:pt>
                <c:pt idx="65085">
                  <c:v>39.397699757841963</c:v>
                </c:pt>
                <c:pt idx="65086">
                  <c:v>39.398305084718473</c:v>
                </c:pt>
                <c:pt idx="65087">
                  <c:v>39.398910411594983</c:v>
                </c:pt>
                <c:pt idx="65088">
                  <c:v>39.399515738471493</c:v>
                </c:pt>
                <c:pt idx="65089">
                  <c:v>39.400121065348003</c:v>
                </c:pt>
                <c:pt idx="65090">
                  <c:v>39.400726392224513</c:v>
                </c:pt>
                <c:pt idx="65091">
                  <c:v>39.401331719101023</c:v>
                </c:pt>
                <c:pt idx="65092">
                  <c:v>39.401937045977533</c:v>
                </c:pt>
                <c:pt idx="65093">
                  <c:v>39.402542372854043</c:v>
                </c:pt>
                <c:pt idx="65094">
                  <c:v>39.403147699730553</c:v>
                </c:pt>
                <c:pt idx="65095">
                  <c:v>39.403753026607063</c:v>
                </c:pt>
                <c:pt idx="65096">
                  <c:v>39.404358353483573</c:v>
                </c:pt>
                <c:pt idx="65097">
                  <c:v>39.404963680360083</c:v>
                </c:pt>
                <c:pt idx="65098">
                  <c:v>39.405569007236593</c:v>
                </c:pt>
                <c:pt idx="65099">
                  <c:v>39.406174334113103</c:v>
                </c:pt>
                <c:pt idx="65100">
                  <c:v>39.406779660989613</c:v>
                </c:pt>
                <c:pt idx="65101">
                  <c:v>39.407384987866124</c:v>
                </c:pt>
                <c:pt idx="65102">
                  <c:v>39.407990314742634</c:v>
                </c:pt>
                <c:pt idx="65103">
                  <c:v>39.408595641619144</c:v>
                </c:pt>
                <c:pt idx="65104">
                  <c:v>39.409200968495654</c:v>
                </c:pt>
                <c:pt idx="65105">
                  <c:v>39.409806295372164</c:v>
                </c:pt>
                <c:pt idx="65106">
                  <c:v>39.410411622248674</c:v>
                </c:pt>
                <c:pt idx="65107">
                  <c:v>39.411016949125184</c:v>
                </c:pt>
                <c:pt idx="65108">
                  <c:v>39.411622276001694</c:v>
                </c:pt>
                <c:pt idx="65109">
                  <c:v>39.412227602878204</c:v>
                </c:pt>
                <c:pt idx="65110">
                  <c:v>39.412832929754714</c:v>
                </c:pt>
                <c:pt idx="65111">
                  <c:v>39.413438256631224</c:v>
                </c:pt>
                <c:pt idx="65112">
                  <c:v>39.414043583507734</c:v>
                </c:pt>
                <c:pt idx="65113">
                  <c:v>39.414648910384244</c:v>
                </c:pt>
                <c:pt idx="65114">
                  <c:v>39.415254237260754</c:v>
                </c:pt>
                <c:pt idx="65115">
                  <c:v>39.415859564137264</c:v>
                </c:pt>
                <c:pt idx="65116">
                  <c:v>39.416464891013774</c:v>
                </c:pt>
                <c:pt idx="65117">
                  <c:v>39.417070217890284</c:v>
                </c:pt>
                <c:pt idx="65118">
                  <c:v>39.417675544766794</c:v>
                </c:pt>
                <c:pt idx="65119">
                  <c:v>39.418280871643304</c:v>
                </c:pt>
                <c:pt idx="65120">
                  <c:v>39.418886198519814</c:v>
                </c:pt>
                <c:pt idx="65121">
                  <c:v>39.419491525396325</c:v>
                </c:pt>
                <c:pt idx="65122">
                  <c:v>39.420096852272835</c:v>
                </c:pt>
                <c:pt idx="65123">
                  <c:v>39.420702179149345</c:v>
                </c:pt>
                <c:pt idx="65124">
                  <c:v>39.421307506025855</c:v>
                </c:pt>
                <c:pt idx="65125">
                  <c:v>39.421912832902365</c:v>
                </c:pt>
                <c:pt idx="65126">
                  <c:v>39.422518159778875</c:v>
                </c:pt>
                <c:pt idx="65127">
                  <c:v>39.423123486655385</c:v>
                </c:pt>
                <c:pt idx="65128">
                  <c:v>39.423728813531895</c:v>
                </c:pt>
                <c:pt idx="65129">
                  <c:v>39.424334140408405</c:v>
                </c:pt>
                <c:pt idx="65130">
                  <c:v>39.424939467284915</c:v>
                </c:pt>
                <c:pt idx="65131">
                  <c:v>39.425544794161425</c:v>
                </c:pt>
                <c:pt idx="65132">
                  <c:v>39.426150121037935</c:v>
                </c:pt>
                <c:pt idx="65133">
                  <c:v>39.426755447914445</c:v>
                </c:pt>
                <c:pt idx="65134">
                  <c:v>39.427360774790955</c:v>
                </c:pt>
                <c:pt idx="65135">
                  <c:v>39.427966101667465</c:v>
                </c:pt>
                <c:pt idx="65136">
                  <c:v>39.428571428543975</c:v>
                </c:pt>
                <c:pt idx="65137">
                  <c:v>39.429176755420485</c:v>
                </c:pt>
                <c:pt idx="65138">
                  <c:v>39.429782082296995</c:v>
                </c:pt>
                <c:pt idx="65139">
                  <c:v>39.430387409173505</c:v>
                </c:pt>
                <c:pt idx="65140">
                  <c:v>39.430992736050015</c:v>
                </c:pt>
                <c:pt idx="65141">
                  <c:v>39.431598062926525</c:v>
                </c:pt>
                <c:pt idx="65142">
                  <c:v>39.432203389803036</c:v>
                </c:pt>
                <c:pt idx="65143">
                  <c:v>39.432808716679546</c:v>
                </c:pt>
                <c:pt idx="65144">
                  <c:v>39.433414043556056</c:v>
                </c:pt>
                <c:pt idx="65145">
                  <c:v>39.434019370432566</c:v>
                </c:pt>
                <c:pt idx="65146">
                  <c:v>39.434624697309076</c:v>
                </c:pt>
                <c:pt idx="65147">
                  <c:v>39.435230024185586</c:v>
                </c:pt>
                <c:pt idx="65148">
                  <c:v>39.435835351062096</c:v>
                </c:pt>
                <c:pt idx="65149">
                  <c:v>39.436440677938606</c:v>
                </c:pt>
                <c:pt idx="65150">
                  <c:v>39.437046004815116</c:v>
                </c:pt>
                <c:pt idx="65151">
                  <c:v>39.437651331691626</c:v>
                </c:pt>
                <c:pt idx="65152">
                  <c:v>39.438256658568136</c:v>
                </c:pt>
                <c:pt idx="65153">
                  <c:v>39.438861985444646</c:v>
                </c:pt>
                <c:pt idx="65154">
                  <c:v>39.439467312321156</c:v>
                </c:pt>
                <c:pt idx="65155">
                  <c:v>39.440072639197666</c:v>
                </c:pt>
                <c:pt idx="65156">
                  <c:v>39.440677966074176</c:v>
                </c:pt>
                <c:pt idx="65157">
                  <c:v>39.441283292950686</c:v>
                </c:pt>
                <c:pt idx="65158">
                  <c:v>39.441888619827196</c:v>
                </c:pt>
                <c:pt idx="65159">
                  <c:v>39.442493946703706</c:v>
                </c:pt>
                <c:pt idx="65160">
                  <c:v>39.443099273580216</c:v>
                </c:pt>
                <c:pt idx="65161">
                  <c:v>39.443704600456726</c:v>
                </c:pt>
                <c:pt idx="65162">
                  <c:v>39.444309927333236</c:v>
                </c:pt>
                <c:pt idx="65163">
                  <c:v>39.444915254209747</c:v>
                </c:pt>
                <c:pt idx="65164">
                  <c:v>39.445520581086257</c:v>
                </c:pt>
                <c:pt idx="65165">
                  <c:v>39.446125907962767</c:v>
                </c:pt>
                <c:pt idx="65166">
                  <c:v>39.446731234839277</c:v>
                </c:pt>
                <c:pt idx="65167">
                  <c:v>39.447336561715787</c:v>
                </c:pt>
                <c:pt idx="65168">
                  <c:v>39.447941888592297</c:v>
                </c:pt>
                <c:pt idx="65169">
                  <c:v>39.448547215468807</c:v>
                </c:pt>
                <c:pt idx="65170">
                  <c:v>39.449152542345317</c:v>
                </c:pt>
                <c:pt idx="65171">
                  <c:v>39.449757869221827</c:v>
                </c:pt>
                <c:pt idx="65172">
                  <c:v>39.450363196098337</c:v>
                </c:pt>
                <c:pt idx="65173">
                  <c:v>39.450968522974847</c:v>
                </c:pt>
                <c:pt idx="65174">
                  <c:v>39.451573849851357</c:v>
                </c:pt>
                <c:pt idx="65175">
                  <c:v>39.452179176727867</c:v>
                </c:pt>
                <c:pt idx="65176">
                  <c:v>39.452784503604377</c:v>
                </c:pt>
                <c:pt idx="65177">
                  <c:v>39.453389830480887</c:v>
                </c:pt>
                <c:pt idx="65178">
                  <c:v>39.453995157357397</c:v>
                </c:pt>
                <c:pt idx="65179">
                  <c:v>39.454600484233907</c:v>
                </c:pt>
                <c:pt idx="65180">
                  <c:v>39.455205811110417</c:v>
                </c:pt>
                <c:pt idx="65181">
                  <c:v>39.455811137986927</c:v>
                </c:pt>
                <c:pt idx="65182">
                  <c:v>39.456416464863437</c:v>
                </c:pt>
                <c:pt idx="65183">
                  <c:v>39.457021791739948</c:v>
                </c:pt>
                <c:pt idx="65184">
                  <c:v>39.457627118616458</c:v>
                </c:pt>
                <c:pt idx="65185">
                  <c:v>39.458232445492968</c:v>
                </c:pt>
                <c:pt idx="65186">
                  <c:v>39.458837772369478</c:v>
                </c:pt>
                <c:pt idx="65187">
                  <c:v>39.459443099245988</c:v>
                </c:pt>
                <c:pt idx="65188">
                  <c:v>39.460048426122498</c:v>
                </c:pt>
                <c:pt idx="65189">
                  <c:v>39.460653752999008</c:v>
                </c:pt>
                <c:pt idx="65190">
                  <c:v>39.461259079875518</c:v>
                </c:pt>
                <c:pt idx="65191">
                  <c:v>39.461864406752028</c:v>
                </c:pt>
                <c:pt idx="65192">
                  <c:v>39.462469733628538</c:v>
                </c:pt>
                <c:pt idx="65193">
                  <c:v>39.463075060505048</c:v>
                </c:pt>
                <c:pt idx="65194">
                  <c:v>39.463680387381558</c:v>
                </c:pt>
                <c:pt idx="65195">
                  <c:v>39.464285714258068</c:v>
                </c:pt>
                <c:pt idx="65196">
                  <c:v>39.464891041134578</c:v>
                </c:pt>
                <c:pt idx="65197">
                  <c:v>39.465496368011088</c:v>
                </c:pt>
                <c:pt idx="65198">
                  <c:v>39.466101694887598</c:v>
                </c:pt>
                <c:pt idx="65199">
                  <c:v>39.466707021764108</c:v>
                </c:pt>
                <c:pt idx="65200">
                  <c:v>39.467312348640618</c:v>
                </c:pt>
                <c:pt idx="65201">
                  <c:v>39.467917675517128</c:v>
                </c:pt>
                <c:pt idx="65202">
                  <c:v>39.468523002393638</c:v>
                </c:pt>
                <c:pt idx="65203">
                  <c:v>39.469128329270148</c:v>
                </c:pt>
                <c:pt idx="65204">
                  <c:v>39.469733656146659</c:v>
                </c:pt>
                <c:pt idx="65205">
                  <c:v>39.470338983023169</c:v>
                </c:pt>
                <c:pt idx="65206">
                  <c:v>39.470944309899679</c:v>
                </c:pt>
                <c:pt idx="65207">
                  <c:v>39.471549636776189</c:v>
                </c:pt>
                <c:pt idx="65208">
                  <c:v>39.472154963652699</c:v>
                </c:pt>
                <c:pt idx="65209">
                  <c:v>39.472760290529209</c:v>
                </c:pt>
                <c:pt idx="65210">
                  <c:v>39.473365617405719</c:v>
                </c:pt>
                <c:pt idx="65211">
                  <c:v>39.473970944282229</c:v>
                </c:pt>
                <c:pt idx="65212">
                  <c:v>39.474576271158739</c:v>
                </c:pt>
                <c:pt idx="65213">
                  <c:v>39.475181598035249</c:v>
                </c:pt>
                <c:pt idx="65214">
                  <c:v>39.475786924911759</c:v>
                </c:pt>
                <c:pt idx="65215">
                  <c:v>39.476392251788269</c:v>
                </c:pt>
                <c:pt idx="65216">
                  <c:v>39.476997578664779</c:v>
                </c:pt>
                <c:pt idx="65217">
                  <c:v>39.477602905541289</c:v>
                </c:pt>
                <c:pt idx="65218">
                  <c:v>39.478208232417799</c:v>
                </c:pt>
                <c:pt idx="65219">
                  <c:v>39.478813559294309</c:v>
                </c:pt>
                <c:pt idx="65220">
                  <c:v>39.479418886170819</c:v>
                </c:pt>
                <c:pt idx="65221">
                  <c:v>39.480024213047329</c:v>
                </c:pt>
                <c:pt idx="65222">
                  <c:v>39.480629539923839</c:v>
                </c:pt>
                <c:pt idx="65223">
                  <c:v>39.481234866800349</c:v>
                </c:pt>
                <c:pt idx="65224">
                  <c:v>39.481840193676859</c:v>
                </c:pt>
                <c:pt idx="65225">
                  <c:v>39.48244552055337</c:v>
                </c:pt>
                <c:pt idx="65226">
                  <c:v>39.48305084742988</c:v>
                </c:pt>
                <c:pt idx="65227">
                  <c:v>39.48365617430639</c:v>
                </c:pt>
                <c:pt idx="65228">
                  <c:v>39.4842615011829</c:v>
                </c:pt>
                <c:pt idx="65229">
                  <c:v>39.48486682805941</c:v>
                </c:pt>
                <c:pt idx="65230">
                  <c:v>39.48547215493592</c:v>
                </c:pt>
                <c:pt idx="65231">
                  <c:v>39.48607748181243</c:v>
                </c:pt>
                <c:pt idx="65232">
                  <c:v>39.48668280868894</c:v>
                </c:pt>
                <c:pt idx="65233">
                  <c:v>39.48728813556545</c:v>
                </c:pt>
                <c:pt idx="65234">
                  <c:v>39.48789346244196</c:v>
                </c:pt>
                <c:pt idx="65235">
                  <c:v>39.48849878931847</c:v>
                </c:pt>
                <c:pt idx="65236">
                  <c:v>39.48910411619498</c:v>
                </c:pt>
                <c:pt idx="65237">
                  <c:v>39.48970944307149</c:v>
                </c:pt>
                <c:pt idx="65238">
                  <c:v>39.490314769948</c:v>
                </c:pt>
                <c:pt idx="65239">
                  <c:v>39.49092009682451</c:v>
                </c:pt>
                <c:pt idx="65240">
                  <c:v>39.49152542370102</c:v>
                </c:pt>
                <c:pt idx="65241">
                  <c:v>39.49213075057753</c:v>
                </c:pt>
                <c:pt idx="65242">
                  <c:v>39.49273607745404</c:v>
                </c:pt>
                <c:pt idx="65243">
                  <c:v>39.49334140433055</c:v>
                </c:pt>
                <c:pt idx="65244">
                  <c:v>39.49394673120706</c:v>
                </c:pt>
                <c:pt idx="65245">
                  <c:v>39.494552058083571</c:v>
                </c:pt>
                <c:pt idx="65246">
                  <c:v>39.495157384960081</c:v>
                </c:pt>
                <c:pt idx="65247">
                  <c:v>39.495762711836591</c:v>
                </c:pt>
                <c:pt idx="65248">
                  <c:v>39.496368038713101</c:v>
                </c:pt>
                <c:pt idx="65249">
                  <c:v>39.496973365589611</c:v>
                </c:pt>
                <c:pt idx="65250">
                  <c:v>39.497578692466121</c:v>
                </c:pt>
                <c:pt idx="65251">
                  <c:v>39.498184019342631</c:v>
                </c:pt>
                <c:pt idx="65252">
                  <c:v>39.498789346219141</c:v>
                </c:pt>
                <c:pt idx="65253">
                  <c:v>39.499394673095651</c:v>
                </c:pt>
                <c:pt idx="65254">
                  <c:v>39.499999999972161</c:v>
                </c:pt>
                <c:pt idx="65255">
                  <c:v>39.500605326848671</c:v>
                </c:pt>
                <c:pt idx="65256">
                  <c:v>39.501210653725181</c:v>
                </c:pt>
                <c:pt idx="65257">
                  <c:v>39.501815980601691</c:v>
                </c:pt>
                <c:pt idx="65258">
                  <c:v>39.502421307478201</c:v>
                </c:pt>
                <c:pt idx="65259">
                  <c:v>39.503026634354711</c:v>
                </c:pt>
                <c:pt idx="65260">
                  <c:v>39.503631961231221</c:v>
                </c:pt>
                <c:pt idx="65261">
                  <c:v>39.504237288107731</c:v>
                </c:pt>
                <c:pt idx="65262">
                  <c:v>39.504842614984241</c:v>
                </c:pt>
                <c:pt idx="65263">
                  <c:v>39.505447941860751</c:v>
                </c:pt>
                <c:pt idx="65264">
                  <c:v>39.506053268737261</c:v>
                </c:pt>
                <c:pt idx="65265">
                  <c:v>39.506658595613771</c:v>
                </c:pt>
                <c:pt idx="65266">
                  <c:v>39.507263922490282</c:v>
                </c:pt>
                <c:pt idx="65267">
                  <c:v>39.507869249366792</c:v>
                </c:pt>
                <c:pt idx="65268">
                  <c:v>39.508474576243302</c:v>
                </c:pt>
                <c:pt idx="65269">
                  <c:v>39.509079903119812</c:v>
                </c:pt>
                <c:pt idx="65270">
                  <c:v>39.509685229996322</c:v>
                </c:pt>
                <c:pt idx="65271">
                  <c:v>39.510290556872832</c:v>
                </c:pt>
                <c:pt idx="65272">
                  <c:v>39.510895883749342</c:v>
                </c:pt>
                <c:pt idx="65273">
                  <c:v>39.511501210625852</c:v>
                </c:pt>
                <c:pt idx="65274">
                  <c:v>39.512106537502362</c:v>
                </c:pt>
                <c:pt idx="65275">
                  <c:v>39.512711864378872</c:v>
                </c:pt>
                <c:pt idx="65276">
                  <c:v>39.513317191255382</c:v>
                </c:pt>
                <c:pt idx="65277">
                  <c:v>39.513922518131892</c:v>
                </c:pt>
                <c:pt idx="65278">
                  <c:v>39.514527845008402</c:v>
                </c:pt>
                <c:pt idx="65279">
                  <c:v>39.515133171884912</c:v>
                </c:pt>
                <c:pt idx="65280">
                  <c:v>39.515738498761422</c:v>
                </c:pt>
                <c:pt idx="65281">
                  <c:v>39.516343825637932</c:v>
                </c:pt>
                <c:pt idx="65282">
                  <c:v>39.516949152514442</c:v>
                </c:pt>
                <c:pt idx="65283">
                  <c:v>39.517554479390952</c:v>
                </c:pt>
                <c:pt idx="65284">
                  <c:v>39.518159806267462</c:v>
                </c:pt>
                <c:pt idx="65285">
                  <c:v>39.518765133143972</c:v>
                </c:pt>
                <c:pt idx="65286">
                  <c:v>39.519370460020482</c:v>
                </c:pt>
                <c:pt idx="65287">
                  <c:v>39.519975786896993</c:v>
                </c:pt>
                <c:pt idx="65288">
                  <c:v>39.520581113773503</c:v>
                </c:pt>
                <c:pt idx="65289">
                  <c:v>39.521186440650013</c:v>
                </c:pt>
                <c:pt idx="65290">
                  <c:v>39.521791767526523</c:v>
                </c:pt>
                <c:pt idx="65291">
                  <c:v>39.522397094403033</c:v>
                </c:pt>
                <c:pt idx="65292">
                  <c:v>39.523002421279543</c:v>
                </c:pt>
                <c:pt idx="65293">
                  <c:v>39.523607748156053</c:v>
                </c:pt>
                <c:pt idx="65294">
                  <c:v>39.524213075032563</c:v>
                </c:pt>
                <c:pt idx="65295">
                  <c:v>39.524818401909073</c:v>
                </c:pt>
                <c:pt idx="65296">
                  <c:v>39.525423728785583</c:v>
                </c:pt>
                <c:pt idx="65297">
                  <c:v>39.526029055662093</c:v>
                </c:pt>
                <c:pt idx="65298">
                  <c:v>39.526634382538603</c:v>
                </c:pt>
                <c:pt idx="65299">
                  <c:v>39.527239709415113</c:v>
                </c:pt>
                <c:pt idx="65300">
                  <c:v>39.527845036291623</c:v>
                </c:pt>
                <c:pt idx="65301">
                  <c:v>39.528450363168133</c:v>
                </c:pt>
                <c:pt idx="65302">
                  <c:v>39.529055690044643</c:v>
                </c:pt>
                <c:pt idx="65303">
                  <c:v>39.529661016921153</c:v>
                </c:pt>
                <c:pt idx="65304">
                  <c:v>39.530266343797663</c:v>
                </c:pt>
                <c:pt idx="65305">
                  <c:v>39.530871670674173</c:v>
                </c:pt>
                <c:pt idx="65306">
                  <c:v>39.531476997550683</c:v>
                </c:pt>
                <c:pt idx="65307">
                  <c:v>39.532082324427193</c:v>
                </c:pt>
                <c:pt idx="65308">
                  <c:v>39.532687651303704</c:v>
                </c:pt>
                <c:pt idx="65309">
                  <c:v>39.533292978180214</c:v>
                </c:pt>
                <c:pt idx="65310">
                  <c:v>39.533898305056724</c:v>
                </c:pt>
                <c:pt idx="65311">
                  <c:v>39.534503631933234</c:v>
                </c:pt>
                <c:pt idx="65312">
                  <c:v>39.535108958809744</c:v>
                </c:pt>
                <c:pt idx="65313">
                  <c:v>39.535714285686254</c:v>
                </c:pt>
                <c:pt idx="65314">
                  <c:v>39.536319612562764</c:v>
                </c:pt>
                <c:pt idx="65315">
                  <c:v>39.536924939439274</c:v>
                </c:pt>
                <c:pt idx="65316">
                  <c:v>39.537530266315784</c:v>
                </c:pt>
                <c:pt idx="65317">
                  <c:v>39.538135593192294</c:v>
                </c:pt>
                <c:pt idx="65318">
                  <c:v>39.538740920068804</c:v>
                </c:pt>
                <c:pt idx="65319">
                  <c:v>39.539346246945314</c:v>
                </c:pt>
                <c:pt idx="65320">
                  <c:v>39.539951573821824</c:v>
                </c:pt>
                <c:pt idx="65321">
                  <c:v>39.540556900698334</c:v>
                </c:pt>
                <c:pt idx="65322">
                  <c:v>39.541162227574844</c:v>
                </c:pt>
                <c:pt idx="65323">
                  <c:v>39.541767554451354</c:v>
                </c:pt>
                <c:pt idx="65324">
                  <c:v>39.542372881327864</c:v>
                </c:pt>
                <c:pt idx="65325">
                  <c:v>39.542978208204374</c:v>
                </c:pt>
                <c:pt idx="65326">
                  <c:v>39.543583535080884</c:v>
                </c:pt>
                <c:pt idx="65327">
                  <c:v>39.544188861957394</c:v>
                </c:pt>
                <c:pt idx="65328">
                  <c:v>39.544794188833905</c:v>
                </c:pt>
                <c:pt idx="65329">
                  <c:v>39.545399515710415</c:v>
                </c:pt>
                <c:pt idx="65330">
                  <c:v>39.546004842586925</c:v>
                </c:pt>
                <c:pt idx="65331">
                  <c:v>39.546610169463435</c:v>
                </c:pt>
                <c:pt idx="65332">
                  <c:v>39.547215496339945</c:v>
                </c:pt>
                <c:pt idx="65333">
                  <c:v>39.547820823216455</c:v>
                </c:pt>
                <c:pt idx="65334">
                  <c:v>39.548426150092965</c:v>
                </c:pt>
                <c:pt idx="65335">
                  <c:v>39.549031476969475</c:v>
                </c:pt>
                <c:pt idx="65336">
                  <c:v>39.549636803845985</c:v>
                </c:pt>
                <c:pt idx="65337">
                  <c:v>39.550242130722495</c:v>
                </c:pt>
                <c:pt idx="65338">
                  <c:v>39.550847457599005</c:v>
                </c:pt>
                <c:pt idx="65339">
                  <c:v>39.551452784475515</c:v>
                </c:pt>
                <c:pt idx="65340">
                  <c:v>39.552058111352025</c:v>
                </c:pt>
                <c:pt idx="65341">
                  <c:v>39.552663438228535</c:v>
                </c:pt>
                <c:pt idx="65342">
                  <c:v>39.553268765105045</c:v>
                </c:pt>
                <c:pt idx="65343">
                  <c:v>39.553874091981555</c:v>
                </c:pt>
                <c:pt idx="65344">
                  <c:v>39.554479418858065</c:v>
                </c:pt>
                <c:pt idx="65345">
                  <c:v>39.555084745734575</c:v>
                </c:pt>
                <c:pt idx="65346">
                  <c:v>39.555690072611085</c:v>
                </c:pt>
                <c:pt idx="65347">
                  <c:v>39.556295399487595</c:v>
                </c:pt>
                <c:pt idx="65348">
                  <c:v>39.556900726364105</c:v>
                </c:pt>
                <c:pt idx="65349">
                  <c:v>39.557506053240616</c:v>
                </c:pt>
                <c:pt idx="65350">
                  <c:v>39.558111380117126</c:v>
                </c:pt>
                <c:pt idx="65351">
                  <c:v>39.558716706993636</c:v>
                </c:pt>
                <c:pt idx="65352">
                  <c:v>39.559322033870146</c:v>
                </c:pt>
                <c:pt idx="65353">
                  <c:v>39.559927360746656</c:v>
                </c:pt>
                <c:pt idx="65354">
                  <c:v>39.560532687623166</c:v>
                </c:pt>
                <c:pt idx="65355">
                  <c:v>39.561138014499676</c:v>
                </c:pt>
                <c:pt idx="65356">
                  <c:v>39.561743341376186</c:v>
                </c:pt>
                <c:pt idx="65357">
                  <c:v>39.562348668252696</c:v>
                </c:pt>
                <c:pt idx="65358">
                  <c:v>39.562953995129206</c:v>
                </c:pt>
                <c:pt idx="65359">
                  <c:v>39.563559322005716</c:v>
                </c:pt>
                <c:pt idx="65360">
                  <c:v>39.564164648882226</c:v>
                </c:pt>
                <c:pt idx="65361">
                  <c:v>39.564769975758736</c:v>
                </c:pt>
                <c:pt idx="65362">
                  <c:v>39.565375302635246</c:v>
                </c:pt>
                <c:pt idx="65363">
                  <c:v>39.565980629511756</c:v>
                </c:pt>
                <c:pt idx="65364">
                  <c:v>39.566585956388266</c:v>
                </c:pt>
                <c:pt idx="65365">
                  <c:v>39.567191283264776</c:v>
                </c:pt>
                <c:pt idx="65366">
                  <c:v>39.567796610141286</c:v>
                </c:pt>
                <c:pt idx="65367">
                  <c:v>39.568401937017796</c:v>
                </c:pt>
                <c:pt idx="65368">
                  <c:v>39.569007263894306</c:v>
                </c:pt>
                <c:pt idx="65369">
                  <c:v>39.569612590770816</c:v>
                </c:pt>
                <c:pt idx="65370">
                  <c:v>39.570217917647327</c:v>
                </c:pt>
                <c:pt idx="65371">
                  <c:v>39.570823244523837</c:v>
                </c:pt>
                <c:pt idx="65372">
                  <c:v>39.571428571400347</c:v>
                </c:pt>
                <c:pt idx="65373">
                  <c:v>39.572033898276857</c:v>
                </c:pt>
                <c:pt idx="65374">
                  <c:v>39.572639225153367</c:v>
                </c:pt>
                <c:pt idx="65375">
                  <c:v>39.573244552029877</c:v>
                </c:pt>
                <c:pt idx="65376">
                  <c:v>39.573849878906387</c:v>
                </c:pt>
                <c:pt idx="65377">
                  <c:v>39.574455205782897</c:v>
                </c:pt>
                <c:pt idx="65378">
                  <c:v>39.575060532659407</c:v>
                </c:pt>
                <c:pt idx="65379">
                  <c:v>39.575665859535917</c:v>
                </c:pt>
                <c:pt idx="65380">
                  <c:v>39.576271186412427</c:v>
                </c:pt>
                <c:pt idx="65381">
                  <c:v>39.576876513288937</c:v>
                </c:pt>
                <c:pt idx="65382">
                  <c:v>39.577481840165447</c:v>
                </c:pt>
                <c:pt idx="65383">
                  <c:v>39.578087167041957</c:v>
                </c:pt>
                <c:pt idx="65384">
                  <c:v>39.578692493918467</c:v>
                </c:pt>
                <c:pt idx="65385">
                  <c:v>39.579297820794977</c:v>
                </c:pt>
                <c:pt idx="65386">
                  <c:v>39.579903147671487</c:v>
                </c:pt>
                <c:pt idx="65387">
                  <c:v>39.580508474547997</c:v>
                </c:pt>
                <c:pt idx="65388">
                  <c:v>39.581113801424507</c:v>
                </c:pt>
                <c:pt idx="65389">
                  <c:v>39.581719128301017</c:v>
                </c:pt>
                <c:pt idx="65390">
                  <c:v>39.582324455177528</c:v>
                </c:pt>
                <c:pt idx="65391">
                  <c:v>39.582929782054038</c:v>
                </c:pt>
                <c:pt idx="65392">
                  <c:v>39.583535108930548</c:v>
                </c:pt>
                <c:pt idx="65393">
                  <c:v>39.584140435807058</c:v>
                </c:pt>
                <c:pt idx="65394">
                  <c:v>39.584745762683568</c:v>
                </c:pt>
                <c:pt idx="65395">
                  <c:v>39.585351089560078</c:v>
                </c:pt>
                <c:pt idx="65396">
                  <c:v>39.585956416436588</c:v>
                </c:pt>
                <c:pt idx="65397">
                  <c:v>39.586561743313098</c:v>
                </c:pt>
                <c:pt idx="65398">
                  <c:v>39.587167070189608</c:v>
                </c:pt>
                <c:pt idx="65399">
                  <c:v>39.587772397066118</c:v>
                </c:pt>
                <c:pt idx="65400">
                  <c:v>39.588377723942628</c:v>
                </c:pt>
                <c:pt idx="65401">
                  <c:v>39.588983050819138</c:v>
                </c:pt>
                <c:pt idx="65402">
                  <c:v>39.589588377695648</c:v>
                </c:pt>
                <c:pt idx="65403">
                  <c:v>39.590193704572158</c:v>
                </c:pt>
                <c:pt idx="65404">
                  <c:v>39.590799031448668</c:v>
                </c:pt>
                <c:pt idx="65405">
                  <c:v>39.591404358325178</c:v>
                </c:pt>
                <c:pt idx="65406">
                  <c:v>39.592009685201688</c:v>
                </c:pt>
                <c:pt idx="65407">
                  <c:v>39.592615012078198</c:v>
                </c:pt>
                <c:pt idx="65408">
                  <c:v>39.593220338954708</c:v>
                </c:pt>
                <c:pt idx="65409">
                  <c:v>39.593825665831218</c:v>
                </c:pt>
                <c:pt idx="65410">
                  <c:v>39.594430992707728</c:v>
                </c:pt>
                <c:pt idx="65411">
                  <c:v>39.595036319584239</c:v>
                </c:pt>
                <c:pt idx="65412">
                  <c:v>39.595641646460749</c:v>
                </c:pt>
                <c:pt idx="65413">
                  <c:v>39.596246973337259</c:v>
                </c:pt>
                <c:pt idx="65414">
                  <c:v>39.596852300213769</c:v>
                </c:pt>
                <c:pt idx="65415">
                  <c:v>39.597457627090279</c:v>
                </c:pt>
                <c:pt idx="65416">
                  <c:v>39.598062953966789</c:v>
                </c:pt>
                <c:pt idx="65417">
                  <c:v>39.598668280843299</c:v>
                </c:pt>
                <c:pt idx="65418">
                  <c:v>39.599273607719809</c:v>
                </c:pt>
                <c:pt idx="65419">
                  <c:v>39.599878934596319</c:v>
                </c:pt>
                <c:pt idx="65420">
                  <c:v>39.600484261472829</c:v>
                </c:pt>
                <c:pt idx="65421">
                  <c:v>39.601089588349339</c:v>
                </c:pt>
                <c:pt idx="65422">
                  <c:v>39.601694915225849</c:v>
                </c:pt>
                <c:pt idx="65423">
                  <c:v>39.602300242102359</c:v>
                </c:pt>
                <c:pt idx="65424">
                  <c:v>39.602905568978869</c:v>
                </c:pt>
                <c:pt idx="65425">
                  <c:v>39.603510895855379</c:v>
                </c:pt>
                <c:pt idx="65426">
                  <c:v>39.604116222731889</c:v>
                </c:pt>
                <c:pt idx="65427">
                  <c:v>39.604721549608399</c:v>
                </c:pt>
                <c:pt idx="65428">
                  <c:v>39.605326876484909</c:v>
                </c:pt>
                <c:pt idx="65429">
                  <c:v>39.605932203361419</c:v>
                </c:pt>
                <c:pt idx="65430">
                  <c:v>39.606537530237929</c:v>
                </c:pt>
                <c:pt idx="65431">
                  <c:v>39.607142857114439</c:v>
                </c:pt>
                <c:pt idx="65432">
                  <c:v>39.60774818399095</c:v>
                </c:pt>
                <c:pt idx="65433">
                  <c:v>39.60835351086746</c:v>
                </c:pt>
                <c:pt idx="65434">
                  <c:v>39.60895883774397</c:v>
                </c:pt>
                <c:pt idx="65435">
                  <c:v>39.60956416462048</c:v>
                </c:pt>
                <c:pt idx="65436">
                  <c:v>39.61016949149699</c:v>
                </c:pt>
                <c:pt idx="65437">
                  <c:v>39.6107748183735</c:v>
                </c:pt>
                <c:pt idx="65438">
                  <c:v>39.61138014525001</c:v>
                </c:pt>
                <c:pt idx="65439">
                  <c:v>39.61198547212652</c:v>
                </c:pt>
                <c:pt idx="65440">
                  <c:v>39.61259079900303</c:v>
                </c:pt>
                <c:pt idx="65441">
                  <c:v>39.61319612587954</c:v>
                </c:pt>
                <c:pt idx="65442">
                  <c:v>39.61380145275605</c:v>
                </c:pt>
                <c:pt idx="65443">
                  <c:v>39.61440677963256</c:v>
                </c:pt>
                <c:pt idx="65444">
                  <c:v>39.61501210650907</c:v>
                </c:pt>
                <c:pt idx="65445">
                  <c:v>39.61561743338558</c:v>
                </c:pt>
                <c:pt idx="65446">
                  <c:v>39.61622276026209</c:v>
                </c:pt>
                <c:pt idx="65447">
                  <c:v>39.6168280871386</c:v>
                </c:pt>
                <c:pt idx="65448">
                  <c:v>39.61743341401511</c:v>
                </c:pt>
                <c:pt idx="65449">
                  <c:v>39.61803874089162</c:v>
                </c:pt>
                <c:pt idx="65450">
                  <c:v>39.61864406776813</c:v>
                </c:pt>
                <c:pt idx="65451">
                  <c:v>39.61924939464464</c:v>
                </c:pt>
                <c:pt idx="65452">
                  <c:v>39.619854721521151</c:v>
                </c:pt>
                <c:pt idx="65453">
                  <c:v>39.620460048397661</c:v>
                </c:pt>
                <c:pt idx="65454">
                  <c:v>39.621065375274171</c:v>
                </c:pt>
                <c:pt idx="65455">
                  <c:v>39.621670702150681</c:v>
                </c:pt>
                <c:pt idx="65456">
                  <c:v>39.622276029027191</c:v>
                </c:pt>
                <c:pt idx="65457">
                  <c:v>39.622881355903701</c:v>
                </c:pt>
                <c:pt idx="65458">
                  <c:v>39.623486682780211</c:v>
                </c:pt>
                <c:pt idx="65459">
                  <c:v>39.624092009656721</c:v>
                </c:pt>
                <c:pt idx="65460">
                  <c:v>39.624697336533231</c:v>
                </c:pt>
                <c:pt idx="65461">
                  <c:v>39.625302663409741</c:v>
                </c:pt>
                <c:pt idx="65462">
                  <c:v>39.625907990286251</c:v>
                </c:pt>
                <c:pt idx="65463">
                  <c:v>39.626513317162761</c:v>
                </c:pt>
                <c:pt idx="65464">
                  <c:v>39.627118644039271</c:v>
                </c:pt>
                <c:pt idx="65465">
                  <c:v>39.627723970915781</c:v>
                </c:pt>
                <c:pt idx="65466">
                  <c:v>39.628329297792291</c:v>
                </c:pt>
                <c:pt idx="65467">
                  <c:v>39.628934624668801</c:v>
                </c:pt>
                <c:pt idx="65468">
                  <c:v>39.629539951545311</c:v>
                </c:pt>
                <c:pt idx="65469">
                  <c:v>39.630145278421821</c:v>
                </c:pt>
                <c:pt idx="65470">
                  <c:v>39.630750605298331</c:v>
                </c:pt>
                <c:pt idx="65471">
                  <c:v>39.631355932174841</c:v>
                </c:pt>
                <c:pt idx="65472">
                  <c:v>39.631961259051351</c:v>
                </c:pt>
                <c:pt idx="65473">
                  <c:v>39.632566585927862</c:v>
                </c:pt>
                <c:pt idx="65474">
                  <c:v>39.633171912804372</c:v>
                </c:pt>
                <c:pt idx="65475">
                  <c:v>39.633777239680882</c:v>
                </c:pt>
                <c:pt idx="65476">
                  <c:v>39.634382566557392</c:v>
                </c:pt>
                <c:pt idx="65477">
                  <c:v>39.634987893433902</c:v>
                </c:pt>
                <c:pt idx="65478">
                  <c:v>39.635593220310412</c:v>
                </c:pt>
                <c:pt idx="65479">
                  <c:v>39.636198547186922</c:v>
                </c:pt>
                <c:pt idx="65480">
                  <c:v>39.636803874063432</c:v>
                </c:pt>
                <c:pt idx="65481">
                  <c:v>39.637409200939942</c:v>
                </c:pt>
                <c:pt idx="65482">
                  <c:v>39.638014527816452</c:v>
                </c:pt>
                <c:pt idx="65483">
                  <c:v>39.638619854692962</c:v>
                </c:pt>
                <c:pt idx="65484">
                  <c:v>39.639225181569472</c:v>
                </c:pt>
                <c:pt idx="65485">
                  <c:v>39.639830508445982</c:v>
                </c:pt>
                <c:pt idx="65486">
                  <c:v>39.640435835322492</c:v>
                </c:pt>
                <c:pt idx="65487">
                  <c:v>39.641041162199002</c:v>
                </c:pt>
                <c:pt idx="65488">
                  <c:v>39.641646489075512</c:v>
                </c:pt>
                <c:pt idx="65489">
                  <c:v>39.642251815952022</c:v>
                </c:pt>
                <c:pt idx="65490">
                  <c:v>39.642857142828532</c:v>
                </c:pt>
                <c:pt idx="65491">
                  <c:v>39.643462469705042</c:v>
                </c:pt>
                <c:pt idx="65492">
                  <c:v>39.644067796581552</c:v>
                </c:pt>
                <c:pt idx="65493">
                  <c:v>39.644673123458062</c:v>
                </c:pt>
                <c:pt idx="65494">
                  <c:v>39.645278450334573</c:v>
                </c:pt>
                <c:pt idx="65495">
                  <c:v>39.645883777211083</c:v>
                </c:pt>
                <c:pt idx="65496">
                  <c:v>39.646489104087593</c:v>
                </c:pt>
                <c:pt idx="65497">
                  <c:v>39.647094430964103</c:v>
                </c:pt>
                <c:pt idx="65498">
                  <c:v>39.647699757840613</c:v>
                </c:pt>
                <c:pt idx="65499">
                  <c:v>39.648305084717123</c:v>
                </c:pt>
                <c:pt idx="65500">
                  <c:v>39.648910411593633</c:v>
                </c:pt>
                <c:pt idx="65501">
                  <c:v>39.649515738470143</c:v>
                </c:pt>
                <c:pt idx="65502">
                  <c:v>39.650121065346653</c:v>
                </c:pt>
                <c:pt idx="65503">
                  <c:v>39.650726392223163</c:v>
                </c:pt>
                <c:pt idx="65504">
                  <c:v>39.651331719099673</c:v>
                </c:pt>
                <c:pt idx="65505">
                  <c:v>39.651937045976183</c:v>
                </c:pt>
                <c:pt idx="65506">
                  <c:v>39.652542372852693</c:v>
                </c:pt>
                <c:pt idx="65507">
                  <c:v>39.653147699729203</c:v>
                </c:pt>
                <c:pt idx="65508">
                  <c:v>39.653753026605713</c:v>
                </c:pt>
                <c:pt idx="65509">
                  <c:v>39.654358353482223</c:v>
                </c:pt>
                <c:pt idx="65510">
                  <c:v>39.654963680358733</c:v>
                </c:pt>
                <c:pt idx="65511">
                  <c:v>39.655569007235243</c:v>
                </c:pt>
                <c:pt idx="65512">
                  <c:v>39.656174334111753</c:v>
                </c:pt>
                <c:pt idx="65513">
                  <c:v>39.656779660988263</c:v>
                </c:pt>
                <c:pt idx="65514">
                  <c:v>39.657384987864774</c:v>
                </c:pt>
                <c:pt idx="65515">
                  <c:v>39.657990314741284</c:v>
                </c:pt>
                <c:pt idx="65516">
                  <c:v>39.658595641617794</c:v>
                </c:pt>
                <c:pt idx="65517">
                  <c:v>39.659200968494304</c:v>
                </c:pt>
                <c:pt idx="65518">
                  <c:v>39.659806295370814</c:v>
                </c:pt>
                <c:pt idx="65519">
                  <c:v>39.660411622247324</c:v>
                </c:pt>
                <c:pt idx="65520">
                  <c:v>39.661016949123834</c:v>
                </c:pt>
                <c:pt idx="65521">
                  <c:v>39.661622276000344</c:v>
                </c:pt>
                <c:pt idx="65522">
                  <c:v>39.662227602876854</c:v>
                </c:pt>
                <c:pt idx="65523">
                  <c:v>39.662832929753364</c:v>
                </c:pt>
                <c:pt idx="65524">
                  <c:v>39.663438256629874</c:v>
                </c:pt>
                <c:pt idx="65525">
                  <c:v>39.664043583506384</c:v>
                </c:pt>
                <c:pt idx="65526">
                  <c:v>39.664648910382894</c:v>
                </c:pt>
                <c:pt idx="65527">
                  <c:v>39.665254237259404</c:v>
                </c:pt>
                <c:pt idx="65528">
                  <c:v>39.665859564135914</c:v>
                </c:pt>
                <c:pt idx="65529">
                  <c:v>39.666464891012424</c:v>
                </c:pt>
                <c:pt idx="65530">
                  <c:v>39.667070217888934</c:v>
                </c:pt>
                <c:pt idx="65531">
                  <c:v>39.667675544765444</c:v>
                </c:pt>
                <c:pt idx="65532">
                  <c:v>39.668280871641954</c:v>
                </c:pt>
                <c:pt idx="65533">
                  <c:v>39.668886198518464</c:v>
                </c:pt>
                <c:pt idx="65534">
                  <c:v>39.669491525394974</c:v>
                </c:pt>
                <c:pt idx="65535">
                  <c:v>39.670096852271485</c:v>
                </c:pt>
                <c:pt idx="65536">
                  <c:v>39.670702179147995</c:v>
                </c:pt>
                <c:pt idx="65537">
                  <c:v>39.671307506024505</c:v>
                </c:pt>
                <c:pt idx="65538">
                  <c:v>39.671912832901015</c:v>
                </c:pt>
                <c:pt idx="65539">
                  <c:v>39.672518159777525</c:v>
                </c:pt>
                <c:pt idx="65540">
                  <c:v>39.673123486654035</c:v>
                </c:pt>
                <c:pt idx="65541">
                  <c:v>39.673728813530545</c:v>
                </c:pt>
                <c:pt idx="65542">
                  <c:v>39.674334140407055</c:v>
                </c:pt>
                <c:pt idx="65543">
                  <c:v>39.674939467283565</c:v>
                </c:pt>
                <c:pt idx="65544">
                  <c:v>39.675544794160075</c:v>
                </c:pt>
                <c:pt idx="65545">
                  <c:v>39.676150121036585</c:v>
                </c:pt>
                <c:pt idx="65546">
                  <c:v>39.676755447913095</c:v>
                </c:pt>
                <c:pt idx="65547">
                  <c:v>39.677360774789605</c:v>
                </c:pt>
                <c:pt idx="65548">
                  <c:v>39.677966101666115</c:v>
                </c:pt>
                <c:pt idx="65549">
                  <c:v>39.678571428542625</c:v>
                </c:pt>
                <c:pt idx="65550">
                  <c:v>39.679176755419135</c:v>
                </c:pt>
                <c:pt idx="65551">
                  <c:v>39.679782082295645</c:v>
                </c:pt>
                <c:pt idx="65552">
                  <c:v>39.680387409172155</c:v>
                </c:pt>
                <c:pt idx="65553">
                  <c:v>39.680992736048665</c:v>
                </c:pt>
                <c:pt idx="65554">
                  <c:v>39.681598062925175</c:v>
                </c:pt>
                <c:pt idx="65555">
                  <c:v>39.682203389801685</c:v>
                </c:pt>
                <c:pt idx="65556">
                  <c:v>39.682808716678196</c:v>
                </c:pt>
                <c:pt idx="65557">
                  <c:v>39.683414043554706</c:v>
                </c:pt>
                <c:pt idx="65558">
                  <c:v>39.684019370431216</c:v>
                </c:pt>
                <c:pt idx="65559">
                  <c:v>39.684624697307726</c:v>
                </c:pt>
                <c:pt idx="65560">
                  <c:v>39.685230024184236</c:v>
                </c:pt>
                <c:pt idx="65561">
                  <c:v>39.685835351060746</c:v>
                </c:pt>
                <c:pt idx="65562">
                  <c:v>39.686440677937256</c:v>
                </c:pt>
                <c:pt idx="65563">
                  <c:v>39.687046004813766</c:v>
                </c:pt>
                <c:pt idx="65564">
                  <c:v>39.687651331690276</c:v>
                </c:pt>
                <c:pt idx="65565">
                  <c:v>39.688256658566786</c:v>
                </c:pt>
                <c:pt idx="65566">
                  <c:v>39.688861985443296</c:v>
                </c:pt>
                <c:pt idx="65567">
                  <c:v>39.689467312319806</c:v>
                </c:pt>
                <c:pt idx="65568">
                  <c:v>39.690072639196316</c:v>
                </c:pt>
                <c:pt idx="65569">
                  <c:v>39.690677966072826</c:v>
                </c:pt>
                <c:pt idx="65570">
                  <c:v>39.691283292949336</c:v>
                </c:pt>
                <c:pt idx="65571">
                  <c:v>39.691888619825846</c:v>
                </c:pt>
                <c:pt idx="65572">
                  <c:v>39.692493946702356</c:v>
                </c:pt>
                <c:pt idx="65573">
                  <c:v>39.693099273578866</c:v>
                </c:pt>
                <c:pt idx="65574">
                  <c:v>39.693704600455376</c:v>
                </c:pt>
                <c:pt idx="65575">
                  <c:v>39.694309927331886</c:v>
                </c:pt>
                <c:pt idx="65576">
                  <c:v>39.694915254208397</c:v>
                </c:pt>
                <c:pt idx="65577">
                  <c:v>39.695520581084907</c:v>
                </c:pt>
                <c:pt idx="65578">
                  <c:v>39.696125907961417</c:v>
                </c:pt>
                <c:pt idx="65579">
                  <c:v>39.696731234837927</c:v>
                </c:pt>
                <c:pt idx="65580">
                  <c:v>39.697336561714437</c:v>
                </c:pt>
                <c:pt idx="65581">
                  <c:v>39.697941888590947</c:v>
                </c:pt>
                <c:pt idx="65582">
                  <c:v>39.698547215467457</c:v>
                </c:pt>
                <c:pt idx="65583">
                  <c:v>39.699152542343967</c:v>
                </c:pt>
                <c:pt idx="65584">
                  <c:v>39.699757869220477</c:v>
                </c:pt>
                <c:pt idx="65585">
                  <c:v>39.700363196096987</c:v>
                </c:pt>
                <c:pt idx="65586">
                  <c:v>39.700968522973497</c:v>
                </c:pt>
                <c:pt idx="65587">
                  <c:v>39.701573849850007</c:v>
                </c:pt>
                <c:pt idx="65588">
                  <c:v>39.702179176726517</c:v>
                </c:pt>
                <c:pt idx="65589">
                  <c:v>39.702784503603027</c:v>
                </c:pt>
                <c:pt idx="65590">
                  <c:v>39.703389830479537</c:v>
                </c:pt>
                <c:pt idx="65591">
                  <c:v>39.703995157356047</c:v>
                </c:pt>
                <c:pt idx="65592">
                  <c:v>39.704600484232557</c:v>
                </c:pt>
                <c:pt idx="65593">
                  <c:v>39.705205811109067</c:v>
                </c:pt>
                <c:pt idx="65594">
                  <c:v>39.705811137985577</c:v>
                </c:pt>
                <c:pt idx="65595">
                  <c:v>39.706416464862087</c:v>
                </c:pt>
                <c:pt idx="65596">
                  <c:v>39.707021791738597</c:v>
                </c:pt>
                <c:pt idx="65597">
                  <c:v>39.707627118615108</c:v>
                </c:pt>
                <c:pt idx="65598">
                  <c:v>39.708232445491618</c:v>
                </c:pt>
                <c:pt idx="65599">
                  <c:v>39.708837772368128</c:v>
                </c:pt>
                <c:pt idx="65600">
                  <c:v>39.709443099244638</c:v>
                </c:pt>
                <c:pt idx="65601">
                  <c:v>39.710048426121148</c:v>
                </c:pt>
                <c:pt idx="65602">
                  <c:v>39.710653752997658</c:v>
                </c:pt>
                <c:pt idx="65603">
                  <c:v>39.711259079874168</c:v>
                </c:pt>
                <c:pt idx="65604">
                  <c:v>39.711864406750678</c:v>
                </c:pt>
                <c:pt idx="65605">
                  <c:v>39.712469733627188</c:v>
                </c:pt>
                <c:pt idx="65606">
                  <c:v>39.713075060503698</c:v>
                </c:pt>
                <c:pt idx="65607">
                  <c:v>39.713680387380208</c:v>
                </c:pt>
                <c:pt idx="65608">
                  <c:v>39.714285714256718</c:v>
                </c:pt>
                <c:pt idx="65609">
                  <c:v>39.714891041133228</c:v>
                </c:pt>
                <c:pt idx="65610">
                  <c:v>39.715496368009738</c:v>
                </c:pt>
                <c:pt idx="65611">
                  <c:v>39.716101694886248</c:v>
                </c:pt>
                <c:pt idx="65612">
                  <c:v>39.716707021762758</c:v>
                </c:pt>
                <c:pt idx="65613">
                  <c:v>39.717312348639268</c:v>
                </c:pt>
                <c:pt idx="65614">
                  <c:v>39.717917675515778</c:v>
                </c:pt>
                <c:pt idx="65615">
                  <c:v>39.718523002392288</c:v>
                </c:pt>
                <c:pt idx="65616">
                  <c:v>39.719128329268798</c:v>
                </c:pt>
                <c:pt idx="65617">
                  <c:v>39.719733656145308</c:v>
                </c:pt>
                <c:pt idx="65618">
                  <c:v>39.720338983021819</c:v>
                </c:pt>
                <c:pt idx="65619">
                  <c:v>39.720944309898329</c:v>
                </c:pt>
                <c:pt idx="65620">
                  <c:v>39.721549636774839</c:v>
                </c:pt>
                <c:pt idx="65621">
                  <c:v>39.722154963651349</c:v>
                </c:pt>
                <c:pt idx="65622">
                  <c:v>39.722760290527859</c:v>
                </c:pt>
                <c:pt idx="65623">
                  <c:v>39.723365617404369</c:v>
                </c:pt>
                <c:pt idx="65624">
                  <c:v>39.723970944280879</c:v>
                </c:pt>
                <c:pt idx="65625">
                  <c:v>39.724576271157389</c:v>
                </c:pt>
                <c:pt idx="65626">
                  <c:v>39.725181598033899</c:v>
                </c:pt>
                <c:pt idx="65627">
                  <c:v>39.725786924910409</c:v>
                </c:pt>
                <c:pt idx="65628">
                  <c:v>39.726392251786919</c:v>
                </c:pt>
                <c:pt idx="65629">
                  <c:v>39.726997578663429</c:v>
                </c:pt>
                <c:pt idx="65630">
                  <c:v>39.727602905539939</c:v>
                </c:pt>
                <c:pt idx="65631">
                  <c:v>39.728208232416449</c:v>
                </c:pt>
                <c:pt idx="65632">
                  <c:v>39.728813559292959</c:v>
                </c:pt>
                <c:pt idx="65633">
                  <c:v>39.729418886169469</c:v>
                </c:pt>
                <c:pt idx="65634">
                  <c:v>39.730024213045979</c:v>
                </c:pt>
                <c:pt idx="65635">
                  <c:v>39.730629539922489</c:v>
                </c:pt>
                <c:pt idx="65636">
                  <c:v>39.731234866798999</c:v>
                </c:pt>
                <c:pt idx="65637">
                  <c:v>39.731840193675509</c:v>
                </c:pt>
                <c:pt idx="65638">
                  <c:v>39.73244552055202</c:v>
                </c:pt>
                <c:pt idx="65639">
                  <c:v>39.73305084742853</c:v>
                </c:pt>
                <c:pt idx="65640">
                  <c:v>39.73365617430504</c:v>
                </c:pt>
                <c:pt idx="65641">
                  <c:v>39.73426150118155</c:v>
                </c:pt>
                <c:pt idx="65642">
                  <c:v>39.73486682805806</c:v>
                </c:pt>
                <c:pt idx="65643">
                  <c:v>39.73547215493457</c:v>
                </c:pt>
                <c:pt idx="65644">
                  <c:v>39.73607748181108</c:v>
                </c:pt>
                <c:pt idx="65645">
                  <c:v>39.73668280868759</c:v>
                </c:pt>
                <c:pt idx="65646">
                  <c:v>39.7372881355641</c:v>
                </c:pt>
                <c:pt idx="65647">
                  <c:v>39.73789346244061</c:v>
                </c:pt>
                <c:pt idx="65648">
                  <c:v>39.73849878931712</c:v>
                </c:pt>
                <c:pt idx="65649">
                  <c:v>39.73910411619363</c:v>
                </c:pt>
                <c:pt idx="65650">
                  <c:v>39.73970944307014</c:v>
                </c:pt>
                <c:pt idx="65651">
                  <c:v>39.74031476994665</c:v>
                </c:pt>
                <c:pt idx="65652">
                  <c:v>39.74092009682316</c:v>
                </c:pt>
                <c:pt idx="65653">
                  <c:v>39.74152542369967</c:v>
                </c:pt>
                <c:pt idx="65654">
                  <c:v>39.74213075057618</c:v>
                </c:pt>
                <c:pt idx="65655">
                  <c:v>39.74273607745269</c:v>
                </c:pt>
                <c:pt idx="65656">
                  <c:v>39.7433414043292</c:v>
                </c:pt>
                <c:pt idx="65657">
                  <c:v>39.74394673120571</c:v>
                </c:pt>
                <c:pt idx="65658">
                  <c:v>39.74455205808222</c:v>
                </c:pt>
                <c:pt idx="65659">
                  <c:v>39.745157384958731</c:v>
                </c:pt>
                <c:pt idx="65660">
                  <c:v>39.745762711835241</c:v>
                </c:pt>
                <c:pt idx="65661">
                  <c:v>39.746368038711751</c:v>
                </c:pt>
                <c:pt idx="65662">
                  <c:v>39.746973365588261</c:v>
                </c:pt>
                <c:pt idx="65663">
                  <c:v>39.747578692464771</c:v>
                </c:pt>
                <c:pt idx="65664">
                  <c:v>39.748184019341281</c:v>
                </c:pt>
                <c:pt idx="65665">
                  <c:v>39.748789346217791</c:v>
                </c:pt>
                <c:pt idx="65666">
                  <c:v>39.749394673094301</c:v>
                </c:pt>
                <c:pt idx="65667">
                  <c:v>39.749999999970811</c:v>
                </c:pt>
                <c:pt idx="65668">
                  <c:v>39.750605326847321</c:v>
                </c:pt>
                <c:pt idx="65669">
                  <c:v>39.751210653723831</c:v>
                </c:pt>
                <c:pt idx="65670">
                  <c:v>39.751815980600341</c:v>
                </c:pt>
                <c:pt idx="65671">
                  <c:v>39.752421307476851</c:v>
                </c:pt>
                <c:pt idx="65672">
                  <c:v>39.753026634353361</c:v>
                </c:pt>
                <c:pt idx="65673">
                  <c:v>39.753631961229871</c:v>
                </c:pt>
                <c:pt idx="65674">
                  <c:v>39.754237288106381</c:v>
                </c:pt>
                <c:pt idx="65675">
                  <c:v>39.754842614982891</c:v>
                </c:pt>
                <c:pt idx="65676">
                  <c:v>39.755447941859401</c:v>
                </c:pt>
                <c:pt idx="65677">
                  <c:v>39.756053268735911</c:v>
                </c:pt>
                <c:pt idx="65678">
                  <c:v>39.756658595612421</c:v>
                </c:pt>
                <c:pt idx="65679">
                  <c:v>39.757263922488931</c:v>
                </c:pt>
                <c:pt idx="65680">
                  <c:v>39.757869249365442</c:v>
                </c:pt>
                <c:pt idx="65681">
                  <c:v>39.758474576241952</c:v>
                </c:pt>
                <c:pt idx="65682">
                  <c:v>39.759079903118462</c:v>
                </c:pt>
                <c:pt idx="65683">
                  <c:v>39.759685229994972</c:v>
                </c:pt>
                <c:pt idx="65684">
                  <c:v>39.760290556871482</c:v>
                </c:pt>
                <c:pt idx="65685">
                  <c:v>39.760895883747992</c:v>
                </c:pt>
                <c:pt idx="65686">
                  <c:v>39.761501210624502</c:v>
                </c:pt>
                <c:pt idx="65687">
                  <c:v>39.762106537501012</c:v>
                </c:pt>
                <c:pt idx="65688">
                  <c:v>39.762711864377522</c:v>
                </c:pt>
                <c:pt idx="65689">
                  <c:v>39.763317191254032</c:v>
                </c:pt>
                <c:pt idx="65690">
                  <c:v>39.763922518130542</c:v>
                </c:pt>
                <c:pt idx="65691">
                  <c:v>39.764527845007052</c:v>
                </c:pt>
                <c:pt idx="65692">
                  <c:v>39.765133171883562</c:v>
                </c:pt>
                <c:pt idx="65693">
                  <c:v>39.765738498760072</c:v>
                </c:pt>
                <c:pt idx="65694">
                  <c:v>39.766343825636582</c:v>
                </c:pt>
                <c:pt idx="65695">
                  <c:v>39.766949152513092</c:v>
                </c:pt>
                <c:pt idx="65696">
                  <c:v>39.767554479389602</c:v>
                </c:pt>
                <c:pt idx="65697">
                  <c:v>39.768159806266112</c:v>
                </c:pt>
                <c:pt idx="65698">
                  <c:v>39.768765133142622</c:v>
                </c:pt>
                <c:pt idx="65699">
                  <c:v>39.769370460019132</c:v>
                </c:pt>
                <c:pt idx="65700">
                  <c:v>39.769975786895642</c:v>
                </c:pt>
                <c:pt idx="65701">
                  <c:v>39.770581113772153</c:v>
                </c:pt>
                <c:pt idx="65702">
                  <c:v>39.771186440648663</c:v>
                </c:pt>
                <c:pt idx="65703">
                  <c:v>39.771791767525173</c:v>
                </c:pt>
                <c:pt idx="65704">
                  <c:v>39.772397094401683</c:v>
                </c:pt>
                <c:pt idx="65705">
                  <c:v>39.773002421278193</c:v>
                </c:pt>
                <c:pt idx="65706">
                  <c:v>39.773607748154703</c:v>
                </c:pt>
                <c:pt idx="65707">
                  <c:v>39.774213075031213</c:v>
                </c:pt>
                <c:pt idx="65708">
                  <c:v>39.774818401907723</c:v>
                </c:pt>
                <c:pt idx="65709">
                  <c:v>39.775423728784233</c:v>
                </c:pt>
                <c:pt idx="65710">
                  <c:v>39.776029055660743</c:v>
                </c:pt>
                <c:pt idx="65711">
                  <c:v>39.776634382537253</c:v>
                </c:pt>
                <c:pt idx="65712">
                  <c:v>39.777239709413763</c:v>
                </c:pt>
                <c:pt idx="65713">
                  <c:v>39.777845036290273</c:v>
                </c:pt>
                <c:pt idx="65714">
                  <c:v>39.778450363166783</c:v>
                </c:pt>
                <c:pt idx="65715">
                  <c:v>39.779055690043293</c:v>
                </c:pt>
                <c:pt idx="65716">
                  <c:v>39.779661016919803</c:v>
                </c:pt>
                <c:pt idx="65717">
                  <c:v>39.780266343796313</c:v>
                </c:pt>
                <c:pt idx="65718">
                  <c:v>39.780871670672823</c:v>
                </c:pt>
                <c:pt idx="65719">
                  <c:v>39.781476997549333</c:v>
                </c:pt>
                <c:pt idx="65720">
                  <c:v>39.782082324425843</c:v>
                </c:pt>
                <c:pt idx="65721">
                  <c:v>39.782687651302354</c:v>
                </c:pt>
                <c:pt idx="65722">
                  <c:v>39.783292978178864</c:v>
                </c:pt>
                <c:pt idx="65723">
                  <c:v>39.783898305055374</c:v>
                </c:pt>
                <c:pt idx="65724">
                  <c:v>39.784503631931884</c:v>
                </c:pt>
                <c:pt idx="65725">
                  <c:v>39.785108958808394</c:v>
                </c:pt>
                <c:pt idx="65726">
                  <c:v>39.785714285684904</c:v>
                </c:pt>
                <c:pt idx="65727">
                  <c:v>39.786319612561414</c:v>
                </c:pt>
                <c:pt idx="65728">
                  <c:v>39.786924939437924</c:v>
                </c:pt>
                <c:pt idx="65729">
                  <c:v>39.787530266314434</c:v>
                </c:pt>
                <c:pt idx="65730">
                  <c:v>39.788135593190944</c:v>
                </c:pt>
                <c:pt idx="65731">
                  <c:v>39.788740920067454</c:v>
                </c:pt>
                <c:pt idx="65732">
                  <c:v>39.789346246943964</c:v>
                </c:pt>
                <c:pt idx="65733">
                  <c:v>39.789951573820474</c:v>
                </c:pt>
                <c:pt idx="65734">
                  <c:v>39.790556900696984</c:v>
                </c:pt>
                <c:pt idx="65735">
                  <c:v>39.791162227573494</c:v>
                </c:pt>
                <c:pt idx="65736">
                  <c:v>39.791767554450004</c:v>
                </c:pt>
                <c:pt idx="65737">
                  <c:v>39.792372881326514</c:v>
                </c:pt>
                <c:pt idx="65738">
                  <c:v>39.792978208203024</c:v>
                </c:pt>
                <c:pt idx="65739">
                  <c:v>39.793583535079534</c:v>
                </c:pt>
                <c:pt idx="65740">
                  <c:v>39.794188861956044</c:v>
                </c:pt>
                <c:pt idx="65741">
                  <c:v>39.794794188832554</c:v>
                </c:pt>
                <c:pt idx="65742">
                  <c:v>39.795399515709065</c:v>
                </c:pt>
                <c:pt idx="65743">
                  <c:v>39.796004842585575</c:v>
                </c:pt>
                <c:pt idx="65744">
                  <c:v>39.796610169462085</c:v>
                </c:pt>
                <c:pt idx="65745">
                  <c:v>39.797215496338595</c:v>
                </c:pt>
                <c:pt idx="65746">
                  <c:v>39.797820823215105</c:v>
                </c:pt>
                <c:pt idx="65747">
                  <c:v>39.798426150091615</c:v>
                </c:pt>
                <c:pt idx="65748">
                  <c:v>39.799031476968125</c:v>
                </c:pt>
                <c:pt idx="65749">
                  <c:v>39.799636803844635</c:v>
                </c:pt>
                <c:pt idx="65750">
                  <c:v>39.800242130721145</c:v>
                </c:pt>
                <c:pt idx="65751">
                  <c:v>39.800847457597655</c:v>
                </c:pt>
                <c:pt idx="65752">
                  <c:v>39.801452784474165</c:v>
                </c:pt>
                <c:pt idx="65753">
                  <c:v>39.802058111350675</c:v>
                </c:pt>
                <c:pt idx="65754">
                  <c:v>39.802663438227185</c:v>
                </c:pt>
                <c:pt idx="65755">
                  <c:v>39.803268765103695</c:v>
                </c:pt>
                <c:pt idx="65756">
                  <c:v>39.803874091980205</c:v>
                </c:pt>
                <c:pt idx="65757">
                  <c:v>39.804479418856715</c:v>
                </c:pt>
                <c:pt idx="65758">
                  <c:v>39.805084745733225</c:v>
                </c:pt>
                <c:pt idx="65759">
                  <c:v>39.805690072609735</c:v>
                </c:pt>
                <c:pt idx="65760">
                  <c:v>39.806295399486245</c:v>
                </c:pt>
                <c:pt idx="65761">
                  <c:v>39.806900726362755</c:v>
                </c:pt>
                <c:pt idx="65762">
                  <c:v>39.807506053239265</c:v>
                </c:pt>
                <c:pt idx="65763">
                  <c:v>39.808111380115776</c:v>
                </c:pt>
                <c:pt idx="65764">
                  <c:v>39.808716706992286</c:v>
                </c:pt>
                <c:pt idx="65765">
                  <c:v>39.809322033868796</c:v>
                </c:pt>
                <c:pt idx="65766">
                  <c:v>39.809927360745306</c:v>
                </c:pt>
                <c:pt idx="65767">
                  <c:v>39.810532687621816</c:v>
                </c:pt>
                <c:pt idx="65768">
                  <c:v>39.811138014498326</c:v>
                </c:pt>
                <c:pt idx="65769">
                  <c:v>39.811743341374836</c:v>
                </c:pt>
                <c:pt idx="65770">
                  <c:v>39.812348668251346</c:v>
                </c:pt>
                <c:pt idx="65771">
                  <c:v>39.812953995127856</c:v>
                </c:pt>
                <c:pt idx="65772">
                  <c:v>39.813559322004366</c:v>
                </c:pt>
                <c:pt idx="65773">
                  <c:v>39.814164648880876</c:v>
                </c:pt>
                <c:pt idx="65774">
                  <c:v>39.814769975757386</c:v>
                </c:pt>
                <c:pt idx="65775">
                  <c:v>39.815375302633896</c:v>
                </c:pt>
                <c:pt idx="65776">
                  <c:v>39.815980629510406</c:v>
                </c:pt>
                <c:pt idx="65777">
                  <c:v>39.816585956386916</c:v>
                </c:pt>
                <c:pt idx="65778">
                  <c:v>39.817191283263426</c:v>
                </c:pt>
                <c:pt idx="65779">
                  <c:v>39.817796610139936</c:v>
                </c:pt>
                <c:pt idx="65780">
                  <c:v>39.818401937016446</c:v>
                </c:pt>
                <c:pt idx="65781">
                  <c:v>39.819007263892956</c:v>
                </c:pt>
                <c:pt idx="65782">
                  <c:v>39.819612590769466</c:v>
                </c:pt>
                <c:pt idx="65783">
                  <c:v>39.820217917645977</c:v>
                </c:pt>
                <c:pt idx="65784">
                  <c:v>39.820823244522487</c:v>
                </c:pt>
                <c:pt idx="65785">
                  <c:v>39.821428571398997</c:v>
                </c:pt>
                <c:pt idx="65786">
                  <c:v>39.822033898275507</c:v>
                </c:pt>
                <c:pt idx="65787">
                  <c:v>39.822639225152017</c:v>
                </c:pt>
                <c:pt idx="65788">
                  <c:v>39.823244552028527</c:v>
                </c:pt>
                <c:pt idx="65789">
                  <c:v>39.823849878905037</c:v>
                </c:pt>
                <c:pt idx="65790">
                  <c:v>39.824455205781547</c:v>
                </c:pt>
                <c:pt idx="65791">
                  <c:v>39.825060532658057</c:v>
                </c:pt>
                <c:pt idx="65792">
                  <c:v>39.825665859534567</c:v>
                </c:pt>
                <c:pt idx="65793">
                  <c:v>39.826271186411077</c:v>
                </c:pt>
                <c:pt idx="65794">
                  <c:v>39.826876513287587</c:v>
                </c:pt>
                <c:pt idx="65795">
                  <c:v>39.827481840164097</c:v>
                </c:pt>
                <c:pt idx="65796">
                  <c:v>39.828087167040607</c:v>
                </c:pt>
                <c:pt idx="65797">
                  <c:v>39.828692493917117</c:v>
                </c:pt>
                <c:pt idx="65798">
                  <c:v>39.829297820793627</c:v>
                </c:pt>
                <c:pt idx="65799">
                  <c:v>39.829903147670137</c:v>
                </c:pt>
                <c:pt idx="65800">
                  <c:v>39.830508474546647</c:v>
                </c:pt>
                <c:pt idx="65801">
                  <c:v>39.831113801423157</c:v>
                </c:pt>
                <c:pt idx="65802">
                  <c:v>39.831719128299667</c:v>
                </c:pt>
                <c:pt idx="65803">
                  <c:v>39.832324455176177</c:v>
                </c:pt>
                <c:pt idx="65804">
                  <c:v>39.832929782052688</c:v>
                </c:pt>
                <c:pt idx="65805">
                  <c:v>39.833535108929198</c:v>
                </c:pt>
                <c:pt idx="65806">
                  <c:v>39.834140435805708</c:v>
                </c:pt>
                <c:pt idx="65807">
                  <c:v>39.834745762682218</c:v>
                </c:pt>
                <c:pt idx="65808">
                  <c:v>39.835351089558728</c:v>
                </c:pt>
                <c:pt idx="65809">
                  <c:v>39.835956416435238</c:v>
                </c:pt>
                <c:pt idx="65810">
                  <c:v>39.836561743311748</c:v>
                </c:pt>
                <c:pt idx="65811">
                  <c:v>39.837167070188258</c:v>
                </c:pt>
                <c:pt idx="65812">
                  <c:v>39.837772397064768</c:v>
                </c:pt>
                <c:pt idx="65813">
                  <c:v>39.838377723941278</c:v>
                </c:pt>
                <c:pt idx="65814">
                  <c:v>39.838983050817788</c:v>
                </c:pt>
                <c:pt idx="65815">
                  <c:v>39.839588377694298</c:v>
                </c:pt>
                <c:pt idx="65816">
                  <c:v>39.840193704570808</c:v>
                </c:pt>
                <c:pt idx="65817">
                  <c:v>39.840799031447318</c:v>
                </c:pt>
                <c:pt idx="65818">
                  <c:v>39.841404358323828</c:v>
                </c:pt>
                <c:pt idx="65819">
                  <c:v>39.842009685200338</c:v>
                </c:pt>
                <c:pt idx="65820">
                  <c:v>39.842615012076848</c:v>
                </c:pt>
                <c:pt idx="65821">
                  <c:v>39.843220338953358</c:v>
                </c:pt>
                <c:pt idx="65822">
                  <c:v>39.843825665829868</c:v>
                </c:pt>
                <c:pt idx="65823">
                  <c:v>39.844430992706378</c:v>
                </c:pt>
                <c:pt idx="65824">
                  <c:v>39.845036319582888</c:v>
                </c:pt>
                <c:pt idx="65825">
                  <c:v>39.845641646459399</c:v>
                </c:pt>
                <c:pt idx="65826">
                  <c:v>39.846246973335909</c:v>
                </c:pt>
                <c:pt idx="65827">
                  <c:v>39.846852300212419</c:v>
                </c:pt>
                <c:pt idx="65828">
                  <c:v>39.847457627088929</c:v>
                </c:pt>
                <c:pt idx="65829">
                  <c:v>39.848062953965439</c:v>
                </c:pt>
                <c:pt idx="65830">
                  <c:v>39.848668280841949</c:v>
                </c:pt>
                <c:pt idx="65831">
                  <c:v>39.849273607718459</c:v>
                </c:pt>
                <c:pt idx="65832">
                  <c:v>39.849878934594969</c:v>
                </c:pt>
                <c:pt idx="65833">
                  <c:v>39.850484261471479</c:v>
                </c:pt>
                <c:pt idx="65834">
                  <c:v>39.851089588347989</c:v>
                </c:pt>
                <c:pt idx="65835">
                  <c:v>39.851694915224499</c:v>
                </c:pt>
                <c:pt idx="65836">
                  <c:v>39.852300242101009</c:v>
                </c:pt>
                <c:pt idx="65837">
                  <c:v>39.852905568977519</c:v>
                </c:pt>
                <c:pt idx="65838">
                  <c:v>39.853510895854029</c:v>
                </c:pt>
                <c:pt idx="65839">
                  <c:v>39.854116222730539</c:v>
                </c:pt>
                <c:pt idx="65840">
                  <c:v>39.854721549607049</c:v>
                </c:pt>
                <c:pt idx="65841">
                  <c:v>39.855326876483559</c:v>
                </c:pt>
                <c:pt idx="65842">
                  <c:v>39.855932203360069</c:v>
                </c:pt>
                <c:pt idx="65843">
                  <c:v>39.856537530236579</c:v>
                </c:pt>
                <c:pt idx="65844">
                  <c:v>39.857142857113089</c:v>
                </c:pt>
                <c:pt idx="65845">
                  <c:v>39.8577481839896</c:v>
                </c:pt>
                <c:pt idx="65846">
                  <c:v>39.85835351086611</c:v>
                </c:pt>
                <c:pt idx="65847">
                  <c:v>39.85895883774262</c:v>
                </c:pt>
                <c:pt idx="65848">
                  <c:v>39.85956416461913</c:v>
                </c:pt>
                <c:pt idx="65849">
                  <c:v>39.86016949149564</c:v>
                </c:pt>
                <c:pt idx="65850">
                  <c:v>39.86077481837215</c:v>
                </c:pt>
                <c:pt idx="65851">
                  <c:v>39.86138014524866</c:v>
                </c:pt>
                <c:pt idx="65852">
                  <c:v>39.86198547212517</c:v>
                </c:pt>
                <c:pt idx="65853">
                  <c:v>39.86259079900168</c:v>
                </c:pt>
                <c:pt idx="65854">
                  <c:v>39.86319612587819</c:v>
                </c:pt>
                <c:pt idx="65855">
                  <c:v>39.8638014527547</c:v>
                </c:pt>
                <c:pt idx="65856">
                  <c:v>39.86440677963121</c:v>
                </c:pt>
                <c:pt idx="65857">
                  <c:v>39.86501210650772</c:v>
                </c:pt>
                <c:pt idx="65858">
                  <c:v>39.86561743338423</c:v>
                </c:pt>
                <c:pt idx="65859">
                  <c:v>39.86622276026074</c:v>
                </c:pt>
                <c:pt idx="65860">
                  <c:v>39.86682808713725</c:v>
                </c:pt>
                <c:pt idx="65861">
                  <c:v>39.86743341401376</c:v>
                </c:pt>
                <c:pt idx="65862">
                  <c:v>39.86803874089027</c:v>
                </c:pt>
                <c:pt idx="65863">
                  <c:v>39.86864406776678</c:v>
                </c:pt>
                <c:pt idx="65864">
                  <c:v>39.86924939464329</c:v>
                </c:pt>
                <c:pt idx="65865">
                  <c:v>39.8698547215198</c:v>
                </c:pt>
                <c:pt idx="65866">
                  <c:v>39.870460048396311</c:v>
                </c:pt>
                <c:pt idx="65867">
                  <c:v>39.871065375272821</c:v>
                </c:pt>
                <c:pt idx="65868">
                  <c:v>39.871670702149331</c:v>
                </c:pt>
                <c:pt idx="65869">
                  <c:v>39.872276029025841</c:v>
                </c:pt>
                <c:pt idx="65870">
                  <c:v>39.872881355902351</c:v>
                </c:pt>
                <c:pt idx="65871">
                  <c:v>39.873486682778861</c:v>
                </c:pt>
                <c:pt idx="65872">
                  <c:v>39.874092009655371</c:v>
                </c:pt>
                <c:pt idx="65873">
                  <c:v>39.874697336531881</c:v>
                </c:pt>
                <c:pt idx="65874">
                  <c:v>39.875302663408391</c:v>
                </c:pt>
                <c:pt idx="65875">
                  <c:v>39.875907990284901</c:v>
                </c:pt>
                <c:pt idx="65876">
                  <c:v>39.876513317161411</c:v>
                </c:pt>
                <c:pt idx="65877">
                  <c:v>39.877118644037921</c:v>
                </c:pt>
                <c:pt idx="65878">
                  <c:v>39.877723970914431</c:v>
                </c:pt>
                <c:pt idx="65879">
                  <c:v>39.878329297790941</c:v>
                </c:pt>
                <c:pt idx="65880">
                  <c:v>39.878934624667451</c:v>
                </c:pt>
                <c:pt idx="65881">
                  <c:v>39.879539951543961</c:v>
                </c:pt>
                <c:pt idx="65882">
                  <c:v>39.880145278420471</c:v>
                </c:pt>
                <c:pt idx="65883">
                  <c:v>39.880750605296981</c:v>
                </c:pt>
                <c:pt idx="65884">
                  <c:v>39.881355932173491</c:v>
                </c:pt>
                <c:pt idx="65885">
                  <c:v>39.881961259050001</c:v>
                </c:pt>
                <c:pt idx="65886">
                  <c:v>39.882566585926511</c:v>
                </c:pt>
                <c:pt idx="65887">
                  <c:v>39.883171912803022</c:v>
                </c:pt>
                <c:pt idx="65888">
                  <c:v>39.883777239679532</c:v>
                </c:pt>
                <c:pt idx="65889">
                  <c:v>39.884382566556042</c:v>
                </c:pt>
                <c:pt idx="65890">
                  <c:v>39.884987893432552</c:v>
                </c:pt>
                <c:pt idx="65891">
                  <c:v>39.885593220309062</c:v>
                </c:pt>
                <c:pt idx="65892">
                  <c:v>39.886198547185572</c:v>
                </c:pt>
                <c:pt idx="65893">
                  <c:v>39.886803874062082</c:v>
                </c:pt>
                <c:pt idx="65894">
                  <c:v>39.887409200938592</c:v>
                </c:pt>
                <c:pt idx="65895">
                  <c:v>39.888014527815102</c:v>
                </c:pt>
                <c:pt idx="65896">
                  <c:v>39.888619854691612</c:v>
                </c:pt>
                <c:pt idx="65897">
                  <c:v>39.889225181568122</c:v>
                </c:pt>
                <c:pt idx="65898">
                  <c:v>39.889830508444632</c:v>
                </c:pt>
                <c:pt idx="65899">
                  <c:v>39.890435835321142</c:v>
                </c:pt>
                <c:pt idx="65900">
                  <c:v>39.891041162197652</c:v>
                </c:pt>
                <c:pt idx="65901">
                  <c:v>39.891646489074162</c:v>
                </c:pt>
                <c:pt idx="65902">
                  <c:v>39.892251815950672</c:v>
                </c:pt>
                <c:pt idx="65903">
                  <c:v>39.892857142827182</c:v>
                </c:pt>
                <c:pt idx="65904">
                  <c:v>39.893462469703692</c:v>
                </c:pt>
                <c:pt idx="65905">
                  <c:v>39.894067796580202</c:v>
                </c:pt>
                <c:pt idx="65906">
                  <c:v>39.894673123456712</c:v>
                </c:pt>
                <c:pt idx="65907">
                  <c:v>39.895278450333223</c:v>
                </c:pt>
                <c:pt idx="65908">
                  <c:v>39.895883777209733</c:v>
                </c:pt>
                <c:pt idx="65909">
                  <c:v>39.896489104086243</c:v>
                </c:pt>
                <c:pt idx="65910">
                  <c:v>39.897094430962753</c:v>
                </c:pt>
                <c:pt idx="65911">
                  <c:v>39.897699757839263</c:v>
                </c:pt>
                <c:pt idx="65912">
                  <c:v>39.898305084715773</c:v>
                </c:pt>
                <c:pt idx="65913">
                  <c:v>39.898910411592283</c:v>
                </c:pt>
                <c:pt idx="65914">
                  <c:v>39.899515738468793</c:v>
                </c:pt>
                <c:pt idx="65915">
                  <c:v>39.900121065345303</c:v>
                </c:pt>
                <c:pt idx="65916">
                  <c:v>39.900726392221813</c:v>
                </c:pt>
                <c:pt idx="65917">
                  <c:v>39.901331719098323</c:v>
                </c:pt>
                <c:pt idx="65918">
                  <c:v>39.901937045974833</c:v>
                </c:pt>
                <c:pt idx="65919">
                  <c:v>39.902542372851343</c:v>
                </c:pt>
                <c:pt idx="65920">
                  <c:v>39.903147699727853</c:v>
                </c:pt>
                <c:pt idx="65921">
                  <c:v>39.903753026604363</c:v>
                </c:pt>
                <c:pt idx="65922">
                  <c:v>39.904358353480873</c:v>
                </c:pt>
                <c:pt idx="65923">
                  <c:v>39.904963680357383</c:v>
                </c:pt>
                <c:pt idx="65924">
                  <c:v>39.905569007233893</c:v>
                </c:pt>
                <c:pt idx="65925">
                  <c:v>39.906174334110403</c:v>
                </c:pt>
                <c:pt idx="65926">
                  <c:v>39.906779660986913</c:v>
                </c:pt>
                <c:pt idx="65927">
                  <c:v>39.907384987863423</c:v>
                </c:pt>
                <c:pt idx="65928">
                  <c:v>39.907990314739934</c:v>
                </c:pt>
                <c:pt idx="65929">
                  <c:v>39.908595641616444</c:v>
                </c:pt>
                <c:pt idx="65930">
                  <c:v>39.909200968492954</c:v>
                </c:pt>
                <c:pt idx="65931">
                  <c:v>39.909806295369464</c:v>
                </c:pt>
                <c:pt idx="65932">
                  <c:v>39.910411622245974</c:v>
                </c:pt>
                <c:pt idx="65933">
                  <c:v>39.911016949122484</c:v>
                </c:pt>
                <c:pt idx="65934">
                  <c:v>39.911622275998994</c:v>
                </c:pt>
                <c:pt idx="65935">
                  <c:v>39.912227602875504</c:v>
                </c:pt>
                <c:pt idx="65936">
                  <c:v>39.912832929752014</c:v>
                </c:pt>
                <c:pt idx="65937">
                  <c:v>39.913438256628524</c:v>
                </c:pt>
                <c:pt idx="65938">
                  <c:v>39.914043583505034</c:v>
                </c:pt>
                <c:pt idx="65939">
                  <c:v>39.914648910381544</c:v>
                </c:pt>
                <c:pt idx="65940">
                  <c:v>39.915254237258054</c:v>
                </c:pt>
                <c:pt idx="65941">
                  <c:v>39.915859564134564</c:v>
                </c:pt>
                <c:pt idx="65942">
                  <c:v>39.916464891011074</c:v>
                </c:pt>
                <c:pt idx="65943">
                  <c:v>39.917070217887584</c:v>
                </c:pt>
                <c:pt idx="65944">
                  <c:v>39.917675544764094</c:v>
                </c:pt>
                <c:pt idx="65945">
                  <c:v>39.918280871640604</c:v>
                </c:pt>
                <c:pt idx="65946">
                  <c:v>39.918886198517114</c:v>
                </c:pt>
                <c:pt idx="65947">
                  <c:v>39.919491525393624</c:v>
                </c:pt>
                <c:pt idx="65948">
                  <c:v>39.920096852270134</c:v>
                </c:pt>
                <c:pt idx="65949">
                  <c:v>39.920702179146645</c:v>
                </c:pt>
                <c:pt idx="65950">
                  <c:v>39.921307506023155</c:v>
                </c:pt>
                <c:pt idx="65951">
                  <c:v>39.921912832899665</c:v>
                </c:pt>
                <c:pt idx="65952">
                  <c:v>39.922518159776175</c:v>
                </c:pt>
                <c:pt idx="65953">
                  <c:v>39.923123486652685</c:v>
                </c:pt>
                <c:pt idx="65954">
                  <c:v>39.923728813529195</c:v>
                </c:pt>
                <c:pt idx="65955">
                  <c:v>39.924334140405705</c:v>
                </c:pt>
                <c:pt idx="65956">
                  <c:v>39.924939467282215</c:v>
                </c:pt>
                <c:pt idx="65957">
                  <c:v>39.925544794158725</c:v>
                </c:pt>
                <c:pt idx="65958">
                  <c:v>39.926150121035235</c:v>
                </c:pt>
                <c:pt idx="65959">
                  <c:v>39.926755447911745</c:v>
                </c:pt>
                <c:pt idx="65960">
                  <c:v>39.927360774788255</c:v>
                </c:pt>
                <c:pt idx="65961">
                  <c:v>39.927966101664765</c:v>
                </c:pt>
                <c:pt idx="65962">
                  <c:v>39.928571428541275</c:v>
                </c:pt>
                <c:pt idx="65963">
                  <c:v>39.929176755417785</c:v>
                </c:pt>
                <c:pt idx="65964">
                  <c:v>39.929782082294295</c:v>
                </c:pt>
                <c:pt idx="65965">
                  <c:v>39.930387409170805</c:v>
                </c:pt>
                <c:pt idx="65966">
                  <c:v>39.930992736047315</c:v>
                </c:pt>
                <c:pt idx="65967">
                  <c:v>39.931598062923825</c:v>
                </c:pt>
                <c:pt idx="65968">
                  <c:v>39.932203389800335</c:v>
                </c:pt>
                <c:pt idx="65969">
                  <c:v>39.932808716676846</c:v>
                </c:pt>
                <c:pt idx="65970">
                  <c:v>39.933414043553356</c:v>
                </c:pt>
                <c:pt idx="65971">
                  <c:v>39.934019370429866</c:v>
                </c:pt>
                <c:pt idx="65972">
                  <c:v>39.934624697306376</c:v>
                </c:pt>
                <c:pt idx="65973">
                  <c:v>39.935230024182886</c:v>
                </c:pt>
                <c:pt idx="65974">
                  <c:v>39.935835351059396</c:v>
                </c:pt>
                <c:pt idx="65975">
                  <c:v>39.936440677935906</c:v>
                </c:pt>
                <c:pt idx="65976">
                  <c:v>39.937046004812416</c:v>
                </c:pt>
                <c:pt idx="65977">
                  <c:v>39.937651331688926</c:v>
                </c:pt>
                <c:pt idx="65978">
                  <c:v>39.938256658565436</c:v>
                </c:pt>
                <c:pt idx="65979">
                  <c:v>39.938861985441946</c:v>
                </c:pt>
                <c:pt idx="65980">
                  <c:v>39.939467312318456</c:v>
                </c:pt>
                <c:pt idx="65981">
                  <c:v>39.940072639194966</c:v>
                </c:pt>
                <c:pt idx="65982">
                  <c:v>39.940677966071476</c:v>
                </c:pt>
                <c:pt idx="65983">
                  <c:v>39.941283292947986</c:v>
                </c:pt>
                <c:pt idx="65984">
                  <c:v>39.941888619824496</c:v>
                </c:pt>
                <c:pt idx="65985">
                  <c:v>39.942493946701006</c:v>
                </c:pt>
                <c:pt idx="65986">
                  <c:v>39.943099273577516</c:v>
                </c:pt>
                <c:pt idx="65987">
                  <c:v>39.943704600454026</c:v>
                </c:pt>
                <c:pt idx="65988">
                  <c:v>39.944309927330536</c:v>
                </c:pt>
                <c:pt idx="65989">
                  <c:v>39.944915254207046</c:v>
                </c:pt>
                <c:pt idx="65990">
                  <c:v>39.945520581083557</c:v>
                </c:pt>
                <c:pt idx="65991">
                  <c:v>39.946125907960067</c:v>
                </c:pt>
                <c:pt idx="65992">
                  <c:v>39.946731234836577</c:v>
                </c:pt>
                <c:pt idx="65993">
                  <c:v>39.947336561713087</c:v>
                </c:pt>
                <c:pt idx="65994">
                  <c:v>39.947941888589597</c:v>
                </c:pt>
                <c:pt idx="65995">
                  <c:v>39.948547215466107</c:v>
                </c:pt>
                <c:pt idx="65996">
                  <c:v>39.949152542342617</c:v>
                </c:pt>
                <c:pt idx="65997">
                  <c:v>39.949757869219127</c:v>
                </c:pt>
                <c:pt idx="65998">
                  <c:v>39.950363196095637</c:v>
                </c:pt>
                <c:pt idx="65999">
                  <c:v>39.950968522972147</c:v>
                </c:pt>
                <c:pt idx="66000">
                  <c:v>39.951573849848657</c:v>
                </c:pt>
                <c:pt idx="66001">
                  <c:v>39.952179176725167</c:v>
                </c:pt>
                <c:pt idx="66002">
                  <c:v>39.952784503601677</c:v>
                </c:pt>
                <c:pt idx="66003">
                  <c:v>39.953389830478187</c:v>
                </c:pt>
                <c:pt idx="66004">
                  <c:v>39.953995157354697</c:v>
                </c:pt>
                <c:pt idx="66005">
                  <c:v>39.954600484231207</c:v>
                </c:pt>
                <c:pt idx="66006">
                  <c:v>39.955205811107717</c:v>
                </c:pt>
                <c:pt idx="66007">
                  <c:v>39.955811137984227</c:v>
                </c:pt>
                <c:pt idx="66008">
                  <c:v>39.956416464860737</c:v>
                </c:pt>
                <c:pt idx="66009">
                  <c:v>39.957021791737247</c:v>
                </c:pt>
                <c:pt idx="66010">
                  <c:v>39.957627118613757</c:v>
                </c:pt>
                <c:pt idx="66011">
                  <c:v>39.958232445490268</c:v>
                </c:pt>
                <c:pt idx="66012">
                  <c:v>39.958837772366778</c:v>
                </c:pt>
                <c:pt idx="66013">
                  <c:v>39.959443099243288</c:v>
                </c:pt>
                <c:pt idx="66014">
                  <c:v>39.960048426119798</c:v>
                </c:pt>
                <c:pt idx="66015">
                  <c:v>39.960653752996308</c:v>
                </c:pt>
                <c:pt idx="66016">
                  <c:v>39.961259079872818</c:v>
                </c:pt>
                <c:pt idx="66017">
                  <c:v>39.961864406749328</c:v>
                </c:pt>
                <c:pt idx="66018">
                  <c:v>39.962469733625838</c:v>
                </c:pt>
                <c:pt idx="66019">
                  <c:v>39.963075060502348</c:v>
                </c:pt>
                <c:pt idx="66020">
                  <c:v>39.963680387378858</c:v>
                </c:pt>
                <c:pt idx="66021">
                  <c:v>39.964285714255368</c:v>
                </c:pt>
                <c:pt idx="66022">
                  <c:v>39.964891041131878</c:v>
                </c:pt>
                <c:pt idx="66023">
                  <c:v>39.965496368008388</c:v>
                </c:pt>
                <c:pt idx="66024">
                  <c:v>39.966101694884898</c:v>
                </c:pt>
                <c:pt idx="66025">
                  <c:v>39.966707021761408</c:v>
                </c:pt>
                <c:pt idx="66026">
                  <c:v>39.967312348637918</c:v>
                </c:pt>
                <c:pt idx="66027">
                  <c:v>39.967917675514428</c:v>
                </c:pt>
                <c:pt idx="66028">
                  <c:v>39.968523002390938</c:v>
                </c:pt>
                <c:pt idx="66029">
                  <c:v>39.969128329267448</c:v>
                </c:pt>
                <c:pt idx="66030">
                  <c:v>39.969733656143958</c:v>
                </c:pt>
                <c:pt idx="66031">
                  <c:v>39.970338983020469</c:v>
                </c:pt>
                <c:pt idx="66032">
                  <c:v>39.970944309896979</c:v>
                </c:pt>
                <c:pt idx="66033">
                  <c:v>39.971549636773489</c:v>
                </c:pt>
                <c:pt idx="66034">
                  <c:v>39.972154963649999</c:v>
                </c:pt>
                <c:pt idx="66035">
                  <c:v>39.972760290526509</c:v>
                </c:pt>
                <c:pt idx="66036">
                  <c:v>39.973365617403019</c:v>
                </c:pt>
                <c:pt idx="66037">
                  <c:v>39.973970944279529</c:v>
                </c:pt>
                <c:pt idx="66038">
                  <c:v>39.974576271156039</c:v>
                </c:pt>
                <c:pt idx="66039">
                  <c:v>39.975181598032549</c:v>
                </c:pt>
                <c:pt idx="66040">
                  <c:v>39.975786924909059</c:v>
                </c:pt>
                <c:pt idx="66041">
                  <c:v>39.976392251785569</c:v>
                </c:pt>
                <c:pt idx="66042">
                  <c:v>39.976997578662079</c:v>
                </c:pt>
                <c:pt idx="66043">
                  <c:v>39.977602905538589</c:v>
                </c:pt>
                <c:pt idx="66044">
                  <c:v>39.978208232415099</c:v>
                </c:pt>
                <c:pt idx="66045">
                  <c:v>39.978813559291609</c:v>
                </c:pt>
                <c:pt idx="66046">
                  <c:v>39.979418886168119</c:v>
                </c:pt>
                <c:pt idx="66047">
                  <c:v>39.980024213044629</c:v>
                </c:pt>
                <c:pt idx="66048">
                  <c:v>39.980629539921139</c:v>
                </c:pt>
                <c:pt idx="66049">
                  <c:v>39.981234866797649</c:v>
                </c:pt>
                <c:pt idx="66050">
                  <c:v>39.981840193674159</c:v>
                </c:pt>
                <c:pt idx="66051">
                  <c:v>39.982445520550669</c:v>
                </c:pt>
                <c:pt idx="66052">
                  <c:v>39.98305084742718</c:v>
                </c:pt>
                <c:pt idx="66053">
                  <c:v>39.98365617430369</c:v>
                </c:pt>
                <c:pt idx="66054">
                  <c:v>39.9842615011802</c:v>
                </c:pt>
                <c:pt idx="66055">
                  <c:v>39.98486682805671</c:v>
                </c:pt>
                <c:pt idx="66056">
                  <c:v>39.98547215493322</c:v>
                </c:pt>
                <c:pt idx="66057">
                  <c:v>39.98607748180973</c:v>
                </c:pt>
                <c:pt idx="66058">
                  <c:v>39.98668280868624</c:v>
                </c:pt>
                <c:pt idx="66059">
                  <c:v>39.98728813556275</c:v>
                </c:pt>
                <c:pt idx="66060">
                  <c:v>39.98789346243926</c:v>
                </c:pt>
                <c:pt idx="66061">
                  <c:v>39.98849878931577</c:v>
                </c:pt>
                <c:pt idx="66062">
                  <c:v>39.98910411619228</c:v>
                </c:pt>
                <c:pt idx="66063">
                  <c:v>39.98970944306879</c:v>
                </c:pt>
                <c:pt idx="66064">
                  <c:v>39.9903147699453</c:v>
                </c:pt>
                <c:pt idx="66065">
                  <c:v>39.99092009682181</c:v>
                </c:pt>
                <c:pt idx="66066">
                  <c:v>39.99152542369832</c:v>
                </c:pt>
                <c:pt idx="66067">
                  <c:v>39.99213075057483</c:v>
                </c:pt>
                <c:pt idx="66068">
                  <c:v>39.99273607745134</c:v>
                </c:pt>
                <c:pt idx="66069">
                  <c:v>39.99334140432785</c:v>
                </c:pt>
                <c:pt idx="66070">
                  <c:v>39.99394673120436</c:v>
                </c:pt>
                <c:pt idx="66071">
                  <c:v>39.99455205808087</c:v>
                </c:pt>
                <c:pt idx="66072">
                  <c:v>39.99515738495738</c:v>
                </c:pt>
                <c:pt idx="66073">
                  <c:v>39.995762711833891</c:v>
                </c:pt>
                <c:pt idx="66074">
                  <c:v>39.996368038710401</c:v>
                </c:pt>
                <c:pt idx="66075">
                  <c:v>39.996973365586911</c:v>
                </c:pt>
                <c:pt idx="66076">
                  <c:v>39.997578692463421</c:v>
                </c:pt>
                <c:pt idx="66077">
                  <c:v>39.998184019339931</c:v>
                </c:pt>
                <c:pt idx="66078">
                  <c:v>39.998789346216441</c:v>
                </c:pt>
                <c:pt idx="66079">
                  <c:v>39.999394673092951</c:v>
                </c:pt>
                <c:pt idx="66080">
                  <c:v>39.999999999969461</c:v>
                </c:pt>
                <c:pt idx="66081">
                  <c:v>40.000605326845971</c:v>
                </c:pt>
                <c:pt idx="66082">
                  <c:v>40.001210653722481</c:v>
                </c:pt>
                <c:pt idx="66083">
                  <c:v>40.001815980598991</c:v>
                </c:pt>
                <c:pt idx="66084">
                  <c:v>40.002421307475501</c:v>
                </c:pt>
                <c:pt idx="66085">
                  <c:v>40.003026634352011</c:v>
                </c:pt>
                <c:pt idx="66086">
                  <c:v>40.003631961228521</c:v>
                </c:pt>
                <c:pt idx="66087">
                  <c:v>40.004237288105031</c:v>
                </c:pt>
                <c:pt idx="66088">
                  <c:v>40.004842614981541</c:v>
                </c:pt>
                <c:pt idx="66089">
                  <c:v>40.005447941858051</c:v>
                </c:pt>
                <c:pt idx="66090">
                  <c:v>40.006053268734561</c:v>
                </c:pt>
                <c:pt idx="66091">
                  <c:v>40.006658595611071</c:v>
                </c:pt>
                <c:pt idx="66092">
                  <c:v>40.007263922487581</c:v>
                </c:pt>
                <c:pt idx="66093">
                  <c:v>40.007869249364092</c:v>
                </c:pt>
                <c:pt idx="66094">
                  <c:v>40.008474576240602</c:v>
                </c:pt>
                <c:pt idx="66095">
                  <c:v>40.009079903117112</c:v>
                </c:pt>
                <c:pt idx="66096">
                  <c:v>40.009685229993622</c:v>
                </c:pt>
                <c:pt idx="66097">
                  <c:v>40.010290556870132</c:v>
                </c:pt>
                <c:pt idx="66098">
                  <c:v>40.010895883746642</c:v>
                </c:pt>
                <c:pt idx="66099">
                  <c:v>40.011501210623152</c:v>
                </c:pt>
                <c:pt idx="66100">
                  <c:v>40.012106537499662</c:v>
                </c:pt>
                <c:pt idx="66101">
                  <c:v>40.012711864376172</c:v>
                </c:pt>
                <c:pt idx="66102">
                  <c:v>40.013317191252682</c:v>
                </c:pt>
                <c:pt idx="66103">
                  <c:v>40.013922518129192</c:v>
                </c:pt>
                <c:pt idx="66104">
                  <c:v>40.014527845005702</c:v>
                </c:pt>
                <c:pt idx="66105">
                  <c:v>40.015133171882212</c:v>
                </c:pt>
                <c:pt idx="66106">
                  <c:v>40.015738498758722</c:v>
                </c:pt>
                <c:pt idx="66107">
                  <c:v>40.016343825635232</c:v>
                </c:pt>
                <c:pt idx="66108">
                  <c:v>40.016949152511742</c:v>
                </c:pt>
                <c:pt idx="66109">
                  <c:v>40.017554479388252</c:v>
                </c:pt>
                <c:pt idx="66110">
                  <c:v>40.018159806264762</c:v>
                </c:pt>
                <c:pt idx="66111">
                  <c:v>40.018765133141272</c:v>
                </c:pt>
                <c:pt idx="66112">
                  <c:v>40.019370460017782</c:v>
                </c:pt>
                <c:pt idx="66113">
                  <c:v>40.019975786894292</c:v>
                </c:pt>
                <c:pt idx="66114">
                  <c:v>40.020581113770803</c:v>
                </c:pt>
                <c:pt idx="66115">
                  <c:v>40.021186440647313</c:v>
                </c:pt>
                <c:pt idx="66116">
                  <c:v>40.021791767523823</c:v>
                </c:pt>
                <c:pt idx="66117">
                  <c:v>40.022397094400333</c:v>
                </c:pt>
                <c:pt idx="66118">
                  <c:v>40.023002421276843</c:v>
                </c:pt>
                <c:pt idx="66119">
                  <c:v>40.023607748153353</c:v>
                </c:pt>
                <c:pt idx="66120">
                  <c:v>40.024213075029863</c:v>
                </c:pt>
                <c:pt idx="66121">
                  <c:v>40.024818401906373</c:v>
                </c:pt>
                <c:pt idx="66122">
                  <c:v>40.025423728782883</c:v>
                </c:pt>
                <c:pt idx="66123">
                  <c:v>40.026029055659393</c:v>
                </c:pt>
                <c:pt idx="66124">
                  <c:v>40.026634382535903</c:v>
                </c:pt>
                <c:pt idx="66125">
                  <c:v>40.027239709412413</c:v>
                </c:pt>
                <c:pt idx="66126">
                  <c:v>40.027845036288923</c:v>
                </c:pt>
                <c:pt idx="66127">
                  <c:v>40.028450363165433</c:v>
                </c:pt>
                <c:pt idx="66128">
                  <c:v>40.029055690041943</c:v>
                </c:pt>
                <c:pt idx="66129">
                  <c:v>40.029661016918453</c:v>
                </c:pt>
                <c:pt idx="66130">
                  <c:v>40.030266343794963</c:v>
                </c:pt>
                <c:pt idx="66131">
                  <c:v>40.030871670671473</c:v>
                </c:pt>
                <c:pt idx="66132">
                  <c:v>40.031476997547983</c:v>
                </c:pt>
                <c:pt idx="66133">
                  <c:v>40.032082324424493</c:v>
                </c:pt>
                <c:pt idx="66134">
                  <c:v>40.032687651301003</c:v>
                </c:pt>
                <c:pt idx="66135">
                  <c:v>40.033292978177514</c:v>
                </c:pt>
                <c:pt idx="66136">
                  <c:v>40.033898305054024</c:v>
                </c:pt>
                <c:pt idx="66137">
                  <c:v>40.034503631930534</c:v>
                </c:pt>
                <c:pt idx="66138">
                  <c:v>40.035108958807044</c:v>
                </c:pt>
                <c:pt idx="66139">
                  <c:v>40.035714285683554</c:v>
                </c:pt>
                <c:pt idx="66140">
                  <c:v>40.036319612560064</c:v>
                </c:pt>
                <c:pt idx="66141">
                  <c:v>40.036924939436574</c:v>
                </c:pt>
                <c:pt idx="66142">
                  <c:v>40.037530266313084</c:v>
                </c:pt>
                <c:pt idx="66143">
                  <c:v>40.038135593189594</c:v>
                </c:pt>
                <c:pt idx="66144">
                  <c:v>40.038740920066104</c:v>
                </c:pt>
                <c:pt idx="66145">
                  <c:v>40.039346246942614</c:v>
                </c:pt>
                <c:pt idx="66146">
                  <c:v>40.039951573819124</c:v>
                </c:pt>
                <c:pt idx="66147">
                  <c:v>40.040556900695634</c:v>
                </c:pt>
                <c:pt idx="66148">
                  <c:v>40.041162227572144</c:v>
                </c:pt>
                <c:pt idx="66149">
                  <c:v>40.041767554448654</c:v>
                </c:pt>
                <c:pt idx="66150">
                  <c:v>40.042372881325164</c:v>
                </c:pt>
                <c:pt idx="66151">
                  <c:v>40.042978208201674</c:v>
                </c:pt>
                <c:pt idx="66152">
                  <c:v>40.043583535078184</c:v>
                </c:pt>
                <c:pt idx="66153">
                  <c:v>40.044188861954694</c:v>
                </c:pt>
                <c:pt idx="66154">
                  <c:v>40.044794188831204</c:v>
                </c:pt>
                <c:pt idx="66155">
                  <c:v>40.045399515707714</c:v>
                </c:pt>
                <c:pt idx="66156">
                  <c:v>40.046004842584225</c:v>
                </c:pt>
                <c:pt idx="66157">
                  <c:v>40.046610169460735</c:v>
                </c:pt>
                <c:pt idx="66158">
                  <c:v>40.047215496337245</c:v>
                </c:pt>
                <c:pt idx="66159">
                  <c:v>40.047820823213755</c:v>
                </c:pt>
                <c:pt idx="66160">
                  <c:v>40.048426150090265</c:v>
                </c:pt>
                <c:pt idx="66161">
                  <c:v>40.049031476966775</c:v>
                </c:pt>
                <c:pt idx="66162">
                  <c:v>40.049636803843285</c:v>
                </c:pt>
                <c:pt idx="66163">
                  <c:v>40.050242130719795</c:v>
                </c:pt>
                <c:pt idx="66164">
                  <c:v>40.050847457596305</c:v>
                </c:pt>
                <c:pt idx="66165">
                  <c:v>40.051452784472815</c:v>
                </c:pt>
                <c:pt idx="66166">
                  <c:v>40.052058111349325</c:v>
                </c:pt>
                <c:pt idx="66167">
                  <c:v>40.052663438225835</c:v>
                </c:pt>
                <c:pt idx="66168">
                  <c:v>40.053268765102345</c:v>
                </c:pt>
                <c:pt idx="66169">
                  <c:v>40.053874091978855</c:v>
                </c:pt>
                <c:pt idx="66170">
                  <c:v>40.054479418855365</c:v>
                </c:pt>
                <c:pt idx="66171">
                  <c:v>40.055084745731875</c:v>
                </c:pt>
                <c:pt idx="66172">
                  <c:v>40.055690072608385</c:v>
                </c:pt>
                <c:pt idx="66173">
                  <c:v>40.056295399484895</c:v>
                </c:pt>
                <c:pt idx="66174">
                  <c:v>40.056900726361405</c:v>
                </c:pt>
                <c:pt idx="66175">
                  <c:v>40.057506053237915</c:v>
                </c:pt>
                <c:pt idx="66176">
                  <c:v>40.058111380114426</c:v>
                </c:pt>
                <c:pt idx="66177">
                  <c:v>40.058716706990936</c:v>
                </c:pt>
                <c:pt idx="66178">
                  <c:v>40.059322033867446</c:v>
                </c:pt>
                <c:pt idx="66179">
                  <c:v>40.059927360743956</c:v>
                </c:pt>
                <c:pt idx="66180">
                  <c:v>40.060532687620466</c:v>
                </c:pt>
                <c:pt idx="66181">
                  <c:v>40.061138014496976</c:v>
                </c:pt>
                <c:pt idx="66182">
                  <c:v>40.061743341373486</c:v>
                </c:pt>
                <c:pt idx="66183">
                  <c:v>40.062348668249996</c:v>
                </c:pt>
                <c:pt idx="66184">
                  <c:v>40.062953995126506</c:v>
                </c:pt>
                <c:pt idx="66185">
                  <c:v>40.063559322003016</c:v>
                </c:pt>
                <c:pt idx="66186">
                  <c:v>40.064164648879526</c:v>
                </c:pt>
                <c:pt idx="66187">
                  <c:v>40.064769975756036</c:v>
                </c:pt>
                <c:pt idx="66188">
                  <c:v>40.065375302632546</c:v>
                </c:pt>
                <c:pt idx="66189">
                  <c:v>40.065980629509056</c:v>
                </c:pt>
                <c:pt idx="66190">
                  <c:v>40.066585956385566</c:v>
                </c:pt>
                <c:pt idx="66191">
                  <c:v>40.067191283262076</c:v>
                </c:pt>
                <c:pt idx="66192">
                  <c:v>40.067796610138586</c:v>
                </c:pt>
                <c:pt idx="66193">
                  <c:v>40.068401937015096</c:v>
                </c:pt>
                <c:pt idx="66194">
                  <c:v>40.069007263891606</c:v>
                </c:pt>
                <c:pt idx="66195">
                  <c:v>40.069612590768116</c:v>
                </c:pt>
                <c:pt idx="66196">
                  <c:v>40.070217917644626</c:v>
                </c:pt>
                <c:pt idx="66197">
                  <c:v>40.070823244521137</c:v>
                </c:pt>
                <c:pt idx="66198">
                  <c:v>40.071428571397647</c:v>
                </c:pt>
                <c:pt idx="66199">
                  <c:v>40.072033898274157</c:v>
                </c:pt>
                <c:pt idx="66200">
                  <c:v>40.072639225150667</c:v>
                </c:pt>
                <c:pt idx="66201">
                  <c:v>40.073244552027177</c:v>
                </c:pt>
                <c:pt idx="66202">
                  <c:v>40.073849878903687</c:v>
                </c:pt>
                <c:pt idx="66203">
                  <c:v>40.074455205780197</c:v>
                </c:pt>
                <c:pt idx="66204">
                  <c:v>40.075060532656707</c:v>
                </c:pt>
                <c:pt idx="66205">
                  <c:v>40.075665859533217</c:v>
                </c:pt>
                <c:pt idx="66206">
                  <c:v>40.076271186409727</c:v>
                </c:pt>
                <c:pt idx="66207">
                  <c:v>40.076876513286237</c:v>
                </c:pt>
                <c:pt idx="66208">
                  <c:v>40.077481840162747</c:v>
                </c:pt>
                <c:pt idx="66209">
                  <c:v>40.078087167039257</c:v>
                </c:pt>
                <c:pt idx="66210">
                  <c:v>40.078692493915767</c:v>
                </c:pt>
                <c:pt idx="66211">
                  <c:v>40.079297820792277</c:v>
                </c:pt>
                <c:pt idx="66212">
                  <c:v>40.079903147668787</c:v>
                </c:pt>
                <c:pt idx="66213">
                  <c:v>40.080508474545297</c:v>
                </c:pt>
                <c:pt idx="66214">
                  <c:v>40.081113801421807</c:v>
                </c:pt>
                <c:pt idx="66215">
                  <c:v>40.081719128298317</c:v>
                </c:pt>
                <c:pt idx="66216">
                  <c:v>40.082324455174827</c:v>
                </c:pt>
                <c:pt idx="66217">
                  <c:v>40.082929782051337</c:v>
                </c:pt>
                <c:pt idx="66218">
                  <c:v>40.083535108927848</c:v>
                </c:pt>
                <c:pt idx="66219">
                  <c:v>40.084140435804358</c:v>
                </c:pt>
                <c:pt idx="66220">
                  <c:v>40.084745762680868</c:v>
                </c:pt>
                <c:pt idx="66221">
                  <c:v>40.085351089557378</c:v>
                </c:pt>
                <c:pt idx="66222">
                  <c:v>40.085956416433888</c:v>
                </c:pt>
                <c:pt idx="66223">
                  <c:v>40.086561743310398</c:v>
                </c:pt>
                <c:pt idx="66224">
                  <c:v>40.087167070186908</c:v>
                </c:pt>
                <c:pt idx="66225">
                  <c:v>40.087772397063418</c:v>
                </c:pt>
                <c:pt idx="66226">
                  <c:v>40.088377723939928</c:v>
                </c:pt>
                <c:pt idx="66227">
                  <c:v>40.088983050816438</c:v>
                </c:pt>
                <c:pt idx="66228">
                  <c:v>40.089588377692948</c:v>
                </c:pt>
                <c:pt idx="66229">
                  <c:v>40.090193704569458</c:v>
                </c:pt>
                <c:pt idx="66230">
                  <c:v>40.090799031445968</c:v>
                </c:pt>
                <c:pt idx="66231">
                  <c:v>40.091404358322478</c:v>
                </c:pt>
                <c:pt idx="66232">
                  <c:v>40.092009685198988</c:v>
                </c:pt>
                <c:pt idx="66233">
                  <c:v>40.092615012075498</c:v>
                </c:pt>
                <c:pt idx="66234">
                  <c:v>40.093220338952008</c:v>
                </c:pt>
                <c:pt idx="66235">
                  <c:v>40.093825665828518</c:v>
                </c:pt>
                <c:pt idx="66236">
                  <c:v>40.094430992705028</c:v>
                </c:pt>
                <c:pt idx="66237">
                  <c:v>40.095036319581538</c:v>
                </c:pt>
                <c:pt idx="66238">
                  <c:v>40.095641646458049</c:v>
                </c:pt>
                <c:pt idx="66239">
                  <c:v>40.096246973334559</c:v>
                </c:pt>
                <c:pt idx="66240">
                  <c:v>40.096852300211069</c:v>
                </c:pt>
                <c:pt idx="66241">
                  <c:v>40.097457627087579</c:v>
                </c:pt>
                <c:pt idx="66242">
                  <c:v>40.098062953964089</c:v>
                </c:pt>
                <c:pt idx="66243">
                  <c:v>40.098668280840599</c:v>
                </c:pt>
                <c:pt idx="66244">
                  <c:v>40.099273607717109</c:v>
                </c:pt>
                <c:pt idx="66245">
                  <c:v>40.099878934593619</c:v>
                </c:pt>
                <c:pt idx="66246">
                  <c:v>40.100484261470129</c:v>
                </c:pt>
                <c:pt idx="66247">
                  <c:v>40.101089588346639</c:v>
                </c:pt>
                <c:pt idx="66248">
                  <c:v>40.101694915223149</c:v>
                </c:pt>
                <c:pt idx="66249">
                  <c:v>40.102300242099659</c:v>
                </c:pt>
                <c:pt idx="66250">
                  <c:v>40.102905568976169</c:v>
                </c:pt>
                <c:pt idx="66251">
                  <c:v>40.103510895852679</c:v>
                </c:pt>
                <c:pt idx="66252">
                  <c:v>40.104116222729189</c:v>
                </c:pt>
                <c:pt idx="66253">
                  <c:v>40.104721549605699</c:v>
                </c:pt>
                <c:pt idx="66254">
                  <c:v>40.105326876482209</c:v>
                </c:pt>
                <c:pt idx="66255">
                  <c:v>40.105932203358719</c:v>
                </c:pt>
                <c:pt idx="66256">
                  <c:v>40.106537530235229</c:v>
                </c:pt>
                <c:pt idx="66257">
                  <c:v>40.107142857111739</c:v>
                </c:pt>
                <c:pt idx="66258">
                  <c:v>40.107748183988249</c:v>
                </c:pt>
                <c:pt idx="66259">
                  <c:v>40.10835351086476</c:v>
                </c:pt>
                <c:pt idx="66260">
                  <c:v>40.10895883774127</c:v>
                </c:pt>
                <c:pt idx="66261">
                  <c:v>40.10956416461778</c:v>
                </c:pt>
                <c:pt idx="66262">
                  <c:v>40.11016949149429</c:v>
                </c:pt>
                <c:pt idx="66263">
                  <c:v>40.1107748183708</c:v>
                </c:pt>
                <c:pt idx="66264">
                  <c:v>40.11138014524731</c:v>
                </c:pt>
                <c:pt idx="66265">
                  <c:v>40.11198547212382</c:v>
                </c:pt>
                <c:pt idx="66266">
                  <c:v>40.11259079900033</c:v>
                </c:pt>
                <c:pt idx="66267">
                  <c:v>40.11319612587684</c:v>
                </c:pt>
                <c:pt idx="66268">
                  <c:v>40.11380145275335</c:v>
                </c:pt>
                <c:pt idx="66269">
                  <c:v>40.11440677962986</c:v>
                </c:pt>
                <c:pt idx="66270">
                  <c:v>40.11501210650637</c:v>
                </c:pt>
                <c:pt idx="66271">
                  <c:v>40.11561743338288</c:v>
                </c:pt>
                <c:pt idx="66272">
                  <c:v>40.11622276025939</c:v>
                </c:pt>
                <c:pt idx="66273">
                  <c:v>40.1168280871359</c:v>
                </c:pt>
                <c:pt idx="66274">
                  <c:v>40.11743341401241</c:v>
                </c:pt>
                <c:pt idx="66275">
                  <c:v>40.11803874088892</c:v>
                </c:pt>
                <c:pt idx="66276">
                  <c:v>40.11864406776543</c:v>
                </c:pt>
                <c:pt idx="66277">
                  <c:v>40.11924939464194</c:v>
                </c:pt>
                <c:pt idx="66278">
                  <c:v>40.11985472151845</c:v>
                </c:pt>
                <c:pt idx="66279">
                  <c:v>40.12046004839496</c:v>
                </c:pt>
                <c:pt idx="66280">
                  <c:v>40.121065375271471</c:v>
                </c:pt>
                <c:pt idx="66281">
                  <c:v>40.121670702147981</c:v>
                </c:pt>
                <c:pt idx="66282">
                  <c:v>40.122276029024491</c:v>
                </c:pt>
                <c:pt idx="66283">
                  <c:v>40.122881355901001</c:v>
                </c:pt>
                <c:pt idx="66284">
                  <c:v>40.123486682777511</c:v>
                </c:pt>
                <c:pt idx="66285">
                  <c:v>40.124092009654021</c:v>
                </c:pt>
                <c:pt idx="66286">
                  <c:v>40.124697336530531</c:v>
                </c:pt>
                <c:pt idx="66287">
                  <c:v>40.125302663407041</c:v>
                </c:pt>
                <c:pt idx="66288">
                  <c:v>40.125907990283551</c:v>
                </c:pt>
                <c:pt idx="66289">
                  <c:v>40.126513317160061</c:v>
                </c:pt>
                <c:pt idx="66290">
                  <c:v>40.127118644036571</c:v>
                </c:pt>
                <c:pt idx="66291">
                  <c:v>40.127723970913081</c:v>
                </c:pt>
                <c:pt idx="66292">
                  <c:v>40.128329297789591</c:v>
                </c:pt>
                <c:pt idx="66293">
                  <c:v>40.128934624666101</c:v>
                </c:pt>
                <c:pt idx="66294">
                  <c:v>40.129539951542611</c:v>
                </c:pt>
                <c:pt idx="66295">
                  <c:v>40.130145278419121</c:v>
                </c:pt>
                <c:pt idx="66296">
                  <c:v>40.130750605295631</c:v>
                </c:pt>
                <c:pt idx="66297">
                  <c:v>40.131355932172141</c:v>
                </c:pt>
                <c:pt idx="66298">
                  <c:v>40.131961259048651</c:v>
                </c:pt>
                <c:pt idx="66299">
                  <c:v>40.132566585925161</c:v>
                </c:pt>
                <c:pt idx="66300">
                  <c:v>40.133171912801672</c:v>
                </c:pt>
                <c:pt idx="66301">
                  <c:v>40.133777239678182</c:v>
                </c:pt>
                <c:pt idx="66302">
                  <c:v>40.134382566554692</c:v>
                </c:pt>
                <c:pt idx="66303">
                  <c:v>40.134987893431202</c:v>
                </c:pt>
                <c:pt idx="66304">
                  <c:v>40.135593220307712</c:v>
                </c:pt>
                <c:pt idx="66305">
                  <c:v>40.136198547184222</c:v>
                </c:pt>
                <c:pt idx="66306">
                  <c:v>40.136803874060732</c:v>
                </c:pt>
                <c:pt idx="66307">
                  <c:v>40.137409200937242</c:v>
                </c:pt>
                <c:pt idx="66308">
                  <c:v>40.138014527813752</c:v>
                </c:pt>
                <c:pt idx="66309">
                  <c:v>40.138619854690262</c:v>
                </c:pt>
                <c:pt idx="66310">
                  <c:v>40.139225181566772</c:v>
                </c:pt>
                <c:pt idx="66311">
                  <c:v>40.139830508443282</c:v>
                </c:pt>
                <c:pt idx="66312">
                  <c:v>40.140435835319792</c:v>
                </c:pt>
                <c:pt idx="66313">
                  <c:v>40.141041162196302</c:v>
                </c:pt>
                <c:pt idx="66314">
                  <c:v>40.141646489072812</c:v>
                </c:pt>
                <c:pt idx="66315">
                  <c:v>40.142251815949322</c:v>
                </c:pt>
                <c:pt idx="66316">
                  <c:v>40.142857142825832</c:v>
                </c:pt>
                <c:pt idx="66317">
                  <c:v>40.143462469702342</c:v>
                </c:pt>
                <c:pt idx="66318">
                  <c:v>40.144067796578852</c:v>
                </c:pt>
                <c:pt idx="66319">
                  <c:v>40.144673123455362</c:v>
                </c:pt>
                <c:pt idx="66320">
                  <c:v>40.145278450331872</c:v>
                </c:pt>
                <c:pt idx="66321">
                  <c:v>40.145883777208383</c:v>
                </c:pt>
                <c:pt idx="66322">
                  <c:v>40.146489104084893</c:v>
                </c:pt>
                <c:pt idx="66323">
                  <c:v>40.147094430961403</c:v>
                </c:pt>
                <c:pt idx="66324">
                  <c:v>40.147699757837913</c:v>
                </c:pt>
                <c:pt idx="66325">
                  <c:v>40.148305084714423</c:v>
                </c:pt>
                <c:pt idx="66326">
                  <c:v>40.148910411590933</c:v>
                </c:pt>
                <c:pt idx="66327">
                  <c:v>40.149515738467443</c:v>
                </c:pt>
                <c:pt idx="66328">
                  <c:v>40.150121065343953</c:v>
                </c:pt>
                <c:pt idx="66329">
                  <c:v>40.150726392220463</c:v>
                </c:pt>
                <c:pt idx="66330">
                  <c:v>40.151331719096973</c:v>
                </c:pt>
                <c:pt idx="66331">
                  <c:v>40.151937045973483</c:v>
                </c:pt>
                <c:pt idx="66332">
                  <c:v>40.152542372849993</c:v>
                </c:pt>
                <c:pt idx="66333">
                  <c:v>40.153147699726503</c:v>
                </c:pt>
                <c:pt idx="66334">
                  <c:v>40.153753026603013</c:v>
                </c:pt>
                <c:pt idx="66335">
                  <c:v>40.154358353479523</c:v>
                </c:pt>
                <c:pt idx="66336">
                  <c:v>40.154963680356033</c:v>
                </c:pt>
                <c:pt idx="66337">
                  <c:v>40.155569007232543</c:v>
                </c:pt>
                <c:pt idx="66338">
                  <c:v>40.156174334109053</c:v>
                </c:pt>
                <c:pt idx="66339">
                  <c:v>40.156779660985563</c:v>
                </c:pt>
                <c:pt idx="66340">
                  <c:v>40.157384987862073</c:v>
                </c:pt>
                <c:pt idx="66341">
                  <c:v>40.157990314738583</c:v>
                </c:pt>
                <c:pt idx="66342">
                  <c:v>40.158595641615094</c:v>
                </c:pt>
                <c:pt idx="66343">
                  <c:v>40.159200968491604</c:v>
                </c:pt>
                <c:pt idx="66344">
                  <c:v>40.159806295368114</c:v>
                </c:pt>
                <c:pt idx="66345">
                  <c:v>40.160411622244624</c:v>
                </c:pt>
                <c:pt idx="66346">
                  <c:v>40.161016949121134</c:v>
                </c:pt>
                <c:pt idx="66347">
                  <c:v>40.161622275997644</c:v>
                </c:pt>
                <c:pt idx="66348">
                  <c:v>40.162227602874154</c:v>
                </c:pt>
                <c:pt idx="66349">
                  <c:v>40.162832929750664</c:v>
                </c:pt>
                <c:pt idx="66350">
                  <c:v>40.163438256627174</c:v>
                </c:pt>
                <c:pt idx="66351">
                  <c:v>40.164043583503684</c:v>
                </c:pt>
                <c:pt idx="66352">
                  <c:v>40.164648910380194</c:v>
                </c:pt>
                <c:pt idx="66353">
                  <c:v>40.165254237256704</c:v>
                </c:pt>
                <c:pt idx="66354">
                  <c:v>40.165859564133214</c:v>
                </c:pt>
                <c:pt idx="66355">
                  <c:v>40.166464891009724</c:v>
                </c:pt>
                <c:pt idx="66356">
                  <c:v>40.167070217886234</c:v>
                </c:pt>
                <c:pt idx="66357">
                  <c:v>40.167675544762744</c:v>
                </c:pt>
                <c:pt idx="66358">
                  <c:v>40.168280871639254</c:v>
                </c:pt>
                <c:pt idx="66359">
                  <c:v>40.168886198515764</c:v>
                </c:pt>
                <c:pt idx="66360">
                  <c:v>40.169491525392274</c:v>
                </c:pt>
                <c:pt idx="66361">
                  <c:v>40.170096852268784</c:v>
                </c:pt>
                <c:pt idx="66362">
                  <c:v>40.170702179145295</c:v>
                </c:pt>
                <c:pt idx="66363">
                  <c:v>40.171307506021805</c:v>
                </c:pt>
                <c:pt idx="66364">
                  <c:v>40.171912832898315</c:v>
                </c:pt>
                <c:pt idx="66365">
                  <c:v>40.172518159774825</c:v>
                </c:pt>
                <c:pt idx="66366">
                  <c:v>40.173123486651335</c:v>
                </c:pt>
                <c:pt idx="66367">
                  <c:v>40.173728813527845</c:v>
                </c:pt>
                <c:pt idx="66368">
                  <c:v>40.174334140404355</c:v>
                </c:pt>
                <c:pt idx="66369">
                  <c:v>40.174939467280865</c:v>
                </c:pt>
                <c:pt idx="66370">
                  <c:v>40.175544794157375</c:v>
                </c:pt>
                <c:pt idx="66371">
                  <c:v>40.176150121033885</c:v>
                </c:pt>
                <c:pt idx="66372">
                  <c:v>40.176755447910395</c:v>
                </c:pt>
                <c:pt idx="66373">
                  <c:v>40.177360774786905</c:v>
                </c:pt>
                <c:pt idx="66374">
                  <c:v>40.177966101663415</c:v>
                </c:pt>
                <c:pt idx="66375">
                  <c:v>40.178571428539925</c:v>
                </c:pt>
                <c:pt idx="66376">
                  <c:v>40.179176755416435</c:v>
                </c:pt>
                <c:pt idx="66377">
                  <c:v>40.179782082292945</c:v>
                </c:pt>
                <c:pt idx="66378">
                  <c:v>40.180387409169455</c:v>
                </c:pt>
                <c:pt idx="66379">
                  <c:v>40.180992736045965</c:v>
                </c:pt>
                <c:pt idx="66380">
                  <c:v>40.181598062922475</c:v>
                </c:pt>
                <c:pt idx="66381">
                  <c:v>40.182203389798985</c:v>
                </c:pt>
                <c:pt idx="66382">
                  <c:v>40.182808716675495</c:v>
                </c:pt>
                <c:pt idx="66383">
                  <c:v>40.183414043552006</c:v>
                </c:pt>
                <c:pt idx="66384">
                  <c:v>40.184019370428516</c:v>
                </c:pt>
                <c:pt idx="66385">
                  <c:v>40.184624697305026</c:v>
                </c:pt>
                <c:pt idx="66386">
                  <c:v>40.185230024181536</c:v>
                </c:pt>
                <c:pt idx="66387">
                  <c:v>40.185835351058046</c:v>
                </c:pt>
                <c:pt idx="66388">
                  <c:v>40.186440677934556</c:v>
                </c:pt>
                <c:pt idx="66389">
                  <c:v>40.187046004811066</c:v>
                </c:pt>
                <c:pt idx="66390">
                  <c:v>40.187651331687576</c:v>
                </c:pt>
                <c:pt idx="66391">
                  <c:v>40.188256658564086</c:v>
                </c:pt>
                <c:pt idx="66392">
                  <c:v>40.188861985440596</c:v>
                </c:pt>
                <c:pt idx="66393">
                  <c:v>40.189467312317106</c:v>
                </c:pt>
                <c:pt idx="66394">
                  <c:v>40.190072639193616</c:v>
                </c:pt>
                <c:pt idx="66395">
                  <c:v>40.190677966070126</c:v>
                </c:pt>
                <c:pt idx="66396">
                  <c:v>40.191283292946636</c:v>
                </c:pt>
                <c:pt idx="66397">
                  <c:v>40.191888619823146</c:v>
                </c:pt>
                <c:pt idx="66398">
                  <c:v>40.192493946699656</c:v>
                </c:pt>
                <c:pt idx="66399">
                  <c:v>40.193099273576166</c:v>
                </c:pt>
                <c:pt idx="66400">
                  <c:v>40.193704600452676</c:v>
                </c:pt>
                <c:pt idx="66401">
                  <c:v>40.194309927329186</c:v>
                </c:pt>
                <c:pt idx="66402">
                  <c:v>40.194915254205696</c:v>
                </c:pt>
                <c:pt idx="66403">
                  <c:v>40.195520581082206</c:v>
                </c:pt>
                <c:pt idx="66404">
                  <c:v>40.196125907958717</c:v>
                </c:pt>
                <c:pt idx="66405">
                  <c:v>40.196731234835227</c:v>
                </c:pt>
                <c:pt idx="66406">
                  <c:v>40.197336561711737</c:v>
                </c:pt>
                <c:pt idx="66407">
                  <c:v>40.197941888588247</c:v>
                </c:pt>
                <c:pt idx="66408">
                  <c:v>40.198547215464757</c:v>
                </c:pt>
                <c:pt idx="66409">
                  <c:v>40.199152542341267</c:v>
                </c:pt>
                <c:pt idx="66410">
                  <c:v>40.199757869217777</c:v>
                </c:pt>
                <c:pt idx="66411">
                  <c:v>40.200363196094287</c:v>
                </c:pt>
                <c:pt idx="66412">
                  <c:v>40.200968522970797</c:v>
                </c:pt>
                <c:pt idx="66413">
                  <c:v>40.201573849847307</c:v>
                </c:pt>
                <c:pt idx="66414">
                  <c:v>40.202179176723817</c:v>
                </c:pt>
                <c:pt idx="66415">
                  <c:v>40.202784503600327</c:v>
                </c:pt>
                <c:pt idx="66416">
                  <c:v>40.203389830476837</c:v>
                </c:pt>
                <c:pt idx="66417">
                  <c:v>40.203995157353347</c:v>
                </c:pt>
                <c:pt idx="66418">
                  <c:v>40.204600484229857</c:v>
                </c:pt>
                <c:pt idx="66419">
                  <c:v>40.205205811106367</c:v>
                </c:pt>
                <c:pt idx="66420">
                  <c:v>40.205811137982877</c:v>
                </c:pt>
                <c:pt idx="66421">
                  <c:v>40.206416464859387</c:v>
                </c:pt>
                <c:pt idx="66422">
                  <c:v>40.207021791735897</c:v>
                </c:pt>
                <c:pt idx="66423">
                  <c:v>40.207627118612407</c:v>
                </c:pt>
                <c:pt idx="66424">
                  <c:v>40.208232445488918</c:v>
                </c:pt>
                <c:pt idx="66425">
                  <c:v>40.208837772365428</c:v>
                </c:pt>
                <c:pt idx="66426">
                  <c:v>40.209443099241938</c:v>
                </c:pt>
                <c:pt idx="66427">
                  <c:v>40.210048426118448</c:v>
                </c:pt>
                <c:pt idx="66428">
                  <c:v>40.210653752994958</c:v>
                </c:pt>
                <c:pt idx="66429">
                  <c:v>40.211259079871468</c:v>
                </c:pt>
                <c:pt idx="66430">
                  <c:v>40.211864406747978</c:v>
                </c:pt>
                <c:pt idx="66431">
                  <c:v>40.212469733624488</c:v>
                </c:pt>
                <c:pt idx="66432">
                  <c:v>40.213075060500998</c:v>
                </c:pt>
                <c:pt idx="66433">
                  <c:v>40.213680387377508</c:v>
                </c:pt>
                <c:pt idx="66434">
                  <c:v>40.214285714254018</c:v>
                </c:pt>
                <c:pt idx="66435">
                  <c:v>40.214891041130528</c:v>
                </c:pt>
                <c:pt idx="66436">
                  <c:v>40.215496368007038</c:v>
                </c:pt>
                <c:pt idx="66437">
                  <c:v>40.216101694883548</c:v>
                </c:pt>
                <c:pt idx="66438">
                  <c:v>40.216707021760058</c:v>
                </c:pt>
                <c:pt idx="66439">
                  <c:v>40.217312348636568</c:v>
                </c:pt>
                <c:pt idx="66440">
                  <c:v>40.217917675513078</c:v>
                </c:pt>
                <c:pt idx="66441">
                  <c:v>40.218523002389588</c:v>
                </c:pt>
                <c:pt idx="66442">
                  <c:v>40.219128329266098</c:v>
                </c:pt>
                <c:pt idx="66443">
                  <c:v>40.219733656142608</c:v>
                </c:pt>
                <c:pt idx="66444">
                  <c:v>40.220338983019118</c:v>
                </c:pt>
                <c:pt idx="66445">
                  <c:v>40.220944309895629</c:v>
                </c:pt>
                <c:pt idx="66446">
                  <c:v>40.221549636772139</c:v>
                </c:pt>
                <c:pt idx="66447">
                  <c:v>40.222154963648649</c:v>
                </c:pt>
                <c:pt idx="66448">
                  <c:v>40.222760290525159</c:v>
                </c:pt>
                <c:pt idx="66449">
                  <c:v>40.223365617401669</c:v>
                </c:pt>
                <c:pt idx="66450">
                  <c:v>40.223970944278179</c:v>
                </c:pt>
                <c:pt idx="66451">
                  <c:v>40.224576271154689</c:v>
                </c:pt>
                <c:pt idx="66452">
                  <c:v>40.225181598031199</c:v>
                </c:pt>
                <c:pt idx="66453">
                  <c:v>40.225786924907709</c:v>
                </c:pt>
                <c:pt idx="66454">
                  <c:v>40.226392251784219</c:v>
                </c:pt>
                <c:pt idx="66455">
                  <c:v>40.226997578660729</c:v>
                </c:pt>
                <c:pt idx="66456">
                  <c:v>40.227602905537239</c:v>
                </c:pt>
                <c:pt idx="66457">
                  <c:v>40.228208232413749</c:v>
                </c:pt>
                <c:pt idx="66458">
                  <c:v>40.228813559290259</c:v>
                </c:pt>
                <c:pt idx="66459">
                  <c:v>40.229418886166769</c:v>
                </c:pt>
                <c:pt idx="66460">
                  <c:v>40.230024213043279</c:v>
                </c:pt>
                <c:pt idx="66461">
                  <c:v>40.230629539919789</c:v>
                </c:pt>
                <c:pt idx="66462">
                  <c:v>40.231234866796299</c:v>
                </c:pt>
                <c:pt idx="66463">
                  <c:v>40.231840193672809</c:v>
                </c:pt>
                <c:pt idx="66464">
                  <c:v>40.232445520549319</c:v>
                </c:pt>
                <c:pt idx="66465">
                  <c:v>40.233050847425829</c:v>
                </c:pt>
                <c:pt idx="66466">
                  <c:v>40.23365617430234</c:v>
                </c:pt>
                <c:pt idx="66467">
                  <c:v>40.23426150117885</c:v>
                </c:pt>
                <c:pt idx="66468">
                  <c:v>40.23486682805536</c:v>
                </c:pt>
                <c:pt idx="66469">
                  <c:v>40.23547215493187</c:v>
                </c:pt>
                <c:pt idx="66470">
                  <c:v>40.23607748180838</c:v>
                </c:pt>
                <c:pt idx="66471">
                  <c:v>40.23668280868489</c:v>
                </c:pt>
                <c:pt idx="66472">
                  <c:v>40.2372881355614</c:v>
                </c:pt>
                <c:pt idx="66473">
                  <c:v>40.23789346243791</c:v>
                </c:pt>
                <c:pt idx="66474">
                  <c:v>40.23849878931442</c:v>
                </c:pt>
                <c:pt idx="66475">
                  <c:v>40.23910411619093</c:v>
                </c:pt>
                <c:pt idx="66476">
                  <c:v>40.23970944306744</c:v>
                </c:pt>
                <c:pt idx="66477">
                  <c:v>40.24031476994395</c:v>
                </c:pt>
                <c:pt idx="66478">
                  <c:v>40.24092009682046</c:v>
                </c:pt>
                <c:pt idx="66479">
                  <c:v>40.24152542369697</c:v>
                </c:pt>
                <c:pt idx="66480">
                  <c:v>40.24213075057348</c:v>
                </c:pt>
                <c:pt idx="66481">
                  <c:v>40.24273607744999</c:v>
                </c:pt>
                <c:pt idx="66482">
                  <c:v>40.2433414043265</c:v>
                </c:pt>
                <c:pt idx="66483">
                  <c:v>40.24394673120301</c:v>
                </c:pt>
                <c:pt idx="66484">
                  <c:v>40.24455205807952</c:v>
                </c:pt>
                <c:pt idx="66485">
                  <c:v>40.24515738495603</c:v>
                </c:pt>
                <c:pt idx="66486">
                  <c:v>40.245762711832541</c:v>
                </c:pt>
                <c:pt idx="66487">
                  <c:v>40.246368038709051</c:v>
                </c:pt>
                <c:pt idx="66488">
                  <c:v>40.246973365585561</c:v>
                </c:pt>
                <c:pt idx="66489">
                  <c:v>40.247578692462071</c:v>
                </c:pt>
                <c:pt idx="66490">
                  <c:v>40.248184019338581</c:v>
                </c:pt>
                <c:pt idx="66491">
                  <c:v>40.248789346215091</c:v>
                </c:pt>
                <c:pt idx="66492">
                  <c:v>40.249394673091601</c:v>
                </c:pt>
                <c:pt idx="66493">
                  <c:v>40.249999999968111</c:v>
                </c:pt>
                <c:pt idx="66494">
                  <c:v>40.250605326844621</c:v>
                </c:pt>
                <c:pt idx="66495">
                  <c:v>40.251210653721131</c:v>
                </c:pt>
                <c:pt idx="66496">
                  <c:v>40.251815980597641</c:v>
                </c:pt>
                <c:pt idx="66497">
                  <c:v>40.252421307474151</c:v>
                </c:pt>
                <c:pt idx="66498">
                  <c:v>40.253026634350661</c:v>
                </c:pt>
                <c:pt idx="66499">
                  <c:v>40.253631961227171</c:v>
                </c:pt>
                <c:pt idx="66500">
                  <c:v>40.254237288103681</c:v>
                </c:pt>
                <c:pt idx="66501">
                  <c:v>40.254842614980191</c:v>
                </c:pt>
                <c:pt idx="66502">
                  <c:v>40.255447941856701</c:v>
                </c:pt>
                <c:pt idx="66503">
                  <c:v>40.256053268733211</c:v>
                </c:pt>
                <c:pt idx="66504">
                  <c:v>40.256658595609721</c:v>
                </c:pt>
                <c:pt idx="66505">
                  <c:v>40.257263922486231</c:v>
                </c:pt>
                <c:pt idx="66506">
                  <c:v>40.257869249362741</c:v>
                </c:pt>
                <c:pt idx="66507">
                  <c:v>40.258474576239252</c:v>
                </c:pt>
                <c:pt idx="66508">
                  <c:v>40.259079903115762</c:v>
                </c:pt>
                <c:pt idx="66509">
                  <c:v>40.259685229992272</c:v>
                </c:pt>
                <c:pt idx="66510">
                  <c:v>40.260290556868782</c:v>
                </c:pt>
                <c:pt idx="66511">
                  <c:v>40.260895883745292</c:v>
                </c:pt>
                <c:pt idx="66512">
                  <c:v>40.261501210621802</c:v>
                </c:pt>
                <c:pt idx="66513">
                  <c:v>40.262106537498312</c:v>
                </c:pt>
                <c:pt idx="66514">
                  <c:v>40.262711864374822</c:v>
                </c:pt>
                <c:pt idx="66515">
                  <c:v>40.263317191251332</c:v>
                </c:pt>
                <c:pt idx="66516">
                  <c:v>40.263922518127842</c:v>
                </c:pt>
                <c:pt idx="66517">
                  <c:v>40.264527845004352</c:v>
                </c:pt>
                <c:pt idx="66518">
                  <c:v>40.265133171880862</c:v>
                </c:pt>
                <c:pt idx="66519">
                  <c:v>40.265738498757372</c:v>
                </c:pt>
                <c:pt idx="66520">
                  <c:v>40.266343825633882</c:v>
                </c:pt>
                <c:pt idx="66521">
                  <c:v>40.266949152510392</c:v>
                </c:pt>
                <c:pt idx="66522">
                  <c:v>40.267554479386902</c:v>
                </c:pt>
                <c:pt idx="66523">
                  <c:v>40.268159806263412</c:v>
                </c:pt>
                <c:pt idx="66524">
                  <c:v>40.268765133139922</c:v>
                </c:pt>
                <c:pt idx="66525">
                  <c:v>40.269370460016432</c:v>
                </c:pt>
                <c:pt idx="66526">
                  <c:v>40.269975786892942</c:v>
                </c:pt>
                <c:pt idx="66527">
                  <c:v>40.270581113769452</c:v>
                </c:pt>
                <c:pt idx="66528">
                  <c:v>40.271186440645963</c:v>
                </c:pt>
                <c:pt idx="66529">
                  <c:v>40.271791767522473</c:v>
                </c:pt>
                <c:pt idx="66530">
                  <c:v>40.272397094398983</c:v>
                </c:pt>
                <c:pt idx="66531">
                  <c:v>40.273002421275493</c:v>
                </c:pt>
                <c:pt idx="66532">
                  <c:v>40.273607748152003</c:v>
                </c:pt>
                <c:pt idx="66533">
                  <c:v>40.274213075028513</c:v>
                </c:pt>
                <c:pt idx="66534">
                  <c:v>40.274818401905023</c:v>
                </c:pt>
                <c:pt idx="66535">
                  <c:v>40.275423728781533</c:v>
                </c:pt>
                <c:pt idx="66536">
                  <c:v>40.276029055658043</c:v>
                </c:pt>
                <c:pt idx="66537">
                  <c:v>40.276634382534553</c:v>
                </c:pt>
                <c:pt idx="66538">
                  <c:v>40.277239709411063</c:v>
                </c:pt>
                <c:pt idx="66539">
                  <c:v>40.277845036287573</c:v>
                </c:pt>
                <c:pt idx="66540">
                  <c:v>40.278450363164083</c:v>
                </c:pt>
                <c:pt idx="66541">
                  <c:v>40.279055690040593</c:v>
                </c:pt>
                <c:pt idx="66542">
                  <c:v>40.279661016917103</c:v>
                </c:pt>
                <c:pt idx="66543">
                  <c:v>40.280266343793613</c:v>
                </c:pt>
                <c:pt idx="66544">
                  <c:v>40.280871670670123</c:v>
                </c:pt>
                <c:pt idx="66545">
                  <c:v>40.281476997546633</c:v>
                </c:pt>
                <c:pt idx="66546">
                  <c:v>40.282082324423143</c:v>
                </c:pt>
                <c:pt idx="66547">
                  <c:v>40.282687651299653</c:v>
                </c:pt>
                <c:pt idx="66548">
                  <c:v>40.283292978176164</c:v>
                </c:pt>
                <c:pt idx="66549">
                  <c:v>40.283898305052674</c:v>
                </c:pt>
                <c:pt idx="66550">
                  <c:v>40.284503631929184</c:v>
                </c:pt>
                <c:pt idx="66551">
                  <c:v>40.285108958805694</c:v>
                </c:pt>
                <c:pt idx="66552">
                  <c:v>40.285714285682204</c:v>
                </c:pt>
                <c:pt idx="66553">
                  <c:v>40.286319612558714</c:v>
                </c:pt>
                <c:pt idx="66554">
                  <c:v>40.286924939435224</c:v>
                </c:pt>
                <c:pt idx="66555">
                  <c:v>40.287530266311734</c:v>
                </c:pt>
                <c:pt idx="66556">
                  <c:v>40.288135593188244</c:v>
                </c:pt>
                <c:pt idx="66557">
                  <c:v>40.288740920064754</c:v>
                </c:pt>
                <c:pt idx="66558">
                  <c:v>40.289346246941264</c:v>
                </c:pt>
                <c:pt idx="66559">
                  <c:v>40.289951573817774</c:v>
                </c:pt>
                <c:pt idx="66560">
                  <c:v>40.290556900694284</c:v>
                </c:pt>
                <c:pt idx="66561">
                  <c:v>40.291162227570794</c:v>
                </c:pt>
                <c:pt idx="66562">
                  <c:v>40.291767554447304</c:v>
                </c:pt>
                <c:pt idx="66563">
                  <c:v>40.292372881323814</c:v>
                </c:pt>
                <c:pt idx="66564">
                  <c:v>40.292978208200324</c:v>
                </c:pt>
                <c:pt idx="66565">
                  <c:v>40.293583535076834</c:v>
                </c:pt>
                <c:pt idx="66566">
                  <c:v>40.294188861953344</c:v>
                </c:pt>
                <c:pt idx="66567">
                  <c:v>40.294794188829854</c:v>
                </c:pt>
                <c:pt idx="66568">
                  <c:v>40.295399515706364</c:v>
                </c:pt>
                <c:pt idx="66569">
                  <c:v>40.296004842582875</c:v>
                </c:pt>
                <c:pt idx="66570">
                  <c:v>40.296610169459385</c:v>
                </c:pt>
                <c:pt idx="66571">
                  <c:v>40.297215496335895</c:v>
                </c:pt>
                <c:pt idx="66572">
                  <c:v>40.297820823212405</c:v>
                </c:pt>
                <c:pt idx="66573">
                  <c:v>40.298426150088915</c:v>
                </c:pt>
                <c:pt idx="66574">
                  <c:v>40.299031476965425</c:v>
                </c:pt>
                <c:pt idx="66575">
                  <c:v>40.299636803841935</c:v>
                </c:pt>
                <c:pt idx="66576">
                  <c:v>40.300242130718445</c:v>
                </c:pt>
                <c:pt idx="66577">
                  <c:v>40.300847457594955</c:v>
                </c:pt>
                <c:pt idx="66578">
                  <c:v>40.301452784471465</c:v>
                </c:pt>
                <c:pt idx="66579">
                  <c:v>40.302058111347975</c:v>
                </c:pt>
                <c:pt idx="66580">
                  <c:v>40.302663438224485</c:v>
                </c:pt>
                <c:pt idx="66581">
                  <c:v>40.303268765100995</c:v>
                </c:pt>
                <c:pt idx="66582">
                  <c:v>40.303874091977505</c:v>
                </c:pt>
                <c:pt idx="66583">
                  <c:v>40.304479418854015</c:v>
                </c:pt>
                <c:pt idx="66584">
                  <c:v>40.305084745730525</c:v>
                </c:pt>
                <c:pt idx="66585">
                  <c:v>40.305690072607035</c:v>
                </c:pt>
                <c:pt idx="66586">
                  <c:v>40.306295399483545</c:v>
                </c:pt>
                <c:pt idx="66587">
                  <c:v>40.306900726360055</c:v>
                </c:pt>
                <c:pt idx="66588">
                  <c:v>40.307506053236565</c:v>
                </c:pt>
                <c:pt idx="66589">
                  <c:v>40.308111380113075</c:v>
                </c:pt>
                <c:pt idx="66590">
                  <c:v>40.308716706989586</c:v>
                </c:pt>
                <c:pt idx="66591">
                  <c:v>40.309322033866096</c:v>
                </c:pt>
                <c:pt idx="66592">
                  <c:v>40.309927360742606</c:v>
                </c:pt>
                <c:pt idx="66593">
                  <c:v>40.310532687619116</c:v>
                </c:pt>
                <c:pt idx="66594">
                  <c:v>40.311138014495626</c:v>
                </c:pt>
                <c:pt idx="66595">
                  <c:v>40.311743341372136</c:v>
                </c:pt>
                <c:pt idx="66596">
                  <c:v>40.312348668248646</c:v>
                </c:pt>
                <c:pt idx="66597">
                  <c:v>40.312953995125156</c:v>
                </c:pt>
                <c:pt idx="66598">
                  <c:v>40.313559322001666</c:v>
                </c:pt>
                <c:pt idx="66599">
                  <c:v>40.314164648878176</c:v>
                </c:pt>
                <c:pt idx="66600">
                  <c:v>40.314769975754686</c:v>
                </c:pt>
                <c:pt idx="66601">
                  <c:v>40.315375302631196</c:v>
                </c:pt>
                <c:pt idx="66602">
                  <c:v>40.315980629507706</c:v>
                </c:pt>
                <c:pt idx="66603">
                  <c:v>40.316585956384216</c:v>
                </c:pt>
                <c:pt idx="66604">
                  <c:v>40.317191283260726</c:v>
                </c:pt>
                <c:pt idx="66605">
                  <c:v>40.317796610137236</c:v>
                </c:pt>
                <c:pt idx="66606">
                  <c:v>40.318401937013746</c:v>
                </c:pt>
                <c:pt idx="66607">
                  <c:v>40.319007263890256</c:v>
                </c:pt>
                <c:pt idx="66608">
                  <c:v>40.319612590766766</c:v>
                </c:pt>
                <c:pt idx="66609">
                  <c:v>40.320217917643276</c:v>
                </c:pt>
                <c:pt idx="66610">
                  <c:v>40.320823244519786</c:v>
                </c:pt>
                <c:pt idx="66611">
                  <c:v>40.321428571396297</c:v>
                </c:pt>
                <c:pt idx="66612">
                  <c:v>40.322033898272807</c:v>
                </c:pt>
                <c:pt idx="66613">
                  <c:v>40.322639225149317</c:v>
                </c:pt>
                <c:pt idx="66614">
                  <c:v>40.323244552025827</c:v>
                </c:pt>
                <c:pt idx="66615">
                  <c:v>40.323849878902337</c:v>
                </c:pt>
                <c:pt idx="66616">
                  <c:v>40.324455205778847</c:v>
                </c:pt>
                <c:pt idx="66617">
                  <c:v>40.325060532655357</c:v>
                </c:pt>
                <c:pt idx="66618">
                  <c:v>40.325665859531867</c:v>
                </c:pt>
                <c:pt idx="66619">
                  <c:v>40.326271186408377</c:v>
                </c:pt>
                <c:pt idx="66620">
                  <c:v>40.326876513284887</c:v>
                </c:pt>
                <c:pt idx="66621">
                  <c:v>40.327481840161397</c:v>
                </c:pt>
                <c:pt idx="66622">
                  <c:v>40.328087167037907</c:v>
                </c:pt>
                <c:pt idx="66623">
                  <c:v>40.328692493914417</c:v>
                </c:pt>
                <c:pt idx="66624">
                  <c:v>40.329297820790927</c:v>
                </c:pt>
                <c:pt idx="66625">
                  <c:v>40.329903147667437</c:v>
                </c:pt>
                <c:pt idx="66626">
                  <c:v>40.330508474543947</c:v>
                </c:pt>
                <c:pt idx="66627">
                  <c:v>40.331113801420457</c:v>
                </c:pt>
                <c:pt idx="66628">
                  <c:v>40.331719128296967</c:v>
                </c:pt>
                <c:pt idx="66629">
                  <c:v>40.332324455173477</c:v>
                </c:pt>
                <c:pt idx="66630">
                  <c:v>40.332929782049987</c:v>
                </c:pt>
                <c:pt idx="66631">
                  <c:v>40.333535108926498</c:v>
                </c:pt>
                <c:pt idx="66632">
                  <c:v>40.334140435803008</c:v>
                </c:pt>
                <c:pt idx="66633">
                  <c:v>40.334745762679518</c:v>
                </c:pt>
                <c:pt idx="66634">
                  <c:v>40.335351089556028</c:v>
                </c:pt>
                <c:pt idx="66635">
                  <c:v>40.335956416432538</c:v>
                </c:pt>
                <c:pt idx="66636">
                  <c:v>40.336561743309048</c:v>
                </c:pt>
                <c:pt idx="66637">
                  <c:v>40.337167070185558</c:v>
                </c:pt>
                <c:pt idx="66638">
                  <c:v>40.337772397062068</c:v>
                </c:pt>
                <c:pt idx="66639">
                  <c:v>40.338377723938578</c:v>
                </c:pt>
                <c:pt idx="66640">
                  <c:v>40.338983050815088</c:v>
                </c:pt>
                <c:pt idx="66641">
                  <c:v>40.339588377691598</c:v>
                </c:pt>
                <c:pt idx="66642">
                  <c:v>40.340193704568108</c:v>
                </c:pt>
                <c:pt idx="66643">
                  <c:v>40.340799031444618</c:v>
                </c:pt>
                <c:pt idx="66644">
                  <c:v>40.341404358321128</c:v>
                </c:pt>
                <c:pt idx="66645">
                  <c:v>40.342009685197638</c:v>
                </c:pt>
                <c:pt idx="66646">
                  <c:v>40.342615012074148</c:v>
                </c:pt>
                <c:pt idx="66647">
                  <c:v>40.343220338950658</c:v>
                </c:pt>
                <c:pt idx="66648">
                  <c:v>40.343825665827168</c:v>
                </c:pt>
                <c:pt idx="66649">
                  <c:v>40.344430992703678</c:v>
                </c:pt>
                <c:pt idx="66650">
                  <c:v>40.345036319580188</c:v>
                </c:pt>
                <c:pt idx="66651">
                  <c:v>40.345641646456698</c:v>
                </c:pt>
                <c:pt idx="66652">
                  <c:v>40.346246973333209</c:v>
                </c:pt>
                <c:pt idx="66653">
                  <c:v>40.346852300209719</c:v>
                </c:pt>
                <c:pt idx="66654">
                  <c:v>40.347457627086229</c:v>
                </c:pt>
                <c:pt idx="66655">
                  <c:v>40.348062953962739</c:v>
                </c:pt>
                <c:pt idx="66656">
                  <c:v>40.348668280839249</c:v>
                </c:pt>
                <c:pt idx="66657">
                  <c:v>40.349273607715759</c:v>
                </c:pt>
                <c:pt idx="66658">
                  <c:v>40.349878934592269</c:v>
                </c:pt>
                <c:pt idx="66659">
                  <c:v>40.350484261468779</c:v>
                </c:pt>
                <c:pt idx="66660">
                  <c:v>40.351089588345289</c:v>
                </c:pt>
                <c:pt idx="66661">
                  <c:v>40.351694915221799</c:v>
                </c:pt>
                <c:pt idx="66662">
                  <c:v>40.352300242098309</c:v>
                </c:pt>
                <c:pt idx="66663">
                  <c:v>40.352905568974819</c:v>
                </c:pt>
                <c:pt idx="66664">
                  <c:v>40.353510895851329</c:v>
                </c:pt>
                <c:pt idx="66665">
                  <c:v>40.354116222727839</c:v>
                </c:pt>
                <c:pt idx="66666">
                  <c:v>40.354721549604349</c:v>
                </c:pt>
                <c:pt idx="66667">
                  <c:v>40.355326876480859</c:v>
                </c:pt>
                <c:pt idx="66668">
                  <c:v>40.355932203357369</c:v>
                </c:pt>
                <c:pt idx="66669">
                  <c:v>40.356537530233879</c:v>
                </c:pt>
                <c:pt idx="66670">
                  <c:v>40.357142857110389</c:v>
                </c:pt>
                <c:pt idx="66671">
                  <c:v>40.357748183986899</c:v>
                </c:pt>
                <c:pt idx="66672">
                  <c:v>40.358353510863409</c:v>
                </c:pt>
                <c:pt idx="66673">
                  <c:v>40.35895883773992</c:v>
                </c:pt>
                <c:pt idx="66674">
                  <c:v>40.35956416461643</c:v>
                </c:pt>
                <c:pt idx="66675">
                  <c:v>40.36016949149294</c:v>
                </c:pt>
                <c:pt idx="66676">
                  <c:v>40.36077481836945</c:v>
                </c:pt>
                <c:pt idx="66677">
                  <c:v>40.36138014524596</c:v>
                </c:pt>
                <c:pt idx="66678">
                  <c:v>40.36198547212247</c:v>
                </c:pt>
                <c:pt idx="66679">
                  <c:v>40.36259079899898</c:v>
                </c:pt>
                <c:pt idx="66680">
                  <c:v>40.36319612587549</c:v>
                </c:pt>
                <c:pt idx="66681">
                  <c:v>40.363801452752</c:v>
                </c:pt>
                <c:pt idx="66682">
                  <c:v>40.36440677962851</c:v>
                </c:pt>
                <c:pt idx="66683">
                  <c:v>40.36501210650502</c:v>
                </c:pt>
                <c:pt idx="66684">
                  <c:v>40.36561743338153</c:v>
                </c:pt>
                <c:pt idx="66685">
                  <c:v>40.36622276025804</c:v>
                </c:pt>
                <c:pt idx="66686">
                  <c:v>40.36682808713455</c:v>
                </c:pt>
                <c:pt idx="66687">
                  <c:v>40.36743341401106</c:v>
                </c:pt>
                <c:pt idx="66688">
                  <c:v>40.36803874088757</c:v>
                </c:pt>
                <c:pt idx="66689">
                  <c:v>40.36864406776408</c:v>
                </c:pt>
                <c:pt idx="66690">
                  <c:v>40.36924939464059</c:v>
                </c:pt>
                <c:pt idx="66691">
                  <c:v>40.3698547215171</c:v>
                </c:pt>
                <c:pt idx="66692">
                  <c:v>40.37046004839361</c:v>
                </c:pt>
                <c:pt idx="66693">
                  <c:v>40.371065375270121</c:v>
                </c:pt>
                <c:pt idx="66694">
                  <c:v>40.371670702146631</c:v>
                </c:pt>
                <c:pt idx="66695">
                  <c:v>40.372276029023141</c:v>
                </c:pt>
                <c:pt idx="66696">
                  <c:v>40.372881355899651</c:v>
                </c:pt>
                <c:pt idx="66697">
                  <c:v>40.373486682776161</c:v>
                </c:pt>
                <c:pt idx="66698">
                  <c:v>40.374092009652671</c:v>
                </c:pt>
                <c:pt idx="66699">
                  <c:v>40.374697336529181</c:v>
                </c:pt>
                <c:pt idx="66700">
                  <c:v>40.375302663405691</c:v>
                </c:pt>
                <c:pt idx="66701">
                  <c:v>40.375907990282201</c:v>
                </c:pt>
                <c:pt idx="66702">
                  <c:v>40.376513317158711</c:v>
                </c:pt>
                <c:pt idx="66703">
                  <c:v>40.377118644035221</c:v>
                </c:pt>
                <c:pt idx="66704">
                  <c:v>40.377723970911731</c:v>
                </c:pt>
                <c:pt idx="66705">
                  <c:v>40.378329297788241</c:v>
                </c:pt>
                <c:pt idx="66706">
                  <c:v>40.378934624664751</c:v>
                </c:pt>
                <c:pt idx="66707">
                  <c:v>40.379539951541261</c:v>
                </c:pt>
                <c:pt idx="66708">
                  <c:v>40.380145278417771</c:v>
                </c:pt>
                <c:pt idx="66709">
                  <c:v>40.380750605294281</c:v>
                </c:pt>
                <c:pt idx="66710">
                  <c:v>40.381355932170791</c:v>
                </c:pt>
                <c:pt idx="66711">
                  <c:v>40.381961259047301</c:v>
                </c:pt>
                <c:pt idx="66712">
                  <c:v>40.382566585923811</c:v>
                </c:pt>
                <c:pt idx="66713">
                  <c:v>40.383171912800321</c:v>
                </c:pt>
                <c:pt idx="66714">
                  <c:v>40.383777239676832</c:v>
                </c:pt>
                <c:pt idx="66715">
                  <c:v>40.384382566553342</c:v>
                </c:pt>
                <c:pt idx="66716">
                  <c:v>40.384987893429852</c:v>
                </c:pt>
                <c:pt idx="66717">
                  <c:v>40.385593220306362</c:v>
                </c:pt>
                <c:pt idx="66718">
                  <c:v>40.386198547182872</c:v>
                </c:pt>
                <c:pt idx="66719">
                  <c:v>40.386803874059382</c:v>
                </c:pt>
                <c:pt idx="66720">
                  <c:v>40.387409200935892</c:v>
                </c:pt>
                <c:pt idx="66721">
                  <c:v>40.388014527812402</c:v>
                </c:pt>
                <c:pt idx="66722">
                  <c:v>40.388619854688912</c:v>
                </c:pt>
                <c:pt idx="66723">
                  <c:v>40.389225181565422</c:v>
                </c:pt>
                <c:pt idx="66724">
                  <c:v>40.389830508441932</c:v>
                </c:pt>
                <c:pt idx="66725">
                  <c:v>40.390435835318442</c:v>
                </c:pt>
                <c:pt idx="66726">
                  <c:v>40.391041162194952</c:v>
                </c:pt>
                <c:pt idx="66727">
                  <c:v>40.391646489071462</c:v>
                </c:pt>
                <c:pt idx="66728">
                  <c:v>40.392251815947972</c:v>
                </c:pt>
                <c:pt idx="66729">
                  <c:v>40.392857142824482</c:v>
                </c:pt>
                <c:pt idx="66730">
                  <c:v>40.393462469700992</c:v>
                </c:pt>
                <c:pt idx="66731">
                  <c:v>40.394067796577502</c:v>
                </c:pt>
                <c:pt idx="66732">
                  <c:v>40.394673123454012</c:v>
                </c:pt>
                <c:pt idx="66733">
                  <c:v>40.395278450330522</c:v>
                </c:pt>
                <c:pt idx="66734">
                  <c:v>40.395883777207032</c:v>
                </c:pt>
                <c:pt idx="66735">
                  <c:v>40.396489104083543</c:v>
                </c:pt>
                <c:pt idx="66736">
                  <c:v>40.397094430960053</c:v>
                </c:pt>
                <c:pt idx="66737">
                  <c:v>40.397699757836563</c:v>
                </c:pt>
                <c:pt idx="66738">
                  <c:v>40.398305084713073</c:v>
                </c:pt>
                <c:pt idx="66739">
                  <c:v>40.398910411589583</c:v>
                </c:pt>
                <c:pt idx="66740">
                  <c:v>40.399515738466093</c:v>
                </c:pt>
                <c:pt idx="66741">
                  <c:v>40.400121065342603</c:v>
                </c:pt>
                <c:pt idx="66742">
                  <c:v>40.400726392219113</c:v>
                </c:pt>
                <c:pt idx="66743">
                  <c:v>40.401331719095623</c:v>
                </c:pt>
                <c:pt idx="66744">
                  <c:v>40.401937045972133</c:v>
                </c:pt>
                <c:pt idx="66745">
                  <c:v>40.402542372848643</c:v>
                </c:pt>
                <c:pt idx="66746">
                  <c:v>40.403147699725153</c:v>
                </c:pt>
                <c:pt idx="66747">
                  <c:v>40.403753026601663</c:v>
                </c:pt>
                <c:pt idx="66748">
                  <c:v>40.404358353478173</c:v>
                </c:pt>
                <c:pt idx="66749">
                  <c:v>40.404963680354683</c:v>
                </c:pt>
                <c:pt idx="66750">
                  <c:v>40.405569007231193</c:v>
                </c:pt>
                <c:pt idx="66751">
                  <c:v>40.406174334107703</c:v>
                </c:pt>
                <c:pt idx="66752">
                  <c:v>40.406779660984213</c:v>
                </c:pt>
                <c:pt idx="66753">
                  <c:v>40.407384987860723</c:v>
                </c:pt>
                <c:pt idx="66754">
                  <c:v>40.407990314737233</c:v>
                </c:pt>
                <c:pt idx="66755">
                  <c:v>40.408595641613744</c:v>
                </c:pt>
                <c:pt idx="66756">
                  <c:v>40.409200968490254</c:v>
                </c:pt>
                <c:pt idx="66757">
                  <c:v>40.409806295366764</c:v>
                </c:pt>
                <c:pt idx="66758">
                  <c:v>40.410411622243274</c:v>
                </c:pt>
                <c:pt idx="66759">
                  <c:v>40.411016949119784</c:v>
                </c:pt>
                <c:pt idx="66760">
                  <c:v>40.411622275996294</c:v>
                </c:pt>
                <c:pt idx="66761">
                  <c:v>40.412227602872804</c:v>
                </c:pt>
                <c:pt idx="66762">
                  <c:v>40.412832929749314</c:v>
                </c:pt>
                <c:pt idx="66763">
                  <c:v>40.413438256625824</c:v>
                </c:pt>
                <c:pt idx="66764">
                  <c:v>40.414043583502334</c:v>
                </c:pt>
                <c:pt idx="66765">
                  <c:v>40.414648910378844</c:v>
                </c:pt>
                <c:pt idx="66766">
                  <c:v>40.415254237255354</c:v>
                </c:pt>
                <c:pt idx="66767">
                  <c:v>40.415859564131864</c:v>
                </c:pt>
                <c:pt idx="66768">
                  <c:v>40.416464891008374</c:v>
                </c:pt>
                <c:pt idx="66769">
                  <c:v>40.417070217884884</c:v>
                </c:pt>
                <c:pt idx="66770">
                  <c:v>40.417675544761394</c:v>
                </c:pt>
                <c:pt idx="66771">
                  <c:v>40.418280871637904</c:v>
                </c:pt>
                <c:pt idx="66772">
                  <c:v>40.418886198514414</c:v>
                </c:pt>
                <c:pt idx="66773">
                  <c:v>40.419491525390924</c:v>
                </c:pt>
                <c:pt idx="66774">
                  <c:v>40.420096852267434</c:v>
                </c:pt>
                <c:pt idx="66775">
                  <c:v>40.420702179143944</c:v>
                </c:pt>
                <c:pt idx="66776">
                  <c:v>40.421307506020455</c:v>
                </c:pt>
                <c:pt idx="66777">
                  <c:v>40.421912832896965</c:v>
                </c:pt>
                <c:pt idx="66778">
                  <c:v>40.422518159773475</c:v>
                </c:pt>
                <c:pt idx="66779">
                  <c:v>40.423123486649985</c:v>
                </c:pt>
                <c:pt idx="66780">
                  <c:v>40.423728813526495</c:v>
                </c:pt>
                <c:pt idx="66781">
                  <c:v>40.424334140403005</c:v>
                </c:pt>
                <c:pt idx="66782">
                  <c:v>40.424939467279515</c:v>
                </c:pt>
                <c:pt idx="66783">
                  <c:v>40.425544794156025</c:v>
                </c:pt>
                <c:pt idx="66784">
                  <c:v>40.426150121032535</c:v>
                </c:pt>
                <c:pt idx="66785">
                  <c:v>40.426755447909045</c:v>
                </c:pt>
                <c:pt idx="66786">
                  <c:v>40.427360774785555</c:v>
                </c:pt>
                <c:pt idx="66787">
                  <c:v>40.427966101662065</c:v>
                </c:pt>
                <c:pt idx="66788">
                  <c:v>40.428571428538575</c:v>
                </c:pt>
                <c:pt idx="66789">
                  <c:v>40.429176755415085</c:v>
                </c:pt>
                <c:pt idx="66790">
                  <c:v>40.429782082291595</c:v>
                </c:pt>
                <c:pt idx="66791">
                  <c:v>40.430387409168105</c:v>
                </c:pt>
                <c:pt idx="66792">
                  <c:v>40.430992736044615</c:v>
                </c:pt>
                <c:pt idx="66793">
                  <c:v>40.431598062921125</c:v>
                </c:pt>
                <c:pt idx="66794">
                  <c:v>40.432203389797635</c:v>
                </c:pt>
                <c:pt idx="66795">
                  <c:v>40.432808716674145</c:v>
                </c:pt>
                <c:pt idx="66796">
                  <c:v>40.433414043550655</c:v>
                </c:pt>
                <c:pt idx="66797">
                  <c:v>40.434019370427166</c:v>
                </c:pt>
                <c:pt idx="66798">
                  <c:v>40.434624697303676</c:v>
                </c:pt>
                <c:pt idx="66799">
                  <c:v>40.435230024180186</c:v>
                </c:pt>
                <c:pt idx="66800">
                  <c:v>40.435835351056696</c:v>
                </c:pt>
                <c:pt idx="66801">
                  <c:v>40.436440677933206</c:v>
                </c:pt>
                <c:pt idx="66802">
                  <c:v>40.437046004809716</c:v>
                </c:pt>
                <c:pt idx="66803">
                  <c:v>40.437651331686226</c:v>
                </c:pt>
                <c:pt idx="66804">
                  <c:v>40.438256658562736</c:v>
                </c:pt>
                <c:pt idx="66805">
                  <c:v>40.438861985439246</c:v>
                </c:pt>
                <c:pt idx="66806">
                  <c:v>40.439467312315756</c:v>
                </c:pt>
                <c:pt idx="66807">
                  <c:v>40.440072639192266</c:v>
                </c:pt>
                <c:pt idx="66808">
                  <c:v>40.440677966068776</c:v>
                </c:pt>
                <c:pt idx="66809">
                  <c:v>40.441283292945286</c:v>
                </c:pt>
                <c:pt idx="66810">
                  <c:v>40.441888619821796</c:v>
                </c:pt>
                <c:pt idx="66811">
                  <c:v>40.442493946698306</c:v>
                </c:pt>
                <c:pt idx="66812">
                  <c:v>40.443099273574816</c:v>
                </c:pt>
                <c:pt idx="66813">
                  <c:v>40.443704600451326</c:v>
                </c:pt>
                <c:pt idx="66814">
                  <c:v>40.444309927327836</c:v>
                </c:pt>
                <c:pt idx="66815">
                  <c:v>40.444915254204346</c:v>
                </c:pt>
                <c:pt idx="66816">
                  <c:v>40.445520581080856</c:v>
                </c:pt>
                <c:pt idx="66817">
                  <c:v>40.446125907957367</c:v>
                </c:pt>
                <c:pt idx="66818">
                  <c:v>40.446731234833877</c:v>
                </c:pt>
                <c:pt idx="66819">
                  <c:v>40.447336561710387</c:v>
                </c:pt>
                <c:pt idx="66820">
                  <c:v>40.447941888586897</c:v>
                </c:pt>
                <c:pt idx="66821">
                  <c:v>40.448547215463407</c:v>
                </c:pt>
                <c:pt idx="66822">
                  <c:v>40.449152542339917</c:v>
                </c:pt>
                <c:pt idx="66823">
                  <c:v>40.449757869216427</c:v>
                </c:pt>
                <c:pt idx="66824">
                  <c:v>40.450363196092937</c:v>
                </c:pt>
                <c:pt idx="66825">
                  <c:v>40.450968522969447</c:v>
                </c:pt>
                <c:pt idx="66826">
                  <c:v>40.451573849845957</c:v>
                </c:pt>
                <c:pt idx="66827">
                  <c:v>40.452179176722467</c:v>
                </c:pt>
                <c:pt idx="66828">
                  <c:v>40.452784503598977</c:v>
                </c:pt>
                <c:pt idx="66829">
                  <c:v>40.453389830475487</c:v>
                </c:pt>
                <c:pt idx="66830">
                  <c:v>40.453995157351997</c:v>
                </c:pt>
                <c:pt idx="66831">
                  <c:v>40.454600484228507</c:v>
                </c:pt>
                <c:pt idx="66832">
                  <c:v>40.455205811105017</c:v>
                </c:pt>
                <c:pt idx="66833">
                  <c:v>40.455811137981527</c:v>
                </c:pt>
                <c:pt idx="66834">
                  <c:v>40.456416464858037</c:v>
                </c:pt>
                <c:pt idx="66835">
                  <c:v>40.457021791734547</c:v>
                </c:pt>
                <c:pt idx="66836">
                  <c:v>40.457627118611057</c:v>
                </c:pt>
                <c:pt idx="66837">
                  <c:v>40.458232445487567</c:v>
                </c:pt>
                <c:pt idx="66838">
                  <c:v>40.458837772364078</c:v>
                </c:pt>
                <c:pt idx="66839">
                  <c:v>40.459443099240588</c:v>
                </c:pt>
                <c:pt idx="66840">
                  <c:v>40.460048426117098</c:v>
                </c:pt>
                <c:pt idx="66841">
                  <c:v>40.460653752993608</c:v>
                </c:pt>
                <c:pt idx="66842">
                  <c:v>40.461259079870118</c:v>
                </c:pt>
                <c:pt idx="66843">
                  <c:v>40.461864406746628</c:v>
                </c:pt>
                <c:pt idx="66844">
                  <c:v>40.462469733623138</c:v>
                </c:pt>
                <c:pt idx="66845">
                  <c:v>40.463075060499648</c:v>
                </c:pt>
                <c:pt idx="66846">
                  <c:v>40.463680387376158</c:v>
                </c:pt>
                <c:pt idx="66847">
                  <c:v>40.464285714252668</c:v>
                </c:pt>
                <c:pt idx="66848">
                  <c:v>40.464891041129178</c:v>
                </c:pt>
                <c:pt idx="66849">
                  <c:v>40.465496368005688</c:v>
                </c:pt>
                <c:pt idx="66850">
                  <c:v>40.466101694882198</c:v>
                </c:pt>
                <c:pt idx="66851">
                  <c:v>40.466707021758708</c:v>
                </c:pt>
                <c:pt idx="66852">
                  <c:v>40.467312348635218</c:v>
                </c:pt>
                <c:pt idx="66853">
                  <c:v>40.467917675511728</c:v>
                </c:pt>
                <c:pt idx="66854">
                  <c:v>40.468523002388238</c:v>
                </c:pt>
                <c:pt idx="66855">
                  <c:v>40.469128329264748</c:v>
                </c:pt>
                <c:pt idx="66856">
                  <c:v>40.469733656141258</c:v>
                </c:pt>
                <c:pt idx="66857">
                  <c:v>40.470338983017768</c:v>
                </c:pt>
                <c:pt idx="66858">
                  <c:v>40.470944309894278</c:v>
                </c:pt>
                <c:pt idx="66859">
                  <c:v>40.471549636770789</c:v>
                </c:pt>
                <c:pt idx="66860">
                  <c:v>40.472154963647299</c:v>
                </c:pt>
                <c:pt idx="66861">
                  <c:v>40.472760290523809</c:v>
                </c:pt>
                <c:pt idx="66862">
                  <c:v>40.473365617400319</c:v>
                </c:pt>
                <c:pt idx="66863">
                  <c:v>40.473970944276829</c:v>
                </c:pt>
                <c:pt idx="66864">
                  <c:v>40.474576271153339</c:v>
                </c:pt>
                <c:pt idx="66865">
                  <c:v>40.475181598029849</c:v>
                </c:pt>
                <c:pt idx="66866">
                  <c:v>40.475786924906359</c:v>
                </c:pt>
                <c:pt idx="66867">
                  <c:v>40.476392251782869</c:v>
                </c:pt>
                <c:pt idx="66868">
                  <c:v>40.476997578659379</c:v>
                </c:pt>
                <c:pt idx="66869">
                  <c:v>40.477602905535889</c:v>
                </c:pt>
                <c:pt idx="66870">
                  <c:v>40.478208232412399</c:v>
                </c:pt>
                <c:pt idx="66871">
                  <c:v>40.478813559288909</c:v>
                </c:pt>
                <c:pt idx="66872">
                  <c:v>40.479418886165419</c:v>
                </c:pt>
                <c:pt idx="66873">
                  <c:v>40.480024213041929</c:v>
                </c:pt>
                <c:pt idx="66874">
                  <c:v>40.480629539918439</c:v>
                </c:pt>
                <c:pt idx="66875">
                  <c:v>40.481234866794949</c:v>
                </c:pt>
                <c:pt idx="66876">
                  <c:v>40.481840193671459</c:v>
                </c:pt>
                <c:pt idx="66877">
                  <c:v>40.482445520547969</c:v>
                </c:pt>
                <c:pt idx="66878">
                  <c:v>40.483050847424479</c:v>
                </c:pt>
                <c:pt idx="66879">
                  <c:v>40.48365617430099</c:v>
                </c:pt>
                <c:pt idx="66880">
                  <c:v>40.4842615011775</c:v>
                </c:pt>
                <c:pt idx="66881">
                  <c:v>40.48486682805401</c:v>
                </c:pt>
                <c:pt idx="66882">
                  <c:v>40.48547215493052</c:v>
                </c:pt>
                <c:pt idx="66883">
                  <c:v>40.48607748180703</c:v>
                </c:pt>
                <c:pt idx="66884">
                  <c:v>40.48668280868354</c:v>
                </c:pt>
                <c:pt idx="66885">
                  <c:v>40.48728813556005</c:v>
                </c:pt>
                <c:pt idx="66886">
                  <c:v>40.48789346243656</c:v>
                </c:pt>
                <c:pt idx="66887">
                  <c:v>40.48849878931307</c:v>
                </c:pt>
                <c:pt idx="66888">
                  <c:v>40.48910411618958</c:v>
                </c:pt>
                <c:pt idx="66889">
                  <c:v>40.48970944306609</c:v>
                </c:pt>
                <c:pt idx="66890">
                  <c:v>40.4903147699426</c:v>
                </c:pt>
                <c:pt idx="66891">
                  <c:v>40.49092009681911</c:v>
                </c:pt>
                <c:pt idx="66892">
                  <c:v>40.49152542369562</c:v>
                </c:pt>
                <c:pt idx="66893">
                  <c:v>40.49213075057213</c:v>
                </c:pt>
                <c:pt idx="66894">
                  <c:v>40.49273607744864</c:v>
                </c:pt>
                <c:pt idx="66895">
                  <c:v>40.49334140432515</c:v>
                </c:pt>
                <c:pt idx="66896">
                  <c:v>40.49394673120166</c:v>
                </c:pt>
                <c:pt idx="66897">
                  <c:v>40.49455205807817</c:v>
                </c:pt>
                <c:pt idx="66898">
                  <c:v>40.49515738495468</c:v>
                </c:pt>
                <c:pt idx="66899">
                  <c:v>40.49576271183119</c:v>
                </c:pt>
                <c:pt idx="66900">
                  <c:v>40.496368038707701</c:v>
                </c:pt>
                <c:pt idx="66901">
                  <c:v>40.496973365584211</c:v>
                </c:pt>
                <c:pt idx="66902">
                  <c:v>40.497578692460721</c:v>
                </c:pt>
                <c:pt idx="66903">
                  <c:v>40.498184019337231</c:v>
                </c:pt>
                <c:pt idx="66904">
                  <c:v>40.498789346213741</c:v>
                </c:pt>
                <c:pt idx="66905">
                  <c:v>40.499394673090251</c:v>
                </c:pt>
                <c:pt idx="66906">
                  <c:v>40.499999999966761</c:v>
                </c:pt>
                <c:pt idx="66907">
                  <c:v>40.500605326843271</c:v>
                </c:pt>
                <c:pt idx="66908">
                  <c:v>40.501210653719781</c:v>
                </c:pt>
                <c:pt idx="66909">
                  <c:v>40.501815980596291</c:v>
                </c:pt>
                <c:pt idx="66910">
                  <c:v>40.502421307472801</c:v>
                </c:pt>
                <c:pt idx="66911">
                  <c:v>40.503026634349311</c:v>
                </c:pt>
                <c:pt idx="66912">
                  <c:v>40.503631961225821</c:v>
                </c:pt>
                <c:pt idx="66913">
                  <c:v>40.504237288102331</c:v>
                </c:pt>
                <c:pt idx="66914">
                  <c:v>40.504842614978841</c:v>
                </c:pt>
                <c:pt idx="66915">
                  <c:v>40.505447941855351</c:v>
                </c:pt>
                <c:pt idx="66916">
                  <c:v>40.506053268731861</c:v>
                </c:pt>
                <c:pt idx="66917">
                  <c:v>40.506658595608371</c:v>
                </c:pt>
                <c:pt idx="66918">
                  <c:v>40.507263922484881</c:v>
                </c:pt>
                <c:pt idx="66919">
                  <c:v>40.507869249361391</c:v>
                </c:pt>
                <c:pt idx="66920">
                  <c:v>40.508474576237901</c:v>
                </c:pt>
                <c:pt idx="66921">
                  <c:v>40.509079903114412</c:v>
                </c:pt>
                <c:pt idx="66922">
                  <c:v>40.509685229990922</c:v>
                </c:pt>
                <c:pt idx="66923">
                  <c:v>40.510290556867432</c:v>
                </c:pt>
                <c:pt idx="66924">
                  <c:v>40.510895883743942</c:v>
                </c:pt>
                <c:pt idx="66925">
                  <c:v>40.511501210620452</c:v>
                </c:pt>
                <c:pt idx="66926">
                  <c:v>40.512106537496962</c:v>
                </c:pt>
                <c:pt idx="66927">
                  <c:v>40.512711864373472</c:v>
                </c:pt>
                <c:pt idx="66928">
                  <c:v>40.513317191249982</c:v>
                </c:pt>
                <c:pt idx="66929">
                  <c:v>40.513922518126492</c:v>
                </c:pt>
                <c:pt idx="66930">
                  <c:v>40.514527845003002</c:v>
                </c:pt>
                <c:pt idx="66931">
                  <c:v>40.515133171879512</c:v>
                </c:pt>
                <c:pt idx="66932">
                  <c:v>40.515738498756022</c:v>
                </c:pt>
                <c:pt idx="66933">
                  <c:v>40.516343825632532</c:v>
                </c:pt>
                <c:pt idx="66934">
                  <c:v>40.516949152509042</c:v>
                </c:pt>
                <c:pt idx="66935">
                  <c:v>40.517554479385552</c:v>
                </c:pt>
                <c:pt idx="66936">
                  <c:v>40.518159806262062</c:v>
                </c:pt>
                <c:pt idx="66937">
                  <c:v>40.518765133138572</c:v>
                </c:pt>
                <c:pt idx="66938">
                  <c:v>40.519370460015082</c:v>
                </c:pt>
                <c:pt idx="66939">
                  <c:v>40.519975786891592</c:v>
                </c:pt>
                <c:pt idx="66940">
                  <c:v>40.520581113768102</c:v>
                </c:pt>
                <c:pt idx="66941">
                  <c:v>40.521186440644613</c:v>
                </c:pt>
                <c:pt idx="66942">
                  <c:v>40.521791767521123</c:v>
                </c:pt>
                <c:pt idx="66943">
                  <c:v>40.522397094397633</c:v>
                </c:pt>
                <c:pt idx="66944">
                  <c:v>40.523002421274143</c:v>
                </c:pt>
                <c:pt idx="66945">
                  <c:v>40.523607748150653</c:v>
                </c:pt>
                <c:pt idx="66946">
                  <c:v>40.524213075027163</c:v>
                </c:pt>
                <c:pt idx="66947">
                  <c:v>40.524818401903673</c:v>
                </c:pt>
                <c:pt idx="66948">
                  <c:v>40.525423728780183</c:v>
                </c:pt>
                <c:pt idx="66949">
                  <c:v>40.526029055656693</c:v>
                </c:pt>
                <c:pt idx="66950">
                  <c:v>40.526634382533203</c:v>
                </c:pt>
                <c:pt idx="66951">
                  <c:v>40.527239709409713</c:v>
                </c:pt>
                <c:pt idx="66952">
                  <c:v>40.527845036286223</c:v>
                </c:pt>
                <c:pt idx="66953">
                  <c:v>40.528450363162733</c:v>
                </c:pt>
                <c:pt idx="66954">
                  <c:v>40.529055690039243</c:v>
                </c:pt>
                <c:pt idx="66955">
                  <c:v>40.529661016915753</c:v>
                </c:pt>
                <c:pt idx="66956">
                  <c:v>40.530266343792263</c:v>
                </c:pt>
                <c:pt idx="66957">
                  <c:v>40.530871670668773</c:v>
                </c:pt>
                <c:pt idx="66958">
                  <c:v>40.531476997545283</c:v>
                </c:pt>
                <c:pt idx="66959">
                  <c:v>40.532082324421793</c:v>
                </c:pt>
                <c:pt idx="66960">
                  <c:v>40.532687651298303</c:v>
                </c:pt>
                <c:pt idx="66961">
                  <c:v>40.533292978174813</c:v>
                </c:pt>
                <c:pt idx="66962">
                  <c:v>40.533898305051324</c:v>
                </c:pt>
                <c:pt idx="66963">
                  <c:v>40.534503631927834</c:v>
                </c:pt>
                <c:pt idx="66964">
                  <c:v>40.535108958804344</c:v>
                </c:pt>
                <c:pt idx="66965">
                  <c:v>40.535714285680854</c:v>
                </c:pt>
                <c:pt idx="66966">
                  <c:v>40.536319612557364</c:v>
                </c:pt>
                <c:pt idx="66967">
                  <c:v>40.536924939433874</c:v>
                </c:pt>
                <c:pt idx="66968">
                  <c:v>40.537530266310384</c:v>
                </c:pt>
                <c:pt idx="66969">
                  <c:v>40.538135593186894</c:v>
                </c:pt>
                <c:pt idx="66970">
                  <c:v>40.538740920063404</c:v>
                </c:pt>
                <c:pt idx="66971">
                  <c:v>40.539346246939914</c:v>
                </c:pt>
                <c:pt idx="66972">
                  <c:v>40.539951573816424</c:v>
                </c:pt>
                <c:pt idx="66973">
                  <c:v>40.540556900692934</c:v>
                </c:pt>
                <c:pt idx="66974">
                  <c:v>40.541162227569444</c:v>
                </c:pt>
                <c:pt idx="66975">
                  <c:v>40.541767554445954</c:v>
                </c:pt>
                <c:pt idx="66976">
                  <c:v>40.542372881322464</c:v>
                </c:pt>
                <c:pt idx="66977">
                  <c:v>40.542978208198974</c:v>
                </c:pt>
                <c:pt idx="66978">
                  <c:v>40.543583535075484</c:v>
                </c:pt>
                <c:pt idx="66979">
                  <c:v>40.544188861951994</c:v>
                </c:pt>
                <c:pt idx="66980">
                  <c:v>40.544794188828504</c:v>
                </c:pt>
                <c:pt idx="66981">
                  <c:v>40.545399515705014</c:v>
                </c:pt>
                <c:pt idx="66982">
                  <c:v>40.546004842581524</c:v>
                </c:pt>
                <c:pt idx="66983">
                  <c:v>40.546610169458035</c:v>
                </c:pt>
                <c:pt idx="66984">
                  <c:v>40.547215496334545</c:v>
                </c:pt>
                <c:pt idx="66985">
                  <c:v>40.547820823211055</c:v>
                </c:pt>
                <c:pt idx="66986">
                  <c:v>40.548426150087565</c:v>
                </c:pt>
                <c:pt idx="66987">
                  <c:v>40.549031476964075</c:v>
                </c:pt>
                <c:pt idx="66988">
                  <c:v>40.549636803840585</c:v>
                </c:pt>
                <c:pt idx="66989">
                  <c:v>40.550242130717095</c:v>
                </c:pt>
                <c:pt idx="66990">
                  <c:v>40.550847457593605</c:v>
                </c:pt>
                <c:pt idx="66991">
                  <c:v>40.551452784470115</c:v>
                </c:pt>
                <c:pt idx="66992">
                  <c:v>40.552058111346625</c:v>
                </c:pt>
                <c:pt idx="66993">
                  <c:v>40.552663438223135</c:v>
                </c:pt>
                <c:pt idx="66994">
                  <c:v>40.553268765099645</c:v>
                </c:pt>
                <c:pt idx="66995">
                  <c:v>40.553874091976155</c:v>
                </c:pt>
                <c:pt idx="66996">
                  <c:v>40.554479418852665</c:v>
                </c:pt>
                <c:pt idx="66997">
                  <c:v>40.555084745729175</c:v>
                </c:pt>
                <c:pt idx="66998">
                  <c:v>40.555690072605685</c:v>
                </c:pt>
                <c:pt idx="66999">
                  <c:v>40.556295399482195</c:v>
                </c:pt>
                <c:pt idx="67000">
                  <c:v>40.556900726358705</c:v>
                </c:pt>
                <c:pt idx="67001">
                  <c:v>40.557506053235215</c:v>
                </c:pt>
                <c:pt idx="67002">
                  <c:v>40.558111380111725</c:v>
                </c:pt>
                <c:pt idx="67003">
                  <c:v>40.558716706988236</c:v>
                </c:pt>
                <c:pt idx="67004">
                  <c:v>40.559322033864746</c:v>
                </c:pt>
                <c:pt idx="67005">
                  <c:v>40.559927360741256</c:v>
                </c:pt>
                <c:pt idx="67006">
                  <c:v>40.560532687617766</c:v>
                </c:pt>
                <c:pt idx="67007">
                  <c:v>40.561138014494276</c:v>
                </c:pt>
                <c:pt idx="67008">
                  <c:v>40.561743341370786</c:v>
                </c:pt>
                <c:pt idx="67009">
                  <c:v>40.562348668247296</c:v>
                </c:pt>
                <c:pt idx="67010">
                  <c:v>40.562953995123806</c:v>
                </c:pt>
                <c:pt idx="67011">
                  <c:v>40.563559322000316</c:v>
                </c:pt>
                <c:pt idx="67012">
                  <c:v>40.564164648876826</c:v>
                </c:pt>
                <c:pt idx="67013">
                  <c:v>40.564769975753336</c:v>
                </c:pt>
                <c:pt idx="67014">
                  <c:v>40.565375302629846</c:v>
                </c:pt>
                <c:pt idx="67015">
                  <c:v>40.565980629506356</c:v>
                </c:pt>
                <c:pt idx="67016">
                  <c:v>40.566585956382866</c:v>
                </c:pt>
                <c:pt idx="67017">
                  <c:v>40.567191283259376</c:v>
                </c:pt>
                <c:pt idx="67018">
                  <c:v>40.567796610135886</c:v>
                </c:pt>
                <c:pt idx="67019">
                  <c:v>40.568401937012396</c:v>
                </c:pt>
                <c:pt idx="67020">
                  <c:v>40.569007263888906</c:v>
                </c:pt>
                <c:pt idx="67021">
                  <c:v>40.569612590765416</c:v>
                </c:pt>
                <c:pt idx="67022">
                  <c:v>40.570217917641926</c:v>
                </c:pt>
                <c:pt idx="67023">
                  <c:v>40.570823244518436</c:v>
                </c:pt>
                <c:pt idx="67024">
                  <c:v>40.571428571394947</c:v>
                </c:pt>
                <c:pt idx="67025">
                  <c:v>40.572033898271457</c:v>
                </c:pt>
                <c:pt idx="67026">
                  <c:v>40.572639225147967</c:v>
                </c:pt>
                <c:pt idx="67027">
                  <c:v>40.573244552024477</c:v>
                </c:pt>
                <c:pt idx="67028">
                  <c:v>40.573849878900987</c:v>
                </c:pt>
              </c:numCache>
            </c:numRef>
          </c:xVal>
          <c:yVal>
            <c:numRef>
              <c:f>experiment!$B$8:$B$67036</c:f>
              <c:numCache>
                <c:formatCode>General</c:formatCode>
                <c:ptCount val="67029"/>
                <c:pt idx="0">
                  <c:v>0.235933</c:v>
                </c:pt>
                <c:pt idx="1">
                  <c:v>0.235704</c:v>
                </c:pt>
                <c:pt idx="2">
                  <c:v>0.235403</c:v>
                </c:pt>
                <c:pt idx="3">
                  <c:v>0.23514299999999999</c:v>
                </c:pt>
                <c:pt idx="4">
                  <c:v>0.23483599999999999</c:v>
                </c:pt>
                <c:pt idx="5">
                  <c:v>0.234349</c:v>
                </c:pt>
                <c:pt idx="6">
                  <c:v>0.23381299999999999</c:v>
                </c:pt>
                <c:pt idx="7">
                  <c:v>0.23304800000000001</c:v>
                </c:pt>
                <c:pt idx="8">
                  <c:v>0.23258200000000001</c:v>
                </c:pt>
                <c:pt idx="9">
                  <c:v>0.23188</c:v>
                </c:pt>
                <c:pt idx="10">
                  <c:v>0.231183</c:v>
                </c:pt>
                <c:pt idx="11">
                  <c:v>0.230346</c:v>
                </c:pt>
                <c:pt idx="12">
                  <c:v>0.22934199999999999</c:v>
                </c:pt>
                <c:pt idx="13">
                  <c:v>0.22851099999999999</c:v>
                </c:pt>
                <c:pt idx="14">
                  <c:v>0.227492</c:v>
                </c:pt>
                <c:pt idx="15">
                  <c:v>0.226217</c:v>
                </c:pt>
                <c:pt idx="16">
                  <c:v>0.22522400000000001</c:v>
                </c:pt>
                <c:pt idx="17">
                  <c:v>0.223826</c:v>
                </c:pt>
                <c:pt idx="18">
                  <c:v>0.222611</c:v>
                </c:pt>
                <c:pt idx="19">
                  <c:v>0.22120200000000001</c:v>
                </c:pt>
                <c:pt idx="20">
                  <c:v>0.220108</c:v>
                </c:pt>
                <c:pt idx="21">
                  <c:v>0.21863099999999999</c:v>
                </c:pt>
                <c:pt idx="22">
                  <c:v>0.217108</c:v>
                </c:pt>
                <c:pt idx="23">
                  <c:v>0.21551699999999999</c:v>
                </c:pt>
                <c:pt idx="24">
                  <c:v>0.214195</c:v>
                </c:pt>
                <c:pt idx="25">
                  <c:v>0.21276</c:v>
                </c:pt>
                <c:pt idx="26">
                  <c:v>0.21127699999999999</c:v>
                </c:pt>
                <c:pt idx="27">
                  <c:v>0.20973800000000001</c:v>
                </c:pt>
                <c:pt idx="28">
                  <c:v>0.20791799999999999</c:v>
                </c:pt>
                <c:pt idx="29">
                  <c:v>0.20628299999999999</c:v>
                </c:pt>
                <c:pt idx="30">
                  <c:v>0.20472399999999999</c:v>
                </c:pt>
                <c:pt idx="31">
                  <c:v>0.20325199999999999</c:v>
                </c:pt>
                <c:pt idx="32">
                  <c:v>0.20161200000000001</c:v>
                </c:pt>
                <c:pt idx="33">
                  <c:v>0.20000200000000001</c:v>
                </c:pt>
                <c:pt idx="34">
                  <c:v>0.19813800000000001</c:v>
                </c:pt>
                <c:pt idx="35">
                  <c:v>0.19634599999999999</c:v>
                </c:pt>
                <c:pt idx="36">
                  <c:v>0.194746</c:v>
                </c:pt>
                <c:pt idx="37">
                  <c:v>0.193247</c:v>
                </c:pt>
                <c:pt idx="38">
                  <c:v>0.19136500000000001</c:v>
                </c:pt>
                <c:pt idx="39">
                  <c:v>0.189778</c:v>
                </c:pt>
                <c:pt idx="40">
                  <c:v>0.18804399999999999</c:v>
                </c:pt>
                <c:pt idx="41">
                  <c:v>0.18632299999999999</c:v>
                </c:pt>
                <c:pt idx="42">
                  <c:v>0.184726</c:v>
                </c:pt>
                <c:pt idx="43">
                  <c:v>0.18304200000000001</c:v>
                </c:pt>
                <c:pt idx="44">
                  <c:v>0.181202</c:v>
                </c:pt>
                <c:pt idx="45">
                  <c:v>0.17971899999999999</c:v>
                </c:pt>
                <c:pt idx="46">
                  <c:v>0.17826900000000001</c:v>
                </c:pt>
                <c:pt idx="47">
                  <c:v>0.176706</c:v>
                </c:pt>
                <c:pt idx="48">
                  <c:v>0.175174</c:v>
                </c:pt>
                <c:pt idx="49">
                  <c:v>0.17385300000000001</c:v>
                </c:pt>
                <c:pt idx="50">
                  <c:v>0.17231199999999999</c:v>
                </c:pt>
                <c:pt idx="51">
                  <c:v>0.170935</c:v>
                </c:pt>
                <c:pt idx="52">
                  <c:v>0.169597</c:v>
                </c:pt>
                <c:pt idx="53">
                  <c:v>0.16835600000000001</c:v>
                </c:pt>
                <c:pt idx="54">
                  <c:v>0.16706099999999999</c:v>
                </c:pt>
                <c:pt idx="55">
                  <c:v>0.16556999999999999</c:v>
                </c:pt>
                <c:pt idx="56">
                  <c:v>0.164104</c:v>
                </c:pt>
                <c:pt idx="57">
                  <c:v>0.162964</c:v>
                </c:pt>
                <c:pt idx="58">
                  <c:v>0.161713</c:v>
                </c:pt>
                <c:pt idx="59">
                  <c:v>0.16059899999999999</c:v>
                </c:pt>
                <c:pt idx="60">
                  <c:v>0.15945000000000001</c:v>
                </c:pt>
                <c:pt idx="61">
                  <c:v>0.15819900000000001</c:v>
                </c:pt>
                <c:pt idx="62">
                  <c:v>0.15699099999999999</c:v>
                </c:pt>
                <c:pt idx="63">
                  <c:v>0.15579499999999999</c:v>
                </c:pt>
                <c:pt idx="64">
                  <c:v>0.15464700000000001</c:v>
                </c:pt>
                <c:pt idx="65">
                  <c:v>0.15385799999999999</c:v>
                </c:pt>
                <c:pt idx="66">
                  <c:v>0.152812</c:v>
                </c:pt>
                <c:pt idx="67">
                  <c:v>0.151671</c:v>
                </c:pt>
                <c:pt idx="68">
                  <c:v>0.15070800000000001</c:v>
                </c:pt>
                <c:pt idx="69">
                  <c:v>0.149892</c:v>
                </c:pt>
                <c:pt idx="70">
                  <c:v>0.14912700000000001</c:v>
                </c:pt>
                <c:pt idx="71">
                  <c:v>0.14821100000000001</c:v>
                </c:pt>
                <c:pt idx="72">
                  <c:v>0.14741399999999999</c:v>
                </c:pt>
                <c:pt idx="73">
                  <c:v>0.146562</c:v>
                </c:pt>
                <c:pt idx="74">
                  <c:v>0.14591699999999999</c:v>
                </c:pt>
                <c:pt idx="75">
                  <c:v>0.14527999999999999</c:v>
                </c:pt>
                <c:pt idx="76">
                  <c:v>0.144648</c:v>
                </c:pt>
                <c:pt idx="77">
                  <c:v>0.14402799999999999</c:v>
                </c:pt>
                <c:pt idx="78">
                  <c:v>0.143316</c:v>
                </c:pt>
                <c:pt idx="79">
                  <c:v>0.142511</c:v>
                </c:pt>
                <c:pt idx="80">
                  <c:v>0.14216300000000001</c:v>
                </c:pt>
                <c:pt idx="81">
                  <c:v>0.14164399999999999</c:v>
                </c:pt>
                <c:pt idx="82">
                  <c:v>0.141176</c:v>
                </c:pt>
                <c:pt idx="83">
                  <c:v>0.14052300000000001</c:v>
                </c:pt>
                <c:pt idx="84">
                  <c:v>0.13994000000000001</c:v>
                </c:pt>
                <c:pt idx="85">
                  <c:v>0.13964299999999999</c:v>
                </c:pt>
                <c:pt idx="86">
                  <c:v>0.13932600000000001</c:v>
                </c:pt>
                <c:pt idx="87">
                  <c:v>0.1389</c:v>
                </c:pt>
                <c:pt idx="88">
                  <c:v>0.13838500000000001</c:v>
                </c:pt>
                <c:pt idx="89">
                  <c:v>0.13767799999999999</c:v>
                </c:pt>
                <c:pt idx="90">
                  <c:v>0.137298</c:v>
                </c:pt>
                <c:pt idx="91">
                  <c:v>0.13700599999999999</c:v>
                </c:pt>
                <c:pt idx="92">
                  <c:v>0.136577</c:v>
                </c:pt>
                <c:pt idx="93">
                  <c:v>0.13630300000000001</c:v>
                </c:pt>
                <c:pt idx="94">
                  <c:v>0.135686</c:v>
                </c:pt>
                <c:pt idx="95">
                  <c:v>0.13508100000000001</c:v>
                </c:pt>
                <c:pt idx="96">
                  <c:v>0.134766</c:v>
                </c:pt>
                <c:pt idx="97">
                  <c:v>0.13442899999999999</c:v>
                </c:pt>
                <c:pt idx="98">
                  <c:v>0.13394200000000001</c:v>
                </c:pt>
                <c:pt idx="99">
                  <c:v>0.13342799999999999</c:v>
                </c:pt>
                <c:pt idx="100">
                  <c:v>0.13272999999999999</c:v>
                </c:pt>
                <c:pt idx="101">
                  <c:v>0.132192</c:v>
                </c:pt>
                <c:pt idx="102">
                  <c:v>0.13175899999999999</c:v>
                </c:pt>
                <c:pt idx="103">
                  <c:v>0.131248</c:v>
                </c:pt>
                <c:pt idx="104">
                  <c:v>0.13062699999999999</c:v>
                </c:pt>
                <c:pt idx="105">
                  <c:v>0.129804</c:v>
                </c:pt>
                <c:pt idx="106">
                  <c:v>0.12898699999999999</c:v>
                </c:pt>
                <c:pt idx="107">
                  <c:v>0.12832199999999999</c:v>
                </c:pt>
                <c:pt idx="108">
                  <c:v>0.12775500000000001</c:v>
                </c:pt>
                <c:pt idx="109">
                  <c:v>0.12699099999999999</c:v>
                </c:pt>
                <c:pt idx="110">
                  <c:v>0.12612899999999999</c:v>
                </c:pt>
                <c:pt idx="111">
                  <c:v>0.125136</c:v>
                </c:pt>
                <c:pt idx="112">
                  <c:v>0.124184</c:v>
                </c:pt>
                <c:pt idx="113">
                  <c:v>0.123294</c:v>
                </c:pt>
                <c:pt idx="114">
                  <c:v>0.12238599999999999</c:v>
                </c:pt>
                <c:pt idx="115">
                  <c:v>0.12144199999999999</c:v>
                </c:pt>
                <c:pt idx="116">
                  <c:v>0.12016499999999999</c:v>
                </c:pt>
                <c:pt idx="117">
                  <c:v>0.11876399999999999</c:v>
                </c:pt>
                <c:pt idx="118">
                  <c:v>0.117675</c:v>
                </c:pt>
                <c:pt idx="119">
                  <c:v>0.116351</c:v>
                </c:pt>
                <c:pt idx="120">
                  <c:v>0.114992</c:v>
                </c:pt>
                <c:pt idx="121">
                  <c:v>0.113492</c:v>
                </c:pt>
                <c:pt idx="122">
                  <c:v>0.111816</c:v>
                </c:pt>
                <c:pt idx="123">
                  <c:v>0.110266</c:v>
                </c:pt>
                <c:pt idx="124">
                  <c:v>0.10864</c:v>
                </c:pt>
                <c:pt idx="125">
                  <c:v>0.10691299999999999</c:v>
                </c:pt>
                <c:pt idx="126">
                  <c:v>0.105131</c:v>
                </c:pt>
                <c:pt idx="127">
                  <c:v>0.102936</c:v>
                </c:pt>
                <c:pt idx="128">
                  <c:v>0.100842</c:v>
                </c:pt>
                <c:pt idx="129">
                  <c:v>9.8962800000000004E-2</c:v>
                </c:pt>
                <c:pt idx="130">
                  <c:v>9.6920699999999999E-2</c:v>
                </c:pt>
                <c:pt idx="131">
                  <c:v>9.4681699999999994E-2</c:v>
                </c:pt>
                <c:pt idx="132">
                  <c:v>9.2407900000000001E-2</c:v>
                </c:pt>
                <c:pt idx="133">
                  <c:v>8.9604799999999998E-2</c:v>
                </c:pt>
                <c:pt idx="134">
                  <c:v>8.7061200000000005E-2</c:v>
                </c:pt>
                <c:pt idx="135">
                  <c:v>8.4575899999999996E-2</c:v>
                </c:pt>
                <c:pt idx="136">
                  <c:v>8.2153000000000004E-2</c:v>
                </c:pt>
                <c:pt idx="137">
                  <c:v>7.9343499999999997E-2</c:v>
                </c:pt>
                <c:pt idx="138">
                  <c:v>7.6361799999999994E-2</c:v>
                </c:pt>
                <c:pt idx="139">
                  <c:v>7.3226899999999998E-2</c:v>
                </c:pt>
                <c:pt idx="140">
                  <c:v>7.0256899999999997E-2</c:v>
                </c:pt>
                <c:pt idx="141">
                  <c:v>6.7111799999999999E-2</c:v>
                </c:pt>
                <c:pt idx="142">
                  <c:v>6.4118800000000004E-2</c:v>
                </c:pt>
                <c:pt idx="143">
                  <c:v>6.07317E-2</c:v>
                </c:pt>
                <c:pt idx="144">
                  <c:v>5.7180700000000001E-2</c:v>
                </c:pt>
                <c:pt idx="145">
                  <c:v>5.3553999999999997E-2</c:v>
                </c:pt>
                <c:pt idx="146">
                  <c:v>5.0172899999999999E-2</c:v>
                </c:pt>
                <c:pt idx="147">
                  <c:v>4.6516500000000002E-2</c:v>
                </c:pt>
                <c:pt idx="148">
                  <c:v>4.2827999999999998E-2</c:v>
                </c:pt>
                <c:pt idx="149">
                  <c:v>3.88084E-2</c:v>
                </c:pt>
                <c:pt idx="150">
                  <c:v>3.4822499999999999E-2</c:v>
                </c:pt>
                <c:pt idx="151">
                  <c:v>3.0660099999999999E-2</c:v>
                </c:pt>
                <c:pt idx="152">
                  <c:v>2.6756599999999998E-2</c:v>
                </c:pt>
                <c:pt idx="153">
                  <c:v>2.2730299999999998E-2</c:v>
                </c:pt>
                <c:pt idx="154">
                  <c:v>1.8463199999999999E-2</c:v>
                </c:pt>
                <c:pt idx="155">
                  <c:v>1.4028000000000001E-2</c:v>
                </c:pt>
                <c:pt idx="156">
                  <c:v>9.5888099999999997E-3</c:v>
                </c:pt>
                <c:pt idx="157">
                  <c:v>5.0840900000000003E-3</c:v>
                </c:pt>
                <c:pt idx="158">
                  <c:v>7.0825499999999997E-4</c:v>
                </c:pt>
                <c:pt idx="159">
                  <c:v>-3.9067299999999998E-3</c:v>
                </c:pt>
                <c:pt idx="160">
                  <c:v>-8.6231299999999997E-3</c:v>
                </c:pt>
                <c:pt idx="161">
                  <c:v>-1.3712E-2</c:v>
                </c:pt>
                <c:pt idx="162">
                  <c:v>-1.8572100000000001E-2</c:v>
                </c:pt>
                <c:pt idx="163">
                  <c:v>-2.3278699999999999E-2</c:v>
                </c:pt>
                <c:pt idx="164">
                  <c:v>-2.8211199999999999E-2</c:v>
                </c:pt>
                <c:pt idx="165">
                  <c:v>-3.3218200000000003E-2</c:v>
                </c:pt>
                <c:pt idx="166">
                  <c:v>-3.8447700000000001E-2</c:v>
                </c:pt>
                <c:pt idx="167">
                  <c:v>-4.3626900000000003E-2</c:v>
                </c:pt>
                <c:pt idx="168">
                  <c:v>-4.8798899999999999E-2</c:v>
                </c:pt>
                <c:pt idx="169">
                  <c:v>-5.3936699999999997E-2</c:v>
                </c:pt>
                <c:pt idx="170">
                  <c:v>-5.9189400000000003E-2</c:v>
                </c:pt>
                <c:pt idx="171">
                  <c:v>-6.4563300000000004E-2</c:v>
                </c:pt>
                <c:pt idx="172">
                  <c:v>-7.0117799999999994E-2</c:v>
                </c:pt>
                <c:pt idx="173">
                  <c:v>-7.5544799999999995E-2</c:v>
                </c:pt>
                <c:pt idx="174">
                  <c:v>-8.1025E-2</c:v>
                </c:pt>
                <c:pt idx="175">
                  <c:v>-8.6240200000000003E-2</c:v>
                </c:pt>
                <c:pt idx="176">
                  <c:v>-9.1806899999999997E-2</c:v>
                </c:pt>
                <c:pt idx="177">
                  <c:v>-9.7489099999999995E-2</c:v>
                </c:pt>
                <c:pt idx="178">
                  <c:v>-0.103157</c:v>
                </c:pt>
                <c:pt idx="179">
                  <c:v>-0.108651</c:v>
                </c:pt>
                <c:pt idx="180">
                  <c:v>-0.114208</c:v>
                </c:pt>
                <c:pt idx="181">
                  <c:v>-0.119699</c:v>
                </c:pt>
                <c:pt idx="182">
                  <c:v>-0.12529299999999999</c:v>
                </c:pt>
                <c:pt idx="183">
                  <c:v>-0.131048</c:v>
                </c:pt>
                <c:pt idx="184">
                  <c:v>-0.136823</c:v>
                </c:pt>
                <c:pt idx="185">
                  <c:v>-0.142348</c:v>
                </c:pt>
                <c:pt idx="186">
                  <c:v>-0.14776700000000001</c:v>
                </c:pt>
                <c:pt idx="187">
                  <c:v>-0.153228</c:v>
                </c:pt>
                <c:pt idx="188">
                  <c:v>-0.15901899999999999</c:v>
                </c:pt>
                <c:pt idx="189">
                  <c:v>-0.164631</c:v>
                </c:pt>
                <c:pt idx="190">
                  <c:v>-0.16997699999999999</c:v>
                </c:pt>
                <c:pt idx="191">
                  <c:v>-0.175265</c:v>
                </c:pt>
                <c:pt idx="192">
                  <c:v>-0.180614</c:v>
                </c:pt>
                <c:pt idx="193">
                  <c:v>-0.18610399999999999</c:v>
                </c:pt>
                <c:pt idx="194">
                  <c:v>-0.19169900000000001</c:v>
                </c:pt>
                <c:pt idx="195">
                  <c:v>-0.19700699999999999</c:v>
                </c:pt>
                <c:pt idx="196">
                  <c:v>-0.20211000000000001</c:v>
                </c:pt>
                <c:pt idx="197">
                  <c:v>-0.20734</c:v>
                </c:pt>
                <c:pt idx="198">
                  <c:v>-0.21251900000000001</c:v>
                </c:pt>
                <c:pt idx="199">
                  <c:v>-0.21779299999999999</c:v>
                </c:pt>
                <c:pt idx="200">
                  <c:v>-0.223001</c:v>
                </c:pt>
                <c:pt idx="201">
                  <c:v>-0.227884</c:v>
                </c:pt>
                <c:pt idx="202">
                  <c:v>-0.23266600000000001</c:v>
                </c:pt>
                <c:pt idx="203">
                  <c:v>-0.237426</c:v>
                </c:pt>
                <c:pt idx="204">
                  <c:v>-0.24234900000000001</c:v>
                </c:pt>
                <c:pt idx="205">
                  <c:v>-0.24752199999999999</c:v>
                </c:pt>
                <c:pt idx="206">
                  <c:v>-0.25203900000000001</c:v>
                </c:pt>
                <c:pt idx="207">
                  <c:v>-0.25642300000000001</c:v>
                </c:pt>
                <c:pt idx="208">
                  <c:v>-0.26061400000000001</c:v>
                </c:pt>
                <c:pt idx="209">
                  <c:v>-0.26513900000000001</c:v>
                </c:pt>
                <c:pt idx="210">
                  <c:v>-0.26954699999999998</c:v>
                </c:pt>
                <c:pt idx="211">
                  <c:v>-0.273976</c:v>
                </c:pt>
                <c:pt idx="212">
                  <c:v>-0.27798699999999998</c:v>
                </c:pt>
                <c:pt idx="213">
                  <c:v>-0.28192099999999998</c:v>
                </c:pt>
                <c:pt idx="214">
                  <c:v>-0.28559200000000001</c:v>
                </c:pt>
                <c:pt idx="215">
                  <c:v>-0.28943000000000002</c:v>
                </c:pt>
                <c:pt idx="216">
                  <c:v>-0.29325899999999999</c:v>
                </c:pt>
                <c:pt idx="217">
                  <c:v>-0.29701100000000002</c:v>
                </c:pt>
                <c:pt idx="218">
                  <c:v>-0.30021900000000001</c:v>
                </c:pt>
                <c:pt idx="219">
                  <c:v>-0.30355700000000002</c:v>
                </c:pt>
                <c:pt idx="220">
                  <c:v>-0.30659599999999998</c:v>
                </c:pt>
                <c:pt idx="221">
                  <c:v>-0.30995400000000001</c:v>
                </c:pt>
                <c:pt idx="222">
                  <c:v>-0.312971</c:v>
                </c:pt>
                <c:pt idx="223">
                  <c:v>-0.315774</c:v>
                </c:pt>
                <c:pt idx="224">
                  <c:v>-0.31850600000000001</c:v>
                </c:pt>
                <c:pt idx="225">
                  <c:v>-0.32110300000000003</c:v>
                </c:pt>
                <c:pt idx="226">
                  <c:v>-0.32371499999999997</c:v>
                </c:pt>
                <c:pt idx="227">
                  <c:v>-0.32616899999999999</c:v>
                </c:pt>
                <c:pt idx="228">
                  <c:v>-0.32837</c:v>
                </c:pt>
                <c:pt idx="229">
                  <c:v>-0.33036799999999999</c:v>
                </c:pt>
                <c:pt idx="230">
                  <c:v>-0.33242699999999997</c:v>
                </c:pt>
                <c:pt idx="231">
                  <c:v>-0.33428999999999998</c:v>
                </c:pt>
                <c:pt idx="232">
                  <c:v>-0.33607900000000002</c:v>
                </c:pt>
                <c:pt idx="233">
                  <c:v>-0.33774100000000001</c:v>
                </c:pt>
                <c:pt idx="234">
                  <c:v>-0.33896399999999999</c:v>
                </c:pt>
                <c:pt idx="235">
                  <c:v>-0.34028199999999997</c:v>
                </c:pt>
                <c:pt idx="236">
                  <c:v>-0.34144799999999997</c:v>
                </c:pt>
                <c:pt idx="237">
                  <c:v>-0.34252500000000002</c:v>
                </c:pt>
                <c:pt idx="238">
                  <c:v>-0.343611</c:v>
                </c:pt>
                <c:pt idx="239">
                  <c:v>-0.34453800000000001</c:v>
                </c:pt>
                <c:pt idx="240">
                  <c:v>-0.34506199999999998</c:v>
                </c:pt>
                <c:pt idx="241">
                  <c:v>-0.345466</c:v>
                </c:pt>
                <c:pt idx="242">
                  <c:v>-0.345887</c:v>
                </c:pt>
                <c:pt idx="243">
                  <c:v>-0.34643600000000002</c:v>
                </c:pt>
                <c:pt idx="244">
                  <c:v>-0.34665899999999999</c:v>
                </c:pt>
                <c:pt idx="245">
                  <c:v>-0.34674199999999999</c:v>
                </c:pt>
                <c:pt idx="246">
                  <c:v>-0.34666999999999998</c:v>
                </c:pt>
                <c:pt idx="247">
                  <c:v>-0.34636800000000001</c:v>
                </c:pt>
                <c:pt idx="248">
                  <c:v>-0.34598899999999999</c:v>
                </c:pt>
                <c:pt idx="249">
                  <c:v>-0.34563700000000003</c:v>
                </c:pt>
                <c:pt idx="250">
                  <c:v>-0.34513700000000003</c:v>
                </c:pt>
                <c:pt idx="251">
                  <c:v>-0.34434300000000001</c:v>
                </c:pt>
                <c:pt idx="252">
                  <c:v>-0.34342400000000001</c:v>
                </c:pt>
                <c:pt idx="253">
                  <c:v>-0.34243400000000002</c:v>
                </c:pt>
                <c:pt idx="254">
                  <c:v>-0.34161200000000003</c:v>
                </c:pt>
                <c:pt idx="255">
                  <c:v>-0.34060499999999999</c:v>
                </c:pt>
                <c:pt idx="256">
                  <c:v>-0.339424</c:v>
                </c:pt>
                <c:pt idx="257">
                  <c:v>-0.33797199999999999</c:v>
                </c:pt>
                <c:pt idx="258">
                  <c:v>-0.33646500000000001</c:v>
                </c:pt>
                <c:pt idx="259">
                  <c:v>-0.334872</c:v>
                </c:pt>
                <c:pt idx="260">
                  <c:v>-0.33351900000000001</c:v>
                </c:pt>
                <c:pt idx="261">
                  <c:v>-0.331569</c:v>
                </c:pt>
                <c:pt idx="262">
                  <c:v>-0.32972699999999999</c:v>
                </c:pt>
                <c:pt idx="263">
                  <c:v>-0.32755400000000001</c:v>
                </c:pt>
                <c:pt idx="264">
                  <c:v>-0.32566099999999998</c:v>
                </c:pt>
                <c:pt idx="265">
                  <c:v>-0.32351600000000003</c:v>
                </c:pt>
                <c:pt idx="266">
                  <c:v>-0.32156400000000002</c:v>
                </c:pt>
                <c:pt idx="267">
                  <c:v>-0.319243</c:v>
                </c:pt>
                <c:pt idx="268">
                  <c:v>-0.31679499999999999</c:v>
                </c:pt>
                <c:pt idx="269">
                  <c:v>-0.31424000000000002</c:v>
                </c:pt>
                <c:pt idx="270">
                  <c:v>-0.31183699999999998</c:v>
                </c:pt>
                <c:pt idx="271">
                  <c:v>-0.30937399999999998</c:v>
                </c:pt>
                <c:pt idx="272">
                  <c:v>-0.30694399999999999</c:v>
                </c:pt>
                <c:pt idx="273">
                  <c:v>-0.30419400000000002</c:v>
                </c:pt>
                <c:pt idx="274">
                  <c:v>-0.30129299999999998</c:v>
                </c:pt>
                <c:pt idx="275">
                  <c:v>-0.29863000000000001</c:v>
                </c:pt>
                <c:pt idx="276">
                  <c:v>-0.295902</c:v>
                </c:pt>
                <c:pt idx="277">
                  <c:v>-0.29324600000000001</c:v>
                </c:pt>
                <c:pt idx="278">
                  <c:v>-0.290356</c:v>
                </c:pt>
                <c:pt idx="279">
                  <c:v>-0.28738999999999998</c:v>
                </c:pt>
                <c:pt idx="280">
                  <c:v>-0.28427400000000003</c:v>
                </c:pt>
                <c:pt idx="281">
                  <c:v>-0.281248</c:v>
                </c:pt>
                <c:pt idx="282">
                  <c:v>-0.27835500000000002</c:v>
                </c:pt>
                <c:pt idx="283">
                  <c:v>-0.27562700000000001</c:v>
                </c:pt>
                <c:pt idx="284">
                  <c:v>-0.27230399999999999</c:v>
                </c:pt>
                <c:pt idx="285">
                  <c:v>-0.26916499999999999</c:v>
                </c:pt>
                <c:pt idx="286">
                  <c:v>-0.26594600000000002</c:v>
                </c:pt>
                <c:pt idx="287">
                  <c:v>-0.26289400000000002</c:v>
                </c:pt>
                <c:pt idx="288">
                  <c:v>-0.26010299999999997</c:v>
                </c:pt>
                <c:pt idx="289">
                  <c:v>-0.25684499999999999</c:v>
                </c:pt>
                <c:pt idx="290">
                  <c:v>-0.25377899999999998</c:v>
                </c:pt>
                <c:pt idx="291">
                  <c:v>-0.25041799999999997</c:v>
                </c:pt>
                <c:pt idx="292">
                  <c:v>-0.24731</c:v>
                </c:pt>
                <c:pt idx="293">
                  <c:v>-0.24432799999999999</c:v>
                </c:pt>
                <c:pt idx="294">
                  <c:v>-0.241426</c:v>
                </c:pt>
                <c:pt idx="295">
                  <c:v>-0.23816100000000001</c:v>
                </c:pt>
                <c:pt idx="296">
                  <c:v>-0.23505599999999999</c:v>
                </c:pt>
                <c:pt idx="297">
                  <c:v>-0.23174500000000001</c:v>
                </c:pt>
                <c:pt idx="298">
                  <c:v>-0.228907</c:v>
                </c:pt>
                <c:pt idx="299">
                  <c:v>-0.226157</c:v>
                </c:pt>
                <c:pt idx="300">
                  <c:v>-0.22306500000000001</c:v>
                </c:pt>
                <c:pt idx="301">
                  <c:v>-0.220139</c:v>
                </c:pt>
                <c:pt idx="302">
                  <c:v>-0.21718100000000001</c:v>
                </c:pt>
                <c:pt idx="303">
                  <c:v>-0.21426300000000001</c:v>
                </c:pt>
                <c:pt idx="304">
                  <c:v>-0.21156700000000001</c:v>
                </c:pt>
                <c:pt idx="305">
                  <c:v>-0.20888799999999999</c:v>
                </c:pt>
                <c:pt idx="306">
                  <c:v>-0.205904</c:v>
                </c:pt>
                <c:pt idx="307">
                  <c:v>-0.203066</c:v>
                </c:pt>
                <c:pt idx="308">
                  <c:v>-0.20033699999999999</c:v>
                </c:pt>
                <c:pt idx="309">
                  <c:v>-0.197991</c:v>
                </c:pt>
                <c:pt idx="310">
                  <c:v>-0.19556699999999999</c:v>
                </c:pt>
                <c:pt idx="311">
                  <c:v>-0.19303500000000001</c:v>
                </c:pt>
                <c:pt idx="312">
                  <c:v>-0.190416</c:v>
                </c:pt>
                <c:pt idx="313">
                  <c:v>-0.18781500000000001</c:v>
                </c:pt>
                <c:pt idx="314">
                  <c:v>-0.18564700000000001</c:v>
                </c:pt>
                <c:pt idx="315">
                  <c:v>-0.18377599999999999</c:v>
                </c:pt>
                <c:pt idx="316">
                  <c:v>-0.18149199999999999</c:v>
                </c:pt>
                <c:pt idx="317">
                  <c:v>-0.17927399999999999</c:v>
                </c:pt>
                <c:pt idx="318">
                  <c:v>-0.17708299999999999</c:v>
                </c:pt>
                <c:pt idx="319">
                  <c:v>-0.174931</c:v>
                </c:pt>
                <c:pt idx="320">
                  <c:v>-0.172957</c:v>
                </c:pt>
                <c:pt idx="321">
                  <c:v>-0.17124700000000001</c:v>
                </c:pt>
                <c:pt idx="322">
                  <c:v>-0.16928299999999999</c:v>
                </c:pt>
                <c:pt idx="323">
                  <c:v>-0.167374</c:v>
                </c:pt>
                <c:pt idx="324">
                  <c:v>-0.16550599999999999</c:v>
                </c:pt>
                <c:pt idx="325">
                  <c:v>-0.16372900000000001</c:v>
                </c:pt>
                <c:pt idx="326">
                  <c:v>-0.16227</c:v>
                </c:pt>
                <c:pt idx="327">
                  <c:v>-0.16061700000000001</c:v>
                </c:pt>
                <c:pt idx="328">
                  <c:v>-0.158973</c:v>
                </c:pt>
                <c:pt idx="329">
                  <c:v>-0.15732099999999999</c:v>
                </c:pt>
                <c:pt idx="330">
                  <c:v>-0.15576999999999999</c:v>
                </c:pt>
                <c:pt idx="331">
                  <c:v>-0.15465899999999999</c:v>
                </c:pt>
                <c:pt idx="332">
                  <c:v>-0.15324499999999999</c:v>
                </c:pt>
                <c:pt idx="333">
                  <c:v>-0.15190200000000001</c:v>
                </c:pt>
                <c:pt idx="334">
                  <c:v>-0.150639</c:v>
                </c:pt>
                <c:pt idx="335">
                  <c:v>-0.14927499999999999</c:v>
                </c:pt>
                <c:pt idx="336">
                  <c:v>-0.14824200000000001</c:v>
                </c:pt>
                <c:pt idx="337">
                  <c:v>-0.14741399999999999</c:v>
                </c:pt>
                <c:pt idx="338">
                  <c:v>-0.14646899999999999</c:v>
                </c:pt>
                <c:pt idx="339">
                  <c:v>-0.14524899999999999</c:v>
                </c:pt>
                <c:pt idx="340">
                  <c:v>-0.14428299999999999</c:v>
                </c:pt>
                <c:pt idx="341">
                  <c:v>-0.14332</c:v>
                </c:pt>
                <c:pt idx="342">
                  <c:v>-0.14257600000000001</c:v>
                </c:pt>
                <c:pt idx="343">
                  <c:v>-0.141795</c:v>
                </c:pt>
                <c:pt idx="344">
                  <c:v>-0.14121600000000001</c:v>
                </c:pt>
                <c:pt idx="345">
                  <c:v>-0.14027700000000001</c:v>
                </c:pt>
                <c:pt idx="346">
                  <c:v>-0.13955799999999999</c:v>
                </c:pt>
                <c:pt idx="347">
                  <c:v>-0.13882900000000001</c:v>
                </c:pt>
                <c:pt idx="348">
                  <c:v>-0.13844799999999999</c:v>
                </c:pt>
                <c:pt idx="349">
                  <c:v>-0.13782</c:v>
                </c:pt>
                <c:pt idx="350">
                  <c:v>-0.13727800000000001</c:v>
                </c:pt>
                <c:pt idx="351">
                  <c:v>-0.136569</c:v>
                </c:pt>
                <c:pt idx="352">
                  <c:v>-0.13608999999999999</c:v>
                </c:pt>
                <c:pt idx="353">
                  <c:v>-0.135575</c:v>
                </c:pt>
                <c:pt idx="354">
                  <c:v>-0.135298</c:v>
                </c:pt>
                <c:pt idx="355">
                  <c:v>-0.13470099999999999</c:v>
                </c:pt>
                <c:pt idx="356">
                  <c:v>-0.13426199999999999</c:v>
                </c:pt>
                <c:pt idx="357">
                  <c:v>-0.13353799999999999</c:v>
                </c:pt>
                <c:pt idx="358">
                  <c:v>-0.13329099999999999</c:v>
                </c:pt>
                <c:pt idx="359">
                  <c:v>-0.13306399999999999</c:v>
                </c:pt>
                <c:pt idx="360">
                  <c:v>-0.13285</c:v>
                </c:pt>
                <c:pt idx="361">
                  <c:v>-0.1323</c:v>
                </c:pt>
                <c:pt idx="362">
                  <c:v>-0.13178000000000001</c:v>
                </c:pt>
                <c:pt idx="363">
                  <c:v>-0.131332</c:v>
                </c:pt>
                <c:pt idx="364">
                  <c:v>-0.13100999999999999</c:v>
                </c:pt>
                <c:pt idx="365">
                  <c:v>-0.130689</c:v>
                </c:pt>
                <c:pt idx="366">
                  <c:v>-0.13012099999999999</c:v>
                </c:pt>
                <c:pt idx="367">
                  <c:v>-0.129519</c:v>
                </c:pt>
                <c:pt idx="368">
                  <c:v>-0.128858</c:v>
                </c:pt>
                <c:pt idx="369">
                  <c:v>-0.12839</c:v>
                </c:pt>
                <c:pt idx="370">
                  <c:v>-0.127994</c:v>
                </c:pt>
                <c:pt idx="371">
                  <c:v>-0.127386</c:v>
                </c:pt>
                <c:pt idx="372">
                  <c:v>-0.12669800000000001</c:v>
                </c:pt>
                <c:pt idx="373">
                  <c:v>-0.125836</c:v>
                </c:pt>
                <c:pt idx="374">
                  <c:v>-0.12542300000000001</c:v>
                </c:pt>
                <c:pt idx="375">
                  <c:v>-0.124694</c:v>
                </c:pt>
                <c:pt idx="376">
                  <c:v>-0.124171</c:v>
                </c:pt>
                <c:pt idx="377">
                  <c:v>-0.123409</c:v>
                </c:pt>
                <c:pt idx="378">
                  <c:v>-0.122556</c:v>
                </c:pt>
                <c:pt idx="379">
                  <c:v>-0.121597</c:v>
                </c:pt>
                <c:pt idx="380">
                  <c:v>-0.12091300000000001</c:v>
                </c:pt>
                <c:pt idx="381">
                  <c:v>-0.120383</c:v>
                </c:pt>
                <c:pt idx="382">
                  <c:v>-0.119392</c:v>
                </c:pt>
                <c:pt idx="383">
                  <c:v>-0.11822199999999999</c:v>
                </c:pt>
                <c:pt idx="384">
                  <c:v>-0.117174</c:v>
                </c:pt>
                <c:pt idx="385">
                  <c:v>-0.115985</c:v>
                </c:pt>
                <c:pt idx="386">
                  <c:v>-0.115138</c:v>
                </c:pt>
                <c:pt idx="387">
                  <c:v>-0.11401600000000001</c:v>
                </c:pt>
                <c:pt idx="388">
                  <c:v>-0.11282200000000001</c:v>
                </c:pt>
                <c:pt idx="389">
                  <c:v>-0.11121200000000001</c:v>
                </c:pt>
                <c:pt idx="390">
                  <c:v>-0.109767</c:v>
                </c:pt>
                <c:pt idx="391">
                  <c:v>-0.108456</c:v>
                </c:pt>
                <c:pt idx="392">
                  <c:v>-0.107102</c:v>
                </c:pt>
                <c:pt idx="393">
                  <c:v>-0.105546</c:v>
                </c:pt>
                <c:pt idx="394">
                  <c:v>-0.103744</c:v>
                </c:pt>
                <c:pt idx="395">
                  <c:v>-0.101881</c:v>
                </c:pt>
                <c:pt idx="396">
                  <c:v>-0.100075</c:v>
                </c:pt>
                <c:pt idx="397">
                  <c:v>-9.8465300000000006E-2</c:v>
                </c:pt>
                <c:pt idx="398">
                  <c:v>-9.6483299999999994E-2</c:v>
                </c:pt>
                <c:pt idx="399">
                  <c:v>-9.4341999999999995E-2</c:v>
                </c:pt>
                <c:pt idx="400">
                  <c:v>-9.2237100000000002E-2</c:v>
                </c:pt>
                <c:pt idx="401">
                  <c:v>-8.9856900000000003E-2</c:v>
                </c:pt>
                <c:pt idx="402">
                  <c:v>-8.7900000000000006E-2</c:v>
                </c:pt>
                <c:pt idx="403">
                  <c:v>-8.5794400000000007E-2</c:v>
                </c:pt>
                <c:pt idx="404">
                  <c:v>-8.3311200000000002E-2</c:v>
                </c:pt>
                <c:pt idx="405">
                  <c:v>-8.0765000000000003E-2</c:v>
                </c:pt>
                <c:pt idx="406">
                  <c:v>-7.8212299999999998E-2</c:v>
                </c:pt>
                <c:pt idx="407">
                  <c:v>-7.5821600000000003E-2</c:v>
                </c:pt>
                <c:pt idx="408">
                  <c:v>-7.3441699999999999E-2</c:v>
                </c:pt>
                <c:pt idx="409">
                  <c:v>-7.0755899999999997E-2</c:v>
                </c:pt>
                <c:pt idx="410">
                  <c:v>-6.78116E-2</c:v>
                </c:pt>
                <c:pt idx="411">
                  <c:v>-6.4953800000000006E-2</c:v>
                </c:pt>
                <c:pt idx="412">
                  <c:v>-6.1899599999999999E-2</c:v>
                </c:pt>
                <c:pt idx="413">
                  <c:v>-5.91992E-2</c:v>
                </c:pt>
                <c:pt idx="414">
                  <c:v>-5.6272999999999997E-2</c:v>
                </c:pt>
                <c:pt idx="415">
                  <c:v>-5.3067099999999999E-2</c:v>
                </c:pt>
                <c:pt idx="416">
                  <c:v>-5.0023199999999997E-2</c:v>
                </c:pt>
                <c:pt idx="417">
                  <c:v>-4.6569800000000001E-2</c:v>
                </c:pt>
                <c:pt idx="418">
                  <c:v>-4.3304500000000003E-2</c:v>
                </c:pt>
                <c:pt idx="419">
                  <c:v>-4.0228399999999997E-2</c:v>
                </c:pt>
                <c:pt idx="420">
                  <c:v>-3.6896400000000003E-2</c:v>
                </c:pt>
                <c:pt idx="421">
                  <c:v>-3.3344800000000001E-2</c:v>
                </c:pt>
                <c:pt idx="422">
                  <c:v>-2.9984299999999998E-2</c:v>
                </c:pt>
                <c:pt idx="423">
                  <c:v>-2.62195E-2</c:v>
                </c:pt>
                <c:pt idx="424">
                  <c:v>-2.30081E-2</c:v>
                </c:pt>
                <c:pt idx="425">
                  <c:v>-1.9461200000000001E-2</c:v>
                </c:pt>
                <c:pt idx="426">
                  <c:v>-1.5597E-2</c:v>
                </c:pt>
                <c:pt idx="427">
                  <c:v>-1.19501E-2</c:v>
                </c:pt>
                <c:pt idx="428">
                  <c:v>-8.0698999999999996E-3</c:v>
                </c:pt>
                <c:pt idx="429">
                  <c:v>-4.5059499999999999E-3</c:v>
                </c:pt>
                <c:pt idx="430">
                  <c:v>-9.27807E-4</c:v>
                </c:pt>
                <c:pt idx="431">
                  <c:v>3.0423799999999999E-3</c:v>
                </c:pt>
                <c:pt idx="432">
                  <c:v>6.9025600000000003E-3</c:v>
                </c:pt>
                <c:pt idx="433">
                  <c:v>1.10013E-2</c:v>
                </c:pt>
                <c:pt idx="434">
                  <c:v>1.48907E-2</c:v>
                </c:pt>
                <c:pt idx="435">
                  <c:v>1.8487E-2</c:v>
                </c:pt>
                <c:pt idx="436">
                  <c:v>2.2417800000000002E-2</c:v>
                </c:pt>
                <c:pt idx="437">
                  <c:v>2.64485E-2</c:v>
                </c:pt>
                <c:pt idx="438">
                  <c:v>3.0378800000000001E-2</c:v>
                </c:pt>
                <c:pt idx="439">
                  <c:v>3.4451500000000003E-2</c:v>
                </c:pt>
                <c:pt idx="440">
                  <c:v>3.82295E-2</c:v>
                </c:pt>
                <c:pt idx="441">
                  <c:v>4.1875599999999999E-2</c:v>
                </c:pt>
                <c:pt idx="442">
                  <c:v>4.5763499999999999E-2</c:v>
                </c:pt>
                <c:pt idx="443">
                  <c:v>4.96896E-2</c:v>
                </c:pt>
                <c:pt idx="444">
                  <c:v>5.38545E-2</c:v>
                </c:pt>
                <c:pt idx="445">
                  <c:v>5.7642699999999998E-2</c:v>
                </c:pt>
                <c:pt idx="446">
                  <c:v>6.1296099999999999E-2</c:v>
                </c:pt>
                <c:pt idx="447">
                  <c:v>6.5204799999999993E-2</c:v>
                </c:pt>
                <c:pt idx="448">
                  <c:v>6.9157899999999994E-2</c:v>
                </c:pt>
                <c:pt idx="449">
                  <c:v>7.2918499999999997E-2</c:v>
                </c:pt>
                <c:pt idx="450">
                  <c:v>7.6726799999999998E-2</c:v>
                </c:pt>
                <c:pt idx="451">
                  <c:v>8.0171800000000001E-2</c:v>
                </c:pt>
                <c:pt idx="452">
                  <c:v>8.3915600000000007E-2</c:v>
                </c:pt>
                <c:pt idx="453">
                  <c:v>8.7567599999999995E-2</c:v>
                </c:pt>
                <c:pt idx="454">
                  <c:v>9.1433600000000004E-2</c:v>
                </c:pt>
                <c:pt idx="455">
                  <c:v>9.5019199999999998E-2</c:v>
                </c:pt>
                <c:pt idx="456">
                  <c:v>9.8475300000000002E-2</c:v>
                </c:pt>
                <c:pt idx="457">
                  <c:v>0.10177600000000001</c:v>
                </c:pt>
                <c:pt idx="458">
                  <c:v>0.105215</c:v>
                </c:pt>
                <c:pt idx="459">
                  <c:v>0.108672</c:v>
                </c:pt>
                <c:pt idx="460">
                  <c:v>0.112244</c:v>
                </c:pt>
                <c:pt idx="461">
                  <c:v>0.115442</c:v>
                </c:pt>
                <c:pt idx="462">
                  <c:v>0.118425</c:v>
                </c:pt>
                <c:pt idx="463">
                  <c:v>0.121556</c:v>
                </c:pt>
                <c:pt idx="464">
                  <c:v>0.124569</c:v>
                </c:pt>
                <c:pt idx="465">
                  <c:v>0.12767400000000001</c:v>
                </c:pt>
                <c:pt idx="466">
                  <c:v>0.130719</c:v>
                </c:pt>
                <c:pt idx="467">
                  <c:v>0.13331899999999999</c:v>
                </c:pt>
                <c:pt idx="468">
                  <c:v>0.13608799999999999</c:v>
                </c:pt>
                <c:pt idx="469">
                  <c:v>0.13877300000000001</c:v>
                </c:pt>
                <c:pt idx="470">
                  <c:v>0.14172199999999999</c:v>
                </c:pt>
                <c:pt idx="471">
                  <c:v>0.14443900000000001</c:v>
                </c:pt>
                <c:pt idx="472" formatCode="0.00E+00">
                  <c:v>0.14696699999999999</c:v>
                </c:pt>
                <c:pt idx="473">
                  <c:v>0.149202</c:v>
                </c:pt>
                <c:pt idx="474">
                  <c:v>0.151782</c:v>
                </c:pt>
                <c:pt idx="475">
                  <c:v>0.154173</c:v>
                </c:pt>
                <c:pt idx="476">
                  <c:v>0.15645800000000001</c:v>
                </c:pt>
                <c:pt idx="477">
                  <c:v>0.15871399999999999</c:v>
                </c:pt>
                <c:pt idx="478">
                  <c:v>0.16084200000000001</c:v>
                </c:pt>
                <c:pt idx="479">
                  <c:v>0.16266700000000001</c:v>
                </c:pt>
                <c:pt idx="480">
                  <c:v>0.16450600000000001</c:v>
                </c:pt>
                <c:pt idx="481">
                  <c:v>0.166438</c:v>
                </c:pt>
                <c:pt idx="482">
                  <c:v>0.16844100000000001</c:v>
                </c:pt>
                <c:pt idx="483">
                  <c:v>0.16981199999999999</c:v>
                </c:pt>
                <c:pt idx="484">
                  <c:v>0.171289</c:v>
                </c:pt>
                <c:pt idx="485">
                  <c:v>0.172732</c:v>
                </c:pt>
                <c:pt idx="486">
                  <c:v>0.17429900000000001</c:v>
                </c:pt>
                <c:pt idx="487">
                  <c:v>0.17579</c:v>
                </c:pt>
                <c:pt idx="488">
                  <c:v>0.177145</c:v>
                </c:pt>
                <c:pt idx="489">
                  <c:v>0.17812600000000001</c:v>
                </c:pt>
                <c:pt idx="490">
                  <c:v>0.1792</c:v>
                </c:pt>
                <c:pt idx="491">
                  <c:v>0.180371</c:v>
                </c:pt>
                <c:pt idx="492">
                  <c:v>0.18121499999999999</c:v>
                </c:pt>
                <c:pt idx="493">
                  <c:v>0.182341</c:v>
                </c:pt>
                <c:pt idx="494">
                  <c:v>0.18287400000000001</c:v>
                </c:pt>
                <c:pt idx="495">
                  <c:v>0.183529</c:v>
                </c:pt>
                <c:pt idx="496">
                  <c:v>0.18431700000000001</c:v>
                </c:pt>
                <c:pt idx="497">
                  <c:v>0.184923</c:v>
                </c:pt>
                <c:pt idx="498">
                  <c:v>0.18561</c:v>
                </c:pt>
                <c:pt idx="499">
                  <c:v>0.186004</c:v>
                </c:pt>
                <c:pt idx="500">
                  <c:v>0.18610099999999999</c:v>
                </c:pt>
                <c:pt idx="501">
                  <c:v>0.18632799999999999</c:v>
                </c:pt>
                <c:pt idx="502">
                  <c:v>0.18673200000000001</c:v>
                </c:pt>
                <c:pt idx="503">
                  <c:v>0.18662799999999999</c:v>
                </c:pt>
                <c:pt idx="504">
                  <c:v>0.18701200000000001</c:v>
                </c:pt>
                <c:pt idx="505">
                  <c:v>0.18695500000000001</c:v>
                </c:pt>
                <c:pt idx="506">
                  <c:v>0.186723</c:v>
                </c:pt>
                <c:pt idx="507">
                  <c:v>0.18678800000000001</c:v>
                </c:pt>
                <c:pt idx="508">
                  <c:v>0.18668100000000001</c:v>
                </c:pt>
                <c:pt idx="509">
                  <c:v>0.18657799999999999</c:v>
                </c:pt>
                <c:pt idx="510">
                  <c:v>0.18629799999999999</c:v>
                </c:pt>
                <c:pt idx="511">
                  <c:v>0.18579399999999999</c:v>
                </c:pt>
                <c:pt idx="512">
                  <c:v>0.18553900000000001</c:v>
                </c:pt>
                <c:pt idx="513">
                  <c:v>0.185249</c:v>
                </c:pt>
                <c:pt idx="514">
                  <c:v>0.18492900000000001</c:v>
                </c:pt>
                <c:pt idx="515">
                  <c:v>0.18462999999999999</c:v>
                </c:pt>
                <c:pt idx="516">
                  <c:v>0.18377499999999999</c:v>
                </c:pt>
                <c:pt idx="517">
                  <c:v>0.18331900000000001</c:v>
                </c:pt>
                <c:pt idx="518">
                  <c:v>0.18270600000000001</c:v>
                </c:pt>
                <c:pt idx="519">
                  <c:v>0.18208299999999999</c:v>
                </c:pt>
                <c:pt idx="520">
                  <c:v>0.18137300000000001</c:v>
                </c:pt>
                <c:pt idx="521">
                  <c:v>0.18060300000000001</c:v>
                </c:pt>
                <c:pt idx="522">
                  <c:v>0.179644</c:v>
                </c:pt>
                <c:pt idx="523">
                  <c:v>0.17885499999999999</c:v>
                </c:pt>
                <c:pt idx="524">
                  <c:v>0.17787500000000001</c:v>
                </c:pt>
                <c:pt idx="525">
                  <c:v>0.17713599999999999</c:v>
                </c:pt>
                <c:pt idx="526">
                  <c:v>0.176152</c:v>
                </c:pt>
                <c:pt idx="527">
                  <c:v>0.174932</c:v>
                </c:pt>
                <c:pt idx="528">
                  <c:v>0.17410100000000001</c:v>
                </c:pt>
                <c:pt idx="529">
                  <c:v>0.17316100000000001</c:v>
                </c:pt>
                <c:pt idx="530">
                  <c:v>0.172539</c:v>
                </c:pt>
                <c:pt idx="531">
                  <c:v>0.171514</c:v>
                </c:pt>
                <c:pt idx="532">
                  <c:v>0.17036299999999999</c:v>
                </c:pt>
                <c:pt idx="533">
                  <c:v>0.16928000000000001</c:v>
                </c:pt>
                <c:pt idx="534">
                  <c:v>0.168382</c:v>
                </c:pt>
                <c:pt idx="535">
                  <c:v>0.16744300000000001</c:v>
                </c:pt>
                <c:pt idx="536">
                  <c:v>0.16667899999999999</c:v>
                </c:pt>
                <c:pt idx="537">
                  <c:v>0.16553100000000001</c:v>
                </c:pt>
                <c:pt idx="538">
                  <c:v>0.164716</c:v>
                </c:pt>
                <c:pt idx="539">
                  <c:v>0.16373399999999999</c:v>
                </c:pt>
                <c:pt idx="540">
                  <c:v>0.16280700000000001</c:v>
                </c:pt>
                <c:pt idx="541">
                  <c:v>0.16213</c:v>
                </c:pt>
                <c:pt idx="542">
                  <c:v>0.16109299999999999</c:v>
                </c:pt>
                <c:pt idx="543">
                  <c:v>0.160214</c:v>
                </c:pt>
                <c:pt idx="544">
                  <c:v>0.15935299999999999</c:v>
                </c:pt>
                <c:pt idx="545">
                  <c:v>0.158638</c:v>
                </c:pt>
                <c:pt idx="546">
                  <c:v>0.15782599999999999</c:v>
                </c:pt>
                <c:pt idx="547">
                  <c:v>0.15728900000000001</c:v>
                </c:pt>
                <c:pt idx="548">
                  <c:v>0.156303</c:v>
                </c:pt>
                <c:pt idx="549">
                  <c:v>0.15579899999999999</c:v>
                </c:pt>
                <c:pt idx="550">
                  <c:v>0.15512200000000001</c:v>
                </c:pt>
                <c:pt idx="551">
                  <c:v>0.15459400000000001</c:v>
                </c:pt>
                <c:pt idx="552">
                  <c:v>0.154082</c:v>
                </c:pt>
                <c:pt idx="553">
                  <c:v>0.153644</c:v>
                </c:pt>
                <c:pt idx="554">
                  <c:v>0.15309900000000001</c:v>
                </c:pt>
                <c:pt idx="555">
                  <c:v>0.15257000000000001</c:v>
                </c:pt>
                <c:pt idx="556">
                  <c:v>0.15226100000000001</c:v>
                </c:pt>
                <c:pt idx="557">
                  <c:v>0.15204500000000001</c:v>
                </c:pt>
                <c:pt idx="558">
                  <c:v>0.15183199999999999</c:v>
                </c:pt>
                <c:pt idx="559">
                  <c:v>0.15143899999999999</c:v>
                </c:pt>
                <c:pt idx="560">
                  <c:v>0.15120500000000001</c:v>
                </c:pt>
                <c:pt idx="561">
                  <c:v>0.15112700000000001</c:v>
                </c:pt>
                <c:pt idx="562">
                  <c:v>0.15112600000000001</c:v>
                </c:pt>
                <c:pt idx="563">
                  <c:v>0.15129200000000001</c:v>
                </c:pt>
                <c:pt idx="564">
                  <c:v>0.15137400000000001</c:v>
                </c:pt>
                <c:pt idx="565">
                  <c:v>0.151506</c:v>
                </c:pt>
                <c:pt idx="566">
                  <c:v>0.15157100000000001</c:v>
                </c:pt>
                <c:pt idx="567">
                  <c:v>0.151754</c:v>
                </c:pt>
                <c:pt idx="568">
                  <c:v>0.15214</c:v>
                </c:pt>
                <c:pt idx="569">
                  <c:v>0.15266099999999999</c:v>
                </c:pt>
                <c:pt idx="570">
                  <c:v>0.15298700000000001</c:v>
                </c:pt>
                <c:pt idx="571">
                  <c:v>0.153529</c:v>
                </c:pt>
                <c:pt idx="572" formatCode="0.00E+00">
                  <c:v>0.154032</c:v>
                </c:pt>
                <c:pt idx="573">
                  <c:v>0.15495500000000001</c:v>
                </c:pt>
                <c:pt idx="574">
                  <c:v>0.15579000000000001</c:v>
                </c:pt>
                <c:pt idx="575">
                  <c:v>0.15654299999999999</c:v>
                </c:pt>
                <c:pt idx="576">
                  <c:v>0.15747700000000001</c:v>
                </c:pt>
                <c:pt idx="577">
                  <c:v>0.158412</c:v>
                </c:pt>
                <c:pt idx="578">
                  <c:v>0.159417</c:v>
                </c:pt>
                <c:pt idx="579">
                  <c:v>0.16066800000000001</c:v>
                </c:pt>
                <c:pt idx="580">
                  <c:v>0.16184899999999999</c:v>
                </c:pt>
                <c:pt idx="581">
                  <c:v>0.162969</c:v>
                </c:pt>
                <c:pt idx="582">
                  <c:v>0.16417200000000001</c:v>
                </c:pt>
                <c:pt idx="583">
                  <c:v>0.16555900000000001</c:v>
                </c:pt>
                <c:pt idx="584">
                  <c:v>0.16703100000000001</c:v>
                </c:pt>
                <c:pt idx="585">
                  <c:v>0.168597</c:v>
                </c:pt>
                <c:pt idx="586">
                  <c:v>0.17010800000000001</c:v>
                </c:pt>
                <c:pt idx="587">
                  <c:v>0.17145099999999999</c:v>
                </c:pt>
                <c:pt idx="588">
                  <c:v>0.173212</c:v>
                </c:pt>
                <c:pt idx="589">
                  <c:v>0.17500499999999999</c:v>
                </c:pt>
                <c:pt idx="590">
                  <c:v>0.17680399999999999</c:v>
                </c:pt>
                <c:pt idx="591">
                  <c:v>0.17873600000000001</c:v>
                </c:pt>
                <c:pt idx="592">
                  <c:v>0.180287</c:v>
                </c:pt>
                <c:pt idx="593">
                  <c:v>0.18185000000000001</c:v>
                </c:pt>
                <c:pt idx="594">
                  <c:v>0.18379899999999999</c:v>
                </c:pt>
                <c:pt idx="595">
                  <c:v>0.18574499999999999</c:v>
                </c:pt>
                <c:pt idx="596">
                  <c:v>0.187829</c:v>
                </c:pt>
                <c:pt idx="597">
                  <c:v>0.189557</c:v>
                </c:pt>
                <c:pt idx="598">
                  <c:v>0.19143499999999999</c:v>
                </c:pt>
                <c:pt idx="599">
                  <c:v>0.19339700000000001</c:v>
                </c:pt>
                <c:pt idx="600">
                  <c:v>0.195294</c:v>
                </c:pt>
                <c:pt idx="601">
                  <c:v>0.19753999999999999</c:v>
                </c:pt>
                <c:pt idx="602">
                  <c:v>0.199766</c:v>
                </c:pt>
                <c:pt idx="603">
                  <c:v>0.201679</c:v>
                </c:pt>
                <c:pt idx="604">
                  <c:v>0.20356199999999999</c:v>
                </c:pt>
                <c:pt idx="605">
                  <c:v>0.20580100000000001</c:v>
                </c:pt>
                <c:pt idx="606">
                  <c:v>0.20810300000000001</c:v>
                </c:pt>
                <c:pt idx="607">
                  <c:v>0.210451</c:v>
                </c:pt>
                <c:pt idx="608">
                  <c:v>0.21260200000000001</c:v>
                </c:pt>
                <c:pt idx="609">
                  <c:v>0.21473100000000001</c:v>
                </c:pt>
                <c:pt idx="610">
                  <c:v>0.21712500000000001</c:v>
                </c:pt>
                <c:pt idx="611">
                  <c:v>0.21929100000000001</c:v>
                </c:pt>
                <c:pt idx="612">
                  <c:v>0.221551</c:v>
                </c:pt>
                <c:pt idx="613">
                  <c:v>0.22376499999999999</c:v>
                </c:pt>
                <c:pt idx="614">
                  <c:v>0.22583</c:v>
                </c:pt>
                <c:pt idx="615">
                  <c:v>0.2276</c:v>
                </c:pt>
                <c:pt idx="616">
                  <c:v>0.22967799999999999</c:v>
                </c:pt>
                <c:pt idx="617">
                  <c:v>0.23169600000000001</c:v>
                </c:pt>
                <c:pt idx="618">
                  <c:v>0.233794</c:v>
                </c:pt>
                <c:pt idx="619">
                  <c:v>0.23539399999999999</c:v>
                </c:pt>
                <c:pt idx="620">
                  <c:v>0.237236</c:v>
                </c:pt>
                <c:pt idx="621">
                  <c:v>0.23902599999999999</c:v>
                </c:pt>
                <c:pt idx="622">
                  <c:v>0.24082899999999999</c:v>
                </c:pt>
                <c:pt idx="623">
                  <c:v>0.24271300000000001</c:v>
                </c:pt>
                <c:pt idx="624">
                  <c:v>0.244259</c:v>
                </c:pt>
                <c:pt idx="625">
                  <c:v>0.24571999999999999</c:v>
                </c:pt>
                <c:pt idx="626">
                  <c:v>0.247447</c:v>
                </c:pt>
                <c:pt idx="627">
                  <c:v>0.248866</c:v>
                </c:pt>
                <c:pt idx="628">
                  <c:v>0.25032700000000002</c:v>
                </c:pt>
                <c:pt idx="629">
                  <c:v>0.25172600000000001</c:v>
                </c:pt>
                <c:pt idx="630">
                  <c:v>0.25304199999999999</c:v>
                </c:pt>
                <c:pt idx="631">
                  <c:v>0.25402999999999998</c:v>
                </c:pt>
                <c:pt idx="632">
                  <c:v>0.25527300000000003</c:v>
                </c:pt>
                <c:pt idx="633">
                  <c:v>0.25658900000000001</c:v>
                </c:pt>
                <c:pt idx="634">
                  <c:v>0.25779299999999999</c:v>
                </c:pt>
                <c:pt idx="635">
                  <c:v>0.25860100000000003</c:v>
                </c:pt>
                <c:pt idx="636">
                  <c:v>0.25930599999999998</c:v>
                </c:pt>
                <c:pt idx="637">
                  <c:v>0.26034600000000002</c:v>
                </c:pt>
                <c:pt idx="638">
                  <c:v>0.26119500000000001</c:v>
                </c:pt>
                <c:pt idx="639">
                  <c:v>0.26203100000000001</c:v>
                </c:pt>
                <c:pt idx="640">
                  <c:v>0.26258999999999999</c:v>
                </c:pt>
                <c:pt idx="641">
                  <c:v>0.26297100000000001</c:v>
                </c:pt>
                <c:pt idx="642">
                  <c:v>0.26331900000000003</c:v>
                </c:pt>
                <c:pt idx="643">
                  <c:v>0.26360499999999998</c:v>
                </c:pt>
                <c:pt idx="644">
                  <c:v>0.26397700000000002</c:v>
                </c:pt>
                <c:pt idx="645">
                  <c:v>0.26396199999999997</c:v>
                </c:pt>
                <c:pt idx="646">
                  <c:v>0.26394800000000002</c:v>
                </c:pt>
                <c:pt idx="647">
                  <c:v>0.26363900000000001</c:v>
                </c:pt>
                <c:pt idx="648">
                  <c:v>0.26368000000000003</c:v>
                </c:pt>
                <c:pt idx="649">
                  <c:v>0.26337300000000002</c:v>
                </c:pt>
                <c:pt idx="650">
                  <c:v>0.26317600000000002</c:v>
                </c:pt>
                <c:pt idx="651">
                  <c:v>0.26272699999999999</c:v>
                </c:pt>
                <c:pt idx="652">
                  <c:v>0.26198199999999999</c:v>
                </c:pt>
                <c:pt idx="653">
                  <c:v>0.26149699999999998</c:v>
                </c:pt>
                <c:pt idx="654">
                  <c:v>0.26108399999999998</c:v>
                </c:pt>
                <c:pt idx="655">
                  <c:v>0.26036100000000001</c:v>
                </c:pt>
                <c:pt idx="656">
                  <c:v>0.25959700000000002</c:v>
                </c:pt>
                <c:pt idx="657">
                  <c:v>0.25840099999999999</c:v>
                </c:pt>
                <c:pt idx="658">
                  <c:v>0.25729099999999999</c:v>
                </c:pt>
                <c:pt idx="659">
                  <c:v>0.256104</c:v>
                </c:pt>
                <c:pt idx="660">
                  <c:v>0.25489299999999998</c:v>
                </c:pt>
                <c:pt idx="661">
                  <c:v>0.25348599999999999</c:v>
                </c:pt>
                <c:pt idx="662">
                  <c:v>0.25200899999999998</c:v>
                </c:pt>
                <c:pt idx="663">
                  <c:v>0.25020300000000001</c:v>
                </c:pt>
                <c:pt idx="664">
                  <c:v>0.24849199999999999</c:v>
                </c:pt>
                <c:pt idx="665">
                  <c:v>0.246756</c:v>
                </c:pt>
                <c:pt idx="666">
                  <c:v>0.245059</c:v>
                </c:pt>
                <c:pt idx="667">
                  <c:v>0.24321999999999999</c:v>
                </c:pt>
                <c:pt idx="668">
                  <c:v>0.24107999999999999</c:v>
                </c:pt>
                <c:pt idx="669">
                  <c:v>0.239007</c:v>
                </c:pt>
                <c:pt idx="670">
                  <c:v>0.237036</c:v>
                </c:pt>
                <c:pt idx="671">
                  <c:v>0.234678</c:v>
                </c:pt>
                <c:pt idx="672">
                  <c:v>0.23252900000000001</c:v>
                </c:pt>
                <c:pt idx="673">
                  <c:v>0.230154</c:v>
                </c:pt>
                <c:pt idx="674">
                  <c:v>0.227548</c:v>
                </c:pt>
                <c:pt idx="675">
                  <c:v>0.22501299999999999</c:v>
                </c:pt>
                <c:pt idx="676">
                  <c:v>0.222715</c:v>
                </c:pt>
                <c:pt idx="677">
                  <c:v>0.22009200000000001</c:v>
                </c:pt>
                <c:pt idx="678">
                  <c:v>0.21742500000000001</c:v>
                </c:pt>
                <c:pt idx="679">
                  <c:v>0.21471799999999999</c:v>
                </c:pt>
                <c:pt idx="680">
                  <c:v>0.21185300000000001</c:v>
                </c:pt>
                <c:pt idx="681">
                  <c:v>0.20915300000000001</c:v>
                </c:pt>
                <c:pt idx="682">
                  <c:v>0.20644699999999999</c:v>
                </c:pt>
                <c:pt idx="683">
                  <c:v>0.203484</c:v>
                </c:pt>
                <c:pt idx="684">
                  <c:v>0.20044899999999999</c:v>
                </c:pt>
                <c:pt idx="685">
                  <c:v>0.19714100000000001</c:v>
                </c:pt>
                <c:pt idx="686">
                  <c:v>0.19398799999999999</c:v>
                </c:pt>
                <c:pt idx="687">
                  <c:v>0.19084899999999999</c:v>
                </c:pt>
                <c:pt idx="688">
                  <c:v>0.18751799999999999</c:v>
                </c:pt>
                <c:pt idx="689">
                  <c:v>0.18424099999999999</c:v>
                </c:pt>
                <c:pt idx="690">
                  <c:v>0.180643</c:v>
                </c:pt>
                <c:pt idx="691">
                  <c:v>0.17710500000000001</c:v>
                </c:pt>
                <c:pt idx="692">
                  <c:v>0.17372099999999999</c:v>
                </c:pt>
                <c:pt idx="693">
                  <c:v>0.17033000000000001</c:v>
                </c:pt>
                <c:pt idx="694">
                  <c:v>0.16695399999999999</c:v>
                </c:pt>
                <c:pt idx="695">
                  <c:v>0.16347200000000001</c:v>
                </c:pt>
                <c:pt idx="696">
                  <c:v>0.15967500000000001</c:v>
                </c:pt>
                <c:pt idx="697">
                  <c:v>0.15615999999999999</c:v>
                </c:pt>
                <c:pt idx="698">
                  <c:v>0.15275900000000001</c:v>
                </c:pt>
                <c:pt idx="699">
                  <c:v>0.14921999999999999</c:v>
                </c:pt>
                <c:pt idx="700">
                  <c:v>0.145564</c:v>
                </c:pt>
                <c:pt idx="701">
                  <c:v>0.141677</c:v>
                </c:pt>
                <c:pt idx="702">
                  <c:v>0.137935</c:v>
                </c:pt>
                <c:pt idx="703">
                  <c:v>0.13450500000000001</c:v>
                </c:pt>
                <c:pt idx="704">
                  <c:v>0.130713</c:v>
                </c:pt>
                <c:pt idx="705">
                  <c:v>0.127225</c:v>
                </c:pt>
                <c:pt idx="706">
                  <c:v>0.12345100000000001</c:v>
                </c:pt>
                <c:pt idx="707">
                  <c:v>0.119576</c:v>
                </c:pt>
                <c:pt idx="708">
                  <c:v>0.11600199999999999</c:v>
                </c:pt>
                <c:pt idx="709">
                  <c:v>0.11248900000000001</c:v>
                </c:pt>
                <c:pt idx="710">
                  <c:v>0.10896500000000001</c:v>
                </c:pt>
                <c:pt idx="711">
                  <c:v>0.105277</c:v>
                </c:pt>
                <c:pt idx="712">
                  <c:v>0.101699</c:v>
                </c:pt>
                <c:pt idx="713">
                  <c:v>9.8097599999999993E-2</c:v>
                </c:pt>
                <c:pt idx="714">
                  <c:v>9.4767100000000007E-2</c:v>
                </c:pt>
                <c:pt idx="715">
                  <c:v>9.1221899999999995E-2</c:v>
                </c:pt>
                <c:pt idx="716">
                  <c:v>8.7797200000000006E-2</c:v>
                </c:pt>
                <c:pt idx="717">
                  <c:v>8.4205000000000002E-2</c:v>
                </c:pt>
                <c:pt idx="718">
                  <c:v>8.0612100000000006E-2</c:v>
                </c:pt>
                <c:pt idx="719">
                  <c:v>7.7282799999999999E-2</c:v>
                </c:pt>
                <c:pt idx="720">
                  <c:v>7.3847800000000005E-2</c:v>
                </c:pt>
                <c:pt idx="721">
                  <c:v>7.0771399999999998E-2</c:v>
                </c:pt>
                <c:pt idx="722">
                  <c:v>6.7203499999999999E-2</c:v>
                </c:pt>
                <c:pt idx="723">
                  <c:v>6.3734700000000005E-2</c:v>
                </c:pt>
                <c:pt idx="724">
                  <c:v>6.0613100000000003E-2</c:v>
                </c:pt>
                <c:pt idx="725">
                  <c:v>5.7576500000000003E-2</c:v>
                </c:pt>
                <c:pt idx="726">
                  <c:v>5.4323999999999997E-2</c:v>
                </c:pt>
                <c:pt idx="727">
                  <c:v>5.1257700000000003E-2</c:v>
                </c:pt>
                <c:pt idx="728">
                  <c:v>4.8092099999999999E-2</c:v>
                </c:pt>
                <c:pt idx="729">
                  <c:v>4.51031E-2</c:v>
                </c:pt>
                <c:pt idx="730">
                  <c:v>4.2303300000000002E-2</c:v>
                </c:pt>
                <c:pt idx="731">
                  <c:v>3.9556399999999999E-2</c:v>
                </c:pt>
                <c:pt idx="732">
                  <c:v>3.6826900000000003E-2</c:v>
                </c:pt>
                <c:pt idx="733">
                  <c:v>3.3808699999999997E-2</c:v>
                </c:pt>
                <c:pt idx="734">
                  <c:v>3.11279E-2</c:v>
                </c:pt>
                <c:pt idx="735">
                  <c:v>2.84213E-2</c:v>
                </c:pt>
                <c:pt idx="736">
                  <c:v>2.6007099999999998E-2</c:v>
                </c:pt>
                <c:pt idx="737">
                  <c:v>2.37986E-2</c:v>
                </c:pt>
                <c:pt idx="738">
                  <c:v>2.1342400000000001E-2</c:v>
                </c:pt>
                <c:pt idx="739">
                  <c:v>1.8666599999999998E-2</c:v>
                </c:pt>
                <c:pt idx="740">
                  <c:v>1.6420400000000002E-2</c:v>
                </c:pt>
                <c:pt idx="741">
                  <c:v>1.4245300000000001E-2</c:v>
                </c:pt>
                <c:pt idx="742">
                  <c:v>1.2213399999999999E-2</c:v>
                </c:pt>
                <c:pt idx="743">
                  <c:v>1.0297799999999999E-2</c:v>
                </c:pt>
                <c:pt idx="744">
                  <c:v>8.3572200000000003E-3</c:v>
                </c:pt>
                <c:pt idx="745">
                  <c:v>6.3611700000000002E-3</c:v>
                </c:pt>
                <c:pt idx="746">
                  <c:v>4.66001E-3</c:v>
                </c:pt>
                <c:pt idx="747">
                  <c:v>3.0348900000000002E-3</c:v>
                </c:pt>
                <c:pt idx="748">
                  <c:v>1.4714800000000001E-3</c:v>
                </c:pt>
                <c:pt idx="749" formatCode="0.00E+00">
                  <c:v>-5.6354200000000003E-5</c:v>
                </c:pt>
                <c:pt idx="750">
                  <c:v>-1.88703E-3</c:v>
                </c:pt>
                <c:pt idx="751">
                  <c:v>-3.31314E-3</c:v>
                </c:pt>
                <c:pt idx="752">
                  <c:v>-4.7101199999999999E-3</c:v>
                </c:pt>
                <c:pt idx="753">
                  <c:v>-5.9056899999999999E-3</c:v>
                </c:pt>
                <c:pt idx="754">
                  <c:v>-7.1035100000000004E-3</c:v>
                </c:pt>
                <c:pt idx="755">
                  <c:v>-8.5152800000000001E-3</c:v>
                </c:pt>
                <c:pt idx="756">
                  <c:v>-9.8111199999999996E-3</c:v>
                </c:pt>
                <c:pt idx="757">
                  <c:v>-1.0705900000000001E-2</c:v>
                </c:pt>
                <c:pt idx="758">
                  <c:v>-1.16896E-2</c:v>
                </c:pt>
                <c:pt idx="759">
                  <c:v>-1.25206E-2</c:v>
                </c:pt>
                <c:pt idx="760">
                  <c:v>-1.34903E-2</c:v>
                </c:pt>
                <c:pt idx="761">
                  <c:v>-1.45554E-2</c:v>
                </c:pt>
                <c:pt idx="762">
                  <c:v>-1.52453E-2</c:v>
                </c:pt>
                <c:pt idx="763">
                  <c:v>-1.60228E-2</c:v>
                </c:pt>
                <c:pt idx="764">
                  <c:v>-1.6541299999999998E-2</c:v>
                </c:pt>
                <c:pt idx="765">
                  <c:v>-1.7177999999999999E-2</c:v>
                </c:pt>
                <c:pt idx="766">
                  <c:v>-1.7753000000000001E-2</c:v>
                </c:pt>
                <c:pt idx="767">
                  <c:v>-1.8400199999999999E-2</c:v>
                </c:pt>
                <c:pt idx="768">
                  <c:v>-1.8901899999999999E-2</c:v>
                </c:pt>
                <c:pt idx="769">
                  <c:v>-1.9333099999999999E-2</c:v>
                </c:pt>
                <c:pt idx="770">
                  <c:v>-1.9600699999999999E-2</c:v>
                </c:pt>
                <c:pt idx="771">
                  <c:v>-1.9996900000000001E-2</c:v>
                </c:pt>
                <c:pt idx="772">
                  <c:v>-2.0408300000000001E-2</c:v>
                </c:pt>
                <c:pt idx="773">
                  <c:v>-2.06403E-2</c:v>
                </c:pt>
                <c:pt idx="774">
                  <c:v>-2.0884300000000001E-2</c:v>
                </c:pt>
                <c:pt idx="775">
                  <c:v>-2.1112599999999999E-2</c:v>
                </c:pt>
                <c:pt idx="776">
                  <c:v>-2.1335699999999999E-2</c:v>
                </c:pt>
                <c:pt idx="777">
                  <c:v>-2.1645399999999999E-2</c:v>
                </c:pt>
                <c:pt idx="778">
                  <c:v>-2.1865900000000001E-2</c:v>
                </c:pt>
                <c:pt idx="779">
                  <c:v>-2.2033899999999999E-2</c:v>
                </c:pt>
                <c:pt idx="780">
                  <c:v>-2.2294100000000001E-2</c:v>
                </c:pt>
                <c:pt idx="781">
                  <c:v>-2.23327E-2</c:v>
                </c:pt>
                <c:pt idx="782">
                  <c:v>-2.24006E-2</c:v>
                </c:pt>
                <c:pt idx="783">
                  <c:v>-2.2704700000000001E-2</c:v>
                </c:pt>
                <c:pt idx="784">
                  <c:v>-2.28889E-2</c:v>
                </c:pt>
                <c:pt idx="785">
                  <c:v>-2.3002399999999999E-2</c:v>
                </c:pt>
                <c:pt idx="786">
                  <c:v>-2.2938199999999999E-2</c:v>
                </c:pt>
                <c:pt idx="787">
                  <c:v>-2.3126399999999998E-2</c:v>
                </c:pt>
                <c:pt idx="788">
                  <c:v>-2.3303899999999999E-2</c:v>
                </c:pt>
                <c:pt idx="789">
                  <c:v>-2.3686700000000002E-2</c:v>
                </c:pt>
                <c:pt idx="790">
                  <c:v>-2.3797100000000002E-2</c:v>
                </c:pt>
                <c:pt idx="791">
                  <c:v>-2.39451E-2</c:v>
                </c:pt>
                <c:pt idx="792">
                  <c:v>-2.4181600000000001E-2</c:v>
                </c:pt>
                <c:pt idx="793">
                  <c:v>-2.4627300000000001E-2</c:v>
                </c:pt>
                <c:pt idx="794">
                  <c:v>-2.5010999999999999E-2</c:v>
                </c:pt>
                <c:pt idx="795">
                  <c:v>-2.55103E-2</c:v>
                </c:pt>
                <c:pt idx="796">
                  <c:v>-2.57556E-2</c:v>
                </c:pt>
                <c:pt idx="797">
                  <c:v>-2.6132699999999998E-2</c:v>
                </c:pt>
                <c:pt idx="798">
                  <c:v>-2.6533999999999999E-2</c:v>
                </c:pt>
                <c:pt idx="799">
                  <c:v>-2.7011899999999998E-2</c:v>
                </c:pt>
                <c:pt idx="800">
                  <c:v>-2.7768399999999999E-2</c:v>
                </c:pt>
                <c:pt idx="801">
                  <c:v>-2.82337E-2</c:v>
                </c:pt>
                <c:pt idx="802">
                  <c:v>-2.8658300000000001E-2</c:v>
                </c:pt>
                <c:pt idx="803">
                  <c:v>-2.9244300000000001E-2</c:v>
                </c:pt>
                <c:pt idx="804">
                  <c:v>-2.99507E-2</c:v>
                </c:pt>
                <c:pt idx="805">
                  <c:v>-3.0814999999999999E-2</c:v>
                </c:pt>
                <c:pt idx="806">
                  <c:v>-3.1561499999999999E-2</c:v>
                </c:pt>
                <c:pt idx="807">
                  <c:v>-3.2298399999999998E-2</c:v>
                </c:pt>
                <c:pt idx="808">
                  <c:v>-3.2982900000000002E-2</c:v>
                </c:pt>
                <c:pt idx="809">
                  <c:v>-3.3877600000000001E-2</c:v>
                </c:pt>
                <c:pt idx="810">
                  <c:v>-3.4884199999999997E-2</c:v>
                </c:pt>
                <c:pt idx="811">
                  <c:v>-3.6157099999999998E-2</c:v>
                </c:pt>
                <c:pt idx="812">
                  <c:v>-3.7139100000000001E-2</c:v>
                </c:pt>
                <c:pt idx="813">
                  <c:v>-3.8179999999999999E-2</c:v>
                </c:pt>
                <c:pt idx="814">
                  <c:v>-3.9119399999999999E-2</c:v>
                </c:pt>
                <c:pt idx="815">
                  <c:v>-4.0319500000000001E-2</c:v>
                </c:pt>
                <c:pt idx="816">
                  <c:v>-4.1837100000000002E-2</c:v>
                </c:pt>
                <c:pt idx="817">
                  <c:v>-4.3085600000000002E-2</c:v>
                </c:pt>
                <c:pt idx="818">
                  <c:v>-4.4392899999999999E-2</c:v>
                </c:pt>
                <c:pt idx="819">
                  <c:v>-4.56967E-2</c:v>
                </c:pt>
                <c:pt idx="820">
                  <c:v>-4.7226400000000002E-2</c:v>
                </c:pt>
                <c:pt idx="821">
                  <c:v>-4.8746999999999999E-2</c:v>
                </c:pt>
                <c:pt idx="822">
                  <c:v>-5.0525500000000001E-2</c:v>
                </c:pt>
                <c:pt idx="823">
                  <c:v>-5.2039799999999997E-2</c:v>
                </c:pt>
                <c:pt idx="824">
                  <c:v>-5.3797400000000002E-2</c:v>
                </c:pt>
                <c:pt idx="825">
                  <c:v>-5.5366800000000001E-2</c:v>
                </c:pt>
                <c:pt idx="826">
                  <c:v>-5.7250799999999998E-2</c:v>
                </c:pt>
                <c:pt idx="827">
                  <c:v>-5.9124799999999998E-2</c:v>
                </c:pt>
                <c:pt idx="828">
                  <c:v>-6.0887700000000003E-2</c:v>
                </c:pt>
                <c:pt idx="829">
                  <c:v>-6.2815399999999993E-2</c:v>
                </c:pt>
                <c:pt idx="830">
                  <c:v>-6.4744499999999996E-2</c:v>
                </c:pt>
                <c:pt idx="831">
                  <c:v>-6.6780999999999993E-2</c:v>
                </c:pt>
                <c:pt idx="832">
                  <c:v>-6.9145700000000004E-2</c:v>
                </c:pt>
                <c:pt idx="833">
                  <c:v>-7.1321700000000002E-2</c:v>
                </c:pt>
                <c:pt idx="834">
                  <c:v>-7.3630699999999993E-2</c:v>
                </c:pt>
                <c:pt idx="835">
                  <c:v>-7.5755600000000006E-2</c:v>
                </c:pt>
                <c:pt idx="836">
                  <c:v>-7.8184699999999996E-2</c:v>
                </c:pt>
                <c:pt idx="837">
                  <c:v>-8.0857999999999999E-2</c:v>
                </c:pt>
                <c:pt idx="838">
                  <c:v>-8.3384399999999997E-2</c:v>
                </c:pt>
                <c:pt idx="839">
                  <c:v>-8.5696300000000003E-2</c:v>
                </c:pt>
                <c:pt idx="840">
                  <c:v>-8.8358800000000001E-2</c:v>
                </c:pt>
                <c:pt idx="841">
                  <c:v>-9.0924699999999997E-2</c:v>
                </c:pt>
                <c:pt idx="842">
                  <c:v>-9.34305E-2</c:v>
                </c:pt>
                <c:pt idx="843">
                  <c:v>-9.6204999999999999E-2</c:v>
                </c:pt>
                <c:pt idx="844">
                  <c:v>-9.9166900000000002E-2</c:v>
                </c:pt>
                <c:pt idx="845">
                  <c:v>-0.10173599999999999</c:v>
                </c:pt>
                <c:pt idx="846">
                  <c:v>-0.104522</c:v>
                </c:pt>
                <c:pt idx="847">
                  <c:v>-0.10738</c:v>
                </c:pt>
                <c:pt idx="848">
                  <c:v>-0.110332</c:v>
                </c:pt>
                <c:pt idx="849">
                  <c:v>-0.113217</c:v>
                </c:pt>
                <c:pt idx="850">
                  <c:v>-0.116163</c:v>
                </c:pt>
                <c:pt idx="851">
                  <c:v>-0.119017</c:v>
                </c:pt>
                <c:pt idx="852">
                  <c:v>-0.121952</c:v>
                </c:pt>
                <c:pt idx="853">
                  <c:v>-0.12493700000000001</c:v>
                </c:pt>
                <c:pt idx="854">
                  <c:v>-0.12806000000000001</c:v>
                </c:pt>
                <c:pt idx="855">
                  <c:v>-0.13120399999999999</c:v>
                </c:pt>
                <c:pt idx="856">
                  <c:v>-0.13408</c:v>
                </c:pt>
                <c:pt idx="857">
                  <c:v>-0.137072</c:v>
                </c:pt>
                <c:pt idx="858">
                  <c:v>-0.14032700000000001</c:v>
                </c:pt>
                <c:pt idx="859">
                  <c:v>-0.14357400000000001</c:v>
                </c:pt>
                <c:pt idx="860">
                  <c:v>-0.14668</c:v>
                </c:pt>
                <c:pt idx="861">
                  <c:v>-0.14976600000000001</c:v>
                </c:pt>
                <c:pt idx="862">
                  <c:v>-0.15293100000000001</c:v>
                </c:pt>
                <c:pt idx="863">
                  <c:v>-0.156004</c:v>
                </c:pt>
                <c:pt idx="864">
                  <c:v>-0.159188</c:v>
                </c:pt>
                <c:pt idx="865">
                  <c:v>-0.16269600000000001</c:v>
                </c:pt>
                <c:pt idx="866">
                  <c:v>-0.16586600000000001</c:v>
                </c:pt>
                <c:pt idx="867">
                  <c:v>-0.168902</c:v>
                </c:pt>
                <c:pt idx="868">
                  <c:v>-0.17203499999999999</c:v>
                </c:pt>
                <c:pt idx="869">
                  <c:v>-0.175202</c:v>
                </c:pt>
                <c:pt idx="870">
                  <c:v>-0.178511</c:v>
                </c:pt>
                <c:pt idx="871">
                  <c:v>-0.18165700000000001</c:v>
                </c:pt>
                <c:pt idx="872">
                  <c:v>-0.18459999999999999</c:v>
                </c:pt>
                <c:pt idx="873">
                  <c:v>-0.187726</c:v>
                </c:pt>
                <c:pt idx="874">
                  <c:v>-0.19068099999999999</c:v>
                </c:pt>
                <c:pt idx="875">
                  <c:v>-0.19386700000000001</c:v>
                </c:pt>
                <c:pt idx="876">
                  <c:v>-0.196856</c:v>
                </c:pt>
                <c:pt idx="877">
                  <c:v>-0.19983100000000001</c:v>
                </c:pt>
                <c:pt idx="878">
                  <c:v>-0.20268800000000001</c:v>
                </c:pt>
                <c:pt idx="879">
                  <c:v>-0.20560500000000001</c:v>
                </c:pt>
                <c:pt idx="880">
                  <c:v>-0.20834</c:v>
                </c:pt>
                <c:pt idx="881">
                  <c:v>-0.21138199999999999</c:v>
                </c:pt>
                <c:pt idx="882">
                  <c:v>-0.21410199999999999</c:v>
                </c:pt>
                <c:pt idx="883">
                  <c:v>-0.21670500000000001</c:v>
                </c:pt>
                <c:pt idx="884">
                  <c:v>-0.219251</c:v>
                </c:pt>
                <c:pt idx="885">
                  <c:v>-0.221831</c:v>
                </c:pt>
                <c:pt idx="886">
                  <c:v>-0.22440499999999999</c:v>
                </c:pt>
                <c:pt idx="887">
                  <c:v>-0.226937</c:v>
                </c:pt>
                <c:pt idx="888">
                  <c:v>-0.229294</c:v>
                </c:pt>
                <c:pt idx="889">
                  <c:v>-0.23160800000000001</c:v>
                </c:pt>
                <c:pt idx="890">
                  <c:v>-0.23370099999999999</c:v>
                </c:pt>
                <c:pt idx="891">
                  <c:v>-0.23593700000000001</c:v>
                </c:pt>
                <c:pt idx="892">
                  <c:v>-0.23815500000000001</c:v>
                </c:pt>
                <c:pt idx="893">
                  <c:v>-0.24019099999999999</c:v>
                </c:pt>
                <c:pt idx="894">
                  <c:v>-0.24199200000000001</c:v>
                </c:pt>
                <c:pt idx="895">
                  <c:v>-0.24377499999999999</c:v>
                </c:pt>
                <c:pt idx="896">
                  <c:v>-0.24556700000000001</c:v>
                </c:pt>
                <c:pt idx="897">
                  <c:v>-0.247306</c:v>
                </c:pt>
                <c:pt idx="898">
                  <c:v>-0.248996</c:v>
                </c:pt>
                <c:pt idx="899">
                  <c:v>-0.25042700000000001</c:v>
                </c:pt>
                <c:pt idx="900">
                  <c:v>-0.25173400000000001</c:v>
                </c:pt>
                <c:pt idx="901">
                  <c:v>-0.25308199999999997</c:v>
                </c:pt>
                <c:pt idx="902">
                  <c:v>-0.25431999999999999</c:v>
                </c:pt>
                <c:pt idx="903">
                  <c:v>-0.25560899999999998</c:v>
                </c:pt>
                <c:pt idx="904">
                  <c:v>-0.25666</c:v>
                </c:pt>
                <c:pt idx="905">
                  <c:v>-0.257521</c:v>
                </c:pt>
                <c:pt idx="906">
                  <c:v>-0.25842100000000001</c:v>
                </c:pt>
                <c:pt idx="907">
                  <c:v>-0.25919599999999998</c:v>
                </c:pt>
                <c:pt idx="908">
                  <c:v>-0.260102</c:v>
                </c:pt>
                <c:pt idx="909">
                  <c:v>-0.26066400000000001</c:v>
                </c:pt>
                <c:pt idx="910">
                  <c:v>-0.26110299999999997</c:v>
                </c:pt>
                <c:pt idx="911">
                  <c:v>-0.26144499999999998</c:v>
                </c:pt>
                <c:pt idx="912">
                  <c:v>-0.26152399999999998</c:v>
                </c:pt>
                <c:pt idx="913">
                  <c:v>-0.26185799999999998</c:v>
                </c:pt>
                <c:pt idx="914">
                  <c:v>-0.26202700000000001</c:v>
                </c:pt>
                <c:pt idx="915">
                  <c:v>-0.26199</c:v>
                </c:pt>
                <c:pt idx="916">
                  <c:v>-0.26168799999999998</c:v>
                </c:pt>
                <c:pt idx="917">
                  <c:v>-0.26141500000000001</c:v>
                </c:pt>
                <c:pt idx="918">
                  <c:v>-0.26098199999999999</c:v>
                </c:pt>
                <c:pt idx="919">
                  <c:v>-0.26064799999999999</c:v>
                </c:pt>
                <c:pt idx="920">
                  <c:v>-0.25992799999999999</c:v>
                </c:pt>
                <c:pt idx="921">
                  <c:v>-0.25922099999999998</c:v>
                </c:pt>
                <c:pt idx="922">
                  <c:v>-0.25835900000000001</c:v>
                </c:pt>
                <c:pt idx="923">
                  <c:v>-0.257465</c:v>
                </c:pt>
                <c:pt idx="924">
                  <c:v>-0.25649899999999998</c:v>
                </c:pt>
                <c:pt idx="925">
                  <c:v>-0.25557200000000002</c:v>
                </c:pt>
                <c:pt idx="926">
                  <c:v>-0.254301</c:v>
                </c:pt>
                <c:pt idx="927">
                  <c:v>-0.25303500000000001</c:v>
                </c:pt>
                <c:pt idx="928">
                  <c:v>-0.25167699999999998</c:v>
                </c:pt>
                <c:pt idx="929">
                  <c:v>-0.250332</c:v>
                </c:pt>
                <c:pt idx="930">
                  <c:v>-0.248805</c:v>
                </c:pt>
                <c:pt idx="931">
                  <c:v>-0.247307</c:v>
                </c:pt>
                <c:pt idx="932">
                  <c:v>-0.245479</c:v>
                </c:pt>
                <c:pt idx="933">
                  <c:v>-0.243668</c:v>
                </c:pt>
                <c:pt idx="934">
                  <c:v>-0.241901</c:v>
                </c:pt>
                <c:pt idx="935">
                  <c:v>-0.24002899999999999</c:v>
                </c:pt>
                <c:pt idx="936">
                  <c:v>-0.23818500000000001</c:v>
                </c:pt>
                <c:pt idx="937">
                  <c:v>-0.235844</c:v>
                </c:pt>
                <c:pt idx="938">
                  <c:v>-0.233711</c:v>
                </c:pt>
                <c:pt idx="939">
                  <c:v>-0.23153499999999999</c:v>
                </c:pt>
                <c:pt idx="940">
                  <c:v>-0.229325</c:v>
                </c:pt>
                <c:pt idx="941">
                  <c:v>-0.22716500000000001</c:v>
                </c:pt>
                <c:pt idx="942">
                  <c:v>-0.22469700000000001</c:v>
                </c:pt>
                <c:pt idx="943">
                  <c:v>-0.222273</c:v>
                </c:pt>
                <c:pt idx="944">
                  <c:v>-0.21953500000000001</c:v>
                </c:pt>
                <c:pt idx="945">
                  <c:v>-0.216976</c:v>
                </c:pt>
                <c:pt idx="946">
                  <c:v>-0.21432999999999999</c:v>
                </c:pt>
                <c:pt idx="947">
                  <c:v>-0.211642</c:v>
                </c:pt>
                <c:pt idx="948">
                  <c:v>-0.208843</c:v>
                </c:pt>
                <c:pt idx="949">
                  <c:v>-0.205816</c:v>
                </c:pt>
                <c:pt idx="950">
                  <c:v>-0.20297899999999999</c:v>
                </c:pt>
                <c:pt idx="951">
                  <c:v>-0.20006299999999999</c:v>
                </c:pt>
                <c:pt idx="952">
                  <c:v>-0.19706199999999999</c:v>
                </c:pt>
                <c:pt idx="953">
                  <c:v>-0.194079</c:v>
                </c:pt>
                <c:pt idx="954">
                  <c:v>-0.19087000000000001</c:v>
                </c:pt>
                <c:pt idx="955">
                  <c:v>-0.187832</c:v>
                </c:pt>
                <c:pt idx="956">
                  <c:v>-0.18474199999999999</c:v>
                </c:pt>
                <c:pt idx="957">
                  <c:v>-0.18168300000000001</c:v>
                </c:pt>
                <c:pt idx="958">
                  <c:v>-0.17843700000000001</c:v>
                </c:pt>
                <c:pt idx="959">
                  <c:v>-0.17538200000000001</c:v>
                </c:pt>
                <c:pt idx="960">
                  <c:v>-0.172097</c:v>
                </c:pt>
                <c:pt idx="961">
                  <c:v>-0.168902</c:v>
                </c:pt>
                <c:pt idx="962">
                  <c:v>-0.165769</c:v>
                </c:pt>
                <c:pt idx="963">
                  <c:v>-0.16272500000000001</c:v>
                </c:pt>
                <c:pt idx="964">
                  <c:v>-0.159445</c:v>
                </c:pt>
                <c:pt idx="965">
                  <c:v>-0.15612200000000001</c:v>
                </c:pt>
                <c:pt idx="966">
                  <c:v>-0.15287999999999999</c:v>
                </c:pt>
                <c:pt idx="967">
                  <c:v>-0.149785</c:v>
                </c:pt>
                <c:pt idx="968">
                  <c:v>-0.146705</c:v>
                </c:pt>
                <c:pt idx="969">
                  <c:v>-0.14349899999999999</c:v>
                </c:pt>
                <c:pt idx="970">
                  <c:v>-0.14019799999999999</c:v>
                </c:pt>
                <c:pt idx="971">
                  <c:v>-0.137017</c:v>
                </c:pt>
                <c:pt idx="972">
                  <c:v>-0.133882</c:v>
                </c:pt>
                <c:pt idx="973">
                  <c:v>-0.13083700000000001</c:v>
                </c:pt>
                <c:pt idx="974">
                  <c:v>-0.12759899999999999</c:v>
                </c:pt>
                <c:pt idx="975">
                  <c:v>-0.12448099999999999</c:v>
                </c:pt>
                <c:pt idx="976">
                  <c:v>-0.121278</c:v>
                </c:pt>
                <c:pt idx="977">
                  <c:v>-0.118037</c:v>
                </c:pt>
                <c:pt idx="978">
                  <c:v>-0.115273</c:v>
                </c:pt>
                <c:pt idx="979">
                  <c:v>-0.112188</c:v>
                </c:pt>
                <c:pt idx="980">
                  <c:v>-0.10910499999999999</c:v>
                </c:pt>
                <c:pt idx="981">
                  <c:v>-0.105957</c:v>
                </c:pt>
                <c:pt idx="982">
                  <c:v>-0.10308199999999999</c:v>
                </c:pt>
                <c:pt idx="983">
                  <c:v>-0.10005600000000001</c:v>
                </c:pt>
                <c:pt idx="984">
                  <c:v>-9.7314399999999995E-2</c:v>
                </c:pt>
                <c:pt idx="985">
                  <c:v>-9.4506300000000001E-2</c:v>
                </c:pt>
                <c:pt idx="986">
                  <c:v>-9.1487899999999997E-2</c:v>
                </c:pt>
                <c:pt idx="987">
                  <c:v>-8.8628200000000004E-2</c:v>
                </c:pt>
                <c:pt idx="988">
                  <c:v>-8.5848300000000002E-2</c:v>
                </c:pt>
                <c:pt idx="989">
                  <c:v>-8.3209699999999998E-2</c:v>
                </c:pt>
                <c:pt idx="990">
                  <c:v>-8.0535099999999998E-2</c:v>
                </c:pt>
                <c:pt idx="991">
                  <c:v>-7.7965199999999998E-2</c:v>
                </c:pt>
                <c:pt idx="992">
                  <c:v>-7.5413900000000006E-2</c:v>
                </c:pt>
                <c:pt idx="993">
                  <c:v>-7.2699899999999998E-2</c:v>
                </c:pt>
                <c:pt idx="994">
                  <c:v>-7.0488099999999998E-2</c:v>
                </c:pt>
                <c:pt idx="995">
                  <c:v>-6.8179500000000004E-2</c:v>
                </c:pt>
                <c:pt idx="996">
                  <c:v>-6.5820600000000007E-2</c:v>
                </c:pt>
                <c:pt idx="997">
                  <c:v>-6.3444799999999996E-2</c:v>
                </c:pt>
                <c:pt idx="998">
                  <c:v>-6.1228900000000003E-2</c:v>
                </c:pt>
                <c:pt idx="999">
                  <c:v>-5.9033099999999998E-2</c:v>
                </c:pt>
                <c:pt idx="1000">
                  <c:v>-5.7008900000000001E-2</c:v>
                </c:pt>
                <c:pt idx="1001">
                  <c:v>-5.4970999999999999E-2</c:v>
                </c:pt>
                <c:pt idx="1002">
                  <c:v>-5.2928900000000001E-2</c:v>
                </c:pt>
                <c:pt idx="1003">
                  <c:v>-5.0817500000000002E-2</c:v>
                </c:pt>
                <c:pt idx="1004">
                  <c:v>-4.8980599999999999E-2</c:v>
                </c:pt>
                <c:pt idx="1005">
                  <c:v>-4.7128000000000003E-2</c:v>
                </c:pt>
                <c:pt idx="1006">
                  <c:v>-4.5524299999999997E-2</c:v>
                </c:pt>
                <c:pt idx="1007">
                  <c:v>-4.3575700000000002E-2</c:v>
                </c:pt>
                <c:pt idx="1008">
                  <c:v>-4.1923799999999997E-2</c:v>
                </c:pt>
                <c:pt idx="1009">
                  <c:v>-4.0069E-2</c:v>
                </c:pt>
                <c:pt idx="1010">
                  <c:v>-3.8714899999999997E-2</c:v>
                </c:pt>
                <c:pt idx="1011">
                  <c:v>-3.7360299999999999E-2</c:v>
                </c:pt>
                <c:pt idx="1012">
                  <c:v>-3.58319E-2</c:v>
                </c:pt>
                <c:pt idx="1013">
                  <c:v>-3.4320999999999997E-2</c:v>
                </c:pt>
                <c:pt idx="1014">
                  <c:v>-3.27934E-2</c:v>
                </c:pt>
                <c:pt idx="1015">
                  <c:v>-3.1378200000000002E-2</c:v>
                </c:pt>
                <c:pt idx="1016">
                  <c:v>-3.02452E-2</c:v>
                </c:pt>
                <c:pt idx="1017">
                  <c:v>-2.9143700000000002E-2</c:v>
                </c:pt>
                <c:pt idx="1018">
                  <c:v>-2.78441E-2</c:v>
                </c:pt>
                <c:pt idx="1019">
                  <c:v>-2.66313E-2</c:v>
                </c:pt>
                <c:pt idx="1020">
                  <c:v>-2.5482500000000002E-2</c:v>
                </c:pt>
                <c:pt idx="1021">
                  <c:v>-2.4566500000000002E-2</c:v>
                </c:pt>
                <c:pt idx="1022">
                  <c:v>-2.35508E-2</c:v>
                </c:pt>
                <c:pt idx="1023">
                  <c:v>-2.2663099999999999E-2</c:v>
                </c:pt>
                <c:pt idx="1024">
                  <c:v>-2.1461299999999999E-2</c:v>
                </c:pt>
                <c:pt idx="1025">
                  <c:v>-2.0581100000000001E-2</c:v>
                </c:pt>
                <c:pt idx="1026">
                  <c:v>-1.96671E-2</c:v>
                </c:pt>
                <c:pt idx="1027">
                  <c:v>-1.9072200000000001E-2</c:v>
                </c:pt>
                <c:pt idx="1028">
                  <c:v>-1.8122800000000001E-2</c:v>
                </c:pt>
                <c:pt idx="1029">
                  <c:v>-1.7339899999999998E-2</c:v>
                </c:pt>
                <c:pt idx="1030">
                  <c:v>-1.6708600000000001E-2</c:v>
                </c:pt>
                <c:pt idx="1031">
                  <c:v>-1.6075800000000001E-2</c:v>
                </c:pt>
                <c:pt idx="1032">
                  <c:v>-1.55809E-2</c:v>
                </c:pt>
                <c:pt idx="1033">
                  <c:v>-1.5017600000000001E-2</c:v>
                </c:pt>
                <c:pt idx="1034">
                  <c:v>-1.4347E-2</c:v>
                </c:pt>
                <c:pt idx="1035">
                  <c:v>-1.38342E-2</c:v>
                </c:pt>
                <c:pt idx="1036">
                  <c:v>-1.33113E-2</c:v>
                </c:pt>
                <c:pt idx="1037">
                  <c:v>-1.28144E-2</c:v>
                </c:pt>
                <c:pt idx="1038">
                  <c:v>-1.23613E-2</c:v>
                </c:pt>
                <c:pt idx="1039">
                  <c:v>-1.17798E-2</c:v>
                </c:pt>
                <c:pt idx="1040">
                  <c:v>-1.1155999999999999E-2</c:v>
                </c:pt>
                <c:pt idx="1041">
                  <c:v>-1.0554300000000001E-2</c:v>
                </c:pt>
                <c:pt idx="1042">
                  <c:v>-1.01952E-2</c:v>
                </c:pt>
                <c:pt idx="1043">
                  <c:v>-9.7851699999999993E-3</c:v>
                </c:pt>
                <c:pt idx="1044">
                  <c:v>-9.3750799999999992E-3</c:v>
                </c:pt>
                <c:pt idx="1045">
                  <c:v>-8.9644600000000005E-3</c:v>
                </c:pt>
                <c:pt idx="1046">
                  <c:v>-8.5687799999999998E-3</c:v>
                </c:pt>
                <c:pt idx="1047">
                  <c:v>-8.0970699999999996E-3</c:v>
                </c:pt>
                <c:pt idx="1048">
                  <c:v>-7.7561499999999999E-3</c:v>
                </c:pt>
                <c:pt idx="1049">
                  <c:v>-7.24305E-3</c:v>
                </c:pt>
                <c:pt idx="1050">
                  <c:v>-6.8158999999999997E-3</c:v>
                </c:pt>
                <c:pt idx="1051">
                  <c:v>-6.3475099999999998E-3</c:v>
                </c:pt>
                <c:pt idx="1052">
                  <c:v>-5.8557599999999998E-3</c:v>
                </c:pt>
                <c:pt idx="1053">
                  <c:v>-5.4514000000000003E-3</c:v>
                </c:pt>
                <c:pt idx="1054">
                  <c:v>-5.0240800000000002E-3</c:v>
                </c:pt>
                <c:pt idx="1055">
                  <c:v>-4.6122699999999999E-3</c:v>
                </c:pt>
                <c:pt idx="1056">
                  <c:v>-3.9150299999999999E-3</c:v>
                </c:pt>
                <c:pt idx="1057">
                  <c:v>-3.39821E-3</c:v>
                </c:pt>
                <c:pt idx="1058">
                  <c:v>-2.89968E-3</c:v>
                </c:pt>
                <c:pt idx="1059">
                  <c:v>-2.5210599999999999E-3</c:v>
                </c:pt>
                <c:pt idx="1060">
                  <c:v>-1.73292E-3</c:v>
                </c:pt>
                <c:pt idx="1061">
                  <c:v>-1.1897399999999999E-3</c:v>
                </c:pt>
                <c:pt idx="1062">
                  <c:v>-4.2974499999999999E-4</c:v>
                </c:pt>
                <c:pt idx="1063">
                  <c:v>1.5475299999999999E-4</c:v>
                </c:pt>
                <c:pt idx="1064">
                  <c:v>9.8995399999999992E-4</c:v>
                </c:pt>
                <c:pt idx="1065">
                  <c:v>1.51483E-3</c:v>
                </c:pt>
                <c:pt idx="1066">
                  <c:v>2.3271500000000001E-3</c:v>
                </c:pt>
                <c:pt idx="1067">
                  <c:v>3.2449100000000002E-3</c:v>
                </c:pt>
                <c:pt idx="1068">
                  <c:v>4.1215599999999998E-3</c:v>
                </c:pt>
                <c:pt idx="1069">
                  <c:v>4.83673E-3</c:v>
                </c:pt>
                <c:pt idx="1070">
                  <c:v>5.5983999999999999E-3</c:v>
                </c:pt>
                <c:pt idx="1071">
                  <c:v>6.53018E-3</c:v>
                </c:pt>
                <c:pt idx="1072">
                  <c:v>7.3829400000000002E-3</c:v>
                </c:pt>
                <c:pt idx="1073">
                  <c:v>8.3356300000000001E-3</c:v>
                </c:pt>
                <c:pt idx="1074">
                  <c:v>9.3578800000000007E-3</c:v>
                </c:pt>
                <c:pt idx="1075">
                  <c:v>1.02684E-2</c:v>
                </c:pt>
                <c:pt idx="1076">
                  <c:v>1.129E-2</c:v>
                </c:pt>
                <c:pt idx="1077">
                  <c:v>1.2586399999999999E-2</c:v>
                </c:pt>
                <c:pt idx="1078">
                  <c:v>1.3595100000000001E-2</c:v>
                </c:pt>
                <c:pt idx="1079">
                  <c:v>1.4927599999999999E-2</c:v>
                </c:pt>
                <c:pt idx="1080">
                  <c:v>1.61285E-2</c:v>
                </c:pt>
                <c:pt idx="1081">
                  <c:v>1.7328099999999999E-2</c:v>
                </c:pt>
                <c:pt idx="1082">
                  <c:v>1.8734299999999999E-2</c:v>
                </c:pt>
                <c:pt idx="1083">
                  <c:v>2.0124199999999998E-2</c:v>
                </c:pt>
                <c:pt idx="1084">
                  <c:v>2.1706300000000001E-2</c:v>
                </c:pt>
                <c:pt idx="1085">
                  <c:v>2.29871E-2</c:v>
                </c:pt>
                <c:pt idx="1086">
                  <c:v>2.4169300000000001E-2</c:v>
                </c:pt>
                <c:pt idx="1087">
                  <c:v>2.5710199999999999E-2</c:v>
                </c:pt>
                <c:pt idx="1088">
                  <c:v>2.71314E-2</c:v>
                </c:pt>
                <c:pt idx="1089">
                  <c:v>2.8741699999999998E-2</c:v>
                </c:pt>
                <c:pt idx="1090">
                  <c:v>3.0214999999999999E-2</c:v>
                </c:pt>
                <c:pt idx="1091">
                  <c:v>3.1785300000000002E-2</c:v>
                </c:pt>
                <c:pt idx="1092">
                  <c:v>3.3426299999999999E-2</c:v>
                </c:pt>
                <c:pt idx="1093">
                  <c:v>3.5173799999999998E-2</c:v>
                </c:pt>
                <c:pt idx="1094">
                  <c:v>3.6929200000000002E-2</c:v>
                </c:pt>
                <c:pt idx="1095">
                  <c:v>3.8687800000000001E-2</c:v>
                </c:pt>
                <c:pt idx="1096">
                  <c:v>4.0400400000000003E-2</c:v>
                </c:pt>
                <c:pt idx="1097">
                  <c:v>4.2180099999999998E-2</c:v>
                </c:pt>
                <c:pt idx="1098">
                  <c:v>4.4216100000000001E-2</c:v>
                </c:pt>
                <c:pt idx="1099">
                  <c:v>4.6050399999999998E-2</c:v>
                </c:pt>
                <c:pt idx="1100">
                  <c:v>4.81749E-2</c:v>
                </c:pt>
                <c:pt idx="1101">
                  <c:v>5.0084999999999998E-2</c:v>
                </c:pt>
                <c:pt idx="1102">
                  <c:v>5.1899199999999999E-2</c:v>
                </c:pt>
                <c:pt idx="1103">
                  <c:v>5.3905500000000002E-2</c:v>
                </c:pt>
                <c:pt idx="1104">
                  <c:v>5.62046E-2</c:v>
                </c:pt>
                <c:pt idx="1105">
                  <c:v>5.8278799999999999E-2</c:v>
                </c:pt>
                <c:pt idx="1106">
                  <c:v>6.0393599999999999E-2</c:v>
                </c:pt>
                <c:pt idx="1107">
                  <c:v>6.2221699999999998E-2</c:v>
                </c:pt>
                <c:pt idx="1108">
                  <c:v>6.4475000000000005E-2</c:v>
                </c:pt>
                <c:pt idx="1109">
                  <c:v>6.6768800000000003E-2</c:v>
                </c:pt>
                <c:pt idx="1110">
                  <c:v>6.8930400000000003E-2</c:v>
                </c:pt>
                <c:pt idx="1111">
                  <c:v>7.0997500000000005E-2</c:v>
                </c:pt>
                <c:pt idx="1112">
                  <c:v>7.3073700000000005E-2</c:v>
                </c:pt>
                <c:pt idx="1113">
                  <c:v>7.51941E-2</c:v>
                </c:pt>
                <c:pt idx="1114">
                  <c:v>7.7412400000000006E-2</c:v>
                </c:pt>
                <c:pt idx="1115">
                  <c:v>7.96211E-2</c:v>
                </c:pt>
                <c:pt idx="1116">
                  <c:v>8.1901799999999997E-2</c:v>
                </c:pt>
                <c:pt idx="1117">
                  <c:v>8.3968200000000007E-2</c:v>
                </c:pt>
                <c:pt idx="1118">
                  <c:v>8.6240700000000003E-2</c:v>
                </c:pt>
                <c:pt idx="1119">
                  <c:v>8.8240700000000005E-2</c:v>
                </c:pt>
                <c:pt idx="1120">
                  <c:v>9.0563400000000002E-2</c:v>
                </c:pt>
                <c:pt idx="1121">
                  <c:v>9.2681200000000005E-2</c:v>
                </c:pt>
                <c:pt idx="1122">
                  <c:v>9.4824599999999995E-2</c:v>
                </c:pt>
                <c:pt idx="1123">
                  <c:v>9.6920999999999993E-2</c:v>
                </c:pt>
                <c:pt idx="1124">
                  <c:v>9.91866E-2</c:v>
                </c:pt>
                <c:pt idx="1125">
                  <c:v>0.10141699999999999</c:v>
                </c:pt>
                <c:pt idx="1126">
                  <c:v>0.103613</c:v>
                </c:pt>
                <c:pt idx="1127">
                  <c:v>0.105837</c:v>
                </c:pt>
                <c:pt idx="1128">
                  <c:v>0.10802299999999999</c:v>
                </c:pt>
                <c:pt idx="1129">
                  <c:v>0.110031</c:v>
                </c:pt>
                <c:pt idx="1130">
                  <c:v>0.112147</c:v>
                </c:pt>
                <c:pt idx="1131">
                  <c:v>0.11437799999999999</c:v>
                </c:pt>
                <c:pt idx="1132">
                  <c:v>0.116358</c:v>
                </c:pt>
                <c:pt idx="1133">
                  <c:v>0.118283</c:v>
                </c:pt>
                <c:pt idx="1134">
                  <c:v>0.12013799999999999</c:v>
                </c:pt>
                <c:pt idx="1135">
                  <c:v>0.12230100000000001</c:v>
                </c:pt>
                <c:pt idx="1136">
                  <c:v>0.124337</c:v>
                </c:pt>
                <c:pt idx="1137">
                  <c:v>0.126166</c:v>
                </c:pt>
                <c:pt idx="1138">
                  <c:v>0.12812000000000001</c:v>
                </c:pt>
                <c:pt idx="1139">
                  <c:v>0.130027</c:v>
                </c:pt>
                <c:pt idx="1140">
                  <c:v>0.13187399999999999</c:v>
                </c:pt>
                <c:pt idx="1141">
                  <c:v>0.133797</c:v>
                </c:pt>
                <c:pt idx="1142">
                  <c:v>0.13552600000000001</c:v>
                </c:pt>
                <c:pt idx="1143">
                  <c:v>0.13745399999999999</c:v>
                </c:pt>
                <c:pt idx="1144">
                  <c:v>0.13914299999999999</c:v>
                </c:pt>
                <c:pt idx="1145">
                  <c:v>0.140594</c:v>
                </c:pt>
                <c:pt idx="1146">
                  <c:v>0.14230300000000001</c:v>
                </c:pt>
                <c:pt idx="1147">
                  <c:v>0.14375399999999999</c:v>
                </c:pt>
                <c:pt idx="1148">
                  <c:v>0.145257</c:v>
                </c:pt>
                <c:pt idx="1149">
                  <c:v>0.14655599999999999</c:v>
                </c:pt>
                <c:pt idx="1150">
                  <c:v>0.147925</c:v>
                </c:pt>
                <c:pt idx="1151">
                  <c:v>0.14927299999999999</c:v>
                </c:pt>
                <c:pt idx="1152">
                  <c:v>0.150533</c:v>
                </c:pt>
                <c:pt idx="1153">
                  <c:v>0.15166199999999999</c:v>
                </c:pt>
                <c:pt idx="1154">
                  <c:v>0.15290400000000001</c:v>
                </c:pt>
                <c:pt idx="1155">
                  <c:v>0.153862</c:v>
                </c:pt>
                <c:pt idx="1156">
                  <c:v>0.154783</c:v>
                </c:pt>
                <c:pt idx="1157">
                  <c:v>0.155805</c:v>
                </c:pt>
                <c:pt idx="1158">
                  <c:v>0.156865</c:v>
                </c:pt>
                <c:pt idx="1159">
                  <c:v>0.15759500000000001</c:v>
                </c:pt>
                <c:pt idx="1160">
                  <c:v>0.15831100000000001</c:v>
                </c:pt>
                <c:pt idx="1161">
                  <c:v>0.159029</c:v>
                </c:pt>
                <c:pt idx="1162">
                  <c:v>0.15969700000000001</c:v>
                </c:pt>
                <c:pt idx="1163">
                  <c:v>0.16034499999999999</c:v>
                </c:pt>
                <c:pt idx="1164">
                  <c:v>0.16109100000000001</c:v>
                </c:pt>
                <c:pt idx="1165">
                  <c:v>0.16153000000000001</c:v>
                </c:pt>
                <c:pt idx="1166">
                  <c:v>0.16202800000000001</c:v>
                </c:pt>
                <c:pt idx="1167">
                  <c:v>0.16245299999999999</c:v>
                </c:pt>
                <c:pt idx="1168">
                  <c:v>0.16269700000000001</c:v>
                </c:pt>
                <c:pt idx="1169">
                  <c:v>0.16325899999999999</c:v>
                </c:pt>
                <c:pt idx="1170">
                  <c:v>0.16332199999999999</c:v>
                </c:pt>
                <c:pt idx="1171">
                  <c:v>0.163553</c:v>
                </c:pt>
                <c:pt idx="1172">
                  <c:v>0.16353300000000001</c:v>
                </c:pt>
                <c:pt idx="1173">
                  <c:v>0.16358</c:v>
                </c:pt>
                <c:pt idx="1174">
                  <c:v>0.163467</c:v>
                </c:pt>
                <c:pt idx="1175">
                  <c:v>0.16336200000000001</c:v>
                </c:pt>
                <c:pt idx="1176">
                  <c:v>0.16314400000000001</c:v>
                </c:pt>
                <c:pt idx="1177">
                  <c:v>0.162716</c:v>
                </c:pt>
                <c:pt idx="1178">
                  <c:v>0.16239999999999999</c:v>
                </c:pt>
                <c:pt idx="1179">
                  <c:v>0.162082</c:v>
                </c:pt>
                <c:pt idx="1180">
                  <c:v>0.16172900000000001</c:v>
                </c:pt>
                <c:pt idx="1181">
                  <c:v>0.16117400000000001</c:v>
                </c:pt>
                <c:pt idx="1182">
                  <c:v>0.160465</c:v>
                </c:pt>
                <c:pt idx="1183">
                  <c:v>0.15982099999999999</c:v>
                </c:pt>
                <c:pt idx="1184">
                  <c:v>0.15918399999999999</c:v>
                </c:pt>
                <c:pt idx="1185">
                  <c:v>0.15848400000000001</c:v>
                </c:pt>
                <c:pt idx="1186">
                  <c:v>0.15773000000000001</c:v>
                </c:pt>
                <c:pt idx="1187">
                  <c:v>0.15684300000000001</c:v>
                </c:pt>
                <c:pt idx="1188">
                  <c:v>0.15571499999999999</c:v>
                </c:pt>
                <c:pt idx="1189">
                  <c:v>0.154779</c:v>
                </c:pt>
                <c:pt idx="1190">
                  <c:v>0.15379100000000001</c:v>
                </c:pt>
                <c:pt idx="1191">
                  <c:v>0.152645</c:v>
                </c:pt>
                <c:pt idx="1192">
                  <c:v>0.15159900000000001</c:v>
                </c:pt>
                <c:pt idx="1193">
                  <c:v>0.15015400000000001</c:v>
                </c:pt>
                <c:pt idx="1194">
                  <c:v>0.149032</c:v>
                </c:pt>
                <c:pt idx="1195">
                  <c:v>0.147809</c:v>
                </c:pt>
                <c:pt idx="1196">
                  <c:v>0.14662800000000001</c:v>
                </c:pt>
                <c:pt idx="1197">
                  <c:v>0.14521100000000001</c:v>
                </c:pt>
                <c:pt idx="1198">
                  <c:v>0.143846</c:v>
                </c:pt>
                <c:pt idx="1199">
                  <c:v>0.14244200000000001</c:v>
                </c:pt>
                <c:pt idx="1200">
                  <c:v>0.141155</c:v>
                </c:pt>
                <c:pt idx="1201">
                  <c:v>0.13975799999999999</c:v>
                </c:pt>
                <c:pt idx="1202">
                  <c:v>0.13834399999999999</c:v>
                </c:pt>
                <c:pt idx="1203">
                  <c:v>0.13663700000000001</c:v>
                </c:pt>
                <c:pt idx="1204">
                  <c:v>0.13500499999999999</c:v>
                </c:pt>
                <c:pt idx="1205">
                  <c:v>0.13347700000000001</c:v>
                </c:pt>
                <c:pt idx="1206">
                  <c:v>0.13205800000000001</c:v>
                </c:pt>
                <c:pt idx="1207">
                  <c:v>0.13028500000000001</c:v>
                </c:pt>
                <c:pt idx="1208">
                  <c:v>0.128715</c:v>
                </c:pt>
                <c:pt idx="1209">
                  <c:v>0.12675</c:v>
                </c:pt>
                <c:pt idx="1210">
                  <c:v>0.12511700000000001</c:v>
                </c:pt>
                <c:pt idx="1211">
                  <c:v>0.123469</c:v>
                </c:pt>
                <c:pt idx="1212" formatCode="0.00E+00">
                  <c:v>0.121868</c:v>
                </c:pt>
                <c:pt idx="1213">
                  <c:v>0.120168</c:v>
                </c:pt>
                <c:pt idx="1214">
                  <c:v>0.11820600000000001</c:v>
                </c:pt>
                <c:pt idx="1215">
                  <c:v>0.116339</c:v>
                </c:pt>
                <c:pt idx="1216">
                  <c:v>0.114687</c:v>
                </c:pt>
                <c:pt idx="1217">
                  <c:v>0.113023</c:v>
                </c:pt>
                <c:pt idx="1218">
                  <c:v>0.111258</c:v>
                </c:pt>
                <c:pt idx="1219">
                  <c:v>0.109275</c:v>
                </c:pt>
                <c:pt idx="1220">
                  <c:v>0.107461</c:v>
                </c:pt>
                <c:pt idx="1221">
                  <c:v>0.105722</c:v>
                </c:pt>
                <c:pt idx="1222">
                  <c:v>0.104117</c:v>
                </c:pt>
                <c:pt idx="1223">
                  <c:v>0.102316</c:v>
                </c:pt>
                <c:pt idx="1224">
                  <c:v>0.10045900000000001</c:v>
                </c:pt>
                <c:pt idx="1225">
                  <c:v>9.8590899999999995E-2</c:v>
                </c:pt>
                <c:pt idx="1226">
                  <c:v>9.7005400000000006E-2</c:v>
                </c:pt>
                <c:pt idx="1227">
                  <c:v>9.5354900000000006E-2</c:v>
                </c:pt>
                <c:pt idx="1228">
                  <c:v>9.3877100000000005E-2</c:v>
                </c:pt>
                <c:pt idx="1229">
                  <c:v>9.2191700000000001E-2</c:v>
                </c:pt>
                <c:pt idx="1230">
                  <c:v>9.05667E-2</c:v>
                </c:pt>
                <c:pt idx="1231">
                  <c:v>8.8934200000000005E-2</c:v>
                </c:pt>
                <c:pt idx="1232">
                  <c:v>8.7613999999999997E-2</c:v>
                </c:pt>
                <c:pt idx="1233">
                  <c:v>8.6111999999999994E-2</c:v>
                </c:pt>
                <c:pt idx="1234">
                  <c:v>8.4597199999999997E-2</c:v>
                </c:pt>
                <c:pt idx="1235">
                  <c:v>8.29289E-2</c:v>
                </c:pt>
                <c:pt idx="1236">
                  <c:v>8.1467899999999996E-2</c:v>
                </c:pt>
                <c:pt idx="1237">
                  <c:v>8.0109600000000003E-2</c:v>
                </c:pt>
                <c:pt idx="1238">
                  <c:v>7.9002600000000006E-2</c:v>
                </c:pt>
                <c:pt idx="1239">
                  <c:v>7.7431200000000006E-2</c:v>
                </c:pt>
                <c:pt idx="1240">
                  <c:v>7.6275700000000002E-2</c:v>
                </c:pt>
                <c:pt idx="1241">
                  <c:v>7.4848600000000001E-2</c:v>
                </c:pt>
                <c:pt idx="1242">
                  <c:v>7.3522699999999996E-2</c:v>
                </c:pt>
                <c:pt idx="1243">
                  <c:v>7.2370500000000004E-2</c:v>
                </c:pt>
                <c:pt idx="1244">
                  <c:v>7.1187600000000004E-2</c:v>
                </c:pt>
                <c:pt idx="1245">
                  <c:v>7.0271399999999998E-2</c:v>
                </c:pt>
                <c:pt idx="1246">
                  <c:v>6.8723599999999996E-2</c:v>
                </c:pt>
                <c:pt idx="1247">
                  <c:v>6.7635000000000001E-2</c:v>
                </c:pt>
                <c:pt idx="1248">
                  <c:v>6.6638299999999998E-2</c:v>
                </c:pt>
                <c:pt idx="1249">
                  <c:v>6.5780400000000003E-2</c:v>
                </c:pt>
                <c:pt idx="1250">
                  <c:v>6.4667600000000006E-2</c:v>
                </c:pt>
                <c:pt idx="1251">
                  <c:v>6.3758599999999999E-2</c:v>
                </c:pt>
                <c:pt idx="1252">
                  <c:v>6.2734700000000004E-2</c:v>
                </c:pt>
                <c:pt idx="1253">
                  <c:v>6.2028199999999999E-2</c:v>
                </c:pt>
                <c:pt idx="1254">
                  <c:v>6.1350300000000003E-2</c:v>
                </c:pt>
                <c:pt idx="1255">
                  <c:v>6.0694600000000001E-2</c:v>
                </c:pt>
                <c:pt idx="1256">
                  <c:v>5.9889600000000001E-2</c:v>
                </c:pt>
                <c:pt idx="1257">
                  <c:v>5.9177399999999998E-2</c:v>
                </c:pt>
                <c:pt idx="1258">
                  <c:v>5.83937E-2</c:v>
                </c:pt>
                <c:pt idx="1259">
                  <c:v>5.7923500000000003E-2</c:v>
                </c:pt>
                <c:pt idx="1260">
                  <c:v>5.7526800000000003E-2</c:v>
                </c:pt>
                <c:pt idx="1261">
                  <c:v>5.6926900000000002E-2</c:v>
                </c:pt>
                <c:pt idx="1262">
                  <c:v>5.6257500000000002E-2</c:v>
                </c:pt>
                <c:pt idx="1263">
                  <c:v>5.5907800000000001E-2</c:v>
                </c:pt>
                <c:pt idx="1264">
                  <c:v>5.5481900000000001E-2</c:v>
                </c:pt>
                <c:pt idx="1265">
                  <c:v>5.4968200000000002E-2</c:v>
                </c:pt>
                <c:pt idx="1266">
                  <c:v>5.4801200000000001E-2</c:v>
                </c:pt>
                <c:pt idx="1267">
                  <c:v>5.4484699999999997E-2</c:v>
                </c:pt>
                <c:pt idx="1268" formatCode="0.00E+00">
                  <c:v>5.3974899999999999E-2</c:v>
                </c:pt>
                <c:pt idx="1269">
                  <c:v>5.3741499999999998E-2</c:v>
                </c:pt>
                <c:pt idx="1270">
                  <c:v>5.3708600000000002E-2</c:v>
                </c:pt>
                <c:pt idx="1271">
                  <c:v>5.3436499999999998E-2</c:v>
                </c:pt>
                <c:pt idx="1272">
                  <c:v>5.3348399999999997E-2</c:v>
                </c:pt>
                <c:pt idx="1273">
                  <c:v>5.3068299999999999E-2</c:v>
                </c:pt>
                <c:pt idx="1274">
                  <c:v>5.2966899999999997E-2</c:v>
                </c:pt>
                <c:pt idx="1275">
                  <c:v>5.3003700000000001E-2</c:v>
                </c:pt>
                <c:pt idx="1276">
                  <c:v>5.28975E-2</c:v>
                </c:pt>
                <c:pt idx="1277">
                  <c:v>5.27708E-2</c:v>
                </c:pt>
                <c:pt idx="1278">
                  <c:v>5.2692999999999997E-2</c:v>
                </c:pt>
                <c:pt idx="1279">
                  <c:v>5.2415700000000003E-2</c:v>
                </c:pt>
                <c:pt idx="1280">
                  <c:v>5.2581500000000003E-2</c:v>
                </c:pt>
                <c:pt idx="1281">
                  <c:v>5.2500499999999999E-2</c:v>
                </c:pt>
                <c:pt idx="1282">
                  <c:v>5.2638299999999999E-2</c:v>
                </c:pt>
                <c:pt idx="1283">
                  <c:v>5.2736999999999999E-2</c:v>
                </c:pt>
                <c:pt idx="1284">
                  <c:v>5.2488399999999998E-2</c:v>
                </c:pt>
                <c:pt idx="1285">
                  <c:v>5.2546900000000001E-2</c:v>
                </c:pt>
                <c:pt idx="1286">
                  <c:v>5.2753800000000003E-2</c:v>
                </c:pt>
                <c:pt idx="1287">
                  <c:v>5.28367E-2</c:v>
                </c:pt>
                <c:pt idx="1288">
                  <c:v>5.2905399999999998E-2</c:v>
                </c:pt>
                <c:pt idx="1289">
                  <c:v>5.3011599999999999E-2</c:v>
                </c:pt>
                <c:pt idx="1290">
                  <c:v>5.3134300000000002E-2</c:v>
                </c:pt>
                <c:pt idx="1291">
                  <c:v>5.3226700000000002E-2</c:v>
                </c:pt>
                <c:pt idx="1292">
                  <c:v>5.3392599999999998E-2</c:v>
                </c:pt>
                <c:pt idx="1293">
                  <c:v>5.3445600000000003E-2</c:v>
                </c:pt>
                <c:pt idx="1294">
                  <c:v>5.3449000000000003E-2</c:v>
                </c:pt>
                <c:pt idx="1295">
                  <c:v>5.3556800000000002E-2</c:v>
                </c:pt>
                <c:pt idx="1296">
                  <c:v>5.3668399999999998E-2</c:v>
                </c:pt>
                <c:pt idx="1297">
                  <c:v>5.3850000000000002E-2</c:v>
                </c:pt>
                <c:pt idx="1298">
                  <c:v>5.4040199999999997E-2</c:v>
                </c:pt>
                <c:pt idx="1299">
                  <c:v>5.4067499999999998E-2</c:v>
                </c:pt>
                <c:pt idx="1300">
                  <c:v>5.41383E-2</c:v>
                </c:pt>
                <c:pt idx="1301">
                  <c:v>5.4223199999999999E-2</c:v>
                </c:pt>
                <c:pt idx="1302">
                  <c:v>5.4323299999999998E-2</c:v>
                </c:pt>
                <c:pt idx="1303">
                  <c:v>5.4441200000000002E-2</c:v>
                </c:pt>
                <c:pt idx="1304">
                  <c:v>5.4652399999999997E-2</c:v>
                </c:pt>
                <c:pt idx="1305">
                  <c:v>5.4553400000000002E-2</c:v>
                </c:pt>
                <c:pt idx="1306">
                  <c:v>5.4520199999999998E-2</c:v>
                </c:pt>
                <c:pt idx="1307">
                  <c:v>5.45005E-2</c:v>
                </c:pt>
                <c:pt idx="1308">
                  <c:v>5.4661399999999999E-2</c:v>
                </c:pt>
                <c:pt idx="1309">
                  <c:v>5.45005E-2</c:v>
                </c:pt>
                <c:pt idx="1310">
                  <c:v>5.4483900000000002E-2</c:v>
                </c:pt>
                <c:pt idx="1311">
                  <c:v>5.4404300000000003E-2</c:v>
                </c:pt>
                <c:pt idx="1312">
                  <c:v>5.42792E-2</c:v>
                </c:pt>
                <c:pt idx="1313">
                  <c:v>5.4369800000000003E-2</c:v>
                </c:pt>
                <c:pt idx="1314">
                  <c:v>5.4220900000000002E-2</c:v>
                </c:pt>
                <c:pt idx="1315">
                  <c:v>5.4281099999999999E-2</c:v>
                </c:pt>
                <c:pt idx="1316">
                  <c:v>5.3959E-2</c:v>
                </c:pt>
                <c:pt idx="1317">
                  <c:v>5.3702399999999997E-2</c:v>
                </c:pt>
                <c:pt idx="1318">
                  <c:v>5.3767200000000001E-2</c:v>
                </c:pt>
                <c:pt idx="1319">
                  <c:v>5.3489099999999998E-2</c:v>
                </c:pt>
                <c:pt idx="1320">
                  <c:v>5.3462900000000001E-2</c:v>
                </c:pt>
                <c:pt idx="1321">
                  <c:v>5.3085300000000002E-2</c:v>
                </c:pt>
                <c:pt idx="1322">
                  <c:v>5.26118E-2</c:v>
                </c:pt>
                <c:pt idx="1323">
                  <c:v>5.2542699999999998E-2</c:v>
                </c:pt>
                <c:pt idx="1324">
                  <c:v>5.2250999999999999E-2</c:v>
                </c:pt>
                <c:pt idx="1325">
                  <c:v>5.1774800000000003E-2</c:v>
                </c:pt>
                <c:pt idx="1326">
                  <c:v>5.1554999999999997E-2</c:v>
                </c:pt>
                <c:pt idx="1327">
                  <c:v>5.0947699999999999E-2</c:v>
                </c:pt>
                <c:pt idx="1328">
                  <c:v>5.0414100000000003E-2</c:v>
                </c:pt>
                <c:pt idx="1329">
                  <c:v>4.9879199999999999E-2</c:v>
                </c:pt>
                <c:pt idx="1330">
                  <c:v>4.94391E-2</c:v>
                </c:pt>
                <c:pt idx="1331">
                  <c:v>4.9032199999999998E-2</c:v>
                </c:pt>
                <c:pt idx="1332">
                  <c:v>4.8269199999999998E-2</c:v>
                </c:pt>
                <c:pt idx="1333">
                  <c:v>4.7553900000000003E-2</c:v>
                </c:pt>
                <c:pt idx="1334">
                  <c:v>4.71706E-2</c:v>
                </c:pt>
                <c:pt idx="1335">
                  <c:v>4.64211E-2</c:v>
                </c:pt>
                <c:pt idx="1336">
                  <c:v>4.58181E-2</c:v>
                </c:pt>
                <c:pt idx="1337">
                  <c:v>4.4983599999999999E-2</c:v>
                </c:pt>
                <c:pt idx="1338">
                  <c:v>4.4069999999999998E-2</c:v>
                </c:pt>
                <c:pt idx="1339">
                  <c:v>4.3363699999999998E-2</c:v>
                </c:pt>
                <c:pt idx="1340">
                  <c:v>4.24188E-2</c:v>
                </c:pt>
                <c:pt idx="1341">
                  <c:v>4.1767899999999997E-2</c:v>
                </c:pt>
                <c:pt idx="1342">
                  <c:v>4.0765000000000003E-2</c:v>
                </c:pt>
                <c:pt idx="1343">
                  <c:v>3.9858299999999999E-2</c:v>
                </c:pt>
                <c:pt idx="1344">
                  <c:v>3.8801700000000001E-2</c:v>
                </c:pt>
                <c:pt idx="1345">
                  <c:v>3.7950699999999997E-2</c:v>
                </c:pt>
                <c:pt idx="1346">
                  <c:v>3.70674E-2</c:v>
                </c:pt>
                <c:pt idx="1347">
                  <c:v>3.5961800000000002E-2</c:v>
                </c:pt>
                <c:pt idx="1348">
                  <c:v>3.4753300000000001E-2</c:v>
                </c:pt>
                <c:pt idx="1349">
                  <c:v>3.3554300000000002E-2</c:v>
                </c:pt>
                <c:pt idx="1350">
                  <c:v>3.2328900000000001E-2</c:v>
                </c:pt>
                <c:pt idx="1351">
                  <c:v>3.12137E-2</c:v>
                </c:pt>
                <c:pt idx="1352">
                  <c:v>2.9992999999999999E-2</c:v>
                </c:pt>
                <c:pt idx="1353">
                  <c:v>2.8669400000000001E-2</c:v>
                </c:pt>
                <c:pt idx="1354">
                  <c:v>2.71157E-2</c:v>
                </c:pt>
                <c:pt idx="1355">
                  <c:v>2.59134E-2</c:v>
                </c:pt>
                <c:pt idx="1356">
                  <c:v>2.46964E-2</c:v>
                </c:pt>
                <c:pt idx="1357">
                  <c:v>2.33137E-2</c:v>
                </c:pt>
                <c:pt idx="1358">
                  <c:v>2.20226E-2</c:v>
                </c:pt>
                <c:pt idx="1359">
                  <c:v>2.0331700000000001E-2</c:v>
                </c:pt>
                <c:pt idx="1360">
                  <c:v>1.89134E-2</c:v>
                </c:pt>
                <c:pt idx="1361">
                  <c:v>1.7457400000000001E-2</c:v>
                </c:pt>
                <c:pt idx="1362">
                  <c:v>1.6069699999999999E-2</c:v>
                </c:pt>
                <c:pt idx="1363">
                  <c:v>1.4551100000000001E-2</c:v>
                </c:pt>
                <c:pt idx="1364">
                  <c:v>1.28092E-2</c:v>
                </c:pt>
                <c:pt idx="1365">
                  <c:v>1.11301E-2</c:v>
                </c:pt>
                <c:pt idx="1366">
                  <c:v>9.7221500000000006E-3</c:v>
                </c:pt>
                <c:pt idx="1367">
                  <c:v>7.9767899999999992E-3</c:v>
                </c:pt>
                <c:pt idx="1368">
                  <c:v>6.3301E-3</c:v>
                </c:pt>
                <c:pt idx="1369">
                  <c:v>4.62803E-3</c:v>
                </c:pt>
                <c:pt idx="1370">
                  <c:v>2.75888E-3</c:v>
                </c:pt>
                <c:pt idx="1371">
                  <c:v>1.0770599999999999E-3</c:v>
                </c:pt>
                <c:pt idx="1372">
                  <c:v>-4.45776E-4</c:v>
                </c:pt>
                <c:pt idx="1373">
                  <c:v>-2.31884E-3</c:v>
                </c:pt>
                <c:pt idx="1374">
                  <c:v>-4.00834E-3</c:v>
                </c:pt>
                <c:pt idx="1375">
                  <c:v>-5.7913799999999996E-3</c:v>
                </c:pt>
                <c:pt idx="1376">
                  <c:v>-7.6056199999999996E-3</c:v>
                </c:pt>
                <c:pt idx="1377">
                  <c:v>-9.1661199999999998E-3</c:v>
                </c:pt>
                <c:pt idx="1378">
                  <c:v>-1.0904499999999999E-2</c:v>
                </c:pt>
                <c:pt idx="1379">
                  <c:v>-1.2708000000000001E-2</c:v>
                </c:pt>
                <c:pt idx="1380">
                  <c:v>-1.46883E-2</c:v>
                </c:pt>
                <c:pt idx="1381">
                  <c:v>-1.6556100000000001E-2</c:v>
                </c:pt>
                <c:pt idx="1382">
                  <c:v>-1.8318000000000001E-2</c:v>
                </c:pt>
                <c:pt idx="1383">
                  <c:v>-2.0143100000000001E-2</c:v>
                </c:pt>
                <c:pt idx="1384">
                  <c:v>-2.19139E-2</c:v>
                </c:pt>
                <c:pt idx="1385">
                  <c:v>-2.37139E-2</c:v>
                </c:pt>
                <c:pt idx="1386">
                  <c:v>-2.5691499999999999E-2</c:v>
                </c:pt>
                <c:pt idx="1387">
                  <c:v>-2.7436700000000001E-2</c:v>
                </c:pt>
                <c:pt idx="1388">
                  <c:v>-2.91271E-2</c:v>
                </c:pt>
                <c:pt idx="1389">
                  <c:v>-3.0815499999999999E-2</c:v>
                </c:pt>
                <c:pt idx="1390">
                  <c:v>-3.2658300000000001E-2</c:v>
                </c:pt>
                <c:pt idx="1391">
                  <c:v>-3.4371899999999997E-2</c:v>
                </c:pt>
                <c:pt idx="1392">
                  <c:v>-3.6321600000000002E-2</c:v>
                </c:pt>
                <c:pt idx="1393">
                  <c:v>-3.7978600000000001E-2</c:v>
                </c:pt>
                <c:pt idx="1394">
                  <c:v>-3.96771E-2</c:v>
                </c:pt>
                <c:pt idx="1395">
                  <c:v>-4.1300700000000003E-2</c:v>
                </c:pt>
                <c:pt idx="1396">
                  <c:v>-4.3174799999999999E-2</c:v>
                </c:pt>
                <c:pt idx="1397">
                  <c:v>-4.4911E-2</c:v>
                </c:pt>
                <c:pt idx="1398">
                  <c:v>-4.6628900000000001E-2</c:v>
                </c:pt>
                <c:pt idx="1399">
                  <c:v>-4.8206199999999998E-2</c:v>
                </c:pt>
                <c:pt idx="1400">
                  <c:v>-4.9749799999999997E-2</c:v>
                </c:pt>
                <c:pt idx="1401">
                  <c:v>-5.13541E-2</c:v>
                </c:pt>
                <c:pt idx="1402">
                  <c:v>-5.3104199999999997E-2</c:v>
                </c:pt>
                <c:pt idx="1403">
                  <c:v>-5.4788499999999997E-2</c:v>
                </c:pt>
                <c:pt idx="1404">
                  <c:v>-5.6389399999999999E-2</c:v>
                </c:pt>
                <c:pt idx="1405">
                  <c:v>-5.7796800000000002E-2</c:v>
                </c:pt>
                <c:pt idx="1406">
                  <c:v>-5.9349499999999999E-2</c:v>
                </c:pt>
                <c:pt idx="1407">
                  <c:v>-6.0846299999999999E-2</c:v>
                </c:pt>
                <c:pt idx="1408">
                  <c:v>-6.2484199999999997E-2</c:v>
                </c:pt>
                <c:pt idx="1409">
                  <c:v>-6.3972500000000002E-2</c:v>
                </c:pt>
                <c:pt idx="1410">
                  <c:v>-6.5246600000000002E-2</c:v>
                </c:pt>
                <c:pt idx="1411">
                  <c:v>-6.6643900000000006E-2</c:v>
                </c:pt>
                <c:pt idx="1412">
                  <c:v>-6.8088800000000005E-2</c:v>
                </c:pt>
                <c:pt idx="1413">
                  <c:v>-6.9524199999999994E-2</c:v>
                </c:pt>
                <c:pt idx="1414">
                  <c:v>-7.1009600000000006E-2</c:v>
                </c:pt>
                <c:pt idx="1415">
                  <c:v>-7.2234599999999996E-2</c:v>
                </c:pt>
                <c:pt idx="1416">
                  <c:v>-7.3482099999999995E-2</c:v>
                </c:pt>
                <c:pt idx="1417">
                  <c:v>-7.4576699999999996E-2</c:v>
                </c:pt>
                <c:pt idx="1418">
                  <c:v>-7.5798299999999999E-2</c:v>
                </c:pt>
                <c:pt idx="1419">
                  <c:v>-7.7240500000000004E-2</c:v>
                </c:pt>
                <c:pt idx="1420">
                  <c:v>-7.8258999999999995E-2</c:v>
                </c:pt>
                <c:pt idx="1421">
                  <c:v>-7.9374700000000006E-2</c:v>
                </c:pt>
                <c:pt idx="1422">
                  <c:v>-8.0607899999999996E-2</c:v>
                </c:pt>
                <c:pt idx="1423">
                  <c:v>-8.1633200000000003E-2</c:v>
                </c:pt>
                <c:pt idx="1424">
                  <c:v>-8.2939100000000002E-2</c:v>
                </c:pt>
                <c:pt idx="1425">
                  <c:v>-8.4137299999999998E-2</c:v>
                </c:pt>
                <c:pt idx="1426">
                  <c:v>-8.4973099999999996E-2</c:v>
                </c:pt>
                <c:pt idx="1427">
                  <c:v>-8.6072999999999997E-2</c:v>
                </c:pt>
                <c:pt idx="1428">
                  <c:v>-8.7002499999999997E-2</c:v>
                </c:pt>
                <c:pt idx="1429">
                  <c:v>-8.8042400000000007E-2</c:v>
                </c:pt>
                <c:pt idx="1430">
                  <c:v>-8.9187799999999998E-2</c:v>
                </c:pt>
                <c:pt idx="1431">
                  <c:v>-8.992E-2</c:v>
                </c:pt>
                <c:pt idx="1432">
                  <c:v>-9.0748400000000007E-2</c:v>
                </c:pt>
                <c:pt idx="1433">
                  <c:v>-9.1630199999999995E-2</c:v>
                </c:pt>
                <c:pt idx="1434">
                  <c:v>-9.2408699999999996E-2</c:v>
                </c:pt>
                <c:pt idx="1435">
                  <c:v>-9.3326300000000001E-2</c:v>
                </c:pt>
                <c:pt idx="1436">
                  <c:v>-9.4074199999999997E-2</c:v>
                </c:pt>
                <c:pt idx="1437">
                  <c:v>-9.48267E-2</c:v>
                </c:pt>
                <c:pt idx="1438">
                  <c:v>-9.5608499999999999E-2</c:v>
                </c:pt>
                <c:pt idx="1439">
                  <c:v>-9.6265699999999996E-2</c:v>
                </c:pt>
                <c:pt idx="1440">
                  <c:v>-9.7226599999999996E-2</c:v>
                </c:pt>
                <c:pt idx="1441">
                  <c:v>-9.8041299999999998E-2</c:v>
                </c:pt>
                <c:pt idx="1442">
                  <c:v>-9.8565899999999998E-2</c:v>
                </c:pt>
                <c:pt idx="1443">
                  <c:v>-9.9278099999999994E-2</c:v>
                </c:pt>
                <c:pt idx="1444">
                  <c:v>-0.100013</c:v>
                </c:pt>
                <c:pt idx="1445">
                  <c:v>-0.100782</c:v>
                </c:pt>
                <c:pt idx="1446">
                  <c:v>-0.10142900000000001</c:v>
                </c:pt>
                <c:pt idx="1447">
                  <c:v>-0.101933</c:v>
                </c:pt>
                <c:pt idx="1448">
                  <c:v>-0.10251399999999999</c:v>
                </c:pt>
                <c:pt idx="1449">
                  <c:v>-0.103043</c:v>
                </c:pt>
                <c:pt idx="1450">
                  <c:v>-0.103671</c:v>
                </c:pt>
                <c:pt idx="1451">
                  <c:v>-0.104337</c:v>
                </c:pt>
                <c:pt idx="1452">
                  <c:v>-0.10473300000000001</c:v>
                </c:pt>
                <c:pt idx="1453">
                  <c:v>-0.105272</c:v>
                </c:pt>
                <c:pt idx="1454">
                  <c:v>-0.10576099999999999</c:v>
                </c:pt>
                <c:pt idx="1455">
                  <c:v>-0.106461</c:v>
                </c:pt>
                <c:pt idx="1456">
                  <c:v>-0.107053</c:v>
                </c:pt>
                <c:pt idx="1457">
                  <c:v>-0.10753799999999999</c:v>
                </c:pt>
                <c:pt idx="1458">
                  <c:v>-0.10807899999999999</c:v>
                </c:pt>
                <c:pt idx="1459">
                  <c:v>-0.108472</c:v>
                </c:pt>
                <c:pt idx="1460">
                  <c:v>-0.108907</c:v>
                </c:pt>
                <c:pt idx="1461">
                  <c:v>-0.109677</c:v>
                </c:pt>
                <c:pt idx="1462">
                  <c:v>-0.11025699999999999</c:v>
                </c:pt>
                <c:pt idx="1463">
                  <c:v>-0.11065800000000001</c:v>
                </c:pt>
                <c:pt idx="1464">
                  <c:v>-0.111086</c:v>
                </c:pt>
                <c:pt idx="1465">
                  <c:v>-0.111662</c:v>
                </c:pt>
                <c:pt idx="1466">
                  <c:v>-0.112246</c:v>
                </c:pt>
                <c:pt idx="1467">
                  <c:v>-0.11278299999999999</c:v>
                </c:pt>
                <c:pt idx="1468">
                  <c:v>-0.113304</c:v>
                </c:pt>
                <c:pt idx="1469">
                  <c:v>-0.11383500000000001</c:v>
                </c:pt>
                <c:pt idx="1470">
                  <c:v>-0.114264</c:v>
                </c:pt>
                <c:pt idx="1471">
                  <c:v>-0.114885</c:v>
                </c:pt>
                <c:pt idx="1472">
                  <c:v>-0.115607</c:v>
                </c:pt>
                <c:pt idx="1473">
                  <c:v>-0.116121</c:v>
                </c:pt>
                <c:pt idx="1474">
                  <c:v>-0.116576</c:v>
                </c:pt>
                <c:pt idx="1475">
                  <c:v>-0.11705</c:v>
                </c:pt>
                <c:pt idx="1476">
                  <c:v>-0.11785</c:v>
                </c:pt>
                <c:pt idx="1477">
                  <c:v>-0.118475</c:v>
                </c:pt>
                <c:pt idx="1478">
                  <c:v>-0.119001</c:v>
                </c:pt>
                <c:pt idx="1479">
                  <c:v>-0.11952400000000001</c:v>
                </c:pt>
                <c:pt idx="1480">
                  <c:v>-0.11991599999999999</c:v>
                </c:pt>
                <c:pt idx="1481">
                  <c:v>-0.120534</c:v>
                </c:pt>
                <c:pt idx="1482">
                  <c:v>-0.12123200000000001</c:v>
                </c:pt>
                <c:pt idx="1483">
                  <c:v>-0.121964</c:v>
                </c:pt>
                <c:pt idx="1484">
                  <c:v>-0.122471</c:v>
                </c:pt>
                <c:pt idx="1485">
                  <c:v>-0.123081</c:v>
                </c:pt>
                <c:pt idx="1486">
                  <c:v>-0.12361999999999999</c:v>
                </c:pt>
                <c:pt idx="1487">
                  <c:v>-0.124372</c:v>
                </c:pt>
                <c:pt idx="1488">
                  <c:v>-0.125136</c:v>
                </c:pt>
                <c:pt idx="1489">
                  <c:v>-0.12586900000000001</c:v>
                </c:pt>
                <c:pt idx="1490">
                  <c:v>-0.126357</c:v>
                </c:pt>
                <c:pt idx="1491">
                  <c:v>-0.12701999999999999</c:v>
                </c:pt>
                <c:pt idx="1492">
                  <c:v>-0.12775400000000001</c:v>
                </c:pt>
                <c:pt idx="1493">
                  <c:v>-0.128585</c:v>
                </c:pt>
                <c:pt idx="1494">
                  <c:v>-0.12939400000000001</c:v>
                </c:pt>
                <c:pt idx="1495">
                  <c:v>-0.13011500000000001</c:v>
                </c:pt>
                <c:pt idx="1496">
                  <c:v>-0.13073100000000001</c:v>
                </c:pt>
                <c:pt idx="1497">
                  <c:v>-0.13161100000000001</c:v>
                </c:pt>
                <c:pt idx="1498">
                  <c:v>-0.13244800000000001</c:v>
                </c:pt>
                <c:pt idx="1499">
                  <c:v>-0.133465</c:v>
                </c:pt>
                <c:pt idx="1500">
                  <c:v>-0.13423299999999999</c:v>
                </c:pt>
                <c:pt idx="1501">
                  <c:v>-0.134903</c:v>
                </c:pt>
                <c:pt idx="1502">
                  <c:v>-0.135653</c:v>
                </c:pt>
                <c:pt idx="1503">
                  <c:v>-0.13639699999999999</c:v>
                </c:pt>
                <c:pt idx="1504">
                  <c:v>-0.13741200000000001</c:v>
                </c:pt>
                <c:pt idx="1505">
                  <c:v>-0.13822200000000001</c:v>
                </c:pt>
                <c:pt idx="1506">
                  <c:v>-0.13894599999999999</c:v>
                </c:pt>
                <c:pt idx="1507">
                  <c:v>-0.139768</c:v>
                </c:pt>
                <c:pt idx="1508">
                  <c:v>-0.14050699999999999</c:v>
                </c:pt>
                <c:pt idx="1509">
                  <c:v>-0.14143700000000001</c:v>
                </c:pt>
                <c:pt idx="1510">
                  <c:v>-0.14233499999999999</c:v>
                </c:pt>
                <c:pt idx="1511">
                  <c:v>-0.143204</c:v>
                </c:pt>
                <c:pt idx="1512">
                  <c:v>-0.14388100000000001</c:v>
                </c:pt>
                <c:pt idx="1513">
                  <c:v>-0.144817</c:v>
                </c:pt>
                <c:pt idx="1514">
                  <c:v>-0.145842</c:v>
                </c:pt>
                <c:pt idx="1515">
                  <c:v>-0.14674699999999999</c:v>
                </c:pt>
                <c:pt idx="1516">
                  <c:v>-0.14768000000000001</c:v>
                </c:pt>
                <c:pt idx="1517">
                  <c:v>-0.14829000000000001</c:v>
                </c:pt>
                <c:pt idx="1518">
                  <c:v>-0.14915900000000001</c:v>
                </c:pt>
                <c:pt idx="1519">
                  <c:v>-0.14995600000000001</c:v>
                </c:pt>
                <c:pt idx="1520">
                  <c:v>-0.15088599999999999</c:v>
                </c:pt>
                <c:pt idx="1521">
                  <c:v>-0.15173800000000001</c:v>
                </c:pt>
                <c:pt idx="1522">
                  <c:v>-0.15242</c:v>
                </c:pt>
                <c:pt idx="1523">
                  <c:v>-0.153029</c:v>
                </c:pt>
                <c:pt idx="1524">
                  <c:v>-0.15365500000000001</c:v>
                </c:pt>
                <c:pt idx="1525">
                  <c:v>-0.154887</c:v>
                </c:pt>
                <c:pt idx="1526">
                  <c:v>-0.155691</c:v>
                </c:pt>
                <c:pt idx="1527">
                  <c:v>-0.15618199999999999</c:v>
                </c:pt>
                <c:pt idx="1528">
                  <c:v>-0.15701699999999999</c:v>
                </c:pt>
                <c:pt idx="1529">
                  <c:v>-0.15775500000000001</c:v>
                </c:pt>
                <c:pt idx="1530">
                  <c:v>-0.158528</c:v>
                </c:pt>
                <c:pt idx="1531">
                  <c:v>-0.15942300000000001</c:v>
                </c:pt>
                <c:pt idx="1532">
                  <c:v>-0.16023399999999999</c:v>
                </c:pt>
                <c:pt idx="1533">
                  <c:v>-0.16070300000000001</c:v>
                </c:pt>
                <c:pt idx="1534">
                  <c:v>-0.161303</c:v>
                </c:pt>
                <c:pt idx="1535">
                  <c:v>-0.16198499999999999</c:v>
                </c:pt>
                <c:pt idx="1536">
                  <c:v>-0.16278400000000001</c:v>
                </c:pt>
                <c:pt idx="1537">
                  <c:v>-0.16336700000000001</c:v>
                </c:pt>
                <c:pt idx="1538">
                  <c:v>-0.16377</c:v>
                </c:pt>
                <c:pt idx="1539">
                  <c:v>-0.16450300000000001</c:v>
                </c:pt>
                <c:pt idx="1540">
                  <c:v>-0.164907</c:v>
                </c:pt>
                <c:pt idx="1541">
                  <c:v>-0.16558899999999999</c:v>
                </c:pt>
                <c:pt idx="1542">
                  <c:v>-0.166132</c:v>
                </c:pt>
                <c:pt idx="1543">
                  <c:v>-0.166523</c:v>
                </c:pt>
                <c:pt idx="1544">
                  <c:v>-0.16676299999999999</c:v>
                </c:pt>
                <c:pt idx="1545">
                  <c:v>-0.167239</c:v>
                </c:pt>
                <c:pt idx="1546">
                  <c:v>-0.167571</c:v>
                </c:pt>
                <c:pt idx="1547">
                  <c:v>-0.16807800000000001</c:v>
                </c:pt>
                <c:pt idx="1548">
                  <c:v>-0.16820599999999999</c:v>
                </c:pt>
                <c:pt idx="1549">
                  <c:v>-0.16833899999999999</c:v>
                </c:pt>
                <c:pt idx="1550">
                  <c:v>-0.168491</c:v>
                </c:pt>
                <c:pt idx="1551">
                  <c:v>-0.16870499999999999</c:v>
                </c:pt>
                <c:pt idx="1552">
                  <c:v>-0.169049</c:v>
                </c:pt>
                <c:pt idx="1553">
                  <c:v>-0.16902300000000001</c:v>
                </c:pt>
                <c:pt idx="1554">
                  <c:v>-0.16905100000000001</c:v>
                </c:pt>
                <c:pt idx="1555">
                  <c:v>-0.169096</c:v>
                </c:pt>
                <c:pt idx="1556">
                  <c:v>-0.16927200000000001</c:v>
                </c:pt>
                <c:pt idx="1557">
                  <c:v>-0.16947000000000001</c:v>
                </c:pt>
                <c:pt idx="1558">
                  <c:v>-0.16952300000000001</c:v>
                </c:pt>
                <c:pt idx="1559">
                  <c:v>-0.169294</c:v>
                </c:pt>
                <c:pt idx="1560">
                  <c:v>-0.16913500000000001</c:v>
                </c:pt>
                <c:pt idx="1561">
                  <c:v>-0.16905300000000001</c:v>
                </c:pt>
                <c:pt idx="1562">
                  <c:v>-0.169072</c:v>
                </c:pt>
                <c:pt idx="1563">
                  <c:v>-0.16895099999999999</c:v>
                </c:pt>
                <c:pt idx="1564">
                  <c:v>-0.16861899999999999</c:v>
                </c:pt>
                <c:pt idx="1565">
                  <c:v>-0.168153</c:v>
                </c:pt>
                <c:pt idx="1566">
                  <c:v>-0.16772899999999999</c:v>
                </c:pt>
                <c:pt idx="1567">
                  <c:v>-0.16747000000000001</c:v>
                </c:pt>
                <c:pt idx="1568">
                  <c:v>-0.16692299999999999</c:v>
                </c:pt>
                <c:pt idx="1569">
                  <c:v>-0.16644600000000001</c:v>
                </c:pt>
                <c:pt idx="1570">
                  <c:v>-0.16578100000000001</c:v>
                </c:pt>
                <c:pt idx="1571">
                  <c:v>-0.16517499999999999</c:v>
                </c:pt>
                <c:pt idx="1572">
                  <c:v>-0.16458300000000001</c:v>
                </c:pt>
                <c:pt idx="1573">
                  <c:v>-0.16411000000000001</c:v>
                </c:pt>
                <c:pt idx="1574">
                  <c:v>-0.16334699999999999</c:v>
                </c:pt>
                <c:pt idx="1575">
                  <c:v>-0.16253999999999999</c:v>
                </c:pt>
                <c:pt idx="1576">
                  <c:v>-0.16162399999999999</c:v>
                </c:pt>
                <c:pt idx="1577">
                  <c:v>-0.16075800000000001</c:v>
                </c:pt>
                <c:pt idx="1578">
                  <c:v>-0.16015399999999999</c:v>
                </c:pt>
                <c:pt idx="1579">
                  <c:v>-0.15933</c:v>
                </c:pt>
                <c:pt idx="1580">
                  <c:v>-0.158271</c:v>
                </c:pt>
                <c:pt idx="1581">
                  <c:v>-0.15714600000000001</c:v>
                </c:pt>
                <c:pt idx="1582">
                  <c:v>-0.155969</c:v>
                </c:pt>
                <c:pt idx="1583">
                  <c:v>-0.15492700000000001</c:v>
                </c:pt>
                <c:pt idx="1584">
                  <c:v>-0.154002</c:v>
                </c:pt>
                <c:pt idx="1585">
                  <c:v>-0.152836</c:v>
                </c:pt>
                <c:pt idx="1586">
                  <c:v>-0.15151700000000001</c:v>
                </c:pt>
                <c:pt idx="1587">
                  <c:v>-0.15004000000000001</c:v>
                </c:pt>
                <c:pt idx="1588">
                  <c:v>-0.148842</c:v>
                </c:pt>
                <c:pt idx="1589">
                  <c:v>-0.14763100000000001</c:v>
                </c:pt>
                <c:pt idx="1590">
                  <c:v>-0.14622499999999999</c:v>
                </c:pt>
                <c:pt idx="1591">
                  <c:v>-0.144674</c:v>
                </c:pt>
                <c:pt idx="1592">
                  <c:v>-0.143257</c:v>
                </c:pt>
                <c:pt idx="1593">
                  <c:v>-0.14178499999999999</c:v>
                </c:pt>
                <c:pt idx="1594">
                  <c:v>-0.14033499999999999</c:v>
                </c:pt>
                <c:pt idx="1595">
                  <c:v>-0.13889399999999999</c:v>
                </c:pt>
                <c:pt idx="1596">
                  <c:v>-0.13713700000000001</c:v>
                </c:pt>
                <c:pt idx="1597">
                  <c:v>-0.13538800000000001</c:v>
                </c:pt>
                <c:pt idx="1598">
                  <c:v>-0.133633</c:v>
                </c:pt>
                <c:pt idx="1599">
                  <c:v>-0.13208500000000001</c:v>
                </c:pt>
                <c:pt idx="1600">
                  <c:v>-0.130495</c:v>
                </c:pt>
                <c:pt idx="1601">
                  <c:v>-0.12857099999999999</c:v>
                </c:pt>
                <c:pt idx="1602">
                  <c:v>-0.12656400000000001</c:v>
                </c:pt>
                <c:pt idx="1603">
                  <c:v>-0.124667</c:v>
                </c:pt>
                <c:pt idx="1604">
                  <c:v>-0.122804</c:v>
                </c:pt>
                <c:pt idx="1605">
                  <c:v>-0.120911</c:v>
                </c:pt>
                <c:pt idx="1606">
                  <c:v>-0.118996</c:v>
                </c:pt>
                <c:pt idx="1607">
                  <c:v>-0.11680400000000001</c:v>
                </c:pt>
                <c:pt idx="1608">
                  <c:v>-0.114652</c:v>
                </c:pt>
                <c:pt idx="1609">
                  <c:v>-0.112748</c:v>
                </c:pt>
                <c:pt idx="1610">
                  <c:v>-0.110667</c:v>
                </c:pt>
                <c:pt idx="1611">
                  <c:v>-0.10871500000000001</c:v>
                </c:pt>
                <c:pt idx="1612">
                  <c:v>-0.106531</c:v>
                </c:pt>
                <c:pt idx="1613">
                  <c:v>-0.104222</c:v>
                </c:pt>
                <c:pt idx="1614">
                  <c:v>-0.10212599999999999</c:v>
                </c:pt>
                <c:pt idx="1615">
                  <c:v>-0.100053</c:v>
                </c:pt>
                <c:pt idx="1616">
                  <c:v>-9.7968200000000005E-2</c:v>
                </c:pt>
                <c:pt idx="1617">
                  <c:v>-9.5796699999999999E-2</c:v>
                </c:pt>
                <c:pt idx="1618">
                  <c:v>-9.3420100000000006E-2</c:v>
                </c:pt>
                <c:pt idx="1619">
                  <c:v>-9.1127100000000003E-2</c:v>
                </c:pt>
                <c:pt idx="1620">
                  <c:v>-8.8936000000000001E-2</c:v>
                </c:pt>
                <c:pt idx="1621">
                  <c:v>-8.6734800000000001E-2</c:v>
                </c:pt>
                <c:pt idx="1622">
                  <c:v>-8.4514400000000003E-2</c:v>
                </c:pt>
                <c:pt idx="1623">
                  <c:v>-8.20636E-2</c:v>
                </c:pt>
                <c:pt idx="1624">
                  <c:v>-7.9761799999999994E-2</c:v>
                </c:pt>
                <c:pt idx="1625">
                  <c:v>-7.7563699999999999E-2</c:v>
                </c:pt>
                <c:pt idx="1626">
                  <c:v>-7.5275400000000006E-2</c:v>
                </c:pt>
                <c:pt idx="1627">
                  <c:v>-7.3111200000000001E-2</c:v>
                </c:pt>
                <c:pt idx="1628">
                  <c:v>-7.0787299999999997E-2</c:v>
                </c:pt>
                <c:pt idx="1629">
                  <c:v>-6.8431099999999995E-2</c:v>
                </c:pt>
                <c:pt idx="1630">
                  <c:v>-6.6203300000000007E-2</c:v>
                </c:pt>
                <c:pt idx="1631">
                  <c:v>-6.4099100000000006E-2</c:v>
                </c:pt>
                <c:pt idx="1632">
                  <c:v>-6.1767700000000002E-2</c:v>
                </c:pt>
                <c:pt idx="1633">
                  <c:v>-5.9409200000000002E-2</c:v>
                </c:pt>
                <c:pt idx="1634">
                  <c:v>-5.7144899999999998E-2</c:v>
                </c:pt>
                <c:pt idx="1635">
                  <c:v>-5.4951899999999998E-2</c:v>
                </c:pt>
                <c:pt idx="1636">
                  <c:v>-5.2595799999999998E-2</c:v>
                </c:pt>
                <c:pt idx="1637">
                  <c:v>-5.0360700000000001E-2</c:v>
                </c:pt>
                <c:pt idx="1638">
                  <c:v>-4.8225400000000002E-2</c:v>
                </c:pt>
                <c:pt idx="1639">
                  <c:v>-4.5668E-2</c:v>
                </c:pt>
                <c:pt idx="1640">
                  <c:v>-4.3404400000000003E-2</c:v>
                </c:pt>
                <c:pt idx="1641">
                  <c:v>-4.1053100000000002E-2</c:v>
                </c:pt>
                <c:pt idx="1642">
                  <c:v>-3.89375E-2</c:v>
                </c:pt>
                <c:pt idx="1643">
                  <c:v>-3.6645200000000003E-2</c:v>
                </c:pt>
                <c:pt idx="1644">
                  <c:v>-3.4324100000000003E-2</c:v>
                </c:pt>
                <c:pt idx="1645">
                  <c:v>-3.2051099999999999E-2</c:v>
                </c:pt>
                <c:pt idx="1646">
                  <c:v>-2.99712E-2</c:v>
                </c:pt>
                <c:pt idx="1647">
                  <c:v>-2.7740600000000001E-2</c:v>
                </c:pt>
                <c:pt idx="1648">
                  <c:v>-2.55553E-2</c:v>
                </c:pt>
                <c:pt idx="1649">
                  <c:v>-2.3451E-2</c:v>
                </c:pt>
                <c:pt idx="1650">
                  <c:v>-2.1095900000000001E-2</c:v>
                </c:pt>
                <c:pt idx="1651">
                  <c:v>-1.8897299999999999E-2</c:v>
                </c:pt>
                <c:pt idx="1652">
                  <c:v>-1.6860400000000001E-2</c:v>
                </c:pt>
                <c:pt idx="1653">
                  <c:v>-1.49756E-2</c:v>
                </c:pt>
                <c:pt idx="1654">
                  <c:v>-1.27919E-2</c:v>
                </c:pt>
                <c:pt idx="1655">
                  <c:v>-1.04352E-2</c:v>
                </c:pt>
                <c:pt idx="1656">
                  <c:v>-8.4239299999999996E-3</c:v>
                </c:pt>
                <c:pt idx="1657">
                  <c:v>-6.3608700000000002E-3</c:v>
                </c:pt>
                <c:pt idx="1658">
                  <c:v>-4.6019700000000004E-3</c:v>
                </c:pt>
                <c:pt idx="1659">
                  <c:v>-2.5331899999999998E-3</c:v>
                </c:pt>
                <c:pt idx="1660">
                  <c:v>-3.8997700000000001E-4</c:v>
                </c:pt>
                <c:pt idx="1661">
                  <c:v>1.6003199999999999E-3</c:v>
                </c:pt>
                <c:pt idx="1662">
                  <c:v>3.5759400000000001E-3</c:v>
                </c:pt>
                <c:pt idx="1663">
                  <c:v>5.5013299999999996E-3</c:v>
                </c:pt>
                <c:pt idx="1664">
                  <c:v>7.4688899999999997E-3</c:v>
                </c:pt>
                <c:pt idx="1665">
                  <c:v>9.3547999999999999E-3</c:v>
                </c:pt>
                <c:pt idx="1666">
                  <c:v>1.14232E-2</c:v>
                </c:pt>
                <c:pt idx="1667">
                  <c:v>1.34193E-2</c:v>
                </c:pt>
                <c:pt idx="1668">
                  <c:v>1.5221E-2</c:v>
                </c:pt>
                <c:pt idx="1669">
                  <c:v>1.6969499999999998E-2</c:v>
                </c:pt>
                <c:pt idx="1670">
                  <c:v>1.90098E-2</c:v>
                </c:pt>
                <c:pt idx="1671">
                  <c:v>2.1087399999999999E-2</c:v>
                </c:pt>
                <c:pt idx="1672">
                  <c:v>2.3012700000000001E-2</c:v>
                </c:pt>
                <c:pt idx="1673">
                  <c:v>2.48115E-2</c:v>
                </c:pt>
                <c:pt idx="1674">
                  <c:v>2.6462599999999999E-2</c:v>
                </c:pt>
                <c:pt idx="1675">
                  <c:v>2.8476899999999999E-2</c:v>
                </c:pt>
                <c:pt idx="1676">
                  <c:v>3.0484899999999999E-2</c:v>
                </c:pt>
                <c:pt idx="1677">
                  <c:v>3.2222300000000002E-2</c:v>
                </c:pt>
                <c:pt idx="1678">
                  <c:v>3.4379600000000003E-2</c:v>
                </c:pt>
                <c:pt idx="1679">
                  <c:v>3.5802399999999998E-2</c:v>
                </c:pt>
                <c:pt idx="1680">
                  <c:v>3.7503300000000003E-2</c:v>
                </c:pt>
                <c:pt idx="1681">
                  <c:v>3.9427400000000001E-2</c:v>
                </c:pt>
                <c:pt idx="1682">
                  <c:v>4.12159E-2</c:v>
                </c:pt>
                <c:pt idx="1683">
                  <c:v>4.3189999999999999E-2</c:v>
                </c:pt>
                <c:pt idx="1684">
                  <c:v>4.4952499999999999E-2</c:v>
                </c:pt>
                <c:pt idx="1685">
                  <c:v>4.6333399999999997E-2</c:v>
                </c:pt>
                <c:pt idx="1686">
                  <c:v>4.8250399999999999E-2</c:v>
                </c:pt>
                <c:pt idx="1687">
                  <c:v>4.9981499999999998E-2</c:v>
                </c:pt>
                <c:pt idx="1688">
                  <c:v>5.1985099999999999E-2</c:v>
                </c:pt>
                <c:pt idx="1689">
                  <c:v>5.3546900000000001E-2</c:v>
                </c:pt>
                <c:pt idx="1690">
                  <c:v>5.4942600000000001E-2</c:v>
                </c:pt>
                <c:pt idx="1691">
                  <c:v>5.6793799999999998E-2</c:v>
                </c:pt>
                <c:pt idx="1692">
                  <c:v>5.8511100000000003E-2</c:v>
                </c:pt>
                <c:pt idx="1693">
                  <c:v>6.0251199999999998E-2</c:v>
                </c:pt>
                <c:pt idx="1694">
                  <c:v>6.1970299999999999E-2</c:v>
                </c:pt>
                <c:pt idx="1695">
                  <c:v>6.3314300000000004E-2</c:v>
                </c:pt>
                <c:pt idx="1696">
                  <c:v>6.4951900000000007E-2</c:v>
                </c:pt>
                <c:pt idx="1697">
                  <c:v>6.6769700000000001E-2</c:v>
                </c:pt>
                <c:pt idx="1698">
                  <c:v>6.8446199999999999E-2</c:v>
                </c:pt>
                <c:pt idx="1699">
                  <c:v>7.0225399999999993E-2</c:v>
                </c:pt>
                <c:pt idx="1700">
                  <c:v>7.1754100000000001E-2</c:v>
                </c:pt>
                <c:pt idx="1701">
                  <c:v>7.3121500000000006E-2</c:v>
                </c:pt>
                <c:pt idx="1702">
                  <c:v>7.4801599999999996E-2</c:v>
                </c:pt>
                <c:pt idx="1703">
                  <c:v>7.6358700000000002E-2</c:v>
                </c:pt>
                <c:pt idx="1704">
                  <c:v>7.8218599999999999E-2</c:v>
                </c:pt>
                <c:pt idx="1705">
                  <c:v>7.9617199999999999E-2</c:v>
                </c:pt>
                <c:pt idx="1706">
                  <c:v>8.1083500000000003E-2</c:v>
                </c:pt>
                <c:pt idx="1707">
                  <c:v>8.2676700000000006E-2</c:v>
                </c:pt>
                <c:pt idx="1708">
                  <c:v>8.4438700000000005E-2</c:v>
                </c:pt>
                <c:pt idx="1709">
                  <c:v>8.6200200000000005E-2</c:v>
                </c:pt>
                <c:pt idx="1710">
                  <c:v>8.7811500000000001E-2</c:v>
                </c:pt>
                <c:pt idx="1711">
                  <c:v>8.9021799999999998E-2</c:v>
                </c:pt>
                <c:pt idx="1712">
                  <c:v>9.0729000000000004E-2</c:v>
                </c:pt>
                <c:pt idx="1713">
                  <c:v>9.2439300000000002E-2</c:v>
                </c:pt>
                <c:pt idx="1714">
                  <c:v>9.4040899999999997E-2</c:v>
                </c:pt>
                <c:pt idx="1715">
                  <c:v>9.5804100000000003E-2</c:v>
                </c:pt>
                <c:pt idx="1716">
                  <c:v>9.7188999999999998E-2</c:v>
                </c:pt>
                <c:pt idx="1717">
                  <c:v>9.8467399999999997E-2</c:v>
                </c:pt>
                <c:pt idx="1718">
                  <c:v>0.100147</c:v>
                </c:pt>
                <c:pt idx="1719">
                  <c:v>0.101727</c:v>
                </c:pt>
                <c:pt idx="1720">
                  <c:v>0.103489</c:v>
                </c:pt>
                <c:pt idx="1721">
                  <c:v>0.104939</c:v>
                </c:pt>
                <c:pt idx="1722">
                  <c:v>0.10625999999999999</c:v>
                </c:pt>
                <c:pt idx="1723">
                  <c:v>0.107927</c:v>
                </c:pt>
                <c:pt idx="1724">
                  <c:v>0.109635</c:v>
                </c:pt>
                <c:pt idx="1725">
                  <c:v>0.111349</c:v>
                </c:pt>
                <c:pt idx="1726">
                  <c:v>0.113066</c:v>
                </c:pt>
                <c:pt idx="1727">
                  <c:v>0.114117</c:v>
                </c:pt>
                <c:pt idx="1728">
                  <c:v>0.115926</c:v>
                </c:pt>
                <c:pt idx="1729">
                  <c:v>0.117531</c:v>
                </c:pt>
                <c:pt idx="1730">
                  <c:v>0.11913600000000001</c:v>
                </c:pt>
                <c:pt idx="1731">
                  <c:v>0.120865</c:v>
                </c:pt>
                <c:pt idx="1732">
                  <c:v>0.122263</c:v>
                </c:pt>
                <c:pt idx="1733">
                  <c:v>0.123656</c:v>
                </c:pt>
                <c:pt idx="1734">
                  <c:v>0.12546599999999999</c:v>
                </c:pt>
                <c:pt idx="1735">
                  <c:v>0.12718599999999999</c:v>
                </c:pt>
                <c:pt idx="1736">
                  <c:v>0.12895599999999999</c:v>
                </c:pt>
                <c:pt idx="1737">
                  <c:v>0.13035099999999999</c:v>
                </c:pt>
                <c:pt idx="1738">
                  <c:v>0.131713</c:v>
                </c:pt>
                <c:pt idx="1739">
                  <c:v>0.13364400000000001</c:v>
                </c:pt>
                <c:pt idx="1740">
                  <c:v>0.13547999999999999</c:v>
                </c:pt>
                <c:pt idx="1741">
                  <c:v>0.13725000000000001</c:v>
                </c:pt>
                <c:pt idx="1742">
                  <c:v>0.13895299999999999</c:v>
                </c:pt>
                <c:pt idx="1743">
                  <c:v>0.14022599999999999</c:v>
                </c:pt>
                <c:pt idx="1744">
                  <c:v>0.14203299999999999</c:v>
                </c:pt>
                <c:pt idx="1745">
                  <c:v>0.14377999999999999</c:v>
                </c:pt>
                <c:pt idx="1746">
                  <c:v>0.14538999999999999</c:v>
                </c:pt>
                <c:pt idx="1747">
                  <c:v>0.14729300000000001</c:v>
                </c:pt>
                <c:pt idx="1748">
                  <c:v>0.148646</c:v>
                </c:pt>
                <c:pt idx="1749">
                  <c:v>0.150148</c:v>
                </c:pt>
                <c:pt idx="1750">
                  <c:v>0.152089</c:v>
                </c:pt>
                <c:pt idx="1751">
                  <c:v>0.15391199999999999</c:v>
                </c:pt>
                <c:pt idx="1752">
                  <c:v>0.15564700000000001</c:v>
                </c:pt>
                <c:pt idx="1753">
                  <c:v>0.15693799999999999</c:v>
                </c:pt>
                <c:pt idx="1754">
                  <c:v>0.15834400000000001</c:v>
                </c:pt>
                <c:pt idx="1755">
                  <c:v>0.16006699999999999</c:v>
                </c:pt>
                <c:pt idx="1756">
                  <c:v>0.16194600000000001</c:v>
                </c:pt>
                <c:pt idx="1757">
                  <c:v>0.163716</c:v>
                </c:pt>
                <c:pt idx="1758">
                  <c:v>0.16486899999999999</c:v>
                </c:pt>
                <c:pt idx="1759">
                  <c:v>0.166043</c:v>
                </c:pt>
                <c:pt idx="1760">
                  <c:v>0.16770099999999999</c:v>
                </c:pt>
                <c:pt idx="1761">
                  <c:v>0.16900599999999999</c:v>
                </c:pt>
                <c:pt idx="1762">
                  <c:v>0.170708</c:v>
                </c:pt>
                <c:pt idx="1763">
                  <c:v>0.17200799999999999</c:v>
                </c:pt>
                <c:pt idx="1764">
                  <c:v>0.173208</c:v>
                </c:pt>
                <c:pt idx="1765">
                  <c:v>0.17463500000000001</c:v>
                </c:pt>
                <c:pt idx="1766">
                  <c:v>0.17619699999999999</c:v>
                </c:pt>
                <c:pt idx="1767">
                  <c:v>0.177675</c:v>
                </c:pt>
                <c:pt idx="1768">
                  <c:v>0.17919599999999999</c:v>
                </c:pt>
                <c:pt idx="1769">
                  <c:v>0.180196</c:v>
                </c:pt>
                <c:pt idx="1770">
                  <c:v>0.181451</c:v>
                </c:pt>
                <c:pt idx="1771">
                  <c:v>0.18307599999999999</c:v>
                </c:pt>
                <c:pt idx="1772">
                  <c:v>0.184334</c:v>
                </c:pt>
                <c:pt idx="1773">
                  <c:v>0.18562200000000001</c:v>
                </c:pt>
                <c:pt idx="1774">
                  <c:v>0.186614</c:v>
                </c:pt>
                <c:pt idx="1775">
                  <c:v>0.18754000000000001</c:v>
                </c:pt>
                <c:pt idx="1776">
                  <c:v>0.18888199999999999</c:v>
                </c:pt>
                <c:pt idx="1777">
                  <c:v>0.189804</c:v>
                </c:pt>
                <c:pt idx="1778">
                  <c:v>0.19112699999999999</c:v>
                </c:pt>
                <c:pt idx="1779">
                  <c:v>0.19209799999999999</c:v>
                </c:pt>
                <c:pt idx="1780">
                  <c:v>0.19270200000000001</c:v>
                </c:pt>
                <c:pt idx="1781">
                  <c:v>0.19365499999999999</c:v>
                </c:pt>
                <c:pt idx="1782">
                  <c:v>0.194631</c:v>
                </c:pt>
                <c:pt idx="1783">
                  <c:v>0.19538800000000001</c:v>
                </c:pt>
                <c:pt idx="1784">
                  <c:v>0.196182</c:v>
                </c:pt>
                <c:pt idx="1785">
                  <c:v>0.19670000000000001</c:v>
                </c:pt>
                <c:pt idx="1786">
                  <c:v>0.19761899999999999</c:v>
                </c:pt>
                <c:pt idx="1787">
                  <c:v>0.198433</c:v>
                </c:pt>
                <c:pt idx="1788">
                  <c:v>0.19914999999999999</c:v>
                </c:pt>
                <c:pt idx="1789">
                  <c:v>0.20002900000000001</c:v>
                </c:pt>
                <c:pt idx="1790">
                  <c:v>0.20044300000000001</c:v>
                </c:pt>
                <c:pt idx="1791">
                  <c:v>0.200907</c:v>
                </c:pt>
                <c:pt idx="1792">
                  <c:v>0.20185400000000001</c:v>
                </c:pt>
                <c:pt idx="1793">
                  <c:v>0.202212</c:v>
                </c:pt>
                <c:pt idx="1794">
                  <c:v>0.20279800000000001</c:v>
                </c:pt>
                <c:pt idx="1795">
                  <c:v>0.20294400000000001</c:v>
                </c:pt>
                <c:pt idx="1796">
                  <c:v>0.203038</c:v>
                </c:pt>
                <c:pt idx="1797">
                  <c:v>0.20349600000000001</c:v>
                </c:pt>
                <c:pt idx="1798">
                  <c:v>0.20366300000000001</c:v>
                </c:pt>
                <c:pt idx="1799">
                  <c:v>0.20383799999999999</c:v>
                </c:pt>
                <c:pt idx="1800">
                  <c:v>0.20393600000000001</c:v>
                </c:pt>
                <c:pt idx="1801">
                  <c:v>0.20379800000000001</c:v>
                </c:pt>
                <c:pt idx="1802">
                  <c:v>0.203731</c:v>
                </c:pt>
                <c:pt idx="1803">
                  <c:v>0.20377300000000001</c:v>
                </c:pt>
                <c:pt idx="1804">
                  <c:v>0.20377400000000001</c:v>
                </c:pt>
                <c:pt idx="1805">
                  <c:v>0.20358999999999999</c:v>
                </c:pt>
                <c:pt idx="1806">
                  <c:v>0.20344699999999999</c:v>
                </c:pt>
                <c:pt idx="1807">
                  <c:v>0.20316000000000001</c:v>
                </c:pt>
                <c:pt idx="1808">
                  <c:v>0.203149</c:v>
                </c:pt>
                <c:pt idx="1809">
                  <c:v>0.202988</c:v>
                </c:pt>
                <c:pt idx="1810">
                  <c:v>0.20266700000000001</c:v>
                </c:pt>
                <c:pt idx="1811">
                  <c:v>0.202456</c:v>
                </c:pt>
                <c:pt idx="1812">
                  <c:v>0.20205200000000001</c:v>
                </c:pt>
                <c:pt idx="1813">
                  <c:v>0.20183000000000001</c:v>
                </c:pt>
                <c:pt idx="1814">
                  <c:v>0.201489</c:v>
                </c:pt>
                <c:pt idx="1815">
                  <c:v>0.20116899999999999</c:v>
                </c:pt>
                <c:pt idx="1816">
                  <c:v>0.20066200000000001</c:v>
                </c:pt>
                <c:pt idx="1817">
                  <c:v>0.19985900000000001</c:v>
                </c:pt>
                <c:pt idx="1818">
                  <c:v>0.19932</c:v>
                </c:pt>
                <c:pt idx="1819">
                  <c:v>0.198549</c:v>
                </c:pt>
                <c:pt idx="1820">
                  <c:v>0.197909</c:v>
                </c:pt>
                <c:pt idx="1821">
                  <c:v>0.19687199999999999</c:v>
                </c:pt>
                <c:pt idx="1822">
                  <c:v>0.19592699999999999</c:v>
                </c:pt>
                <c:pt idx="1823">
                  <c:v>0.19506399999999999</c:v>
                </c:pt>
                <c:pt idx="1824">
                  <c:v>0.19415199999999999</c:v>
                </c:pt>
                <c:pt idx="1825">
                  <c:v>0.19317000000000001</c:v>
                </c:pt>
                <c:pt idx="1826">
                  <c:v>0.19222400000000001</c:v>
                </c:pt>
                <c:pt idx="1827">
                  <c:v>0.19106200000000001</c:v>
                </c:pt>
                <c:pt idx="1828">
                  <c:v>0.18983700000000001</c:v>
                </c:pt>
                <c:pt idx="1829">
                  <c:v>0.188995</c:v>
                </c:pt>
                <c:pt idx="1830">
                  <c:v>0.187829</c:v>
                </c:pt>
                <c:pt idx="1831">
                  <c:v>0.18673699999999999</c:v>
                </c:pt>
                <c:pt idx="1832">
                  <c:v>0.185443</c:v>
                </c:pt>
                <c:pt idx="1833">
                  <c:v>0.184083</c:v>
                </c:pt>
                <c:pt idx="1834">
                  <c:v>0.18270500000000001</c:v>
                </c:pt>
                <c:pt idx="1835">
                  <c:v>0.181392</c:v>
                </c:pt>
                <c:pt idx="1836">
                  <c:v>0.18002799999999999</c:v>
                </c:pt>
                <c:pt idx="1837">
                  <c:v>0.17860599999999999</c:v>
                </c:pt>
                <c:pt idx="1838">
                  <c:v>0.17700099999999999</c:v>
                </c:pt>
                <c:pt idx="1839">
                  <c:v>0.175293</c:v>
                </c:pt>
                <c:pt idx="1840">
                  <c:v>0.17383000000000001</c:v>
                </c:pt>
                <c:pt idx="1841">
                  <c:v>0.17230500000000001</c:v>
                </c:pt>
                <c:pt idx="1842">
                  <c:v>0.170652</c:v>
                </c:pt>
                <c:pt idx="1843">
                  <c:v>0.16880700000000001</c:v>
                </c:pt>
                <c:pt idx="1844">
                  <c:v>0.16697200000000001</c:v>
                </c:pt>
                <c:pt idx="1845">
                  <c:v>0.16528100000000001</c:v>
                </c:pt>
                <c:pt idx="1846">
                  <c:v>0.16359299999999999</c:v>
                </c:pt>
                <c:pt idx="1847">
                  <c:v>0.16178799999999999</c:v>
                </c:pt>
                <c:pt idx="1848">
                  <c:v>0.15986</c:v>
                </c:pt>
                <c:pt idx="1849">
                  <c:v>0.15786</c:v>
                </c:pt>
                <c:pt idx="1850">
                  <c:v>0.156054</c:v>
                </c:pt>
                <c:pt idx="1851">
                  <c:v>0.15429100000000001</c:v>
                </c:pt>
                <c:pt idx="1852">
                  <c:v>0.152591</c:v>
                </c:pt>
                <c:pt idx="1853">
                  <c:v>0.15052699999999999</c:v>
                </c:pt>
                <c:pt idx="1854">
                  <c:v>0.14824699999999999</c:v>
                </c:pt>
                <c:pt idx="1855">
                  <c:v>0.14647299999999999</c:v>
                </c:pt>
                <c:pt idx="1856">
                  <c:v>0.14468200000000001</c:v>
                </c:pt>
                <c:pt idx="1857">
                  <c:v>0.14294200000000001</c:v>
                </c:pt>
                <c:pt idx="1858">
                  <c:v>0.14097999999999999</c:v>
                </c:pt>
                <c:pt idx="1859">
                  <c:v>0.13853299999999999</c:v>
                </c:pt>
                <c:pt idx="1860">
                  <c:v>0.13655999999999999</c:v>
                </c:pt>
                <c:pt idx="1861">
                  <c:v>0.13467699999999999</c:v>
                </c:pt>
                <c:pt idx="1862">
                  <c:v>0.1326</c:v>
                </c:pt>
                <c:pt idx="1863">
                  <c:v>0.130694</c:v>
                </c:pt>
                <c:pt idx="1864">
                  <c:v>0.12862100000000001</c:v>
                </c:pt>
                <c:pt idx="1865">
                  <c:v>0.126226</c:v>
                </c:pt>
                <c:pt idx="1866">
                  <c:v>0.124391</c:v>
                </c:pt>
                <c:pt idx="1867">
                  <c:v>0.122479</c:v>
                </c:pt>
                <c:pt idx="1868">
                  <c:v>0.12039900000000001</c:v>
                </c:pt>
                <c:pt idx="1869">
                  <c:v>0.118548</c:v>
                </c:pt>
                <c:pt idx="1870">
                  <c:v>0.11634899999999999</c:v>
                </c:pt>
                <c:pt idx="1871">
                  <c:v>0.11455899999999999</c:v>
                </c:pt>
                <c:pt idx="1872">
                  <c:v>0.112861</c:v>
                </c:pt>
                <c:pt idx="1873">
                  <c:v>0.11114400000000001</c:v>
                </c:pt>
                <c:pt idx="1874">
                  <c:v>0.109193</c:v>
                </c:pt>
                <c:pt idx="1875">
                  <c:v>0.10703699999999999</c:v>
                </c:pt>
                <c:pt idx="1876">
                  <c:v>0.10508199999999999</c:v>
                </c:pt>
                <c:pt idx="1877">
                  <c:v>0.10337499999999999</c:v>
                </c:pt>
                <c:pt idx="1878">
                  <c:v>0.101435</c:v>
                </c:pt>
                <c:pt idx="1879">
                  <c:v>9.9833000000000005E-2</c:v>
                </c:pt>
                <c:pt idx="1880">
                  <c:v>9.7639500000000004E-2</c:v>
                </c:pt>
                <c:pt idx="1881">
                  <c:v>9.5725199999999996E-2</c:v>
                </c:pt>
                <c:pt idx="1882">
                  <c:v>9.4023899999999994E-2</c:v>
                </c:pt>
                <c:pt idx="1883">
                  <c:v>9.2181200000000005E-2</c:v>
                </c:pt>
                <c:pt idx="1884">
                  <c:v>9.0535199999999996E-2</c:v>
                </c:pt>
                <c:pt idx="1885">
                  <c:v>8.86768E-2</c:v>
                </c:pt>
                <c:pt idx="1886">
                  <c:v>8.6843699999999996E-2</c:v>
                </c:pt>
                <c:pt idx="1887">
                  <c:v>8.5282700000000003E-2</c:v>
                </c:pt>
                <c:pt idx="1888">
                  <c:v>8.3600900000000006E-2</c:v>
                </c:pt>
                <c:pt idx="1889">
                  <c:v>8.2253300000000001E-2</c:v>
                </c:pt>
                <c:pt idx="1890">
                  <c:v>8.0624000000000001E-2</c:v>
                </c:pt>
                <c:pt idx="1891">
                  <c:v>7.8829099999999999E-2</c:v>
                </c:pt>
                <c:pt idx="1892">
                  <c:v>7.7528899999999998E-2</c:v>
                </c:pt>
                <c:pt idx="1893">
                  <c:v>7.5920000000000001E-2</c:v>
                </c:pt>
                <c:pt idx="1894">
                  <c:v>7.4732599999999996E-2</c:v>
                </c:pt>
                <c:pt idx="1895">
                  <c:v>7.3226799999999995E-2</c:v>
                </c:pt>
                <c:pt idx="1896">
                  <c:v>7.1551000000000003E-2</c:v>
                </c:pt>
                <c:pt idx="1897">
                  <c:v>7.0105200000000006E-2</c:v>
                </c:pt>
                <c:pt idx="1898">
                  <c:v>6.8833500000000006E-2</c:v>
                </c:pt>
                <c:pt idx="1899">
                  <c:v>6.7205000000000001E-2</c:v>
                </c:pt>
                <c:pt idx="1900">
                  <c:v>6.60081E-2</c:v>
                </c:pt>
                <c:pt idx="1901">
                  <c:v>6.4508300000000005E-2</c:v>
                </c:pt>
                <c:pt idx="1902">
                  <c:v>6.2949400000000003E-2</c:v>
                </c:pt>
                <c:pt idx="1903">
                  <c:v>6.1593599999999998E-2</c:v>
                </c:pt>
                <c:pt idx="1904">
                  <c:v>6.0217300000000001E-2</c:v>
                </c:pt>
                <c:pt idx="1905">
                  <c:v>5.8869900000000003E-2</c:v>
                </c:pt>
                <c:pt idx="1906">
                  <c:v>5.7604700000000002E-2</c:v>
                </c:pt>
                <c:pt idx="1907">
                  <c:v>5.6068399999999997E-2</c:v>
                </c:pt>
                <c:pt idx="1908">
                  <c:v>5.4644499999999999E-2</c:v>
                </c:pt>
                <c:pt idx="1909">
                  <c:v>5.3743300000000001E-2</c:v>
                </c:pt>
                <c:pt idx="1910">
                  <c:v>5.2521600000000002E-2</c:v>
                </c:pt>
                <c:pt idx="1911">
                  <c:v>5.1388099999999999E-2</c:v>
                </c:pt>
                <c:pt idx="1912">
                  <c:v>5.0116599999999997E-2</c:v>
                </c:pt>
                <c:pt idx="1913">
                  <c:v>4.8752799999999999E-2</c:v>
                </c:pt>
                <c:pt idx="1914">
                  <c:v>4.7843799999999999E-2</c:v>
                </c:pt>
                <c:pt idx="1915">
                  <c:v>4.6656799999999998E-2</c:v>
                </c:pt>
                <c:pt idx="1916">
                  <c:v>4.5580000000000002E-2</c:v>
                </c:pt>
                <c:pt idx="1917">
                  <c:v>4.4728999999999998E-2</c:v>
                </c:pt>
                <c:pt idx="1918">
                  <c:v>4.3223299999999999E-2</c:v>
                </c:pt>
                <c:pt idx="1919">
                  <c:v>4.2214500000000002E-2</c:v>
                </c:pt>
                <c:pt idx="1920">
                  <c:v>4.1322499999999998E-2</c:v>
                </c:pt>
                <c:pt idx="1921">
                  <c:v>4.0471500000000001E-2</c:v>
                </c:pt>
                <c:pt idx="1922">
                  <c:v>3.9181500000000001E-2</c:v>
                </c:pt>
                <c:pt idx="1923">
                  <c:v>3.7851599999999999E-2</c:v>
                </c:pt>
                <c:pt idx="1924">
                  <c:v>3.6916499999999998E-2</c:v>
                </c:pt>
                <c:pt idx="1925">
                  <c:v>3.5849300000000001E-2</c:v>
                </c:pt>
                <c:pt idx="1926">
                  <c:v>3.4990399999999998E-2</c:v>
                </c:pt>
                <c:pt idx="1927">
                  <c:v>3.3918400000000001E-2</c:v>
                </c:pt>
                <c:pt idx="1928">
                  <c:v>3.2710099999999999E-2</c:v>
                </c:pt>
                <c:pt idx="1929">
                  <c:v>3.14515E-2</c:v>
                </c:pt>
                <c:pt idx="1930">
                  <c:v>3.0561000000000001E-2</c:v>
                </c:pt>
                <c:pt idx="1931">
                  <c:v>2.9605599999999999E-2</c:v>
                </c:pt>
                <c:pt idx="1932">
                  <c:v>2.8739500000000001E-2</c:v>
                </c:pt>
                <c:pt idx="1933">
                  <c:v>2.73949E-2</c:v>
                </c:pt>
                <c:pt idx="1934">
                  <c:v>2.62837E-2</c:v>
                </c:pt>
                <c:pt idx="1935">
                  <c:v>2.53326E-2</c:v>
                </c:pt>
                <c:pt idx="1936">
                  <c:v>2.4385899999999999E-2</c:v>
                </c:pt>
                <c:pt idx="1937">
                  <c:v>2.3550399999999999E-2</c:v>
                </c:pt>
                <c:pt idx="1938">
                  <c:v>2.2411299999999999E-2</c:v>
                </c:pt>
                <c:pt idx="1939">
                  <c:v>2.09879E-2</c:v>
                </c:pt>
                <c:pt idx="1940">
                  <c:v>2.0209299999999999E-2</c:v>
                </c:pt>
                <c:pt idx="1941">
                  <c:v>1.9187200000000001E-2</c:v>
                </c:pt>
                <c:pt idx="1942">
                  <c:v>1.8399499999999999E-2</c:v>
                </c:pt>
                <c:pt idx="1943">
                  <c:v>1.7240700000000001E-2</c:v>
                </c:pt>
                <c:pt idx="1944">
                  <c:v>1.6018299999999999E-2</c:v>
                </c:pt>
                <c:pt idx="1945">
                  <c:v>1.4952099999999999E-2</c:v>
                </c:pt>
                <c:pt idx="1946">
                  <c:v>1.41469E-2</c:v>
                </c:pt>
                <c:pt idx="1947">
                  <c:v>1.30416E-2</c:v>
                </c:pt>
                <c:pt idx="1948">
                  <c:v>1.19732E-2</c:v>
                </c:pt>
                <c:pt idx="1949">
                  <c:v>1.0765500000000001E-2</c:v>
                </c:pt>
                <c:pt idx="1950">
                  <c:v>9.4600699999999992E-3</c:v>
                </c:pt>
                <c:pt idx="1951">
                  <c:v>8.5264699999999995E-3</c:v>
                </c:pt>
                <c:pt idx="1952">
                  <c:v>7.5364999999999998E-3</c:v>
                </c:pt>
                <c:pt idx="1953">
                  <c:v>6.6268200000000003E-3</c:v>
                </c:pt>
                <c:pt idx="1954">
                  <c:v>5.3675299999999997E-3</c:v>
                </c:pt>
                <c:pt idx="1955">
                  <c:v>4.0290999999999999E-3</c:v>
                </c:pt>
                <c:pt idx="1956">
                  <c:v>3.0075700000000002E-3</c:v>
                </c:pt>
                <c:pt idx="1957">
                  <c:v>1.9180099999999999E-3</c:v>
                </c:pt>
                <c:pt idx="1958">
                  <c:v>8.0072200000000002E-4</c:v>
                </c:pt>
                <c:pt idx="1959">
                  <c:v>-3.4551999999999999E-4</c:v>
                </c:pt>
                <c:pt idx="1960">
                  <c:v>-1.80109E-3</c:v>
                </c:pt>
                <c:pt idx="1961">
                  <c:v>-2.95013E-3</c:v>
                </c:pt>
                <c:pt idx="1962">
                  <c:v>-4.1686099999999997E-3</c:v>
                </c:pt>
                <c:pt idx="1963">
                  <c:v>-5.5798999999999996E-3</c:v>
                </c:pt>
                <c:pt idx="1964">
                  <c:v>-6.6920399999999998E-3</c:v>
                </c:pt>
                <c:pt idx="1965">
                  <c:v>-8.01785E-3</c:v>
                </c:pt>
                <c:pt idx="1966">
                  <c:v>-9.4818799999999998E-3</c:v>
                </c:pt>
                <c:pt idx="1967">
                  <c:v>-1.08877E-2</c:v>
                </c:pt>
                <c:pt idx="1968">
                  <c:v>-1.20739E-2</c:v>
                </c:pt>
                <c:pt idx="1969">
                  <c:v>-1.3515299999999999E-2</c:v>
                </c:pt>
                <c:pt idx="1970">
                  <c:v>-1.5033400000000001E-2</c:v>
                </c:pt>
                <c:pt idx="1971">
                  <c:v>-1.6561800000000002E-2</c:v>
                </c:pt>
                <c:pt idx="1972">
                  <c:v>-1.7907900000000001E-2</c:v>
                </c:pt>
                <c:pt idx="1973">
                  <c:v>-1.9414000000000001E-2</c:v>
                </c:pt>
                <c:pt idx="1974">
                  <c:v>-2.0691399999999999E-2</c:v>
                </c:pt>
                <c:pt idx="1975">
                  <c:v>-2.2487500000000001E-2</c:v>
                </c:pt>
                <c:pt idx="1976">
                  <c:v>-2.4084700000000001E-2</c:v>
                </c:pt>
                <c:pt idx="1977">
                  <c:v>-2.5568199999999999E-2</c:v>
                </c:pt>
                <c:pt idx="1978">
                  <c:v>-2.71442E-2</c:v>
                </c:pt>
                <c:pt idx="1979">
                  <c:v>-2.88483E-2</c:v>
                </c:pt>
                <c:pt idx="1980">
                  <c:v>-3.0488500000000002E-2</c:v>
                </c:pt>
                <c:pt idx="1981">
                  <c:v>-3.2408899999999997E-2</c:v>
                </c:pt>
                <c:pt idx="1982">
                  <c:v>-3.3957300000000003E-2</c:v>
                </c:pt>
                <c:pt idx="1983">
                  <c:v>-3.5906599999999997E-2</c:v>
                </c:pt>
                <c:pt idx="1984">
                  <c:v>-3.7538000000000002E-2</c:v>
                </c:pt>
                <c:pt idx="1985">
                  <c:v>-3.9214199999999998E-2</c:v>
                </c:pt>
                <c:pt idx="1986">
                  <c:v>-4.1216799999999998E-2</c:v>
                </c:pt>
                <c:pt idx="1987">
                  <c:v>-4.30438E-2</c:v>
                </c:pt>
                <c:pt idx="1988">
                  <c:v>-4.4737800000000001E-2</c:v>
                </c:pt>
                <c:pt idx="1989">
                  <c:v>-4.6510299999999997E-2</c:v>
                </c:pt>
                <c:pt idx="1990">
                  <c:v>-4.8401600000000003E-2</c:v>
                </c:pt>
                <c:pt idx="1991">
                  <c:v>-5.0272999999999998E-2</c:v>
                </c:pt>
                <c:pt idx="1992">
                  <c:v>-5.2336199999999999E-2</c:v>
                </c:pt>
                <c:pt idx="1993">
                  <c:v>-5.42283E-2</c:v>
                </c:pt>
                <c:pt idx="1994">
                  <c:v>-5.6165699999999999E-2</c:v>
                </c:pt>
                <c:pt idx="1995">
                  <c:v>-5.7972700000000002E-2</c:v>
                </c:pt>
                <c:pt idx="1996">
                  <c:v>-5.9779800000000001E-2</c:v>
                </c:pt>
                <c:pt idx="1997">
                  <c:v>-6.18142E-2</c:v>
                </c:pt>
                <c:pt idx="1998">
                  <c:v>-6.3939300000000004E-2</c:v>
                </c:pt>
                <c:pt idx="1999">
                  <c:v>-6.5624299999999997E-2</c:v>
                </c:pt>
                <c:pt idx="2000">
                  <c:v>-6.7625000000000005E-2</c:v>
                </c:pt>
                <c:pt idx="2001">
                  <c:v>-6.9700999999999999E-2</c:v>
                </c:pt>
                <c:pt idx="2002">
                  <c:v>-7.1669800000000006E-2</c:v>
                </c:pt>
                <c:pt idx="2003">
                  <c:v>-7.36319E-2</c:v>
                </c:pt>
                <c:pt idx="2004">
                  <c:v>-7.5653399999999996E-2</c:v>
                </c:pt>
                <c:pt idx="2005">
                  <c:v>-7.7639100000000003E-2</c:v>
                </c:pt>
                <c:pt idx="2006">
                  <c:v>-7.9694200000000007E-2</c:v>
                </c:pt>
                <c:pt idx="2007">
                  <c:v>-8.1878800000000002E-2</c:v>
                </c:pt>
                <c:pt idx="2008">
                  <c:v>-8.3940600000000004E-2</c:v>
                </c:pt>
                <c:pt idx="2009">
                  <c:v>-8.5995100000000005E-2</c:v>
                </c:pt>
                <c:pt idx="2010">
                  <c:v>-8.7758199999999995E-2</c:v>
                </c:pt>
                <c:pt idx="2011">
                  <c:v>-8.9937799999999998E-2</c:v>
                </c:pt>
                <c:pt idx="2012">
                  <c:v>-9.1741100000000006E-2</c:v>
                </c:pt>
                <c:pt idx="2013">
                  <c:v>-9.4163800000000006E-2</c:v>
                </c:pt>
                <c:pt idx="2014">
                  <c:v>-9.6089999999999995E-2</c:v>
                </c:pt>
                <c:pt idx="2015">
                  <c:v>-9.7907800000000003E-2</c:v>
                </c:pt>
                <c:pt idx="2016">
                  <c:v>-9.9704399999999999E-2</c:v>
                </c:pt>
                <c:pt idx="2017">
                  <c:v>-0.101786</c:v>
                </c:pt>
                <c:pt idx="2018">
                  <c:v>-0.10377599999999999</c:v>
                </c:pt>
                <c:pt idx="2019">
                  <c:v>-0.10580199999999999</c:v>
                </c:pt>
                <c:pt idx="2020">
                  <c:v>-0.107572</c:v>
                </c:pt>
                <c:pt idx="2021">
                  <c:v>-0.10926900000000001</c:v>
                </c:pt>
                <c:pt idx="2022">
                  <c:v>-0.110969</c:v>
                </c:pt>
                <c:pt idx="2023">
                  <c:v>-0.11296100000000001</c:v>
                </c:pt>
                <c:pt idx="2024">
                  <c:v>-0.114922</c:v>
                </c:pt>
                <c:pt idx="2025">
                  <c:v>-0.11649</c:v>
                </c:pt>
                <c:pt idx="2026">
                  <c:v>-0.11820799999999999</c:v>
                </c:pt>
                <c:pt idx="2027">
                  <c:v>-0.119727</c:v>
                </c:pt>
                <c:pt idx="2028">
                  <c:v>-0.121346</c:v>
                </c:pt>
                <c:pt idx="2029">
                  <c:v>-0.12322</c:v>
                </c:pt>
                <c:pt idx="2030">
                  <c:v>-0.124879</c:v>
                </c:pt>
                <c:pt idx="2031">
                  <c:v>-0.12640899999999999</c:v>
                </c:pt>
                <c:pt idx="2032">
                  <c:v>-0.12794800000000001</c:v>
                </c:pt>
                <c:pt idx="2033">
                  <c:v>-0.12930700000000001</c:v>
                </c:pt>
                <c:pt idx="2034">
                  <c:v>-0.130992</c:v>
                </c:pt>
                <c:pt idx="2035">
                  <c:v>-0.132352</c:v>
                </c:pt>
                <c:pt idx="2036">
                  <c:v>-0.133627</c:v>
                </c:pt>
                <c:pt idx="2037">
                  <c:v>-0.13498399999999999</c:v>
                </c:pt>
                <c:pt idx="2038">
                  <c:v>-0.13617499999999999</c:v>
                </c:pt>
                <c:pt idx="2039">
                  <c:v>-0.13747500000000001</c:v>
                </c:pt>
                <c:pt idx="2040">
                  <c:v>-0.13874700000000001</c:v>
                </c:pt>
                <c:pt idx="2041">
                  <c:v>-0.13958999999999999</c:v>
                </c:pt>
                <c:pt idx="2042">
                  <c:v>-0.140709</c:v>
                </c:pt>
                <c:pt idx="2043">
                  <c:v>-0.14166300000000001</c:v>
                </c:pt>
                <c:pt idx="2044">
                  <c:v>-0.142647</c:v>
                </c:pt>
                <c:pt idx="2045">
                  <c:v>-0.14379700000000001</c:v>
                </c:pt>
                <c:pt idx="2046">
                  <c:v>-0.14455999999999999</c:v>
                </c:pt>
                <c:pt idx="2047">
                  <c:v>-0.145316</c:v>
                </c:pt>
                <c:pt idx="2048">
                  <c:v>-0.14611199999999999</c:v>
                </c:pt>
                <c:pt idx="2049">
                  <c:v>-0.14685100000000001</c:v>
                </c:pt>
                <c:pt idx="2050">
                  <c:v>-0.14785799999999999</c:v>
                </c:pt>
                <c:pt idx="2051">
                  <c:v>-0.14868300000000001</c:v>
                </c:pt>
                <c:pt idx="2052">
                  <c:v>-0.14910899999999999</c:v>
                </c:pt>
                <c:pt idx="2053">
                  <c:v>-0.14951500000000001</c:v>
                </c:pt>
                <c:pt idx="2054">
                  <c:v>-0.15015000000000001</c:v>
                </c:pt>
                <c:pt idx="2055">
                  <c:v>-0.150781</c:v>
                </c:pt>
                <c:pt idx="2056">
                  <c:v>-0.151281</c:v>
                </c:pt>
                <c:pt idx="2057">
                  <c:v>-0.151473</c:v>
                </c:pt>
                <c:pt idx="2058">
                  <c:v>-0.15171200000000001</c:v>
                </c:pt>
                <c:pt idx="2059">
                  <c:v>-0.15184600000000001</c:v>
                </c:pt>
                <c:pt idx="2060">
                  <c:v>-0.15201899999999999</c:v>
                </c:pt>
                <c:pt idx="2061">
                  <c:v>-0.15219199999999999</c:v>
                </c:pt>
                <c:pt idx="2062">
                  <c:v>-0.152146</c:v>
                </c:pt>
                <c:pt idx="2063">
                  <c:v>-0.152138</c:v>
                </c:pt>
                <c:pt idx="2064">
                  <c:v>-0.15196999999999999</c:v>
                </c:pt>
                <c:pt idx="2065">
                  <c:v>-0.15198300000000001</c:v>
                </c:pt>
                <c:pt idx="2066">
                  <c:v>-0.15190600000000001</c:v>
                </c:pt>
                <c:pt idx="2067">
                  <c:v>-0.15163599999999999</c:v>
                </c:pt>
                <c:pt idx="2068">
                  <c:v>-0.151309</c:v>
                </c:pt>
                <c:pt idx="2069">
                  <c:v>-0.15090600000000001</c:v>
                </c:pt>
                <c:pt idx="2070">
                  <c:v>-0.15063599999999999</c:v>
                </c:pt>
                <c:pt idx="2071">
                  <c:v>-0.150363</c:v>
                </c:pt>
                <c:pt idx="2072">
                  <c:v>-0.14990700000000001</c:v>
                </c:pt>
                <c:pt idx="2073">
                  <c:v>-0.149308</c:v>
                </c:pt>
                <c:pt idx="2074">
                  <c:v>-0.14875099999999999</c:v>
                </c:pt>
                <c:pt idx="2075">
                  <c:v>-0.14813799999999999</c:v>
                </c:pt>
                <c:pt idx="2076" formatCode="0.00E+00">
                  <c:v>-0.14730799999999999</c:v>
                </c:pt>
                <c:pt idx="2077">
                  <c:v>-0.14685400000000001</c:v>
                </c:pt>
                <c:pt idx="2078">
                  <c:v>-0.14593300000000001</c:v>
                </c:pt>
                <c:pt idx="2079">
                  <c:v>-0.14524699999999999</c:v>
                </c:pt>
                <c:pt idx="2080">
                  <c:v>-0.144147</c:v>
                </c:pt>
                <c:pt idx="2081">
                  <c:v>-0.14355799999999999</c:v>
                </c:pt>
                <c:pt idx="2082">
                  <c:v>-0.14266100000000001</c:v>
                </c:pt>
                <c:pt idx="2083">
                  <c:v>-0.14144899999999999</c:v>
                </c:pt>
                <c:pt idx="2084">
                  <c:v>-0.14032500000000001</c:v>
                </c:pt>
                <c:pt idx="2085">
                  <c:v>-0.139178</c:v>
                </c:pt>
                <c:pt idx="2086">
                  <c:v>-0.138178</c:v>
                </c:pt>
                <c:pt idx="2087">
                  <c:v>-0.13691</c:v>
                </c:pt>
                <c:pt idx="2088">
                  <c:v>-0.13576299999999999</c:v>
                </c:pt>
                <c:pt idx="2089">
                  <c:v>-0.13444800000000001</c:v>
                </c:pt>
                <c:pt idx="2090">
                  <c:v>-0.132997</c:v>
                </c:pt>
                <c:pt idx="2091">
                  <c:v>-0.131745</c:v>
                </c:pt>
                <c:pt idx="2092">
                  <c:v>-0.130721</c:v>
                </c:pt>
                <c:pt idx="2093">
                  <c:v>-0.1295</c:v>
                </c:pt>
                <c:pt idx="2094">
                  <c:v>-0.12804399999999999</c:v>
                </c:pt>
                <c:pt idx="2095">
                  <c:v>-0.12678200000000001</c:v>
                </c:pt>
                <c:pt idx="2096">
                  <c:v>-0.12529199999999999</c:v>
                </c:pt>
                <c:pt idx="2097">
                  <c:v>-0.123905</c:v>
                </c:pt>
                <c:pt idx="2098">
                  <c:v>-0.122728</c:v>
                </c:pt>
                <c:pt idx="2099">
                  <c:v>-0.121089</c:v>
                </c:pt>
                <c:pt idx="2100">
                  <c:v>-0.119586</c:v>
                </c:pt>
                <c:pt idx="2101">
                  <c:v>-0.117946</c:v>
                </c:pt>
                <c:pt idx="2102">
                  <c:v>-0.11668100000000001</c:v>
                </c:pt>
                <c:pt idx="2103">
                  <c:v>-0.115147</c:v>
                </c:pt>
                <c:pt idx="2104">
                  <c:v>-0.11351899999999999</c:v>
                </c:pt>
                <c:pt idx="2105">
                  <c:v>-0.111872</c:v>
                </c:pt>
                <c:pt idx="2106">
                  <c:v>-0.11042100000000001</c:v>
                </c:pt>
                <c:pt idx="2107">
                  <c:v>-0.10892400000000001</c:v>
                </c:pt>
                <c:pt idx="2108">
                  <c:v>-0.10753500000000001</c:v>
                </c:pt>
                <c:pt idx="2109">
                  <c:v>-0.105965</c:v>
                </c:pt>
                <c:pt idx="2110">
                  <c:v>-0.10428900000000001</c:v>
                </c:pt>
                <c:pt idx="2111">
                  <c:v>-0.102691</c:v>
                </c:pt>
                <c:pt idx="2112">
                  <c:v>-0.100994</c:v>
                </c:pt>
                <c:pt idx="2113">
                  <c:v>-9.9652199999999996E-2</c:v>
                </c:pt>
                <c:pt idx="2114">
                  <c:v>-9.8213999999999996E-2</c:v>
                </c:pt>
                <c:pt idx="2115">
                  <c:v>-9.6374500000000002E-2</c:v>
                </c:pt>
                <c:pt idx="2116">
                  <c:v>-9.4849199999999995E-2</c:v>
                </c:pt>
                <c:pt idx="2117">
                  <c:v>-9.3150700000000003E-2</c:v>
                </c:pt>
                <c:pt idx="2118">
                  <c:v>-9.2047699999999996E-2</c:v>
                </c:pt>
                <c:pt idx="2119">
                  <c:v>-9.0388999999999997E-2</c:v>
                </c:pt>
                <c:pt idx="2120">
                  <c:v>-8.8875499999999996E-2</c:v>
                </c:pt>
                <c:pt idx="2121">
                  <c:v>-8.7459899999999993E-2</c:v>
                </c:pt>
                <c:pt idx="2122">
                  <c:v>-8.5931599999999997E-2</c:v>
                </c:pt>
                <c:pt idx="2123">
                  <c:v>-8.4737099999999996E-2</c:v>
                </c:pt>
                <c:pt idx="2124">
                  <c:v>-8.3441799999999997E-2</c:v>
                </c:pt>
                <c:pt idx="2125">
                  <c:v>-8.21606E-2</c:v>
                </c:pt>
                <c:pt idx="2126">
                  <c:v>-8.06954E-2</c:v>
                </c:pt>
                <c:pt idx="2127">
                  <c:v>-7.9255599999999995E-2</c:v>
                </c:pt>
                <c:pt idx="2128">
                  <c:v>-7.8143699999999996E-2</c:v>
                </c:pt>
                <c:pt idx="2129">
                  <c:v>-7.7254900000000001E-2</c:v>
                </c:pt>
                <c:pt idx="2130">
                  <c:v>-7.5733300000000003E-2</c:v>
                </c:pt>
                <c:pt idx="2131">
                  <c:v>-7.4649599999999997E-2</c:v>
                </c:pt>
                <c:pt idx="2132">
                  <c:v>-7.3530999999999999E-2</c:v>
                </c:pt>
                <c:pt idx="2133">
                  <c:v>-7.22193E-2</c:v>
                </c:pt>
                <c:pt idx="2134">
                  <c:v>-7.1532499999999999E-2</c:v>
                </c:pt>
                <c:pt idx="2135">
                  <c:v>-7.0652599999999996E-2</c:v>
                </c:pt>
                <c:pt idx="2136">
                  <c:v>-6.9523699999999994E-2</c:v>
                </c:pt>
                <c:pt idx="2137">
                  <c:v>-6.8596599999999994E-2</c:v>
                </c:pt>
                <c:pt idx="2138">
                  <c:v>-6.7654599999999995E-2</c:v>
                </c:pt>
                <c:pt idx="2139">
                  <c:v>-6.6807400000000003E-2</c:v>
                </c:pt>
                <c:pt idx="2140">
                  <c:v>-6.6039700000000007E-2</c:v>
                </c:pt>
                <c:pt idx="2141">
                  <c:v>-6.5091099999999999E-2</c:v>
                </c:pt>
                <c:pt idx="2142">
                  <c:v>-6.4360700000000007E-2</c:v>
                </c:pt>
                <c:pt idx="2143">
                  <c:v>-6.3651899999999997E-2</c:v>
                </c:pt>
                <c:pt idx="2144">
                  <c:v>-6.2733800000000006E-2</c:v>
                </c:pt>
                <c:pt idx="2145">
                  <c:v>-6.2392200000000002E-2</c:v>
                </c:pt>
                <c:pt idx="2146">
                  <c:v>-6.1522500000000001E-2</c:v>
                </c:pt>
                <c:pt idx="2147">
                  <c:v>-6.0943400000000002E-2</c:v>
                </c:pt>
                <c:pt idx="2148">
                  <c:v>-6.0315100000000003E-2</c:v>
                </c:pt>
                <c:pt idx="2149">
                  <c:v>-6.0009699999999999E-2</c:v>
                </c:pt>
                <c:pt idx="2150">
                  <c:v>-5.9588000000000002E-2</c:v>
                </c:pt>
                <c:pt idx="2151">
                  <c:v>-5.9356899999999997E-2</c:v>
                </c:pt>
                <c:pt idx="2152">
                  <c:v>-5.9048299999999998E-2</c:v>
                </c:pt>
                <c:pt idx="2153">
                  <c:v>-5.8699000000000001E-2</c:v>
                </c:pt>
                <c:pt idx="2154">
                  <c:v>-5.8499299999999997E-2</c:v>
                </c:pt>
                <c:pt idx="2155">
                  <c:v>-5.84246E-2</c:v>
                </c:pt>
                <c:pt idx="2156">
                  <c:v>-5.8306799999999999E-2</c:v>
                </c:pt>
                <c:pt idx="2157">
                  <c:v>-5.8238100000000001E-2</c:v>
                </c:pt>
                <c:pt idx="2158">
                  <c:v>-5.8014900000000001E-2</c:v>
                </c:pt>
                <c:pt idx="2159">
                  <c:v>-5.7988400000000002E-2</c:v>
                </c:pt>
                <c:pt idx="2160">
                  <c:v>-5.7932600000000001E-2</c:v>
                </c:pt>
                <c:pt idx="2161">
                  <c:v>-5.7855400000000001E-2</c:v>
                </c:pt>
                <c:pt idx="2162">
                  <c:v>-5.7705899999999997E-2</c:v>
                </c:pt>
                <c:pt idx="2163">
                  <c:v>-5.7788600000000002E-2</c:v>
                </c:pt>
                <c:pt idx="2164">
                  <c:v>-5.7772999999999998E-2</c:v>
                </c:pt>
                <c:pt idx="2165">
                  <c:v>-5.7943300000000003E-2</c:v>
                </c:pt>
                <c:pt idx="2166">
                  <c:v>-5.8040500000000002E-2</c:v>
                </c:pt>
                <c:pt idx="2167">
                  <c:v>-5.8167200000000002E-2</c:v>
                </c:pt>
                <c:pt idx="2168">
                  <c:v>-5.83288E-2</c:v>
                </c:pt>
                <c:pt idx="2169">
                  <c:v>-5.8541700000000002E-2</c:v>
                </c:pt>
                <c:pt idx="2170">
                  <c:v>-5.8831599999999998E-2</c:v>
                </c:pt>
                <c:pt idx="2171">
                  <c:v>-5.9195999999999999E-2</c:v>
                </c:pt>
                <c:pt idx="2172">
                  <c:v>-5.9355100000000001E-2</c:v>
                </c:pt>
                <c:pt idx="2173">
                  <c:v>-5.9643399999999999E-2</c:v>
                </c:pt>
                <c:pt idx="2174">
                  <c:v>-6.0129299999999997E-2</c:v>
                </c:pt>
                <c:pt idx="2175">
                  <c:v>-6.03869E-2</c:v>
                </c:pt>
                <c:pt idx="2176">
                  <c:v>-6.0871700000000001E-2</c:v>
                </c:pt>
                <c:pt idx="2177">
                  <c:v>-6.1154500000000001E-2</c:v>
                </c:pt>
                <c:pt idx="2178">
                  <c:v>-6.1846400000000003E-2</c:v>
                </c:pt>
                <c:pt idx="2179">
                  <c:v>-6.2281999999999997E-2</c:v>
                </c:pt>
                <c:pt idx="2180">
                  <c:v>-6.2607499999999996E-2</c:v>
                </c:pt>
                <c:pt idx="2181">
                  <c:v>-6.3516000000000003E-2</c:v>
                </c:pt>
                <c:pt idx="2182">
                  <c:v>-6.3749899999999998E-2</c:v>
                </c:pt>
                <c:pt idx="2183">
                  <c:v>-6.4259800000000006E-2</c:v>
                </c:pt>
                <c:pt idx="2184">
                  <c:v>-6.4670400000000003E-2</c:v>
                </c:pt>
                <c:pt idx="2185">
                  <c:v>-6.52171E-2</c:v>
                </c:pt>
                <c:pt idx="2186">
                  <c:v>-6.5974599999999994E-2</c:v>
                </c:pt>
                <c:pt idx="2187">
                  <c:v>-6.6219899999999998E-2</c:v>
                </c:pt>
                <c:pt idx="2188">
                  <c:v>-6.6892199999999999E-2</c:v>
                </c:pt>
                <c:pt idx="2189">
                  <c:v>-6.7184099999999997E-2</c:v>
                </c:pt>
                <c:pt idx="2190">
                  <c:v>-6.7607299999999995E-2</c:v>
                </c:pt>
                <c:pt idx="2191">
                  <c:v>-6.8324599999999999E-2</c:v>
                </c:pt>
                <c:pt idx="2192">
                  <c:v>-6.8932900000000005E-2</c:v>
                </c:pt>
                <c:pt idx="2193">
                  <c:v>-6.9415599999999994E-2</c:v>
                </c:pt>
                <c:pt idx="2194">
                  <c:v>-6.9873299999999999E-2</c:v>
                </c:pt>
                <c:pt idx="2195">
                  <c:v>-7.0321800000000004E-2</c:v>
                </c:pt>
                <c:pt idx="2196">
                  <c:v>-7.08757E-2</c:v>
                </c:pt>
                <c:pt idx="2197">
                  <c:v>-7.1559700000000004E-2</c:v>
                </c:pt>
                <c:pt idx="2198">
                  <c:v>-7.1856299999999998E-2</c:v>
                </c:pt>
                <c:pt idx="2199">
                  <c:v>-7.2283200000000006E-2</c:v>
                </c:pt>
                <c:pt idx="2200">
                  <c:v>-7.2717500000000004E-2</c:v>
                </c:pt>
                <c:pt idx="2201">
                  <c:v>-7.3005600000000004E-2</c:v>
                </c:pt>
                <c:pt idx="2202">
                  <c:v>-7.3527499999999996E-2</c:v>
                </c:pt>
                <c:pt idx="2203">
                  <c:v>-7.3806999999999998E-2</c:v>
                </c:pt>
                <c:pt idx="2204">
                  <c:v>-7.4166800000000005E-2</c:v>
                </c:pt>
                <c:pt idx="2205">
                  <c:v>-7.4339299999999997E-2</c:v>
                </c:pt>
                <c:pt idx="2206">
                  <c:v>-7.4694899999999995E-2</c:v>
                </c:pt>
                <c:pt idx="2207">
                  <c:v>-7.5089400000000001E-2</c:v>
                </c:pt>
                <c:pt idx="2208">
                  <c:v>-7.5300500000000006E-2</c:v>
                </c:pt>
                <c:pt idx="2209">
                  <c:v>-7.5426099999999996E-2</c:v>
                </c:pt>
                <c:pt idx="2210">
                  <c:v>-7.5797600000000007E-2</c:v>
                </c:pt>
                <c:pt idx="2211">
                  <c:v>-7.5623599999999999E-2</c:v>
                </c:pt>
                <c:pt idx="2212">
                  <c:v>-7.5925000000000006E-2</c:v>
                </c:pt>
                <c:pt idx="2213">
                  <c:v>-7.5918899999999997E-2</c:v>
                </c:pt>
                <c:pt idx="2214">
                  <c:v>-7.5854500000000005E-2</c:v>
                </c:pt>
                <c:pt idx="2215">
                  <c:v>-7.5798000000000004E-2</c:v>
                </c:pt>
                <c:pt idx="2216">
                  <c:v>-7.5689000000000006E-2</c:v>
                </c:pt>
                <c:pt idx="2217">
                  <c:v>-7.5755400000000001E-2</c:v>
                </c:pt>
                <c:pt idx="2218">
                  <c:v>-7.5517399999999998E-2</c:v>
                </c:pt>
                <c:pt idx="2219">
                  <c:v>-7.5209499999999999E-2</c:v>
                </c:pt>
                <c:pt idx="2220">
                  <c:v>-7.4918899999999997E-2</c:v>
                </c:pt>
                <c:pt idx="2221">
                  <c:v>-7.4643600000000004E-2</c:v>
                </c:pt>
                <c:pt idx="2222">
                  <c:v>-7.4214500000000003E-2</c:v>
                </c:pt>
                <c:pt idx="2223">
                  <c:v>-7.3970599999999997E-2</c:v>
                </c:pt>
                <c:pt idx="2224">
                  <c:v>-7.3620699999999997E-2</c:v>
                </c:pt>
                <c:pt idx="2225">
                  <c:v>-7.3112399999999994E-2</c:v>
                </c:pt>
                <c:pt idx="2226">
                  <c:v>-7.2541300000000003E-2</c:v>
                </c:pt>
                <c:pt idx="2227">
                  <c:v>-7.1842799999999998E-2</c:v>
                </c:pt>
                <c:pt idx="2228">
                  <c:v>-7.1285000000000001E-2</c:v>
                </c:pt>
                <c:pt idx="2229">
                  <c:v>-7.0728700000000005E-2</c:v>
                </c:pt>
                <c:pt idx="2230">
                  <c:v>-6.9843100000000005E-2</c:v>
                </c:pt>
                <c:pt idx="2231">
                  <c:v>-6.9082400000000002E-2</c:v>
                </c:pt>
                <c:pt idx="2232">
                  <c:v>-6.8428299999999997E-2</c:v>
                </c:pt>
                <c:pt idx="2233">
                  <c:v>-6.7448400000000006E-2</c:v>
                </c:pt>
                <c:pt idx="2234">
                  <c:v>-6.6480600000000001E-2</c:v>
                </c:pt>
                <c:pt idx="2235">
                  <c:v>-6.5616599999999997E-2</c:v>
                </c:pt>
                <c:pt idx="2236">
                  <c:v>-6.4588499999999993E-2</c:v>
                </c:pt>
                <c:pt idx="2237">
                  <c:v>-6.3520400000000005E-2</c:v>
                </c:pt>
                <c:pt idx="2238">
                  <c:v>-6.2329599999999999E-2</c:v>
                </c:pt>
                <c:pt idx="2239">
                  <c:v>-6.1305499999999999E-2</c:v>
                </c:pt>
                <c:pt idx="2240">
                  <c:v>-5.9936799999999998E-2</c:v>
                </c:pt>
                <c:pt idx="2241">
                  <c:v>-5.8620800000000001E-2</c:v>
                </c:pt>
                <c:pt idx="2242">
                  <c:v>-5.7185600000000003E-2</c:v>
                </c:pt>
                <c:pt idx="2243">
                  <c:v>-5.5734699999999998E-2</c:v>
                </c:pt>
                <c:pt idx="2244">
                  <c:v>-5.4268700000000003E-2</c:v>
                </c:pt>
                <c:pt idx="2245">
                  <c:v>-5.2625499999999999E-2</c:v>
                </c:pt>
                <c:pt idx="2246">
                  <c:v>-5.0855400000000002E-2</c:v>
                </c:pt>
                <c:pt idx="2247">
                  <c:v>-4.9264099999999998E-2</c:v>
                </c:pt>
                <c:pt idx="2248">
                  <c:v>-4.7593900000000001E-2</c:v>
                </c:pt>
                <c:pt idx="2249">
                  <c:v>-4.5933300000000003E-2</c:v>
                </c:pt>
                <c:pt idx="2250">
                  <c:v>-4.4241000000000003E-2</c:v>
                </c:pt>
                <c:pt idx="2251">
                  <c:v>-4.2405600000000002E-2</c:v>
                </c:pt>
                <c:pt idx="2252">
                  <c:v>-4.0564999999999997E-2</c:v>
                </c:pt>
                <c:pt idx="2253">
                  <c:v>-3.8545500000000003E-2</c:v>
                </c:pt>
                <c:pt idx="2254">
                  <c:v>-3.65831E-2</c:v>
                </c:pt>
                <c:pt idx="2255">
                  <c:v>-3.4787499999999999E-2</c:v>
                </c:pt>
                <c:pt idx="2256">
                  <c:v>-3.25084E-2</c:v>
                </c:pt>
                <c:pt idx="2257">
                  <c:v>-3.07091E-2</c:v>
                </c:pt>
                <c:pt idx="2258">
                  <c:v>-2.8339E-2</c:v>
                </c:pt>
                <c:pt idx="2259">
                  <c:v>-2.6282099999999999E-2</c:v>
                </c:pt>
                <c:pt idx="2260">
                  <c:v>-2.4145699999999999E-2</c:v>
                </c:pt>
                <c:pt idx="2261">
                  <c:v>-2.1878499999999999E-2</c:v>
                </c:pt>
                <c:pt idx="2262">
                  <c:v>-1.9566400000000001E-2</c:v>
                </c:pt>
                <c:pt idx="2263">
                  <c:v>-1.7258599999999999E-2</c:v>
                </c:pt>
                <c:pt idx="2264">
                  <c:v>-1.5109300000000001E-2</c:v>
                </c:pt>
                <c:pt idx="2265">
                  <c:v>-1.26999E-2</c:v>
                </c:pt>
                <c:pt idx="2266">
                  <c:v>-1.04866E-2</c:v>
                </c:pt>
                <c:pt idx="2267">
                  <c:v>-8.1217200000000007E-3</c:v>
                </c:pt>
                <c:pt idx="2268">
                  <c:v>-5.6886899999999997E-3</c:v>
                </c:pt>
                <c:pt idx="2269">
                  <c:v>-3.2618399999999998E-3</c:v>
                </c:pt>
                <c:pt idx="2270">
                  <c:v>-9.5664999999999997E-4</c:v>
                </c:pt>
                <c:pt idx="2271">
                  <c:v>1.41496E-3</c:v>
                </c:pt>
                <c:pt idx="2272">
                  <c:v>3.9619099999999999E-3</c:v>
                </c:pt>
                <c:pt idx="2273">
                  <c:v>6.4303900000000002E-3</c:v>
                </c:pt>
                <c:pt idx="2274">
                  <c:v>9.0609599999999998E-3</c:v>
                </c:pt>
                <c:pt idx="2275">
                  <c:v>1.13043E-2</c:v>
                </c:pt>
                <c:pt idx="2276">
                  <c:v>1.40077E-2</c:v>
                </c:pt>
                <c:pt idx="2277">
                  <c:v>1.6714E-2</c:v>
                </c:pt>
                <c:pt idx="2278">
                  <c:v>1.9165499999999999E-2</c:v>
                </c:pt>
                <c:pt idx="2279">
                  <c:v>2.1861100000000001E-2</c:v>
                </c:pt>
                <c:pt idx="2280">
                  <c:v>2.43032E-2</c:v>
                </c:pt>
                <c:pt idx="2281">
                  <c:v>2.6935199999999999E-2</c:v>
                </c:pt>
                <c:pt idx="2282">
                  <c:v>2.9406399999999999E-2</c:v>
                </c:pt>
                <c:pt idx="2283">
                  <c:v>3.2029200000000001E-2</c:v>
                </c:pt>
                <c:pt idx="2284" formatCode="0.00E+00">
                  <c:v>3.4944799999999998E-2</c:v>
                </c:pt>
                <c:pt idx="2285">
                  <c:v>3.73806E-2</c:v>
                </c:pt>
                <c:pt idx="2286">
                  <c:v>3.9678600000000001E-2</c:v>
                </c:pt>
                <c:pt idx="2287">
                  <c:v>4.2460900000000003E-2</c:v>
                </c:pt>
                <c:pt idx="2288">
                  <c:v>4.5095000000000003E-2</c:v>
                </c:pt>
                <c:pt idx="2289">
                  <c:v>4.7727100000000001E-2</c:v>
                </c:pt>
                <c:pt idx="2290">
                  <c:v>5.0155100000000001E-2</c:v>
                </c:pt>
                <c:pt idx="2291">
                  <c:v>5.2595999999999997E-2</c:v>
                </c:pt>
                <c:pt idx="2292">
                  <c:v>5.5128799999999999E-2</c:v>
                </c:pt>
                <c:pt idx="2293">
                  <c:v>5.756E-2</c:v>
                </c:pt>
                <c:pt idx="2294">
                  <c:v>6.0034200000000003E-2</c:v>
                </c:pt>
                <c:pt idx="2295">
                  <c:v>6.26163E-2</c:v>
                </c:pt>
                <c:pt idx="2296">
                  <c:v>6.4708000000000002E-2</c:v>
                </c:pt>
                <c:pt idx="2297">
                  <c:v>6.7117999999999997E-2</c:v>
                </c:pt>
                <c:pt idx="2298">
                  <c:v>6.9603399999999996E-2</c:v>
                </c:pt>
                <c:pt idx="2299">
                  <c:v>7.18945E-2</c:v>
                </c:pt>
                <c:pt idx="2300" formatCode="0.00E+00">
                  <c:v>7.4289800000000003E-2</c:v>
                </c:pt>
                <c:pt idx="2301">
                  <c:v>7.6438500000000006E-2</c:v>
                </c:pt>
                <c:pt idx="2302">
                  <c:v>7.8592300000000004E-2</c:v>
                </c:pt>
                <c:pt idx="2303">
                  <c:v>8.0840999999999996E-2</c:v>
                </c:pt>
                <c:pt idx="2304">
                  <c:v>8.2975400000000005E-2</c:v>
                </c:pt>
                <c:pt idx="2305">
                  <c:v>8.5081799999999999E-2</c:v>
                </c:pt>
                <c:pt idx="2306">
                  <c:v>8.7127800000000005E-2</c:v>
                </c:pt>
                <c:pt idx="2307">
                  <c:v>8.9058799999999994E-2</c:v>
                </c:pt>
                <c:pt idx="2308">
                  <c:v>9.1133000000000006E-2</c:v>
                </c:pt>
                <c:pt idx="2309">
                  <c:v>9.3031199999999994E-2</c:v>
                </c:pt>
                <c:pt idx="2310">
                  <c:v>9.5098699999999994E-2</c:v>
                </c:pt>
                <c:pt idx="2311">
                  <c:v>9.7003800000000001E-2</c:v>
                </c:pt>
                <c:pt idx="2312">
                  <c:v>9.87484E-2</c:v>
                </c:pt>
                <c:pt idx="2313">
                  <c:v>0.100609</c:v>
                </c:pt>
                <c:pt idx="2314">
                  <c:v>0.102546</c:v>
                </c:pt>
                <c:pt idx="2315">
                  <c:v>0.104294</c:v>
                </c:pt>
                <c:pt idx="2316">
                  <c:v>0.106118</c:v>
                </c:pt>
                <c:pt idx="2317">
                  <c:v>0.107584</c:v>
                </c:pt>
                <c:pt idx="2318">
                  <c:v>0.10913299999999999</c:v>
                </c:pt>
                <c:pt idx="2319">
                  <c:v>0.110804</c:v>
                </c:pt>
                <c:pt idx="2320">
                  <c:v>0.11237900000000001</c:v>
                </c:pt>
                <c:pt idx="2321">
                  <c:v>0.113832</c:v>
                </c:pt>
                <c:pt idx="2322">
                  <c:v>0.115082</c:v>
                </c:pt>
                <c:pt idx="2323">
                  <c:v>0.116282</c:v>
                </c:pt>
                <c:pt idx="2324">
                  <c:v>0.117566</c:v>
                </c:pt>
                <c:pt idx="2325">
                  <c:v>0.118798</c:v>
                </c:pt>
                <c:pt idx="2326">
                  <c:v>0.119934</c:v>
                </c:pt>
                <c:pt idx="2327">
                  <c:v>0.12103999999999999</c:v>
                </c:pt>
                <c:pt idx="2328">
                  <c:v>0.12199699999999999</c:v>
                </c:pt>
                <c:pt idx="2329">
                  <c:v>0.123014</c:v>
                </c:pt>
                <c:pt idx="2330">
                  <c:v>0.123852</c:v>
                </c:pt>
                <c:pt idx="2331">
                  <c:v>0.12490999999999999</c:v>
                </c:pt>
                <c:pt idx="2332">
                  <c:v>0.125726</c:v>
                </c:pt>
                <c:pt idx="2333">
                  <c:v>0.12642100000000001</c:v>
                </c:pt>
                <c:pt idx="2334">
                  <c:v>0.12718099999999999</c:v>
                </c:pt>
                <c:pt idx="2335">
                  <c:v>0.12790199999999999</c:v>
                </c:pt>
                <c:pt idx="2336">
                  <c:v>0.12856000000000001</c:v>
                </c:pt>
                <c:pt idx="2337">
                  <c:v>0.12909100000000001</c:v>
                </c:pt>
                <c:pt idx="2338">
                  <c:v>0.12934300000000001</c:v>
                </c:pt>
                <c:pt idx="2339">
                  <c:v>0.12986</c:v>
                </c:pt>
                <c:pt idx="2340">
                  <c:v>0.13039000000000001</c:v>
                </c:pt>
                <c:pt idx="2341">
                  <c:v>0.13075500000000001</c:v>
                </c:pt>
                <c:pt idx="2342">
                  <c:v>0.13103500000000001</c:v>
                </c:pt>
                <c:pt idx="2343">
                  <c:v>0.13111100000000001</c:v>
                </c:pt>
                <c:pt idx="2344">
                  <c:v>0.13145000000000001</c:v>
                </c:pt>
                <c:pt idx="2345">
                  <c:v>0.13170000000000001</c:v>
                </c:pt>
                <c:pt idx="2346">
                  <c:v>0.13202900000000001</c:v>
                </c:pt>
                <c:pt idx="2347">
                  <c:v>0.132133</c:v>
                </c:pt>
                <c:pt idx="2348">
                  <c:v>0.13217400000000001</c:v>
                </c:pt>
                <c:pt idx="2349">
                  <c:v>0.132045</c:v>
                </c:pt>
                <c:pt idx="2350">
                  <c:v>0.132185</c:v>
                </c:pt>
                <c:pt idx="2351">
                  <c:v>0.13217699999999999</c:v>
                </c:pt>
                <c:pt idx="2352">
                  <c:v>0.13214999999999999</c:v>
                </c:pt>
                <c:pt idx="2353">
                  <c:v>0.131934</c:v>
                </c:pt>
                <c:pt idx="2354">
                  <c:v>0.131749</c:v>
                </c:pt>
                <c:pt idx="2355">
                  <c:v>0.13148899999999999</c:v>
                </c:pt>
                <c:pt idx="2356">
                  <c:v>0.131493</c:v>
                </c:pt>
                <c:pt idx="2357">
                  <c:v>0.13129399999999999</c:v>
                </c:pt>
                <c:pt idx="2358">
                  <c:v>0.130994</c:v>
                </c:pt>
                <c:pt idx="2359">
                  <c:v>0.13034999999999999</c:v>
                </c:pt>
                <c:pt idx="2360">
                  <c:v>0.130332</c:v>
                </c:pt>
                <c:pt idx="2361">
                  <c:v>0.129968</c:v>
                </c:pt>
                <c:pt idx="2362">
                  <c:v>0.12978799999999999</c:v>
                </c:pt>
                <c:pt idx="2363">
                  <c:v>0.12909200000000001</c:v>
                </c:pt>
                <c:pt idx="2364">
                  <c:v>0.12873899999999999</c:v>
                </c:pt>
                <c:pt idx="2365">
                  <c:v>0.12818099999999999</c:v>
                </c:pt>
                <c:pt idx="2366">
                  <c:v>0.127694</c:v>
                </c:pt>
                <c:pt idx="2367">
                  <c:v>0.12734300000000001</c:v>
                </c:pt>
                <c:pt idx="2368">
                  <c:v>0.12681899999999999</c:v>
                </c:pt>
                <c:pt idx="2369">
                  <c:v>0.12617200000000001</c:v>
                </c:pt>
                <c:pt idx="2370">
                  <c:v>0.125587</c:v>
                </c:pt>
                <c:pt idx="2371">
                  <c:v>0.12507699999999999</c:v>
                </c:pt>
                <c:pt idx="2372">
                  <c:v>0.12471400000000001</c:v>
                </c:pt>
                <c:pt idx="2373">
                  <c:v>0.12421699999999999</c:v>
                </c:pt>
                <c:pt idx="2374">
                  <c:v>0.12345100000000001</c:v>
                </c:pt>
                <c:pt idx="2375">
                  <c:v>0.122833</c:v>
                </c:pt>
                <c:pt idx="2376">
                  <c:v>0.122598</c:v>
                </c:pt>
                <c:pt idx="2377">
                  <c:v>0.122099</c:v>
                </c:pt>
                <c:pt idx="2378">
                  <c:v>0.12160899999999999</c:v>
                </c:pt>
                <c:pt idx="2379">
                  <c:v>0.12096999999999999</c:v>
                </c:pt>
                <c:pt idx="2380">
                  <c:v>0.120239</c:v>
                </c:pt>
                <c:pt idx="2381">
                  <c:v>0.119771</c:v>
                </c:pt>
                <c:pt idx="2382">
                  <c:v>0.11923499999999999</c:v>
                </c:pt>
                <c:pt idx="2383">
                  <c:v>0.118851</c:v>
                </c:pt>
                <c:pt idx="2384">
                  <c:v>0.11838600000000001</c:v>
                </c:pt>
                <c:pt idx="2385">
                  <c:v>0.117783</c:v>
                </c:pt>
                <c:pt idx="2386">
                  <c:v>0.117132</c:v>
                </c:pt>
                <c:pt idx="2387">
                  <c:v>0.11688800000000001</c:v>
                </c:pt>
                <c:pt idx="2388">
                  <c:v>0.11652800000000001</c:v>
                </c:pt>
                <c:pt idx="2389">
                  <c:v>0.11616899999999999</c:v>
                </c:pt>
                <c:pt idx="2390">
                  <c:v>0.115673</c:v>
                </c:pt>
                <c:pt idx="2391">
                  <c:v>0.11526500000000001</c:v>
                </c:pt>
                <c:pt idx="2392">
                  <c:v>0.114846</c:v>
                </c:pt>
                <c:pt idx="2393">
                  <c:v>0.11441999999999999</c:v>
                </c:pt>
                <c:pt idx="2394">
                  <c:v>0.11397599999999999</c:v>
                </c:pt>
                <c:pt idx="2395">
                  <c:v>0.11354499999999999</c:v>
                </c:pt>
                <c:pt idx="2396">
                  <c:v>0.113135</c:v>
                </c:pt>
                <c:pt idx="2397">
                  <c:v>0.11272799999999999</c:v>
                </c:pt>
                <c:pt idx="2398">
                  <c:v>0.112466</c:v>
                </c:pt>
                <c:pt idx="2399">
                  <c:v>0.112097</c:v>
                </c:pt>
                <c:pt idx="2400">
                  <c:v>0.111883</c:v>
                </c:pt>
                <c:pt idx="2401">
                  <c:v>0.111469</c:v>
                </c:pt>
                <c:pt idx="2402">
                  <c:v>0.111249</c:v>
                </c:pt>
                <c:pt idx="2403">
                  <c:v>0.11103</c:v>
                </c:pt>
                <c:pt idx="2404">
                  <c:v>0.11098</c:v>
                </c:pt>
                <c:pt idx="2405">
                  <c:v>0.110665</c:v>
                </c:pt>
                <c:pt idx="2406">
                  <c:v>0.110459</c:v>
                </c:pt>
                <c:pt idx="2407">
                  <c:v>0.110231</c:v>
                </c:pt>
                <c:pt idx="2408">
                  <c:v>0.110184</c:v>
                </c:pt>
                <c:pt idx="2409">
                  <c:v>0.10994</c:v>
                </c:pt>
                <c:pt idx="2410">
                  <c:v>0.10986899999999999</c:v>
                </c:pt>
                <c:pt idx="2411">
                  <c:v>0.109787</c:v>
                </c:pt>
                <c:pt idx="2412">
                  <c:v>0.109705</c:v>
                </c:pt>
                <c:pt idx="2413">
                  <c:v>0.10975</c:v>
                </c:pt>
                <c:pt idx="2414">
                  <c:v>0.109759</c:v>
                </c:pt>
                <c:pt idx="2415">
                  <c:v>0.109932</c:v>
                </c:pt>
                <c:pt idx="2416">
                  <c:v>0.109918</c:v>
                </c:pt>
                <c:pt idx="2417">
                  <c:v>0.109793</c:v>
                </c:pt>
                <c:pt idx="2418">
                  <c:v>0.10989500000000001</c:v>
                </c:pt>
                <c:pt idx="2419">
                  <c:v>0.110264</c:v>
                </c:pt>
                <c:pt idx="2420">
                  <c:v>0.11040700000000001</c:v>
                </c:pt>
                <c:pt idx="2421">
                  <c:v>0.110525</c:v>
                </c:pt>
                <c:pt idx="2422">
                  <c:v>0.110501</c:v>
                </c:pt>
                <c:pt idx="2423">
                  <c:v>0.11075400000000001</c:v>
                </c:pt>
                <c:pt idx="2424">
                  <c:v>0.110855</c:v>
                </c:pt>
                <c:pt idx="2425">
                  <c:v>0.11101900000000001</c:v>
                </c:pt>
                <c:pt idx="2426">
                  <c:v>0.111181</c:v>
                </c:pt>
                <c:pt idx="2427">
                  <c:v>0.111375</c:v>
                </c:pt>
                <c:pt idx="2428">
                  <c:v>0.111447</c:v>
                </c:pt>
                <c:pt idx="2429">
                  <c:v>0.11176899999999999</c:v>
                </c:pt>
                <c:pt idx="2430">
                  <c:v>0.11187800000000001</c:v>
                </c:pt>
                <c:pt idx="2431">
                  <c:v>0.112387</c:v>
                </c:pt>
                <c:pt idx="2432">
                  <c:v>0.112403</c:v>
                </c:pt>
                <c:pt idx="2433">
                  <c:v>0.112472</c:v>
                </c:pt>
                <c:pt idx="2434">
                  <c:v>0.112966</c:v>
                </c:pt>
                <c:pt idx="2435">
                  <c:v>0.11314</c:v>
                </c:pt>
                <c:pt idx="2436">
                  <c:v>0.113501</c:v>
                </c:pt>
                <c:pt idx="2437">
                  <c:v>0.113576</c:v>
                </c:pt>
                <c:pt idx="2438">
                  <c:v>0.11377</c:v>
                </c:pt>
                <c:pt idx="2439">
                  <c:v>0.113911</c:v>
                </c:pt>
                <c:pt idx="2440">
                  <c:v>0.1142</c:v>
                </c:pt>
                <c:pt idx="2441">
                  <c:v>0.114564</c:v>
                </c:pt>
                <c:pt idx="2442">
                  <c:v>0.1147</c:v>
                </c:pt>
                <c:pt idx="2443">
                  <c:v>0.11482199999999999</c:v>
                </c:pt>
                <c:pt idx="2444">
                  <c:v>0.115228</c:v>
                </c:pt>
                <c:pt idx="2445">
                  <c:v>0.115352</c:v>
                </c:pt>
                <c:pt idx="2446">
                  <c:v>0.11595999999999999</c:v>
                </c:pt>
                <c:pt idx="2447">
                  <c:v>0.11617</c:v>
                </c:pt>
                <c:pt idx="2448">
                  <c:v>0.116123</c:v>
                </c:pt>
                <c:pt idx="2449">
                  <c:v>0.116342</c:v>
                </c:pt>
                <c:pt idx="2450">
                  <c:v>0.116647</c:v>
                </c:pt>
                <c:pt idx="2451">
                  <c:v>0.11681</c:v>
                </c:pt>
                <c:pt idx="2452">
                  <c:v>0.117093</c:v>
                </c:pt>
                <c:pt idx="2453">
                  <c:v>0.116837</c:v>
                </c:pt>
                <c:pt idx="2454">
                  <c:v>0.117108</c:v>
                </c:pt>
                <c:pt idx="2455">
                  <c:v>0.11726</c:v>
                </c:pt>
                <c:pt idx="2456">
                  <c:v>0.11718000000000001</c:v>
                </c:pt>
                <c:pt idx="2457">
                  <c:v>0.117414</c:v>
                </c:pt>
                <c:pt idx="2458">
                  <c:v>0.11701300000000001</c:v>
                </c:pt>
                <c:pt idx="2459">
                  <c:v>0.11701499999999999</c:v>
                </c:pt>
                <c:pt idx="2460">
                  <c:v>0.117021</c:v>
                </c:pt>
                <c:pt idx="2461">
                  <c:v>0.117104</c:v>
                </c:pt>
                <c:pt idx="2462">
                  <c:v>0.11715299999999999</c:v>
                </c:pt>
                <c:pt idx="2463">
                  <c:v>0.116978</c:v>
                </c:pt>
                <c:pt idx="2464">
                  <c:v>0.116457</c:v>
                </c:pt>
                <c:pt idx="2465">
                  <c:v>0.116522</c:v>
                </c:pt>
                <c:pt idx="2466">
                  <c:v>0.11615300000000001</c:v>
                </c:pt>
                <c:pt idx="2467">
                  <c:v>0.116101</c:v>
                </c:pt>
                <c:pt idx="2468">
                  <c:v>0.11584899999999999</c:v>
                </c:pt>
                <c:pt idx="2469">
                  <c:v>0.115319</c:v>
                </c:pt>
                <c:pt idx="2470">
                  <c:v>0.114801</c:v>
                </c:pt>
                <c:pt idx="2471">
                  <c:v>0.114597</c:v>
                </c:pt>
                <c:pt idx="2472">
                  <c:v>0.11411499999999999</c:v>
                </c:pt>
                <c:pt idx="2473">
                  <c:v>0.113746</c:v>
                </c:pt>
                <c:pt idx="2474">
                  <c:v>0.11304500000000001</c:v>
                </c:pt>
                <c:pt idx="2475">
                  <c:v>0.112676</c:v>
                </c:pt>
                <c:pt idx="2476">
                  <c:v>0.11222600000000001</c:v>
                </c:pt>
                <c:pt idx="2477">
                  <c:v>0.11171300000000001</c:v>
                </c:pt>
                <c:pt idx="2478">
                  <c:v>0.111152</c:v>
                </c:pt>
                <c:pt idx="2479">
                  <c:v>0.110206</c:v>
                </c:pt>
                <c:pt idx="2480">
                  <c:v>0.10931200000000001</c:v>
                </c:pt>
                <c:pt idx="2481">
                  <c:v>0.10864500000000001</c:v>
                </c:pt>
                <c:pt idx="2482">
                  <c:v>0.107769</c:v>
                </c:pt>
                <c:pt idx="2483">
                  <c:v>0.10703600000000001</c:v>
                </c:pt>
                <c:pt idx="2484">
                  <c:v>0.106072</c:v>
                </c:pt>
                <c:pt idx="2485">
                  <c:v>0.104853</c:v>
                </c:pt>
                <c:pt idx="2486">
                  <c:v>0.103926</c:v>
                </c:pt>
                <c:pt idx="2487">
                  <c:v>0.10285</c:v>
                </c:pt>
                <c:pt idx="2488">
                  <c:v>0.10204299999999999</c:v>
                </c:pt>
                <c:pt idx="2489">
                  <c:v>0.100743</c:v>
                </c:pt>
                <c:pt idx="2490">
                  <c:v>9.9522600000000003E-2</c:v>
                </c:pt>
                <c:pt idx="2491">
                  <c:v>9.8335400000000003E-2</c:v>
                </c:pt>
                <c:pt idx="2492">
                  <c:v>9.7114800000000001E-2</c:v>
                </c:pt>
                <c:pt idx="2493">
                  <c:v>9.5748E-2</c:v>
                </c:pt>
                <c:pt idx="2494">
                  <c:v>9.4467599999999999E-2</c:v>
                </c:pt>
                <c:pt idx="2495">
                  <c:v>9.2803499999999997E-2</c:v>
                </c:pt>
                <c:pt idx="2496">
                  <c:v>9.1300199999999998E-2</c:v>
                </c:pt>
                <c:pt idx="2497">
                  <c:v>8.9912500000000006E-2</c:v>
                </c:pt>
                <c:pt idx="2498">
                  <c:v>8.8420799999999994E-2</c:v>
                </c:pt>
                <c:pt idx="2499">
                  <c:v>8.7036299999999997E-2</c:v>
                </c:pt>
                <c:pt idx="2500">
                  <c:v>8.5184599999999999E-2</c:v>
                </c:pt>
                <c:pt idx="2501">
                  <c:v>8.3299200000000004E-2</c:v>
                </c:pt>
                <c:pt idx="2502">
                  <c:v>8.1910700000000003E-2</c:v>
                </c:pt>
                <c:pt idx="2503">
                  <c:v>8.01153E-2</c:v>
                </c:pt>
                <c:pt idx="2504">
                  <c:v>7.8348100000000004E-2</c:v>
                </c:pt>
                <c:pt idx="2505">
                  <c:v>7.6487600000000003E-2</c:v>
                </c:pt>
                <c:pt idx="2506">
                  <c:v>7.4535699999999996E-2</c:v>
                </c:pt>
                <c:pt idx="2507">
                  <c:v>7.2647100000000006E-2</c:v>
                </c:pt>
                <c:pt idx="2508">
                  <c:v>7.0736199999999999E-2</c:v>
                </c:pt>
                <c:pt idx="2509">
                  <c:v>6.8743100000000001E-2</c:v>
                </c:pt>
                <c:pt idx="2510">
                  <c:v>6.6751400000000002E-2</c:v>
                </c:pt>
                <c:pt idx="2511">
                  <c:v>6.4451499999999995E-2</c:v>
                </c:pt>
                <c:pt idx="2512">
                  <c:v>6.2315299999999997E-2</c:v>
                </c:pt>
                <c:pt idx="2513">
                  <c:v>6.0418899999999998E-2</c:v>
                </c:pt>
                <c:pt idx="2514">
                  <c:v>5.81548E-2</c:v>
                </c:pt>
                <c:pt idx="2515">
                  <c:v>5.61819E-2</c:v>
                </c:pt>
                <c:pt idx="2516">
                  <c:v>5.3623499999999998E-2</c:v>
                </c:pt>
                <c:pt idx="2517">
                  <c:v>5.1308199999999998E-2</c:v>
                </c:pt>
                <c:pt idx="2518">
                  <c:v>4.9186300000000002E-2</c:v>
                </c:pt>
                <c:pt idx="2519">
                  <c:v>4.6991900000000003E-2</c:v>
                </c:pt>
                <c:pt idx="2520">
                  <c:v>4.4617200000000003E-2</c:v>
                </c:pt>
                <c:pt idx="2521">
                  <c:v>4.22926E-2</c:v>
                </c:pt>
                <c:pt idx="2522">
                  <c:v>3.9673699999999999E-2</c:v>
                </c:pt>
                <c:pt idx="2523">
                  <c:v>3.7533200000000003E-2</c:v>
                </c:pt>
                <c:pt idx="2524">
                  <c:v>3.4875900000000001E-2</c:v>
                </c:pt>
                <c:pt idx="2525">
                  <c:v>3.2644199999999998E-2</c:v>
                </c:pt>
                <c:pt idx="2526">
                  <c:v>3.0012400000000002E-2</c:v>
                </c:pt>
                <c:pt idx="2527">
                  <c:v>2.72248E-2</c:v>
                </c:pt>
                <c:pt idx="2528">
                  <c:v>2.4871899999999999E-2</c:v>
                </c:pt>
                <c:pt idx="2529">
                  <c:v>2.2217299999999999E-2</c:v>
                </c:pt>
                <c:pt idx="2530">
                  <c:v>1.9784300000000001E-2</c:v>
                </c:pt>
                <c:pt idx="2531">
                  <c:v>1.7217099999999999E-2</c:v>
                </c:pt>
                <c:pt idx="2532">
                  <c:v>1.44558E-2</c:v>
                </c:pt>
                <c:pt idx="2533">
                  <c:v>1.1832799999999999E-2</c:v>
                </c:pt>
                <c:pt idx="2534">
                  <c:v>9.32032E-3</c:v>
                </c:pt>
                <c:pt idx="2535">
                  <c:v>6.7065199999999997E-3</c:v>
                </c:pt>
                <c:pt idx="2536">
                  <c:v>4.1572500000000004E-3</c:v>
                </c:pt>
                <c:pt idx="2537">
                  <c:v>1.23624E-3</c:v>
                </c:pt>
                <c:pt idx="2538">
                  <c:v>-1.2464500000000001E-3</c:v>
                </c:pt>
                <c:pt idx="2539">
                  <c:v>-3.8985700000000001E-3</c:v>
                </c:pt>
                <c:pt idx="2540">
                  <c:v>-6.5322100000000001E-3</c:v>
                </c:pt>
                <c:pt idx="2541">
                  <c:v>-9.1391300000000005E-3</c:v>
                </c:pt>
                <c:pt idx="2542">
                  <c:v>-1.1956100000000001E-2</c:v>
                </c:pt>
                <c:pt idx="2543">
                  <c:v>-1.45983E-2</c:v>
                </c:pt>
                <c:pt idx="2544">
                  <c:v>-1.6911499999999999E-2</c:v>
                </c:pt>
                <c:pt idx="2545">
                  <c:v>-1.9725900000000001E-2</c:v>
                </c:pt>
                <c:pt idx="2546">
                  <c:v>-2.2085899999999999E-2</c:v>
                </c:pt>
                <c:pt idx="2547">
                  <c:v>-2.4593199999999999E-2</c:v>
                </c:pt>
                <c:pt idx="2548">
                  <c:v>-2.7437699999999999E-2</c:v>
                </c:pt>
                <c:pt idx="2549">
                  <c:v>-2.9745199999999999E-2</c:v>
                </c:pt>
                <c:pt idx="2550">
                  <c:v>-3.2323299999999999E-2</c:v>
                </c:pt>
                <c:pt idx="2551">
                  <c:v>-3.4854400000000001E-2</c:v>
                </c:pt>
                <c:pt idx="2552">
                  <c:v>-3.7463200000000002E-2</c:v>
                </c:pt>
                <c:pt idx="2553">
                  <c:v>-4.0190200000000002E-2</c:v>
                </c:pt>
                <c:pt idx="2554">
                  <c:v>-4.2514700000000002E-2</c:v>
                </c:pt>
                <c:pt idx="2555">
                  <c:v>-4.4832900000000002E-2</c:v>
                </c:pt>
                <c:pt idx="2556">
                  <c:v>-4.7359999999999999E-2</c:v>
                </c:pt>
                <c:pt idx="2557">
                  <c:v>-4.96792E-2</c:v>
                </c:pt>
                <c:pt idx="2558">
                  <c:v>-5.2313400000000003E-2</c:v>
                </c:pt>
                <c:pt idx="2559">
                  <c:v>-5.4590699999999999E-2</c:v>
                </c:pt>
                <c:pt idx="2560">
                  <c:v>-5.6751799999999998E-2</c:v>
                </c:pt>
                <c:pt idx="2561">
                  <c:v>-5.9128100000000003E-2</c:v>
                </c:pt>
                <c:pt idx="2562">
                  <c:v>-6.1203399999999998E-2</c:v>
                </c:pt>
                <c:pt idx="2563">
                  <c:v>-6.3418600000000006E-2</c:v>
                </c:pt>
                <c:pt idx="2564">
                  <c:v>-6.5786200000000003E-2</c:v>
                </c:pt>
                <c:pt idx="2565">
                  <c:v>-6.79255E-2</c:v>
                </c:pt>
                <c:pt idx="2566">
                  <c:v>-7.0165000000000005E-2</c:v>
                </c:pt>
                <c:pt idx="2567">
                  <c:v>-7.2240200000000004E-2</c:v>
                </c:pt>
                <c:pt idx="2568">
                  <c:v>-7.44398E-2</c:v>
                </c:pt>
                <c:pt idx="2569">
                  <c:v>-7.6567300000000005E-2</c:v>
                </c:pt>
                <c:pt idx="2570">
                  <c:v>-7.8478199999999998E-2</c:v>
                </c:pt>
                <c:pt idx="2571">
                  <c:v>-8.0431699999999995E-2</c:v>
                </c:pt>
                <c:pt idx="2572">
                  <c:v>-8.2408099999999998E-2</c:v>
                </c:pt>
                <c:pt idx="2573">
                  <c:v>-8.4365099999999998E-2</c:v>
                </c:pt>
                <c:pt idx="2574">
                  <c:v>-8.6226200000000003E-2</c:v>
                </c:pt>
                <c:pt idx="2575">
                  <c:v>-8.8062500000000002E-2</c:v>
                </c:pt>
                <c:pt idx="2576">
                  <c:v>-8.9800199999999997E-2</c:v>
                </c:pt>
                <c:pt idx="2577">
                  <c:v>-9.1530600000000004E-2</c:v>
                </c:pt>
                <c:pt idx="2578">
                  <c:v>-9.3138100000000001E-2</c:v>
                </c:pt>
                <c:pt idx="2579">
                  <c:v>-9.5049099999999997E-2</c:v>
                </c:pt>
                <c:pt idx="2580">
                  <c:v>-9.6415899999999999E-2</c:v>
                </c:pt>
                <c:pt idx="2581" formatCode="0.00E+00">
                  <c:v>-9.86017E-2</c:v>
                </c:pt>
                <c:pt idx="2582">
                  <c:v>-9.8918599999999995E-2</c:v>
                </c:pt>
                <c:pt idx="2583">
                  <c:v>-0.10115399999999999</c:v>
                </c:pt>
                <c:pt idx="2584">
                  <c:v>-0.102618</c:v>
                </c:pt>
                <c:pt idx="2585">
                  <c:v>-0.103687</c:v>
                </c:pt>
                <c:pt idx="2586">
                  <c:v>-0.105235</c:v>
                </c:pt>
                <c:pt idx="2587">
                  <c:v>-0.106546</c:v>
                </c:pt>
                <c:pt idx="2588">
                  <c:v>-0.107585</c:v>
                </c:pt>
                <c:pt idx="2589">
                  <c:v>-0.109083</c:v>
                </c:pt>
                <c:pt idx="2590">
                  <c:v>-0.11024200000000001</c:v>
                </c:pt>
                <c:pt idx="2591">
                  <c:v>-0.111372</c:v>
                </c:pt>
                <c:pt idx="2592">
                  <c:v>-0.11261</c:v>
                </c:pt>
                <c:pt idx="2593">
                  <c:v>-0.11361599999999999</c:v>
                </c:pt>
                <c:pt idx="2594">
                  <c:v>-0.11460099999999999</c:v>
                </c:pt>
                <c:pt idx="2595">
                  <c:v>-0.115881</c:v>
                </c:pt>
                <c:pt idx="2596">
                  <c:v>-0.11686000000000001</c:v>
                </c:pt>
                <c:pt idx="2597">
                  <c:v>-0.11763999999999999</c:v>
                </c:pt>
                <c:pt idx="2598">
                  <c:v>-0.11867900000000001</c:v>
                </c:pt>
                <c:pt idx="2599">
                  <c:v>-0.119312</c:v>
                </c:pt>
                <c:pt idx="2600">
                  <c:v>-0.120327</c:v>
                </c:pt>
                <c:pt idx="2601">
                  <c:v>-0.12098100000000001</c:v>
                </c:pt>
                <c:pt idx="2602">
                  <c:v>-0.121738</c:v>
                </c:pt>
                <c:pt idx="2603">
                  <c:v>-0.122336</c:v>
                </c:pt>
                <c:pt idx="2604">
                  <c:v>-0.122998</c:v>
                </c:pt>
                <c:pt idx="2605">
                  <c:v>-0.123484</c:v>
                </c:pt>
                <c:pt idx="2606">
                  <c:v>-0.12416099999999999</c:v>
                </c:pt>
                <c:pt idx="2607">
                  <c:v>-0.124775</c:v>
                </c:pt>
                <c:pt idx="2608">
                  <c:v>-0.12528500000000001</c:v>
                </c:pt>
                <c:pt idx="2609">
                  <c:v>-0.12592200000000001</c:v>
                </c:pt>
                <c:pt idx="2610">
                  <c:v>-0.12645799999999999</c:v>
                </c:pt>
                <c:pt idx="2611">
                  <c:v>-0.12692800000000001</c:v>
                </c:pt>
                <c:pt idx="2612">
                  <c:v>-0.127521</c:v>
                </c:pt>
                <c:pt idx="2613">
                  <c:v>-0.127641</c:v>
                </c:pt>
                <c:pt idx="2614">
                  <c:v>-0.12824099999999999</c:v>
                </c:pt>
                <c:pt idx="2615">
                  <c:v>-0.12856000000000001</c:v>
                </c:pt>
                <c:pt idx="2616">
                  <c:v>-0.129</c:v>
                </c:pt>
                <c:pt idx="2617">
                  <c:v>-0.12928899999999999</c:v>
                </c:pt>
                <c:pt idx="2618">
                  <c:v>-0.12962899999999999</c:v>
                </c:pt>
                <c:pt idx="2619">
                  <c:v>-0.129775</c:v>
                </c:pt>
                <c:pt idx="2620">
                  <c:v>-0.129972</c:v>
                </c:pt>
                <c:pt idx="2621">
                  <c:v>-0.130332</c:v>
                </c:pt>
                <c:pt idx="2622">
                  <c:v>-0.13061200000000001</c:v>
                </c:pt>
                <c:pt idx="2623">
                  <c:v>-0.130744</c:v>
                </c:pt>
                <c:pt idx="2624">
                  <c:v>-0.13075400000000001</c:v>
                </c:pt>
                <c:pt idx="2625">
                  <c:v>-0.130999</c:v>
                </c:pt>
                <c:pt idx="2626">
                  <c:v>-0.13132099999999999</c:v>
                </c:pt>
                <c:pt idx="2627">
                  <c:v>-0.13147</c:v>
                </c:pt>
                <c:pt idx="2628">
                  <c:v>-0.13164600000000001</c:v>
                </c:pt>
                <c:pt idx="2629">
                  <c:v>-0.131662</c:v>
                </c:pt>
                <c:pt idx="2630">
                  <c:v>-0.13195299999999999</c:v>
                </c:pt>
                <c:pt idx="2631">
                  <c:v>-0.13192200000000001</c:v>
                </c:pt>
                <c:pt idx="2632">
                  <c:v>-0.132136</c:v>
                </c:pt>
                <c:pt idx="2633">
                  <c:v>-0.132411</c:v>
                </c:pt>
                <c:pt idx="2634">
                  <c:v>-0.13232099999999999</c:v>
                </c:pt>
                <c:pt idx="2635">
                  <c:v>-0.13245299999999999</c:v>
                </c:pt>
                <c:pt idx="2636">
                  <c:v>-0.13269500000000001</c:v>
                </c:pt>
                <c:pt idx="2637">
                  <c:v>-0.13297800000000001</c:v>
                </c:pt>
                <c:pt idx="2638">
                  <c:v>-0.132968</c:v>
                </c:pt>
                <c:pt idx="2639">
                  <c:v>-0.13317499999999999</c:v>
                </c:pt>
                <c:pt idx="2640">
                  <c:v>-0.13348699999999999</c:v>
                </c:pt>
                <c:pt idx="2641">
                  <c:v>-0.13354099999999999</c:v>
                </c:pt>
                <c:pt idx="2642">
                  <c:v>-0.13386300000000001</c:v>
                </c:pt>
                <c:pt idx="2643">
                  <c:v>-0.134019</c:v>
                </c:pt>
                <c:pt idx="2644">
                  <c:v>-0.13414200000000001</c:v>
                </c:pt>
                <c:pt idx="2645">
                  <c:v>-0.134157</c:v>
                </c:pt>
                <c:pt idx="2646">
                  <c:v>-0.134324</c:v>
                </c:pt>
                <c:pt idx="2647">
                  <c:v>-0.13460900000000001</c:v>
                </c:pt>
                <c:pt idx="2648">
                  <c:v>-0.13483000000000001</c:v>
                </c:pt>
                <c:pt idx="2649">
                  <c:v>-0.13500699999999999</c:v>
                </c:pt>
                <c:pt idx="2650">
                  <c:v>-0.13525200000000001</c:v>
                </c:pt>
                <c:pt idx="2651">
                  <c:v>-0.135486</c:v>
                </c:pt>
                <c:pt idx="2652">
                  <c:v>-0.13575200000000001</c:v>
                </c:pt>
                <c:pt idx="2653">
                  <c:v>-0.13623299999999999</c:v>
                </c:pt>
                <c:pt idx="2654">
                  <c:v>-0.13641500000000001</c:v>
                </c:pt>
                <c:pt idx="2655">
                  <c:v>-0.13664999999999999</c:v>
                </c:pt>
                <c:pt idx="2656">
                  <c:v>-0.13689200000000001</c:v>
                </c:pt>
                <c:pt idx="2657">
                  <c:v>-0.13716600000000001</c:v>
                </c:pt>
                <c:pt idx="2658">
                  <c:v>-0.13780200000000001</c:v>
                </c:pt>
                <c:pt idx="2659">
                  <c:v>-0.13806299999999999</c:v>
                </c:pt>
                <c:pt idx="2660">
                  <c:v>-0.138354</c:v>
                </c:pt>
                <c:pt idx="2661">
                  <c:v>-0.13886399999999999</c:v>
                </c:pt>
                <c:pt idx="2662">
                  <c:v>-0.13917399999999999</c:v>
                </c:pt>
                <c:pt idx="2663">
                  <c:v>-0.13974700000000001</c:v>
                </c:pt>
                <c:pt idx="2664">
                  <c:v>-0.14002899999999999</c:v>
                </c:pt>
                <c:pt idx="2665">
                  <c:v>-0.14064299999999999</c:v>
                </c:pt>
                <c:pt idx="2666">
                  <c:v>-0.141092</c:v>
                </c:pt>
                <c:pt idx="2667">
                  <c:v>-0.14161399999999999</c:v>
                </c:pt>
                <c:pt idx="2668">
                  <c:v>-0.14219100000000001</c:v>
                </c:pt>
                <c:pt idx="2669">
                  <c:v>-0.14277899999999999</c:v>
                </c:pt>
                <c:pt idx="2670">
                  <c:v>-0.14326</c:v>
                </c:pt>
                <c:pt idx="2671">
                  <c:v>-0.14371100000000001</c:v>
                </c:pt>
                <c:pt idx="2672">
                  <c:v>-0.14427300000000001</c:v>
                </c:pt>
                <c:pt idx="2673">
                  <c:v>-0.14494000000000001</c:v>
                </c:pt>
                <c:pt idx="2674">
                  <c:v>-0.14569499999999999</c:v>
                </c:pt>
                <c:pt idx="2675">
                  <c:v>-0.14622499999999999</c:v>
                </c:pt>
                <c:pt idx="2676">
                  <c:v>-0.14663499999999999</c:v>
                </c:pt>
                <c:pt idx="2677">
                  <c:v>-0.147199</c:v>
                </c:pt>
                <c:pt idx="2678">
                  <c:v>-0.14776700000000001</c:v>
                </c:pt>
                <c:pt idx="2679">
                  <c:v>-0.14859900000000001</c:v>
                </c:pt>
                <c:pt idx="2680">
                  <c:v>-0.14921999999999999</c:v>
                </c:pt>
                <c:pt idx="2681">
                  <c:v>-0.149837</c:v>
                </c:pt>
                <c:pt idx="2682">
                  <c:v>-0.15051</c:v>
                </c:pt>
                <c:pt idx="2683">
                  <c:v>-0.15112700000000001</c:v>
                </c:pt>
                <c:pt idx="2684">
                  <c:v>-0.15192600000000001</c:v>
                </c:pt>
                <c:pt idx="2685">
                  <c:v>-0.15251100000000001</c:v>
                </c:pt>
                <c:pt idx="2686">
                  <c:v>-0.153198</c:v>
                </c:pt>
                <c:pt idx="2687">
                  <c:v>-0.15385599999999999</c:v>
                </c:pt>
                <c:pt idx="2688">
                  <c:v>-0.15457199999999999</c:v>
                </c:pt>
                <c:pt idx="2689">
                  <c:v>-0.15526999999999999</c:v>
                </c:pt>
                <c:pt idx="2690">
                  <c:v>-0.15596399999999999</c:v>
                </c:pt>
                <c:pt idx="2691">
                  <c:v>-0.15671099999999999</c:v>
                </c:pt>
                <c:pt idx="2692">
                  <c:v>-0.157277</c:v>
                </c:pt>
                <c:pt idx="2693">
                  <c:v>-0.15804099999999999</c:v>
                </c:pt>
                <c:pt idx="2694">
                  <c:v>-0.15875500000000001</c:v>
                </c:pt>
                <c:pt idx="2695">
                  <c:v>-0.15939</c:v>
                </c:pt>
                <c:pt idx="2696">
                  <c:v>-0.160055</c:v>
                </c:pt>
                <c:pt idx="2697">
                  <c:v>-0.16070300000000001</c:v>
                </c:pt>
                <c:pt idx="2698">
                  <c:v>-0.16144500000000001</c:v>
                </c:pt>
                <c:pt idx="2699">
                  <c:v>-0.16206699999999999</c:v>
                </c:pt>
                <c:pt idx="2700">
                  <c:v>-0.16280700000000001</c:v>
                </c:pt>
                <c:pt idx="2701">
                  <c:v>-0.16333600000000001</c:v>
                </c:pt>
                <c:pt idx="2702">
                  <c:v>-0.16399900000000001</c:v>
                </c:pt>
                <c:pt idx="2703">
                  <c:v>-0.16458800000000001</c:v>
                </c:pt>
                <c:pt idx="2704">
                  <c:v>-0.165212</c:v>
                </c:pt>
                <c:pt idx="2705">
                  <c:v>-0.166015</c:v>
                </c:pt>
                <c:pt idx="2706">
                  <c:v>-0.16633300000000001</c:v>
                </c:pt>
                <c:pt idx="2707">
                  <c:v>-0.167069</c:v>
                </c:pt>
                <c:pt idx="2708">
                  <c:v>-0.16751199999999999</c:v>
                </c:pt>
                <c:pt idx="2709">
                  <c:v>-0.16828099999999999</c:v>
                </c:pt>
                <c:pt idx="2710">
                  <c:v>-0.16892199999999999</c:v>
                </c:pt>
                <c:pt idx="2711">
                  <c:v>-0.169213</c:v>
                </c:pt>
                <c:pt idx="2712">
                  <c:v>-0.16969699999999999</c:v>
                </c:pt>
                <c:pt idx="2713">
                  <c:v>-0.17010700000000001</c:v>
                </c:pt>
                <c:pt idx="2714">
                  <c:v>-0.17063700000000001</c:v>
                </c:pt>
                <c:pt idx="2715">
                  <c:v>-0.17119799999999999</c:v>
                </c:pt>
                <c:pt idx="2716">
                  <c:v>-0.17150000000000001</c:v>
                </c:pt>
                <c:pt idx="2717">
                  <c:v>-0.17181199999999999</c:v>
                </c:pt>
                <c:pt idx="2718">
                  <c:v>-0.172128</c:v>
                </c:pt>
                <c:pt idx="2719">
                  <c:v>-0.17239199999999999</c:v>
                </c:pt>
                <c:pt idx="2720">
                  <c:v>-0.17282400000000001</c:v>
                </c:pt>
                <c:pt idx="2721">
                  <c:v>-0.172958</c:v>
                </c:pt>
                <c:pt idx="2722">
                  <c:v>-0.173156</c:v>
                </c:pt>
                <c:pt idx="2723">
                  <c:v>-0.17335200000000001</c:v>
                </c:pt>
                <c:pt idx="2724">
                  <c:v>-0.17357500000000001</c:v>
                </c:pt>
                <c:pt idx="2725">
                  <c:v>-0.17393700000000001</c:v>
                </c:pt>
                <c:pt idx="2726">
                  <c:v>-0.17411399999999999</c:v>
                </c:pt>
                <c:pt idx="2727">
                  <c:v>-0.174071</c:v>
                </c:pt>
                <c:pt idx="2728">
                  <c:v>-0.17425599999999999</c:v>
                </c:pt>
                <c:pt idx="2729">
                  <c:v>-0.17427000000000001</c:v>
                </c:pt>
                <c:pt idx="2730">
                  <c:v>-0.17432800000000001</c:v>
                </c:pt>
                <c:pt idx="2731">
                  <c:v>-0.17438200000000001</c:v>
                </c:pt>
                <c:pt idx="2732">
                  <c:v>-0.174206</c:v>
                </c:pt>
                <c:pt idx="2733">
                  <c:v>-0.174207</c:v>
                </c:pt>
                <c:pt idx="2734">
                  <c:v>-0.17399000000000001</c:v>
                </c:pt>
                <c:pt idx="2735">
                  <c:v>-0.173874</c:v>
                </c:pt>
                <c:pt idx="2736">
                  <c:v>-0.17383399999999999</c:v>
                </c:pt>
                <c:pt idx="2737">
                  <c:v>-0.17351900000000001</c:v>
                </c:pt>
                <c:pt idx="2738">
                  <c:v>-0.17330999999999999</c:v>
                </c:pt>
                <c:pt idx="2739">
                  <c:v>-0.173014</c:v>
                </c:pt>
                <c:pt idx="2740">
                  <c:v>-0.17291000000000001</c:v>
                </c:pt>
                <c:pt idx="2741">
                  <c:v>-0.17258100000000001</c:v>
                </c:pt>
                <c:pt idx="2742">
                  <c:v>-0.172015</c:v>
                </c:pt>
                <c:pt idx="2743">
                  <c:v>-0.17149800000000001</c:v>
                </c:pt>
                <c:pt idx="2744">
                  <c:v>-0.171096</c:v>
                </c:pt>
                <c:pt idx="2745">
                  <c:v>-0.17082800000000001</c:v>
                </c:pt>
                <c:pt idx="2746">
                  <c:v>-0.17014299999999999</c:v>
                </c:pt>
                <c:pt idx="2747">
                  <c:v>-0.169264</c:v>
                </c:pt>
                <c:pt idx="2748">
                  <c:v>-0.168688</c:v>
                </c:pt>
                <c:pt idx="2749">
                  <c:v>-0.16797000000000001</c:v>
                </c:pt>
                <c:pt idx="2750">
                  <c:v>-0.16736000000000001</c:v>
                </c:pt>
                <c:pt idx="2751">
                  <c:v>-0.16680400000000001</c:v>
                </c:pt>
                <c:pt idx="2752">
                  <c:v>-0.16606599999999999</c:v>
                </c:pt>
                <c:pt idx="2753">
                  <c:v>-0.16497899999999999</c:v>
                </c:pt>
                <c:pt idx="2754">
                  <c:v>-0.16392699999999999</c:v>
                </c:pt>
                <c:pt idx="2755">
                  <c:v>-0.16314300000000001</c:v>
                </c:pt>
                <c:pt idx="2756">
                  <c:v>-0.16244</c:v>
                </c:pt>
                <c:pt idx="2757">
                  <c:v>-0.16137699999999999</c:v>
                </c:pt>
                <c:pt idx="2758">
                  <c:v>-0.16033</c:v>
                </c:pt>
                <c:pt idx="2759">
                  <c:v>-0.15926599999999999</c:v>
                </c:pt>
                <c:pt idx="2760">
                  <c:v>-0.15801799999999999</c:v>
                </c:pt>
                <c:pt idx="2761">
                  <c:v>-0.15703700000000001</c:v>
                </c:pt>
                <c:pt idx="2762">
                  <c:v>-0.15584799999999999</c:v>
                </c:pt>
                <c:pt idx="2763">
                  <c:v>-0.15456800000000001</c:v>
                </c:pt>
                <c:pt idx="2764">
                  <c:v>-0.15351999999999999</c:v>
                </c:pt>
                <c:pt idx="2765">
                  <c:v>-0.15199299999999999</c:v>
                </c:pt>
                <c:pt idx="2766">
                  <c:v>-0.15087300000000001</c:v>
                </c:pt>
                <c:pt idx="2767">
                  <c:v>-0.149532</c:v>
                </c:pt>
                <c:pt idx="2768">
                  <c:v>-0.14810300000000001</c:v>
                </c:pt>
                <c:pt idx="2769">
                  <c:v>-0.146561</c:v>
                </c:pt>
                <c:pt idx="2770">
                  <c:v>-0.14525099999999999</c:v>
                </c:pt>
                <c:pt idx="2771">
                  <c:v>-0.143709</c:v>
                </c:pt>
                <c:pt idx="2772">
                  <c:v>-0.142424</c:v>
                </c:pt>
                <c:pt idx="2773">
                  <c:v>-0.14063200000000001</c:v>
                </c:pt>
                <c:pt idx="2774">
                  <c:v>-0.139213</c:v>
                </c:pt>
                <c:pt idx="2775">
                  <c:v>-0.13733400000000001</c:v>
                </c:pt>
                <c:pt idx="2776">
                  <c:v>-0.13570599999999999</c:v>
                </c:pt>
                <c:pt idx="2777">
                  <c:v>-0.134185</c:v>
                </c:pt>
                <c:pt idx="2778">
                  <c:v>-0.13226399999999999</c:v>
                </c:pt>
                <c:pt idx="2779">
                  <c:v>-0.13048799999999999</c:v>
                </c:pt>
                <c:pt idx="2780">
                  <c:v>-0.12887000000000001</c:v>
                </c:pt>
                <c:pt idx="2781">
                  <c:v>-0.127083</c:v>
                </c:pt>
                <c:pt idx="2782">
                  <c:v>-0.12537200000000001</c:v>
                </c:pt>
                <c:pt idx="2783">
                  <c:v>-0.123596</c:v>
                </c:pt>
                <c:pt idx="2784">
                  <c:v>-0.121656</c:v>
                </c:pt>
                <c:pt idx="2785">
                  <c:v>-0.119878</c:v>
                </c:pt>
                <c:pt idx="2786">
                  <c:v>-0.11792999999999999</c:v>
                </c:pt>
                <c:pt idx="2787">
                  <c:v>-0.11621099999999999</c:v>
                </c:pt>
                <c:pt idx="2788">
                  <c:v>-0.11433599999999999</c:v>
                </c:pt>
                <c:pt idx="2789">
                  <c:v>-0.112307</c:v>
                </c:pt>
                <c:pt idx="2790">
                  <c:v>-0.110331</c:v>
                </c:pt>
                <c:pt idx="2791">
                  <c:v>-0.108308</c:v>
                </c:pt>
                <c:pt idx="2792">
                  <c:v>-0.106667</c:v>
                </c:pt>
                <c:pt idx="2793">
                  <c:v>-0.10459300000000001</c:v>
                </c:pt>
                <c:pt idx="2794">
                  <c:v>-0.10245</c:v>
                </c:pt>
                <c:pt idx="2795">
                  <c:v>-0.10058400000000001</c:v>
                </c:pt>
                <c:pt idx="2796">
                  <c:v>-9.86789E-2</c:v>
                </c:pt>
                <c:pt idx="2797">
                  <c:v>-9.6587599999999996E-2</c:v>
                </c:pt>
                <c:pt idx="2798">
                  <c:v>-9.4589800000000002E-2</c:v>
                </c:pt>
                <c:pt idx="2799">
                  <c:v>-9.2482599999999998E-2</c:v>
                </c:pt>
                <c:pt idx="2800">
                  <c:v>-9.0299199999999996E-2</c:v>
                </c:pt>
                <c:pt idx="2801">
                  <c:v>-8.8240700000000005E-2</c:v>
                </c:pt>
                <c:pt idx="2802">
                  <c:v>-8.6213100000000001E-2</c:v>
                </c:pt>
                <c:pt idx="2803">
                  <c:v>-8.4200200000000003E-2</c:v>
                </c:pt>
                <c:pt idx="2804">
                  <c:v>-8.1924899999999995E-2</c:v>
                </c:pt>
                <c:pt idx="2805">
                  <c:v>-7.9787999999999998E-2</c:v>
                </c:pt>
                <c:pt idx="2806">
                  <c:v>-7.7785099999999996E-2</c:v>
                </c:pt>
                <c:pt idx="2807">
                  <c:v>-7.5795399999999999E-2</c:v>
                </c:pt>
                <c:pt idx="2808">
                  <c:v>-7.3806300000000005E-2</c:v>
                </c:pt>
                <c:pt idx="2809">
                  <c:v>-7.17497E-2</c:v>
                </c:pt>
                <c:pt idx="2810">
                  <c:v>-6.96769E-2</c:v>
                </c:pt>
                <c:pt idx="2811">
                  <c:v>-6.7721299999999998E-2</c:v>
                </c:pt>
                <c:pt idx="2812">
                  <c:v>-6.5633499999999997E-2</c:v>
                </c:pt>
                <c:pt idx="2813">
                  <c:v>-6.3861899999999999E-2</c:v>
                </c:pt>
                <c:pt idx="2814">
                  <c:v>-6.1878700000000002E-2</c:v>
                </c:pt>
                <c:pt idx="2815">
                  <c:v>-5.9608000000000001E-2</c:v>
                </c:pt>
                <c:pt idx="2816">
                  <c:v>-5.7587600000000003E-2</c:v>
                </c:pt>
                <c:pt idx="2817">
                  <c:v>-5.5613700000000002E-2</c:v>
                </c:pt>
                <c:pt idx="2818">
                  <c:v>-5.3761700000000003E-2</c:v>
                </c:pt>
                <c:pt idx="2819">
                  <c:v>-5.1797500000000003E-2</c:v>
                </c:pt>
                <c:pt idx="2820">
                  <c:v>-4.9461400000000003E-2</c:v>
                </c:pt>
                <c:pt idx="2821">
                  <c:v>-4.7560900000000003E-2</c:v>
                </c:pt>
                <c:pt idx="2822">
                  <c:v>-4.5447099999999997E-2</c:v>
                </c:pt>
                <c:pt idx="2823">
                  <c:v>-4.3716400000000002E-2</c:v>
                </c:pt>
                <c:pt idx="2824">
                  <c:v>-4.1764599999999999E-2</c:v>
                </c:pt>
                <c:pt idx="2825">
                  <c:v>-3.9871200000000002E-2</c:v>
                </c:pt>
                <c:pt idx="2826">
                  <c:v>-3.7827600000000003E-2</c:v>
                </c:pt>
                <c:pt idx="2827">
                  <c:v>-3.5876199999999997E-2</c:v>
                </c:pt>
                <c:pt idx="2828">
                  <c:v>-3.4014799999999998E-2</c:v>
                </c:pt>
                <c:pt idx="2829">
                  <c:v>-3.2354399999999998E-2</c:v>
                </c:pt>
                <c:pt idx="2830">
                  <c:v>-3.02644E-2</c:v>
                </c:pt>
                <c:pt idx="2831">
                  <c:v>-2.8260400000000001E-2</c:v>
                </c:pt>
                <c:pt idx="2832">
                  <c:v>-2.6517200000000001E-2</c:v>
                </c:pt>
                <c:pt idx="2833">
                  <c:v>-2.4662400000000001E-2</c:v>
                </c:pt>
                <c:pt idx="2834">
                  <c:v>-2.2867599999999998E-2</c:v>
                </c:pt>
                <c:pt idx="2835" formatCode="0.00E+00">
                  <c:v>-2.1006799999999999E-2</c:v>
                </c:pt>
                <c:pt idx="2836">
                  <c:v>-1.9124800000000001E-2</c:v>
                </c:pt>
                <c:pt idx="2837">
                  <c:v>-1.74558E-2</c:v>
                </c:pt>
                <c:pt idx="2838">
                  <c:v>-1.5775299999999999E-2</c:v>
                </c:pt>
                <c:pt idx="2839">
                  <c:v>-1.40886E-2</c:v>
                </c:pt>
                <c:pt idx="2840">
                  <c:v>-1.2399200000000001E-2</c:v>
                </c:pt>
                <c:pt idx="2841">
                  <c:v>-1.0536999999999999E-2</c:v>
                </c:pt>
                <c:pt idx="2842">
                  <c:v>-8.8437099999999994E-3</c:v>
                </c:pt>
                <c:pt idx="2843">
                  <c:v>-7.0762400000000001E-3</c:v>
                </c:pt>
                <c:pt idx="2844">
                  <c:v>-5.63942E-3</c:v>
                </c:pt>
                <c:pt idx="2845">
                  <c:v>-3.7074500000000002E-3</c:v>
                </c:pt>
                <c:pt idx="2846">
                  <c:v>-1.7886600000000001E-3</c:v>
                </c:pt>
                <c:pt idx="2847">
                  <c:v>-1.7146899999999999E-4</c:v>
                </c:pt>
                <c:pt idx="2848">
                  <c:v>1.3884800000000001E-3</c:v>
                </c:pt>
                <c:pt idx="2849">
                  <c:v>2.9867100000000001E-3</c:v>
                </c:pt>
                <c:pt idx="2850">
                  <c:v>4.5032199999999996E-3</c:v>
                </c:pt>
                <c:pt idx="2851">
                  <c:v>6.2805200000000004E-3</c:v>
                </c:pt>
                <c:pt idx="2852">
                  <c:v>7.9343299999999999E-3</c:v>
                </c:pt>
                <c:pt idx="2853">
                  <c:v>9.5690199999999993E-3</c:v>
                </c:pt>
                <c:pt idx="2854">
                  <c:v>1.10233E-2</c:v>
                </c:pt>
                <c:pt idx="2855">
                  <c:v>1.25497E-2</c:v>
                </c:pt>
                <c:pt idx="2856">
                  <c:v>1.4295199999999999E-2</c:v>
                </c:pt>
                <c:pt idx="2857">
                  <c:v>1.5753699999999999E-2</c:v>
                </c:pt>
                <c:pt idx="2858">
                  <c:v>1.7415400000000001E-2</c:v>
                </c:pt>
                <c:pt idx="2859">
                  <c:v>1.8812499999999999E-2</c:v>
                </c:pt>
                <c:pt idx="2860">
                  <c:v>2.04639E-2</c:v>
                </c:pt>
                <c:pt idx="2861">
                  <c:v>2.2063300000000001E-2</c:v>
                </c:pt>
                <c:pt idx="2862">
                  <c:v>2.3549199999999999E-2</c:v>
                </c:pt>
                <c:pt idx="2863">
                  <c:v>2.5089E-2</c:v>
                </c:pt>
                <c:pt idx="2864">
                  <c:v>2.6553799999999999E-2</c:v>
                </c:pt>
                <c:pt idx="2865">
                  <c:v>2.78984E-2</c:v>
                </c:pt>
                <c:pt idx="2866">
                  <c:v>2.95547E-2</c:v>
                </c:pt>
                <c:pt idx="2867">
                  <c:v>3.1025500000000001E-2</c:v>
                </c:pt>
                <c:pt idx="2868">
                  <c:v>3.2605500000000003E-2</c:v>
                </c:pt>
                <c:pt idx="2869">
                  <c:v>3.4001099999999999E-2</c:v>
                </c:pt>
                <c:pt idx="2870">
                  <c:v>3.5468E-2</c:v>
                </c:pt>
                <c:pt idx="2871">
                  <c:v>3.6961300000000002E-2</c:v>
                </c:pt>
                <c:pt idx="2872">
                  <c:v>3.8427200000000002E-2</c:v>
                </c:pt>
                <c:pt idx="2873">
                  <c:v>3.9947099999999999E-2</c:v>
                </c:pt>
                <c:pt idx="2874">
                  <c:v>4.1530499999999998E-2</c:v>
                </c:pt>
                <c:pt idx="2875">
                  <c:v>4.2837699999999999E-2</c:v>
                </c:pt>
                <c:pt idx="2876">
                  <c:v>4.4411100000000002E-2</c:v>
                </c:pt>
                <c:pt idx="2877">
                  <c:v>4.5976900000000001E-2</c:v>
                </c:pt>
                <c:pt idx="2878">
                  <c:v>4.7396800000000003E-2</c:v>
                </c:pt>
                <c:pt idx="2879">
                  <c:v>4.8954499999999998E-2</c:v>
                </c:pt>
                <c:pt idx="2880">
                  <c:v>5.0099200000000003E-2</c:v>
                </c:pt>
                <c:pt idx="2881">
                  <c:v>5.16847E-2</c:v>
                </c:pt>
                <c:pt idx="2882">
                  <c:v>5.3337700000000002E-2</c:v>
                </c:pt>
                <c:pt idx="2883">
                  <c:v>5.4796699999999997E-2</c:v>
                </c:pt>
                <c:pt idx="2884">
                  <c:v>5.6304300000000002E-2</c:v>
                </c:pt>
                <c:pt idx="2885">
                  <c:v>5.7669699999999997E-2</c:v>
                </c:pt>
                <c:pt idx="2886">
                  <c:v>5.92851E-2</c:v>
                </c:pt>
                <c:pt idx="2887">
                  <c:v>6.0961399999999999E-2</c:v>
                </c:pt>
                <c:pt idx="2888">
                  <c:v>6.2527299999999994E-2</c:v>
                </c:pt>
                <c:pt idx="2889">
                  <c:v>6.4267000000000005E-2</c:v>
                </c:pt>
                <c:pt idx="2890">
                  <c:v>6.5699400000000005E-2</c:v>
                </c:pt>
                <c:pt idx="2891">
                  <c:v>6.7205200000000007E-2</c:v>
                </c:pt>
                <c:pt idx="2892">
                  <c:v>6.8751900000000005E-2</c:v>
                </c:pt>
                <c:pt idx="2893">
                  <c:v>7.0397199999999993E-2</c:v>
                </c:pt>
                <c:pt idx="2894">
                  <c:v>7.2012099999999996E-2</c:v>
                </c:pt>
                <c:pt idx="2895">
                  <c:v>7.34953E-2</c:v>
                </c:pt>
                <c:pt idx="2896">
                  <c:v>7.4940099999999996E-2</c:v>
                </c:pt>
                <c:pt idx="2897">
                  <c:v>7.6596800000000007E-2</c:v>
                </c:pt>
                <c:pt idx="2898">
                  <c:v>7.8287899999999994E-2</c:v>
                </c:pt>
                <c:pt idx="2899">
                  <c:v>7.9860100000000003E-2</c:v>
                </c:pt>
                <c:pt idx="2900">
                  <c:v>8.1316700000000006E-2</c:v>
                </c:pt>
                <c:pt idx="2901">
                  <c:v>8.2990099999999997E-2</c:v>
                </c:pt>
                <c:pt idx="2902">
                  <c:v>8.4637000000000004E-2</c:v>
                </c:pt>
                <c:pt idx="2903">
                  <c:v>8.6400900000000003E-2</c:v>
                </c:pt>
                <c:pt idx="2904">
                  <c:v>8.8122800000000001E-2</c:v>
                </c:pt>
                <c:pt idx="2905">
                  <c:v>8.9879000000000001E-2</c:v>
                </c:pt>
                <c:pt idx="2906">
                  <c:v>9.1384699999999999E-2</c:v>
                </c:pt>
                <c:pt idx="2907">
                  <c:v>9.3211199999999994E-2</c:v>
                </c:pt>
                <c:pt idx="2908">
                  <c:v>9.4763100000000003E-2</c:v>
                </c:pt>
                <c:pt idx="2909">
                  <c:v>9.6799399999999994E-2</c:v>
                </c:pt>
                <c:pt idx="2910">
                  <c:v>9.8530699999999999E-2</c:v>
                </c:pt>
                <c:pt idx="2911">
                  <c:v>0.100009</c:v>
                </c:pt>
                <c:pt idx="2912">
                  <c:v>0.10195700000000001</c:v>
                </c:pt>
                <c:pt idx="2913">
                  <c:v>0.103727</c:v>
                </c:pt>
                <c:pt idx="2914">
                  <c:v>0.105673</c:v>
                </c:pt>
                <c:pt idx="2915">
                  <c:v>0.10741299999999999</c:v>
                </c:pt>
                <c:pt idx="2916">
                  <c:v>0.10918</c:v>
                </c:pt>
                <c:pt idx="2917">
                  <c:v>0.11094900000000001</c:v>
                </c:pt>
                <c:pt idx="2918">
                  <c:v>0.112985</c:v>
                </c:pt>
                <c:pt idx="2919">
                  <c:v>0.11495900000000001</c:v>
                </c:pt>
                <c:pt idx="2920">
                  <c:v>0.117016</c:v>
                </c:pt>
                <c:pt idx="2921">
                  <c:v>0.118755</c:v>
                </c:pt>
                <c:pt idx="2922">
                  <c:v>0.120646</c:v>
                </c:pt>
                <c:pt idx="2923">
                  <c:v>0.122624</c:v>
                </c:pt>
                <c:pt idx="2924">
                  <c:v>0.124498</c:v>
                </c:pt>
                <c:pt idx="2925">
                  <c:v>0.12660199999999999</c:v>
                </c:pt>
                <c:pt idx="2926">
                  <c:v>0.128499</c:v>
                </c:pt>
                <c:pt idx="2927">
                  <c:v>0.13033</c:v>
                </c:pt>
                <c:pt idx="2928">
                  <c:v>0.13236300000000001</c:v>
                </c:pt>
                <c:pt idx="2929">
                  <c:v>0.134413</c:v>
                </c:pt>
                <c:pt idx="2930">
                  <c:v>0.136402</c:v>
                </c:pt>
                <c:pt idx="2931">
                  <c:v>0.13850000000000001</c:v>
                </c:pt>
                <c:pt idx="2932">
                  <c:v>0.14036100000000001</c:v>
                </c:pt>
                <c:pt idx="2933">
                  <c:v>0.14249899999999999</c:v>
                </c:pt>
                <c:pt idx="2934">
                  <c:v>0.14466300000000001</c:v>
                </c:pt>
                <c:pt idx="2935">
                  <c:v>0.146621</c:v>
                </c:pt>
                <c:pt idx="2936">
                  <c:v>0.148704</c:v>
                </c:pt>
                <c:pt idx="2937">
                  <c:v>0.15063599999999999</c:v>
                </c:pt>
                <c:pt idx="2938">
                  <c:v>0.15270900000000001</c:v>
                </c:pt>
                <c:pt idx="2939">
                  <c:v>0.15462600000000001</c:v>
                </c:pt>
                <c:pt idx="2940">
                  <c:v>0.156888</c:v>
                </c:pt>
                <c:pt idx="2941">
                  <c:v>0.15892899999999999</c:v>
                </c:pt>
                <c:pt idx="2942">
                  <c:v>0.16081100000000001</c:v>
                </c:pt>
                <c:pt idx="2943">
                  <c:v>0.16287599999999999</c:v>
                </c:pt>
                <c:pt idx="2944">
                  <c:v>0.165019</c:v>
                </c:pt>
                <c:pt idx="2945">
                  <c:v>0.16717499999999999</c:v>
                </c:pt>
                <c:pt idx="2946">
                  <c:v>0.169047</c:v>
                </c:pt>
                <c:pt idx="2947">
                  <c:v>0.17122299999999999</c:v>
                </c:pt>
                <c:pt idx="2948">
                  <c:v>0.17291799999999999</c:v>
                </c:pt>
                <c:pt idx="2949">
                  <c:v>0.17508099999999999</c:v>
                </c:pt>
                <c:pt idx="2950">
                  <c:v>0.17702499999999999</c:v>
                </c:pt>
                <c:pt idx="2951">
                  <c:v>0.179151</c:v>
                </c:pt>
                <c:pt idx="2952">
                  <c:v>0.18099699999999999</c:v>
                </c:pt>
                <c:pt idx="2953">
                  <c:v>0.18290100000000001</c:v>
                </c:pt>
                <c:pt idx="2954">
                  <c:v>0.18490300000000001</c:v>
                </c:pt>
                <c:pt idx="2955">
                  <c:v>0.18675900000000001</c:v>
                </c:pt>
                <c:pt idx="2956">
                  <c:v>0.18874199999999999</c:v>
                </c:pt>
                <c:pt idx="2957">
                  <c:v>0.19062399999999999</c:v>
                </c:pt>
                <c:pt idx="2958">
                  <c:v>0.192356</c:v>
                </c:pt>
                <c:pt idx="2959">
                  <c:v>0.19445399999999999</c:v>
                </c:pt>
                <c:pt idx="2960">
                  <c:v>0.19615199999999999</c:v>
                </c:pt>
                <c:pt idx="2961">
                  <c:v>0.198076</c:v>
                </c:pt>
                <c:pt idx="2962">
                  <c:v>0.19964499999999999</c:v>
                </c:pt>
                <c:pt idx="2963">
                  <c:v>0.20125399999999999</c:v>
                </c:pt>
                <c:pt idx="2964">
                  <c:v>0.20309199999999999</c:v>
                </c:pt>
                <c:pt idx="2965">
                  <c:v>0.204737</c:v>
                </c:pt>
                <c:pt idx="2966">
                  <c:v>0.20643300000000001</c:v>
                </c:pt>
                <c:pt idx="2967">
                  <c:v>0.208011</c:v>
                </c:pt>
                <c:pt idx="2968">
                  <c:v>0.20950099999999999</c:v>
                </c:pt>
                <c:pt idx="2969">
                  <c:v>0.21123900000000001</c:v>
                </c:pt>
                <c:pt idx="2970">
                  <c:v>0.212559</c:v>
                </c:pt>
                <c:pt idx="2971">
                  <c:v>0.21420700000000001</c:v>
                </c:pt>
                <c:pt idx="2972">
                  <c:v>0.21572</c:v>
                </c:pt>
                <c:pt idx="2973">
                  <c:v>0.21687799999999999</c:v>
                </c:pt>
                <c:pt idx="2974">
                  <c:v>0.218499</c:v>
                </c:pt>
                <c:pt idx="2975">
                  <c:v>0.219892</c:v>
                </c:pt>
                <c:pt idx="2976">
                  <c:v>0.22111</c:v>
                </c:pt>
                <c:pt idx="2977">
                  <c:v>0.22240799999999999</c:v>
                </c:pt>
                <c:pt idx="2978">
                  <c:v>0.22347800000000001</c:v>
                </c:pt>
                <c:pt idx="2979">
                  <c:v>0.22446099999999999</c:v>
                </c:pt>
                <c:pt idx="2980">
                  <c:v>0.22578500000000001</c:v>
                </c:pt>
                <c:pt idx="2981">
                  <c:v>0.22673299999999999</c:v>
                </c:pt>
                <c:pt idx="2982">
                  <c:v>0.228018</c:v>
                </c:pt>
                <c:pt idx="2983">
                  <c:v>0.22877800000000001</c:v>
                </c:pt>
                <c:pt idx="2984">
                  <c:v>0.22967299999999999</c:v>
                </c:pt>
                <c:pt idx="2985" formatCode="0.00E+00">
                  <c:v>0.230708</c:v>
                </c:pt>
                <c:pt idx="2986">
                  <c:v>0.231575</c:v>
                </c:pt>
                <c:pt idx="2987">
                  <c:v>0.232514</c:v>
                </c:pt>
                <c:pt idx="2988">
                  <c:v>0.23335500000000001</c:v>
                </c:pt>
                <c:pt idx="2989">
                  <c:v>0.234038</c:v>
                </c:pt>
                <c:pt idx="2990">
                  <c:v>0.23472100000000001</c:v>
                </c:pt>
                <c:pt idx="2991">
                  <c:v>0.23539299999999999</c:v>
                </c:pt>
                <c:pt idx="2992">
                  <c:v>0.23608000000000001</c:v>
                </c:pt>
                <c:pt idx="2993">
                  <c:v>0.236535</c:v>
                </c:pt>
                <c:pt idx="2994">
                  <c:v>0.23699600000000001</c:v>
                </c:pt>
                <c:pt idx="2995">
                  <c:v>0.237539</c:v>
                </c:pt>
                <c:pt idx="2996">
                  <c:v>0.23805000000000001</c:v>
                </c:pt>
                <c:pt idx="2997">
                  <c:v>0.238455</c:v>
                </c:pt>
                <c:pt idx="2998">
                  <c:v>0.23865600000000001</c:v>
                </c:pt>
                <c:pt idx="2999">
                  <c:v>0.23897099999999999</c:v>
                </c:pt>
                <c:pt idx="3000">
                  <c:v>0.239262</c:v>
                </c:pt>
                <c:pt idx="3001">
                  <c:v>0.239347</c:v>
                </c:pt>
                <c:pt idx="3002">
                  <c:v>0.23971400000000001</c:v>
                </c:pt>
                <c:pt idx="3003">
                  <c:v>0.23996100000000001</c:v>
                </c:pt>
                <c:pt idx="3004">
                  <c:v>0.23980799999999999</c:v>
                </c:pt>
                <c:pt idx="3005">
                  <c:v>0.239842</c:v>
                </c:pt>
                <c:pt idx="3006">
                  <c:v>0.23976900000000001</c:v>
                </c:pt>
                <c:pt idx="3007">
                  <c:v>0.23963999999999999</c:v>
                </c:pt>
                <c:pt idx="3008">
                  <c:v>0.23976800000000001</c:v>
                </c:pt>
                <c:pt idx="3009">
                  <c:v>0.23916000000000001</c:v>
                </c:pt>
                <c:pt idx="3010">
                  <c:v>0.239118</c:v>
                </c:pt>
                <c:pt idx="3011">
                  <c:v>0.23899699999999999</c:v>
                </c:pt>
                <c:pt idx="3012">
                  <c:v>0.23883699999999999</c:v>
                </c:pt>
                <c:pt idx="3013">
                  <c:v>0.238287</c:v>
                </c:pt>
                <c:pt idx="3014">
                  <c:v>0.23791999999999999</c:v>
                </c:pt>
                <c:pt idx="3015">
                  <c:v>0.23750399999999999</c:v>
                </c:pt>
                <c:pt idx="3016">
                  <c:v>0.23712900000000001</c:v>
                </c:pt>
                <c:pt idx="3017">
                  <c:v>0.236653</c:v>
                </c:pt>
                <c:pt idx="3018">
                  <c:v>0.23616300000000001</c:v>
                </c:pt>
                <c:pt idx="3019">
                  <c:v>0.23558699999999999</c:v>
                </c:pt>
                <c:pt idx="3020">
                  <c:v>0.234788</c:v>
                </c:pt>
                <c:pt idx="3021">
                  <c:v>0.234205</c:v>
                </c:pt>
                <c:pt idx="3022">
                  <c:v>0.233512</c:v>
                </c:pt>
                <c:pt idx="3023">
                  <c:v>0.23283999999999999</c:v>
                </c:pt>
                <c:pt idx="3024">
                  <c:v>0.23192699999999999</c:v>
                </c:pt>
                <c:pt idx="3025">
                  <c:v>0.231014</c:v>
                </c:pt>
                <c:pt idx="3026">
                  <c:v>0.23008899999999999</c:v>
                </c:pt>
                <c:pt idx="3027">
                  <c:v>0.22925499999999999</c:v>
                </c:pt>
                <c:pt idx="3028">
                  <c:v>0.22825999999999999</c:v>
                </c:pt>
                <c:pt idx="3029">
                  <c:v>0.22712199999999999</c:v>
                </c:pt>
                <c:pt idx="3030">
                  <c:v>0.22600700000000001</c:v>
                </c:pt>
                <c:pt idx="3031">
                  <c:v>0.225193</c:v>
                </c:pt>
                <c:pt idx="3032">
                  <c:v>0.22398299999999999</c:v>
                </c:pt>
                <c:pt idx="3033">
                  <c:v>0.222967</c:v>
                </c:pt>
                <c:pt idx="3034">
                  <c:v>0.22178999999999999</c:v>
                </c:pt>
                <c:pt idx="3035">
                  <c:v>0.22056700000000001</c:v>
                </c:pt>
                <c:pt idx="3036">
                  <c:v>0.219496</c:v>
                </c:pt>
                <c:pt idx="3037">
                  <c:v>0.218306</c:v>
                </c:pt>
                <c:pt idx="3038">
                  <c:v>0.217005</c:v>
                </c:pt>
                <c:pt idx="3039">
                  <c:v>0.21577199999999999</c:v>
                </c:pt>
                <c:pt idx="3040">
                  <c:v>0.21410799999999999</c:v>
                </c:pt>
                <c:pt idx="3041">
                  <c:v>0.21285200000000001</c:v>
                </c:pt>
                <c:pt idx="3042">
                  <c:v>0.21157899999999999</c:v>
                </c:pt>
                <c:pt idx="3043">
                  <c:v>0.21021200000000001</c:v>
                </c:pt>
                <c:pt idx="3044">
                  <c:v>0.208763</c:v>
                </c:pt>
                <c:pt idx="3045">
                  <c:v>0.20718</c:v>
                </c:pt>
                <c:pt idx="3046">
                  <c:v>0.20563999999999999</c:v>
                </c:pt>
                <c:pt idx="3047">
                  <c:v>0.20421400000000001</c:v>
                </c:pt>
                <c:pt idx="3048">
                  <c:v>0.20272200000000001</c:v>
                </c:pt>
                <c:pt idx="3049">
                  <c:v>0.200934</c:v>
                </c:pt>
                <c:pt idx="3050">
                  <c:v>0.19942799999999999</c:v>
                </c:pt>
                <c:pt idx="3051">
                  <c:v>0.197877</c:v>
                </c:pt>
                <c:pt idx="3052">
                  <c:v>0.19639899999999999</c:v>
                </c:pt>
                <c:pt idx="3053">
                  <c:v>0.19481299999999999</c:v>
                </c:pt>
                <c:pt idx="3054">
                  <c:v>0.19327</c:v>
                </c:pt>
                <c:pt idx="3055">
                  <c:v>0.19150600000000001</c:v>
                </c:pt>
                <c:pt idx="3056">
                  <c:v>0.18987699999999999</c:v>
                </c:pt>
                <c:pt idx="3057">
                  <c:v>0.188337</c:v>
                </c:pt>
                <c:pt idx="3058">
                  <c:v>0.18704499999999999</c:v>
                </c:pt>
                <c:pt idx="3059">
                  <c:v>0.18537999999999999</c:v>
                </c:pt>
                <c:pt idx="3060">
                  <c:v>0.18341399999999999</c:v>
                </c:pt>
                <c:pt idx="3061">
                  <c:v>0.181587</c:v>
                </c:pt>
                <c:pt idx="3062">
                  <c:v>0.18007999999999999</c:v>
                </c:pt>
                <c:pt idx="3063">
                  <c:v>0.17829200000000001</c:v>
                </c:pt>
                <c:pt idx="3064">
                  <c:v>0.176505</c:v>
                </c:pt>
                <c:pt idx="3065">
                  <c:v>0.17482800000000001</c:v>
                </c:pt>
                <c:pt idx="3066">
                  <c:v>0.173039</c:v>
                </c:pt>
                <c:pt idx="3067">
                  <c:v>0.17152700000000001</c:v>
                </c:pt>
                <c:pt idx="3068">
                  <c:v>0.16966100000000001</c:v>
                </c:pt>
                <c:pt idx="3069">
                  <c:v>0.168297</c:v>
                </c:pt>
                <c:pt idx="3070">
                  <c:v>0.16649</c:v>
                </c:pt>
                <c:pt idx="3071">
                  <c:v>0.16458999999999999</c:v>
                </c:pt>
                <c:pt idx="3072">
                  <c:v>0.16309000000000001</c:v>
                </c:pt>
                <c:pt idx="3073">
                  <c:v>0.16172700000000001</c:v>
                </c:pt>
                <c:pt idx="3074">
                  <c:v>0.15998299999999999</c:v>
                </c:pt>
                <c:pt idx="3075">
                  <c:v>0.15839</c:v>
                </c:pt>
                <c:pt idx="3076">
                  <c:v>0.156523</c:v>
                </c:pt>
                <c:pt idx="3077">
                  <c:v>0.15480099999999999</c:v>
                </c:pt>
                <c:pt idx="3078">
                  <c:v>0.15323899999999999</c:v>
                </c:pt>
                <c:pt idx="3079">
                  <c:v>0.15160399999999999</c:v>
                </c:pt>
                <c:pt idx="3080">
                  <c:v>0.14999499999999999</c:v>
                </c:pt>
                <c:pt idx="3081">
                  <c:v>0.14841299999999999</c:v>
                </c:pt>
                <c:pt idx="3082">
                  <c:v>0.146651</c:v>
                </c:pt>
                <c:pt idx="3083">
                  <c:v>0.14530100000000001</c:v>
                </c:pt>
                <c:pt idx="3084">
                  <c:v>0.14366100000000001</c:v>
                </c:pt>
                <c:pt idx="3085">
                  <c:v>0.14221200000000001</c:v>
                </c:pt>
                <c:pt idx="3086">
                  <c:v>0.14052799999999999</c:v>
                </c:pt>
                <c:pt idx="3087">
                  <c:v>0.138876</c:v>
                </c:pt>
                <c:pt idx="3088">
                  <c:v>0.137572</c:v>
                </c:pt>
                <c:pt idx="3089">
                  <c:v>0.13608300000000001</c:v>
                </c:pt>
                <c:pt idx="3090">
                  <c:v>0.13469500000000001</c:v>
                </c:pt>
                <c:pt idx="3091">
                  <c:v>0.13305800000000001</c:v>
                </c:pt>
                <c:pt idx="3092">
                  <c:v>0.13139999999999999</c:v>
                </c:pt>
                <c:pt idx="3093">
                  <c:v>0.12994800000000001</c:v>
                </c:pt>
                <c:pt idx="3094">
                  <c:v>0.12870999999999999</c:v>
                </c:pt>
                <c:pt idx="3095">
                  <c:v>0.12703100000000001</c:v>
                </c:pt>
                <c:pt idx="3096">
                  <c:v>0.12564900000000001</c:v>
                </c:pt>
                <c:pt idx="3097">
                  <c:v>0.124111</c:v>
                </c:pt>
                <c:pt idx="3098">
                  <c:v>0.122684</c:v>
                </c:pt>
                <c:pt idx="3099">
                  <c:v>0.121474</c:v>
                </c:pt>
                <c:pt idx="3100">
                  <c:v>0.120127</c:v>
                </c:pt>
                <c:pt idx="3101">
                  <c:v>0.118716</c:v>
                </c:pt>
                <c:pt idx="3102">
                  <c:v>0.117178</c:v>
                </c:pt>
                <c:pt idx="3103">
                  <c:v>0.11566899999999999</c:v>
                </c:pt>
                <c:pt idx="3104">
                  <c:v>0.114605</c:v>
                </c:pt>
                <c:pt idx="3105">
                  <c:v>0.113034</c:v>
                </c:pt>
                <c:pt idx="3106">
                  <c:v>0.111961</c:v>
                </c:pt>
                <c:pt idx="3107">
                  <c:v>0.110309</c:v>
                </c:pt>
                <c:pt idx="3108">
                  <c:v>0.108876</c:v>
                </c:pt>
                <c:pt idx="3109">
                  <c:v>0.10775999999999999</c:v>
                </c:pt>
                <c:pt idx="3110">
                  <c:v>0.106458</c:v>
                </c:pt>
                <c:pt idx="3111">
                  <c:v>0.104989</c:v>
                </c:pt>
                <c:pt idx="3112">
                  <c:v>0.103743</c:v>
                </c:pt>
                <c:pt idx="3113">
                  <c:v>0.102256</c:v>
                </c:pt>
                <c:pt idx="3114">
                  <c:v>0.101035</c:v>
                </c:pt>
                <c:pt idx="3115">
                  <c:v>9.9816199999999994E-2</c:v>
                </c:pt>
                <c:pt idx="3116">
                  <c:v>9.8493999999999998E-2</c:v>
                </c:pt>
                <c:pt idx="3117">
                  <c:v>9.7248500000000002E-2</c:v>
                </c:pt>
                <c:pt idx="3118">
                  <c:v>9.5754400000000003E-2</c:v>
                </c:pt>
                <c:pt idx="3119">
                  <c:v>9.4611000000000001E-2</c:v>
                </c:pt>
                <c:pt idx="3120">
                  <c:v>9.33668E-2</c:v>
                </c:pt>
                <c:pt idx="3121">
                  <c:v>9.1983200000000001E-2</c:v>
                </c:pt>
                <c:pt idx="3122">
                  <c:v>9.0685100000000005E-2</c:v>
                </c:pt>
                <c:pt idx="3123">
                  <c:v>8.92313E-2</c:v>
                </c:pt>
                <c:pt idx="3124">
                  <c:v>8.80885E-2</c:v>
                </c:pt>
                <c:pt idx="3125">
                  <c:v>8.6870199999999995E-2</c:v>
                </c:pt>
                <c:pt idx="3126">
                  <c:v>8.5452100000000003E-2</c:v>
                </c:pt>
                <c:pt idx="3127">
                  <c:v>8.4043900000000005E-2</c:v>
                </c:pt>
                <c:pt idx="3128">
                  <c:v>8.2874500000000004E-2</c:v>
                </c:pt>
                <c:pt idx="3129">
                  <c:v>8.1525500000000001E-2</c:v>
                </c:pt>
                <c:pt idx="3130">
                  <c:v>8.0298800000000004E-2</c:v>
                </c:pt>
                <c:pt idx="3131">
                  <c:v>7.8996800000000006E-2</c:v>
                </c:pt>
                <c:pt idx="3132">
                  <c:v>7.7696600000000005E-2</c:v>
                </c:pt>
                <c:pt idx="3133">
                  <c:v>7.6146199999999997E-2</c:v>
                </c:pt>
                <c:pt idx="3134">
                  <c:v>7.4758099999999994E-2</c:v>
                </c:pt>
                <c:pt idx="3135">
                  <c:v>7.3519000000000001E-2</c:v>
                </c:pt>
                <c:pt idx="3136">
                  <c:v>7.2109999999999994E-2</c:v>
                </c:pt>
                <c:pt idx="3137">
                  <c:v>7.0676299999999997E-2</c:v>
                </c:pt>
                <c:pt idx="3138">
                  <c:v>6.9226999999999997E-2</c:v>
                </c:pt>
                <c:pt idx="3139">
                  <c:v>6.7847900000000003E-2</c:v>
                </c:pt>
                <c:pt idx="3140">
                  <c:v>6.6507899999999995E-2</c:v>
                </c:pt>
                <c:pt idx="3141">
                  <c:v>6.5072199999999997E-2</c:v>
                </c:pt>
                <c:pt idx="3142">
                  <c:v>6.3741999999999993E-2</c:v>
                </c:pt>
                <c:pt idx="3143">
                  <c:v>6.2194199999999998E-2</c:v>
                </c:pt>
                <c:pt idx="3144">
                  <c:v>6.0764699999999998E-2</c:v>
                </c:pt>
                <c:pt idx="3145">
                  <c:v>5.9462500000000001E-2</c:v>
                </c:pt>
                <c:pt idx="3146">
                  <c:v>5.79193E-2</c:v>
                </c:pt>
                <c:pt idx="3147">
                  <c:v>5.6599200000000002E-2</c:v>
                </c:pt>
                <c:pt idx="3148">
                  <c:v>5.49522E-2</c:v>
                </c:pt>
                <c:pt idx="3149">
                  <c:v>5.33106E-2</c:v>
                </c:pt>
                <c:pt idx="3150">
                  <c:v>5.1941800000000003E-2</c:v>
                </c:pt>
                <c:pt idx="3151">
                  <c:v>5.0614699999999999E-2</c:v>
                </c:pt>
                <c:pt idx="3152">
                  <c:v>4.8871400000000002E-2</c:v>
                </c:pt>
                <c:pt idx="3153">
                  <c:v>4.72729E-2</c:v>
                </c:pt>
                <c:pt idx="3154">
                  <c:v>4.5451800000000001E-2</c:v>
                </c:pt>
                <c:pt idx="3155">
                  <c:v>4.3968599999999997E-2</c:v>
                </c:pt>
                <c:pt idx="3156">
                  <c:v>4.2363199999999997E-2</c:v>
                </c:pt>
                <c:pt idx="3157">
                  <c:v>4.07608E-2</c:v>
                </c:pt>
                <c:pt idx="3158">
                  <c:v>3.9211200000000002E-2</c:v>
                </c:pt>
                <c:pt idx="3159">
                  <c:v>3.7329099999999997E-2</c:v>
                </c:pt>
                <c:pt idx="3160">
                  <c:v>3.5542799999999999E-2</c:v>
                </c:pt>
                <c:pt idx="3161">
                  <c:v>3.4046899999999998E-2</c:v>
                </c:pt>
                <c:pt idx="3162">
                  <c:v>3.2205900000000003E-2</c:v>
                </c:pt>
                <c:pt idx="3163">
                  <c:v>3.0481899999999999E-2</c:v>
                </c:pt>
                <c:pt idx="3164">
                  <c:v>2.84733E-2</c:v>
                </c:pt>
                <c:pt idx="3165">
                  <c:v>2.6816799999999998E-2</c:v>
                </c:pt>
                <c:pt idx="3166">
                  <c:v>2.5093799999999999E-2</c:v>
                </c:pt>
                <c:pt idx="3167">
                  <c:v>2.3290700000000001E-2</c:v>
                </c:pt>
                <c:pt idx="3168">
                  <c:v>2.1519099999999999E-2</c:v>
                </c:pt>
                <c:pt idx="3169">
                  <c:v>1.9451900000000001E-2</c:v>
                </c:pt>
                <c:pt idx="3170">
                  <c:v>1.75062E-2</c:v>
                </c:pt>
                <c:pt idx="3171">
                  <c:v>1.58797E-2</c:v>
                </c:pt>
                <c:pt idx="3172">
                  <c:v>1.4073199999999999E-2</c:v>
                </c:pt>
                <c:pt idx="3173">
                  <c:v>1.2177E-2</c:v>
                </c:pt>
                <c:pt idx="3174">
                  <c:v>1.0087199999999999E-2</c:v>
                </c:pt>
                <c:pt idx="3175">
                  <c:v>7.9293899999999997E-3</c:v>
                </c:pt>
                <c:pt idx="3176">
                  <c:v>6.0861400000000003E-3</c:v>
                </c:pt>
                <c:pt idx="3177">
                  <c:v>4.0887900000000001E-3</c:v>
                </c:pt>
                <c:pt idx="3178">
                  <c:v>2.0851200000000002E-3</c:v>
                </c:pt>
                <c:pt idx="3179" formatCode="0.00E+00">
                  <c:v>3.2716000000000003E-5</c:v>
                </c:pt>
                <c:pt idx="3180">
                  <c:v>-2.1432000000000001E-3</c:v>
                </c:pt>
                <c:pt idx="3181">
                  <c:v>-4.2794799999999996E-3</c:v>
                </c:pt>
                <c:pt idx="3182">
                  <c:v>-6.2766799999999998E-3</c:v>
                </c:pt>
                <c:pt idx="3183">
                  <c:v>-8.3852100000000006E-3</c:v>
                </c:pt>
                <c:pt idx="3184">
                  <c:v>-1.0347800000000001E-2</c:v>
                </c:pt>
                <c:pt idx="3185">
                  <c:v>-1.2877100000000001E-2</c:v>
                </c:pt>
                <c:pt idx="3186">
                  <c:v>-1.48483E-2</c:v>
                </c:pt>
                <c:pt idx="3187">
                  <c:v>-1.695E-2</c:v>
                </c:pt>
                <c:pt idx="3188">
                  <c:v>-1.92236E-2</c:v>
                </c:pt>
                <c:pt idx="3189">
                  <c:v>-2.1432799999999998E-2</c:v>
                </c:pt>
                <c:pt idx="3190">
                  <c:v>-2.3617900000000001E-2</c:v>
                </c:pt>
                <c:pt idx="3191">
                  <c:v>-2.6079700000000001E-2</c:v>
                </c:pt>
                <c:pt idx="3192">
                  <c:v>-2.8031899999999998E-2</c:v>
                </c:pt>
                <c:pt idx="3193">
                  <c:v>-3.0489599999999999E-2</c:v>
                </c:pt>
                <c:pt idx="3194">
                  <c:v>-3.2704200000000003E-2</c:v>
                </c:pt>
                <c:pt idx="3195">
                  <c:v>-3.5031899999999998E-2</c:v>
                </c:pt>
                <c:pt idx="3196">
                  <c:v>-3.7380700000000003E-2</c:v>
                </c:pt>
                <c:pt idx="3197">
                  <c:v>-3.9683200000000002E-2</c:v>
                </c:pt>
                <c:pt idx="3198">
                  <c:v>-4.1869400000000001E-2</c:v>
                </c:pt>
                <c:pt idx="3199">
                  <c:v>-4.4197599999999997E-2</c:v>
                </c:pt>
                <c:pt idx="3200">
                  <c:v>-4.6517999999999997E-2</c:v>
                </c:pt>
                <c:pt idx="3201">
                  <c:v>-4.8978800000000003E-2</c:v>
                </c:pt>
                <c:pt idx="3202">
                  <c:v>-5.1109700000000001E-2</c:v>
                </c:pt>
                <c:pt idx="3203">
                  <c:v>-5.3539099999999999E-2</c:v>
                </c:pt>
                <c:pt idx="3204">
                  <c:v>-5.5710099999999999E-2</c:v>
                </c:pt>
                <c:pt idx="3205">
                  <c:v>-5.8273899999999997E-2</c:v>
                </c:pt>
                <c:pt idx="3206">
                  <c:v>-6.0655100000000003E-2</c:v>
                </c:pt>
                <c:pt idx="3207">
                  <c:v>-6.2821399999999999E-2</c:v>
                </c:pt>
                <c:pt idx="3208">
                  <c:v>-6.5162800000000007E-2</c:v>
                </c:pt>
                <c:pt idx="3209">
                  <c:v>-6.7387600000000006E-2</c:v>
                </c:pt>
                <c:pt idx="3210">
                  <c:v>-6.9704000000000002E-2</c:v>
                </c:pt>
                <c:pt idx="3211">
                  <c:v>-7.2186600000000004E-2</c:v>
                </c:pt>
                <c:pt idx="3212">
                  <c:v>-7.4452000000000004E-2</c:v>
                </c:pt>
                <c:pt idx="3213">
                  <c:v>-7.6845399999999994E-2</c:v>
                </c:pt>
                <c:pt idx="3214">
                  <c:v>-7.8986100000000004E-2</c:v>
                </c:pt>
                <c:pt idx="3215">
                  <c:v>-8.1159599999999998E-2</c:v>
                </c:pt>
                <c:pt idx="3216">
                  <c:v>-8.3837200000000001E-2</c:v>
                </c:pt>
                <c:pt idx="3217">
                  <c:v>-8.5916400000000004E-2</c:v>
                </c:pt>
                <c:pt idx="3218">
                  <c:v>-8.7986400000000006E-2</c:v>
                </c:pt>
                <c:pt idx="3219">
                  <c:v>-9.0324399999999999E-2</c:v>
                </c:pt>
                <c:pt idx="3220">
                  <c:v>-9.2560699999999996E-2</c:v>
                </c:pt>
                <c:pt idx="3221">
                  <c:v>-9.4795699999999997E-2</c:v>
                </c:pt>
                <c:pt idx="3222">
                  <c:v>-9.7011200000000006E-2</c:v>
                </c:pt>
                <c:pt idx="3223">
                  <c:v>-9.9101800000000004E-2</c:v>
                </c:pt>
                <c:pt idx="3224">
                  <c:v>-0.101282</c:v>
                </c:pt>
                <c:pt idx="3225">
                  <c:v>-0.103351</c:v>
                </c:pt>
                <c:pt idx="3226">
                  <c:v>-0.10549600000000001</c:v>
                </c:pt>
                <c:pt idx="3227">
                  <c:v>-0.107798</c:v>
                </c:pt>
                <c:pt idx="3228">
                  <c:v>-0.109583</c:v>
                </c:pt>
                <c:pt idx="3229">
                  <c:v>-0.11143400000000001</c:v>
                </c:pt>
                <c:pt idx="3230">
                  <c:v>-0.11365699999999999</c:v>
                </c:pt>
                <c:pt idx="3231">
                  <c:v>-0.115688</c:v>
                </c:pt>
                <c:pt idx="3232">
                  <c:v>-0.117783</c:v>
                </c:pt>
                <c:pt idx="3233">
                  <c:v>-0.11942</c:v>
                </c:pt>
                <c:pt idx="3234">
                  <c:v>-0.121417</c:v>
                </c:pt>
                <c:pt idx="3235">
                  <c:v>-0.12328</c:v>
                </c:pt>
                <c:pt idx="3236">
                  <c:v>-0.12525900000000001</c:v>
                </c:pt>
                <c:pt idx="3237">
                  <c:v>-0.12726299999999999</c:v>
                </c:pt>
                <c:pt idx="3238">
                  <c:v>-0.128885</c:v>
                </c:pt>
                <c:pt idx="3239">
                  <c:v>-0.13048699999999999</c:v>
                </c:pt>
                <c:pt idx="3240">
                  <c:v>-0.132052</c:v>
                </c:pt>
                <c:pt idx="3241">
                  <c:v>-0.133904</c:v>
                </c:pt>
                <c:pt idx="3242">
                  <c:v>-0.13570599999999999</c:v>
                </c:pt>
                <c:pt idx="3243">
                  <c:v>-0.137213</c:v>
                </c:pt>
                <c:pt idx="3244">
                  <c:v>-0.13869000000000001</c:v>
                </c:pt>
                <c:pt idx="3245">
                  <c:v>-0.14005999999999999</c:v>
                </c:pt>
                <c:pt idx="3246">
                  <c:v>-0.14174200000000001</c:v>
                </c:pt>
                <c:pt idx="3247">
                  <c:v>-0.143317</c:v>
                </c:pt>
                <c:pt idx="3248">
                  <c:v>-0.14466100000000001</c:v>
                </c:pt>
                <c:pt idx="3249">
                  <c:v>-0.14587</c:v>
                </c:pt>
                <c:pt idx="3250">
                  <c:v>-0.14712700000000001</c:v>
                </c:pt>
                <c:pt idx="3251">
                  <c:v>-0.14837900000000001</c:v>
                </c:pt>
                <c:pt idx="3252">
                  <c:v>-0.14991499999999999</c:v>
                </c:pt>
                <c:pt idx="3253">
                  <c:v>-0.15113499999999999</c:v>
                </c:pt>
                <c:pt idx="3254">
                  <c:v>-0.15217</c:v>
                </c:pt>
                <c:pt idx="3255">
                  <c:v>-0.153227</c:v>
                </c:pt>
                <c:pt idx="3256">
                  <c:v>-0.15414800000000001</c:v>
                </c:pt>
                <c:pt idx="3257">
                  <c:v>-0.155474</c:v>
                </c:pt>
                <c:pt idx="3258">
                  <c:v>-0.15642600000000001</c:v>
                </c:pt>
                <c:pt idx="3259">
                  <c:v>-0.15735299999999999</c:v>
                </c:pt>
                <c:pt idx="3260">
                  <c:v>-0.15815699999999999</c:v>
                </c:pt>
                <c:pt idx="3261">
                  <c:v>-0.15909400000000001</c:v>
                </c:pt>
                <c:pt idx="3262">
                  <c:v>-0.16018099999999999</c:v>
                </c:pt>
                <c:pt idx="3263">
                  <c:v>-0.16093499999999999</c:v>
                </c:pt>
                <c:pt idx="3264">
                  <c:v>-0.161528</c:v>
                </c:pt>
                <c:pt idx="3265">
                  <c:v>-0.16220599999999999</c:v>
                </c:pt>
                <c:pt idx="3266">
                  <c:v>-0.16275400000000001</c:v>
                </c:pt>
                <c:pt idx="3267">
                  <c:v>-0.16361200000000001</c:v>
                </c:pt>
                <c:pt idx="3268">
                  <c:v>-0.16434000000000001</c:v>
                </c:pt>
                <c:pt idx="3269">
                  <c:v>-0.16472800000000001</c:v>
                </c:pt>
                <c:pt idx="3270">
                  <c:v>-0.164913</c:v>
                </c:pt>
                <c:pt idx="3271">
                  <c:v>-0.16535900000000001</c:v>
                </c:pt>
                <c:pt idx="3272">
                  <c:v>-0.165905</c:v>
                </c:pt>
                <c:pt idx="3273">
                  <c:v>-0.16647100000000001</c:v>
                </c:pt>
                <c:pt idx="3274">
                  <c:v>-0.16677800000000001</c:v>
                </c:pt>
                <c:pt idx="3275">
                  <c:v>-0.16705100000000001</c:v>
                </c:pt>
                <c:pt idx="3276">
                  <c:v>-0.16717899999999999</c:v>
                </c:pt>
                <c:pt idx="3277">
                  <c:v>-0.16755300000000001</c:v>
                </c:pt>
                <c:pt idx="3278">
                  <c:v>-0.16783600000000001</c:v>
                </c:pt>
                <c:pt idx="3279">
                  <c:v>-0.16792399999999999</c:v>
                </c:pt>
                <c:pt idx="3280">
                  <c:v>-0.16808400000000001</c:v>
                </c:pt>
                <c:pt idx="3281">
                  <c:v>-0.16813800000000001</c:v>
                </c:pt>
                <c:pt idx="3282">
                  <c:v>-0.16808100000000001</c:v>
                </c:pt>
                <c:pt idx="3283">
                  <c:v>-0.168327</c:v>
                </c:pt>
                <c:pt idx="3284">
                  <c:v>-0.168071</c:v>
                </c:pt>
                <c:pt idx="3285">
                  <c:v>-0.167876</c:v>
                </c:pt>
                <c:pt idx="3286">
                  <c:v>-0.16773399999999999</c:v>
                </c:pt>
                <c:pt idx="3287">
                  <c:v>-0.16771</c:v>
                </c:pt>
                <c:pt idx="3288">
                  <c:v>-0.167656</c:v>
                </c:pt>
                <c:pt idx="3289">
                  <c:v>-0.16766800000000001</c:v>
                </c:pt>
                <c:pt idx="3290">
                  <c:v>-0.167216</c:v>
                </c:pt>
                <c:pt idx="3291">
                  <c:v>-0.16695699999999999</c:v>
                </c:pt>
                <c:pt idx="3292">
                  <c:v>-0.16666600000000001</c:v>
                </c:pt>
                <c:pt idx="3293">
                  <c:v>-0.166495</c:v>
                </c:pt>
                <c:pt idx="3294">
                  <c:v>-0.16635900000000001</c:v>
                </c:pt>
                <c:pt idx="3295">
                  <c:v>-0.16576399999999999</c:v>
                </c:pt>
                <c:pt idx="3296">
                  <c:v>-0.16533700000000001</c:v>
                </c:pt>
                <c:pt idx="3297">
                  <c:v>-0.16517100000000001</c:v>
                </c:pt>
                <c:pt idx="3298">
                  <c:v>-0.164683</c:v>
                </c:pt>
                <c:pt idx="3299">
                  <c:v>-0.164414</c:v>
                </c:pt>
                <c:pt idx="3300">
                  <c:v>-0.16380700000000001</c:v>
                </c:pt>
                <c:pt idx="3301">
                  <c:v>-0.16333400000000001</c:v>
                </c:pt>
                <c:pt idx="3302">
                  <c:v>-0.16295100000000001</c:v>
                </c:pt>
                <c:pt idx="3303">
                  <c:v>-0.162443</c:v>
                </c:pt>
                <c:pt idx="3304">
                  <c:v>-0.16216900000000001</c:v>
                </c:pt>
                <c:pt idx="3305">
                  <c:v>-0.16148199999999999</c:v>
                </c:pt>
                <c:pt idx="3306">
                  <c:v>-0.16095999999999999</c:v>
                </c:pt>
                <c:pt idx="3307">
                  <c:v>-0.16015299999999999</c:v>
                </c:pt>
                <c:pt idx="3308">
                  <c:v>-0.15975600000000001</c:v>
                </c:pt>
                <c:pt idx="3309">
                  <c:v>-0.15917000000000001</c:v>
                </c:pt>
                <c:pt idx="3310">
                  <c:v>-0.15862399999999999</c:v>
                </c:pt>
                <c:pt idx="3311">
                  <c:v>-0.15787200000000001</c:v>
                </c:pt>
                <c:pt idx="3312">
                  <c:v>-0.157221</c:v>
                </c:pt>
                <c:pt idx="3313">
                  <c:v>-0.15670500000000001</c:v>
                </c:pt>
                <c:pt idx="3314">
                  <c:v>-0.15599499999999999</c:v>
                </c:pt>
                <c:pt idx="3315">
                  <c:v>-0.155555</c:v>
                </c:pt>
                <c:pt idx="3316">
                  <c:v>-0.15470100000000001</c:v>
                </c:pt>
                <c:pt idx="3317">
                  <c:v>-0.15407399999999999</c:v>
                </c:pt>
                <c:pt idx="3318">
                  <c:v>-0.15340500000000001</c:v>
                </c:pt>
                <c:pt idx="3319">
                  <c:v>-0.15293499999999999</c:v>
                </c:pt>
                <c:pt idx="3320">
                  <c:v>-0.152334</c:v>
                </c:pt>
                <c:pt idx="3321">
                  <c:v>-0.15155199999999999</c:v>
                </c:pt>
                <c:pt idx="3322">
                  <c:v>-0.15095900000000001</c:v>
                </c:pt>
                <c:pt idx="3323">
                  <c:v>-0.15037300000000001</c:v>
                </c:pt>
                <c:pt idx="3324">
                  <c:v>-0.149813</c:v>
                </c:pt>
                <c:pt idx="3325">
                  <c:v>-0.14926</c:v>
                </c:pt>
                <c:pt idx="3326">
                  <c:v>-0.14857000000000001</c:v>
                </c:pt>
                <c:pt idx="3327">
                  <c:v>-0.14785599999999999</c:v>
                </c:pt>
                <c:pt idx="3328">
                  <c:v>-0.14735899999999999</c:v>
                </c:pt>
                <c:pt idx="3329">
                  <c:v>-0.14691799999999999</c:v>
                </c:pt>
                <c:pt idx="3330">
                  <c:v>-0.14644099999999999</c:v>
                </c:pt>
                <c:pt idx="3331">
                  <c:v>-0.1457</c:v>
                </c:pt>
                <c:pt idx="3332">
                  <c:v>-0.14513000000000001</c:v>
                </c:pt>
                <c:pt idx="3333">
                  <c:v>-0.14455000000000001</c:v>
                </c:pt>
                <c:pt idx="3334">
                  <c:v>-0.144069</c:v>
                </c:pt>
                <c:pt idx="3335">
                  <c:v>-0.14374000000000001</c:v>
                </c:pt>
                <c:pt idx="3336">
                  <c:v>-0.142954</c:v>
                </c:pt>
                <c:pt idx="3337">
                  <c:v>-0.14227799999999999</c:v>
                </c:pt>
                <c:pt idx="3338">
                  <c:v>-0.141819</c:v>
                </c:pt>
                <c:pt idx="3339">
                  <c:v>-0.141343</c:v>
                </c:pt>
                <c:pt idx="3340">
                  <c:v>-0.14077799999999999</c:v>
                </c:pt>
                <c:pt idx="3341">
                  <c:v>-0.14052200000000001</c:v>
                </c:pt>
                <c:pt idx="3342">
                  <c:v>-0.139792</c:v>
                </c:pt>
                <c:pt idx="3343">
                  <c:v>-0.13942599999999999</c:v>
                </c:pt>
                <c:pt idx="3344">
                  <c:v>-0.13891800000000001</c:v>
                </c:pt>
                <c:pt idx="3345">
                  <c:v>-0.138825</c:v>
                </c:pt>
                <c:pt idx="3346">
                  <c:v>-0.13838300000000001</c:v>
                </c:pt>
                <c:pt idx="3347">
                  <c:v>-0.13775899999999999</c:v>
                </c:pt>
                <c:pt idx="3348">
                  <c:v>-0.13731299999999999</c:v>
                </c:pt>
                <c:pt idx="3349">
                  <c:v>-0.13719300000000001</c:v>
                </c:pt>
                <c:pt idx="3350">
                  <c:v>-0.13674900000000001</c:v>
                </c:pt>
                <c:pt idx="3351">
                  <c:v>-0.13645599999999999</c:v>
                </c:pt>
                <c:pt idx="3352">
                  <c:v>-0.13617699999999999</c:v>
                </c:pt>
                <c:pt idx="3353">
                  <c:v>-0.13574</c:v>
                </c:pt>
                <c:pt idx="3354">
                  <c:v>-0.13548199999999999</c:v>
                </c:pt>
                <c:pt idx="3355">
                  <c:v>-0.13517999999999999</c:v>
                </c:pt>
                <c:pt idx="3356">
                  <c:v>-0.13496900000000001</c:v>
                </c:pt>
                <c:pt idx="3357">
                  <c:v>-0.13478599999999999</c:v>
                </c:pt>
                <c:pt idx="3358">
                  <c:v>-0.13453200000000001</c:v>
                </c:pt>
                <c:pt idx="3359">
                  <c:v>-0.134329</c:v>
                </c:pt>
                <c:pt idx="3360">
                  <c:v>-0.13437099999999999</c:v>
                </c:pt>
                <c:pt idx="3361">
                  <c:v>-0.134217</c:v>
                </c:pt>
                <c:pt idx="3362">
                  <c:v>-0.13394400000000001</c:v>
                </c:pt>
                <c:pt idx="3363">
                  <c:v>-0.13383400000000001</c:v>
                </c:pt>
                <c:pt idx="3364">
                  <c:v>-0.13361999999999999</c:v>
                </c:pt>
                <c:pt idx="3365">
                  <c:v>-0.13372999999999999</c:v>
                </c:pt>
                <c:pt idx="3366" formatCode="0.00E+00">
                  <c:v>-0.133601</c:v>
                </c:pt>
                <c:pt idx="3367">
                  <c:v>-0.13336600000000001</c:v>
                </c:pt>
                <c:pt idx="3368">
                  <c:v>-0.133268</c:v>
                </c:pt>
                <c:pt idx="3369">
                  <c:v>-0.133158</c:v>
                </c:pt>
                <c:pt idx="3370">
                  <c:v>-0.132941</c:v>
                </c:pt>
                <c:pt idx="3371">
                  <c:v>-0.133074</c:v>
                </c:pt>
                <c:pt idx="3372">
                  <c:v>-0.13302900000000001</c:v>
                </c:pt>
                <c:pt idx="3373">
                  <c:v>-0.132743</c:v>
                </c:pt>
                <c:pt idx="3374">
                  <c:v>-0.13268099999999999</c:v>
                </c:pt>
                <c:pt idx="3375">
                  <c:v>-0.13261300000000001</c:v>
                </c:pt>
                <c:pt idx="3376">
                  <c:v>-0.13264599999999999</c:v>
                </c:pt>
                <c:pt idx="3377">
                  <c:v>-0.13254199999999999</c:v>
                </c:pt>
                <c:pt idx="3378">
                  <c:v>-0.132386</c:v>
                </c:pt>
                <c:pt idx="3379">
                  <c:v>-0.13248799999999999</c:v>
                </c:pt>
                <c:pt idx="3380">
                  <c:v>-0.132439</c:v>
                </c:pt>
                <c:pt idx="3381">
                  <c:v>-0.13239000000000001</c:v>
                </c:pt>
                <c:pt idx="3382">
                  <c:v>-0.13229099999999999</c:v>
                </c:pt>
                <c:pt idx="3383">
                  <c:v>-0.132328</c:v>
                </c:pt>
                <c:pt idx="3384">
                  <c:v>-0.132218</c:v>
                </c:pt>
                <c:pt idx="3385">
                  <c:v>-0.13222300000000001</c:v>
                </c:pt>
                <c:pt idx="3386">
                  <c:v>-0.13216800000000001</c:v>
                </c:pt>
                <c:pt idx="3387">
                  <c:v>-0.13216800000000001</c:v>
                </c:pt>
                <c:pt idx="3388">
                  <c:v>-0.13200100000000001</c:v>
                </c:pt>
                <c:pt idx="3389">
                  <c:v>-0.131941</c:v>
                </c:pt>
                <c:pt idx="3390">
                  <c:v>-0.13190199999999999</c:v>
                </c:pt>
                <c:pt idx="3391">
                  <c:v>-0.13192000000000001</c:v>
                </c:pt>
                <c:pt idx="3392">
                  <c:v>-0.13186</c:v>
                </c:pt>
                <c:pt idx="3393">
                  <c:v>-0.13158800000000001</c:v>
                </c:pt>
                <c:pt idx="3394">
                  <c:v>-0.131657</c:v>
                </c:pt>
                <c:pt idx="3395">
                  <c:v>-0.131469</c:v>
                </c:pt>
                <c:pt idx="3396">
                  <c:v>-0.131414</c:v>
                </c:pt>
                <c:pt idx="3397">
                  <c:v>-0.13130900000000001</c:v>
                </c:pt>
                <c:pt idx="3398">
                  <c:v>-0.13103400000000001</c:v>
                </c:pt>
                <c:pt idx="3399">
                  <c:v>-0.13080800000000001</c:v>
                </c:pt>
                <c:pt idx="3400">
                  <c:v>-0.13058500000000001</c:v>
                </c:pt>
                <c:pt idx="3401">
                  <c:v>-0.13056400000000001</c:v>
                </c:pt>
                <c:pt idx="3402">
                  <c:v>-0.130435</c:v>
                </c:pt>
                <c:pt idx="3403">
                  <c:v>-0.12997700000000001</c:v>
                </c:pt>
                <c:pt idx="3404">
                  <c:v>-0.12966900000000001</c:v>
                </c:pt>
                <c:pt idx="3405">
                  <c:v>-0.12934399999999999</c:v>
                </c:pt>
                <c:pt idx="3406">
                  <c:v>-0.12911500000000001</c:v>
                </c:pt>
                <c:pt idx="3407">
                  <c:v>-0.128825</c:v>
                </c:pt>
                <c:pt idx="3408">
                  <c:v>-0.12834000000000001</c:v>
                </c:pt>
                <c:pt idx="3409">
                  <c:v>-0.12789400000000001</c:v>
                </c:pt>
                <c:pt idx="3410">
                  <c:v>-0.12743699999999999</c:v>
                </c:pt>
                <c:pt idx="3411">
                  <c:v>-0.12708900000000001</c:v>
                </c:pt>
                <c:pt idx="3412">
                  <c:v>-0.12665499999999999</c:v>
                </c:pt>
                <c:pt idx="3413">
                  <c:v>-0.12595799999999999</c:v>
                </c:pt>
                <c:pt idx="3414">
                  <c:v>-0.125469</c:v>
                </c:pt>
                <c:pt idx="3415">
                  <c:v>-0.124737</c:v>
                </c:pt>
                <c:pt idx="3416">
                  <c:v>-0.124388</c:v>
                </c:pt>
                <c:pt idx="3417">
                  <c:v>-0.123719</c:v>
                </c:pt>
                <c:pt idx="3418">
                  <c:v>-0.12311900000000001</c:v>
                </c:pt>
                <c:pt idx="3419">
                  <c:v>-0.122348</c:v>
                </c:pt>
                <c:pt idx="3420">
                  <c:v>-0.121667</c:v>
                </c:pt>
                <c:pt idx="3421">
                  <c:v>-0.120865</c:v>
                </c:pt>
                <c:pt idx="3422">
                  <c:v>-0.120397</c:v>
                </c:pt>
                <c:pt idx="3423">
                  <c:v>-0.11942700000000001</c:v>
                </c:pt>
                <c:pt idx="3424">
                  <c:v>-0.118572</c:v>
                </c:pt>
                <c:pt idx="3425">
                  <c:v>-0.117689</c:v>
                </c:pt>
                <c:pt idx="3426">
                  <c:v>-0.116953</c:v>
                </c:pt>
                <c:pt idx="3427">
                  <c:v>-0.116143</c:v>
                </c:pt>
                <c:pt idx="3428">
                  <c:v>-0.114981</c:v>
                </c:pt>
                <c:pt idx="3429">
                  <c:v>-0.113967</c:v>
                </c:pt>
                <c:pt idx="3430">
                  <c:v>-0.113048</c:v>
                </c:pt>
                <c:pt idx="3431">
                  <c:v>-0.111973</c:v>
                </c:pt>
                <c:pt idx="3432">
                  <c:v>-0.11092299999999999</c:v>
                </c:pt>
                <c:pt idx="3433">
                  <c:v>-0.109823</c:v>
                </c:pt>
                <c:pt idx="3434">
                  <c:v>-0.108569</c:v>
                </c:pt>
                <c:pt idx="3435">
                  <c:v>-0.107123</c:v>
                </c:pt>
                <c:pt idx="3436">
                  <c:v>-0.105851</c:v>
                </c:pt>
                <c:pt idx="3437">
                  <c:v>-0.104725</c:v>
                </c:pt>
                <c:pt idx="3438">
                  <c:v>-0.10344399999999999</c:v>
                </c:pt>
                <c:pt idx="3439">
                  <c:v>-0.101882</c:v>
                </c:pt>
                <c:pt idx="3440">
                  <c:v>-0.100547</c:v>
                </c:pt>
                <c:pt idx="3441">
                  <c:v>-9.9062600000000001E-2</c:v>
                </c:pt>
                <c:pt idx="3442">
                  <c:v>-9.7800499999999999E-2</c:v>
                </c:pt>
                <c:pt idx="3443">
                  <c:v>-9.6428600000000003E-2</c:v>
                </c:pt>
                <c:pt idx="3444">
                  <c:v>-9.4904199999999994E-2</c:v>
                </c:pt>
                <c:pt idx="3445">
                  <c:v>-9.3413800000000005E-2</c:v>
                </c:pt>
                <c:pt idx="3446">
                  <c:v>-9.1897400000000004E-2</c:v>
                </c:pt>
                <c:pt idx="3447">
                  <c:v>-9.0190300000000001E-2</c:v>
                </c:pt>
                <c:pt idx="3448">
                  <c:v>-8.8681899999999994E-2</c:v>
                </c:pt>
                <c:pt idx="3449">
                  <c:v>-8.6890200000000001E-2</c:v>
                </c:pt>
                <c:pt idx="3450">
                  <c:v>-8.5276599999999994E-2</c:v>
                </c:pt>
                <c:pt idx="3451">
                  <c:v>-8.3496699999999993E-2</c:v>
                </c:pt>
                <c:pt idx="3452">
                  <c:v>-8.1806000000000004E-2</c:v>
                </c:pt>
                <c:pt idx="3453">
                  <c:v>-7.9903500000000002E-2</c:v>
                </c:pt>
                <c:pt idx="3454">
                  <c:v>-7.8186000000000005E-2</c:v>
                </c:pt>
                <c:pt idx="3455">
                  <c:v>-7.6277399999999995E-2</c:v>
                </c:pt>
                <c:pt idx="3456">
                  <c:v>-7.4596099999999999E-2</c:v>
                </c:pt>
                <c:pt idx="3457">
                  <c:v>-7.2567000000000006E-2</c:v>
                </c:pt>
                <c:pt idx="3458">
                  <c:v>-7.0882500000000001E-2</c:v>
                </c:pt>
                <c:pt idx="3459">
                  <c:v>-6.9036500000000001E-2</c:v>
                </c:pt>
                <c:pt idx="3460">
                  <c:v>-6.7035300000000006E-2</c:v>
                </c:pt>
                <c:pt idx="3461">
                  <c:v>-6.5133099999999999E-2</c:v>
                </c:pt>
                <c:pt idx="3462">
                  <c:v>-6.3060400000000003E-2</c:v>
                </c:pt>
                <c:pt idx="3463">
                  <c:v>-6.1243699999999998E-2</c:v>
                </c:pt>
                <c:pt idx="3464">
                  <c:v>-5.9288199999999999E-2</c:v>
                </c:pt>
                <c:pt idx="3465">
                  <c:v>-5.7102E-2</c:v>
                </c:pt>
                <c:pt idx="3466">
                  <c:v>-5.5236399999999998E-2</c:v>
                </c:pt>
                <c:pt idx="3467">
                  <c:v>-5.3062600000000001E-2</c:v>
                </c:pt>
                <c:pt idx="3468">
                  <c:v>-5.1083099999999999E-2</c:v>
                </c:pt>
                <c:pt idx="3469">
                  <c:v>-4.9019399999999998E-2</c:v>
                </c:pt>
                <c:pt idx="3470">
                  <c:v>-4.6836599999999999E-2</c:v>
                </c:pt>
                <c:pt idx="3471">
                  <c:v>-4.4622799999999997E-2</c:v>
                </c:pt>
                <c:pt idx="3472">
                  <c:v>-4.2585699999999997E-2</c:v>
                </c:pt>
                <c:pt idx="3473">
                  <c:v>-4.0547199999999999E-2</c:v>
                </c:pt>
                <c:pt idx="3474">
                  <c:v>-3.8392799999999998E-2</c:v>
                </c:pt>
                <c:pt idx="3475">
                  <c:v>-3.6205300000000003E-2</c:v>
                </c:pt>
                <c:pt idx="3476">
                  <c:v>-3.4001000000000003E-2</c:v>
                </c:pt>
                <c:pt idx="3477">
                  <c:v>-3.1872600000000001E-2</c:v>
                </c:pt>
                <c:pt idx="3478">
                  <c:v>-2.9770499999999998E-2</c:v>
                </c:pt>
                <c:pt idx="3479">
                  <c:v>-2.76625E-2</c:v>
                </c:pt>
                <c:pt idx="3480">
                  <c:v>-2.5460099999999999E-2</c:v>
                </c:pt>
                <c:pt idx="3481">
                  <c:v>-2.3243099999999999E-2</c:v>
                </c:pt>
                <c:pt idx="3482">
                  <c:v>-2.10879E-2</c:v>
                </c:pt>
                <c:pt idx="3483">
                  <c:v>-1.8912200000000001E-2</c:v>
                </c:pt>
                <c:pt idx="3484">
                  <c:v>-1.70627E-2</c:v>
                </c:pt>
                <c:pt idx="3485">
                  <c:v>-1.46064E-2</c:v>
                </c:pt>
                <c:pt idx="3486">
                  <c:v>-1.27595E-2</c:v>
                </c:pt>
                <c:pt idx="3487">
                  <c:v>-1.04747E-2</c:v>
                </c:pt>
                <c:pt idx="3488">
                  <c:v>-8.5616800000000003E-3</c:v>
                </c:pt>
                <c:pt idx="3489">
                  <c:v>-6.3627299999999996E-3</c:v>
                </c:pt>
                <c:pt idx="3490">
                  <c:v>-4.2279500000000003E-3</c:v>
                </c:pt>
                <c:pt idx="3491">
                  <c:v>-2.1671300000000002E-3</c:v>
                </c:pt>
                <c:pt idx="3492" formatCode="0.00E+00">
                  <c:v>-7.5604600000000005E-5</c:v>
                </c:pt>
                <c:pt idx="3493">
                  <c:v>2.0070600000000002E-3</c:v>
                </c:pt>
                <c:pt idx="3494">
                  <c:v>3.9398899999999997E-3</c:v>
                </c:pt>
                <c:pt idx="3495">
                  <c:v>6.04238E-3</c:v>
                </c:pt>
                <c:pt idx="3496">
                  <c:v>8.0358900000000004E-3</c:v>
                </c:pt>
                <c:pt idx="3497">
                  <c:v>1.0113499999999999E-2</c:v>
                </c:pt>
                <c:pt idx="3498">
                  <c:v>1.21256E-2</c:v>
                </c:pt>
                <c:pt idx="3499">
                  <c:v>1.38716E-2</c:v>
                </c:pt>
                <c:pt idx="3500">
                  <c:v>1.57354E-2</c:v>
                </c:pt>
                <c:pt idx="3501">
                  <c:v>1.7862099999999999E-2</c:v>
                </c:pt>
                <c:pt idx="3502">
                  <c:v>1.9803399999999999E-2</c:v>
                </c:pt>
                <c:pt idx="3503">
                  <c:v>2.1786900000000001E-2</c:v>
                </c:pt>
                <c:pt idx="3504">
                  <c:v>2.3578200000000001E-2</c:v>
                </c:pt>
                <c:pt idx="3505">
                  <c:v>2.5199300000000001E-2</c:v>
                </c:pt>
                <c:pt idx="3506">
                  <c:v>2.7199999999999998E-2</c:v>
                </c:pt>
                <c:pt idx="3507">
                  <c:v>2.9014700000000001E-2</c:v>
                </c:pt>
                <c:pt idx="3508">
                  <c:v>3.0736300000000001E-2</c:v>
                </c:pt>
                <c:pt idx="3509">
                  <c:v>3.2298100000000003E-2</c:v>
                </c:pt>
                <c:pt idx="3510">
                  <c:v>3.3938400000000001E-2</c:v>
                </c:pt>
                <c:pt idx="3511">
                  <c:v>3.5805700000000003E-2</c:v>
                </c:pt>
                <c:pt idx="3512">
                  <c:v>3.7386099999999998E-2</c:v>
                </c:pt>
                <c:pt idx="3513">
                  <c:v>3.9135099999999999E-2</c:v>
                </c:pt>
                <c:pt idx="3514">
                  <c:v>4.0492300000000002E-2</c:v>
                </c:pt>
                <c:pt idx="3515">
                  <c:v>4.1859399999999998E-2</c:v>
                </c:pt>
                <c:pt idx="3516">
                  <c:v>4.3463300000000003E-2</c:v>
                </c:pt>
                <c:pt idx="3517">
                  <c:v>4.4832700000000003E-2</c:v>
                </c:pt>
                <c:pt idx="3518">
                  <c:v>4.6364299999999997E-2</c:v>
                </c:pt>
                <c:pt idx="3519">
                  <c:v>4.7712499999999998E-2</c:v>
                </c:pt>
                <c:pt idx="3520">
                  <c:v>4.8896099999999998E-2</c:v>
                </c:pt>
                <c:pt idx="3521">
                  <c:v>5.0387099999999997E-2</c:v>
                </c:pt>
                <c:pt idx="3522">
                  <c:v>5.16946E-2</c:v>
                </c:pt>
                <c:pt idx="3523">
                  <c:v>5.26854E-2</c:v>
                </c:pt>
                <c:pt idx="3524">
                  <c:v>5.4134700000000001E-2</c:v>
                </c:pt>
                <c:pt idx="3525">
                  <c:v>5.5107700000000003E-2</c:v>
                </c:pt>
                <c:pt idx="3526">
                  <c:v>5.6517499999999998E-2</c:v>
                </c:pt>
                <c:pt idx="3527">
                  <c:v>5.7404999999999998E-2</c:v>
                </c:pt>
                <c:pt idx="3528">
                  <c:v>5.8324099999999997E-2</c:v>
                </c:pt>
                <c:pt idx="3529">
                  <c:v>5.9374999999999997E-2</c:v>
                </c:pt>
                <c:pt idx="3530">
                  <c:v>6.00872E-2</c:v>
                </c:pt>
                <c:pt idx="3531">
                  <c:v>6.1048499999999999E-2</c:v>
                </c:pt>
                <c:pt idx="3532">
                  <c:v>6.1932099999999997E-2</c:v>
                </c:pt>
                <c:pt idx="3533">
                  <c:v>6.2771800000000003E-2</c:v>
                </c:pt>
                <c:pt idx="3534">
                  <c:v>6.37625E-2</c:v>
                </c:pt>
                <c:pt idx="3535">
                  <c:v>6.4355200000000001E-2</c:v>
                </c:pt>
                <c:pt idx="3536">
                  <c:v>6.5126100000000006E-2</c:v>
                </c:pt>
                <c:pt idx="3537">
                  <c:v>6.6006999999999996E-2</c:v>
                </c:pt>
                <c:pt idx="3538">
                  <c:v>6.6677200000000006E-2</c:v>
                </c:pt>
                <c:pt idx="3539">
                  <c:v>6.7240900000000006E-2</c:v>
                </c:pt>
                <c:pt idx="3540">
                  <c:v>6.7794999999999994E-2</c:v>
                </c:pt>
                <c:pt idx="3541">
                  <c:v>6.8285700000000005E-2</c:v>
                </c:pt>
                <c:pt idx="3542">
                  <c:v>6.8782800000000005E-2</c:v>
                </c:pt>
                <c:pt idx="3543">
                  <c:v>6.9312299999999993E-2</c:v>
                </c:pt>
                <c:pt idx="3544">
                  <c:v>6.9845599999999994E-2</c:v>
                </c:pt>
                <c:pt idx="3545">
                  <c:v>7.0018300000000006E-2</c:v>
                </c:pt>
                <c:pt idx="3546">
                  <c:v>7.0481500000000002E-2</c:v>
                </c:pt>
                <c:pt idx="3547">
                  <c:v>7.0930699999999999E-2</c:v>
                </c:pt>
                <c:pt idx="3548">
                  <c:v>7.1089100000000002E-2</c:v>
                </c:pt>
                <c:pt idx="3549">
                  <c:v>7.1372000000000005E-2</c:v>
                </c:pt>
                <c:pt idx="3550">
                  <c:v>7.1613499999999997E-2</c:v>
                </c:pt>
                <c:pt idx="3551">
                  <c:v>7.1901800000000002E-2</c:v>
                </c:pt>
                <c:pt idx="3552">
                  <c:v>7.2201600000000005E-2</c:v>
                </c:pt>
                <c:pt idx="3553">
                  <c:v>7.2262699999999999E-2</c:v>
                </c:pt>
                <c:pt idx="3554">
                  <c:v>7.2392600000000001E-2</c:v>
                </c:pt>
                <c:pt idx="3555">
                  <c:v>7.2396000000000002E-2</c:v>
                </c:pt>
                <c:pt idx="3556">
                  <c:v>7.2432800000000006E-2</c:v>
                </c:pt>
                <c:pt idx="3557">
                  <c:v>7.2561600000000004E-2</c:v>
                </c:pt>
                <c:pt idx="3558">
                  <c:v>7.25634E-2</c:v>
                </c:pt>
                <c:pt idx="3559">
                  <c:v>7.2547899999999998E-2</c:v>
                </c:pt>
                <c:pt idx="3560">
                  <c:v>7.2367899999999999E-2</c:v>
                </c:pt>
                <c:pt idx="3561">
                  <c:v>7.2409100000000004E-2</c:v>
                </c:pt>
                <c:pt idx="3562">
                  <c:v>7.2422200000000006E-2</c:v>
                </c:pt>
                <c:pt idx="3563">
                  <c:v>7.2318900000000005E-2</c:v>
                </c:pt>
                <c:pt idx="3564">
                  <c:v>7.2273699999999996E-2</c:v>
                </c:pt>
                <c:pt idx="3565">
                  <c:v>7.2161500000000003E-2</c:v>
                </c:pt>
                <c:pt idx="3566">
                  <c:v>7.2078299999999998E-2</c:v>
                </c:pt>
                <c:pt idx="3567">
                  <c:v>7.2059100000000001E-2</c:v>
                </c:pt>
                <c:pt idx="3568">
                  <c:v>7.2009500000000004E-2</c:v>
                </c:pt>
                <c:pt idx="3569">
                  <c:v>7.1789699999999998E-2</c:v>
                </c:pt>
                <c:pt idx="3570">
                  <c:v>7.1592100000000006E-2</c:v>
                </c:pt>
                <c:pt idx="3571">
                  <c:v>7.1287000000000003E-2</c:v>
                </c:pt>
                <c:pt idx="3572">
                  <c:v>7.1310100000000001E-2</c:v>
                </c:pt>
                <c:pt idx="3573">
                  <c:v>7.1063100000000004E-2</c:v>
                </c:pt>
                <c:pt idx="3574">
                  <c:v>7.0984099999999994E-2</c:v>
                </c:pt>
                <c:pt idx="3575">
                  <c:v>7.0673200000000005E-2</c:v>
                </c:pt>
                <c:pt idx="3576">
                  <c:v>7.0375599999999996E-2</c:v>
                </c:pt>
                <c:pt idx="3577">
                  <c:v>7.0334499999999994E-2</c:v>
                </c:pt>
                <c:pt idx="3578">
                  <c:v>7.0178400000000002E-2</c:v>
                </c:pt>
                <c:pt idx="3579">
                  <c:v>6.9920399999999994E-2</c:v>
                </c:pt>
                <c:pt idx="3580">
                  <c:v>6.9775799999999999E-2</c:v>
                </c:pt>
                <c:pt idx="3581">
                  <c:v>6.9400199999999995E-2</c:v>
                </c:pt>
                <c:pt idx="3582">
                  <c:v>6.9359100000000007E-2</c:v>
                </c:pt>
                <c:pt idx="3583">
                  <c:v>6.8990899999999994E-2</c:v>
                </c:pt>
                <c:pt idx="3584">
                  <c:v>6.8760500000000002E-2</c:v>
                </c:pt>
                <c:pt idx="3585">
                  <c:v>6.8592700000000006E-2</c:v>
                </c:pt>
                <c:pt idx="3586">
                  <c:v>6.8458400000000003E-2</c:v>
                </c:pt>
                <c:pt idx="3587">
                  <c:v>6.8192199999999994E-2</c:v>
                </c:pt>
                <c:pt idx="3588">
                  <c:v>6.81615E-2</c:v>
                </c:pt>
                <c:pt idx="3589">
                  <c:v>6.7937200000000003E-2</c:v>
                </c:pt>
                <c:pt idx="3590">
                  <c:v>6.7753599999999997E-2</c:v>
                </c:pt>
                <c:pt idx="3591">
                  <c:v>6.7600300000000002E-2</c:v>
                </c:pt>
                <c:pt idx="3592">
                  <c:v>6.7441600000000004E-2</c:v>
                </c:pt>
                <c:pt idx="3593">
                  <c:v>6.7539299999999997E-2</c:v>
                </c:pt>
                <c:pt idx="3594">
                  <c:v>6.7354800000000006E-2</c:v>
                </c:pt>
                <c:pt idx="3595">
                  <c:v>6.7336900000000005E-2</c:v>
                </c:pt>
                <c:pt idx="3596">
                  <c:v>6.7103700000000002E-2</c:v>
                </c:pt>
                <c:pt idx="3597">
                  <c:v>6.6980999999999999E-2</c:v>
                </c:pt>
                <c:pt idx="3598">
                  <c:v>6.6977300000000003E-2</c:v>
                </c:pt>
                <c:pt idx="3599">
                  <c:v>6.6807900000000003E-2</c:v>
                </c:pt>
                <c:pt idx="3600">
                  <c:v>6.6879800000000003E-2</c:v>
                </c:pt>
                <c:pt idx="3601">
                  <c:v>6.6885500000000001E-2</c:v>
                </c:pt>
                <c:pt idx="3602">
                  <c:v>6.6733899999999999E-2</c:v>
                </c:pt>
                <c:pt idx="3603">
                  <c:v>6.67547E-2</c:v>
                </c:pt>
                <c:pt idx="3604">
                  <c:v>6.6933099999999995E-2</c:v>
                </c:pt>
                <c:pt idx="3605">
                  <c:v>6.7057800000000001E-2</c:v>
                </c:pt>
                <c:pt idx="3606">
                  <c:v>6.6914399999999999E-2</c:v>
                </c:pt>
                <c:pt idx="3607">
                  <c:v>6.7002300000000001E-2</c:v>
                </c:pt>
                <c:pt idx="3608">
                  <c:v>6.7191100000000004E-2</c:v>
                </c:pt>
                <c:pt idx="3609">
                  <c:v>6.7227200000000001E-2</c:v>
                </c:pt>
                <c:pt idx="3610">
                  <c:v>6.73623E-2</c:v>
                </c:pt>
                <c:pt idx="3611">
                  <c:v>6.7484299999999997E-2</c:v>
                </c:pt>
                <c:pt idx="3612">
                  <c:v>6.7558000000000007E-2</c:v>
                </c:pt>
                <c:pt idx="3613">
                  <c:v>6.77479E-2</c:v>
                </c:pt>
                <c:pt idx="3614">
                  <c:v>6.7853499999999997E-2</c:v>
                </c:pt>
                <c:pt idx="3615">
                  <c:v>6.7971299999999998E-2</c:v>
                </c:pt>
                <c:pt idx="3616">
                  <c:v>6.8316199999999994E-2</c:v>
                </c:pt>
                <c:pt idx="3617">
                  <c:v>6.8539900000000001E-2</c:v>
                </c:pt>
                <c:pt idx="3618">
                  <c:v>6.8746699999999994E-2</c:v>
                </c:pt>
                <c:pt idx="3619">
                  <c:v>6.91055E-2</c:v>
                </c:pt>
                <c:pt idx="3620">
                  <c:v>6.9412100000000004E-2</c:v>
                </c:pt>
                <c:pt idx="3621">
                  <c:v>6.9665400000000002E-2</c:v>
                </c:pt>
                <c:pt idx="3622">
                  <c:v>6.9872500000000004E-2</c:v>
                </c:pt>
                <c:pt idx="3623">
                  <c:v>7.0339299999999993E-2</c:v>
                </c:pt>
                <c:pt idx="3624">
                  <c:v>7.0690000000000003E-2</c:v>
                </c:pt>
                <c:pt idx="3625">
                  <c:v>7.1077399999999999E-2</c:v>
                </c:pt>
                <c:pt idx="3626">
                  <c:v>7.1214100000000002E-2</c:v>
                </c:pt>
                <c:pt idx="3627">
                  <c:v>7.1550600000000006E-2</c:v>
                </c:pt>
                <c:pt idx="3628">
                  <c:v>7.2033299999999995E-2</c:v>
                </c:pt>
                <c:pt idx="3629">
                  <c:v>7.2405999999999998E-2</c:v>
                </c:pt>
                <c:pt idx="3630">
                  <c:v>7.2903700000000002E-2</c:v>
                </c:pt>
                <c:pt idx="3631">
                  <c:v>7.3289499999999994E-2</c:v>
                </c:pt>
                <c:pt idx="3632">
                  <c:v>7.3729500000000003E-2</c:v>
                </c:pt>
                <c:pt idx="3633">
                  <c:v>7.4188500000000004E-2</c:v>
                </c:pt>
                <c:pt idx="3634">
                  <c:v>7.4807200000000004E-2</c:v>
                </c:pt>
                <c:pt idx="3635">
                  <c:v>7.5465500000000005E-2</c:v>
                </c:pt>
                <c:pt idx="3636">
                  <c:v>7.5880500000000004E-2</c:v>
                </c:pt>
                <c:pt idx="3637">
                  <c:v>7.6400399999999993E-2</c:v>
                </c:pt>
                <c:pt idx="3638">
                  <c:v>7.6994099999999996E-2</c:v>
                </c:pt>
                <c:pt idx="3639">
                  <c:v>7.7387700000000004E-2</c:v>
                </c:pt>
                <c:pt idx="3640">
                  <c:v>7.7986200000000006E-2</c:v>
                </c:pt>
                <c:pt idx="3641">
                  <c:v>7.8648200000000001E-2</c:v>
                </c:pt>
                <c:pt idx="3642">
                  <c:v>7.9142599999999994E-2</c:v>
                </c:pt>
                <c:pt idx="3643">
                  <c:v>7.9694600000000004E-2</c:v>
                </c:pt>
                <c:pt idx="3644">
                  <c:v>8.0257599999999998E-2</c:v>
                </c:pt>
                <c:pt idx="3645">
                  <c:v>8.0851500000000007E-2</c:v>
                </c:pt>
                <c:pt idx="3646">
                  <c:v>8.1651899999999999E-2</c:v>
                </c:pt>
                <c:pt idx="3647">
                  <c:v>8.19545E-2</c:v>
                </c:pt>
                <c:pt idx="3648">
                  <c:v>8.2641900000000004E-2</c:v>
                </c:pt>
                <c:pt idx="3649">
                  <c:v>8.3463099999999998E-2</c:v>
                </c:pt>
                <c:pt idx="3650">
                  <c:v>8.3995399999999998E-2</c:v>
                </c:pt>
                <c:pt idx="3651">
                  <c:v>8.4742600000000001E-2</c:v>
                </c:pt>
                <c:pt idx="3652">
                  <c:v>8.49694E-2</c:v>
                </c:pt>
                <c:pt idx="3653">
                  <c:v>8.5700100000000001E-2</c:v>
                </c:pt>
                <c:pt idx="3654">
                  <c:v>8.6271200000000006E-2</c:v>
                </c:pt>
                <c:pt idx="3655">
                  <c:v>8.6796600000000002E-2</c:v>
                </c:pt>
                <c:pt idx="3656">
                  <c:v>8.7533299999999994E-2</c:v>
                </c:pt>
                <c:pt idx="3657">
                  <c:v>8.7905399999999995E-2</c:v>
                </c:pt>
                <c:pt idx="3658">
                  <c:v>8.8426000000000005E-2</c:v>
                </c:pt>
                <c:pt idx="3659">
                  <c:v>8.9164099999999996E-2</c:v>
                </c:pt>
                <c:pt idx="3660">
                  <c:v>8.9698600000000003E-2</c:v>
                </c:pt>
                <c:pt idx="3661">
                  <c:v>9.0246099999999996E-2</c:v>
                </c:pt>
                <c:pt idx="3662">
                  <c:v>9.0844300000000003E-2</c:v>
                </c:pt>
                <c:pt idx="3663">
                  <c:v>9.1247999999999996E-2</c:v>
                </c:pt>
                <c:pt idx="3664">
                  <c:v>9.2130699999999996E-2</c:v>
                </c:pt>
                <c:pt idx="3665">
                  <c:v>9.2488100000000004E-2</c:v>
                </c:pt>
                <c:pt idx="3666">
                  <c:v>9.3068600000000001E-2</c:v>
                </c:pt>
                <c:pt idx="3667">
                  <c:v>9.3555799999999995E-2</c:v>
                </c:pt>
                <c:pt idx="3668">
                  <c:v>9.3951199999999999E-2</c:v>
                </c:pt>
                <c:pt idx="3669">
                  <c:v>9.4303499999999998E-2</c:v>
                </c:pt>
                <c:pt idx="3670">
                  <c:v>9.4836400000000001E-2</c:v>
                </c:pt>
                <c:pt idx="3671">
                  <c:v>9.5414100000000002E-2</c:v>
                </c:pt>
                <c:pt idx="3672">
                  <c:v>9.5745200000000003E-2</c:v>
                </c:pt>
                <c:pt idx="3673">
                  <c:v>9.5908599999999997E-2</c:v>
                </c:pt>
                <c:pt idx="3674">
                  <c:v>9.6334900000000001E-2</c:v>
                </c:pt>
                <c:pt idx="3675">
                  <c:v>9.6682000000000004E-2</c:v>
                </c:pt>
                <c:pt idx="3676">
                  <c:v>9.7067299999999995E-2</c:v>
                </c:pt>
                <c:pt idx="3677">
                  <c:v>9.7393800000000003E-2</c:v>
                </c:pt>
                <c:pt idx="3678">
                  <c:v>9.7507899999999995E-2</c:v>
                </c:pt>
                <c:pt idx="3679">
                  <c:v>9.7830899999999998E-2</c:v>
                </c:pt>
                <c:pt idx="3680">
                  <c:v>9.7994700000000004E-2</c:v>
                </c:pt>
                <c:pt idx="3681">
                  <c:v>9.8159899999999994E-2</c:v>
                </c:pt>
                <c:pt idx="3682">
                  <c:v>9.8334699999999997E-2</c:v>
                </c:pt>
                <c:pt idx="3683">
                  <c:v>9.8282300000000003E-2</c:v>
                </c:pt>
                <c:pt idx="3684">
                  <c:v>9.8275500000000002E-2</c:v>
                </c:pt>
                <c:pt idx="3685">
                  <c:v>9.8523600000000003E-2</c:v>
                </c:pt>
                <c:pt idx="3686">
                  <c:v>9.8472100000000007E-2</c:v>
                </c:pt>
                <c:pt idx="3687">
                  <c:v>9.8630700000000002E-2</c:v>
                </c:pt>
                <c:pt idx="3688">
                  <c:v>9.8144599999999999E-2</c:v>
                </c:pt>
                <c:pt idx="3689">
                  <c:v>9.8113900000000004E-2</c:v>
                </c:pt>
                <c:pt idx="3690">
                  <c:v>9.8036799999999993E-2</c:v>
                </c:pt>
                <c:pt idx="3691">
                  <c:v>9.8073800000000003E-2</c:v>
                </c:pt>
                <c:pt idx="3692" formatCode="0.00E+00">
                  <c:v>9.7761799999999996E-2</c:v>
                </c:pt>
                <c:pt idx="3693">
                  <c:v>9.7621600000000003E-2</c:v>
                </c:pt>
                <c:pt idx="3694">
                  <c:v>9.7097299999999997E-2</c:v>
                </c:pt>
                <c:pt idx="3695">
                  <c:v>9.6835500000000005E-2</c:v>
                </c:pt>
                <c:pt idx="3696">
                  <c:v>9.64203E-2</c:v>
                </c:pt>
                <c:pt idx="3697">
                  <c:v>9.6093300000000006E-2</c:v>
                </c:pt>
                <c:pt idx="3698">
                  <c:v>9.5489000000000004E-2</c:v>
                </c:pt>
                <c:pt idx="3699">
                  <c:v>9.4930200000000006E-2</c:v>
                </c:pt>
                <c:pt idx="3700">
                  <c:v>9.4441499999999998E-2</c:v>
                </c:pt>
                <c:pt idx="3701">
                  <c:v>9.4040899999999997E-2</c:v>
                </c:pt>
                <c:pt idx="3702">
                  <c:v>9.3477199999999996E-2</c:v>
                </c:pt>
                <c:pt idx="3703">
                  <c:v>9.2603900000000003E-2</c:v>
                </c:pt>
                <c:pt idx="3704">
                  <c:v>9.1939300000000002E-2</c:v>
                </c:pt>
                <c:pt idx="3705">
                  <c:v>9.1128299999999995E-2</c:v>
                </c:pt>
                <c:pt idx="3706">
                  <c:v>9.0554899999999994E-2</c:v>
                </c:pt>
                <c:pt idx="3707">
                  <c:v>8.9686100000000005E-2</c:v>
                </c:pt>
                <c:pt idx="3708">
                  <c:v>8.9048100000000005E-2</c:v>
                </c:pt>
                <c:pt idx="3709">
                  <c:v>8.79297E-2</c:v>
                </c:pt>
                <c:pt idx="3710">
                  <c:v>8.7166599999999997E-2</c:v>
                </c:pt>
                <c:pt idx="3711">
                  <c:v>8.6238099999999998E-2</c:v>
                </c:pt>
                <c:pt idx="3712">
                  <c:v>8.5297100000000001E-2</c:v>
                </c:pt>
                <c:pt idx="3713">
                  <c:v>8.4402400000000002E-2</c:v>
                </c:pt>
                <c:pt idx="3714">
                  <c:v>8.3285799999999993E-2</c:v>
                </c:pt>
                <c:pt idx="3715">
                  <c:v>8.2142599999999996E-2</c:v>
                </c:pt>
                <c:pt idx="3716">
                  <c:v>8.1129300000000001E-2</c:v>
                </c:pt>
                <c:pt idx="3717">
                  <c:v>8.0042100000000005E-2</c:v>
                </c:pt>
                <c:pt idx="3718">
                  <c:v>7.8820399999999999E-2</c:v>
                </c:pt>
                <c:pt idx="3719">
                  <c:v>7.7563699999999999E-2</c:v>
                </c:pt>
                <c:pt idx="3720">
                  <c:v>7.6433000000000001E-2</c:v>
                </c:pt>
                <c:pt idx="3721">
                  <c:v>7.5317999999999996E-2</c:v>
                </c:pt>
                <c:pt idx="3722">
                  <c:v>7.3873900000000006E-2</c:v>
                </c:pt>
                <c:pt idx="3723">
                  <c:v>7.2756899999999999E-2</c:v>
                </c:pt>
                <c:pt idx="3724">
                  <c:v>7.1299000000000001E-2</c:v>
                </c:pt>
                <c:pt idx="3725">
                  <c:v>7.0059399999999994E-2</c:v>
                </c:pt>
                <c:pt idx="3726">
                  <c:v>6.8708000000000005E-2</c:v>
                </c:pt>
                <c:pt idx="3727">
                  <c:v>6.7438799999999993E-2</c:v>
                </c:pt>
                <c:pt idx="3728">
                  <c:v>6.5986299999999998E-2</c:v>
                </c:pt>
                <c:pt idx="3729">
                  <c:v>6.4653199999999994E-2</c:v>
                </c:pt>
                <c:pt idx="3730">
                  <c:v>6.3196199999999994E-2</c:v>
                </c:pt>
                <c:pt idx="3731">
                  <c:v>6.1856599999999998E-2</c:v>
                </c:pt>
                <c:pt idx="3732">
                  <c:v>6.0394999999999997E-2</c:v>
                </c:pt>
                <c:pt idx="3733">
                  <c:v>5.9030300000000001E-2</c:v>
                </c:pt>
                <c:pt idx="3734">
                  <c:v>5.7485300000000003E-2</c:v>
                </c:pt>
                <c:pt idx="3735">
                  <c:v>5.6101699999999997E-2</c:v>
                </c:pt>
                <c:pt idx="3736">
                  <c:v>5.45748E-2</c:v>
                </c:pt>
                <c:pt idx="3737">
                  <c:v>5.3044399999999998E-2</c:v>
                </c:pt>
                <c:pt idx="3738">
                  <c:v>5.13867E-2</c:v>
                </c:pt>
                <c:pt idx="3739">
                  <c:v>5.00583E-2</c:v>
                </c:pt>
                <c:pt idx="3740">
                  <c:v>4.8358999999999999E-2</c:v>
                </c:pt>
                <c:pt idx="3741">
                  <c:v>4.6974299999999997E-2</c:v>
                </c:pt>
                <c:pt idx="3742">
                  <c:v>4.5400799999999998E-2</c:v>
                </c:pt>
                <c:pt idx="3743">
                  <c:v>4.3866700000000002E-2</c:v>
                </c:pt>
                <c:pt idx="3744">
                  <c:v>4.2380800000000003E-2</c:v>
                </c:pt>
                <c:pt idx="3745">
                  <c:v>4.0717799999999998E-2</c:v>
                </c:pt>
                <c:pt idx="3746">
                  <c:v>3.9563899999999999E-2</c:v>
                </c:pt>
                <c:pt idx="3747">
                  <c:v>3.7953399999999998E-2</c:v>
                </c:pt>
                <c:pt idx="3748">
                  <c:v>3.6703800000000002E-2</c:v>
                </c:pt>
                <c:pt idx="3749">
                  <c:v>3.52354E-2</c:v>
                </c:pt>
                <c:pt idx="3750">
                  <c:v>3.3773400000000002E-2</c:v>
                </c:pt>
                <c:pt idx="3751">
                  <c:v>3.2142299999999999E-2</c:v>
                </c:pt>
                <c:pt idx="3752">
                  <c:v>3.0911000000000001E-2</c:v>
                </c:pt>
                <c:pt idx="3753">
                  <c:v>2.9166000000000001E-2</c:v>
                </c:pt>
                <c:pt idx="3754">
                  <c:v>2.78973E-2</c:v>
                </c:pt>
                <c:pt idx="3755">
                  <c:v>2.6514900000000001E-2</c:v>
                </c:pt>
                <c:pt idx="3756">
                  <c:v>2.5186E-2</c:v>
                </c:pt>
                <c:pt idx="3757">
                  <c:v>2.37027E-2</c:v>
                </c:pt>
                <c:pt idx="3758">
                  <c:v>2.2214000000000001E-2</c:v>
                </c:pt>
                <c:pt idx="3759">
                  <c:v>2.0803200000000001E-2</c:v>
                </c:pt>
                <c:pt idx="3760">
                  <c:v>1.9684199999999999E-2</c:v>
                </c:pt>
                <c:pt idx="3761">
                  <c:v>1.8355199999999999E-2</c:v>
                </c:pt>
                <c:pt idx="3762">
                  <c:v>1.7077100000000001E-2</c:v>
                </c:pt>
                <c:pt idx="3763">
                  <c:v>1.5976000000000001E-2</c:v>
                </c:pt>
                <c:pt idx="3764">
                  <c:v>1.44034E-2</c:v>
                </c:pt>
                <c:pt idx="3765">
                  <c:v>1.3305600000000001E-2</c:v>
                </c:pt>
                <c:pt idx="3766">
                  <c:v>1.2071699999999999E-2</c:v>
                </c:pt>
                <c:pt idx="3767">
                  <c:v>1.1001E-2</c:v>
                </c:pt>
                <c:pt idx="3768">
                  <c:v>9.70151E-3</c:v>
                </c:pt>
                <c:pt idx="3769">
                  <c:v>8.6422100000000009E-3</c:v>
                </c:pt>
                <c:pt idx="3770">
                  <c:v>7.39173E-3</c:v>
                </c:pt>
                <c:pt idx="3771">
                  <c:v>6.4788500000000004E-3</c:v>
                </c:pt>
                <c:pt idx="3772">
                  <c:v>5.2749299999999997E-3</c:v>
                </c:pt>
                <c:pt idx="3773">
                  <c:v>4.4667800000000001E-3</c:v>
                </c:pt>
                <c:pt idx="3774">
                  <c:v>3.3728E-3</c:v>
                </c:pt>
                <c:pt idx="3775">
                  <c:v>2.4004899999999999E-3</c:v>
                </c:pt>
                <c:pt idx="3776">
                  <c:v>1.61185E-3</c:v>
                </c:pt>
                <c:pt idx="3777">
                  <c:v>6.7066499999999998E-4</c:v>
                </c:pt>
                <c:pt idx="3778" formatCode="0.00E+00">
                  <c:v>3.87036E-5</c:v>
                </c:pt>
                <c:pt idx="3779">
                  <c:v>-1.14865E-3</c:v>
                </c:pt>
                <c:pt idx="3780">
                  <c:v>-1.6442099999999999E-3</c:v>
                </c:pt>
                <c:pt idx="3781">
                  <c:v>-2.4822999999999998E-3</c:v>
                </c:pt>
                <c:pt idx="3782">
                  <c:v>-3.1199999999999999E-3</c:v>
                </c:pt>
                <c:pt idx="3783">
                  <c:v>-3.82548E-3</c:v>
                </c:pt>
                <c:pt idx="3784">
                  <c:v>-4.7996999999999996E-3</c:v>
                </c:pt>
                <c:pt idx="3785">
                  <c:v>-5.3380600000000004E-3</c:v>
                </c:pt>
                <c:pt idx="3786">
                  <c:v>-5.9275999999999999E-3</c:v>
                </c:pt>
                <c:pt idx="3787">
                  <c:v>-6.36193E-3</c:v>
                </c:pt>
                <c:pt idx="3788">
                  <c:v>-6.5692800000000003E-3</c:v>
                </c:pt>
                <c:pt idx="3789">
                  <c:v>-7.3719199999999997E-3</c:v>
                </c:pt>
                <c:pt idx="3790">
                  <c:v>-7.8196199999999993E-3</c:v>
                </c:pt>
                <c:pt idx="3791">
                  <c:v>-8.3246499999999994E-3</c:v>
                </c:pt>
                <c:pt idx="3792">
                  <c:v>-8.1665999999999996E-3</c:v>
                </c:pt>
                <c:pt idx="3793">
                  <c:v>-8.6973199999999997E-3</c:v>
                </c:pt>
                <c:pt idx="3794">
                  <c:v>-8.8339100000000004E-3</c:v>
                </c:pt>
                <c:pt idx="3795">
                  <c:v>-8.9241500000000005E-3</c:v>
                </c:pt>
                <c:pt idx="3796">
                  <c:v>-9.1420300000000006E-3</c:v>
                </c:pt>
                <c:pt idx="3797">
                  <c:v>-9.3880500000000002E-3</c:v>
                </c:pt>
                <c:pt idx="3798">
                  <c:v>-9.0921500000000002E-3</c:v>
                </c:pt>
                <c:pt idx="3799">
                  <c:v>-9.2670099999999991E-3</c:v>
                </c:pt>
                <c:pt idx="3800">
                  <c:v>-9.3179999999999999E-3</c:v>
                </c:pt>
                <c:pt idx="3801">
                  <c:v>-9.4651200000000005E-3</c:v>
                </c:pt>
                <c:pt idx="3802">
                  <c:v>-9.4097899999999995E-3</c:v>
                </c:pt>
                <c:pt idx="3803">
                  <c:v>-8.8482400000000003E-3</c:v>
                </c:pt>
                <c:pt idx="3804">
                  <c:v>-9.1921799999999994E-3</c:v>
                </c:pt>
                <c:pt idx="3805">
                  <c:v>-8.8725399999999999E-3</c:v>
                </c:pt>
                <c:pt idx="3806">
                  <c:v>-8.7146700000000007E-3</c:v>
                </c:pt>
                <c:pt idx="3807">
                  <c:v>-8.5380000000000005E-3</c:v>
                </c:pt>
                <c:pt idx="3808">
                  <c:v>-8.1617600000000005E-3</c:v>
                </c:pt>
                <c:pt idx="3809">
                  <c:v>-7.72049E-3</c:v>
                </c:pt>
                <c:pt idx="3810">
                  <c:v>-7.36164E-3</c:v>
                </c:pt>
                <c:pt idx="3811">
                  <c:v>-6.9290699999999998E-3</c:v>
                </c:pt>
                <c:pt idx="3812">
                  <c:v>-6.7133799999999997E-3</c:v>
                </c:pt>
                <c:pt idx="3813">
                  <c:v>-5.9800699999999997E-3</c:v>
                </c:pt>
                <c:pt idx="3814">
                  <c:v>-5.3347100000000003E-3</c:v>
                </c:pt>
                <c:pt idx="3815">
                  <c:v>-4.92772E-3</c:v>
                </c:pt>
                <c:pt idx="3816">
                  <c:v>-4.4049700000000002E-3</c:v>
                </c:pt>
                <c:pt idx="3817">
                  <c:v>-3.8471199999999999E-3</c:v>
                </c:pt>
                <c:pt idx="3818">
                  <c:v>-3.0689200000000002E-3</c:v>
                </c:pt>
                <c:pt idx="3819">
                  <c:v>-2.3401899999999998E-3</c:v>
                </c:pt>
                <c:pt idx="3820">
                  <c:v>-1.84465E-3</c:v>
                </c:pt>
                <c:pt idx="3821">
                  <c:v>-1.22021E-3</c:v>
                </c:pt>
                <c:pt idx="3822">
                  <c:v>-6.3873200000000004E-4</c:v>
                </c:pt>
                <c:pt idx="3823" formatCode="0.00E+00">
                  <c:v>5.2800999999999998E-5</c:v>
                </c:pt>
                <c:pt idx="3824">
                  <c:v>9.0938800000000001E-4</c:v>
                </c:pt>
                <c:pt idx="3825">
                  <c:v>1.49753E-3</c:v>
                </c:pt>
                <c:pt idx="3826">
                  <c:v>2.4247399999999999E-3</c:v>
                </c:pt>
                <c:pt idx="3827">
                  <c:v>2.9250600000000002E-3</c:v>
                </c:pt>
                <c:pt idx="3828">
                  <c:v>3.8981599999999999E-3</c:v>
                </c:pt>
                <c:pt idx="3829">
                  <c:v>4.75801E-3</c:v>
                </c:pt>
                <c:pt idx="3830">
                  <c:v>5.7089300000000001E-3</c:v>
                </c:pt>
                <c:pt idx="3831">
                  <c:v>6.37434E-3</c:v>
                </c:pt>
                <c:pt idx="3832">
                  <c:v>7.2803700000000004E-3</c:v>
                </c:pt>
                <c:pt idx="3833">
                  <c:v>8.0184799999999997E-3</c:v>
                </c:pt>
                <c:pt idx="3834">
                  <c:v>8.9801700000000009E-3</c:v>
                </c:pt>
                <c:pt idx="3835">
                  <c:v>9.9229799999999996E-3</c:v>
                </c:pt>
                <c:pt idx="3836">
                  <c:v>1.0625900000000001E-2</c:v>
                </c:pt>
                <c:pt idx="3837">
                  <c:v>1.1440000000000001E-2</c:v>
                </c:pt>
                <c:pt idx="3838">
                  <c:v>1.2231799999999999E-2</c:v>
                </c:pt>
                <c:pt idx="3839">
                  <c:v>1.2925799999999999E-2</c:v>
                </c:pt>
                <c:pt idx="3840">
                  <c:v>1.3805E-2</c:v>
                </c:pt>
                <c:pt idx="3841">
                  <c:v>1.4700599999999999E-2</c:v>
                </c:pt>
                <c:pt idx="3842">
                  <c:v>1.54258E-2</c:v>
                </c:pt>
                <c:pt idx="3843">
                  <c:v>1.5971200000000001E-2</c:v>
                </c:pt>
                <c:pt idx="3844">
                  <c:v>1.6781999999999998E-2</c:v>
                </c:pt>
                <c:pt idx="3845">
                  <c:v>1.7493399999999999E-2</c:v>
                </c:pt>
                <c:pt idx="3846">
                  <c:v>1.81844E-2</c:v>
                </c:pt>
                <c:pt idx="3847">
                  <c:v>1.87756E-2</c:v>
                </c:pt>
                <c:pt idx="3848">
                  <c:v>1.9334299999999999E-2</c:v>
                </c:pt>
                <c:pt idx="3849">
                  <c:v>1.99112E-2</c:v>
                </c:pt>
                <c:pt idx="3850">
                  <c:v>2.06042E-2</c:v>
                </c:pt>
                <c:pt idx="3851">
                  <c:v>2.1233100000000001E-2</c:v>
                </c:pt>
                <c:pt idx="3852">
                  <c:v>2.1424499999999999E-2</c:v>
                </c:pt>
                <c:pt idx="3853">
                  <c:v>2.20342E-2</c:v>
                </c:pt>
                <c:pt idx="3854">
                  <c:v>2.24561E-2</c:v>
                </c:pt>
                <c:pt idx="3855">
                  <c:v>2.3153699999999999E-2</c:v>
                </c:pt>
                <c:pt idx="3856">
                  <c:v>2.3418899999999999E-2</c:v>
                </c:pt>
                <c:pt idx="3857">
                  <c:v>2.3927400000000001E-2</c:v>
                </c:pt>
                <c:pt idx="3858">
                  <c:v>2.4215299999999999E-2</c:v>
                </c:pt>
                <c:pt idx="3859">
                  <c:v>2.4516300000000001E-2</c:v>
                </c:pt>
                <c:pt idx="3860">
                  <c:v>2.4846E-2</c:v>
                </c:pt>
                <c:pt idx="3861">
                  <c:v>2.5126599999999999E-2</c:v>
                </c:pt>
                <c:pt idx="3862">
                  <c:v>2.5484699999999999E-2</c:v>
                </c:pt>
                <c:pt idx="3863">
                  <c:v>2.53846E-2</c:v>
                </c:pt>
                <c:pt idx="3864">
                  <c:v>2.55336E-2</c:v>
                </c:pt>
                <c:pt idx="3865">
                  <c:v>2.5512300000000002E-2</c:v>
                </c:pt>
                <c:pt idx="3866">
                  <c:v>2.56557E-2</c:v>
                </c:pt>
                <c:pt idx="3867">
                  <c:v>2.5492899999999999E-2</c:v>
                </c:pt>
                <c:pt idx="3868">
                  <c:v>2.5505699999999999E-2</c:v>
                </c:pt>
                <c:pt idx="3869">
                  <c:v>2.51691E-2</c:v>
                </c:pt>
                <c:pt idx="3870">
                  <c:v>2.4925300000000001E-2</c:v>
                </c:pt>
                <c:pt idx="3871">
                  <c:v>2.4743399999999999E-2</c:v>
                </c:pt>
                <c:pt idx="3872">
                  <c:v>2.4595599999999999E-2</c:v>
                </c:pt>
                <c:pt idx="3873">
                  <c:v>2.4235099999999999E-2</c:v>
                </c:pt>
                <c:pt idx="3874">
                  <c:v>2.3776800000000001E-2</c:v>
                </c:pt>
                <c:pt idx="3875">
                  <c:v>2.3276000000000002E-2</c:v>
                </c:pt>
                <c:pt idx="3876">
                  <c:v>2.3112600000000001E-2</c:v>
                </c:pt>
                <c:pt idx="3877">
                  <c:v>2.2350800000000001E-2</c:v>
                </c:pt>
                <c:pt idx="3878">
                  <c:v>2.18584E-2</c:v>
                </c:pt>
                <c:pt idx="3879">
                  <c:v>2.1140599999999999E-2</c:v>
                </c:pt>
                <c:pt idx="3880">
                  <c:v>2.0539999999999999E-2</c:v>
                </c:pt>
                <c:pt idx="3881">
                  <c:v>1.9691199999999999E-2</c:v>
                </c:pt>
                <c:pt idx="3882">
                  <c:v>1.8960999999999999E-2</c:v>
                </c:pt>
                <c:pt idx="3883">
                  <c:v>1.80068E-2</c:v>
                </c:pt>
                <c:pt idx="3884">
                  <c:v>1.6952200000000001E-2</c:v>
                </c:pt>
                <c:pt idx="3885">
                  <c:v>1.5892699999999999E-2</c:v>
                </c:pt>
                <c:pt idx="3886">
                  <c:v>1.5053499999999999E-2</c:v>
                </c:pt>
                <c:pt idx="3887">
                  <c:v>1.3814E-2</c:v>
                </c:pt>
                <c:pt idx="3888">
                  <c:v>1.2973E-2</c:v>
                </c:pt>
                <c:pt idx="3889">
                  <c:v>1.1545100000000001E-2</c:v>
                </c:pt>
                <c:pt idx="3890">
                  <c:v>1.03014E-2</c:v>
                </c:pt>
                <c:pt idx="3891">
                  <c:v>9.0769900000000001E-3</c:v>
                </c:pt>
                <c:pt idx="3892">
                  <c:v>7.9554399999999994E-3</c:v>
                </c:pt>
                <c:pt idx="3893">
                  <c:v>6.6542600000000004E-3</c:v>
                </c:pt>
                <c:pt idx="3894">
                  <c:v>5.1786999999999996E-3</c:v>
                </c:pt>
                <c:pt idx="3895">
                  <c:v>3.42092E-3</c:v>
                </c:pt>
                <c:pt idx="3896">
                  <c:v>1.9721299999999999E-3</c:v>
                </c:pt>
                <c:pt idx="3897">
                  <c:v>2.8625100000000001E-4</c:v>
                </c:pt>
                <c:pt idx="3898">
                  <c:v>-1.2704299999999999E-3</c:v>
                </c:pt>
                <c:pt idx="3899">
                  <c:v>-3.0457800000000001E-3</c:v>
                </c:pt>
                <c:pt idx="3900">
                  <c:v>-4.8602200000000002E-3</c:v>
                </c:pt>
                <c:pt idx="3901">
                  <c:v>-6.8295200000000004E-3</c:v>
                </c:pt>
                <c:pt idx="3902">
                  <c:v>-8.7172399999999994E-3</c:v>
                </c:pt>
                <c:pt idx="3903">
                  <c:v>-1.0695E-2</c:v>
                </c:pt>
                <c:pt idx="3904">
                  <c:v>-1.2505499999999999E-2</c:v>
                </c:pt>
                <c:pt idx="3905">
                  <c:v>-1.45869E-2</c:v>
                </c:pt>
                <c:pt idx="3906">
                  <c:v>-1.6858399999999999E-2</c:v>
                </c:pt>
                <c:pt idx="3907">
                  <c:v>-1.8687800000000001E-2</c:v>
                </c:pt>
                <c:pt idx="3908">
                  <c:v>-2.09558E-2</c:v>
                </c:pt>
                <c:pt idx="3909">
                  <c:v>-2.3198199999999999E-2</c:v>
                </c:pt>
                <c:pt idx="3910">
                  <c:v>-2.5414200000000001E-2</c:v>
                </c:pt>
                <c:pt idx="3911">
                  <c:v>-2.7590300000000002E-2</c:v>
                </c:pt>
                <c:pt idx="3912">
                  <c:v>-2.9881999999999999E-2</c:v>
                </c:pt>
                <c:pt idx="3913">
                  <c:v>-3.2227100000000002E-2</c:v>
                </c:pt>
                <c:pt idx="3914">
                  <c:v>-3.4680599999999999E-2</c:v>
                </c:pt>
                <c:pt idx="3915">
                  <c:v>-3.72088E-2</c:v>
                </c:pt>
                <c:pt idx="3916">
                  <c:v>-3.9663700000000003E-2</c:v>
                </c:pt>
                <c:pt idx="3917">
                  <c:v>-4.2023900000000003E-2</c:v>
                </c:pt>
                <c:pt idx="3918">
                  <c:v>-4.4444600000000001E-2</c:v>
                </c:pt>
                <c:pt idx="3919">
                  <c:v>-4.7005600000000002E-2</c:v>
                </c:pt>
                <c:pt idx="3920">
                  <c:v>-4.9660700000000002E-2</c:v>
                </c:pt>
                <c:pt idx="3921">
                  <c:v>-5.2364500000000001E-2</c:v>
                </c:pt>
                <c:pt idx="3922">
                  <c:v>-5.4953399999999999E-2</c:v>
                </c:pt>
                <c:pt idx="3923">
                  <c:v>-5.7635600000000002E-2</c:v>
                </c:pt>
                <c:pt idx="3924">
                  <c:v>-6.0158700000000002E-2</c:v>
                </c:pt>
                <c:pt idx="3925">
                  <c:v>-6.3081600000000002E-2</c:v>
                </c:pt>
                <c:pt idx="3926">
                  <c:v>-6.5676799999999994E-2</c:v>
                </c:pt>
                <c:pt idx="3927">
                  <c:v>-6.8571099999999996E-2</c:v>
                </c:pt>
                <c:pt idx="3928">
                  <c:v>-7.1518799999999993E-2</c:v>
                </c:pt>
                <c:pt idx="3929">
                  <c:v>-7.3926500000000006E-2</c:v>
                </c:pt>
                <c:pt idx="3930">
                  <c:v>-7.6786199999999999E-2</c:v>
                </c:pt>
                <c:pt idx="3931">
                  <c:v>-7.9715999999999995E-2</c:v>
                </c:pt>
                <c:pt idx="3932">
                  <c:v>-8.23821E-2</c:v>
                </c:pt>
                <c:pt idx="3933">
                  <c:v>-8.4880800000000006E-2</c:v>
                </c:pt>
                <c:pt idx="3934">
                  <c:v>-8.7669499999999997E-2</c:v>
                </c:pt>
                <c:pt idx="3935">
                  <c:v>-9.0483499999999994E-2</c:v>
                </c:pt>
                <c:pt idx="3936">
                  <c:v>-9.2987700000000006E-2</c:v>
                </c:pt>
                <c:pt idx="3937">
                  <c:v>-9.5683699999999997E-2</c:v>
                </c:pt>
                <c:pt idx="3938">
                  <c:v>-9.8525500000000002E-2</c:v>
                </c:pt>
                <c:pt idx="3939">
                  <c:v>-0.10113</c:v>
                </c:pt>
                <c:pt idx="3940">
                  <c:v>-0.103724</c:v>
                </c:pt>
                <c:pt idx="3941">
                  <c:v>-0.106561</c:v>
                </c:pt>
                <c:pt idx="3942">
                  <c:v>-0.109222</c:v>
                </c:pt>
                <c:pt idx="3943">
                  <c:v>-0.111902</c:v>
                </c:pt>
                <c:pt idx="3944">
                  <c:v>-0.11448800000000001</c:v>
                </c:pt>
                <c:pt idx="3945" formatCode="0.00E+00">
                  <c:v>-0.117061</c:v>
                </c:pt>
                <c:pt idx="3946">
                  <c:v>-0.119699</c:v>
                </c:pt>
                <c:pt idx="3947">
                  <c:v>-0.12210600000000001</c:v>
                </c:pt>
                <c:pt idx="3948">
                  <c:v>-0.124692</c:v>
                </c:pt>
                <c:pt idx="3949">
                  <c:v>-0.127023</c:v>
                </c:pt>
                <c:pt idx="3950">
                  <c:v>-0.129556</c:v>
                </c:pt>
                <c:pt idx="3951">
                  <c:v>-0.131938</c:v>
                </c:pt>
                <c:pt idx="3952">
                  <c:v>-0.13420199999999999</c:v>
                </c:pt>
                <c:pt idx="3953">
                  <c:v>-0.13650799999999999</c:v>
                </c:pt>
                <c:pt idx="3954">
                  <c:v>-0.138877</c:v>
                </c:pt>
                <c:pt idx="3955">
                  <c:v>-0.14081199999999999</c:v>
                </c:pt>
                <c:pt idx="3956">
                  <c:v>-0.143182</c:v>
                </c:pt>
                <c:pt idx="3957">
                  <c:v>-0.145316</c:v>
                </c:pt>
                <c:pt idx="3958">
                  <c:v>-0.14738299999999999</c:v>
                </c:pt>
                <c:pt idx="3959">
                  <c:v>-0.14941599999999999</c:v>
                </c:pt>
                <c:pt idx="3960">
                  <c:v>-0.15113199999999999</c:v>
                </c:pt>
                <c:pt idx="3961">
                  <c:v>-0.153202</c:v>
                </c:pt>
                <c:pt idx="3962">
                  <c:v>-0.155082</c:v>
                </c:pt>
                <c:pt idx="3963">
                  <c:v>-0.15667600000000001</c:v>
                </c:pt>
                <c:pt idx="3964">
                  <c:v>-0.158718</c:v>
                </c:pt>
                <c:pt idx="3965">
                  <c:v>-0.160132</c:v>
                </c:pt>
                <c:pt idx="3966">
                  <c:v>-0.161852</c:v>
                </c:pt>
                <c:pt idx="3967">
                  <c:v>-0.16322200000000001</c:v>
                </c:pt>
                <c:pt idx="3968">
                  <c:v>-0.164882</c:v>
                </c:pt>
                <c:pt idx="3969">
                  <c:v>-0.16631899999999999</c:v>
                </c:pt>
                <c:pt idx="3970">
                  <c:v>-0.16734199999999999</c:v>
                </c:pt>
                <c:pt idx="3971">
                  <c:v>-0.168853</c:v>
                </c:pt>
                <c:pt idx="3972">
                  <c:v>-0.169715</c:v>
                </c:pt>
                <c:pt idx="3973">
                  <c:v>-0.170987</c:v>
                </c:pt>
                <c:pt idx="3974">
                  <c:v>-0.17207</c:v>
                </c:pt>
                <c:pt idx="3975">
                  <c:v>-0.173152</c:v>
                </c:pt>
                <c:pt idx="3976">
                  <c:v>-0.17386699999999999</c:v>
                </c:pt>
                <c:pt idx="3977">
                  <c:v>-0.174818</c:v>
                </c:pt>
                <c:pt idx="3978">
                  <c:v>-0.17571999999999999</c:v>
                </c:pt>
                <c:pt idx="3979">
                  <c:v>-0.17635300000000001</c:v>
                </c:pt>
                <c:pt idx="3980">
                  <c:v>-0.177036</c:v>
                </c:pt>
                <c:pt idx="3981">
                  <c:v>-0.177172</c:v>
                </c:pt>
                <c:pt idx="3982">
                  <c:v>-0.17793999999999999</c:v>
                </c:pt>
                <c:pt idx="3983">
                  <c:v>-0.17804600000000001</c:v>
                </c:pt>
                <c:pt idx="3984">
                  <c:v>-0.178478</c:v>
                </c:pt>
                <c:pt idx="3985">
                  <c:v>-0.17873600000000001</c:v>
                </c:pt>
                <c:pt idx="3986">
                  <c:v>-0.17885100000000001</c:v>
                </c:pt>
                <c:pt idx="3987">
                  <c:v>-0.178817</c:v>
                </c:pt>
                <c:pt idx="3988">
                  <c:v>-0.17884</c:v>
                </c:pt>
                <c:pt idx="3989">
                  <c:v>-0.17887600000000001</c:v>
                </c:pt>
                <c:pt idx="3990">
                  <c:v>-0.17885599999999999</c:v>
                </c:pt>
                <c:pt idx="3991">
                  <c:v>-0.17846899999999999</c:v>
                </c:pt>
                <c:pt idx="3992">
                  <c:v>-0.17796000000000001</c:v>
                </c:pt>
                <c:pt idx="3993">
                  <c:v>-0.177645</c:v>
                </c:pt>
                <c:pt idx="3994">
                  <c:v>-0.17727399999999999</c:v>
                </c:pt>
                <c:pt idx="3995">
                  <c:v>-0.17664199999999999</c:v>
                </c:pt>
                <c:pt idx="3996">
                  <c:v>-0.17596999999999999</c:v>
                </c:pt>
                <c:pt idx="3997">
                  <c:v>-0.174932</c:v>
                </c:pt>
                <c:pt idx="3998">
                  <c:v>-0.17418700000000001</c:v>
                </c:pt>
                <c:pt idx="3999">
                  <c:v>-0.17338400000000001</c:v>
                </c:pt>
                <c:pt idx="4000">
                  <c:v>-0.17230100000000001</c:v>
                </c:pt>
                <c:pt idx="4001">
                  <c:v>-0.17132600000000001</c:v>
                </c:pt>
                <c:pt idx="4002">
                  <c:v>-0.170041</c:v>
                </c:pt>
                <c:pt idx="4003">
                  <c:v>-0.16857900000000001</c:v>
                </c:pt>
                <c:pt idx="4004">
                  <c:v>-0.167379</c:v>
                </c:pt>
                <c:pt idx="4005">
                  <c:v>-0.166016</c:v>
                </c:pt>
                <c:pt idx="4006">
                  <c:v>-0.164602</c:v>
                </c:pt>
                <c:pt idx="4007">
                  <c:v>-0.16316800000000001</c:v>
                </c:pt>
                <c:pt idx="4008">
                  <c:v>-0.16131200000000001</c:v>
                </c:pt>
                <c:pt idx="4009">
                  <c:v>-0.15970200000000001</c:v>
                </c:pt>
                <c:pt idx="4010">
                  <c:v>-0.158189</c:v>
                </c:pt>
                <c:pt idx="4011">
                  <c:v>-0.156414</c:v>
                </c:pt>
                <c:pt idx="4012">
                  <c:v>-0.15454699999999999</c:v>
                </c:pt>
                <c:pt idx="4013">
                  <c:v>-0.15243100000000001</c:v>
                </c:pt>
                <c:pt idx="4014">
                  <c:v>-0.15041299999999999</c:v>
                </c:pt>
                <c:pt idx="4015">
                  <c:v>-0.148364</c:v>
                </c:pt>
                <c:pt idx="4016">
                  <c:v>-0.146204</c:v>
                </c:pt>
                <c:pt idx="4017">
                  <c:v>-0.143904</c:v>
                </c:pt>
                <c:pt idx="4018">
                  <c:v>-0.141514</c:v>
                </c:pt>
                <c:pt idx="4019">
                  <c:v>-0.13906099999999999</c:v>
                </c:pt>
                <c:pt idx="4020">
                  <c:v>-0.13658200000000001</c:v>
                </c:pt>
                <c:pt idx="4021">
                  <c:v>-0.134299</c:v>
                </c:pt>
                <c:pt idx="4022">
                  <c:v>-0.131663</c:v>
                </c:pt>
                <c:pt idx="4023">
                  <c:v>-0.129083</c:v>
                </c:pt>
                <c:pt idx="4024">
                  <c:v>-0.126334</c:v>
                </c:pt>
                <c:pt idx="4025">
                  <c:v>-0.123567</c:v>
                </c:pt>
                <c:pt idx="4026">
                  <c:v>-0.120814</c:v>
                </c:pt>
                <c:pt idx="4027">
                  <c:v>-0.118101</c:v>
                </c:pt>
                <c:pt idx="4028">
                  <c:v>-0.115345</c:v>
                </c:pt>
                <c:pt idx="4029">
                  <c:v>-0.11225400000000001</c:v>
                </c:pt>
                <c:pt idx="4030">
                  <c:v>-0.109335</c:v>
                </c:pt>
                <c:pt idx="4031">
                  <c:v>-0.106403</c:v>
                </c:pt>
                <c:pt idx="4032">
                  <c:v>-0.103364</c:v>
                </c:pt>
                <c:pt idx="4033">
                  <c:v>-0.10036200000000001</c:v>
                </c:pt>
                <c:pt idx="4034">
                  <c:v>-9.7258999999999998E-2</c:v>
                </c:pt>
                <c:pt idx="4035">
                  <c:v>-9.4235799999999995E-2</c:v>
                </c:pt>
                <c:pt idx="4036">
                  <c:v>-9.1033900000000001E-2</c:v>
                </c:pt>
                <c:pt idx="4037">
                  <c:v>-8.7987599999999999E-2</c:v>
                </c:pt>
                <c:pt idx="4038">
                  <c:v>-8.47971E-2</c:v>
                </c:pt>
                <c:pt idx="4039">
                  <c:v>-8.1379400000000005E-2</c:v>
                </c:pt>
                <c:pt idx="4040">
                  <c:v>-7.8348100000000004E-2</c:v>
                </c:pt>
                <c:pt idx="4041">
                  <c:v>-7.4857800000000002E-2</c:v>
                </c:pt>
                <c:pt idx="4042">
                  <c:v>-7.1820599999999998E-2</c:v>
                </c:pt>
                <c:pt idx="4043">
                  <c:v>-6.8397299999999994E-2</c:v>
                </c:pt>
                <c:pt idx="4044">
                  <c:v>-6.4946799999999999E-2</c:v>
                </c:pt>
                <c:pt idx="4045">
                  <c:v>-6.1622799999999998E-2</c:v>
                </c:pt>
                <c:pt idx="4046">
                  <c:v>-5.8208799999999998E-2</c:v>
                </c:pt>
                <c:pt idx="4047">
                  <c:v>-5.5039699999999997E-2</c:v>
                </c:pt>
                <c:pt idx="4048">
                  <c:v>-5.1739800000000002E-2</c:v>
                </c:pt>
                <c:pt idx="4049">
                  <c:v>-4.8381300000000002E-2</c:v>
                </c:pt>
                <c:pt idx="4050">
                  <c:v>-4.5084399999999997E-2</c:v>
                </c:pt>
                <c:pt idx="4051">
                  <c:v>-4.1783899999999999E-2</c:v>
                </c:pt>
                <c:pt idx="4052">
                  <c:v>-3.8465100000000002E-2</c:v>
                </c:pt>
                <c:pt idx="4053">
                  <c:v>-3.5174799999999999E-2</c:v>
                </c:pt>
                <c:pt idx="4054">
                  <c:v>-3.2069599999999997E-2</c:v>
                </c:pt>
                <c:pt idx="4055">
                  <c:v>-2.8365899999999999E-2</c:v>
                </c:pt>
                <c:pt idx="4056">
                  <c:v>-2.52064E-2</c:v>
                </c:pt>
                <c:pt idx="4057">
                  <c:v>-2.18157E-2</c:v>
                </c:pt>
                <c:pt idx="4058">
                  <c:v>-1.8814000000000001E-2</c:v>
                </c:pt>
                <c:pt idx="4059">
                  <c:v>-1.53899E-2</c:v>
                </c:pt>
                <c:pt idx="4060">
                  <c:v>-1.21329E-2</c:v>
                </c:pt>
                <c:pt idx="4061">
                  <c:v>-9.0727499999999992E-3</c:v>
                </c:pt>
                <c:pt idx="4062">
                  <c:v>-6.01915E-3</c:v>
                </c:pt>
                <c:pt idx="4063">
                  <c:v>-2.58947E-3</c:v>
                </c:pt>
                <c:pt idx="4064">
                  <c:v>3.4554200000000001E-4</c:v>
                </c:pt>
                <c:pt idx="4065">
                  <c:v>3.5298899999999999E-3</c:v>
                </c:pt>
                <c:pt idx="4066">
                  <c:v>6.7490900000000001E-3</c:v>
                </c:pt>
                <c:pt idx="4067">
                  <c:v>9.8031100000000003E-3</c:v>
                </c:pt>
                <c:pt idx="4068">
                  <c:v>1.28979E-2</c:v>
                </c:pt>
                <c:pt idx="4069">
                  <c:v>1.5772499999999998E-2</c:v>
                </c:pt>
                <c:pt idx="4070">
                  <c:v>1.8549699999999999E-2</c:v>
                </c:pt>
                <c:pt idx="4071">
                  <c:v>2.1833600000000002E-2</c:v>
                </c:pt>
                <c:pt idx="4072">
                  <c:v>2.45767E-2</c:v>
                </c:pt>
                <c:pt idx="4073">
                  <c:v>2.7466399999999998E-2</c:v>
                </c:pt>
                <c:pt idx="4074">
                  <c:v>2.9896800000000001E-2</c:v>
                </c:pt>
                <c:pt idx="4075">
                  <c:v>3.2628699999999997E-2</c:v>
                </c:pt>
                <c:pt idx="4076">
                  <c:v>3.5443299999999997E-2</c:v>
                </c:pt>
                <c:pt idx="4077">
                  <c:v>3.8124999999999999E-2</c:v>
                </c:pt>
                <c:pt idx="4078">
                  <c:v>4.0585799999999998E-2</c:v>
                </c:pt>
                <c:pt idx="4079">
                  <c:v>4.3393800000000003E-2</c:v>
                </c:pt>
                <c:pt idx="4080">
                  <c:v>4.5635200000000001E-2</c:v>
                </c:pt>
                <c:pt idx="4081">
                  <c:v>4.8235500000000001E-2</c:v>
                </c:pt>
                <c:pt idx="4082">
                  <c:v>5.0584799999999999E-2</c:v>
                </c:pt>
                <c:pt idx="4083">
                  <c:v>5.3034699999999997E-2</c:v>
                </c:pt>
                <c:pt idx="4084">
                  <c:v>5.5342500000000003E-2</c:v>
                </c:pt>
                <c:pt idx="4085">
                  <c:v>5.78807E-2</c:v>
                </c:pt>
                <c:pt idx="4086">
                  <c:v>5.9886200000000001E-2</c:v>
                </c:pt>
                <c:pt idx="4087">
                  <c:v>6.2023399999999999E-2</c:v>
                </c:pt>
                <c:pt idx="4088">
                  <c:v>6.4318899999999998E-2</c:v>
                </c:pt>
                <c:pt idx="4089">
                  <c:v>6.6634899999999997E-2</c:v>
                </c:pt>
                <c:pt idx="4090">
                  <c:v>6.8359500000000004E-2</c:v>
                </c:pt>
                <c:pt idx="4091">
                  <c:v>7.0464399999999996E-2</c:v>
                </c:pt>
                <c:pt idx="4092">
                  <c:v>7.2259699999999996E-2</c:v>
                </c:pt>
                <c:pt idx="4093">
                  <c:v>7.4181399999999995E-2</c:v>
                </c:pt>
                <c:pt idx="4094">
                  <c:v>7.57655E-2</c:v>
                </c:pt>
                <c:pt idx="4095">
                  <c:v>7.7607700000000002E-2</c:v>
                </c:pt>
                <c:pt idx="4096">
                  <c:v>7.93904E-2</c:v>
                </c:pt>
                <c:pt idx="4097">
                  <c:v>8.0964800000000003E-2</c:v>
                </c:pt>
                <c:pt idx="4098">
                  <c:v>8.2260200000000006E-2</c:v>
                </c:pt>
                <c:pt idx="4099">
                  <c:v>8.4067100000000006E-2</c:v>
                </c:pt>
                <c:pt idx="4100">
                  <c:v>8.5443699999999997E-2</c:v>
                </c:pt>
                <c:pt idx="4101">
                  <c:v>8.7011400000000003E-2</c:v>
                </c:pt>
                <c:pt idx="4102">
                  <c:v>8.8122699999999998E-2</c:v>
                </c:pt>
                <c:pt idx="4103">
                  <c:v>8.9692300000000003E-2</c:v>
                </c:pt>
                <c:pt idx="4104">
                  <c:v>9.0854199999999996E-2</c:v>
                </c:pt>
                <c:pt idx="4105">
                  <c:v>9.2057E-2</c:v>
                </c:pt>
                <c:pt idx="4106">
                  <c:v>9.2818499999999998E-2</c:v>
                </c:pt>
                <c:pt idx="4107">
                  <c:v>9.4103900000000004E-2</c:v>
                </c:pt>
                <c:pt idx="4108">
                  <c:v>9.51708E-2</c:v>
                </c:pt>
                <c:pt idx="4109">
                  <c:v>9.5908400000000005E-2</c:v>
                </c:pt>
                <c:pt idx="4110">
                  <c:v>9.6744399999999994E-2</c:v>
                </c:pt>
                <c:pt idx="4111">
                  <c:v>9.7557199999999997E-2</c:v>
                </c:pt>
                <c:pt idx="4112">
                  <c:v>9.8321400000000003E-2</c:v>
                </c:pt>
                <c:pt idx="4113">
                  <c:v>9.8993499999999998E-2</c:v>
                </c:pt>
                <c:pt idx="4114">
                  <c:v>9.9468899999999999E-2</c:v>
                </c:pt>
                <c:pt idx="4115">
                  <c:v>0.100407</c:v>
                </c:pt>
                <c:pt idx="4116">
                  <c:v>0.10070999999999999</c:v>
                </c:pt>
                <c:pt idx="4117">
                  <c:v>0.101006</c:v>
                </c:pt>
                <c:pt idx="4118">
                  <c:v>0.10129299999999999</c:v>
                </c:pt>
                <c:pt idx="4119">
                  <c:v>0.10201200000000001</c:v>
                </c:pt>
                <c:pt idx="4120">
                  <c:v>0.102008</c:v>
                </c:pt>
                <c:pt idx="4121">
                  <c:v>0.102342</c:v>
                </c:pt>
                <c:pt idx="4122">
                  <c:v>0.10245899999999999</c:v>
                </c:pt>
                <c:pt idx="4123">
                  <c:v>0.102543</c:v>
                </c:pt>
                <c:pt idx="4124">
                  <c:v>0.102619</c:v>
                </c:pt>
                <c:pt idx="4125">
                  <c:v>0.102618</c:v>
                </c:pt>
                <c:pt idx="4126">
                  <c:v>0.102599</c:v>
                </c:pt>
                <c:pt idx="4127">
                  <c:v>0.102573</c:v>
                </c:pt>
                <c:pt idx="4128">
                  <c:v>0.102369</c:v>
                </c:pt>
                <c:pt idx="4129">
                  <c:v>0.102321</c:v>
                </c:pt>
                <c:pt idx="4130" formatCode="0.00E+00">
                  <c:v>0.102157</c:v>
                </c:pt>
                <c:pt idx="4131">
                  <c:v>0.10174999999999999</c:v>
                </c:pt>
                <c:pt idx="4132">
                  <c:v>0.101393</c:v>
                </c:pt>
                <c:pt idx="4133">
                  <c:v>0.10108499999999999</c:v>
                </c:pt>
                <c:pt idx="4134">
                  <c:v>0.10062</c:v>
                </c:pt>
                <c:pt idx="4135">
                  <c:v>0.100117</c:v>
                </c:pt>
                <c:pt idx="4136">
                  <c:v>9.9625199999999997E-2</c:v>
                </c:pt>
                <c:pt idx="4137">
                  <c:v>9.9103800000000006E-2</c:v>
                </c:pt>
                <c:pt idx="4138">
                  <c:v>9.8246600000000003E-2</c:v>
                </c:pt>
                <c:pt idx="4139">
                  <c:v>9.7791400000000001E-2</c:v>
                </c:pt>
                <c:pt idx="4140">
                  <c:v>9.7156900000000004E-2</c:v>
                </c:pt>
                <c:pt idx="4141">
                  <c:v>9.6284900000000007E-2</c:v>
                </c:pt>
                <c:pt idx="4142">
                  <c:v>9.5691300000000007E-2</c:v>
                </c:pt>
                <c:pt idx="4143">
                  <c:v>9.4890799999999997E-2</c:v>
                </c:pt>
                <c:pt idx="4144">
                  <c:v>9.4075500000000006E-2</c:v>
                </c:pt>
                <c:pt idx="4145">
                  <c:v>9.3440499999999996E-2</c:v>
                </c:pt>
                <c:pt idx="4146">
                  <c:v>9.2453900000000006E-2</c:v>
                </c:pt>
                <c:pt idx="4147">
                  <c:v>9.1522099999999995E-2</c:v>
                </c:pt>
                <c:pt idx="4148">
                  <c:v>9.0706599999999998E-2</c:v>
                </c:pt>
                <c:pt idx="4149">
                  <c:v>8.9619500000000005E-2</c:v>
                </c:pt>
                <c:pt idx="4150">
                  <c:v>8.88983E-2</c:v>
                </c:pt>
                <c:pt idx="4151">
                  <c:v>8.7847900000000007E-2</c:v>
                </c:pt>
                <c:pt idx="4152">
                  <c:v>8.7072700000000003E-2</c:v>
                </c:pt>
                <c:pt idx="4153">
                  <c:v>8.6089499999999999E-2</c:v>
                </c:pt>
                <c:pt idx="4154">
                  <c:v>8.4997299999999998E-2</c:v>
                </c:pt>
                <c:pt idx="4155">
                  <c:v>8.4021799999999994E-2</c:v>
                </c:pt>
                <c:pt idx="4156">
                  <c:v>8.3117899999999995E-2</c:v>
                </c:pt>
                <c:pt idx="4157">
                  <c:v>8.2009899999999997E-2</c:v>
                </c:pt>
                <c:pt idx="4158">
                  <c:v>8.1202999999999997E-2</c:v>
                </c:pt>
                <c:pt idx="4159">
                  <c:v>7.9975599999999994E-2</c:v>
                </c:pt>
                <c:pt idx="4160">
                  <c:v>7.9059099999999993E-2</c:v>
                </c:pt>
                <c:pt idx="4161">
                  <c:v>7.7856599999999998E-2</c:v>
                </c:pt>
                <c:pt idx="4162">
                  <c:v>7.6828800000000003E-2</c:v>
                </c:pt>
                <c:pt idx="4163">
                  <c:v>7.58379E-2</c:v>
                </c:pt>
                <c:pt idx="4164">
                  <c:v>7.4789700000000001E-2</c:v>
                </c:pt>
                <c:pt idx="4165">
                  <c:v>7.3720499999999994E-2</c:v>
                </c:pt>
                <c:pt idx="4166">
                  <c:v>7.2642100000000001E-2</c:v>
                </c:pt>
                <c:pt idx="4167">
                  <c:v>7.1668300000000004E-2</c:v>
                </c:pt>
                <c:pt idx="4168">
                  <c:v>7.0584800000000003E-2</c:v>
                </c:pt>
                <c:pt idx="4169">
                  <c:v>6.9618700000000006E-2</c:v>
                </c:pt>
                <c:pt idx="4170">
                  <c:v>6.8552100000000005E-2</c:v>
                </c:pt>
                <c:pt idx="4171">
                  <c:v>6.7528400000000002E-2</c:v>
                </c:pt>
                <c:pt idx="4172">
                  <c:v>6.6589099999999998E-2</c:v>
                </c:pt>
                <c:pt idx="4173">
                  <c:v>6.5548599999999999E-2</c:v>
                </c:pt>
                <c:pt idx="4174">
                  <c:v>6.4475400000000002E-2</c:v>
                </c:pt>
                <c:pt idx="4175">
                  <c:v>6.3542399999999999E-2</c:v>
                </c:pt>
                <c:pt idx="4176">
                  <c:v>6.2590999999999994E-2</c:v>
                </c:pt>
                <c:pt idx="4177">
                  <c:v>6.1531000000000002E-2</c:v>
                </c:pt>
                <c:pt idx="4178">
                  <c:v>6.0595999999999997E-2</c:v>
                </c:pt>
                <c:pt idx="4179">
                  <c:v>5.9632900000000003E-2</c:v>
                </c:pt>
                <c:pt idx="4180">
                  <c:v>5.8780600000000002E-2</c:v>
                </c:pt>
                <c:pt idx="4181">
                  <c:v>5.7731699999999997E-2</c:v>
                </c:pt>
                <c:pt idx="4182">
                  <c:v>5.7006500000000002E-2</c:v>
                </c:pt>
                <c:pt idx="4183">
                  <c:v>5.6154599999999999E-2</c:v>
                </c:pt>
                <c:pt idx="4184">
                  <c:v>5.5361100000000003E-2</c:v>
                </c:pt>
                <c:pt idx="4185">
                  <c:v>5.4436900000000003E-2</c:v>
                </c:pt>
                <c:pt idx="4186">
                  <c:v>5.3567999999999998E-2</c:v>
                </c:pt>
                <c:pt idx="4187">
                  <c:v>5.2710600000000003E-2</c:v>
                </c:pt>
                <c:pt idx="4188">
                  <c:v>5.2032500000000002E-2</c:v>
                </c:pt>
                <c:pt idx="4189">
                  <c:v>5.13401E-2</c:v>
                </c:pt>
                <c:pt idx="4190">
                  <c:v>5.0558899999999997E-2</c:v>
                </c:pt>
                <c:pt idx="4191">
                  <c:v>4.9710799999999999E-2</c:v>
                </c:pt>
                <c:pt idx="4192">
                  <c:v>4.8953099999999999E-2</c:v>
                </c:pt>
                <c:pt idx="4193">
                  <c:v>4.8234300000000001E-2</c:v>
                </c:pt>
                <c:pt idx="4194">
                  <c:v>4.76578E-2</c:v>
                </c:pt>
                <c:pt idx="4195">
                  <c:v>4.6898799999999997E-2</c:v>
                </c:pt>
                <c:pt idx="4196">
                  <c:v>4.6189099999999997E-2</c:v>
                </c:pt>
                <c:pt idx="4197">
                  <c:v>4.5735499999999998E-2</c:v>
                </c:pt>
                <c:pt idx="4198">
                  <c:v>4.50097E-2</c:v>
                </c:pt>
                <c:pt idx="4199">
                  <c:v>4.4358099999999998E-2</c:v>
                </c:pt>
                <c:pt idx="4200">
                  <c:v>4.4040900000000001E-2</c:v>
                </c:pt>
                <c:pt idx="4201">
                  <c:v>4.3277000000000003E-2</c:v>
                </c:pt>
                <c:pt idx="4202">
                  <c:v>4.3003199999999998E-2</c:v>
                </c:pt>
                <c:pt idx="4203">
                  <c:v>4.2288399999999997E-2</c:v>
                </c:pt>
                <c:pt idx="4204">
                  <c:v>4.1894500000000001E-2</c:v>
                </c:pt>
                <c:pt idx="4205">
                  <c:v>4.1453799999999999E-2</c:v>
                </c:pt>
                <c:pt idx="4206">
                  <c:v>4.0902300000000003E-2</c:v>
                </c:pt>
                <c:pt idx="4207">
                  <c:v>4.04336E-2</c:v>
                </c:pt>
                <c:pt idx="4208">
                  <c:v>3.9876799999999997E-2</c:v>
                </c:pt>
                <c:pt idx="4209">
                  <c:v>3.9539199999999997E-2</c:v>
                </c:pt>
                <c:pt idx="4210">
                  <c:v>3.8987099999999997E-2</c:v>
                </c:pt>
                <c:pt idx="4211">
                  <c:v>3.8660699999999999E-2</c:v>
                </c:pt>
                <c:pt idx="4212">
                  <c:v>3.8361100000000002E-2</c:v>
                </c:pt>
                <c:pt idx="4213">
                  <c:v>3.8046000000000003E-2</c:v>
                </c:pt>
                <c:pt idx="4214">
                  <c:v>3.7622999999999997E-2</c:v>
                </c:pt>
                <c:pt idx="4215">
                  <c:v>3.7385000000000002E-2</c:v>
                </c:pt>
                <c:pt idx="4216">
                  <c:v>3.7248000000000003E-2</c:v>
                </c:pt>
                <c:pt idx="4217">
                  <c:v>3.67701E-2</c:v>
                </c:pt>
                <c:pt idx="4218">
                  <c:v>3.6603799999999999E-2</c:v>
                </c:pt>
                <c:pt idx="4219">
                  <c:v>3.6297500000000003E-2</c:v>
                </c:pt>
                <c:pt idx="4220">
                  <c:v>3.6146999999999999E-2</c:v>
                </c:pt>
                <c:pt idx="4221">
                  <c:v>3.5942200000000001E-2</c:v>
                </c:pt>
                <c:pt idx="4222">
                  <c:v>3.5819999999999998E-2</c:v>
                </c:pt>
                <c:pt idx="4223">
                  <c:v>3.57443E-2</c:v>
                </c:pt>
                <c:pt idx="4224">
                  <c:v>3.5560799999999997E-2</c:v>
                </c:pt>
                <c:pt idx="4225">
                  <c:v>3.54569E-2</c:v>
                </c:pt>
                <c:pt idx="4226">
                  <c:v>3.5333299999999998E-2</c:v>
                </c:pt>
                <c:pt idx="4227">
                  <c:v>3.5449799999999997E-2</c:v>
                </c:pt>
                <c:pt idx="4228">
                  <c:v>3.5233100000000003E-2</c:v>
                </c:pt>
                <c:pt idx="4229">
                  <c:v>3.5172299999999997E-2</c:v>
                </c:pt>
                <c:pt idx="4230">
                  <c:v>3.5116300000000003E-2</c:v>
                </c:pt>
                <c:pt idx="4231">
                  <c:v>3.5055500000000003E-2</c:v>
                </c:pt>
                <c:pt idx="4232">
                  <c:v>3.5149399999999997E-2</c:v>
                </c:pt>
                <c:pt idx="4233">
                  <c:v>3.4989300000000001E-2</c:v>
                </c:pt>
                <c:pt idx="4234">
                  <c:v>3.5008999999999998E-2</c:v>
                </c:pt>
                <c:pt idx="4235">
                  <c:v>3.4960999999999999E-2</c:v>
                </c:pt>
                <c:pt idx="4236">
                  <c:v>3.5049700000000003E-2</c:v>
                </c:pt>
                <c:pt idx="4237">
                  <c:v>3.5178000000000001E-2</c:v>
                </c:pt>
                <c:pt idx="4238">
                  <c:v>3.5185000000000001E-2</c:v>
                </c:pt>
                <c:pt idx="4239">
                  <c:v>3.54509E-2</c:v>
                </c:pt>
                <c:pt idx="4240">
                  <c:v>3.5346500000000003E-2</c:v>
                </c:pt>
                <c:pt idx="4241">
                  <c:v>3.5562200000000002E-2</c:v>
                </c:pt>
                <c:pt idx="4242">
                  <c:v>3.5580300000000002E-2</c:v>
                </c:pt>
                <c:pt idx="4243">
                  <c:v>3.5928700000000001E-2</c:v>
                </c:pt>
                <c:pt idx="4244">
                  <c:v>3.5898300000000001E-2</c:v>
                </c:pt>
                <c:pt idx="4245">
                  <c:v>3.5986999999999998E-2</c:v>
                </c:pt>
                <c:pt idx="4246">
                  <c:v>3.6122899999999999E-2</c:v>
                </c:pt>
                <c:pt idx="4247">
                  <c:v>3.6278299999999999E-2</c:v>
                </c:pt>
                <c:pt idx="4248">
                  <c:v>3.63792E-2</c:v>
                </c:pt>
                <c:pt idx="4249">
                  <c:v>3.6348999999999999E-2</c:v>
                </c:pt>
                <c:pt idx="4250">
                  <c:v>3.6612899999999997E-2</c:v>
                </c:pt>
                <c:pt idx="4251">
                  <c:v>3.6608799999999997E-2</c:v>
                </c:pt>
                <c:pt idx="4252">
                  <c:v>3.68186E-2</c:v>
                </c:pt>
                <c:pt idx="4253">
                  <c:v>3.6859799999999998E-2</c:v>
                </c:pt>
                <c:pt idx="4254">
                  <c:v>3.7256299999999999E-2</c:v>
                </c:pt>
                <c:pt idx="4255">
                  <c:v>3.7209199999999998E-2</c:v>
                </c:pt>
                <c:pt idx="4256">
                  <c:v>3.7323000000000002E-2</c:v>
                </c:pt>
                <c:pt idx="4257">
                  <c:v>3.7467599999999997E-2</c:v>
                </c:pt>
                <c:pt idx="4258">
                  <c:v>3.7633699999999999E-2</c:v>
                </c:pt>
                <c:pt idx="4259">
                  <c:v>3.7808599999999998E-2</c:v>
                </c:pt>
                <c:pt idx="4260">
                  <c:v>3.78526E-2</c:v>
                </c:pt>
                <c:pt idx="4261">
                  <c:v>3.7866200000000003E-2</c:v>
                </c:pt>
                <c:pt idx="4262">
                  <c:v>3.7985199999999997E-2</c:v>
                </c:pt>
                <c:pt idx="4263">
                  <c:v>3.8031700000000002E-2</c:v>
                </c:pt>
                <c:pt idx="4264">
                  <c:v>3.7997099999999999E-2</c:v>
                </c:pt>
                <c:pt idx="4265">
                  <c:v>3.7941799999999998E-2</c:v>
                </c:pt>
                <c:pt idx="4266" formatCode="0.00E+00">
                  <c:v>3.79648E-2</c:v>
                </c:pt>
                <c:pt idx="4267">
                  <c:v>3.7851799999999998E-2</c:v>
                </c:pt>
                <c:pt idx="4268">
                  <c:v>3.7802599999999999E-2</c:v>
                </c:pt>
                <c:pt idx="4269">
                  <c:v>3.78374E-2</c:v>
                </c:pt>
                <c:pt idx="4270">
                  <c:v>3.7702699999999999E-2</c:v>
                </c:pt>
                <c:pt idx="4271">
                  <c:v>3.7658299999999999E-2</c:v>
                </c:pt>
                <c:pt idx="4272">
                  <c:v>3.7355100000000002E-2</c:v>
                </c:pt>
                <c:pt idx="4273">
                  <c:v>3.7596999999999998E-2</c:v>
                </c:pt>
                <c:pt idx="4274">
                  <c:v>3.7311299999999999E-2</c:v>
                </c:pt>
                <c:pt idx="4275">
                  <c:v>3.7230300000000001E-2</c:v>
                </c:pt>
                <c:pt idx="4276">
                  <c:v>3.7070699999999998E-2</c:v>
                </c:pt>
                <c:pt idx="4277">
                  <c:v>3.6637599999999999E-2</c:v>
                </c:pt>
                <c:pt idx="4278">
                  <c:v>3.6567099999999998E-2</c:v>
                </c:pt>
                <c:pt idx="4279">
                  <c:v>3.60305E-2</c:v>
                </c:pt>
                <c:pt idx="4280">
                  <c:v>3.5908599999999999E-2</c:v>
                </c:pt>
                <c:pt idx="4281">
                  <c:v>3.5479799999999999E-2</c:v>
                </c:pt>
                <c:pt idx="4282">
                  <c:v>3.51886E-2</c:v>
                </c:pt>
                <c:pt idx="4283">
                  <c:v>3.4654600000000001E-2</c:v>
                </c:pt>
                <c:pt idx="4284">
                  <c:v>3.4442800000000003E-2</c:v>
                </c:pt>
                <c:pt idx="4285">
                  <c:v>3.39408E-2</c:v>
                </c:pt>
                <c:pt idx="4286">
                  <c:v>3.3624599999999998E-2</c:v>
                </c:pt>
                <c:pt idx="4287">
                  <c:v>3.3004499999999999E-2</c:v>
                </c:pt>
                <c:pt idx="4288">
                  <c:v>3.26392E-2</c:v>
                </c:pt>
                <c:pt idx="4289">
                  <c:v>3.2088800000000001E-2</c:v>
                </c:pt>
                <c:pt idx="4290">
                  <c:v>3.1634599999999999E-2</c:v>
                </c:pt>
                <c:pt idx="4291">
                  <c:v>3.0991000000000001E-2</c:v>
                </c:pt>
                <c:pt idx="4292">
                  <c:v>3.0627600000000001E-2</c:v>
                </c:pt>
                <c:pt idx="4293">
                  <c:v>2.97924E-2</c:v>
                </c:pt>
                <c:pt idx="4294">
                  <c:v>2.9348300000000001E-2</c:v>
                </c:pt>
                <c:pt idx="4295">
                  <c:v>2.8463700000000001E-2</c:v>
                </c:pt>
                <c:pt idx="4296">
                  <c:v>2.8034199999999999E-2</c:v>
                </c:pt>
                <c:pt idx="4297">
                  <c:v>2.7284300000000001E-2</c:v>
                </c:pt>
                <c:pt idx="4298">
                  <c:v>2.6499200000000001E-2</c:v>
                </c:pt>
                <c:pt idx="4299">
                  <c:v>2.5800400000000001E-2</c:v>
                </c:pt>
                <c:pt idx="4300">
                  <c:v>2.5126699999999998E-2</c:v>
                </c:pt>
                <c:pt idx="4301">
                  <c:v>2.4188600000000001E-2</c:v>
                </c:pt>
                <c:pt idx="4302">
                  <c:v>2.34754E-2</c:v>
                </c:pt>
                <c:pt idx="4303">
                  <c:v>2.24899E-2</c:v>
                </c:pt>
                <c:pt idx="4304">
                  <c:v>2.17784E-2</c:v>
                </c:pt>
                <c:pt idx="4305">
                  <c:v>2.0723399999999999E-2</c:v>
                </c:pt>
                <c:pt idx="4306">
                  <c:v>1.9999800000000002E-2</c:v>
                </c:pt>
                <c:pt idx="4307">
                  <c:v>1.90425E-2</c:v>
                </c:pt>
                <c:pt idx="4308">
                  <c:v>1.8120600000000001E-2</c:v>
                </c:pt>
                <c:pt idx="4309">
                  <c:v>1.7062000000000001E-2</c:v>
                </c:pt>
                <c:pt idx="4310">
                  <c:v>1.6109700000000001E-2</c:v>
                </c:pt>
                <c:pt idx="4311">
                  <c:v>1.5188500000000001E-2</c:v>
                </c:pt>
                <c:pt idx="4312">
                  <c:v>1.40839E-2</c:v>
                </c:pt>
                <c:pt idx="4313">
                  <c:v>1.30683E-2</c:v>
                </c:pt>
                <c:pt idx="4314">
                  <c:v>1.2112700000000001E-2</c:v>
                </c:pt>
                <c:pt idx="4315">
                  <c:v>1.11167E-2</c:v>
                </c:pt>
                <c:pt idx="4316">
                  <c:v>1.00707E-2</c:v>
                </c:pt>
                <c:pt idx="4317">
                  <c:v>9.0661600000000002E-3</c:v>
                </c:pt>
                <c:pt idx="4318">
                  <c:v>7.9246400000000002E-3</c:v>
                </c:pt>
                <c:pt idx="4319">
                  <c:v>6.9352099999999998E-3</c:v>
                </c:pt>
                <c:pt idx="4320">
                  <c:v>5.8131299999999997E-3</c:v>
                </c:pt>
                <c:pt idx="4321">
                  <c:v>4.6787399999999998E-3</c:v>
                </c:pt>
                <c:pt idx="4322">
                  <c:v>3.51571E-3</c:v>
                </c:pt>
                <c:pt idx="4323">
                  <c:v>2.3924900000000002E-3</c:v>
                </c:pt>
                <c:pt idx="4324">
                  <c:v>1.25314E-3</c:v>
                </c:pt>
                <c:pt idx="4325" formatCode="0.00E+00">
                  <c:v>-4.6296299999999999E-5</c:v>
                </c:pt>
                <c:pt idx="4326">
                  <c:v>-1.1582299999999999E-3</c:v>
                </c:pt>
                <c:pt idx="4327">
                  <c:v>-2.2426999999999998E-3</c:v>
                </c:pt>
                <c:pt idx="4328">
                  <c:v>-3.4294799999999999E-3</c:v>
                </c:pt>
                <c:pt idx="4329">
                  <c:v>-4.5939500000000003E-3</c:v>
                </c:pt>
                <c:pt idx="4330">
                  <c:v>-5.8643699999999998E-3</c:v>
                </c:pt>
                <c:pt idx="4331">
                  <c:v>-7.0066599999999996E-3</c:v>
                </c:pt>
                <c:pt idx="4332">
                  <c:v>-8.2773199999999995E-3</c:v>
                </c:pt>
                <c:pt idx="4333">
                  <c:v>-9.5466500000000003E-3</c:v>
                </c:pt>
                <c:pt idx="4334">
                  <c:v>-1.07968E-2</c:v>
                </c:pt>
                <c:pt idx="4335">
                  <c:v>-1.21073E-2</c:v>
                </c:pt>
                <c:pt idx="4336">
                  <c:v>-1.34039E-2</c:v>
                </c:pt>
                <c:pt idx="4337">
                  <c:v>-1.48576E-2</c:v>
                </c:pt>
                <c:pt idx="4338">
                  <c:v>-1.5933900000000001E-2</c:v>
                </c:pt>
                <c:pt idx="4339">
                  <c:v>-1.7399999999999999E-2</c:v>
                </c:pt>
                <c:pt idx="4340">
                  <c:v>-1.8588899999999998E-2</c:v>
                </c:pt>
                <c:pt idx="4341">
                  <c:v>-2.0130100000000001E-2</c:v>
                </c:pt>
                <c:pt idx="4342">
                  <c:v>-2.1239500000000001E-2</c:v>
                </c:pt>
                <c:pt idx="4343">
                  <c:v>-2.27376E-2</c:v>
                </c:pt>
                <c:pt idx="4344">
                  <c:v>-2.3957599999999999E-2</c:v>
                </c:pt>
                <c:pt idx="4345">
                  <c:v>-2.54513E-2</c:v>
                </c:pt>
                <c:pt idx="4346">
                  <c:v>-2.6557600000000001E-2</c:v>
                </c:pt>
                <c:pt idx="4347">
                  <c:v>-2.8046499999999999E-2</c:v>
                </c:pt>
                <c:pt idx="4348">
                  <c:v>-2.93397E-2</c:v>
                </c:pt>
                <c:pt idx="4349">
                  <c:v>-3.0993199999999999E-2</c:v>
                </c:pt>
                <c:pt idx="4350">
                  <c:v>-3.1896899999999999E-2</c:v>
                </c:pt>
                <c:pt idx="4351">
                  <c:v>-3.3542000000000002E-2</c:v>
                </c:pt>
                <c:pt idx="4352">
                  <c:v>-3.4698300000000001E-2</c:v>
                </c:pt>
                <c:pt idx="4353">
                  <c:v>-3.6289399999999999E-2</c:v>
                </c:pt>
                <c:pt idx="4354">
                  <c:v>-3.75331E-2</c:v>
                </c:pt>
                <c:pt idx="4355">
                  <c:v>-3.8876399999999998E-2</c:v>
                </c:pt>
                <c:pt idx="4356">
                  <c:v>-4.03776E-2</c:v>
                </c:pt>
                <c:pt idx="4357">
                  <c:v>-4.18766E-2</c:v>
                </c:pt>
                <c:pt idx="4358">
                  <c:v>-4.2994400000000002E-2</c:v>
                </c:pt>
                <c:pt idx="4359">
                  <c:v>-4.4428200000000001E-2</c:v>
                </c:pt>
                <c:pt idx="4360">
                  <c:v>-4.5748299999999999E-2</c:v>
                </c:pt>
                <c:pt idx="4361">
                  <c:v>-4.7255600000000002E-2</c:v>
                </c:pt>
                <c:pt idx="4362">
                  <c:v>-4.8401E-2</c:v>
                </c:pt>
                <c:pt idx="4363">
                  <c:v>-4.9866300000000002E-2</c:v>
                </c:pt>
                <c:pt idx="4364">
                  <c:v>-5.1249000000000003E-2</c:v>
                </c:pt>
                <c:pt idx="4365">
                  <c:v>-5.2526400000000001E-2</c:v>
                </c:pt>
                <c:pt idx="4366">
                  <c:v>-5.3701199999999998E-2</c:v>
                </c:pt>
                <c:pt idx="4367">
                  <c:v>-5.5154700000000001E-2</c:v>
                </c:pt>
                <c:pt idx="4368">
                  <c:v>-5.6611399999999999E-2</c:v>
                </c:pt>
                <c:pt idx="4369">
                  <c:v>-5.7801400000000003E-2</c:v>
                </c:pt>
                <c:pt idx="4370">
                  <c:v>-5.8904100000000001E-2</c:v>
                </c:pt>
                <c:pt idx="4371">
                  <c:v>-6.0349399999999997E-2</c:v>
                </c:pt>
                <c:pt idx="4372">
                  <c:v>-6.1739500000000003E-2</c:v>
                </c:pt>
                <c:pt idx="4373">
                  <c:v>-6.2976199999999996E-2</c:v>
                </c:pt>
                <c:pt idx="4374">
                  <c:v>-6.4319600000000005E-2</c:v>
                </c:pt>
                <c:pt idx="4375">
                  <c:v>-6.5374199999999993E-2</c:v>
                </c:pt>
                <c:pt idx="4376">
                  <c:v>-6.6650000000000001E-2</c:v>
                </c:pt>
                <c:pt idx="4377">
                  <c:v>-6.7708500000000005E-2</c:v>
                </c:pt>
                <c:pt idx="4378">
                  <c:v>-6.8883399999999997E-2</c:v>
                </c:pt>
                <c:pt idx="4379">
                  <c:v>-7.0250900000000005E-2</c:v>
                </c:pt>
                <c:pt idx="4380">
                  <c:v>-7.1121599999999993E-2</c:v>
                </c:pt>
                <c:pt idx="4381">
                  <c:v>-7.2156799999999993E-2</c:v>
                </c:pt>
                <c:pt idx="4382">
                  <c:v>-7.3272400000000001E-2</c:v>
                </c:pt>
                <c:pt idx="4383">
                  <c:v>-7.4302000000000007E-2</c:v>
                </c:pt>
                <c:pt idx="4384">
                  <c:v>-7.5616000000000003E-2</c:v>
                </c:pt>
                <c:pt idx="4385">
                  <c:v>-7.6387200000000002E-2</c:v>
                </c:pt>
                <c:pt idx="4386">
                  <c:v>-7.7486399999999997E-2</c:v>
                </c:pt>
                <c:pt idx="4387">
                  <c:v>-7.8470600000000001E-2</c:v>
                </c:pt>
                <c:pt idx="4388">
                  <c:v>-7.9443600000000003E-2</c:v>
                </c:pt>
                <c:pt idx="4389">
                  <c:v>-8.0339599999999997E-2</c:v>
                </c:pt>
                <c:pt idx="4390">
                  <c:v>-8.1255499999999994E-2</c:v>
                </c:pt>
                <c:pt idx="4391">
                  <c:v>-8.2087400000000005E-2</c:v>
                </c:pt>
                <c:pt idx="4392">
                  <c:v>-8.2866800000000004E-2</c:v>
                </c:pt>
                <c:pt idx="4393">
                  <c:v>-8.37252E-2</c:v>
                </c:pt>
                <c:pt idx="4394">
                  <c:v>-8.4632100000000002E-2</c:v>
                </c:pt>
                <c:pt idx="4395">
                  <c:v>-8.53767E-2</c:v>
                </c:pt>
                <c:pt idx="4396">
                  <c:v>-8.5994100000000004E-2</c:v>
                </c:pt>
                <c:pt idx="4397">
                  <c:v>-8.67063E-2</c:v>
                </c:pt>
                <c:pt idx="4398">
                  <c:v>-8.7436700000000006E-2</c:v>
                </c:pt>
                <c:pt idx="4399">
                  <c:v>-8.81387E-2</c:v>
                </c:pt>
                <c:pt idx="4400">
                  <c:v>-8.8664800000000002E-2</c:v>
                </c:pt>
                <c:pt idx="4401">
                  <c:v>-8.9280799999999993E-2</c:v>
                </c:pt>
                <c:pt idx="4402">
                  <c:v>-8.97535E-2</c:v>
                </c:pt>
                <c:pt idx="4403">
                  <c:v>-9.0313000000000004E-2</c:v>
                </c:pt>
                <c:pt idx="4404">
                  <c:v>-9.0898900000000005E-2</c:v>
                </c:pt>
                <c:pt idx="4405">
                  <c:v>-9.1222399999999995E-2</c:v>
                </c:pt>
                <c:pt idx="4406">
                  <c:v>-9.1701599999999994E-2</c:v>
                </c:pt>
                <c:pt idx="4407">
                  <c:v>-9.21569E-2</c:v>
                </c:pt>
                <c:pt idx="4408">
                  <c:v>-9.2491900000000002E-2</c:v>
                </c:pt>
                <c:pt idx="4409">
                  <c:v>-9.2963599999999993E-2</c:v>
                </c:pt>
                <c:pt idx="4410">
                  <c:v>-9.3332499999999999E-2</c:v>
                </c:pt>
                <c:pt idx="4411">
                  <c:v>-9.36197E-2</c:v>
                </c:pt>
                <c:pt idx="4412">
                  <c:v>-9.3850799999999998E-2</c:v>
                </c:pt>
                <c:pt idx="4413">
                  <c:v>-9.4155600000000006E-2</c:v>
                </c:pt>
                <c:pt idx="4414">
                  <c:v>-9.4300400000000006E-2</c:v>
                </c:pt>
                <c:pt idx="4415">
                  <c:v>-9.4770599999999997E-2</c:v>
                </c:pt>
                <c:pt idx="4416">
                  <c:v>-9.4772599999999999E-2</c:v>
                </c:pt>
                <c:pt idx="4417">
                  <c:v>-9.4980700000000001E-2</c:v>
                </c:pt>
                <c:pt idx="4418">
                  <c:v>-9.5147499999999996E-2</c:v>
                </c:pt>
                <c:pt idx="4419">
                  <c:v>-9.5318399999999998E-2</c:v>
                </c:pt>
                <c:pt idx="4420">
                  <c:v>-9.5318600000000003E-2</c:v>
                </c:pt>
                <c:pt idx="4421">
                  <c:v>-9.5508099999999999E-2</c:v>
                </c:pt>
                <c:pt idx="4422">
                  <c:v>-9.5374600000000004E-2</c:v>
                </c:pt>
                <c:pt idx="4423">
                  <c:v>-9.5371600000000001E-2</c:v>
                </c:pt>
                <c:pt idx="4424">
                  <c:v>-9.5256999999999994E-2</c:v>
                </c:pt>
                <c:pt idx="4425">
                  <c:v>-9.53262E-2</c:v>
                </c:pt>
                <c:pt idx="4426">
                  <c:v>-9.5273399999999994E-2</c:v>
                </c:pt>
                <c:pt idx="4427">
                  <c:v>-9.5121999999999998E-2</c:v>
                </c:pt>
                <c:pt idx="4428">
                  <c:v>-9.4938400000000006E-2</c:v>
                </c:pt>
                <c:pt idx="4429">
                  <c:v>-9.4895599999999997E-2</c:v>
                </c:pt>
                <c:pt idx="4430">
                  <c:v>-9.4578300000000004E-2</c:v>
                </c:pt>
                <c:pt idx="4431">
                  <c:v>-9.4576199999999999E-2</c:v>
                </c:pt>
                <c:pt idx="4432">
                  <c:v>-9.4182000000000002E-2</c:v>
                </c:pt>
                <c:pt idx="4433">
                  <c:v>-9.4014899999999998E-2</c:v>
                </c:pt>
                <c:pt idx="4434">
                  <c:v>-9.3582399999999996E-2</c:v>
                </c:pt>
                <c:pt idx="4435">
                  <c:v>-9.3411099999999997E-2</c:v>
                </c:pt>
                <c:pt idx="4436">
                  <c:v>-9.29392E-2</c:v>
                </c:pt>
                <c:pt idx="4437">
                  <c:v>-9.2824299999999998E-2</c:v>
                </c:pt>
                <c:pt idx="4438">
                  <c:v>-9.2228400000000002E-2</c:v>
                </c:pt>
                <c:pt idx="4439">
                  <c:v>-9.2018900000000001E-2</c:v>
                </c:pt>
                <c:pt idx="4440">
                  <c:v>-9.1480000000000006E-2</c:v>
                </c:pt>
                <c:pt idx="4441">
                  <c:v>-9.1202400000000003E-2</c:v>
                </c:pt>
                <c:pt idx="4442">
                  <c:v>-9.0668399999999996E-2</c:v>
                </c:pt>
                <c:pt idx="4443">
                  <c:v>-9.03109E-2</c:v>
                </c:pt>
                <c:pt idx="4444">
                  <c:v>-8.9791099999999999E-2</c:v>
                </c:pt>
                <c:pt idx="4445">
                  <c:v>-8.9188600000000007E-2</c:v>
                </c:pt>
                <c:pt idx="4446">
                  <c:v>-8.8656299999999993E-2</c:v>
                </c:pt>
                <c:pt idx="4447">
                  <c:v>-8.81165E-2</c:v>
                </c:pt>
                <c:pt idx="4448">
                  <c:v>-8.7586300000000006E-2</c:v>
                </c:pt>
                <c:pt idx="4449">
                  <c:v>-8.7003300000000006E-2</c:v>
                </c:pt>
                <c:pt idx="4450">
                  <c:v>-8.6200600000000002E-2</c:v>
                </c:pt>
                <c:pt idx="4451">
                  <c:v>-8.5766599999999998E-2</c:v>
                </c:pt>
                <c:pt idx="4452">
                  <c:v>-8.4888699999999997E-2</c:v>
                </c:pt>
                <c:pt idx="4453">
                  <c:v>-8.4322400000000006E-2</c:v>
                </c:pt>
                <c:pt idx="4454">
                  <c:v>-8.3515300000000001E-2</c:v>
                </c:pt>
                <c:pt idx="4455">
                  <c:v>-8.2872000000000001E-2</c:v>
                </c:pt>
                <c:pt idx="4456">
                  <c:v>-8.2132200000000002E-2</c:v>
                </c:pt>
                <c:pt idx="4457">
                  <c:v>-8.1269099999999997E-2</c:v>
                </c:pt>
                <c:pt idx="4458">
                  <c:v>-8.0644900000000005E-2</c:v>
                </c:pt>
                <c:pt idx="4459">
                  <c:v>-7.9627900000000001E-2</c:v>
                </c:pt>
                <c:pt idx="4460">
                  <c:v>-7.8817300000000007E-2</c:v>
                </c:pt>
                <c:pt idx="4461">
                  <c:v>-7.79416E-2</c:v>
                </c:pt>
                <c:pt idx="4462">
                  <c:v>-7.7142299999999997E-2</c:v>
                </c:pt>
                <c:pt idx="4463">
                  <c:v>-7.6283299999999998E-2</c:v>
                </c:pt>
                <c:pt idx="4464">
                  <c:v>-7.5223600000000002E-2</c:v>
                </c:pt>
                <c:pt idx="4465">
                  <c:v>-7.4509599999999995E-2</c:v>
                </c:pt>
                <c:pt idx="4466">
                  <c:v>-7.3297799999999996E-2</c:v>
                </c:pt>
                <c:pt idx="4467">
                  <c:v>-7.2542700000000002E-2</c:v>
                </c:pt>
                <c:pt idx="4468">
                  <c:v>-7.1393899999999996E-2</c:v>
                </c:pt>
                <c:pt idx="4469">
                  <c:v>-7.0613599999999999E-2</c:v>
                </c:pt>
                <c:pt idx="4470">
                  <c:v>-6.9421800000000006E-2</c:v>
                </c:pt>
                <c:pt idx="4471">
                  <c:v>-6.8479899999999996E-2</c:v>
                </c:pt>
                <c:pt idx="4472">
                  <c:v>-6.7416799999999999E-2</c:v>
                </c:pt>
                <c:pt idx="4473">
                  <c:v>-6.6419500000000006E-2</c:v>
                </c:pt>
                <c:pt idx="4474">
                  <c:v>-6.5269599999999997E-2</c:v>
                </c:pt>
                <c:pt idx="4475">
                  <c:v>-6.4324999999999993E-2</c:v>
                </c:pt>
                <c:pt idx="4476">
                  <c:v>-6.3109999999999999E-2</c:v>
                </c:pt>
                <c:pt idx="4477">
                  <c:v>-6.21945E-2</c:v>
                </c:pt>
                <c:pt idx="4478">
                  <c:v>-6.0978999999999998E-2</c:v>
                </c:pt>
                <c:pt idx="4479">
                  <c:v>-5.99622E-2</c:v>
                </c:pt>
                <c:pt idx="4480">
                  <c:v>-5.8852700000000001E-2</c:v>
                </c:pt>
                <c:pt idx="4481">
                  <c:v>-5.7754E-2</c:v>
                </c:pt>
                <c:pt idx="4482">
                  <c:v>-5.6599299999999998E-2</c:v>
                </c:pt>
                <c:pt idx="4483">
                  <c:v>-5.5404299999999997E-2</c:v>
                </c:pt>
                <c:pt idx="4484">
                  <c:v>-5.41938E-2</c:v>
                </c:pt>
                <c:pt idx="4485">
                  <c:v>-5.3123099999999999E-2</c:v>
                </c:pt>
                <c:pt idx="4486">
                  <c:v>-5.1875400000000002E-2</c:v>
                </c:pt>
                <c:pt idx="4487">
                  <c:v>-5.0662600000000002E-2</c:v>
                </c:pt>
                <c:pt idx="4488">
                  <c:v>-4.9480700000000002E-2</c:v>
                </c:pt>
                <c:pt idx="4489">
                  <c:v>-4.8209000000000002E-2</c:v>
                </c:pt>
                <c:pt idx="4490">
                  <c:v>-4.70374E-2</c:v>
                </c:pt>
                <c:pt idx="4491">
                  <c:v>-4.5924199999999998E-2</c:v>
                </c:pt>
                <c:pt idx="4492">
                  <c:v>-4.4565399999999998E-2</c:v>
                </c:pt>
                <c:pt idx="4493">
                  <c:v>-4.3369100000000001E-2</c:v>
                </c:pt>
                <c:pt idx="4494">
                  <c:v>-4.2105900000000002E-2</c:v>
                </c:pt>
                <c:pt idx="4495">
                  <c:v>-4.0691699999999997E-2</c:v>
                </c:pt>
                <c:pt idx="4496">
                  <c:v>-3.9686199999999998E-2</c:v>
                </c:pt>
                <c:pt idx="4497">
                  <c:v>-3.8235199999999997E-2</c:v>
                </c:pt>
                <c:pt idx="4498">
                  <c:v>-3.7125400000000003E-2</c:v>
                </c:pt>
                <c:pt idx="4499">
                  <c:v>-3.5753300000000002E-2</c:v>
                </c:pt>
                <c:pt idx="4500">
                  <c:v>-3.4592400000000002E-2</c:v>
                </c:pt>
                <c:pt idx="4501">
                  <c:v>-3.3326099999999997E-2</c:v>
                </c:pt>
                <c:pt idx="4502">
                  <c:v>-3.2160099999999997E-2</c:v>
                </c:pt>
                <c:pt idx="4503">
                  <c:v>-3.1025199999999999E-2</c:v>
                </c:pt>
                <c:pt idx="4504">
                  <c:v>-2.96493E-2</c:v>
                </c:pt>
                <c:pt idx="4505">
                  <c:v>-2.8486399999999999E-2</c:v>
                </c:pt>
                <c:pt idx="4506">
                  <c:v>-2.6964999999999999E-2</c:v>
                </c:pt>
                <c:pt idx="4507">
                  <c:v>-2.5921400000000001E-2</c:v>
                </c:pt>
                <c:pt idx="4508">
                  <c:v>-2.4533599999999999E-2</c:v>
                </c:pt>
                <c:pt idx="4509">
                  <c:v>-2.3224100000000001E-2</c:v>
                </c:pt>
                <c:pt idx="4510">
                  <c:v>-2.1935699999999999E-2</c:v>
                </c:pt>
                <c:pt idx="4511">
                  <c:v>-2.0774299999999999E-2</c:v>
                </c:pt>
                <c:pt idx="4512">
                  <c:v>-1.9468300000000001E-2</c:v>
                </c:pt>
                <c:pt idx="4513">
                  <c:v>-1.8158899999999999E-2</c:v>
                </c:pt>
                <c:pt idx="4514">
                  <c:v>-1.69423E-2</c:v>
                </c:pt>
                <c:pt idx="4515">
                  <c:v>-1.5595100000000001E-2</c:v>
                </c:pt>
                <c:pt idx="4516">
                  <c:v>-1.4603E-2</c:v>
                </c:pt>
                <c:pt idx="4517">
                  <c:v>-1.31801E-2</c:v>
                </c:pt>
                <c:pt idx="4518">
                  <c:v>-1.20033E-2</c:v>
                </c:pt>
                <c:pt idx="4519">
                  <c:v>-1.06379E-2</c:v>
                </c:pt>
                <c:pt idx="4520">
                  <c:v>-9.3630999999999992E-3</c:v>
                </c:pt>
                <c:pt idx="4521">
                  <c:v>-8.1602500000000008E-3</c:v>
                </c:pt>
                <c:pt idx="4522">
                  <c:v>-6.9012099999999996E-3</c:v>
                </c:pt>
                <c:pt idx="4523">
                  <c:v>-5.6967500000000004E-3</c:v>
                </c:pt>
                <c:pt idx="4524">
                  <c:v>-4.4242400000000003E-3</c:v>
                </c:pt>
                <c:pt idx="4525">
                  <c:v>-3.17885E-3</c:v>
                </c:pt>
                <c:pt idx="4526">
                  <c:v>-2.0592100000000001E-3</c:v>
                </c:pt>
                <c:pt idx="4527">
                  <c:v>-8.9826999999999995E-4</c:v>
                </c:pt>
                <c:pt idx="4528">
                  <c:v>3.6749599999999998E-4</c:v>
                </c:pt>
                <c:pt idx="4529">
                  <c:v>1.6224399999999999E-3</c:v>
                </c:pt>
                <c:pt idx="4530">
                  <c:v>2.6696599999999999E-3</c:v>
                </c:pt>
                <c:pt idx="4531">
                  <c:v>3.8881599999999999E-3</c:v>
                </c:pt>
                <c:pt idx="4532">
                  <c:v>5.1241100000000003E-3</c:v>
                </c:pt>
                <c:pt idx="4533">
                  <c:v>6.2392599999999999E-3</c:v>
                </c:pt>
                <c:pt idx="4534">
                  <c:v>7.3509200000000004E-3</c:v>
                </c:pt>
                <c:pt idx="4535">
                  <c:v>8.6014200000000002E-3</c:v>
                </c:pt>
                <c:pt idx="4536">
                  <c:v>9.5802200000000004E-3</c:v>
                </c:pt>
                <c:pt idx="4537">
                  <c:v>1.09617E-2</c:v>
                </c:pt>
                <c:pt idx="4538">
                  <c:v>1.17971E-2</c:v>
                </c:pt>
                <c:pt idx="4539">
                  <c:v>1.3074300000000001E-2</c:v>
                </c:pt>
                <c:pt idx="4540">
                  <c:v>1.4191799999999999E-2</c:v>
                </c:pt>
                <c:pt idx="4541">
                  <c:v>1.52154E-2</c:v>
                </c:pt>
                <c:pt idx="4542">
                  <c:v>1.62379E-2</c:v>
                </c:pt>
                <c:pt idx="4543">
                  <c:v>1.7347999999999999E-2</c:v>
                </c:pt>
                <c:pt idx="4544">
                  <c:v>1.8283799999999999E-2</c:v>
                </c:pt>
                <c:pt idx="4545">
                  <c:v>1.94831E-2</c:v>
                </c:pt>
                <c:pt idx="4546">
                  <c:v>2.04248E-2</c:v>
                </c:pt>
                <c:pt idx="4547">
                  <c:v>2.14215E-2</c:v>
                </c:pt>
                <c:pt idx="4548">
                  <c:v>2.2429600000000001E-2</c:v>
                </c:pt>
                <c:pt idx="4549">
                  <c:v>2.3326199999999998E-2</c:v>
                </c:pt>
                <c:pt idx="4550">
                  <c:v>2.43097E-2</c:v>
                </c:pt>
                <c:pt idx="4551">
                  <c:v>2.53391E-2</c:v>
                </c:pt>
                <c:pt idx="4552">
                  <c:v>2.6210199999999999E-2</c:v>
                </c:pt>
                <c:pt idx="4553">
                  <c:v>2.7083200000000002E-2</c:v>
                </c:pt>
                <c:pt idx="4554">
                  <c:v>2.79463E-2</c:v>
                </c:pt>
                <c:pt idx="4555">
                  <c:v>2.89663E-2</c:v>
                </c:pt>
                <c:pt idx="4556">
                  <c:v>2.98385E-2</c:v>
                </c:pt>
                <c:pt idx="4557">
                  <c:v>3.0669600000000002E-2</c:v>
                </c:pt>
                <c:pt idx="4558">
                  <c:v>3.1468299999999998E-2</c:v>
                </c:pt>
                <c:pt idx="4559">
                  <c:v>3.2359100000000002E-2</c:v>
                </c:pt>
                <c:pt idx="4560">
                  <c:v>3.3150899999999997E-2</c:v>
                </c:pt>
                <c:pt idx="4561">
                  <c:v>3.3945700000000002E-2</c:v>
                </c:pt>
                <c:pt idx="4562">
                  <c:v>3.4942800000000003E-2</c:v>
                </c:pt>
                <c:pt idx="4563">
                  <c:v>3.56104E-2</c:v>
                </c:pt>
                <c:pt idx="4564">
                  <c:v>3.6472600000000001E-2</c:v>
                </c:pt>
                <c:pt idx="4565">
                  <c:v>3.7200799999999999E-2</c:v>
                </c:pt>
                <c:pt idx="4566">
                  <c:v>3.8076100000000002E-2</c:v>
                </c:pt>
                <c:pt idx="4567">
                  <c:v>3.8863200000000001E-2</c:v>
                </c:pt>
                <c:pt idx="4568">
                  <c:v>3.9549899999999999E-2</c:v>
                </c:pt>
                <c:pt idx="4569">
                  <c:v>4.0373899999999997E-2</c:v>
                </c:pt>
                <c:pt idx="4570">
                  <c:v>4.1149699999999997E-2</c:v>
                </c:pt>
                <c:pt idx="4571">
                  <c:v>4.1866599999999997E-2</c:v>
                </c:pt>
                <c:pt idx="4572">
                  <c:v>4.2507499999999997E-2</c:v>
                </c:pt>
                <c:pt idx="4573">
                  <c:v>4.32745E-2</c:v>
                </c:pt>
                <c:pt idx="4574">
                  <c:v>4.3818299999999998E-2</c:v>
                </c:pt>
                <c:pt idx="4575">
                  <c:v>4.4474E-2</c:v>
                </c:pt>
                <c:pt idx="4576">
                  <c:v>4.5356800000000003E-2</c:v>
                </c:pt>
                <c:pt idx="4577">
                  <c:v>4.5865999999999997E-2</c:v>
                </c:pt>
                <c:pt idx="4578">
                  <c:v>4.6656700000000002E-2</c:v>
                </c:pt>
                <c:pt idx="4579">
                  <c:v>4.7043500000000002E-2</c:v>
                </c:pt>
                <c:pt idx="4580">
                  <c:v>4.7927999999999998E-2</c:v>
                </c:pt>
                <c:pt idx="4581">
                  <c:v>4.8316100000000001E-2</c:v>
                </c:pt>
                <c:pt idx="4582">
                  <c:v>4.9159000000000001E-2</c:v>
                </c:pt>
                <c:pt idx="4583">
                  <c:v>4.9733199999999998E-2</c:v>
                </c:pt>
                <c:pt idx="4584">
                  <c:v>5.0231900000000003E-2</c:v>
                </c:pt>
                <c:pt idx="4585">
                  <c:v>5.0939499999999999E-2</c:v>
                </c:pt>
                <c:pt idx="4586">
                  <c:v>5.1527299999999998E-2</c:v>
                </c:pt>
                <c:pt idx="4587">
                  <c:v>5.2063999999999999E-2</c:v>
                </c:pt>
                <c:pt idx="4588">
                  <c:v>5.2747000000000002E-2</c:v>
                </c:pt>
                <c:pt idx="4589">
                  <c:v>5.32165E-2</c:v>
                </c:pt>
                <c:pt idx="4590">
                  <c:v>5.3734900000000002E-2</c:v>
                </c:pt>
                <c:pt idx="4591">
                  <c:v>5.4375300000000001E-2</c:v>
                </c:pt>
                <c:pt idx="4592">
                  <c:v>5.4915899999999997E-2</c:v>
                </c:pt>
                <c:pt idx="4593">
                  <c:v>5.5577000000000001E-2</c:v>
                </c:pt>
                <c:pt idx="4594">
                  <c:v>5.6065499999999997E-2</c:v>
                </c:pt>
                <c:pt idx="4595">
                  <c:v>5.6536500000000003E-2</c:v>
                </c:pt>
                <c:pt idx="4596">
                  <c:v>5.7212699999999998E-2</c:v>
                </c:pt>
                <c:pt idx="4597">
                  <c:v>5.7721000000000001E-2</c:v>
                </c:pt>
                <c:pt idx="4598">
                  <c:v>5.8183400000000003E-2</c:v>
                </c:pt>
                <c:pt idx="4599">
                  <c:v>5.8844899999999999E-2</c:v>
                </c:pt>
                <c:pt idx="4600">
                  <c:v>5.9347499999999997E-2</c:v>
                </c:pt>
                <c:pt idx="4601">
                  <c:v>5.9883499999999999E-2</c:v>
                </c:pt>
                <c:pt idx="4602">
                  <c:v>6.0458100000000001E-2</c:v>
                </c:pt>
                <c:pt idx="4603">
                  <c:v>6.0904399999999997E-2</c:v>
                </c:pt>
                <c:pt idx="4604">
                  <c:v>6.1565300000000003E-2</c:v>
                </c:pt>
                <c:pt idx="4605">
                  <c:v>6.1816000000000003E-2</c:v>
                </c:pt>
                <c:pt idx="4606">
                  <c:v>6.2547400000000003E-2</c:v>
                </c:pt>
                <c:pt idx="4607">
                  <c:v>6.3039999999999999E-2</c:v>
                </c:pt>
                <c:pt idx="4608">
                  <c:v>6.3497200000000004E-2</c:v>
                </c:pt>
                <c:pt idx="4609">
                  <c:v>6.3999200000000006E-2</c:v>
                </c:pt>
                <c:pt idx="4610">
                  <c:v>6.4327300000000004E-2</c:v>
                </c:pt>
                <c:pt idx="4611">
                  <c:v>6.4851099999999995E-2</c:v>
                </c:pt>
                <c:pt idx="4612">
                  <c:v>6.5287899999999996E-2</c:v>
                </c:pt>
                <c:pt idx="4613">
                  <c:v>6.5587199999999998E-2</c:v>
                </c:pt>
                <c:pt idx="4614">
                  <c:v>6.6111199999999995E-2</c:v>
                </c:pt>
                <c:pt idx="4615">
                  <c:v>6.6509399999999996E-2</c:v>
                </c:pt>
                <c:pt idx="4616">
                  <c:v>6.6730600000000001E-2</c:v>
                </c:pt>
                <c:pt idx="4617">
                  <c:v>6.7241999999999996E-2</c:v>
                </c:pt>
                <c:pt idx="4618">
                  <c:v>6.7677600000000004E-2</c:v>
                </c:pt>
                <c:pt idx="4619">
                  <c:v>6.8118600000000001E-2</c:v>
                </c:pt>
                <c:pt idx="4620">
                  <c:v>6.8502300000000002E-2</c:v>
                </c:pt>
                <c:pt idx="4621">
                  <c:v>6.8877400000000005E-2</c:v>
                </c:pt>
                <c:pt idx="4622">
                  <c:v>6.9295399999999993E-2</c:v>
                </c:pt>
                <c:pt idx="4623">
                  <c:v>6.9684700000000002E-2</c:v>
                </c:pt>
                <c:pt idx="4624">
                  <c:v>6.9995500000000002E-2</c:v>
                </c:pt>
                <c:pt idx="4625">
                  <c:v>7.0421300000000006E-2</c:v>
                </c:pt>
                <c:pt idx="4626">
                  <c:v>7.0618299999999995E-2</c:v>
                </c:pt>
                <c:pt idx="4627">
                  <c:v>7.0966799999999997E-2</c:v>
                </c:pt>
                <c:pt idx="4628">
                  <c:v>7.1292499999999995E-2</c:v>
                </c:pt>
                <c:pt idx="4629">
                  <c:v>7.1710300000000005E-2</c:v>
                </c:pt>
                <c:pt idx="4630">
                  <c:v>7.2051799999999999E-2</c:v>
                </c:pt>
                <c:pt idx="4631">
                  <c:v>7.2403499999999996E-2</c:v>
                </c:pt>
                <c:pt idx="4632">
                  <c:v>7.2707999999999995E-2</c:v>
                </c:pt>
                <c:pt idx="4633">
                  <c:v>7.31382E-2</c:v>
                </c:pt>
                <c:pt idx="4634">
                  <c:v>7.3381799999999997E-2</c:v>
                </c:pt>
                <c:pt idx="4635">
                  <c:v>7.3882000000000003E-2</c:v>
                </c:pt>
                <c:pt idx="4636">
                  <c:v>7.40928E-2</c:v>
                </c:pt>
                <c:pt idx="4637">
                  <c:v>7.44065E-2</c:v>
                </c:pt>
                <c:pt idx="4638">
                  <c:v>7.4677599999999997E-2</c:v>
                </c:pt>
                <c:pt idx="4639">
                  <c:v>7.4981800000000001E-2</c:v>
                </c:pt>
                <c:pt idx="4640">
                  <c:v>7.5420899999999999E-2</c:v>
                </c:pt>
                <c:pt idx="4641">
                  <c:v>7.5605599999999995E-2</c:v>
                </c:pt>
                <c:pt idx="4642">
                  <c:v>7.5900800000000004E-2</c:v>
                </c:pt>
                <c:pt idx="4643">
                  <c:v>7.6292100000000002E-2</c:v>
                </c:pt>
                <c:pt idx="4644">
                  <c:v>7.6509599999999997E-2</c:v>
                </c:pt>
                <c:pt idx="4645">
                  <c:v>7.6825199999999996E-2</c:v>
                </c:pt>
                <c:pt idx="4646">
                  <c:v>7.7222600000000002E-2</c:v>
                </c:pt>
                <c:pt idx="4647">
                  <c:v>7.7626500000000001E-2</c:v>
                </c:pt>
                <c:pt idx="4648">
                  <c:v>7.7732700000000002E-2</c:v>
                </c:pt>
                <c:pt idx="4649">
                  <c:v>7.8145000000000006E-2</c:v>
                </c:pt>
                <c:pt idx="4650">
                  <c:v>7.8592400000000007E-2</c:v>
                </c:pt>
                <c:pt idx="4651">
                  <c:v>7.8604300000000002E-2</c:v>
                </c:pt>
                <c:pt idx="4652">
                  <c:v>7.9157000000000005E-2</c:v>
                </c:pt>
                <c:pt idx="4653">
                  <c:v>7.9364100000000007E-2</c:v>
                </c:pt>
                <c:pt idx="4654">
                  <c:v>7.9704399999999995E-2</c:v>
                </c:pt>
                <c:pt idx="4655">
                  <c:v>7.9969299999999993E-2</c:v>
                </c:pt>
                <c:pt idx="4656">
                  <c:v>8.05511E-2</c:v>
                </c:pt>
                <c:pt idx="4657">
                  <c:v>8.07398E-2</c:v>
                </c:pt>
                <c:pt idx="4658">
                  <c:v>8.11968E-2</c:v>
                </c:pt>
                <c:pt idx="4659">
                  <c:v>8.1165000000000001E-2</c:v>
                </c:pt>
                <c:pt idx="4660">
                  <c:v>8.17885E-2</c:v>
                </c:pt>
                <c:pt idx="4661">
                  <c:v>8.2026699999999994E-2</c:v>
                </c:pt>
                <c:pt idx="4662">
                  <c:v>8.2419900000000004E-2</c:v>
                </c:pt>
                <c:pt idx="4663">
                  <c:v>8.2848099999999994E-2</c:v>
                </c:pt>
                <c:pt idx="4664">
                  <c:v>8.3143499999999995E-2</c:v>
                </c:pt>
                <c:pt idx="4665">
                  <c:v>8.3348800000000001E-2</c:v>
                </c:pt>
                <c:pt idx="4666">
                  <c:v>8.3883200000000005E-2</c:v>
                </c:pt>
                <c:pt idx="4667">
                  <c:v>8.4050700000000006E-2</c:v>
                </c:pt>
                <c:pt idx="4668">
                  <c:v>8.4695699999999999E-2</c:v>
                </c:pt>
                <c:pt idx="4669">
                  <c:v>8.5061700000000004E-2</c:v>
                </c:pt>
                <c:pt idx="4670">
                  <c:v>8.5522200000000007E-2</c:v>
                </c:pt>
                <c:pt idx="4671">
                  <c:v>8.5843600000000006E-2</c:v>
                </c:pt>
                <c:pt idx="4672">
                  <c:v>8.6301000000000003E-2</c:v>
                </c:pt>
                <c:pt idx="4673">
                  <c:v>8.6721599999999996E-2</c:v>
                </c:pt>
                <c:pt idx="4674">
                  <c:v>8.6844299999999999E-2</c:v>
                </c:pt>
                <c:pt idx="4675">
                  <c:v>8.7238300000000005E-2</c:v>
                </c:pt>
                <c:pt idx="4676">
                  <c:v>8.7737399999999993E-2</c:v>
                </c:pt>
                <c:pt idx="4677">
                  <c:v>8.7950299999999995E-2</c:v>
                </c:pt>
                <c:pt idx="4678">
                  <c:v>8.8232599999999994E-2</c:v>
                </c:pt>
                <c:pt idx="4679">
                  <c:v>8.8474899999999995E-2</c:v>
                </c:pt>
                <c:pt idx="4680">
                  <c:v>8.9004100000000003E-2</c:v>
                </c:pt>
                <c:pt idx="4681">
                  <c:v>8.9286900000000002E-2</c:v>
                </c:pt>
                <c:pt idx="4682">
                  <c:v>8.9426599999999995E-2</c:v>
                </c:pt>
                <c:pt idx="4683">
                  <c:v>9.0007500000000004E-2</c:v>
                </c:pt>
                <c:pt idx="4684">
                  <c:v>9.0354299999999999E-2</c:v>
                </c:pt>
                <c:pt idx="4685">
                  <c:v>9.0104799999999999E-2</c:v>
                </c:pt>
                <c:pt idx="4686">
                  <c:v>9.0862499999999999E-2</c:v>
                </c:pt>
                <c:pt idx="4687">
                  <c:v>9.0932799999999994E-2</c:v>
                </c:pt>
                <c:pt idx="4688">
                  <c:v>9.1417799999999994E-2</c:v>
                </c:pt>
                <c:pt idx="4689">
                  <c:v>9.1620699999999999E-2</c:v>
                </c:pt>
                <c:pt idx="4690">
                  <c:v>9.17269E-2</c:v>
                </c:pt>
                <c:pt idx="4691">
                  <c:v>9.2125700000000005E-2</c:v>
                </c:pt>
                <c:pt idx="4692">
                  <c:v>9.2208899999999996E-2</c:v>
                </c:pt>
                <c:pt idx="4693">
                  <c:v>9.2614000000000002E-2</c:v>
                </c:pt>
                <c:pt idx="4694">
                  <c:v>9.2676400000000006E-2</c:v>
                </c:pt>
                <c:pt idx="4695">
                  <c:v>9.3009900000000006E-2</c:v>
                </c:pt>
                <c:pt idx="4696">
                  <c:v>9.2998899999999995E-2</c:v>
                </c:pt>
                <c:pt idx="4697">
                  <c:v>9.3079800000000004E-2</c:v>
                </c:pt>
                <c:pt idx="4698">
                  <c:v>9.3105800000000002E-2</c:v>
                </c:pt>
                <c:pt idx="4699">
                  <c:v>9.3341599999999997E-2</c:v>
                </c:pt>
                <c:pt idx="4700">
                  <c:v>9.3301300000000004E-2</c:v>
                </c:pt>
                <c:pt idx="4701">
                  <c:v>9.3442399999999995E-2</c:v>
                </c:pt>
                <c:pt idx="4702">
                  <c:v>9.3477900000000003E-2</c:v>
                </c:pt>
                <c:pt idx="4703">
                  <c:v>9.3597100000000003E-2</c:v>
                </c:pt>
                <c:pt idx="4704">
                  <c:v>9.3567800000000007E-2</c:v>
                </c:pt>
                <c:pt idx="4705">
                  <c:v>9.3650700000000003E-2</c:v>
                </c:pt>
                <c:pt idx="4706">
                  <c:v>9.3775999999999998E-2</c:v>
                </c:pt>
                <c:pt idx="4707">
                  <c:v>9.3594899999999995E-2</c:v>
                </c:pt>
                <c:pt idx="4708">
                  <c:v>9.3497999999999998E-2</c:v>
                </c:pt>
                <c:pt idx="4709">
                  <c:v>9.3624799999999994E-2</c:v>
                </c:pt>
                <c:pt idx="4710">
                  <c:v>9.3575000000000005E-2</c:v>
                </c:pt>
                <c:pt idx="4711">
                  <c:v>9.3522999999999995E-2</c:v>
                </c:pt>
                <c:pt idx="4712">
                  <c:v>9.3439999999999995E-2</c:v>
                </c:pt>
                <c:pt idx="4713">
                  <c:v>9.3173699999999998E-2</c:v>
                </c:pt>
                <c:pt idx="4714">
                  <c:v>9.32722E-2</c:v>
                </c:pt>
                <c:pt idx="4715">
                  <c:v>9.3077400000000005E-2</c:v>
                </c:pt>
                <c:pt idx="4716">
                  <c:v>9.2720200000000003E-2</c:v>
                </c:pt>
                <c:pt idx="4717">
                  <c:v>9.2727100000000007E-2</c:v>
                </c:pt>
                <c:pt idx="4718">
                  <c:v>9.2288300000000004E-2</c:v>
                </c:pt>
                <c:pt idx="4719">
                  <c:v>9.2192099999999999E-2</c:v>
                </c:pt>
                <c:pt idx="4720">
                  <c:v>9.2007500000000006E-2</c:v>
                </c:pt>
                <c:pt idx="4721">
                  <c:v>9.1840599999999994E-2</c:v>
                </c:pt>
                <c:pt idx="4722">
                  <c:v>9.1482300000000003E-2</c:v>
                </c:pt>
                <c:pt idx="4723">
                  <c:v>9.1347300000000006E-2</c:v>
                </c:pt>
                <c:pt idx="4724">
                  <c:v>9.0921199999999994E-2</c:v>
                </c:pt>
                <c:pt idx="4725">
                  <c:v>9.0712100000000004E-2</c:v>
                </c:pt>
                <c:pt idx="4726">
                  <c:v>9.06608E-2</c:v>
                </c:pt>
                <c:pt idx="4727">
                  <c:v>9.0407199999999993E-2</c:v>
                </c:pt>
                <c:pt idx="4728">
                  <c:v>9.0055200000000002E-2</c:v>
                </c:pt>
                <c:pt idx="4729">
                  <c:v>8.97564E-2</c:v>
                </c:pt>
                <c:pt idx="4730">
                  <c:v>8.9341000000000004E-2</c:v>
                </c:pt>
                <c:pt idx="4731">
                  <c:v>8.9142200000000005E-2</c:v>
                </c:pt>
                <c:pt idx="4732">
                  <c:v>8.8946600000000001E-2</c:v>
                </c:pt>
                <c:pt idx="4733">
                  <c:v>8.8641700000000004E-2</c:v>
                </c:pt>
                <c:pt idx="4734">
                  <c:v>8.8350999999999999E-2</c:v>
                </c:pt>
                <c:pt idx="4735">
                  <c:v>8.7812500000000002E-2</c:v>
                </c:pt>
                <c:pt idx="4736">
                  <c:v>8.7558399999999995E-2</c:v>
                </c:pt>
                <c:pt idx="4737">
                  <c:v>8.7230600000000005E-2</c:v>
                </c:pt>
                <c:pt idx="4738">
                  <c:v>8.6957599999999996E-2</c:v>
                </c:pt>
                <c:pt idx="4739">
                  <c:v>8.6419700000000002E-2</c:v>
                </c:pt>
                <c:pt idx="4740">
                  <c:v>8.6183300000000004E-2</c:v>
                </c:pt>
                <c:pt idx="4741">
                  <c:v>8.5625800000000002E-2</c:v>
                </c:pt>
                <c:pt idx="4742">
                  <c:v>8.5318400000000003E-2</c:v>
                </c:pt>
                <c:pt idx="4743">
                  <c:v>8.4819000000000006E-2</c:v>
                </c:pt>
                <c:pt idx="4744">
                  <c:v>8.4699899999999995E-2</c:v>
                </c:pt>
                <c:pt idx="4745">
                  <c:v>8.4029000000000006E-2</c:v>
                </c:pt>
                <c:pt idx="4746">
                  <c:v>8.3764500000000006E-2</c:v>
                </c:pt>
                <c:pt idx="4747">
                  <c:v>8.3479800000000007E-2</c:v>
                </c:pt>
                <c:pt idx="4748">
                  <c:v>8.2924800000000007E-2</c:v>
                </c:pt>
                <c:pt idx="4749">
                  <c:v>8.2638199999999995E-2</c:v>
                </c:pt>
                <c:pt idx="4750">
                  <c:v>8.2278299999999999E-2</c:v>
                </c:pt>
                <c:pt idx="4751">
                  <c:v>8.1948699999999999E-2</c:v>
                </c:pt>
                <c:pt idx="4752">
                  <c:v>8.1551399999999996E-2</c:v>
                </c:pt>
                <c:pt idx="4753">
                  <c:v>8.0976699999999999E-2</c:v>
                </c:pt>
                <c:pt idx="4754">
                  <c:v>8.0862600000000007E-2</c:v>
                </c:pt>
                <c:pt idx="4755">
                  <c:v>7.9978199999999999E-2</c:v>
                </c:pt>
                <c:pt idx="4756">
                  <c:v>7.9900600000000002E-2</c:v>
                </c:pt>
                <c:pt idx="4757">
                  <c:v>7.9392299999999999E-2</c:v>
                </c:pt>
                <c:pt idx="4758">
                  <c:v>7.8760499999999997E-2</c:v>
                </c:pt>
                <c:pt idx="4759">
                  <c:v>7.8455999999999998E-2</c:v>
                </c:pt>
                <c:pt idx="4760">
                  <c:v>7.7872999999999998E-2</c:v>
                </c:pt>
                <c:pt idx="4761">
                  <c:v>7.7584899999999998E-2</c:v>
                </c:pt>
                <c:pt idx="4762">
                  <c:v>7.7041999999999999E-2</c:v>
                </c:pt>
                <c:pt idx="4763">
                  <c:v>7.67737E-2</c:v>
                </c:pt>
                <c:pt idx="4764">
                  <c:v>7.6218999999999995E-2</c:v>
                </c:pt>
                <c:pt idx="4765">
                  <c:v>7.5982400000000005E-2</c:v>
                </c:pt>
                <c:pt idx="4766">
                  <c:v>7.53162E-2</c:v>
                </c:pt>
                <c:pt idx="4767">
                  <c:v>7.5004199999999993E-2</c:v>
                </c:pt>
                <c:pt idx="4768">
                  <c:v>7.4371800000000002E-2</c:v>
                </c:pt>
                <c:pt idx="4769">
                  <c:v>7.41922E-2</c:v>
                </c:pt>
                <c:pt idx="4770">
                  <c:v>7.3516100000000001E-2</c:v>
                </c:pt>
                <c:pt idx="4771">
                  <c:v>7.3188500000000004E-2</c:v>
                </c:pt>
                <c:pt idx="4772">
                  <c:v>7.2538199999999997E-2</c:v>
                </c:pt>
                <c:pt idx="4773">
                  <c:v>7.21715E-2</c:v>
                </c:pt>
                <c:pt idx="4774">
                  <c:v>7.1541999999999994E-2</c:v>
                </c:pt>
                <c:pt idx="4775">
                  <c:v>7.1436700000000006E-2</c:v>
                </c:pt>
                <c:pt idx="4776">
                  <c:v>7.0534899999999998E-2</c:v>
                </c:pt>
                <c:pt idx="4777">
                  <c:v>7.0493200000000006E-2</c:v>
                </c:pt>
                <c:pt idx="4778">
                  <c:v>6.9689500000000001E-2</c:v>
                </c:pt>
                <c:pt idx="4779">
                  <c:v>6.9207199999999996E-2</c:v>
                </c:pt>
                <c:pt idx="4780">
                  <c:v>6.8678299999999998E-2</c:v>
                </c:pt>
                <c:pt idx="4781">
                  <c:v>6.8116899999999994E-2</c:v>
                </c:pt>
                <c:pt idx="4782">
                  <c:v>6.7696599999999996E-2</c:v>
                </c:pt>
                <c:pt idx="4783">
                  <c:v>6.7154800000000001E-2</c:v>
                </c:pt>
                <c:pt idx="4784">
                  <c:v>6.6523899999999997E-2</c:v>
                </c:pt>
                <c:pt idx="4785">
                  <c:v>6.6090700000000002E-2</c:v>
                </c:pt>
                <c:pt idx="4786">
                  <c:v>6.5561599999999998E-2</c:v>
                </c:pt>
                <c:pt idx="4787">
                  <c:v>6.5136100000000002E-2</c:v>
                </c:pt>
                <c:pt idx="4788">
                  <c:v>6.4462699999999998E-2</c:v>
                </c:pt>
                <c:pt idx="4789">
                  <c:v>6.3894500000000007E-2</c:v>
                </c:pt>
                <c:pt idx="4790">
                  <c:v>6.3236200000000006E-2</c:v>
                </c:pt>
                <c:pt idx="4791">
                  <c:v>6.2966499999999995E-2</c:v>
                </c:pt>
                <c:pt idx="4792">
                  <c:v>6.1990200000000002E-2</c:v>
                </c:pt>
                <c:pt idx="4793">
                  <c:v>6.1740999999999997E-2</c:v>
                </c:pt>
                <c:pt idx="4794">
                  <c:v>6.1060400000000001E-2</c:v>
                </c:pt>
                <c:pt idx="4795">
                  <c:v>6.07298E-2</c:v>
                </c:pt>
                <c:pt idx="4796">
                  <c:v>5.9936299999999998E-2</c:v>
                </c:pt>
                <c:pt idx="4797">
                  <c:v>5.9426899999999998E-2</c:v>
                </c:pt>
                <c:pt idx="4798">
                  <c:v>5.8811099999999998E-2</c:v>
                </c:pt>
                <c:pt idx="4799">
                  <c:v>5.8306499999999997E-2</c:v>
                </c:pt>
                <c:pt idx="4800">
                  <c:v>5.7693800000000003E-2</c:v>
                </c:pt>
                <c:pt idx="4801">
                  <c:v>5.6772099999999999E-2</c:v>
                </c:pt>
                <c:pt idx="4802">
                  <c:v>5.63156E-2</c:v>
                </c:pt>
                <c:pt idx="4803">
                  <c:v>5.5667000000000001E-2</c:v>
                </c:pt>
                <c:pt idx="4804">
                  <c:v>5.4850299999999998E-2</c:v>
                </c:pt>
                <c:pt idx="4805">
                  <c:v>5.4323400000000001E-2</c:v>
                </c:pt>
                <c:pt idx="4806">
                  <c:v>5.3466899999999998E-2</c:v>
                </c:pt>
                <c:pt idx="4807">
                  <c:v>5.3040299999999999E-2</c:v>
                </c:pt>
                <c:pt idx="4808">
                  <c:v>5.2092100000000002E-2</c:v>
                </c:pt>
                <c:pt idx="4809">
                  <c:v>5.1428000000000001E-2</c:v>
                </c:pt>
                <c:pt idx="4810">
                  <c:v>5.0818599999999998E-2</c:v>
                </c:pt>
                <c:pt idx="4811">
                  <c:v>5.0174099999999999E-2</c:v>
                </c:pt>
                <c:pt idx="4812">
                  <c:v>4.93952E-2</c:v>
                </c:pt>
                <c:pt idx="4813">
                  <c:v>4.8597799999999997E-2</c:v>
                </c:pt>
                <c:pt idx="4814">
                  <c:v>4.7846800000000002E-2</c:v>
                </c:pt>
                <c:pt idx="4815">
                  <c:v>4.7294099999999999E-2</c:v>
                </c:pt>
                <c:pt idx="4816">
                  <c:v>4.6297199999999997E-2</c:v>
                </c:pt>
                <c:pt idx="4817">
                  <c:v>4.5553000000000003E-2</c:v>
                </c:pt>
                <c:pt idx="4818">
                  <c:v>4.4704199999999999E-2</c:v>
                </c:pt>
                <c:pt idx="4819">
                  <c:v>4.4076200000000003E-2</c:v>
                </c:pt>
                <c:pt idx="4820">
                  <c:v>4.3351399999999998E-2</c:v>
                </c:pt>
                <c:pt idx="4821">
                  <c:v>4.2465000000000003E-2</c:v>
                </c:pt>
                <c:pt idx="4822">
                  <c:v>4.1626700000000003E-2</c:v>
                </c:pt>
                <c:pt idx="4823">
                  <c:v>4.0765999999999997E-2</c:v>
                </c:pt>
                <c:pt idx="4824">
                  <c:v>3.9792899999999999E-2</c:v>
                </c:pt>
                <c:pt idx="4825">
                  <c:v>3.9078700000000001E-2</c:v>
                </c:pt>
                <c:pt idx="4826">
                  <c:v>3.8342800000000003E-2</c:v>
                </c:pt>
                <c:pt idx="4827">
                  <c:v>3.7489099999999997E-2</c:v>
                </c:pt>
                <c:pt idx="4828">
                  <c:v>3.64791E-2</c:v>
                </c:pt>
                <c:pt idx="4829">
                  <c:v>3.5520999999999997E-2</c:v>
                </c:pt>
                <c:pt idx="4830">
                  <c:v>3.46652E-2</c:v>
                </c:pt>
                <c:pt idx="4831">
                  <c:v>3.3887500000000001E-2</c:v>
                </c:pt>
                <c:pt idx="4832">
                  <c:v>3.3034599999999997E-2</c:v>
                </c:pt>
                <c:pt idx="4833">
                  <c:v>3.19995E-2</c:v>
                </c:pt>
                <c:pt idx="4834">
                  <c:v>3.0937200000000002E-2</c:v>
                </c:pt>
                <c:pt idx="4835">
                  <c:v>3.03328E-2</c:v>
                </c:pt>
                <c:pt idx="4836">
                  <c:v>2.94425E-2</c:v>
                </c:pt>
                <c:pt idx="4837">
                  <c:v>2.8599400000000001E-2</c:v>
                </c:pt>
                <c:pt idx="4838">
                  <c:v>2.7517400000000001E-2</c:v>
                </c:pt>
                <c:pt idx="4839">
                  <c:v>2.6643699999999999E-2</c:v>
                </c:pt>
                <c:pt idx="4840">
                  <c:v>2.5707899999999999E-2</c:v>
                </c:pt>
                <c:pt idx="4841">
                  <c:v>2.4745900000000001E-2</c:v>
                </c:pt>
                <c:pt idx="4842">
                  <c:v>2.39037E-2</c:v>
                </c:pt>
                <c:pt idx="4843">
                  <c:v>2.2930200000000001E-2</c:v>
                </c:pt>
                <c:pt idx="4844">
                  <c:v>2.1844300000000001E-2</c:v>
                </c:pt>
                <c:pt idx="4845">
                  <c:v>2.0779700000000002E-2</c:v>
                </c:pt>
                <c:pt idx="4846">
                  <c:v>1.98984E-2</c:v>
                </c:pt>
                <c:pt idx="4847">
                  <c:v>1.8900199999999999E-2</c:v>
                </c:pt>
                <c:pt idx="4848">
                  <c:v>1.7758699999999999E-2</c:v>
                </c:pt>
                <c:pt idx="4849">
                  <c:v>1.6803999999999999E-2</c:v>
                </c:pt>
                <c:pt idx="4850">
                  <c:v>1.5639299999999998E-2</c:v>
                </c:pt>
                <c:pt idx="4851">
                  <c:v>1.4722300000000001E-2</c:v>
                </c:pt>
                <c:pt idx="4852">
                  <c:v>1.36556E-2</c:v>
                </c:pt>
                <c:pt idx="4853">
                  <c:v>1.24975E-2</c:v>
                </c:pt>
                <c:pt idx="4854">
                  <c:v>1.15263E-2</c:v>
                </c:pt>
                <c:pt idx="4855">
                  <c:v>1.03263E-2</c:v>
                </c:pt>
                <c:pt idx="4856">
                  <c:v>9.4487800000000004E-3</c:v>
                </c:pt>
                <c:pt idx="4857">
                  <c:v>8.1582100000000008E-3</c:v>
                </c:pt>
                <c:pt idx="4858">
                  <c:v>7.2380400000000003E-3</c:v>
                </c:pt>
                <c:pt idx="4859">
                  <c:v>6.0306700000000001E-3</c:v>
                </c:pt>
                <c:pt idx="4860">
                  <c:v>4.9636899999999998E-3</c:v>
                </c:pt>
                <c:pt idx="4861">
                  <c:v>3.7352499999999999E-3</c:v>
                </c:pt>
                <c:pt idx="4862">
                  <c:v>2.7993699999999998E-3</c:v>
                </c:pt>
                <c:pt idx="4863">
                  <c:v>1.67008E-3</c:v>
                </c:pt>
                <c:pt idx="4864">
                  <c:v>4.4931099999999998E-4</c:v>
                </c:pt>
                <c:pt idx="4865">
                  <c:v>-6.5238500000000001E-4</c:v>
                </c:pt>
                <c:pt idx="4866">
                  <c:v>-1.74088E-3</c:v>
                </c:pt>
                <c:pt idx="4867">
                  <c:v>-2.8154500000000002E-3</c:v>
                </c:pt>
                <c:pt idx="4868">
                  <c:v>-4.2512299999999999E-3</c:v>
                </c:pt>
                <c:pt idx="4869">
                  <c:v>-5.2414699999999998E-3</c:v>
                </c:pt>
                <c:pt idx="4870">
                  <c:v>-6.3074899999999998E-3</c:v>
                </c:pt>
                <c:pt idx="4871">
                  <c:v>-7.7894100000000001E-3</c:v>
                </c:pt>
                <c:pt idx="4872">
                  <c:v>-8.8429800000000003E-3</c:v>
                </c:pt>
                <c:pt idx="4873">
                  <c:v>-1.01993E-2</c:v>
                </c:pt>
                <c:pt idx="4874">
                  <c:v>-1.13829E-2</c:v>
                </c:pt>
                <c:pt idx="4875">
                  <c:v>-1.2847300000000001E-2</c:v>
                </c:pt>
                <c:pt idx="4876">
                  <c:v>-1.39539E-2</c:v>
                </c:pt>
                <c:pt idx="4877">
                  <c:v>-1.5159000000000001E-2</c:v>
                </c:pt>
                <c:pt idx="4878">
                  <c:v>-1.66304E-2</c:v>
                </c:pt>
                <c:pt idx="4879">
                  <c:v>-1.79461E-2</c:v>
                </c:pt>
                <c:pt idx="4880">
                  <c:v>-1.92044E-2</c:v>
                </c:pt>
                <c:pt idx="4881">
                  <c:v>-2.0591399999999999E-2</c:v>
                </c:pt>
                <c:pt idx="4882">
                  <c:v>-2.1780399999999998E-2</c:v>
                </c:pt>
                <c:pt idx="4883">
                  <c:v>-2.3061000000000002E-2</c:v>
                </c:pt>
                <c:pt idx="4884">
                  <c:v>-2.4616599999999999E-2</c:v>
                </c:pt>
                <c:pt idx="4885">
                  <c:v>-2.5928799999999998E-2</c:v>
                </c:pt>
                <c:pt idx="4886">
                  <c:v>-2.7234299999999999E-2</c:v>
                </c:pt>
                <c:pt idx="4887">
                  <c:v>-2.8636100000000001E-2</c:v>
                </c:pt>
                <c:pt idx="4888">
                  <c:v>-2.9711499999999998E-2</c:v>
                </c:pt>
                <c:pt idx="4889">
                  <c:v>-3.1032799999999999E-2</c:v>
                </c:pt>
                <c:pt idx="4890">
                  <c:v>-3.2453700000000002E-2</c:v>
                </c:pt>
                <c:pt idx="4891">
                  <c:v>-3.4004399999999997E-2</c:v>
                </c:pt>
                <c:pt idx="4892">
                  <c:v>-3.5191399999999998E-2</c:v>
                </c:pt>
                <c:pt idx="4893">
                  <c:v>-3.6490000000000002E-2</c:v>
                </c:pt>
                <c:pt idx="4894">
                  <c:v>-3.7666900000000003E-2</c:v>
                </c:pt>
                <c:pt idx="4895">
                  <c:v>-3.8939599999999998E-2</c:v>
                </c:pt>
                <c:pt idx="4896">
                  <c:v>-4.0236000000000001E-2</c:v>
                </c:pt>
                <c:pt idx="4897">
                  <c:v>-4.1820799999999998E-2</c:v>
                </c:pt>
                <c:pt idx="4898">
                  <c:v>-4.3112299999999999E-2</c:v>
                </c:pt>
                <c:pt idx="4899">
                  <c:v>-4.4046099999999998E-2</c:v>
                </c:pt>
                <c:pt idx="4900">
                  <c:v>-4.5444100000000001E-2</c:v>
                </c:pt>
                <c:pt idx="4901">
                  <c:v>-4.6576199999999998E-2</c:v>
                </c:pt>
                <c:pt idx="4902">
                  <c:v>-4.7948200000000003E-2</c:v>
                </c:pt>
                <c:pt idx="4903">
                  <c:v>-4.9250000000000002E-2</c:v>
                </c:pt>
                <c:pt idx="4904">
                  <c:v>-5.0501400000000002E-2</c:v>
                </c:pt>
                <c:pt idx="4905">
                  <c:v>-5.15252E-2</c:v>
                </c:pt>
                <c:pt idx="4906">
                  <c:v>-5.2756900000000002E-2</c:v>
                </c:pt>
                <c:pt idx="4907">
                  <c:v>-5.4064599999999997E-2</c:v>
                </c:pt>
                <c:pt idx="4908">
                  <c:v>-5.5056599999999997E-2</c:v>
                </c:pt>
                <c:pt idx="4909">
                  <c:v>-5.6429800000000002E-2</c:v>
                </c:pt>
                <c:pt idx="4910">
                  <c:v>-5.7334099999999999E-2</c:v>
                </c:pt>
                <c:pt idx="4911">
                  <c:v>-5.8480200000000003E-2</c:v>
                </c:pt>
                <c:pt idx="4912">
                  <c:v>-5.9568000000000003E-2</c:v>
                </c:pt>
                <c:pt idx="4913">
                  <c:v>-6.0613E-2</c:v>
                </c:pt>
                <c:pt idx="4914">
                  <c:v>-6.1578500000000001E-2</c:v>
                </c:pt>
                <c:pt idx="4915">
                  <c:v>-6.2529299999999996E-2</c:v>
                </c:pt>
                <c:pt idx="4916">
                  <c:v>-6.3394000000000006E-2</c:v>
                </c:pt>
                <c:pt idx="4917">
                  <c:v>-6.4434199999999997E-2</c:v>
                </c:pt>
                <c:pt idx="4918">
                  <c:v>-6.5276899999999999E-2</c:v>
                </c:pt>
                <c:pt idx="4919">
                  <c:v>-6.6156800000000002E-2</c:v>
                </c:pt>
                <c:pt idx="4920">
                  <c:v>-6.6748699999999994E-2</c:v>
                </c:pt>
                <c:pt idx="4921">
                  <c:v>-6.7591999999999999E-2</c:v>
                </c:pt>
                <c:pt idx="4922">
                  <c:v>-6.8339899999999995E-2</c:v>
                </c:pt>
                <c:pt idx="4923">
                  <c:v>-6.9128899999999993E-2</c:v>
                </c:pt>
                <c:pt idx="4924">
                  <c:v>-6.9602600000000001E-2</c:v>
                </c:pt>
                <c:pt idx="4925">
                  <c:v>-7.0265300000000003E-2</c:v>
                </c:pt>
                <c:pt idx="4926">
                  <c:v>-7.09563E-2</c:v>
                </c:pt>
                <c:pt idx="4927">
                  <c:v>-7.1488099999999999E-2</c:v>
                </c:pt>
                <c:pt idx="4928">
                  <c:v>-7.2083499999999995E-2</c:v>
                </c:pt>
                <c:pt idx="4929">
                  <c:v>-7.2624599999999997E-2</c:v>
                </c:pt>
                <c:pt idx="4930">
                  <c:v>-7.3096499999999995E-2</c:v>
                </c:pt>
                <c:pt idx="4931">
                  <c:v>-7.3497999999999994E-2</c:v>
                </c:pt>
                <c:pt idx="4932">
                  <c:v>-7.3885599999999996E-2</c:v>
                </c:pt>
                <c:pt idx="4933">
                  <c:v>-7.4369599999999994E-2</c:v>
                </c:pt>
                <c:pt idx="4934">
                  <c:v>-7.4431499999999998E-2</c:v>
                </c:pt>
                <c:pt idx="4935">
                  <c:v>-7.48804E-2</c:v>
                </c:pt>
                <c:pt idx="4936">
                  <c:v>-7.4919700000000006E-2</c:v>
                </c:pt>
                <c:pt idx="4937">
                  <c:v>-7.5204499999999994E-2</c:v>
                </c:pt>
                <c:pt idx="4938">
                  <c:v>-7.5332200000000002E-2</c:v>
                </c:pt>
                <c:pt idx="4939">
                  <c:v>-7.5456499999999996E-2</c:v>
                </c:pt>
                <c:pt idx="4940">
                  <c:v>-7.5419799999999995E-2</c:v>
                </c:pt>
                <c:pt idx="4941">
                  <c:v>-7.5414499999999995E-2</c:v>
                </c:pt>
                <c:pt idx="4942">
                  <c:v>-7.5528200000000004E-2</c:v>
                </c:pt>
                <c:pt idx="4943">
                  <c:v>-7.5386599999999998E-2</c:v>
                </c:pt>
                <c:pt idx="4944">
                  <c:v>-7.5207399999999994E-2</c:v>
                </c:pt>
                <c:pt idx="4945">
                  <c:v>-7.5123499999999996E-2</c:v>
                </c:pt>
                <c:pt idx="4946">
                  <c:v>-7.4961299999999995E-2</c:v>
                </c:pt>
                <c:pt idx="4947">
                  <c:v>-7.4592800000000001E-2</c:v>
                </c:pt>
                <c:pt idx="4948">
                  <c:v>-7.4512999999999996E-2</c:v>
                </c:pt>
                <c:pt idx="4949">
                  <c:v>-7.4004700000000007E-2</c:v>
                </c:pt>
                <c:pt idx="4950">
                  <c:v>-7.3691999999999994E-2</c:v>
                </c:pt>
                <c:pt idx="4951">
                  <c:v>-7.3213500000000001E-2</c:v>
                </c:pt>
                <c:pt idx="4952">
                  <c:v>-7.2745099999999993E-2</c:v>
                </c:pt>
                <c:pt idx="4953">
                  <c:v>-7.2291400000000006E-2</c:v>
                </c:pt>
                <c:pt idx="4954">
                  <c:v>-7.1698399999999995E-2</c:v>
                </c:pt>
                <c:pt idx="4955">
                  <c:v>-7.1147600000000005E-2</c:v>
                </c:pt>
                <c:pt idx="4956">
                  <c:v>-7.0619500000000002E-2</c:v>
                </c:pt>
                <c:pt idx="4957">
                  <c:v>-6.9937200000000005E-2</c:v>
                </c:pt>
                <c:pt idx="4958">
                  <c:v>-6.9393099999999999E-2</c:v>
                </c:pt>
                <c:pt idx="4959">
                  <c:v>-6.85944E-2</c:v>
                </c:pt>
                <c:pt idx="4960">
                  <c:v>-6.7886199999999994E-2</c:v>
                </c:pt>
                <c:pt idx="4961">
                  <c:v>-6.7236099999999993E-2</c:v>
                </c:pt>
                <c:pt idx="4962">
                  <c:v>-6.6337099999999996E-2</c:v>
                </c:pt>
                <c:pt idx="4963">
                  <c:v>-6.5484000000000001E-2</c:v>
                </c:pt>
                <c:pt idx="4964">
                  <c:v>-6.4650100000000002E-2</c:v>
                </c:pt>
                <c:pt idx="4965">
                  <c:v>-6.3640299999999997E-2</c:v>
                </c:pt>
                <c:pt idx="4966">
                  <c:v>-6.26496E-2</c:v>
                </c:pt>
                <c:pt idx="4967">
                  <c:v>-6.1696899999999999E-2</c:v>
                </c:pt>
                <c:pt idx="4968">
                  <c:v>-6.0766399999999998E-2</c:v>
                </c:pt>
                <c:pt idx="4969">
                  <c:v>-5.9604999999999998E-2</c:v>
                </c:pt>
                <c:pt idx="4970">
                  <c:v>-5.8616500000000002E-2</c:v>
                </c:pt>
                <c:pt idx="4971">
                  <c:v>-5.7196900000000002E-2</c:v>
                </c:pt>
                <c:pt idx="4972">
                  <c:v>-5.6286700000000002E-2</c:v>
                </c:pt>
                <c:pt idx="4973">
                  <c:v>-5.4821700000000001E-2</c:v>
                </c:pt>
                <c:pt idx="4974">
                  <c:v>-5.37732E-2</c:v>
                </c:pt>
                <c:pt idx="4975">
                  <c:v>-5.2399099999999997E-2</c:v>
                </c:pt>
                <c:pt idx="4976">
                  <c:v>-5.1332299999999997E-2</c:v>
                </c:pt>
                <c:pt idx="4977">
                  <c:v>-4.9995400000000002E-2</c:v>
                </c:pt>
                <c:pt idx="4978">
                  <c:v>-4.8726699999999998E-2</c:v>
                </c:pt>
                <c:pt idx="4979">
                  <c:v>-4.7458599999999997E-2</c:v>
                </c:pt>
                <c:pt idx="4980">
                  <c:v>-4.6231300000000003E-2</c:v>
                </c:pt>
                <c:pt idx="4981">
                  <c:v>-4.4898E-2</c:v>
                </c:pt>
                <c:pt idx="4982">
                  <c:v>-4.3696600000000002E-2</c:v>
                </c:pt>
                <c:pt idx="4983">
                  <c:v>-4.2410400000000001E-2</c:v>
                </c:pt>
                <c:pt idx="4984">
                  <c:v>-4.0914100000000002E-2</c:v>
                </c:pt>
                <c:pt idx="4985">
                  <c:v>-3.9745000000000003E-2</c:v>
                </c:pt>
                <c:pt idx="4986">
                  <c:v>-3.8250399999999997E-2</c:v>
                </c:pt>
                <c:pt idx="4987">
                  <c:v>-3.7077199999999998E-2</c:v>
                </c:pt>
                <c:pt idx="4988">
                  <c:v>-3.5450599999999999E-2</c:v>
                </c:pt>
                <c:pt idx="4989">
                  <c:v>-3.4128199999999997E-2</c:v>
                </c:pt>
                <c:pt idx="4990">
                  <c:v>-3.2772700000000002E-2</c:v>
                </c:pt>
                <c:pt idx="4991">
                  <c:v>-3.1368199999999999E-2</c:v>
                </c:pt>
                <c:pt idx="4992">
                  <c:v>-3.00208E-2</c:v>
                </c:pt>
                <c:pt idx="4993">
                  <c:v>-2.8607500000000001E-2</c:v>
                </c:pt>
                <c:pt idx="4994">
                  <c:v>-2.7227600000000001E-2</c:v>
                </c:pt>
                <c:pt idx="4995">
                  <c:v>-2.5666999999999999E-2</c:v>
                </c:pt>
                <c:pt idx="4996">
                  <c:v>-2.4377200000000002E-2</c:v>
                </c:pt>
                <c:pt idx="4997">
                  <c:v>-2.2930200000000001E-2</c:v>
                </c:pt>
                <c:pt idx="4998">
                  <c:v>-2.1874299999999999E-2</c:v>
                </c:pt>
                <c:pt idx="4999">
                  <c:v>-2.0401300000000001E-2</c:v>
                </c:pt>
                <c:pt idx="5000">
                  <c:v>-1.91868E-2</c:v>
                </c:pt>
                <c:pt idx="5001">
                  <c:v>-1.79349E-2</c:v>
                </c:pt>
                <c:pt idx="5002">
                  <c:v>-1.6597299999999999E-2</c:v>
                </c:pt>
                <c:pt idx="5003">
                  <c:v>-1.54161E-2</c:v>
                </c:pt>
                <c:pt idx="5004">
                  <c:v>-1.4061300000000001E-2</c:v>
                </c:pt>
                <c:pt idx="5005">
                  <c:v>-1.2841099999999999E-2</c:v>
                </c:pt>
                <c:pt idx="5006">
                  <c:v>-1.1967500000000001E-2</c:v>
                </c:pt>
                <c:pt idx="5007">
                  <c:v>-1.05012E-2</c:v>
                </c:pt>
                <c:pt idx="5008">
                  <c:v>-9.59986E-3</c:v>
                </c:pt>
                <c:pt idx="5009">
                  <c:v>-8.4398400000000005E-3</c:v>
                </c:pt>
                <c:pt idx="5010">
                  <c:v>-7.4094399999999998E-3</c:v>
                </c:pt>
                <c:pt idx="5011">
                  <c:v>-6.4121300000000003E-3</c:v>
                </c:pt>
                <c:pt idx="5012">
                  <c:v>-5.3822200000000001E-3</c:v>
                </c:pt>
                <c:pt idx="5013">
                  <c:v>-4.6548600000000002E-3</c:v>
                </c:pt>
                <c:pt idx="5014">
                  <c:v>-3.6105999999999998E-3</c:v>
                </c:pt>
                <c:pt idx="5015">
                  <c:v>-2.5560399999999999E-3</c:v>
                </c:pt>
                <c:pt idx="5016">
                  <c:v>-1.9903099999999999E-3</c:v>
                </c:pt>
                <c:pt idx="5017">
                  <c:v>-9.8320599999999992E-4</c:v>
                </c:pt>
                <c:pt idx="5018">
                  <c:v>-1.6622100000000001E-4</c:v>
                </c:pt>
                <c:pt idx="5019">
                  <c:v>6.0060699999999996E-4</c:v>
                </c:pt>
                <c:pt idx="5020">
                  <c:v>1.28155E-3</c:v>
                </c:pt>
                <c:pt idx="5021">
                  <c:v>1.9919899999999999E-3</c:v>
                </c:pt>
                <c:pt idx="5022">
                  <c:v>2.53951E-3</c:v>
                </c:pt>
                <c:pt idx="5023">
                  <c:v>3.0483400000000001E-3</c:v>
                </c:pt>
                <c:pt idx="5024">
                  <c:v>3.43012E-3</c:v>
                </c:pt>
                <c:pt idx="5025">
                  <c:v>3.9881200000000004E-3</c:v>
                </c:pt>
                <c:pt idx="5026">
                  <c:v>4.2636699999999998E-3</c:v>
                </c:pt>
                <c:pt idx="5027">
                  <c:v>4.6524399999999999E-3</c:v>
                </c:pt>
                <c:pt idx="5028">
                  <c:v>4.9684300000000002E-3</c:v>
                </c:pt>
                <c:pt idx="5029">
                  <c:v>5.2140499999999996E-3</c:v>
                </c:pt>
                <c:pt idx="5030">
                  <c:v>5.4734600000000003E-3</c:v>
                </c:pt>
                <c:pt idx="5031">
                  <c:v>5.5346199999999996E-3</c:v>
                </c:pt>
                <c:pt idx="5032">
                  <c:v>5.4990899999999999E-3</c:v>
                </c:pt>
                <c:pt idx="5033">
                  <c:v>5.7874199999999997E-3</c:v>
                </c:pt>
                <c:pt idx="5034">
                  <c:v>5.5809700000000002E-3</c:v>
                </c:pt>
                <c:pt idx="5035">
                  <c:v>5.6569999999999997E-3</c:v>
                </c:pt>
                <c:pt idx="5036">
                  <c:v>5.3429100000000002E-3</c:v>
                </c:pt>
                <c:pt idx="5037">
                  <c:v>5.0921899999999999E-3</c:v>
                </c:pt>
                <c:pt idx="5038">
                  <c:v>4.8500699999999997E-3</c:v>
                </c:pt>
                <c:pt idx="5039">
                  <c:v>4.4338499999999996E-3</c:v>
                </c:pt>
                <c:pt idx="5040">
                  <c:v>4.1361000000000002E-3</c:v>
                </c:pt>
                <c:pt idx="5041">
                  <c:v>3.72748E-3</c:v>
                </c:pt>
                <c:pt idx="5042">
                  <c:v>2.9561000000000001E-3</c:v>
                </c:pt>
                <c:pt idx="5043">
                  <c:v>2.5825800000000001E-3</c:v>
                </c:pt>
                <c:pt idx="5044">
                  <c:v>1.84257E-3</c:v>
                </c:pt>
                <c:pt idx="5045">
                  <c:v>1.3793900000000001E-3</c:v>
                </c:pt>
                <c:pt idx="5046">
                  <c:v>3.1270400000000002E-4</c:v>
                </c:pt>
                <c:pt idx="5047">
                  <c:v>-2.9910499999999998E-4</c:v>
                </c:pt>
                <c:pt idx="5048">
                  <c:v>-1.2661899999999999E-3</c:v>
                </c:pt>
                <c:pt idx="5049">
                  <c:v>-2.1934699999999999E-3</c:v>
                </c:pt>
                <c:pt idx="5050">
                  <c:v>-3.1042499999999998E-3</c:v>
                </c:pt>
                <c:pt idx="5051">
                  <c:v>-4.1914099999999996E-3</c:v>
                </c:pt>
                <c:pt idx="5052">
                  <c:v>-5.3057900000000003E-3</c:v>
                </c:pt>
                <c:pt idx="5053">
                  <c:v>-6.5740900000000003E-3</c:v>
                </c:pt>
                <c:pt idx="5054">
                  <c:v>-7.7352200000000001E-3</c:v>
                </c:pt>
                <c:pt idx="5055">
                  <c:v>-9.0179300000000004E-3</c:v>
                </c:pt>
                <c:pt idx="5056">
                  <c:v>-1.0360899999999999E-2</c:v>
                </c:pt>
                <c:pt idx="5057">
                  <c:v>-1.18008E-2</c:v>
                </c:pt>
                <c:pt idx="5058">
                  <c:v>-1.3316100000000001E-2</c:v>
                </c:pt>
                <c:pt idx="5059">
                  <c:v>-1.4704E-2</c:v>
                </c:pt>
                <c:pt idx="5060">
                  <c:v>-1.63926E-2</c:v>
                </c:pt>
                <c:pt idx="5061">
                  <c:v>-1.7929500000000001E-2</c:v>
                </c:pt>
                <c:pt idx="5062">
                  <c:v>-1.95853E-2</c:v>
                </c:pt>
                <c:pt idx="5063">
                  <c:v>-2.1453699999999999E-2</c:v>
                </c:pt>
                <c:pt idx="5064">
                  <c:v>-2.31728E-2</c:v>
                </c:pt>
                <c:pt idx="5065">
                  <c:v>-2.49441E-2</c:v>
                </c:pt>
                <c:pt idx="5066">
                  <c:v>-2.6913800000000002E-2</c:v>
                </c:pt>
                <c:pt idx="5067">
                  <c:v>-2.88133E-2</c:v>
                </c:pt>
                <c:pt idx="5068">
                  <c:v>-3.07277E-2</c:v>
                </c:pt>
                <c:pt idx="5069">
                  <c:v>-3.2801900000000002E-2</c:v>
                </c:pt>
                <c:pt idx="5070">
                  <c:v>-3.49118E-2</c:v>
                </c:pt>
                <c:pt idx="5071">
                  <c:v>-3.7003300000000003E-2</c:v>
                </c:pt>
                <c:pt idx="5072">
                  <c:v>-3.9193499999999999E-2</c:v>
                </c:pt>
                <c:pt idx="5073">
                  <c:v>-4.1254600000000002E-2</c:v>
                </c:pt>
                <c:pt idx="5074">
                  <c:v>-4.3566800000000003E-2</c:v>
                </c:pt>
                <c:pt idx="5075">
                  <c:v>-4.5753299999999997E-2</c:v>
                </c:pt>
                <c:pt idx="5076">
                  <c:v>-4.8101499999999998E-2</c:v>
                </c:pt>
                <c:pt idx="5077">
                  <c:v>-5.0510899999999997E-2</c:v>
                </c:pt>
                <c:pt idx="5078">
                  <c:v>-5.2590400000000002E-2</c:v>
                </c:pt>
                <c:pt idx="5079">
                  <c:v>-5.5395399999999997E-2</c:v>
                </c:pt>
                <c:pt idx="5080">
                  <c:v>-5.74355E-2</c:v>
                </c:pt>
                <c:pt idx="5081">
                  <c:v>-5.98459E-2</c:v>
                </c:pt>
                <c:pt idx="5082">
                  <c:v>-6.24276E-2</c:v>
                </c:pt>
                <c:pt idx="5083">
                  <c:v>-6.4791299999999996E-2</c:v>
                </c:pt>
                <c:pt idx="5084">
                  <c:v>-6.7243499999999998E-2</c:v>
                </c:pt>
                <c:pt idx="5085">
                  <c:v>-6.9696999999999995E-2</c:v>
                </c:pt>
                <c:pt idx="5086">
                  <c:v>-7.2036000000000003E-2</c:v>
                </c:pt>
                <c:pt idx="5087">
                  <c:v>-7.46116E-2</c:v>
                </c:pt>
                <c:pt idx="5088">
                  <c:v>-7.7132599999999996E-2</c:v>
                </c:pt>
                <c:pt idx="5089">
                  <c:v>-7.9877500000000004E-2</c:v>
                </c:pt>
                <c:pt idx="5090">
                  <c:v>-8.1911200000000003E-2</c:v>
                </c:pt>
                <c:pt idx="5091">
                  <c:v>-8.4795800000000005E-2</c:v>
                </c:pt>
                <c:pt idx="5092">
                  <c:v>-8.7268499999999999E-2</c:v>
                </c:pt>
                <c:pt idx="5093">
                  <c:v>-8.9732800000000001E-2</c:v>
                </c:pt>
                <c:pt idx="5094">
                  <c:v>-9.2415499999999998E-2</c:v>
                </c:pt>
                <c:pt idx="5095">
                  <c:v>-9.4560500000000006E-2</c:v>
                </c:pt>
                <c:pt idx="5096">
                  <c:v>-9.7425999999999999E-2</c:v>
                </c:pt>
                <c:pt idx="5097">
                  <c:v>-9.9704100000000004E-2</c:v>
                </c:pt>
                <c:pt idx="5098">
                  <c:v>-0.10226200000000001</c:v>
                </c:pt>
                <c:pt idx="5099">
                  <c:v>-0.10471999999999999</c:v>
                </c:pt>
                <c:pt idx="5100">
                  <c:v>-0.10715</c:v>
                </c:pt>
                <c:pt idx="5101">
                  <c:v>-0.109651</c:v>
                </c:pt>
                <c:pt idx="5102">
                  <c:v>-0.11182599999999999</c:v>
                </c:pt>
                <c:pt idx="5103">
                  <c:v>-0.114339</c:v>
                </c:pt>
                <c:pt idx="5104">
                  <c:v>-0.116553</c:v>
                </c:pt>
                <c:pt idx="5105">
                  <c:v>-0.118913</c:v>
                </c:pt>
                <c:pt idx="5106">
                  <c:v>-0.120889</c:v>
                </c:pt>
                <c:pt idx="5107">
                  <c:v>-0.12363</c:v>
                </c:pt>
                <c:pt idx="5108">
                  <c:v>-0.12556400000000001</c:v>
                </c:pt>
                <c:pt idx="5109">
                  <c:v>-0.12778200000000001</c:v>
                </c:pt>
                <c:pt idx="5110">
                  <c:v>-0.12981400000000001</c:v>
                </c:pt>
                <c:pt idx="5111">
                  <c:v>-0.13211500000000001</c:v>
                </c:pt>
                <c:pt idx="5112">
                  <c:v>-0.13412099999999999</c:v>
                </c:pt>
                <c:pt idx="5113">
                  <c:v>-0.13625100000000001</c:v>
                </c:pt>
                <c:pt idx="5114">
                  <c:v>-0.13789299999999999</c:v>
                </c:pt>
                <c:pt idx="5115">
                  <c:v>-0.139982</c:v>
                </c:pt>
                <c:pt idx="5116">
                  <c:v>-0.14195099999999999</c:v>
                </c:pt>
                <c:pt idx="5117">
                  <c:v>-0.143816</c:v>
                </c:pt>
                <c:pt idx="5118">
                  <c:v>-0.14575099999999999</c:v>
                </c:pt>
                <c:pt idx="5119">
                  <c:v>-0.14717</c:v>
                </c:pt>
                <c:pt idx="5120">
                  <c:v>-0.149146</c:v>
                </c:pt>
                <c:pt idx="5121">
                  <c:v>-0.15073400000000001</c:v>
                </c:pt>
                <c:pt idx="5122">
                  <c:v>-0.152448</c:v>
                </c:pt>
                <c:pt idx="5123">
                  <c:v>-0.15407000000000001</c:v>
                </c:pt>
                <c:pt idx="5124">
                  <c:v>-0.155503</c:v>
                </c:pt>
                <c:pt idx="5125">
                  <c:v>-0.156943</c:v>
                </c:pt>
                <c:pt idx="5126">
                  <c:v>-0.15806400000000001</c:v>
                </c:pt>
                <c:pt idx="5127">
                  <c:v>-0.15971199999999999</c:v>
                </c:pt>
                <c:pt idx="5128">
                  <c:v>-0.160916</c:v>
                </c:pt>
                <c:pt idx="5129">
                  <c:v>-0.162131</c:v>
                </c:pt>
                <c:pt idx="5130">
                  <c:v>-0.162966</c:v>
                </c:pt>
                <c:pt idx="5131">
                  <c:v>-0.16419300000000001</c:v>
                </c:pt>
                <c:pt idx="5132">
                  <c:v>-0.165243</c:v>
                </c:pt>
                <c:pt idx="5133">
                  <c:v>-0.16622700000000001</c:v>
                </c:pt>
                <c:pt idx="5134">
                  <c:v>-0.167047</c:v>
                </c:pt>
                <c:pt idx="5135">
                  <c:v>-0.16791</c:v>
                </c:pt>
                <c:pt idx="5136">
                  <c:v>-0.168714</c:v>
                </c:pt>
                <c:pt idx="5137">
                  <c:v>-0.169346</c:v>
                </c:pt>
                <c:pt idx="5138">
                  <c:v>-0.17003499999999999</c:v>
                </c:pt>
                <c:pt idx="5139">
                  <c:v>-0.17071800000000001</c:v>
                </c:pt>
                <c:pt idx="5140">
                  <c:v>-0.171149</c:v>
                </c:pt>
                <c:pt idx="5141">
                  <c:v>-0.17157900000000001</c:v>
                </c:pt>
                <c:pt idx="5142">
                  <c:v>-0.17200399999999999</c:v>
                </c:pt>
                <c:pt idx="5143">
                  <c:v>-0.17242299999999999</c:v>
                </c:pt>
                <c:pt idx="5144">
                  <c:v>-0.17277500000000001</c:v>
                </c:pt>
                <c:pt idx="5145">
                  <c:v>-0.173011</c:v>
                </c:pt>
                <c:pt idx="5146">
                  <c:v>-0.17304800000000001</c:v>
                </c:pt>
                <c:pt idx="5147">
                  <c:v>-0.17322000000000001</c:v>
                </c:pt>
                <c:pt idx="5148">
                  <c:v>-0.17307900000000001</c:v>
                </c:pt>
                <c:pt idx="5149">
                  <c:v>-0.17312900000000001</c:v>
                </c:pt>
                <c:pt idx="5150">
                  <c:v>-0.17305899999999999</c:v>
                </c:pt>
                <c:pt idx="5151">
                  <c:v>-0.17277200000000001</c:v>
                </c:pt>
                <c:pt idx="5152">
                  <c:v>-0.17257400000000001</c:v>
                </c:pt>
                <c:pt idx="5153">
                  <c:v>-0.17213200000000001</c:v>
                </c:pt>
                <c:pt idx="5154">
                  <c:v>-0.171844</c:v>
                </c:pt>
                <c:pt idx="5155">
                  <c:v>-0.171349</c:v>
                </c:pt>
                <c:pt idx="5156">
                  <c:v>-0.17080100000000001</c:v>
                </c:pt>
                <c:pt idx="5157">
                  <c:v>-0.17020199999999999</c:v>
                </c:pt>
                <c:pt idx="5158">
                  <c:v>-0.16958599999999999</c:v>
                </c:pt>
                <c:pt idx="5159">
                  <c:v>-0.168874</c:v>
                </c:pt>
                <c:pt idx="5160">
                  <c:v>-0.16811999999999999</c:v>
                </c:pt>
                <c:pt idx="5161">
                  <c:v>-0.16731199999999999</c:v>
                </c:pt>
                <c:pt idx="5162">
                  <c:v>-0.166515</c:v>
                </c:pt>
                <c:pt idx="5163">
                  <c:v>-0.16550400000000001</c:v>
                </c:pt>
                <c:pt idx="5164">
                  <c:v>-0.16461300000000001</c:v>
                </c:pt>
                <c:pt idx="5165">
                  <c:v>-0.16347500000000001</c:v>
                </c:pt>
                <c:pt idx="5166">
                  <c:v>-0.16245399999999999</c:v>
                </c:pt>
                <c:pt idx="5167">
                  <c:v>-0.161297</c:v>
                </c:pt>
                <c:pt idx="5168">
                  <c:v>-0.160023</c:v>
                </c:pt>
                <c:pt idx="5169">
                  <c:v>-0.158747</c:v>
                </c:pt>
                <c:pt idx="5170">
                  <c:v>-0.15743399999999999</c:v>
                </c:pt>
                <c:pt idx="5171">
                  <c:v>-0.15626200000000001</c:v>
                </c:pt>
                <c:pt idx="5172">
                  <c:v>-0.154728</c:v>
                </c:pt>
                <c:pt idx="5173">
                  <c:v>-0.15330099999999999</c:v>
                </c:pt>
                <c:pt idx="5174">
                  <c:v>-0.15179200000000001</c:v>
                </c:pt>
                <c:pt idx="5175">
                  <c:v>-0.15031600000000001</c:v>
                </c:pt>
                <c:pt idx="5176">
                  <c:v>-0.14874299999999999</c:v>
                </c:pt>
                <c:pt idx="5177">
                  <c:v>-0.14722099999999999</c:v>
                </c:pt>
                <c:pt idx="5178">
                  <c:v>-0.14543600000000001</c:v>
                </c:pt>
                <c:pt idx="5179">
                  <c:v>-0.14391000000000001</c:v>
                </c:pt>
                <c:pt idx="5180">
                  <c:v>-0.14204800000000001</c:v>
                </c:pt>
                <c:pt idx="5181">
                  <c:v>-0.14039299999999999</c:v>
                </c:pt>
                <c:pt idx="5182">
                  <c:v>-0.13854900000000001</c:v>
                </c:pt>
                <c:pt idx="5183">
                  <c:v>-0.136735</c:v>
                </c:pt>
                <c:pt idx="5184">
                  <c:v>-0.13488800000000001</c:v>
                </c:pt>
                <c:pt idx="5185">
                  <c:v>-0.133024</c:v>
                </c:pt>
                <c:pt idx="5186">
                  <c:v>-0.131134</c:v>
                </c:pt>
                <c:pt idx="5187">
                  <c:v>-0.129108</c:v>
                </c:pt>
                <c:pt idx="5188">
                  <c:v>-0.12700500000000001</c:v>
                </c:pt>
                <c:pt idx="5189">
                  <c:v>-0.12512100000000001</c:v>
                </c:pt>
                <c:pt idx="5190">
                  <c:v>-0.123082</c:v>
                </c:pt>
                <c:pt idx="5191">
                  <c:v>-0.12112100000000001</c:v>
                </c:pt>
                <c:pt idx="5192">
                  <c:v>-0.118934</c:v>
                </c:pt>
                <c:pt idx="5193">
                  <c:v>-0.11697200000000001</c:v>
                </c:pt>
                <c:pt idx="5194">
                  <c:v>-0.114893</c:v>
                </c:pt>
                <c:pt idx="5195">
                  <c:v>-0.11274099999999999</c:v>
                </c:pt>
                <c:pt idx="5196">
                  <c:v>-0.110693</c:v>
                </c:pt>
                <c:pt idx="5197">
                  <c:v>-0.10861700000000001</c:v>
                </c:pt>
                <c:pt idx="5198">
                  <c:v>-0.10644000000000001</c:v>
                </c:pt>
                <c:pt idx="5199">
                  <c:v>-0.10438600000000001</c:v>
                </c:pt>
                <c:pt idx="5200">
                  <c:v>-0.10215</c:v>
                </c:pt>
                <c:pt idx="5201">
                  <c:v>-0.100189</c:v>
                </c:pt>
                <c:pt idx="5202">
                  <c:v>-9.8046300000000003E-2</c:v>
                </c:pt>
                <c:pt idx="5203">
                  <c:v>-9.5750399999999999E-2</c:v>
                </c:pt>
                <c:pt idx="5204">
                  <c:v>-9.3788399999999994E-2</c:v>
                </c:pt>
                <c:pt idx="5205">
                  <c:v>-9.16743E-2</c:v>
                </c:pt>
                <c:pt idx="5206">
                  <c:v>-8.9512300000000003E-2</c:v>
                </c:pt>
                <c:pt idx="5207">
                  <c:v>-8.7557999999999997E-2</c:v>
                </c:pt>
                <c:pt idx="5208">
                  <c:v>-8.5314399999999999E-2</c:v>
                </c:pt>
                <c:pt idx="5209">
                  <c:v>-8.3326800000000006E-2</c:v>
                </c:pt>
                <c:pt idx="5210">
                  <c:v>-8.1243599999999999E-2</c:v>
                </c:pt>
                <c:pt idx="5211">
                  <c:v>-7.9069500000000001E-2</c:v>
                </c:pt>
                <c:pt idx="5212">
                  <c:v>-7.7196100000000004E-2</c:v>
                </c:pt>
                <c:pt idx="5213">
                  <c:v>-7.5108099999999997E-2</c:v>
                </c:pt>
                <c:pt idx="5214">
                  <c:v>-7.3158699999999993E-2</c:v>
                </c:pt>
                <c:pt idx="5215">
                  <c:v>-7.1158399999999997E-2</c:v>
                </c:pt>
                <c:pt idx="5216">
                  <c:v>-6.9065399999999999E-2</c:v>
                </c:pt>
                <c:pt idx="5217">
                  <c:v>-6.7183499999999993E-2</c:v>
                </c:pt>
                <c:pt idx="5218">
                  <c:v>-6.5191299999999994E-2</c:v>
                </c:pt>
                <c:pt idx="5219">
                  <c:v>-6.3164200000000004E-2</c:v>
                </c:pt>
                <c:pt idx="5220">
                  <c:v>-6.1465499999999999E-2</c:v>
                </c:pt>
                <c:pt idx="5221">
                  <c:v>-5.9428500000000002E-2</c:v>
                </c:pt>
                <c:pt idx="5222">
                  <c:v>-5.7548299999999997E-2</c:v>
                </c:pt>
                <c:pt idx="5223">
                  <c:v>-5.5631E-2</c:v>
                </c:pt>
                <c:pt idx="5224">
                  <c:v>-5.38526E-2</c:v>
                </c:pt>
                <c:pt idx="5225">
                  <c:v>-5.21649E-2</c:v>
                </c:pt>
                <c:pt idx="5226">
                  <c:v>-5.0265600000000001E-2</c:v>
                </c:pt>
                <c:pt idx="5227">
                  <c:v>-4.86276E-2</c:v>
                </c:pt>
                <c:pt idx="5228">
                  <c:v>-4.6819899999999998E-2</c:v>
                </c:pt>
                <c:pt idx="5229">
                  <c:v>-4.5070800000000001E-2</c:v>
                </c:pt>
                <c:pt idx="5230">
                  <c:v>-4.3462000000000001E-2</c:v>
                </c:pt>
                <c:pt idx="5231">
                  <c:v>-4.1773299999999999E-2</c:v>
                </c:pt>
                <c:pt idx="5232">
                  <c:v>-4.0145399999999998E-2</c:v>
                </c:pt>
                <c:pt idx="5233">
                  <c:v>-3.8417899999999998E-2</c:v>
                </c:pt>
                <c:pt idx="5234">
                  <c:v>-3.6906399999999999E-2</c:v>
                </c:pt>
                <c:pt idx="5235">
                  <c:v>-3.5426899999999997E-2</c:v>
                </c:pt>
                <c:pt idx="5236">
                  <c:v>-3.3828499999999997E-2</c:v>
                </c:pt>
                <c:pt idx="5237">
                  <c:v>-3.22425E-2</c:v>
                </c:pt>
                <c:pt idx="5238">
                  <c:v>-3.0734600000000001E-2</c:v>
                </c:pt>
                <c:pt idx="5239">
                  <c:v>-2.9248199999999999E-2</c:v>
                </c:pt>
                <c:pt idx="5240">
                  <c:v>-2.7810999999999999E-2</c:v>
                </c:pt>
                <c:pt idx="5241">
                  <c:v>-2.63854E-2</c:v>
                </c:pt>
                <c:pt idx="5242">
                  <c:v>-2.4853199999999999E-2</c:v>
                </c:pt>
                <c:pt idx="5243">
                  <c:v>-2.35379E-2</c:v>
                </c:pt>
                <c:pt idx="5244">
                  <c:v>-2.19543E-2</c:v>
                </c:pt>
                <c:pt idx="5245">
                  <c:v>-2.0708899999999999E-2</c:v>
                </c:pt>
                <c:pt idx="5246">
                  <c:v>-1.93359E-2</c:v>
                </c:pt>
                <c:pt idx="5247">
                  <c:v>-1.7886699999999998E-2</c:v>
                </c:pt>
                <c:pt idx="5248">
                  <c:v>-1.6491800000000001E-2</c:v>
                </c:pt>
                <c:pt idx="5249">
                  <c:v>-1.51886E-2</c:v>
                </c:pt>
                <c:pt idx="5250">
                  <c:v>-1.3918E-2</c:v>
                </c:pt>
                <c:pt idx="5251">
                  <c:v>-1.2578300000000001E-2</c:v>
                </c:pt>
                <c:pt idx="5252">
                  <c:v>-1.12423E-2</c:v>
                </c:pt>
                <c:pt idx="5253">
                  <c:v>-9.8175199999999997E-3</c:v>
                </c:pt>
                <c:pt idx="5254">
                  <c:v>-8.5982599999999999E-3</c:v>
                </c:pt>
                <c:pt idx="5255">
                  <c:v>-7.3157300000000003E-3</c:v>
                </c:pt>
                <c:pt idx="5256">
                  <c:v>-6.0495499999999999E-3</c:v>
                </c:pt>
                <c:pt idx="5257">
                  <c:v>-4.7213699999999999E-3</c:v>
                </c:pt>
                <c:pt idx="5258">
                  <c:v>-3.41202E-3</c:v>
                </c:pt>
                <c:pt idx="5259">
                  <c:v>-1.93659E-3</c:v>
                </c:pt>
                <c:pt idx="5260">
                  <c:v>-7.5763800000000004E-4</c:v>
                </c:pt>
                <c:pt idx="5261">
                  <c:v>5.7328999999999995E-4</c:v>
                </c:pt>
                <c:pt idx="5262">
                  <c:v>1.8663799999999999E-3</c:v>
                </c:pt>
                <c:pt idx="5263">
                  <c:v>3.3918199999999998E-3</c:v>
                </c:pt>
                <c:pt idx="5264">
                  <c:v>4.7013300000000001E-3</c:v>
                </c:pt>
                <c:pt idx="5265">
                  <c:v>6.2357799999999998E-3</c:v>
                </c:pt>
                <c:pt idx="5266">
                  <c:v>7.4978800000000002E-3</c:v>
                </c:pt>
                <c:pt idx="5267">
                  <c:v>8.9168000000000008E-3</c:v>
                </c:pt>
                <c:pt idx="5268">
                  <c:v>1.0298E-2</c:v>
                </c:pt>
                <c:pt idx="5269">
                  <c:v>1.1674500000000001E-2</c:v>
                </c:pt>
                <c:pt idx="5270">
                  <c:v>1.31909E-2</c:v>
                </c:pt>
                <c:pt idx="5271">
                  <c:v>1.44607E-2</c:v>
                </c:pt>
                <c:pt idx="5272">
                  <c:v>1.5896E-2</c:v>
                </c:pt>
                <c:pt idx="5273">
                  <c:v>1.74249E-2</c:v>
                </c:pt>
                <c:pt idx="5274">
                  <c:v>1.8863399999999999E-2</c:v>
                </c:pt>
                <c:pt idx="5275">
                  <c:v>2.0401099999999998E-2</c:v>
                </c:pt>
                <c:pt idx="5276">
                  <c:v>2.1922199999999999E-2</c:v>
                </c:pt>
                <c:pt idx="5277">
                  <c:v>2.3381099999999998E-2</c:v>
                </c:pt>
                <c:pt idx="5278">
                  <c:v>2.5086600000000001E-2</c:v>
                </c:pt>
                <c:pt idx="5279">
                  <c:v>2.6733199999999999E-2</c:v>
                </c:pt>
                <c:pt idx="5280">
                  <c:v>2.83582E-2</c:v>
                </c:pt>
                <c:pt idx="5281">
                  <c:v>3.0136699999999999E-2</c:v>
                </c:pt>
                <c:pt idx="5282">
                  <c:v>3.1700300000000001E-2</c:v>
                </c:pt>
                <c:pt idx="5283">
                  <c:v>3.3508700000000002E-2</c:v>
                </c:pt>
                <c:pt idx="5284">
                  <c:v>3.5411199999999997E-2</c:v>
                </c:pt>
                <c:pt idx="5285">
                  <c:v>3.7248299999999998E-2</c:v>
                </c:pt>
                <c:pt idx="5286">
                  <c:v>3.9194899999999998E-2</c:v>
                </c:pt>
                <c:pt idx="5287">
                  <c:v>4.0904799999999998E-2</c:v>
                </c:pt>
                <c:pt idx="5288">
                  <c:v>4.2863900000000003E-2</c:v>
                </c:pt>
                <c:pt idx="5289">
                  <c:v>4.4789000000000002E-2</c:v>
                </c:pt>
                <c:pt idx="5290">
                  <c:v>4.6894999999999999E-2</c:v>
                </c:pt>
                <c:pt idx="5291">
                  <c:v>4.8841700000000002E-2</c:v>
                </c:pt>
                <c:pt idx="5292">
                  <c:v>5.0761500000000001E-2</c:v>
                </c:pt>
                <c:pt idx="5293">
                  <c:v>5.2801599999999997E-2</c:v>
                </c:pt>
                <c:pt idx="5294">
                  <c:v>5.4861500000000001E-2</c:v>
                </c:pt>
                <c:pt idx="5295">
                  <c:v>5.6983600000000002E-2</c:v>
                </c:pt>
                <c:pt idx="5296">
                  <c:v>5.9175600000000002E-2</c:v>
                </c:pt>
                <c:pt idx="5297">
                  <c:v>6.1201800000000001E-2</c:v>
                </c:pt>
                <c:pt idx="5298">
                  <c:v>6.32572E-2</c:v>
                </c:pt>
                <c:pt idx="5299">
                  <c:v>6.5698900000000005E-2</c:v>
                </c:pt>
                <c:pt idx="5300">
                  <c:v>6.7968100000000004E-2</c:v>
                </c:pt>
                <c:pt idx="5301">
                  <c:v>7.0493700000000006E-2</c:v>
                </c:pt>
                <c:pt idx="5302">
                  <c:v>7.2690500000000005E-2</c:v>
                </c:pt>
                <c:pt idx="5303">
                  <c:v>7.5010199999999999E-2</c:v>
                </c:pt>
                <c:pt idx="5304">
                  <c:v>7.7642699999999995E-2</c:v>
                </c:pt>
                <c:pt idx="5305">
                  <c:v>8.0068100000000003E-2</c:v>
                </c:pt>
                <c:pt idx="5306">
                  <c:v>8.2754900000000006E-2</c:v>
                </c:pt>
                <c:pt idx="5307">
                  <c:v>8.5388699999999998E-2</c:v>
                </c:pt>
                <c:pt idx="5308">
                  <c:v>8.7730199999999994E-2</c:v>
                </c:pt>
                <c:pt idx="5309">
                  <c:v>9.0298100000000006E-2</c:v>
                </c:pt>
                <c:pt idx="5310">
                  <c:v>9.30647E-2</c:v>
                </c:pt>
                <c:pt idx="5311">
                  <c:v>9.5715099999999997E-2</c:v>
                </c:pt>
                <c:pt idx="5312">
                  <c:v>9.8560599999999998E-2</c:v>
                </c:pt>
                <c:pt idx="5313">
                  <c:v>0.10100099999999999</c:v>
                </c:pt>
                <c:pt idx="5314">
                  <c:v>0.103796</c:v>
                </c:pt>
                <c:pt idx="5315">
                  <c:v>0.106505</c:v>
                </c:pt>
                <c:pt idx="5316">
                  <c:v>0.109365</c:v>
                </c:pt>
                <c:pt idx="5317">
                  <c:v>0.112341</c:v>
                </c:pt>
                <c:pt idx="5318">
                  <c:v>0.115024</c:v>
                </c:pt>
                <c:pt idx="5319">
                  <c:v>0.117839</c:v>
                </c:pt>
                <c:pt idx="5320">
                  <c:v>0.12086</c:v>
                </c:pt>
                <c:pt idx="5321">
                  <c:v>0.12378400000000001</c:v>
                </c:pt>
                <c:pt idx="5322">
                  <c:v>0.12684500000000001</c:v>
                </c:pt>
                <c:pt idx="5323">
                  <c:v>0.12981899999999999</c:v>
                </c:pt>
                <c:pt idx="5324">
                  <c:v>0.13270699999999999</c:v>
                </c:pt>
                <c:pt idx="5325">
                  <c:v>0.13574900000000001</c:v>
                </c:pt>
                <c:pt idx="5326">
                  <c:v>0.13892199999999999</c:v>
                </c:pt>
                <c:pt idx="5327">
                  <c:v>0.14213700000000001</c:v>
                </c:pt>
                <c:pt idx="5328">
                  <c:v>0.14515700000000001</c:v>
                </c:pt>
                <c:pt idx="5329">
                  <c:v>0.148169</c:v>
                </c:pt>
                <c:pt idx="5330">
                  <c:v>0.15138099999999999</c:v>
                </c:pt>
                <c:pt idx="5331">
                  <c:v>0.154527</c:v>
                </c:pt>
                <c:pt idx="5332">
                  <c:v>0.157774</c:v>
                </c:pt>
                <c:pt idx="5333">
                  <c:v>0.160858</c:v>
                </c:pt>
                <c:pt idx="5334">
                  <c:v>0.164018</c:v>
                </c:pt>
                <c:pt idx="5335">
                  <c:v>0.16703699999999999</c:v>
                </c:pt>
                <c:pt idx="5336">
                  <c:v>0.170207</c:v>
                </c:pt>
                <c:pt idx="5337">
                  <c:v>0.17349100000000001</c:v>
                </c:pt>
                <c:pt idx="5338">
                  <c:v>0.176732</c:v>
                </c:pt>
                <c:pt idx="5339">
                  <c:v>0.179669</c:v>
                </c:pt>
                <c:pt idx="5340">
                  <c:v>0.18278</c:v>
                </c:pt>
                <c:pt idx="5341">
                  <c:v>0.18579799999999999</c:v>
                </c:pt>
                <c:pt idx="5342">
                  <c:v>0.189077</c:v>
                </c:pt>
                <c:pt idx="5343">
                  <c:v>0.19220100000000001</c:v>
                </c:pt>
                <c:pt idx="5344">
                  <c:v>0.195296</c:v>
                </c:pt>
                <c:pt idx="5345">
                  <c:v>0.19844400000000001</c:v>
                </c:pt>
                <c:pt idx="5346">
                  <c:v>0.20145299999999999</c:v>
                </c:pt>
                <c:pt idx="5347">
                  <c:v>0.20458899999999999</c:v>
                </c:pt>
                <c:pt idx="5348">
                  <c:v>0.20771000000000001</c:v>
                </c:pt>
                <c:pt idx="5349">
                  <c:v>0.21071000000000001</c:v>
                </c:pt>
                <c:pt idx="5350">
                  <c:v>0.21382899999999999</c:v>
                </c:pt>
                <c:pt idx="5351">
                  <c:v>0.216808</c:v>
                </c:pt>
                <c:pt idx="5352">
                  <c:v>0.21974299999999999</c:v>
                </c:pt>
                <c:pt idx="5353">
                  <c:v>0.222751</c:v>
                </c:pt>
                <c:pt idx="5354">
                  <c:v>0.22556599999999999</c:v>
                </c:pt>
                <c:pt idx="5355">
                  <c:v>0.22841800000000001</c:v>
                </c:pt>
                <c:pt idx="5356">
                  <c:v>0.23116300000000001</c:v>
                </c:pt>
                <c:pt idx="5357">
                  <c:v>0.23391200000000001</c:v>
                </c:pt>
                <c:pt idx="5358">
                  <c:v>0.23691100000000001</c:v>
                </c:pt>
                <c:pt idx="5359">
                  <c:v>0.239289</c:v>
                </c:pt>
                <c:pt idx="5360">
                  <c:v>0.241814</c:v>
                </c:pt>
                <c:pt idx="5361">
                  <c:v>0.244365</c:v>
                </c:pt>
                <c:pt idx="5362">
                  <c:v>0.24679799999999999</c:v>
                </c:pt>
                <c:pt idx="5363">
                  <c:v>0.24948300000000001</c:v>
                </c:pt>
                <c:pt idx="5364">
                  <c:v>0.25172099999999997</c:v>
                </c:pt>
                <c:pt idx="5365">
                  <c:v>0.25401499999999999</c:v>
                </c:pt>
                <c:pt idx="5366">
                  <c:v>0.25629299999999999</c:v>
                </c:pt>
                <c:pt idx="5367">
                  <c:v>0.25837399999999999</c:v>
                </c:pt>
                <c:pt idx="5368">
                  <c:v>0.260602</c:v>
                </c:pt>
                <c:pt idx="5369">
                  <c:v>0.262795</c:v>
                </c:pt>
                <c:pt idx="5370">
                  <c:v>0.26478299999999999</c:v>
                </c:pt>
                <c:pt idx="5371">
                  <c:v>0.266679</c:v>
                </c:pt>
                <c:pt idx="5372">
                  <c:v>0.26846599999999998</c:v>
                </c:pt>
                <c:pt idx="5373">
                  <c:v>0.27020100000000002</c:v>
                </c:pt>
                <c:pt idx="5374">
                  <c:v>0.27218300000000001</c:v>
                </c:pt>
                <c:pt idx="5375">
                  <c:v>0.273617</c:v>
                </c:pt>
                <c:pt idx="5376">
                  <c:v>0.275169</c:v>
                </c:pt>
                <c:pt idx="5377">
                  <c:v>0.27666000000000002</c:v>
                </c:pt>
                <c:pt idx="5378">
                  <c:v>0.27794099999999999</c:v>
                </c:pt>
                <c:pt idx="5379">
                  <c:v>0.27942800000000001</c:v>
                </c:pt>
                <c:pt idx="5380">
                  <c:v>0.28048499999999998</c:v>
                </c:pt>
                <c:pt idx="5381">
                  <c:v>0.28166200000000002</c:v>
                </c:pt>
                <c:pt idx="5382">
                  <c:v>0.28273599999999999</c:v>
                </c:pt>
                <c:pt idx="5383">
                  <c:v>0.28335300000000002</c:v>
                </c:pt>
                <c:pt idx="5384">
                  <c:v>0.28427200000000002</c:v>
                </c:pt>
                <c:pt idx="5385">
                  <c:v>0.285022</c:v>
                </c:pt>
                <c:pt idx="5386">
                  <c:v>0.28558899999999998</c:v>
                </c:pt>
                <c:pt idx="5387">
                  <c:v>0.286134</c:v>
                </c:pt>
                <c:pt idx="5388">
                  <c:v>0.28675099999999998</c:v>
                </c:pt>
                <c:pt idx="5389">
                  <c:v>0.28708600000000001</c:v>
                </c:pt>
                <c:pt idx="5390">
                  <c:v>0.28747800000000001</c:v>
                </c:pt>
                <c:pt idx="5391">
                  <c:v>0.28755900000000001</c:v>
                </c:pt>
                <c:pt idx="5392">
                  <c:v>0.28788200000000003</c:v>
                </c:pt>
                <c:pt idx="5393">
                  <c:v>0.28802</c:v>
                </c:pt>
                <c:pt idx="5394">
                  <c:v>0.28777799999999998</c:v>
                </c:pt>
                <c:pt idx="5395">
                  <c:v>0.28768899999999997</c:v>
                </c:pt>
                <c:pt idx="5396">
                  <c:v>0.28753600000000001</c:v>
                </c:pt>
                <c:pt idx="5397">
                  <c:v>0.28700399999999998</c:v>
                </c:pt>
                <c:pt idx="5398">
                  <c:v>0.28663899999999998</c:v>
                </c:pt>
                <c:pt idx="5399">
                  <c:v>0.28602</c:v>
                </c:pt>
                <c:pt idx="5400">
                  <c:v>0.28546100000000002</c:v>
                </c:pt>
                <c:pt idx="5401">
                  <c:v>0.28470400000000001</c:v>
                </c:pt>
                <c:pt idx="5402">
                  <c:v>0.28380699999999998</c:v>
                </c:pt>
                <c:pt idx="5403">
                  <c:v>0.28298699999999999</c:v>
                </c:pt>
                <c:pt idx="5404">
                  <c:v>0.28199600000000002</c:v>
                </c:pt>
                <c:pt idx="5405">
                  <c:v>0.28092299999999998</c:v>
                </c:pt>
                <c:pt idx="5406">
                  <c:v>0.27966600000000003</c:v>
                </c:pt>
                <c:pt idx="5407">
                  <c:v>0.27836100000000003</c:v>
                </c:pt>
                <c:pt idx="5408">
                  <c:v>0.27698699999999998</c:v>
                </c:pt>
                <c:pt idx="5409">
                  <c:v>0.27558100000000002</c:v>
                </c:pt>
                <c:pt idx="5410">
                  <c:v>0.273955</c:v>
                </c:pt>
                <c:pt idx="5411">
                  <c:v>0.272451</c:v>
                </c:pt>
                <c:pt idx="5412">
                  <c:v>0.27071299999999998</c:v>
                </c:pt>
                <c:pt idx="5413">
                  <c:v>0.26901799999999998</c:v>
                </c:pt>
                <c:pt idx="5414">
                  <c:v>0.26709699999999997</c:v>
                </c:pt>
                <c:pt idx="5415">
                  <c:v>0.26523099999999999</c:v>
                </c:pt>
                <c:pt idx="5416">
                  <c:v>0.263291</c:v>
                </c:pt>
                <c:pt idx="5417">
                  <c:v>0.26094600000000001</c:v>
                </c:pt>
                <c:pt idx="5418">
                  <c:v>0.25885399999999997</c:v>
                </c:pt>
                <c:pt idx="5419">
                  <c:v>0.25638100000000003</c:v>
                </c:pt>
                <c:pt idx="5420">
                  <c:v>0.25406899999999999</c:v>
                </c:pt>
                <c:pt idx="5421">
                  <c:v>0.25156800000000001</c:v>
                </c:pt>
                <c:pt idx="5422">
                  <c:v>0.249055</c:v>
                </c:pt>
                <c:pt idx="5423">
                  <c:v>0.24646999999999999</c:v>
                </c:pt>
                <c:pt idx="5424">
                  <c:v>0.243677</c:v>
                </c:pt>
                <c:pt idx="5425">
                  <c:v>0.24099200000000001</c:v>
                </c:pt>
                <c:pt idx="5426">
                  <c:v>0.238176</c:v>
                </c:pt>
                <c:pt idx="5427">
                  <c:v>0.23530999999999999</c:v>
                </c:pt>
                <c:pt idx="5428">
                  <c:v>0.23236399999999999</c:v>
                </c:pt>
                <c:pt idx="5429">
                  <c:v>0.22930500000000001</c:v>
                </c:pt>
                <c:pt idx="5430">
                  <c:v>0.22625300000000001</c:v>
                </c:pt>
                <c:pt idx="5431">
                  <c:v>0.223165</c:v>
                </c:pt>
                <c:pt idx="5432">
                  <c:v>0.21989300000000001</c:v>
                </c:pt>
                <c:pt idx="5433">
                  <c:v>0.21679300000000001</c:v>
                </c:pt>
                <c:pt idx="5434">
                  <c:v>0.21346200000000001</c:v>
                </c:pt>
                <c:pt idx="5435">
                  <c:v>0.21018999999999999</c:v>
                </c:pt>
                <c:pt idx="5436">
                  <c:v>0.20677599999999999</c:v>
                </c:pt>
                <c:pt idx="5437">
                  <c:v>0.203185</c:v>
                </c:pt>
                <c:pt idx="5438">
                  <c:v>0.19985</c:v>
                </c:pt>
                <c:pt idx="5439">
                  <c:v>0.19617899999999999</c:v>
                </c:pt>
                <c:pt idx="5440">
                  <c:v>0.19269700000000001</c:v>
                </c:pt>
                <c:pt idx="5441">
                  <c:v>0.189058</c:v>
                </c:pt>
                <c:pt idx="5442">
                  <c:v>0.185334</c:v>
                </c:pt>
                <c:pt idx="5443">
                  <c:v>0.18166299999999999</c:v>
                </c:pt>
                <c:pt idx="5444">
                  <c:v>0.177756</c:v>
                </c:pt>
                <c:pt idx="5445">
                  <c:v>0.17402899999999999</c:v>
                </c:pt>
                <c:pt idx="5446">
                  <c:v>0.170292</c:v>
                </c:pt>
                <c:pt idx="5447">
                  <c:v>0.166265</c:v>
                </c:pt>
                <c:pt idx="5448">
                  <c:v>0.16247200000000001</c:v>
                </c:pt>
                <c:pt idx="5449">
                  <c:v>0.15839200000000001</c:v>
                </c:pt>
                <c:pt idx="5450">
                  <c:v>0.154667</c:v>
                </c:pt>
                <c:pt idx="5451">
                  <c:v>0.150613</c:v>
                </c:pt>
                <c:pt idx="5452">
                  <c:v>0.14662900000000001</c:v>
                </c:pt>
                <c:pt idx="5453">
                  <c:v>0.142648</c:v>
                </c:pt>
                <c:pt idx="5454">
                  <c:v>0.138714</c:v>
                </c:pt>
                <c:pt idx="5455">
                  <c:v>0.134855</c:v>
                </c:pt>
                <c:pt idx="5456">
                  <c:v>0.13079399999999999</c:v>
                </c:pt>
                <c:pt idx="5457">
                  <c:v>0.126725</c:v>
                </c:pt>
                <c:pt idx="5458">
                  <c:v>0.122865</c:v>
                </c:pt>
                <c:pt idx="5459">
                  <c:v>0.118795</c:v>
                </c:pt>
                <c:pt idx="5460">
                  <c:v>0.11501699999999999</c:v>
                </c:pt>
                <c:pt idx="5461">
                  <c:v>0.110884</c:v>
                </c:pt>
                <c:pt idx="5462">
                  <c:v>0.10685799999999999</c:v>
                </c:pt>
                <c:pt idx="5463">
                  <c:v>0.102691</c:v>
                </c:pt>
                <c:pt idx="5464">
                  <c:v>9.8888199999999996E-2</c:v>
                </c:pt>
                <c:pt idx="5465">
                  <c:v>9.4946699999999995E-2</c:v>
                </c:pt>
                <c:pt idx="5466">
                  <c:v>9.0950600000000006E-2</c:v>
                </c:pt>
                <c:pt idx="5467">
                  <c:v>8.6994299999999997E-2</c:v>
                </c:pt>
                <c:pt idx="5468">
                  <c:v>8.2876900000000003E-2</c:v>
                </c:pt>
                <c:pt idx="5469">
                  <c:v>7.9095600000000002E-2</c:v>
                </c:pt>
                <c:pt idx="5470">
                  <c:v>7.5298400000000001E-2</c:v>
                </c:pt>
                <c:pt idx="5471">
                  <c:v>7.12367E-2</c:v>
                </c:pt>
                <c:pt idx="5472">
                  <c:v>6.74564E-2</c:v>
                </c:pt>
                <c:pt idx="5473">
                  <c:v>6.3403000000000001E-2</c:v>
                </c:pt>
                <c:pt idx="5474">
                  <c:v>5.9825099999999999E-2</c:v>
                </c:pt>
                <c:pt idx="5475">
                  <c:v>5.5913299999999999E-2</c:v>
                </c:pt>
                <c:pt idx="5476">
                  <c:v>5.2299999999999999E-2</c:v>
                </c:pt>
                <c:pt idx="5477">
                  <c:v>4.8510400000000002E-2</c:v>
                </c:pt>
                <c:pt idx="5478">
                  <c:v>4.4821899999999998E-2</c:v>
                </c:pt>
                <c:pt idx="5479">
                  <c:v>4.1043999999999997E-2</c:v>
                </c:pt>
                <c:pt idx="5480">
                  <c:v>3.7739399999999999E-2</c:v>
                </c:pt>
                <c:pt idx="5481">
                  <c:v>3.4008200000000002E-2</c:v>
                </c:pt>
                <c:pt idx="5482">
                  <c:v>3.0445799999999999E-2</c:v>
                </c:pt>
                <c:pt idx="5483">
                  <c:v>2.6846600000000002E-2</c:v>
                </c:pt>
                <c:pt idx="5484">
                  <c:v>2.3434699999999999E-2</c:v>
                </c:pt>
                <c:pt idx="5485">
                  <c:v>2.0030800000000001E-2</c:v>
                </c:pt>
                <c:pt idx="5486">
                  <c:v>1.6797800000000002E-2</c:v>
                </c:pt>
                <c:pt idx="5487">
                  <c:v>1.32573E-2</c:v>
                </c:pt>
                <c:pt idx="5488">
                  <c:v>1.0049300000000001E-2</c:v>
                </c:pt>
                <c:pt idx="5489">
                  <c:v>6.7047499999999998E-3</c:v>
                </c:pt>
                <c:pt idx="5490">
                  <c:v>3.6219500000000001E-3</c:v>
                </c:pt>
                <c:pt idx="5491">
                  <c:v>3.44409E-4</c:v>
                </c:pt>
                <c:pt idx="5492">
                  <c:v>-2.9630899999999998E-3</c:v>
                </c:pt>
                <c:pt idx="5493">
                  <c:v>-5.9421999999999999E-3</c:v>
                </c:pt>
                <c:pt idx="5494">
                  <c:v>-9.1253199999999993E-3</c:v>
                </c:pt>
                <c:pt idx="5495">
                  <c:v>-1.2136299999999999E-2</c:v>
                </c:pt>
                <c:pt idx="5496">
                  <c:v>-1.52251E-2</c:v>
                </c:pt>
                <c:pt idx="5497">
                  <c:v>-1.8334300000000001E-2</c:v>
                </c:pt>
                <c:pt idx="5498">
                  <c:v>-2.11795E-2</c:v>
                </c:pt>
                <c:pt idx="5499">
                  <c:v>-2.4144800000000001E-2</c:v>
                </c:pt>
                <c:pt idx="5500">
                  <c:v>-2.6655600000000002E-2</c:v>
                </c:pt>
                <c:pt idx="5501">
                  <c:v>-2.9584300000000001E-2</c:v>
                </c:pt>
                <c:pt idx="5502">
                  <c:v>-3.2565900000000002E-2</c:v>
                </c:pt>
                <c:pt idx="5503">
                  <c:v>-3.5212899999999998E-2</c:v>
                </c:pt>
                <c:pt idx="5504">
                  <c:v>-3.7772100000000003E-2</c:v>
                </c:pt>
                <c:pt idx="5505">
                  <c:v>-4.0302699999999997E-2</c:v>
                </c:pt>
                <c:pt idx="5506">
                  <c:v>-4.2858E-2</c:v>
                </c:pt>
                <c:pt idx="5507">
                  <c:v>-4.5498799999999999E-2</c:v>
                </c:pt>
                <c:pt idx="5508">
                  <c:v>-4.7927999999999998E-2</c:v>
                </c:pt>
                <c:pt idx="5509">
                  <c:v>-5.0382799999999998E-2</c:v>
                </c:pt>
                <c:pt idx="5510">
                  <c:v>-5.2852000000000003E-2</c:v>
                </c:pt>
                <c:pt idx="5511">
                  <c:v>-5.5209599999999998E-2</c:v>
                </c:pt>
                <c:pt idx="5512">
                  <c:v>-5.7595399999999998E-2</c:v>
                </c:pt>
                <c:pt idx="5513">
                  <c:v>-6.0106399999999997E-2</c:v>
                </c:pt>
                <c:pt idx="5514">
                  <c:v>-6.2246999999999997E-2</c:v>
                </c:pt>
                <c:pt idx="5515">
                  <c:v>-6.4659999999999995E-2</c:v>
                </c:pt>
                <c:pt idx="5516">
                  <c:v>-6.6782400000000006E-2</c:v>
                </c:pt>
                <c:pt idx="5517">
                  <c:v>-6.9159899999999996E-2</c:v>
                </c:pt>
                <c:pt idx="5518">
                  <c:v>-7.1365100000000001E-2</c:v>
                </c:pt>
                <c:pt idx="5519">
                  <c:v>-7.3356299999999999E-2</c:v>
                </c:pt>
                <c:pt idx="5520">
                  <c:v>-7.5495800000000002E-2</c:v>
                </c:pt>
                <c:pt idx="5521">
                  <c:v>-7.7594700000000003E-2</c:v>
                </c:pt>
                <c:pt idx="5522">
                  <c:v>-7.9526799999999995E-2</c:v>
                </c:pt>
                <c:pt idx="5523">
                  <c:v>-8.1603700000000001E-2</c:v>
                </c:pt>
                <c:pt idx="5524">
                  <c:v>-8.3392099999999997E-2</c:v>
                </c:pt>
                <c:pt idx="5525">
                  <c:v>-8.5316799999999998E-2</c:v>
                </c:pt>
                <c:pt idx="5526">
                  <c:v>-8.7134100000000006E-2</c:v>
                </c:pt>
                <c:pt idx="5527">
                  <c:v>-8.9089000000000002E-2</c:v>
                </c:pt>
                <c:pt idx="5528">
                  <c:v>-9.0695100000000001E-2</c:v>
                </c:pt>
                <c:pt idx="5529">
                  <c:v>-9.2625200000000005E-2</c:v>
                </c:pt>
                <c:pt idx="5530">
                  <c:v>-9.4200800000000001E-2</c:v>
                </c:pt>
                <c:pt idx="5531">
                  <c:v>-9.6021999999999996E-2</c:v>
                </c:pt>
                <c:pt idx="5532">
                  <c:v>-9.7864199999999998E-2</c:v>
                </c:pt>
                <c:pt idx="5533">
                  <c:v>-9.9465300000000006E-2</c:v>
                </c:pt>
                <c:pt idx="5534">
                  <c:v>-0.101254</c:v>
                </c:pt>
                <c:pt idx="5535">
                  <c:v>-0.102686</c:v>
                </c:pt>
                <c:pt idx="5536">
                  <c:v>-0.104405</c:v>
                </c:pt>
                <c:pt idx="5537">
                  <c:v>-0.105888</c:v>
                </c:pt>
                <c:pt idx="5538">
                  <c:v>-0.107739</c:v>
                </c:pt>
                <c:pt idx="5539">
                  <c:v>-0.10924499999999999</c:v>
                </c:pt>
                <c:pt idx="5540">
                  <c:v>-0.11050699999999999</c:v>
                </c:pt>
                <c:pt idx="5541">
                  <c:v>-0.11223900000000001</c:v>
                </c:pt>
                <c:pt idx="5542">
                  <c:v>-0.113749</c:v>
                </c:pt>
                <c:pt idx="5543">
                  <c:v>-0.11526</c:v>
                </c:pt>
                <c:pt idx="5544">
                  <c:v>-0.116564</c:v>
                </c:pt>
                <c:pt idx="5545">
                  <c:v>-0.11802799999999999</c:v>
                </c:pt>
                <c:pt idx="5546">
                  <c:v>-0.119589</c:v>
                </c:pt>
                <c:pt idx="5547">
                  <c:v>-0.12092899999999999</c:v>
                </c:pt>
                <c:pt idx="5548">
                  <c:v>-0.122351</c:v>
                </c:pt>
                <c:pt idx="5549">
                  <c:v>-0.12375700000000001</c:v>
                </c:pt>
                <c:pt idx="5550">
                  <c:v>-0.12504599999999999</c:v>
                </c:pt>
                <c:pt idx="5551">
                  <c:v>-0.12637300000000001</c:v>
                </c:pt>
                <c:pt idx="5552">
                  <c:v>-0.127641</c:v>
                </c:pt>
                <c:pt idx="5553">
                  <c:v>-0.12915499999999999</c:v>
                </c:pt>
                <c:pt idx="5554">
                  <c:v>-0.130327</c:v>
                </c:pt>
                <c:pt idx="5555">
                  <c:v>-0.131604</c:v>
                </c:pt>
                <c:pt idx="5556">
                  <c:v>-0.13299900000000001</c:v>
                </c:pt>
                <c:pt idx="5557">
                  <c:v>-0.13424</c:v>
                </c:pt>
                <c:pt idx="5558">
                  <c:v>-0.135431</c:v>
                </c:pt>
                <c:pt idx="5559">
                  <c:v>-0.13667000000000001</c:v>
                </c:pt>
                <c:pt idx="5560">
                  <c:v>-0.13793</c:v>
                </c:pt>
                <c:pt idx="5561">
                  <c:v>-0.13931099999999999</c:v>
                </c:pt>
                <c:pt idx="5562">
                  <c:v>-0.14039699999999999</c:v>
                </c:pt>
                <c:pt idx="5563">
                  <c:v>-0.14144200000000001</c:v>
                </c:pt>
                <c:pt idx="5564">
                  <c:v>-0.14279800000000001</c:v>
                </c:pt>
                <c:pt idx="5565">
                  <c:v>-0.14382500000000001</c:v>
                </c:pt>
                <c:pt idx="5566">
                  <c:v>-0.14513799999999999</c:v>
                </c:pt>
                <c:pt idx="5567">
                  <c:v>-0.14618500000000001</c:v>
                </c:pt>
                <c:pt idx="5568">
                  <c:v>-0.147342</c:v>
                </c:pt>
                <c:pt idx="5569">
                  <c:v>-0.14824100000000001</c:v>
                </c:pt>
                <c:pt idx="5570">
                  <c:v>-0.149474</c:v>
                </c:pt>
                <c:pt idx="5571">
                  <c:v>-0.150561</c:v>
                </c:pt>
                <c:pt idx="5572">
                  <c:v>-0.15171599999999999</c:v>
                </c:pt>
                <c:pt idx="5573">
                  <c:v>-0.15270400000000001</c:v>
                </c:pt>
                <c:pt idx="5574">
                  <c:v>-0.15368699999999999</c:v>
                </c:pt>
                <c:pt idx="5575">
                  <c:v>-0.154807</c:v>
                </c:pt>
                <c:pt idx="5576">
                  <c:v>-0.155919</c:v>
                </c:pt>
                <c:pt idx="5577">
                  <c:v>-0.156864</c:v>
                </c:pt>
                <c:pt idx="5578">
                  <c:v>-0.15781000000000001</c:v>
                </c:pt>
                <c:pt idx="5579">
                  <c:v>-0.15882099999999999</c:v>
                </c:pt>
                <c:pt idx="5580">
                  <c:v>-0.15986800000000001</c:v>
                </c:pt>
                <c:pt idx="5581">
                  <c:v>-0.160775</c:v>
                </c:pt>
                <c:pt idx="5582">
                  <c:v>-0.16181200000000001</c:v>
                </c:pt>
                <c:pt idx="5583">
                  <c:v>-0.16256599999999999</c:v>
                </c:pt>
                <c:pt idx="5584">
                  <c:v>-0.16356699999999999</c:v>
                </c:pt>
                <c:pt idx="5585">
                  <c:v>-0.16438800000000001</c:v>
                </c:pt>
                <c:pt idx="5586">
                  <c:v>-0.16536699999999999</c:v>
                </c:pt>
                <c:pt idx="5587">
                  <c:v>-0.166188</c:v>
                </c:pt>
                <c:pt idx="5588">
                  <c:v>-0.16689100000000001</c:v>
                </c:pt>
                <c:pt idx="5589">
                  <c:v>-0.16777400000000001</c:v>
                </c:pt>
                <c:pt idx="5590">
                  <c:v>-0.16849600000000001</c:v>
                </c:pt>
                <c:pt idx="5591">
                  <c:v>-0.169351</c:v>
                </c:pt>
                <c:pt idx="5592">
                  <c:v>-0.17006499999999999</c:v>
                </c:pt>
                <c:pt idx="5593">
                  <c:v>-0.170681</c:v>
                </c:pt>
                <c:pt idx="5594">
                  <c:v>-0.171351</c:v>
                </c:pt>
                <c:pt idx="5595">
                  <c:v>-0.172045</c:v>
                </c:pt>
                <c:pt idx="5596">
                  <c:v>-0.17267399999999999</c:v>
                </c:pt>
                <c:pt idx="5597">
                  <c:v>-0.173323</c:v>
                </c:pt>
                <c:pt idx="5598">
                  <c:v>-0.173959</c:v>
                </c:pt>
                <c:pt idx="5599">
                  <c:v>-0.17429600000000001</c:v>
                </c:pt>
                <c:pt idx="5600">
                  <c:v>-0.17488600000000001</c:v>
                </c:pt>
                <c:pt idx="5601">
                  <c:v>-0.175374</c:v>
                </c:pt>
                <c:pt idx="5602">
                  <c:v>-0.17597099999999999</c:v>
                </c:pt>
                <c:pt idx="5603">
                  <c:v>-0.176375</c:v>
                </c:pt>
                <c:pt idx="5604">
                  <c:v>-0.176672</c:v>
                </c:pt>
                <c:pt idx="5605">
                  <c:v>-0.17694699999999999</c:v>
                </c:pt>
                <c:pt idx="5606">
                  <c:v>-0.17744699999999999</c:v>
                </c:pt>
                <c:pt idx="5607">
                  <c:v>-0.17774499999999999</c:v>
                </c:pt>
                <c:pt idx="5608">
                  <c:v>-0.17802200000000001</c:v>
                </c:pt>
                <c:pt idx="5609">
                  <c:v>-0.178067</c:v>
                </c:pt>
                <c:pt idx="5610">
                  <c:v>-0.17843700000000001</c:v>
                </c:pt>
                <c:pt idx="5611">
                  <c:v>-0.17845800000000001</c:v>
                </c:pt>
                <c:pt idx="5612">
                  <c:v>-0.17865900000000001</c:v>
                </c:pt>
                <c:pt idx="5613">
                  <c:v>-0.178617</c:v>
                </c:pt>
                <c:pt idx="5614">
                  <c:v>-0.17848900000000001</c:v>
                </c:pt>
                <c:pt idx="5615">
                  <c:v>-0.17868999999999999</c:v>
                </c:pt>
                <c:pt idx="5616">
                  <c:v>-0.178505</c:v>
                </c:pt>
                <c:pt idx="5617">
                  <c:v>-0.17852000000000001</c:v>
                </c:pt>
                <c:pt idx="5618">
                  <c:v>-0.17827899999999999</c:v>
                </c:pt>
                <c:pt idx="5619">
                  <c:v>-0.17810599999999999</c:v>
                </c:pt>
                <c:pt idx="5620">
                  <c:v>-0.177929</c:v>
                </c:pt>
                <c:pt idx="5621">
                  <c:v>-0.17757000000000001</c:v>
                </c:pt>
                <c:pt idx="5622">
                  <c:v>-0.177508</c:v>
                </c:pt>
                <c:pt idx="5623">
                  <c:v>-0.17721700000000001</c:v>
                </c:pt>
                <c:pt idx="5624">
                  <c:v>-0.176625</c:v>
                </c:pt>
                <c:pt idx="5625">
                  <c:v>-0.176314</c:v>
                </c:pt>
                <c:pt idx="5626">
                  <c:v>-0.17571300000000001</c:v>
                </c:pt>
                <c:pt idx="5627">
                  <c:v>-0.175395</c:v>
                </c:pt>
                <c:pt idx="5628">
                  <c:v>-0.17485899999999999</c:v>
                </c:pt>
                <c:pt idx="5629">
                  <c:v>-0.17405300000000001</c:v>
                </c:pt>
                <c:pt idx="5630">
                  <c:v>-0.17349000000000001</c:v>
                </c:pt>
                <c:pt idx="5631">
                  <c:v>-0.17252200000000001</c:v>
                </c:pt>
                <c:pt idx="5632">
                  <c:v>-0.17199300000000001</c:v>
                </c:pt>
                <c:pt idx="5633">
                  <c:v>-0.17121</c:v>
                </c:pt>
                <c:pt idx="5634">
                  <c:v>-0.17030000000000001</c:v>
                </c:pt>
                <c:pt idx="5635">
                  <c:v>-0.16921600000000001</c:v>
                </c:pt>
                <c:pt idx="5636">
                  <c:v>-0.168353</c:v>
                </c:pt>
                <c:pt idx="5637">
                  <c:v>-0.16736599999999999</c:v>
                </c:pt>
                <c:pt idx="5638">
                  <c:v>-0.16633800000000001</c:v>
                </c:pt>
                <c:pt idx="5639">
                  <c:v>-0.16524900000000001</c:v>
                </c:pt>
                <c:pt idx="5640">
                  <c:v>-0.163961</c:v>
                </c:pt>
                <c:pt idx="5641">
                  <c:v>-0.162906</c:v>
                </c:pt>
                <c:pt idx="5642">
                  <c:v>-0.161493</c:v>
                </c:pt>
                <c:pt idx="5643">
                  <c:v>-0.16059999999999999</c:v>
                </c:pt>
                <c:pt idx="5644">
                  <c:v>-0.15910199999999999</c:v>
                </c:pt>
                <c:pt idx="5645">
                  <c:v>-0.15781999999999999</c:v>
                </c:pt>
                <c:pt idx="5646">
                  <c:v>-0.15634200000000001</c:v>
                </c:pt>
                <c:pt idx="5647">
                  <c:v>-0.15490599999999999</c:v>
                </c:pt>
                <c:pt idx="5648">
                  <c:v>-0.15362500000000001</c:v>
                </c:pt>
                <c:pt idx="5649">
                  <c:v>-0.15190699999999999</c:v>
                </c:pt>
                <c:pt idx="5650">
                  <c:v>-0.150366</c:v>
                </c:pt>
                <c:pt idx="5651">
                  <c:v>-0.14873</c:v>
                </c:pt>
                <c:pt idx="5652">
                  <c:v>-0.14705699999999999</c:v>
                </c:pt>
                <c:pt idx="5653">
                  <c:v>-0.145451</c:v>
                </c:pt>
                <c:pt idx="5654">
                  <c:v>-0.14352999999999999</c:v>
                </c:pt>
                <c:pt idx="5655">
                  <c:v>-0.14188000000000001</c:v>
                </c:pt>
                <c:pt idx="5656">
                  <c:v>-0.13991300000000001</c:v>
                </c:pt>
                <c:pt idx="5657">
                  <c:v>-0.13797699999999999</c:v>
                </c:pt>
                <c:pt idx="5658">
                  <c:v>-0.13649</c:v>
                </c:pt>
                <c:pt idx="5659">
                  <c:v>-0.13434099999999999</c:v>
                </c:pt>
                <c:pt idx="5660">
                  <c:v>-0.13226099999999999</c:v>
                </c:pt>
                <c:pt idx="5661">
                  <c:v>-0.13025200000000001</c:v>
                </c:pt>
                <c:pt idx="5662">
                  <c:v>-0.12833900000000001</c:v>
                </c:pt>
                <c:pt idx="5663">
                  <c:v>-0.126303</c:v>
                </c:pt>
                <c:pt idx="5664">
                  <c:v>-0.124357</c:v>
                </c:pt>
                <c:pt idx="5665">
                  <c:v>-0.12220399999999999</c:v>
                </c:pt>
                <c:pt idx="5666">
                  <c:v>-0.12012399999999999</c:v>
                </c:pt>
                <c:pt idx="5667">
                  <c:v>-0.118115</c:v>
                </c:pt>
                <c:pt idx="5668">
                  <c:v>-0.116049</c:v>
                </c:pt>
                <c:pt idx="5669">
                  <c:v>-0.113954</c:v>
                </c:pt>
                <c:pt idx="5670">
                  <c:v>-0.11185199999999999</c:v>
                </c:pt>
                <c:pt idx="5671">
                  <c:v>-0.10968899999999999</c:v>
                </c:pt>
                <c:pt idx="5672">
                  <c:v>-0.10756499999999999</c:v>
                </c:pt>
                <c:pt idx="5673">
                  <c:v>-0.105352</c:v>
                </c:pt>
                <c:pt idx="5674">
                  <c:v>-0.103251</c:v>
                </c:pt>
                <c:pt idx="5675">
                  <c:v>-0.100844</c:v>
                </c:pt>
                <c:pt idx="5676">
                  <c:v>-9.8595799999999997E-2</c:v>
                </c:pt>
                <c:pt idx="5677">
                  <c:v>-9.6323300000000001E-2</c:v>
                </c:pt>
                <c:pt idx="5678">
                  <c:v>-9.4041399999999997E-2</c:v>
                </c:pt>
                <c:pt idx="5679">
                  <c:v>-9.1812299999999999E-2</c:v>
                </c:pt>
                <c:pt idx="5680">
                  <c:v>-8.9511400000000005E-2</c:v>
                </c:pt>
                <c:pt idx="5681">
                  <c:v>-8.7216799999999997E-2</c:v>
                </c:pt>
                <c:pt idx="5682">
                  <c:v>-8.5061200000000003E-2</c:v>
                </c:pt>
                <c:pt idx="5683">
                  <c:v>-8.2800100000000001E-2</c:v>
                </c:pt>
                <c:pt idx="5684">
                  <c:v>-8.0671900000000005E-2</c:v>
                </c:pt>
                <c:pt idx="5685">
                  <c:v>-7.8475400000000001E-2</c:v>
                </c:pt>
                <c:pt idx="5686">
                  <c:v>-7.6171799999999998E-2</c:v>
                </c:pt>
                <c:pt idx="5687">
                  <c:v>-7.4066800000000002E-2</c:v>
                </c:pt>
                <c:pt idx="5688">
                  <c:v>-7.1914400000000003E-2</c:v>
                </c:pt>
                <c:pt idx="5689">
                  <c:v>-6.9842299999999996E-2</c:v>
                </c:pt>
                <c:pt idx="5690">
                  <c:v>-6.7657200000000001E-2</c:v>
                </c:pt>
                <c:pt idx="5691">
                  <c:v>-6.5477499999999994E-2</c:v>
                </c:pt>
                <c:pt idx="5692">
                  <c:v>-6.3284199999999999E-2</c:v>
                </c:pt>
                <c:pt idx="5693">
                  <c:v>-6.1182800000000002E-2</c:v>
                </c:pt>
                <c:pt idx="5694">
                  <c:v>-5.9131499999999997E-2</c:v>
                </c:pt>
                <c:pt idx="5695">
                  <c:v>-5.7072199999999997E-2</c:v>
                </c:pt>
                <c:pt idx="5696">
                  <c:v>-5.4863099999999998E-2</c:v>
                </c:pt>
                <c:pt idx="5697">
                  <c:v>-5.2679799999999999E-2</c:v>
                </c:pt>
                <c:pt idx="5698">
                  <c:v>-5.0752899999999997E-2</c:v>
                </c:pt>
                <c:pt idx="5699">
                  <c:v>-4.85948E-2</c:v>
                </c:pt>
                <c:pt idx="5700">
                  <c:v>-4.6699200000000003E-2</c:v>
                </c:pt>
                <c:pt idx="5701">
                  <c:v>-4.4681699999999998E-2</c:v>
                </c:pt>
                <c:pt idx="5702">
                  <c:v>-4.2790599999999998E-2</c:v>
                </c:pt>
                <c:pt idx="5703">
                  <c:v>-4.0925599999999999E-2</c:v>
                </c:pt>
                <c:pt idx="5704">
                  <c:v>-3.9076399999999997E-2</c:v>
                </c:pt>
                <c:pt idx="5705">
                  <c:v>-3.7250999999999999E-2</c:v>
                </c:pt>
                <c:pt idx="5706">
                  <c:v>-3.5610299999999998E-2</c:v>
                </c:pt>
                <c:pt idx="5707">
                  <c:v>-3.3929800000000003E-2</c:v>
                </c:pt>
                <c:pt idx="5708">
                  <c:v>-3.2255199999999998E-2</c:v>
                </c:pt>
                <c:pt idx="5709">
                  <c:v>-3.0629900000000002E-2</c:v>
                </c:pt>
                <c:pt idx="5710">
                  <c:v>-2.9069399999999999E-2</c:v>
                </c:pt>
                <c:pt idx="5711">
                  <c:v>-2.7493799999999999E-2</c:v>
                </c:pt>
                <c:pt idx="5712">
                  <c:v>-2.59063E-2</c:v>
                </c:pt>
                <c:pt idx="5713">
                  <c:v>-2.4641699999999999E-2</c:v>
                </c:pt>
                <c:pt idx="5714">
                  <c:v>-2.28709E-2</c:v>
                </c:pt>
                <c:pt idx="5715">
                  <c:v>-2.1680100000000001E-2</c:v>
                </c:pt>
                <c:pt idx="5716">
                  <c:v>-2.0187E-2</c:v>
                </c:pt>
                <c:pt idx="5717">
                  <c:v>-1.8616400000000002E-2</c:v>
                </c:pt>
                <c:pt idx="5718">
                  <c:v>-1.7376200000000001E-2</c:v>
                </c:pt>
                <c:pt idx="5719">
                  <c:v>-1.6036100000000001E-2</c:v>
                </c:pt>
                <c:pt idx="5720">
                  <c:v>-1.48012E-2</c:v>
                </c:pt>
                <c:pt idx="5721">
                  <c:v>-1.36855E-2</c:v>
                </c:pt>
                <c:pt idx="5722">
                  <c:v>-1.23927E-2</c:v>
                </c:pt>
                <c:pt idx="5723">
                  <c:v>-1.14083E-2</c:v>
                </c:pt>
                <c:pt idx="5724">
                  <c:v>-1.0261599999999999E-2</c:v>
                </c:pt>
                <c:pt idx="5725">
                  <c:v>-9.4387700000000008E-3</c:v>
                </c:pt>
                <c:pt idx="5726">
                  <c:v>-8.5091100000000003E-3</c:v>
                </c:pt>
                <c:pt idx="5727">
                  <c:v>-7.6525400000000002E-3</c:v>
                </c:pt>
                <c:pt idx="5728">
                  <c:v>-6.7654400000000002E-3</c:v>
                </c:pt>
                <c:pt idx="5729">
                  <c:v>-5.9298199999999997E-3</c:v>
                </c:pt>
                <c:pt idx="5730">
                  <c:v>-5.2895800000000003E-3</c:v>
                </c:pt>
                <c:pt idx="5731">
                  <c:v>-4.63737E-3</c:v>
                </c:pt>
                <c:pt idx="5732">
                  <c:v>-3.86215E-3</c:v>
                </c:pt>
                <c:pt idx="5733">
                  <c:v>-3.4541099999999998E-3</c:v>
                </c:pt>
                <c:pt idx="5734">
                  <c:v>-2.76575E-3</c:v>
                </c:pt>
                <c:pt idx="5735">
                  <c:v>-2.3086000000000001E-3</c:v>
                </c:pt>
                <c:pt idx="5736">
                  <c:v>-1.76257E-3</c:v>
                </c:pt>
                <c:pt idx="5737">
                  <c:v>-1.3785099999999999E-3</c:v>
                </c:pt>
                <c:pt idx="5738">
                  <c:v>-8.9542500000000004E-4</c:v>
                </c:pt>
                <c:pt idx="5739">
                  <c:v>-6.3481099999999999E-4</c:v>
                </c:pt>
                <c:pt idx="5740">
                  <c:v>-3.4058999999999999E-4</c:v>
                </c:pt>
                <c:pt idx="5741">
                  <c:v>-3.1455799999999999E-4</c:v>
                </c:pt>
                <c:pt idx="5742" formatCode="0.00E+00">
                  <c:v>-3.1035699999999998E-6</c:v>
                </c:pt>
                <c:pt idx="5743" formatCode="0.00E+00">
                  <c:v>2.7626500000000001E-5</c:v>
                </c:pt>
                <c:pt idx="5744" formatCode="0.00E+00">
                  <c:v>-5.1789799999999997E-5</c:v>
                </c:pt>
                <c:pt idx="5745">
                  <c:v>1.01059E-4</c:v>
                </c:pt>
                <c:pt idx="5746" formatCode="0.00E+00">
                  <c:v>-2.91405E-5</c:v>
                </c:pt>
                <c:pt idx="5747" formatCode="0.00E+00">
                  <c:v>-4.2114199999999997E-5</c:v>
                </c:pt>
                <c:pt idx="5748">
                  <c:v>-1.6212799999999999E-4</c:v>
                </c:pt>
                <c:pt idx="5749">
                  <c:v>-4.3273500000000001E-4</c:v>
                </c:pt>
                <c:pt idx="5750">
                  <c:v>-6.4519800000000004E-4</c:v>
                </c:pt>
                <c:pt idx="5751">
                  <c:v>-1.01428E-3</c:v>
                </c:pt>
                <c:pt idx="5752">
                  <c:v>-1.2593599999999999E-3</c:v>
                </c:pt>
                <c:pt idx="5753">
                  <c:v>-1.58297E-3</c:v>
                </c:pt>
                <c:pt idx="5754">
                  <c:v>-2.0075499999999999E-3</c:v>
                </c:pt>
                <c:pt idx="5755">
                  <c:v>-2.4004500000000002E-3</c:v>
                </c:pt>
                <c:pt idx="5756">
                  <c:v>-3.0012900000000002E-3</c:v>
                </c:pt>
                <c:pt idx="5757">
                  <c:v>-3.4554500000000001E-3</c:v>
                </c:pt>
                <c:pt idx="5758">
                  <c:v>-3.86126E-3</c:v>
                </c:pt>
                <c:pt idx="5759">
                  <c:v>-4.4702099999999996E-3</c:v>
                </c:pt>
                <c:pt idx="5760">
                  <c:v>-4.9365199999999998E-3</c:v>
                </c:pt>
                <c:pt idx="5761">
                  <c:v>-5.5949299999999997E-3</c:v>
                </c:pt>
                <c:pt idx="5762">
                  <c:v>-6.1469699999999999E-3</c:v>
                </c:pt>
                <c:pt idx="5763">
                  <c:v>-6.7653000000000001E-3</c:v>
                </c:pt>
                <c:pt idx="5764">
                  <c:v>-7.4439399999999996E-3</c:v>
                </c:pt>
                <c:pt idx="5765">
                  <c:v>-8.1286399999999995E-3</c:v>
                </c:pt>
                <c:pt idx="5766">
                  <c:v>-8.8225100000000004E-3</c:v>
                </c:pt>
                <c:pt idx="5767">
                  <c:v>-9.6116900000000009E-3</c:v>
                </c:pt>
                <c:pt idx="5768">
                  <c:v>-1.0488600000000001E-2</c:v>
                </c:pt>
                <c:pt idx="5769">
                  <c:v>-1.12339E-2</c:v>
                </c:pt>
                <c:pt idx="5770">
                  <c:v>-1.20582E-2</c:v>
                </c:pt>
                <c:pt idx="5771">
                  <c:v>-1.30189E-2</c:v>
                </c:pt>
                <c:pt idx="5772">
                  <c:v>-1.37912E-2</c:v>
                </c:pt>
                <c:pt idx="5773">
                  <c:v>-1.46864E-2</c:v>
                </c:pt>
                <c:pt idx="5774">
                  <c:v>-1.54679E-2</c:v>
                </c:pt>
                <c:pt idx="5775">
                  <c:v>-1.66293E-2</c:v>
                </c:pt>
                <c:pt idx="5776">
                  <c:v>-1.7223499999999999E-2</c:v>
                </c:pt>
                <c:pt idx="5777">
                  <c:v>-1.8355900000000001E-2</c:v>
                </c:pt>
                <c:pt idx="5778">
                  <c:v>-1.9048099999999998E-2</c:v>
                </c:pt>
                <c:pt idx="5779">
                  <c:v>-2.01461E-2</c:v>
                </c:pt>
                <c:pt idx="5780">
                  <c:v>-2.0887300000000001E-2</c:v>
                </c:pt>
                <c:pt idx="5781">
                  <c:v>-2.1890400000000001E-2</c:v>
                </c:pt>
                <c:pt idx="5782">
                  <c:v>-2.2860999999999999E-2</c:v>
                </c:pt>
                <c:pt idx="5783">
                  <c:v>-2.3638300000000001E-2</c:v>
                </c:pt>
                <c:pt idx="5784">
                  <c:v>-2.4366599999999999E-2</c:v>
                </c:pt>
                <c:pt idx="5785">
                  <c:v>-2.5400099999999998E-2</c:v>
                </c:pt>
                <c:pt idx="5786">
                  <c:v>-2.6213799999999999E-2</c:v>
                </c:pt>
                <c:pt idx="5787">
                  <c:v>-2.72582E-2</c:v>
                </c:pt>
                <c:pt idx="5788">
                  <c:v>-2.7983500000000001E-2</c:v>
                </c:pt>
                <c:pt idx="5789">
                  <c:v>-2.8729899999999999E-2</c:v>
                </c:pt>
                <c:pt idx="5790">
                  <c:v>-2.95213E-2</c:v>
                </c:pt>
                <c:pt idx="5791">
                  <c:v>-3.05296E-2</c:v>
                </c:pt>
                <c:pt idx="5792">
                  <c:v>-3.1278899999999998E-2</c:v>
                </c:pt>
                <c:pt idx="5793">
                  <c:v>-3.2152899999999998E-2</c:v>
                </c:pt>
                <c:pt idx="5794">
                  <c:v>-3.2946200000000002E-2</c:v>
                </c:pt>
                <c:pt idx="5795">
                  <c:v>-3.3769599999999997E-2</c:v>
                </c:pt>
                <c:pt idx="5796">
                  <c:v>-3.4569099999999998E-2</c:v>
                </c:pt>
                <c:pt idx="5797">
                  <c:v>-3.5213700000000001E-2</c:v>
                </c:pt>
                <c:pt idx="5798">
                  <c:v>-3.6177500000000001E-2</c:v>
                </c:pt>
                <c:pt idx="5799">
                  <c:v>-3.6751199999999998E-2</c:v>
                </c:pt>
                <c:pt idx="5800">
                  <c:v>-3.7412000000000001E-2</c:v>
                </c:pt>
                <c:pt idx="5801">
                  <c:v>-3.81354E-2</c:v>
                </c:pt>
                <c:pt idx="5802">
                  <c:v>-3.89054E-2</c:v>
                </c:pt>
                <c:pt idx="5803">
                  <c:v>-3.9436699999999998E-2</c:v>
                </c:pt>
                <c:pt idx="5804">
                  <c:v>-4.0128499999999998E-2</c:v>
                </c:pt>
                <c:pt idx="5805">
                  <c:v>-4.0765200000000001E-2</c:v>
                </c:pt>
                <c:pt idx="5806">
                  <c:v>-4.1340700000000001E-2</c:v>
                </c:pt>
                <c:pt idx="5807">
                  <c:v>-4.2048200000000001E-2</c:v>
                </c:pt>
                <c:pt idx="5808">
                  <c:v>-4.2429799999999997E-2</c:v>
                </c:pt>
                <c:pt idx="5809">
                  <c:v>-4.3011199999999999E-2</c:v>
                </c:pt>
                <c:pt idx="5810">
                  <c:v>-4.3450799999999998E-2</c:v>
                </c:pt>
                <c:pt idx="5811">
                  <c:v>-4.4109599999999999E-2</c:v>
                </c:pt>
                <c:pt idx="5812">
                  <c:v>-4.45879E-2</c:v>
                </c:pt>
                <c:pt idx="5813">
                  <c:v>-4.4969099999999998E-2</c:v>
                </c:pt>
                <c:pt idx="5814">
                  <c:v>-4.5294500000000001E-2</c:v>
                </c:pt>
                <c:pt idx="5815">
                  <c:v>-4.5671900000000001E-2</c:v>
                </c:pt>
                <c:pt idx="5816">
                  <c:v>-4.5914200000000002E-2</c:v>
                </c:pt>
                <c:pt idx="5817">
                  <c:v>-4.6505900000000003E-2</c:v>
                </c:pt>
                <c:pt idx="5818">
                  <c:v>-4.6794000000000002E-2</c:v>
                </c:pt>
                <c:pt idx="5819">
                  <c:v>-4.6809200000000002E-2</c:v>
                </c:pt>
                <c:pt idx="5820">
                  <c:v>-4.69609E-2</c:v>
                </c:pt>
                <c:pt idx="5821">
                  <c:v>-4.7221399999999997E-2</c:v>
                </c:pt>
                <c:pt idx="5822">
                  <c:v>-4.7466599999999998E-2</c:v>
                </c:pt>
                <c:pt idx="5823">
                  <c:v>-4.7569199999999999E-2</c:v>
                </c:pt>
                <c:pt idx="5824">
                  <c:v>-4.7523799999999998E-2</c:v>
                </c:pt>
                <c:pt idx="5825">
                  <c:v>-4.7559900000000002E-2</c:v>
                </c:pt>
                <c:pt idx="5826">
                  <c:v>-4.74732E-2</c:v>
                </c:pt>
                <c:pt idx="5827">
                  <c:v>-4.7670200000000003E-2</c:v>
                </c:pt>
                <c:pt idx="5828">
                  <c:v>-4.7897500000000003E-2</c:v>
                </c:pt>
                <c:pt idx="5829">
                  <c:v>-4.7773999999999997E-2</c:v>
                </c:pt>
                <c:pt idx="5830">
                  <c:v>-4.7727600000000002E-2</c:v>
                </c:pt>
                <c:pt idx="5831">
                  <c:v>-4.76204E-2</c:v>
                </c:pt>
                <c:pt idx="5832">
                  <c:v>-4.7513699999999999E-2</c:v>
                </c:pt>
                <c:pt idx="5833">
                  <c:v>-4.7578099999999998E-2</c:v>
                </c:pt>
                <c:pt idx="5834">
                  <c:v>-4.74346E-2</c:v>
                </c:pt>
                <c:pt idx="5835">
                  <c:v>-4.7162799999999998E-2</c:v>
                </c:pt>
                <c:pt idx="5836">
                  <c:v>-4.6707899999999997E-2</c:v>
                </c:pt>
                <c:pt idx="5837">
                  <c:v>-4.6652399999999997E-2</c:v>
                </c:pt>
                <c:pt idx="5838">
                  <c:v>-4.6292100000000003E-2</c:v>
                </c:pt>
                <c:pt idx="5839">
                  <c:v>-4.5915900000000003E-2</c:v>
                </c:pt>
                <c:pt idx="5840">
                  <c:v>-4.5526299999999999E-2</c:v>
                </c:pt>
                <c:pt idx="5841">
                  <c:v>-4.5213099999999999E-2</c:v>
                </c:pt>
                <c:pt idx="5842">
                  <c:v>-4.4762799999999998E-2</c:v>
                </c:pt>
                <c:pt idx="5843">
                  <c:v>-4.4285600000000001E-2</c:v>
                </c:pt>
                <c:pt idx="5844">
                  <c:v>-4.3708799999999999E-2</c:v>
                </c:pt>
                <c:pt idx="5845">
                  <c:v>-4.3376499999999998E-2</c:v>
                </c:pt>
                <c:pt idx="5846">
                  <c:v>-4.2740599999999997E-2</c:v>
                </c:pt>
                <c:pt idx="5847">
                  <c:v>-4.23322E-2</c:v>
                </c:pt>
                <c:pt idx="5848">
                  <c:v>-4.1859E-2</c:v>
                </c:pt>
                <c:pt idx="5849">
                  <c:v>-4.1273900000000002E-2</c:v>
                </c:pt>
                <c:pt idx="5850">
                  <c:v>-4.0729799999999997E-2</c:v>
                </c:pt>
                <c:pt idx="5851">
                  <c:v>-4.0078700000000002E-2</c:v>
                </c:pt>
                <c:pt idx="5852">
                  <c:v>-3.9516000000000003E-2</c:v>
                </c:pt>
                <c:pt idx="5853">
                  <c:v>-3.91373E-2</c:v>
                </c:pt>
                <c:pt idx="5854">
                  <c:v>-3.8370500000000002E-2</c:v>
                </c:pt>
                <c:pt idx="5855">
                  <c:v>-3.7692099999999999E-2</c:v>
                </c:pt>
                <c:pt idx="5856">
                  <c:v>-3.7063699999999998E-2</c:v>
                </c:pt>
                <c:pt idx="5857">
                  <c:v>-3.6373000000000003E-2</c:v>
                </c:pt>
                <c:pt idx="5858">
                  <c:v>-3.5671399999999999E-2</c:v>
                </c:pt>
                <c:pt idx="5859">
                  <c:v>-3.4868799999999998E-2</c:v>
                </c:pt>
                <c:pt idx="5860">
                  <c:v>-3.4086499999999999E-2</c:v>
                </c:pt>
                <c:pt idx="5861">
                  <c:v>-3.3288100000000001E-2</c:v>
                </c:pt>
                <c:pt idx="5862">
                  <c:v>-3.2374199999999999E-2</c:v>
                </c:pt>
                <c:pt idx="5863">
                  <c:v>-3.1415400000000003E-2</c:v>
                </c:pt>
                <c:pt idx="5864">
                  <c:v>-3.05565E-2</c:v>
                </c:pt>
                <c:pt idx="5865">
                  <c:v>-2.9693000000000001E-2</c:v>
                </c:pt>
                <c:pt idx="5866">
                  <c:v>-2.86685E-2</c:v>
                </c:pt>
                <c:pt idx="5867">
                  <c:v>-2.77507E-2</c:v>
                </c:pt>
                <c:pt idx="5868">
                  <c:v>-2.6854599999999999E-2</c:v>
                </c:pt>
                <c:pt idx="5869">
                  <c:v>-2.6181900000000001E-2</c:v>
                </c:pt>
                <c:pt idx="5870">
                  <c:v>-2.5236100000000001E-2</c:v>
                </c:pt>
                <c:pt idx="5871">
                  <c:v>-2.4460300000000001E-2</c:v>
                </c:pt>
                <c:pt idx="5872">
                  <c:v>-2.3734100000000001E-2</c:v>
                </c:pt>
                <c:pt idx="5873">
                  <c:v>-2.2830900000000001E-2</c:v>
                </c:pt>
                <c:pt idx="5874">
                  <c:v>-2.19419E-2</c:v>
                </c:pt>
                <c:pt idx="5875">
                  <c:v>-2.11649E-2</c:v>
                </c:pt>
                <c:pt idx="5876">
                  <c:v>-2.0211799999999999E-2</c:v>
                </c:pt>
                <c:pt idx="5877">
                  <c:v>-1.9360499999999999E-2</c:v>
                </c:pt>
                <c:pt idx="5878">
                  <c:v>-1.8512799999999999E-2</c:v>
                </c:pt>
                <c:pt idx="5879">
                  <c:v>-1.7357000000000001E-2</c:v>
                </c:pt>
                <c:pt idx="5880">
                  <c:v>-1.6576500000000001E-2</c:v>
                </c:pt>
                <c:pt idx="5881">
                  <c:v>-1.54612E-2</c:v>
                </c:pt>
                <c:pt idx="5882">
                  <c:v>-1.4515200000000001E-2</c:v>
                </c:pt>
                <c:pt idx="5883">
                  <c:v>-1.36089E-2</c:v>
                </c:pt>
                <c:pt idx="5884">
                  <c:v>-1.24005E-2</c:v>
                </c:pt>
                <c:pt idx="5885">
                  <c:v>-1.1560900000000001E-2</c:v>
                </c:pt>
                <c:pt idx="5886">
                  <c:v>-1.0402399999999999E-2</c:v>
                </c:pt>
                <c:pt idx="5887">
                  <c:v>-9.6068000000000004E-3</c:v>
                </c:pt>
                <c:pt idx="5888">
                  <c:v>-8.8386899999999997E-3</c:v>
                </c:pt>
                <c:pt idx="5889">
                  <c:v>-7.7948999999999996E-3</c:v>
                </c:pt>
                <c:pt idx="5890">
                  <c:v>-6.7675299999999999E-3</c:v>
                </c:pt>
                <c:pt idx="5891">
                  <c:v>-5.9530700000000004E-3</c:v>
                </c:pt>
                <c:pt idx="5892">
                  <c:v>-4.9966000000000003E-3</c:v>
                </c:pt>
                <c:pt idx="5893">
                  <c:v>-4.2297599999999999E-3</c:v>
                </c:pt>
                <c:pt idx="5894">
                  <c:v>-3.0002499999999999E-3</c:v>
                </c:pt>
                <c:pt idx="5895">
                  <c:v>-2.20003E-3</c:v>
                </c:pt>
                <c:pt idx="5896">
                  <c:v>-1.00814E-3</c:v>
                </c:pt>
                <c:pt idx="5897" formatCode="0.00E+00">
                  <c:v>-5.6089599999999999E-5</c:v>
                </c:pt>
                <c:pt idx="5898">
                  <c:v>9.1275099999999995E-4</c:v>
                </c:pt>
                <c:pt idx="5899">
                  <c:v>2.03768E-3</c:v>
                </c:pt>
                <c:pt idx="5900">
                  <c:v>3.1043799999999999E-3</c:v>
                </c:pt>
                <c:pt idx="5901">
                  <c:v>4.1467199999999996E-3</c:v>
                </c:pt>
                <c:pt idx="5902">
                  <c:v>5.2649100000000002E-3</c:v>
                </c:pt>
                <c:pt idx="5903">
                  <c:v>6.27518E-3</c:v>
                </c:pt>
                <c:pt idx="5904">
                  <c:v>7.44796E-3</c:v>
                </c:pt>
                <c:pt idx="5905">
                  <c:v>8.6505599999999998E-3</c:v>
                </c:pt>
                <c:pt idx="5906">
                  <c:v>9.6939799999999996E-3</c:v>
                </c:pt>
                <c:pt idx="5907">
                  <c:v>1.07124E-2</c:v>
                </c:pt>
                <c:pt idx="5908">
                  <c:v>1.1843899999999999E-2</c:v>
                </c:pt>
                <c:pt idx="5909">
                  <c:v>1.28495E-2</c:v>
                </c:pt>
                <c:pt idx="5910">
                  <c:v>1.3997300000000001E-2</c:v>
                </c:pt>
                <c:pt idx="5911">
                  <c:v>1.50779E-2</c:v>
                </c:pt>
                <c:pt idx="5912">
                  <c:v>1.59434E-2</c:v>
                </c:pt>
                <c:pt idx="5913">
                  <c:v>1.6967599999999999E-2</c:v>
                </c:pt>
                <c:pt idx="5914">
                  <c:v>1.8050699999999999E-2</c:v>
                </c:pt>
                <c:pt idx="5915">
                  <c:v>1.9300000000000001E-2</c:v>
                </c:pt>
                <c:pt idx="5916">
                  <c:v>2.0573899999999999E-2</c:v>
                </c:pt>
                <c:pt idx="5917">
                  <c:v>2.1578099999999999E-2</c:v>
                </c:pt>
                <c:pt idx="5918">
                  <c:v>2.28357E-2</c:v>
                </c:pt>
                <c:pt idx="5919">
                  <c:v>2.4235E-2</c:v>
                </c:pt>
                <c:pt idx="5920">
                  <c:v>2.5391899999999998E-2</c:v>
                </c:pt>
                <c:pt idx="5921">
                  <c:v>2.68989E-2</c:v>
                </c:pt>
                <c:pt idx="5922">
                  <c:v>2.8131799999999998E-2</c:v>
                </c:pt>
                <c:pt idx="5923">
                  <c:v>2.9400699999999998E-2</c:v>
                </c:pt>
                <c:pt idx="5924">
                  <c:v>3.07844E-2</c:v>
                </c:pt>
                <c:pt idx="5925">
                  <c:v>3.2206199999999997E-2</c:v>
                </c:pt>
                <c:pt idx="5926">
                  <c:v>3.3656100000000001E-2</c:v>
                </c:pt>
                <c:pt idx="5927">
                  <c:v>3.4952900000000002E-2</c:v>
                </c:pt>
                <c:pt idx="5928">
                  <c:v>3.62981E-2</c:v>
                </c:pt>
                <c:pt idx="5929">
                  <c:v>3.7596699999999997E-2</c:v>
                </c:pt>
                <c:pt idx="5930">
                  <c:v>3.9037500000000003E-2</c:v>
                </c:pt>
                <c:pt idx="5931">
                  <c:v>4.0507300000000003E-2</c:v>
                </c:pt>
                <c:pt idx="5932">
                  <c:v>4.2032800000000002E-2</c:v>
                </c:pt>
                <c:pt idx="5933">
                  <c:v>4.3485900000000001E-2</c:v>
                </c:pt>
                <c:pt idx="5934">
                  <c:v>4.4949200000000002E-2</c:v>
                </c:pt>
                <c:pt idx="5935">
                  <c:v>4.6407499999999997E-2</c:v>
                </c:pt>
                <c:pt idx="5936">
                  <c:v>4.7830699999999997E-2</c:v>
                </c:pt>
                <c:pt idx="5937">
                  <c:v>4.9232199999999997E-2</c:v>
                </c:pt>
                <c:pt idx="5938">
                  <c:v>5.0749700000000002E-2</c:v>
                </c:pt>
                <c:pt idx="5939">
                  <c:v>5.2465199999999997E-2</c:v>
                </c:pt>
                <c:pt idx="5940">
                  <c:v>5.3979699999999999E-2</c:v>
                </c:pt>
                <c:pt idx="5941">
                  <c:v>5.5647299999999997E-2</c:v>
                </c:pt>
                <c:pt idx="5942">
                  <c:v>5.71961E-2</c:v>
                </c:pt>
                <c:pt idx="5943">
                  <c:v>5.8840499999999997E-2</c:v>
                </c:pt>
                <c:pt idx="5944">
                  <c:v>6.0536300000000001E-2</c:v>
                </c:pt>
                <c:pt idx="5945">
                  <c:v>6.2132199999999999E-2</c:v>
                </c:pt>
                <c:pt idx="5946">
                  <c:v>6.3729099999999997E-2</c:v>
                </c:pt>
                <c:pt idx="5947">
                  <c:v>6.5325999999999995E-2</c:v>
                </c:pt>
                <c:pt idx="5948">
                  <c:v>6.6996600000000003E-2</c:v>
                </c:pt>
                <c:pt idx="5949">
                  <c:v>6.8713099999999999E-2</c:v>
                </c:pt>
                <c:pt idx="5950">
                  <c:v>7.0331699999999997E-2</c:v>
                </c:pt>
                <c:pt idx="5951">
                  <c:v>7.2042200000000001E-2</c:v>
                </c:pt>
                <c:pt idx="5952">
                  <c:v>7.3666599999999999E-2</c:v>
                </c:pt>
                <c:pt idx="5953">
                  <c:v>7.5441400000000006E-2</c:v>
                </c:pt>
                <c:pt idx="5954">
                  <c:v>7.7232499999999996E-2</c:v>
                </c:pt>
                <c:pt idx="5955">
                  <c:v>7.9178999999999999E-2</c:v>
                </c:pt>
                <c:pt idx="5956">
                  <c:v>8.0976500000000007E-2</c:v>
                </c:pt>
                <c:pt idx="5957">
                  <c:v>8.2705699999999993E-2</c:v>
                </c:pt>
                <c:pt idx="5958">
                  <c:v>8.4651199999999996E-2</c:v>
                </c:pt>
                <c:pt idx="5959">
                  <c:v>8.6558399999999994E-2</c:v>
                </c:pt>
                <c:pt idx="5960">
                  <c:v>8.8458400000000006E-2</c:v>
                </c:pt>
                <c:pt idx="5961">
                  <c:v>9.02588E-2</c:v>
                </c:pt>
                <c:pt idx="5962">
                  <c:v>9.21482E-2</c:v>
                </c:pt>
                <c:pt idx="5963">
                  <c:v>9.4117699999999999E-2</c:v>
                </c:pt>
                <c:pt idx="5964">
                  <c:v>9.6020800000000003E-2</c:v>
                </c:pt>
                <c:pt idx="5965">
                  <c:v>9.7991099999999998E-2</c:v>
                </c:pt>
                <c:pt idx="5966">
                  <c:v>9.9958900000000003E-2</c:v>
                </c:pt>
                <c:pt idx="5967">
                  <c:v>0.101926</c:v>
                </c:pt>
                <c:pt idx="5968">
                  <c:v>0.103875</c:v>
                </c:pt>
                <c:pt idx="5969">
                  <c:v>0.106097</c:v>
                </c:pt>
                <c:pt idx="5970">
                  <c:v>0.10793899999999999</c:v>
                </c:pt>
                <c:pt idx="5971">
                  <c:v>0.110009</c:v>
                </c:pt>
                <c:pt idx="5972">
                  <c:v>0.11183899999999999</c:v>
                </c:pt>
                <c:pt idx="5973">
                  <c:v>0.11391</c:v>
                </c:pt>
                <c:pt idx="5974">
                  <c:v>0.11598899999999999</c:v>
                </c:pt>
                <c:pt idx="5975">
                  <c:v>0.11798699999999999</c:v>
                </c:pt>
                <c:pt idx="5976">
                  <c:v>0.119876</c:v>
                </c:pt>
                <c:pt idx="5977">
                  <c:v>0.121878</c:v>
                </c:pt>
                <c:pt idx="5978">
                  <c:v>0.12389</c:v>
                </c:pt>
                <c:pt idx="5979">
                  <c:v>0.12595000000000001</c:v>
                </c:pt>
                <c:pt idx="5980">
                  <c:v>0.128106</c:v>
                </c:pt>
                <c:pt idx="5981">
                  <c:v>0.13017799999999999</c:v>
                </c:pt>
                <c:pt idx="5982">
                  <c:v>0.132188</c:v>
                </c:pt>
                <c:pt idx="5983">
                  <c:v>0.13422200000000001</c:v>
                </c:pt>
                <c:pt idx="5984">
                  <c:v>0.13638400000000001</c:v>
                </c:pt>
                <c:pt idx="5985">
                  <c:v>0.13849900000000001</c:v>
                </c:pt>
                <c:pt idx="5986">
                  <c:v>0.14064699999999999</c:v>
                </c:pt>
                <c:pt idx="5987">
                  <c:v>0.14263100000000001</c:v>
                </c:pt>
                <c:pt idx="5988">
                  <c:v>0.144733</c:v>
                </c:pt>
                <c:pt idx="5989">
                  <c:v>0.14698600000000001</c:v>
                </c:pt>
                <c:pt idx="5990">
                  <c:v>0.14901800000000001</c:v>
                </c:pt>
                <c:pt idx="5991">
                  <c:v>0.151258</c:v>
                </c:pt>
                <c:pt idx="5992">
                  <c:v>0.15331</c:v>
                </c:pt>
                <c:pt idx="5993">
                  <c:v>0.15534300000000001</c:v>
                </c:pt>
                <c:pt idx="5994">
                  <c:v>0.15759999999999999</c:v>
                </c:pt>
                <c:pt idx="5995">
                  <c:v>0.159633</c:v>
                </c:pt>
                <c:pt idx="5996">
                  <c:v>0.16181699999999999</c:v>
                </c:pt>
                <c:pt idx="5997">
                  <c:v>0.16375899999999999</c:v>
                </c:pt>
                <c:pt idx="5998" formatCode="0.00E+00">
                  <c:v>0.16578200000000001</c:v>
                </c:pt>
                <c:pt idx="5999">
                  <c:v>0.16780900000000001</c:v>
                </c:pt>
                <c:pt idx="6000">
                  <c:v>0.169713</c:v>
                </c:pt>
                <c:pt idx="6001">
                  <c:v>0.17172999999999999</c:v>
                </c:pt>
                <c:pt idx="6002">
                  <c:v>0.17363600000000001</c:v>
                </c:pt>
                <c:pt idx="6003">
                  <c:v>0.17548900000000001</c:v>
                </c:pt>
                <c:pt idx="6004">
                  <c:v>0.177504</c:v>
                </c:pt>
                <c:pt idx="6005">
                  <c:v>0.179373</c:v>
                </c:pt>
                <c:pt idx="6006">
                  <c:v>0.18138399999999999</c:v>
                </c:pt>
                <c:pt idx="6007">
                  <c:v>0.18306</c:v>
                </c:pt>
                <c:pt idx="6008">
                  <c:v>0.18500800000000001</c:v>
                </c:pt>
                <c:pt idx="6009">
                  <c:v>0.186916</c:v>
                </c:pt>
                <c:pt idx="6010">
                  <c:v>0.188698</c:v>
                </c:pt>
                <c:pt idx="6011">
                  <c:v>0.19054699999999999</c:v>
                </c:pt>
                <c:pt idx="6012">
                  <c:v>0.19210199999999999</c:v>
                </c:pt>
                <c:pt idx="6013">
                  <c:v>0.193685</c:v>
                </c:pt>
                <c:pt idx="6014">
                  <c:v>0.195351</c:v>
                </c:pt>
                <c:pt idx="6015">
                  <c:v>0.196711</c:v>
                </c:pt>
                <c:pt idx="6016">
                  <c:v>0.19839699999999999</c:v>
                </c:pt>
                <c:pt idx="6017">
                  <c:v>0.199796</c:v>
                </c:pt>
                <c:pt idx="6018">
                  <c:v>0.200879</c:v>
                </c:pt>
                <c:pt idx="6019">
                  <c:v>0.20246400000000001</c:v>
                </c:pt>
                <c:pt idx="6020">
                  <c:v>0.20377799999999999</c:v>
                </c:pt>
                <c:pt idx="6021">
                  <c:v>0.20524700000000001</c:v>
                </c:pt>
                <c:pt idx="6022">
                  <c:v>0.20647199999999999</c:v>
                </c:pt>
                <c:pt idx="6023">
                  <c:v>0.207482</c:v>
                </c:pt>
                <c:pt idx="6024">
                  <c:v>0.208787</c:v>
                </c:pt>
                <c:pt idx="6025">
                  <c:v>0.20983199999999999</c:v>
                </c:pt>
                <c:pt idx="6026">
                  <c:v>0.21087800000000001</c:v>
                </c:pt>
                <c:pt idx="6027">
                  <c:v>0.21194099999999999</c:v>
                </c:pt>
                <c:pt idx="6028">
                  <c:v>0.212668</c:v>
                </c:pt>
                <c:pt idx="6029">
                  <c:v>0.213503</c:v>
                </c:pt>
                <c:pt idx="6030">
                  <c:v>0.21413099999999999</c:v>
                </c:pt>
                <c:pt idx="6031">
                  <c:v>0.21493799999999999</c:v>
                </c:pt>
                <c:pt idx="6032">
                  <c:v>0.21563199999999999</c:v>
                </c:pt>
                <c:pt idx="6033">
                  <c:v>0.21596799999999999</c:v>
                </c:pt>
                <c:pt idx="6034">
                  <c:v>0.21643699999999999</c:v>
                </c:pt>
                <c:pt idx="6035">
                  <c:v>0.21694099999999999</c:v>
                </c:pt>
                <c:pt idx="6036">
                  <c:v>0.217195</c:v>
                </c:pt>
                <c:pt idx="6037">
                  <c:v>0.21752299999999999</c:v>
                </c:pt>
                <c:pt idx="6038">
                  <c:v>0.217554</c:v>
                </c:pt>
                <c:pt idx="6039">
                  <c:v>0.21770700000000001</c:v>
                </c:pt>
                <c:pt idx="6040">
                  <c:v>0.21770800000000001</c:v>
                </c:pt>
                <c:pt idx="6041">
                  <c:v>0.21774199999999999</c:v>
                </c:pt>
                <c:pt idx="6042">
                  <c:v>0.21756300000000001</c:v>
                </c:pt>
                <c:pt idx="6043">
                  <c:v>0.21729200000000001</c:v>
                </c:pt>
                <c:pt idx="6044">
                  <c:v>0.21701699999999999</c:v>
                </c:pt>
                <c:pt idx="6045">
                  <c:v>0.216812</c:v>
                </c:pt>
                <c:pt idx="6046">
                  <c:v>0.216416</c:v>
                </c:pt>
                <c:pt idx="6047">
                  <c:v>0.21602199999999999</c:v>
                </c:pt>
                <c:pt idx="6048">
                  <c:v>0.215418</c:v>
                </c:pt>
                <c:pt idx="6049">
                  <c:v>0.21488299999999999</c:v>
                </c:pt>
                <c:pt idx="6050">
                  <c:v>0.21448900000000001</c:v>
                </c:pt>
                <c:pt idx="6051">
                  <c:v>0.21371899999999999</c:v>
                </c:pt>
                <c:pt idx="6052">
                  <c:v>0.21298700000000001</c:v>
                </c:pt>
                <c:pt idx="6053">
                  <c:v>0.212115</c:v>
                </c:pt>
                <c:pt idx="6054">
                  <c:v>0.211035</c:v>
                </c:pt>
                <c:pt idx="6055">
                  <c:v>0.21020900000000001</c:v>
                </c:pt>
                <c:pt idx="6056">
                  <c:v>0.20910400000000001</c:v>
                </c:pt>
                <c:pt idx="6057">
                  <c:v>0.207984</c:v>
                </c:pt>
                <c:pt idx="6058">
                  <c:v>0.20677699999999999</c:v>
                </c:pt>
                <c:pt idx="6059">
                  <c:v>0.205513</c:v>
                </c:pt>
                <c:pt idx="6060">
                  <c:v>0.20418500000000001</c:v>
                </c:pt>
                <c:pt idx="6061">
                  <c:v>0.202707</c:v>
                </c:pt>
                <c:pt idx="6062">
                  <c:v>0.201291</c:v>
                </c:pt>
                <c:pt idx="6063">
                  <c:v>0.19964699999999999</c:v>
                </c:pt>
                <c:pt idx="6064">
                  <c:v>0.19794100000000001</c:v>
                </c:pt>
                <c:pt idx="6065">
                  <c:v>0.196378</c:v>
                </c:pt>
                <c:pt idx="6066">
                  <c:v>0.19475500000000001</c:v>
                </c:pt>
                <c:pt idx="6067">
                  <c:v>0.192692</c:v>
                </c:pt>
                <c:pt idx="6068">
                  <c:v>0.19095999999999999</c:v>
                </c:pt>
                <c:pt idx="6069">
                  <c:v>0.188999</c:v>
                </c:pt>
                <c:pt idx="6070">
                  <c:v>0.18723300000000001</c:v>
                </c:pt>
                <c:pt idx="6071">
                  <c:v>0.18518200000000001</c:v>
                </c:pt>
                <c:pt idx="6072">
                  <c:v>0.182976</c:v>
                </c:pt>
                <c:pt idx="6073">
                  <c:v>0.180955</c:v>
                </c:pt>
                <c:pt idx="6074">
                  <c:v>0.178649</c:v>
                </c:pt>
                <c:pt idx="6075">
                  <c:v>0.17669599999999999</c:v>
                </c:pt>
                <c:pt idx="6076">
                  <c:v>0.174314</c:v>
                </c:pt>
                <c:pt idx="6077">
                  <c:v>0.17211099999999999</c:v>
                </c:pt>
                <c:pt idx="6078">
                  <c:v>0.16960800000000001</c:v>
                </c:pt>
                <c:pt idx="6079">
                  <c:v>0.16705500000000001</c:v>
                </c:pt>
                <c:pt idx="6080">
                  <c:v>0.16470199999999999</c:v>
                </c:pt>
                <c:pt idx="6081">
                  <c:v>0.16220100000000001</c:v>
                </c:pt>
                <c:pt idx="6082">
                  <c:v>0.15970000000000001</c:v>
                </c:pt>
                <c:pt idx="6083">
                  <c:v>0.15720400000000001</c:v>
                </c:pt>
                <c:pt idx="6084">
                  <c:v>0.15452299999999999</c:v>
                </c:pt>
                <c:pt idx="6085">
                  <c:v>0.15193899999999999</c:v>
                </c:pt>
                <c:pt idx="6086">
                  <c:v>0.14935999999999999</c:v>
                </c:pt>
                <c:pt idx="6087">
                  <c:v>0.146617</c:v>
                </c:pt>
                <c:pt idx="6088">
                  <c:v>0.143764</c:v>
                </c:pt>
                <c:pt idx="6089">
                  <c:v>0.14105899999999999</c:v>
                </c:pt>
                <c:pt idx="6090">
                  <c:v>0.13823099999999999</c:v>
                </c:pt>
                <c:pt idx="6091">
                  <c:v>0.13541300000000001</c:v>
                </c:pt>
                <c:pt idx="6092">
                  <c:v>0.13253799999999999</c:v>
                </c:pt>
                <c:pt idx="6093">
                  <c:v>0.12956599999999999</c:v>
                </c:pt>
                <c:pt idx="6094">
                  <c:v>0.12663199999999999</c:v>
                </c:pt>
                <c:pt idx="6095">
                  <c:v>0.123519</c:v>
                </c:pt>
                <c:pt idx="6096">
                  <c:v>0.120671</c:v>
                </c:pt>
                <c:pt idx="6097">
                  <c:v>0.11758299999999999</c:v>
                </c:pt>
                <c:pt idx="6098">
                  <c:v>0.114651</c:v>
                </c:pt>
                <c:pt idx="6099">
                  <c:v>0.111426</c:v>
                </c:pt>
                <c:pt idx="6100">
                  <c:v>0.10845299999999999</c:v>
                </c:pt>
                <c:pt idx="6101">
                  <c:v>0.105363</c:v>
                </c:pt>
                <c:pt idx="6102">
                  <c:v>0.10230300000000001</c:v>
                </c:pt>
                <c:pt idx="6103">
                  <c:v>9.9069000000000004E-2</c:v>
                </c:pt>
                <c:pt idx="6104">
                  <c:v>9.5940300000000006E-2</c:v>
                </c:pt>
                <c:pt idx="6105">
                  <c:v>9.2669100000000004E-2</c:v>
                </c:pt>
                <c:pt idx="6106">
                  <c:v>8.9552000000000007E-2</c:v>
                </c:pt>
                <c:pt idx="6107">
                  <c:v>8.6348800000000003E-2</c:v>
                </c:pt>
                <c:pt idx="6108">
                  <c:v>8.3286200000000005E-2</c:v>
                </c:pt>
                <c:pt idx="6109">
                  <c:v>7.9835900000000001E-2</c:v>
                </c:pt>
                <c:pt idx="6110">
                  <c:v>7.6609700000000003E-2</c:v>
                </c:pt>
                <c:pt idx="6111">
                  <c:v>7.3406600000000002E-2</c:v>
                </c:pt>
                <c:pt idx="6112">
                  <c:v>7.0473999999999995E-2</c:v>
                </c:pt>
                <c:pt idx="6113">
                  <c:v>6.7304100000000006E-2</c:v>
                </c:pt>
                <c:pt idx="6114">
                  <c:v>6.3950000000000007E-2</c:v>
                </c:pt>
                <c:pt idx="6115">
                  <c:v>6.0705599999999998E-2</c:v>
                </c:pt>
                <c:pt idx="6116">
                  <c:v>5.75021E-2</c:v>
                </c:pt>
                <c:pt idx="6117">
                  <c:v>5.4446700000000001E-2</c:v>
                </c:pt>
                <c:pt idx="6118">
                  <c:v>5.1264900000000002E-2</c:v>
                </c:pt>
                <c:pt idx="6119">
                  <c:v>4.8045999999999998E-2</c:v>
                </c:pt>
                <c:pt idx="6120">
                  <c:v>4.4968500000000002E-2</c:v>
                </c:pt>
                <c:pt idx="6121">
                  <c:v>4.1651300000000002E-2</c:v>
                </c:pt>
                <c:pt idx="6122">
                  <c:v>3.8435400000000002E-2</c:v>
                </c:pt>
                <c:pt idx="6123">
                  <c:v>3.5258699999999997E-2</c:v>
                </c:pt>
                <c:pt idx="6124">
                  <c:v>3.2214E-2</c:v>
                </c:pt>
                <c:pt idx="6125">
                  <c:v>2.8865700000000001E-2</c:v>
                </c:pt>
                <c:pt idx="6126">
                  <c:v>2.56645E-2</c:v>
                </c:pt>
                <c:pt idx="6127">
                  <c:v>2.24818E-2</c:v>
                </c:pt>
                <c:pt idx="6128">
                  <c:v>1.94282E-2</c:v>
                </c:pt>
                <c:pt idx="6129">
                  <c:v>1.6327000000000001E-2</c:v>
                </c:pt>
                <c:pt idx="6130">
                  <c:v>1.3024900000000001E-2</c:v>
                </c:pt>
                <c:pt idx="6131">
                  <c:v>1.00205E-2</c:v>
                </c:pt>
                <c:pt idx="6132">
                  <c:v>6.8864399999999997E-3</c:v>
                </c:pt>
                <c:pt idx="6133">
                  <c:v>3.83352E-3</c:v>
                </c:pt>
                <c:pt idx="6134">
                  <c:v>6.71369E-4</c:v>
                </c:pt>
                <c:pt idx="6135">
                  <c:v>-2.3445900000000001E-3</c:v>
                </c:pt>
                <c:pt idx="6136">
                  <c:v>-5.4301999999999996E-3</c:v>
                </c:pt>
                <c:pt idx="6137">
                  <c:v>-8.31082E-3</c:v>
                </c:pt>
                <c:pt idx="6138">
                  <c:v>-1.1197800000000001E-2</c:v>
                </c:pt>
                <c:pt idx="6139">
                  <c:v>-1.4193900000000001E-2</c:v>
                </c:pt>
                <c:pt idx="6140">
                  <c:v>-1.7243000000000001E-2</c:v>
                </c:pt>
                <c:pt idx="6141">
                  <c:v>-2.0154600000000002E-2</c:v>
                </c:pt>
                <c:pt idx="6142">
                  <c:v>-2.29947E-2</c:v>
                </c:pt>
                <c:pt idx="6143">
                  <c:v>-2.5751300000000001E-2</c:v>
                </c:pt>
                <c:pt idx="6144">
                  <c:v>-2.8618399999999999E-2</c:v>
                </c:pt>
                <c:pt idx="6145">
                  <c:v>-3.1583199999999999E-2</c:v>
                </c:pt>
                <c:pt idx="6146">
                  <c:v>-3.4500500000000003E-2</c:v>
                </c:pt>
                <c:pt idx="6147">
                  <c:v>-3.7275900000000001E-2</c:v>
                </c:pt>
                <c:pt idx="6148">
                  <c:v>-3.9876500000000002E-2</c:v>
                </c:pt>
                <c:pt idx="6149">
                  <c:v>-4.26968E-2</c:v>
                </c:pt>
                <c:pt idx="6150">
                  <c:v>-4.54151E-2</c:v>
                </c:pt>
                <c:pt idx="6151">
                  <c:v>-4.83443E-2</c:v>
                </c:pt>
                <c:pt idx="6152">
                  <c:v>-5.0977300000000003E-2</c:v>
                </c:pt>
                <c:pt idx="6153">
                  <c:v>-5.3632100000000002E-2</c:v>
                </c:pt>
                <c:pt idx="6154">
                  <c:v>-5.6075199999999999E-2</c:v>
                </c:pt>
                <c:pt idx="6155">
                  <c:v>-5.8900099999999997E-2</c:v>
                </c:pt>
                <c:pt idx="6156">
                  <c:v>-6.1366900000000002E-2</c:v>
                </c:pt>
                <c:pt idx="6157">
                  <c:v>-6.3811499999999993E-2</c:v>
                </c:pt>
                <c:pt idx="6158">
                  <c:v>-6.6367300000000004E-2</c:v>
                </c:pt>
                <c:pt idx="6159">
                  <c:v>-6.8891300000000003E-2</c:v>
                </c:pt>
                <c:pt idx="6160">
                  <c:v>-7.1277800000000002E-2</c:v>
                </c:pt>
                <c:pt idx="6161">
                  <c:v>-7.3844499999999993E-2</c:v>
                </c:pt>
                <c:pt idx="6162">
                  <c:v>-7.6210100000000003E-2</c:v>
                </c:pt>
                <c:pt idx="6163">
                  <c:v>-7.8685699999999997E-2</c:v>
                </c:pt>
                <c:pt idx="6164">
                  <c:v>-8.0955899999999997E-2</c:v>
                </c:pt>
                <c:pt idx="6165">
                  <c:v>-8.3299200000000004E-2</c:v>
                </c:pt>
                <c:pt idx="6166">
                  <c:v>-8.5633699999999993E-2</c:v>
                </c:pt>
                <c:pt idx="6167">
                  <c:v>-8.7862999999999997E-2</c:v>
                </c:pt>
                <c:pt idx="6168">
                  <c:v>-9.01314E-2</c:v>
                </c:pt>
                <c:pt idx="6169">
                  <c:v>-9.2422000000000004E-2</c:v>
                </c:pt>
                <c:pt idx="6170">
                  <c:v>-9.4794600000000007E-2</c:v>
                </c:pt>
                <c:pt idx="6171">
                  <c:v>-9.7082399999999999E-2</c:v>
                </c:pt>
                <c:pt idx="6172">
                  <c:v>-9.9094699999999994E-2</c:v>
                </c:pt>
                <c:pt idx="6173">
                  <c:v>-0.101345</c:v>
                </c:pt>
                <c:pt idx="6174">
                  <c:v>-0.103417</c:v>
                </c:pt>
                <c:pt idx="6175">
                  <c:v>-0.105751</c:v>
                </c:pt>
                <c:pt idx="6176">
                  <c:v>-0.107816</c:v>
                </c:pt>
                <c:pt idx="6177">
                  <c:v>-0.110002</c:v>
                </c:pt>
                <c:pt idx="6178">
                  <c:v>-0.11186</c:v>
                </c:pt>
                <c:pt idx="6179">
                  <c:v>-0.113929</c:v>
                </c:pt>
                <c:pt idx="6180">
                  <c:v>-0.116036</c:v>
                </c:pt>
                <c:pt idx="6181">
                  <c:v>-0.117954</c:v>
                </c:pt>
                <c:pt idx="6182">
                  <c:v>-0.12005399999999999</c:v>
                </c:pt>
                <c:pt idx="6183">
                  <c:v>-0.121917</c:v>
                </c:pt>
                <c:pt idx="6184">
                  <c:v>-0.123879</c:v>
                </c:pt>
                <c:pt idx="6185">
                  <c:v>-0.12570400000000001</c:v>
                </c:pt>
                <c:pt idx="6186">
                  <c:v>-0.12779799999999999</c:v>
                </c:pt>
                <c:pt idx="6187">
                  <c:v>-0.12964400000000001</c:v>
                </c:pt>
                <c:pt idx="6188">
                  <c:v>-0.13159100000000001</c:v>
                </c:pt>
                <c:pt idx="6189">
                  <c:v>-0.13338900000000001</c:v>
                </c:pt>
                <c:pt idx="6190">
                  <c:v>-0.13509099999999999</c:v>
                </c:pt>
                <c:pt idx="6191">
                  <c:v>-0.13705800000000001</c:v>
                </c:pt>
                <c:pt idx="6192">
                  <c:v>-0.138709</c:v>
                </c:pt>
                <c:pt idx="6193">
                  <c:v>-0.14049200000000001</c:v>
                </c:pt>
                <c:pt idx="6194">
                  <c:v>-0.14230100000000001</c:v>
                </c:pt>
                <c:pt idx="6195">
                  <c:v>-0.14410300000000001</c:v>
                </c:pt>
                <c:pt idx="6196">
                  <c:v>-0.14588400000000001</c:v>
                </c:pt>
                <c:pt idx="6197">
                  <c:v>-0.14757400000000001</c:v>
                </c:pt>
                <c:pt idx="6198">
                  <c:v>-0.149314</c:v>
                </c:pt>
                <c:pt idx="6199">
                  <c:v>-0.15102299999999999</c:v>
                </c:pt>
                <c:pt idx="6200">
                  <c:v>-0.152778</c:v>
                </c:pt>
                <c:pt idx="6201">
                  <c:v>-0.154505</c:v>
                </c:pt>
                <c:pt idx="6202">
                  <c:v>-0.15617400000000001</c:v>
                </c:pt>
                <c:pt idx="6203">
                  <c:v>-0.15779399999999999</c:v>
                </c:pt>
                <c:pt idx="6204">
                  <c:v>-0.15937699999999999</c:v>
                </c:pt>
                <c:pt idx="6205">
                  <c:v>-0.16098599999999999</c:v>
                </c:pt>
                <c:pt idx="6206">
                  <c:v>-0.16262499999999999</c:v>
                </c:pt>
                <c:pt idx="6207">
                  <c:v>-0.164295</c:v>
                </c:pt>
                <c:pt idx="6208">
                  <c:v>-0.16581399999999999</c:v>
                </c:pt>
                <c:pt idx="6209">
                  <c:v>-0.167406</c:v>
                </c:pt>
                <c:pt idx="6210">
                  <c:v>-0.16900499999999999</c:v>
                </c:pt>
                <c:pt idx="6211">
                  <c:v>-0.17066500000000001</c:v>
                </c:pt>
                <c:pt idx="6212">
                  <c:v>-0.172206</c:v>
                </c:pt>
                <c:pt idx="6213">
                  <c:v>-0.173762</c:v>
                </c:pt>
                <c:pt idx="6214">
                  <c:v>-0.17530599999999999</c:v>
                </c:pt>
                <c:pt idx="6215">
                  <c:v>-0.176788</c:v>
                </c:pt>
                <c:pt idx="6216">
                  <c:v>-0.178286</c:v>
                </c:pt>
                <c:pt idx="6217">
                  <c:v>-0.17990100000000001</c:v>
                </c:pt>
                <c:pt idx="6218">
                  <c:v>-0.18131</c:v>
                </c:pt>
                <c:pt idx="6219">
                  <c:v>-0.182809</c:v>
                </c:pt>
                <c:pt idx="6220">
                  <c:v>-0.184142</c:v>
                </c:pt>
                <c:pt idx="6221">
                  <c:v>-0.185692</c:v>
                </c:pt>
                <c:pt idx="6222">
                  <c:v>-0.187058</c:v>
                </c:pt>
                <c:pt idx="6223">
                  <c:v>-0.18842500000000001</c:v>
                </c:pt>
                <c:pt idx="6224">
                  <c:v>-0.18976899999999999</c:v>
                </c:pt>
                <c:pt idx="6225">
                  <c:v>-0.19117500000000001</c:v>
                </c:pt>
                <c:pt idx="6226">
                  <c:v>-0.19245599999999999</c:v>
                </c:pt>
                <c:pt idx="6227">
                  <c:v>-0.193776</c:v>
                </c:pt>
                <c:pt idx="6228">
                  <c:v>-0.19500600000000001</c:v>
                </c:pt>
                <c:pt idx="6229">
                  <c:v>-0.19633500000000001</c:v>
                </c:pt>
                <c:pt idx="6230">
                  <c:v>-0.19741900000000001</c:v>
                </c:pt>
                <c:pt idx="6231">
                  <c:v>-0.19872799999999999</c:v>
                </c:pt>
                <c:pt idx="6232">
                  <c:v>-0.199992</c:v>
                </c:pt>
                <c:pt idx="6233">
                  <c:v>-0.201013</c:v>
                </c:pt>
                <c:pt idx="6234">
                  <c:v>-0.20216799999999999</c:v>
                </c:pt>
                <c:pt idx="6235">
                  <c:v>-0.20327000000000001</c:v>
                </c:pt>
                <c:pt idx="6236">
                  <c:v>-0.20443700000000001</c:v>
                </c:pt>
                <c:pt idx="6237">
                  <c:v>-0.20558999999999999</c:v>
                </c:pt>
                <c:pt idx="6238">
                  <c:v>-0.206567</c:v>
                </c:pt>
                <c:pt idx="6239">
                  <c:v>-0.20746500000000001</c:v>
                </c:pt>
                <c:pt idx="6240">
                  <c:v>-0.208509</c:v>
                </c:pt>
                <c:pt idx="6241">
                  <c:v>-0.20948800000000001</c:v>
                </c:pt>
                <c:pt idx="6242">
                  <c:v>-0.21047199999999999</c:v>
                </c:pt>
                <c:pt idx="6243">
                  <c:v>-0.21129300000000001</c:v>
                </c:pt>
                <c:pt idx="6244">
                  <c:v>-0.21205499999999999</c:v>
                </c:pt>
                <c:pt idx="6245">
                  <c:v>-0.212866</c:v>
                </c:pt>
                <c:pt idx="6246">
                  <c:v>-0.21357499999999999</c:v>
                </c:pt>
                <c:pt idx="6247">
                  <c:v>-0.214314</c:v>
                </c:pt>
                <c:pt idx="6248">
                  <c:v>-0.21507899999999999</c:v>
                </c:pt>
                <c:pt idx="6249">
                  <c:v>-0.21560799999999999</c:v>
                </c:pt>
                <c:pt idx="6250">
                  <c:v>-0.21621599999999999</c:v>
                </c:pt>
                <c:pt idx="6251">
                  <c:v>-0.21679699999999999</c:v>
                </c:pt>
                <c:pt idx="6252">
                  <c:v>-0.217339</c:v>
                </c:pt>
                <c:pt idx="6253">
                  <c:v>-0.21774099999999999</c:v>
                </c:pt>
                <c:pt idx="6254">
                  <c:v>-0.218222</c:v>
                </c:pt>
                <c:pt idx="6255">
                  <c:v>-0.218529</c:v>
                </c:pt>
                <c:pt idx="6256">
                  <c:v>-0.21895100000000001</c:v>
                </c:pt>
                <c:pt idx="6257">
                  <c:v>-0.219248</c:v>
                </c:pt>
                <c:pt idx="6258">
                  <c:v>-0.219527</c:v>
                </c:pt>
                <c:pt idx="6259">
                  <c:v>-0.219747</c:v>
                </c:pt>
                <c:pt idx="6260">
                  <c:v>-0.21984799999999999</c:v>
                </c:pt>
                <c:pt idx="6261">
                  <c:v>-0.220051</c:v>
                </c:pt>
                <c:pt idx="6262">
                  <c:v>-0.220137</c:v>
                </c:pt>
                <c:pt idx="6263">
                  <c:v>-0.22009799999999999</c:v>
                </c:pt>
                <c:pt idx="6264">
                  <c:v>-0.220051</c:v>
                </c:pt>
                <c:pt idx="6265">
                  <c:v>-0.22001799999999999</c:v>
                </c:pt>
                <c:pt idx="6266">
                  <c:v>-0.21992800000000001</c:v>
                </c:pt>
                <c:pt idx="6267">
                  <c:v>-0.21975600000000001</c:v>
                </c:pt>
                <c:pt idx="6268">
                  <c:v>-0.21947700000000001</c:v>
                </c:pt>
                <c:pt idx="6269">
                  <c:v>-0.219115</c:v>
                </c:pt>
                <c:pt idx="6270">
                  <c:v>-0.21868099999999999</c:v>
                </c:pt>
                <c:pt idx="6271">
                  <c:v>-0.21847900000000001</c:v>
                </c:pt>
                <c:pt idx="6272">
                  <c:v>-0.21798200000000001</c:v>
                </c:pt>
                <c:pt idx="6273">
                  <c:v>-0.217501</c:v>
                </c:pt>
                <c:pt idx="6274">
                  <c:v>-0.21674599999999999</c:v>
                </c:pt>
                <c:pt idx="6275">
                  <c:v>-0.216195</c:v>
                </c:pt>
                <c:pt idx="6276">
                  <c:v>-0.21551000000000001</c:v>
                </c:pt>
                <c:pt idx="6277">
                  <c:v>-0.21476799999999999</c:v>
                </c:pt>
                <c:pt idx="6278">
                  <c:v>-0.21401800000000001</c:v>
                </c:pt>
                <c:pt idx="6279">
                  <c:v>-0.213118</c:v>
                </c:pt>
                <c:pt idx="6280">
                  <c:v>-0.21221300000000001</c:v>
                </c:pt>
                <c:pt idx="6281">
                  <c:v>-0.21124299999999999</c:v>
                </c:pt>
                <c:pt idx="6282">
                  <c:v>-0.21026600000000001</c:v>
                </c:pt>
                <c:pt idx="6283">
                  <c:v>-0.209227</c:v>
                </c:pt>
                <c:pt idx="6284">
                  <c:v>-0.208116</c:v>
                </c:pt>
                <c:pt idx="6285">
                  <c:v>-0.20693600000000001</c:v>
                </c:pt>
                <c:pt idx="6286">
                  <c:v>-0.20576</c:v>
                </c:pt>
                <c:pt idx="6287">
                  <c:v>-0.20449200000000001</c:v>
                </c:pt>
                <c:pt idx="6288">
                  <c:v>-0.20311599999999999</c:v>
                </c:pt>
                <c:pt idx="6289">
                  <c:v>-0.20169000000000001</c:v>
                </c:pt>
                <c:pt idx="6290">
                  <c:v>-0.20022699999999999</c:v>
                </c:pt>
                <c:pt idx="6291">
                  <c:v>-0.19869400000000001</c:v>
                </c:pt>
                <c:pt idx="6292">
                  <c:v>-0.19700000000000001</c:v>
                </c:pt>
                <c:pt idx="6293">
                  <c:v>-0.19545499999999999</c:v>
                </c:pt>
                <c:pt idx="6294">
                  <c:v>-0.193743</c:v>
                </c:pt>
                <c:pt idx="6295">
                  <c:v>-0.19189600000000001</c:v>
                </c:pt>
                <c:pt idx="6296">
                  <c:v>-0.19019</c:v>
                </c:pt>
                <c:pt idx="6297">
                  <c:v>-0.188417</c:v>
                </c:pt>
                <c:pt idx="6298">
                  <c:v>-0.18635599999999999</c:v>
                </c:pt>
                <c:pt idx="6299">
                  <c:v>-0.18435299999999999</c:v>
                </c:pt>
                <c:pt idx="6300">
                  <c:v>-0.18233199999999999</c:v>
                </c:pt>
                <c:pt idx="6301">
                  <c:v>-0.18038299999999999</c:v>
                </c:pt>
                <c:pt idx="6302">
                  <c:v>-0.17824200000000001</c:v>
                </c:pt>
                <c:pt idx="6303">
                  <c:v>-0.17604</c:v>
                </c:pt>
                <c:pt idx="6304">
                  <c:v>-0.17386399999999999</c:v>
                </c:pt>
                <c:pt idx="6305">
                  <c:v>-0.171594</c:v>
                </c:pt>
                <c:pt idx="6306">
                  <c:v>-0.169266</c:v>
                </c:pt>
                <c:pt idx="6307">
                  <c:v>-0.16702600000000001</c:v>
                </c:pt>
                <c:pt idx="6308">
                  <c:v>-0.16456799999999999</c:v>
                </c:pt>
                <c:pt idx="6309">
                  <c:v>-0.16226199999999999</c:v>
                </c:pt>
                <c:pt idx="6310">
                  <c:v>-0.15954299999999999</c:v>
                </c:pt>
                <c:pt idx="6311">
                  <c:v>-0.15706999999999999</c:v>
                </c:pt>
                <c:pt idx="6312">
                  <c:v>-0.15454999999999999</c:v>
                </c:pt>
                <c:pt idx="6313">
                  <c:v>-0.15193400000000001</c:v>
                </c:pt>
                <c:pt idx="6314">
                  <c:v>-0.14923700000000001</c:v>
                </c:pt>
                <c:pt idx="6315">
                  <c:v>-0.14641999999999999</c:v>
                </c:pt>
                <c:pt idx="6316">
                  <c:v>-0.14380799999999999</c:v>
                </c:pt>
                <c:pt idx="6317">
                  <c:v>-0.14082500000000001</c:v>
                </c:pt>
                <c:pt idx="6318">
                  <c:v>-0.13804</c:v>
                </c:pt>
                <c:pt idx="6319">
                  <c:v>-0.135128</c:v>
                </c:pt>
                <c:pt idx="6320">
                  <c:v>-0.132327</c:v>
                </c:pt>
                <c:pt idx="6321">
                  <c:v>-0.12937899999999999</c:v>
                </c:pt>
                <c:pt idx="6322">
                  <c:v>-0.12637499999999999</c:v>
                </c:pt>
                <c:pt idx="6323">
                  <c:v>-0.123348</c:v>
                </c:pt>
                <c:pt idx="6324">
                  <c:v>-0.120347</c:v>
                </c:pt>
                <c:pt idx="6325">
                  <c:v>-0.117369</c:v>
                </c:pt>
                <c:pt idx="6326">
                  <c:v>-0.11426</c:v>
                </c:pt>
                <c:pt idx="6327">
                  <c:v>-0.111234</c:v>
                </c:pt>
                <c:pt idx="6328">
                  <c:v>-0.108044</c:v>
                </c:pt>
                <c:pt idx="6329">
                  <c:v>-0.105031</c:v>
                </c:pt>
                <c:pt idx="6330">
                  <c:v>-0.101892</c:v>
                </c:pt>
                <c:pt idx="6331">
                  <c:v>-9.8850900000000005E-2</c:v>
                </c:pt>
                <c:pt idx="6332">
                  <c:v>-9.5721000000000001E-2</c:v>
                </c:pt>
                <c:pt idx="6333">
                  <c:v>-9.2482900000000007E-2</c:v>
                </c:pt>
                <c:pt idx="6334">
                  <c:v>-8.9296E-2</c:v>
                </c:pt>
                <c:pt idx="6335">
                  <c:v>-8.6121500000000004E-2</c:v>
                </c:pt>
                <c:pt idx="6336">
                  <c:v>-8.3132499999999998E-2</c:v>
                </c:pt>
                <c:pt idx="6337">
                  <c:v>-7.9699400000000004E-2</c:v>
                </c:pt>
                <c:pt idx="6338">
                  <c:v>-7.6520099999999994E-2</c:v>
                </c:pt>
                <c:pt idx="6339">
                  <c:v>-7.32183E-2</c:v>
                </c:pt>
                <c:pt idx="6340">
                  <c:v>-7.0078199999999993E-2</c:v>
                </c:pt>
                <c:pt idx="6341">
                  <c:v>-6.6977200000000001E-2</c:v>
                </c:pt>
                <c:pt idx="6342">
                  <c:v>-6.3736600000000004E-2</c:v>
                </c:pt>
                <c:pt idx="6343">
                  <c:v>-6.0610299999999999E-2</c:v>
                </c:pt>
                <c:pt idx="6344">
                  <c:v>-5.7566699999999998E-2</c:v>
                </c:pt>
                <c:pt idx="6345">
                  <c:v>-5.4296499999999998E-2</c:v>
                </c:pt>
                <c:pt idx="6346">
                  <c:v>-5.1265499999999999E-2</c:v>
                </c:pt>
                <c:pt idx="6347">
                  <c:v>-4.81585E-2</c:v>
                </c:pt>
                <c:pt idx="6348">
                  <c:v>-4.5065000000000001E-2</c:v>
                </c:pt>
                <c:pt idx="6349">
                  <c:v>-4.2069000000000002E-2</c:v>
                </c:pt>
                <c:pt idx="6350">
                  <c:v>-3.8934200000000002E-2</c:v>
                </c:pt>
                <c:pt idx="6351">
                  <c:v>-3.5996300000000002E-2</c:v>
                </c:pt>
                <c:pt idx="6352">
                  <c:v>-3.2988999999999997E-2</c:v>
                </c:pt>
                <c:pt idx="6353">
                  <c:v>-2.9908899999999999E-2</c:v>
                </c:pt>
                <c:pt idx="6354">
                  <c:v>-2.69854E-2</c:v>
                </c:pt>
                <c:pt idx="6355">
                  <c:v>-2.40673E-2</c:v>
                </c:pt>
                <c:pt idx="6356">
                  <c:v>-2.1227099999999999E-2</c:v>
                </c:pt>
                <c:pt idx="6357">
                  <c:v>-1.82813E-2</c:v>
                </c:pt>
                <c:pt idx="6358">
                  <c:v>-1.5371599999999999E-2</c:v>
                </c:pt>
                <c:pt idx="6359">
                  <c:v>-1.26505E-2</c:v>
                </c:pt>
                <c:pt idx="6360">
                  <c:v>-9.8166399999999997E-3</c:v>
                </c:pt>
                <c:pt idx="6361">
                  <c:v>-7.0267799999999998E-3</c:v>
                </c:pt>
                <c:pt idx="6362">
                  <c:v>-4.4429300000000003E-3</c:v>
                </c:pt>
                <c:pt idx="6363">
                  <c:v>-1.6369399999999999E-3</c:v>
                </c:pt>
                <c:pt idx="6364">
                  <c:v>9.2653199999999998E-4</c:v>
                </c:pt>
                <c:pt idx="6365">
                  <c:v>3.6111200000000002E-3</c:v>
                </c:pt>
                <c:pt idx="6366">
                  <c:v>5.9755199999999998E-3</c:v>
                </c:pt>
                <c:pt idx="6367">
                  <c:v>8.4874100000000008E-3</c:v>
                </c:pt>
                <c:pt idx="6368">
                  <c:v>1.11161E-2</c:v>
                </c:pt>
                <c:pt idx="6369">
                  <c:v>1.33968E-2</c:v>
                </c:pt>
                <c:pt idx="6370">
                  <c:v>1.57663E-2</c:v>
                </c:pt>
                <c:pt idx="6371">
                  <c:v>1.7994400000000001E-2</c:v>
                </c:pt>
                <c:pt idx="6372">
                  <c:v>2.0310399999999999E-2</c:v>
                </c:pt>
                <c:pt idx="6373">
                  <c:v>2.2565600000000002E-2</c:v>
                </c:pt>
                <c:pt idx="6374">
                  <c:v>2.4754399999999999E-2</c:v>
                </c:pt>
                <c:pt idx="6375">
                  <c:v>2.6928899999999999E-2</c:v>
                </c:pt>
                <c:pt idx="6376">
                  <c:v>2.91031E-2</c:v>
                </c:pt>
                <c:pt idx="6377">
                  <c:v>3.1109499999999998E-2</c:v>
                </c:pt>
                <c:pt idx="6378">
                  <c:v>3.3135600000000001E-2</c:v>
                </c:pt>
                <c:pt idx="6379">
                  <c:v>3.5130599999999998E-2</c:v>
                </c:pt>
                <c:pt idx="6380">
                  <c:v>3.7120399999999998E-2</c:v>
                </c:pt>
                <c:pt idx="6381">
                  <c:v>3.8971499999999999E-2</c:v>
                </c:pt>
                <c:pt idx="6382">
                  <c:v>4.08974E-2</c:v>
                </c:pt>
                <c:pt idx="6383">
                  <c:v>4.2575200000000001E-2</c:v>
                </c:pt>
                <c:pt idx="6384">
                  <c:v>4.4429000000000003E-2</c:v>
                </c:pt>
                <c:pt idx="6385">
                  <c:v>4.6041899999999997E-2</c:v>
                </c:pt>
                <c:pt idx="6386">
                  <c:v>4.76969E-2</c:v>
                </c:pt>
                <c:pt idx="6387">
                  <c:v>4.94186E-2</c:v>
                </c:pt>
                <c:pt idx="6388">
                  <c:v>5.0936700000000001E-2</c:v>
                </c:pt>
                <c:pt idx="6389">
                  <c:v>5.2377699999999999E-2</c:v>
                </c:pt>
                <c:pt idx="6390">
                  <c:v>5.3954099999999998E-2</c:v>
                </c:pt>
                <c:pt idx="6391">
                  <c:v>5.5452000000000001E-2</c:v>
                </c:pt>
                <c:pt idx="6392">
                  <c:v>5.68093E-2</c:v>
                </c:pt>
                <c:pt idx="6393">
                  <c:v>5.8309300000000001E-2</c:v>
                </c:pt>
                <c:pt idx="6394">
                  <c:v>5.9407500000000002E-2</c:v>
                </c:pt>
                <c:pt idx="6395">
                  <c:v>6.0768900000000001E-2</c:v>
                </c:pt>
                <c:pt idx="6396">
                  <c:v>6.2100500000000003E-2</c:v>
                </c:pt>
                <c:pt idx="6397">
                  <c:v>6.3221399999999997E-2</c:v>
                </c:pt>
                <c:pt idx="6398">
                  <c:v>6.45173E-2</c:v>
                </c:pt>
                <c:pt idx="6399">
                  <c:v>6.5523100000000001E-2</c:v>
                </c:pt>
                <c:pt idx="6400">
                  <c:v>6.6682099999999994E-2</c:v>
                </c:pt>
                <c:pt idx="6401">
                  <c:v>6.7465700000000003E-2</c:v>
                </c:pt>
                <c:pt idx="6402">
                  <c:v>6.8629899999999994E-2</c:v>
                </c:pt>
                <c:pt idx="6403">
                  <c:v>6.96045E-2</c:v>
                </c:pt>
                <c:pt idx="6404">
                  <c:v>7.0579100000000006E-2</c:v>
                </c:pt>
                <c:pt idx="6405">
                  <c:v>7.1575100000000003E-2</c:v>
                </c:pt>
                <c:pt idx="6406">
                  <c:v>7.2260400000000002E-2</c:v>
                </c:pt>
                <c:pt idx="6407">
                  <c:v>7.3243299999999997E-2</c:v>
                </c:pt>
                <c:pt idx="6408">
                  <c:v>7.3941999999999994E-2</c:v>
                </c:pt>
                <c:pt idx="6409">
                  <c:v>7.4718499999999993E-2</c:v>
                </c:pt>
                <c:pt idx="6410">
                  <c:v>7.55324E-2</c:v>
                </c:pt>
                <c:pt idx="6411">
                  <c:v>7.6130900000000001E-2</c:v>
                </c:pt>
                <c:pt idx="6412">
                  <c:v>7.6838699999999996E-2</c:v>
                </c:pt>
                <c:pt idx="6413">
                  <c:v>7.7330999999999997E-2</c:v>
                </c:pt>
                <c:pt idx="6414">
                  <c:v>7.8054200000000004E-2</c:v>
                </c:pt>
                <c:pt idx="6415">
                  <c:v>7.8378900000000001E-2</c:v>
                </c:pt>
                <c:pt idx="6416">
                  <c:v>7.9108999999999999E-2</c:v>
                </c:pt>
                <c:pt idx="6417">
                  <c:v>7.9359799999999994E-2</c:v>
                </c:pt>
                <c:pt idx="6418">
                  <c:v>7.9945699999999995E-2</c:v>
                </c:pt>
                <c:pt idx="6419">
                  <c:v>8.0351099999999995E-2</c:v>
                </c:pt>
                <c:pt idx="6420">
                  <c:v>8.08445E-2</c:v>
                </c:pt>
                <c:pt idx="6421">
                  <c:v>8.1254300000000002E-2</c:v>
                </c:pt>
                <c:pt idx="6422">
                  <c:v>8.1710699999999997E-2</c:v>
                </c:pt>
                <c:pt idx="6423">
                  <c:v>8.2085099999999994E-2</c:v>
                </c:pt>
                <c:pt idx="6424">
                  <c:v>8.2359299999999996E-2</c:v>
                </c:pt>
                <c:pt idx="6425">
                  <c:v>8.2687700000000003E-2</c:v>
                </c:pt>
                <c:pt idx="6426">
                  <c:v>8.29786E-2</c:v>
                </c:pt>
                <c:pt idx="6427">
                  <c:v>8.3240099999999997E-2</c:v>
                </c:pt>
                <c:pt idx="6428">
                  <c:v>8.3551899999999998E-2</c:v>
                </c:pt>
                <c:pt idx="6429">
                  <c:v>8.3701399999999995E-2</c:v>
                </c:pt>
                <c:pt idx="6430">
                  <c:v>8.3966100000000002E-2</c:v>
                </c:pt>
                <c:pt idx="6431">
                  <c:v>8.4068799999999999E-2</c:v>
                </c:pt>
                <c:pt idx="6432">
                  <c:v>8.4214700000000003E-2</c:v>
                </c:pt>
                <c:pt idx="6433">
                  <c:v>8.4384500000000001E-2</c:v>
                </c:pt>
                <c:pt idx="6434">
                  <c:v>8.4510199999999994E-2</c:v>
                </c:pt>
                <c:pt idx="6435">
                  <c:v>8.4634600000000004E-2</c:v>
                </c:pt>
                <c:pt idx="6436">
                  <c:v>8.4775199999999995E-2</c:v>
                </c:pt>
                <c:pt idx="6437">
                  <c:v>8.4805900000000004E-2</c:v>
                </c:pt>
                <c:pt idx="6438">
                  <c:v>8.4832299999999999E-2</c:v>
                </c:pt>
                <c:pt idx="6439">
                  <c:v>8.4995399999999999E-2</c:v>
                </c:pt>
                <c:pt idx="6440">
                  <c:v>8.5008700000000006E-2</c:v>
                </c:pt>
                <c:pt idx="6441">
                  <c:v>8.5161899999999999E-2</c:v>
                </c:pt>
                <c:pt idx="6442">
                  <c:v>8.5216100000000003E-2</c:v>
                </c:pt>
                <c:pt idx="6443">
                  <c:v>8.5209199999999999E-2</c:v>
                </c:pt>
                <c:pt idx="6444">
                  <c:v>8.5320300000000002E-2</c:v>
                </c:pt>
                <c:pt idx="6445">
                  <c:v>8.5365999999999997E-2</c:v>
                </c:pt>
                <c:pt idx="6446">
                  <c:v>8.5392099999999999E-2</c:v>
                </c:pt>
                <c:pt idx="6447">
                  <c:v>8.55355E-2</c:v>
                </c:pt>
                <c:pt idx="6448">
                  <c:v>8.5527500000000006E-2</c:v>
                </c:pt>
                <c:pt idx="6449">
                  <c:v>8.5515999999999995E-2</c:v>
                </c:pt>
                <c:pt idx="6450">
                  <c:v>8.5693599999999995E-2</c:v>
                </c:pt>
                <c:pt idx="6451">
                  <c:v>8.5700899999999997E-2</c:v>
                </c:pt>
                <c:pt idx="6452">
                  <c:v>8.5856600000000005E-2</c:v>
                </c:pt>
                <c:pt idx="6453">
                  <c:v>8.5919700000000002E-2</c:v>
                </c:pt>
                <c:pt idx="6454">
                  <c:v>8.5991899999999996E-2</c:v>
                </c:pt>
                <c:pt idx="6455">
                  <c:v>8.5998500000000005E-2</c:v>
                </c:pt>
                <c:pt idx="6456">
                  <c:v>8.6056800000000003E-2</c:v>
                </c:pt>
                <c:pt idx="6457">
                  <c:v>8.6137199999999997E-2</c:v>
                </c:pt>
                <c:pt idx="6458">
                  <c:v>8.6228600000000002E-2</c:v>
                </c:pt>
                <c:pt idx="6459">
                  <c:v>8.6217299999999997E-2</c:v>
                </c:pt>
                <c:pt idx="6460">
                  <c:v>8.6279099999999997E-2</c:v>
                </c:pt>
                <c:pt idx="6461">
                  <c:v>8.63014E-2</c:v>
                </c:pt>
                <c:pt idx="6462">
                  <c:v>8.6267999999999997E-2</c:v>
                </c:pt>
                <c:pt idx="6463">
                  <c:v>8.6479100000000003E-2</c:v>
                </c:pt>
                <c:pt idx="6464">
                  <c:v>8.6471199999999998E-2</c:v>
                </c:pt>
                <c:pt idx="6465">
                  <c:v>8.6681099999999997E-2</c:v>
                </c:pt>
                <c:pt idx="6466">
                  <c:v>8.6679300000000001E-2</c:v>
                </c:pt>
                <c:pt idx="6467">
                  <c:v>8.6696400000000007E-2</c:v>
                </c:pt>
                <c:pt idx="6468">
                  <c:v>8.6942000000000005E-2</c:v>
                </c:pt>
                <c:pt idx="6469">
                  <c:v>8.7004999999999999E-2</c:v>
                </c:pt>
                <c:pt idx="6470">
                  <c:v>8.7170800000000007E-2</c:v>
                </c:pt>
                <c:pt idx="6471">
                  <c:v>8.7301100000000006E-2</c:v>
                </c:pt>
                <c:pt idx="6472">
                  <c:v>8.7280300000000005E-2</c:v>
                </c:pt>
                <c:pt idx="6473">
                  <c:v>8.7511000000000005E-2</c:v>
                </c:pt>
                <c:pt idx="6474">
                  <c:v>8.7626399999999993E-2</c:v>
                </c:pt>
                <c:pt idx="6475">
                  <c:v>8.7892899999999996E-2</c:v>
                </c:pt>
                <c:pt idx="6476">
                  <c:v>8.8062600000000005E-2</c:v>
                </c:pt>
                <c:pt idx="6477">
                  <c:v>8.8158700000000007E-2</c:v>
                </c:pt>
                <c:pt idx="6478">
                  <c:v>8.8323899999999997E-2</c:v>
                </c:pt>
                <c:pt idx="6479">
                  <c:v>8.8627899999999996E-2</c:v>
                </c:pt>
                <c:pt idx="6480">
                  <c:v>8.8724899999999995E-2</c:v>
                </c:pt>
                <c:pt idx="6481">
                  <c:v>8.9139099999999999E-2</c:v>
                </c:pt>
                <c:pt idx="6482">
                  <c:v>8.9084999999999998E-2</c:v>
                </c:pt>
                <c:pt idx="6483">
                  <c:v>8.9418600000000001E-2</c:v>
                </c:pt>
                <c:pt idx="6484">
                  <c:v>8.9823299999999995E-2</c:v>
                </c:pt>
                <c:pt idx="6485">
                  <c:v>8.9827199999999996E-2</c:v>
                </c:pt>
                <c:pt idx="6486">
                  <c:v>9.01642E-2</c:v>
                </c:pt>
                <c:pt idx="6487">
                  <c:v>9.0240899999999999E-2</c:v>
                </c:pt>
                <c:pt idx="6488">
                  <c:v>9.0560500000000002E-2</c:v>
                </c:pt>
                <c:pt idx="6489">
                  <c:v>9.0855400000000003E-2</c:v>
                </c:pt>
                <c:pt idx="6490">
                  <c:v>9.0902899999999995E-2</c:v>
                </c:pt>
                <c:pt idx="6491">
                  <c:v>9.1214900000000002E-2</c:v>
                </c:pt>
                <c:pt idx="6492">
                  <c:v>9.1495099999999996E-2</c:v>
                </c:pt>
                <c:pt idx="6493">
                  <c:v>9.1369400000000003E-2</c:v>
                </c:pt>
                <c:pt idx="6494">
                  <c:v>9.1916800000000007E-2</c:v>
                </c:pt>
                <c:pt idx="6495">
                  <c:v>9.1938400000000003E-2</c:v>
                </c:pt>
                <c:pt idx="6496">
                  <c:v>9.2216300000000001E-2</c:v>
                </c:pt>
                <c:pt idx="6497">
                  <c:v>9.2399400000000007E-2</c:v>
                </c:pt>
                <c:pt idx="6498">
                  <c:v>9.2502000000000001E-2</c:v>
                </c:pt>
                <c:pt idx="6499">
                  <c:v>9.2916399999999996E-2</c:v>
                </c:pt>
                <c:pt idx="6500">
                  <c:v>9.2989600000000006E-2</c:v>
                </c:pt>
                <c:pt idx="6501">
                  <c:v>9.3186599999999994E-2</c:v>
                </c:pt>
                <c:pt idx="6502">
                  <c:v>9.3320399999999998E-2</c:v>
                </c:pt>
                <c:pt idx="6503">
                  <c:v>9.3381000000000006E-2</c:v>
                </c:pt>
                <c:pt idx="6504">
                  <c:v>9.3714699999999998E-2</c:v>
                </c:pt>
                <c:pt idx="6505">
                  <c:v>9.3859999999999999E-2</c:v>
                </c:pt>
                <c:pt idx="6506">
                  <c:v>9.3922099999999994E-2</c:v>
                </c:pt>
                <c:pt idx="6507">
                  <c:v>9.4148200000000001E-2</c:v>
                </c:pt>
                <c:pt idx="6508">
                  <c:v>9.4150200000000003E-2</c:v>
                </c:pt>
                <c:pt idx="6509">
                  <c:v>9.4346700000000006E-2</c:v>
                </c:pt>
                <c:pt idx="6510">
                  <c:v>9.4335699999999995E-2</c:v>
                </c:pt>
                <c:pt idx="6511">
                  <c:v>9.4443700000000005E-2</c:v>
                </c:pt>
                <c:pt idx="6512">
                  <c:v>9.4471700000000006E-2</c:v>
                </c:pt>
                <c:pt idx="6513">
                  <c:v>9.4548800000000002E-2</c:v>
                </c:pt>
                <c:pt idx="6514">
                  <c:v>9.4602500000000006E-2</c:v>
                </c:pt>
                <c:pt idx="6515">
                  <c:v>9.4563700000000001E-2</c:v>
                </c:pt>
                <c:pt idx="6516">
                  <c:v>9.4454099999999999E-2</c:v>
                </c:pt>
                <c:pt idx="6517">
                  <c:v>9.4473399999999999E-2</c:v>
                </c:pt>
                <c:pt idx="6518">
                  <c:v>9.4522999999999996E-2</c:v>
                </c:pt>
                <c:pt idx="6519">
                  <c:v>9.4335000000000002E-2</c:v>
                </c:pt>
                <c:pt idx="6520">
                  <c:v>9.4468499999999997E-2</c:v>
                </c:pt>
                <c:pt idx="6521">
                  <c:v>9.4205899999999995E-2</c:v>
                </c:pt>
                <c:pt idx="6522">
                  <c:v>9.4184500000000004E-2</c:v>
                </c:pt>
                <c:pt idx="6523">
                  <c:v>9.4131800000000002E-2</c:v>
                </c:pt>
                <c:pt idx="6524">
                  <c:v>9.4042100000000003E-2</c:v>
                </c:pt>
                <c:pt idx="6525">
                  <c:v>9.3922699999999998E-2</c:v>
                </c:pt>
                <c:pt idx="6526">
                  <c:v>9.3599600000000005E-2</c:v>
                </c:pt>
                <c:pt idx="6527">
                  <c:v>9.34257E-2</c:v>
                </c:pt>
                <c:pt idx="6528">
                  <c:v>9.3092099999999997E-2</c:v>
                </c:pt>
                <c:pt idx="6529">
                  <c:v>9.3016500000000002E-2</c:v>
                </c:pt>
                <c:pt idx="6530">
                  <c:v>9.2688999999999994E-2</c:v>
                </c:pt>
                <c:pt idx="6531">
                  <c:v>9.2258699999999999E-2</c:v>
                </c:pt>
                <c:pt idx="6532">
                  <c:v>9.2010099999999997E-2</c:v>
                </c:pt>
                <c:pt idx="6533">
                  <c:v>9.1433700000000007E-2</c:v>
                </c:pt>
                <c:pt idx="6534">
                  <c:v>9.1269100000000006E-2</c:v>
                </c:pt>
                <c:pt idx="6535">
                  <c:v>9.0905299999999994E-2</c:v>
                </c:pt>
                <c:pt idx="6536">
                  <c:v>9.0545500000000001E-2</c:v>
                </c:pt>
                <c:pt idx="6537">
                  <c:v>9.0057100000000001E-2</c:v>
                </c:pt>
                <c:pt idx="6538">
                  <c:v>8.9594800000000002E-2</c:v>
                </c:pt>
                <c:pt idx="6539">
                  <c:v>8.9144699999999993E-2</c:v>
                </c:pt>
                <c:pt idx="6540">
                  <c:v>8.8680099999999998E-2</c:v>
                </c:pt>
                <c:pt idx="6541">
                  <c:v>8.8116600000000003E-2</c:v>
                </c:pt>
                <c:pt idx="6542">
                  <c:v>8.7476899999999996E-2</c:v>
                </c:pt>
                <c:pt idx="6543">
                  <c:v>8.6936899999999998E-2</c:v>
                </c:pt>
                <c:pt idx="6544">
                  <c:v>8.62512E-2</c:v>
                </c:pt>
                <c:pt idx="6545">
                  <c:v>8.5716000000000001E-2</c:v>
                </c:pt>
                <c:pt idx="6546">
                  <c:v>8.4788500000000003E-2</c:v>
                </c:pt>
                <c:pt idx="6547">
                  <c:v>8.4304900000000002E-2</c:v>
                </c:pt>
                <c:pt idx="6548">
                  <c:v>8.3309999999999995E-2</c:v>
                </c:pt>
                <c:pt idx="6549">
                  <c:v>8.2795599999999997E-2</c:v>
                </c:pt>
                <c:pt idx="6550">
                  <c:v>8.2021800000000006E-2</c:v>
                </c:pt>
                <c:pt idx="6551">
                  <c:v>8.1367400000000006E-2</c:v>
                </c:pt>
                <c:pt idx="6552">
                  <c:v>8.0404199999999995E-2</c:v>
                </c:pt>
                <c:pt idx="6553">
                  <c:v>7.9532699999999998E-2</c:v>
                </c:pt>
                <c:pt idx="6554">
                  <c:v>7.8814300000000004E-2</c:v>
                </c:pt>
                <c:pt idx="6555">
                  <c:v>7.8040399999999996E-2</c:v>
                </c:pt>
                <c:pt idx="6556">
                  <c:v>7.7191800000000005E-2</c:v>
                </c:pt>
                <c:pt idx="6557">
                  <c:v>7.6350600000000005E-2</c:v>
                </c:pt>
                <c:pt idx="6558">
                  <c:v>7.5354699999999997E-2</c:v>
                </c:pt>
                <c:pt idx="6559">
                  <c:v>7.4430700000000002E-2</c:v>
                </c:pt>
                <c:pt idx="6560">
                  <c:v>7.3757500000000004E-2</c:v>
                </c:pt>
                <c:pt idx="6561">
                  <c:v>7.2738499999999998E-2</c:v>
                </c:pt>
                <c:pt idx="6562">
                  <c:v>7.1890999999999997E-2</c:v>
                </c:pt>
                <c:pt idx="6563">
                  <c:v>7.0782499999999998E-2</c:v>
                </c:pt>
                <c:pt idx="6564">
                  <c:v>6.9765900000000006E-2</c:v>
                </c:pt>
                <c:pt idx="6565">
                  <c:v>6.8845900000000002E-2</c:v>
                </c:pt>
                <c:pt idx="6566">
                  <c:v>6.7865300000000003E-2</c:v>
                </c:pt>
                <c:pt idx="6567">
                  <c:v>6.6707000000000002E-2</c:v>
                </c:pt>
                <c:pt idx="6568">
                  <c:v>6.56746E-2</c:v>
                </c:pt>
                <c:pt idx="6569">
                  <c:v>6.4579399999999995E-2</c:v>
                </c:pt>
                <c:pt idx="6570">
                  <c:v>6.3547800000000002E-2</c:v>
                </c:pt>
                <c:pt idx="6571">
                  <c:v>6.2372799999999999E-2</c:v>
                </c:pt>
                <c:pt idx="6572">
                  <c:v>6.1485900000000003E-2</c:v>
                </c:pt>
                <c:pt idx="6573">
                  <c:v>6.0335100000000003E-2</c:v>
                </c:pt>
                <c:pt idx="6574">
                  <c:v>5.9256499999999997E-2</c:v>
                </c:pt>
                <c:pt idx="6575">
                  <c:v>5.8361400000000001E-2</c:v>
                </c:pt>
                <c:pt idx="6576">
                  <c:v>5.7370900000000002E-2</c:v>
                </c:pt>
                <c:pt idx="6577">
                  <c:v>5.6244700000000002E-2</c:v>
                </c:pt>
                <c:pt idx="6578">
                  <c:v>5.51805E-2</c:v>
                </c:pt>
                <c:pt idx="6579">
                  <c:v>5.4112E-2</c:v>
                </c:pt>
                <c:pt idx="6580">
                  <c:v>5.3222999999999999E-2</c:v>
                </c:pt>
                <c:pt idx="6581">
                  <c:v>5.2089400000000001E-2</c:v>
                </c:pt>
                <c:pt idx="6582">
                  <c:v>5.1061500000000003E-2</c:v>
                </c:pt>
                <c:pt idx="6583">
                  <c:v>5.0055299999999997E-2</c:v>
                </c:pt>
                <c:pt idx="6584">
                  <c:v>4.9058600000000001E-2</c:v>
                </c:pt>
                <c:pt idx="6585">
                  <c:v>4.80772E-2</c:v>
                </c:pt>
                <c:pt idx="6586">
                  <c:v>4.7035199999999999E-2</c:v>
                </c:pt>
                <c:pt idx="6587">
                  <c:v>4.6156299999999997E-2</c:v>
                </c:pt>
                <c:pt idx="6588">
                  <c:v>4.5013499999999998E-2</c:v>
                </c:pt>
                <c:pt idx="6589">
                  <c:v>4.3943200000000002E-2</c:v>
                </c:pt>
                <c:pt idx="6590">
                  <c:v>4.3050499999999998E-2</c:v>
                </c:pt>
                <c:pt idx="6591">
                  <c:v>4.2104799999999998E-2</c:v>
                </c:pt>
                <c:pt idx="6592">
                  <c:v>4.1198400000000003E-2</c:v>
                </c:pt>
                <c:pt idx="6593">
                  <c:v>4.01322E-2</c:v>
                </c:pt>
                <c:pt idx="6594">
                  <c:v>3.909E-2</c:v>
                </c:pt>
                <c:pt idx="6595">
                  <c:v>3.8247700000000003E-2</c:v>
                </c:pt>
                <c:pt idx="6596">
                  <c:v>3.7319699999999997E-2</c:v>
                </c:pt>
                <c:pt idx="6597">
                  <c:v>3.6541400000000002E-2</c:v>
                </c:pt>
                <c:pt idx="6598">
                  <c:v>3.5644799999999997E-2</c:v>
                </c:pt>
                <c:pt idx="6599">
                  <c:v>3.48814E-2</c:v>
                </c:pt>
                <c:pt idx="6600">
                  <c:v>3.40139E-2</c:v>
                </c:pt>
                <c:pt idx="6601">
                  <c:v>3.3228500000000001E-2</c:v>
                </c:pt>
                <c:pt idx="6602">
                  <c:v>3.2539100000000001E-2</c:v>
                </c:pt>
                <c:pt idx="6603">
                  <c:v>3.1685900000000003E-2</c:v>
                </c:pt>
                <c:pt idx="6604">
                  <c:v>3.0930200000000001E-2</c:v>
                </c:pt>
                <c:pt idx="6605">
                  <c:v>3.0259100000000001E-2</c:v>
                </c:pt>
                <c:pt idx="6606">
                  <c:v>2.9487900000000001E-2</c:v>
                </c:pt>
                <c:pt idx="6607">
                  <c:v>2.8986999999999999E-2</c:v>
                </c:pt>
                <c:pt idx="6608">
                  <c:v>2.8217699999999998E-2</c:v>
                </c:pt>
                <c:pt idx="6609">
                  <c:v>2.7748100000000001E-2</c:v>
                </c:pt>
                <c:pt idx="6610">
                  <c:v>2.71729E-2</c:v>
                </c:pt>
                <c:pt idx="6611">
                  <c:v>2.6628300000000001E-2</c:v>
                </c:pt>
                <c:pt idx="6612">
                  <c:v>2.6079999999999999E-2</c:v>
                </c:pt>
                <c:pt idx="6613">
                  <c:v>2.5659399999999999E-2</c:v>
                </c:pt>
                <c:pt idx="6614">
                  <c:v>2.5052100000000001E-2</c:v>
                </c:pt>
                <c:pt idx="6615">
                  <c:v>2.4631199999999999E-2</c:v>
                </c:pt>
                <c:pt idx="6616">
                  <c:v>2.4279599999999998E-2</c:v>
                </c:pt>
                <c:pt idx="6617">
                  <c:v>2.38488E-2</c:v>
                </c:pt>
                <c:pt idx="6618">
                  <c:v>2.3439700000000001E-2</c:v>
                </c:pt>
                <c:pt idx="6619">
                  <c:v>2.3003099999999999E-2</c:v>
                </c:pt>
                <c:pt idx="6620">
                  <c:v>2.27856E-2</c:v>
                </c:pt>
                <c:pt idx="6621">
                  <c:v>2.25864E-2</c:v>
                </c:pt>
                <c:pt idx="6622">
                  <c:v>2.2301499999999998E-2</c:v>
                </c:pt>
                <c:pt idx="6623">
                  <c:v>2.2221500000000002E-2</c:v>
                </c:pt>
                <c:pt idx="6624">
                  <c:v>2.2019E-2</c:v>
                </c:pt>
                <c:pt idx="6625">
                  <c:v>2.1788800000000001E-2</c:v>
                </c:pt>
                <c:pt idx="6626">
                  <c:v>2.1795399999999999E-2</c:v>
                </c:pt>
                <c:pt idx="6627">
                  <c:v>2.16008E-2</c:v>
                </c:pt>
                <c:pt idx="6628">
                  <c:v>2.1670200000000001E-2</c:v>
                </c:pt>
                <c:pt idx="6629">
                  <c:v>2.14571E-2</c:v>
                </c:pt>
                <c:pt idx="6630">
                  <c:v>2.15103E-2</c:v>
                </c:pt>
                <c:pt idx="6631">
                  <c:v>2.1484900000000001E-2</c:v>
                </c:pt>
                <c:pt idx="6632">
                  <c:v>2.1562000000000001E-2</c:v>
                </c:pt>
                <c:pt idx="6633">
                  <c:v>2.1611399999999999E-2</c:v>
                </c:pt>
                <c:pt idx="6634">
                  <c:v>2.1727699999999999E-2</c:v>
                </c:pt>
                <c:pt idx="6635">
                  <c:v>2.1891000000000001E-2</c:v>
                </c:pt>
                <c:pt idx="6636">
                  <c:v>2.2043799999999999E-2</c:v>
                </c:pt>
                <c:pt idx="6637">
                  <c:v>2.2275E-2</c:v>
                </c:pt>
                <c:pt idx="6638">
                  <c:v>2.24643E-2</c:v>
                </c:pt>
                <c:pt idx="6639">
                  <c:v>2.28305E-2</c:v>
                </c:pt>
                <c:pt idx="6640">
                  <c:v>2.3144999999999999E-2</c:v>
                </c:pt>
                <c:pt idx="6641">
                  <c:v>2.3264400000000001E-2</c:v>
                </c:pt>
                <c:pt idx="6642">
                  <c:v>2.3776599999999998E-2</c:v>
                </c:pt>
                <c:pt idx="6643">
                  <c:v>2.3978800000000002E-2</c:v>
                </c:pt>
                <c:pt idx="6644">
                  <c:v>2.4327499999999998E-2</c:v>
                </c:pt>
                <c:pt idx="6645">
                  <c:v>2.4882999999999999E-2</c:v>
                </c:pt>
                <c:pt idx="6646">
                  <c:v>2.53203E-2</c:v>
                </c:pt>
                <c:pt idx="6647">
                  <c:v>2.57427E-2</c:v>
                </c:pt>
                <c:pt idx="6648">
                  <c:v>2.6183600000000001E-2</c:v>
                </c:pt>
                <c:pt idx="6649">
                  <c:v>2.6704100000000001E-2</c:v>
                </c:pt>
                <c:pt idx="6650" formatCode="0.00E+00">
                  <c:v>2.71974E-2</c:v>
                </c:pt>
                <c:pt idx="6651">
                  <c:v>2.7923699999999999E-2</c:v>
                </c:pt>
                <c:pt idx="6652">
                  <c:v>2.8387599999999999E-2</c:v>
                </c:pt>
                <c:pt idx="6653">
                  <c:v>2.9065299999999999E-2</c:v>
                </c:pt>
                <c:pt idx="6654">
                  <c:v>2.9463699999999999E-2</c:v>
                </c:pt>
                <c:pt idx="6655">
                  <c:v>3.0170499999999999E-2</c:v>
                </c:pt>
                <c:pt idx="6656">
                  <c:v>3.0740799999999999E-2</c:v>
                </c:pt>
                <c:pt idx="6657">
                  <c:v>3.1336900000000001E-2</c:v>
                </c:pt>
                <c:pt idx="6658">
                  <c:v>3.2006300000000001E-2</c:v>
                </c:pt>
                <c:pt idx="6659">
                  <c:v>3.2591000000000002E-2</c:v>
                </c:pt>
                <c:pt idx="6660">
                  <c:v>3.3176200000000003E-2</c:v>
                </c:pt>
                <c:pt idx="6661">
                  <c:v>3.3865399999999997E-2</c:v>
                </c:pt>
                <c:pt idx="6662">
                  <c:v>3.4374399999999999E-2</c:v>
                </c:pt>
                <c:pt idx="6663">
                  <c:v>3.5115E-2</c:v>
                </c:pt>
                <c:pt idx="6664">
                  <c:v>3.5694200000000002E-2</c:v>
                </c:pt>
                <c:pt idx="6665">
                  <c:v>3.6416799999999999E-2</c:v>
                </c:pt>
                <c:pt idx="6666">
                  <c:v>3.6995699999999999E-2</c:v>
                </c:pt>
                <c:pt idx="6667">
                  <c:v>3.7829099999999997E-2</c:v>
                </c:pt>
                <c:pt idx="6668">
                  <c:v>3.8418500000000001E-2</c:v>
                </c:pt>
                <c:pt idx="6669">
                  <c:v>3.9158699999999998E-2</c:v>
                </c:pt>
                <c:pt idx="6670">
                  <c:v>3.9828599999999999E-2</c:v>
                </c:pt>
                <c:pt idx="6671">
                  <c:v>4.0524400000000002E-2</c:v>
                </c:pt>
                <c:pt idx="6672">
                  <c:v>4.12545E-2</c:v>
                </c:pt>
                <c:pt idx="6673">
                  <c:v>4.16756E-2</c:v>
                </c:pt>
                <c:pt idx="6674">
                  <c:v>4.2455699999999999E-2</c:v>
                </c:pt>
                <c:pt idx="6675">
                  <c:v>4.30252E-2</c:v>
                </c:pt>
                <c:pt idx="6676">
                  <c:v>4.3452200000000003E-2</c:v>
                </c:pt>
                <c:pt idx="6677">
                  <c:v>4.4058100000000003E-2</c:v>
                </c:pt>
                <c:pt idx="6678">
                  <c:v>4.44511E-2</c:v>
                </c:pt>
                <c:pt idx="6679">
                  <c:v>4.5017500000000002E-2</c:v>
                </c:pt>
                <c:pt idx="6680">
                  <c:v>4.5592100000000003E-2</c:v>
                </c:pt>
                <c:pt idx="6681">
                  <c:v>4.6068900000000003E-2</c:v>
                </c:pt>
                <c:pt idx="6682">
                  <c:v>4.6587400000000001E-2</c:v>
                </c:pt>
                <c:pt idx="6683">
                  <c:v>4.69655E-2</c:v>
                </c:pt>
                <c:pt idx="6684">
                  <c:v>4.7411000000000002E-2</c:v>
                </c:pt>
                <c:pt idx="6685">
                  <c:v>4.7972399999999998E-2</c:v>
                </c:pt>
                <c:pt idx="6686">
                  <c:v>4.8361599999999998E-2</c:v>
                </c:pt>
                <c:pt idx="6687">
                  <c:v>4.8643499999999999E-2</c:v>
                </c:pt>
                <c:pt idx="6688">
                  <c:v>4.9073800000000001E-2</c:v>
                </c:pt>
                <c:pt idx="6689">
                  <c:v>4.9312500000000002E-2</c:v>
                </c:pt>
                <c:pt idx="6690">
                  <c:v>4.96966E-2</c:v>
                </c:pt>
                <c:pt idx="6691">
                  <c:v>4.9947900000000003E-2</c:v>
                </c:pt>
                <c:pt idx="6692">
                  <c:v>5.0239800000000001E-2</c:v>
                </c:pt>
                <c:pt idx="6693">
                  <c:v>5.03691E-2</c:v>
                </c:pt>
                <c:pt idx="6694">
                  <c:v>5.0582200000000001E-2</c:v>
                </c:pt>
                <c:pt idx="6695">
                  <c:v>5.0766600000000002E-2</c:v>
                </c:pt>
                <c:pt idx="6696">
                  <c:v>5.0762000000000002E-2</c:v>
                </c:pt>
                <c:pt idx="6697">
                  <c:v>5.0984300000000003E-2</c:v>
                </c:pt>
                <c:pt idx="6698">
                  <c:v>5.0829399999999997E-2</c:v>
                </c:pt>
                <c:pt idx="6699">
                  <c:v>5.0912600000000002E-2</c:v>
                </c:pt>
                <c:pt idx="6700">
                  <c:v>5.0874299999999997E-2</c:v>
                </c:pt>
                <c:pt idx="6701">
                  <c:v>5.0737699999999997E-2</c:v>
                </c:pt>
                <c:pt idx="6702">
                  <c:v>5.06408E-2</c:v>
                </c:pt>
                <c:pt idx="6703">
                  <c:v>5.0485099999999998E-2</c:v>
                </c:pt>
                <c:pt idx="6704">
                  <c:v>5.0394500000000002E-2</c:v>
                </c:pt>
                <c:pt idx="6705">
                  <c:v>5.0257200000000002E-2</c:v>
                </c:pt>
                <c:pt idx="6706">
                  <c:v>5.0072800000000001E-2</c:v>
                </c:pt>
                <c:pt idx="6707">
                  <c:v>4.9775699999999999E-2</c:v>
                </c:pt>
                <c:pt idx="6708">
                  <c:v>4.9556999999999997E-2</c:v>
                </c:pt>
                <c:pt idx="6709">
                  <c:v>4.9275699999999999E-2</c:v>
                </c:pt>
                <c:pt idx="6710">
                  <c:v>4.9026699999999999E-2</c:v>
                </c:pt>
                <c:pt idx="6711">
                  <c:v>4.8684499999999999E-2</c:v>
                </c:pt>
                <c:pt idx="6712">
                  <c:v>4.82637E-2</c:v>
                </c:pt>
                <c:pt idx="6713">
                  <c:v>4.76573E-2</c:v>
                </c:pt>
                <c:pt idx="6714">
                  <c:v>4.7363099999999998E-2</c:v>
                </c:pt>
                <c:pt idx="6715">
                  <c:v>4.68038E-2</c:v>
                </c:pt>
                <c:pt idx="6716">
                  <c:v>4.6368399999999997E-2</c:v>
                </c:pt>
                <c:pt idx="6717">
                  <c:v>4.5699499999999997E-2</c:v>
                </c:pt>
                <c:pt idx="6718">
                  <c:v>4.5074200000000002E-2</c:v>
                </c:pt>
                <c:pt idx="6719">
                  <c:v>4.4450799999999999E-2</c:v>
                </c:pt>
                <c:pt idx="6720">
                  <c:v>4.3769799999999998E-2</c:v>
                </c:pt>
                <c:pt idx="6721">
                  <c:v>4.3131700000000002E-2</c:v>
                </c:pt>
                <c:pt idx="6722">
                  <c:v>4.2370100000000001E-2</c:v>
                </c:pt>
                <c:pt idx="6723">
                  <c:v>4.1422500000000001E-2</c:v>
                </c:pt>
                <c:pt idx="6724">
                  <c:v>4.0810899999999997E-2</c:v>
                </c:pt>
                <c:pt idx="6725">
                  <c:v>3.9947400000000001E-2</c:v>
                </c:pt>
                <c:pt idx="6726">
                  <c:v>3.8990799999999999E-2</c:v>
                </c:pt>
                <c:pt idx="6727">
                  <c:v>3.81576E-2</c:v>
                </c:pt>
                <c:pt idx="6728">
                  <c:v>3.7178900000000001E-2</c:v>
                </c:pt>
                <c:pt idx="6729">
                  <c:v>3.6334499999999999E-2</c:v>
                </c:pt>
                <c:pt idx="6730">
                  <c:v>3.5318299999999997E-2</c:v>
                </c:pt>
                <c:pt idx="6731">
                  <c:v>3.4301400000000003E-2</c:v>
                </c:pt>
                <c:pt idx="6732">
                  <c:v>3.3369999999999997E-2</c:v>
                </c:pt>
                <c:pt idx="6733">
                  <c:v>3.2075699999999999E-2</c:v>
                </c:pt>
                <c:pt idx="6734">
                  <c:v>3.1209500000000001E-2</c:v>
                </c:pt>
                <c:pt idx="6735">
                  <c:v>3.00285E-2</c:v>
                </c:pt>
                <c:pt idx="6736">
                  <c:v>2.8974799999999998E-2</c:v>
                </c:pt>
                <c:pt idx="6737">
                  <c:v>2.7629999999999998E-2</c:v>
                </c:pt>
                <c:pt idx="6738">
                  <c:v>2.6428799999999999E-2</c:v>
                </c:pt>
                <c:pt idx="6739">
                  <c:v>2.5339899999999999E-2</c:v>
                </c:pt>
                <c:pt idx="6740">
                  <c:v>2.4057200000000001E-2</c:v>
                </c:pt>
                <c:pt idx="6741">
                  <c:v>2.2815100000000001E-2</c:v>
                </c:pt>
                <c:pt idx="6742">
                  <c:v>2.1442699999999999E-2</c:v>
                </c:pt>
                <c:pt idx="6743">
                  <c:v>2.01163E-2</c:v>
                </c:pt>
                <c:pt idx="6744">
                  <c:v>1.8860999999999999E-2</c:v>
                </c:pt>
                <c:pt idx="6745">
                  <c:v>1.7489500000000002E-2</c:v>
                </c:pt>
                <c:pt idx="6746">
                  <c:v>1.61882E-2</c:v>
                </c:pt>
                <c:pt idx="6747">
                  <c:v>1.47919E-2</c:v>
                </c:pt>
                <c:pt idx="6748">
                  <c:v>1.3216800000000001E-2</c:v>
                </c:pt>
                <c:pt idx="6749">
                  <c:v>1.18069E-2</c:v>
                </c:pt>
                <c:pt idx="6750">
                  <c:v>1.0456699999999999E-2</c:v>
                </c:pt>
                <c:pt idx="6751">
                  <c:v>9.0182200000000004E-3</c:v>
                </c:pt>
                <c:pt idx="6752">
                  <c:v>7.5573300000000001E-3</c:v>
                </c:pt>
                <c:pt idx="6753">
                  <c:v>5.8696399999999998E-3</c:v>
                </c:pt>
                <c:pt idx="6754">
                  <c:v>4.5301600000000001E-3</c:v>
                </c:pt>
                <c:pt idx="6755">
                  <c:v>2.9584300000000002E-3</c:v>
                </c:pt>
                <c:pt idx="6756">
                  <c:v>1.3617600000000001E-3</c:v>
                </c:pt>
                <c:pt idx="6757">
                  <c:v>-1.06488E-4</c:v>
                </c:pt>
                <c:pt idx="6758">
                  <c:v>-1.6051800000000001E-3</c:v>
                </c:pt>
                <c:pt idx="6759">
                  <c:v>-3.2844599999999999E-3</c:v>
                </c:pt>
                <c:pt idx="6760">
                  <c:v>-4.8495999999999999E-3</c:v>
                </c:pt>
                <c:pt idx="6761">
                  <c:v>-6.3004799999999998E-3</c:v>
                </c:pt>
                <c:pt idx="6762">
                  <c:v>-8.0332300000000006E-3</c:v>
                </c:pt>
                <c:pt idx="6763">
                  <c:v>-9.6508600000000007E-3</c:v>
                </c:pt>
                <c:pt idx="6764">
                  <c:v>-1.1167399999999999E-2</c:v>
                </c:pt>
                <c:pt idx="6765">
                  <c:v>-1.2799899999999999E-2</c:v>
                </c:pt>
                <c:pt idx="6766">
                  <c:v>-1.44794E-2</c:v>
                </c:pt>
                <c:pt idx="6767">
                  <c:v>-1.5993E-2</c:v>
                </c:pt>
                <c:pt idx="6768">
                  <c:v>-1.75704E-2</c:v>
                </c:pt>
                <c:pt idx="6769">
                  <c:v>-1.9176499999999999E-2</c:v>
                </c:pt>
                <c:pt idx="6770">
                  <c:v>-2.06695E-2</c:v>
                </c:pt>
                <c:pt idx="6771">
                  <c:v>-2.2345400000000001E-2</c:v>
                </c:pt>
                <c:pt idx="6772">
                  <c:v>-2.3715099999999999E-2</c:v>
                </c:pt>
                <c:pt idx="6773">
                  <c:v>-2.5596299999999999E-2</c:v>
                </c:pt>
                <c:pt idx="6774">
                  <c:v>-2.6921199999999999E-2</c:v>
                </c:pt>
                <c:pt idx="6775">
                  <c:v>-2.84383E-2</c:v>
                </c:pt>
                <c:pt idx="6776">
                  <c:v>-3.0117700000000001E-2</c:v>
                </c:pt>
                <c:pt idx="6777">
                  <c:v>-3.1632300000000002E-2</c:v>
                </c:pt>
                <c:pt idx="6778">
                  <c:v>-3.3337100000000001E-2</c:v>
                </c:pt>
                <c:pt idx="6779">
                  <c:v>-3.4787600000000002E-2</c:v>
                </c:pt>
                <c:pt idx="6780">
                  <c:v>-3.6361299999999999E-2</c:v>
                </c:pt>
                <c:pt idx="6781">
                  <c:v>-3.7844900000000001E-2</c:v>
                </c:pt>
                <c:pt idx="6782">
                  <c:v>-3.9412599999999999E-2</c:v>
                </c:pt>
                <c:pt idx="6783">
                  <c:v>-4.09635E-2</c:v>
                </c:pt>
                <c:pt idx="6784">
                  <c:v>-4.2441899999999998E-2</c:v>
                </c:pt>
                <c:pt idx="6785">
                  <c:v>-4.3883900000000003E-2</c:v>
                </c:pt>
                <c:pt idx="6786">
                  <c:v>-4.5278199999999998E-2</c:v>
                </c:pt>
                <c:pt idx="6787">
                  <c:v>-4.68335E-2</c:v>
                </c:pt>
                <c:pt idx="6788">
                  <c:v>-4.8264300000000003E-2</c:v>
                </c:pt>
                <c:pt idx="6789">
                  <c:v>-4.9821400000000002E-2</c:v>
                </c:pt>
                <c:pt idx="6790">
                  <c:v>-5.09398E-2</c:v>
                </c:pt>
                <c:pt idx="6791">
                  <c:v>-5.2453399999999997E-2</c:v>
                </c:pt>
                <c:pt idx="6792">
                  <c:v>-5.36902E-2</c:v>
                </c:pt>
                <c:pt idx="6793">
                  <c:v>-5.5233400000000002E-2</c:v>
                </c:pt>
                <c:pt idx="6794">
                  <c:v>-5.6475999999999998E-2</c:v>
                </c:pt>
                <c:pt idx="6795">
                  <c:v>-5.781E-2</c:v>
                </c:pt>
                <c:pt idx="6796">
                  <c:v>-5.9055700000000003E-2</c:v>
                </c:pt>
                <c:pt idx="6797">
                  <c:v>-6.0087300000000003E-2</c:v>
                </c:pt>
                <c:pt idx="6798">
                  <c:v>-6.1600099999999998E-2</c:v>
                </c:pt>
                <c:pt idx="6799">
                  <c:v>-6.2710500000000002E-2</c:v>
                </c:pt>
                <c:pt idx="6800">
                  <c:v>-6.3971E-2</c:v>
                </c:pt>
                <c:pt idx="6801">
                  <c:v>-6.5030400000000002E-2</c:v>
                </c:pt>
                <c:pt idx="6802">
                  <c:v>-6.6175100000000001E-2</c:v>
                </c:pt>
                <c:pt idx="6803">
                  <c:v>-6.7537799999999995E-2</c:v>
                </c:pt>
                <c:pt idx="6804">
                  <c:v>-6.8504999999999996E-2</c:v>
                </c:pt>
                <c:pt idx="6805">
                  <c:v>-6.9699300000000006E-2</c:v>
                </c:pt>
                <c:pt idx="6806">
                  <c:v>-7.0702399999999999E-2</c:v>
                </c:pt>
                <c:pt idx="6807">
                  <c:v>-7.1873199999999998E-2</c:v>
                </c:pt>
                <c:pt idx="6808">
                  <c:v>-7.3142899999999997E-2</c:v>
                </c:pt>
                <c:pt idx="6809">
                  <c:v>-7.4140200000000003E-2</c:v>
                </c:pt>
                <c:pt idx="6810">
                  <c:v>-7.5155899999999998E-2</c:v>
                </c:pt>
                <c:pt idx="6811">
                  <c:v>-7.6046199999999994E-2</c:v>
                </c:pt>
                <c:pt idx="6812">
                  <c:v>-7.6919600000000005E-2</c:v>
                </c:pt>
                <c:pt idx="6813">
                  <c:v>-7.8145800000000001E-2</c:v>
                </c:pt>
                <c:pt idx="6814">
                  <c:v>-7.9033199999999998E-2</c:v>
                </c:pt>
                <c:pt idx="6815">
                  <c:v>-7.9846600000000004E-2</c:v>
                </c:pt>
                <c:pt idx="6816">
                  <c:v>-8.0707799999999996E-2</c:v>
                </c:pt>
                <c:pt idx="6817">
                  <c:v>-8.1561400000000006E-2</c:v>
                </c:pt>
                <c:pt idx="6818">
                  <c:v>-8.2552299999999995E-2</c:v>
                </c:pt>
                <c:pt idx="6819">
                  <c:v>-8.3389400000000002E-2</c:v>
                </c:pt>
                <c:pt idx="6820">
                  <c:v>-8.4253599999999998E-2</c:v>
                </c:pt>
                <c:pt idx="6821">
                  <c:v>-8.5023299999999996E-2</c:v>
                </c:pt>
                <c:pt idx="6822">
                  <c:v>-8.5728299999999993E-2</c:v>
                </c:pt>
                <c:pt idx="6823">
                  <c:v>-8.6656300000000006E-2</c:v>
                </c:pt>
                <c:pt idx="6824">
                  <c:v>-8.7521199999999993E-2</c:v>
                </c:pt>
                <c:pt idx="6825">
                  <c:v>-8.8173100000000004E-2</c:v>
                </c:pt>
                <c:pt idx="6826">
                  <c:v>-8.8970499999999994E-2</c:v>
                </c:pt>
                <c:pt idx="6827">
                  <c:v>-8.9711899999999997E-2</c:v>
                </c:pt>
                <c:pt idx="6828">
                  <c:v>-9.0449100000000004E-2</c:v>
                </c:pt>
                <c:pt idx="6829">
                  <c:v>-9.1308100000000003E-2</c:v>
                </c:pt>
                <c:pt idx="6830">
                  <c:v>-9.1823100000000005E-2</c:v>
                </c:pt>
                <c:pt idx="6831">
                  <c:v>-9.2470999999999998E-2</c:v>
                </c:pt>
                <c:pt idx="6832">
                  <c:v>-9.3276999999999999E-2</c:v>
                </c:pt>
                <c:pt idx="6833">
                  <c:v>-9.38861E-2</c:v>
                </c:pt>
                <c:pt idx="6834">
                  <c:v>-9.4470299999999993E-2</c:v>
                </c:pt>
                <c:pt idx="6835">
                  <c:v>-9.5143699999999998E-2</c:v>
                </c:pt>
                <c:pt idx="6836">
                  <c:v>-9.5606899999999995E-2</c:v>
                </c:pt>
                <c:pt idx="6837">
                  <c:v>-9.62258E-2</c:v>
                </c:pt>
                <c:pt idx="6838">
                  <c:v>-9.6794199999999997E-2</c:v>
                </c:pt>
                <c:pt idx="6839">
                  <c:v>-9.7492200000000001E-2</c:v>
                </c:pt>
                <c:pt idx="6840">
                  <c:v>-9.7880999999999996E-2</c:v>
                </c:pt>
                <c:pt idx="6841">
                  <c:v>-9.8439399999999996E-2</c:v>
                </c:pt>
                <c:pt idx="6842">
                  <c:v>-9.8950200000000002E-2</c:v>
                </c:pt>
                <c:pt idx="6843">
                  <c:v>-9.9582400000000001E-2</c:v>
                </c:pt>
                <c:pt idx="6844">
                  <c:v>-0.100243</c:v>
                </c:pt>
                <c:pt idx="6845">
                  <c:v>-0.100651</c:v>
                </c:pt>
                <c:pt idx="6846">
                  <c:v>-0.101171</c:v>
                </c:pt>
                <c:pt idx="6847">
                  <c:v>-0.101525</c:v>
                </c:pt>
                <c:pt idx="6848">
                  <c:v>-0.102121</c:v>
                </c:pt>
                <c:pt idx="6849">
                  <c:v>-0.102577</c:v>
                </c:pt>
                <c:pt idx="6850">
                  <c:v>-0.10312300000000001</c:v>
                </c:pt>
                <c:pt idx="6851">
                  <c:v>-0.103406</c:v>
                </c:pt>
                <c:pt idx="6852">
                  <c:v>-0.103835</c:v>
                </c:pt>
                <c:pt idx="6853">
                  <c:v>-0.104348</c:v>
                </c:pt>
                <c:pt idx="6854">
                  <c:v>-0.104854</c:v>
                </c:pt>
                <c:pt idx="6855">
                  <c:v>-0.105213</c:v>
                </c:pt>
                <c:pt idx="6856">
                  <c:v>-0.10539800000000001</c:v>
                </c:pt>
                <c:pt idx="6857">
                  <c:v>-0.10589</c:v>
                </c:pt>
                <c:pt idx="6858">
                  <c:v>-0.106111</c:v>
                </c:pt>
                <c:pt idx="6859">
                  <c:v>-0.106707</c:v>
                </c:pt>
                <c:pt idx="6860">
                  <c:v>-0.106909</c:v>
                </c:pt>
                <c:pt idx="6861">
                  <c:v>-0.107185</c:v>
                </c:pt>
                <c:pt idx="6862">
                  <c:v>-0.107486</c:v>
                </c:pt>
                <c:pt idx="6863">
                  <c:v>-0.107853</c:v>
                </c:pt>
                <c:pt idx="6864">
                  <c:v>-0.108374</c:v>
                </c:pt>
                <c:pt idx="6865">
                  <c:v>-0.108611</c:v>
                </c:pt>
                <c:pt idx="6866">
                  <c:v>-0.10886700000000001</c:v>
                </c:pt>
                <c:pt idx="6867">
                  <c:v>-0.109139</c:v>
                </c:pt>
                <c:pt idx="6868">
                  <c:v>-0.10953599999999999</c:v>
                </c:pt>
                <c:pt idx="6869">
                  <c:v>-0.10997</c:v>
                </c:pt>
                <c:pt idx="6870">
                  <c:v>-0.110001</c:v>
                </c:pt>
                <c:pt idx="6871">
                  <c:v>-0.110317</c:v>
                </c:pt>
                <c:pt idx="6872">
                  <c:v>-0.11046300000000001</c:v>
                </c:pt>
                <c:pt idx="6873">
                  <c:v>-0.11063000000000001</c:v>
                </c:pt>
                <c:pt idx="6874">
                  <c:v>-0.111085</c:v>
                </c:pt>
                <c:pt idx="6875">
                  <c:v>-0.111374</c:v>
                </c:pt>
                <c:pt idx="6876">
                  <c:v>-0.11131099999999999</c:v>
                </c:pt>
                <c:pt idx="6877">
                  <c:v>-0.111461</c:v>
                </c:pt>
                <c:pt idx="6878">
                  <c:v>-0.111625</c:v>
                </c:pt>
                <c:pt idx="6879">
                  <c:v>-0.11204699999999999</c:v>
                </c:pt>
                <c:pt idx="6880">
                  <c:v>-0.112377</c:v>
                </c:pt>
                <c:pt idx="6881">
                  <c:v>-0.11211400000000001</c:v>
                </c:pt>
                <c:pt idx="6882">
                  <c:v>-0.112331</c:v>
                </c:pt>
                <c:pt idx="6883">
                  <c:v>-0.11237</c:v>
                </c:pt>
                <c:pt idx="6884">
                  <c:v>-0.112597</c:v>
                </c:pt>
                <c:pt idx="6885">
                  <c:v>-0.11262800000000001</c:v>
                </c:pt>
                <c:pt idx="6886">
                  <c:v>-0.11269999999999999</c:v>
                </c:pt>
                <c:pt idx="6887">
                  <c:v>-0.112646</c:v>
                </c:pt>
                <c:pt idx="6888">
                  <c:v>-0.11256099999999999</c:v>
                </c:pt>
                <c:pt idx="6889">
                  <c:v>-0.112591</c:v>
                </c:pt>
                <c:pt idx="6890">
                  <c:v>-0.112763</c:v>
                </c:pt>
                <c:pt idx="6891">
                  <c:v>-0.112634</c:v>
                </c:pt>
                <c:pt idx="6892">
                  <c:v>-0.112509</c:v>
                </c:pt>
                <c:pt idx="6893">
                  <c:v>-0.112465</c:v>
                </c:pt>
                <c:pt idx="6894">
                  <c:v>-0.112444</c:v>
                </c:pt>
                <c:pt idx="6895">
                  <c:v>-0.11241900000000001</c:v>
                </c:pt>
                <c:pt idx="6896">
                  <c:v>-0.11211500000000001</c:v>
                </c:pt>
                <c:pt idx="6897">
                  <c:v>-0.111884</c:v>
                </c:pt>
                <c:pt idx="6898">
                  <c:v>-0.111745</c:v>
                </c:pt>
                <c:pt idx="6899">
                  <c:v>-0.11158700000000001</c:v>
                </c:pt>
                <c:pt idx="6900">
                  <c:v>-0.11133899999999999</c:v>
                </c:pt>
                <c:pt idx="6901">
                  <c:v>-0.110959</c:v>
                </c:pt>
                <c:pt idx="6902">
                  <c:v>-0.11067399999999999</c:v>
                </c:pt>
                <c:pt idx="6903">
                  <c:v>-0.110268</c:v>
                </c:pt>
                <c:pt idx="6904">
                  <c:v>-0.110128</c:v>
                </c:pt>
                <c:pt idx="6905">
                  <c:v>-0.109787</c:v>
                </c:pt>
                <c:pt idx="6906">
                  <c:v>-0.10934000000000001</c:v>
                </c:pt>
                <c:pt idx="6907">
                  <c:v>-0.108908</c:v>
                </c:pt>
                <c:pt idx="6908">
                  <c:v>-0.108362</c:v>
                </c:pt>
                <c:pt idx="6909">
                  <c:v>-0.10806399999999999</c:v>
                </c:pt>
                <c:pt idx="6910">
                  <c:v>-0.10768800000000001</c:v>
                </c:pt>
                <c:pt idx="6911">
                  <c:v>-0.106908</c:v>
                </c:pt>
                <c:pt idx="6912">
                  <c:v>-0.106518</c:v>
                </c:pt>
                <c:pt idx="6913">
                  <c:v>-0.105757</c:v>
                </c:pt>
                <c:pt idx="6914">
                  <c:v>-0.105252</c:v>
                </c:pt>
                <c:pt idx="6915">
                  <c:v>-0.10451000000000001</c:v>
                </c:pt>
                <c:pt idx="6916">
                  <c:v>-0.103906</c:v>
                </c:pt>
                <c:pt idx="6917">
                  <c:v>-0.103182</c:v>
                </c:pt>
                <c:pt idx="6918">
                  <c:v>-0.102301</c:v>
                </c:pt>
                <c:pt idx="6919">
                  <c:v>-0.10166</c:v>
                </c:pt>
                <c:pt idx="6920">
                  <c:v>-0.100869</c:v>
                </c:pt>
                <c:pt idx="6921">
                  <c:v>-0.100082</c:v>
                </c:pt>
                <c:pt idx="6922">
                  <c:v>-9.9066100000000004E-2</c:v>
                </c:pt>
                <c:pt idx="6923">
                  <c:v>-9.8251500000000005E-2</c:v>
                </c:pt>
                <c:pt idx="6924">
                  <c:v>-9.7416900000000001E-2</c:v>
                </c:pt>
                <c:pt idx="6925">
                  <c:v>-9.6394800000000003E-2</c:v>
                </c:pt>
                <c:pt idx="6926">
                  <c:v>-9.5327400000000007E-2</c:v>
                </c:pt>
                <c:pt idx="6927">
                  <c:v>-9.4215800000000002E-2</c:v>
                </c:pt>
                <c:pt idx="6928">
                  <c:v>-9.3138399999999996E-2</c:v>
                </c:pt>
                <c:pt idx="6929">
                  <c:v>-9.1957300000000006E-2</c:v>
                </c:pt>
                <c:pt idx="6930">
                  <c:v>-9.0870900000000004E-2</c:v>
                </c:pt>
                <c:pt idx="6931">
                  <c:v>-8.9449200000000006E-2</c:v>
                </c:pt>
                <c:pt idx="6932">
                  <c:v>-8.8461600000000001E-2</c:v>
                </c:pt>
                <c:pt idx="6933">
                  <c:v>-8.6966299999999996E-2</c:v>
                </c:pt>
                <c:pt idx="6934">
                  <c:v>-8.5798299999999994E-2</c:v>
                </c:pt>
                <c:pt idx="6935">
                  <c:v>-8.4650299999999998E-2</c:v>
                </c:pt>
                <c:pt idx="6936">
                  <c:v>-8.31451E-2</c:v>
                </c:pt>
                <c:pt idx="6937">
                  <c:v>-8.1802100000000003E-2</c:v>
                </c:pt>
                <c:pt idx="6938">
                  <c:v>-8.0395999999999995E-2</c:v>
                </c:pt>
                <c:pt idx="6939">
                  <c:v>-7.9002600000000006E-2</c:v>
                </c:pt>
                <c:pt idx="6940">
                  <c:v>-7.7702999999999994E-2</c:v>
                </c:pt>
                <c:pt idx="6941">
                  <c:v>-7.6074199999999995E-2</c:v>
                </c:pt>
                <c:pt idx="6942">
                  <c:v>-7.4569499999999997E-2</c:v>
                </c:pt>
                <c:pt idx="6943">
                  <c:v>-7.2846099999999997E-2</c:v>
                </c:pt>
                <c:pt idx="6944">
                  <c:v>-7.1279999999999996E-2</c:v>
                </c:pt>
                <c:pt idx="6945">
                  <c:v>-6.9699999999999998E-2</c:v>
                </c:pt>
                <c:pt idx="6946">
                  <c:v>-6.8016199999999999E-2</c:v>
                </c:pt>
                <c:pt idx="6947">
                  <c:v>-6.6172700000000001E-2</c:v>
                </c:pt>
                <c:pt idx="6948">
                  <c:v>-6.4475299999999999E-2</c:v>
                </c:pt>
                <c:pt idx="6949">
                  <c:v>-6.26559E-2</c:v>
                </c:pt>
                <c:pt idx="6950">
                  <c:v>-6.0814600000000003E-2</c:v>
                </c:pt>
                <c:pt idx="6951">
                  <c:v>-5.89767E-2</c:v>
                </c:pt>
                <c:pt idx="6952">
                  <c:v>-5.7150899999999998E-2</c:v>
                </c:pt>
                <c:pt idx="6953">
                  <c:v>-5.5303199999999997E-2</c:v>
                </c:pt>
                <c:pt idx="6954">
                  <c:v>-5.3293899999999998E-2</c:v>
                </c:pt>
                <c:pt idx="6955">
                  <c:v>-5.1332900000000001E-2</c:v>
                </c:pt>
                <c:pt idx="6956">
                  <c:v>-4.9293700000000003E-2</c:v>
                </c:pt>
                <c:pt idx="6957">
                  <c:v>-4.7286599999999998E-2</c:v>
                </c:pt>
                <c:pt idx="6958">
                  <c:v>-4.5317400000000001E-2</c:v>
                </c:pt>
                <c:pt idx="6959">
                  <c:v>-4.3170500000000001E-2</c:v>
                </c:pt>
                <c:pt idx="6960">
                  <c:v>-4.1347299999999997E-2</c:v>
                </c:pt>
                <c:pt idx="6961">
                  <c:v>-3.9018400000000002E-2</c:v>
                </c:pt>
                <c:pt idx="6962">
                  <c:v>-3.68408E-2</c:v>
                </c:pt>
                <c:pt idx="6963">
                  <c:v>-3.4731900000000003E-2</c:v>
                </c:pt>
                <c:pt idx="6964">
                  <c:v>-3.2517799999999999E-2</c:v>
                </c:pt>
                <c:pt idx="6965">
                  <c:v>-3.05052E-2</c:v>
                </c:pt>
                <c:pt idx="6966">
                  <c:v>-2.8159900000000002E-2</c:v>
                </c:pt>
                <c:pt idx="6967">
                  <c:v>-2.57941E-2</c:v>
                </c:pt>
                <c:pt idx="6968">
                  <c:v>-2.3448699999999999E-2</c:v>
                </c:pt>
                <c:pt idx="6969">
                  <c:v>-2.11042E-2</c:v>
                </c:pt>
                <c:pt idx="6970">
                  <c:v>-1.8934800000000002E-2</c:v>
                </c:pt>
                <c:pt idx="6971">
                  <c:v>-1.6623800000000001E-2</c:v>
                </c:pt>
                <c:pt idx="6972">
                  <c:v>-1.41452E-2</c:v>
                </c:pt>
                <c:pt idx="6973">
                  <c:v>-1.1742900000000001E-2</c:v>
                </c:pt>
                <c:pt idx="6974">
                  <c:v>-9.3737999999999998E-3</c:v>
                </c:pt>
                <c:pt idx="6975">
                  <c:v>-6.9045E-3</c:v>
                </c:pt>
                <c:pt idx="6976">
                  <c:v>-4.4700299999999998E-3</c:v>
                </c:pt>
                <c:pt idx="6977">
                  <c:v>-2.0992799999999998E-3</c:v>
                </c:pt>
                <c:pt idx="6978">
                  <c:v>4.6024599999999998E-4</c:v>
                </c:pt>
                <c:pt idx="6979">
                  <c:v>2.90288E-3</c:v>
                </c:pt>
                <c:pt idx="6980">
                  <c:v>5.5232700000000003E-3</c:v>
                </c:pt>
                <c:pt idx="6981">
                  <c:v>7.8978299999999998E-3</c:v>
                </c:pt>
                <c:pt idx="6982">
                  <c:v>1.04171E-2</c:v>
                </c:pt>
                <c:pt idx="6983">
                  <c:v>1.28986E-2</c:v>
                </c:pt>
                <c:pt idx="6984">
                  <c:v>1.5408399999999999E-2</c:v>
                </c:pt>
                <c:pt idx="6985">
                  <c:v>1.78391E-2</c:v>
                </c:pt>
                <c:pt idx="6986">
                  <c:v>2.0384800000000002E-2</c:v>
                </c:pt>
                <c:pt idx="6987">
                  <c:v>2.2896799999999998E-2</c:v>
                </c:pt>
                <c:pt idx="6988">
                  <c:v>2.53589E-2</c:v>
                </c:pt>
                <c:pt idx="6989">
                  <c:v>2.7800800000000001E-2</c:v>
                </c:pt>
                <c:pt idx="6990">
                  <c:v>3.0255899999999999E-2</c:v>
                </c:pt>
                <c:pt idx="6991">
                  <c:v>3.2851400000000003E-2</c:v>
                </c:pt>
                <c:pt idx="6992">
                  <c:v>3.5373799999999997E-2</c:v>
                </c:pt>
                <c:pt idx="6993">
                  <c:v>3.7782099999999999E-2</c:v>
                </c:pt>
                <c:pt idx="6994">
                  <c:v>4.0318399999999997E-2</c:v>
                </c:pt>
                <c:pt idx="6995">
                  <c:v>4.2783799999999997E-2</c:v>
                </c:pt>
                <c:pt idx="6996">
                  <c:v>4.5157099999999999E-2</c:v>
                </c:pt>
                <c:pt idx="6997">
                  <c:v>4.7647500000000002E-2</c:v>
                </c:pt>
                <c:pt idx="6998">
                  <c:v>5.00344E-2</c:v>
                </c:pt>
                <c:pt idx="6999">
                  <c:v>5.2463000000000003E-2</c:v>
                </c:pt>
                <c:pt idx="7000">
                  <c:v>5.48516E-2</c:v>
                </c:pt>
                <c:pt idx="7001">
                  <c:v>5.7168700000000003E-2</c:v>
                </c:pt>
                <c:pt idx="7002">
                  <c:v>5.9608300000000003E-2</c:v>
                </c:pt>
                <c:pt idx="7003">
                  <c:v>6.1856000000000001E-2</c:v>
                </c:pt>
                <c:pt idx="7004">
                  <c:v>6.4198900000000003E-2</c:v>
                </c:pt>
                <c:pt idx="7005">
                  <c:v>6.6396300000000005E-2</c:v>
                </c:pt>
                <c:pt idx="7006">
                  <c:v>6.8620899999999999E-2</c:v>
                </c:pt>
                <c:pt idx="7007">
                  <c:v>7.0855100000000004E-2</c:v>
                </c:pt>
                <c:pt idx="7008">
                  <c:v>7.2980699999999996E-2</c:v>
                </c:pt>
                <c:pt idx="7009">
                  <c:v>7.5132400000000002E-2</c:v>
                </c:pt>
                <c:pt idx="7010">
                  <c:v>7.7242099999999994E-2</c:v>
                </c:pt>
                <c:pt idx="7011">
                  <c:v>7.9240000000000005E-2</c:v>
                </c:pt>
                <c:pt idx="7012">
                  <c:v>8.1246700000000005E-2</c:v>
                </c:pt>
                <c:pt idx="7013">
                  <c:v>8.3293099999999995E-2</c:v>
                </c:pt>
                <c:pt idx="7014">
                  <c:v>8.5279499999999994E-2</c:v>
                </c:pt>
                <c:pt idx="7015">
                  <c:v>8.7126899999999993E-2</c:v>
                </c:pt>
                <c:pt idx="7016">
                  <c:v>8.9161000000000004E-2</c:v>
                </c:pt>
                <c:pt idx="7017">
                  <c:v>9.0868299999999999E-2</c:v>
                </c:pt>
                <c:pt idx="7018">
                  <c:v>9.2716900000000005E-2</c:v>
                </c:pt>
                <c:pt idx="7019">
                  <c:v>9.4570199999999993E-2</c:v>
                </c:pt>
                <c:pt idx="7020">
                  <c:v>9.6129400000000004E-2</c:v>
                </c:pt>
                <c:pt idx="7021">
                  <c:v>9.7839599999999999E-2</c:v>
                </c:pt>
                <c:pt idx="7022">
                  <c:v>9.9411100000000002E-2</c:v>
                </c:pt>
                <c:pt idx="7023">
                  <c:v>0.100969</c:v>
                </c:pt>
                <c:pt idx="7024">
                  <c:v>0.102508</c:v>
                </c:pt>
                <c:pt idx="7025">
                  <c:v>0.103864</c:v>
                </c:pt>
                <c:pt idx="7026">
                  <c:v>0.10543</c:v>
                </c:pt>
                <c:pt idx="7027">
                  <c:v>0.106721</c:v>
                </c:pt>
                <c:pt idx="7028">
                  <c:v>0.108059</c:v>
                </c:pt>
                <c:pt idx="7029">
                  <c:v>0.109473</c:v>
                </c:pt>
                <c:pt idx="7030">
                  <c:v>0.11054600000000001</c:v>
                </c:pt>
                <c:pt idx="7031">
                  <c:v>0.111999</c:v>
                </c:pt>
                <c:pt idx="7032">
                  <c:v>0.11308699999999999</c:v>
                </c:pt>
                <c:pt idx="7033">
                  <c:v>0.11430700000000001</c:v>
                </c:pt>
                <c:pt idx="7034">
                  <c:v>0.115407</c:v>
                </c:pt>
                <c:pt idx="7035">
                  <c:v>0.116273</c:v>
                </c:pt>
                <c:pt idx="7036">
                  <c:v>0.117366</c:v>
                </c:pt>
                <c:pt idx="7037">
                  <c:v>0.11836000000000001</c:v>
                </c:pt>
                <c:pt idx="7038">
                  <c:v>0.119245</c:v>
                </c:pt>
                <c:pt idx="7039">
                  <c:v>0.120229</c:v>
                </c:pt>
                <c:pt idx="7040">
                  <c:v>0.12088699999999999</c:v>
                </c:pt>
                <c:pt idx="7041">
                  <c:v>0.121713</c:v>
                </c:pt>
                <c:pt idx="7042">
                  <c:v>0.12248000000000001</c:v>
                </c:pt>
                <c:pt idx="7043">
                  <c:v>0.12306400000000001</c:v>
                </c:pt>
                <c:pt idx="7044">
                  <c:v>0.123931</c:v>
                </c:pt>
                <c:pt idx="7045">
                  <c:v>0.124402</c:v>
                </c:pt>
                <c:pt idx="7046">
                  <c:v>0.124983</c:v>
                </c:pt>
                <c:pt idx="7047">
                  <c:v>0.12542200000000001</c:v>
                </c:pt>
                <c:pt idx="7048">
                  <c:v>0.12586600000000001</c:v>
                </c:pt>
                <c:pt idx="7049">
                  <c:v>0.12632699999999999</c:v>
                </c:pt>
                <c:pt idx="7050">
                  <c:v>0.12670699999999999</c:v>
                </c:pt>
                <c:pt idx="7051">
                  <c:v>0.12687899999999999</c:v>
                </c:pt>
                <c:pt idx="7052">
                  <c:v>0.127279</c:v>
                </c:pt>
                <c:pt idx="7053">
                  <c:v>0.12755900000000001</c:v>
                </c:pt>
                <c:pt idx="7054">
                  <c:v>0.12770799999999999</c:v>
                </c:pt>
                <c:pt idx="7055">
                  <c:v>0.12790699999999999</c:v>
                </c:pt>
                <c:pt idx="7056">
                  <c:v>0.128107</c:v>
                </c:pt>
                <c:pt idx="7057">
                  <c:v>0.12814800000000001</c:v>
                </c:pt>
                <c:pt idx="7058">
                  <c:v>0.128445</c:v>
                </c:pt>
                <c:pt idx="7059">
                  <c:v>0.12839900000000001</c:v>
                </c:pt>
                <c:pt idx="7060">
                  <c:v>0.12839100000000001</c:v>
                </c:pt>
                <c:pt idx="7061">
                  <c:v>0.12868099999999999</c:v>
                </c:pt>
                <c:pt idx="7062">
                  <c:v>0.128496</c:v>
                </c:pt>
                <c:pt idx="7063">
                  <c:v>0.128548</c:v>
                </c:pt>
                <c:pt idx="7064">
                  <c:v>0.12839300000000001</c:v>
                </c:pt>
                <c:pt idx="7065">
                  <c:v>0.12807199999999999</c:v>
                </c:pt>
                <c:pt idx="7066">
                  <c:v>0.128132</c:v>
                </c:pt>
                <c:pt idx="7067">
                  <c:v>0.12789600000000001</c:v>
                </c:pt>
                <c:pt idx="7068">
                  <c:v>0.12765799999999999</c:v>
                </c:pt>
                <c:pt idx="7069">
                  <c:v>0.127383</c:v>
                </c:pt>
                <c:pt idx="7070">
                  <c:v>0.12693299999999999</c:v>
                </c:pt>
                <c:pt idx="7071">
                  <c:v>0.12665799999999999</c:v>
                </c:pt>
                <c:pt idx="7072">
                  <c:v>0.12648100000000001</c:v>
                </c:pt>
                <c:pt idx="7073">
                  <c:v>0.126106</c:v>
                </c:pt>
                <c:pt idx="7074">
                  <c:v>0.12582599999999999</c:v>
                </c:pt>
                <c:pt idx="7075">
                  <c:v>0.12529399999999999</c:v>
                </c:pt>
                <c:pt idx="7076">
                  <c:v>0.12490800000000001</c:v>
                </c:pt>
                <c:pt idx="7077">
                  <c:v>0.124724</c:v>
                </c:pt>
                <c:pt idx="7078">
                  <c:v>0.124087</c:v>
                </c:pt>
                <c:pt idx="7079">
                  <c:v>0.12366099999999999</c:v>
                </c:pt>
                <c:pt idx="7080">
                  <c:v>0.123137</c:v>
                </c:pt>
                <c:pt idx="7081">
                  <c:v>0.122639</c:v>
                </c:pt>
                <c:pt idx="7082">
                  <c:v>0.12201099999999999</c:v>
                </c:pt>
                <c:pt idx="7083">
                  <c:v>0.12162199999999999</c:v>
                </c:pt>
                <c:pt idx="7084">
                  <c:v>0.12098200000000001</c:v>
                </c:pt>
                <c:pt idx="7085">
                  <c:v>0.120369</c:v>
                </c:pt>
                <c:pt idx="7086">
                  <c:v>0.119813</c:v>
                </c:pt>
                <c:pt idx="7087">
                  <c:v>0.119161</c:v>
                </c:pt>
                <c:pt idx="7088">
                  <c:v>0.118478</c:v>
                </c:pt>
                <c:pt idx="7089">
                  <c:v>0.117802</c:v>
                </c:pt>
                <c:pt idx="7090">
                  <c:v>0.11713</c:v>
                </c:pt>
                <c:pt idx="7091">
                  <c:v>0.116464</c:v>
                </c:pt>
                <c:pt idx="7092">
                  <c:v>0.115782</c:v>
                </c:pt>
                <c:pt idx="7093">
                  <c:v>0.11491</c:v>
                </c:pt>
                <c:pt idx="7094">
                  <c:v>0.114188</c:v>
                </c:pt>
                <c:pt idx="7095">
                  <c:v>0.113332</c:v>
                </c:pt>
                <c:pt idx="7096">
                  <c:v>0.112721</c:v>
                </c:pt>
                <c:pt idx="7097">
                  <c:v>0.112063</c:v>
                </c:pt>
                <c:pt idx="7098">
                  <c:v>0.111153</c:v>
                </c:pt>
                <c:pt idx="7099">
                  <c:v>0.110371</c:v>
                </c:pt>
                <c:pt idx="7100">
                  <c:v>0.109552</c:v>
                </c:pt>
                <c:pt idx="7101">
                  <c:v>0.108768</c:v>
                </c:pt>
                <c:pt idx="7102">
                  <c:v>0.10816000000000001</c:v>
                </c:pt>
                <c:pt idx="7103">
                  <c:v>0.107284</c:v>
                </c:pt>
                <c:pt idx="7104">
                  <c:v>0.106367</c:v>
                </c:pt>
                <c:pt idx="7105">
                  <c:v>0.105521</c:v>
                </c:pt>
                <c:pt idx="7106">
                  <c:v>0.10474799999999999</c:v>
                </c:pt>
                <c:pt idx="7107">
                  <c:v>0.103953</c:v>
                </c:pt>
                <c:pt idx="7108">
                  <c:v>0.103169</c:v>
                </c:pt>
                <c:pt idx="7109">
                  <c:v>0.10230499999999999</c:v>
                </c:pt>
                <c:pt idx="7110">
                  <c:v>0.101507</c:v>
                </c:pt>
                <c:pt idx="7111">
                  <c:v>0.10052700000000001</c:v>
                </c:pt>
                <c:pt idx="7112">
                  <c:v>9.9749500000000005E-2</c:v>
                </c:pt>
                <c:pt idx="7113">
                  <c:v>9.9046200000000001E-2</c:v>
                </c:pt>
                <c:pt idx="7114">
                  <c:v>9.80409E-2</c:v>
                </c:pt>
                <c:pt idx="7115">
                  <c:v>9.7275E-2</c:v>
                </c:pt>
                <c:pt idx="7116">
                  <c:v>9.6417900000000001E-2</c:v>
                </c:pt>
                <c:pt idx="7117">
                  <c:v>9.5600000000000004E-2</c:v>
                </c:pt>
                <c:pt idx="7118">
                  <c:v>9.4739599999999993E-2</c:v>
                </c:pt>
                <c:pt idx="7119">
                  <c:v>9.3794100000000005E-2</c:v>
                </c:pt>
                <c:pt idx="7120">
                  <c:v>9.3082700000000004E-2</c:v>
                </c:pt>
                <c:pt idx="7121">
                  <c:v>9.2258800000000002E-2</c:v>
                </c:pt>
                <c:pt idx="7122">
                  <c:v>9.1365699999999994E-2</c:v>
                </c:pt>
                <c:pt idx="7123">
                  <c:v>9.0745199999999998E-2</c:v>
                </c:pt>
                <c:pt idx="7124">
                  <c:v>8.9606900000000003E-2</c:v>
                </c:pt>
                <c:pt idx="7125">
                  <c:v>8.8933700000000004E-2</c:v>
                </c:pt>
                <c:pt idx="7126">
                  <c:v>8.8164500000000007E-2</c:v>
                </c:pt>
                <c:pt idx="7127">
                  <c:v>8.7277300000000002E-2</c:v>
                </c:pt>
                <c:pt idx="7128">
                  <c:v>8.6562200000000006E-2</c:v>
                </c:pt>
                <c:pt idx="7129">
                  <c:v>8.5405099999999998E-2</c:v>
                </c:pt>
                <c:pt idx="7130">
                  <c:v>8.4691500000000003E-2</c:v>
                </c:pt>
                <c:pt idx="7131">
                  <c:v>8.40056E-2</c:v>
                </c:pt>
                <c:pt idx="7132">
                  <c:v>8.3030499999999993E-2</c:v>
                </c:pt>
                <c:pt idx="7133">
                  <c:v>8.2295199999999999E-2</c:v>
                </c:pt>
                <c:pt idx="7134">
                  <c:v>8.1285200000000002E-2</c:v>
                </c:pt>
                <c:pt idx="7135">
                  <c:v>8.0395300000000003E-2</c:v>
                </c:pt>
                <c:pt idx="7136">
                  <c:v>7.9661200000000001E-2</c:v>
                </c:pt>
                <c:pt idx="7137">
                  <c:v>7.8835699999999995E-2</c:v>
                </c:pt>
                <c:pt idx="7138">
                  <c:v>7.80893E-2</c:v>
                </c:pt>
                <c:pt idx="7139">
                  <c:v>7.7131599999999995E-2</c:v>
                </c:pt>
                <c:pt idx="7140">
                  <c:v>7.6130699999999996E-2</c:v>
                </c:pt>
                <c:pt idx="7141">
                  <c:v>7.5551400000000005E-2</c:v>
                </c:pt>
                <c:pt idx="7142">
                  <c:v>7.4731300000000001E-2</c:v>
                </c:pt>
                <c:pt idx="7143">
                  <c:v>7.3856500000000005E-2</c:v>
                </c:pt>
                <c:pt idx="7144">
                  <c:v>7.3018600000000003E-2</c:v>
                </c:pt>
                <c:pt idx="7145">
                  <c:v>7.2168999999999997E-2</c:v>
                </c:pt>
                <c:pt idx="7146">
                  <c:v>7.1391800000000005E-2</c:v>
                </c:pt>
                <c:pt idx="7147">
                  <c:v>7.0577299999999996E-2</c:v>
                </c:pt>
                <c:pt idx="7148">
                  <c:v>6.9681800000000002E-2</c:v>
                </c:pt>
                <c:pt idx="7149">
                  <c:v>6.8872100000000006E-2</c:v>
                </c:pt>
                <c:pt idx="7150">
                  <c:v>6.7885799999999996E-2</c:v>
                </c:pt>
                <c:pt idx="7151">
                  <c:v>6.7005300000000004E-2</c:v>
                </c:pt>
                <c:pt idx="7152">
                  <c:v>6.6233700000000006E-2</c:v>
                </c:pt>
                <c:pt idx="7153">
                  <c:v>6.5268800000000002E-2</c:v>
                </c:pt>
                <c:pt idx="7154">
                  <c:v>6.4237600000000006E-2</c:v>
                </c:pt>
                <c:pt idx="7155">
                  <c:v>6.3270699999999999E-2</c:v>
                </c:pt>
                <c:pt idx="7156">
                  <c:v>6.2457800000000001E-2</c:v>
                </c:pt>
                <c:pt idx="7157">
                  <c:v>6.1514100000000002E-2</c:v>
                </c:pt>
                <c:pt idx="7158">
                  <c:v>6.0505999999999997E-2</c:v>
                </c:pt>
                <c:pt idx="7159">
                  <c:v>5.9577999999999999E-2</c:v>
                </c:pt>
                <c:pt idx="7160">
                  <c:v>5.8575299999999997E-2</c:v>
                </c:pt>
                <c:pt idx="7161">
                  <c:v>5.76927E-2</c:v>
                </c:pt>
                <c:pt idx="7162">
                  <c:v>5.6665600000000003E-2</c:v>
                </c:pt>
                <c:pt idx="7163">
                  <c:v>5.5746900000000002E-2</c:v>
                </c:pt>
                <c:pt idx="7164">
                  <c:v>5.4594200000000002E-2</c:v>
                </c:pt>
                <c:pt idx="7165">
                  <c:v>5.3524500000000003E-2</c:v>
                </c:pt>
                <c:pt idx="7166">
                  <c:v>5.2556800000000001E-2</c:v>
                </c:pt>
                <c:pt idx="7167">
                  <c:v>5.1618400000000002E-2</c:v>
                </c:pt>
                <c:pt idx="7168">
                  <c:v>5.0412199999999997E-2</c:v>
                </c:pt>
                <c:pt idx="7169">
                  <c:v>4.9320599999999999E-2</c:v>
                </c:pt>
                <c:pt idx="7170">
                  <c:v>4.81457E-2</c:v>
                </c:pt>
                <c:pt idx="7171">
                  <c:v>4.7033699999999998E-2</c:v>
                </c:pt>
                <c:pt idx="7172">
                  <c:v>4.5879900000000001E-2</c:v>
                </c:pt>
                <c:pt idx="7173">
                  <c:v>4.48688E-2</c:v>
                </c:pt>
                <c:pt idx="7174">
                  <c:v>4.3530699999999999E-2</c:v>
                </c:pt>
                <c:pt idx="7175">
                  <c:v>4.2349100000000001E-2</c:v>
                </c:pt>
                <c:pt idx="7176">
                  <c:v>4.1148400000000002E-2</c:v>
                </c:pt>
                <c:pt idx="7177">
                  <c:v>3.9942600000000002E-2</c:v>
                </c:pt>
                <c:pt idx="7178">
                  <c:v>3.8795499999999997E-2</c:v>
                </c:pt>
                <c:pt idx="7179">
                  <c:v>3.7427799999999997E-2</c:v>
                </c:pt>
                <c:pt idx="7180">
                  <c:v>3.6138400000000001E-2</c:v>
                </c:pt>
                <c:pt idx="7181">
                  <c:v>3.4773100000000001E-2</c:v>
                </c:pt>
                <c:pt idx="7182">
                  <c:v>3.3674900000000001E-2</c:v>
                </c:pt>
                <c:pt idx="7183">
                  <c:v>3.24155E-2</c:v>
                </c:pt>
                <c:pt idx="7184">
                  <c:v>3.0974100000000001E-2</c:v>
                </c:pt>
                <c:pt idx="7185">
                  <c:v>2.9705599999999999E-2</c:v>
                </c:pt>
                <c:pt idx="7186">
                  <c:v>2.83372E-2</c:v>
                </c:pt>
                <c:pt idx="7187">
                  <c:v>2.69936E-2</c:v>
                </c:pt>
                <c:pt idx="7188">
                  <c:v>2.5527600000000001E-2</c:v>
                </c:pt>
                <c:pt idx="7189">
                  <c:v>2.4172800000000001E-2</c:v>
                </c:pt>
                <c:pt idx="7190">
                  <c:v>2.2689399999999998E-2</c:v>
                </c:pt>
                <c:pt idx="7191">
                  <c:v>2.13812E-2</c:v>
                </c:pt>
                <c:pt idx="7192">
                  <c:v>1.9803999999999999E-2</c:v>
                </c:pt>
                <c:pt idx="7193">
                  <c:v>1.8467799999999999E-2</c:v>
                </c:pt>
                <c:pt idx="7194">
                  <c:v>1.68478E-2</c:v>
                </c:pt>
                <c:pt idx="7195">
                  <c:v>1.5171199999999999E-2</c:v>
                </c:pt>
                <c:pt idx="7196">
                  <c:v>1.38602E-2</c:v>
                </c:pt>
                <c:pt idx="7197">
                  <c:v>1.23269E-2</c:v>
                </c:pt>
                <c:pt idx="7198">
                  <c:v>1.0711500000000001E-2</c:v>
                </c:pt>
                <c:pt idx="7199">
                  <c:v>9.09423E-3</c:v>
                </c:pt>
                <c:pt idx="7200">
                  <c:v>7.3598300000000004E-3</c:v>
                </c:pt>
                <c:pt idx="7201">
                  <c:v>5.7743899999999999E-3</c:v>
                </c:pt>
                <c:pt idx="7202">
                  <c:v>4.2945300000000004E-3</c:v>
                </c:pt>
                <c:pt idx="7203">
                  <c:v>2.8545200000000001E-3</c:v>
                </c:pt>
                <c:pt idx="7204">
                  <c:v>1.0685200000000001E-3</c:v>
                </c:pt>
                <c:pt idx="7205">
                  <c:v>-5.2081000000000002E-4</c:v>
                </c:pt>
                <c:pt idx="7206">
                  <c:v>-2.1736099999999999E-3</c:v>
                </c:pt>
                <c:pt idx="7207">
                  <c:v>-3.5543699999999998E-3</c:v>
                </c:pt>
                <c:pt idx="7208">
                  <c:v>-5.2029800000000003E-3</c:v>
                </c:pt>
                <c:pt idx="7209">
                  <c:v>-6.7903199999999999E-3</c:v>
                </c:pt>
                <c:pt idx="7210">
                  <c:v>-8.5775399999999998E-3</c:v>
                </c:pt>
                <c:pt idx="7211">
                  <c:v>-1.0186000000000001E-2</c:v>
                </c:pt>
                <c:pt idx="7212">
                  <c:v>-1.18408E-2</c:v>
                </c:pt>
                <c:pt idx="7213">
                  <c:v>-1.34302E-2</c:v>
                </c:pt>
                <c:pt idx="7214">
                  <c:v>-1.50435E-2</c:v>
                </c:pt>
                <c:pt idx="7215">
                  <c:v>-1.69693E-2</c:v>
                </c:pt>
                <c:pt idx="7216">
                  <c:v>-1.85892E-2</c:v>
                </c:pt>
                <c:pt idx="7217">
                  <c:v>-2.0253299999999998E-2</c:v>
                </c:pt>
                <c:pt idx="7218">
                  <c:v>-2.1923399999999999E-2</c:v>
                </c:pt>
                <c:pt idx="7219">
                  <c:v>-2.3615400000000002E-2</c:v>
                </c:pt>
                <c:pt idx="7220">
                  <c:v>-2.55272E-2</c:v>
                </c:pt>
                <c:pt idx="7221">
                  <c:v>-2.7225599999999999E-2</c:v>
                </c:pt>
                <c:pt idx="7222">
                  <c:v>-2.8863199999999999E-2</c:v>
                </c:pt>
                <c:pt idx="7223">
                  <c:v>-3.0431699999999999E-2</c:v>
                </c:pt>
                <c:pt idx="7224">
                  <c:v>-3.2245299999999998E-2</c:v>
                </c:pt>
                <c:pt idx="7225">
                  <c:v>-3.3987700000000003E-2</c:v>
                </c:pt>
                <c:pt idx="7226">
                  <c:v>-3.5682600000000002E-2</c:v>
                </c:pt>
                <c:pt idx="7227">
                  <c:v>-3.7178200000000002E-2</c:v>
                </c:pt>
                <c:pt idx="7228">
                  <c:v>-3.88072E-2</c:v>
                </c:pt>
                <c:pt idx="7229">
                  <c:v>-4.0258299999999997E-2</c:v>
                </c:pt>
                <c:pt idx="7230">
                  <c:v>-4.2043200000000003E-2</c:v>
                </c:pt>
                <c:pt idx="7231">
                  <c:v>-4.3791400000000001E-2</c:v>
                </c:pt>
                <c:pt idx="7232">
                  <c:v>-4.5112199999999998E-2</c:v>
                </c:pt>
                <c:pt idx="7233">
                  <c:v>-4.6741400000000002E-2</c:v>
                </c:pt>
                <c:pt idx="7234">
                  <c:v>-4.8290899999999998E-2</c:v>
                </c:pt>
                <c:pt idx="7235">
                  <c:v>-4.9801199999999997E-2</c:v>
                </c:pt>
                <c:pt idx="7236">
                  <c:v>-5.1561700000000002E-2</c:v>
                </c:pt>
                <c:pt idx="7237">
                  <c:v>-5.2919800000000003E-2</c:v>
                </c:pt>
                <c:pt idx="7238">
                  <c:v>-5.4339600000000002E-2</c:v>
                </c:pt>
                <c:pt idx="7239">
                  <c:v>-5.57333E-2</c:v>
                </c:pt>
                <c:pt idx="7240">
                  <c:v>-5.7370699999999997E-2</c:v>
                </c:pt>
                <c:pt idx="7241">
                  <c:v>-5.8942500000000002E-2</c:v>
                </c:pt>
                <c:pt idx="7242">
                  <c:v>-6.0248700000000002E-2</c:v>
                </c:pt>
                <c:pt idx="7243">
                  <c:v>-6.1683599999999998E-2</c:v>
                </c:pt>
                <c:pt idx="7244">
                  <c:v>-6.31858E-2</c:v>
                </c:pt>
                <c:pt idx="7245">
                  <c:v>-6.4513500000000001E-2</c:v>
                </c:pt>
                <c:pt idx="7246">
                  <c:v>-6.6007200000000002E-2</c:v>
                </c:pt>
                <c:pt idx="7247">
                  <c:v>-6.7285399999999995E-2</c:v>
                </c:pt>
                <c:pt idx="7248">
                  <c:v>-6.8459800000000001E-2</c:v>
                </c:pt>
                <c:pt idx="7249">
                  <c:v>-6.9856699999999994E-2</c:v>
                </c:pt>
                <c:pt idx="7250">
                  <c:v>-7.1113999999999997E-2</c:v>
                </c:pt>
                <c:pt idx="7251">
                  <c:v>-7.2282100000000002E-2</c:v>
                </c:pt>
                <c:pt idx="7252">
                  <c:v>-7.3408000000000001E-2</c:v>
                </c:pt>
                <c:pt idx="7253">
                  <c:v>-7.4537500000000007E-2</c:v>
                </c:pt>
                <c:pt idx="7254">
                  <c:v>-7.5563500000000006E-2</c:v>
                </c:pt>
                <c:pt idx="7255">
                  <c:v>-7.6766299999999996E-2</c:v>
                </c:pt>
                <c:pt idx="7256">
                  <c:v>-7.7917E-2</c:v>
                </c:pt>
                <c:pt idx="7257">
                  <c:v>-7.8775399999999995E-2</c:v>
                </c:pt>
                <c:pt idx="7258">
                  <c:v>-7.9846600000000004E-2</c:v>
                </c:pt>
                <c:pt idx="7259">
                  <c:v>-8.0665100000000003E-2</c:v>
                </c:pt>
                <c:pt idx="7260">
                  <c:v>-8.1839700000000001E-2</c:v>
                </c:pt>
                <c:pt idx="7261">
                  <c:v>-8.2841100000000001E-2</c:v>
                </c:pt>
                <c:pt idx="7262">
                  <c:v>-8.3563100000000001E-2</c:v>
                </c:pt>
                <c:pt idx="7263">
                  <c:v>-8.4415199999999996E-2</c:v>
                </c:pt>
                <c:pt idx="7264">
                  <c:v>-8.5164400000000001E-2</c:v>
                </c:pt>
                <c:pt idx="7265">
                  <c:v>-8.5947999999999997E-2</c:v>
                </c:pt>
                <c:pt idx="7266">
                  <c:v>-8.6654499999999995E-2</c:v>
                </c:pt>
                <c:pt idx="7267">
                  <c:v>-8.7524599999999994E-2</c:v>
                </c:pt>
                <c:pt idx="7268">
                  <c:v>-8.7845999999999994E-2</c:v>
                </c:pt>
                <c:pt idx="7269">
                  <c:v>-8.84654E-2</c:v>
                </c:pt>
                <c:pt idx="7270">
                  <c:v>-8.9044899999999996E-2</c:v>
                </c:pt>
                <c:pt idx="7271">
                  <c:v>-8.9636099999999996E-2</c:v>
                </c:pt>
                <c:pt idx="7272">
                  <c:v>-9.0257199999999996E-2</c:v>
                </c:pt>
                <c:pt idx="7273">
                  <c:v>-9.04615E-2</c:v>
                </c:pt>
                <c:pt idx="7274">
                  <c:v>-9.0961100000000003E-2</c:v>
                </c:pt>
                <c:pt idx="7275">
                  <c:v>-9.1358499999999995E-2</c:v>
                </c:pt>
                <c:pt idx="7276">
                  <c:v>-9.1679300000000005E-2</c:v>
                </c:pt>
                <c:pt idx="7277">
                  <c:v>-9.1916600000000001E-2</c:v>
                </c:pt>
                <c:pt idx="7278">
                  <c:v>-9.2177700000000001E-2</c:v>
                </c:pt>
                <c:pt idx="7279">
                  <c:v>-9.2286800000000002E-2</c:v>
                </c:pt>
                <c:pt idx="7280">
                  <c:v>-9.2513999999999999E-2</c:v>
                </c:pt>
                <c:pt idx="7281">
                  <c:v>-9.2689499999999994E-2</c:v>
                </c:pt>
                <c:pt idx="7282">
                  <c:v>-9.2747700000000002E-2</c:v>
                </c:pt>
                <c:pt idx="7283">
                  <c:v>-9.2743400000000004E-2</c:v>
                </c:pt>
                <c:pt idx="7284">
                  <c:v>-9.2573100000000005E-2</c:v>
                </c:pt>
                <c:pt idx="7285">
                  <c:v>-9.2789899999999995E-2</c:v>
                </c:pt>
                <c:pt idx="7286">
                  <c:v>-9.2767600000000006E-2</c:v>
                </c:pt>
                <c:pt idx="7287">
                  <c:v>-9.2661099999999996E-2</c:v>
                </c:pt>
                <c:pt idx="7288">
                  <c:v>-9.23567E-2</c:v>
                </c:pt>
                <c:pt idx="7289">
                  <c:v>-9.2308799999999996E-2</c:v>
                </c:pt>
                <c:pt idx="7290">
                  <c:v>-9.2006000000000004E-2</c:v>
                </c:pt>
                <c:pt idx="7291">
                  <c:v>-9.1942700000000002E-2</c:v>
                </c:pt>
                <c:pt idx="7292">
                  <c:v>-9.1511899999999993E-2</c:v>
                </c:pt>
                <c:pt idx="7293">
                  <c:v>-9.1200799999999999E-2</c:v>
                </c:pt>
                <c:pt idx="7294">
                  <c:v>-9.0799599999999994E-2</c:v>
                </c:pt>
                <c:pt idx="7295">
                  <c:v>-9.0516700000000005E-2</c:v>
                </c:pt>
                <c:pt idx="7296">
                  <c:v>-9.0168899999999996E-2</c:v>
                </c:pt>
                <c:pt idx="7297">
                  <c:v>-8.9668100000000001E-2</c:v>
                </c:pt>
                <c:pt idx="7298">
                  <c:v>-8.9112200000000003E-2</c:v>
                </c:pt>
                <c:pt idx="7299">
                  <c:v>-8.8592799999999999E-2</c:v>
                </c:pt>
                <c:pt idx="7300">
                  <c:v>-8.8117000000000001E-2</c:v>
                </c:pt>
                <c:pt idx="7301">
                  <c:v>-8.7537799999999999E-2</c:v>
                </c:pt>
                <c:pt idx="7302">
                  <c:v>-8.6940100000000006E-2</c:v>
                </c:pt>
                <c:pt idx="7303">
                  <c:v>-8.6327299999999996E-2</c:v>
                </c:pt>
                <c:pt idx="7304">
                  <c:v>-8.5561999999999999E-2</c:v>
                </c:pt>
                <c:pt idx="7305">
                  <c:v>-8.4924399999999997E-2</c:v>
                </c:pt>
                <c:pt idx="7306">
                  <c:v>-8.4258600000000003E-2</c:v>
                </c:pt>
                <c:pt idx="7307">
                  <c:v>-8.3388199999999996E-2</c:v>
                </c:pt>
                <c:pt idx="7308">
                  <c:v>-8.2749699999999995E-2</c:v>
                </c:pt>
                <c:pt idx="7309">
                  <c:v>-8.1992200000000001E-2</c:v>
                </c:pt>
                <c:pt idx="7310">
                  <c:v>-8.1240599999999996E-2</c:v>
                </c:pt>
                <c:pt idx="7311">
                  <c:v>-8.0454100000000001E-2</c:v>
                </c:pt>
                <c:pt idx="7312">
                  <c:v>-7.9554799999999995E-2</c:v>
                </c:pt>
                <c:pt idx="7313">
                  <c:v>-7.8706899999999996E-2</c:v>
                </c:pt>
                <c:pt idx="7314">
                  <c:v>-7.7783199999999997E-2</c:v>
                </c:pt>
                <c:pt idx="7315">
                  <c:v>-7.7108399999999994E-2</c:v>
                </c:pt>
                <c:pt idx="7316">
                  <c:v>-7.6209700000000005E-2</c:v>
                </c:pt>
                <c:pt idx="7317">
                  <c:v>-7.5226199999999993E-2</c:v>
                </c:pt>
                <c:pt idx="7318">
                  <c:v>-7.4297699999999994E-2</c:v>
                </c:pt>
                <c:pt idx="7319">
                  <c:v>-7.34012E-2</c:v>
                </c:pt>
                <c:pt idx="7320">
                  <c:v>-7.2423199999999993E-2</c:v>
                </c:pt>
                <c:pt idx="7321">
                  <c:v>-7.1694999999999995E-2</c:v>
                </c:pt>
                <c:pt idx="7322">
                  <c:v>-7.0558700000000002E-2</c:v>
                </c:pt>
                <c:pt idx="7323">
                  <c:v>-6.9669300000000003E-2</c:v>
                </c:pt>
                <c:pt idx="7324">
                  <c:v>-6.8618700000000005E-2</c:v>
                </c:pt>
                <c:pt idx="7325">
                  <c:v>-6.7716399999999996E-2</c:v>
                </c:pt>
                <c:pt idx="7326">
                  <c:v>-6.7045400000000005E-2</c:v>
                </c:pt>
                <c:pt idx="7327">
                  <c:v>-6.5981200000000004E-2</c:v>
                </c:pt>
                <c:pt idx="7328">
                  <c:v>-6.5055500000000002E-2</c:v>
                </c:pt>
                <c:pt idx="7329">
                  <c:v>-6.4116199999999998E-2</c:v>
                </c:pt>
                <c:pt idx="7330">
                  <c:v>-6.3341400000000006E-2</c:v>
                </c:pt>
                <c:pt idx="7331">
                  <c:v>-6.2418000000000001E-2</c:v>
                </c:pt>
                <c:pt idx="7332">
                  <c:v>-6.1629900000000001E-2</c:v>
                </c:pt>
                <c:pt idx="7333">
                  <c:v>-6.0717500000000001E-2</c:v>
                </c:pt>
                <c:pt idx="7334">
                  <c:v>-5.9712300000000003E-2</c:v>
                </c:pt>
                <c:pt idx="7335">
                  <c:v>-5.8868999999999998E-2</c:v>
                </c:pt>
                <c:pt idx="7336">
                  <c:v>-5.8011800000000002E-2</c:v>
                </c:pt>
                <c:pt idx="7337">
                  <c:v>-5.7169299999999999E-2</c:v>
                </c:pt>
                <c:pt idx="7338">
                  <c:v>-5.6189099999999999E-2</c:v>
                </c:pt>
                <c:pt idx="7339">
                  <c:v>-5.5382399999999998E-2</c:v>
                </c:pt>
                <c:pt idx="7340">
                  <c:v>-5.4661800000000003E-2</c:v>
                </c:pt>
                <c:pt idx="7341">
                  <c:v>-5.38504E-2</c:v>
                </c:pt>
                <c:pt idx="7342">
                  <c:v>-5.3084100000000002E-2</c:v>
                </c:pt>
                <c:pt idx="7343">
                  <c:v>-5.22858E-2</c:v>
                </c:pt>
                <c:pt idx="7344">
                  <c:v>-5.14931E-2</c:v>
                </c:pt>
                <c:pt idx="7345">
                  <c:v>-5.0830199999999999E-2</c:v>
                </c:pt>
                <c:pt idx="7346">
                  <c:v>-5.0293900000000002E-2</c:v>
                </c:pt>
                <c:pt idx="7347">
                  <c:v>-4.9503699999999998E-2</c:v>
                </c:pt>
                <c:pt idx="7348">
                  <c:v>-4.8890500000000003E-2</c:v>
                </c:pt>
                <c:pt idx="7349">
                  <c:v>-4.8284000000000001E-2</c:v>
                </c:pt>
                <c:pt idx="7350">
                  <c:v>-4.7755400000000003E-2</c:v>
                </c:pt>
                <c:pt idx="7351">
                  <c:v>-4.7324699999999997E-2</c:v>
                </c:pt>
                <c:pt idx="7352">
                  <c:v>-4.6828700000000001E-2</c:v>
                </c:pt>
                <c:pt idx="7353">
                  <c:v>-4.6169399999999999E-2</c:v>
                </c:pt>
                <c:pt idx="7354">
                  <c:v>-4.5698000000000003E-2</c:v>
                </c:pt>
                <c:pt idx="7355">
                  <c:v>-4.5330000000000002E-2</c:v>
                </c:pt>
                <c:pt idx="7356">
                  <c:v>-4.48589E-2</c:v>
                </c:pt>
                <c:pt idx="7357">
                  <c:v>-4.4575799999999999E-2</c:v>
                </c:pt>
                <c:pt idx="7358">
                  <c:v>-4.4002699999999999E-2</c:v>
                </c:pt>
                <c:pt idx="7359">
                  <c:v>-4.3432499999999999E-2</c:v>
                </c:pt>
                <c:pt idx="7360">
                  <c:v>-4.3133499999999998E-2</c:v>
                </c:pt>
                <c:pt idx="7361">
                  <c:v>-4.2909099999999999E-2</c:v>
                </c:pt>
                <c:pt idx="7362">
                  <c:v>-4.25612E-2</c:v>
                </c:pt>
                <c:pt idx="7363">
                  <c:v>-4.2322899999999997E-2</c:v>
                </c:pt>
                <c:pt idx="7364">
                  <c:v>-4.1912199999999997E-2</c:v>
                </c:pt>
                <c:pt idx="7365">
                  <c:v>-4.1841000000000003E-2</c:v>
                </c:pt>
                <c:pt idx="7366">
                  <c:v>-4.1515299999999998E-2</c:v>
                </c:pt>
                <c:pt idx="7367">
                  <c:v>-4.1492599999999998E-2</c:v>
                </c:pt>
                <c:pt idx="7368">
                  <c:v>-4.13887E-2</c:v>
                </c:pt>
                <c:pt idx="7369">
                  <c:v>-4.12451E-2</c:v>
                </c:pt>
                <c:pt idx="7370">
                  <c:v>-4.1150899999999997E-2</c:v>
                </c:pt>
                <c:pt idx="7371">
                  <c:v>-4.1046899999999997E-2</c:v>
                </c:pt>
                <c:pt idx="7372">
                  <c:v>-4.1153099999999998E-2</c:v>
                </c:pt>
                <c:pt idx="7373">
                  <c:v>-4.1055000000000001E-2</c:v>
                </c:pt>
                <c:pt idx="7374">
                  <c:v>-4.1080600000000002E-2</c:v>
                </c:pt>
                <c:pt idx="7375">
                  <c:v>-4.1223599999999999E-2</c:v>
                </c:pt>
                <c:pt idx="7376">
                  <c:v>-4.1208300000000003E-2</c:v>
                </c:pt>
                <c:pt idx="7377">
                  <c:v>-4.1250299999999997E-2</c:v>
                </c:pt>
                <c:pt idx="7378">
                  <c:v>-4.1505100000000003E-2</c:v>
                </c:pt>
                <c:pt idx="7379">
                  <c:v>-4.1307400000000001E-2</c:v>
                </c:pt>
                <c:pt idx="7380">
                  <c:v>-4.1793499999999997E-2</c:v>
                </c:pt>
                <c:pt idx="7381">
                  <c:v>-4.1727800000000002E-2</c:v>
                </c:pt>
                <c:pt idx="7382">
                  <c:v>-4.1911799999999999E-2</c:v>
                </c:pt>
                <c:pt idx="7383">
                  <c:v>-4.2056499999999997E-2</c:v>
                </c:pt>
                <c:pt idx="7384">
                  <c:v>-4.2254399999999998E-2</c:v>
                </c:pt>
                <c:pt idx="7385">
                  <c:v>-4.25723E-2</c:v>
                </c:pt>
                <c:pt idx="7386">
                  <c:v>-4.2890900000000003E-2</c:v>
                </c:pt>
                <c:pt idx="7387">
                  <c:v>-4.3095099999999997E-2</c:v>
                </c:pt>
                <c:pt idx="7388">
                  <c:v>-4.34458E-2</c:v>
                </c:pt>
                <c:pt idx="7389">
                  <c:v>-4.3601899999999999E-2</c:v>
                </c:pt>
                <c:pt idx="7390">
                  <c:v>-4.4145299999999998E-2</c:v>
                </c:pt>
                <c:pt idx="7391">
                  <c:v>-4.45908E-2</c:v>
                </c:pt>
                <c:pt idx="7392">
                  <c:v>-4.4812900000000003E-2</c:v>
                </c:pt>
                <c:pt idx="7393">
                  <c:v>-4.5213799999999998E-2</c:v>
                </c:pt>
                <c:pt idx="7394">
                  <c:v>-4.5537099999999997E-2</c:v>
                </c:pt>
                <c:pt idx="7395">
                  <c:v>-4.6028399999999997E-2</c:v>
                </c:pt>
                <c:pt idx="7396">
                  <c:v>-4.6364099999999998E-2</c:v>
                </c:pt>
                <c:pt idx="7397">
                  <c:v>-4.6823499999999997E-2</c:v>
                </c:pt>
                <c:pt idx="7398">
                  <c:v>-4.7220900000000003E-2</c:v>
                </c:pt>
                <c:pt idx="7399">
                  <c:v>-4.7554199999999998E-2</c:v>
                </c:pt>
                <c:pt idx="7400">
                  <c:v>-4.8133700000000001E-2</c:v>
                </c:pt>
                <c:pt idx="7401">
                  <c:v>-4.84121E-2</c:v>
                </c:pt>
                <c:pt idx="7402">
                  <c:v>-4.9108300000000001E-2</c:v>
                </c:pt>
                <c:pt idx="7403">
                  <c:v>-4.9473099999999999E-2</c:v>
                </c:pt>
                <c:pt idx="7404">
                  <c:v>-4.97989E-2</c:v>
                </c:pt>
                <c:pt idx="7405">
                  <c:v>-5.0482899999999997E-2</c:v>
                </c:pt>
                <c:pt idx="7406">
                  <c:v>-5.0854700000000003E-2</c:v>
                </c:pt>
                <c:pt idx="7407">
                  <c:v>-5.1421500000000002E-2</c:v>
                </c:pt>
                <c:pt idx="7408">
                  <c:v>-5.1867499999999997E-2</c:v>
                </c:pt>
                <c:pt idx="7409">
                  <c:v>-5.2356300000000001E-2</c:v>
                </c:pt>
                <c:pt idx="7410">
                  <c:v>-5.2954899999999999E-2</c:v>
                </c:pt>
                <c:pt idx="7411">
                  <c:v>-5.3375600000000002E-2</c:v>
                </c:pt>
                <c:pt idx="7412">
                  <c:v>-5.39134E-2</c:v>
                </c:pt>
                <c:pt idx="7413">
                  <c:v>-5.4397899999999999E-2</c:v>
                </c:pt>
                <c:pt idx="7414">
                  <c:v>-5.4912999999999997E-2</c:v>
                </c:pt>
                <c:pt idx="7415">
                  <c:v>-5.5596800000000002E-2</c:v>
                </c:pt>
                <c:pt idx="7416">
                  <c:v>-5.6172800000000002E-2</c:v>
                </c:pt>
                <c:pt idx="7417">
                  <c:v>-5.6659800000000003E-2</c:v>
                </c:pt>
                <c:pt idx="7418">
                  <c:v>-5.7140799999999999E-2</c:v>
                </c:pt>
                <c:pt idx="7419">
                  <c:v>-5.7671500000000001E-2</c:v>
                </c:pt>
                <c:pt idx="7420">
                  <c:v>-5.83686E-2</c:v>
                </c:pt>
                <c:pt idx="7421">
                  <c:v>-5.8838000000000001E-2</c:v>
                </c:pt>
                <c:pt idx="7422">
                  <c:v>-5.9360099999999999E-2</c:v>
                </c:pt>
                <c:pt idx="7423">
                  <c:v>-5.9732500000000001E-2</c:v>
                </c:pt>
                <c:pt idx="7424">
                  <c:v>-6.03917E-2</c:v>
                </c:pt>
                <c:pt idx="7425">
                  <c:v>-6.08497E-2</c:v>
                </c:pt>
                <c:pt idx="7426">
                  <c:v>-6.1391500000000002E-2</c:v>
                </c:pt>
                <c:pt idx="7427">
                  <c:v>-6.1868300000000001E-2</c:v>
                </c:pt>
                <c:pt idx="7428">
                  <c:v>-6.2344799999999999E-2</c:v>
                </c:pt>
                <c:pt idx="7429">
                  <c:v>-6.2815300000000004E-2</c:v>
                </c:pt>
                <c:pt idx="7430">
                  <c:v>-6.3298499999999994E-2</c:v>
                </c:pt>
                <c:pt idx="7431">
                  <c:v>-6.3926200000000002E-2</c:v>
                </c:pt>
                <c:pt idx="7432">
                  <c:v>-6.4436099999999996E-2</c:v>
                </c:pt>
                <c:pt idx="7433">
                  <c:v>-6.4902299999999996E-2</c:v>
                </c:pt>
                <c:pt idx="7434">
                  <c:v>-6.5344700000000006E-2</c:v>
                </c:pt>
                <c:pt idx="7435">
                  <c:v>-6.5880300000000003E-2</c:v>
                </c:pt>
                <c:pt idx="7436">
                  <c:v>-6.6367599999999999E-2</c:v>
                </c:pt>
                <c:pt idx="7437">
                  <c:v>-6.6811700000000002E-2</c:v>
                </c:pt>
                <c:pt idx="7438">
                  <c:v>-6.7241599999999999E-2</c:v>
                </c:pt>
                <c:pt idx="7439">
                  <c:v>-6.7733600000000005E-2</c:v>
                </c:pt>
                <c:pt idx="7440">
                  <c:v>-6.8202799999999994E-2</c:v>
                </c:pt>
                <c:pt idx="7441">
                  <c:v>-6.8530199999999999E-2</c:v>
                </c:pt>
                <c:pt idx="7442">
                  <c:v>-6.8929000000000004E-2</c:v>
                </c:pt>
                <c:pt idx="7443">
                  <c:v>-6.9273500000000002E-2</c:v>
                </c:pt>
                <c:pt idx="7444">
                  <c:v>-6.9638199999999997E-2</c:v>
                </c:pt>
                <c:pt idx="7445">
                  <c:v>-7.0068199999999997E-2</c:v>
                </c:pt>
                <c:pt idx="7446">
                  <c:v>-7.0276099999999994E-2</c:v>
                </c:pt>
                <c:pt idx="7447">
                  <c:v>-7.0751800000000004E-2</c:v>
                </c:pt>
                <c:pt idx="7448">
                  <c:v>-7.0732100000000006E-2</c:v>
                </c:pt>
                <c:pt idx="7449">
                  <c:v>-7.1319099999999996E-2</c:v>
                </c:pt>
                <c:pt idx="7450">
                  <c:v>-7.1505299999999994E-2</c:v>
                </c:pt>
                <c:pt idx="7451">
                  <c:v>-7.1700299999999995E-2</c:v>
                </c:pt>
                <c:pt idx="7452">
                  <c:v>-7.19669E-2</c:v>
                </c:pt>
                <c:pt idx="7453">
                  <c:v>-7.1906600000000001E-2</c:v>
                </c:pt>
                <c:pt idx="7454">
                  <c:v>-7.2272900000000001E-2</c:v>
                </c:pt>
                <c:pt idx="7455">
                  <c:v>-7.2497000000000006E-2</c:v>
                </c:pt>
                <c:pt idx="7456">
                  <c:v>-7.2469800000000001E-2</c:v>
                </c:pt>
                <c:pt idx="7457">
                  <c:v>-7.2306400000000007E-2</c:v>
                </c:pt>
                <c:pt idx="7458">
                  <c:v>-7.2590799999999997E-2</c:v>
                </c:pt>
                <c:pt idx="7459">
                  <c:v>-7.2685700000000006E-2</c:v>
                </c:pt>
                <c:pt idx="7460">
                  <c:v>-7.2910600000000006E-2</c:v>
                </c:pt>
                <c:pt idx="7461">
                  <c:v>-7.2914699999999999E-2</c:v>
                </c:pt>
                <c:pt idx="7462">
                  <c:v>-7.3053800000000002E-2</c:v>
                </c:pt>
                <c:pt idx="7463">
                  <c:v>-7.2970699999999999E-2</c:v>
                </c:pt>
                <c:pt idx="7464">
                  <c:v>-7.2939799999999999E-2</c:v>
                </c:pt>
                <c:pt idx="7465">
                  <c:v>-7.3180099999999998E-2</c:v>
                </c:pt>
                <c:pt idx="7466">
                  <c:v>-7.3108999999999993E-2</c:v>
                </c:pt>
                <c:pt idx="7467">
                  <c:v>-7.2994100000000006E-2</c:v>
                </c:pt>
                <c:pt idx="7468">
                  <c:v>-7.2939599999999993E-2</c:v>
                </c:pt>
                <c:pt idx="7469">
                  <c:v>-7.2775300000000001E-2</c:v>
                </c:pt>
                <c:pt idx="7470">
                  <c:v>-7.2932999999999998E-2</c:v>
                </c:pt>
                <c:pt idx="7471">
                  <c:v>-7.2788400000000003E-2</c:v>
                </c:pt>
                <c:pt idx="7472">
                  <c:v>-7.2684299999999993E-2</c:v>
                </c:pt>
                <c:pt idx="7473">
                  <c:v>-7.2287199999999996E-2</c:v>
                </c:pt>
                <c:pt idx="7474">
                  <c:v>-7.2224499999999997E-2</c:v>
                </c:pt>
                <c:pt idx="7475">
                  <c:v>-7.1935600000000002E-2</c:v>
                </c:pt>
                <c:pt idx="7476">
                  <c:v>-7.1857199999999996E-2</c:v>
                </c:pt>
                <c:pt idx="7477">
                  <c:v>-7.1461499999999997E-2</c:v>
                </c:pt>
                <c:pt idx="7478">
                  <c:v>-7.1236400000000005E-2</c:v>
                </c:pt>
                <c:pt idx="7479">
                  <c:v>-7.1189500000000003E-2</c:v>
                </c:pt>
                <c:pt idx="7480">
                  <c:v>-7.0838499999999999E-2</c:v>
                </c:pt>
                <c:pt idx="7481">
                  <c:v>-7.0630299999999993E-2</c:v>
                </c:pt>
                <c:pt idx="7482">
                  <c:v>-7.0298100000000002E-2</c:v>
                </c:pt>
                <c:pt idx="7483">
                  <c:v>-7.0169200000000001E-2</c:v>
                </c:pt>
                <c:pt idx="7484">
                  <c:v>-7.0103700000000005E-2</c:v>
                </c:pt>
                <c:pt idx="7485">
                  <c:v>-6.96909E-2</c:v>
                </c:pt>
                <c:pt idx="7486">
                  <c:v>-6.9498099999999993E-2</c:v>
                </c:pt>
                <c:pt idx="7487">
                  <c:v>-6.9122500000000003E-2</c:v>
                </c:pt>
                <c:pt idx="7488">
                  <c:v>-6.8768899999999994E-2</c:v>
                </c:pt>
                <c:pt idx="7489">
                  <c:v>-6.8540199999999996E-2</c:v>
                </c:pt>
                <c:pt idx="7490">
                  <c:v>-6.8116200000000002E-2</c:v>
                </c:pt>
                <c:pt idx="7491">
                  <c:v>-6.7707500000000004E-2</c:v>
                </c:pt>
                <c:pt idx="7492">
                  <c:v>-6.7272999999999999E-2</c:v>
                </c:pt>
                <c:pt idx="7493">
                  <c:v>-6.6930500000000004E-2</c:v>
                </c:pt>
                <c:pt idx="7494">
                  <c:v>-6.6764799999999999E-2</c:v>
                </c:pt>
                <c:pt idx="7495">
                  <c:v>-6.6326499999999997E-2</c:v>
                </c:pt>
                <c:pt idx="7496">
                  <c:v>-6.6170900000000005E-2</c:v>
                </c:pt>
                <c:pt idx="7497">
                  <c:v>-6.5793599999999994E-2</c:v>
                </c:pt>
                <c:pt idx="7498">
                  <c:v>-6.5475900000000004E-2</c:v>
                </c:pt>
                <c:pt idx="7499">
                  <c:v>-6.5289799999999995E-2</c:v>
                </c:pt>
                <c:pt idx="7500">
                  <c:v>-6.5092999999999998E-2</c:v>
                </c:pt>
                <c:pt idx="7501">
                  <c:v>-6.4778600000000006E-2</c:v>
                </c:pt>
                <c:pt idx="7502">
                  <c:v>-6.4576300000000003E-2</c:v>
                </c:pt>
                <c:pt idx="7503">
                  <c:v>-6.4090400000000006E-2</c:v>
                </c:pt>
                <c:pt idx="7504">
                  <c:v>-6.4100799999999999E-2</c:v>
                </c:pt>
                <c:pt idx="7505">
                  <c:v>-6.3784900000000005E-2</c:v>
                </c:pt>
                <c:pt idx="7506">
                  <c:v>-6.3431199999999993E-2</c:v>
                </c:pt>
                <c:pt idx="7507">
                  <c:v>-6.3324400000000003E-2</c:v>
                </c:pt>
                <c:pt idx="7508">
                  <c:v>-6.30106E-2</c:v>
                </c:pt>
                <c:pt idx="7509">
                  <c:v>-6.3047400000000003E-2</c:v>
                </c:pt>
                <c:pt idx="7510">
                  <c:v>-6.2582100000000002E-2</c:v>
                </c:pt>
                <c:pt idx="7511">
                  <c:v>-6.2359199999999997E-2</c:v>
                </c:pt>
                <c:pt idx="7512">
                  <c:v>-6.2202300000000002E-2</c:v>
                </c:pt>
                <c:pt idx="7513">
                  <c:v>-6.19667E-2</c:v>
                </c:pt>
                <c:pt idx="7514">
                  <c:v>-6.20087E-2</c:v>
                </c:pt>
                <c:pt idx="7515">
                  <c:v>-6.1517599999999999E-2</c:v>
                </c:pt>
                <c:pt idx="7516">
                  <c:v>-6.1394799999999999E-2</c:v>
                </c:pt>
                <c:pt idx="7517">
                  <c:v>-6.1142799999999997E-2</c:v>
                </c:pt>
                <c:pt idx="7518">
                  <c:v>-6.0957299999999999E-2</c:v>
                </c:pt>
                <c:pt idx="7519">
                  <c:v>-6.0920500000000002E-2</c:v>
                </c:pt>
                <c:pt idx="7520">
                  <c:v>-6.0767700000000001E-2</c:v>
                </c:pt>
                <c:pt idx="7521">
                  <c:v>-6.0578399999999998E-2</c:v>
                </c:pt>
                <c:pt idx="7522">
                  <c:v>-6.0511799999999998E-2</c:v>
                </c:pt>
                <c:pt idx="7523">
                  <c:v>-6.0336099999999997E-2</c:v>
                </c:pt>
                <c:pt idx="7524">
                  <c:v>-6.0372099999999998E-2</c:v>
                </c:pt>
                <c:pt idx="7525">
                  <c:v>-6.0218500000000001E-2</c:v>
                </c:pt>
                <c:pt idx="7526">
                  <c:v>-6.0222699999999997E-2</c:v>
                </c:pt>
                <c:pt idx="7527">
                  <c:v>-5.9921599999999998E-2</c:v>
                </c:pt>
                <c:pt idx="7528">
                  <c:v>-5.9898300000000002E-2</c:v>
                </c:pt>
                <c:pt idx="7529">
                  <c:v>-5.9864399999999998E-2</c:v>
                </c:pt>
                <c:pt idx="7530">
                  <c:v>-5.9790999999999997E-2</c:v>
                </c:pt>
                <c:pt idx="7531">
                  <c:v>-5.9567500000000002E-2</c:v>
                </c:pt>
                <c:pt idx="7532">
                  <c:v>-5.9488699999999999E-2</c:v>
                </c:pt>
                <c:pt idx="7533">
                  <c:v>-5.9362900000000003E-2</c:v>
                </c:pt>
                <c:pt idx="7534">
                  <c:v>-5.9248099999999998E-2</c:v>
                </c:pt>
                <c:pt idx="7535">
                  <c:v>-5.9229799999999999E-2</c:v>
                </c:pt>
                <c:pt idx="7536">
                  <c:v>-5.9124599999999999E-2</c:v>
                </c:pt>
                <c:pt idx="7537">
                  <c:v>-5.9054200000000001E-2</c:v>
                </c:pt>
                <c:pt idx="7538">
                  <c:v>-5.8803099999999997E-2</c:v>
                </c:pt>
                <c:pt idx="7539">
                  <c:v>-5.89755E-2</c:v>
                </c:pt>
                <c:pt idx="7540">
                  <c:v>-5.8826000000000003E-2</c:v>
                </c:pt>
                <c:pt idx="7541">
                  <c:v>-5.8747199999999999E-2</c:v>
                </c:pt>
                <c:pt idx="7542">
                  <c:v>-5.8619900000000003E-2</c:v>
                </c:pt>
                <c:pt idx="7543">
                  <c:v>-5.8564999999999999E-2</c:v>
                </c:pt>
                <c:pt idx="7544">
                  <c:v>-5.8651599999999998E-2</c:v>
                </c:pt>
                <c:pt idx="7545">
                  <c:v>-5.85981E-2</c:v>
                </c:pt>
                <c:pt idx="7546">
                  <c:v>-5.8583299999999998E-2</c:v>
                </c:pt>
                <c:pt idx="7547">
                  <c:v>-5.8307199999999997E-2</c:v>
                </c:pt>
                <c:pt idx="7548">
                  <c:v>-5.8207099999999998E-2</c:v>
                </c:pt>
                <c:pt idx="7549">
                  <c:v>-5.8285499999999997E-2</c:v>
                </c:pt>
                <c:pt idx="7550">
                  <c:v>-5.8014299999999998E-2</c:v>
                </c:pt>
                <c:pt idx="7551">
                  <c:v>-5.7851800000000002E-2</c:v>
                </c:pt>
                <c:pt idx="7552">
                  <c:v>-5.7590000000000002E-2</c:v>
                </c:pt>
                <c:pt idx="7553">
                  <c:v>-5.7522900000000002E-2</c:v>
                </c:pt>
                <c:pt idx="7554">
                  <c:v>-5.7379800000000002E-2</c:v>
                </c:pt>
                <c:pt idx="7555">
                  <c:v>-5.7216700000000002E-2</c:v>
                </c:pt>
                <c:pt idx="7556">
                  <c:v>-5.7158199999999999E-2</c:v>
                </c:pt>
                <c:pt idx="7557">
                  <c:v>-5.6813200000000001E-2</c:v>
                </c:pt>
                <c:pt idx="7558">
                  <c:v>-5.6692699999999999E-2</c:v>
                </c:pt>
                <c:pt idx="7559">
                  <c:v>-5.64611E-2</c:v>
                </c:pt>
                <c:pt idx="7560">
                  <c:v>-5.63238E-2</c:v>
                </c:pt>
                <c:pt idx="7561">
                  <c:v>-5.6272200000000001E-2</c:v>
                </c:pt>
                <c:pt idx="7562">
                  <c:v>-5.5843400000000001E-2</c:v>
                </c:pt>
                <c:pt idx="7563">
                  <c:v>-5.5701899999999999E-2</c:v>
                </c:pt>
                <c:pt idx="7564">
                  <c:v>-5.5293500000000002E-2</c:v>
                </c:pt>
                <c:pt idx="7565">
                  <c:v>-5.5172800000000001E-2</c:v>
                </c:pt>
                <c:pt idx="7566">
                  <c:v>-5.4792800000000003E-2</c:v>
                </c:pt>
                <c:pt idx="7567">
                  <c:v>-5.4471499999999999E-2</c:v>
                </c:pt>
                <c:pt idx="7568">
                  <c:v>-5.4096699999999998E-2</c:v>
                </c:pt>
                <c:pt idx="7569">
                  <c:v>-5.3919300000000003E-2</c:v>
                </c:pt>
                <c:pt idx="7570">
                  <c:v>-5.3314599999999997E-2</c:v>
                </c:pt>
                <c:pt idx="7571">
                  <c:v>-5.3072599999999998E-2</c:v>
                </c:pt>
                <c:pt idx="7572">
                  <c:v>-5.2614000000000001E-2</c:v>
                </c:pt>
                <c:pt idx="7573">
                  <c:v>-5.20498E-2</c:v>
                </c:pt>
                <c:pt idx="7574">
                  <c:v>-5.1716999999999999E-2</c:v>
                </c:pt>
                <c:pt idx="7575">
                  <c:v>-5.1123300000000003E-2</c:v>
                </c:pt>
                <c:pt idx="7576">
                  <c:v>-5.0677E-2</c:v>
                </c:pt>
                <c:pt idx="7577">
                  <c:v>-5.0137599999999997E-2</c:v>
                </c:pt>
                <c:pt idx="7578">
                  <c:v>-4.9445599999999999E-2</c:v>
                </c:pt>
                <c:pt idx="7579">
                  <c:v>-4.9055099999999997E-2</c:v>
                </c:pt>
                <c:pt idx="7580">
                  <c:v>-4.8291399999999998E-2</c:v>
                </c:pt>
                <c:pt idx="7581">
                  <c:v>-4.7747999999999999E-2</c:v>
                </c:pt>
                <c:pt idx="7582">
                  <c:v>-4.6952500000000001E-2</c:v>
                </c:pt>
                <c:pt idx="7583">
                  <c:v>-4.6308099999999998E-2</c:v>
                </c:pt>
                <c:pt idx="7584">
                  <c:v>-4.5664900000000001E-2</c:v>
                </c:pt>
                <c:pt idx="7585">
                  <c:v>-4.4914299999999997E-2</c:v>
                </c:pt>
                <c:pt idx="7586">
                  <c:v>-4.4060599999999998E-2</c:v>
                </c:pt>
                <c:pt idx="7587">
                  <c:v>-4.3310700000000001E-2</c:v>
                </c:pt>
                <c:pt idx="7588">
                  <c:v>-4.2375400000000001E-2</c:v>
                </c:pt>
                <c:pt idx="7589">
                  <c:v>-4.17031E-2</c:v>
                </c:pt>
                <c:pt idx="7590">
                  <c:v>-4.0767699999999997E-2</c:v>
                </c:pt>
                <c:pt idx="7591">
                  <c:v>-3.9867100000000003E-2</c:v>
                </c:pt>
                <c:pt idx="7592">
                  <c:v>-3.8818100000000001E-2</c:v>
                </c:pt>
                <c:pt idx="7593">
                  <c:v>-3.7663200000000001E-2</c:v>
                </c:pt>
                <c:pt idx="7594">
                  <c:v>-3.6750199999999997E-2</c:v>
                </c:pt>
                <c:pt idx="7595">
                  <c:v>-3.5513900000000001E-2</c:v>
                </c:pt>
                <c:pt idx="7596">
                  <c:v>-3.4528000000000003E-2</c:v>
                </c:pt>
                <c:pt idx="7597">
                  <c:v>-3.3104799999999997E-2</c:v>
                </c:pt>
                <c:pt idx="7598">
                  <c:v>-3.20463E-2</c:v>
                </c:pt>
                <c:pt idx="7599">
                  <c:v>-3.09409E-2</c:v>
                </c:pt>
                <c:pt idx="7600">
                  <c:v>-2.9660700000000002E-2</c:v>
                </c:pt>
                <c:pt idx="7601">
                  <c:v>-2.84195E-2</c:v>
                </c:pt>
                <c:pt idx="7602">
                  <c:v>-2.7174299999999998E-2</c:v>
                </c:pt>
                <c:pt idx="7603">
                  <c:v>-2.5753000000000002E-2</c:v>
                </c:pt>
                <c:pt idx="7604">
                  <c:v>-2.4640599999999999E-2</c:v>
                </c:pt>
                <c:pt idx="7605">
                  <c:v>-2.32686E-2</c:v>
                </c:pt>
                <c:pt idx="7606">
                  <c:v>-2.1637300000000002E-2</c:v>
                </c:pt>
                <c:pt idx="7607">
                  <c:v>-2.0343300000000002E-2</c:v>
                </c:pt>
                <c:pt idx="7608">
                  <c:v>-1.86254E-2</c:v>
                </c:pt>
                <c:pt idx="7609">
                  <c:v>-1.7428200000000001E-2</c:v>
                </c:pt>
                <c:pt idx="7610">
                  <c:v>-1.5892099999999999E-2</c:v>
                </c:pt>
                <c:pt idx="7611">
                  <c:v>-1.4260699999999999E-2</c:v>
                </c:pt>
                <c:pt idx="7612">
                  <c:v>-1.26117E-2</c:v>
                </c:pt>
                <c:pt idx="7613">
                  <c:v>-1.1042E-2</c:v>
                </c:pt>
                <c:pt idx="7614">
                  <c:v>-9.3663800000000005E-3</c:v>
                </c:pt>
                <c:pt idx="7615">
                  <c:v>-7.75029E-3</c:v>
                </c:pt>
                <c:pt idx="7616">
                  <c:v>-5.9584900000000003E-3</c:v>
                </c:pt>
                <c:pt idx="7617">
                  <c:v>-4.1284599999999996E-3</c:v>
                </c:pt>
                <c:pt idx="7618">
                  <c:v>-2.4018400000000001E-3</c:v>
                </c:pt>
                <c:pt idx="7619">
                  <c:v>-5.2535699999999995E-4</c:v>
                </c:pt>
                <c:pt idx="7620">
                  <c:v>1.3048599999999999E-3</c:v>
                </c:pt>
                <c:pt idx="7621">
                  <c:v>3.05113E-3</c:v>
                </c:pt>
                <c:pt idx="7622">
                  <c:v>5.06515E-3</c:v>
                </c:pt>
                <c:pt idx="7623">
                  <c:v>6.85193E-3</c:v>
                </c:pt>
                <c:pt idx="7624">
                  <c:v>8.8573799999999998E-3</c:v>
                </c:pt>
                <c:pt idx="7625">
                  <c:v>1.0668800000000001E-2</c:v>
                </c:pt>
                <c:pt idx="7626">
                  <c:v>1.26316E-2</c:v>
                </c:pt>
                <c:pt idx="7627">
                  <c:v>1.45941E-2</c:v>
                </c:pt>
                <c:pt idx="7628">
                  <c:v>1.6687E-2</c:v>
                </c:pt>
                <c:pt idx="7629">
                  <c:v>1.8586800000000001E-2</c:v>
                </c:pt>
                <c:pt idx="7630">
                  <c:v>2.0847399999999999E-2</c:v>
                </c:pt>
                <c:pt idx="7631">
                  <c:v>2.2876000000000001E-2</c:v>
                </c:pt>
                <c:pt idx="7632">
                  <c:v>2.4905E-2</c:v>
                </c:pt>
                <c:pt idx="7633">
                  <c:v>2.7104799999999998E-2</c:v>
                </c:pt>
                <c:pt idx="7634">
                  <c:v>2.8843299999999999E-2</c:v>
                </c:pt>
                <c:pt idx="7635">
                  <c:v>3.1302400000000001E-2</c:v>
                </c:pt>
                <c:pt idx="7636">
                  <c:v>3.32661E-2</c:v>
                </c:pt>
                <c:pt idx="7637">
                  <c:v>3.5441199999999999E-2</c:v>
                </c:pt>
                <c:pt idx="7638">
                  <c:v>3.7720299999999998E-2</c:v>
                </c:pt>
                <c:pt idx="7639">
                  <c:v>3.9466800000000003E-2</c:v>
                </c:pt>
                <c:pt idx="7640">
                  <c:v>4.1986200000000001E-2</c:v>
                </c:pt>
                <c:pt idx="7641">
                  <c:v>4.3991099999999998E-2</c:v>
                </c:pt>
                <c:pt idx="7642">
                  <c:v>4.6398599999999998E-2</c:v>
                </c:pt>
                <c:pt idx="7643">
                  <c:v>4.8476199999999997E-2</c:v>
                </c:pt>
                <c:pt idx="7644">
                  <c:v>5.0620100000000001E-2</c:v>
                </c:pt>
                <c:pt idx="7645">
                  <c:v>5.2927200000000001E-2</c:v>
                </c:pt>
                <c:pt idx="7646">
                  <c:v>5.5091800000000003E-2</c:v>
                </c:pt>
                <c:pt idx="7647">
                  <c:v>5.7400399999999997E-2</c:v>
                </c:pt>
                <c:pt idx="7648">
                  <c:v>5.9584100000000001E-2</c:v>
                </c:pt>
                <c:pt idx="7649">
                  <c:v>6.1716E-2</c:v>
                </c:pt>
                <c:pt idx="7650">
                  <c:v>6.3939999999999997E-2</c:v>
                </c:pt>
                <c:pt idx="7651">
                  <c:v>6.62383E-2</c:v>
                </c:pt>
                <c:pt idx="7652">
                  <c:v>6.85394E-2</c:v>
                </c:pt>
                <c:pt idx="7653">
                  <c:v>7.0805099999999996E-2</c:v>
                </c:pt>
                <c:pt idx="7654">
                  <c:v>7.3060600000000003E-2</c:v>
                </c:pt>
                <c:pt idx="7655">
                  <c:v>7.5228000000000003E-2</c:v>
                </c:pt>
                <c:pt idx="7656">
                  <c:v>7.7477199999999996E-2</c:v>
                </c:pt>
                <c:pt idx="7657">
                  <c:v>7.9750600000000005E-2</c:v>
                </c:pt>
                <c:pt idx="7658">
                  <c:v>8.1980999999999998E-2</c:v>
                </c:pt>
                <c:pt idx="7659">
                  <c:v>8.4067100000000006E-2</c:v>
                </c:pt>
                <c:pt idx="7660">
                  <c:v>8.6342199999999994E-2</c:v>
                </c:pt>
                <c:pt idx="7661">
                  <c:v>8.8505500000000001E-2</c:v>
                </c:pt>
                <c:pt idx="7662">
                  <c:v>9.0573399999999998E-2</c:v>
                </c:pt>
                <c:pt idx="7663">
                  <c:v>9.2583399999999996E-2</c:v>
                </c:pt>
                <c:pt idx="7664">
                  <c:v>9.4722500000000001E-2</c:v>
                </c:pt>
                <c:pt idx="7665">
                  <c:v>9.6676999999999999E-2</c:v>
                </c:pt>
                <c:pt idx="7666">
                  <c:v>9.8896100000000001E-2</c:v>
                </c:pt>
                <c:pt idx="7667">
                  <c:v>0.10098</c:v>
                </c:pt>
                <c:pt idx="7668">
                  <c:v>0.102841</c:v>
                </c:pt>
                <c:pt idx="7669">
                  <c:v>0.104874</c:v>
                </c:pt>
                <c:pt idx="7670">
                  <c:v>0.10684200000000001</c:v>
                </c:pt>
                <c:pt idx="7671">
                  <c:v>0.108873</c:v>
                </c:pt>
                <c:pt idx="7672">
                  <c:v>0.110957</c:v>
                </c:pt>
                <c:pt idx="7673">
                  <c:v>0.112625</c:v>
                </c:pt>
                <c:pt idx="7674">
                  <c:v>0.114499</c:v>
                </c:pt>
                <c:pt idx="7675">
                  <c:v>0.11639099999999999</c:v>
                </c:pt>
                <c:pt idx="7676">
                  <c:v>0.118117</c:v>
                </c:pt>
                <c:pt idx="7677">
                  <c:v>0.11996999999999999</c:v>
                </c:pt>
                <c:pt idx="7678">
                  <c:v>0.12157800000000001</c:v>
                </c:pt>
                <c:pt idx="7679">
                  <c:v>0.12334299999999999</c:v>
                </c:pt>
                <c:pt idx="7680">
                  <c:v>0.12509400000000001</c:v>
                </c:pt>
                <c:pt idx="7681">
                  <c:v>0.126667</c:v>
                </c:pt>
                <c:pt idx="7682">
                  <c:v>0.12842999999999999</c:v>
                </c:pt>
                <c:pt idx="7683">
                  <c:v>0.12982399999999999</c:v>
                </c:pt>
                <c:pt idx="7684">
                  <c:v>0.13142000000000001</c:v>
                </c:pt>
                <c:pt idx="7685">
                  <c:v>0.13289999999999999</c:v>
                </c:pt>
                <c:pt idx="7686">
                  <c:v>0.13420599999999999</c:v>
                </c:pt>
                <c:pt idx="7687">
                  <c:v>0.13586799999999999</c:v>
                </c:pt>
                <c:pt idx="7688">
                  <c:v>0.136957</c:v>
                </c:pt>
                <c:pt idx="7689">
                  <c:v>0.138324</c:v>
                </c:pt>
                <c:pt idx="7690">
                  <c:v>0.13956099999999999</c:v>
                </c:pt>
                <c:pt idx="7691">
                  <c:v>0.14080500000000001</c:v>
                </c:pt>
                <c:pt idx="7692">
                  <c:v>0.14203499999999999</c:v>
                </c:pt>
                <c:pt idx="7693">
                  <c:v>0.14304</c:v>
                </c:pt>
                <c:pt idx="7694">
                  <c:v>0.14415</c:v>
                </c:pt>
                <c:pt idx="7695">
                  <c:v>0.145178</c:v>
                </c:pt>
                <c:pt idx="7696">
                  <c:v>0.14618600000000001</c:v>
                </c:pt>
                <c:pt idx="7697">
                  <c:v>0.147226</c:v>
                </c:pt>
                <c:pt idx="7698">
                  <c:v>0.14798700000000001</c:v>
                </c:pt>
                <c:pt idx="7699">
                  <c:v>0.14868899999999999</c:v>
                </c:pt>
                <c:pt idx="7700">
                  <c:v>0.14956700000000001</c:v>
                </c:pt>
                <c:pt idx="7701">
                  <c:v>0.150308</c:v>
                </c:pt>
                <c:pt idx="7702">
                  <c:v>0.15098600000000001</c:v>
                </c:pt>
                <c:pt idx="7703">
                  <c:v>0.15157499999999999</c:v>
                </c:pt>
                <c:pt idx="7704">
                  <c:v>0.15205299999999999</c:v>
                </c:pt>
                <c:pt idx="7705">
                  <c:v>0.15259700000000001</c:v>
                </c:pt>
                <c:pt idx="7706">
                  <c:v>0.153228</c:v>
                </c:pt>
                <c:pt idx="7707">
                  <c:v>0.15365500000000001</c:v>
                </c:pt>
                <c:pt idx="7708">
                  <c:v>0.15404699999999999</c:v>
                </c:pt>
                <c:pt idx="7709">
                  <c:v>0.15437200000000001</c:v>
                </c:pt>
                <c:pt idx="7710">
                  <c:v>0.154886</c:v>
                </c:pt>
                <c:pt idx="7711">
                  <c:v>0.15506800000000001</c:v>
                </c:pt>
                <c:pt idx="7712">
                  <c:v>0.15552199999999999</c:v>
                </c:pt>
                <c:pt idx="7713">
                  <c:v>0.155666</c:v>
                </c:pt>
                <c:pt idx="7714">
                  <c:v>0.15573600000000001</c:v>
                </c:pt>
                <c:pt idx="7715">
                  <c:v>0.15584999999999999</c:v>
                </c:pt>
                <c:pt idx="7716">
                  <c:v>0.15593899999999999</c:v>
                </c:pt>
                <c:pt idx="7717">
                  <c:v>0.15609899999999999</c:v>
                </c:pt>
                <c:pt idx="7718">
                  <c:v>0.15596099999999999</c:v>
                </c:pt>
                <c:pt idx="7719">
                  <c:v>0.155802</c:v>
                </c:pt>
                <c:pt idx="7720">
                  <c:v>0.15571499999999999</c:v>
                </c:pt>
                <c:pt idx="7721">
                  <c:v>0.15567600000000001</c:v>
                </c:pt>
                <c:pt idx="7722">
                  <c:v>0.15546399999999999</c:v>
                </c:pt>
                <c:pt idx="7723">
                  <c:v>0.155311</c:v>
                </c:pt>
                <c:pt idx="7724">
                  <c:v>0.15520200000000001</c:v>
                </c:pt>
                <c:pt idx="7725">
                  <c:v>0.154921</c:v>
                </c:pt>
                <c:pt idx="7726">
                  <c:v>0.15462400000000001</c:v>
                </c:pt>
                <c:pt idx="7727">
                  <c:v>0.154305</c:v>
                </c:pt>
                <c:pt idx="7728">
                  <c:v>0.15401000000000001</c:v>
                </c:pt>
                <c:pt idx="7729">
                  <c:v>0.15356600000000001</c:v>
                </c:pt>
                <c:pt idx="7730">
                  <c:v>0.15318200000000001</c:v>
                </c:pt>
                <c:pt idx="7731">
                  <c:v>0.15265999999999999</c:v>
                </c:pt>
                <c:pt idx="7732">
                  <c:v>0.15237100000000001</c:v>
                </c:pt>
                <c:pt idx="7733">
                  <c:v>0.151695</c:v>
                </c:pt>
                <c:pt idx="7734">
                  <c:v>0.15123200000000001</c:v>
                </c:pt>
                <c:pt idx="7735">
                  <c:v>0.15075</c:v>
                </c:pt>
                <c:pt idx="7736">
                  <c:v>0.15023900000000001</c:v>
                </c:pt>
                <c:pt idx="7737">
                  <c:v>0.14966599999999999</c:v>
                </c:pt>
                <c:pt idx="7738">
                  <c:v>0.148926</c:v>
                </c:pt>
                <c:pt idx="7739">
                  <c:v>0.1482</c:v>
                </c:pt>
                <c:pt idx="7740">
                  <c:v>0.147615</c:v>
                </c:pt>
                <c:pt idx="7741">
                  <c:v>0.14685500000000001</c:v>
                </c:pt>
                <c:pt idx="7742">
                  <c:v>0.14604</c:v>
                </c:pt>
                <c:pt idx="7743">
                  <c:v>0.14532700000000001</c:v>
                </c:pt>
                <c:pt idx="7744">
                  <c:v>0.144569</c:v>
                </c:pt>
                <c:pt idx="7745">
                  <c:v>0.143681</c:v>
                </c:pt>
                <c:pt idx="7746">
                  <c:v>0.143065</c:v>
                </c:pt>
                <c:pt idx="7747">
                  <c:v>0.142258</c:v>
                </c:pt>
                <c:pt idx="7748">
                  <c:v>0.14150199999999999</c:v>
                </c:pt>
                <c:pt idx="7749">
                  <c:v>0.140627</c:v>
                </c:pt>
                <c:pt idx="7750">
                  <c:v>0.139769</c:v>
                </c:pt>
                <c:pt idx="7751">
                  <c:v>0.138983</c:v>
                </c:pt>
                <c:pt idx="7752">
                  <c:v>0.13800799999999999</c:v>
                </c:pt>
                <c:pt idx="7753">
                  <c:v>0.13725899999999999</c:v>
                </c:pt>
                <c:pt idx="7754">
                  <c:v>0.136404</c:v>
                </c:pt>
                <c:pt idx="7755">
                  <c:v>0.13530600000000001</c:v>
                </c:pt>
                <c:pt idx="7756">
                  <c:v>0.134496</c:v>
                </c:pt>
                <c:pt idx="7757">
                  <c:v>0.13337499999999999</c:v>
                </c:pt>
                <c:pt idx="7758">
                  <c:v>0.13242599999999999</c:v>
                </c:pt>
                <c:pt idx="7759">
                  <c:v>0.13158600000000001</c:v>
                </c:pt>
                <c:pt idx="7760">
                  <c:v>0.130582</c:v>
                </c:pt>
                <c:pt idx="7761">
                  <c:v>0.12959899999999999</c:v>
                </c:pt>
                <c:pt idx="7762">
                  <c:v>0.128445</c:v>
                </c:pt>
                <c:pt idx="7763">
                  <c:v>0.12734500000000001</c:v>
                </c:pt>
                <c:pt idx="7764">
                  <c:v>0.12623000000000001</c:v>
                </c:pt>
                <c:pt idx="7765">
                  <c:v>0.12522900000000001</c:v>
                </c:pt>
                <c:pt idx="7766">
                  <c:v>0.124211</c:v>
                </c:pt>
                <c:pt idx="7767">
                  <c:v>0.123151</c:v>
                </c:pt>
                <c:pt idx="7768">
                  <c:v>0.121826</c:v>
                </c:pt>
                <c:pt idx="7769">
                  <c:v>0.12078800000000001</c:v>
                </c:pt>
                <c:pt idx="7770">
                  <c:v>0.11980200000000001</c:v>
                </c:pt>
                <c:pt idx="7771">
                  <c:v>0.11863600000000001</c:v>
                </c:pt>
                <c:pt idx="7772">
                  <c:v>0.117504</c:v>
                </c:pt>
                <c:pt idx="7773">
                  <c:v>0.116331</c:v>
                </c:pt>
                <c:pt idx="7774" formatCode="0.00E+00">
                  <c:v>0.115262</c:v>
                </c:pt>
                <c:pt idx="7775">
                  <c:v>0.11407200000000001</c:v>
                </c:pt>
                <c:pt idx="7776">
                  <c:v>0.113038</c:v>
                </c:pt>
                <c:pt idx="7777">
                  <c:v>0.111822</c:v>
                </c:pt>
                <c:pt idx="7778">
                  <c:v>0.110558</c:v>
                </c:pt>
                <c:pt idx="7779">
                  <c:v>0.109305</c:v>
                </c:pt>
                <c:pt idx="7780">
                  <c:v>0.108142</c:v>
                </c:pt>
                <c:pt idx="7781">
                  <c:v>0.10707700000000001</c:v>
                </c:pt>
                <c:pt idx="7782">
                  <c:v>0.105781</c:v>
                </c:pt>
                <c:pt idx="7783">
                  <c:v>0.10448</c:v>
                </c:pt>
                <c:pt idx="7784">
                  <c:v>0.103321</c:v>
                </c:pt>
                <c:pt idx="7785">
                  <c:v>0.102091</c:v>
                </c:pt>
                <c:pt idx="7786">
                  <c:v>0.101017</c:v>
                </c:pt>
                <c:pt idx="7787">
                  <c:v>9.9587300000000004E-2</c:v>
                </c:pt>
                <c:pt idx="7788">
                  <c:v>9.84265E-2</c:v>
                </c:pt>
                <c:pt idx="7789">
                  <c:v>9.7317100000000004E-2</c:v>
                </c:pt>
                <c:pt idx="7790">
                  <c:v>9.60704E-2</c:v>
                </c:pt>
                <c:pt idx="7791">
                  <c:v>9.4854499999999994E-2</c:v>
                </c:pt>
                <c:pt idx="7792">
                  <c:v>9.3662800000000004E-2</c:v>
                </c:pt>
                <c:pt idx="7793">
                  <c:v>9.2301599999999998E-2</c:v>
                </c:pt>
                <c:pt idx="7794">
                  <c:v>9.1157799999999997E-2</c:v>
                </c:pt>
                <c:pt idx="7795">
                  <c:v>8.9976899999999999E-2</c:v>
                </c:pt>
                <c:pt idx="7796">
                  <c:v>8.8856699999999997E-2</c:v>
                </c:pt>
                <c:pt idx="7797">
                  <c:v>8.7573100000000001E-2</c:v>
                </c:pt>
                <c:pt idx="7798">
                  <c:v>8.6151699999999998E-2</c:v>
                </c:pt>
                <c:pt idx="7799">
                  <c:v>8.4989700000000001E-2</c:v>
                </c:pt>
                <c:pt idx="7800">
                  <c:v>8.3715800000000007E-2</c:v>
                </c:pt>
                <c:pt idx="7801">
                  <c:v>8.2580299999999995E-2</c:v>
                </c:pt>
                <c:pt idx="7802">
                  <c:v>8.1273499999999999E-2</c:v>
                </c:pt>
                <c:pt idx="7803">
                  <c:v>7.9814599999999999E-2</c:v>
                </c:pt>
                <c:pt idx="7804">
                  <c:v>7.8606999999999996E-2</c:v>
                </c:pt>
                <c:pt idx="7805">
                  <c:v>7.7427499999999996E-2</c:v>
                </c:pt>
                <c:pt idx="7806">
                  <c:v>7.6327099999999995E-2</c:v>
                </c:pt>
                <c:pt idx="7807">
                  <c:v>7.4797299999999997E-2</c:v>
                </c:pt>
                <c:pt idx="7808">
                  <c:v>7.3595499999999994E-2</c:v>
                </c:pt>
                <c:pt idx="7809">
                  <c:v>7.2404200000000002E-2</c:v>
                </c:pt>
                <c:pt idx="7810">
                  <c:v>7.1190699999999996E-2</c:v>
                </c:pt>
                <c:pt idx="7811">
                  <c:v>6.9991100000000001E-2</c:v>
                </c:pt>
                <c:pt idx="7812">
                  <c:v>6.8711300000000003E-2</c:v>
                </c:pt>
                <c:pt idx="7813">
                  <c:v>6.7537700000000006E-2</c:v>
                </c:pt>
                <c:pt idx="7814">
                  <c:v>6.6134100000000001E-2</c:v>
                </c:pt>
                <c:pt idx="7815">
                  <c:v>6.5030099999999993E-2</c:v>
                </c:pt>
                <c:pt idx="7816">
                  <c:v>6.3827700000000001E-2</c:v>
                </c:pt>
                <c:pt idx="7817">
                  <c:v>6.2402399999999997E-2</c:v>
                </c:pt>
                <c:pt idx="7818">
                  <c:v>6.1264899999999997E-2</c:v>
                </c:pt>
                <c:pt idx="7819">
                  <c:v>5.9816599999999998E-2</c:v>
                </c:pt>
                <c:pt idx="7820">
                  <c:v>5.8654999999999999E-2</c:v>
                </c:pt>
                <c:pt idx="7821">
                  <c:v>5.7414600000000003E-2</c:v>
                </c:pt>
                <c:pt idx="7822">
                  <c:v>5.5917000000000001E-2</c:v>
                </c:pt>
                <c:pt idx="7823">
                  <c:v>5.4626800000000003E-2</c:v>
                </c:pt>
                <c:pt idx="7824">
                  <c:v>5.3262900000000002E-2</c:v>
                </c:pt>
                <c:pt idx="7825">
                  <c:v>5.20568E-2</c:v>
                </c:pt>
                <c:pt idx="7826">
                  <c:v>5.0730900000000002E-2</c:v>
                </c:pt>
                <c:pt idx="7827">
                  <c:v>4.9300299999999998E-2</c:v>
                </c:pt>
                <c:pt idx="7828">
                  <c:v>4.7880199999999998E-2</c:v>
                </c:pt>
                <c:pt idx="7829">
                  <c:v>4.6630400000000002E-2</c:v>
                </c:pt>
                <c:pt idx="7830">
                  <c:v>4.5446800000000002E-2</c:v>
                </c:pt>
                <c:pt idx="7831">
                  <c:v>4.4036699999999998E-2</c:v>
                </c:pt>
                <c:pt idx="7832">
                  <c:v>4.2564999999999999E-2</c:v>
                </c:pt>
                <c:pt idx="7833">
                  <c:v>4.1172500000000001E-2</c:v>
                </c:pt>
                <c:pt idx="7834">
                  <c:v>3.99604E-2</c:v>
                </c:pt>
                <c:pt idx="7835">
                  <c:v>3.8497999999999998E-2</c:v>
                </c:pt>
                <c:pt idx="7836">
                  <c:v>3.7223800000000001E-2</c:v>
                </c:pt>
                <c:pt idx="7837">
                  <c:v>3.5648699999999998E-2</c:v>
                </c:pt>
                <c:pt idx="7838">
                  <c:v>3.4086100000000001E-2</c:v>
                </c:pt>
                <c:pt idx="7839">
                  <c:v>3.2809199999999997E-2</c:v>
                </c:pt>
                <c:pt idx="7840">
                  <c:v>3.1419099999999998E-2</c:v>
                </c:pt>
                <c:pt idx="7841">
                  <c:v>2.9997099999999999E-2</c:v>
                </c:pt>
                <c:pt idx="7842">
                  <c:v>2.8398099999999999E-2</c:v>
                </c:pt>
                <c:pt idx="7843">
                  <c:v>2.6844300000000001E-2</c:v>
                </c:pt>
                <c:pt idx="7844">
                  <c:v>2.53648E-2</c:v>
                </c:pt>
                <c:pt idx="7845">
                  <c:v>2.3916400000000001E-2</c:v>
                </c:pt>
                <c:pt idx="7846">
                  <c:v>2.2390500000000001E-2</c:v>
                </c:pt>
                <c:pt idx="7847">
                  <c:v>2.06462E-2</c:v>
                </c:pt>
                <c:pt idx="7848">
                  <c:v>1.9017900000000001E-2</c:v>
                </c:pt>
                <c:pt idx="7849">
                  <c:v>1.73841E-2</c:v>
                </c:pt>
                <c:pt idx="7850">
                  <c:v>1.5846699999999998E-2</c:v>
                </c:pt>
                <c:pt idx="7851">
                  <c:v>1.4267999999999999E-2</c:v>
                </c:pt>
                <c:pt idx="7852">
                  <c:v>1.26166E-2</c:v>
                </c:pt>
                <c:pt idx="7853">
                  <c:v>1.10028E-2</c:v>
                </c:pt>
                <c:pt idx="7854">
                  <c:v>9.3478399999999996E-3</c:v>
                </c:pt>
                <c:pt idx="7855">
                  <c:v>7.8380499999999992E-3</c:v>
                </c:pt>
                <c:pt idx="7856">
                  <c:v>6.1430499999999997E-3</c:v>
                </c:pt>
                <c:pt idx="7857">
                  <c:v>4.5928599999999998E-3</c:v>
                </c:pt>
                <c:pt idx="7858">
                  <c:v>2.8675100000000002E-3</c:v>
                </c:pt>
                <c:pt idx="7859">
                  <c:v>1.2176299999999999E-3</c:v>
                </c:pt>
                <c:pt idx="7860">
                  <c:v>-4.48011E-4</c:v>
                </c:pt>
                <c:pt idx="7861">
                  <c:v>-2.2679200000000001E-3</c:v>
                </c:pt>
                <c:pt idx="7862">
                  <c:v>-3.9418600000000002E-3</c:v>
                </c:pt>
                <c:pt idx="7863">
                  <c:v>-5.6256400000000003E-3</c:v>
                </c:pt>
                <c:pt idx="7864">
                  <c:v>-7.3871099999999997E-3</c:v>
                </c:pt>
                <c:pt idx="7865">
                  <c:v>-9.0021600000000004E-3</c:v>
                </c:pt>
                <c:pt idx="7866">
                  <c:v>-1.08132E-2</c:v>
                </c:pt>
                <c:pt idx="7867">
                  <c:v>-1.2522699999999999E-2</c:v>
                </c:pt>
                <c:pt idx="7868">
                  <c:v>-1.43961E-2</c:v>
                </c:pt>
                <c:pt idx="7869">
                  <c:v>-1.6096699999999999E-2</c:v>
                </c:pt>
                <c:pt idx="7870">
                  <c:v>-1.7769400000000001E-2</c:v>
                </c:pt>
                <c:pt idx="7871">
                  <c:v>-1.9725699999999999E-2</c:v>
                </c:pt>
                <c:pt idx="7872">
                  <c:v>-2.1478799999999999E-2</c:v>
                </c:pt>
                <c:pt idx="7873">
                  <c:v>-2.3275799999999999E-2</c:v>
                </c:pt>
                <c:pt idx="7874">
                  <c:v>-2.5102800000000002E-2</c:v>
                </c:pt>
                <c:pt idx="7875">
                  <c:v>-2.6716500000000001E-2</c:v>
                </c:pt>
                <c:pt idx="7876">
                  <c:v>-2.85411E-2</c:v>
                </c:pt>
                <c:pt idx="7877">
                  <c:v>-3.03293E-2</c:v>
                </c:pt>
                <c:pt idx="7878">
                  <c:v>-3.1938500000000002E-2</c:v>
                </c:pt>
                <c:pt idx="7879">
                  <c:v>-3.3748E-2</c:v>
                </c:pt>
                <c:pt idx="7880">
                  <c:v>-3.5447600000000003E-2</c:v>
                </c:pt>
                <c:pt idx="7881">
                  <c:v>-3.7057300000000001E-2</c:v>
                </c:pt>
                <c:pt idx="7882">
                  <c:v>-3.8915199999999997E-2</c:v>
                </c:pt>
                <c:pt idx="7883">
                  <c:v>-4.0512600000000003E-2</c:v>
                </c:pt>
                <c:pt idx="7884">
                  <c:v>-4.2347900000000001E-2</c:v>
                </c:pt>
                <c:pt idx="7885">
                  <c:v>-4.3869999999999999E-2</c:v>
                </c:pt>
                <c:pt idx="7886">
                  <c:v>-4.5764300000000001E-2</c:v>
                </c:pt>
                <c:pt idx="7887">
                  <c:v>-4.7362899999999999E-2</c:v>
                </c:pt>
                <c:pt idx="7888">
                  <c:v>-4.9049599999999999E-2</c:v>
                </c:pt>
                <c:pt idx="7889">
                  <c:v>-5.0576200000000002E-2</c:v>
                </c:pt>
                <c:pt idx="7890">
                  <c:v>-5.2327400000000003E-2</c:v>
                </c:pt>
                <c:pt idx="7891">
                  <c:v>-5.4034899999999997E-2</c:v>
                </c:pt>
                <c:pt idx="7892">
                  <c:v>-5.5639599999999997E-2</c:v>
                </c:pt>
                <c:pt idx="7893">
                  <c:v>-5.7353899999999999E-2</c:v>
                </c:pt>
                <c:pt idx="7894">
                  <c:v>-5.8747800000000003E-2</c:v>
                </c:pt>
                <c:pt idx="7895">
                  <c:v>-6.0318400000000001E-2</c:v>
                </c:pt>
                <c:pt idx="7896">
                  <c:v>-6.1909100000000002E-2</c:v>
                </c:pt>
                <c:pt idx="7897">
                  <c:v>-6.3476299999999999E-2</c:v>
                </c:pt>
                <c:pt idx="7898">
                  <c:v>-6.4883200000000002E-2</c:v>
                </c:pt>
                <c:pt idx="7899">
                  <c:v>-6.63406E-2</c:v>
                </c:pt>
                <c:pt idx="7900">
                  <c:v>-6.7810400000000007E-2</c:v>
                </c:pt>
                <c:pt idx="7901">
                  <c:v>-6.9325999999999999E-2</c:v>
                </c:pt>
                <c:pt idx="7902">
                  <c:v>-7.0785600000000004E-2</c:v>
                </c:pt>
                <c:pt idx="7903">
                  <c:v>-7.2174600000000005E-2</c:v>
                </c:pt>
                <c:pt idx="7904">
                  <c:v>-7.3627600000000001E-2</c:v>
                </c:pt>
                <c:pt idx="7905">
                  <c:v>-7.4933200000000005E-2</c:v>
                </c:pt>
                <c:pt idx="7906">
                  <c:v>-7.6351100000000005E-2</c:v>
                </c:pt>
                <c:pt idx="7907">
                  <c:v>-7.7692800000000006E-2</c:v>
                </c:pt>
                <c:pt idx="7908">
                  <c:v>-7.9030199999999995E-2</c:v>
                </c:pt>
                <c:pt idx="7909">
                  <c:v>-8.0316100000000001E-2</c:v>
                </c:pt>
                <c:pt idx="7910">
                  <c:v>-8.1463099999999997E-2</c:v>
                </c:pt>
                <c:pt idx="7911">
                  <c:v>-8.2766599999999996E-2</c:v>
                </c:pt>
                <c:pt idx="7912">
                  <c:v>-8.3955600000000005E-2</c:v>
                </c:pt>
                <c:pt idx="7913">
                  <c:v>-8.5077899999999998E-2</c:v>
                </c:pt>
                <c:pt idx="7914">
                  <c:v>-8.6142899999999994E-2</c:v>
                </c:pt>
                <c:pt idx="7915">
                  <c:v>-8.7268600000000002E-2</c:v>
                </c:pt>
                <c:pt idx="7916">
                  <c:v>-8.8306700000000002E-2</c:v>
                </c:pt>
                <c:pt idx="7917">
                  <c:v>-8.9238700000000004E-2</c:v>
                </c:pt>
                <c:pt idx="7918">
                  <c:v>-9.0168700000000004E-2</c:v>
                </c:pt>
                <c:pt idx="7919">
                  <c:v>-9.0907399999999999E-2</c:v>
                </c:pt>
                <c:pt idx="7920">
                  <c:v>-9.2013600000000001E-2</c:v>
                </c:pt>
                <c:pt idx="7921">
                  <c:v>-9.2852799999999999E-2</c:v>
                </c:pt>
                <c:pt idx="7922">
                  <c:v>-9.3772900000000006E-2</c:v>
                </c:pt>
                <c:pt idx="7923">
                  <c:v>-9.4592599999999999E-2</c:v>
                </c:pt>
                <c:pt idx="7924">
                  <c:v>-9.5299499999999995E-2</c:v>
                </c:pt>
                <c:pt idx="7925">
                  <c:v>-9.6129000000000006E-2</c:v>
                </c:pt>
                <c:pt idx="7926">
                  <c:v>-9.6987199999999996E-2</c:v>
                </c:pt>
                <c:pt idx="7927">
                  <c:v>-9.7712499999999994E-2</c:v>
                </c:pt>
                <c:pt idx="7928">
                  <c:v>-9.8501199999999997E-2</c:v>
                </c:pt>
                <c:pt idx="7929">
                  <c:v>-9.9173600000000001E-2</c:v>
                </c:pt>
                <c:pt idx="7930">
                  <c:v>-9.9701300000000007E-2</c:v>
                </c:pt>
                <c:pt idx="7931">
                  <c:v>-0.10036299999999999</c:v>
                </c:pt>
                <c:pt idx="7932">
                  <c:v>-0.10091700000000001</c:v>
                </c:pt>
                <c:pt idx="7933">
                  <c:v>-0.101497</c:v>
                </c:pt>
                <c:pt idx="7934">
                  <c:v>-0.101907</c:v>
                </c:pt>
                <c:pt idx="7935">
                  <c:v>-0.102238</c:v>
                </c:pt>
                <c:pt idx="7936">
                  <c:v>-0.10273400000000001</c:v>
                </c:pt>
                <c:pt idx="7937">
                  <c:v>-0.10298400000000001</c:v>
                </c:pt>
                <c:pt idx="7938">
                  <c:v>-0.103365</c:v>
                </c:pt>
                <c:pt idx="7939">
                  <c:v>-0.10353900000000001</c:v>
                </c:pt>
                <c:pt idx="7940">
                  <c:v>-0.103618</c:v>
                </c:pt>
                <c:pt idx="7941">
                  <c:v>-0.103835</c:v>
                </c:pt>
                <c:pt idx="7942">
                  <c:v>-0.10398</c:v>
                </c:pt>
                <c:pt idx="7943">
                  <c:v>-0.103884</c:v>
                </c:pt>
                <c:pt idx="7944">
                  <c:v>-0.10405300000000001</c:v>
                </c:pt>
                <c:pt idx="7945">
                  <c:v>-0.104005</c:v>
                </c:pt>
                <c:pt idx="7946">
                  <c:v>-0.104022</c:v>
                </c:pt>
                <c:pt idx="7947">
                  <c:v>-0.10408100000000001</c:v>
                </c:pt>
                <c:pt idx="7948">
                  <c:v>-0.10406</c:v>
                </c:pt>
                <c:pt idx="7949">
                  <c:v>-0.104005</c:v>
                </c:pt>
                <c:pt idx="7950">
                  <c:v>-0.103911</c:v>
                </c:pt>
                <c:pt idx="7951">
                  <c:v>-0.103961</c:v>
                </c:pt>
                <c:pt idx="7952">
                  <c:v>-0.103779</c:v>
                </c:pt>
                <c:pt idx="7953">
                  <c:v>-0.103631</c:v>
                </c:pt>
                <c:pt idx="7954">
                  <c:v>-0.10327699999999999</c:v>
                </c:pt>
                <c:pt idx="7955">
                  <c:v>-0.103045</c:v>
                </c:pt>
                <c:pt idx="7956">
                  <c:v>-0.10277500000000001</c:v>
                </c:pt>
                <c:pt idx="7957">
                  <c:v>-0.102607</c:v>
                </c:pt>
                <c:pt idx="7958">
                  <c:v>-0.10211199999999999</c:v>
                </c:pt>
                <c:pt idx="7959">
                  <c:v>-0.101504</c:v>
                </c:pt>
                <c:pt idx="7960">
                  <c:v>-0.100937</c:v>
                </c:pt>
                <c:pt idx="7961">
                  <c:v>-0.100601</c:v>
                </c:pt>
                <c:pt idx="7962">
                  <c:v>-0.10004300000000001</c:v>
                </c:pt>
                <c:pt idx="7963">
                  <c:v>-9.9433599999999997E-2</c:v>
                </c:pt>
                <c:pt idx="7964">
                  <c:v>-9.8830799999999996E-2</c:v>
                </c:pt>
                <c:pt idx="7965">
                  <c:v>-9.8153500000000005E-2</c:v>
                </c:pt>
                <c:pt idx="7966">
                  <c:v>-9.7635899999999998E-2</c:v>
                </c:pt>
                <c:pt idx="7967">
                  <c:v>-9.6826700000000002E-2</c:v>
                </c:pt>
                <c:pt idx="7968">
                  <c:v>-9.6103300000000003E-2</c:v>
                </c:pt>
                <c:pt idx="7969">
                  <c:v>-9.5577099999999998E-2</c:v>
                </c:pt>
                <c:pt idx="7970">
                  <c:v>-9.4598299999999996E-2</c:v>
                </c:pt>
                <c:pt idx="7971">
                  <c:v>-9.4155600000000006E-2</c:v>
                </c:pt>
                <c:pt idx="7972">
                  <c:v>-9.3214099999999994E-2</c:v>
                </c:pt>
                <c:pt idx="7973">
                  <c:v>-9.2544799999999997E-2</c:v>
                </c:pt>
                <c:pt idx="7974">
                  <c:v>-9.1771500000000006E-2</c:v>
                </c:pt>
                <c:pt idx="7975">
                  <c:v>-9.0687699999999996E-2</c:v>
                </c:pt>
                <c:pt idx="7976">
                  <c:v>-9.0336299999999994E-2</c:v>
                </c:pt>
                <c:pt idx="7977">
                  <c:v>-8.9475600000000002E-2</c:v>
                </c:pt>
                <c:pt idx="7978">
                  <c:v>-8.8541900000000007E-2</c:v>
                </c:pt>
                <c:pt idx="7979">
                  <c:v>-8.7766399999999994E-2</c:v>
                </c:pt>
                <c:pt idx="7980">
                  <c:v>-8.6788299999999999E-2</c:v>
                </c:pt>
                <c:pt idx="7981">
                  <c:v>-8.5947899999999994E-2</c:v>
                </c:pt>
                <c:pt idx="7982">
                  <c:v>-8.4999900000000003E-2</c:v>
                </c:pt>
                <c:pt idx="7983">
                  <c:v>-8.3934499999999995E-2</c:v>
                </c:pt>
                <c:pt idx="7984">
                  <c:v>-8.2966700000000004E-2</c:v>
                </c:pt>
                <c:pt idx="7985">
                  <c:v>-8.1851999999999994E-2</c:v>
                </c:pt>
                <c:pt idx="7986">
                  <c:v>-8.0927499999999999E-2</c:v>
                </c:pt>
                <c:pt idx="7987">
                  <c:v>-8.01172E-2</c:v>
                </c:pt>
                <c:pt idx="7988">
                  <c:v>-7.8942100000000001E-2</c:v>
                </c:pt>
                <c:pt idx="7989">
                  <c:v>-7.7936599999999995E-2</c:v>
                </c:pt>
                <c:pt idx="7990">
                  <c:v>-7.7074599999999993E-2</c:v>
                </c:pt>
                <c:pt idx="7991">
                  <c:v>-7.6055200000000003E-2</c:v>
                </c:pt>
                <c:pt idx="7992">
                  <c:v>-7.5120900000000004E-2</c:v>
                </c:pt>
                <c:pt idx="7993">
                  <c:v>-7.4180300000000005E-2</c:v>
                </c:pt>
                <c:pt idx="7994">
                  <c:v>-7.30933E-2</c:v>
                </c:pt>
                <c:pt idx="7995">
                  <c:v>-7.2012099999999996E-2</c:v>
                </c:pt>
                <c:pt idx="7996">
                  <c:v>-7.1216699999999994E-2</c:v>
                </c:pt>
                <c:pt idx="7997">
                  <c:v>-7.0197599999999999E-2</c:v>
                </c:pt>
                <c:pt idx="7998">
                  <c:v>-6.94023E-2</c:v>
                </c:pt>
                <c:pt idx="7999">
                  <c:v>-6.8276699999999996E-2</c:v>
                </c:pt>
                <c:pt idx="8000">
                  <c:v>-6.7320699999999997E-2</c:v>
                </c:pt>
                <c:pt idx="8001">
                  <c:v>-6.6567600000000005E-2</c:v>
                </c:pt>
                <c:pt idx="8002">
                  <c:v>-6.5525E-2</c:v>
                </c:pt>
                <c:pt idx="8003">
                  <c:v>-6.4825199999999999E-2</c:v>
                </c:pt>
                <c:pt idx="8004">
                  <c:v>-6.3620999999999997E-2</c:v>
                </c:pt>
                <c:pt idx="8005">
                  <c:v>-6.26332E-2</c:v>
                </c:pt>
                <c:pt idx="8006">
                  <c:v>-6.1831299999999999E-2</c:v>
                </c:pt>
                <c:pt idx="8007">
                  <c:v>-6.0788200000000001E-2</c:v>
                </c:pt>
                <c:pt idx="8008">
                  <c:v>-5.9779100000000002E-2</c:v>
                </c:pt>
                <c:pt idx="8009">
                  <c:v>-5.88978E-2</c:v>
                </c:pt>
                <c:pt idx="8010">
                  <c:v>-5.7988900000000003E-2</c:v>
                </c:pt>
                <c:pt idx="8011">
                  <c:v>-5.7135600000000002E-2</c:v>
                </c:pt>
                <c:pt idx="8012">
                  <c:v>-5.6356099999999999E-2</c:v>
                </c:pt>
                <c:pt idx="8013">
                  <c:v>-5.5475400000000001E-2</c:v>
                </c:pt>
                <c:pt idx="8014">
                  <c:v>-5.4761400000000002E-2</c:v>
                </c:pt>
                <c:pt idx="8015">
                  <c:v>-5.3748499999999998E-2</c:v>
                </c:pt>
                <c:pt idx="8016">
                  <c:v>-5.3267799999999997E-2</c:v>
                </c:pt>
                <c:pt idx="8017">
                  <c:v>-5.2380599999999999E-2</c:v>
                </c:pt>
                <c:pt idx="8018">
                  <c:v>-5.1623200000000001E-2</c:v>
                </c:pt>
                <c:pt idx="8019">
                  <c:v>-5.0741500000000002E-2</c:v>
                </c:pt>
                <c:pt idx="8020">
                  <c:v>-5.0059199999999998E-2</c:v>
                </c:pt>
                <c:pt idx="8021">
                  <c:v>-4.9485899999999999E-2</c:v>
                </c:pt>
                <c:pt idx="8022">
                  <c:v>-4.8838600000000003E-2</c:v>
                </c:pt>
                <c:pt idx="8023">
                  <c:v>-4.7955699999999997E-2</c:v>
                </c:pt>
                <c:pt idx="8024">
                  <c:v>-4.7371299999999998E-2</c:v>
                </c:pt>
                <c:pt idx="8025">
                  <c:v>-4.6588499999999998E-2</c:v>
                </c:pt>
                <c:pt idx="8026">
                  <c:v>-4.6008599999999997E-2</c:v>
                </c:pt>
                <c:pt idx="8027">
                  <c:v>-4.5474800000000003E-2</c:v>
                </c:pt>
                <c:pt idx="8028">
                  <c:v>-4.4877199999999999E-2</c:v>
                </c:pt>
                <c:pt idx="8029">
                  <c:v>-4.4120600000000003E-2</c:v>
                </c:pt>
                <c:pt idx="8030">
                  <c:v>-4.3641899999999997E-2</c:v>
                </c:pt>
                <c:pt idx="8031">
                  <c:v>-4.3054799999999997E-2</c:v>
                </c:pt>
                <c:pt idx="8032">
                  <c:v>-4.2496899999999997E-2</c:v>
                </c:pt>
                <c:pt idx="8033">
                  <c:v>-4.2210200000000003E-2</c:v>
                </c:pt>
                <c:pt idx="8034">
                  <c:v>-4.1520899999999999E-2</c:v>
                </c:pt>
                <c:pt idx="8035">
                  <c:v>-4.1086699999999997E-2</c:v>
                </c:pt>
                <c:pt idx="8036">
                  <c:v>-4.0747199999999997E-2</c:v>
                </c:pt>
                <c:pt idx="8037">
                  <c:v>-4.0289999999999999E-2</c:v>
                </c:pt>
                <c:pt idx="8038">
                  <c:v>-4.0024700000000003E-2</c:v>
                </c:pt>
                <c:pt idx="8039">
                  <c:v>-3.9281200000000002E-2</c:v>
                </c:pt>
                <c:pt idx="8040">
                  <c:v>-3.9100000000000003E-2</c:v>
                </c:pt>
                <c:pt idx="8041">
                  <c:v>-3.88125E-2</c:v>
                </c:pt>
                <c:pt idx="8042">
                  <c:v>-3.8259399999999999E-2</c:v>
                </c:pt>
                <c:pt idx="8043">
                  <c:v>-3.8080900000000001E-2</c:v>
                </c:pt>
                <c:pt idx="8044">
                  <c:v>-3.7622799999999998E-2</c:v>
                </c:pt>
                <c:pt idx="8045">
                  <c:v>-3.7387299999999998E-2</c:v>
                </c:pt>
                <c:pt idx="8046">
                  <c:v>-3.7130999999999997E-2</c:v>
                </c:pt>
                <c:pt idx="8047">
                  <c:v>-3.6778699999999998E-2</c:v>
                </c:pt>
                <c:pt idx="8048">
                  <c:v>-3.6486900000000003E-2</c:v>
                </c:pt>
                <c:pt idx="8049">
                  <c:v>-3.6071400000000003E-2</c:v>
                </c:pt>
                <c:pt idx="8050">
                  <c:v>-3.5943099999999999E-2</c:v>
                </c:pt>
                <c:pt idx="8051">
                  <c:v>-3.5702200000000003E-2</c:v>
                </c:pt>
                <c:pt idx="8052">
                  <c:v>-3.5516300000000001E-2</c:v>
                </c:pt>
                <c:pt idx="8053">
                  <c:v>-3.5224600000000002E-2</c:v>
                </c:pt>
                <c:pt idx="8054">
                  <c:v>-3.5076700000000002E-2</c:v>
                </c:pt>
                <c:pt idx="8055">
                  <c:v>-3.4937200000000002E-2</c:v>
                </c:pt>
                <c:pt idx="8056">
                  <c:v>-3.4812299999999997E-2</c:v>
                </c:pt>
                <c:pt idx="8057">
                  <c:v>-3.4623500000000001E-2</c:v>
                </c:pt>
                <c:pt idx="8058">
                  <c:v>-3.4571299999999999E-2</c:v>
                </c:pt>
                <c:pt idx="8059">
                  <c:v>-3.4297599999999998E-2</c:v>
                </c:pt>
                <c:pt idx="8060">
                  <c:v>-3.4266900000000003E-2</c:v>
                </c:pt>
                <c:pt idx="8061">
                  <c:v>-3.4239600000000002E-2</c:v>
                </c:pt>
                <c:pt idx="8062">
                  <c:v>-3.4024699999999998E-2</c:v>
                </c:pt>
                <c:pt idx="8063">
                  <c:v>-3.4038800000000001E-2</c:v>
                </c:pt>
                <c:pt idx="8064">
                  <c:v>-3.3730299999999998E-2</c:v>
                </c:pt>
                <c:pt idx="8065">
                  <c:v>-3.3864400000000003E-2</c:v>
                </c:pt>
                <c:pt idx="8066">
                  <c:v>-3.37574E-2</c:v>
                </c:pt>
                <c:pt idx="8067">
                  <c:v>-3.3597500000000002E-2</c:v>
                </c:pt>
                <c:pt idx="8068">
                  <c:v>-3.3494799999999998E-2</c:v>
                </c:pt>
                <c:pt idx="8069">
                  <c:v>-3.3362700000000002E-2</c:v>
                </c:pt>
                <c:pt idx="8070">
                  <c:v>-3.3448100000000001E-2</c:v>
                </c:pt>
                <c:pt idx="8071">
                  <c:v>-3.3279599999999999E-2</c:v>
                </c:pt>
                <c:pt idx="8072">
                  <c:v>-3.3055899999999999E-2</c:v>
                </c:pt>
                <c:pt idx="8073">
                  <c:v>-3.3112900000000001E-2</c:v>
                </c:pt>
                <c:pt idx="8074">
                  <c:v>-3.2880800000000002E-2</c:v>
                </c:pt>
                <c:pt idx="8075" formatCode="0.00E+00">
                  <c:v>-3.30026E-2</c:v>
                </c:pt>
                <c:pt idx="8076">
                  <c:v>-3.2960900000000001E-2</c:v>
                </c:pt>
                <c:pt idx="8077">
                  <c:v>-3.2920100000000001E-2</c:v>
                </c:pt>
                <c:pt idx="8078">
                  <c:v>-3.2740400000000003E-2</c:v>
                </c:pt>
                <c:pt idx="8079">
                  <c:v>-3.2739600000000001E-2</c:v>
                </c:pt>
                <c:pt idx="8080">
                  <c:v>-3.2933700000000003E-2</c:v>
                </c:pt>
                <c:pt idx="8081">
                  <c:v>-3.29635E-2</c:v>
                </c:pt>
                <c:pt idx="8082">
                  <c:v>-3.2844199999999997E-2</c:v>
                </c:pt>
                <c:pt idx="8083">
                  <c:v>-3.2797600000000003E-2</c:v>
                </c:pt>
                <c:pt idx="8084">
                  <c:v>-3.2662900000000002E-2</c:v>
                </c:pt>
                <c:pt idx="8085">
                  <c:v>-3.2710599999999999E-2</c:v>
                </c:pt>
                <c:pt idx="8086">
                  <c:v>-3.2795900000000003E-2</c:v>
                </c:pt>
                <c:pt idx="8087">
                  <c:v>-3.2577599999999998E-2</c:v>
                </c:pt>
                <c:pt idx="8088">
                  <c:v>-3.2406200000000003E-2</c:v>
                </c:pt>
                <c:pt idx="8089">
                  <c:v>-3.23834E-2</c:v>
                </c:pt>
                <c:pt idx="8090">
                  <c:v>-3.2329499999999997E-2</c:v>
                </c:pt>
                <c:pt idx="8091">
                  <c:v>-3.2262699999999998E-2</c:v>
                </c:pt>
                <c:pt idx="8092">
                  <c:v>-3.21959E-2</c:v>
                </c:pt>
                <c:pt idx="8093">
                  <c:v>-3.2028800000000003E-2</c:v>
                </c:pt>
                <c:pt idx="8094">
                  <c:v>-3.1921400000000003E-2</c:v>
                </c:pt>
                <c:pt idx="8095">
                  <c:v>-3.2011699999999997E-2</c:v>
                </c:pt>
                <c:pt idx="8096">
                  <c:v>-3.1872999999999999E-2</c:v>
                </c:pt>
                <c:pt idx="8097">
                  <c:v>-3.1782900000000003E-2</c:v>
                </c:pt>
                <c:pt idx="8098">
                  <c:v>-3.1550000000000002E-2</c:v>
                </c:pt>
                <c:pt idx="8099">
                  <c:v>-3.13668E-2</c:v>
                </c:pt>
                <c:pt idx="8100">
                  <c:v>-3.1444600000000003E-2</c:v>
                </c:pt>
                <c:pt idx="8101">
                  <c:v>-3.1182499999999998E-2</c:v>
                </c:pt>
                <c:pt idx="8102">
                  <c:v>-3.11127E-2</c:v>
                </c:pt>
                <c:pt idx="8103">
                  <c:v>-3.0942799999999999E-2</c:v>
                </c:pt>
                <c:pt idx="8104">
                  <c:v>-3.0659100000000002E-2</c:v>
                </c:pt>
                <c:pt idx="8105">
                  <c:v>-3.08475E-2</c:v>
                </c:pt>
                <c:pt idx="8106">
                  <c:v>-3.05811E-2</c:v>
                </c:pt>
                <c:pt idx="8107">
                  <c:v>-3.0559099999999999E-2</c:v>
                </c:pt>
                <c:pt idx="8108">
                  <c:v>-3.02797E-2</c:v>
                </c:pt>
                <c:pt idx="8109">
                  <c:v>-3.0046900000000001E-2</c:v>
                </c:pt>
                <c:pt idx="8110">
                  <c:v>-3.00366E-2</c:v>
                </c:pt>
                <c:pt idx="8111">
                  <c:v>-2.99063E-2</c:v>
                </c:pt>
                <c:pt idx="8112">
                  <c:v>-2.9492399999999998E-2</c:v>
                </c:pt>
                <c:pt idx="8113">
                  <c:v>-2.93227E-2</c:v>
                </c:pt>
                <c:pt idx="8114">
                  <c:v>-2.8799399999999999E-2</c:v>
                </c:pt>
                <c:pt idx="8115">
                  <c:v>-2.8790799999999998E-2</c:v>
                </c:pt>
                <c:pt idx="8116">
                  <c:v>-2.8601000000000001E-2</c:v>
                </c:pt>
                <c:pt idx="8117">
                  <c:v>-2.8253400000000001E-2</c:v>
                </c:pt>
                <c:pt idx="8118">
                  <c:v>-2.7932599999999998E-2</c:v>
                </c:pt>
                <c:pt idx="8119">
                  <c:v>-2.7660899999999999E-2</c:v>
                </c:pt>
                <c:pt idx="8120">
                  <c:v>-2.7511399999999998E-2</c:v>
                </c:pt>
                <c:pt idx="8121">
                  <c:v>-2.72436E-2</c:v>
                </c:pt>
                <c:pt idx="8122">
                  <c:v>-2.6974100000000001E-2</c:v>
                </c:pt>
                <c:pt idx="8123">
                  <c:v>-2.6623500000000001E-2</c:v>
                </c:pt>
                <c:pt idx="8124">
                  <c:v>-2.6249700000000001E-2</c:v>
                </c:pt>
                <c:pt idx="8125">
                  <c:v>-2.60063E-2</c:v>
                </c:pt>
                <c:pt idx="8126">
                  <c:v>-2.5767999999999999E-2</c:v>
                </c:pt>
                <c:pt idx="8127">
                  <c:v>-2.5480200000000001E-2</c:v>
                </c:pt>
                <c:pt idx="8128">
                  <c:v>-2.49885E-2</c:v>
                </c:pt>
                <c:pt idx="8129">
                  <c:v>-2.46859E-2</c:v>
                </c:pt>
                <c:pt idx="8130">
                  <c:v>-2.4526099999999999E-2</c:v>
                </c:pt>
                <c:pt idx="8131">
                  <c:v>-2.42198E-2</c:v>
                </c:pt>
                <c:pt idx="8132">
                  <c:v>-2.3894700000000001E-2</c:v>
                </c:pt>
                <c:pt idx="8133">
                  <c:v>-2.3469299999999998E-2</c:v>
                </c:pt>
                <c:pt idx="8134">
                  <c:v>-2.3111199999999998E-2</c:v>
                </c:pt>
                <c:pt idx="8135">
                  <c:v>-2.2788300000000001E-2</c:v>
                </c:pt>
                <c:pt idx="8136">
                  <c:v>-2.2347200000000001E-2</c:v>
                </c:pt>
                <c:pt idx="8137">
                  <c:v>-2.1974400000000002E-2</c:v>
                </c:pt>
                <c:pt idx="8138">
                  <c:v>-2.1520399999999999E-2</c:v>
                </c:pt>
                <c:pt idx="8139">
                  <c:v>-2.1078199999999998E-2</c:v>
                </c:pt>
                <c:pt idx="8140">
                  <c:v>-2.0697E-2</c:v>
                </c:pt>
                <c:pt idx="8141">
                  <c:v>-2.01181E-2</c:v>
                </c:pt>
                <c:pt idx="8142">
                  <c:v>-1.98189E-2</c:v>
                </c:pt>
                <c:pt idx="8143">
                  <c:v>-1.9281099999999999E-2</c:v>
                </c:pt>
                <c:pt idx="8144">
                  <c:v>-1.8863499999999998E-2</c:v>
                </c:pt>
                <c:pt idx="8145">
                  <c:v>-1.8553E-2</c:v>
                </c:pt>
                <c:pt idx="8146">
                  <c:v>-1.80904E-2</c:v>
                </c:pt>
                <c:pt idx="8147">
                  <c:v>-1.76253E-2</c:v>
                </c:pt>
                <c:pt idx="8148">
                  <c:v>-1.7061300000000001E-2</c:v>
                </c:pt>
                <c:pt idx="8149">
                  <c:v>-1.6891799999999998E-2</c:v>
                </c:pt>
                <c:pt idx="8150">
                  <c:v>-1.6473100000000001E-2</c:v>
                </c:pt>
                <c:pt idx="8151">
                  <c:v>-1.6079900000000001E-2</c:v>
                </c:pt>
                <c:pt idx="8152">
                  <c:v>-1.5639900000000002E-2</c:v>
                </c:pt>
                <c:pt idx="8153">
                  <c:v>-1.51013E-2</c:v>
                </c:pt>
                <c:pt idx="8154">
                  <c:v>-1.4712299999999999E-2</c:v>
                </c:pt>
                <c:pt idx="8155">
                  <c:v>-1.4306599999999999E-2</c:v>
                </c:pt>
                <c:pt idx="8156">
                  <c:v>-1.38966E-2</c:v>
                </c:pt>
                <c:pt idx="8157">
                  <c:v>-1.3401E-2</c:v>
                </c:pt>
                <c:pt idx="8158">
                  <c:v>-1.29392E-2</c:v>
                </c:pt>
                <c:pt idx="8159">
                  <c:v>-1.2592300000000001E-2</c:v>
                </c:pt>
                <c:pt idx="8160">
                  <c:v>-1.2069099999999999E-2</c:v>
                </c:pt>
                <c:pt idx="8161">
                  <c:v>-1.1622499999999999E-2</c:v>
                </c:pt>
                <c:pt idx="8162">
                  <c:v>-1.1400499999999999E-2</c:v>
                </c:pt>
                <c:pt idx="8163">
                  <c:v>-1.0855200000000001E-2</c:v>
                </c:pt>
                <c:pt idx="8164">
                  <c:v>-1.0574999999999999E-2</c:v>
                </c:pt>
                <c:pt idx="8165">
                  <c:v>-1.0229200000000001E-2</c:v>
                </c:pt>
                <c:pt idx="8166">
                  <c:v>-9.8828000000000006E-3</c:v>
                </c:pt>
                <c:pt idx="8167">
                  <c:v>-9.5007700000000004E-3</c:v>
                </c:pt>
                <c:pt idx="8168">
                  <c:v>-8.9655499999999992E-3</c:v>
                </c:pt>
                <c:pt idx="8169">
                  <c:v>-8.9750899999999998E-3</c:v>
                </c:pt>
                <c:pt idx="8170">
                  <c:v>-8.6035999999999994E-3</c:v>
                </c:pt>
                <c:pt idx="8171">
                  <c:v>-8.1653400000000001E-3</c:v>
                </c:pt>
                <c:pt idx="8172">
                  <c:v>-7.8548200000000002E-3</c:v>
                </c:pt>
                <c:pt idx="8173">
                  <c:v>-7.4419999999999998E-3</c:v>
                </c:pt>
                <c:pt idx="8174">
                  <c:v>-7.2763100000000002E-3</c:v>
                </c:pt>
                <c:pt idx="8175">
                  <c:v>-6.9880300000000001E-3</c:v>
                </c:pt>
                <c:pt idx="8176">
                  <c:v>-6.5169900000000003E-3</c:v>
                </c:pt>
                <c:pt idx="8177">
                  <c:v>-6.2123300000000003E-3</c:v>
                </c:pt>
                <c:pt idx="8178">
                  <c:v>-5.8250899999999998E-3</c:v>
                </c:pt>
                <c:pt idx="8179">
                  <c:v>-5.5905499999999997E-3</c:v>
                </c:pt>
                <c:pt idx="8180">
                  <c:v>-5.3891599999999996E-3</c:v>
                </c:pt>
                <c:pt idx="8181">
                  <c:v>-5.07844E-3</c:v>
                </c:pt>
                <c:pt idx="8182">
                  <c:v>-4.7399199999999999E-3</c:v>
                </c:pt>
                <c:pt idx="8183">
                  <c:v>-4.4552899999999998E-3</c:v>
                </c:pt>
                <c:pt idx="8184">
                  <c:v>-4.2666700000000002E-3</c:v>
                </c:pt>
                <c:pt idx="8185">
                  <c:v>-4.1881599999999998E-3</c:v>
                </c:pt>
                <c:pt idx="8186">
                  <c:v>-4.0447900000000004E-3</c:v>
                </c:pt>
                <c:pt idx="8187">
                  <c:v>-3.7768200000000002E-3</c:v>
                </c:pt>
                <c:pt idx="8188">
                  <c:v>-3.63803E-3</c:v>
                </c:pt>
                <c:pt idx="8189">
                  <c:v>-3.46518E-3</c:v>
                </c:pt>
                <c:pt idx="8190">
                  <c:v>-3.2957699999999999E-3</c:v>
                </c:pt>
                <c:pt idx="8191">
                  <c:v>-3.1816399999999999E-3</c:v>
                </c:pt>
                <c:pt idx="8192">
                  <c:v>-2.9794499999999998E-3</c:v>
                </c:pt>
                <c:pt idx="8193">
                  <c:v>-2.81431E-3</c:v>
                </c:pt>
                <c:pt idx="8194">
                  <c:v>-2.76231E-3</c:v>
                </c:pt>
                <c:pt idx="8195">
                  <c:v>-2.5960499999999999E-3</c:v>
                </c:pt>
                <c:pt idx="8196">
                  <c:v>-2.3940699999999999E-3</c:v>
                </c:pt>
                <c:pt idx="8197">
                  <c:v>-2.2869399999999999E-3</c:v>
                </c:pt>
                <c:pt idx="8198">
                  <c:v>-1.9756600000000002E-3</c:v>
                </c:pt>
                <c:pt idx="8199">
                  <c:v>-2.1173099999999999E-3</c:v>
                </c:pt>
                <c:pt idx="8200">
                  <c:v>-1.86616E-3</c:v>
                </c:pt>
                <c:pt idx="8201">
                  <c:v>-1.7446E-3</c:v>
                </c:pt>
                <c:pt idx="8202">
                  <c:v>-1.61545E-3</c:v>
                </c:pt>
                <c:pt idx="8203">
                  <c:v>-1.3481999999999999E-3</c:v>
                </c:pt>
                <c:pt idx="8204">
                  <c:v>-1.61494E-3</c:v>
                </c:pt>
                <c:pt idx="8205">
                  <c:v>-1.1528599999999999E-3</c:v>
                </c:pt>
                <c:pt idx="8206">
                  <c:v>-1.29104E-3</c:v>
                </c:pt>
                <c:pt idx="8207">
                  <c:v>-1.03331E-3</c:v>
                </c:pt>
                <c:pt idx="8208">
                  <c:v>-8.8555700000000003E-4</c:v>
                </c:pt>
                <c:pt idx="8209">
                  <c:v>-9.1943799999999996E-4</c:v>
                </c:pt>
                <c:pt idx="8210">
                  <c:v>-8.0815800000000001E-4</c:v>
                </c:pt>
                <c:pt idx="8211">
                  <c:v>-7.9554699999999996E-4</c:v>
                </c:pt>
                <c:pt idx="8212">
                  <c:v>-4.7473900000000001E-4</c:v>
                </c:pt>
                <c:pt idx="8213">
                  <c:v>-5.0938700000000003E-4</c:v>
                </c:pt>
                <c:pt idx="8214">
                  <c:v>-2.6911600000000002E-4</c:v>
                </c:pt>
                <c:pt idx="8215">
                  <c:v>-3.9453399999999999E-4</c:v>
                </c:pt>
                <c:pt idx="8216">
                  <c:v>-1.9153599999999999E-4</c:v>
                </c:pt>
                <c:pt idx="8217" formatCode="0.00E+00">
                  <c:v>1.5821400000000001E-5</c:v>
                </c:pt>
                <c:pt idx="8218">
                  <c:v>1.1513E-4</c:v>
                </c:pt>
                <c:pt idx="8219">
                  <c:v>3.4316499999999998E-4</c:v>
                </c:pt>
                <c:pt idx="8220">
                  <c:v>4.1486600000000001E-4</c:v>
                </c:pt>
                <c:pt idx="8221">
                  <c:v>5.0279600000000002E-4</c:v>
                </c:pt>
                <c:pt idx="8222">
                  <c:v>8.0083699999999999E-4</c:v>
                </c:pt>
                <c:pt idx="8223">
                  <c:v>7.8272900000000002E-4</c:v>
                </c:pt>
                <c:pt idx="8224">
                  <c:v>9.6330700000000005E-4</c:v>
                </c:pt>
                <c:pt idx="8225">
                  <c:v>1.07551E-3</c:v>
                </c:pt>
                <c:pt idx="8226">
                  <c:v>1.4231599999999999E-3</c:v>
                </c:pt>
                <c:pt idx="8227">
                  <c:v>1.49395E-3</c:v>
                </c:pt>
                <c:pt idx="8228">
                  <c:v>1.7433699999999999E-3</c:v>
                </c:pt>
                <c:pt idx="8229">
                  <c:v>1.9466399999999999E-3</c:v>
                </c:pt>
                <c:pt idx="8230">
                  <c:v>2.3024400000000002E-3</c:v>
                </c:pt>
                <c:pt idx="8231">
                  <c:v>2.4261500000000002E-3</c:v>
                </c:pt>
                <c:pt idx="8232">
                  <c:v>2.84031E-3</c:v>
                </c:pt>
                <c:pt idx="8233">
                  <c:v>3.0040800000000001E-3</c:v>
                </c:pt>
                <c:pt idx="8234">
                  <c:v>3.0227100000000001E-3</c:v>
                </c:pt>
                <c:pt idx="8235">
                  <c:v>3.4652799999999998E-3</c:v>
                </c:pt>
                <c:pt idx="8236">
                  <c:v>3.6278700000000001E-3</c:v>
                </c:pt>
                <c:pt idx="8237">
                  <c:v>4.0404200000000003E-3</c:v>
                </c:pt>
                <c:pt idx="8238">
                  <c:v>4.1964999999999997E-3</c:v>
                </c:pt>
                <c:pt idx="8239">
                  <c:v>4.3999599999999996E-3</c:v>
                </c:pt>
                <c:pt idx="8240">
                  <c:v>4.8894799999999999E-3</c:v>
                </c:pt>
                <c:pt idx="8241">
                  <c:v>5.1768999999999999E-3</c:v>
                </c:pt>
                <c:pt idx="8242">
                  <c:v>5.6736599999999996E-3</c:v>
                </c:pt>
                <c:pt idx="8243">
                  <c:v>6.0798099999999997E-3</c:v>
                </c:pt>
                <c:pt idx="8244">
                  <c:v>6.2148100000000003E-3</c:v>
                </c:pt>
                <c:pt idx="8245">
                  <c:v>6.7369200000000004E-3</c:v>
                </c:pt>
                <c:pt idx="8246">
                  <c:v>7.0776399999999996E-3</c:v>
                </c:pt>
                <c:pt idx="8247">
                  <c:v>7.5776799999999998E-3</c:v>
                </c:pt>
                <c:pt idx="8248">
                  <c:v>7.8393500000000001E-3</c:v>
                </c:pt>
                <c:pt idx="8249">
                  <c:v>8.26145E-3</c:v>
                </c:pt>
                <c:pt idx="8250">
                  <c:v>8.7093899999999991E-3</c:v>
                </c:pt>
                <c:pt idx="8251">
                  <c:v>9.18128E-3</c:v>
                </c:pt>
                <c:pt idx="8252">
                  <c:v>9.8106400000000007E-3</c:v>
                </c:pt>
                <c:pt idx="8253">
                  <c:v>1.0107700000000001E-2</c:v>
                </c:pt>
                <c:pt idx="8254">
                  <c:v>1.0619699999999999E-2</c:v>
                </c:pt>
                <c:pt idx="8255">
                  <c:v>1.1193099999999999E-2</c:v>
                </c:pt>
                <c:pt idx="8256">
                  <c:v>1.17658E-2</c:v>
                </c:pt>
                <c:pt idx="8257">
                  <c:v>1.24314E-2</c:v>
                </c:pt>
                <c:pt idx="8258">
                  <c:v>1.26809E-2</c:v>
                </c:pt>
                <c:pt idx="8259">
                  <c:v>1.33172E-2</c:v>
                </c:pt>
                <c:pt idx="8260">
                  <c:v>1.39177E-2</c:v>
                </c:pt>
                <c:pt idx="8261">
                  <c:v>1.45059E-2</c:v>
                </c:pt>
                <c:pt idx="8262">
                  <c:v>1.5293599999999999E-2</c:v>
                </c:pt>
                <c:pt idx="8263">
                  <c:v>1.5731700000000001E-2</c:v>
                </c:pt>
                <c:pt idx="8264">
                  <c:v>1.6375000000000001E-2</c:v>
                </c:pt>
                <c:pt idx="8265">
                  <c:v>1.7079899999999999E-2</c:v>
                </c:pt>
                <c:pt idx="8266">
                  <c:v>1.79075E-2</c:v>
                </c:pt>
                <c:pt idx="8267">
                  <c:v>1.8642200000000001E-2</c:v>
                </c:pt>
                <c:pt idx="8268">
                  <c:v>1.9315700000000002E-2</c:v>
                </c:pt>
                <c:pt idx="8269">
                  <c:v>1.9744999999999999E-2</c:v>
                </c:pt>
                <c:pt idx="8270">
                  <c:v>2.0787199999999999E-2</c:v>
                </c:pt>
                <c:pt idx="8271">
                  <c:v>2.1492399999999998E-2</c:v>
                </c:pt>
                <c:pt idx="8272">
                  <c:v>2.2361099999999998E-2</c:v>
                </c:pt>
                <c:pt idx="8273">
                  <c:v>2.3130899999999999E-2</c:v>
                </c:pt>
                <c:pt idx="8274">
                  <c:v>2.3759499999999999E-2</c:v>
                </c:pt>
                <c:pt idx="8275">
                  <c:v>2.46508E-2</c:v>
                </c:pt>
                <c:pt idx="8276">
                  <c:v>2.5505199999999999E-2</c:v>
                </c:pt>
                <c:pt idx="8277">
                  <c:v>2.6556300000000001E-2</c:v>
                </c:pt>
                <c:pt idx="8278">
                  <c:v>2.7093200000000001E-2</c:v>
                </c:pt>
                <c:pt idx="8279">
                  <c:v>2.8024299999999999E-2</c:v>
                </c:pt>
                <c:pt idx="8280">
                  <c:v>2.8768599999999998E-2</c:v>
                </c:pt>
                <c:pt idx="8281">
                  <c:v>2.9741500000000001E-2</c:v>
                </c:pt>
                <c:pt idx="8282">
                  <c:v>3.0633299999999999E-2</c:v>
                </c:pt>
                <c:pt idx="8283">
                  <c:v>3.1481000000000002E-2</c:v>
                </c:pt>
                <c:pt idx="8284">
                  <c:v>3.2461499999999997E-2</c:v>
                </c:pt>
                <c:pt idx="8285">
                  <c:v>3.3254100000000002E-2</c:v>
                </c:pt>
                <c:pt idx="8286">
                  <c:v>3.4388299999999997E-2</c:v>
                </c:pt>
                <c:pt idx="8287">
                  <c:v>3.5304000000000002E-2</c:v>
                </c:pt>
                <c:pt idx="8288">
                  <c:v>3.6213200000000001E-2</c:v>
                </c:pt>
                <c:pt idx="8289">
                  <c:v>3.72182E-2</c:v>
                </c:pt>
                <c:pt idx="8290">
                  <c:v>3.8168199999999999E-2</c:v>
                </c:pt>
                <c:pt idx="8291">
                  <c:v>3.9349599999999998E-2</c:v>
                </c:pt>
                <c:pt idx="8292">
                  <c:v>4.0129900000000003E-2</c:v>
                </c:pt>
                <c:pt idx="8293">
                  <c:v>4.1158800000000002E-2</c:v>
                </c:pt>
                <c:pt idx="8294">
                  <c:v>4.2158800000000003E-2</c:v>
                </c:pt>
                <c:pt idx="8295">
                  <c:v>4.30807E-2</c:v>
                </c:pt>
                <c:pt idx="8296">
                  <c:v>4.4377699999999999E-2</c:v>
                </c:pt>
                <c:pt idx="8297">
                  <c:v>4.5349199999999999E-2</c:v>
                </c:pt>
                <c:pt idx="8298">
                  <c:v>4.61774E-2</c:v>
                </c:pt>
                <c:pt idx="8299">
                  <c:v>4.7219499999999998E-2</c:v>
                </c:pt>
                <c:pt idx="8300">
                  <c:v>4.8339600000000003E-2</c:v>
                </c:pt>
                <c:pt idx="8301">
                  <c:v>4.93385E-2</c:v>
                </c:pt>
                <c:pt idx="8302">
                  <c:v>5.0427199999999998E-2</c:v>
                </c:pt>
                <c:pt idx="8303">
                  <c:v>5.1184800000000003E-2</c:v>
                </c:pt>
                <c:pt idx="8304">
                  <c:v>5.2167900000000003E-2</c:v>
                </c:pt>
                <c:pt idx="8305">
                  <c:v>5.3217E-2</c:v>
                </c:pt>
                <c:pt idx="8306">
                  <c:v>5.4172600000000001E-2</c:v>
                </c:pt>
                <c:pt idx="8307">
                  <c:v>5.5289999999999999E-2</c:v>
                </c:pt>
                <c:pt idx="8308">
                  <c:v>5.6105200000000001E-2</c:v>
                </c:pt>
                <c:pt idx="8309">
                  <c:v>5.69869E-2</c:v>
                </c:pt>
                <c:pt idx="8310">
                  <c:v>5.7941699999999999E-2</c:v>
                </c:pt>
                <c:pt idx="8311">
                  <c:v>5.9018300000000003E-2</c:v>
                </c:pt>
                <c:pt idx="8312">
                  <c:v>5.98319E-2</c:v>
                </c:pt>
                <c:pt idx="8313">
                  <c:v>6.09011E-2</c:v>
                </c:pt>
                <c:pt idx="8314">
                  <c:v>6.1667800000000002E-2</c:v>
                </c:pt>
                <c:pt idx="8315">
                  <c:v>6.2471199999999998E-2</c:v>
                </c:pt>
                <c:pt idx="8316">
                  <c:v>6.3576300000000002E-2</c:v>
                </c:pt>
                <c:pt idx="8317">
                  <c:v>6.43175E-2</c:v>
                </c:pt>
                <c:pt idx="8318">
                  <c:v>6.5169199999999997E-2</c:v>
                </c:pt>
                <c:pt idx="8319">
                  <c:v>6.6033900000000006E-2</c:v>
                </c:pt>
                <c:pt idx="8320">
                  <c:v>6.6814999999999999E-2</c:v>
                </c:pt>
                <c:pt idx="8321">
                  <c:v>6.7673399999999995E-2</c:v>
                </c:pt>
                <c:pt idx="8322">
                  <c:v>6.8286899999999998E-2</c:v>
                </c:pt>
                <c:pt idx="8323">
                  <c:v>6.9132899999999997E-2</c:v>
                </c:pt>
                <c:pt idx="8324">
                  <c:v>6.9871199999999994E-2</c:v>
                </c:pt>
                <c:pt idx="8325">
                  <c:v>7.0529700000000001E-2</c:v>
                </c:pt>
                <c:pt idx="8326">
                  <c:v>7.1297399999999997E-2</c:v>
                </c:pt>
                <c:pt idx="8327">
                  <c:v>7.19027E-2</c:v>
                </c:pt>
                <c:pt idx="8328">
                  <c:v>7.2500899999999993E-2</c:v>
                </c:pt>
                <c:pt idx="8329">
                  <c:v>7.3131600000000005E-2</c:v>
                </c:pt>
                <c:pt idx="8330">
                  <c:v>7.3769899999999999E-2</c:v>
                </c:pt>
                <c:pt idx="8331">
                  <c:v>7.4413300000000002E-2</c:v>
                </c:pt>
                <c:pt idx="8332">
                  <c:v>7.4849799999999994E-2</c:v>
                </c:pt>
                <c:pt idx="8333">
                  <c:v>7.54383E-2</c:v>
                </c:pt>
                <c:pt idx="8334">
                  <c:v>7.5922000000000003E-2</c:v>
                </c:pt>
                <c:pt idx="8335">
                  <c:v>7.6386599999999999E-2</c:v>
                </c:pt>
                <c:pt idx="8336">
                  <c:v>7.6772499999999994E-2</c:v>
                </c:pt>
                <c:pt idx="8337">
                  <c:v>7.7184100000000005E-2</c:v>
                </c:pt>
                <c:pt idx="8338">
                  <c:v>7.7483099999999999E-2</c:v>
                </c:pt>
                <c:pt idx="8339">
                  <c:v>7.7795699999999995E-2</c:v>
                </c:pt>
                <c:pt idx="8340">
                  <c:v>7.8167500000000001E-2</c:v>
                </c:pt>
                <c:pt idx="8341">
                  <c:v>7.8537399999999993E-2</c:v>
                </c:pt>
                <c:pt idx="8342">
                  <c:v>7.8778200000000007E-2</c:v>
                </c:pt>
                <c:pt idx="8343">
                  <c:v>7.8997700000000004E-2</c:v>
                </c:pt>
                <c:pt idx="8344">
                  <c:v>7.9291E-2</c:v>
                </c:pt>
                <c:pt idx="8345">
                  <c:v>7.9430200000000006E-2</c:v>
                </c:pt>
                <c:pt idx="8346">
                  <c:v>7.9762700000000006E-2</c:v>
                </c:pt>
                <c:pt idx="8347">
                  <c:v>7.9837900000000003E-2</c:v>
                </c:pt>
                <c:pt idx="8348">
                  <c:v>8.0078499999999997E-2</c:v>
                </c:pt>
                <c:pt idx="8349">
                  <c:v>8.0105099999999999E-2</c:v>
                </c:pt>
                <c:pt idx="8350">
                  <c:v>8.0124500000000001E-2</c:v>
                </c:pt>
                <c:pt idx="8351">
                  <c:v>8.0352199999999999E-2</c:v>
                </c:pt>
                <c:pt idx="8352">
                  <c:v>7.9977800000000002E-2</c:v>
                </c:pt>
                <c:pt idx="8353">
                  <c:v>8.0196400000000001E-2</c:v>
                </c:pt>
                <c:pt idx="8354">
                  <c:v>8.0120700000000003E-2</c:v>
                </c:pt>
                <c:pt idx="8355">
                  <c:v>8.0075300000000002E-2</c:v>
                </c:pt>
                <c:pt idx="8356">
                  <c:v>8.0099799999999999E-2</c:v>
                </c:pt>
                <c:pt idx="8357">
                  <c:v>7.9783800000000002E-2</c:v>
                </c:pt>
                <c:pt idx="8358">
                  <c:v>7.9794500000000004E-2</c:v>
                </c:pt>
                <c:pt idx="8359">
                  <c:v>7.9534900000000006E-2</c:v>
                </c:pt>
                <c:pt idx="8360">
                  <c:v>7.9423900000000006E-2</c:v>
                </c:pt>
                <c:pt idx="8361">
                  <c:v>7.9370899999999994E-2</c:v>
                </c:pt>
                <c:pt idx="8362">
                  <c:v>7.8848500000000002E-2</c:v>
                </c:pt>
                <c:pt idx="8363">
                  <c:v>7.8440399999999993E-2</c:v>
                </c:pt>
                <c:pt idx="8364">
                  <c:v>7.8288899999999995E-2</c:v>
                </c:pt>
                <c:pt idx="8365">
                  <c:v>7.7890299999999996E-2</c:v>
                </c:pt>
                <c:pt idx="8366">
                  <c:v>7.7646099999999996E-2</c:v>
                </c:pt>
                <c:pt idx="8367">
                  <c:v>7.7180700000000005E-2</c:v>
                </c:pt>
                <c:pt idx="8368">
                  <c:v>7.6792700000000005E-2</c:v>
                </c:pt>
                <c:pt idx="8369">
                  <c:v>7.6447799999999996E-2</c:v>
                </c:pt>
                <c:pt idx="8370">
                  <c:v>7.6144100000000006E-2</c:v>
                </c:pt>
                <c:pt idx="8371">
                  <c:v>7.5810100000000005E-2</c:v>
                </c:pt>
                <c:pt idx="8372">
                  <c:v>7.5370900000000005E-2</c:v>
                </c:pt>
                <c:pt idx="8373">
                  <c:v>7.4740500000000001E-2</c:v>
                </c:pt>
                <c:pt idx="8374">
                  <c:v>7.4248800000000004E-2</c:v>
                </c:pt>
                <c:pt idx="8375">
                  <c:v>7.3872099999999996E-2</c:v>
                </c:pt>
                <c:pt idx="8376">
                  <c:v>7.3116700000000007E-2</c:v>
                </c:pt>
                <c:pt idx="8377">
                  <c:v>7.2682899999999995E-2</c:v>
                </c:pt>
                <c:pt idx="8378">
                  <c:v>7.2016499999999997E-2</c:v>
                </c:pt>
                <c:pt idx="8379">
                  <c:v>7.1330400000000002E-2</c:v>
                </c:pt>
                <c:pt idx="8380">
                  <c:v>7.0969500000000005E-2</c:v>
                </c:pt>
                <c:pt idx="8381">
                  <c:v>7.0268700000000003E-2</c:v>
                </c:pt>
                <c:pt idx="8382">
                  <c:v>6.9634399999999999E-2</c:v>
                </c:pt>
                <c:pt idx="8383">
                  <c:v>6.8970299999999998E-2</c:v>
                </c:pt>
                <c:pt idx="8384">
                  <c:v>6.8261799999999997E-2</c:v>
                </c:pt>
                <c:pt idx="8385">
                  <c:v>6.7809400000000006E-2</c:v>
                </c:pt>
                <c:pt idx="8386">
                  <c:v>6.6981100000000002E-2</c:v>
                </c:pt>
                <c:pt idx="8387">
                  <c:v>6.60689E-2</c:v>
                </c:pt>
                <c:pt idx="8388">
                  <c:v>6.5452300000000005E-2</c:v>
                </c:pt>
                <c:pt idx="8389">
                  <c:v>6.4536800000000005E-2</c:v>
                </c:pt>
                <c:pt idx="8390">
                  <c:v>6.4066799999999993E-2</c:v>
                </c:pt>
                <c:pt idx="8391">
                  <c:v>6.3146900000000006E-2</c:v>
                </c:pt>
                <c:pt idx="8392">
                  <c:v>6.23089E-2</c:v>
                </c:pt>
                <c:pt idx="8393">
                  <c:v>6.1688399999999997E-2</c:v>
                </c:pt>
                <c:pt idx="8394">
                  <c:v>6.0853900000000002E-2</c:v>
                </c:pt>
                <c:pt idx="8395">
                  <c:v>6.0223199999999998E-2</c:v>
                </c:pt>
                <c:pt idx="8396">
                  <c:v>5.9315800000000002E-2</c:v>
                </c:pt>
                <c:pt idx="8397">
                  <c:v>5.8531699999999999E-2</c:v>
                </c:pt>
                <c:pt idx="8398">
                  <c:v>5.7738600000000001E-2</c:v>
                </c:pt>
                <c:pt idx="8399">
                  <c:v>5.6911200000000002E-2</c:v>
                </c:pt>
                <c:pt idx="8400">
                  <c:v>5.6307599999999999E-2</c:v>
                </c:pt>
                <c:pt idx="8401">
                  <c:v>5.5300000000000002E-2</c:v>
                </c:pt>
                <c:pt idx="8402">
                  <c:v>5.4470299999999999E-2</c:v>
                </c:pt>
                <c:pt idx="8403">
                  <c:v>5.3590899999999997E-2</c:v>
                </c:pt>
                <c:pt idx="8404">
                  <c:v>5.2833199999999997E-2</c:v>
                </c:pt>
                <c:pt idx="8405">
                  <c:v>5.2052800000000003E-2</c:v>
                </c:pt>
                <c:pt idx="8406">
                  <c:v>5.1135E-2</c:v>
                </c:pt>
                <c:pt idx="8407">
                  <c:v>5.0271400000000001E-2</c:v>
                </c:pt>
                <c:pt idx="8408">
                  <c:v>4.93006E-2</c:v>
                </c:pt>
                <c:pt idx="8409">
                  <c:v>4.8533399999999997E-2</c:v>
                </c:pt>
                <c:pt idx="8410">
                  <c:v>4.7661200000000001E-2</c:v>
                </c:pt>
                <c:pt idx="8411">
                  <c:v>4.6846699999999998E-2</c:v>
                </c:pt>
                <c:pt idx="8412">
                  <c:v>4.5941599999999999E-2</c:v>
                </c:pt>
                <c:pt idx="8413">
                  <c:v>4.5121500000000002E-2</c:v>
                </c:pt>
                <c:pt idx="8414">
                  <c:v>4.4329399999999998E-2</c:v>
                </c:pt>
                <c:pt idx="8415">
                  <c:v>4.3558899999999998E-2</c:v>
                </c:pt>
                <c:pt idx="8416">
                  <c:v>4.2527500000000003E-2</c:v>
                </c:pt>
                <c:pt idx="8417">
                  <c:v>4.1880000000000001E-2</c:v>
                </c:pt>
                <c:pt idx="8418">
                  <c:v>4.0894199999999999E-2</c:v>
                </c:pt>
                <c:pt idx="8419">
                  <c:v>4.0153899999999999E-2</c:v>
                </c:pt>
                <c:pt idx="8420">
                  <c:v>3.9326300000000002E-2</c:v>
                </c:pt>
                <c:pt idx="8421">
                  <c:v>3.8300099999999997E-2</c:v>
                </c:pt>
                <c:pt idx="8422">
                  <c:v>3.7588700000000003E-2</c:v>
                </c:pt>
                <c:pt idx="8423">
                  <c:v>3.6702899999999997E-2</c:v>
                </c:pt>
                <c:pt idx="8424">
                  <c:v>3.5936000000000003E-2</c:v>
                </c:pt>
                <c:pt idx="8425">
                  <c:v>3.5239800000000002E-2</c:v>
                </c:pt>
                <c:pt idx="8426">
                  <c:v>3.4190499999999999E-2</c:v>
                </c:pt>
                <c:pt idx="8427">
                  <c:v>3.3432700000000003E-2</c:v>
                </c:pt>
                <c:pt idx="8428">
                  <c:v>3.2669299999999998E-2</c:v>
                </c:pt>
                <c:pt idx="8429">
                  <c:v>3.20142E-2</c:v>
                </c:pt>
                <c:pt idx="8430">
                  <c:v>3.1137000000000001E-2</c:v>
                </c:pt>
                <c:pt idx="8431">
                  <c:v>3.0314000000000001E-2</c:v>
                </c:pt>
                <c:pt idx="8432">
                  <c:v>2.9476700000000002E-2</c:v>
                </c:pt>
                <c:pt idx="8433">
                  <c:v>2.8804699999999999E-2</c:v>
                </c:pt>
                <c:pt idx="8434">
                  <c:v>2.8114299999999998E-2</c:v>
                </c:pt>
                <c:pt idx="8435">
                  <c:v>2.74755E-2</c:v>
                </c:pt>
                <c:pt idx="8436">
                  <c:v>2.6665600000000001E-2</c:v>
                </c:pt>
                <c:pt idx="8437">
                  <c:v>2.5942900000000001E-2</c:v>
                </c:pt>
                <c:pt idx="8438">
                  <c:v>2.5325899999999998E-2</c:v>
                </c:pt>
                <c:pt idx="8439">
                  <c:v>2.4763500000000001E-2</c:v>
                </c:pt>
                <c:pt idx="8440">
                  <c:v>2.4073899999999999E-2</c:v>
                </c:pt>
                <c:pt idx="8441">
                  <c:v>2.3316099999999999E-2</c:v>
                </c:pt>
                <c:pt idx="8442">
                  <c:v>2.25589E-2</c:v>
                </c:pt>
                <c:pt idx="8443">
                  <c:v>2.198E-2</c:v>
                </c:pt>
                <c:pt idx="8444">
                  <c:v>2.1337200000000001E-2</c:v>
                </c:pt>
                <c:pt idx="8445">
                  <c:v>2.0624300000000002E-2</c:v>
                </c:pt>
                <c:pt idx="8446">
                  <c:v>1.9885199999999999E-2</c:v>
                </c:pt>
                <c:pt idx="8447">
                  <c:v>1.9269399999999999E-2</c:v>
                </c:pt>
                <c:pt idx="8448">
                  <c:v>1.86623E-2</c:v>
                </c:pt>
                <c:pt idx="8449">
                  <c:v>1.8139499999999999E-2</c:v>
                </c:pt>
                <c:pt idx="8450">
                  <c:v>1.7356199999999999E-2</c:v>
                </c:pt>
                <c:pt idx="8451">
                  <c:v>1.6767299999999999E-2</c:v>
                </c:pt>
                <c:pt idx="8452">
                  <c:v>1.62267E-2</c:v>
                </c:pt>
                <c:pt idx="8453">
                  <c:v>1.5675499999999998E-2</c:v>
                </c:pt>
                <c:pt idx="8454">
                  <c:v>1.52541E-2</c:v>
                </c:pt>
                <c:pt idx="8455">
                  <c:v>1.4603100000000001E-2</c:v>
                </c:pt>
                <c:pt idx="8456">
                  <c:v>1.40257E-2</c:v>
                </c:pt>
                <c:pt idx="8457">
                  <c:v>1.34457E-2</c:v>
                </c:pt>
                <c:pt idx="8458">
                  <c:v>1.30878E-2</c:v>
                </c:pt>
                <c:pt idx="8459">
                  <c:v>1.26911E-2</c:v>
                </c:pt>
                <c:pt idx="8460">
                  <c:v>1.2099499999999999E-2</c:v>
                </c:pt>
                <c:pt idx="8461">
                  <c:v>1.1450800000000001E-2</c:v>
                </c:pt>
                <c:pt idx="8462">
                  <c:v>1.1012900000000001E-2</c:v>
                </c:pt>
                <c:pt idx="8463">
                  <c:v>1.05255E-2</c:v>
                </c:pt>
                <c:pt idx="8464">
                  <c:v>1.00845E-2</c:v>
                </c:pt>
                <c:pt idx="8465">
                  <c:v>9.5346300000000005E-3</c:v>
                </c:pt>
                <c:pt idx="8466">
                  <c:v>8.9015899999999992E-3</c:v>
                </c:pt>
                <c:pt idx="8467">
                  <c:v>8.3396200000000007E-3</c:v>
                </c:pt>
                <c:pt idx="8468">
                  <c:v>7.7868399999999997E-3</c:v>
                </c:pt>
                <c:pt idx="8469">
                  <c:v>7.4802499999999999E-3</c:v>
                </c:pt>
                <c:pt idx="8470">
                  <c:v>6.7194100000000003E-3</c:v>
                </c:pt>
                <c:pt idx="8471">
                  <c:v>6.27591E-3</c:v>
                </c:pt>
                <c:pt idx="8472">
                  <c:v>5.6203099999999999E-3</c:v>
                </c:pt>
                <c:pt idx="8473">
                  <c:v>5.1773699999999997E-3</c:v>
                </c:pt>
                <c:pt idx="8474">
                  <c:v>4.8745699999999999E-3</c:v>
                </c:pt>
                <c:pt idx="8475">
                  <c:v>4.0595300000000004E-3</c:v>
                </c:pt>
                <c:pt idx="8476">
                  <c:v>3.8040299999999999E-3</c:v>
                </c:pt>
                <c:pt idx="8477">
                  <c:v>3.26063E-3</c:v>
                </c:pt>
                <c:pt idx="8478">
                  <c:v>2.74421E-3</c:v>
                </c:pt>
                <c:pt idx="8479">
                  <c:v>2.3581600000000002E-3</c:v>
                </c:pt>
                <c:pt idx="8480">
                  <c:v>1.65084E-3</c:v>
                </c:pt>
                <c:pt idx="8481">
                  <c:v>1.21725E-3</c:v>
                </c:pt>
                <c:pt idx="8482">
                  <c:v>6.2182800000000005E-4</c:v>
                </c:pt>
                <c:pt idx="8483">
                  <c:v>2.9461999999999999E-4</c:v>
                </c:pt>
                <c:pt idx="8484">
                  <c:v>-1.8866099999999999E-4</c:v>
                </c:pt>
                <c:pt idx="8485">
                  <c:v>-8.86154E-4</c:v>
                </c:pt>
                <c:pt idx="8486">
                  <c:v>-1.2844099999999999E-3</c:v>
                </c:pt>
                <c:pt idx="8487">
                  <c:v>-1.81763E-3</c:v>
                </c:pt>
                <c:pt idx="8488">
                  <c:v>-2.3559900000000001E-3</c:v>
                </c:pt>
                <c:pt idx="8489">
                  <c:v>-2.92764E-3</c:v>
                </c:pt>
                <c:pt idx="8490">
                  <c:v>-3.5575799999999999E-3</c:v>
                </c:pt>
                <c:pt idx="8491">
                  <c:v>-4.3799900000000003E-3</c:v>
                </c:pt>
                <c:pt idx="8492">
                  <c:v>-4.9864999999999996E-3</c:v>
                </c:pt>
                <c:pt idx="8493">
                  <c:v>-5.6930899999999996E-3</c:v>
                </c:pt>
                <c:pt idx="8494">
                  <c:v>-6.4109299999999996E-3</c:v>
                </c:pt>
                <c:pt idx="8495">
                  <c:v>-7.2766000000000003E-3</c:v>
                </c:pt>
                <c:pt idx="8496">
                  <c:v>-7.9748200000000005E-3</c:v>
                </c:pt>
                <c:pt idx="8497">
                  <c:v>-8.6399700000000003E-3</c:v>
                </c:pt>
                <c:pt idx="8498">
                  <c:v>-9.3866399999999999E-3</c:v>
                </c:pt>
                <c:pt idx="8499">
                  <c:v>-9.9605000000000006E-3</c:v>
                </c:pt>
                <c:pt idx="8500">
                  <c:v>-1.0565E-2</c:v>
                </c:pt>
                <c:pt idx="8501">
                  <c:v>-1.13791E-2</c:v>
                </c:pt>
                <c:pt idx="8502">
                  <c:v>-1.2187399999999999E-2</c:v>
                </c:pt>
                <c:pt idx="8503">
                  <c:v>-1.27507E-2</c:v>
                </c:pt>
                <c:pt idx="8504">
                  <c:v>-1.35137E-2</c:v>
                </c:pt>
                <c:pt idx="8505">
                  <c:v>-1.4409999999999999E-2</c:v>
                </c:pt>
                <c:pt idx="8506">
                  <c:v>-1.5151599999999999E-2</c:v>
                </c:pt>
                <c:pt idx="8507">
                  <c:v>-1.6041E-2</c:v>
                </c:pt>
                <c:pt idx="8508">
                  <c:v>-1.6757999999999999E-2</c:v>
                </c:pt>
                <c:pt idx="8509">
                  <c:v>-1.7562600000000001E-2</c:v>
                </c:pt>
                <c:pt idx="8510">
                  <c:v>-1.8522899999999998E-2</c:v>
                </c:pt>
                <c:pt idx="8511">
                  <c:v>-1.9299E-2</c:v>
                </c:pt>
                <c:pt idx="8512">
                  <c:v>-2.0241700000000001E-2</c:v>
                </c:pt>
                <c:pt idx="8513">
                  <c:v>-2.1009099999999999E-2</c:v>
                </c:pt>
                <c:pt idx="8514">
                  <c:v>-2.20489E-2</c:v>
                </c:pt>
                <c:pt idx="8515">
                  <c:v>-2.3030499999999999E-2</c:v>
                </c:pt>
                <c:pt idx="8516">
                  <c:v>-2.3941799999999999E-2</c:v>
                </c:pt>
                <c:pt idx="8517">
                  <c:v>-2.5060499999999999E-2</c:v>
                </c:pt>
                <c:pt idx="8518">
                  <c:v>-2.59454E-2</c:v>
                </c:pt>
                <c:pt idx="8519">
                  <c:v>-2.7052699999999999E-2</c:v>
                </c:pt>
                <c:pt idx="8520">
                  <c:v>-2.8031199999999999E-2</c:v>
                </c:pt>
                <c:pt idx="8521">
                  <c:v>-2.8975299999999999E-2</c:v>
                </c:pt>
                <c:pt idx="8522">
                  <c:v>-2.98461E-2</c:v>
                </c:pt>
                <c:pt idx="8523">
                  <c:v>-3.08113E-2</c:v>
                </c:pt>
                <c:pt idx="8524">
                  <c:v>-3.1850400000000001E-2</c:v>
                </c:pt>
                <c:pt idx="8525">
                  <c:v>-3.2752200000000002E-2</c:v>
                </c:pt>
                <c:pt idx="8526">
                  <c:v>-3.3816600000000002E-2</c:v>
                </c:pt>
                <c:pt idx="8527">
                  <c:v>-3.4680999999999997E-2</c:v>
                </c:pt>
                <c:pt idx="8528">
                  <c:v>-3.5715700000000003E-2</c:v>
                </c:pt>
                <c:pt idx="8529">
                  <c:v>-3.6674100000000001E-2</c:v>
                </c:pt>
                <c:pt idx="8530">
                  <c:v>-3.77988E-2</c:v>
                </c:pt>
                <c:pt idx="8531">
                  <c:v>-3.8834899999999999E-2</c:v>
                </c:pt>
                <c:pt idx="8532">
                  <c:v>-3.9876300000000003E-2</c:v>
                </c:pt>
                <c:pt idx="8533">
                  <c:v>-4.0747400000000003E-2</c:v>
                </c:pt>
                <c:pt idx="8534">
                  <c:v>-4.2018399999999997E-2</c:v>
                </c:pt>
                <c:pt idx="8535">
                  <c:v>-4.2999999999999997E-2</c:v>
                </c:pt>
                <c:pt idx="8536">
                  <c:v>-4.4131400000000001E-2</c:v>
                </c:pt>
                <c:pt idx="8537">
                  <c:v>-4.52358E-2</c:v>
                </c:pt>
                <c:pt idx="8538">
                  <c:v>-4.6097199999999998E-2</c:v>
                </c:pt>
                <c:pt idx="8539">
                  <c:v>-4.7357299999999998E-2</c:v>
                </c:pt>
                <c:pt idx="8540">
                  <c:v>-4.8308700000000003E-2</c:v>
                </c:pt>
                <c:pt idx="8541">
                  <c:v>-4.9265099999999999E-2</c:v>
                </c:pt>
                <c:pt idx="8542">
                  <c:v>-5.0309100000000002E-2</c:v>
                </c:pt>
                <c:pt idx="8543">
                  <c:v>-5.1315300000000001E-2</c:v>
                </c:pt>
                <c:pt idx="8544">
                  <c:v>-5.2465199999999997E-2</c:v>
                </c:pt>
                <c:pt idx="8545">
                  <c:v>-5.3235200000000003E-2</c:v>
                </c:pt>
                <c:pt idx="8546">
                  <c:v>-5.4393299999999999E-2</c:v>
                </c:pt>
                <c:pt idx="8547">
                  <c:v>-5.5374199999999998E-2</c:v>
                </c:pt>
                <c:pt idx="8548">
                  <c:v>-5.6259400000000001E-2</c:v>
                </c:pt>
                <c:pt idx="8549">
                  <c:v>-5.73853E-2</c:v>
                </c:pt>
                <c:pt idx="8550">
                  <c:v>-5.8419699999999998E-2</c:v>
                </c:pt>
                <c:pt idx="8551">
                  <c:v>-5.9339500000000003E-2</c:v>
                </c:pt>
                <c:pt idx="8552">
                  <c:v>-6.03613E-2</c:v>
                </c:pt>
                <c:pt idx="8553">
                  <c:v>-6.1158499999999998E-2</c:v>
                </c:pt>
                <c:pt idx="8554">
                  <c:v>-6.2170499999999997E-2</c:v>
                </c:pt>
                <c:pt idx="8555">
                  <c:v>-6.3163800000000006E-2</c:v>
                </c:pt>
                <c:pt idx="8556">
                  <c:v>-6.4012600000000003E-2</c:v>
                </c:pt>
                <c:pt idx="8557">
                  <c:v>-6.4887100000000003E-2</c:v>
                </c:pt>
                <c:pt idx="8558">
                  <c:v>-6.5721600000000005E-2</c:v>
                </c:pt>
                <c:pt idx="8559">
                  <c:v>-6.6642900000000005E-2</c:v>
                </c:pt>
                <c:pt idx="8560">
                  <c:v>-6.7438100000000001E-2</c:v>
                </c:pt>
                <c:pt idx="8561">
                  <c:v>-6.8260100000000004E-2</c:v>
                </c:pt>
                <c:pt idx="8562">
                  <c:v>-6.9041000000000005E-2</c:v>
                </c:pt>
                <c:pt idx="8563">
                  <c:v>-6.97575E-2</c:v>
                </c:pt>
                <c:pt idx="8564">
                  <c:v>-7.0539199999999996E-2</c:v>
                </c:pt>
                <c:pt idx="8565">
                  <c:v>-7.1152400000000005E-2</c:v>
                </c:pt>
                <c:pt idx="8566">
                  <c:v>-7.2188699999999995E-2</c:v>
                </c:pt>
                <c:pt idx="8567">
                  <c:v>-7.2598099999999999E-2</c:v>
                </c:pt>
                <c:pt idx="8568">
                  <c:v>-7.3386999999999994E-2</c:v>
                </c:pt>
                <c:pt idx="8569">
                  <c:v>-7.4182899999999996E-2</c:v>
                </c:pt>
                <c:pt idx="8570">
                  <c:v>-7.4870800000000001E-2</c:v>
                </c:pt>
                <c:pt idx="8571">
                  <c:v>-7.5442899999999993E-2</c:v>
                </c:pt>
                <c:pt idx="8572">
                  <c:v>-7.5992900000000002E-2</c:v>
                </c:pt>
                <c:pt idx="8573">
                  <c:v>-7.6703499999999994E-2</c:v>
                </c:pt>
                <c:pt idx="8574">
                  <c:v>-7.7408099999999994E-2</c:v>
                </c:pt>
                <c:pt idx="8575">
                  <c:v>-7.7766500000000002E-2</c:v>
                </c:pt>
                <c:pt idx="8576">
                  <c:v>-7.8265500000000002E-2</c:v>
                </c:pt>
                <c:pt idx="8577">
                  <c:v>-7.8725699999999996E-2</c:v>
                </c:pt>
                <c:pt idx="8578">
                  <c:v>-7.9135700000000003E-2</c:v>
                </c:pt>
                <c:pt idx="8579">
                  <c:v>-7.9694399999999999E-2</c:v>
                </c:pt>
                <c:pt idx="8580">
                  <c:v>-8.0046999999999993E-2</c:v>
                </c:pt>
                <c:pt idx="8581">
                  <c:v>-8.0378599999999994E-2</c:v>
                </c:pt>
                <c:pt idx="8582">
                  <c:v>-8.0613099999999993E-2</c:v>
                </c:pt>
                <c:pt idx="8583">
                  <c:v>-8.0927200000000005E-2</c:v>
                </c:pt>
                <c:pt idx="8584">
                  <c:v>-8.1258499999999997E-2</c:v>
                </c:pt>
                <c:pt idx="8585">
                  <c:v>-8.16828E-2</c:v>
                </c:pt>
                <c:pt idx="8586">
                  <c:v>-8.1786499999999998E-2</c:v>
                </c:pt>
                <c:pt idx="8587">
                  <c:v>-8.1891500000000006E-2</c:v>
                </c:pt>
                <c:pt idx="8588">
                  <c:v>-8.2161499999999998E-2</c:v>
                </c:pt>
                <c:pt idx="8589">
                  <c:v>-8.2278799999999999E-2</c:v>
                </c:pt>
                <c:pt idx="8590">
                  <c:v>-8.2519200000000001E-2</c:v>
                </c:pt>
                <c:pt idx="8591">
                  <c:v>-8.2640500000000006E-2</c:v>
                </c:pt>
                <c:pt idx="8592">
                  <c:v>-8.2556400000000002E-2</c:v>
                </c:pt>
                <c:pt idx="8593">
                  <c:v>-8.2679100000000005E-2</c:v>
                </c:pt>
                <c:pt idx="8594">
                  <c:v>-8.2587800000000003E-2</c:v>
                </c:pt>
                <c:pt idx="8595">
                  <c:v>-8.2771499999999998E-2</c:v>
                </c:pt>
                <c:pt idx="8596">
                  <c:v>-8.2605200000000004E-2</c:v>
                </c:pt>
                <c:pt idx="8597">
                  <c:v>-8.2427100000000003E-2</c:v>
                </c:pt>
                <c:pt idx="8598">
                  <c:v>-8.2413100000000003E-2</c:v>
                </c:pt>
                <c:pt idx="8599">
                  <c:v>-8.2174800000000006E-2</c:v>
                </c:pt>
                <c:pt idx="8600">
                  <c:v>-8.2145099999999999E-2</c:v>
                </c:pt>
                <c:pt idx="8601">
                  <c:v>-8.1711500000000006E-2</c:v>
                </c:pt>
                <c:pt idx="8602">
                  <c:v>-8.1411700000000004E-2</c:v>
                </c:pt>
                <c:pt idx="8603">
                  <c:v>-8.1337599999999996E-2</c:v>
                </c:pt>
                <c:pt idx="8604">
                  <c:v>-8.0771200000000001E-2</c:v>
                </c:pt>
                <c:pt idx="8605">
                  <c:v>-8.0476800000000001E-2</c:v>
                </c:pt>
                <c:pt idx="8606">
                  <c:v>-8.0025600000000002E-2</c:v>
                </c:pt>
                <c:pt idx="8607">
                  <c:v>-7.9622899999999996E-2</c:v>
                </c:pt>
                <c:pt idx="8608">
                  <c:v>-7.9410400000000006E-2</c:v>
                </c:pt>
                <c:pt idx="8609">
                  <c:v>-7.8831999999999999E-2</c:v>
                </c:pt>
                <c:pt idx="8610">
                  <c:v>-7.8418500000000002E-2</c:v>
                </c:pt>
                <c:pt idx="8611">
                  <c:v>-7.7896599999999996E-2</c:v>
                </c:pt>
                <c:pt idx="8612">
                  <c:v>-7.7212900000000001E-2</c:v>
                </c:pt>
                <c:pt idx="8613">
                  <c:v>-7.6783299999999999E-2</c:v>
                </c:pt>
                <c:pt idx="8614">
                  <c:v>-7.6225299999999996E-2</c:v>
                </c:pt>
                <c:pt idx="8615">
                  <c:v>-7.55884E-2</c:v>
                </c:pt>
                <c:pt idx="8616">
                  <c:v>-7.4763999999999997E-2</c:v>
                </c:pt>
                <c:pt idx="8617">
                  <c:v>-7.3986499999999997E-2</c:v>
                </c:pt>
                <c:pt idx="8618">
                  <c:v>-7.33621E-2</c:v>
                </c:pt>
                <c:pt idx="8619">
                  <c:v>-7.2774800000000001E-2</c:v>
                </c:pt>
                <c:pt idx="8620">
                  <c:v>-7.2031999999999999E-2</c:v>
                </c:pt>
                <c:pt idx="8621">
                  <c:v>-7.1195099999999997E-2</c:v>
                </c:pt>
                <c:pt idx="8622">
                  <c:v>-7.0485400000000004E-2</c:v>
                </c:pt>
                <c:pt idx="8623">
                  <c:v>-6.9683599999999998E-2</c:v>
                </c:pt>
                <c:pt idx="8624">
                  <c:v>-6.8791199999999997E-2</c:v>
                </c:pt>
                <c:pt idx="8625">
                  <c:v>-6.7948099999999997E-2</c:v>
                </c:pt>
                <c:pt idx="8626">
                  <c:v>-6.7016000000000006E-2</c:v>
                </c:pt>
                <c:pt idx="8627">
                  <c:v>-6.5848900000000002E-2</c:v>
                </c:pt>
                <c:pt idx="8628">
                  <c:v>-6.5020999999999995E-2</c:v>
                </c:pt>
                <c:pt idx="8629">
                  <c:v>-6.4005300000000001E-2</c:v>
                </c:pt>
                <c:pt idx="8630">
                  <c:v>-6.3116500000000006E-2</c:v>
                </c:pt>
                <c:pt idx="8631">
                  <c:v>-6.1983200000000002E-2</c:v>
                </c:pt>
                <c:pt idx="8632">
                  <c:v>-6.0990799999999998E-2</c:v>
                </c:pt>
                <c:pt idx="8633">
                  <c:v>-6.0250699999999997E-2</c:v>
                </c:pt>
                <c:pt idx="8634">
                  <c:v>-5.9106499999999999E-2</c:v>
                </c:pt>
                <c:pt idx="8635">
                  <c:v>-5.8246399999999997E-2</c:v>
                </c:pt>
                <c:pt idx="8636">
                  <c:v>-5.7026300000000002E-2</c:v>
                </c:pt>
                <c:pt idx="8637">
                  <c:v>-5.6117300000000002E-2</c:v>
                </c:pt>
                <c:pt idx="8638">
                  <c:v>-5.5046100000000001E-2</c:v>
                </c:pt>
                <c:pt idx="8639">
                  <c:v>-5.3993800000000002E-2</c:v>
                </c:pt>
                <c:pt idx="8640">
                  <c:v>-5.2929799999999999E-2</c:v>
                </c:pt>
                <c:pt idx="8641">
                  <c:v>-5.1712300000000003E-2</c:v>
                </c:pt>
                <c:pt idx="8642">
                  <c:v>-5.0701700000000002E-2</c:v>
                </c:pt>
                <c:pt idx="8643">
                  <c:v>-4.9684600000000002E-2</c:v>
                </c:pt>
                <c:pt idx="8644">
                  <c:v>-4.8691100000000001E-2</c:v>
                </c:pt>
                <c:pt idx="8645">
                  <c:v>-4.75538E-2</c:v>
                </c:pt>
                <c:pt idx="8646">
                  <c:v>-4.6352900000000002E-2</c:v>
                </c:pt>
                <c:pt idx="8647">
                  <c:v>-4.5350300000000003E-2</c:v>
                </c:pt>
                <c:pt idx="8648">
                  <c:v>-4.4167999999999999E-2</c:v>
                </c:pt>
                <c:pt idx="8649">
                  <c:v>-4.3081800000000003E-2</c:v>
                </c:pt>
                <c:pt idx="8650">
                  <c:v>-4.1802899999999997E-2</c:v>
                </c:pt>
                <c:pt idx="8651">
                  <c:v>-4.0779500000000003E-2</c:v>
                </c:pt>
                <c:pt idx="8652">
                  <c:v>-3.9562E-2</c:v>
                </c:pt>
                <c:pt idx="8653">
                  <c:v>-3.8488799999999997E-2</c:v>
                </c:pt>
                <c:pt idx="8654">
                  <c:v>-3.7358500000000003E-2</c:v>
                </c:pt>
                <c:pt idx="8655">
                  <c:v>-3.6349699999999999E-2</c:v>
                </c:pt>
                <c:pt idx="8656">
                  <c:v>-3.5139299999999998E-2</c:v>
                </c:pt>
                <c:pt idx="8657">
                  <c:v>-3.4101899999999997E-2</c:v>
                </c:pt>
                <c:pt idx="8658">
                  <c:v>-3.2954400000000002E-2</c:v>
                </c:pt>
                <c:pt idx="8659">
                  <c:v>-3.20579E-2</c:v>
                </c:pt>
                <c:pt idx="8660">
                  <c:v>-3.0974600000000001E-2</c:v>
                </c:pt>
                <c:pt idx="8661">
                  <c:v>-2.9831099999999999E-2</c:v>
                </c:pt>
                <c:pt idx="8662">
                  <c:v>-2.8870400000000001E-2</c:v>
                </c:pt>
                <c:pt idx="8663">
                  <c:v>-2.7782600000000001E-2</c:v>
                </c:pt>
                <c:pt idx="8664">
                  <c:v>-2.6803799999999999E-2</c:v>
                </c:pt>
                <c:pt idx="8665">
                  <c:v>-2.5748199999999999E-2</c:v>
                </c:pt>
                <c:pt idx="8666">
                  <c:v>-2.46123E-2</c:v>
                </c:pt>
                <c:pt idx="8667">
                  <c:v>-2.3847500000000001E-2</c:v>
                </c:pt>
                <c:pt idx="8668">
                  <c:v>-2.2736800000000001E-2</c:v>
                </c:pt>
                <c:pt idx="8669">
                  <c:v>-2.16359E-2</c:v>
                </c:pt>
                <c:pt idx="8670">
                  <c:v>-2.0689699999999998E-2</c:v>
                </c:pt>
                <c:pt idx="8671">
                  <c:v>-1.96794E-2</c:v>
                </c:pt>
                <c:pt idx="8672">
                  <c:v>-1.8832100000000001E-2</c:v>
                </c:pt>
                <c:pt idx="8673">
                  <c:v>-1.7772099999999999E-2</c:v>
                </c:pt>
                <c:pt idx="8674">
                  <c:v>-1.6878199999999999E-2</c:v>
                </c:pt>
                <c:pt idx="8675">
                  <c:v>-1.6072900000000001E-2</c:v>
                </c:pt>
                <c:pt idx="8676">
                  <c:v>-1.5028100000000001E-2</c:v>
                </c:pt>
                <c:pt idx="8677">
                  <c:v>-1.4310700000000001E-2</c:v>
                </c:pt>
                <c:pt idx="8678">
                  <c:v>-1.3501300000000001E-2</c:v>
                </c:pt>
                <c:pt idx="8679">
                  <c:v>-1.27216E-2</c:v>
                </c:pt>
                <c:pt idx="8680">
                  <c:v>-1.18082E-2</c:v>
                </c:pt>
                <c:pt idx="8681">
                  <c:v>-1.09395E-2</c:v>
                </c:pt>
                <c:pt idx="8682">
                  <c:v>-1.0231499999999999E-2</c:v>
                </c:pt>
                <c:pt idx="8683">
                  <c:v>-9.4562699999999993E-3</c:v>
                </c:pt>
                <c:pt idx="8684">
                  <c:v>-8.7524899999999999E-3</c:v>
                </c:pt>
                <c:pt idx="8685">
                  <c:v>-7.7272199999999999E-3</c:v>
                </c:pt>
                <c:pt idx="8686">
                  <c:v>-7.0658800000000001E-3</c:v>
                </c:pt>
                <c:pt idx="8687">
                  <c:v>-6.3726499999999997E-3</c:v>
                </c:pt>
                <c:pt idx="8688">
                  <c:v>-5.5662100000000003E-3</c:v>
                </c:pt>
                <c:pt idx="8689">
                  <c:v>-5.0052100000000004E-3</c:v>
                </c:pt>
                <c:pt idx="8690">
                  <c:v>-4.1757499999999998E-3</c:v>
                </c:pt>
                <c:pt idx="8691">
                  <c:v>-3.4702700000000001E-3</c:v>
                </c:pt>
                <c:pt idx="8692">
                  <c:v>-2.8630399999999999E-3</c:v>
                </c:pt>
                <c:pt idx="8693">
                  <c:v>-2.0690299999999999E-3</c:v>
                </c:pt>
                <c:pt idx="8694">
                  <c:v>-1.71152E-3</c:v>
                </c:pt>
                <c:pt idx="8695">
                  <c:v>-9.7196399999999997E-4</c:v>
                </c:pt>
                <c:pt idx="8696">
                  <c:v>-4.9906500000000003E-4</c:v>
                </c:pt>
                <c:pt idx="8697" formatCode="0.00E+00">
                  <c:v>5.4215799999999997E-5</c:v>
                </c:pt>
                <c:pt idx="8698">
                  <c:v>5.7433199999999999E-4</c:v>
                </c:pt>
                <c:pt idx="8699">
                  <c:v>1.08537E-3</c:v>
                </c:pt>
                <c:pt idx="8700">
                  <c:v>1.6394700000000001E-3</c:v>
                </c:pt>
                <c:pt idx="8701">
                  <c:v>1.94787E-3</c:v>
                </c:pt>
                <c:pt idx="8702">
                  <c:v>2.6404000000000002E-3</c:v>
                </c:pt>
                <c:pt idx="8703">
                  <c:v>3.0728000000000001E-3</c:v>
                </c:pt>
                <c:pt idx="8704">
                  <c:v>3.5227100000000001E-3</c:v>
                </c:pt>
                <c:pt idx="8705">
                  <c:v>4.1430299999999998E-3</c:v>
                </c:pt>
                <c:pt idx="8706">
                  <c:v>4.5346300000000004E-3</c:v>
                </c:pt>
                <c:pt idx="8707">
                  <c:v>5.0793599999999998E-3</c:v>
                </c:pt>
                <c:pt idx="8708">
                  <c:v>5.4491899999999996E-3</c:v>
                </c:pt>
                <c:pt idx="8709">
                  <c:v>5.9321599999999997E-3</c:v>
                </c:pt>
                <c:pt idx="8710">
                  <c:v>6.4476300000000002E-3</c:v>
                </c:pt>
                <c:pt idx="8711">
                  <c:v>6.7169100000000004E-3</c:v>
                </c:pt>
                <c:pt idx="8712">
                  <c:v>7.1697499999999999E-3</c:v>
                </c:pt>
                <c:pt idx="8713">
                  <c:v>7.4682899999999998E-3</c:v>
                </c:pt>
                <c:pt idx="8714">
                  <c:v>7.8482299999999994E-3</c:v>
                </c:pt>
                <c:pt idx="8715">
                  <c:v>8.1942999999999998E-3</c:v>
                </c:pt>
                <c:pt idx="8716">
                  <c:v>8.5305499999999996E-3</c:v>
                </c:pt>
                <c:pt idx="8717">
                  <c:v>8.9501200000000006E-3</c:v>
                </c:pt>
                <c:pt idx="8718">
                  <c:v>9.13016E-3</c:v>
                </c:pt>
                <c:pt idx="8719">
                  <c:v>9.4361400000000008E-3</c:v>
                </c:pt>
                <c:pt idx="8720">
                  <c:v>9.8102499999999995E-3</c:v>
                </c:pt>
                <c:pt idx="8721">
                  <c:v>1.0148600000000001E-2</c:v>
                </c:pt>
                <c:pt idx="8722">
                  <c:v>1.0496800000000001E-2</c:v>
                </c:pt>
                <c:pt idx="8723">
                  <c:v>1.0613900000000001E-2</c:v>
                </c:pt>
                <c:pt idx="8724">
                  <c:v>1.09195E-2</c:v>
                </c:pt>
                <c:pt idx="8725">
                  <c:v>1.13326E-2</c:v>
                </c:pt>
                <c:pt idx="8726">
                  <c:v>1.1361599999999999E-2</c:v>
                </c:pt>
                <c:pt idx="8727">
                  <c:v>1.1924199999999999E-2</c:v>
                </c:pt>
                <c:pt idx="8728">
                  <c:v>1.2090699999999999E-2</c:v>
                </c:pt>
                <c:pt idx="8729">
                  <c:v>1.2337300000000001E-2</c:v>
                </c:pt>
                <c:pt idx="8730">
                  <c:v>1.26953E-2</c:v>
                </c:pt>
                <c:pt idx="8731">
                  <c:v>1.2751999999999999E-2</c:v>
                </c:pt>
                <c:pt idx="8732">
                  <c:v>1.3236400000000001E-2</c:v>
                </c:pt>
                <c:pt idx="8733">
                  <c:v>1.35111E-2</c:v>
                </c:pt>
                <c:pt idx="8734">
                  <c:v>1.3774099999999999E-2</c:v>
                </c:pt>
                <c:pt idx="8735">
                  <c:v>1.40377E-2</c:v>
                </c:pt>
                <c:pt idx="8736">
                  <c:v>1.4260999999999999E-2</c:v>
                </c:pt>
                <c:pt idx="8737">
                  <c:v>1.45842E-2</c:v>
                </c:pt>
                <c:pt idx="8738">
                  <c:v>1.47712E-2</c:v>
                </c:pt>
                <c:pt idx="8739">
                  <c:v>1.50911E-2</c:v>
                </c:pt>
                <c:pt idx="8740">
                  <c:v>1.5448E-2</c:v>
                </c:pt>
                <c:pt idx="8741">
                  <c:v>1.5641200000000001E-2</c:v>
                </c:pt>
                <c:pt idx="8742">
                  <c:v>1.5940699999999999E-2</c:v>
                </c:pt>
                <c:pt idx="8743">
                  <c:v>1.6262800000000001E-2</c:v>
                </c:pt>
                <c:pt idx="8744">
                  <c:v>1.6563100000000001E-2</c:v>
                </c:pt>
                <c:pt idx="8745">
                  <c:v>1.68209E-2</c:v>
                </c:pt>
                <c:pt idx="8746">
                  <c:v>1.7185700000000002E-2</c:v>
                </c:pt>
                <c:pt idx="8747">
                  <c:v>1.73747E-2</c:v>
                </c:pt>
                <c:pt idx="8748">
                  <c:v>1.76714E-2</c:v>
                </c:pt>
                <c:pt idx="8749">
                  <c:v>1.7971399999999998E-2</c:v>
                </c:pt>
                <c:pt idx="8750">
                  <c:v>1.8365300000000001E-2</c:v>
                </c:pt>
                <c:pt idx="8751">
                  <c:v>1.8441099999999998E-2</c:v>
                </c:pt>
                <c:pt idx="8752">
                  <c:v>1.8919499999999999E-2</c:v>
                </c:pt>
                <c:pt idx="8753">
                  <c:v>1.93078E-2</c:v>
                </c:pt>
                <c:pt idx="8754">
                  <c:v>1.9751899999999999E-2</c:v>
                </c:pt>
                <c:pt idx="8755">
                  <c:v>2.0084999999999999E-2</c:v>
                </c:pt>
                <c:pt idx="8756">
                  <c:v>2.05931E-2</c:v>
                </c:pt>
                <c:pt idx="8757">
                  <c:v>2.09956E-2</c:v>
                </c:pt>
                <c:pt idx="8758">
                  <c:v>2.1322299999999999E-2</c:v>
                </c:pt>
                <c:pt idx="8759">
                  <c:v>2.1863500000000001E-2</c:v>
                </c:pt>
                <c:pt idx="8760">
                  <c:v>2.2073599999999999E-2</c:v>
                </c:pt>
                <c:pt idx="8761">
                  <c:v>2.26103E-2</c:v>
                </c:pt>
                <c:pt idx="8762">
                  <c:v>2.2920599999999999E-2</c:v>
                </c:pt>
                <c:pt idx="8763">
                  <c:v>2.3402300000000001E-2</c:v>
                </c:pt>
                <c:pt idx="8764">
                  <c:v>2.3901100000000002E-2</c:v>
                </c:pt>
                <c:pt idx="8765">
                  <c:v>2.4202600000000001E-2</c:v>
                </c:pt>
                <c:pt idx="8766">
                  <c:v>2.47047E-2</c:v>
                </c:pt>
                <c:pt idx="8767">
                  <c:v>2.5231799999999999E-2</c:v>
                </c:pt>
                <c:pt idx="8768">
                  <c:v>2.5608599999999999E-2</c:v>
                </c:pt>
                <c:pt idx="8769">
                  <c:v>2.6302699999999998E-2</c:v>
                </c:pt>
                <c:pt idx="8770">
                  <c:v>2.6767099999999999E-2</c:v>
                </c:pt>
                <c:pt idx="8771">
                  <c:v>2.7136400000000001E-2</c:v>
                </c:pt>
                <c:pt idx="8772">
                  <c:v>2.76647E-2</c:v>
                </c:pt>
                <c:pt idx="8773">
                  <c:v>2.81683E-2</c:v>
                </c:pt>
                <c:pt idx="8774">
                  <c:v>2.8790699999999999E-2</c:v>
                </c:pt>
                <c:pt idx="8775">
                  <c:v>2.9147099999999999E-2</c:v>
                </c:pt>
                <c:pt idx="8776">
                  <c:v>2.9808299999999999E-2</c:v>
                </c:pt>
                <c:pt idx="8777">
                  <c:v>3.03795E-2</c:v>
                </c:pt>
                <c:pt idx="8778">
                  <c:v>3.0872299999999998E-2</c:v>
                </c:pt>
                <c:pt idx="8779">
                  <c:v>3.1455400000000001E-2</c:v>
                </c:pt>
                <c:pt idx="8780">
                  <c:v>3.2123199999999998E-2</c:v>
                </c:pt>
                <c:pt idx="8781">
                  <c:v>3.2688300000000003E-2</c:v>
                </c:pt>
                <c:pt idx="8782">
                  <c:v>3.3284899999999999E-2</c:v>
                </c:pt>
                <c:pt idx="8783">
                  <c:v>3.3848700000000002E-2</c:v>
                </c:pt>
                <c:pt idx="8784">
                  <c:v>3.4535700000000003E-2</c:v>
                </c:pt>
                <c:pt idx="8785">
                  <c:v>3.5175699999999997E-2</c:v>
                </c:pt>
                <c:pt idx="8786">
                  <c:v>3.5668100000000001E-2</c:v>
                </c:pt>
                <c:pt idx="8787">
                  <c:v>3.61765E-2</c:v>
                </c:pt>
                <c:pt idx="8788">
                  <c:v>3.69313E-2</c:v>
                </c:pt>
                <c:pt idx="8789">
                  <c:v>3.75237E-2</c:v>
                </c:pt>
                <c:pt idx="8790">
                  <c:v>3.81733E-2</c:v>
                </c:pt>
                <c:pt idx="8791">
                  <c:v>3.8802000000000003E-2</c:v>
                </c:pt>
                <c:pt idx="8792">
                  <c:v>3.9255199999999997E-2</c:v>
                </c:pt>
                <c:pt idx="8793">
                  <c:v>4.0054899999999997E-2</c:v>
                </c:pt>
                <c:pt idx="8794">
                  <c:v>4.0582100000000003E-2</c:v>
                </c:pt>
                <c:pt idx="8795">
                  <c:v>4.10931E-2</c:v>
                </c:pt>
                <c:pt idx="8796">
                  <c:v>4.1927699999999998E-2</c:v>
                </c:pt>
                <c:pt idx="8797">
                  <c:v>4.24801E-2</c:v>
                </c:pt>
                <c:pt idx="8798">
                  <c:v>4.3017399999999997E-2</c:v>
                </c:pt>
                <c:pt idx="8799">
                  <c:v>4.3546700000000001E-2</c:v>
                </c:pt>
                <c:pt idx="8800">
                  <c:v>4.4202499999999999E-2</c:v>
                </c:pt>
                <c:pt idx="8801">
                  <c:v>4.4817500000000003E-2</c:v>
                </c:pt>
                <c:pt idx="8802">
                  <c:v>4.5274700000000001E-2</c:v>
                </c:pt>
                <c:pt idx="8803">
                  <c:v>4.6061499999999998E-2</c:v>
                </c:pt>
                <c:pt idx="8804">
                  <c:v>4.64737E-2</c:v>
                </c:pt>
                <c:pt idx="8805">
                  <c:v>4.7127200000000001E-2</c:v>
                </c:pt>
                <c:pt idx="8806">
                  <c:v>4.7629699999999997E-2</c:v>
                </c:pt>
                <c:pt idx="8807">
                  <c:v>4.8180899999999999E-2</c:v>
                </c:pt>
                <c:pt idx="8808">
                  <c:v>4.8894800000000002E-2</c:v>
                </c:pt>
                <c:pt idx="8809">
                  <c:v>4.9301299999999999E-2</c:v>
                </c:pt>
                <c:pt idx="8810">
                  <c:v>4.9878899999999997E-2</c:v>
                </c:pt>
                <c:pt idx="8811">
                  <c:v>5.0297000000000001E-2</c:v>
                </c:pt>
                <c:pt idx="8812">
                  <c:v>5.0822300000000001E-2</c:v>
                </c:pt>
                <c:pt idx="8813">
                  <c:v>5.1344000000000001E-2</c:v>
                </c:pt>
                <c:pt idx="8814">
                  <c:v>5.1647899999999997E-2</c:v>
                </c:pt>
                <c:pt idx="8815">
                  <c:v>5.2137799999999998E-2</c:v>
                </c:pt>
                <c:pt idx="8816">
                  <c:v>5.2634599999999997E-2</c:v>
                </c:pt>
                <c:pt idx="8817">
                  <c:v>5.2882899999999997E-2</c:v>
                </c:pt>
                <c:pt idx="8818">
                  <c:v>5.3346499999999998E-2</c:v>
                </c:pt>
                <c:pt idx="8819">
                  <c:v>5.3659600000000002E-2</c:v>
                </c:pt>
                <c:pt idx="8820">
                  <c:v>5.4257699999999999E-2</c:v>
                </c:pt>
                <c:pt idx="8821">
                  <c:v>5.4517700000000002E-2</c:v>
                </c:pt>
                <c:pt idx="8822">
                  <c:v>5.4737000000000001E-2</c:v>
                </c:pt>
                <c:pt idx="8823">
                  <c:v>5.5263699999999999E-2</c:v>
                </c:pt>
                <c:pt idx="8824">
                  <c:v>5.5461299999999998E-2</c:v>
                </c:pt>
                <c:pt idx="8825">
                  <c:v>5.5776699999999999E-2</c:v>
                </c:pt>
                <c:pt idx="8826">
                  <c:v>5.6028300000000003E-2</c:v>
                </c:pt>
                <c:pt idx="8827">
                  <c:v>5.6289400000000003E-2</c:v>
                </c:pt>
                <c:pt idx="8828">
                  <c:v>5.6499599999999997E-2</c:v>
                </c:pt>
                <c:pt idx="8829">
                  <c:v>5.6658199999999999E-2</c:v>
                </c:pt>
                <c:pt idx="8830">
                  <c:v>5.6939200000000002E-2</c:v>
                </c:pt>
                <c:pt idx="8831">
                  <c:v>5.7031400000000003E-2</c:v>
                </c:pt>
                <c:pt idx="8832">
                  <c:v>5.7246100000000001E-2</c:v>
                </c:pt>
                <c:pt idx="8833">
                  <c:v>5.7353700000000001E-2</c:v>
                </c:pt>
                <c:pt idx="8834">
                  <c:v>5.7528000000000003E-2</c:v>
                </c:pt>
                <c:pt idx="8835">
                  <c:v>5.7541500000000002E-2</c:v>
                </c:pt>
                <c:pt idx="8836">
                  <c:v>5.7683100000000001E-2</c:v>
                </c:pt>
                <c:pt idx="8837">
                  <c:v>5.7782300000000002E-2</c:v>
                </c:pt>
                <c:pt idx="8838">
                  <c:v>5.7754399999999997E-2</c:v>
                </c:pt>
                <c:pt idx="8839">
                  <c:v>5.7823899999999998E-2</c:v>
                </c:pt>
                <c:pt idx="8840">
                  <c:v>5.7829999999999999E-2</c:v>
                </c:pt>
                <c:pt idx="8841">
                  <c:v>5.7720199999999999E-2</c:v>
                </c:pt>
                <c:pt idx="8842">
                  <c:v>5.7711600000000002E-2</c:v>
                </c:pt>
                <c:pt idx="8843">
                  <c:v>5.7566800000000001E-2</c:v>
                </c:pt>
                <c:pt idx="8844">
                  <c:v>5.7605200000000002E-2</c:v>
                </c:pt>
                <c:pt idx="8845">
                  <c:v>5.75424E-2</c:v>
                </c:pt>
                <c:pt idx="8846">
                  <c:v>5.7247100000000002E-2</c:v>
                </c:pt>
                <c:pt idx="8847">
                  <c:v>5.7112299999999998E-2</c:v>
                </c:pt>
                <c:pt idx="8848">
                  <c:v>5.6978500000000001E-2</c:v>
                </c:pt>
                <c:pt idx="8849">
                  <c:v>5.7011899999999997E-2</c:v>
                </c:pt>
                <c:pt idx="8850">
                  <c:v>5.6578799999999999E-2</c:v>
                </c:pt>
                <c:pt idx="8851">
                  <c:v>5.63858E-2</c:v>
                </c:pt>
                <c:pt idx="8852">
                  <c:v>5.6042300000000003E-2</c:v>
                </c:pt>
                <c:pt idx="8853">
                  <c:v>5.5839899999999998E-2</c:v>
                </c:pt>
                <c:pt idx="8854">
                  <c:v>5.5497999999999999E-2</c:v>
                </c:pt>
                <c:pt idx="8855">
                  <c:v>5.5361899999999999E-2</c:v>
                </c:pt>
                <c:pt idx="8856">
                  <c:v>5.4868599999999997E-2</c:v>
                </c:pt>
                <c:pt idx="8857">
                  <c:v>5.4604199999999999E-2</c:v>
                </c:pt>
                <c:pt idx="8858">
                  <c:v>5.4206699999999997E-2</c:v>
                </c:pt>
                <c:pt idx="8859">
                  <c:v>5.3929600000000001E-2</c:v>
                </c:pt>
                <c:pt idx="8860">
                  <c:v>5.3698599999999999E-2</c:v>
                </c:pt>
                <c:pt idx="8861">
                  <c:v>5.3154399999999997E-2</c:v>
                </c:pt>
                <c:pt idx="8862">
                  <c:v>5.2796999999999997E-2</c:v>
                </c:pt>
                <c:pt idx="8863">
                  <c:v>5.2307199999999998E-2</c:v>
                </c:pt>
                <c:pt idx="8864">
                  <c:v>5.1830399999999999E-2</c:v>
                </c:pt>
                <c:pt idx="8865">
                  <c:v>5.1456200000000001E-2</c:v>
                </c:pt>
                <c:pt idx="8866">
                  <c:v>5.0934899999999998E-2</c:v>
                </c:pt>
                <c:pt idx="8867">
                  <c:v>5.0555999999999997E-2</c:v>
                </c:pt>
                <c:pt idx="8868">
                  <c:v>4.9924799999999998E-2</c:v>
                </c:pt>
                <c:pt idx="8869">
                  <c:v>4.9584499999999997E-2</c:v>
                </c:pt>
                <c:pt idx="8870">
                  <c:v>4.9023999999999998E-2</c:v>
                </c:pt>
                <c:pt idx="8871">
                  <c:v>4.8567600000000002E-2</c:v>
                </c:pt>
                <c:pt idx="8872">
                  <c:v>4.8125099999999997E-2</c:v>
                </c:pt>
                <c:pt idx="8873">
                  <c:v>4.7496799999999999E-2</c:v>
                </c:pt>
                <c:pt idx="8874">
                  <c:v>4.6999300000000001E-2</c:v>
                </c:pt>
                <c:pt idx="8875">
                  <c:v>4.6359900000000002E-2</c:v>
                </c:pt>
                <c:pt idx="8876">
                  <c:v>4.5663599999999999E-2</c:v>
                </c:pt>
                <c:pt idx="8877">
                  <c:v>4.4938100000000002E-2</c:v>
                </c:pt>
                <c:pt idx="8878">
                  <c:v>4.4348199999999997E-2</c:v>
                </c:pt>
                <c:pt idx="8879">
                  <c:v>4.3717300000000001E-2</c:v>
                </c:pt>
                <c:pt idx="8880">
                  <c:v>4.3148300000000001E-2</c:v>
                </c:pt>
                <c:pt idx="8881">
                  <c:v>4.25122E-2</c:v>
                </c:pt>
                <c:pt idx="8882">
                  <c:v>4.1841499999999997E-2</c:v>
                </c:pt>
                <c:pt idx="8883">
                  <c:v>4.1374099999999997E-2</c:v>
                </c:pt>
                <c:pt idx="8884">
                  <c:v>4.0754199999999997E-2</c:v>
                </c:pt>
                <c:pt idx="8885">
                  <c:v>4.02449E-2</c:v>
                </c:pt>
                <c:pt idx="8886">
                  <c:v>3.9487899999999999E-2</c:v>
                </c:pt>
                <c:pt idx="8887">
                  <c:v>3.8975000000000003E-2</c:v>
                </c:pt>
                <c:pt idx="8888">
                  <c:v>3.8263100000000001E-2</c:v>
                </c:pt>
                <c:pt idx="8889">
                  <c:v>3.7699000000000003E-2</c:v>
                </c:pt>
                <c:pt idx="8890">
                  <c:v>3.6869399999999997E-2</c:v>
                </c:pt>
                <c:pt idx="8891">
                  <c:v>3.6287600000000003E-2</c:v>
                </c:pt>
                <c:pt idx="8892">
                  <c:v>3.55561E-2</c:v>
                </c:pt>
                <c:pt idx="8893">
                  <c:v>3.5003100000000002E-2</c:v>
                </c:pt>
                <c:pt idx="8894">
                  <c:v>3.4291799999999997E-2</c:v>
                </c:pt>
                <c:pt idx="8895">
                  <c:v>3.3679099999999997E-2</c:v>
                </c:pt>
                <c:pt idx="8896">
                  <c:v>3.3074100000000002E-2</c:v>
                </c:pt>
                <c:pt idx="8897">
                  <c:v>3.2325300000000001E-2</c:v>
                </c:pt>
                <c:pt idx="8898">
                  <c:v>3.1885799999999999E-2</c:v>
                </c:pt>
                <c:pt idx="8899">
                  <c:v>3.10006E-2</c:v>
                </c:pt>
                <c:pt idx="8900">
                  <c:v>3.04484E-2</c:v>
                </c:pt>
                <c:pt idx="8901">
                  <c:v>2.9742899999999999E-2</c:v>
                </c:pt>
                <c:pt idx="8902">
                  <c:v>2.9027500000000001E-2</c:v>
                </c:pt>
                <c:pt idx="8903">
                  <c:v>2.8464300000000001E-2</c:v>
                </c:pt>
                <c:pt idx="8904">
                  <c:v>2.7952999999999999E-2</c:v>
                </c:pt>
                <c:pt idx="8905">
                  <c:v>2.7165600000000002E-2</c:v>
                </c:pt>
                <c:pt idx="8906">
                  <c:v>2.6821999999999999E-2</c:v>
                </c:pt>
                <c:pt idx="8907">
                  <c:v>2.6039699999999999E-2</c:v>
                </c:pt>
                <c:pt idx="8908">
                  <c:v>2.5751199999999998E-2</c:v>
                </c:pt>
                <c:pt idx="8909">
                  <c:v>2.5004700000000001E-2</c:v>
                </c:pt>
                <c:pt idx="8910">
                  <c:v>2.4626599999999998E-2</c:v>
                </c:pt>
                <c:pt idx="8911">
                  <c:v>2.40229E-2</c:v>
                </c:pt>
                <c:pt idx="8912">
                  <c:v>2.3512999999999999E-2</c:v>
                </c:pt>
                <c:pt idx="8913">
                  <c:v>2.30063E-2</c:v>
                </c:pt>
                <c:pt idx="8914">
                  <c:v>2.2476900000000001E-2</c:v>
                </c:pt>
                <c:pt idx="8915">
                  <c:v>2.1922799999999999E-2</c:v>
                </c:pt>
                <c:pt idx="8916">
                  <c:v>2.16054E-2</c:v>
                </c:pt>
                <c:pt idx="8917">
                  <c:v>2.09096E-2</c:v>
                </c:pt>
                <c:pt idx="8918">
                  <c:v>2.0535100000000001E-2</c:v>
                </c:pt>
                <c:pt idx="8919">
                  <c:v>2.0183099999999999E-2</c:v>
                </c:pt>
                <c:pt idx="8920">
                  <c:v>1.9689399999999999E-2</c:v>
                </c:pt>
                <c:pt idx="8921">
                  <c:v>1.9316900000000001E-2</c:v>
                </c:pt>
                <c:pt idx="8922">
                  <c:v>1.8776899999999999E-2</c:v>
                </c:pt>
                <c:pt idx="8923">
                  <c:v>1.85005E-2</c:v>
                </c:pt>
                <c:pt idx="8924">
                  <c:v>1.8029699999999999E-2</c:v>
                </c:pt>
                <c:pt idx="8925">
                  <c:v>1.7813900000000001E-2</c:v>
                </c:pt>
                <c:pt idx="8926">
                  <c:v>1.7489999999999999E-2</c:v>
                </c:pt>
                <c:pt idx="8927">
                  <c:v>1.7165199999999999E-2</c:v>
                </c:pt>
                <c:pt idx="8928">
                  <c:v>1.6791500000000001E-2</c:v>
                </c:pt>
                <c:pt idx="8929">
                  <c:v>1.6581599999999998E-2</c:v>
                </c:pt>
                <c:pt idx="8930">
                  <c:v>1.63803E-2</c:v>
                </c:pt>
                <c:pt idx="8931">
                  <c:v>1.6110300000000001E-2</c:v>
                </c:pt>
                <c:pt idx="8932">
                  <c:v>1.58196E-2</c:v>
                </c:pt>
                <c:pt idx="8933">
                  <c:v>1.5613999999999999E-2</c:v>
                </c:pt>
                <c:pt idx="8934">
                  <c:v>1.5363E-2</c:v>
                </c:pt>
                <c:pt idx="8935">
                  <c:v>1.52184E-2</c:v>
                </c:pt>
                <c:pt idx="8936">
                  <c:v>1.4995E-2</c:v>
                </c:pt>
                <c:pt idx="8937">
                  <c:v>1.4818899999999999E-2</c:v>
                </c:pt>
                <c:pt idx="8938">
                  <c:v>1.47586E-2</c:v>
                </c:pt>
                <c:pt idx="8939">
                  <c:v>1.45059E-2</c:v>
                </c:pt>
                <c:pt idx="8940">
                  <c:v>1.46251E-2</c:v>
                </c:pt>
                <c:pt idx="8941">
                  <c:v>1.4531499999999999E-2</c:v>
                </c:pt>
                <c:pt idx="8942">
                  <c:v>1.43576E-2</c:v>
                </c:pt>
                <c:pt idx="8943">
                  <c:v>1.4430500000000001E-2</c:v>
                </c:pt>
                <c:pt idx="8944">
                  <c:v>1.43348E-2</c:v>
                </c:pt>
                <c:pt idx="8945">
                  <c:v>1.45007E-2</c:v>
                </c:pt>
                <c:pt idx="8946">
                  <c:v>1.42471E-2</c:v>
                </c:pt>
                <c:pt idx="8947">
                  <c:v>1.4342199999999999E-2</c:v>
                </c:pt>
                <c:pt idx="8948">
                  <c:v>1.4481600000000001E-2</c:v>
                </c:pt>
                <c:pt idx="8949">
                  <c:v>1.4331200000000001E-2</c:v>
                </c:pt>
                <c:pt idx="8950">
                  <c:v>1.44309E-2</c:v>
                </c:pt>
                <c:pt idx="8951">
                  <c:v>1.44826E-2</c:v>
                </c:pt>
                <c:pt idx="8952">
                  <c:v>1.43912E-2</c:v>
                </c:pt>
                <c:pt idx="8953">
                  <c:v>1.4641599999999999E-2</c:v>
                </c:pt>
                <c:pt idx="8954">
                  <c:v>1.4618900000000001E-2</c:v>
                </c:pt>
                <c:pt idx="8955">
                  <c:v>1.47361E-2</c:v>
                </c:pt>
                <c:pt idx="8956">
                  <c:v>1.4816899999999999E-2</c:v>
                </c:pt>
                <c:pt idx="8957">
                  <c:v>1.47671E-2</c:v>
                </c:pt>
                <c:pt idx="8958">
                  <c:v>1.4924099999999999E-2</c:v>
                </c:pt>
                <c:pt idx="8959">
                  <c:v>1.50194E-2</c:v>
                </c:pt>
                <c:pt idx="8960">
                  <c:v>1.5254800000000001E-2</c:v>
                </c:pt>
                <c:pt idx="8961">
                  <c:v>1.5196400000000001E-2</c:v>
                </c:pt>
                <c:pt idx="8962">
                  <c:v>1.5407000000000001E-2</c:v>
                </c:pt>
                <c:pt idx="8963">
                  <c:v>1.5504E-2</c:v>
                </c:pt>
                <c:pt idx="8964">
                  <c:v>1.56835E-2</c:v>
                </c:pt>
                <c:pt idx="8965">
                  <c:v>1.5864400000000001E-2</c:v>
                </c:pt>
                <c:pt idx="8966">
                  <c:v>1.6038500000000001E-2</c:v>
                </c:pt>
                <c:pt idx="8967">
                  <c:v>1.609E-2</c:v>
                </c:pt>
                <c:pt idx="8968">
                  <c:v>1.63295E-2</c:v>
                </c:pt>
                <c:pt idx="8969">
                  <c:v>1.63658E-2</c:v>
                </c:pt>
                <c:pt idx="8970">
                  <c:v>1.6526699999999998E-2</c:v>
                </c:pt>
                <c:pt idx="8971">
                  <c:v>1.6629000000000001E-2</c:v>
                </c:pt>
                <c:pt idx="8972">
                  <c:v>1.67E-2</c:v>
                </c:pt>
                <c:pt idx="8973">
                  <c:v>1.6720800000000001E-2</c:v>
                </c:pt>
                <c:pt idx="8974">
                  <c:v>1.6958999999999998E-2</c:v>
                </c:pt>
                <c:pt idx="8975">
                  <c:v>1.68933E-2</c:v>
                </c:pt>
                <c:pt idx="8976">
                  <c:v>1.7071099999999999E-2</c:v>
                </c:pt>
                <c:pt idx="8977">
                  <c:v>1.71545E-2</c:v>
                </c:pt>
                <c:pt idx="8978">
                  <c:v>1.72046E-2</c:v>
                </c:pt>
                <c:pt idx="8979">
                  <c:v>1.72122E-2</c:v>
                </c:pt>
                <c:pt idx="8980">
                  <c:v>1.72502E-2</c:v>
                </c:pt>
                <c:pt idx="8981">
                  <c:v>1.7345099999999999E-2</c:v>
                </c:pt>
                <c:pt idx="8982">
                  <c:v>1.7391899999999998E-2</c:v>
                </c:pt>
                <c:pt idx="8983">
                  <c:v>1.7471199999999999E-2</c:v>
                </c:pt>
                <c:pt idx="8984">
                  <c:v>1.74495E-2</c:v>
                </c:pt>
                <c:pt idx="8985">
                  <c:v>1.7497599999999999E-2</c:v>
                </c:pt>
                <c:pt idx="8986">
                  <c:v>1.7457E-2</c:v>
                </c:pt>
                <c:pt idx="8987">
                  <c:v>1.7582299999999999E-2</c:v>
                </c:pt>
                <c:pt idx="8988">
                  <c:v>1.7623799999999998E-2</c:v>
                </c:pt>
                <c:pt idx="8989">
                  <c:v>1.7552399999999999E-2</c:v>
                </c:pt>
                <c:pt idx="8990">
                  <c:v>1.7402600000000001E-2</c:v>
                </c:pt>
                <c:pt idx="8991">
                  <c:v>1.73425E-2</c:v>
                </c:pt>
                <c:pt idx="8992">
                  <c:v>1.7283900000000001E-2</c:v>
                </c:pt>
                <c:pt idx="8993">
                  <c:v>1.7147599999999999E-2</c:v>
                </c:pt>
                <c:pt idx="8994">
                  <c:v>1.6959999999999999E-2</c:v>
                </c:pt>
                <c:pt idx="8995">
                  <c:v>1.6933400000000001E-2</c:v>
                </c:pt>
                <c:pt idx="8996">
                  <c:v>1.6800599999999999E-2</c:v>
                </c:pt>
                <c:pt idx="8997">
                  <c:v>1.66012E-2</c:v>
                </c:pt>
                <c:pt idx="8998">
                  <c:v>1.6450099999999999E-2</c:v>
                </c:pt>
                <c:pt idx="8999">
                  <c:v>1.6437899999999998E-2</c:v>
                </c:pt>
                <c:pt idx="9000">
                  <c:v>1.61754E-2</c:v>
                </c:pt>
                <c:pt idx="9001">
                  <c:v>1.5999300000000001E-2</c:v>
                </c:pt>
                <c:pt idx="9002">
                  <c:v>1.58336E-2</c:v>
                </c:pt>
                <c:pt idx="9003">
                  <c:v>1.54585E-2</c:v>
                </c:pt>
                <c:pt idx="9004">
                  <c:v>1.5197199999999999E-2</c:v>
                </c:pt>
                <c:pt idx="9005">
                  <c:v>1.4814300000000001E-2</c:v>
                </c:pt>
                <c:pt idx="9006">
                  <c:v>1.45287E-2</c:v>
                </c:pt>
                <c:pt idx="9007">
                  <c:v>1.4260999999999999E-2</c:v>
                </c:pt>
                <c:pt idx="9008">
                  <c:v>1.39682E-2</c:v>
                </c:pt>
                <c:pt idx="9009">
                  <c:v>1.36791E-2</c:v>
                </c:pt>
                <c:pt idx="9010">
                  <c:v>1.32485E-2</c:v>
                </c:pt>
                <c:pt idx="9011">
                  <c:v>1.30747E-2</c:v>
                </c:pt>
                <c:pt idx="9012">
                  <c:v>1.2825E-2</c:v>
                </c:pt>
                <c:pt idx="9013">
                  <c:v>1.2444999999999999E-2</c:v>
                </c:pt>
                <c:pt idx="9014">
                  <c:v>1.2029400000000001E-2</c:v>
                </c:pt>
                <c:pt idx="9015">
                  <c:v>1.1613800000000001E-2</c:v>
                </c:pt>
                <c:pt idx="9016">
                  <c:v>1.11947E-2</c:v>
                </c:pt>
                <c:pt idx="9017">
                  <c:v>1.0692800000000001E-2</c:v>
                </c:pt>
                <c:pt idx="9018">
                  <c:v>1.03426E-2</c:v>
                </c:pt>
                <c:pt idx="9019">
                  <c:v>9.7835800000000001E-3</c:v>
                </c:pt>
                <c:pt idx="9020">
                  <c:v>9.2489700000000005E-3</c:v>
                </c:pt>
                <c:pt idx="9021">
                  <c:v>8.8123000000000003E-3</c:v>
                </c:pt>
                <c:pt idx="9022">
                  <c:v>8.23283E-3</c:v>
                </c:pt>
                <c:pt idx="9023">
                  <c:v>7.8936200000000005E-3</c:v>
                </c:pt>
                <c:pt idx="9024">
                  <c:v>7.2883699999999997E-3</c:v>
                </c:pt>
                <c:pt idx="9025">
                  <c:v>6.8037599999999998E-3</c:v>
                </c:pt>
                <c:pt idx="9026">
                  <c:v>6.2933700000000004E-3</c:v>
                </c:pt>
                <c:pt idx="9027">
                  <c:v>5.6470299999999999E-3</c:v>
                </c:pt>
                <c:pt idx="9028">
                  <c:v>5.1896599999999996E-3</c:v>
                </c:pt>
                <c:pt idx="9029">
                  <c:v>4.5680499999999997E-3</c:v>
                </c:pt>
                <c:pt idx="9030">
                  <c:v>3.9256300000000003E-3</c:v>
                </c:pt>
                <c:pt idx="9031">
                  <c:v>3.3759599999999999E-3</c:v>
                </c:pt>
                <c:pt idx="9032">
                  <c:v>2.8569300000000001E-3</c:v>
                </c:pt>
                <c:pt idx="9033">
                  <c:v>2.2695900000000001E-3</c:v>
                </c:pt>
                <c:pt idx="9034">
                  <c:v>1.55204E-3</c:v>
                </c:pt>
                <c:pt idx="9035">
                  <c:v>9.5196699999999996E-4</c:v>
                </c:pt>
                <c:pt idx="9036">
                  <c:v>5.2210699999999995E-4</c:v>
                </c:pt>
                <c:pt idx="9037">
                  <c:v>-1.5805100000000001E-4</c:v>
                </c:pt>
                <c:pt idx="9038">
                  <c:v>-6.6779199999999995E-4</c:v>
                </c:pt>
                <c:pt idx="9039">
                  <c:v>-1.5498300000000001E-3</c:v>
                </c:pt>
                <c:pt idx="9040">
                  <c:v>-2.0362000000000002E-3</c:v>
                </c:pt>
                <c:pt idx="9041">
                  <c:v>-2.76356E-3</c:v>
                </c:pt>
                <c:pt idx="9042">
                  <c:v>-3.4025499999999998E-3</c:v>
                </c:pt>
                <c:pt idx="9043">
                  <c:v>-4.1231799999999997E-3</c:v>
                </c:pt>
                <c:pt idx="9044">
                  <c:v>-4.8216200000000004E-3</c:v>
                </c:pt>
                <c:pt idx="9045">
                  <c:v>-5.5999400000000003E-3</c:v>
                </c:pt>
                <c:pt idx="9046">
                  <c:v>-6.2102399999999997E-3</c:v>
                </c:pt>
                <c:pt idx="9047">
                  <c:v>-6.9048099999999999E-3</c:v>
                </c:pt>
                <c:pt idx="9048">
                  <c:v>-7.5440500000000001E-3</c:v>
                </c:pt>
                <c:pt idx="9049">
                  <c:v>-8.4495200000000003E-3</c:v>
                </c:pt>
                <c:pt idx="9050">
                  <c:v>-9.2070699999999995E-3</c:v>
                </c:pt>
                <c:pt idx="9051">
                  <c:v>-9.6702999999999997E-3</c:v>
                </c:pt>
                <c:pt idx="9052">
                  <c:v>-1.04479E-2</c:v>
                </c:pt>
                <c:pt idx="9053">
                  <c:v>-1.11935E-2</c:v>
                </c:pt>
                <c:pt idx="9054">
                  <c:v>-1.1956100000000001E-2</c:v>
                </c:pt>
                <c:pt idx="9055">
                  <c:v>-1.2601299999999999E-2</c:v>
                </c:pt>
                <c:pt idx="9056">
                  <c:v>-1.3439400000000001E-2</c:v>
                </c:pt>
                <c:pt idx="9057">
                  <c:v>-1.4045200000000001E-2</c:v>
                </c:pt>
                <c:pt idx="9058">
                  <c:v>-1.4721400000000001E-2</c:v>
                </c:pt>
                <c:pt idx="9059">
                  <c:v>-1.55643E-2</c:v>
                </c:pt>
                <c:pt idx="9060">
                  <c:v>-1.6220499999999999E-2</c:v>
                </c:pt>
                <c:pt idx="9061">
                  <c:v>-1.7176500000000001E-2</c:v>
                </c:pt>
                <c:pt idx="9062">
                  <c:v>-1.7594100000000001E-2</c:v>
                </c:pt>
                <c:pt idx="9063">
                  <c:v>-1.8425E-2</c:v>
                </c:pt>
                <c:pt idx="9064">
                  <c:v>-1.9166599999999999E-2</c:v>
                </c:pt>
                <c:pt idx="9065">
                  <c:v>-1.9812E-2</c:v>
                </c:pt>
                <c:pt idx="9066">
                  <c:v>-2.07046E-2</c:v>
                </c:pt>
                <c:pt idx="9067">
                  <c:v>-2.11557E-2</c:v>
                </c:pt>
                <c:pt idx="9068">
                  <c:v>-2.1778100000000002E-2</c:v>
                </c:pt>
                <c:pt idx="9069">
                  <c:v>-2.2856399999999999E-2</c:v>
                </c:pt>
                <c:pt idx="9070">
                  <c:v>-2.3204300000000001E-2</c:v>
                </c:pt>
                <c:pt idx="9071">
                  <c:v>-2.4011600000000001E-2</c:v>
                </c:pt>
                <c:pt idx="9072">
                  <c:v>-2.4704400000000001E-2</c:v>
                </c:pt>
                <c:pt idx="9073">
                  <c:v>-2.5378000000000001E-2</c:v>
                </c:pt>
                <c:pt idx="9074">
                  <c:v>-2.5962499999999999E-2</c:v>
                </c:pt>
                <c:pt idx="9075">
                  <c:v>-2.6696899999999999E-2</c:v>
                </c:pt>
                <c:pt idx="9076">
                  <c:v>-2.70601E-2</c:v>
                </c:pt>
                <c:pt idx="9077">
                  <c:v>-2.7903399999999998E-2</c:v>
                </c:pt>
                <c:pt idx="9078">
                  <c:v>-2.8424999999999999E-2</c:v>
                </c:pt>
                <c:pt idx="9079">
                  <c:v>-2.90592E-2</c:v>
                </c:pt>
                <c:pt idx="9080">
                  <c:v>-2.9730699999999999E-2</c:v>
                </c:pt>
                <c:pt idx="9081">
                  <c:v>-3.03772E-2</c:v>
                </c:pt>
                <c:pt idx="9082">
                  <c:v>-3.0766999999999999E-2</c:v>
                </c:pt>
                <c:pt idx="9083">
                  <c:v>-3.16542E-2</c:v>
                </c:pt>
                <c:pt idx="9084">
                  <c:v>-3.21216E-2</c:v>
                </c:pt>
                <c:pt idx="9085">
                  <c:v>-3.2754699999999998E-2</c:v>
                </c:pt>
                <c:pt idx="9086">
                  <c:v>-3.3214100000000003E-2</c:v>
                </c:pt>
                <c:pt idx="9087">
                  <c:v>-3.3783599999999997E-2</c:v>
                </c:pt>
                <c:pt idx="9088">
                  <c:v>-3.4409599999999999E-2</c:v>
                </c:pt>
                <c:pt idx="9089">
                  <c:v>-3.4764299999999998E-2</c:v>
                </c:pt>
                <c:pt idx="9090">
                  <c:v>-3.5301600000000002E-2</c:v>
                </c:pt>
                <c:pt idx="9091">
                  <c:v>-3.56823E-2</c:v>
                </c:pt>
                <c:pt idx="9092">
                  <c:v>-3.6090700000000003E-2</c:v>
                </c:pt>
                <c:pt idx="9093">
                  <c:v>-3.6385599999999997E-2</c:v>
                </c:pt>
                <c:pt idx="9094">
                  <c:v>-3.7002100000000003E-2</c:v>
                </c:pt>
                <c:pt idx="9095">
                  <c:v>-3.7366700000000003E-2</c:v>
                </c:pt>
                <c:pt idx="9096">
                  <c:v>-3.7625499999999999E-2</c:v>
                </c:pt>
                <c:pt idx="9097">
                  <c:v>-3.79134E-2</c:v>
                </c:pt>
                <c:pt idx="9098">
                  <c:v>-3.8403899999999998E-2</c:v>
                </c:pt>
                <c:pt idx="9099">
                  <c:v>-3.8649799999999998E-2</c:v>
                </c:pt>
                <c:pt idx="9100">
                  <c:v>-3.8960300000000003E-2</c:v>
                </c:pt>
                <c:pt idx="9101">
                  <c:v>-3.93593E-2</c:v>
                </c:pt>
                <c:pt idx="9102">
                  <c:v>-3.9473800000000003E-2</c:v>
                </c:pt>
                <c:pt idx="9103">
                  <c:v>-3.9881800000000002E-2</c:v>
                </c:pt>
                <c:pt idx="9104">
                  <c:v>-4.0284500000000001E-2</c:v>
                </c:pt>
                <c:pt idx="9105">
                  <c:v>-4.0345800000000001E-2</c:v>
                </c:pt>
                <c:pt idx="9106">
                  <c:v>-4.0736599999999998E-2</c:v>
                </c:pt>
                <c:pt idx="9107">
                  <c:v>-4.09203E-2</c:v>
                </c:pt>
                <c:pt idx="9108">
                  <c:v>-4.1376900000000001E-2</c:v>
                </c:pt>
                <c:pt idx="9109">
                  <c:v>-4.1513399999999999E-2</c:v>
                </c:pt>
                <c:pt idx="9110">
                  <c:v>-4.17125E-2</c:v>
                </c:pt>
                <c:pt idx="9111">
                  <c:v>-4.1821499999999998E-2</c:v>
                </c:pt>
                <c:pt idx="9112">
                  <c:v>-4.20834E-2</c:v>
                </c:pt>
                <c:pt idx="9113">
                  <c:v>-4.2322899999999997E-2</c:v>
                </c:pt>
                <c:pt idx="9114">
                  <c:v>-4.23259E-2</c:v>
                </c:pt>
                <c:pt idx="9115">
                  <c:v>-4.2311300000000003E-2</c:v>
                </c:pt>
                <c:pt idx="9116">
                  <c:v>-4.2488600000000001E-2</c:v>
                </c:pt>
                <c:pt idx="9117">
                  <c:v>-4.2483699999999999E-2</c:v>
                </c:pt>
                <c:pt idx="9118">
                  <c:v>-4.2699500000000001E-2</c:v>
                </c:pt>
                <c:pt idx="9119">
                  <c:v>-4.2746199999999998E-2</c:v>
                </c:pt>
                <c:pt idx="9120">
                  <c:v>-4.28797E-2</c:v>
                </c:pt>
                <c:pt idx="9121">
                  <c:v>-4.2902599999999999E-2</c:v>
                </c:pt>
                <c:pt idx="9122">
                  <c:v>-4.2950500000000003E-2</c:v>
                </c:pt>
                <c:pt idx="9123">
                  <c:v>-4.3041700000000002E-2</c:v>
                </c:pt>
                <c:pt idx="9124">
                  <c:v>-4.3198500000000001E-2</c:v>
                </c:pt>
                <c:pt idx="9125">
                  <c:v>-4.3191599999999997E-2</c:v>
                </c:pt>
                <c:pt idx="9126">
                  <c:v>-4.3061099999999998E-2</c:v>
                </c:pt>
                <c:pt idx="9127">
                  <c:v>-4.3223999999999999E-2</c:v>
                </c:pt>
                <c:pt idx="9128">
                  <c:v>-4.3387200000000001E-2</c:v>
                </c:pt>
                <c:pt idx="9129">
                  <c:v>-4.3250900000000002E-2</c:v>
                </c:pt>
                <c:pt idx="9130">
                  <c:v>-4.3476899999999999E-2</c:v>
                </c:pt>
                <c:pt idx="9131">
                  <c:v>-4.34895E-2</c:v>
                </c:pt>
                <c:pt idx="9132">
                  <c:v>-4.3726599999999997E-2</c:v>
                </c:pt>
                <c:pt idx="9133">
                  <c:v>-4.3998799999999998E-2</c:v>
                </c:pt>
                <c:pt idx="9134">
                  <c:v>-4.3943000000000003E-2</c:v>
                </c:pt>
                <c:pt idx="9135">
                  <c:v>-4.4155300000000001E-2</c:v>
                </c:pt>
                <c:pt idx="9136">
                  <c:v>-4.4115700000000001E-2</c:v>
                </c:pt>
                <c:pt idx="9137">
                  <c:v>-4.4333699999999997E-2</c:v>
                </c:pt>
                <c:pt idx="9138">
                  <c:v>-4.4415900000000001E-2</c:v>
                </c:pt>
                <c:pt idx="9139">
                  <c:v>-4.4401799999999998E-2</c:v>
                </c:pt>
                <c:pt idx="9140">
                  <c:v>-4.4473499999999999E-2</c:v>
                </c:pt>
                <c:pt idx="9141">
                  <c:v>-4.4522300000000001E-2</c:v>
                </c:pt>
                <c:pt idx="9142">
                  <c:v>-4.4763299999999999E-2</c:v>
                </c:pt>
                <c:pt idx="9143">
                  <c:v>-4.4763200000000003E-2</c:v>
                </c:pt>
                <c:pt idx="9144">
                  <c:v>-4.4950200000000003E-2</c:v>
                </c:pt>
                <c:pt idx="9145">
                  <c:v>-4.5079399999999999E-2</c:v>
                </c:pt>
                <c:pt idx="9146">
                  <c:v>-4.51364E-2</c:v>
                </c:pt>
                <c:pt idx="9147">
                  <c:v>-4.5488300000000002E-2</c:v>
                </c:pt>
                <c:pt idx="9148">
                  <c:v>-4.5709399999999997E-2</c:v>
                </c:pt>
                <c:pt idx="9149">
                  <c:v>-4.5850399999999999E-2</c:v>
                </c:pt>
                <c:pt idx="9150">
                  <c:v>-4.5939000000000001E-2</c:v>
                </c:pt>
                <c:pt idx="9151">
                  <c:v>-4.6278699999999999E-2</c:v>
                </c:pt>
                <c:pt idx="9152">
                  <c:v>-4.6499899999999997E-2</c:v>
                </c:pt>
                <c:pt idx="9153">
                  <c:v>-4.6649200000000002E-2</c:v>
                </c:pt>
                <c:pt idx="9154">
                  <c:v>-4.7100299999999998E-2</c:v>
                </c:pt>
                <c:pt idx="9155">
                  <c:v>-4.7189799999999997E-2</c:v>
                </c:pt>
                <c:pt idx="9156">
                  <c:v>-4.7515300000000003E-2</c:v>
                </c:pt>
                <c:pt idx="9157">
                  <c:v>-4.7901600000000003E-2</c:v>
                </c:pt>
                <c:pt idx="9158">
                  <c:v>-4.8202599999999998E-2</c:v>
                </c:pt>
                <c:pt idx="9159">
                  <c:v>-4.8472099999999997E-2</c:v>
                </c:pt>
                <c:pt idx="9160">
                  <c:v>-4.8598000000000002E-2</c:v>
                </c:pt>
                <c:pt idx="9161">
                  <c:v>-4.9075199999999999E-2</c:v>
                </c:pt>
                <c:pt idx="9162">
                  <c:v>-4.9453799999999999E-2</c:v>
                </c:pt>
                <c:pt idx="9163">
                  <c:v>-4.9682700000000003E-2</c:v>
                </c:pt>
                <c:pt idx="9164">
                  <c:v>-5.0108399999999997E-2</c:v>
                </c:pt>
                <c:pt idx="9165">
                  <c:v>-5.0306999999999998E-2</c:v>
                </c:pt>
                <c:pt idx="9166">
                  <c:v>-5.06729E-2</c:v>
                </c:pt>
                <c:pt idx="9167">
                  <c:v>-5.1194900000000002E-2</c:v>
                </c:pt>
                <c:pt idx="9168">
                  <c:v>-5.1412199999999998E-2</c:v>
                </c:pt>
                <c:pt idx="9169">
                  <c:v>-5.1790900000000001E-2</c:v>
                </c:pt>
                <c:pt idx="9170">
                  <c:v>-5.21422E-2</c:v>
                </c:pt>
                <c:pt idx="9171">
                  <c:v>-5.2602799999999998E-2</c:v>
                </c:pt>
                <c:pt idx="9172">
                  <c:v>-5.3114099999999997E-2</c:v>
                </c:pt>
                <c:pt idx="9173">
                  <c:v>-5.3327399999999997E-2</c:v>
                </c:pt>
                <c:pt idx="9174">
                  <c:v>-5.3728100000000001E-2</c:v>
                </c:pt>
                <c:pt idx="9175">
                  <c:v>-5.4268799999999999E-2</c:v>
                </c:pt>
                <c:pt idx="9176">
                  <c:v>-5.4593500000000003E-2</c:v>
                </c:pt>
                <c:pt idx="9177">
                  <c:v>-5.5140300000000003E-2</c:v>
                </c:pt>
                <c:pt idx="9178">
                  <c:v>-5.5710299999999997E-2</c:v>
                </c:pt>
                <c:pt idx="9179">
                  <c:v>-5.5809699999999997E-2</c:v>
                </c:pt>
                <c:pt idx="9180">
                  <c:v>-5.6293099999999999E-2</c:v>
                </c:pt>
                <c:pt idx="9181">
                  <c:v>-5.6804500000000001E-2</c:v>
                </c:pt>
                <c:pt idx="9182">
                  <c:v>-5.7300700000000003E-2</c:v>
                </c:pt>
                <c:pt idx="9183">
                  <c:v>-5.7648699999999997E-2</c:v>
                </c:pt>
                <c:pt idx="9184">
                  <c:v>-5.8246800000000001E-2</c:v>
                </c:pt>
                <c:pt idx="9185">
                  <c:v>-5.8444799999999998E-2</c:v>
                </c:pt>
                <c:pt idx="9186">
                  <c:v>-5.9105100000000001E-2</c:v>
                </c:pt>
                <c:pt idx="9187">
                  <c:v>-5.9441000000000001E-2</c:v>
                </c:pt>
                <c:pt idx="9188">
                  <c:v>-5.9945600000000002E-2</c:v>
                </c:pt>
                <c:pt idx="9189">
                  <c:v>-6.0296799999999998E-2</c:v>
                </c:pt>
                <c:pt idx="9190">
                  <c:v>-6.0729100000000001E-2</c:v>
                </c:pt>
                <c:pt idx="9191">
                  <c:v>-6.1286800000000002E-2</c:v>
                </c:pt>
                <c:pt idx="9192">
                  <c:v>-6.1592099999999997E-2</c:v>
                </c:pt>
                <c:pt idx="9193">
                  <c:v>-6.2021199999999999E-2</c:v>
                </c:pt>
                <c:pt idx="9194">
                  <c:v>-6.2320500000000001E-2</c:v>
                </c:pt>
                <c:pt idx="9195">
                  <c:v>-6.2681799999999996E-2</c:v>
                </c:pt>
                <c:pt idx="9196">
                  <c:v>-6.3317200000000004E-2</c:v>
                </c:pt>
                <c:pt idx="9197">
                  <c:v>-6.3681100000000004E-2</c:v>
                </c:pt>
                <c:pt idx="9198">
                  <c:v>-6.3932600000000006E-2</c:v>
                </c:pt>
                <c:pt idx="9199">
                  <c:v>-6.4321900000000001E-2</c:v>
                </c:pt>
                <c:pt idx="9200">
                  <c:v>-6.4638500000000002E-2</c:v>
                </c:pt>
                <c:pt idx="9201">
                  <c:v>-6.5172499999999994E-2</c:v>
                </c:pt>
                <c:pt idx="9202">
                  <c:v>-6.5440899999999996E-2</c:v>
                </c:pt>
                <c:pt idx="9203">
                  <c:v>-6.5763500000000003E-2</c:v>
                </c:pt>
                <c:pt idx="9204">
                  <c:v>-6.5967799999999993E-2</c:v>
                </c:pt>
                <c:pt idx="9205">
                  <c:v>-6.6493999999999998E-2</c:v>
                </c:pt>
                <c:pt idx="9206">
                  <c:v>-6.6947000000000007E-2</c:v>
                </c:pt>
                <c:pt idx="9207">
                  <c:v>-6.71181E-2</c:v>
                </c:pt>
                <c:pt idx="9208">
                  <c:v>-6.7499500000000004E-2</c:v>
                </c:pt>
                <c:pt idx="9209">
                  <c:v>-6.7880399999999994E-2</c:v>
                </c:pt>
                <c:pt idx="9210">
                  <c:v>-6.8132399999999996E-2</c:v>
                </c:pt>
                <c:pt idx="9211">
                  <c:v>-6.8527599999999994E-2</c:v>
                </c:pt>
                <c:pt idx="9212">
                  <c:v>-6.8957099999999993E-2</c:v>
                </c:pt>
                <c:pt idx="9213">
                  <c:v>-6.9283700000000004E-2</c:v>
                </c:pt>
                <c:pt idx="9214">
                  <c:v>-6.9266099999999997E-2</c:v>
                </c:pt>
                <c:pt idx="9215">
                  <c:v>-6.9806499999999994E-2</c:v>
                </c:pt>
                <c:pt idx="9216">
                  <c:v>-7.0043400000000006E-2</c:v>
                </c:pt>
                <c:pt idx="9217">
                  <c:v>-7.0330699999999996E-2</c:v>
                </c:pt>
                <c:pt idx="9218">
                  <c:v>-7.0387900000000003E-2</c:v>
                </c:pt>
                <c:pt idx="9219">
                  <c:v>-7.0617600000000003E-2</c:v>
                </c:pt>
                <c:pt idx="9220">
                  <c:v>-7.0777400000000004E-2</c:v>
                </c:pt>
                <c:pt idx="9221">
                  <c:v>-7.102E-2</c:v>
                </c:pt>
                <c:pt idx="9222">
                  <c:v>-7.0997900000000003E-2</c:v>
                </c:pt>
                <c:pt idx="9223">
                  <c:v>-7.1107400000000001E-2</c:v>
                </c:pt>
                <c:pt idx="9224">
                  <c:v>-7.1199200000000004E-2</c:v>
                </c:pt>
                <c:pt idx="9225">
                  <c:v>-7.1289400000000003E-2</c:v>
                </c:pt>
                <c:pt idx="9226">
                  <c:v>-7.1372099999999994E-2</c:v>
                </c:pt>
                <c:pt idx="9227">
                  <c:v>-7.1432599999999999E-2</c:v>
                </c:pt>
                <c:pt idx="9228">
                  <c:v>-7.1379300000000007E-2</c:v>
                </c:pt>
                <c:pt idx="9229">
                  <c:v>-7.1462399999999995E-2</c:v>
                </c:pt>
                <c:pt idx="9230">
                  <c:v>-7.1424799999999997E-2</c:v>
                </c:pt>
                <c:pt idx="9231">
                  <c:v>-7.1561E-2</c:v>
                </c:pt>
                <c:pt idx="9232">
                  <c:v>-7.1429900000000005E-2</c:v>
                </c:pt>
                <c:pt idx="9233">
                  <c:v>-7.1336300000000005E-2</c:v>
                </c:pt>
                <c:pt idx="9234">
                  <c:v>-7.1118600000000004E-2</c:v>
                </c:pt>
                <c:pt idx="9235">
                  <c:v>-7.1206599999999995E-2</c:v>
                </c:pt>
                <c:pt idx="9236">
                  <c:v>-7.1114300000000005E-2</c:v>
                </c:pt>
                <c:pt idx="9237">
                  <c:v>-7.0958099999999996E-2</c:v>
                </c:pt>
                <c:pt idx="9238">
                  <c:v>-7.0629499999999998E-2</c:v>
                </c:pt>
                <c:pt idx="9239">
                  <c:v>-7.0505700000000004E-2</c:v>
                </c:pt>
                <c:pt idx="9240">
                  <c:v>-7.0265400000000006E-2</c:v>
                </c:pt>
                <c:pt idx="9241">
                  <c:v>-6.9985699999999998E-2</c:v>
                </c:pt>
                <c:pt idx="9242" formatCode="0.00E+00">
                  <c:v>-6.9630200000000003E-2</c:v>
                </c:pt>
                <c:pt idx="9243">
                  <c:v>-6.9290199999999996E-2</c:v>
                </c:pt>
                <c:pt idx="9244">
                  <c:v>-6.8789500000000003E-2</c:v>
                </c:pt>
                <c:pt idx="9245">
                  <c:v>-6.8608199999999994E-2</c:v>
                </c:pt>
                <c:pt idx="9246">
                  <c:v>-6.8106399999999997E-2</c:v>
                </c:pt>
                <c:pt idx="9247">
                  <c:v>-6.7664799999999997E-2</c:v>
                </c:pt>
                <c:pt idx="9248">
                  <c:v>-6.7165299999999997E-2</c:v>
                </c:pt>
                <c:pt idx="9249">
                  <c:v>-6.6665799999999997E-2</c:v>
                </c:pt>
                <c:pt idx="9250">
                  <c:v>-6.6021200000000002E-2</c:v>
                </c:pt>
                <c:pt idx="9251">
                  <c:v>-6.5540600000000004E-2</c:v>
                </c:pt>
                <c:pt idx="9252">
                  <c:v>-6.5028100000000005E-2</c:v>
                </c:pt>
                <c:pt idx="9253">
                  <c:v>-6.4072400000000002E-2</c:v>
                </c:pt>
                <c:pt idx="9254">
                  <c:v>-6.3443200000000005E-2</c:v>
                </c:pt>
                <c:pt idx="9255">
                  <c:v>-6.2765299999999996E-2</c:v>
                </c:pt>
                <c:pt idx="9256">
                  <c:v>-6.2038599999999999E-2</c:v>
                </c:pt>
                <c:pt idx="9257">
                  <c:v>-6.12136E-2</c:v>
                </c:pt>
                <c:pt idx="9258">
                  <c:v>-6.0455299999999997E-2</c:v>
                </c:pt>
                <c:pt idx="9259">
                  <c:v>-5.9710600000000003E-2</c:v>
                </c:pt>
                <c:pt idx="9260">
                  <c:v>-5.8981199999999998E-2</c:v>
                </c:pt>
                <c:pt idx="9261">
                  <c:v>-5.8045399999999997E-2</c:v>
                </c:pt>
                <c:pt idx="9262">
                  <c:v>-5.7132799999999997E-2</c:v>
                </c:pt>
                <c:pt idx="9263">
                  <c:v>-5.61667E-2</c:v>
                </c:pt>
                <c:pt idx="9264">
                  <c:v>-5.5080799999999999E-2</c:v>
                </c:pt>
                <c:pt idx="9265">
                  <c:v>-5.4147099999999997E-2</c:v>
                </c:pt>
                <c:pt idx="9266">
                  <c:v>-5.3007600000000002E-2</c:v>
                </c:pt>
                <c:pt idx="9267">
                  <c:v>-5.1854400000000002E-2</c:v>
                </c:pt>
                <c:pt idx="9268">
                  <c:v>-5.0665300000000003E-2</c:v>
                </c:pt>
                <c:pt idx="9269">
                  <c:v>-4.9714399999999999E-2</c:v>
                </c:pt>
                <c:pt idx="9270">
                  <c:v>-4.8526399999999997E-2</c:v>
                </c:pt>
                <c:pt idx="9271">
                  <c:v>-4.7429399999999997E-2</c:v>
                </c:pt>
                <c:pt idx="9272">
                  <c:v>-4.6324999999999998E-2</c:v>
                </c:pt>
                <c:pt idx="9273">
                  <c:v>-4.50471E-2</c:v>
                </c:pt>
                <c:pt idx="9274">
                  <c:v>-4.3898199999999998E-2</c:v>
                </c:pt>
                <c:pt idx="9275">
                  <c:v>-4.2729200000000002E-2</c:v>
                </c:pt>
                <c:pt idx="9276">
                  <c:v>-4.1406600000000002E-2</c:v>
                </c:pt>
                <c:pt idx="9277">
                  <c:v>-4.0309299999999999E-2</c:v>
                </c:pt>
                <c:pt idx="9278">
                  <c:v>-3.8758000000000001E-2</c:v>
                </c:pt>
                <c:pt idx="9279">
                  <c:v>-3.7670799999999997E-2</c:v>
                </c:pt>
                <c:pt idx="9280">
                  <c:v>-3.6211899999999998E-2</c:v>
                </c:pt>
                <c:pt idx="9281">
                  <c:v>-3.5015600000000001E-2</c:v>
                </c:pt>
                <c:pt idx="9282">
                  <c:v>-3.3746600000000002E-2</c:v>
                </c:pt>
                <c:pt idx="9283">
                  <c:v>-3.2264399999999999E-2</c:v>
                </c:pt>
                <c:pt idx="9284">
                  <c:v>-3.1084299999999999E-2</c:v>
                </c:pt>
                <c:pt idx="9285">
                  <c:v>-2.96434E-2</c:v>
                </c:pt>
                <c:pt idx="9286">
                  <c:v>-2.8208299999999999E-2</c:v>
                </c:pt>
                <c:pt idx="9287">
                  <c:v>-2.68802E-2</c:v>
                </c:pt>
                <c:pt idx="9288">
                  <c:v>-2.5333399999999999E-2</c:v>
                </c:pt>
                <c:pt idx="9289">
                  <c:v>-2.4011899999999999E-2</c:v>
                </c:pt>
                <c:pt idx="9290">
                  <c:v>-2.2669399999999999E-2</c:v>
                </c:pt>
                <c:pt idx="9291">
                  <c:v>-2.11194E-2</c:v>
                </c:pt>
                <c:pt idx="9292">
                  <c:v>-1.9722E-2</c:v>
                </c:pt>
                <c:pt idx="9293">
                  <c:v>-1.8311399999999999E-2</c:v>
                </c:pt>
                <c:pt idx="9294">
                  <c:v>-1.6978900000000002E-2</c:v>
                </c:pt>
                <c:pt idx="9295">
                  <c:v>-1.5569E-2</c:v>
                </c:pt>
                <c:pt idx="9296">
                  <c:v>-1.4143299999999999E-2</c:v>
                </c:pt>
                <c:pt idx="9297">
                  <c:v>-1.2728099999999999E-2</c:v>
                </c:pt>
                <c:pt idx="9298">
                  <c:v>-1.13782E-2</c:v>
                </c:pt>
                <c:pt idx="9299">
                  <c:v>-9.9953300000000002E-3</c:v>
                </c:pt>
                <c:pt idx="9300">
                  <c:v>-8.7131399999999994E-3</c:v>
                </c:pt>
                <c:pt idx="9301">
                  <c:v>-7.2808300000000003E-3</c:v>
                </c:pt>
                <c:pt idx="9302">
                  <c:v>-5.8906799999999997E-3</c:v>
                </c:pt>
                <c:pt idx="9303">
                  <c:v>-4.5739500000000002E-3</c:v>
                </c:pt>
                <c:pt idx="9304">
                  <c:v>-3.2593499999999998E-3</c:v>
                </c:pt>
                <c:pt idx="9305">
                  <c:v>-1.8485000000000001E-3</c:v>
                </c:pt>
                <c:pt idx="9306">
                  <c:v>-5.8022900000000003E-4</c:v>
                </c:pt>
                <c:pt idx="9307">
                  <c:v>9.7077899999999996E-4</c:v>
                </c:pt>
                <c:pt idx="9308">
                  <c:v>2.0965699999999999E-3</c:v>
                </c:pt>
                <c:pt idx="9309">
                  <c:v>3.61663E-3</c:v>
                </c:pt>
                <c:pt idx="9310">
                  <c:v>4.8856699999999999E-3</c:v>
                </c:pt>
                <c:pt idx="9311">
                  <c:v>6.0746799999999998E-3</c:v>
                </c:pt>
                <c:pt idx="9312">
                  <c:v>7.6417200000000003E-3</c:v>
                </c:pt>
                <c:pt idx="9313">
                  <c:v>8.65053E-3</c:v>
                </c:pt>
                <c:pt idx="9314">
                  <c:v>9.91591E-3</c:v>
                </c:pt>
                <c:pt idx="9315">
                  <c:v>1.11784E-2</c:v>
                </c:pt>
                <c:pt idx="9316">
                  <c:v>1.22687E-2</c:v>
                </c:pt>
                <c:pt idx="9317">
                  <c:v>1.3710399999999999E-2</c:v>
                </c:pt>
                <c:pt idx="9318">
                  <c:v>1.4692200000000001E-2</c:v>
                </c:pt>
                <c:pt idx="9319">
                  <c:v>1.5792500000000001E-2</c:v>
                </c:pt>
                <c:pt idx="9320">
                  <c:v>1.7100400000000002E-2</c:v>
                </c:pt>
                <c:pt idx="9321">
                  <c:v>1.8102199999999999E-2</c:v>
                </c:pt>
                <c:pt idx="9322">
                  <c:v>1.9381599999999999E-2</c:v>
                </c:pt>
                <c:pt idx="9323">
                  <c:v>2.0286700000000001E-2</c:v>
                </c:pt>
                <c:pt idx="9324">
                  <c:v>2.1344800000000001E-2</c:v>
                </c:pt>
                <c:pt idx="9325">
                  <c:v>2.2556300000000001E-2</c:v>
                </c:pt>
                <c:pt idx="9326">
                  <c:v>2.3614699999999999E-2</c:v>
                </c:pt>
                <c:pt idx="9327">
                  <c:v>2.4683500000000001E-2</c:v>
                </c:pt>
                <c:pt idx="9328">
                  <c:v>2.5735899999999999E-2</c:v>
                </c:pt>
                <c:pt idx="9329">
                  <c:v>2.66185E-2</c:v>
                </c:pt>
                <c:pt idx="9330">
                  <c:v>2.76379E-2</c:v>
                </c:pt>
                <c:pt idx="9331">
                  <c:v>2.8669500000000001E-2</c:v>
                </c:pt>
                <c:pt idx="9332">
                  <c:v>2.9694399999999999E-2</c:v>
                </c:pt>
                <c:pt idx="9333">
                  <c:v>3.05314E-2</c:v>
                </c:pt>
                <c:pt idx="9334">
                  <c:v>3.12739E-2</c:v>
                </c:pt>
                <c:pt idx="9335">
                  <c:v>3.2159300000000002E-2</c:v>
                </c:pt>
                <c:pt idx="9336">
                  <c:v>3.3146399999999999E-2</c:v>
                </c:pt>
                <c:pt idx="9337">
                  <c:v>3.3905999999999999E-2</c:v>
                </c:pt>
                <c:pt idx="9338">
                  <c:v>3.4696200000000003E-2</c:v>
                </c:pt>
                <c:pt idx="9339">
                  <c:v>3.5428899999999999E-2</c:v>
                </c:pt>
                <c:pt idx="9340">
                  <c:v>3.60831E-2</c:v>
                </c:pt>
                <c:pt idx="9341">
                  <c:v>3.6916299999999999E-2</c:v>
                </c:pt>
                <c:pt idx="9342">
                  <c:v>3.7539200000000002E-2</c:v>
                </c:pt>
                <c:pt idx="9343">
                  <c:v>3.8305800000000001E-2</c:v>
                </c:pt>
                <c:pt idx="9344">
                  <c:v>3.8861E-2</c:v>
                </c:pt>
                <c:pt idx="9345">
                  <c:v>3.9506100000000002E-2</c:v>
                </c:pt>
                <c:pt idx="9346">
                  <c:v>4.0219100000000001E-2</c:v>
                </c:pt>
                <c:pt idx="9347">
                  <c:v>4.0704299999999999E-2</c:v>
                </c:pt>
                <c:pt idx="9348">
                  <c:v>4.1464599999999997E-2</c:v>
                </c:pt>
                <c:pt idx="9349">
                  <c:v>4.1924200000000002E-2</c:v>
                </c:pt>
                <c:pt idx="9350">
                  <c:v>4.2602000000000001E-2</c:v>
                </c:pt>
                <c:pt idx="9351">
                  <c:v>4.3026500000000002E-2</c:v>
                </c:pt>
                <c:pt idx="9352">
                  <c:v>4.3429500000000003E-2</c:v>
                </c:pt>
                <c:pt idx="9353">
                  <c:v>4.3838799999999997E-2</c:v>
                </c:pt>
                <c:pt idx="9354">
                  <c:v>4.4415499999999997E-2</c:v>
                </c:pt>
                <c:pt idx="9355">
                  <c:v>4.4720700000000002E-2</c:v>
                </c:pt>
                <c:pt idx="9356">
                  <c:v>4.5062199999999997E-2</c:v>
                </c:pt>
                <c:pt idx="9357">
                  <c:v>4.5469999999999997E-2</c:v>
                </c:pt>
                <c:pt idx="9358">
                  <c:v>4.5568299999999999E-2</c:v>
                </c:pt>
                <c:pt idx="9359">
                  <c:v>4.6135799999999998E-2</c:v>
                </c:pt>
                <c:pt idx="9360">
                  <c:v>4.61752E-2</c:v>
                </c:pt>
                <c:pt idx="9361">
                  <c:v>4.6510599999999999E-2</c:v>
                </c:pt>
                <c:pt idx="9362">
                  <c:v>4.6573200000000002E-2</c:v>
                </c:pt>
                <c:pt idx="9363">
                  <c:v>4.6716599999999997E-2</c:v>
                </c:pt>
                <c:pt idx="9364">
                  <c:v>4.6824999999999999E-2</c:v>
                </c:pt>
                <c:pt idx="9365">
                  <c:v>4.7082899999999997E-2</c:v>
                </c:pt>
                <c:pt idx="9366">
                  <c:v>4.7023000000000002E-2</c:v>
                </c:pt>
                <c:pt idx="9367">
                  <c:v>4.7141799999999998E-2</c:v>
                </c:pt>
                <c:pt idx="9368">
                  <c:v>4.7239700000000003E-2</c:v>
                </c:pt>
                <c:pt idx="9369">
                  <c:v>4.72478E-2</c:v>
                </c:pt>
                <c:pt idx="9370">
                  <c:v>4.7472399999999998E-2</c:v>
                </c:pt>
                <c:pt idx="9371">
                  <c:v>4.73482E-2</c:v>
                </c:pt>
                <c:pt idx="9372">
                  <c:v>4.7365499999999998E-2</c:v>
                </c:pt>
                <c:pt idx="9373">
                  <c:v>4.7431399999999999E-2</c:v>
                </c:pt>
                <c:pt idx="9374">
                  <c:v>4.7157600000000001E-2</c:v>
                </c:pt>
                <c:pt idx="9375">
                  <c:v>4.73769E-2</c:v>
                </c:pt>
                <c:pt idx="9376">
                  <c:v>4.6977499999999998E-2</c:v>
                </c:pt>
                <c:pt idx="9377">
                  <c:v>4.7075400000000003E-2</c:v>
                </c:pt>
                <c:pt idx="9378">
                  <c:v>4.6894699999999997E-2</c:v>
                </c:pt>
                <c:pt idx="9379">
                  <c:v>4.6809299999999998E-2</c:v>
                </c:pt>
                <c:pt idx="9380">
                  <c:v>4.6809900000000002E-2</c:v>
                </c:pt>
                <c:pt idx="9381">
                  <c:v>4.6579599999999999E-2</c:v>
                </c:pt>
                <c:pt idx="9382">
                  <c:v>4.6332499999999999E-2</c:v>
                </c:pt>
                <c:pt idx="9383">
                  <c:v>4.6284899999999997E-2</c:v>
                </c:pt>
                <c:pt idx="9384" formatCode="0.00E+00">
                  <c:v>4.6090100000000002E-2</c:v>
                </c:pt>
                <c:pt idx="9385">
                  <c:v>4.5956799999999999E-2</c:v>
                </c:pt>
                <c:pt idx="9386">
                  <c:v>4.5526700000000003E-2</c:v>
                </c:pt>
                <c:pt idx="9387">
                  <c:v>4.5365000000000003E-2</c:v>
                </c:pt>
                <c:pt idx="9388">
                  <c:v>4.5021499999999999E-2</c:v>
                </c:pt>
                <c:pt idx="9389">
                  <c:v>4.48181E-2</c:v>
                </c:pt>
                <c:pt idx="9390">
                  <c:v>4.4739399999999999E-2</c:v>
                </c:pt>
                <c:pt idx="9391">
                  <c:v>4.4348199999999997E-2</c:v>
                </c:pt>
                <c:pt idx="9392">
                  <c:v>4.4246599999999997E-2</c:v>
                </c:pt>
                <c:pt idx="9393">
                  <c:v>4.4020200000000002E-2</c:v>
                </c:pt>
                <c:pt idx="9394">
                  <c:v>4.3906800000000003E-2</c:v>
                </c:pt>
                <c:pt idx="9395">
                  <c:v>4.3755200000000001E-2</c:v>
                </c:pt>
                <c:pt idx="9396">
                  <c:v>4.3586699999999999E-2</c:v>
                </c:pt>
                <c:pt idx="9397">
                  <c:v>4.32361E-2</c:v>
                </c:pt>
                <c:pt idx="9398">
                  <c:v>4.3037199999999998E-2</c:v>
                </c:pt>
                <c:pt idx="9399">
                  <c:v>4.2889200000000002E-2</c:v>
                </c:pt>
                <c:pt idx="9400">
                  <c:v>4.2618200000000002E-2</c:v>
                </c:pt>
                <c:pt idx="9401">
                  <c:v>4.2501299999999999E-2</c:v>
                </c:pt>
                <c:pt idx="9402">
                  <c:v>4.22207E-2</c:v>
                </c:pt>
                <c:pt idx="9403">
                  <c:v>4.1939499999999998E-2</c:v>
                </c:pt>
                <c:pt idx="9404">
                  <c:v>4.18276E-2</c:v>
                </c:pt>
                <c:pt idx="9405">
                  <c:v>4.1581399999999998E-2</c:v>
                </c:pt>
                <c:pt idx="9406">
                  <c:v>4.1352399999999997E-2</c:v>
                </c:pt>
                <c:pt idx="9407">
                  <c:v>4.1256099999999997E-2</c:v>
                </c:pt>
                <c:pt idx="9408">
                  <c:v>4.1094699999999998E-2</c:v>
                </c:pt>
                <c:pt idx="9409">
                  <c:v>4.0760699999999997E-2</c:v>
                </c:pt>
                <c:pt idx="9410">
                  <c:v>4.0700399999999998E-2</c:v>
                </c:pt>
                <c:pt idx="9411">
                  <c:v>4.0348599999999998E-2</c:v>
                </c:pt>
                <c:pt idx="9412">
                  <c:v>4.0253299999999999E-2</c:v>
                </c:pt>
                <c:pt idx="9413">
                  <c:v>4.0117600000000003E-2</c:v>
                </c:pt>
                <c:pt idx="9414">
                  <c:v>3.9986399999999998E-2</c:v>
                </c:pt>
                <c:pt idx="9415">
                  <c:v>3.9751000000000002E-2</c:v>
                </c:pt>
                <c:pt idx="9416">
                  <c:v>3.9803600000000001E-2</c:v>
                </c:pt>
                <c:pt idx="9417">
                  <c:v>3.9606299999999997E-2</c:v>
                </c:pt>
                <c:pt idx="9418">
                  <c:v>3.9681099999999997E-2</c:v>
                </c:pt>
                <c:pt idx="9419">
                  <c:v>3.9789600000000001E-2</c:v>
                </c:pt>
                <c:pt idx="9420">
                  <c:v>3.9673100000000003E-2</c:v>
                </c:pt>
                <c:pt idx="9421">
                  <c:v>3.9580799999999999E-2</c:v>
                </c:pt>
                <c:pt idx="9422">
                  <c:v>3.9632800000000003E-2</c:v>
                </c:pt>
                <c:pt idx="9423">
                  <c:v>3.9637800000000001E-2</c:v>
                </c:pt>
                <c:pt idx="9424">
                  <c:v>3.9579999999999997E-2</c:v>
                </c:pt>
                <c:pt idx="9425">
                  <c:v>3.9734699999999998E-2</c:v>
                </c:pt>
                <c:pt idx="9426">
                  <c:v>3.9597800000000002E-2</c:v>
                </c:pt>
                <c:pt idx="9427">
                  <c:v>3.9599599999999999E-2</c:v>
                </c:pt>
                <c:pt idx="9428">
                  <c:v>3.9630699999999998E-2</c:v>
                </c:pt>
                <c:pt idx="9429">
                  <c:v>3.9445800000000003E-2</c:v>
                </c:pt>
                <c:pt idx="9430">
                  <c:v>3.95164E-2</c:v>
                </c:pt>
                <c:pt idx="9431">
                  <c:v>3.9419000000000003E-2</c:v>
                </c:pt>
                <c:pt idx="9432">
                  <c:v>3.9421900000000003E-2</c:v>
                </c:pt>
                <c:pt idx="9433">
                  <c:v>3.9459099999999997E-2</c:v>
                </c:pt>
                <c:pt idx="9434">
                  <c:v>3.9392499999999997E-2</c:v>
                </c:pt>
                <c:pt idx="9435">
                  <c:v>3.9457100000000002E-2</c:v>
                </c:pt>
                <c:pt idx="9436">
                  <c:v>3.9497299999999999E-2</c:v>
                </c:pt>
                <c:pt idx="9437">
                  <c:v>3.9497600000000001E-2</c:v>
                </c:pt>
                <c:pt idx="9438">
                  <c:v>3.9516900000000001E-2</c:v>
                </c:pt>
                <c:pt idx="9439">
                  <c:v>3.9699900000000003E-2</c:v>
                </c:pt>
                <c:pt idx="9440">
                  <c:v>3.9676599999999999E-2</c:v>
                </c:pt>
                <c:pt idx="9441">
                  <c:v>3.9854899999999999E-2</c:v>
                </c:pt>
                <c:pt idx="9442">
                  <c:v>3.9911000000000002E-2</c:v>
                </c:pt>
                <c:pt idx="9443">
                  <c:v>4.0009400000000001E-2</c:v>
                </c:pt>
                <c:pt idx="9444">
                  <c:v>4.0058000000000003E-2</c:v>
                </c:pt>
                <c:pt idx="9445">
                  <c:v>3.9994000000000002E-2</c:v>
                </c:pt>
                <c:pt idx="9446">
                  <c:v>4.0058499999999997E-2</c:v>
                </c:pt>
                <c:pt idx="9447">
                  <c:v>4.0183900000000002E-2</c:v>
                </c:pt>
                <c:pt idx="9448">
                  <c:v>4.0134700000000002E-2</c:v>
                </c:pt>
                <c:pt idx="9449">
                  <c:v>4.0257099999999997E-2</c:v>
                </c:pt>
                <c:pt idx="9450">
                  <c:v>4.0090500000000001E-2</c:v>
                </c:pt>
                <c:pt idx="9451">
                  <c:v>4.0236099999999997E-2</c:v>
                </c:pt>
                <c:pt idx="9452">
                  <c:v>4.0170200000000003E-2</c:v>
                </c:pt>
                <c:pt idx="9453">
                  <c:v>4.0308700000000003E-2</c:v>
                </c:pt>
                <c:pt idx="9454">
                  <c:v>4.0312500000000001E-2</c:v>
                </c:pt>
                <c:pt idx="9455">
                  <c:v>4.0309299999999999E-2</c:v>
                </c:pt>
                <c:pt idx="9456">
                  <c:v>4.0339800000000002E-2</c:v>
                </c:pt>
                <c:pt idx="9457">
                  <c:v>4.0417799999999997E-2</c:v>
                </c:pt>
                <c:pt idx="9458">
                  <c:v>4.0535300000000003E-2</c:v>
                </c:pt>
                <c:pt idx="9459">
                  <c:v>4.0457E-2</c:v>
                </c:pt>
                <c:pt idx="9460">
                  <c:v>4.0451599999999997E-2</c:v>
                </c:pt>
                <c:pt idx="9461">
                  <c:v>4.0461799999999999E-2</c:v>
                </c:pt>
                <c:pt idx="9462">
                  <c:v>4.0480799999999997E-2</c:v>
                </c:pt>
                <c:pt idx="9463">
                  <c:v>4.0467500000000003E-2</c:v>
                </c:pt>
                <c:pt idx="9464">
                  <c:v>4.0335099999999999E-2</c:v>
                </c:pt>
                <c:pt idx="9465">
                  <c:v>4.04575E-2</c:v>
                </c:pt>
                <c:pt idx="9466">
                  <c:v>4.0252700000000002E-2</c:v>
                </c:pt>
                <c:pt idx="9467">
                  <c:v>4.03366E-2</c:v>
                </c:pt>
                <c:pt idx="9468">
                  <c:v>4.0203200000000001E-2</c:v>
                </c:pt>
                <c:pt idx="9469">
                  <c:v>3.9951500000000001E-2</c:v>
                </c:pt>
                <c:pt idx="9470">
                  <c:v>4.0037299999999998E-2</c:v>
                </c:pt>
                <c:pt idx="9471">
                  <c:v>3.9898999999999997E-2</c:v>
                </c:pt>
                <c:pt idx="9472">
                  <c:v>3.9822000000000003E-2</c:v>
                </c:pt>
                <c:pt idx="9473">
                  <c:v>3.9693199999999998E-2</c:v>
                </c:pt>
                <c:pt idx="9474">
                  <c:v>3.9587700000000003E-2</c:v>
                </c:pt>
                <c:pt idx="9475">
                  <c:v>3.9562199999999999E-2</c:v>
                </c:pt>
                <c:pt idx="9476">
                  <c:v>3.9544900000000001E-2</c:v>
                </c:pt>
                <c:pt idx="9477">
                  <c:v>3.9443199999999998E-2</c:v>
                </c:pt>
                <c:pt idx="9478">
                  <c:v>3.9295400000000001E-2</c:v>
                </c:pt>
                <c:pt idx="9479">
                  <c:v>3.9177499999999997E-2</c:v>
                </c:pt>
                <c:pt idx="9480">
                  <c:v>3.9157600000000001E-2</c:v>
                </c:pt>
                <c:pt idx="9481">
                  <c:v>3.9128499999999997E-2</c:v>
                </c:pt>
                <c:pt idx="9482">
                  <c:v>3.8754999999999998E-2</c:v>
                </c:pt>
                <c:pt idx="9483">
                  <c:v>3.8634000000000002E-2</c:v>
                </c:pt>
                <c:pt idx="9484">
                  <c:v>3.8407200000000002E-2</c:v>
                </c:pt>
                <c:pt idx="9485">
                  <c:v>3.8082600000000001E-2</c:v>
                </c:pt>
                <c:pt idx="9486">
                  <c:v>3.7944499999999999E-2</c:v>
                </c:pt>
                <c:pt idx="9487">
                  <c:v>3.7658999999999998E-2</c:v>
                </c:pt>
                <c:pt idx="9488">
                  <c:v>3.7164799999999998E-2</c:v>
                </c:pt>
                <c:pt idx="9489">
                  <c:v>3.6923600000000001E-2</c:v>
                </c:pt>
                <c:pt idx="9490">
                  <c:v>3.6642099999999997E-2</c:v>
                </c:pt>
                <c:pt idx="9491">
                  <c:v>3.60843E-2</c:v>
                </c:pt>
                <c:pt idx="9492">
                  <c:v>3.5957999999999997E-2</c:v>
                </c:pt>
                <c:pt idx="9493">
                  <c:v>3.5331500000000002E-2</c:v>
                </c:pt>
                <c:pt idx="9494">
                  <c:v>3.5198599999999997E-2</c:v>
                </c:pt>
                <c:pt idx="9495">
                  <c:v>3.47972E-2</c:v>
                </c:pt>
                <c:pt idx="9496">
                  <c:v>3.4447699999999998E-2</c:v>
                </c:pt>
                <c:pt idx="9497">
                  <c:v>3.4229900000000001E-2</c:v>
                </c:pt>
                <c:pt idx="9498">
                  <c:v>3.3567399999999997E-2</c:v>
                </c:pt>
                <c:pt idx="9499">
                  <c:v>3.3437700000000001E-2</c:v>
                </c:pt>
                <c:pt idx="9500">
                  <c:v>3.2863200000000002E-2</c:v>
                </c:pt>
                <c:pt idx="9501">
                  <c:v>3.2285599999999998E-2</c:v>
                </c:pt>
                <c:pt idx="9502">
                  <c:v>3.1855300000000003E-2</c:v>
                </c:pt>
                <c:pt idx="9503">
                  <c:v>3.12296E-2</c:v>
                </c:pt>
                <c:pt idx="9504">
                  <c:v>3.0670300000000001E-2</c:v>
                </c:pt>
                <c:pt idx="9505">
                  <c:v>3.0024100000000001E-2</c:v>
                </c:pt>
                <c:pt idx="9506">
                  <c:v>2.9611800000000001E-2</c:v>
                </c:pt>
                <c:pt idx="9507">
                  <c:v>2.88607E-2</c:v>
                </c:pt>
                <c:pt idx="9508">
                  <c:v>2.8188700000000001E-2</c:v>
                </c:pt>
                <c:pt idx="9509">
                  <c:v>2.7496E-2</c:v>
                </c:pt>
                <c:pt idx="9510">
                  <c:v>2.7041800000000001E-2</c:v>
                </c:pt>
                <c:pt idx="9511">
                  <c:v>2.62007E-2</c:v>
                </c:pt>
                <c:pt idx="9512">
                  <c:v>2.5569000000000001E-2</c:v>
                </c:pt>
                <c:pt idx="9513">
                  <c:v>2.4626100000000001E-2</c:v>
                </c:pt>
                <c:pt idx="9514">
                  <c:v>2.3750199999999999E-2</c:v>
                </c:pt>
                <c:pt idx="9515">
                  <c:v>2.3221700000000001E-2</c:v>
                </c:pt>
                <c:pt idx="9516">
                  <c:v>2.2361700000000002E-2</c:v>
                </c:pt>
                <c:pt idx="9517">
                  <c:v>2.1766899999999999E-2</c:v>
                </c:pt>
                <c:pt idx="9518">
                  <c:v>2.0776800000000002E-2</c:v>
                </c:pt>
                <c:pt idx="9519">
                  <c:v>2.0026800000000001E-2</c:v>
                </c:pt>
                <c:pt idx="9520">
                  <c:v>1.9227399999999999E-2</c:v>
                </c:pt>
                <c:pt idx="9521">
                  <c:v>1.8521300000000001E-2</c:v>
                </c:pt>
                <c:pt idx="9522">
                  <c:v>1.7618000000000002E-2</c:v>
                </c:pt>
                <c:pt idx="9523">
                  <c:v>1.6835699999999999E-2</c:v>
                </c:pt>
                <c:pt idx="9524">
                  <c:v>1.5768399999999998E-2</c:v>
                </c:pt>
                <c:pt idx="9525">
                  <c:v>1.47265E-2</c:v>
                </c:pt>
                <c:pt idx="9526">
                  <c:v>1.3971799999999999E-2</c:v>
                </c:pt>
                <c:pt idx="9527">
                  <c:v>1.28652E-2</c:v>
                </c:pt>
                <c:pt idx="9528">
                  <c:v>1.19036E-2</c:v>
                </c:pt>
                <c:pt idx="9529">
                  <c:v>1.08927E-2</c:v>
                </c:pt>
                <c:pt idx="9530">
                  <c:v>9.7699799999999993E-3</c:v>
                </c:pt>
                <c:pt idx="9531">
                  <c:v>8.9846300000000004E-3</c:v>
                </c:pt>
                <c:pt idx="9532">
                  <c:v>7.8341699999999997E-3</c:v>
                </c:pt>
                <c:pt idx="9533">
                  <c:v>7.03653E-3</c:v>
                </c:pt>
                <c:pt idx="9534">
                  <c:v>5.8788900000000003E-3</c:v>
                </c:pt>
                <c:pt idx="9535">
                  <c:v>4.94233E-3</c:v>
                </c:pt>
                <c:pt idx="9536">
                  <c:v>3.91648E-3</c:v>
                </c:pt>
                <c:pt idx="9537">
                  <c:v>2.8288800000000002E-3</c:v>
                </c:pt>
                <c:pt idx="9538">
                  <c:v>1.88145E-3</c:v>
                </c:pt>
                <c:pt idx="9539">
                  <c:v>8.2325200000000001E-4</c:v>
                </c:pt>
                <c:pt idx="9540" formatCode="0.00E+00">
                  <c:v>-9.6478900000000002E-5</c:v>
                </c:pt>
                <c:pt idx="9541">
                  <c:v>-1.14788E-3</c:v>
                </c:pt>
                <c:pt idx="9542">
                  <c:v>-2.0208100000000001E-3</c:v>
                </c:pt>
                <c:pt idx="9543">
                  <c:v>-3.2640400000000002E-3</c:v>
                </c:pt>
                <c:pt idx="9544">
                  <c:v>-3.9503400000000001E-3</c:v>
                </c:pt>
                <c:pt idx="9545">
                  <c:v>-5.1293099999999998E-3</c:v>
                </c:pt>
                <c:pt idx="9546">
                  <c:v>-6.0696099999999996E-3</c:v>
                </c:pt>
                <c:pt idx="9547">
                  <c:v>-7.0155699999999996E-3</c:v>
                </c:pt>
                <c:pt idx="9548">
                  <c:v>-8.0944199999999997E-3</c:v>
                </c:pt>
                <c:pt idx="9549">
                  <c:v>-8.9416500000000006E-3</c:v>
                </c:pt>
                <c:pt idx="9550">
                  <c:v>-1.00368E-2</c:v>
                </c:pt>
                <c:pt idx="9551">
                  <c:v>-1.09625E-2</c:v>
                </c:pt>
                <c:pt idx="9552">
                  <c:v>-1.1722399999999999E-2</c:v>
                </c:pt>
                <c:pt idx="9553">
                  <c:v>-1.2713800000000001E-2</c:v>
                </c:pt>
                <c:pt idx="9554">
                  <c:v>-1.3621100000000001E-2</c:v>
                </c:pt>
                <c:pt idx="9555">
                  <c:v>-1.4393599999999999E-2</c:v>
                </c:pt>
                <c:pt idx="9556">
                  <c:v>-1.5212399999999999E-2</c:v>
                </c:pt>
                <c:pt idx="9557">
                  <c:v>-1.6072599999999999E-2</c:v>
                </c:pt>
                <c:pt idx="9558">
                  <c:v>-1.68968E-2</c:v>
                </c:pt>
                <c:pt idx="9559">
                  <c:v>-1.7635999999999999E-2</c:v>
                </c:pt>
                <c:pt idx="9560">
                  <c:v>-1.82352E-2</c:v>
                </c:pt>
                <c:pt idx="9561">
                  <c:v>-1.9214800000000001E-2</c:v>
                </c:pt>
                <c:pt idx="9562">
                  <c:v>-1.9884499999999999E-2</c:v>
                </c:pt>
                <c:pt idx="9563">
                  <c:v>-2.0499400000000001E-2</c:v>
                </c:pt>
                <c:pt idx="9564">
                  <c:v>-2.1330700000000001E-2</c:v>
                </c:pt>
                <c:pt idx="9565">
                  <c:v>-2.1920499999999999E-2</c:v>
                </c:pt>
                <c:pt idx="9566">
                  <c:v>-2.2642800000000001E-2</c:v>
                </c:pt>
                <c:pt idx="9567">
                  <c:v>-2.33265E-2</c:v>
                </c:pt>
                <c:pt idx="9568" formatCode="0.00E+00">
                  <c:v>-2.3817399999999999E-2</c:v>
                </c:pt>
                <c:pt idx="9569">
                  <c:v>-2.4617300000000002E-2</c:v>
                </c:pt>
                <c:pt idx="9570">
                  <c:v>-2.4926199999999999E-2</c:v>
                </c:pt>
                <c:pt idx="9571">
                  <c:v>-2.5667599999999999E-2</c:v>
                </c:pt>
                <c:pt idx="9572">
                  <c:v>-2.6206199999999999E-2</c:v>
                </c:pt>
                <c:pt idx="9573">
                  <c:v>-2.6498899999999999E-2</c:v>
                </c:pt>
                <c:pt idx="9574">
                  <c:v>-2.70572E-2</c:v>
                </c:pt>
                <c:pt idx="9575">
                  <c:v>-2.72833E-2</c:v>
                </c:pt>
                <c:pt idx="9576">
                  <c:v>-2.7727600000000002E-2</c:v>
                </c:pt>
                <c:pt idx="9577">
                  <c:v>-2.8233299999999999E-2</c:v>
                </c:pt>
                <c:pt idx="9578">
                  <c:v>-2.8377900000000001E-2</c:v>
                </c:pt>
                <c:pt idx="9579">
                  <c:v>-2.87029E-2</c:v>
                </c:pt>
                <c:pt idx="9580">
                  <c:v>-2.8811900000000001E-2</c:v>
                </c:pt>
                <c:pt idx="9581">
                  <c:v>-2.9147699999999999E-2</c:v>
                </c:pt>
                <c:pt idx="9582">
                  <c:v>-2.9256399999999998E-2</c:v>
                </c:pt>
                <c:pt idx="9583">
                  <c:v>-2.9505E-2</c:v>
                </c:pt>
                <c:pt idx="9584">
                  <c:v>-2.9435599999999999E-2</c:v>
                </c:pt>
                <c:pt idx="9585">
                  <c:v>-2.9529199999999999E-2</c:v>
                </c:pt>
                <c:pt idx="9586">
                  <c:v>-2.9670200000000001E-2</c:v>
                </c:pt>
                <c:pt idx="9587">
                  <c:v>-2.9722200000000001E-2</c:v>
                </c:pt>
                <c:pt idx="9588">
                  <c:v>-2.9919899999999999E-2</c:v>
                </c:pt>
                <c:pt idx="9589">
                  <c:v>-2.9708200000000001E-2</c:v>
                </c:pt>
                <c:pt idx="9590">
                  <c:v>-2.9848699999999999E-2</c:v>
                </c:pt>
                <c:pt idx="9591">
                  <c:v>-2.9724500000000001E-2</c:v>
                </c:pt>
                <c:pt idx="9592">
                  <c:v>-2.9820599999999999E-2</c:v>
                </c:pt>
                <c:pt idx="9593">
                  <c:v>-2.96803E-2</c:v>
                </c:pt>
                <c:pt idx="9594">
                  <c:v>-2.9487900000000001E-2</c:v>
                </c:pt>
                <c:pt idx="9595">
                  <c:v>-2.93303E-2</c:v>
                </c:pt>
                <c:pt idx="9596">
                  <c:v>-2.9246500000000002E-2</c:v>
                </c:pt>
                <c:pt idx="9597">
                  <c:v>-2.9034799999999999E-2</c:v>
                </c:pt>
                <c:pt idx="9598">
                  <c:v>-2.8773799999999999E-2</c:v>
                </c:pt>
                <c:pt idx="9599">
                  <c:v>-2.8425800000000001E-2</c:v>
                </c:pt>
                <c:pt idx="9600">
                  <c:v>-2.81912E-2</c:v>
                </c:pt>
                <c:pt idx="9601">
                  <c:v>-2.7779399999999999E-2</c:v>
                </c:pt>
                <c:pt idx="9602">
                  <c:v>-2.7407999999999998E-2</c:v>
                </c:pt>
                <c:pt idx="9603">
                  <c:v>-2.6987199999999999E-2</c:v>
                </c:pt>
                <c:pt idx="9604">
                  <c:v>-2.6268699999999999E-2</c:v>
                </c:pt>
                <c:pt idx="9605">
                  <c:v>-2.5937000000000002E-2</c:v>
                </c:pt>
                <c:pt idx="9606">
                  <c:v>-2.5528599999999999E-2</c:v>
                </c:pt>
                <c:pt idx="9607">
                  <c:v>-2.4884400000000001E-2</c:v>
                </c:pt>
                <c:pt idx="9608">
                  <c:v>-2.4286200000000001E-2</c:v>
                </c:pt>
                <c:pt idx="9609">
                  <c:v>-2.3751100000000001E-2</c:v>
                </c:pt>
                <c:pt idx="9610">
                  <c:v>-2.3032E-2</c:v>
                </c:pt>
                <c:pt idx="9611">
                  <c:v>-2.24414E-2</c:v>
                </c:pt>
                <c:pt idx="9612">
                  <c:v>-2.1914099999999999E-2</c:v>
                </c:pt>
                <c:pt idx="9613">
                  <c:v>-2.10773E-2</c:v>
                </c:pt>
                <c:pt idx="9614">
                  <c:v>-2.0494399999999999E-2</c:v>
                </c:pt>
                <c:pt idx="9615">
                  <c:v>-1.9751999999999999E-2</c:v>
                </c:pt>
                <c:pt idx="9616">
                  <c:v>-1.88773E-2</c:v>
                </c:pt>
                <c:pt idx="9617">
                  <c:v>-1.8314500000000001E-2</c:v>
                </c:pt>
                <c:pt idx="9618">
                  <c:v>-1.7384199999999999E-2</c:v>
                </c:pt>
                <c:pt idx="9619">
                  <c:v>-1.6566999999999998E-2</c:v>
                </c:pt>
                <c:pt idx="9620">
                  <c:v>-1.5864199999999998E-2</c:v>
                </c:pt>
                <c:pt idx="9621">
                  <c:v>-1.49176E-2</c:v>
                </c:pt>
                <c:pt idx="9622">
                  <c:v>-1.3944E-2</c:v>
                </c:pt>
                <c:pt idx="9623">
                  <c:v>-1.3109000000000001E-2</c:v>
                </c:pt>
                <c:pt idx="9624">
                  <c:v>-1.20588E-2</c:v>
                </c:pt>
                <c:pt idx="9625">
                  <c:v>-1.1149299999999999E-2</c:v>
                </c:pt>
                <c:pt idx="9626">
                  <c:v>-1.0135099999999999E-2</c:v>
                </c:pt>
                <c:pt idx="9627">
                  <c:v>-9.1025499999999992E-3</c:v>
                </c:pt>
                <c:pt idx="9628">
                  <c:v>-8.2418100000000005E-3</c:v>
                </c:pt>
                <c:pt idx="9629">
                  <c:v>-7.2262400000000001E-3</c:v>
                </c:pt>
                <c:pt idx="9630">
                  <c:v>-6.0334799999999999E-3</c:v>
                </c:pt>
                <c:pt idx="9631">
                  <c:v>-5.0084500000000002E-3</c:v>
                </c:pt>
                <c:pt idx="9632">
                  <c:v>-3.9820999999999997E-3</c:v>
                </c:pt>
                <c:pt idx="9633">
                  <c:v>-2.7796000000000001E-3</c:v>
                </c:pt>
                <c:pt idx="9634">
                  <c:v>-1.83734E-3</c:v>
                </c:pt>
                <c:pt idx="9635">
                  <c:v>-6.5078300000000005E-4</c:v>
                </c:pt>
                <c:pt idx="9636">
                  <c:v>4.2110999999999998E-4</c:v>
                </c:pt>
                <c:pt idx="9637">
                  <c:v>1.61834E-3</c:v>
                </c:pt>
                <c:pt idx="9638">
                  <c:v>2.6149699999999999E-3</c:v>
                </c:pt>
                <c:pt idx="9639">
                  <c:v>3.8717299999999999E-3</c:v>
                </c:pt>
                <c:pt idx="9640">
                  <c:v>4.6967800000000002E-3</c:v>
                </c:pt>
                <c:pt idx="9641">
                  <c:v>5.9800499999999998E-3</c:v>
                </c:pt>
                <c:pt idx="9642">
                  <c:v>7.0330499999999999E-3</c:v>
                </c:pt>
                <c:pt idx="9643">
                  <c:v>8.2273399999999997E-3</c:v>
                </c:pt>
                <c:pt idx="9644">
                  <c:v>9.4711199999999995E-3</c:v>
                </c:pt>
                <c:pt idx="9645">
                  <c:v>1.0674700000000001E-2</c:v>
                </c:pt>
                <c:pt idx="9646">
                  <c:v>1.2014800000000001E-2</c:v>
                </c:pt>
                <c:pt idx="9647">
                  <c:v>1.3206600000000001E-2</c:v>
                </c:pt>
                <c:pt idx="9648">
                  <c:v>1.43719E-2</c:v>
                </c:pt>
                <c:pt idx="9649">
                  <c:v>1.55116E-2</c:v>
                </c:pt>
                <c:pt idx="9650">
                  <c:v>1.6928200000000001E-2</c:v>
                </c:pt>
                <c:pt idx="9651">
                  <c:v>1.7877199999999999E-2</c:v>
                </c:pt>
                <c:pt idx="9652">
                  <c:v>1.9049900000000002E-2</c:v>
                </c:pt>
                <c:pt idx="9653">
                  <c:v>2.0176800000000002E-2</c:v>
                </c:pt>
                <c:pt idx="9654">
                  <c:v>2.1005599999999999E-2</c:v>
                </c:pt>
                <c:pt idx="9655">
                  <c:v>2.2469099999999999E-2</c:v>
                </c:pt>
                <c:pt idx="9656">
                  <c:v>2.3444799999999998E-2</c:v>
                </c:pt>
                <c:pt idx="9657">
                  <c:v>2.4535999999999999E-2</c:v>
                </c:pt>
                <c:pt idx="9658">
                  <c:v>2.5749899999999999E-2</c:v>
                </c:pt>
                <c:pt idx="9659">
                  <c:v>2.65419E-2</c:v>
                </c:pt>
                <c:pt idx="9660">
                  <c:v>2.7770599999999999E-2</c:v>
                </c:pt>
                <c:pt idx="9661">
                  <c:v>2.8952700000000001E-2</c:v>
                </c:pt>
                <c:pt idx="9662">
                  <c:v>2.99349E-2</c:v>
                </c:pt>
                <c:pt idx="9663">
                  <c:v>3.0941199999999999E-2</c:v>
                </c:pt>
                <c:pt idx="9664">
                  <c:v>3.1885799999999999E-2</c:v>
                </c:pt>
                <c:pt idx="9665">
                  <c:v>3.29787E-2</c:v>
                </c:pt>
                <c:pt idx="9666">
                  <c:v>3.4117000000000001E-2</c:v>
                </c:pt>
                <c:pt idx="9667">
                  <c:v>3.5104099999999999E-2</c:v>
                </c:pt>
                <c:pt idx="9668">
                  <c:v>3.61468E-2</c:v>
                </c:pt>
                <c:pt idx="9669">
                  <c:v>3.71381E-2</c:v>
                </c:pt>
                <c:pt idx="9670">
                  <c:v>3.8007800000000001E-2</c:v>
                </c:pt>
                <c:pt idx="9671">
                  <c:v>3.9125399999999998E-2</c:v>
                </c:pt>
                <c:pt idx="9672">
                  <c:v>4.0012600000000002E-2</c:v>
                </c:pt>
                <c:pt idx="9673">
                  <c:v>4.0825E-2</c:v>
                </c:pt>
                <c:pt idx="9674">
                  <c:v>4.17994E-2</c:v>
                </c:pt>
                <c:pt idx="9675">
                  <c:v>4.2627499999999999E-2</c:v>
                </c:pt>
                <c:pt idx="9676">
                  <c:v>4.3394200000000001E-2</c:v>
                </c:pt>
                <c:pt idx="9677">
                  <c:v>4.4364300000000002E-2</c:v>
                </c:pt>
                <c:pt idx="9678">
                  <c:v>4.5068700000000003E-2</c:v>
                </c:pt>
                <c:pt idx="9679">
                  <c:v>4.5986100000000002E-2</c:v>
                </c:pt>
                <c:pt idx="9680">
                  <c:v>4.6750199999999999E-2</c:v>
                </c:pt>
                <c:pt idx="9681">
                  <c:v>4.7506199999999998E-2</c:v>
                </c:pt>
                <c:pt idx="9682">
                  <c:v>4.8415100000000003E-2</c:v>
                </c:pt>
                <c:pt idx="9683">
                  <c:v>4.87403E-2</c:v>
                </c:pt>
                <c:pt idx="9684">
                  <c:v>4.9693099999999997E-2</c:v>
                </c:pt>
                <c:pt idx="9685">
                  <c:v>5.0329400000000003E-2</c:v>
                </c:pt>
                <c:pt idx="9686">
                  <c:v>5.0885300000000001E-2</c:v>
                </c:pt>
                <c:pt idx="9687">
                  <c:v>5.1665299999999997E-2</c:v>
                </c:pt>
                <c:pt idx="9688">
                  <c:v>5.1982599999999997E-2</c:v>
                </c:pt>
                <c:pt idx="9689">
                  <c:v>5.2848699999999998E-2</c:v>
                </c:pt>
                <c:pt idx="9690">
                  <c:v>5.3289499999999997E-2</c:v>
                </c:pt>
                <c:pt idx="9691">
                  <c:v>5.3907499999999997E-2</c:v>
                </c:pt>
                <c:pt idx="9692">
                  <c:v>5.4562800000000002E-2</c:v>
                </c:pt>
                <c:pt idx="9693">
                  <c:v>5.4752599999999998E-2</c:v>
                </c:pt>
                <c:pt idx="9694">
                  <c:v>5.5435600000000002E-2</c:v>
                </c:pt>
                <c:pt idx="9695">
                  <c:v>5.5615100000000001E-2</c:v>
                </c:pt>
                <c:pt idx="9696">
                  <c:v>5.62222E-2</c:v>
                </c:pt>
                <c:pt idx="9697">
                  <c:v>5.6625399999999999E-2</c:v>
                </c:pt>
                <c:pt idx="9698">
                  <c:v>5.66937E-2</c:v>
                </c:pt>
                <c:pt idx="9699">
                  <c:v>5.7157100000000002E-2</c:v>
                </c:pt>
                <c:pt idx="9700">
                  <c:v>5.7438400000000001E-2</c:v>
                </c:pt>
                <c:pt idx="9701">
                  <c:v>5.7888700000000001E-2</c:v>
                </c:pt>
                <c:pt idx="9702">
                  <c:v>5.8160299999999998E-2</c:v>
                </c:pt>
                <c:pt idx="9703">
                  <c:v>5.84299E-2</c:v>
                </c:pt>
                <c:pt idx="9704">
                  <c:v>5.8701999999999997E-2</c:v>
                </c:pt>
                <c:pt idx="9705">
                  <c:v>5.8917400000000002E-2</c:v>
                </c:pt>
                <c:pt idx="9706">
                  <c:v>5.9108099999999997E-2</c:v>
                </c:pt>
                <c:pt idx="9707">
                  <c:v>5.9445499999999998E-2</c:v>
                </c:pt>
                <c:pt idx="9708">
                  <c:v>5.9542900000000003E-2</c:v>
                </c:pt>
                <c:pt idx="9709">
                  <c:v>5.9611600000000001E-2</c:v>
                </c:pt>
                <c:pt idx="9710">
                  <c:v>5.9848999999999999E-2</c:v>
                </c:pt>
                <c:pt idx="9711">
                  <c:v>5.9927399999999999E-2</c:v>
                </c:pt>
                <c:pt idx="9712">
                  <c:v>5.9975100000000003E-2</c:v>
                </c:pt>
                <c:pt idx="9713">
                  <c:v>6.0106800000000002E-2</c:v>
                </c:pt>
                <c:pt idx="9714">
                  <c:v>5.9927500000000002E-2</c:v>
                </c:pt>
                <c:pt idx="9715">
                  <c:v>6.0121399999999998E-2</c:v>
                </c:pt>
                <c:pt idx="9716">
                  <c:v>5.99535E-2</c:v>
                </c:pt>
                <c:pt idx="9717">
                  <c:v>5.9921299999999997E-2</c:v>
                </c:pt>
                <c:pt idx="9718">
                  <c:v>5.9861299999999999E-2</c:v>
                </c:pt>
                <c:pt idx="9719">
                  <c:v>5.9613399999999997E-2</c:v>
                </c:pt>
                <c:pt idx="9720">
                  <c:v>5.9662100000000003E-2</c:v>
                </c:pt>
                <c:pt idx="9721">
                  <c:v>5.9391300000000001E-2</c:v>
                </c:pt>
                <c:pt idx="9722">
                  <c:v>5.9255599999999999E-2</c:v>
                </c:pt>
                <c:pt idx="9723">
                  <c:v>5.9255599999999999E-2</c:v>
                </c:pt>
                <c:pt idx="9724">
                  <c:v>5.8999000000000003E-2</c:v>
                </c:pt>
                <c:pt idx="9725">
                  <c:v>5.8931999999999998E-2</c:v>
                </c:pt>
                <c:pt idx="9726">
                  <c:v>5.8722299999999998E-2</c:v>
                </c:pt>
                <c:pt idx="9727">
                  <c:v>5.84193E-2</c:v>
                </c:pt>
                <c:pt idx="9728">
                  <c:v>5.8254599999999997E-2</c:v>
                </c:pt>
                <c:pt idx="9729">
                  <c:v>5.8039100000000003E-2</c:v>
                </c:pt>
                <c:pt idx="9730">
                  <c:v>5.7865399999999997E-2</c:v>
                </c:pt>
                <c:pt idx="9731">
                  <c:v>5.7506099999999997E-2</c:v>
                </c:pt>
                <c:pt idx="9732">
                  <c:v>5.7097700000000001E-2</c:v>
                </c:pt>
                <c:pt idx="9733">
                  <c:v>5.6807799999999999E-2</c:v>
                </c:pt>
                <c:pt idx="9734">
                  <c:v>5.6631899999999999E-2</c:v>
                </c:pt>
                <c:pt idx="9735">
                  <c:v>5.6065400000000001E-2</c:v>
                </c:pt>
                <c:pt idx="9736">
                  <c:v>5.5904599999999999E-2</c:v>
                </c:pt>
                <c:pt idx="9737">
                  <c:v>5.5408499999999999E-2</c:v>
                </c:pt>
                <c:pt idx="9738">
                  <c:v>5.5173399999999997E-2</c:v>
                </c:pt>
                <c:pt idx="9739">
                  <c:v>5.4774299999999998E-2</c:v>
                </c:pt>
                <c:pt idx="9740">
                  <c:v>5.4478199999999997E-2</c:v>
                </c:pt>
                <c:pt idx="9741">
                  <c:v>5.407E-2</c:v>
                </c:pt>
                <c:pt idx="9742">
                  <c:v>5.3749600000000002E-2</c:v>
                </c:pt>
                <c:pt idx="9743">
                  <c:v>5.33164E-2</c:v>
                </c:pt>
                <c:pt idx="9744">
                  <c:v>5.3044800000000003E-2</c:v>
                </c:pt>
                <c:pt idx="9745">
                  <c:v>5.2612399999999997E-2</c:v>
                </c:pt>
                <c:pt idx="9746">
                  <c:v>5.2111200000000003E-2</c:v>
                </c:pt>
                <c:pt idx="9747">
                  <c:v>5.1803799999999997E-2</c:v>
                </c:pt>
                <c:pt idx="9748">
                  <c:v>5.1347999999999998E-2</c:v>
                </c:pt>
                <c:pt idx="9749">
                  <c:v>5.0999299999999997E-2</c:v>
                </c:pt>
                <c:pt idx="9750">
                  <c:v>5.0584200000000003E-2</c:v>
                </c:pt>
                <c:pt idx="9751">
                  <c:v>4.9970399999999998E-2</c:v>
                </c:pt>
                <c:pt idx="9752">
                  <c:v>4.9729500000000003E-2</c:v>
                </c:pt>
                <c:pt idx="9753">
                  <c:v>4.9135499999999999E-2</c:v>
                </c:pt>
                <c:pt idx="9754">
                  <c:v>4.8898799999999999E-2</c:v>
                </c:pt>
                <c:pt idx="9755">
                  <c:v>4.8366600000000003E-2</c:v>
                </c:pt>
                <c:pt idx="9756">
                  <c:v>4.7827799999999997E-2</c:v>
                </c:pt>
                <c:pt idx="9757">
                  <c:v>4.7569699999999999E-2</c:v>
                </c:pt>
                <c:pt idx="9758">
                  <c:v>4.7082899999999997E-2</c:v>
                </c:pt>
                <c:pt idx="9759">
                  <c:v>4.6792899999999998E-2</c:v>
                </c:pt>
                <c:pt idx="9760">
                  <c:v>4.6377599999999998E-2</c:v>
                </c:pt>
                <c:pt idx="9761">
                  <c:v>4.5799100000000002E-2</c:v>
                </c:pt>
                <c:pt idx="9762">
                  <c:v>4.5483799999999998E-2</c:v>
                </c:pt>
                <c:pt idx="9763">
                  <c:v>4.5066700000000001E-2</c:v>
                </c:pt>
                <c:pt idx="9764">
                  <c:v>4.4638299999999999E-2</c:v>
                </c:pt>
                <c:pt idx="9765">
                  <c:v>4.4225599999999997E-2</c:v>
                </c:pt>
                <c:pt idx="9766">
                  <c:v>4.3576499999999997E-2</c:v>
                </c:pt>
                <c:pt idx="9767">
                  <c:v>4.3029600000000001E-2</c:v>
                </c:pt>
                <c:pt idx="9768">
                  <c:v>4.2543900000000003E-2</c:v>
                </c:pt>
                <c:pt idx="9769">
                  <c:v>4.2107400000000003E-2</c:v>
                </c:pt>
                <c:pt idx="9770">
                  <c:v>4.1633000000000003E-2</c:v>
                </c:pt>
                <c:pt idx="9771">
                  <c:v>4.1157699999999998E-2</c:v>
                </c:pt>
                <c:pt idx="9772">
                  <c:v>4.0700399999999998E-2</c:v>
                </c:pt>
                <c:pt idx="9773">
                  <c:v>4.0244599999999998E-2</c:v>
                </c:pt>
                <c:pt idx="9774">
                  <c:v>3.9962600000000001E-2</c:v>
                </c:pt>
                <c:pt idx="9775">
                  <c:v>3.9319800000000002E-2</c:v>
                </c:pt>
                <c:pt idx="9776">
                  <c:v>3.9033699999999998E-2</c:v>
                </c:pt>
                <c:pt idx="9777">
                  <c:v>3.8476999999999997E-2</c:v>
                </c:pt>
                <c:pt idx="9778">
                  <c:v>3.7997099999999999E-2</c:v>
                </c:pt>
                <c:pt idx="9779">
                  <c:v>3.76137E-2</c:v>
                </c:pt>
                <c:pt idx="9780">
                  <c:v>3.7071399999999997E-2</c:v>
                </c:pt>
                <c:pt idx="9781">
                  <c:v>3.6530300000000002E-2</c:v>
                </c:pt>
                <c:pt idx="9782">
                  <c:v>3.6150799999999997E-2</c:v>
                </c:pt>
                <c:pt idx="9783">
                  <c:v>3.5700700000000002E-2</c:v>
                </c:pt>
                <c:pt idx="9784">
                  <c:v>3.5140499999999998E-2</c:v>
                </c:pt>
                <c:pt idx="9785">
                  <c:v>3.4571400000000002E-2</c:v>
                </c:pt>
                <c:pt idx="9786">
                  <c:v>3.4109300000000002E-2</c:v>
                </c:pt>
                <c:pt idx="9787">
                  <c:v>3.3614999999999999E-2</c:v>
                </c:pt>
                <c:pt idx="9788">
                  <c:v>3.3131500000000001E-2</c:v>
                </c:pt>
                <c:pt idx="9789">
                  <c:v>3.2536799999999998E-2</c:v>
                </c:pt>
                <c:pt idx="9790">
                  <c:v>3.1972E-2</c:v>
                </c:pt>
                <c:pt idx="9791">
                  <c:v>3.1475299999999998E-2</c:v>
                </c:pt>
                <c:pt idx="9792">
                  <c:v>3.08791E-2</c:v>
                </c:pt>
                <c:pt idx="9793">
                  <c:v>3.0493300000000001E-2</c:v>
                </c:pt>
                <c:pt idx="9794">
                  <c:v>2.9887400000000001E-2</c:v>
                </c:pt>
                <c:pt idx="9795">
                  <c:v>2.9524600000000002E-2</c:v>
                </c:pt>
                <c:pt idx="9796">
                  <c:v>2.8834599999999998E-2</c:v>
                </c:pt>
                <c:pt idx="9797">
                  <c:v>2.8471099999999999E-2</c:v>
                </c:pt>
                <c:pt idx="9798">
                  <c:v>2.78493E-2</c:v>
                </c:pt>
                <c:pt idx="9799">
                  <c:v>2.73721E-2</c:v>
                </c:pt>
                <c:pt idx="9800">
                  <c:v>2.69812E-2</c:v>
                </c:pt>
                <c:pt idx="9801">
                  <c:v>2.6406099999999998E-2</c:v>
                </c:pt>
                <c:pt idx="9802">
                  <c:v>2.5818899999999999E-2</c:v>
                </c:pt>
                <c:pt idx="9803">
                  <c:v>2.5214199999999999E-2</c:v>
                </c:pt>
                <c:pt idx="9804">
                  <c:v>2.4817599999999999E-2</c:v>
                </c:pt>
                <c:pt idx="9805">
                  <c:v>2.42524E-2</c:v>
                </c:pt>
                <c:pt idx="9806">
                  <c:v>2.3718900000000001E-2</c:v>
                </c:pt>
                <c:pt idx="9807">
                  <c:v>2.32891E-2</c:v>
                </c:pt>
                <c:pt idx="9808">
                  <c:v>2.2665500000000002E-2</c:v>
                </c:pt>
                <c:pt idx="9809">
                  <c:v>2.2059599999999999E-2</c:v>
                </c:pt>
                <c:pt idx="9810">
                  <c:v>2.1593299999999999E-2</c:v>
                </c:pt>
                <c:pt idx="9811">
                  <c:v>2.12258E-2</c:v>
                </c:pt>
                <c:pt idx="9812">
                  <c:v>2.0500399999999998E-2</c:v>
                </c:pt>
                <c:pt idx="9813">
                  <c:v>2.0137100000000002E-2</c:v>
                </c:pt>
                <c:pt idx="9814">
                  <c:v>1.9440700000000002E-2</c:v>
                </c:pt>
                <c:pt idx="9815">
                  <c:v>1.9112400000000002E-2</c:v>
                </c:pt>
                <c:pt idx="9816">
                  <c:v>1.8570799999999998E-2</c:v>
                </c:pt>
                <c:pt idx="9817">
                  <c:v>1.8092E-2</c:v>
                </c:pt>
                <c:pt idx="9818">
                  <c:v>1.74956E-2</c:v>
                </c:pt>
                <c:pt idx="9819">
                  <c:v>1.6893600000000002E-2</c:v>
                </c:pt>
                <c:pt idx="9820">
                  <c:v>1.64856E-2</c:v>
                </c:pt>
                <c:pt idx="9821">
                  <c:v>1.58967E-2</c:v>
                </c:pt>
                <c:pt idx="9822">
                  <c:v>1.5469999999999999E-2</c:v>
                </c:pt>
                <c:pt idx="9823">
                  <c:v>1.46307E-2</c:v>
                </c:pt>
                <c:pt idx="9824">
                  <c:v>1.4373199999999999E-2</c:v>
                </c:pt>
                <c:pt idx="9825">
                  <c:v>1.36463E-2</c:v>
                </c:pt>
                <c:pt idx="9826">
                  <c:v>1.3180300000000001E-2</c:v>
                </c:pt>
                <c:pt idx="9827">
                  <c:v>1.2712299999999999E-2</c:v>
                </c:pt>
                <c:pt idx="9828">
                  <c:v>1.21239E-2</c:v>
                </c:pt>
                <c:pt idx="9829">
                  <c:v>1.17635E-2</c:v>
                </c:pt>
                <c:pt idx="9830">
                  <c:v>1.12523E-2</c:v>
                </c:pt>
                <c:pt idx="9831">
                  <c:v>1.06608E-2</c:v>
                </c:pt>
                <c:pt idx="9832">
                  <c:v>1.0318000000000001E-2</c:v>
                </c:pt>
                <c:pt idx="9833">
                  <c:v>9.7525200000000006E-3</c:v>
                </c:pt>
                <c:pt idx="9834">
                  <c:v>9.3502600000000009E-3</c:v>
                </c:pt>
                <c:pt idx="9835">
                  <c:v>8.9446600000000001E-3</c:v>
                </c:pt>
                <c:pt idx="9836">
                  <c:v>8.3527900000000006E-3</c:v>
                </c:pt>
                <c:pt idx="9837">
                  <c:v>7.8189100000000001E-3</c:v>
                </c:pt>
                <c:pt idx="9838">
                  <c:v>7.3580700000000004E-3</c:v>
                </c:pt>
                <c:pt idx="9839">
                  <c:v>6.8362900000000001E-3</c:v>
                </c:pt>
                <c:pt idx="9840">
                  <c:v>6.32703E-3</c:v>
                </c:pt>
                <c:pt idx="9841">
                  <c:v>5.78678E-3</c:v>
                </c:pt>
                <c:pt idx="9842">
                  <c:v>5.3310900000000001E-3</c:v>
                </c:pt>
                <c:pt idx="9843">
                  <c:v>4.5946199999999998E-3</c:v>
                </c:pt>
                <c:pt idx="9844">
                  <c:v>4.3003399999999997E-3</c:v>
                </c:pt>
                <c:pt idx="9845">
                  <c:v>3.6106799999999998E-3</c:v>
                </c:pt>
                <c:pt idx="9846">
                  <c:v>3.3090699999999999E-3</c:v>
                </c:pt>
                <c:pt idx="9847">
                  <c:v>2.7284599999999998E-3</c:v>
                </c:pt>
                <c:pt idx="9848">
                  <c:v>2.1562999999999999E-3</c:v>
                </c:pt>
                <c:pt idx="9849">
                  <c:v>1.76632E-3</c:v>
                </c:pt>
                <c:pt idx="9850">
                  <c:v>1.3298299999999999E-3</c:v>
                </c:pt>
                <c:pt idx="9851">
                  <c:v>7.6964700000000004E-4</c:v>
                </c:pt>
                <c:pt idx="9852">
                  <c:v>2.8612700000000001E-4</c:v>
                </c:pt>
                <c:pt idx="9853">
                  <c:v>-1.8525200000000001E-4</c:v>
                </c:pt>
                <c:pt idx="9854">
                  <c:v>-6.3928300000000004E-4</c:v>
                </c:pt>
                <c:pt idx="9855">
                  <c:v>-1.1463999999999999E-3</c:v>
                </c:pt>
                <c:pt idx="9856">
                  <c:v>-1.5237199999999999E-3</c:v>
                </c:pt>
                <c:pt idx="9857">
                  <c:v>-2.2212400000000002E-3</c:v>
                </c:pt>
                <c:pt idx="9858">
                  <c:v>-2.7136199999999999E-3</c:v>
                </c:pt>
                <c:pt idx="9859">
                  <c:v>-3.08625E-3</c:v>
                </c:pt>
                <c:pt idx="9860">
                  <c:v>-3.6855999999999998E-3</c:v>
                </c:pt>
                <c:pt idx="9861">
                  <c:v>-4.0787899999999997E-3</c:v>
                </c:pt>
                <c:pt idx="9862">
                  <c:v>-4.7838400000000001E-3</c:v>
                </c:pt>
                <c:pt idx="9863">
                  <c:v>-5.1330600000000001E-3</c:v>
                </c:pt>
                <c:pt idx="9864">
                  <c:v>-5.64118E-3</c:v>
                </c:pt>
                <c:pt idx="9865">
                  <c:v>-6.0815699999999997E-3</c:v>
                </c:pt>
                <c:pt idx="9866">
                  <c:v>-6.6203399999999997E-3</c:v>
                </c:pt>
                <c:pt idx="9867">
                  <c:v>-7.0918999999999999E-3</c:v>
                </c:pt>
                <c:pt idx="9868">
                  <c:v>-7.5466600000000002E-3</c:v>
                </c:pt>
                <c:pt idx="9869">
                  <c:v>-7.8070700000000002E-3</c:v>
                </c:pt>
                <c:pt idx="9870">
                  <c:v>-8.3324100000000002E-3</c:v>
                </c:pt>
                <c:pt idx="9871">
                  <c:v>-8.7616900000000008E-3</c:v>
                </c:pt>
                <c:pt idx="9872">
                  <c:v>-9.3530599999999998E-3</c:v>
                </c:pt>
                <c:pt idx="9873">
                  <c:v>-9.7596200000000001E-3</c:v>
                </c:pt>
                <c:pt idx="9874">
                  <c:v>-1.0059999999999999E-2</c:v>
                </c:pt>
                <c:pt idx="9875">
                  <c:v>-1.0501099999999999E-2</c:v>
                </c:pt>
                <c:pt idx="9876">
                  <c:v>-1.0725800000000001E-2</c:v>
                </c:pt>
                <c:pt idx="9877">
                  <c:v>-1.1402900000000001E-2</c:v>
                </c:pt>
                <c:pt idx="9878">
                  <c:v>-1.15847E-2</c:v>
                </c:pt>
                <c:pt idx="9879">
                  <c:v>-1.20217E-2</c:v>
                </c:pt>
                <c:pt idx="9880">
                  <c:v>-1.23596E-2</c:v>
                </c:pt>
                <c:pt idx="9881">
                  <c:v>-1.2682000000000001E-2</c:v>
                </c:pt>
                <c:pt idx="9882">
                  <c:v>-1.32213E-2</c:v>
                </c:pt>
                <c:pt idx="9883">
                  <c:v>-1.3513000000000001E-2</c:v>
                </c:pt>
                <c:pt idx="9884">
                  <c:v>-1.38592E-2</c:v>
                </c:pt>
                <c:pt idx="9885">
                  <c:v>-1.40886E-2</c:v>
                </c:pt>
                <c:pt idx="9886">
                  <c:v>-1.4530400000000001E-2</c:v>
                </c:pt>
                <c:pt idx="9887">
                  <c:v>-1.47131E-2</c:v>
                </c:pt>
                <c:pt idx="9888">
                  <c:v>-1.51404E-2</c:v>
                </c:pt>
                <c:pt idx="9889">
                  <c:v>-1.5401700000000001E-2</c:v>
                </c:pt>
                <c:pt idx="9890">
                  <c:v>-1.5419E-2</c:v>
                </c:pt>
                <c:pt idx="9891">
                  <c:v>-1.5955E-2</c:v>
                </c:pt>
                <c:pt idx="9892">
                  <c:v>-1.6091500000000002E-2</c:v>
                </c:pt>
                <c:pt idx="9893">
                  <c:v>-1.66918E-2</c:v>
                </c:pt>
                <c:pt idx="9894">
                  <c:v>-1.6747100000000001E-2</c:v>
                </c:pt>
                <c:pt idx="9895">
                  <c:v>-1.69979E-2</c:v>
                </c:pt>
                <c:pt idx="9896">
                  <c:v>-1.7229600000000001E-2</c:v>
                </c:pt>
                <c:pt idx="9897">
                  <c:v>-1.73794E-2</c:v>
                </c:pt>
                <c:pt idx="9898">
                  <c:v>-1.7625499999999999E-2</c:v>
                </c:pt>
                <c:pt idx="9899">
                  <c:v>-1.7682400000000001E-2</c:v>
                </c:pt>
                <c:pt idx="9900">
                  <c:v>-1.7759299999999999E-2</c:v>
                </c:pt>
                <c:pt idx="9901">
                  <c:v>-1.79636E-2</c:v>
                </c:pt>
                <c:pt idx="9902">
                  <c:v>-1.7987800000000002E-2</c:v>
                </c:pt>
                <c:pt idx="9903">
                  <c:v>-1.81861E-2</c:v>
                </c:pt>
                <c:pt idx="9904">
                  <c:v>-1.8406700000000002E-2</c:v>
                </c:pt>
                <c:pt idx="9905">
                  <c:v>-1.8463299999999998E-2</c:v>
                </c:pt>
                <c:pt idx="9906">
                  <c:v>-1.8662999999999999E-2</c:v>
                </c:pt>
                <c:pt idx="9907">
                  <c:v>-1.8763700000000001E-2</c:v>
                </c:pt>
                <c:pt idx="9908">
                  <c:v>-1.8793799999999999E-2</c:v>
                </c:pt>
                <c:pt idx="9909">
                  <c:v>-1.8903400000000001E-2</c:v>
                </c:pt>
                <c:pt idx="9910">
                  <c:v>-1.89345E-2</c:v>
                </c:pt>
                <c:pt idx="9911">
                  <c:v>-1.8985200000000001E-2</c:v>
                </c:pt>
                <c:pt idx="9912">
                  <c:v>-1.9148200000000001E-2</c:v>
                </c:pt>
                <c:pt idx="9913">
                  <c:v>-1.90876E-2</c:v>
                </c:pt>
                <c:pt idx="9914">
                  <c:v>-1.9058200000000001E-2</c:v>
                </c:pt>
                <c:pt idx="9915">
                  <c:v>-1.9184099999999999E-2</c:v>
                </c:pt>
                <c:pt idx="9916">
                  <c:v>-1.9194900000000001E-2</c:v>
                </c:pt>
                <c:pt idx="9917">
                  <c:v>-1.9285400000000001E-2</c:v>
                </c:pt>
                <c:pt idx="9918">
                  <c:v>-1.9248999999999999E-2</c:v>
                </c:pt>
                <c:pt idx="9919">
                  <c:v>-1.9244500000000001E-2</c:v>
                </c:pt>
                <c:pt idx="9920">
                  <c:v>-1.91542E-2</c:v>
                </c:pt>
                <c:pt idx="9921">
                  <c:v>-1.9158600000000001E-2</c:v>
                </c:pt>
                <c:pt idx="9922">
                  <c:v>-1.9075999999999999E-2</c:v>
                </c:pt>
                <c:pt idx="9923">
                  <c:v>-1.9008400000000002E-2</c:v>
                </c:pt>
                <c:pt idx="9924">
                  <c:v>-1.8834099999999999E-2</c:v>
                </c:pt>
                <c:pt idx="9925">
                  <c:v>-1.88036E-2</c:v>
                </c:pt>
                <c:pt idx="9926">
                  <c:v>-1.8658399999999999E-2</c:v>
                </c:pt>
                <c:pt idx="9927">
                  <c:v>-1.84437E-2</c:v>
                </c:pt>
                <c:pt idx="9928">
                  <c:v>-1.85221E-2</c:v>
                </c:pt>
                <c:pt idx="9929">
                  <c:v>-1.8268900000000001E-2</c:v>
                </c:pt>
                <c:pt idx="9930">
                  <c:v>-1.8252000000000001E-2</c:v>
                </c:pt>
                <c:pt idx="9931">
                  <c:v>-1.8009600000000001E-2</c:v>
                </c:pt>
                <c:pt idx="9932">
                  <c:v>-1.7727400000000001E-2</c:v>
                </c:pt>
                <c:pt idx="9933">
                  <c:v>-1.7775200000000001E-2</c:v>
                </c:pt>
                <c:pt idx="9934">
                  <c:v>-1.7414200000000001E-2</c:v>
                </c:pt>
                <c:pt idx="9935">
                  <c:v>-1.7495900000000002E-2</c:v>
                </c:pt>
                <c:pt idx="9936">
                  <c:v>-1.7240399999999999E-2</c:v>
                </c:pt>
                <c:pt idx="9937">
                  <c:v>-1.6922199999999998E-2</c:v>
                </c:pt>
                <c:pt idx="9938">
                  <c:v>-1.6768000000000002E-2</c:v>
                </c:pt>
                <c:pt idx="9939">
                  <c:v>-1.6451299999999999E-2</c:v>
                </c:pt>
                <c:pt idx="9940">
                  <c:v>-1.6461699999999999E-2</c:v>
                </c:pt>
                <c:pt idx="9941">
                  <c:v>-1.6093900000000001E-2</c:v>
                </c:pt>
                <c:pt idx="9942">
                  <c:v>-1.5753300000000001E-2</c:v>
                </c:pt>
                <c:pt idx="9943">
                  <c:v>-1.56087E-2</c:v>
                </c:pt>
                <c:pt idx="9944">
                  <c:v>-1.53461E-2</c:v>
                </c:pt>
                <c:pt idx="9945">
                  <c:v>-1.51301E-2</c:v>
                </c:pt>
                <c:pt idx="9946">
                  <c:v>-1.4974299999999999E-2</c:v>
                </c:pt>
                <c:pt idx="9947">
                  <c:v>-1.457E-2</c:v>
                </c:pt>
                <c:pt idx="9948">
                  <c:v>-1.4312200000000001E-2</c:v>
                </c:pt>
                <c:pt idx="9949">
                  <c:v>-1.3960999999999999E-2</c:v>
                </c:pt>
                <c:pt idx="9950">
                  <c:v>-1.36401E-2</c:v>
                </c:pt>
                <c:pt idx="9951">
                  <c:v>-1.33738E-2</c:v>
                </c:pt>
                <c:pt idx="9952">
                  <c:v>-1.29E-2</c:v>
                </c:pt>
                <c:pt idx="9953">
                  <c:v>-1.2641100000000001E-2</c:v>
                </c:pt>
                <c:pt idx="9954">
                  <c:v>-1.23193E-2</c:v>
                </c:pt>
                <c:pt idx="9955">
                  <c:v>-1.1787499999999999E-2</c:v>
                </c:pt>
                <c:pt idx="9956">
                  <c:v>-1.15353E-2</c:v>
                </c:pt>
                <c:pt idx="9957">
                  <c:v>-1.12491E-2</c:v>
                </c:pt>
                <c:pt idx="9958">
                  <c:v>-1.08687E-2</c:v>
                </c:pt>
                <c:pt idx="9959">
                  <c:v>-1.04029E-2</c:v>
                </c:pt>
                <c:pt idx="9960">
                  <c:v>-1.00649E-2</c:v>
                </c:pt>
                <c:pt idx="9961">
                  <c:v>-9.60833E-3</c:v>
                </c:pt>
                <c:pt idx="9962">
                  <c:v>-9.2314100000000007E-3</c:v>
                </c:pt>
                <c:pt idx="9963">
                  <c:v>-8.7546599999999992E-3</c:v>
                </c:pt>
                <c:pt idx="9964">
                  <c:v>-8.4636599999999996E-3</c:v>
                </c:pt>
                <c:pt idx="9965">
                  <c:v>-8.1649800000000005E-3</c:v>
                </c:pt>
                <c:pt idx="9966">
                  <c:v>-7.5143900000000001E-3</c:v>
                </c:pt>
                <c:pt idx="9967">
                  <c:v>-7.2748099999999996E-3</c:v>
                </c:pt>
                <c:pt idx="9968">
                  <c:v>-6.6329400000000004E-3</c:v>
                </c:pt>
                <c:pt idx="9969">
                  <c:v>-6.5355099999999996E-3</c:v>
                </c:pt>
                <c:pt idx="9970">
                  <c:v>-6.0140999999999997E-3</c:v>
                </c:pt>
                <c:pt idx="9971">
                  <c:v>-5.4310399999999998E-3</c:v>
                </c:pt>
                <c:pt idx="9972">
                  <c:v>-5.1542799999999998E-3</c:v>
                </c:pt>
                <c:pt idx="9973">
                  <c:v>-4.5034799999999998E-3</c:v>
                </c:pt>
                <c:pt idx="9974">
                  <c:v>-4.2457900000000002E-3</c:v>
                </c:pt>
                <c:pt idx="9975">
                  <c:v>-3.7895899999999998E-3</c:v>
                </c:pt>
                <c:pt idx="9976">
                  <c:v>-3.4261999999999999E-3</c:v>
                </c:pt>
                <c:pt idx="9977">
                  <c:v>-2.9099E-3</c:v>
                </c:pt>
                <c:pt idx="9978">
                  <c:v>-2.2772700000000001E-3</c:v>
                </c:pt>
                <c:pt idx="9979">
                  <c:v>-2.0891600000000001E-3</c:v>
                </c:pt>
                <c:pt idx="9980">
                  <c:v>-1.43553E-3</c:v>
                </c:pt>
                <c:pt idx="9981">
                  <c:v>-1.0380400000000001E-3</c:v>
                </c:pt>
                <c:pt idx="9982">
                  <c:v>-5.3207000000000005E-4</c:v>
                </c:pt>
                <c:pt idx="9983" formatCode="0.00E+00">
                  <c:v>3.5632200000000001E-5</c:v>
                </c:pt>
                <c:pt idx="9984">
                  <c:v>3.8583999999999998E-4</c:v>
                </c:pt>
                <c:pt idx="9985">
                  <c:v>1.0050199999999999E-3</c:v>
                </c:pt>
                <c:pt idx="9986">
                  <c:v>1.4035300000000001E-3</c:v>
                </c:pt>
                <c:pt idx="9987">
                  <c:v>1.72554E-3</c:v>
                </c:pt>
                <c:pt idx="9988">
                  <c:v>2.2675099999999999E-3</c:v>
                </c:pt>
                <c:pt idx="9989">
                  <c:v>2.7763900000000001E-3</c:v>
                </c:pt>
                <c:pt idx="9990">
                  <c:v>3.1032099999999999E-3</c:v>
                </c:pt>
                <c:pt idx="9991">
                  <c:v>3.81664E-3</c:v>
                </c:pt>
                <c:pt idx="9992">
                  <c:v>4.1286500000000002E-3</c:v>
                </c:pt>
                <c:pt idx="9993">
                  <c:v>4.5014199999999999E-3</c:v>
                </c:pt>
                <c:pt idx="9994">
                  <c:v>5.0800999999999997E-3</c:v>
                </c:pt>
                <c:pt idx="9995">
                  <c:v>5.5918900000000004E-3</c:v>
                </c:pt>
                <c:pt idx="9996">
                  <c:v>6.1880599999999996E-3</c:v>
                </c:pt>
                <c:pt idx="9997">
                  <c:v>6.4610800000000001E-3</c:v>
                </c:pt>
                <c:pt idx="9998">
                  <c:v>6.77963E-3</c:v>
                </c:pt>
                <c:pt idx="9999">
                  <c:v>7.2810000000000001E-3</c:v>
                </c:pt>
                <c:pt idx="10000">
                  <c:v>7.87267E-3</c:v>
                </c:pt>
                <c:pt idx="10001">
                  <c:v>8.2504699999999993E-3</c:v>
                </c:pt>
                <c:pt idx="10002">
                  <c:v>8.7155199999999992E-3</c:v>
                </c:pt>
                <c:pt idx="10003">
                  <c:v>9.1998900000000005E-3</c:v>
                </c:pt>
                <c:pt idx="10004">
                  <c:v>9.6503500000000002E-3</c:v>
                </c:pt>
                <c:pt idx="10005">
                  <c:v>1.0112700000000001E-2</c:v>
                </c:pt>
                <c:pt idx="10006">
                  <c:v>1.06233E-2</c:v>
                </c:pt>
                <c:pt idx="10007">
                  <c:v>1.1086199999999999E-2</c:v>
                </c:pt>
                <c:pt idx="10008">
                  <c:v>1.1341199999999999E-2</c:v>
                </c:pt>
                <c:pt idx="10009">
                  <c:v>1.1864400000000001E-2</c:v>
                </c:pt>
                <c:pt idx="10010">
                  <c:v>1.22518E-2</c:v>
                </c:pt>
                <c:pt idx="10011">
                  <c:v>1.2834E-2</c:v>
                </c:pt>
                <c:pt idx="10012">
                  <c:v>1.3219E-2</c:v>
                </c:pt>
                <c:pt idx="10013">
                  <c:v>1.35978E-2</c:v>
                </c:pt>
                <c:pt idx="10014">
                  <c:v>1.41429E-2</c:v>
                </c:pt>
                <c:pt idx="10015">
                  <c:v>1.4369699999999999E-2</c:v>
                </c:pt>
                <c:pt idx="10016">
                  <c:v>1.4926500000000001E-2</c:v>
                </c:pt>
                <c:pt idx="10017">
                  <c:v>1.5147900000000001E-2</c:v>
                </c:pt>
                <c:pt idx="10018">
                  <c:v>1.55844E-2</c:v>
                </c:pt>
                <c:pt idx="10019">
                  <c:v>1.5811499999999999E-2</c:v>
                </c:pt>
                <c:pt idx="10020">
                  <c:v>1.6149199999999999E-2</c:v>
                </c:pt>
                <c:pt idx="10021">
                  <c:v>1.6577999999999999E-2</c:v>
                </c:pt>
                <c:pt idx="10022">
                  <c:v>1.68167E-2</c:v>
                </c:pt>
                <c:pt idx="10023">
                  <c:v>1.7314800000000002E-2</c:v>
                </c:pt>
                <c:pt idx="10024">
                  <c:v>1.7712100000000001E-2</c:v>
                </c:pt>
                <c:pt idx="10025">
                  <c:v>1.8151899999999999E-2</c:v>
                </c:pt>
                <c:pt idx="10026">
                  <c:v>1.8608900000000001E-2</c:v>
                </c:pt>
                <c:pt idx="10027">
                  <c:v>1.88574E-2</c:v>
                </c:pt>
                <c:pt idx="10028">
                  <c:v>1.9440099999999998E-2</c:v>
                </c:pt>
                <c:pt idx="10029">
                  <c:v>1.9764400000000001E-2</c:v>
                </c:pt>
                <c:pt idx="10030">
                  <c:v>2.0109200000000001E-2</c:v>
                </c:pt>
                <c:pt idx="10031">
                  <c:v>2.0460800000000001E-2</c:v>
                </c:pt>
                <c:pt idx="10032">
                  <c:v>2.0690500000000001E-2</c:v>
                </c:pt>
                <c:pt idx="10033">
                  <c:v>2.1006799999999999E-2</c:v>
                </c:pt>
                <c:pt idx="10034">
                  <c:v>2.1322299999999999E-2</c:v>
                </c:pt>
                <c:pt idx="10035">
                  <c:v>2.1720900000000001E-2</c:v>
                </c:pt>
                <c:pt idx="10036">
                  <c:v>2.1933100000000001E-2</c:v>
                </c:pt>
                <c:pt idx="10037">
                  <c:v>2.2253700000000001E-2</c:v>
                </c:pt>
                <c:pt idx="10038">
                  <c:v>2.2367499999999998E-2</c:v>
                </c:pt>
                <c:pt idx="10039">
                  <c:v>2.2804000000000001E-2</c:v>
                </c:pt>
                <c:pt idx="10040">
                  <c:v>2.3075600000000002E-2</c:v>
                </c:pt>
                <c:pt idx="10041">
                  <c:v>2.32832E-2</c:v>
                </c:pt>
                <c:pt idx="10042">
                  <c:v>2.3618799999999999E-2</c:v>
                </c:pt>
                <c:pt idx="10043">
                  <c:v>2.3712500000000001E-2</c:v>
                </c:pt>
                <c:pt idx="10044">
                  <c:v>2.4004899999999999E-2</c:v>
                </c:pt>
                <c:pt idx="10045">
                  <c:v>2.4291900000000002E-2</c:v>
                </c:pt>
                <c:pt idx="10046">
                  <c:v>2.46205E-2</c:v>
                </c:pt>
                <c:pt idx="10047">
                  <c:v>2.4842099999999999E-2</c:v>
                </c:pt>
                <c:pt idx="10048">
                  <c:v>2.4996000000000001E-2</c:v>
                </c:pt>
                <c:pt idx="10049">
                  <c:v>2.5154300000000001E-2</c:v>
                </c:pt>
                <c:pt idx="10050">
                  <c:v>2.56896E-2</c:v>
                </c:pt>
                <c:pt idx="10051">
                  <c:v>2.5627899999999999E-2</c:v>
                </c:pt>
                <c:pt idx="10052">
                  <c:v>2.6060300000000002E-2</c:v>
                </c:pt>
                <c:pt idx="10053">
                  <c:v>2.6277700000000001E-2</c:v>
                </c:pt>
                <c:pt idx="10054">
                  <c:v>2.6377999999999999E-2</c:v>
                </c:pt>
                <c:pt idx="10055">
                  <c:v>2.65893E-2</c:v>
                </c:pt>
                <c:pt idx="10056">
                  <c:v>2.6765299999999999E-2</c:v>
                </c:pt>
                <c:pt idx="10057">
                  <c:v>2.68714E-2</c:v>
                </c:pt>
                <c:pt idx="10058">
                  <c:v>2.7224700000000001E-2</c:v>
                </c:pt>
                <c:pt idx="10059">
                  <c:v>2.7190599999999999E-2</c:v>
                </c:pt>
                <c:pt idx="10060">
                  <c:v>2.7611299999999998E-2</c:v>
                </c:pt>
                <c:pt idx="10061">
                  <c:v>2.7548099999999999E-2</c:v>
                </c:pt>
                <c:pt idx="10062">
                  <c:v>2.7646299999999999E-2</c:v>
                </c:pt>
                <c:pt idx="10063">
                  <c:v>2.79306E-2</c:v>
                </c:pt>
                <c:pt idx="10064">
                  <c:v>2.7893299999999999E-2</c:v>
                </c:pt>
                <c:pt idx="10065">
                  <c:v>2.8257500000000001E-2</c:v>
                </c:pt>
                <c:pt idx="10066">
                  <c:v>2.8211400000000001E-2</c:v>
                </c:pt>
                <c:pt idx="10067">
                  <c:v>2.8335599999999999E-2</c:v>
                </c:pt>
                <c:pt idx="10068">
                  <c:v>2.8519200000000001E-2</c:v>
                </c:pt>
                <c:pt idx="10069">
                  <c:v>2.8502699999999999E-2</c:v>
                </c:pt>
                <c:pt idx="10070">
                  <c:v>2.86363E-2</c:v>
                </c:pt>
                <c:pt idx="10071">
                  <c:v>2.8693099999999999E-2</c:v>
                </c:pt>
                <c:pt idx="10072">
                  <c:v>2.8620900000000001E-2</c:v>
                </c:pt>
                <c:pt idx="10073">
                  <c:v>2.86602E-2</c:v>
                </c:pt>
                <c:pt idx="10074">
                  <c:v>2.8809700000000001E-2</c:v>
                </c:pt>
                <c:pt idx="10075">
                  <c:v>2.8792700000000001E-2</c:v>
                </c:pt>
                <c:pt idx="10076">
                  <c:v>2.8857500000000001E-2</c:v>
                </c:pt>
                <c:pt idx="10077">
                  <c:v>2.88157E-2</c:v>
                </c:pt>
                <c:pt idx="10078">
                  <c:v>2.8842E-2</c:v>
                </c:pt>
                <c:pt idx="10079">
                  <c:v>2.8860400000000001E-2</c:v>
                </c:pt>
                <c:pt idx="10080">
                  <c:v>2.87776E-2</c:v>
                </c:pt>
                <c:pt idx="10081">
                  <c:v>2.8934700000000001E-2</c:v>
                </c:pt>
                <c:pt idx="10082">
                  <c:v>2.8875700000000001E-2</c:v>
                </c:pt>
                <c:pt idx="10083">
                  <c:v>2.87222E-2</c:v>
                </c:pt>
                <c:pt idx="10084">
                  <c:v>2.8634799999999998E-2</c:v>
                </c:pt>
                <c:pt idx="10085">
                  <c:v>2.8542999999999999E-2</c:v>
                </c:pt>
                <c:pt idx="10086">
                  <c:v>2.85644E-2</c:v>
                </c:pt>
                <c:pt idx="10087">
                  <c:v>2.8354399999999998E-2</c:v>
                </c:pt>
                <c:pt idx="10088">
                  <c:v>2.8254399999999999E-2</c:v>
                </c:pt>
                <c:pt idx="10089">
                  <c:v>2.8022100000000001E-2</c:v>
                </c:pt>
                <c:pt idx="10090">
                  <c:v>2.7935600000000001E-2</c:v>
                </c:pt>
                <c:pt idx="10091">
                  <c:v>2.7782100000000001E-2</c:v>
                </c:pt>
                <c:pt idx="10092">
                  <c:v>2.75397E-2</c:v>
                </c:pt>
                <c:pt idx="10093">
                  <c:v>2.7406099999999999E-2</c:v>
                </c:pt>
                <c:pt idx="10094">
                  <c:v>2.7193499999999999E-2</c:v>
                </c:pt>
                <c:pt idx="10095">
                  <c:v>2.68708E-2</c:v>
                </c:pt>
                <c:pt idx="10096">
                  <c:v>2.6737299999999999E-2</c:v>
                </c:pt>
                <c:pt idx="10097">
                  <c:v>2.6460299999999999E-2</c:v>
                </c:pt>
                <c:pt idx="10098">
                  <c:v>2.6233300000000001E-2</c:v>
                </c:pt>
                <c:pt idx="10099">
                  <c:v>2.5841099999999999E-2</c:v>
                </c:pt>
                <c:pt idx="10100">
                  <c:v>2.5593899999999999E-2</c:v>
                </c:pt>
                <c:pt idx="10101">
                  <c:v>2.51925E-2</c:v>
                </c:pt>
                <c:pt idx="10102">
                  <c:v>2.5027400000000002E-2</c:v>
                </c:pt>
                <c:pt idx="10103">
                  <c:v>2.4509300000000001E-2</c:v>
                </c:pt>
                <c:pt idx="10104">
                  <c:v>2.4145300000000001E-2</c:v>
                </c:pt>
                <c:pt idx="10105">
                  <c:v>2.39183E-2</c:v>
                </c:pt>
                <c:pt idx="10106">
                  <c:v>2.3409200000000002E-2</c:v>
                </c:pt>
                <c:pt idx="10107">
                  <c:v>2.3187599999999999E-2</c:v>
                </c:pt>
                <c:pt idx="10108">
                  <c:v>2.26704E-2</c:v>
                </c:pt>
                <c:pt idx="10109">
                  <c:v>2.2217500000000001E-2</c:v>
                </c:pt>
                <c:pt idx="10110">
                  <c:v>2.1959599999999999E-2</c:v>
                </c:pt>
                <c:pt idx="10111">
                  <c:v>2.1451100000000001E-2</c:v>
                </c:pt>
                <c:pt idx="10112">
                  <c:v>2.1081900000000001E-2</c:v>
                </c:pt>
                <c:pt idx="10113">
                  <c:v>2.0613900000000001E-2</c:v>
                </c:pt>
                <c:pt idx="10114">
                  <c:v>1.9966399999999999E-2</c:v>
                </c:pt>
                <c:pt idx="10115">
                  <c:v>1.96759E-2</c:v>
                </c:pt>
                <c:pt idx="10116">
                  <c:v>1.9093099999999998E-2</c:v>
                </c:pt>
                <c:pt idx="10117">
                  <c:v>1.8658999999999999E-2</c:v>
                </c:pt>
                <c:pt idx="10118">
                  <c:v>1.7900900000000001E-2</c:v>
                </c:pt>
                <c:pt idx="10119">
                  <c:v>1.7251800000000001E-2</c:v>
                </c:pt>
                <c:pt idx="10120">
                  <c:v>1.6840999999999998E-2</c:v>
                </c:pt>
                <c:pt idx="10121">
                  <c:v>1.6278999999999998E-2</c:v>
                </c:pt>
                <c:pt idx="10122">
                  <c:v>1.56729E-2</c:v>
                </c:pt>
                <c:pt idx="10123">
                  <c:v>1.5094399999999999E-2</c:v>
                </c:pt>
                <c:pt idx="10124">
                  <c:v>1.4342300000000001E-2</c:v>
                </c:pt>
                <c:pt idx="10125">
                  <c:v>1.38108E-2</c:v>
                </c:pt>
                <c:pt idx="10126">
                  <c:v>1.32021E-2</c:v>
                </c:pt>
                <c:pt idx="10127">
                  <c:v>1.2625000000000001E-2</c:v>
                </c:pt>
                <c:pt idx="10128">
                  <c:v>1.1967200000000001E-2</c:v>
                </c:pt>
                <c:pt idx="10129">
                  <c:v>1.12227E-2</c:v>
                </c:pt>
                <c:pt idx="10130">
                  <c:v>1.06964E-2</c:v>
                </c:pt>
                <c:pt idx="10131">
                  <c:v>9.9101899999999993E-3</c:v>
                </c:pt>
                <c:pt idx="10132">
                  <c:v>9.2312000000000002E-3</c:v>
                </c:pt>
                <c:pt idx="10133">
                  <c:v>8.4667400000000004E-3</c:v>
                </c:pt>
                <c:pt idx="10134">
                  <c:v>7.7019599999999999E-3</c:v>
                </c:pt>
                <c:pt idx="10135">
                  <c:v>7.1111899999999999E-3</c:v>
                </c:pt>
                <c:pt idx="10136">
                  <c:v>6.2904099999999998E-3</c:v>
                </c:pt>
                <c:pt idx="10137">
                  <c:v>5.6035199999999999E-3</c:v>
                </c:pt>
                <c:pt idx="10138">
                  <c:v>4.7883700000000001E-3</c:v>
                </c:pt>
                <c:pt idx="10139">
                  <c:v>4.0889899999999998E-3</c:v>
                </c:pt>
                <c:pt idx="10140">
                  <c:v>3.4458599999999998E-3</c:v>
                </c:pt>
                <c:pt idx="10141">
                  <c:v>2.4650000000000002E-3</c:v>
                </c:pt>
                <c:pt idx="10142">
                  <c:v>1.7918299999999999E-3</c:v>
                </c:pt>
                <c:pt idx="10143">
                  <c:v>9.1248900000000005E-4</c:v>
                </c:pt>
                <c:pt idx="10144">
                  <c:v>1.03657E-4</c:v>
                </c:pt>
                <c:pt idx="10145">
                  <c:v>-6.8152700000000002E-4</c:v>
                </c:pt>
                <c:pt idx="10146">
                  <c:v>-1.6277500000000001E-3</c:v>
                </c:pt>
                <c:pt idx="10147">
                  <c:v>-2.4968600000000001E-3</c:v>
                </c:pt>
                <c:pt idx="10148">
                  <c:v>-3.3407699999999999E-3</c:v>
                </c:pt>
                <c:pt idx="10149">
                  <c:v>-4.0050499999999996E-3</c:v>
                </c:pt>
                <c:pt idx="10150">
                  <c:v>-4.9416900000000003E-3</c:v>
                </c:pt>
                <c:pt idx="10151">
                  <c:v>-5.7109500000000002E-3</c:v>
                </c:pt>
                <c:pt idx="10152">
                  <c:v>-6.5026299999999997E-3</c:v>
                </c:pt>
                <c:pt idx="10153">
                  <c:v>-7.3600999999999996E-3</c:v>
                </c:pt>
                <c:pt idx="10154">
                  <c:v>-8.2311299999999997E-3</c:v>
                </c:pt>
                <c:pt idx="10155">
                  <c:v>-9.0823199999999996E-3</c:v>
                </c:pt>
                <c:pt idx="10156">
                  <c:v>-9.8818599999999993E-3</c:v>
                </c:pt>
                <c:pt idx="10157">
                  <c:v>-1.08477E-2</c:v>
                </c:pt>
                <c:pt idx="10158">
                  <c:v>-1.1794600000000001E-2</c:v>
                </c:pt>
                <c:pt idx="10159">
                  <c:v>-1.2620299999999999E-2</c:v>
                </c:pt>
                <c:pt idx="10160">
                  <c:v>-1.36093E-2</c:v>
                </c:pt>
                <c:pt idx="10161">
                  <c:v>-1.44808E-2</c:v>
                </c:pt>
                <c:pt idx="10162">
                  <c:v>-1.5440199999999999E-2</c:v>
                </c:pt>
                <c:pt idx="10163">
                  <c:v>-1.61788E-2</c:v>
                </c:pt>
                <c:pt idx="10164">
                  <c:v>-1.7237499999999999E-2</c:v>
                </c:pt>
                <c:pt idx="10165">
                  <c:v>-1.8158500000000001E-2</c:v>
                </c:pt>
                <c:pt idx="10166">
                  <c:v>-1.88434E-2</c:v>
                </c:pt>
                <c:pt idx="10167">
                  <c:v>-2.0016900000000001E-2</c:v>
                </c:pt>
                <c:pt idx="10168">
                  <c:v>-2.0917100000000001E-2</c:v>
                </c:pt>
                <c:pt idx="10169">
                  <c:v>-2.1796099999999999E-2</c:v>
                </c:pt>
                <c:pt idx="10170">
                  <c:v>-2.2696500000000001E-2</c:v>
                </c:pt>
                <c:pt idx="10171">
                  <c:v>-2.3508600000000001E-2</c:v>
                </c:pt>
                <c:pt idx="10172">
                  <c:v>-2.4417600000000001E-2</c:v>
                </c:pt>
                <c:pt idx="10173">
                  <c:v>-2.5247700000000001E-2</c:v>
                </c:pt>
                <c:pt idx="10174">
                  <c:v>-2.61786E-2</c:v>
                </c:pt>
                <c:pt idx="10175">
                  <c:v>-2.68966E-2</c:v>
                </c:pt>
                <c:pt idx="10176">
                  <c:v>-2.7815200000000002E-2</c:v>
                </c:pt>
                <c:pt idx="10177">
                  <c:v>-2.86234E-2</c:v>
                </c:pt>
                <c:pt idx="10178">
                  <c:v>-2.9448499999999999E-2</c:v>
                </c:pt>
                <c:pt idx="10179">
                  <c:v>-3.01856E-2</c:v>
                </c:pt>
                <c:pt idx="10180">
                  <c:v>-3.0997199999999999E-2</c:v>
                </c:pt>
                <c:pt idx="10181">
                  <c:v>-3.1937599999999997E-2</c:v>
                </c:pt>
                <c:pt idx="10182">
                  <c:v>-3.27193E-2</c:v>
                </c:pt>
                <c:pt idx="10183" formatCode="0.00E+00">
                  <c:v>-3.35593E-2</c:v>
                </c:pt>
                <c:pt idx="10184">
                  <c:v>-3.4324E-2</c:v>
                </c:pt>
                <c:pt idx="10185">
                  <c:v>-3.50117E-2</c:v>
                </c:pt>
                <c:pt idx="10186">
                  <c:v>-3.5853999999999997E-2</c:v>
                </c:pt>
                <c:pt idx="10187">
                  <c:v>-3.67339E-2</c:v>
                </c:pt>
                <c:pt idx="10188">
                  <c:v>-3.7472999999999999E-2</c:v>
                </c:pt>
                <c:pt idx="10189">
                  <c:v>-3.8190700000000001E-2</c:v>
                </c:pt>
                <c:pt idx="10190">
                  <c:v>-3.8811999999999999E-2</c:v>
                </c:pt>
                <c:pt idx="10191">
                  <c:v>-3.9694300000000002E-2</c:v>
                </c:pt>
                <c:pt idx="10192">
                  <c:v>-4.0285099999999997E-2</c:v>
                </c:pt>
                <c:pt idx="10193">
                  <c:v>-4.0954900000000002E-2</c:v>
                </c:pt>
                <c:pt idx="10194">
                  <c:v>-4.1591299999999998E-2</c:v>
                </c:pt>
                <c:pt idx="10195">
                  <c:v>-4.2287600000000002E-2</c:v>
                </c:pt>
                <c:pt idx="10196">
                  <c:v>-4.2905800000000001E-2</c:v>
                </c:pt>
                <c:pt idx="10197">
                  <c:v>-4.3570499999999998E-2</c:v>
                </c:pt>
                <c:pt idx="10198">
                  <c:v>-4.42344E-2</c:v>
                </c:pt>
                <c:pt idx="10199">
                  <c:v>-4.4894299999999998E-2</c:v>
                </c:pt>
                <c:pt idx="10200">
                  <c:v>-4.5212599999999999E-2</c:v>
                </c:pt>
                <c:pt idx="10201">
                  <c:v>-4.6004400000000001E-2</c:v>
                </c:pt>
                <c:pt idx="10202">
                  <c:v>-4.6614799999999998E-2</c:v>
                </c:pt>
                <c:pt idx="10203">
                  <c:v>-4.7107400000000001E-2</c:v>
                </c:pt>
                <c:pt idx="10204">
                  <c:v>-4.7699900000000003E-2</c:v>
                </c:pt>
                <c:pt idx="10205">
                  <c:v>-4.8019699999999998E-2</c:v>
                </c:pt>
                <c:pt idx="10206">
                  <c:v>-4.8752900000000002E-2</c:v>
                </c:pt>
                <c:pt idx="10207">
                  <c:v>-4.9098099999999999E-2</c:v>
                </c:pt>
                <c:pt idx="10208">
                  <c:v>-4.9565400000000003E-2</c:v>
                </c:pt>
                <c:pt idx="10209">
                  <c:v>-5.0268300000000002E-2</c:v>
                </c:pt>
                <c:pt idx="10210">
                  <c:v>-5.0504500000000001E-2</c:v>
                </c:pt>
                <c:pt idx="10211">
                  <c:v>-5.10076E-2</c:v>
                </c:pt>
                <c:pt idx="10212">
                  <c:v>-5.1485099999999999E-2</c:v>
                </c:pt>
                <c:pt idx="10213">
                  <c:v>-5.1773E-2</c:v>
                </c:pt>
                <c:pt idx="10214">
                  <c:v>-5.2129700000000001E-2</c:v>
                </c:pt>
                <c:pt idx="10215">
                  <c:v>-5.2412899999999998E-2</c:v>
                </c:pt>
                <c:pt idx="10216">
                  <c:v>-5.2852700000000002E-2</c:v>
                </c:pt>
                <c:pt idx="10217">
                  <c:v>-5.3164999999999997E-2</c:v>
                </c:pt>
                <c:pt idx="10218">
                  <c:v>-5.3475399999999999E-2</c:v>
                </c:pt>
                <c:pt idx="10219">
                  <c:v>-5.3732200000000001E-2</c:v>
                </c:pt>
                <c:pt idx="10220">
                  <c:v>-5.4018799999999999E-2</c:v>
                </c:pt>
                <c:pt idx="10221">
                  <c:v>-5.4318999999999999E-2</c:v>
                </c:pt>
                <c:pt idx="10222">
                  <c:v>-5.4585799999999997E-2</c:v>
                </c:pt>
                <c:pt idx="10223">
                  <c:v>-5.4985600000000003E-2</c:v>
                </c:pt>
                <c:pt idx="10224">
                  <c:v>-5.5150900000000003E-2</c:v>
                </c:pt>
                <c:pt idx="10225">
                  <c:v>-5.534E-2</c:v>
                </c:pt>
                <c:pt idx="10226">
                  <c:v>-5.5507599999999997E-2</c:v>
                </c:pt>
                <c:pt idx="10227">
                  <c:v>-5.5808299999999998E-2</c:v>
                </c:pt>
                <c:pt idx="10228">
                  <c:v>-5.6069599999999997E-2</c:v>
                </c:pt>
                <c:pt idx="10229">
                  <c:v>-5.6085200000000002E-2</c:v>
                </c:pt>
                <c:pt idx="10230">
                  <c:v>-5.6437500000000002E-2</c:v>
                </c:pt>
                <c:pt idx="10231">
                  <c:v>-5.6383999999999997E-2</c:v>
                </c:pt>
                <c:pt idx="10232">
                  <c:v>-5.6531600000000001E-2</c:v>
                </c:pt>
                <c:pt idx="10233">
                  <c:v>-5.6731700000000003E-2</c:v>
                </c:pt>
                <c:pt idx="10234">
                  <c:v>-5.6692600000000003E-2</c:v>
                </c:pt>
                <c:pt idx="10235">
                  <c:v>-5.6850600000000001E-2</c:v>
                </c:pt>
                <c:pt idx="10236">
                  <c:v>-5.6765200000000002E-2</c:v>
                </c:pt>
                <c:pt idx="10237">
                  <c:v>-5.6873600000000003E-2</c:v>
                </c:pt>
                <c:pt idx="10238">
                  <c:v>-5.6985899999999999E-2</c:v>
                </c:pt>
                <c:pt idx="10239">
                  <c:v>-5.6707199999999999E-2</c:v>
                </c:pt>
                <c:pt idx="10240">
                  <c:v>-5.7090700000000001E-2</c:v>
                </c:pt>
                <c:pt idx="10241">
                  <c:v>-5.6851499999999999E-2</c:v>
                </c:pt>
                <c:pt idx="10242">
                  <c:v>-5.6924599999999999E-2</c:v>
                </c:pt>
                <c:pt idx="10243">
                  <c:v>-5.6804300000000002E-2</c:v>
                </c:pt>
                <c:pt idx="10244">
                  <c:v>-5.6832399999999998E-2</c:v>
                </c:pt>
                <c:pt idx="10245">
                  <c:v>-5.6816899999999997E-2</c:v>
                </c:pt>
                <c:pt idx="10246">
                  <c:v>-5.6702200000000001E-2</c:v>
                </c:pt>
                <c:pt idx="10247">
                  <c:v>-5.6462999999999999E-2</c:v>
                </c:pt>
                <c:pt idx="10248">
                  <c:v>-5.6471899999999998E-2</c:v>
                </c:pt>
                <c:pt idx="10249">
                  <c:v>-5.6286200000000002E-2</c:v>
                </c:pt>
                <c:pt idx="10250">
                  <c:v>-5.61199E-2</c:v>
                </c:pt>
                <c:pt idx="10251">
                  <c:v>-5.6037799999999999E-2</c:v>
                </c:pt>
                <c:pt idx="10252">
                  <c:v>-5.5698900000000003E-2</c:v>
                </c:pt>
                <c:pt idx="10253">
                  <c:v>-5.5613999999999997E-2</c:v>
                </c:pt>
                <c:pt idx="10254">
                  <c:v>-5.5355500000000002E-2</c:v>
                </c:pt>
                <c:pt idx="10255">
                  <c:v>-5.5024900000000002E-2</c:v>
                </c:pt>
                <c:pt idx="10256">
                  <c:v>-5.4906400000000001E-2</c:v>
                </c:pt>
                <c:pt idx="10257">
                  <c:v>-5.4600200000000002E-2</c:v>
                </c:pt>
                <c:pt idx="10258">
                  <c:v>-5.4283699999999997E-2</c:v>
                </c:pt>
                <c:pt idx="10259">
                  <c:v>-5.4091599999999997E-2</c:v>
                </c:pt>
                <c:pt idx="10260">
                  <c:v>-5.3666100000000001E-2</c:v>
                </c:pt>
                <c:pt idx="10261">
                  <c:v>-5.3476799999999998E-2</c:v>
                </c:pt>
                <c:pt idx="10262">
                  <c:v>-5.3106399999999998E-2</c:v>
                </c:pt>
                <c:pt idx="10263">
                  <c:v>-5.2847499999999999E-2</c:v>
                </c:pt>
                <c:pt idx="10264">
                  <c:v>-5.2418800000000002E-2</c:v>
                </c:pt>
                <c:pt idx="10265">
                  <c:v>-5.1938900000000003E-2</c:v>
                </c:pt>
                <c:pt idx="10266">
                  <c:v>-5.16099E-2</c:v>
                </c:pt>
                <c:pt idx="10267">
                  <c:v>-5.12074E-2</c:v>
                </c:pt>
                <c:pt idx="10268">
                  <c:v>-5.0749700000000002E-2</c:v>
                </c:pt>
                <c:pt idx="10269">
                  <c:v>-5.0443000000000002E-2</c:v>
                </c:pt>
                <c:pt idx="10270">
                  <c:v>-4.9944200000000001E-2</c:v>
                </c:pt>
                <c:pt idx="10271">
                  <c:v>-4.95378E-2</c:v>
                </c:pt>
                <c:pt idx="10272">
                  <c:v>-4.9201300000000003E-2</c:v>
                </c:pt>
                <c:pt idx="10273">
                  <c:v>-4.8898900000000002E-2</c:v>
                </c:pt>
                <c:pt idx="10274">
                  <c:v>-4.8303600000000002E-2</c:v>
                </c:pt>
                <c:pt idx="10275">
                  <c:v>-4.7767999999999998E-2</c:v>
                </c:pt>
                <c:pt idx="10276">
                  <c:v>-4.7351699999999997E-2</c:v>
                </c:pt>
                <c:pt idx="10277">
                  <c:v>-4.68294E-2</c:v>
                </c:pt>
                <c:pt idx="10278">
                  <c:v>-4.6212000000000003E-2</c:v>
                </c:pt>
                <c:pt idx="10279">
                  <c:v>-4.5786E-2</c:v>
                </c:pt>
                <c:pt idx="10280">
                  <c:v>-4.52281E-2</c:v>
                </c:pt>
                <c:pt idx="10281">
                  <c:v>-4.46661E-2</c:v>
                </c:pt>
                <c:pt idx="10282">
                  <c:v>-4.4232199999999999E-2</c:v>
                </c:pt>
                <c:pt idx="10283">
                  <c:v>-4.3771499999999998E-2</c:v>
                </c:pt>
                <c:pt idx="10284">
                  <c:v>-4.3184399999999998E-2</c:v>
                </c:pt>
                <c:pt idx="10285">
                  <c:v>-4.2672700000000001E-2</c:v>
                </c:pt>
                <c:pt idx="10286">
                  <c:v>-4.2063000000000003E-2</c:v>
                </c:pt>
                <c:pt idx="10287">
                  <c:v>-4.1605900000000001E-2</c:v>
                </c:pt>
                <c:pt idx="10288">
                  <c:v>-4.1142100000000001E-2</c:v>
                </c:pt>
                <c:pt idx="10289">
                  <c:v>-4.04476E-2</c:v>
                </c:pt>
                <c:pt idx="10290">
                  <c:v>-3.9999800000000002E-2</c:v>
                </c:pt>
                <c:pt idx="10291">
                  <c:v>-3.9330900000000002E-2</c:v>
                </c:pt>
                <c:pt idx="10292">
                  <c:v>-3.8781999999999997E-2</c:v>
                </c:pt>
                <c:pt idx="10293">
                  <c:v>-3.8439899999999999E-2</c:v>
                </c:pt>
                <c:pt idx="10294">
                  <c:v>-3.7716899999999998E-2</c:v>
                </c:pt>
                <c:pt idx="10295">
                  <c:v>-3.7182899999999998E-2</c:v>
                </c:pt>
                <c:pt idx="10296">
                  <c:v>-3.6768500000000003E-2</c:v>
                </c:pt>
                <c:pt idx="10297">
                  <c:v>-3.5895799999999999E-2</c:v>
                </c:pt>
                <c:pt idx="10298">
                  <c:v>-3.5531800000000002E-2</c:v>
                </c:pt>
                <c:pt idx="10299">
                  <c:v>-3.4835999999999999E-2</c:v>
                </c:pt>
                <c:pt idx="10300">
                  <c:v>-3.4243099999999999E-2</c:v>
                </c:pt>
                <c:pt idx="10301">
                  <c:v>-3.3612400000000001E-2</c:v>
                </c:pt>
                <c:pt idx="10302">
                  <c:v>-3.2994000000000002E-2</c:v>
                </c:pt>
                <c:pt idx="10303">
                  <c:v>-3.2394699999999998E-2</c:v>
                </c:pt>
                <c:pt idx="10304">
                  <c:v>-3.1710099999999998E-2</c:v>
                </c:pt>
                <c:pt idx="10305">
                  <c:v>-3.10513E-2</c:v>
                </c:pt>
                <c:pt idx="10306">
                  <c:v>-3.0377299999999999E-2</c:v>
                </c:pt>
                <c:pt idx="10307">
                  <c:v>-2.9866E-2</c:v>
                </c:pt>
                <c:pt idx="10308">
                  <c:v>-2.9304500000000001E-2</c:v>
                </c:pt>
                <c:pt idx="10309">
                  <c:v>-2.8668900000000001E-2</c:v>
                </c:pt>
                <c:pt idx="10310">
                  <c:v>-2.8065400000000001E-2</c:v>
                </c:pt>
                <c:pt idx="10311">
                  <c:v>-2.7449299999999999E-2</c:v>
                </c:pt>
                <c:pt idx="10312">
                  <c:v>-2.6918999999999998E-2</c:v>
                </c:pt>
                <c:pt idx="10313">
                  <c:v>-2.64554E-2</c:v>
                </c:pt>
                <c:pt idx="10314">
                  <c:v>-2.58204E-2</c:v>
                </c:pt>
                <c:pt idx="10315">
                  <c:v>-2.5344599999999998E-2</c:v>
                </c:pt>
                <c:pt idx="10316">
                  <c:v>-2.4672599999999999E-2</c:v>
                </c:pt>
                <c:pt idx="10317">
                  <c:v>-2.4140000000000002E-2</c:v>
                </c:pt>
                <c:pt idx="10318">
                  <c:v>-2.3482599999999999E-2</c:v>
                </c:pt>
                <c:pt idx="10319">
                  <c:v>-2.2962099999999999E-2</c:v>
                </c:pt>
                <c:pt idx="10320">
                  <c:v>-2.22457E-2</c:v>
                </c:pt>
                <c:pt idx="10321">
                  <c:v>-2.17246E-2</c:v>
                </c:pt>
                <c:pt idx="10322">
                  <c:v>-2.1130800000000002E-2</c:v>
                </c:pt>
                <c:pt idx="10323">
                  <c:v>-2.0503199999999999E-2</c:v>
                </c:pt>
                <c:pt idx="10324">
                  <c:v>-2.00923E-2</c:v>
                </c:pt>
                <c:pt idx="10325">
                  <c:v>-1.94357E-2</c:v>
                </c:pt>
                <c:pt idx="10326">
                  <c:v>-1.87803E-2</c:v>
                </c:pt>
                <c:pt idx="10327">
                  <c:v>-1.83561E-2</c:v>
                </c:pt>
                <c:pt idx="10328">
                  <c:v>-1.7816499999999999E-2</c:v>
                </c:pt>
                <c:pt idx="10329">
                  <c:v>-1.7296700000000002E-2</c:v>
                </c:pt>
                <c:pt idx="10330">
                  <c:v>-1.6633999999999999E-2</c:v>
                </c:pt>
                <c:pt idx="10331">
                  <c:v>-1.61969E-2</c:v>
                </c:pt>
                <c:pt idx="10332">
                  <c:v>-1.55452E-2</c:v>
                </c:pt>
                <c:pt idx="10333">
                  <c:v>-1.48726E-2</c:v>
                </c:pt>
                <c:pt idx="10334">
                  <c:v>-1.4351600000000001E-2</c:v>
                </c:pt>
                <c:pt idx="10335">
                  <c:v>-1.3911700000000001E-2</c:v>
                </c:pt>
                <c:pt idx="10336">
                  <c:v>-1.3240099999999999E-2</c:v>
                </c:pt>
                <c:pt idx="10337">
                  <c:v>-1.27875E-2</c:v>
                </c:pt>
                <c:pt idx="10338">
                  <c:v>-1.21949E-2</c:v>
                </c:pt>
                <c:pt idx="10339">
                  <c:v>-1.1566699999999999E-2</c:v>
                </c:pt>
                <c:pt idx="10340">
                  <c:v>-1.10264E-2</c:v>
                </c:pt>
                <c:pt idx="10341">
                  <c:v>-1.0610899999999999E-2</c:v>
                </c:pt>
                <c:pt idx="10342">
                  <c:v>-9.9687400000000002E-3</c:v>
                </c:pt>
                <c:pt idx="10343">
                  <c:v>-9.5585199999999992E-3</c:v>
                </c:pt>
                <c:pt idx="10344">
                  <c:v>-8.9251699999999996E-3</c:v>
                </c:pt>
                <c:pt idx="10345">
                  <c:v>-8.5873400000000006E-3</c:v>
                </c:pt>
                <c:pt idx="10346">
                  <c:v>-8.0287899999999992E-3</c:v>
                </c:pt>
                <c:pt idx="10347">
                  <c:v>-7.5429499999999997E-3</c:v>
                </c:pt>
                <c:pt idx="10348">
                  <c:v>-7.1673500000000003E-3</c:v>
                </c:pt>
                <c:pt idx="10349">
                  <c:v>-6.6297999999999999E-3</c:v>
                </c:pt>
                <c:pt idx="10350">
                  <c:v>-6.1396000000000003E-3</c:v>
                </c:pt>
                <c:pt idx="10351">
                  <c:v>-5.7715500000000003E-3</c:v>
                </c:pt>
                <c:pt idx="10352">
                  <c:v>-5.1843899999999997E-3</c:v>
                </c:pt>
                <c:pt idx="10353">
                  <c:v>-4.8523100000000003E-3</c:v>
                </c:pt>
                <c:pt idx="10354">
                  <c:v>-4.1346300000000002E-3</c:v>
                </c:pt>
                <c:pt idx="10355">
                  <c:v>-3.7645500000000002E-3</c:v>
                </c:pt>
                <c:pt idx="10356">
                  <c:v>-3.2341599999999998E-3</c:v>
                </c:pt>
                <c:pt idx="10357">
                  <c:v>-2.7790800000000002E-3</c:v>
                </c:pt>
                <c:pt idx="10358">
                  <c:v>-2.1849899999999999E-3</c:v>
                </c:pt>
                <c:pt idx="10359">
                  <c:v>-1.7631400000000001E-3</c:v>
                </c:pt>
                <c:pt idx="10360">
                  <c:v>-1.3136700000000001E-3</c:v>
                </c:pt>
                <c:pt idx="10361">
                  <c:v>-7.5094699999999996E-4</c:v>
                </c:pt>
                <c:pt idx="10362">
                  <c:v>-2.8779100000000002E-4</c:v>
                </c:pt>
                <c:pt idx="10363" formatCode="0.00E+00">
                  <c:v>4.9384900000000002E-5</c:v>
                </c:pt>
                <c:pt idx="10364">
                  <c:v>4.5414000000000001E-4</c:v>
                </c:pt>
                <c:pt idx="10365">
                  <c:v>8.9844600000000001E-4</c:v>
                </c:pt>
                <c:pt idx="10366">
                  <c:v>1.22601E-3</c:v>
                </c:pt>
                <c:pt idx="10367">
                  <c:v>1.5454399999999999E-3</c:v>
                </c:pt>
                <c:pt idx="10368">
                  <c:v>2.0244899999999999E-3</c:v>
                </c:pt>
                <c:pt idx="10369">
                  <c:v>2.37879E-3</c:v>
                </c:pt>
                <c:pt idx="10370">
                  <c:v>2.6149699999999999E-3</c:v>
                </c:pt>
                <c:pt idx="10371">
                  <c:v>2.9995400000000002E-3</c:v>
                </c:pt>
                <c:pt idx="10372">
                  <c:v>3.4388000000000001E-3</c:v>
                </c:pt>
                <c:pt idx="10373">
                  <c:v>3.7908500000000001E-3</c:v>
                </c:pt>
                <c:pt idx="10374">
                  <c:v>4.2251399999999996E-3</c:v>
                </c:pt>
                <c:pt idx="10375">
                  <c:v>4.5501099999999996E-3</c:v>
                </c:pt>
                <c:pt idx="10376">
                  <c:v>4.8767699999999999E-3</c:v>
                </c:pt>
                <c:pt idx="10377">
                  <c:v>5.2166900000000004E-3</c:v>
                </c:pt>
                <c:pt idx="10378">
                  <c:v>5.6503500000000002E-3</c:v>
                </c:pt>
                <c:pt idx="10379">
                  <c:v>6.0113299999999996E-3</c:v>
                </c:pt>
                <c:pt idx="10380">
                  <c:v>6.4022699999999998E-3</c:v>
                </c:pt>
                <c:pt idx="10381">
                  <c:v>6.8809400000000003E-3</c:v>
                </c:pt>
                <c:pt idx="10382">
                  <c:v>7.00339E-3</c:v>
                </c:pt>
                <c:pt idx="10383" formatCode="0.00E+00">
                  <c:v>7.4574000000000003E-3</c:v>
                </c:pt>
                <c:pt idx="10384">
                  <c:v>7.6339600000000004E-3</c:v>
                </c:pt>
                <c:pt idx="10385">
                  <c:v>7.9237800000000001E-3</c:v>
                </c:pt>
                <c:pt idx="10386">
                  <c:v>8.2255000000000002E-3</c:v>
                </c:pt>
                <c:pt idx="10387">
                  <c:v>8.4304800000000006E-3</c:v>
                </c:pt>
                <c:pt idx="10388">
                  <c:v>8.6746600000000007E-3</c:v>
                </c:pt>
                <c:pt idx="10389">
                  <c:v>8.8292100000000005E-3</c:v>
                </c:pt>
                <c:pt idx="10390">
                  <c:v>9.08196E-3</c:v>
                </c:pt>
                <c:pt idx="10391">
                  <c:v>9.4152999999999997E-3</c:v>
                </c:pt>
                <c:pt idx="10392">
                  <c:v>9.5419000000000007E-3</c:v>
                </c:pt>
                <c:pt idx="10393">
                  <c:v>9.8380599999999992E-3</c:v>
                </c:pt>
                <c:pt idx="10394">
                  <c:v>9.9895499999999998E-3</c:v>
                </c:pt>
                <c:pt idx="10395">
                  <c:v>1.00391E-2</c:v>
                </c:pt>
                <c:pt idx="10396">
                  <c:v>1.0348599999999999E-2</c:v>
                </c:pt>
                <c:pt idx="10397">
                  <c:v>1.05635E-2</c:v>
                </c:pt>
                <c:pt idx="10398">
                  <c:v>1.05719E-2</c:v>
                </c:pt>
                <c:pt idx="10399">
                  <c:v>1.06391E-2</c:v>
                </c:pt>
                <c:pt idx="10400">
                  <c:v>1.0795600000000001E-2</c:v>
                </c:pt>
                <c:pt idx="10401">
                  <c:v>1.09975E-2</c:v>
                </c:pt>
                <c:pt idx="10402">
                  <c:v>1.11015E-2</c:v>
                </c:pt>
                <c:pt idx="10403">
                  <c:v>1.1154799999999999E-2</c:v>
                </c:pt>
                <c:pt idx="10404">
                  <c:v>1.1358200000000001E-2</c:v>
                </c:pt>
                <c:pt idx="10405">
                  <c:v>1.1245E-2</c:v>
                </c:pt>
                <c:pt idx="10406">
                  <c:v>1.13981E-2</c:v>
                </c:pt>
                <c:pt idx="10407">
                  <c:v>1.1478500000000001E-2</c:v>
                </c:pt>
                <c:pt idx="10408">
                  <c:v>1.13312E-2</c:v>
                </c:pt>
                <c:pt idx="10409">
                  <c:v>1.12219E-2</c:v>
                </c:pt>
                <c:pt idx="10410">
                  <c:v>1.1335899999999999E-2</c:v>
                </c:pt>
                <c:pt idx="10411">
                  <c:v>1.11387E-2</c:v>
                </c:pt>
                <c:pt idx="10412">
                  <c:v>1.1244499999999999E-2</c:v>
                </c:pt>
                <c:pt idx="10413">
                  <c:v>1.1112E-2</c:v>
                </c:pt>
                <c:pt idx="10414">
                  <c:v>1.10291E-2</c:v>
                </c:pt>
                <c:pt idx="10415">
                  <c:v>1.1083900000000001E-2</c:v>
                </c:pt>
                <c:pt idx="10416">
                  <c:v>1.0818299999999999E-2</c:v>
                </c:pt>
                <c:pt idx="10417">
                  <c:v>1.11264E-2</c:v>
                </c:pt>
                <c:pt idx="10418">
                  <c:v>1.0803699999999999E-2</c:v>
                </c:pt>
                <c:pt idx="10419">
                  <c:v>1.07083E-2</c:v>
                </c:pt>
                <c:pt idx="10420">
                  <c:v>1.07647E-2</c:v>
                </c:pt>
                <c:pt idx="10421">
                  <c:v>1.0493300000000001E-2</c:v>
                </c:pt>
                <c:pt idx="10422">
                  <c:v>1.0352099999999999E-2</c:v>
                </c:pt>
                <c:pt idx="10423">
                  <c:v>1.0204299999999999E-2</c:v>
                </c:pt>
                <c:pt idx="10424">
                  <c:v>9.9604399999999992E-3</c:v>
                </c:pt>
                <c:pt idx="10425">
                  <c:v>9.7703100000000008E-3</c:v>
                </c:pt>
                <c:pt idx="10426">
                  <c:v>9.4591199999999997E-3</c:v>
                </c:pt>
                <c:pt idx="10427">
                  <c:v>9.3045699999999999E-3</c:v>
                </c:pt>
                <c:pt idx="10428">
                  <c:v>8.9332700000000001E-3</c:v>
                </c:pt>
                <c:pt idx="10429">
                  <c:v>8.8911600000000004E-3</c:v>
                </c:pt>
                <c:pt idx="10430">
                  <c:v>8.7279699999999998E-3</c:v>
                </c:pt>
                <c:pt idx="10431">
                  <c:v>8.4415400000000008E-3</c:v>
                </c:pt>
                <c:pt idx="10432">
                  <c:v>8.24714E-3</c:v>
                </c:pt>
                <c:pt idx="10433">
                  <c:v>8.0218800000000003E-3</c:v>
                </c:pt>
                <c:pt idx="10434">
                  <c:v>7.7252600000000003E-3</c:v>
                </c:pt>
                <c:pt idx="10435">
                  <c:v>7.7080300000000003E-3</c:v>
                </c:pt>
                <c:pt idx="10436">
                  <c:v>7.4228200000000001E-3</c:v>
                </c:pt>
                <c:pt idx="10437">
                  <c:v>6.9871500000000001E-3</c:v>
                </c:pt>
                <c:pt idx="10438">
                  <c:v>6.8297999999999996E-3</c:v>
                </c:pt>
                <c:pt idx="10439">
                  <c:v>6.4531199999999997E-3</c:v>
                </c:pt>
                <c:pt idx="10440">
                  <c:v>6.16082E-3</c:v>
                </c:pt>
                <c:pt idx="10441">
                  <c:v>5.7819500000000001E-3</c:v>
                </c:pt>
                <c:pt idx="10442">
                  <c:v>5.36353E-3</c:v>
                </c:pt>
                <c:pt idx="10443">
                  <c:v>5.1412999999999997E-3</c:v>
                </c:pt>
                <c:pt idx="10444">
                  <c:v>4.7193299999999999E-3</c:v>
                </c:pt>
                <c:pt idx="10445">
                  <c:v>4.4205900000000003E-3</c:v>
                </c:pt>
                <c:pt idx="10446">
                  <c:v>4.0629100000000003E-3</c:v>
                </c:pt>
                <c:pt idx="10447">
                  <c:v>3.5863599999999998E-3</c:v>
                </c:pt>
                <c:pt idx="10448">
                  <c:v>3.2561399999999998E-3</c:v>
                </c:pt>
                <c:pt idx="10449">
                  <c:v>2.9678E-3</c:v>
                </c:pt>
                <c:pt idx="10450">
                  <c:v>2.5672300000000002E-3</c:v>
                </c:pt>
                <c:pt idx="10451">
                  <c:v>2.24362E-3</c:v>
                </c:pt>
                <c:pt idx="10452">
                  <c:v>1.7468799999999999E-3</c:v>
                </c:pt>
                <c:pt idx="10453">
                  <c:v>1.5152799999999999E-3</c:v>
                </c:pt>
                <c:pt idx="10454">
                  <c:v>1.0166800000000001E-3</c:v>
                </c:pt>
                <c:pt idx="10455">
                  <c:v>7.8103299999999999E-4</c:v>
                </c:pt>
                <c:pt idx="10456">
                  <c:v>2.7569699999999999E-4</c:v>
                </c:pt>
                <c:pt idx="10457" formatCode="0.00E+00">
                  <c:v>-8.1799599999999995E-5</c:v>
                </c:pt>
                <c:pt idx="10458">
                  <c:v>-3.5133099999999997E-4</c:v>
                </c:pt>
                <c:pt idx="10459">
                  <c:v>-7.1325499999999999E-4</c:v>
                </c:pt>
                <c:pt idx="10460">
                  <c:v>-1.2487900000000001E-3</c:v>
                </c:pt>
                <c:pt idx="10461">
                  <c:v>-1.6573099999999999E-3</c:v>
                </c:pt>
                <c:pt idx="10462">
                  <c:v>-2.0976800000000002E-3</c:v>
                </c:pt>
                <c:pt idx="10463">
                  <c:v>-2.5366799999999999E-3</c:v>
                </c:pt>
                <c:pt idx="10464">
                  <c:v>-2.9592400000000001E-3</c:v>
                </c:pt>
                <c:pt idx="10465">
                  <c:v>-3.3696799999999999E-3</c:v>
                </c:pt>
                <c:pt idx="10466">
                  <c:v>-3.8535100000000001E-3</c:v>
                </c:pt>
                <c:pt idx="10467">
                  <c:v>-4.3515699999999999E-3</c:v>
                </c:pt>
                <c:pt idx="10468">
                  <c:v>-4.7861300000000004E-3</c:v>
                </c:pt>
                <c:pt idx="10469">
                  <c:v>-5.3193600000000004E-3</c:v>
                </c:pt>
                <c:pt idx="10470">
                  <c:v>-5.6980900000000003E-3</c:v>
                </c:pt>
                <c:pt idx="10471">
                  <c:v>-6.3380199999999998E-3</c:v>
                </c:pt>
                <c:pt idx="10472">
                  <c:v>-6.60117E-3</c:v>
                </c:pt>
                <c:pt idx="10473">
                  <c:v>-7.0804800000000001E-3</c:v>
                </c:pt>
                <c:pt idx="10474">
                  <c:v>-7.60935E-3</c:v>
                </c:pt>
                <c:pt idx="10475">
                  <c:v>-8.0329700000000004E-3</c:v>
                </c:pt>
                <c:pt idx="10476">
                  <c:v>-8.4735399999999999E-3</c:v>
                </c:pt>
                <c:pt idx="10477">
                  <c:v>-8.9075600000000001E-3</c:v>
                </c:pt>
                <c:pt idx="10478">
                  <c:v>-9.3347599999999992E-3</c:v>
                </c:pt>
                <c:pt idx="10479">
                  <c:v>-9.8986899999999999E-3</c:v>
                </c:pt>
                <c:pt idx="10480">
                  <c:v>-1.02462E-2</c:v>
                </c:pt>
                <c:pt idx="10481">
                  <c:v>-1.0863100000000001E-2</c:v>
                </c:pt>
                <c:pt idx="10482">
                  <c:v>-1.1428799999999999E-2</c:v>
                </c:pt>
                <c:pt idx="10483">
                  <c:v>-1.1738800000000001E-2</c:v>
                </c:pt>
                <c:pt idx="10484">
                  <c:v>-1.23725E-2</c:v>
                </c:pt>
                <c:pt idx="10485">
                  <c:v>-1.28483E-2</c:v>
                </c:pt>
                <c:pt idx="10486">
                  <c:v>-1.3351699999999999E-2</c:v>
                </c:pt>
                <c:pt idx="10487">
                  <c:v>-1.37863E-2</c:v>
                </c:pt>
                <c:pt idx="10488">
                  <c:v>-1.43248E-2</c:v>
                </c:pt>
                <c:pt idx="10489">
                  <c:v>-1.48284E-2</c:v>
                </c:pt>
                <c:pt idx="10490">
                  <c:v>-1.5162200000000001E-2</c:v>
                </c:pt>
                <c:pt idx="10491">
                  <c:v>-1.5746799999999998E-2</c:v>
                </c:pt>
                <c:pt idx="10492">
                  <c:v>-1.6191799999999999E-2</c:v>
                </c:pt>
                <c:pt idx="10493">
                  <c:v>-1.6655900000000001E-2</c:v>
                </c:pt>
                <c:pt idx="10494">
                  <c:v>-1.7028600000000001E-2</c:v>
                </c:pt>
                <c:pt idx="10495">
                  <c:v>-1.7507200000000001E-2</c:v>
                </c:pt>
                <c:pt idx="10496">
                  <c:v>-1.7932E-2</c:v>
                </c:pt>
                <c:pt idx="10497">
                  <c:v>-1.8414099999999999E-2</c:v>
                </c:pt>
                <c:pt idx="10498">
                  <c:v>-1.87458E-2</c:v>
                </c:pt>
                <c:pt idx="10499">
                  <c:v>-1.92488E-2</c:v>
                </c:pt>
                <c:pt idx="10500">
                  <c:v>-1.9625099999999999E-2</c:v>
                </c:pt>
                <c:pt idx="10501">
                  <c:v>-2.0047499999999999E-2</c:v>
                </c:pt>
                <c:pt idx="10502">
                  <c:v>-2.0532000000000002E-2</c:v>
                </c:pt>
                <c:pt idx="10503">
                  <c:v>-2.1077700000000001E-2</c:v>
                </c:pt>
                <c:pt idx="10504">
                  <c:v>-2.1324800000000001E-2</c:v>
                </c:pt>
                <c:pt idx="10505">
                  <c:v>-2.1871000000000002E-2</c:v>
                </c:pt>
                <c:pt idx="10506">
                  <c:v>-2.2188699999999999E-2</c:v>
                </c:pt>
                <c:pt idx="10507">
                  <c:v>-2.25635E-2</c:v>
                </c:pt>
                <c:pt idx="10508">
                  <c:v>-2.29696E-2</c:v>
                </c:pt>
                <c:pt idx="10509">
                  <c:v>-2.3347099999999999E-2</c:v>
                </c:pt>
                <c:pt idx="10510">
                  <c:v>-2.3747899999999999E-2</c:v>
                </c:pt>
                <c:pt idx="10511">
                  <c:v>-2.3951299999999998E-2</c:v>
                </c:pt>
                <c:pt idx="10512">
                  <c:v>-2.4287400000000001E-2</c:v>
                </c:pt>
                <c:pt idx="10513">
                  <c:v>-2.4540599999999999E-2</c:v>
                </c:pt>
                <c:pt idx="10514">
                  <c:v>-2.4903499999999999E-2</c:v>
                </c:pt>
                <c:pt idx="10515">
                  <c:v>-2.5232999999999998E-2</c:v>
                </c:pt>
                <c:pt idx="10516">
                  <c:v>-2.5264399999999999E-2</c:v>
                </c:pt>
                <c:pt idx="10517">
                  <c:v>-2.5678400000000001E-2</c:v>
                </c:pt>
                <c:pt idx="10518">
                  <c:v>-2.5755E-2</c:v>
                </c:pt>
                <c:pt idx="10519">
                  <c:v>-2.60827E-2</c:v>
                </c:pt>
                <c:pt idx="10520">
                  <c:v>-2.6395800000000001E-2</c:v>
                </c:pt>
                <c:pt idx="10521">
                  <c:v>-2.66254E-2</c:v>
                </c:pt>
                <c:pt idx="10522">
                  <c:v>-2.6791700000000002E-2</c:v>
                </c:pt>
                <c:pt idx="10523">
                  <c:v>-2.7066300000000001E-2</c:v>
                </c:pt>
                <c:pt idx="10524">
                  <c:v>-2.7443200000000001E-2</c:v>
                </c:pt>
                <c:pt idx="10525">
                  <c:v>-2.77326E-2</c:v>
                </c:pt>
                <c:pt idx="10526">
                  <c:v>-2.78331E-2</c:v>
                </c:pt>
                <c:pt idx="10527">
                  <c:v>-2.7947400000000001E-2</c:v>
                </c:pt>
                <c:pt idx="10528">
                  <c:v>-2.8117400000000001E-2</c:v>
                </c:pt>
                <c:pt idx="10529">
                  <c:v>-2.8181399999999999E-2</c:v>
                </c:pt>
                <c:pt idx="10530">
                  <c:v>-2.8305899999999998E-2</c:v>
                </c:pt>
                <c:pt idx="10531">
                  <c:v>-2.8424399999999999E-2</c:v>
                </c:pt>
                <c:pt idx="10532">
                  <c:v>-2.8481800000000002E-2</c:v>
                </c:pt>
                <c:pt idx="10533">
                  <c:v>-2.8449599999999999E-2</c:v>
                </c:pt>
                <c:pt idx="10534">
                  <c:v>-2.86363E-2</c:v>
                </c:pt>
                <c:pt idx="10535">
                  <c:v>-2.8649000000000001E-2</c:v>
                </c:pt>
                <c:pt idx="10536">
                  <c:v>-2.87957E-2</c:v>
                </c:pt>
                <c:pt idx="10537">
                  <c:v>-2.8817700000000002E-2</c:v>
                </c:pt>
                <c:pt idx="10538">
                  <c:v>-2.8720200000000001E-2</c:v>
                </c:pt>
                <c:pt idx="10539">
                  <c:v>-2.8880300000000001E-2</c:v>
                </c:pt>
                <c:pt idx="10540">
                  <c:v>-2.88512E-2</c:v>
                </c:pt>
                <c:pt idx="10541">
                  <c:v>-2.8901900000000001E-2</c:v>
                </c:pt>
                <c:pt idx="10542">
                  <c:v>-2.8944000000000001E-2</c:v>
                </c:pt>
                <c:pt idx="10543">
                  <c:v>-2.8871899999999999E-2</c:v>
                </c:pt>
                <c:pt idx="10544">
                  <c:v>-2.8926899999999998E-2</c:v>
                </c:pt>
                <c:pt idx="10545">
                  <c:v>-2.8961000000000001E-2</c:v>
                </c:pt>
                <c:pt idx="10546">
                  <c:v>-2.89939E-2</c:v>
                </c:pt>
                <c:pt idx="10547">
                  <c:v>-2.90254E-2</c:v>
                </c:pt>
                <c:pt idx="10548">
                  <c:v>-2.90627E-2</c:v>
                </c:pt>
                <c:pt idx="10549">
                  <c:v>-2.8933400000000001E-2</c:v>
                </c:pt>
                <c:pt idx="10550">
                  <c:v>-2.8809899999999999E-2</c:v>
                </c:pt>
                <c:pt idx="10551">
                  <c:v>-2.8779099999999998E-2</c:v>
                </c:pt>
                <c:pt idx="10552">
                  <c:v>-2.8725299999999999E-2</c:v>
                </c:pt>
                <c:pt idx="10553">
                  <c:v>-2.8642000000000001E-2</c:v>
                </c:pt>
                <c:pt idx="10554">
                  <c:v>-2.8381300000000002E-2</c:v>
                </c:pt>
                <c:pt idx="10555">
                  <c:v>-2.8305500000000001E-2</c:v>
                </c:pt>
                <c:pt idx="10556">
                  <c:v>-2.8081999999999999E-2</c:v>
                </c:pt>
                <c:pt idx="10557">
                  <c:v>-2.8003E-2</c:v>
                </c:pt>
                <c:pt idx="10558">
                  <c:v>-2.7866800000000001E-2</c:v>
                </c:pt>
                <c:pt idx="10559">
                  <c:v>-2.7786700000000001E-2</c:v>
                </c:pt>
                <c:pt idx="10560">
                  <c:v>-2.7684299999999998E-2</c:v>
                </c:pt>
                <c:pt idx="10561">
                  <c:v>-2.7353200000000001E-2</c:v>
                </c:pt>
                <c:pt idx="10562">
                  <c:v>-2.7335399999999999E-2</c:v>
                </c:pt>
                <c:pt idx="10563">
                  <c:v>-2.7358799999999999E-2</c:v>
                </c:pt>
                <c:pt idx="10564">
                  <c:v>-2.7086200000000001E-2</c:v>
                </c:pt>
                <c:pt idx="10565">
                  <c:v>-2.70298E-2</c:v>
                </c:pt>
                <c:pt idx="10566">
                  <c:v>-2.69386E-2</c:v>
                </c:pt>
                <c:pt idx="10567">
                  <c:v>-2.67581E-2</c:v>
                </c:pt>
                <c:pt idx="10568">
                  <c:v>-2.66658E-2</c:v>
                </c:pt>
                <c:pt idx="10569">
                  <c:v>-2.6269399999999998E-2</c:v>
                </c:pt>
                <c:pt idx="10570">
                  <c:v>-2.62107E-2</c:v>
                </c:pt>
                <c:pt idx="10571">
                  <c:v>-2.6021900000000001E-2</c:v>
                </c:pt>
                <c:pt idx="10572">
                  <c:v>-2.572E-2</c:v>
                </c:pt>
                <c:pt idx="10573">
                  <c:v>-2.56043E-2</c:v>
                </c:pt>
                <c:pt idx="10574">
                  <c:v>-2.51872E-2</c:v>
                </c:pt>
                <c:pt idx="10575">
                  <c:v>-2.5088200000000001E-2</c:v>
                </c:pt>
                <c:pt idx="10576">
                  <c:v>-2.4770299999999999E-2</c:v>
                </c:pt>
                <c:pt idx="10577">
                  <c:v>-2.45328E-2</c:v>
                </c:pt>
                <c:pt idx="10578">
                  <c:v>-2.4390499999999999E-2</c:v>
                </c:pt>
                <c:pt idx="10579">
                  <c:v>-2.4041099999999999E-2</c:v>
                </c:pt>
                <c:pt idx="10580">
                  <c:v>-2.3743799999999999E-2</c:v>
                </c:pt>
                <c:pt idx="10581">
                  <c:v>-2.35363E-2</c:v>
                </c:pt>
                <c:pt idx="10582">
                  <c:v>-2.3287499999999999E-2</c:v>
                </c:pt>
                <c:pt idx="10583">
                  <c:v>-2.3074899999999999E-2</c:v>
                </c:pt>
                <c:pt idx="10584">
                  <c:v>-2.2655999999999999E-2</c:v>
                </c:pt>
                <c:pt idx="10585">
                  <c:v>-2.2458499999999999E-2</c:v>
                </c:pt>
                <c:pt idx="10586">
                  <c:v>-2.2281800000000001E-2</c:v>
                </c:pt>
                <c:pt idx="10587">
                  <c:v>-2.1868100000000001E-2</c:v>
                </c:pt>
                <c:pt idx="10588">
                  <c:v>-2.1672E-2</c:v>
                </c:pt>
                <c:pt idx="10589">
                  <c:v>-2.1379700000000001E-2</c:v>
                </c:pt>
                <c:pt idx="10590">
                  <c:v>-2.1036800000000001E-2</c:v>
                </c:pt>
                <c:pt idx="10591">
                  <c:v>-2.0689599999999999E-2</c:v>
                </c:pt>
                <c:pt idx="10592">
                  <c:v>-2.0331100000000001E-2</c:v>
                </c:pt>
                <c:pt idx="10593">
                  <c:v>-2.0013400000000001E-2</c:v>
                </c:pt>
                <c:pt idx="10594">
                  <c:v>-1.9800100000000001E-2</c:v>
                </c:pt>
                <c:pt idx="10595">
                  <c:v>-1.9370800000000001E-2</c:v>
                </c:pt>
                <c:pt idx="10596">
                  <c:v>-1.9124800000000001E-2</c:v>
                </c:pt>
                <c:pt idx="10597">
                  <c:v>-1.86803E-2</c:v>
                </c:pt>
                <c:pt idx="10598">
                  <c:v>-1.8227500000000001E-2</c:v>
                </c:pt>
                <c:pt idx="10599">
                  <c:v>-1.80301E-2</c:v>
                </c:pt>
                <c:pt idx="10600">
                  <c:v>-1.7649999999999999E-2</c:v>
                </c:pt>
                <c:pt idx="10601">
                  <c:v>-1.7293200000000002E-2</c:v>
                </c:pt>
                <c:pt idx="10602">
                  <c:v>-1.7006199999999999E-2</c:v>
                </c:pt>
                <c:pt idx="10603">
                  <c:v>-1.6340400000000001E-2</c:v>
                </c:pt>
                <c:pt idx="10604">
                  <c:v>-1.6122399999999999E-2</c:v>
                </c:pt>
                <c:pt idx="10605">
                  <c:v>-1.5651999999999999E-2</c:v>
                </c:pt>
                <c:pt idx="10606">
                  <c:v>-1.54982E-2</c:v>
                </c:pt>
                <c:pt idx="10607">
                  <c:v>-1.50636E-2</c:v>
                </c:pt>
                <c:pt idx="10608">
                  <c:v>-1.45319E-2</c:v>
                </c:pt>
                <c:pt idx="10609">
                  <c:v>-1.41397E-2</c:v>
                </c:pt>
                <c:pt idx="10610">
                  <c:v>-1.38376E-2</c:v>
                </c:pt>
                <c:pt idx="10611">
                  <c:v>-1.35079E-2</c:v>
                </c:pt>
                <c:pt idx="10612">
                  <c:v>-1.2947500000000001E-2</c:v>
                </c:pt>
                <c:pt idx="10613">
                  <c:v>-1.2449099999999999E-2</c:v>
                </c:pt>
                <c:pt idx="10614">
                  <c:v>-1.2084599999999999E-2</c:v>
                </c:pt>
                <c:pt idx="10615">
                  <c:v>-1.14859E-2</c:v>
                </c:pt>
                <c:pt idx="10616">
                  <c:v>-1.1230800000000001E-2</c:v>
                </c:pt>
                <c:pt idx="10617">
                  <c:v>-1.08713E-2</c:v>
                </c:pt>
                <c:pt idx="10618">
                  <c:v>-1.03336E-2</c:v>
                </c:pt>
                <c:pt idx="10619">
                  <c:v>-9.7734899999999993E-3</c:v>
                </c:pt>
                <c:pt idx="10620">
                  <c:v>-9.3242299999999993E-3</c:v>
                </c:pt>
                <c:pt idx="10621">
                  <c:v>-8.9271300000000001E-3</c:v>
                </c:pt>
                <c:pt idx="10622">
                  <c:v>-8.5859500000000002E-3</c:v>
                </c:pt>
                <c:pt idx="10623">
                  <c:v>-8.1553200000000006E-3</c:v>
                </c:pt>
                <c:pt idx="10624">
                  <c:v>-7.4102999999999999E-3</c:v>
                </c:pt>
                <c:pt idx="10625">
                  <c:v>-7.1605899999999997E-3</c:v>
                </c:pt>
                <c:pt idx="10626">
                  <c:v>-6.4695500000000001E-3</c:v>
                </c:pt>
                <c:pt idx="10627">
                  <c:v>-6.2622099999999998E-3</c:v>
                </c:pt>
                <c:pt idx="10628">
                  <c:v>-5.7868399999999997E-3</c:v>
                </c:pt>
                <c:pt idx="10629">
                  <c:v>-5.1442800000000002E-3</c:v>
                </c:pt>
                <c:pt idx="10630">
                  <c:v>-4.9097000000000003E-3</c:v>
                </c:pt>
                <c:pt idx="10631">
                  <c:v>-4.2440400000000001E-3</c:v>
                </c:pt>
                <c:pt idx="10632">
                  <c:v>-3.8030099999999999E-3</c:v>
                </c:pt>
                <c:pt idx="10633">
                  <c:v>-3.2814400000000001E-3</c:v>
                </c:pt>
                <c:pt idx="10634">
                  <c:v>-2.8096800000000002E-3</c:v>
                </c:pt>
                <c:pt idx="10635">
                  <c:v>-2.4239999999999999E-3</c:v>
                </c:pt>
                <c:pt idx="10636">
                  <c:v>-1.72891E-3</c:v>
                </c:pt>
                <c:pt idx="10637">
                  <c:v>-1.36969E-3</c:v>
                </c:pt>
                <c:pt idx="10638">
                  <c:v>-7.8078700000000002E-4</c:v>
                </c:pt>
                <c:pt idx="10639">
                  <c:v>-2.79802E-4</c:v>
                </c:pt>
                <c:pt idx="10640">
                  <c:v>1.1278200000000001E-4</c:v>
                </c:pt>
                <c:pt idx="10641">
                  <c:v>7.2147599999999997E-4</c:v>
                </c:pt>
                <c:pt idx="10642">
                  <c:v>1.22062E-3</c:v>
                </c:pt>
                <c:pt idx="10643">
                  <c:v>1.8767199999999999E-3</c:v>
                </c:pt>
                <c:pt idx="10644">
                  <c:v>2.2468599999999998E-3</c:v>
                </c:pt>
                <c:pt idx="10645">
                  <c:v>2.6802599999999998E-3</c:v>
                </c:pt>
                <c:pt idx="10646">
                  <c:v>2.9692899999999999E-3</c:v>
                </c:pt>
                <c:pt idx="10647">
                  <c:v>3.7228199999999999E-3</c:v>
                </c:pt>
                <c:pt idx="10648">
                  <c:v>4.1047799999999997E-3</c:v>
                </c:pt>
                <c:pt idx="10649">
                  <c:v>4.4898500000000001E-3</c:v>
                </c:pt>
                <c:pt idx="10650">
                  <c:v>4.8277399999999996E-3</c:v>
                </c:pt>
                <c:pt idx="10651">
                  <c:v>5.3651100000000002E-3</c:v>
                </c:pt>
                <c:pt idx="10652">
                  <c:v>6.0275199999999998E-3</c:v>
                </c:pt>
                <c:pt idx="10653">
                  <c:v>6.2871699999999999E-3</c:v>
                </c:pt>
                <c:pt idx="10654">
                  <c:v>6.9984399999999999E-3</c:v>
                </c:pt>
                <c:pt idx="10655">
                  <c:v>7.5606800000000002E-3</c:v>
                </c:pt>
                <c:pt idx="10656">
                  <c:v>8.0109900000000008E-3</c:v>
                </c:pt>
                <c:pt idx="10657">
                  <c:v>8.5894200000000004E-3</c:v>
                </c:pt>
                <c:pt idx="10658">
                  <c:v>9.1845299999999998E-3</c:v>
                </c:pt>
                <c:pt idx="10659">
                  <c:v>9.5104999999999999E-3</c:v>
                </c:pt>
                <c:pt idx="10660">
                  <c:v>1.0147700000000001E-2</c:v>
                </c:pt>
                <c:pt idx="10661">
                  <c:v>1.05793E-2</c:v>
                </c:pt>
                <c:pt idx="10662">
                  <c:v>1.0977600000000001E-2</c:v>
                </c:pt>
                <c:pt idx="10663">
                  <c:v>1.1457800000000001E-2</c:v>
                </c:pt>
                <c:pt idx="10664">
                  <c:v>1.18257E-2</c:v>
                </c:pt>
                <c:pt idx="10665">
                  <c:v>1.2307200000000001E-2</c:v>
                </c:pt>
                <c:pt idx="10666">
                  <c:v>1.2773100000000001E-2</c:v>
                </c:pt>
                <c:pt idx="10667">
                  <c:v>1.3077800000000001E-2</c:v>
                </c:pt>
                <c:pt idx="10668">
                  <c:v>1.37533E-2</c:v>
                </c:pt>
                <c:pt idx="10669">
                  <c:v>1.40042E-2</c:v>
                </c:pt>
                <c:pt idx="10670">
                  <c:v>1.44511E-2</c:v>
                </c:pt>
                <c:pt idx="10671">
                  <c:v>1.50598E-2</c:v>
                </c:pt>
                <c:pt idx="10672">
                  <c:v>1.53463E-2</c:v>
                </c:pt>
                <c:pt idx="10673">
                  <c:v>1.5875400000000001E-2</c:v>
                </c:pt>
                <c:pt idx="10674">
                  <c:v>1.62261E-2</c:v>
                </c:pt>
                <c:pt idx="10675">
                  <c:v>1.6732500000000001E-2</c:v>
                </c:pt>
                <c:pt idx="10676">
                  <c:v>1.7186900000000001E-2</c:v>
                </c:pt>
                <c:pt idx="10677">
                  <c:v>1.7536800000000002E-2</c:v>
                </c:pt>
                <c:pt idx="10678">
                  <c:v>1.80547E-2</c:v>
                </c:pt>
                <c:pt idx="10679">
                  <c:v>1.83702E-2</c:v>
                </c:pt>
                <c:pt idx="10680">
                  <c:v>1.87891E-2</c:v>
                </c:pt>
                <c:pt idx="10681">
                  <c:v>1.9193200000000001E-2</c:v>
                </c:pt>
                <c:pt idx="10682">
                  <c:v>1.9641100000000002E-2</c:v>
                </c:pt>
                <c:pt idx="10683">
                  <c:v>1.9995599999999999E-2</c:v>
                </c:pt>
                <c:pt idx="10684">
                  <c:v>2.0367900000000001E-2</c:v>
                </c:pt>
                <c:pt idx="10685">
                  <c:v>2.05604E-2</c:v>
                </c:pt>
                <c:pt idx="10686">
                  <c:v>2.1027299999999999E-2</c:v>
                </c:pt>
                <c:pt idx="10687">
                  <c:v>2.1337600000000002E-2</c:v>
                </c:pt>
                <c:pt idx="10688">
                  <c:v>2.1589500000000001E-2</c:v>
                </c:pt>
                <c:pt idx="10689">
                  <c:v>2.1992600000000001E-2</c:v>
                </c:pt>
                <c:pt idx="10690">
                  <c:v>2.2112799999999998E-2</c:v>
                </c:pt>
                <c:pt idx="10691">
                  <c:v>2.2597099999999998E-2</c:v>
                </c:pt>
                <c:pt idx="10692">
                  <c:v>2.2757200000000002E-2</c:v>
                </c:pt>
                <c:pt idx="10693">
                  <c:v>2.3032799999999999E-2</c:v>
                </c:pt>
                <c:pt idx="10694">
                  <c:v>2.3578999999999999E-2</c:v>
                </c:pt>
                <c:pt idx="10695">
                  <c:v>2.3715099999999999E-2</c:v>
                </c:pt>
                <c:pt idx="10696">
                  <c:v>2.4153600000000001E-2</c:v>
                </c:pt>
                <c:pt idx="10697">
                  <c:v>2.4221199999999998E-2</c:v>
                </c:pt>
                <c:pt idx="10698">
                  <c:v>2.4475899999999998E-2</c:v>
                </c:pt>
                <c:pt idx="10699">
                  <c:v>2.49658E-2</c:v>
                </c:pt>
                <c:pt idx="10700">
                  <c:v>2.4911900000000001E-2</c:v>
                </c:pt>
                <c:pt idx="10701">
                  <c:v>2.53472E-2</c:v>
                </c:pt>
                <c:pt idx="10702">
                  <c:v>2.5395600000000001E-2</c:v>
                </c:pt>
                <c:pt idx="10703">
                  <c:v>2.5498400000000001E-2</c:v>
                </c:pt>
                <c:pt idx="10704">
                  <c:v>2.5775300000000001E-2</c:v>
                </c:pt>
                <c:pt idx="10705">
                  <c:v>2.59898E-2</c:v>
                </c:pt>
                <c:pt idx="10706">
                  <c:v>2.6136099999999999E-2</c:v>
                </c:pt>
                <c:pt idx="10707">
                  <c:v>2.62422E-2</c:v>
                </c:pt>
                <c:pt idx="10708">
                  <c:v>2.6219300000000001E-2</c:v>
                </c:pt>
                <c:pt idx="10709">
                  <c:v>2.6542699999999999E-2</c:v>
                </c:pt>
                <c:pt idx="10710">
                  <c:v>2.6697200000000001E-2</c:v>
                </c:pt>
                <c:pt idx="10711">
                  <c:v>2.6636799999999999E-2</c:v>
                </c:pt>
                <c:pt idx="10712">
                  <c:v>2.6799E-2</c:v>
                </c:pt>
                <c:pt idx="10713">
                  <c:v>2.67762E-2</c:v>
                </c:pt>
                <c:pt idx="10714">
                  <c:v>2.6800899999999999E-2</c:v>
                </c:pt>
                <c:pt idx="10715">
                  <c:v>2.6801700000000001E-2</c:v>
                </c:pt>
                <c:pt idx="10716">
                  <c:v>2.6823799999999998E-2</c:v>
                </c:pt>
                <c:pt idx="10717">
                  <c:v>2.6795300000000001E-2</c:v>
                </c:pt>
                <c:pt idx="10718">
                  <c:v>2.6771699999999999E-2</c:v>
                </c:pt>
                <c:pt idx="10719">
                  <c:v>2.6692E-2</c:v>
                </c:pt>
                <c:pt idx="10720">
                  <c:v>2.66897E-2</c:v>
                </c:pt>
                <c:pt idx="10721">
                  <c:v>2.6389099999999999E-2</c:v>
                </c:pt>
                <c:pt idx="10722">
                  <c:v>2.6554500000000002E-2</c:v>
                </c:pt>
                <c:pt idx="10723">
                  <c:v>2.6328500000000001E-2</c:v>
                </c:pt>
                <c:pt idx="10724">
                  <c:v>2.6280700000000001E-2</c:v>
                </c:pt>
                <c:pt idx="10725">
                  <c:v>2.6109E-2</c:v>
                </c:pt>
                <c:pt idx="10726">
                  <c:v>2.5842500000000001E-2</c:v>
                </c:pt>
                <c:pt idx="10727">
                  <c:v>2.57083E-2</c:v>
                </c:pt>
                <c:pt idx="10728">
                  <c:v>2.5533199999999999E-2</c:v>
                </c:pt>
                <c:pt idx="10729">
                  <c:v>2.55184E-2</c:v>
                </c:pt>
                <c:pt idx="10730">
                  <c:v>2.5252699999999999E-2</c:v>
                </c:pt>
                <c:pt idx="10731">
                  <c:v>2.4809600000000001E-2</c:v>
                </c:pt>
                <c:pt idx="10732">
                  <c:v>2.4650999999999999E-2</c:v>
                </c:pt>
                <c:pt idx="10733">
                  <c:v>2.4444899999999999E-2</c:v>
                </c:pt>
                <c:pt idx="10734">
                  <c:v>2.4282999999999999E-2</c:v>
                </c:pt>
                <c:pt idx="10735">
                  <c:v>2.3958400000000001E-2</c:v>
                </c:pt>
                <c:pt idx="10736">
                  <c:v>2.3580799999999999E-2</c:v>
                </c:pt>
                <c:pt idx="10737">
                  <c:v>2.33165E-2</c:v>
                </c:pt>
                <c:pt idx="10738">
                  <c:v>2.3054499999999999E-2</c:v>
                </c:pt>
                <c:pt idx="10739">
                  <c:v>2.27686E-2</c:v>
                </c:pt>
                <c:pt idx="10740">
                  <c:v>2.22826E-2</c:v>
                </c:pt>
                <c:pt idx="10741">
                  <c:v>2.2095E-2</c:v>
                </c:pt>
                <c:pt idx="10742">
                  <c:v>2.1456599999999999E-2</c:v>
                </c:pt>
                <c:pt idx="10743">
                  <c:v>2.13432E-2</c:v>
                </c:pt>
                <c:pt idx="10744">
                  <c:v>2.0759699999999999E-2</c:v>
                </c:pt>
                <c:pt idx="10745">
                  <c:v>2.03202E-2</c:v>
                </c:pt>
                <c:pt idx="10746">
                  <c:v>1.99224E-2</c:v>
                </c:pt>
                <c:pt idx="10747">
                  <c:v>1.9427199999999999E-2</c:v>
                </c:pt>
                <c:pt idx="10748">
                  <c:v>1.8808700000000001E-2</c:v>
                </c:pt>
                <c:pt idx="10749">
                  <c:v>1.8523499999999998E-2</c:v>
                </c:pt>
                <c:pt idx="10750">
                  <c:v>1.79571E-2</c:v>
                </c:pt>
                <c:pt idx="10751">
                  <c:v>1.75383E-2</c:v>
                </c:pt>
                <c:pt idx="10752">
                  <c:v>1.7101000000000002E-2</c:v>
                </c:pt>
                <c:pt idx="10753">
                  <c:v>1.6534299999999998E-2</c:v>
                </c:pt>
                <c:pt idx="10754">
                  <c:v>1.61975E-2</c:v>
                </c:pt>
                <c:pt idx="10755">
                  <c:v>1.55105E-2</c:v>
                </c:pt>
                <c:pt idx="10756">
                  <c:v>1.5199300000000001E-2</c:v>
                </c:pt>
                <c:pt idx="10757">
                  <c:v>1.4778899999999999E-2</c:v>
                </c:pt>
                <c:pt idx="10758">
                  <c:v>1.4187E-2</c:v>
                </c:pt>
                <c:pt idx="10759">
                  <c:v>1.3678900000000001E-2</c:v>
                </c:pt>
                <c:pt idx="10760">
                  <c:v>1.2959500000000001E-2</c:v>
                </c:pt>
                <c:pt idx="10761">
                  <c:v>1.2520099999999999E-2</c:v>
                </c:pt>
                <c:pt idx="10762">
                  <c:v>1.2058299999999999E-2</c:v>
                </c:pt>
                <c:pt idx="10763">
                  <c:v>1.14778E-2</c:v>
                </c:pt>
                <c:pt idx="10764">
                  <c:v>1.09248E-2</c:v>
                </c:pt>
                <c:pt idx="10765">
                  <c:v>1.02942E-2</c:v>
                </c:pt>
                <c:pt idx="10766">
                  <c:v>9.9202300000000004E-3</c:v>
                </c:pt>
                <c:pt idx="10767">
                  <c:v>9.2876699999999996E-3</c:v>
                </c:pt>
                <c:pt idx="10768">
                  <c:v>8.8314699999999993E-3</c:v>
                </c:pt>
                <c:pt idx="10769">
                  <c:v>8.1693600000000005E-3</c:v>
                </c:pt>
                <c:pt idx="10770">
                  <c:v>7.6845699999999999E-3</c:v>
                </c:pt>
                <c:pt idx="10771">
                  <c:v>6.9612399999999996E-3</c:v>
                </c:pt>
                <c:pt idx="10772">
                  <c:v>6.4941499999999997E-3</c:v>
                </c:pt>
                <c:pt idx="10773">
                  <c:v>5.7371100000000001E-3</c:v>
                </c:pt>
                <c:pt idx="10774">
                  <c:v>5.1372800000000001E-3</c:v>
                </c:pt>
                <c:pt idx="10775">
                  <c:v>4.4598299999999997E-3</c:v>
                </c:pt>
                <c:pt idx="10776">
                  <c:v>3.9933800000000004E-3</c:v>
                </c:pt>
                <c:pt idx="10777">
                  <c:v>3.2361E-3</c:v>
                </c:pt>
                <c:pt idx="10778">
                  <c:v>2.79065E-3</c:v>
                </c:pt>
                <c:pt idx="10779">
                  <c:v>2.3443800000000001E-3</c:v>
                </c:pt>
                <c:pt idx="10780">
                  <c:v>1.79729E-3</c:v>
                </c:pt>
                <c:pt idx="10781">
                  <c:v>1.38616E-3</c:v>
                </c:pt>
                <c:pt idx="10782">
                  <c:v>6.0347500000000002E-4</c:v>
                </c:pt>
                <c:pt idx="10783">
                  <c:v>3.2717199999999998E-4</c:v>
                </c:pt>
                <c:pt idx="10784">
                  <c:v>-5.5650199999999995E-4</c:v>
                </c:pt>
                <c:pt idx="10785">
                  <c:v>-9.5419500000000002E-4</c:v>
                </c:pt>
                <c:pt idx="10786">
                  <c:v>-1.3788699999999999E-3</c:v>
                </c:pt>
                <c:pt idx="10787">
                  <c:v>-2.1900800000000001E-3</c:v>
                </c:pt>
                <c:pt idx="10788">
                  <c:v>-2.5831600000000001E-3</c:v>
                </c:pt>
                <c:pt idx="10789">
                  <c:v>-3.36119E-3</c:v>
                </c:pt>
                <c:pt idx="10790">
                  <c:v>-3.76648E-3</c:v>
                </c:pt>
                <c:pt idx="10791">
                  <c:v>-4.3234500000000004E-3</c:v>
                </c:pt>
                <c:pt idx="10792">
                  <c:v>-4.7917599999999999E-3</c:v>
                </c:pt>
                <c:pt idx="10793">
                  <c:v>-5.2098800000000001E-3</c:v>
                </c:pt>
                <c:pt idx="10794">
                  <c:v>-5.7685100000000001E-3</c:v>
                </c:pt>
                <c:pt idx="10795">
                  <c:v>-6.3954099999999998E-3</c:v>
                </c:pt>
                <c:pt idx="10796">
                  <c:v>-6.6440099999999997E-3</c:v>
                </c:pt>
                <c:pt idx="10797">
                  <c:v>-7.1993300000000003E-3</c:v>
                </c:pt>
                <c:pt idx="10798">
                  <c:v>-7.8037200000000001E-3</c:v>
                </c:pt>
                <c:pt idx="10799">
                  <c:v>-8.1314500000000001E-3</c:v>
                </c:pt>
                <c:pt idx="10800">
                  <c:v>-8.7562400000000002E-3</c:v>
                </c:pt>
                <c:pt idx="10801">
                  <c:v>-8.9025200000000006E-3</c:v>
                </c:pt>
                <c:pt idx="10802">
                  <c:v>-9.4436099999999999E-3</c:v>
                </c:pt>
                <c:pt idx="10803">
                  <c:v>-9.9016199999999999E-3</c:v>
                </c:pt>
                <c:pt idx="10804">
                  <c:v>-1.0135699999999999E-2</c:v>
                </c:pt>
                <c:pt idx="10805">
                  <c:v>-1.06082E-2</c:v>
                </c:pt>
                <c:pt idx="10806">
                  <c:v>-1.0792599999999999E-2</c:v>
                </c:pt>
                <c:pt idx="10807">
                  <c:v>-1.11722E-2</c:v>
                </c:pt>
                <c:pt idx="10808">
                  <c:v>-1.15207E-2</c:v>
                </c:pt>
                <c:pt idx="10809">
                  <c:v>-1.16953E-2</c:v>
                </c:pt>
                <c:pt idx="10810">
                  <c:v>-1.2168399999999999E-2</c:v>
                </c:pt>
                <c:pt idx="10811">
                  <c:v>-1.22963E-2</c:v>
                </c:pt>
                <c:pt idx="10812">
                  <c:v>-1.27353E-2</c:v>
                </c:pt>
                <c:pt idx="10813">
                  <c:v>-1.2901299999999999E-2</c:v>
                </c:pt>
                <c:pt idx="10814">
                  <c:v>-1.30683E-2</c:v>
                </c:pt>
                <c:pt idx="10815">
                  <c:v>-1.3447199999999999E-2</c:v>
                </c:pt>
                <c:pt idx="10816">
                  <c:v>-1.3519400000000001E-2</c:v>
                </c:pt>
                <c:pt idx="10817">
                  <c:v>-1.38608E-2</c:v>
                </c:pt>
                <c:pt idx="10818">
                  <c:v>-1.4024500000000001E-2</c:v>
                </c:pt>
                <c:pt idx="10819">
                  <c:v>-1.40246E-2</c:v>
                </c:pt>
                <c:pt idx="10820">
                  <c:v>-1.4138100000000001E-2</c:v>
                </c:pt>
                <c:pt idx="10821">
                  <c:v>-1.4209599999999999E-2</c:v>
                </c:pt>
                <c:pt idx="10822">
                  <c:v>-1.4444200000000001E-2</c:v>
                </c:pt>
                <c:pt idx="10823">
                  <c:v>-1.4478E-2</c:v>
                </c:pt>
                <c:pt idx="10824">
                  <c:v>-1.4385999999999999E-2</c:v>
                </c:pt>
                <c:pt idx="10825">
                  <c:v>-1.4515399999999999E-2</c:v>
                </c:pt>
                <c:pt idx="10826">
                  <c:v>-1.4586500000000001E-2</c:v>
                </c:pt>
                <c:pt idx="10827">
                  <c:v>-1.44639E-2</c:v>
                </c:pt>
                <c:pt idx="10828">
                  <c:v>-1.46683E-2</c:v>
                </c:pt>
                <c:pt idx="10829">
                  <c:v>-1.4416099999999999E-2</c:v>
                </c:pt>
                <c:pt idx="10830">
                  <c:v>-1.43321E-2</c:v>
                </c:pt>
                <c:pt idx="10831">
                  <c:v>-1.4285300000000001E-2</c:v>
                </c:pt>
                <c:pt idx="10832">
                  <c:v>-1.4132499999999999E-2</c:v>
                </c:pt>
                <c:pt idx="10833">
                  <c:v>-1.4071E-2</c:v>
                </c:pt>
                <c:pt idx="10834">
                  <c:v>-1.3824400000000001E-2</c:v>
                </c:pt>
                <c:pt idx="10835">
                  <c:v>-1.3591900000000001E-2</c:v>
                </c:pt>
                <c:pt idx="10836">
                  <c:v>-1.36603E-2</c:v>
                </c:pt>
                <c:pt idx="10837">
                  <c:v>-1.3442900000000001E-2</c:v>
                </c:pt>
                <c:pt idx="10838">
                  <c:v>-1.3126199999999999E-2</c:v>
                </c:pt>
                <c:pt idx="10839">
                  <c:v>-1.3106E-2</c:v>
                </c:pt>
                <c:pt idx="10840">
                  <c:v>-1.2714700000000001E-2</c:v>
                </c:pt>
                <c:pt idx="10841">
                  <c:v>-1.25644E-2</c:v>
                </c:pt>
                <c:pt idx="10842">
                  <c:v>-1.2175200000000001E-2</c:v>
                </c:pt>
                <c:pt idx="10843">
                  <c:v>-1.18745E-2</c:v>
                </c:pt>
                <c:pt idx="10844">
                  <c:v>-1.1696399999999999E-2</c:v>
                </c:pt>
                <c:pt idx="10845">
                  <c:v>-1.1149299999999999E-2</c:v>
                </c:pt>
                <c:pt idx="10846">
                  <c:v>-1.09747E-2</c:v>
                </c:pt>
                <c:pt idx="10847">
                  <c:v>-1.06911E-2</c:v>
                </c:pt>
                <c:pt idx="10848">
                  <c:v>-1.0268899999999999E-2</c:v>
                </c:pt>
                <c:pt idx="10849">
                  <c:v>-9.8937499999999998E-3</c:v>
                </c:pt>
                <c:pt idx="10850">
                  <c:v>-9.4420000000000007E-3</c:v>
                </c:pt>
                <c:pt idx="10851">
                  <c:v>-9.2883700000000007E-3</c:v>
                </c:pt>
                <c:pt idx="10852">
                  <c:v>-8.9081200000000003E-3</c:v>
                </c:pt>
                <c:pt idx="10853">
                  <c:v>-8.2878499999999994E-3</c:v>
                </c:pt>
                <c:pt idx="10854">
                  <c:v>-7.8665000000000002E-3</c:v>
                </c:pt>
                <c:pt idx="10855">
                  <c:v>-7.4590699999999999E-3</c:v>
                </c:pt>
                <c:pt idx="10856">
                  <c:v>-7.0634499999999998E-3</c:v>
                </c:pt>
                <c:pt idx="10857">
                  <c:v>-6.5558600000000002E-3</c:v>
                </c:pt>
                <c:pt idx="10858">
                  <c:v>-6.0687600000000003E-3</c:v>
                </c:pt>
                <c:pt idx="10859">
                  <c:v>-5.5291799999999999E-3</c:v>
                </c:pt>
                <c:pt idx="10860">
                  <c:v>-5.0278600000000003E-3</c:v>
                </c:pt>
                <c:pt idx="10861">
                  <c:v>-4.6392400000000002E-3</c:v>
                </c:pt>
                <c:pt idx="10862">
                  <c:v>-4.0456700000000003E-3</c:v>
                </c:pt>
                <c:pt idx="10863">
                  <c:v>-3.6955600000000001E-3</c:v>
                </c:pt>
                <c:pt idx="10864">
                  <c:v>-3.1092400000000001E-3</c:v>
                </c:pt>
                <c:pt idx="10865">
                  <c:v>-2.6318100000000001E-3</c:v>
                </c:pt>
                <c:pt idx="10866">
                  <c:v>-2.16774E-3</c:v>
                </c:pt>
                <c:pt idx="10867">
                  <c:v>-1.80916E-3</c:v>
                </c:pt>
                <c:pt idx="10868">
                  <c:v>-1.1467599999999999E-3</c:v>
                </c:pt>
                <c:pt idx="10869">
                  <c:v>-6.9465399999999995E-4</c:v>
                </c:pt>
                <c:pt idx="10870">
                  <c:v>-1.3984699999999999E-4</c:v>
                </c:pt>
                <c:pt idx="10871">
                  <c:v>3.7834799999999998E-4</c:v>
                </c:pt>
                <c:pt idx="10872">
                  <c:v>1.0418199999999999E-3</c:v>
                </c:pt>
                <c:pt idx="10873">
                  <c:v>1.3707999999999999E-3</c:v>
                </c:pt>
                <c:pt idx="10874">
                  <c:v>2.0627900000000001E-3</c:v>
                </c:pt>
                <c:pt idx="10875">
                  <c:v>2.5003999999999998E-3</c:v>
                </c:pt>
                <c:pt idx="10876">
                  <c:v>3.26758E-3</c:v>
                </c:pt>
                <c:pt idx="10877">
                  <c:v>3.7628499999999999E-3</c:v>
                </c:pt>
                <c:pt idx="10878">
                  <c:v>4.0907399999999998E-3</c:v>
                </c:pt>
                <c:pt idx="10879">
                  <c:v>4.95269E-3</c:v>
                </c:pt>
                <c:pt idx="10880">
                  <c:v>5.17835E-3</c:v>
                </c:pt>
                <c:pt idx="10881">
                  <c:v>5.8688999999999998E-3</c:v>
                </c:pt>
                <c:pt idx="10882">
                  <c:v>6.5645399999999998E-3</c:v>
                </c:pt>
                <c:pt idx="10883">
                  <c:v>7.1449699999999996E-3</c:v>
                </c:pt>
                <c:pt idx="10884">
                  <c:v>7.6352900000000003E-3</c:v>
                </c:pt>
                <c:pt idx="10885">
                  <c:v>8.0114999999999995E-3</c:v>
                </c:pt>
                <c:pt idx="10886">
                  <c:v>8.6839699999999992E-3</c:v>
                </c:pt>
                <c:pt idx="10887">
                  <c:v>9.2645799999999997E-3</c:v>
                </c:pt>
                <c:pt idx="10888">
                  <c:v>9.7887200000000008E-3</c:v>
                </c:pt>
                <c:pt idx="10889">
                  <c:v>1.0308100000000001E-2</c:v>
                </c:pt>
                <c:pt idx="10890">
                  <c:v>1.08837E-2</c:v>
                </c:pt>
                <c:pt idx="10891">
                  <c:v>1.13258E-2</c:v>
                </c:pt>
                <c:pt idx="10892">
                  <c:v>1.20527E-2</c:v>
                </c:pt>
                <c:pt idx="10893">
                  <c:v>1.2618799999999999E-2</c:v>
                </c:pt>
                <c:pt idx="10894">
                  <c:v>1.31924E-2</c:v>
                </c:pt>
                <c:pt idx="10895">
                  <c:v>1.3672E-2</c:v>
                </c:pt>
                <c:pt idx="10896">
                  <c:v>1.4097E-2</c:v>
                </c:pt>
                <c:pt idx="10897">
                  <c:v>1.4854300000000001E-2</c:v>
                </c:pt>
                <c:pt idx="10898">
                  <c:v>1.5082E-2</c:v>
                </c:pt>
                <c:pt idx="10899">
                  <c:v>1.5536299999999999E-2</c:v>
                </c:pt>
                <c:pt idx="10900">
                  <c:v>1.59971E-2</c:v>
                </c:pt>
                <c:pt idx="10901">
                  <c:v>1.6493799999999999E-2</c:v>
                </c:pt>
                <c:pt idx="10902">
                  <c:v>1.7017500000000001E-2</c:v>
                </c:pt>
                <c:pt idx="10903">
                  <c:v>1.7390900000000001E-2</c:v>
                </c:pt>
                <c:pt idx="10904">
                  <c:v>1.79677E-2</c:v>
                </c:pt>
                <c:pt idx="10905">
                  <c:v>1.84881E-2</c:v>
                </c:pt>
                <c:pt idx="10906">
                  <c:v>1.88398E-2</c:v>
                </c:pt>
                <c:pt idx="10907">
                  <c:v>1.9461599999999999E-2</c:v>
                </c:pt>
                <c:pt idx="10908">
                  <c:v>1.98114E-2</c:v>
                </c:pt>
                <c:pt idx="10909">
                  <c:v>2.0115000000000001E-2</c:v>
                </c:pt>
                <c:pt idx="10910">
                  <c:v>2.0617799999999999E-2</c:v>
                </c:pt>
                <c:pt idx="10911">
                  <c:v>2.1035999999999999E-2</c:v>
                </c:pt>
                <c:pt idx="10912">
                  <c:v>2.1448100000000001E-2</c:v>
                </c:pt>
                <c:pt idx="10913">
                  <c:v>2.17953E-2</c:v>
                </c:pt>
                <c:pt idx="10914">
                  <c:v>2.1979200000000001E-2</c:v>
                </c:pt>
                <c:pt idx="10915">
                  <c:v>2.2576499999999999E-2</c:v>
                </c:pt>
                <c:pt idx="10916">
                  <c:v>2.2936600000000001E-2</c:v>
                </c:pt>
                <c:pt idx="10917">
                  <c:v>2.3416099999999999E-2</c:v>
                </c:pt>
                <c:pt idx="10918">
                  <c:v>2.3706499999999998E-2</c:v>
                </c:pt>
                <c:pt idx="10919">
                  <c:v>2.40591E-2</c:v>
                </c:pt>
                <c:pt idx="10920">
                  <c:v>2.4261100000000001E-2</c:v>
                </c:pt>
                <c:pt idx="10921">
                  <c:v>2.47852E-2</c:v>
                </c:pt>
                <c:pt idx="10922">
                  <c:v>2.4849E-2</c:v>
                </c:pt>
                <c:pt idx="10923">
                  <c:v>2.5203799999999998E-2</c:v>
                </c:pt>
                <c:pt idx="10924">
                  <c:v>2.55131E-2</c:v>
                </c:pt>
                <c:pt idx="10925">
                  <c:v>2.5675E-2</c:v>
                </c:pt>
                <c:pt idx="10926">
                  <c:v>2.6092400000000002E-2</c:v>
                </c:pt>
                <c:pt idx="10927">
                  <c:v>2.6251199999999999E-2</c:v>
                </c:pt>
                <c:pt idx="10928">
                  <c:v>2.6397400000000001E-2</c:v>
                </c:pt>
                <c:pt idx="10929">
                  <c:v>2.6897299999999999E-2</c:v>
                </c:pt>
                <c:pt idx="10930">
                  <c:v>2.7042699999999999E-2</c:v>
                </c:pt>
                <c:pt idx="10931">
                  <c:v>2.7377100000000001E-2</c:v>
                </c:pt>
                <c:pt idx="10932">
                  <c:v>2.7590300000000002E-2</c:v>
                </c:pt>
                <c:pt idx="10933">
                  <c:v>2.7674600000000001E-2</c:v>
                </c:pt>
                <c:pt idx="10934">
                  <c:v>2.81193E-2</c:v>
                </c:pt>
                <c:pt idx="10935">
                  <c:v>2.81941E-2</c:v>
                </c:pt>
                <c:pt idx="10936">
                  <c:v>2.8450699999999999E-2</c:v>
                </c:pt>
                <c:pt idx="10937">
                  <c:v>2.8534299999999999E-2</c:v>
                </c:pt>
                <c:pt idx="10938">
                  <c:v>2.8605700000000001E-2</c:v>
                </c:pt>
                <c:pt idx="10939">
                  <c:v>2.8994800000000001E-2</c:v>
                </c:pt>
                <c:pt idx="10940">
                  <c:v>2.8963900000000001E-2</c:v>
                </c:pt>
                <c:pt idx="10941">
                  <c:v>2.9192900000000001E-2</c:v>
                </c:pt>
                <c:pt idx="10942">
                  <c:v>2.9246100000000001E-2</c:v>
                </c:pt>
                <c:pt idx="10943">
                  <c:v>2.9131500000000001E-2</c:v>
                </c:pt>
                <c:pt idx="10944">
                  <c:v>2.9475399999999999E-2</c:v>
                </c:pt>
                <c:pt idx="10945">
                  <c:v>2.94636E-2</c:v>
                </c:pt>
                <c:pt idx="10946">
                  <c:v>2.9751699999999999E-2</c:v>
                </c:pt>
                <c:pt idx="10947">
                  <c:v>2.9681699999999998E-2</c:v>
                </c:pt>
                <c:pt idx="10948">
                  <c:v>2.9668199999999999E-2</c:v>
                </c:pt>
                <c:pt idx="10949">
                  <c:v>2.9883300000000002E-2</c:v>
                </c:pt>
                <c:pt idx="10950">
                  <c:v>2.9829000000000001E-2</c:v>
                </c:pt>
                <c:pt idx="10951">
                  <c:v>2.98982E-2</c:v>
                </c:pt>
                <c:pt idx="10952">
                  <c:v>3.0033500000000001E-2</c:v>
                </c:pt>
                <c:pt idx="10953">
                  <c:v>2.98964E-2</c:v>
                </c:pt>
                <c:pt idx="10954">
                  <c:v>2.9919299999999999E-2</c:v>
                </c:pt>
                <c:pt idx="10955">
                  <c:v>3.0142700000000001E-2</c:v>
                </c:pt>
                <c:pt idx="10956">
                  <c:v>3.0049300000000001E-2</c:v>
                </c:pt>
                <c:pt idx="10957">
                  <c:v>3.00962E-2</c:v>
                </c:pt>
                <c:pt idx="10958">
                  <c:v>3.01547E-2</c:v>
                </c:pt>
                <c:pt idx="10959">
                  <c:v>3.0097700000000002E-2</c:v>
                </c:pt>
                <c:pt idx="10960">
                  <c:v>3.02178E-2</c:v>
                </c:pt>
                <c:pt idx="10961">
                  <c:v>3.0052700000000002E-2</c:v>
                </c:pt>
                <c:pt idx="10962">
                  <c:v>3.0075999999999999E-2</c:v>
                </c:pt>
                <c:pt idx="10963">
                  <c:v>3.0125300000000001E-2</c:v>
                </c:pt>
                <c:pt idx="10964">
                  <c:v>2.9970400000000001E-2</c:v>
                </c:pt>
                <c:pt idx="10965">
                  <c:v>2.9896800000000001E-2</c:v>
                </c:pt>
                <c:pt idx="10966">
                  <c:v>2.9865300000000001E-2</c:v>
                </c:pt>
                <c:pt idx="10967">
                  <c:v>2.9753999999999999E-2</c:v>
                </c:pt>
                <c:pt idx="10968">
                  <c:v>2.9777700000000001E-2</c:v>
                </c:pt>
                <c:pt idx="10969">
                  <c:v>2.9686400000000002E-2</c:v>
                </c:pt>
                <c:pt idx="10970">
                  <c:v>2.9760399999999999E-2</c:v>
                </c:pt>
                <c:pt idx="10971">
                  <c:v>2.9476100000000002E-2</c:v>
                </c:pt>
                <c:pt idx="10972">
                  <c:v>2.9470099999999999E-2</c:v>
                </c:pt>
                <c:pt idx="10973">
                  <c:v>2.9410800000000001E-2</c:v>
                </c:pt>
                <c:pt idx="10974">
                  <c:v>2.9337200000000001E-2</c:v>
                </c:pt>
                <c:pt idx="10975">
                  <c:v>2.9370400000000001E-2</c:v>
                </c:pt>
                <c:pt idx="10976">
                  <c:v>2.8994900000000001E-2</c:v>
                </c:pt>
                <c:pt idx="10977">
                  <c:v>2.8948100000000001E-2</c:v>
                </c:pt>
                <c:pt idx="10978">
                  <c:v>2.8923999999999998E-2</c:v>
                </c:pt>
                <c:pt idx="10979">
                  <c:v>2.87046E-2</c:v>
                </c:pt>
                <c:pt idx="10980">
                  <c:v>2.8736100000000001E-2</c:v>
                </c:pt>
                <c:pt idx="10981">
                  <c:v>2.8543200000000001E-2</c:v>
                </c:pt>
                <c:pt idx="10982">
                  <c:v>2.8278000000000001E-2</c:v>
                </c:pt>
                <c:pt idx="10983">
                  <c:v>2.83431E-2</c:v>
                </c:pt>
                <c:pt idx="10984">
                  <c:v>2.8157399999999999E-2</c:v>
                </c:pt>
                <c:pt idx="10985">
                  <c:v>2.8117400000000001E-2</c:v>
                </c:pt>
                <c:pt idx="10986">
                  <c:v>2.7995099999999998E-2</c:v>
                </c:pt>
                <c:pt idx="10987">
                  <c:v>2.7878500000000001E-2</c:v>
                </c:pt>
                <c:pt idx="10988">
                  <c:v>2.75777E-2</c:v>
                </c:pt>
                <c:pt idx="10989">
                  <c:v>2.7738800000000001E-2</c:v>
                </c:pt>
                <c:pt idx="10990">
                  <c:v>2.7381200000000001E-2</c:v>
                </c:pt>
                <c:pt idx="10991">
                  <c:v>2.73867E-2</c:v>
                </c:pt>
                <c:pt idx="10992">
                  <c:v>2.7016999999999999E-2</c:v>
                </c:pt>
                <c:pt idx="10993">
                  <c:v>2.7040000000000002E-2</c:v>
                </c:pt>
                <c:pt idx="10994">
                  <c:v>2.6977899999999999E-2</c:v>
                </c:pt>
                <c:pt idx="10995">
                  <c:v>2.6474999999999999E-2</c:v>
                </c:pt>
                <c:pt idx="10996">
                  <c:v>2.6623299999999999E-2</c:v>
                </c:pt>
                <c:pt idx="10997">
                  <c:v>2.61798E-2</c:v>
                </c:pt>
                <c:pt idx="10998">
                  <c:v>2.6046E-2</c:v>
                </c:pt>
                <c:pt idx="10999">
                  <c:v>2.5864600000000001E-2</c:v>
                </c:pt>
                <c:pt idx="11000">
                  <c:v>2.5585900000000002E-2</c:v>
                </c:pt>
                <c:pt idx="11001">
                  <c:v>2.5607899999999999E-2</c:v>
                </c:pt>
                <c:pt idx="11002">
                  <c:v>2.5314699999999999E-2</c:v>
                </c:pt>
                <c:pt idx="11003">
                  <c:v>2.5025499999999999E-2</c:v>
                </c:pt>
                <c:pt idx="11004">
                  <c:v>2.49103E-2</c:v>
                </c:pt>
                <c:pt idx="11005">
                  <c:v>2.4559000000000001E-2</c:v>
                </c:pt>
                <c:pt idx="11006">
                  <c:v>2.4494800000000001E-2</c:v>
                </c:pt>
                <c:pt idx="11007">
                  <c:v>2.4388400000000001E-2</c:v>
                </c:pt>
                <c:pt idx="11008">
                  <c:v>2.4099499999999999E-2</c:v>
                </c:pt>
                <c:pt idx="11009">
                  <c:v>2.4054499999999999E-2</c:v>
                </c:pt>
                <c:pt idx="11010">
                  <c:v>2.3681600000000001E-2</c:v>
                </c:pt>
                <c:pt idx="11011">
                  <c:v>2.3382400000000001E-2</c:v>
                </c:pt>
                <c:pt idx="11012">
                  <c:v>2.33533E-2</c:v>
                </c:pt>
                <c:pt idx="11013">
                  <c:v>2.3218300000000001E-2</c:v>
                </c:pt>
                <c:pt idx="11014">
                  <c:v>2.27616E-2</c:v>
                </c:pt>
                <c:pt idx="11015">
                  <c:v>2.2744199999999999E-2</c:v>
                </c:pt>
                <c:pt idx="11016">
                  <c:v>2.2387000000000001E-2</c:v>
                </c:pt>
                <c:pt idx="11017">
                  <c:v>2.2258799999999999E-2</c:v>
                </c:pt>
                <c:pt idx="11018">
                  <c:v>2.2061500000000001E-2</c:v>
                </c:pt>
                <c:pt idx="11019">
                  <c:v>2.1850100000000001E-2</c:v>
                </c:pt>
                <c:pt idx="11020">
                  <c:v>2.15412E-2</c:v>
                </c:pt>
                <c:pt idx="11021">
                  <c:v>2.1233200000000001E-2</c:v>
                </c:pt>
                <c:pt idx="11022">
                  <c:v>2.0990200000000001E-2</c:v>
                </c:pt>
                <c:pt idx="11023">
                  <c:v>2.0573999999999999E-2</c:v>
                </c:pt>
                <c:pt idx="11024">
                  <c:v>2.0132899999999999E-2</c:v>
                </c:pt>
                <c:pt idx="11025">
                  <c:v>1.99294E-2</c:v>
                </c:pt>
                <c:pt idx="11026">
                  <c:v>1.95227E-2</c:v>
                </c:pt>
                <c:pt idx="11027">
                  <c:v>1.91682E-2</c:v>
                </c:pt>
                <c:pt idx="11028">
                  <c:v>1.8846399999999999E-2</c:v>
                </c:pt>
                <c:pt idx="11029">
                  <c:v>1.8489999999999999E-2</c:v>
                </c:pt>
                <c:pt idx="11030">
                  <c:v>1.8308100000000001E-2</c:v>
                </c:pt>
                <c:pt idx="11031">
                  <c:v>1.7802100000000001E-2</c:v>
                </c:pt>
                <c:pt idx="11032">
                  <c:v>1.7721399999999998E-2</c:v>
                </c:pt>
                <c:pt idx="11033">
                  <c:v>1.7344499999999999E-2</c:v>
                </c:pt>
                <c:pt idx="11034">
                  <c:v>1.6770699999999999E-2</c:v>
                </c:pt>
                <c:pt idx="11035">
                  <c:v>1.64236E-2</c:v>
                </c:pt>
                <c:pt idx="11036">
                  <c:v>1.6193200000000001E-2</c:v>
                </c:pt>
                <c:pt idx="11037">
                  <c:v>1.5734100000000001E-2</c:v>
                </c:pt>
                <c:pt idx="11038">
                  <c:v>1.5357300000000001E-2</c:v>
                </c:pt>
                <c:pt idx="11039">
                  <c:v>1.4637600000000001E-2</c:v>
                </c:pt>
                <c:pt idx="11040">
                  <c:v>1.43724E-2</c:v>
                </c:pt>
                <c:pt idx="11041">
                  <c:v>1.4109699999999999E-2</c:v>
                </c:pt>
                <c:pt idx="11042">
                  <c:v>1.33802E-2</c:v>
                </c:pt>
                <c:pt idx="11043">
                  <c:v>1.31723E-2</c:v>
                </c:pt>
                <c:pt idx="11044">
                  <c:v>1.25027E-2</c:v>
                </c:pt>
                <c:pt idx="11045">
                  <c:v>1.2097999999999999E-2</c:v>
                </c:pt>
                <c:pt idx="11046">
                  <c:v>1.15291E-2</c:v>
                </c:pt>
                <c:pt idx="11047">
                  <c:v>1.0958499999999999E-2</c:v>
                </c:pt>
                <c:pt idx="11048">
                  <c:v>1.06141E-2</c:v>
                </c:pt>
                <c:pt idx="11049">
                  <c:v>9.9854499999999999E-3</c:v>
                </c:pt>
                <c:pt idx="11050">
                  <c:v>9.3277299999999994E-3</c:v>
                </c:pt>
                <c:pt idx="11051">
                  <c:v>8.8601800000000005E-3</c:v>
                </c:pt>
                <c:pt idx="11052">
                  <c:v>8.3433699999999993E-3</c:v>
                </c:pt>
                <c:pt idx="11053">
                  <c:v>7.7043700000000003E-3</c:v>
                </c:pt>
                <c:pt idx="11054">
                  <c:v>7.2472700000000001E-3</c:v>
                </c:pt>
                <c:pt idx="11055">
                  <c:v>6.6924100000000002E-3</c:v>
                </c:pt>
                <c:pt idx="11056">
                  <c:v>6.2656700000000001E-3</c:v>
                </c:pt>
                <c:pt idx="11057">
                  <c:v>5.5422300000000004E-3</c:v>
                </c:pt>
                <c:pt idx="11058">
                  <c:v>4.9609099999999998E-3</c:v>
                </c:pt>
                <c:pt idx="11059">
                  <c:v>4.5380100000000003E-3</c:v>
                </c:pt>
                <c:pt idx="11060">
                  <c:v>3.8458699999999999E-3</c:v>
                </c:pt>
                <c:pt idx="11061">
                  <c:v>3.3282099999999998E-3</c:v>
                </c:pt>
                <c:pt idx="11062">
                  <c:v>2.5363299999999998E-3</c:v>
                </c:pt>
                <c:pt idx="11063">
                  <c:v>2.05361E-3</c:v>
                </c:pt>
                <c:pt idx="11064">
                  <c:v>1.3779E-3</c:v>
                </c:pt>
                <c:pt idx="11065">
                  <c:v>6.0700499999999998E-4</c:v>
                </c:pt>
                <c:pt idx="11066">
                  <c:v>1.0062500000000001E-4</c:v>
                </c:pt>
                <c:pt idx="11067">
                  <c:v>-8.9291800000000003E-4</c:v>
                </c:pt>
                <c:pt idx="11068">
                  <c:v>-1.3685100000000001E-3</c:v>
                </c:pt>
                <c:pt idx="11069">
                  <c:v>-2.1172700000000001E-3</c:v>
                </c:pt>
                <c:pt idx="11070">
                  <c:v>-2.66666E-3</c:v>
                </c:pt>
                <c:pt idx="11071">
                  <c:v>-3.3640200000000001E-3</c:v>
                </c:pt>
                <c:pt idx="11072">
                  <c:v>-4.0118699999999998E-3</c:v>
                </c:pt>
                <c:pt idx="11073">
                  <c:v>-4.8047699999999999E-3</c:v>
                </c:pt>
                <c:pt idx="11074">
                  <c:v>-5.4082799999999997E-3</c:v>
                </c:pt>
                <c:pt idx="11075">
                  <c:v>-6.0203499999999998E-3</c:v>
                </c:pt>
                <c:pt idx="11076">
                  <c:v>-6.7776399999999997E-3</c:v>
                </c:pt>
                <c:pt idx="11077">
                  <c:v>-7.3220999999999998E-3</c:v>
                </c:pt>
                <c:pt idx="11078">
                  <c:v>-8.2293499999999999E-3</c:v>
                </c:pt>
                <c:pt idx="11079">
                  <c:v>-8.8774200000000004E-3</c:v>
                </c:pt>
                <c:pt idx="11080">
                  <c:v>-9.6256899999999992E-3</c:v>
                </c:pt>
                <c:pt idx="11081">
                  <c:v>-1.0342799999999999E-2</c:v>
                </c:pt>
                <c:pt idx="11082">
                  <c:v>-1.0954E-2</c:v>
                </c:pt>
                <c:pt idx="11083">
                  <c:v>-1.1738200000000001E-2</c:v>
                </c:pt>
                <c:pt idx="11084">
                  <c:v>-1.24245E-2</c:v>
                </c:pt>
                <c:pt idx="11085">
                  <c:v>-1.3061E-2</c:v>
                </c:pt>
                <c:pt idx="11086">
                  <c:v>-1.39267E-2</c:v>
                </c:pt>
                <c:pt idx="11087">
                  <c:v>-1.45206E-2</c:v>
                </c:pt>
                <c:pt idx="11088">
                  <c:v>-1.53151E-2</c:v>
                </c:pt>
                <c:pt idx="11089">
                  <c:v>-1.5933200000000002E-2</c:v>
                </c:pt>
                <c:pt idx="11090">
                  <c:v>-1.68068E-2</c:v>
                </c:pt>
                <c:pt idx="11091">
                  <c:v>-1.7437600000000001E-2</c:v>
                </c:pt>
                <c:pt idx="11092">
                  <c:v>-1.8244199999999999E-2</c:v>
                </c:pt>
                <c:pt idx="11093">
                  <c:v>-1.8912700000000001E-2</c:v>
                </c:pt>
                <c:pt idx="11094">
                  <c:v>-1.9572300000000001E-2</c:v>
                </c:pt>
                <c:pt idx="11095">
                  <c:v>-2.0287699999999999E-2</c:v>
                </c:pt>
                <c:pt idx="11096">
                  <c:v>-2.11364E-2</c:v>
                </c:pt>
                <c:pt idx="11097">
                  <c:v>-2.1793300000000002E-2</c:v>
                </c:pt>
                <c:pt idx="11098">
                  <c:v>-2.2475100000000001E-2</c:v>
                </c:pt>
                <c:pt idx="11099">
                  <c:v>-2.3078100000000001E-2</c:v>
                </c:pt>
                <c:pt idx="11100">
                  <c:v>-2.39879E-2</c:v>
                </c:pt>
                <c:pt idx="11101">
                  <c:v>-2.45731E-2</c:v>
                </c:pt>
                <c:pt idx="11102">
                  <c:v>-2.5426199999999999E-2</c:v>
                </c:pt>
                <c:pt idx="11103">
                  <c:v>-2.58906E-2</c:v>
                </c:pt>
                <c:pt idx="11104">
                  <c:v>-2.6823300000000001E-2</c:v>
                </c:pt>
                <c:pt idx="11105">
                  <c:v>-2.74078E-2</c:v>
                </c:pt>
                <c:pt idx="11106">
                  <c:v>-2.8218199999999999E-2</c:v>
                </c:pt>
                <c:pt idx="11107">
                  <c:v>-2.8925200000000002E-2</c:v>
                </c:pt>
                <c:pt idx="11108">
                  <c:v>-2.9497900000000001E-2</c:v>
                </c:pt>
                <c:pt idx="11109">
                  <c:v>-3.0312800000000001E-2</c:v>
                </c:pt>
                <c:pt idx="11110">
                  <c:v>-3.0978700000000001E-2</c:v>
                </c:pt>
                <c:pt idx="11111">
                  <c:v>-3.1496999999999997E-2</c:v>
                </c:pt>
                <c:pt idx="11112">
                  <c:v>-3.2447900000000002E-2</c:v>
                </c:pt>
                <c:pt idx="11113">
                  <c:v>-3.3096399999999998E-2</c:v>
                </c:pt>
                <c:pt idx="11114">
                  <c:v>-3.3649699999999998E-2</c:v>
                </c:pt>
                <c:pt idx="11115">
                  <c:v>-3.4435500000000001E-2</c:v>
                </c:pt>
                <c:pt idx="11116">
                  <c:v>-3.5099699999999998E-2</c:v>
                </c:pt>
                <c:pt idx="11117">
                  <c:v>-3.59002E-2</c:v>
                </c:pt>
                <c:pt idx="11118">
                  <c:v>-3.6313400000000003E-2</c:v>
                </c:pt>
                <c:pt idx="11119">
                  <c:v>-3.7189600000000003E-2</c:v>
                </c:pt>
                <c:pt idx="11120">
                  <c:v>-3.7911100000000003E-2</c:v>
                </c:pt>
                <c:pt idx="11121">
                  <c:v>-3.8384500000000002E-2</c:v>
                </c:pt>
                <c:pt idx="11122">
                  <c:v>-3.9098399999999998E-2</c:v>
                </c:pt>
                <c:pt idx="11123">
                  <c:v>-3.9735100000000002E-2</c:v>
                </c:pt>
                <c:pt idx="11124">
                  <c:v>-4.0443300000000001E-2</c:v>
                </c:pt>
                <c:pt idx="11125">
                  <c:v>-4.0946099999999999E-2</c:v>
                </c:pt>
                <c:pt idx="11126">
                  <c:v>-4.1611000000000002E-2</c:v>
                </c:pt>
                <c:pt idx="11127">
                  <c:v>-4.23264E-2</c:v>
                </c:pt>
                <c:pt idx="11128">
                  <c:v>-4.2847799999999998E-2</c:v>
                </c:pt>
                <c:pt idx="11129">
                  <c:v>-4.3643599999999998E-2</c:v>
                </c:pt>
                <c:pt idx="11130">
                  <c:v>-4.4292600000000001E-2</c:v>
                </c:pt>
                <c:pt idx="11131">
                  <c:v>-4.47334E-2</c:v>
                </c:pt>
                <c:pt idx="11132">
                  <c:v>-4.5275999999999997E-2</c:v>
                </c:pt>
                <c:pt idx="11133">
                  <c:v>-4.5924300000000001E-2</c:v>
                </c:pt>
                <c:pt idx="11134">
                  <c:v>-4.63989E-2</c:v>
                </c:pt>
                <c:pt idx="11135">
                  <c:v>-4.7050099999999997E-2</c:v>
                </c:pt>
                <c:pt idx="11136">
                  <c:v>-4.7650999999999999E-2</c:v>
                </c:pt>
                <c:pt idx="11137">
                  <c:v>-4.7983499999999998E-2</c:v>
                </c:pt>
                <c:pt idx="11138">
                  <c:v>-4.8626599999999999E-2</c:v>
                </c:pt>
                <c:pt idx="11139">
                  <c:v>-4.91406E-2</c:v>
                </c:pt>
                <c:pt idx="11140">
                  <c:v>-4.9597700000000002E-2</c:v>
                </c:pt>
                <c:pt idx="11141">
                  <c:v>-5.0321699999999997E-2</c:v>
                </c:pt>
                <c:pt idx="11142">
                  <c:v>-5.0483699999999999E-2</c:v>
                </c:pt>
                <c:pt idx="11143">
                  <c:v>-5.1079399999999997E-2</c:v>
                </c:pt>
                <c:pt idx="11144">
                  <c:v>-5.1456200000000001E-2</c:v>
                </c:pt>
                <c:pt idx="11145">
                  <c:v>-5.1881900000000002E-2</c:v>
                </c:pt>
                <c:pt idx="11146">
                  <c:v>-5.2462399999999999E-2</c:v>
                </c:pt>
                <c:pt idx="11147">
                  <c:v>-5.2698799999999997E-2</c:v>
                </c:pt>
                <c:pt idx="11148">
                  <c:v>-5.3349800000000003E-2</c:v>
                </c:pt>
                <c:pt idx="11149">
                  <c:v>-5.3932800000000003E-2</c:v>
                </c:pt>
                <c:pt idx="11150">
                  <c:v>-5.4362000000000001E-2</c:v>
                </c:pt>
                <c:pt idx="11151">
                  <c:v>-5.46793E-2</c:v>
                </c:pt>
                <c:pt idx="11152">
                  <c:v>-5.5308599999999999E-2</c:v>
                </c:pt>
                <c:pt idx="11153">
                  <c:v>-5.5439700000000001E-2</c:v>
                </c:pt>
                <c:pt idx="11154">
                  <c:v>-5.6012800000000001E-2</c:v>
                </c:pt>
                <c:pt idx="11155">
                  <c:v>-5.63286E-2</c:v>
                </c:pt>
                <c:pt idx="11156">
                  <c:v>-5.6624899999999999E-2</c:v>
                </c:pt>
                <c:pt idx="11157">
                  <c:v>-5.6881000000000001E-2</c:v>
                </c:pt>
                <c:pt idx="11158">
                  <c:v>-5.72294E-2</c:v>
                </c:pt>
                <c:pt idx="11159">
                  <c:v>-5.7666299999999997E-2</c:v>
                </c:pt>
                <c:pt idx="11160">
                  <c:v>-5.79152E-2</c:v>
                </c:pt>
                <c:pt idx="11161">
                  <c:v>-5.82499E-2</c:v>
                </c:pt>
                <c:pt idx="11162">
                  <c:v>-5.8472000000000003E-2</c:v>
                </c:pt>
                <c:pt idx="11163">
                  <c:v>-5.8747500000000001E-2</c:v>
                </c:pt>
                <c:pt idx="11164">
                  <c:v>-5.9301800000000002E-2</c:v>
                </c:pt>
                <c:pt idx="11165">
                  <c:v>-5.9501199999999997E-2</c:v>
                </c:pt>
                <c:pt idx="11166">
                  <c:v>-5.9661499999999999E-2</c:v>
                </c:pt>
                <c:pt idx="11167">
                  <c:v>-6.0022399999999997E-2</c:v>
                </c:pt>
                <c:pt idx="11168">
                  <c:v>-6.0157500000000003E-2</c:v>
                </c:pt>
                <c:pt idx="11169">
                  <c:v>-6.0418899999999998E-2</c:v>
                </c:pt>
                <c:pt idx="11170">
                  <c:v>-6.0942799999999998E-2</c:v>
                </c:pt>
                <c:pt idx="11171">
                  <c:v>-6.09694E-2</c:v>
                </c:pt>
                <c:pt idx="11172">
                  <c:v>-6.1329700000000001E-2</c:v>
                </c:pt>
                <c:pt idx="11173">
                  <c:v>-6.12715E-2</c:v>
                </c:pt>
                <c:pt idx="11174">
                  <c:v>-6.1721699999999997E-2</c:v>
                </c:pt>
                <c:pt idx="11175">
                  <c:v>-6.1948900000000001E-2</c:v>
                </c:pt>
                <c:pt idx="11176">
                  <c:v>-6.1910800000000002E-2</c:v>
                </c:pt>
                <c:pt idx="11177">
                  <c:v>-6.2343599999999999E-2</c:v>
                </c:pt>
                <c:pt idx="11178">
                  <c:v>-6.22553E-2</c:v>
                </c:pt>
                <c:pt idx="11179">
                  <c:v>-6.2435699999999997E-2</c:v>
                </c:pt>
                <c:pt idx="11180">
                  <c:v>-6.2611200000000006E-2</c:v>
                </c:pt>
                <c:pt idx="11181">
                  <c:v>-6.2577999999999995E-2</c:v>
                </c:pt>
                <c:pt idx="11182">
                  <c:v>-6.2772400000000006E-2</c:v>
                </c:pt>
                <c:pt idx="11183">
                  <c:v>-6.2726699999999996E-2</c:v>
                </c:pt>
                <c:pt idx="11184">
                  <c:v>-6.2876699999999994E-2</c:v>
                </c:pt>
                <c:pt idx="11185">
                  <c:v>-6.2854400000000005E-2</c:v>
                </c:pt>
                <c:pt idx="11186">
                  <c:v>-6.2876299999999996E-2</c:v>
                </c:pt>
                <c:pt idx="11187">
                  <c:v>-6.3029600000000005E-2</c:v>
                </c:pt>
                <c:pt idx="11188">
                  <c:v>-6.2857899999999994E-2</c:v>
                </c:pt>
                <c:pt idx="11189">
                  <c:v>-6.2929799999999994E-2</c:v>
                </c:pt>
                <c:pt idx="11190">
                  <c:v>-6.29136E-2</c:v>
                </c:pt>
                <c:pt idx="11191">
                  <c:v>-6.3052300000000006E-2</c:v>
                </c:pt>
                <c:pt idx="11192">
                  <c:v>-6.3106800000000005E-2</c:v>
                </c:pt>
                <c:pt idx="11193">
                  <c:v>-6.3160099999999997E-2</c:v>
                </c:pt>
                <c:pt idx="11194">
                  <c:v>-6.2900899999999996E-2</c:v>
                </c:pt>
                <c:pt idx="11195">
                  <c:v>-6.2936800000000001E-2</c:v>
                </c:pt>
                <c:pt idx="11196">
                  <c:v>-6.2908199999999997E-2</c:v>
                </c:pt>
                <c:pt idx="11197">
                  <c:v>-6.2830499999999997E-2</c:v>
                </c:pt>
                <c:pt idx="11198">
                  <c:v>-6.2907699999999997E-2</c:v>
                </c:pt>
                <c:pt idx="11199">
                  <c:v>-6.2628900000000001E-2</c:v>
                </c:pt>
                <c:pt idx="11200">
                  <c:v>-6.2485600000000002E-2</c:v>
                </c:pt>
                <c:pt idx="11201">
                  <c:v>-6.2445100000000003E-2</c:v>
                </c:pt>
                <c:pt idx="11202">
                  <c:v>-6.2163700000000002E-2</c:v>
                </c:pt>
                <c:pt idx="11203">
                  <c:v>-6.2245099999999998E-2</c:v>
                </c:pt>
                <c:pt idx="11204">
                  <c:v>-6.2038599999999999E-2</c:v>
                </c:pt>
                <c:pt idx="11205">
                  <c:v>-6.1753299999999997E-2</c:v>
                </c:pt>
                <c:pt idx="11206">
                  <c:v>-6.1799100000000003E-2</c:v>
                </c:pt>
                <c:pt idx="11207">
                  <c:v>-6.1397599999999997E-2</c:v>
                </c:pt>
                <c:pt idx="11208">
                  <c:v>-6.1318200000000003E-2</c:v>
                </c:pt>
                <c:pt idx="11209">
                  <c:v>-6.0883199999999998E-2</c:v>
                </c:pt>
                <c:pt idx="11210">
                  <c:v>-6.0702100000000002E-2</c:v>
                </c:pt>
                <c:pt idx="11211">
                  <c:v>-6.0592399999999998E-2</c:v>
                </c:pt>
                <c:pt idx="11212">
                  <c:v>-6.0186999999999997E-2</c:v>
                </c:pt>
                <c:pt idx="11213">
                  <c:v>-6.0009699999999999E-2</c:v>
                </c:pt>
                <c:pt idx="11214">
                  <c:v>-5.9576900000000002E-2</c:v>
                </c:pt>
                <c:pt idx="11215">
                  <c:v>-5.9335100000000002E-2</c:v>
                </c:pt>
                <c:pt idx="11216">
                  <c:v>-5.91374E-2</c:v>
                </c:pt>
                <c:pt idx="11217">
                  <c:v>-5.86483E-2</c:v>
                </c:pt>
                <c:pt idx="11218">
                  <c:v>-5.8429200000000001E-2</c:v>
                </c:pt>
                <c:pt idx="11219">
                  <c:v>-5.8067500000000001E-2</c:v>
                </c:pt>
                <c:pt idx="11220">
                  <c:v>-5.7712699999999999E-2</c:v>
                </c:pt>
                <c:pt idx="11221">
                  <c:v>-5.7559300000000001E-2</c:v>
                </c:pt>
                <c:pt idx="11222">
                  <c:v>-5.6963600000000003E-2</c:v>
                </c:pt>
                <c:pt idx="11223">
                  <c:v>-5.6609300000000001E-2</c:v>
                </c:pt>
                <c:pt idx="11224">
                  <c:v>-5.6292000000000002E-2</c:v>
                </c:pt>
                <c:pt idx="11225">
                  <c:v>-5.5793799999999998E-2</c:v>
                </c:pt>
                <c:pt idx="11226">
                  <c:v>-5.5425299999999997E-2</c:v>
                </c:pt>
                <c:pt idx="11227">
                  <c:v>-5.5143499999999998E-2</c:v>
                </c:pt>
                <c:pt idx="11228">
                  <c:v>-5.4411899999999999E-2</c:v>
                </c:pt>
                <c:pt idx="11229">
                  <c:v>-5.4104899999999997E-2</c:v>
                </c:pt>
                <c:pt idx="11230">
                  <c:v>-5.3569600000000002E-2</c:v>
                </c:pt>
                <c:pt idx="11231">
                  <c:v>-5.3099500000000001E-2</c:v>
                </c:pt>
                <c:pt idx="11232">
                  <c:v>-5.2852200000000002E-2</c:v>
                </c:pt>
                <c:pt idx="11233">
                  <c:v>-5.2152499999999997E-2</c:v>
                </c:pt>
                <c:pt idx="11234">
                  <c:v>-5.1757200000000003E-2</c:v>
                </c:pt>
                <c:pt idx="11235">
                  <c:v>-5.1112200000000003E-2</c:v>
                </c:pt>
                <c:pt idx="11236">
                  <c:v>-5.0568599999999998E-2</c:v>
                </c:pt>
                <c:pt idx="11237">
                  <c:v>-5.0276500000000002E-2</c:v>
                </c:pt>
                <c:pt idx="11238">
                  <c:v>-4.9491899999999998E-2</c:v>
                </c:pt>
                <c:pt idx="11239">
                  <c:v>-4.91247E-2</c:v>
                </c:pt>
                <c:pt idx="11240">
                  <c:v>-4.8324899999999997E-2</c:v>
                </c:pt>
                <c:pt idx="11241">
                  <c:v>-4.7863299999999998E-2</c:v>
                </c:pt>
                <c:pt idx="11242">
                  <c:v>-4.7276699999999998E-2</c:v>
                </c:pt>
                <c:pt idx="11243">
                  <c:v>-4.6621900000000001E-2</c:v>
                </c:pt>
                <c:pt idx="11244">
                  <c:v>-4.6185499999999997E-2</c:v>
                </c:pt>
                <c:pt idx="11245">
                  <c:v>-4.5335899999999998E-2</c:v>
                </c:pt>
                <c:pt idx="11246">
                  <c:v>-4.48601E-2</c:v>
                </c:pt>
                <c:pt idx="11247">
                  <c:v>-4.4061999999999997E-2</c:v>
                </c:pt>
                <c:pt idx="11248">
                  <c:v>-4.3471099999999999E-2</c:v>
                </c:pt>
                <c:pt idx="11249">
                  <c:v>-4.28633E-2</c:v>
                </c:pt>
                <c:pt idx="11250">
                  <c:v>-4.1991500000000001E-2</c:v>
                </c:pt>
                <c:pt idx="11251">
                  <c:v>-4.13151E-2</c:v>
                </c:pt>
                <c:pt idx="11252">
                  <c:v>-4.0364799999999999E-2</c:v>
                </c:pt>
                <c:pt idx="11253">
                  <c:v>-3.9846100000000002E-2</c:v>
                </c:pt>
                <c:pt idx="11254">
                  <c:v>-3.8967799999999997E-2</c:v>
                </c:pt>
                <c:pt idx="11255">
                  <c:v>-3.8331799999999999E-2</c:v>
                </c:pt>
                <c:pt idx="11256">
                  <c:v>-3.7257800000000001E-2</c:v>
                </c:pt>
                <c:pt idx="11257">
                  <c:v>-3.6427399999999999E-2</c:v>
                </c:pt>
                <c:pt idx="11258">
                  <c:v>-3.5761500000000002E-2</c:v>
                </c:pt>
                <c:pt idx="11259">
                  <c:v>-3.4699300000000002E-2</c:v>
                </c:pt>
                <c:pt idx="11260">
                  <c:v>-3.4083500000000003E-2</c:v>
                </c:pt>
                <c:pt idx="11261">
                  <c:v>-3.3194700000000001E-2</c:v>
                </c:pt>
                <c:pt idx="11262">
                  <c:v>-3.2160500000000002E-2</c:v>
                </c:pt>
                <c:pt idx="11263">
                  <c:v>-3.1493100000000003E-2</c:v>
                </c:pt>
                <c:pt idx="11264">
                  <c:v>-3.0363299999999999E-2</c:v>
                </c:pt>
                <c:pt idx="11265">
                  <c:v>-2.96616E-2</c:v>
                </c:pt>
                <c:pt idx="11266">
                  <c:v>-2.8462100000000001E-2</c:v>
                </c:pt>
                <c:pt idx="11267">
                  <c:v>-2.7729699999999999E-2</c:v>
                </c:pt>
                <c:pt idx="11268">
                  <c:v>-2.6544100000000001E-2</c:v>
                </c:pt>
                <c:pt idx="11269">
                  <c:v>-2.5729800000000001E-2</c:v>
                </c:pt>
                <c:pt idx="11270">
                  <c:v>-2.4494100000000001E-2</c:v>
                </c:pt>
                <c:pt idx="11271">
                  <c:v>-2.3573500000000001E-2</c:v>
                </c:pt>
                <c:pt idx="11272">
                  <c:v>-2.2724299999999999E-2</c:v>
                </c:pt>
                <c:pt idx="11273">
                  <c:v>-2.1495899999999998E-2</c:v>
                </c:pt>
                <c:pt idx="11274">
                  <c:v>-2.0588599999999999E-2</c:v>
                </c:pt>
                <c:pt idx="11275">
                  <c:v>-1.9489200000000002E-2</c:v>
                </c:pt>
                <c:pt idx="11276">
                  <c:v>-1.84105E-2</c:v>
                </c:pt>
                <c:pt idx="11277">
                  <c:v>-1.74623E-2</c:v>
                </c:pt>
                <c:pt idx="11278">
                  <c:v>-1.6308199999999998E-2</c:v>
                </c:pt>
                <c:pt idx="11279">
                  <c:v>-1.51209E-2</c:v>
                </c:pt>
                <c:pt idx="11280">
                  <c:v>-1.39539E-2</c:v>
                </c:pt>
                <c:pt idx="11281">
                  <c:v>-1.28725E-2</c:v>
                </c:pt>
                <c:pt idx="11282">
                  <c:v>-1.17441E-2</c:v>
                </c:pt>
                <c:pt idx="11283">
                  <c:v>-1.0654E-2</c:v>
                </c:pt>
                <c:pt idx="11284">
                  <c:v>-9.5824399999999994E-3</c:v>
                </c:pt>
                <c:pt idx="11285">
                  <c:v>-8.3073499999999998E-3</c:v>
                </c:pt>
                <c:pt idx="11286">
                  <c:v>-7.3733699999999998E-3</c:v>
                </c:pt>
                <c:pt idx="11287">
                  <c:v>-6.1198199999999998E-3</c:v>
                </c:pt>
                <c:pt idx="11288">
                  <c:v>-5.0627600000000004E-3</c:v>
                </c:pt>
                <c:pt idx="11289">
                  <c:v>-4.2034000000000004E-3</c:v>
                </c:pt>
                <c:pt idx="11290">
                  <c:v>-2.6716000000000001E-3</c:v>
                </c:pt>
                <c:pt idx="11291">
                  <c:v>-1.9575700000000001E-3</c:v>
                </c:pt>
                <c:pt idx="11292">
                  <c:v>-5.3142E-4</c:v>
                </c:pt>
                <c:pt idx="11293">
                  <c:v>4.5658299999999999E-4</c:v>
                </c:pt>
                <c:pt idx="11294">
                  <c:v>1.5920400000000001E-3</c:v>
                </c:pt>
                <c:pt idx="11295">
                  <c:v>2.71865E-3</c:v>
                </c:pt>
                <c:pt idx="11296">
                  <c:v>3.8922000000000002E-3</c:v>
                </c:pt>
                <c:pt idx="11297">
                  <c:v>5.0514699999999997E-3</c:v>
                </c:pt>
                <c:pt idx="11298">
                  <c:v>6.1787600000000002E-3</c:v>
                </c:pt>
                <c:pt idx="11299">
                  <c:v>7.4805599999999998E-3</c:v>
                </c:pt>
                <c:pt idx="11300">
                  <c:v>8.3409699999999996E-3</c:v>
                </c:pt>
                <c:pt idx="11301">
                  <c:v>9.62965E-3</c:v>
                </c:pt>
                <c:pt idx="11302">
                  <c:v>1.07776E-2</c:v>
                </c:pt>
                <c:pt idx="11303">
                  <c:v>1.1746100000000001E-2</c:v>
                </c:pt>
                <c:pt idx="11304">
                  <c:v>1.30475E-2</c:v>
                </c:pt>
                <c:pt idx="11305">
                  <c:v>1.3977099999999999E-2</c:v>
                </c:pt>
                <c:pt idx="11306">
                  <c:v>1.51401E-2</c:v>
                </c:pt>
                <c:pt idx="11307">
                  <c:v>1.6126499999999998E-2</c:v>
                </c:pt>
                <c:pt idx="11308">
                  <c:v>1.7285200000000001E-2</c:v>
                </c:pt>
                <c:pt idx="11309">
                  <c:v>1.8281700000000001E-2</c:v>
                </c:pt>
                <c:pt idx="11310">
                  <c:v>1.9478200000000001E-2</c:v>
                </c:pt>
                <c:pt idx="11311">
                  <c:v>2.04446E-2</c:v>
                </c:pt>
                <c:pt idx="11312">
                  <c:v>2.1423000000000001E-2</c:v>
                </c:pt>
                <c:pt idx="11313">
                  <c:v>2.2711100000000001E-2</c:v>
                </c:pt>
                <c:pt idx="11314">
                  <c:v>2.3439600000000001E-2</c:v>
                </c:pt>
                <c:pt idx="11315">
                  <c:v>2.47929E-2</c:v>
                </c:pt>
                <c:pt idx="11316">
                  <c:v>2.5550799999999999E-2</c:v>
                </c:pt>
                <c:pt idx="11317">
                  <c:v>2.6506700000000001E-2</c:v>
                </c:pt>
                <c:pt idx="11318">
                  <c:v>2.7645300000000001E-2</c:v>
                </c:pt>
                <c:pt idx="11319">
                  <c:v>2.862E-2</c:v>
                </c:pt>
                <c:pt idx="11320">
                  <c:v>2.9519400000000001E-2</c:v>
                </c:pt>
                <c:pt idx="11321">
                  <c:v>3.06465E-2</c:v>
                </c:pt>
                <c:pt idx="11322">
                  <c:v>3.1540199999999997E-2</c:v>
                </c:pt>
                <c:pt idx="11323">
                  <c:v>3.2384499999999997E-2</c:v>
                </c:pt>
                <c:pt idx="11324">
                  <c:v>3.3513399999999999E-2</c:v>
                </c:pt>
                <c:pt idx="11325">
                  <c:v>3.4246899999999997E-2</c:v>
                </c:pt>
                <c:pt idx="11326">
                  <c:v>3.5430999999999997E-2</c:v>
                </c:pt>
                <c:pt idx="11327">
                  <c:v>3.6065800000000002E-2</c:v>
                </c:pt>
                <c:pt idx="11328">
                  <c:v>3.6944499999999998E-2</c:v>
                </c:pt>
                <c:pt idx="11329">
                  <c:v>3.7894700000000003E-2</c:v>
                </c:pt>
                <c:pt idx="11330">
                  <c:v>3.8696500000000002E-2</c:v>
                </c:pt>
                <c:pt idx="11331">
                  <c:v>3.9572200000000002E-2</c:v>
                </c:pt>
                <c:pt idx="11332">
                  <c:v>4.0455600000000001E-2</c:v>
                </c:pt>
                <c:pt idx="11333">
                  <c:v>4.1357900000000003E-2</c:v>
                </c:pt>
                <c:pt idx="11334">
                  <c:v>4.2243799999999998E-2</c:v>
                </c:pt>
                <c:pt idx="11335">
                  <c:v>4.2985200000000001E-2</c:v>
                </c:pt>
                <c:pt idx="11336">
                  <c:v>4.3896999999999999E-2</c:v>
                </c:pt>
                <c:pt idx="11337">
                  <c:v>4.4626100000000002E-2</c:v>
                </c:pt>
                <c:pt idx="11338">
                  <c:v>4.5439899999999998E-2</c:v>
                </c:pt>
                <c:pt idx="11339">
                  <c:v>4.5983099999999999E-2</c:v>
                </c:pt>
                <c:pt idx="11340">
                  <c:v>4.67669E-2</c:v>
                </c:pt>
                <c:pt idx="11341">
                  <c:v>4.7583599999999997E-2</c:v>
                </c:pt>
                <c:pt idx="11342">
                  <c:v>4.8245700000000002E-2</c:v>
                </c:pt>
                <c:pt idx="11343">
                  <c:v>4.8887100000000003E-2</c:v>
                </c:pt>
                <c:pt idx="11344">
                  <c:v>4.93503E-2</c:v>
                </c:pt>
                <c:pt idx="11345">
                  <c:v>4.9924099999999999E-2</c:v>
                </c:pt>
                <c:pt idx="11346">
                  <c:v>5.0630099999999997E-2</c:v>
                </c:pt>
                <c:pt idx="11347">
                  <c:v>5.1231800000000001E-2</c:v>
                </c:pt>
                <c:pt idx="11348">
                  <c:v>5.1697899999999998E-2</c:v>
                </c:pt>
                <c:pt idx="11349">
                  <c:v>5.2383100000000002E-2</c:v>
                </c:pt>
                <c:pt idx="11350">
                  <c:v>5.2974100000000003E-2</c:v>
                </c:pt>
                <c:pt idx="11351">
                  <c:v>5.3292399999999997E-2</c:v>
                </c:pt>
                <c:pt idx="11352">
                  <c:v>5.3917100000000003E-2</c:v>
                </c:pt>
                <c:pt idx="11353">
                  <c:v>5.4298100000000002E-2</c:v>
                </c:pt>
                <c:pt idx="11354">
                  <c:v>5.4982299999999998E-2</c:v>
                </c:pt>
                <c:pt idx="11355">
                  <c:v>5.5245000000000002E-2</c:v>
                </c:pt>
                <c:pt idx="11356">
                  <c:v>5.57104E-2</c:v>
                </c:pt>
                <c:pt idx="11357">
                  <c:v>5.6230799999999997E-2</c:v>
                </c:pt>
                <c:pt idx="11358">
                  <c:v>5.64273E-2</c:v>
                </c:pt>
                <c:pt idx="11359">
                  <c:v>5.6918099999999999E-2</c:v>
                </c:pt>
                <c:pt idx="11360">
                  <c:v>5.7282300000000001E-2</c:v>
                </c:pt>
                <c:pt idx="11361">
                  <c:v>5.7535000000000003E-2</c:v>
                </c:pt>
                <c:pt idx="11362">
                  <c:v>5.7867799999999997E-2</c:v>
                </c:pt>
                <c:pt idx="11363">
                  <c:v>5.7905900000000003E-2</c:v>
                </c:pt>
                <c:pt idx="11364">
                  <c:v>5.8233199999999999E-2</c:v>
                </c:pt>
                <c:pt idx="11365">
                  <c:v>5.8270099999999998E-2</c:v>
                </c:pt>
                <c:pt idx="11366">
                  <c:v>5.8460499999999999E-2</c:v>
                </c:pt>
                <c:pt idx="11367">
                  <c:v>5.8656600000000003E-2</c:v>
                </c:pt>
                <c:pt idx="11368">
                  <c:v>5.8689199999999997E-2</c:v>
                </c:pt>
                <c:pt idx="11369">
                  <c:v>5.8870499999999999E-2</c:v>
                </c:pt>
                <c:pt idx="11370">
                  <c:v>5.8979499999999997E-2</c:v>
                </c:pt>
                <c:pt idx="11371">
                  <c:v>5.91263E-2</c:v>
                </c:pt>
                <c:pt idx="11372">
                  <c:v>5.9087199999999999E-2</c:v>
                </c:pt>
                <c:pt idx="11373">
                  <c:v>5.9182499999999999E-2</c:v>
                </c:pt>
                <c:pt idx="11374">
                  <c:v>5.9268099999999997E-2</c:v>
                </c:pt>
                <c:pt idx="11375">
                  <c:v>5.9430999999999998E-2</c:v>
                </c:pt>
                <c:pt idx="11376">
                  <c:v>5.9412699999999999E-2</c:v>
                </c:pt>
                <c:pt idx="11377">
                  <c:v>5.9327600000000001E-2</c:v>
                </c:pt>
                <c:pt idx="11378">
                  <c:v>5.9333200000000003E-2</c:v>
                </c:pt>
                <c:pt idx="11379">
                  <c:v>5.9216199999999997E-2</c:v>
                </c:pt>
                <c:pt idx="11380">
                  <c:v>5.9337300000000003E-2</c:v>
                </c:pt>
                <c:pt idx="11381">
                  <c:v>5.9178099999999997E-2</c:v>
                </c:pt>
                <c:pt idx="11382">
                  <c:v>5.9066800000000003E-2</c:v>
                </c:pt>
                <c:pt idx="11383">
                  <c:v>5.9061200000000001E-2</c:v>
                </c:pt>
                <c:pt idx="11384">
                  <c:v>5.8935000000000001E-2</c:v>
                </c:pt>
                <c:pt idx="11385">
                  <c:v>5.8764999999999998E-2</c:v>
                </c:pt>
                <c:pt idx="11386">
                  <c:v>5.8753800000000002E-2</c:v>
                </c:pt>
                <c:pt idx="11387">
                  <c:v>5.8546399999999998E-2</c:v>
                </c:pt>
                <c:pt idx="11388">
                  <c:v>5.8546899999999999E-2</c:v>
                </c:pt>
                <c:pt idx="11389">
                  <c:v>5.8349400000000003E-2</c:v>
                </c:pt>
                <c:pt idx="11390">
                  <c:v>5.8282599999999997E-2</c:v>
                </c:pt>
                <c:pt idx="11391">
                  <c:v>5.8247E-2</c:v>
                </c:pt>
                <c:pt idx="11392">
                  <c:v>5.80735E-2</c:v>
                </c:pt>
                <c:pt idx="11393">
                  <c:v>5.78264E-2</c:v>
                </c:pt>
                <c:pt idx="11394">
                  <c:v>5.7632000000000003E-2</c:v>
                </c:pt>
                <c:pt idx="11395">
                  <c:v>5.7678300000000002E-2</c:v>
                </c:pt>
                <c:pt idx="11396">
                  <c:v>5.7351699999999999E-2</c:v>
                </c:pt>
                <c:pt idx="11397">
                  <c:v>5.7147499999999997E-2</c:v>
                </c:pt>
                <c:pt idx="11398">
                  <c:v>5.7008999999999997E-2</c:v>
                </c:pt>
                <c:pt idx="11399">
                  <c:v>5.6713199999999998E-2</c:v>
                </c:pt>
                <c:pt idx="11400">
                  <c:v>5.6660700000000001E-2</c:v>
                </c:pt>
                <c:pt idx="11401">
                  <c:v>5.6316400000000003E-2</c:v>
                </c:pt>
                <c:pt idx="11402">
                  <c:v>5.6110399999999998E-2</c:v>
                </c:pt>
                <c:pt idx="11403">
                  <c:v>5.6078500000000003E-2</c:v>
                </c:pt>
                <c:pt idx="11404">
                  <c:v>5.5901199999999998E-2</c:v>
                </c:pt>
                <c:pt idx="11405">
                  <c:v>5.5748699999999998E-2</c:v>
                </c:pt>
                <c:pt idx="11406">
                  <c:v>5.5640099999999998E-2</c:v>
                </c:pt>
                <c:pt idx="11407">
                  <c:v>5.5486899999999999E-2</c:v>
                </c:pt>
                <c:pt idx="11408">
                  <c:v>5.51875E-2</c:v>
                </c:pt>
                <c:pt idx="11409">
                  <c:v>5.5173600000000003E-2</c:v>
                </c:pt>
                <c:pt idx="11410">
                  <c:v>5.4955400000000001E-2</c:v>
                </c:pt>
                <c:pt idx="11411">
                  <c:v>5.4882100000000003E-2</c:v>
                </c:pt>
                <c:pt idx="11412">
                  <c:v>5.46648E-2</c:v>
                </c:pt>
                <c:pt idx="11413">
                  <c:v>5.4405099999999998E-2</c:v>
                </c:pt>
                <c:pt idx="11414">
                  <c:v>5.4504900000000002E-2</c:v>
                </c:pt>
                <c:pt idx="11415">
                  <c:v>5.4125699999999999E-2</c:v>
                </c:pt>
                <c:pt idx="11416">
                  <c:v>5.4107200000000001E-2</c:v>
                </c:pt>
                <c:pt idx="11417">
                  <c:v>5.3926599999999998E-2</c:v>
                </c:pt>
                <c:pt idx="11418">
                  <c:v>5.37382E-2</c:v>
                </c:pt>
                <c:pt idx="11419">
                  <c:v>5.3578300000000002E-2</c:v>
                </c:pt>
                <c:pt idx="11420">
                  <c:v>5.3380799999999999E-2</c:v>
                </c:pt>
                <c:pt idx="11421">
                  <c:v>5.3414900000000001E-2</c:v>
                </c:pt>
                <c:pt idx="11422">
                  <c:v>5.3278300000000001E-2</c:v>
                </c:pt>
                <c:pt idx="11423">
                  <c:v>5.3224399999999998E-2</c:v>
                </c:pt>
                <c:pt idx="11424">
                  <c:v>5.3038099999999998E-2</c:v>
                </c:pt>
                <c:pt idx="11425">
                  <c:v>5.29337E-2</c:v>
                </c:pt>
                <c:pt idx="11426">
                  <c:v>5.2886599999999999E-2</c:v>
                </c:pt>
                <c:pt idx="11427">
                  <c:v>5.2807800000000002E-2</c:v>
                </c:pt>
                <c:pt idx="11428">
                  <c:v>5.2913700000000001E-2</c:v>
                </c:pt>
                <c:pt idx="11429">
                  <c:v>5.26779E-2</c:v>
                </c:pt>
                <c:pt idx="11430">
                  <c:v>5.2619199999999998E-2</c:v>
                </c:pt>
                <c:pt idx="11431">
                  <c:v>5.26031E-2</c:v>
                </c:pt>
                <c:pt idx="11432">
                  <c:v>5.2482000000000001E-2</c:v>
                </c:pt>
                <c:pt idx="11433">
                  <c:v>5.2505599999999999E-2</c:v>
                </c:pt>
                <c:pt idx="11434">
                  <c:v>5.2304700000000003E-2</c:v>
                </c:pt>
                <c:pt idx="11435">
                  <c:v>5.2348600000000002E-2</c:v>
                </c:pt>
                <c:pt idx="11436">
                  <c:v>5.2261799999999997E-2</c:v>
                </c:pt>
                <c:pt idx="11437">
                  <c:v>5.2281300000000003E-2</c:v>
                </c:pt>
                <c:pt idx="11438">
                  <c:v>5.2320899999999997E-2</c:v>
                </c:pt>
                <c:pt idx="11439">
                  <c:v>5.2083299999999999E-2</c:v>
                </c:pt>
                <c:pt idx="11440">
                  <c:v>5.2225899999999999E-2</c:v>
                </c:pt>
                <c:pt idx="11441">
                  <c:v>5.2026900000000001E-2</c:v>
                </c:pt>
                <c:pt idx="11442">
                  <c:v>5.2149899999999999E-2</c:v>
                </c:pt>
                <c:pt idx="11443">
                  <c:v>5.2102299999999997E-2</c:v>
                </c:pt>
                <c:pt idx="11444">
                  <c:v>5.2054400000000001E-2</c:v>
                </c:pt>
                <c:pt idx="11445">
                  <c:v>5.2110400000000001E-2</c:v>
                </c:pt>
                <c:pt idx="11446">
                  <c:v>5.1986699999999997E-2</c:v>
                </c:pt>
                <c:pt idx="11447">
                  <c:v>5.21895E-2</c:v>
                </c:pt>
                <c:pt idx="11448">
                  <c:v>5.2243699999999997E-2</c:v>
                </c:pt>
                <c:pt idx="11449">
                  <c:v>5.2171200000000001E-2</c:v>
                </c:pt>
                <c:pt idx="11450">
                  <c:v>5.2295500000000002E-2</c:v>
                </c:pt>
                <c:pt idx="11451">
                  <c:v>5.2423400000000002E-2</c:v>
                </c:pt>
                <c:pt idx="11452">
                  <c:v>5.2420899999999999E-2</c:v>
                </c:pt>
                <c:pt idx="11453">
                  <c:v>5.2404100000000002E-2</c:v>
                </c:pt>
                <c:pt idx="11454">
                  <c:v>5.2644200000000002E-2</c:v>
                </c:pt>
                <c:pt idx="11455">
                  <c:v>5.27368E-2</c:v>
                </c:pt>
                <c:pt idx="11456">
                  <c:v>5.2914500000000003E-2</c:v>
                </c:pt>
                <c:pt idx="11457">
                  <c:v>5.30114E-2</c:v>
                </c:pt>
                <c:pt idx="11458">
                  <c:v>5.3243400000000003E-2</c:v>
                </c:pt>
                <c:pt idx="11459">
                  <c:v>5.3379200000000002E-2</c:v>
                </c:pt>
                <c:pt idx="11460">
                  <c:v>5.3414400000000001E-2</c:v>
                </c:pt>
                <c:pt idx="11461">
                  <c:v>5.3675599999999997E-2</c:v>
                </c:pt>
                <c:pt idx="11462">
                  <c:v>5.36581E-2</c:v>
                </c:pt>
                <c:pt idx="11463">
                  <c:v>5.3944899999999997E-2</c:v>
                </c:pt>
                <c:pt idx="11464">
                  <c:v>5.3949799999999999E-2</c:v>
                </c:pt>
                <c:pt idx="11465">
                  <c:v>5.4081499999999998E-2</c:v>
                </c:pt>
                <c:pt idx="11466">
                  <c:v>5.4358299999999998E-2</c:v>
                </c:pt>
                <c:pt idx="11467">
                  <c:v>5.42237E-2</c:v>
                </c:pt>
                <c:pt idx="11468">
                  <c:v>5.4606700000000001E-2</c:v>
                </c:pt>
                <c:pt idx="11469">
                  <c:v>5.4711500000000003E-2</c:v>
                </c:pt>
                <c:pt idx="11470">
                  <c:v>5.4846499999999999E-2</c:v>
                </c:pt>
                <c:pt idx="11471">
                  <c:v>5.5217700000000002E-2</c:v>
                </c:pt>
                <c:pt idx="11472">
                  <c:v>5.5103399999999997E-2</c:v>
                </c:pt>
                <c:pt idx="11473">
                  <c:v>5.5625000000000001E-2</c:v>
                </c:pt>
                <c:pt idx="11474">
                  <c:v>5.5687800000000003E-2</c:v>
                </c:pt>
                <c:pt idx="11475">
                  <c:v>5.5756800000000002E-2</c:v>
                </c:pt>
                <c:pt idx="11476">
                  <c:v>5.6178699999999998E-2</c:v>
                </c:pt>
                <c:pt idx="11477">
                  <c:v>5.6124800000000002E-2</c:v>
                </c:pt>
                <c:pt idx="11478">
                  <c:v>5.67053E-2</c:v>
                </c:pt>
                <c:pt idx="11479">
                  <c:v>5.6762600000000003E-2</c:v>
                </c:pt>
                <c:pt idx="11480">
                  <c:v>5.6826399999999999E-2</c:v>
                </c:pt>
                <c:pt idx="11481">
                  <c:v>5.7133200000000002E-2</c:v>
                </c:pt>
                <c:pt idx="11482">
                  <c:v>5.7290800000000003E-2</c:v>
                </c:pt>
                <c:pt idx="11483">
                  <c:v>5.7616199999999999E-2</c:v>
                </c:pt>
                <c:pt idx="11484">
                  <c:v>5.7658899999999999E-2</c:v>
                </c:pt>
                <c:pt idx="11485">
                  <c:v>5.7936700000000001E-2</c:v>
                </c:pt>
                <c:pt idx="11486">
                  <c:v>5.8184600000000003E-2</c:v>
                </c:pt>
                <c:pt idx="11487">
                  <c:v>5.8158599999999998E-2</c:v>
                </c:pt>
                <c:pt idx="11488">
                  <c:v>5.8498700000000001E-2</c:v>
                </c:pt>
                <c:pt idx="11489">
                  <c:v>5.87004E-2</c:v>
                </c:pt>
                <c:pt idx="11490">
                  <c:v>5.8735200000000001E-2</c:v>
                </c:pt>
                <c:pt idx="11491">
                  <c:v>5.8888799999999998E-2</c:v>
                </c:pt>
                <c:pt idx="11492">
                  <c:v>5.90438E-2</c:v>
                </c:pt>
                <c:pt idx="11493">
                  <c:v>5.92209E-2</c:v>
                </c:pt>
                <c:pt idx="11494">
                  <c:v>5.9427399999999998E-2</c:v>
                </c:pt>
                <c:pt idx="11495">
                  <c:v>5.9409499999999997E-2</c:v>
                </c:pt>
                <c:pt idx="11496">
                  <c:v>5.9633699999999998E-2</c:v>
                </c:pt>
                <c:pt idx="11497">
                  <c:v>5.9670099999999997E-2</c:v>
                </c:pt>
                <c:pt idx="11498">
                  <c:v>5.9742000000000003E-2</c:v>
                </c:pt>
                <c:pt idx="11499">
                  <c:v>5.9804299999999998E-2</c:v>
                </c:pt>
                <c:pt idx="11500">
                  <c:v>5.9752600000000003E-2</c:v>
                </c:pt>
                <c:pt idx="11501">
                  <c:v>5.9698500000000002E-2</c:v>
                </c:pt>
                <c:pt idx="11502">
                  <c:v>5.9962099999999997E-2</c:v>
                </c:pt>
                <c:pt idx="11503">
                  <c:v>5.9639299999999999E-2</c:v>
                </c:pt>
                <c:pt idx="11504">
                  <c:v>5.9914200000000001E-2</c:v>
                </c:pt>
                <c:pt idx="11505">
                  <c:v>5.9834600000000002E-2</c:v>
                </c:pt>
                <c:pt idx="11506">
                  <c:v>5.9652700000000003E-2</c:v>
                </c:pt>
                <c:pt idx="11507">
                  <c:v>5.9970900000000001E-2</c:v>
                </c:pt>
                <c:pt idx="11508">
                  <c:v>5.9653400000000002E-2</c:v>
                </c:pt>
                <c:pt idx="11509">
                  <c:v>5.9868600000000001E-2</c:v>
                </c:pt>
                <c:pt idx="11510">
                  <c:v>5.9639600000000001E-2</c:v>
                </c:pt>
                <c:pt idx="11511">
                  <c:v>5.9580500000000002E-2</c:v>
                </c:pt>
                <c:pt idx="11512">
                  <c:v>5.9690100000000003E-2</c:v>
                </c:pt>
                <c:pt idx="11513">
                  <c:v>5.9407500000000002E-2</c:v>
                </c:pt>
                <c:pt idx="11514">
                  <c:v>5.9369699999999997E-2</c:v>
                </c:pt>
                <c:pt idx="11515">
                  <c:v>5.9228900000000001E-2</c:v>
                </c:pt>
                <c:pt idx="11516">
                  <c:v>5.9131499999999997E-2</c:v>
                </c:pt>
                <c:pt idx="11517">
                  <c:v>5.89376E-2</c:v>
                </c:pt>
                <c:pt idx="11518">
                  <c:v>5.8773300000000001E-2</c:v>
                </c:pt>
                <c:pt idx="11519">
                  <c:v>5.8460100000000001E-2</c:v>
                </c:pt>
                <c:pt idx="11520">
                  <c:v>5.8259999999999999E-2</c:v>
                </c:pt>
                <c:pt idx="11521">
                  <c:v>5.781E-2</c:v>
                </c:pt>
                <c:pt idx="11522">
                  <c:v>5.76727E-2</c:v>
                </c:pt>
                <c:pt idx="11523">
                  <c:v>5.7307999999999998E-2</c:v>
                </c:pt>
                <c:pt idx="11524">
                  <c:v>5.6909899999999999E-2</c:v>
                </c:pt>
                <c:pt idx="11525">
                  <c:v>5.6707599999999997E-2</c:v>
                </c:pt>
                <c:pt idx="11526">
                  <c:v>5.6361500000000002E-2</c:v>
                </c:pt>
                <c:pt idx="11527">
                  <c:v>5.6033699999999999E-2</c:v>
                </c:pt>
                <c:pt idx="11528">
                  <c:v>5.5757000000000001E-2</c:v>
                </c:pt>
                <c:pt idx="11529">
                  <c:v>5.53716E-2</c:v>
                </c:pt>
                <c:pt idx="11530">
                  <c:v>5.5155299999999997E-2</c:v>
                </c:pt>
                <c:pt idx="11531">
                  <c:v>5.4689000000000002E-2</c:v>
                </c:pt>
                <c:pt idx="11532">
                  <c:v>5.41974E-2</c:v>
                </c:pt>
                <c:pt idx="11533">
                  <c:v>5.4075900000000003E-2</c:v>
                </c:pt>
                <c:pt idx="11534">
                  <c:v>5.3281099999999998E-2</c:v>
                </c:pt>
                <c:pt idx="11535">
                  <c:v>5.3029300000000001E-2</c:v>
                </c:pt>
                <c:pt idx="11536">
                  <c:v>5.2571100000000003E-2</c:v>
                </c:pt>
                <c:pt idx="11537">
                  <c:v>5.21304E-2</c:v>
                </c:pt>
                <c:pt idx="11538">
                  <c:v>5.1630299999999997E-2</c:v>
                </c:pt>
                <c:pt idx="11539">
                  <c:v>5.1144599999999998E-2</c:v>
                </c:pt>
                <c:pt idx="11540">
                  <c:v>5.07342E-2</c:v>
                </c:pt>
                <c:pt idx="11541">
                  <c:v>5.0221500000000002E-2</c:v>
                </c:pt>
                <c:pt idx="11542">
                  <c:v>4.9749099999999997E-2</c:v>
                </c:pt>
                <c:pt idx="11543">
                  <c:v>4.9070099999999998E-2</c:v>
                </c:pt>
                <c:pt idx="11544">
                  <c:v>4.8647700000000002E-2</c:v>
                </c:pt>
                <c:pt idx="11545">
                  <c:v>4.7996400000000002E-2</c:v>
                </c:pt>
                <c:pt idx="11546">
                  <c:v>4.7478899999999997E-2</c:v>
                </c:pt>
                <c:pt idx="11547">
                  <c:v>4.6908900000000003E-2</c:v>
                </c:pt>
                <c:pt idx="11548">
                  <c:v>4.6366600000000001E-2</c:v>
                </c:pt>
                <c:pt idx="11549">
                  <c:v>4.5672699999999997E-2</c:v>
                </c:pt>
                <c:pt idx="11550">
                  <c:v>4.5286600000000003E-2</c:v>
                </c:pt>
                <c:pt idx="11551">
                  <c:v>4.4681499999999999E-2</c:v>
                </c:pt>
                <c:pt idx="11552">
                  <c:v>4.4173200000000003E-2</c:v>
                </c:pt>
                <c:pt idx="11553">
                  <c:v>4.3636000000000001E-2</c:v>
                </c:pt>
                <c:pt idx="11554">
                  <c:v>4.2968699999999999E-2</c:v>
                </c:pt>
                <c:pt idx="11555">
                  <c:v>4.2471799999999997E-2</c:v>
                </c:pt>
                <c:pt idx="11556">
                  <c:v>4.1934699999999998E-2</c:v>
                </c:pt>
                <c:pt idx="11557">
                  <c:v>4.1394800000000002E-2</c:v>
                </c:pt>
                <c:pt idx="11558">
                  <c:v>4.0560600000000002E-2</c:v>
                </c:pt>
                <c:pt idx="11559">
                  <c:v>4.0211700000000003E-2</c:v>
                </c:pt>
                <c:pt idx="11560">
                  <c:v>3.9342299999999997E-2</c:v>
                </c:pt>
                <c:pt idx="11561">
                  <c:v>3.9033100000000001E-2</c:v>
                </c:pt>
                <c:pt idx="11562">
                  <c:v>3.8073000000000003E-2</c:v>
                </c:pt>
                <c:pt idx="11563">
                  <c:v>3.7470200000000002E-2</c:v>
                </c:pt>
                <c:pt idx="11564">
                  <c:v>3.6911600000000003E-2</c:v>
                </c:pt>
                <c:pt idx="11565">
                  <c:v>3.6184099999999997E-2</c:v>
                </c:pt>
                <c:pt idx="11566">
                  <c:v>3.5573399999999998E-2</c:v>
                </c:pt>
                <c:pt idx="11567">
                  <c:v>3.4889299999999998E-2</c:v>
                </c:pt>
                <c:pt idx="11568">
                  <c:v>3.4160599999999999E-2</c:v>
                </c:pt>
                <c:pt idx="11569">
                  <c:v>3.3644500000000001E-2</c:v>
                </c:pt>
                <c:pt idx="11570">
                  <c:v>3.2953999999999997E-2</c:v>
                </c:pt>
                <c:pt idx="11571">
                  <c:v>3.24266E-2</c:v>
                </c:pt>
                <c:pt idx="11572">
                  <c:v>3.1702899999999999E-2</c:v>
                </c:pt>
                <c:pt idx="11573">
                  <c:v>3.1147000000000001E-2</c:v>
                </c:pt>
                <c:pt idx="11574">
                  <c:v>3.04029E-2</c:v>
                </c:pt>
                <c:pt idx="11575">
                  <c:v>2.97732E-2</c:v>
                </c:pt>
                <c:pt idx="11576">
                  <c:v>2.9236100000000001E-2</c:v>
                </c:pt>
                <c:pt idx="11577">
                  <c:v>2.8551E-2</c:v>
                </c:pt>
                <c:pt idx="11578">
                  <c:v>2.78961E-2</c:v>
                </c:pt>
                <c:pt idx="11579">
                  <c:v>2.73534E-2</c:v>
                </c:pt>
                <c:pt idx="11580">
                  <c:v>2.67639E-2</c:v>
                </c:pt>
                <c:pt idx="11581">
                  <c:v>2.6210600000000001E-2</c:v>
                </c:pt>
                <c:pt idx="11582">
                  <c:v>2.5486700000000001E-2</c:v>
                </c:pt>
                <c:pt idx="11583">
                  <c:v>2.4951399999999999E-2</c:v>
                </c:pt>
                <c:pt idx="11584">
                  <c:v>2.43827E-2</c:v>
                </c:pt>
                <c:pt idx="11585">
                  <c:v>2.3772399999999999E-2</c:v>
                </c:pt>
                <c:pt idx="11586">
                  <c:v>2.30397E-2</c:v>
                </c:pt>
                <c:pt idx="11587">
                  <c:v>2.24227E-2</c:v>
                </c:pt>
                <c:pt idx="11588">
                  <c:v>2.18549E-2</c:v>
                </c:pt>
                <c:pt idx="11589">
                  <c:v>2.1264700000000001E-2</c:v>
                </c:pt>
                <c:pt idx="11590">
                  <c:v>2.0708600000000001E-2</c:v>
                </c:pt>
                <c:pt idx="11591">
                  <c:v>2.0041300000000001E-2</c:v>
                </c:pt>
                <c:pt idx="11592">
                  <c:v>1.95742E-2</c:v>
                </c:pt>
                <c:pt idx="11593">
                  <c:v>1.8832499999999999E-2</c:v>
                </c:pt>
                <c:pt idx="11594">
                  <c:v>1.8372400000000001E-2</c:v>
                </c:pt>
                <c:pt idx="11595">
                  <c:v>1.78777E-2</c:v>
                </c:pt>
                <c:pt idx="11596">
                  <c:v>1.7203699999999999E-2</c:v>
                </c:pt>
                <c:pt idx="11597">
                  <c:v>1.6588700000000001E-2</c:v>
                </c:pt>
                <c:pt idx="11598">
                  <c:v>1.6245699999999998E-2</c:v>
                </c:pt>
                <c:pt idx="11599">
                  <c:v>1.5562100000000001E-2</c:v>
                </c:pt>
                <c:pt idx="11600">
                  <c:v>1.5091500000000001E-2</c:v>
                </c:pt>
                <c:pt idx="11601">
                  <c:v>1.45998E-2</c:v>
                </c:pt>
                <c:pt idx="11602">
                  <c:v>1.4161399999999999E-2</c:v>
                </c:pt>
                <c:pt idx="11603">
                  <c:v>1.35966E-2</c:v>
                </c:pt>
                <c:pt idx="11604">
                  <c:v>1.3287500000000001E-2</c:v>
                </c:pt>
                <c:pt idx="11605">
                  <c:v>1.26658E-2</c:v>
                </c:pt>
                <c:pt idx="11606">
                  <c:v>1.2242899999999999E-2</c:v>
                </c:pt>
                <c:pt idx="11607">
                  <c:v>1.1774099999999999E-2</c:v>
                </c:pt>
                <c:pt idx="11608">
                  <c:v>1.1410699999999999E-2</c:v>
                </c:pt>
                <c:pt idx="11609">
                  <c:v>1.11036E-2</c:v>
                </c:pt>
                <c:pt idx="11610">
                  <c:v>1.05518E-2</c:v>
                </c:pt>
                <c:pt idx="11611">
                  <c:v>1.0112599999999999E-2</c:v>
                </c:pt>
                <c:pt idx="11612">
                  <c:v>9.8468800000000006E-3</c:v>
                </c:pt>
                <c:pt idx="11613">
                  <c:v>9.4669100000000003E-3</c:v>
                </c:pt>
                <c:pt idx="11614">
                  <c:v>9.0805399999999998E-3</c:v>
                </c:pt>
                <c:pt idx="11615">
                  <c:v>8.6893100000000004E-3</c:v>
                </c:pt>
                <c:pt idx="11616">
                  <c:v>8.3709000000000006E-3</c:v>
                </c:pt>
                <c:pt idx="11617">
                  <c:v>8.0826700000000001E-3</c:v>
                </c:pt>
                <c:pt idx="11618">
                  <c:v>7.7536899999999997E-3</c:v>
                </c:pt>
                <c:pt idx="11619">
                  <c:v>7.4086200000000003E-3</c:v>
                </c:pt>
                <c:pt idx="11620">
                  <c:v>6.9998600000000001E-3</c:v>
                </c:pt>
                <c:pt idx="11621">
                  <c:v>6.8299800000000003E-3</c:v>
                </c:pt>
                <c:pt idx="11622">
                  <c:v>6.4384799999999999E-3</c:v>
                </c:pt>
                <c:pt idx="11623">
                  <c:v>6.2814200000000002E-3</c:v>
                </c:pt>
                <c:pt idx="11624">
                  <c:v>5.9930799999999996E-3</c:v>
                </c:pt>
                <c:pt idx="11625">
                  <c:v>5.47424E-3</c:v>
                </c:pt>
                <c:pt idx="11626">
                  <c:v>5.3983800000000004E-3</c:v>
                </c:pt>
                <c:pt idx="11627">
                  <c:v>4.9240999999999998E-3</c:v>
                </c:pt>
                <c:pt idx="11628">
                  <c:v>4.91019E-3</c:v>
                </c:pt>
                <c:pt idx="11629">
                  <c:v>4.6190299999999997E-3</c:v>
                </c:pt>
                <c:pt idx="11630">
                  <c:v>4.3371699999999996E-3</c:v>
                </c:pt>
                <c:pt idx="11631">
                  <c:v>4.1901899999999999E-3</c:v>
                </c:pt>
                <c:pt idx="11632">
                  <c:v>4.0210200000000001E-3</c:v>
                </c:pt>
                <c:pt idx="11633">
                  <c:v>3.76115E-3</c:v>
                </c:pt>
                <c:pt idx="11634">
                  <c:v>3.5422800000000001E-3</c:v>
                </c:pt>
                <c:pt idx="11635">
                  <c:v>3.4523900000000001E-3</c:v>
                </c:pt>
                <c:pt idx="11636">
                  <c:v>3.3608399999999999E-3</c:v>
                </c:pt>
                <c:pt idx="11637">
                  <c:v>3.1265500000000001E-3</c:v>
                </c:pt>
                <c:pt idx="11638">
                  <c:v>3.0752000000000002E-3</c:v>
                </c:pt>
                <c:pt idx="11639">
                  <c:v>2.7872499999999998E-3</c:v>
                </c:pt>
                <c:pt idx="11640">
                  <c:v>2.7080899999999998E-3</c:v>
                </c:pt>
                <c:pt idx="11641">
                  <c:v>2.4251899999999998E-3</c:v>
                </c:pt>
                <c:pt idx="11642">
                  <c:v>2.5353699999999999E-3</c:v>
                </c:pt>
                <c:pt idx="11643">
                  <c:v>2.0773599999999999E-3</c:v>
                </c:pt>
                <c:pt idx="11644">
                  <c:v>1.9784400000000001E-3</c:v>
                </c:pt>
                <c:pt idx="11645">
                  <c:v>1.6007899999999999E-3</c:v>
                </c:pt>
                <c:pt idx="11646">
                  <c:v>1.46116E-3</c:v>
                </c:pt>
                <c:pt idx="11647">
                  <c:v>1.26932E-3</c:v>
                </c:pt>
                <c:pt idx="11648">
                  <c:v>8.5701400000000002E-4</c:v>
                </c:pt>
                <c:pt idx="11649">
                  <c:v>7.0223599999999996E-4</c:v>
                </c:pt>
                <c:pt idx="11650">
                  <c:v>4.43325E-4</c:v>
                </c:pt>
                <c:pt idx="11651">
                  <c:v>3.0033799999999998E-4</c:v>
                </c:pt>
                <c:pt idx="11652">
                  <c:v>2.1157700000000001E-4</c:v>
                </c:pt>
                <c:pt idx="11653">
                  <c:v>-3.1991000000000002E-4</c:v>
                </c:pt>
                <c:pt idx="11654">
                  <c:v>-4.2986899999999999E-4</c:v>
                </c:pt>
                <c:pt idx="11655">
                  <c:v>-6.6232800000000001E-4</c:v>
                </c:pt>
                <c:pt idx="11656">
                  <c:v>-9.81455E-4</c:v>
                </c:pt>
                <c:pt idx="11657">
                  <c:v>-1.1733799999999999E-3</c:v>
                </c:pt>
                <c:pt idx="11658">
                  <c:v>-1.60498E-3</c:v>
                </c:pt>
                <c:pt idx="11659">
                  <c:v>-1.94315E-3</c:v>
                </c:pt>
                <c:pt idx="11660">
                  <c:v>-2.2054700000000002E-3</c:v>
                </c:pt>
                <c:pt idx="11661">
                  <c:v>-2.6698300000000002E-3</c:v>
                </c:pt>
                <c:pt idx="11662">
                  <c:v>-2.92889E-3</c:v>
                </c:pt>
                <c:pt idx="11663">
                  <c:v>-3.3174599999999999E-3</c:v>
                </c:pt>
                <c:pt idx="11664">
                  <c:v>-3.6882400000000002E-3</c:v>
                </c:pt>
                <c:pt idx="11665">
                  <c:v>-4.1033800000000002E-3</c:v>
                </c:pt>
                <c:pt idx="11666">
                  <c:v>-4.4983899999999997E-3</c:v>
                </c:pt>
                <c:pt idx="11667">
                  <c:v>-4.9539400000000004E-3</c:v>
                </c:pt>
                <c:pt idx="11668">
                  <c:v>-5.4777200000000002E-3</c:v>
                </c:pt>
                <c:pt idx="11669">
                  <c:v>-6.0026599999999999E-3</c:v>
                </c:pt>
                <c:pt idx="11670">
                  <c:v>-6.5799400000000003E-3</c:v>
                </c:pt>
                <c:pt idx="11671">
                  <c:v>-6.9055899999999996E-3</c:v>
                </c:pt>
                <c:pt idx="11672">
                  <c:v>-7.6859900000000002E-3</c:v>
                </c:pt>
                <c:pt idx="11673">
                  <c:v>-8.1673400000000004E-3</c:v>
                </c:pt>
                <c:pt idx="11674">
                  <c:v>-8.7273400000000001E-3</c:v>
                </c:pt>
                <c:pt idx="11675">
                  <c:v>-9.3135000000000006E-3</c:v>
                </c:pt>
                <c:pt idx="11676">
                  <c:v>-9.8225699999999992E-3</c:v>
                </c:pt>
                <c:pt idx="11677">
                  <c:v>-1.05504E-2</c:v>
                </c:pt>
                <c:pt idx="11678">
                  <c:v>-1.10014E-2</c:v>
                </c:pt>
                <c:pt idx="11679">
                  <c:v>-1.16857E-2</c:v>
                </c:pt>
                <c:pt idx="11680">
                  <c:v>-1.2290799999999999E-2</c:v>
                </c:pt>
                <c:pt idx="11681">
                  <c:v>-1.29414E-2</c:v>
                </c:pt>
                <c:pt idx="11682">
                  <c:v>-1.3835200000000001E-2</c:v>
                </c:pt>
                <c:pt idx="11683">
                  <c:v>-1.44108E-2</c:v>
                </c:pt>
                <c:pt idx="11684">
                  <c:v>-1.5018399999999999E-2</c:v>
                </c:pt>
                <c:pt idx="11685">
                  <c:v>-1.5802299999999998E-2</c:v>
                </c:pt>
                <c:pt idx="11686">
                  <c:v>-1.65901E-2</c:v>
                </c:pt>
                <c:pt idx="11687">
                  <c:v>-1.73781E-2</c:v>
                </c:pt>
                <c:pt idx="11688">
                  <c:v>-1.81961E-2</c:v>
                </c:pt>
                <c:pt idx="11689">
                  <c:v>-1.9001400000000002E-2</c:v>
                </c:pt>
                <c:pt idx="11690">
                  <c:v>-1.99101E-2</c:v>
                </c:pt>
                <c:pt idx="11691">
                  <c:v>-2.0704500000000001E-2</c:v>
                </c:pt>
                <c:pt idx="11692">
                  <c:v>-2.1595199999999998E-2</c:v>
                </c:pt>
                <c:pt idx="11693">
                  <c:v>-2.2406100000000002E-2</c:v>
                </c:pt>
                <c:pt idx="11694">
                  <c:v>-2.3392099999999999E-2</c:v>
                </c:pt>
                <c:pt idx="11695">
                  <c:v>-2.4214300000000001E-2</c:v>
                </c:pt>
                <c:pt idx="11696">
                  <c:v>-2.51346E-2</c:v>
                </c:pt>
                <c:pt idx="11697">
                  <c:v>-2.6204600000000002E-2</c:v>
                </c:pt>
                <c:pt idx="11698">
                  <c:v>-2.6997199999999999E-2</c:v>
                </c:pt>
                <c:pt idx="11699">
                  <c:v>-2.7900299999999999E-2</c:v>
                </c:pt>
                <c:pt idx="11700">
                  <c:v>-2.8912500000000001E-2</c:v>
                </c:pt>
                <c:pt idx="11701">
                  <c:v>-2.9798999999999999E-2</c:v>
                </c:pt>
                <c:pt idx="11702">
                  <c:v>-3.0827500000000001E-2</c:v>
                </c:pt>
                <c:pt idx="11703">
                  <c:v>-3.17852E-2</c:v>
                </c:pt>
                <c:pt idx="11704">
                  <c:v>-3.2822299999999999E-2</c:v>
                </c:pt>
                <c:pt idx="11705">
                  <c:v>-3.3758099999999999E-2</c:v>
                </c:pt>
                <c:pt idx="11706">
                  <c:v>-3.4750400000000001E-2</c:v>
                </c:pt>
                <c:pt idx="11707">
                  <c:v>-3.5806200000000003E-2</c:v>
                </c:pt>
                <c:pt idx="11708">
                  <c:v>-3.6873499999999997E-2</c:v>
                </c:pt>
                <c:pt idx="11709">
                  <c:v>-3.7746399999999999E-2</c:v>
                </c:pt>
                <c:pt idx="11710">
                  <c:v>-3.8961200000000001E-2</c:v>
                </c:pt>
                <c:pt idx="11711">
                  <c:v>-4.0056300000000003E-2</c:v>
                </c:pt>
                <c:pt idx="11712">
                  <c:v>-4.0876999999999997E-2</c:v>
                </c:pt>
                <c:pt idx="11713">
                  <c:v>-4.2125999999999997E-2</c:v>
                </c:pt>
                <c:pt idx="11714">
                  <c:v>-4.2988199999999997E-2</c:v>
                </c:pt>
                <c:pt idx="11715">
                  <c:v>-4.4046299999999997E-2</c:v>
                </c:pt>
                <c:pt idx="11716">
                  <c:v>-4.5155800000000003E-2</c:v>
                </c:pt>
                <c:pt idx="11717">
                  <c:v>-4.6316700000000002E-2</c:v>
                </c:pt>
                <c:pt idx="11718">
                  <c:v>-4.7384700000000002E-2</c:v>
                </c:pt>
                <c:pt idx="11719">
                  <c:v>-4.8281699999999997E-2</c:v>
                </c:pt>
                <c:pt idx="11720">
                  <c:v>-4.9594199999999998E-2</c:v>
                </c:pt>
                <c:pt idx="11721">
                  <c:v>-5.0627699999999998E-2</c:v>
                </c:pt>
                <c:pt idx="11722">
                  <c:v>-5.1670000000000001E-2</c:v>
                </c:pt>
                <c:pt idx="11723">
                  <c:v>-5.28005E-2</c:v>
                </c:pt>
                <c:pt idx="11724">
                  <c:v>-5.3896399999999997E-2</c:v>
                </c:pt>
                <c:pt idx="11725">
                  <c:v>-5.5052999999999998E-2</c:v>
                </c:pt>
                <c:pt idx="11726">
                  <c:v>-5.6055300000000002E-2</c:v>
                </c:pt>
                <c:pt idx="11727">
                  <c:v>-5.7243799999999997E-2</c:v>
                </c:pt>
                <c:pt idx="11728">
                  <c:v>-5.8295100000000002E-2</c:v>
                </c:pt>
                <c:pt idx="11729">
                  <c:v>-5.94861E-2</c:v>
                </c:pt>
                <c:pt idx="11730">
                  <c:v>-6.0647199999999998E-2</c:v>
                </c:pt>
                <c:pt idx="11731">
                  <c:v>-6.1755900000000002E-2</c:v>
                </c:pt>
                <c:pt idx="11732">
                  <c:v>-6.2727900000000003E-2</c:v>
                </c:pt>
                <c:pt idx="11733">
                  <c:v>-6.3803899999999997E-2</c:v>
                </c:pt>
                <c:pt idx="11734">
                  <c:v>-6.5035099999999998E-2</c:v>
                </c:pt>
                <c:pt idx="11735">
                  <c:v>-6.5844899999999998E-2</c:v>
                </c:pt>
                <c:pt idx="11736">
                  <c:v>-6.7275600000000005E-2</c:v>
                </c:pt>
                <c:pt idx="11737">
                  <c:v>-6.7974900000000005E-2</c:v>
                </c:pt>
                <c:pt idx="11738">
                  <c:v>-6.9068000000000004E-2</c:v>
                </c:pt>
                <c:pt idx="11739">
                  <c:v>-7.0362999999999995E-2</c:v>
                </c:pt>
                <c:pt idx="11740">
                  <c:v>-7.1215200000000006E-2</c:v>
                </c:pt>
                <c:pt idx="11741">
                  <c:v>-7.2474399999999994E-2</c:v>
                </c:pt>
                <c:pt idx="11742">
                  <c:v>-7.3249499999999995E-2</c:v>
                </c:pt>
                <c:pt idx="11743">
                  <c:v>-7.4379600000000004E-2</c:v>
                </c:pt>
                <c:pt idx="11744">
                  <c:v>-7.5639899999999996E-2</c:v>
                </c:pt>
                <c:pt idx="11745">
                  <c:v>-7.6468300000000003E-2</c:v>
                </c:pt>
                <c:pt idx="11746">
                  <c:v>-7.7537300000000003E-2</c:v>
                </c:pt>
                <c:pt idx="11747">
                  <c:v>-7.8545799999999999E-2</c:v>
                </c:pt>
                <c:pt idx="11748">
                  <c:v>-7.9570799999999997E-2</c:v>
                </c:pt>
                <c:pt idx="11749">
                  <c:v>-8.07504E-2</c:v>
                </c:pt>
                <c:pt idx="11750">
                  <c:v>-8.1575999999999996E-2</c:v>
                </c:pt>
                <c:pt idx="11751">
                  <c:v>-8.2661299999999993E-2</c:v>
                </c:pt>
                <c:pt idx="11752">
                  <c:v>-8.3465200000000003E-2</c:v>
                </c:pt>
                <c:pt idx="11753">
                  <c:v>-8.4520899999999996E-2</c:v>
                </c:pt>
                <c:pt idx="11754">
                  <c:v>-8.53936E-2</c:v>
                </c:pt>
                <c:pt idx="11755">
                  <c:v>-8.6156999999999997E-2</c:v>
                </c:pt>
                <c:pt idx="11756">
                  <c:v>-8.7235999999999994E-2</c:v>
                </c:pt>
                <c:pt idx="11757">
                  <c:v>-8.7902400000000006E-2</c:v>
                </c:pt>
                <c:pt idx="11758">
                  <c:v>-8.8798199999999994E-2</c:v>
                </c:pt>
                <c:pt idx="11759">
                  <c:v>-8.9717900000000003E-2</c:v>
                </c:pt>
                <c:pt idx="11760">
                  <c:v>-9.0369099999999994E-2</c:v>
                </c:pt>
                <c:pt idx="11761">
                  <c:v>-9.1340699999999997E-2</c:v>
                </c:pt>
                <c:pt idx="11762">
                  <c:v>-9.1943200000000003E-2</c:v>
                </c:pt>
                <c:pt idx="11763">
                  <c:v>-9.2907900000000002E-2</c:v>
                </c:pt>
                <c:pt idx="11764">
                  <c:v>-9.3581200000000003E-2</c:v>
                </c:pt>
                <c:pt idx="11765">
                  <c:v>-9.4194100000000003E-2</c:v>
                </c:pt>
                <c:pt idx="11766">
                  <c:v>-9.4881300000000002E-2</c:v>
                </c:pt>
                <c:pt idx="11767">
                  <c:v>-9.5750199999999994E-2</c:v>
                </c:pt>
                <c:pt idx="11768">
                  <c:v>-9.6304100000000004E-2</c:v>
                </c:pt>
                <c:pt idx="11769">
                  <c:v>-9.6993899999999994E-2</c:v>
                </c:pt>
                <c:pt idx="11770">
                  <c:v>-9.76664E-2</c:v>
                </c:pt>
                <c:pt idx="11771">
                  <c:v>-9.8326399999999994E-2</c:v>
                </c:pt>
                <c:pt idx="11772">
                  <c:v>-9.8964300000000005E-2</c:v>
                </c:pt>
                <c:pt idx="11773">
                  <c:v>-9.9598099999999995E-2</c:v>
                </c:pt>
                <c:pt idx="11774">
                  <c:v>-0.100061</c:v>
                </c:pt>
                <c:pt idx="11775">
                  <c:v>-0.100677</c:v>
                </c:pt>
                <c:pt idx="11776">
                  <c:v>-0.101026</c:v>
                </c:pt>
                <c:pt idx="11777">
                  <c:v>-0.10159600000000001</c:v>
                </c:pt>
                <c:pt idx="11778">
                  <c:v>-0.10193099999999999</c:v>
                </c:pt>
                <c:pt idx="11779">
                  <c:v>-0.102257</c:v>
                </c:pt>
                <c:pt idx="11780">
                  <c:v>-0.102697</c:v>
                </c:pt>
                <c:pt idx="11781">
                  <c:v>-0.10299</c:v>
                </c:pt>
                <c:pt idx="11782">
                  <c:v>-0.103447</c:v>
                </c:pt>
                <c:pt idx="11783">
                  <c:v>-0.10376000000000001</c:v>
                </c:pt>
                <c:pt idx="11784">
                  <c:v>-0.104089</c:v>
                </c:pt>
                <c:pt idx="11785">
                  <c:v>-0.104382</c:v>
                </c:pt>
                <c:pt idx="11786">
                  <c:v>-0.10462399999999999</c:v>
                </c:pt>
                <c:pt idx="11787">
                  <c:v>-0.104992</c:v>
                </c:pt>
                <c:pt idx="11788">
                  <c:v>-0.105265</c:v>
                </c:pt>
                <c:pt idx="11789">
                  <c:v>-0.105186</c:v>
                </c:pt>
                <c:pt idx="11790">
                  <c:v>-0.105652</c:v>
                </c:pt>
                <c:pt idx="11791">
                  <c:v>-0.10556599999999999</c:v>
                </c:pt>
                <c:pt idx="11792">
                  <c:v>-0.105835</c:v>
                </c:pt>
                <c:pt idx="11793">
                  <c:v>-0.10592</c:v>
                </c:pt>
                <c:pt idx="11794">
                  <c:v>-0.10596800000000001</c:v>
                </c:pt>
                <c:pt idx="11795">
                  <c:v>-0.105804</c:v>
                </c:pt>
                <c:pt idx="11796">
                  <c:v>-0.106059</c:v>
                </c:pt>
                <c:pt idx="11797">
                  <c:v>-0.10592600000000001</c:v>
                </c:pt>
                <c:pt idx="11798">
                  <c:v>-0.106084</c:v>
                </c:pt>
                <c:pt idx="11799">
                  <c:v>-0.105791</c:v>
                </c:pt>
                <c:pt idx="11800">
                  <c:v>-0.10562299999999999</c:v>
                </c:pt>
                <c:pt idx="11801">
                  <c:v>-0.105653</c:v>
                </c:pt>
                <c:pt idx="11802">
                  <c:v>-0.105557</c:v>
                </c:pt>
                <c:pt idx="11803">
                  <c:v>-0.10530200000000001</c:v>
                </c:pt>
                <c:pt idx="11804">
                  <c:v>-0.105254</c:v>
                </c:pt>
                <c:pt idx="11805">
                  <c:v>-0.104889</c:v>
                </c:pt>
                <c:pt idx="11806">
                  <c:v>-0.104948</c:v>
                </c:pt>
                <c:pt idx="11807">
                  <c:v>-0.104577</c:v>
                </c:pt>
                <c:pt idx="11808">
                  <c:v>-0.104529</c:v>
                </c:pt>
                <c:pt idx="11809">
                  <c:v>-0.104102</c:v>
                </c:pt>
                <c:pt idx="11810">
                  <c:v>-0.103937</c:v>
                </c:pt>
                <c:pt idx="11811">
                  <c:v>-0.103687</c:v>
                </c:pt>
                <c:pt idx="11812">
                  <c:v>-0.10337</c:v>
                </c:pt>
                <c:pt idx="11813">
                  <c:v>-0.103226</c:v>
                </c:pt>
                <c:pt idx="11814">
                  <c:v>-0.102742</c:v>
                </c:pt>
                <c:pt idx="11815">
                  <c:v>-0.10253</c:v>
                </c:pt>
                <c:pt idx="11816">
                  <c:v>-0.102005</c:v>
                </c:pt>
                <c:pt idx="11817">
                  <c:v>-0.10172299999999999</c:v>
                </c:pt>
                <c:pt idx="11818">
                  <c:v>-0.101312</c:v>
                </c:pt>
                <c:pt idx="11819">
                  <c:v>-0.10077999999999999</c:v>
                </c:pt>
                <c:pt idx="11820">
                  <c:v>-0.100549</c:v>
                </c:pt>
                <c:pt idx="11821">
                  <c:v>-0.100035</c:v>
                </c:pt>
                <c:pt idx="11822">
                  <c:v>-9.9528800000000001E-2</c:v>
                </c:pt>
                <c:pt idx="11823">
                  <c:v>-9.8941899999999999E-2</c:v>
                </c:pt>
                <c:pt idx="11824">
                  <c:v>-9.8729200000000003E-2</c:v>
                </c:pt>
                <c:pt idx="11825">
                  <c:v>-9.8161499999999999E-2</c:v>
                </c:pt>
                <c:pt idx="11826">
                  <c:v>-9.7658999999999996E-2</c:v>
                </c:pt>
                <c:pt idx="11827">
                  <c:v>-9.71003E-2</c:v>
                </c:pt>
                <c:pt idx="11828">
                  <c:v>-9.6535899999999994E-2</c:v>
                </c:pt>
                <c:pt idx="11829">
                  <c:v>-9.6151100000000003E-2</c:v>
                </c:pt>
                <c:pt idx="11830">
                  <c:v>-9.5518900000000004E-2</c:v>
                </c:pt>
                <c:pt idx="11831">
                  <c:v>-9.5051499999999997E-2</c:v>
                </c:pt>
                <c:pt idx="11832">
                  <c:v>-9.4386700000000004E-2</c:v>
                </c:pt>
                <c:pt idx="11833">
                  <c:v>-9.3856400000000006E-2</c:v>
                </c:pt>
                <c:pt idx="11834">
                  <c:v>-9.3344800000000006E-2</c:v>
                </c:pt>
                <c:pt idx="11835">
                  <c:v>-9.2882000000000006E-2</c:v>
                </c:pt>
                <c:pt idx="11836">
                  <c:v>-9.2204599999999998E-2</c:v>
                </c:pt>
                <c:pt idx="11837">
                  <c:v>-9.1647500000000007E-2</c:v>
                </c:pt>
                <c:pt idx="11838">
                  <c:v>-9.0884999999999994E-2</c:v>
                </c:pt>
                <c:pt idx="11839">
                  <c:v>-9.0359200000000001E-2</c:v>
                </c:pt>
                <c:pt idx="11840">
                  <c:v>-8.9749599999999999E-2</c:v>
                </c:pt>
                <c:pt idx="11841">
                  <c:v>-8.9159299999999997E-2</c:v>
                </c:pt>
                <c:pt idx="11842">
                  <c:v>-8.8490100000000002E-2</c:v>
                </c:pt>
                <c:pt idx="11843">
                  <c:v>-8.7845800000000002E-2</c:v>
                </c:pt>
                <c:pt idx="11844">
                  <c:v>-8.7367899999999998E-2</c:v>
                </c:pt>
                <c:pt idx="11845">
                  <c:v>-8.6565100000000006E-2</c:v>
                </c:pt>
                <c:pt idx="11846">
                  <c:v>-8.6099700000000001E-2</c:v>
                </c:pt>
                <c:pt idx="11847">
                  <c:v>-8.5351499999999997E-2</c:v>
                </c:pt>
                <c:pt idx="11848">
                  <c:v>-8.4823599999999999E-2</c:v>
                </c:pt>
                <c:pt idx="11849">
                  <c:v>-8.4271899999999997E-2</c:v>
                </c:pt>
                <c:pt idx="11850">
                  <c:v>-8.3563600000000002E-2</c:v>
                </c:pt>
                <c:pt idx="11851">
                  <c:v>-8.2761399999999999E-2</c:v>
                </c:pt>
                <c:pt idx="11852">
                  <c:v>-8.2102400000000006E-2</c:v>
                </c:pt>
                <c:pt idx="11853">
                  <c:v>-8.1567399999999998E-2</c:v>
                </c:pt>
                <c:pt idx="11854">
                  <c:v>-8.0804899999999999E-2</c:v>
                </c:pt>
                <c:pt idx="11855">
                  <c:v>-8.0164600000000003E-2</c:v>
                </c:pt>
                <c:pt idx="11856">
                  <c:v>-7.93542E-2</c:v>
                </c:pt>
                <c:pt idx="11857">
                  <c:v>-7.8750700000000007E-2</c:v>
                </c:pt>
                <c:pt idx="11858">
                  <c:v>-7.8034400000000004E-2</c:v>
                </c:pt>
                <c:pt idx="11859">
                  <c:v>-7.7304600000000001E-2</c:v>
                </c:pt>
                <c:pt idx="11860">
                  <c:v>-7.6753600000000005E-2</c:v>
                </c:pt>
                <c:pt idx="11861">
                  <c:v>-7.5726600000000005E-2</c:v>
                </c:pt>
                <c:pt idx="11862">
                  <c:v>-7.5184399999999998E-2</c:v>
                </c:pt>
                <c:pt idx="11863">
                  <c:v>-7.4714900000000001E-2</c:v>
                </c:pt>
                <c:pt idx="11864">
                  <c:v>-7.3745900000000003E-2</c:v>
                </c:pt>
                <c:pt idx="11865">
                  <c:v>-7.31382E-2</c:v>
                </c:pt>
                <c:pt idx="11866">
                  <c:v>-7.2342000000000004E-2</c:v>
                </c:pt>
                <c:pt idx="11867">
                  <c:v>-7.1728799999999995E-2</c:v>
                </c:pt>
                <c:pt idx="11868">
                  <c:v>-7.1058399999999994E-2</c:v>
                </c:pt>
                <c:pt idx="11869">
                  <c:v>-7.0247199999999996E-2</c:v>
                </c:pt>
                <c:pt idx="11870">
                  <c:v>-6.9497100000000006E-2</c:v>
                </c:pt>
                <c:pt idx="11871">
                  <c:v>-6.8706600000000007E-2</c:v>
                </c:pt>
                <c:pt idx="11872">
                  <c:v>-6.79448E-2</c:v>
                </c:pt>
                <c:pt idx="11873">
                  <c:v>-6.7336999999999994E-2</c:v>
                </c:pt>
                <c:pt idx="11874">
                  <c:v>-6.6390199999999996E-2</c:v>
                </c:pt>
                <c:pt idx="11875">
                  <c:v>-6.5691899999999998E-2</c:v>
                </c:pt>
                <c:pt idx="11876">
                  <c:v>-6.4795400000000003E-2</c:v>
                </c:pt>
                <c:pt idx="11877">
                  <c:v>-6.4069000000000001E-2</c:v>
                </c:pt>
                <c:pt idx="11878">
                  <c:v>-6.3323500000000005E-2</c:v>
                </c:pt>
                <c:pt idx="11879">
                  <c:v>-6.2444399999999997E-2</c:v>
                </c:pt>
                <c:pt idx="11880">
                  <c:v>-6.1749999999999999E-2</c:v>
                </c:pt>
                <c:pt idx="11881">
                  <c:v>-6.0792699999999998E-2</c:v>
                </c:pt>
                <c:pt idx="11882">
                  <c:v>-6.0237400000000003E-2</c:v>
                </c:pt>
                <c:pt idx="11883">
                  <c:v>-5.9399800000000003E-2</c:v>
                </c:pt>
                <c:pt idx="11884">
                  <c:v>-5.8516899999999997E-2</c:v>
                </c:pt>
                <c:pt idx="11885">
                  <c:v>-5.7643800000000002E-2</c:v>
                </c:pt>
                <c:pt idx="11886">
                  <c:v>-5.6832500000000001E-2</c:v>
                </c:pt>
                <c:pt idx="11887">
                  <c:v>-5.5925900000000001E-2</c:v>
                </c:pt>
                <c:pt idx="11888">
                  <c:v>-5.52401E-2</c:v>
                </c:pt>
                <c:pt idx="11889">
                  <c:v>-5.4207900000000003E-2</c:v>
                </c:pt>
                <c:pt idx="11890">
                  <c:v>-5.3266099999999997E-2</c:v>
                </c:pt>
                <c:pt idx="11891">
                  <c:v>-5.25131E-2</c:v>
                </c:pt>
                <c:pt idx="11892">
                  <c:v>-5.15351E-2</c:v>
                </c:pt>
                <c:pt idx="11893">
                  <c:v>-5.0815699999999998E-2</c:v>
                </c:pt>
                <c:pt idx="11894">
                  <c:v>-5.0019300000000003E-2</c:v>
                </c:pt>
                <c:pt idx="11895">
                  <c:v>-4.8967900000000002E-2</c:v>
                </c:pt>
                <c:pt idx="11896">
                  <c:v>-4.8351199999999997E-2</c:v>
                </c:pt>
                <c:pt idx="11897">
                  <c:v>-4.72693E-2</c:v>
                </c:pt>
                <c:pt idx="11898">
                  <c:v>-4.6585799999999997E-2</c:v>
                </c:pt>
                <c:pt idx="11899">
                  <c:v>-4.5550599999999997E-2</c:v>
                </c:pt>
                <c:pt idx="11900">
                  <c:v>-4.46813E-2</c:v>
                </c:pt>
                <c:pt idx="11901">
                  <c:v>-4.3655199999999998E-2</c:v>
                </c:pt>
                <c:pt idx="11902">
                  <c:v>-4.2573399999999997E-2</c:v>
                </c:pt>
                <c:pt idx="11903">
                  <c:v>-4.1676699999999997E-2</c:v>
                </c:pt>
                <c:pt idx="11904">
                  <c:v>-4.0729000000000001E-2</c:v>
                </c:pt>
                <c:pt idx="11905">
                  <c:v>-3.97717E-2</c:v>
                </c:pt>
                <c:pt idx="11906">
                  <c:v>-3.88019E-2</c:v>
                </c:pt>
                <c:pt idx="11907">
                  <c:v>-3.7855100000000003E-2</c:v>
                </c:pt>
                <c:pt idx="11908">
                  <c:v>-3.6833600000000001E-2</c:v>
                </c:pt>
                <c:pt idx="11909">
                  <c:v>-3.5822699999999999E-2</c:v>
                </c:pt>
                <c:pt idx="11910">
                  <c:v>-3.4936599999999998E-2</c:v>
                </c:pt>
                <c:pt idx="11911">
                  <c:v>-3.4006500000000002E-2</c:v>
                </c:pt>
                <c:pt idx="11912">
                  <c:v>-3.28472E-2</c:v>
                </c:pt>
                <c:pt idx="11913">
                  <c:v>-3.1683099999999999E-2</c:v>
                </c:pt>
                <c:pt idx="11914">
                  <c:v>-3.0825200000000001E-2</c:v>
                </c:pt>
                <c:pt idx="11915">
                  <c:v>-2.9732700000000001E-2</c:v>
                </c:pt>
                <c:pt idx="11916">
                  <c:v>-2.86339E-2</c:v>
                </c:pt>
                <c:pt idx="11917" formatCode="0.00E+00">
                  <c:v>-2.7746400000000001E-2</c:v>
                </c:pt>
                <c:pt idx="11918">
                  <c:v>-2.6405700000000001E-2</c:v>
                </c:pt>
                <c:pt idx="11919">
                  <c:v>-2.5473300000000001E-2</c:v>
                </c:pt>
                <c:pt idx="11920">
                  <c:v>-2.4378E-2</c:v>
                </c:pt>
                <c:pt idx="11921">
                  <c:v>-2.3232599999999999E-2</c:v>
                </c:pt>
                <c:pt idx="11922">
                  <c:v>-2.23118E-2</c:v>
                </c:pt>
                <c:pt idx="11923">
                  <c:v>-2.0853699999999999E-2</c:v>
                </c:pt>
                <c:pt idx="11924">
                  <c:v>-1.9964200000000001E-2</c:v>
                </c:pt>
                <c:pt idx="11925">
                  <c:v>-1.87084E-2</c:v>
                </c:pt>
                <c:pt idx="11926">
                  <c:v>-1.7491300000000001E-2</c:v>
                </c:pt>
                <c:pt idx="11927">
                  <c:v>-1.6413899999999999E-2</c:v>
                </c:pt>
                <c:pt idx="11928">
                  <c:v>-1.50356E-2</c:v>
                </c:pt>
                <c:pt idx="11929">
                  <c:v>-1.3935899999999999E-2</c:v>
                </c:pt>
                <c:pt idx="11930">
                  <c:v>-1.2801699999999999E-2</c:v>
                </c:pt>
                <c:pt idx="11931">
                  <c:v>-1.1387899999999999E-2</c:v>
                </c:pt>
                <c:pt idx="11932">
                  <c:v>-1.03185E-2</c:v>
                </c:pt>
                <c:pt idx="11933">
                  <c:v>-8.9565600000000006E-3</c:v>
                </c:pt>
                <c:pt idx="11934">
                  <c:v>-7.8068499999999997E-3</c:v>
                </c:pt>
                <c:pt idx="11935">
                  <c:v>-6.5050100000000003E-3</c:v>
                </c:pt>
                <c:pt idx="11936">
                  <c:v>-5.2668100000000002E-3</c:v>
                </c:pt>
                <c:pt idx="11937">
                  <c:v>-4.1124100000000004E-3</c:v>
                </c:pt>
                <c:pt idx="11938">
                  <c:v>-2.62978E-3</c:v>
                </c:pt>
                <c:pt idx="11939">
                  <c:v>-1.6930000000000001E-3</c:v>
                </c:pt>
                <c:pt idx="11940">
                  <c:v>-1.21353E-4</c:v>
                </c:pt>
                <c:pt idx="11941">
                  <c:v>1.11809E-3</c:v>
                </c:pt>
                <c:pt idx="11942">
                  <c:v>2.49658E-3</c:v>
                </c:pt>
                <c:pt idx="11943">
                  <c:v>3.7933200000000002E-3</c:v>
                </c:pt>
                <c:pt idx="11944">
                  <c:v>5.0699999999999999E-3</c:v>
                </c:pt>
                <c:pt idx="11945">
                  <c:v>6.5352700000000001E-3</c:v>
                </c:pt>
                <c:pt idx="11946">
                  <c:v>7.8142300000000001E-3</c:v>
                </c:pt>
                <c:pt idx="11947">
                  <c:v>9.2305200000000007E-3</c:v>
                </c:pt>
                <c:pt idx="11948">
                  <c:v>1.0547000000000001E-2</c:v>
                </c:pt>
                <c:pt idx="11949">
                  <c:v>1.20111E-2</c:v>
                </c:pt>
                <c:pt idx="11950">
                  <c:v>1.31594E-2</c:v>
                </c:pt>
                <c:pt idx="11951">
                  <c:v>1.4812499999999999E-2</c:v>
                </c:pt>
                <c:pt idx="11952">
                  <c:v>1.6163799999999999E-2</c:v>
                </c:pt>
                <c:pt idx="11953">
                  <c:v>1.7617899999999999E-2</c:v>
                </c:pt>
                <c:pt idx="11954">
                  <c:v>1.91331E-2</c:v>
                </c:pt>
                <c:pt idx="11955">
                  <c:v>2.04862E-2</c:v>
                </c:pt>
                <c:pt idx="11956">
                  <c:v>2.2074400000000001E-2</c:v>
                </c:pt>
                <c:pt idx="11957">
                  <c:v>2.3465900000000001E-2</c:v>
                </c:pt>
                <c:pt idx="11958">
                  <c:v>2.4821699999999999E-2</c:v>
                </c:pt>
                <c:pt idx="11959">
                  <c:v>2.64006E-2</c:v>
                </c:pt>
                <c:pt idx="11960">
                  <c:v>2.76706E-2</c:v>
                </c:pt>
                <c:pt idx="11961">
                  <c:v>2.9098099999999998E-2</c:v>
                </c:pt>
                <c:pt idx="11962">
                  <c:v>3.0264699999999999E-2</c:v>
                </c:pt>
                <c:pt idx="11963">
                  <c:v>3.1940700000000002E-2</c:v>
                </c:pt>
                <c:pt idx="11964">
                  <c:v>3.31778E-2</c:v>
                </c:pt>
                <c:pt idx="11965">
                  <c:v>3.4516199999999997E-2</c:v>
                </c:pt>
                <c:pt idx="11966">
                  <c:v>3.6032799999999997E-2</c:v>
                </c:pt>
                <c:pt idx="11967">
                  <c:v>3.7348899999999997E-2</c:v>
                </c:pt>
                <c:pt idx="11968">
                  <c:v>3.8786599999999997E-2</c:v>
                </c:pt>
                <c:pt idx="11969">
                  <c:v>4.0106700000000002E-2</c:v>
                </c:pt>
                <c:pt idx="11970">
                  <c:v>4.1640999999999997E-2</c:v>
                </c:pt>
                <c:pt idx="11971">
                  <c:v>4.3056900000000002E-2</c:v>
                </c:pt>
                <c:pt idx="11972">
                  <c:v>4.4249400000000001E-2</c:v>
                </c:pt>
                <c:pt idx="11973">
                  <c:v>4.56149E-2</c:v>
                </c:pt>
                <c:pt idx="11974">
                  <c:v>4.6969999999999998E-2</c:v>
                </c:pt>
                <c:pt idx="11975">
                  <c:v>4.8438500000000002E-2</c:v>
                </c:pt>
                <c:pt idx="11976">
                  <c:v>4.9634499999999998E-2</c:v>
                </c:pt>
                <c:pt idx="11977">
                  <c:v>5.1032500000000001E-2</c:v>
                </c:pt>
                <c:pt idx="11978">
                  <c:v>5.2184899999999999E-2</c:v>
                </c:pt>
                <c:pt idx="11979">
                  <c:v>5.3585399999999998E-2</c:v>
                </c:pt>
                <c:pt idx="11980" formatCode="0.00E+00">
                  <c:v>5.4893499999999998E-2</c:v>
                </c:pt>
                <c:pt idx="11981">
                  <c:v>5.6075199999999999E-2</c:v>
                </c:pt>
                <c:pt idx="11982">
                  <c:v>5.7517199999999997E-2</c:v>
                </c:pt>
                <c:pt idx="11983">
                  <c:v>5.8576099999999999E-2</c:v>
                </c:pt>
                <c:pt idx="11984">
                  <c:v>5.9778699999999997E-2</c:v>
                </c:pt>
                <c:pt idx="11985">
                  <c:v>6.1157299999999998E-2</c:v>
                </c:pt>
                <c:pt idx="11986">
                  <c:v>6.2147000000000001E-2</c:v>
                </c:pt>
                <c:pt idx="11987">
                  <c:v>6.3558600000000007E-2</c:v>
                </c:pt>
                <c:pt idx="11988">
                  <c:v>6.4579200000000003E-2</c:v>
                </c:pt>
                <c:pt idx="11989">
                  <c:v>6.5781999999999993E-2</c:v>
                </c:pt>
                <c:pt idx="11990">
                  <c:v>6.6858799999999996E-2</c:v>
                </c:pt>
                <c:pt idx="11991">
                  <c:v>6.7881899999999995E-2</c:v>
                </c:pt>
                <c:pt idx="11992">
                  <c:v>6.9157200000000002E-2</c:v>
                </c:pt>
                <c:pt idx="11993">
                  <c:v>7.0137099999999994E-2</c:v>
                </c:pt>
                <c:pt idx="11994">
                  <c:v>7.12087E-2</c:v>
                </c:pt>
                <c:pt idx="11995">
                  <c:v>7.2206300000000001E-2</c:v>
                </c:pt>
                <c:pt idx="11996">
                  <c:v>7.3331199999999999E-2</c:v>
                </c:pt>
                <c:pt idx="11997">
                  <c:v>7.4274400000000004E-2</c:v>
                </c:pt>
                <c:pt idx="11998">
                  <c:v>7.5272500000000006E-2</c:v>
                </c:pt>
                <c:pt idx="11999">
                  <c:v>7.6342800000000002E-2</c:v>
                </c:pt>
                <c:pt idx="12000">
                  <c:v>7.7191200000000001E-2</c:v>
                </c:pt>
                <c:pt idx="12001">
                  <c:v>7.8092400000000006E-2</c:v>
                </c:pt>
                <c:pt idx="12002">
                  <c:v>7.9084299999999996E-2</c:v>
                </c:pt>
                <c:pt idx="12003">
                  <c:v>8.0097500000000002E-2</c:v>
                </c:pt>
                <c:pt idx="12004">
                  <c:v>8.0869399999999994E-2</c:v>
                </c:pt>
                <c:pt idx="12005">
                  <c:v>8.1699999999999995E-2</c:v>
                </c:pt>
                <c:pt idx="12006">
                  <c:v>8.2572499999999993E-2</c:v>
                </c:pt>
                <c:pt idx="12007">
                  <c:v>8.3452299999999993E-2</c:v>
                </c:pt>
                <c:pt idx="12008">
                  <c:v>8.4287799999999996E-2</c:v>
                </c:pt>
                <c:pt idx="12009">
                  <c:v>8.51185E-2</c:v>
                </c:pt>
                <c:pt idx="12010">
                  <c:v>8.5935999999999998E-2</c:v>
                </c:pt>
                <c:pt idx="12011">
                  <c:v>8.6615399999999995E-2</c:v>
                </c:pt>
                <c:pt idx="12012">
                  <c:v>8.7317500000000006E-2</c:v>
                </c:pt>
                <c:pt idx="12013">
                  <c:v>8.8229100000000005E-2</c:v>
                </c:pt>
                <c:pt idx="12014">
                  <c:v>8.86966E-2</c:v>
                </c:pt>
                <c:pt idx="12015">
                  <c:v>8.9460999999999999E-2</c:v>
                </c:pt>
                <c:pt idx="12016">
                  <c:v>9.0059600000000004E-2</c:v>
                </c:pt>
                <c:pt idx="12017">
                  <c:v>9.0601200000000007E-2</c:v>
                </c:pt>
                <c:pt idx="12018">
                  <c:v>9.1105800000000001E-2</c:v>
                </c:pt>
                <c:pt idx="12019">
                  <c:v>9.1732099999999997E-2</c:v>
                </c:pt>
                <c:pt idx="12020">
                  <c:v>9.2175000000000007E-2</c:v>
                </c:pt>
                <c:pt idx="12021">
                  <c:v>9.2811099999999994E-2</c:v>
                </c:pt>
                <c:pt idx="12022">
                  <c:v>9.3290700000000004E-2</c:v>
                </c:pt>
                <c:pt idx="12023">
                  <c:v>9.3766100000000005E-2</c:v>
                </c:pt>
                <c:pt idx="12024">
                  <c:v>9.4214300000000001E-2</c:v>
                </c:pt>
                <c:pt idx="12025">
                  <c:v>9.4662899999999994E-2</c:v>
                </c:pt>
                <c:pt idx="12026">
                  <c:v>9.5286599999999999E-2</c:v>
                </c:pt>
                <c:pt idx="12027">
                  <c:v>9.55622E-2</c:v>
                </c:pt>
                <c:pt idx="12028">
                  <c:v>9.6010999999999999E-2</c:v>
                </c:pt>
                <c:pt idx="12029">
                  <c:v>9.6253699999999998E-2</c:v>
                </c:pt>
                <c:pt idx="12030">
                  <c:v>9.6586400000000003E-2</c:v>
                </c:pt>
                <c:pt idx="12031">
                  <c:v>9.6822800000000001E-2</c:v>
                </c:pt>
                <c:pt idx="12032">
                  <c:v>9.7273799999999994E-2</c:v>
                </c:pt>
                <c:pt idx="12033">
                  <c:v>9.7271800000000005E-2</c:v>
                </c:pt>
                <c:pt idx="12034">
                  <c:v>9.7434199999999999E-2</c:v>
                </c:pt>
                <c:pt idx="12035">
                  <c:v>9.7583400000000001E-2</c:v>
                </c:pt>
                <c:pt idx="12036">
                  <c:v>9.7981799999999994E-2</c:v>
                </c:pt>
                <c:pt idx="12037">
                  <c:v>9.7965499999999997E-2</c:v>
                </c:pt>
                <c:pt idx="12038">
                  <c:v>9.8103300000000004E-2</c:v>
                </c:pt>
                <c:pt idx="12039">
                  <c:v>9.8161399999999996E-2</c:v>
                </c:pt>
                <c:pt idx="12040">
                  <c:v>9.8198599999999997E-2</c:v>
                </c:pt>
                <c:pt idx="12041">
                  <c:v>9.8157499999999995E-2</c:v>
                </c:pt>
                <c:pt idx="12042">
                  <c:v>9.8466999999999999E-2</c:v>
                </c:pt>
                <c:pt idx="12043">
                  <c:v>9.8171300000000003E-2</c:v>
                </c:pt>
                <c:pt idx="12044">
                  <c:v>9.8239499999999993E-2</c:v>
                </c:pt>
                <c:pt idx="12045">
                  <c:v>9.801E-2</c:v>
                </c:pt>
                <c:pt idx="12046">
                  <c:v>9.8048099999999999E-2</c:v>
                </c:pt>
                <c:pt idx="12047">
                  <c:v>9.7905300000000001E-2</c:v>
                </c:pt>
                <c:pt idx="12048">
                  <c:v>9.7633700000000004E-2</c:v>
                </c:pt>
                <c:pt idx="12049">
                  <c:v>9.7687300000000005E-2</c:v>
                </c:pt>
                <c:pt idx="12050">
                  <c:v>9.74526E-2</c:v>
                </c:pt>
                <c:pt idx="12051">
                  <c:v>9.7168900000000002E-2</c:v>
                </c:pt>
                <c:pt idx="12052">
                  <c:v>9.6963400000000005E-2</c:v>
                </c:pt>
                <c:pt idx="12053">
                  <c:v>9.6561599999999997E-2</c:v>
                </c:pt>
                <c:pt idx="12054">
                  <c:v>9.6448000000000006E-2</c:v>
                </c:pt>
                <c:pt idx="12055">
                  <c:v>9.5965999999999996E-2</c:v>
                </c:pt>
                <c:pt idx="12056">
                  <c:v>9.5641699999999996E-2</c:v>
                </c:pt>
                <c:pt idx="12057">
                  <c:v>9.5249100000000003E-2</c:v>
                </c:pt>
                <c:pt idx="12058">
                  <c:v>9.4653399999999999E-2</c:v>
                </c:pt>
                <c:pt idx="12059">
                  <c:v>9.4282199999999997E-2</c:v>
                </c:pt>
                <c:pt idx="12060">
                  <c:v>9.3746599999999999E-2</c:v>
                </c:pt>
                <c:pt idx="12061">
                  <c:v>9.3272900000000006E-2</c:v>
                </c:pt>
                <c:pt idx="12062">
                  <c:v>9.2567800000000006E-2</c:v>
                </c:pt>
                <c:pt idx="12063">
                  <c:v>9.2127500000000001E-2</c:v>
                </c:pt>
                <c:pt idx="12064">
                  <c:v>9.1601600000000005E-2</c:v>
                </c:pt>
                <c:pt idx="12065">
                  <c:v>9.0988799999999995E-2</c:v>
                </c:pt>
                <c:pt idx="12066">
                  <c:v>9.0491799999999997E-2</c:v>
                </c:pt>
                <c:pt idx="12067">
                  <c:v>8.9729000000000003E-2</c:v>
                </c:pt>
                <c:pt idx="12068">
                  <c:v>8.9132500000000003E-2</c:v>
                </c:pt>
                <c:pt idx="12069">
                  <c:v>8.8516200000000003E-2</c:v>
                </c:pt>
                <c:pt idx="12070">
                  <c:v>8.79886E-2</c:v>
                </c:pt>
                <c:pt idx="12071">
                  <c:v>8.7158700000000006E-2</c:v>
                </c:pt>
                <c:pt idx="12072">
                  <c:v>8.6617100000000002E-2</c:v>
                </c:pt>
                <c:pt idx="12073">
                  <c:v>8.5746500000000003E-2</c:v>
                </c:pt>
                <c:pt idx="12074">
                  <c:v>8.5002800000000003E-2</c:v>
                </c:pt>
                <c:pt idx="12075">
                  <c:v>8.4307400000000005E-2</c:v>
                </c:pt>
                <c:pt idx="12076">
                  <c:v>8.3536399999999997E-2</c:v>
                </c:pt>
                <c:pt idx="12077">
                  <c:v>8.2837999999999995E-2</c:v>
                </c:pt>
                <c:pt idx="12078">
                  <c:v>8.1932699999999997E-2</c:v>
                </c:pt>
                <c:pt idx="12079">
                  <c:v>8.1188499999999997E-2</c:v>
                </c:pt>
                <c:pt idx="12080">
                  <c:v>8.0299400000000007E-2</c:v>
                </c:pt>
                <c:pt idx="12081">
                  <c:v>7.9441800000000007E-2</c:v>
                </c:pt>
                <c:pt idx="12082">
                  <c:v>7.8688900000000006E-2</c:v>
                </c:pt>
                <c:pt idx="12083">
                  <c:v>7.76535E-2</c:v>
                </c:pt>
                <c:pt idx="12084">
                  <c:v>7.6779E-2</c:v>
                </c:pt>
                <c:pt idx="12085">
                  <c:v>7.6003500000000002E-2</c:v>
                </c:pt>
                <c:pt idx="12086">
                  <c:v>7.5094400000000006E-2</c:v>
                </c:pt>
                <c:pt idx="12087">
                  <c:v>7.4237399999999995E-2</c:v>
                </c:pt>
                <c:pt idx="12088">
                  <c:v>7.3124900000000007E-2</c:v>
                </c:pt>
                <c:pt idx="12089">
                  <c:v>7.2441099999999994E-2</c:v>
                </c:pt>
                <c:pt idx="12090">
                  <c:v>7.1305099999999996E-2</c:v>
                </c:pt>
                <c:pt idx="12091">
                  <c:v>7.0440100000000005E-2</c:v>
                </c:pt>
                <c:pt idx="12092">
                  <c:v>6.9405599999999998E-2</c:v>
                </c:pt>
                <c:pt idx="12093">
                  <c:v>6.8644800000000006E-2</c:v>
                </c:pt>
                <c:pt idx="12094">
                  <c:v>6.74289E-2</c:v>
                </c:pt>
                <c:pt idx="12095">
                  <c:v>6.6511500000000001E-2</c:v>
                </c:pt>
                <c:pt idx="12096">
                  <c:v>6.5427100000000002E-2</c:v>
                </c:pt>
                <c:pt idx="12097">
                  <c:v>6.4442899999999997E-2</c:v>
                </c:pt>
                <c:pt idx="12098">
                  <c:v>6.3653899999999999E-2</c:v>
                </c:pt>
                <c:pt idx="12099">
                  <c:v>6.2408900000000003E-2</c:v>
                </c:pt>
                <c:pt idx="12100">
                  <c:v>6.1485499999999998E-2</c:v>
                </c:pt>
                <c:pt idx="12101">
                  <c:v>6.0539700000000002E-2</c:v>
                </c:pt>
                <c:pt idx="12102">
                  <c:v>5.9277200000000002E-2</c:v>
                </c:pt>
                <c:pt idx="12103">
                  <c:v>5.8645500000000003E-2</c:v>
                </c:pt>
                <c:pt idx="12104">
                  <c:v>5.7397700000000003E-2</c:v>
                </c:pt>
                <c:pt idx="12105">
                  <c:v>5.6565699999999997E-2</c:v>
                </c:pt>
                <c:pt idx="12106">
                  <c:v>5.5453200000000001E-2</c:v>
                </c:pt>
                <c:pt idx="12107">
                  <c:v>5.4350900000000001E-2</c:v>
                </c:pt>
                <c:pt idx="12108">
                  <c:v>5.3627300000000003E-2</c:v>
                </c:pt>
                <c:pt idx="12109">
                  <c:v>5.2344599999999998E-2</c:v>
                </c:pt>
                <c:pt idx="12110">
                  <c:v>5.1479499999999997E-2</c:v>
                </c:pt>
                <c:pt idx="12111">
                  <c:v>5.0429500000000002E-2</c:v>
                </c:pt>
                <c:pt idx="12112">
                  <c:v>4.9287900000000003E-2</c:v>
                </c:pt>
                <c:pt idx="12113">
                  <c:v>4.8360100000000003E-2</c:v>
                </c:pt>
                <c:pt idx="12114">
                  <c:v>4.7133700000000001E-2</c:v>
                </c:pt>
                <c:pt idx="12115">
                  <c:v>4.6196800000000003E-2</c:v>
                </c:pt>
                <c:pt idx="12116">
                  <c:v>4.5103600000000001E-2</c:v>
                </c:pt>
                <c:pt idx="12117">
                  <c:v>4.4076999999999998E-2</c:v>
                </c:pt>
                <c:pt idx="12118">
                  <c:v>4.3181999999999998E-2</c:v>
                </c:pt>
                <c:pt idx="12119">
                  <c:v>4.1966499999999997E-2</c:v>
                </c:pt>
                <c:pt idx="12120">
                  <c:v>4.0776699999999999E-2</c:v>
                </c:pt>
                <c:pt idx="12121">
                  <c:v>4.0006300000000002E-2</c:v>
                </c:pt>
                <c:pt idx="12122">
                  <c:v>3.8825800000000001E-2</c:v>
                </c:pt>
                <c:pt idx="12123">
                  <c:v>3.79064E-2</c:v>
                </c:pt>
                <c:pt idx="12124">
                  <c:v>3.6692599999999999E-2</c:v>
                </c:pt>
                <c:pt idx="12125">
                  <c:v>3.5813200000000003E-2</c:v>
                </c:pt>
                <c:pt idx="12126">
                  <c:v>3.4616500000000001E-2</c:v>
                </c:pt>
                <c:pt idx="12127">
                  <c:v>3.3788600000000002E-2</c:v>
                </c:pt>
                <c:pt idx="12128">
                  <c:v>3.2522599999999999E-2</c:v>
                </c:pt>
                <c:pt idx="12129">
                  <c:v>3.1650999999999999E-2</c:v>
                </c:pt>
                <c:pt idx="12130">
                  <c:v>3.0499700000000001E-2</c:v>
                </c:pt>
                <c:pt idx="12131">
                  <c:v>2.9585E-2</c:v>
                </c:pt>
                <c:pt idx="12132">
                  <c:v>2.8717699999999999E-2</c:v>
                </c:pt>
                <c:pt idx="12133">
                  <c:v>2.77611E-2</c:v>
                </c:pt>
                <c:pt idx="12134">
                  <c:v>2.67604E-2</c:v>
                </c:pt>
                <c:pt idx="12135">
                  <c:v>2.5710899999999998E-2</c:v>
                </c:pt>
                <c:pt idx="12136">
                  <c:v>2.4915900000000001E-2</c:v>
                </c:pt>
                <c:pt idx="12137">
                  <c:v>2.3936900000000001E-2</c:v>
                </c:pt>
                <c:pt idx="12138">
                  <c:v>2.2923800000000001E-2</c:v>
                </c:pt>
                <c:pt idx="12139">
                  <c:v>2.21639E-2</c:v>
                </c:pt>
                <c:pt idx="12140">
                  <c:v>2.09599E-2</c:v>
                </c:pt>
                <c:pt idx="12141">
                  <c:v>2.0209499999999998E-2</c:v>
                </c:pt>
                <c:pt idx="12142">
                  <c:v>1.89824E-2</c:v>
                </c:pt>
                <c:pt idx="12143">
                  <c:v>1.8133699999999999E-2</c:v>
                </c:pt>
                <c:pt idx="12144">
                  <c:v>1.7211000000000001E-2</c:v>
                </c:pt>
                <c:pt idx="12145">
                  <c:v>1.6209000000000001E-2</c:v>
                </c:pt>
                <c:pt idx="12146">
                  <c:v>1.54979E-2</c:v>
                </c:pt>
                <c:pt idx="12147">
                  <c:v>1.4358299999999999E-2</c:v>
                </c:pt>
                <c:pt idx="12148">
                  <c:v>1.34973E-2</c:v>
                </c:pt>
                <c:pt idx="12149">
                  <c:v>1.2866300000000001E-2</c:v>
                </c:pt>
                <c:pt idx="12150">
                  <c:v>1.18263E-2</c:v>
                </c:pt>
                <c:pt idx="12151">
                  <c:v>1.1218799999999999E-2</c:v>
                </c:pt>
                <c:pt idx="12152">
                  <c:v>1.00648E-2</c:v>
                </c:pt>
                <c:pt idx="12153">
                  <c:v>9.3634800000000004E-3</c:v>
                </c:pt>
                <c:pt idx="12154">
                  <c:v>8.4178099999999995E-3</c:v>
                </c:pt>
                <c:pt idx="12155">
                  <c:v>7.8738699999999998E-3</c:v>
                </c:pt>
                <c:pt idx="12156">
                  <c:v>6.9144699999999998E-3</c:v>
                </c:pt>
                <c:pt idx="12157">
                  <c:v>6.1673400000000003E-3</c:v>
                </c:pt>
                <c:pt idx="12158">
                  <c:v>5.4194400000000002E-3</c:v>
                </c:pt>
                <c:pt idx="12159">
                  <c:v>4.55208E-3</c:v>
                </c:pt>
                <c:pt idx="12160">
                  <c:v>4.1562400000000003E-3</c:v>
                </c:pt>
                <c:pt idx="12161">
                  <c:v>3.2436600000000002E-3</c:v>
                </c:pt>
                <c:pt idx="12162">
                  <c:v>2.6383000000000001E-3</c:v>
                </c:pt>
                <c:pt idx="12163">
                  <c:v>1.78531E-3</c:v>
                </c:pt>
                <c:pt idx="12164">
                  <c:v>1.03174E-3</c:v>
                </c:pt>
                <c:pt idx="12165">
                  <c:v>5.67984E-4</c:v>
                </c:pt>
                <c:pt idx="12166">
                  <c:v>-3.61066E-4</c:v>
                </c:pt>
                <c:pt idx="12167">
                  <c:v>-8.4291699999999999E-4</c:v>
                </c:pt>
                <c:pt idx="12168">
                  <c:v>-1.60917E-3</c:v>
                </c:pt>
                <c:pt idx="12169">
                  <c:v>-2.2020899999999999E-3</c:v>
                </c:pt>
                <c:pt idx="12170">
                  <c:v>-2.8134800000000001E-3</c:v>
                </c:pt>
                <c:pt idx="12171">
                  <c:v>-3.4697199999999999E-3</c:v>
                </c:pt>
                <c:pt idx="12172">
                  <c:v>-3.8142300000000001E-3</c:v>
                </c:pt>
                <c:pt idx="12173">
                  <c:v>-4.4241200000000001E-3</c:v>
                </c:pt>
                <c:pt idx="12174">
                  <c:v>-4.9431800000000001E-3</c:v>
                </c:pt>
                <c:pt idx="12175">
                  <c:v>-5.4197100000000003E-3</c:v>
                </c:pt>
                <c:pt idx="12176">
                  <c:v>-5.9582599999999999E-3</c:v>
                </c:pt>
                <c:pt idx="12177">
                  <c:v>-6.3790799999999996E-3</c:v>
                </c:pt>
                <c:pt idx="12178">
                  <c:v>-6.7991900000000001E-3</c:v>
                </c:pt>
                <c:pt idx="12179">
                  <c:v>-7.23751E-3</c:v>
                </c:pt>
                <c:pt idx="12180">
                  <c:v>-7.7615100000000001E-3</c:v>
                </c:pt>
                <c:pt idx="12181">
                  <c:v>-8.2851399999999999E-3</c:v>
                </c:pt>
                <c:pt idx="12182">
                  <c:v>-8.7641000000000004E-3</c:v>
                </c:pt>
                <c:pt idx="12183">
                  <c:v>-9.1410199999999997E-3</c:v>
                </c:pt>
                <c:pt idx="12184">
                  <c:v>-9.5380699999999992E-3</c:v>
                </c:pt>
                <c:pt idx="12185">
                  <c:v>-1.0130399999999999E-2</c:v>
                </c:pt>
                <c:pt idx="12186">
                  <c:v>-1.0505499999999999E-2</c:v>
                </c:pt>
                <c:pt idx="12187">
                  <c:v>-1.0898100000000001E-2</c:v>
                </c:pt>
                <c:pt idx="12188">
                  <c:v>-1.13162E-2</c:v>
                </c:pt>
                <c:pt idx="12189">
                  <c:v>-1.15408E-2</c:v>
                </c:pt>
                <c:pt idx="12190">
                  <c:v>-1.19778E-2</c:v>
                </c:pt>
                <c:pt idx="12191">
                  <c:v>-1.2407400000000001E-2</c:v>
                </c:pt>
                <c:pt idx="12192">
                  <c:v>-1.26915E-2</c:v>
                </c:pt>
                <c:pt idx="12193">
                  <c:v>-1.2966500000000001E-2</c:v>
                </c:pt>
                <c:pt idx="12194">
                  <c:v>-1.3218000000000001E-2</c:v>
                </c:pt>
                <c:pt idx="12195">
                  <c:v>-1.35405E-2</c:v>
                </c:pt>
                <c:pt idx="12196">
                  <c:v>-1.3686E-2</c:v>
                </c:pt>
                <c:pt idx="12197">
                  <c:v>-1.3995499999999999E-2</c:v>
                </c:pt>
                <c:pt idx="12198">
                  <c:v>-1.43156E-2</c:v>
                </c:pt>
                <c:pt idx="12199">
                  <c:v>-1.44352E-2</c:v>
                </c:pt>
                <c:pt idx="12200">
                  <c:v>-1.45522E-2</c:v>
                </c:pt>
                <c:pt idx="12201">
                  <c:v>-1.4695099999999999E-2</c:v>
                </c:pt>
                <c:pt idx="12202">
                  <c:v>-1.49436E-2</c:v>
                </c:pt>
                <c:pt idx="12203">
                  <c:v>-1.50206E-2</c:v>
                </c:pt>
                <c:pt idx="12204">
                  <c:v>-1.52576E-2</c:v>
                </c:pt>
                <c:pt idx="12205">
                  <c:v>-1.54536E-2</c:v>
                </c:pt>
                <c:pt idx="12206">
                  <c:v>-1.55982E-2</c:v>
                </c:pt>
                <c:pt idx="12207">
                  <c:v>-1.5815900000000001E-2</c:v>
                </c:pt>
                <c:pt idx="12208">
                  <c:v>-1.58295E-2</c:v>
                </c:pt>
                <c:pt idx="12209">
                  <c:v>-1.6005399999999999E-2</c:v>
                </c:pt>
                <c:pt idx="12210">
                  <c:v>-1.6238300000000001E-2</c:v>
                </c:pt>
                <c:pt idx="12211">
                  <c:v>-1.64032E-2</c:v>
                </c:pt>
                <c:pt idx="12212">
                  <c:v>-1.6402300000000002E-2</c:v>
                </c:pt>
                <c:pt idx="12213">
                  <c:v>-1.6466999999999999E-2</c:v>
                </c:pt>
                <c:pt idx="12214">
                  <c:v>-1.66468E-2</c:v>
                </c:pt>
                <c:pt idx="12215">
                  <c:v>-1.6676199999999999E-2</c:v>
                </c:pt>
                <c:pt idx="12216">
                  <c:v>-1.6715299999999999E-2</c:v>
                </c:pt>
                <c:pt idx="12217">
                  <c:v>-1.6738099999999999E-2</c:v>
                </c:pt>
                <c:pt idx="12218">
                  <c:v>-1.68051E-2</c:v>
                </c:pt>
                <c:pt idx="12219">
                  <c:v>-1.66316E-2</c:v>
                </c:pt>
                <c:pt idx="12220">
                  <c:v>-1.6875000000000001E-2</c:v>
                </c:pt>
                <c:pt idx="12221">
                  <c:v>-1.6796499999999999E-2</c:v>
                </c:pt>
                <c:pt idx="12222">
                  <c:v>-1.66941E-2</c:v>
                </c:pt>
                <c:pt idx="12223">
                  <c:v>-1.6803499999999999E-2</c:v>
                </c:pt>
                <c:pt idx="12224">
                  <c:v>-1.6671200000000001E-2</c:v>
                </c:pt>
                <c:pt idx="12225">
                  <c:v>-1.6683199999999999E-2</c:v>
                </c:pt>
                <c:pt idx="12226">
                  <c:v>-1.6721300000000001E-2</c:v>
                </c:pt>
                <c:pt idx="12227">
                  <c:v>-1.65761E-2</c:v>
                </c:pt>
                <c:pt idx="12228">
                  <c:v>-1.65696E-2</c:v>
                </c:pt>
                <c:pt idx="12229">
                  <c:v>-1.6344000000000001E-2</c:v>
                </c:pt>
                <c:pt idx="12230">
                  <c:v>-1.6307499999999999E-2</c:v>
                </c:pt>
                <c:pt idx="12231">
                  <c:v>-1.6259099999999999E-2</c:v>
                </c:pt>
                <c:pt idx="12232">
                  <c:v>-1.6039600000000001E-2</c:v>
                </c:pt>
                <c:pt idx="12233">
                  <c:v>-1.6124200000000002E-2</c:v>
                </c:pt>
                <c:pt idx="12234">
                  <c:v>-1.5718800000000002E-2</c:v>
                </c:pt>
                <c:pt idx="12235">
                  <c:v>-1.58511E-2</c:v>
                </c:pt>
                <c:pt idx="12236">
                  <c:v>-1.5520000000000001E-2</c:v>
                </c:pt>
                <c:pt idx="12237">
                  <c:v>-1.5580699999999999E-2</c:v>
                </c:pt>
                <c:pt idx="12238">
                  <c:v>-1.5486099999999999E-2</c:v>
                </c:pt>
                <c:pt idx="12239">
                  <c:v>-1.5237799999999999E-2</c:v>
                </c:pt>
                <c:pt idx="12240">
                  <c:v>-1.5159000000000001E-2</c:v>
                </c:pt>
                <c:pt idx="12241">
                  <c:v>-1.4863100000000001E-2</c:v>
                </c:pt>
                <c:pt idx="12242">
                  <c:v>-1.49056E-2</c:v>
                </c:pt>
                <c:pt idx="12243">
                  <c:v>-1.47125E-2</c:v>
                </c:pt>
                <c:pt idx="12244">
                  <c:v>-1.45649E-2</c:v>
                </c:pt>
                <c:pt idx="12245">
                  <c:v>-1.4447700000000001E-2</c:v>
                </c:pt>
                <c:pt idx="12246">
                  <c:v>-1.41602E-2</c:v>
                </c:pt>
                <c:pt idx="12247">
                  <c:v>-1.38792E-2</c:v>
                </c:pt>
                <c:pt idx="12248">
                  <c:v>-1.38225E-2</c:v>
                </c:pt>
                <c:pt idx="12249">
                  <c:v>-1.37067E-2</c:v>
                </c:pt>
                <c:pt idx="12250">
                  <c:v>-1.33372E-2</c:v>
                </c:pt>
                <c:pt idx="12251">
                  <c:v>-1.3129999999999999E-2</c:v>
                </c:pt>
                <c:pt idx="12252">
                  <c:v>-1.2921500000000001E-2</c:v>
                </c:pt>
                <c:pt idx="12253">
                  <c:v>-1.2733599999999999E-2</c:v>
                </c:pt>
                <c:pt idx="12254">
                  <c:v>-1.26932E-2</c:v>
                </c:pt>
                <c:pt idx="12255">
                  <c:v>-1.2206699999999999E-2</c:v>
                </c:pt>
                <c:pt idx="12256">
                  <c:v>-1.22022E-2</c:v>
                </c:pt>
                <c:pt idx="12257">
                  <c:v>-1.16887E-2</c:v>
                </c:pt>
                <c:pt idx="12258">
                  <c:v>-1.15072E-2</c:v>
                </c:pt>
                <c:pt idx="12259">
                  <c:v>-1.1405800000000001E-2</c:v>
                </c:pt>
                <c:pt idx="12260">
                  <c:v>-1.11296E-2</c:v>
                </c:pt>
                <c:pt idx="12261" formatCode="0.00E+00">
                  <c:v>-1.1105800000000001E-2</c:v>
                </c:pt>
                <c:pt idx="12262">
                  <c:v>-1.0609800000000001E-2</c:v>
                </c:pt>
                <c:pt idx="12263">
                  <c:v>-1.0637000000000001E-2</c:v>
                </c:pt>
                <c:pt idx="12264">
                  <c:v>-1.0423200000000001E-2</c:v>
                </c:pt>
                <c:pt idx="12265">
                  <c:v>-1.04349E-2</c:v>
                </c:pt>
                <c:pt idx="12266">
                  <c:v>-1.0274500000000001E-2</c:v>
                </c:pt>
                <c:pt idx="12267">
                  <c:v>-1.01911E-2</c:v>
                </c:pt>
                <c:pt idx="12268">
                  <c:v>-1.00784E-2</c:v>
                </c:pt>
                <c:pt idx="12269">
                  <c:v>-9.6919099999999998E-3</c:v>
                </c:pt>
                <c:pt idx="12270">
                  <c:v>-9.7757399999999998E-3</c:v>
                </c:pt>
                <c:pt idx="12271">
                  <c:v>-9.6071999999999998E-3</c:v>
                </c:pt>
                <c:pt idx="12272">
                  <c:v>-9.3678000000000008E-3</c:v>
                </c:pt>
                <c:pt idx="12273">
                  <c:v>-9.1191199999999997E-3</c:v>
                </c:pt>
                <c:pt idx="12274">
                  <c:v>-9.0076099999999992E-3</c:v>
                </c:pt>
                <c:pt idx="12275">
                  <c:v>-9.0101599999999997E-3</c:v>
                </c:pt>
                <c:pt idx="12276">
                  <c:v>-8.83251E-3</c:v>
                </c:pt>
                <c:pt idx="12277">
                  <c:v>-8.9133800000000003E-3</c:v>
                </c:pt>
                <c:pt idx="12278">
                  <c:v>-8.6749500000000007E-3</c:v>
                </c:pt>
                <c:pt idx="12279">
                  <c:v>-8.5988200000000001E-3</c:v>
                </c:pt>
                <c:pt idx="12280">
                  <c:v>-8.7819700000000001E-3</c:v>
                </c:pt>
                <c:pt idx="12281">
                  <c:v>-8.4690700000000004E-3</c:v>
                </c:pt>
                <c:pt idx="12282" formatCode="0.00E+00">
                  <c:v>-8.8342500000000001E-3</c:v>
                </c:pt>
                <c:pt idx="12283">
                  <c:v>-8.39203E-3</c:v>
                </c:pt>
                <c:pt idx="12284">
                  <c:v>-8.5414600000000007E-3</c:v>
                </c:pt>
                <c:pt idx="12285">
                  <c:v>-8.5734999999999995E-3</c:v>
                </c:pt>
                <c:pt idx="12286">
                  <c:v>-8.3759699999999999E-3</c:v>
                </c:pt>
                <c:pt idx="12287">
                  <c:v>-8.5526400000000002E-3</c:v>
                </c:pt>
                <c:pt idx="12288">
                  <c:v>-8.4403299999999994E-3</c:v>
                </c:pt>
                <c:pt idx="12289">
                  <c:v>-8.5570000000000004E-3</c:v>
                </c:pt>
                <c:pt idx="12290">
                  <c:v>-8.57897E-3</c:v>
                </c:pt>
                <c:pt idx="12291">
                  <c:v>-8.44694E-3</c:v>
                </c:pt>
                <c:pt idx="12292">
                  <c:v>-8.7363900000000001E-3</c:v>
                </c:pt>
                <c:pt idx="12293">
                  <c:v>-8.5328899999999996E-3</c:v>
                </c:pt>
                <c:pt idx="12294">
                  <c:v>-8.8498799999999992E-3</c:v>
                </c:pt>
                <c:pt idx="12295">
                  <c:v>-8.7645299999999995E-3</c:v>
                </c:pt>
                <c:pt idx="12296">
                  <c:v>-8.9443300000000003E-3</c:v>
                </c:pt>
                <c:pt idx="12297">
                  <c:v>-8.9370300000000003E-3</c:v>
                </c:pt>
                <c:pt idx="12298">
                  <c:v>-8.8672999999999998E-3</c:v>
                </c:pt>
                <c:pt idx="12299">
                  <c:v>-9.2753999999999996E-3</c:v>
                </c:pt>
                <c:pt idx="12300">
                  <c:v>-9.2358600000000003E-3</c:v>
                </c:pt>
                <c:pt idx="12301">
                  <c:v>-9.4648300000000005E-3</c:v>
                </c:pt>
                <c:pt idx="12302">
                  <c:v>-9.4456200000000001E-3</c:v>
                </c:pt>
                <c:pt idx="12303">
                  <c:v>-9.5517999999999992E-3</c:v>
                </c:pt>
                <c:pt idx="12304">
                  <c:v>-9.73686E-3</c:v>
                </c:pt>
                <c:pt idx="12305">
                  <c:v>-9.9062300000000002E-3</c:v>
                </c:pt>
                <c:pt idx="12306">
                  <c:v>-1.0184199999999999E-2</c:v>
                </c:pt>
                <c:pt idx="12307">
                  <c:v>-1.02302E-2</c:v>
                </c:pt>
                <c:pt idx="12308">
                  <c:v>-1.0580300000000001E-2</c:v>
                </c:pt>
                <c:pt idx="12309">
                  <c:v>-1.05635E-2</c:v>
                </c:pt>
                <c:pt idx="12310">
                  <c:v>-1.09322E-2</c:v>
                </c:pt>
                <c:pt idx="12311">
                  <c:v>-1.09715E-2</c:v>
                </c:pt>
                <c:pt idx="12312">
                  <c:v>-1.10134E-2</c:v>
                </c:pt>
                <c:pt idx="12313">
                  <c:v>-1.1450200000000001E-2</c:v>
                </c:pt>
                <c:pt idx="12314">
                  <c:v>-1.1315800000000001E-2</c:v>
                </c:pt>
                <c:pt idx="12315">
                  <c:v>-1.16568E-2</c:v>
                </c:pt>
                <c:pt idx="12316">
                  <c:v>-1.18932E-2</c:v>
                </c:pt>
                <c:pt idx="12317">
                  <c:v>-1.18937E-2</c:v>
                </c:pt>
                <c:pt idx="12318">
                  <c:v>-1.23645E-2</c:v>
                </c:pt>
                <c:pt idx="12319">
                  <c:v>-1.2303E-2</c:v>
                </c:pt>
                <c:pt idx="12320">
                  <c:v>-1.26649E-2</c:v>
                </c:pt>
                <c:pt idx="12321">
                  <c:v>-1.2785100000000001E-2</c:v>
                </c:pt>
                <c:pt idx="12322">
                  <c:v>-1.30454E-2</c:v>
                </c:pt>
                <c:pt idx="12323">
                  <c:v>-1.3170899999999999E-2</c:v>
                </c:pt>
                <c:pt idx="12324">
                  <c:v>-1.33928E-2</c:v>
                </c:pt>
                <c:pt idx="12325">
                  <c:v>-1.3593299999999999E-2</c:v>
                </c:pt>
                <c:pt idx="12326">
                  <c:v>-1.36807E-2</c:v>
                </c:pt>
                <c:pt idx="12327">
                  <c:v>-1.4009499999999999E-2</c:v>
                </c:pt>
                <c:pt idx="12328">
                  <c:v>-1.4376699999999999E-2</c:v>
                </c:pt>
                <c:pt idx="12329">
                  <c:v>-1.44254E-2</c:v>
                </c:pt>
                <c:pt idx="12330">
                  <c:v>-1.4847600000000001E-2</c:v>
                </c:pt>
                <c:pt idx="12331">
                  <c:v>-1.48466E-2</c:v>
                </c:pt>
                <c:pt idx="12332">
                  <c:v>-1.524E-2</c:v>
                </c:pt>
                <c:pt idx="12333">
                  <c:v>-1.5396999999999999E-2</c:v>
                </c:pt>
                <c:pt idx="12334">
                  <c:v>-1.55721E-2</c:v>
                </c:pt>
                <c:pt idx="12335">
                  <c:v>-1.58675E-2</c:v>
                </c:pt>
                <c:pt idx="12336">
                  <c:v>-1.5989900000000001E-2</c:v>
                </c:pt>
                <c:pt idx="12337">
                  <c:v>-1.6241200000000001E-2</c:v>
                </c:pt>
                <c:pt idx="12338">
                  <c:v>-1.6504399999999999E-2</c:v>
                </c:pt>
                <c:pt idx="12339">
                  <c:v>-1.6863E-2</c:v>
                </c:pt>
                <c:pt idx="12340">
                  <c:v>-1.6825300000000001E-2</c:v>
                </c:pt>
                <c:pt idx="12341">
                  <c:v>-1.7233800000000001E-2</c:v>
                </c:pt>
                <c:pt idx="12342">
                  <c:v>-1.7353500000000001E-2</c:v>
                </c:pt>
                <c:pt idx="12343">
                  <c:v>-1.7695800000000001E-2</c:v>
                </c:pt>
                <c:pt idx="12344">
                  <c:v>-1.7891500000000001E-2</c:v>
                </c:pt>
                <c:pt idx="12345">
                  <c:v>-1.7970099999999999E-2</c:v>
                </c:pt>
                <c:pt idx="12346">
                  <c:v>-1.8357600000000002E-2</c:v>
                </c:pt>
                <c:pt idx="12347">
                  <c:v>-1.8395399999999999E-2</c:v>
                </c:pt>
                <c:pt idx="12348">
                  <c:v>-1.8705099999999999E-2</c:v>
                </c:pt>
                <c:pt idx="12349">
                  <c:v>-1.8924300000000002E-2</c:v>
                </c:pt>
                <c:pt idx="12350">
                  <c:v>-1.9142300000000001E-2</c:v>
                </c:pt>
                <c:pt idx="12351">
                  <c:v>-1.9429700000000001E-2</c:v>
                </c:pt>
                <c:pt idx="12352">
                  <c:v>-1.9401100000000001E-2</c:v>
                </c:pt>
                <c:pt idx="12353">
                  <c:v>-1.9967700000000001E-2</c:v>
                </c:pt>
                <c:pt idx="12354">
                  <c:v>-1.9939800000000001E-2</c:v>
                </c:pt>
                <c:pt idx="12355">
                  <c:v>-2.0196100000000002E-2</c:v>
                </c:pt>
                <c:pt idx="12356">
                  <c:v>-2.05002E-2</c:v>
                </c:pt>
                <c:pt idx="12357">
                  <c:v>-2.0621400000000002E-2</c:v>
                </c:pt>
                <c:pt idx="12358">
                  <c:v>-2.0917399999999999E-2</c:v>
                </c:pt>
                <c:pt idx="12359">
                  <c:v>-2.0968500000000001E-2</c:v>
                </c:pt>
                <c:pt idx="12360">
                  <c:v>-2.1304E-2</c:v>
                </c:pt>
                <c:pt idx="12361">
                  <c:v>-2.1631899999999999E-2</c:v>
                </c:pt>
                <c:pt idx="12362">
                  <c:v>-2.1751900000000001E-2</c:v>
                </c:pt>
                <c:pt idx="12363">
                  <c:v>-2.1931800000000001E-2</c:v>
                </c:pt>
                <c:pt idx="12364">
                  <c:v>-2.2132099999999998E-2</c:v>
                </c:pt>
                <c:pt idx="12365">
                  <c:v>-2.2399800000000001E-2</c:v>
                </c:pt>
                <c:pt idx="12366">
                  <c:v>-2.2625200000000002E-2</c:v>
                </c:pt>
                <c:pt idx="12367">
                  <c:v>-2.2787499999999999E-2</c:v>
                </c:pt>
                <c:pt idx="12368">
                  <c:v>-2.2847599999999999E-2</c:v>
                </c:pt>
                <c:pt idx="12369">
                  <c:v>-2.3278199999999999E-2</c:v>
                </c:pt>
                <c:pt idx="12370">
                  <c:v>-2.3331600000000001E-2</c:v>
                </c:pt>
                <c:pt idx="12371">
                  <c:v>-2.3339100000000002E-2</c:v>
                </c:pt>
                <c:pt idx="12372">
                  <c:v>-2.3757400000000001E-2</c:v>
                </c:pt>
                <c:pt idx="12373">
                  <c:v>-2.3739199999999998E-2</c:v>
                </c:pt>
                <c:pt idx="12374">
                  <c:v>-2.3855299999999999E-2</c:v>
                </c:pt>
                <c:pt idx="12375">
                  <c:v>-2.4042600000000001E-2</c:v>
                </c:pt>
                <c:pt idx="12376">
                  <c:v>-2.39971E-2</c:v>
                </c:pt>
                <c:pt idx="12377">
                  <c:v>-2.4328200000000001E-2</c:v>
                </c:pt>
                <c:pt idx="12378">
                  <c:v>-2.4292299999999999E-2</c:v>
                </c:pt>
                <c:pt idx="12379">
                  <c:v>-2.44884E-2</c:v>
                </c:pt>
                <c:pt idx="12380">
                  <c:v>-2.4589900000000001E-2</c:v>
                </c:pt>
                <c:pt idx="12381">
                  <c:v>-2.4717800000000002E-2</c:v>
                </c:pt>
                <c:pt idx="12382">
                  <c:v>-2.4807099999999999E-2</c:v>
                </c:pt>
                <c:pt idx="12383">
                  <c:v>-2.48747E-2</c:v>
                </c:pt>
                <c:pt idx="12384">
                  <c:v>-2.49529E-2</c:v>
                </c:pt>
                <c:pt idx="12385">
                  <c:v>-2.50539E-2</c:v>
                </c:pt>
                <c:pt idx="12386">
                  <c:v>-2.50469E-2</c:v>
                </c:pt>
                <c:pt idx="12387">
                  <c:v>-2.51866E-2</c:v>
                </c:pt>
                <c:pt idx="12388">
                  <c:v>-2.5194299999999999E-2</c:v>
                </c:pt>
                <c:pt idx="12389">
                  <c:v>-2.5373699999999999E-2</c:v>
                </c:pt>
                <c:pt idx="12390">
                  <c:v>-2.54653E-2</c:v>
                </c:pt>
                <c:pt idx="12391">
                  <c:v>-2.5637400000000001E-2</c:v>
                </c:pt>
                <c:pt idx="12392">
                  <c:v>-2.56054E-2</c:v>
                </c:pt>
                <c:pt idx="12393">
                  <c:v>-2.5725600000000001E-2</c:v>
                </c:pt>
                <c:pt idx="12394">
                  <c:v>-2.5770499999999998E-2</c:v>
                </c:pt>
                <c:pt idx="12395">
                  <c:v>-2.5729100000000001E-2</c:v>
                </c:pt>
                <c:pt idx="12396">
                  <c:v>-2.5713099999999999E-2</c:v>
                </c:pt>
                <c:pt idx="12397">
                  <c:v>-2.5585500000000001E-2</c:v>
                </c:pt>
                <c:pt idx="12398">
                  <c:v>-2.5712200000000001E-2</c:v>
                </c:pt>
                <c:pt idx="12399">
                  <c:v>-2.54945E-2</c:v>
                </c:pt>
                <c:pt idx="12400">
                  <c:v>-2.5641500000000001E-2</c:v>
                </c:pt>
                <c:pt idx="12401">
                  <c:v>-2.5588900000000001E-2</c:v>
                </c:pt>
                <c:pt idx="12402">
                  <c:v>-2.5353400000000002E-2</c:v>
                </c:pt>
                <c:pt idx="12403">
                  <c:v>-2.5628499999999999E-2</c:v>
                </c:pt>
                <c:pt idx="12404">
                  <c:v>-2.5335300000000002E-2</c:v>
                </c:pt>
                <c:pt idx="12405">
                  <c:v>-2.5423100000000001E-2</c:v>
                </c:pt>
                <c:pt idx="12406">
                  <c:v>-2.53391E-2</c:v>
                </c:pt>
                <c:pt idx="12407">
                  <c:v>-2.528E-2</c:v>
                </c:pt>
                <c:pt idx="12408">
                  <c:v>-2.5312399999999999E-2</c:v>
                </c:pt>
                <c:pt idx="12409">
                  <c:v>-2.5099E-2</c:v>
                </c:pt>
                <c:pt idx="12410">
                  <c:v>-2.51615E-2</c:v>
                </c:pt>
                <c:pt idx="12411">
                  <c:v>-2.5115599999999998E-2</c:v>
                </c:pt>
                <c:pt idx="12412">
                  <c:v>-2.4987599999999999E-2</c:v>
                </c:pt>
                <c:pt idx="12413">
                  <c:v>-2.5042200000000001E-2</c:v>
                </c:pt>
                <c:pt idx="12414">
                  <c:v>-2.4855200000000001E-2</c:v>
                </c:pt>
                <c:pt idx="12415">
                  <c:v>-2.47847E-2</c:v>
                </c:pt>
                <c:pt idx="12416">
                  <c:v>-2.4755300000000001E-2</c:v>
                </c:pt>
                <c:pt idx="12417">
                  <c:v>-2.4586899999999998E-2</c:v>
                </c:pt>
                <c:pt idx="12418">
                  <c:v>-2.46848E-2</c:v>
                </c:pt>
                <c:pt idx="12419">
                  <c:v>-2.4400499999999999E-2</c:v>
                </c:pt>
                <c:pt idx="12420">
                  <c:v>-2.4287099999999999E-2</c:v>
                </c:pt>
                <c:pt idx="12421">
                  <c:v>-2.4179900000000001E-2</c:v>
                </c:pt>
                <c:pt idx="12422">
                  <c:v>-2.4193599999999999E-2</c:v>
                </c:pt>
                <c:pt idx="12423">
                  <c:v>-2.4056999999999999E-2</c:v>
                </c:pt>
                <c:pt idx="12424">
                  <c:v>-2.3726299999999999E-2</c:v>
                </c:pt>
                <c:pt idx="12425">
                  <c:v>-2.3640999999999999E-2</c:v>
                </c:pt>
                <c:pt idx="12426">
                  <c:v>-2.3535799999999999E-2</c:v>
                </c:pt>
                <c:pt idx="12427">
                  <c:v>-2.33628E-2</c:v>
                </c:pt>
                <c:pt idx="12428">
                  <c:v>-2.3244999999999998E-2</c:v>
                </c:pt>
                <c:pt idx="12429">
                  <c:v>-2.32453E-2</c:v>
                </c:pt>
                <c:pt idx="12430">
                  <c:v>-2.2850100000000002E-2</c:v>
                </c:pt>
                <c:pt idx="12431">
                  <c:v>-2.3083099999999999E-2</c:v>
                </c:pt>
                <c:pt idx="12432">
                  <c:v>-2.28072E-2</c:v>
                </c:pt>
                <c:pt idx="12433">
                  <c:v>-2.2781099999999999E-2</c:v>
                </c:pt>
                <c:pt idx="12434">
                  <c:v>-2.2606600000000001E-2</c:v>
                </c:pt>
                <c:pt idx="12435">
                  <c:v>-2.2372699999999999E-2</c:v>
                </c:pt>
                <c:pt idx="12436">
                  <c:v>-2.23748E-2</c:v>
                </c:pt>
                <c:pt idx="12437">
                  <c:v>-2.2142800000000001E-2</c:v>
                </c:pt>
                <c:pt idx="12438">
                  <c:v>-2.2047899999999999E-2</c:v>
                </c:pt>
                <c:pt idx="12439">
                  <c:v>-2.1754900000000001E-2</c:v>
                </c:pt>
                <c:pt idx="12440">
                  <c:v>-2.17883E-2</c:v>
                </c:pt>
                <c:pt idx="12441">
                  <c:v>-2.1563300000000001E-2</c:v>
                </c:pt>
                <c:pt idx="12442">
                  <c:v>-2.1366400000000001E-2</c:v>
                </c:pt>
                <c:pt idx="12443">
                  <c:v>-2.1196300000000001E-2</c:v>
                </c:pt>
                <c:pt idx="12444">
                  <c:v>-2.12899E-2</c:v>
                </c:pt>
                <c:pt idx="12445">
                  <c:v>-2.07286E-2</c:v>
                </c:pt>
                <c:pt idx="12446">
                  <c:v>-2.07431E-2</c:v>
                </c:pt>
                <c:pt idx="12447">
                  <c:v>-2.0491200000000001E-2</c:v>
                </c:pt>
                <c:pt idx="12448">
                  <c:v>-2.0357900000000002E-2</c:v>
                </c:pt>
                <c:pt idx="12449">
                  <c:v>-2.01806E-2</c:v>
                </c:pt>
                <c:pt idx="12450">
                  <c:v>-1.9974700000000001E-2</c:v>
                </c:pt>
                <c:pt idx="12451">
                  <c:v>-1.9891599999999999E-2</c:v>
                </c:pt>
                <c:pt idx="12452">
                  <c:v>-1.97758E-2</c:v>
                </c:pt>
                <c:pt idx="12453">
                  <c:v>-1.9518600000000001E-2</c:v>
                </c:pt>
                <c:pt idx="12454">
                  <c:v>-1.9490500000000001E-2</c:v>
                </c:pt>
                <c:pt idx="12455">
                  <c:v>-1.92033E-2</c:v>
                </c:pt>
                <c:pt idx="12456">
                  <c:v>-1.9066900000000001E-2</c:v>
                </c:pt>
                <c:pt idx="12457">
                  <c:v>-1.8900199999999999E-2</c:v>
                </c:pt>
                <c:pt idx="12458">
                  <c:v>-1.8654400000000002E-2</c:v>
                </c:pt>
                <c:pt idx="12459">
                  <c:v>-1.8679899999999999E-2</c:v>
                </c:pt>
                <c:pt idx="12460">
                  <c:v>-1.84321E-2</c:v>
                </c:pt>
                <c:pt idx="12461">
                  <c:v>-1.8122200000000002E-2</c:v>
                </c:pt>
                <c:pt idx="12462">
                  <c:v>-1.8135800000000001E-2</c:v>
                </c:pt>
                <c:pt idx="12463">
                  <c:v>-1.77935E-2</c:v>
                </c:pt>
                <c:pt idx="12464">
                  <c:v>-1.7662400000000002E-2</c:v>
                </c:pt>
                <c:pt idx="12465">
                  <c:v>-1.7498699999999999E-2</c:v>
                </c:pt>
                <c:pt idx="12466">
                  <c:v>-1.7149899999999999E-2</c:v>
                </c:pt>
                <c:pt idx="12467">
                  <c:v>-1.7033900000000001E-2</c:v>
                </c:pt>
                <c:pt idx="12468">
                  <c:v>-1.6641300000000001E-2</c:v>
                </c:pt>
                <c:pt idx="12469">
                  <c:v>-1.6646399999999999E-2</c:v>
                </c:pt>
                <c:pt idx="12470">
                  <c:v>-1.62285E-2</c:v>
                </c:pt>
                <c:pt idx="12471">
                  <c:v>-1.6122000000000001E-2</c:v>
                </c:pt>
                <c:pt idx="12472">
                  <c:v>-1.5835599999999998E-2</c:v>
                </c:pt>
                <c:pt idx="12473">
                  <c:v>-1.55651E-2</c:v>
                </c:pt>
                <c:pt idx="12474">
                  <c:v>-1.55394E-2</c:v>
                </c:pt>
                <c:pt idx="12475">
                  <c:v>-1.5152199999999999E-2</c:v>
                </c:pt>
                <c:pt idx="12476">
                  <c:v>-1.49815E-2</c:v>
                </c:pt>
                <c:pt idx="12477">
                  <c:v>-1.46716E-2</c:v>
                </c:pt>
                <c:pt idx="12478">
                  <c:v>-1.4252600000000001E-2</c:v>
                </c:pt>
                <c:pt idx="12479">
                  <c:v>-1.43292E-2</c:v>
                </c:pt>
                <c:pt idx="12480">
                  <c:v>-1.38178E-2</c:v>
                </c:pt>
                <c:pt idx="12481">
                  <c:v>-1.3443E-2</c:v>
                </c:pt>
                <c:pt idx="12482">
                  <c:v>-1.3299500000000001E-2</c:v>
                </c:pt>
                <c:pt idx="12483">
                  <c:v>-1.28667E-2</c:v>
                </c:pt>
                <c:pt idx="12484">
                  <c:v>-1.2658600000000001E-2</c:v>
                </c:pt>
                <c:pt idx="12485">
                  <c:v>-1.23774E-2</c:v>
                </c:pt>
                <c:pt idx="12486">
                  <c:v>-1.1984699999999999E-2</c:v>
                </c:pt>
                <c:pt idx="12487">
                  <c:v>-1.16098E-2</c:v>
                </c:pt>
                <c:pt idx="12488">
                  <c:v>-1.1411900000000001E-2</c:v>
                </c:pt>
                <c:pt idx="12489">
                  <c:v>-1.0818100000000001E-2</c:v>
                </c:pt>
                <c:pt idx="12490">
                  <c:v>-1.073E-2</c:v>
                </c:pt>
                <c:pt idx="12491">
                  <c:v>-1.0223400000000001E-2</c:v>
                </c:pt>
                <c:pt idx="12492">
                  <c:v>-9.9288999999999992E-3</c:v>
                </c:pt>
                <c:pt idx="12493">
                  <c:v>-9.5841599999999996E-3</c:v>
                </c:pt>
                <c:pt idx="12494">
                  <c:v>-8.9780899999999993E-3</c:v>
                </c:pt>
                <c:pt idx="12495">
                  <c:v>-8.7774399999999992E-3</c:v>
                </c:pt>
                <c:pt idx="12496">
                  <c:v>-8.2533599999999995E-3</c:v>
                </c:pt>
                <c:pt idx="12497">
                  <c:v>-7.8226400000000005E-3</c:v>
                </c:pt>
                <c:pt idx="12498">
                  <c:v>-7.4748599999999998E-3</c:v>
                </c:pt>
                <c:pt idx="12499">
                  <c:v>-6.91532E-3</c:v>
                </c:pt>
                <c:pt idx="12500">
                  <c:v>-6.4744099999999999E-3</c:v>
                </c:pt>
                <c:pt idx="12501">
                  <c:v>-5.9694800000000001E-3</c:v>
                </c:pt>
                <c:pt idx="12502">
                  <c:v>-5.5360299999999999E-3</c:v>
                </c:pt>
                <c:pt idx="12503">
                  <c:v>-4.9710900000000001E-3</c:v>
                </c:pt>
                <c:pt idx="12504">
                  <c:v>-4.32497E-3</c:v>
                </c:pt>
                <c:pt idx="12505">
                  <c:v>-3.8502200000000001E-3</c:v>
                </c:pt>
                <c:pt idx="12506">
                  <c:v>-3.13788E-3</c:v>
                </c:pt>
                <c:pt idx="12507">
                  <c:v>-2.7413799999999999E-3</c:v>
                </c:pt>
                <c:pt idx="12508">
                  <c:v>-2.1527400000000002E-3</c:v>
                </c:pt>
                <c:pt idx="12509">
                  <c:v>-1.6486300000000001E-3</c:v>
                </c:pt>
                <c:pt idx="12510">
                  <c:v>-1.1477200000000001E-3</c:v>
                </c:pt>
                <c:pt idx="12511">
                  <c:v>-3.5689400000000002E-4</c:v>
                </c:pt>
                <c:pt idx="12512">
                  <c:v>-1.5848899999999999E-4</c:v>
                </c:pt>
                <c:pt idx="12513">
                  <c:v>7.2184099999999998E-4</c:v>
                </c:pt>
                <c:pt idx="12514">
                  <c:v>1.08417E-3</c:v>
                </c:pt>
                <c:pt idx="12515">
                  <c:v>1.8998299999999999E-3</c:v>
                </c:pt>
                <c:pt idx="12516">
                  <c:v>2.54821E-3</c:v>
                </c:pt>
                <c:pt idx="12517">
                  <c:v>3.2551300000000002E-3</c:v>
                </c:pt>
                <c:pt idx="12518">
                  <c:v>3.97285E-3</c:v>
                </c:pt>
                <c:pt idx="12519">
                  <c:v>4.59838E-3</c:v>
                </c:pt>
                <c:pt idx="12520">
                  <c:v>5.4881299999999999E-3</c:v>
                </c:pt>
                <c:pt idx="12521">
                  <c:v>6.0698599999999998E-3</c:v>
                </c:pt>
                <c:pt idx="12522">
                  <c:v>6.9850600000000004E-3</c:v>
                </c:pt>
                <c:pt idx="12523">
                  <c:v>7.4964699999999999E-3</c:v>
                </c:pt>
                <c:pt idx="12524">
                  <c:v>8.3029100000000002E-3</c:v>
                </c:pt>
                <c:pt idx="12525">
                  <c:v>9.1265900000000004E-3</c:v>
                </c:pt>
                <c:pt idx="12526">
                  <c:v>9.7335900000000003E-3</c:v>
                </c:pt>
                <c:pt idx="12527">
                  <c:v>1.06716E-2</c:v>
                </c:pt>
                <c:pt idx="12528">
                  <c:v>1.13556E-2</c:v>
                </c:pt>
                <c:pt idx="12529">
                  <c:v>1.22684E-2</c:v>
                </c:pt>
                <c:pt idx="12530">
                  <c:v>1.2987E-2</c:v>
                </c:pt>
                <c:pt idx="12531">
                  <c:v>1.3889E-2</c:v>
                </c:pt>
                <c:pt idx="12532">
                  <c:v>1.48486E-2</c:v>
                </c:pt>
                <c:pt idx="12533">
                  <c:v>1.55204E-2</c:v>
                </c:pt>
                <c:pt idx="12534">
                  <c:v>1.64136E-2</c:v>
                </c:pt>
                <c:pt idx="12535">
                  <c:v>1.72339E-2</c:v>
                </c:pt>
                <c:pt idx="12536">
                  <c:v>1.8229499999999999E-2</c:v>
                </c:pt>
                <c:pt idx="12537">
                  <c:v>1.9105299999999999E-2</c:v>
                </c:pt>
                <c:pt idx="12538">
                  <c:v>1.9954400000000001E-2</c:v>
                </c:pt>
                <c:pt idx="12539">
                  <c:v>2.1010899999999999E-2</c:v>
                </c:pt>
                <c:pt idx="12540">
                  <c:v>2.1813099999999998E-2</c:v>
                </c:pt>
                <c:pt idx="12541">
                  <c:v>2.2885300000000001E-2</c:v>
                </c:pt>
                <c:pt idx="12542">
                  <c:v>2.3767099999999999E-2</c:v>
                </c:pt>
                <c:pt idx="12543">
                  <c:v>2.4780300000000002E-2</c:v>
                </c:pt>
                <c:pt idx="12544">
                  <c:v>2.56931E-2</c:v>
                </c:pt>
                <c:pt idx="12545">
                  <c:v>2.6764400000000001E-2</c:v>
                </c:pt>
                <c:pt idx="12546">
                  <c:v>2.76507E-2</c:v>
                </c:pt>
                <c:pt idx="12547">
                  <c:v>2.8657100000000001E-2</c:v>
                </c:pt>
                <c:pt idx="12548">
                  <c:v>2.9656499999999999E-2</c:v>
                </c:pt>
                <c:pt idx="12549">
                  <c:v>3.0661799999999999E-2</c:v>
                </c:pt>
                <c:pt idx="12550">
                  <c:v>3.1622600000000001E-2</c:v>
                </c:pt>
                <c:pt idx="12551">
                  <c:v>3.2794700000000003E-2</c:v>
                </c:pt>
                <c:pt idx="12552">
                  <c:v>3.3653200000000001E-2</c:v>
                </c:pt>
                <c:pt idx="12553">
                  <c:v>3.4771799999999999E-2</c:v>
                </c:pt>
                <c:pt idx="12554">
                  <c:v>3.5490099999999997E-2</c:v>
                </c:pt>
                <c:pt idx="12555">
                  <c:v>3.6760899999999999E-2</c:v>
                </c:pt>
                <c:pt idx="12556">
                  <c:v>3.77896E-2</c:v>
                </c:pt>
                <c:pt idx="12557">
                  <c:v>3.8764399999999997E-2</c:v>
                </c:pt>
                <c:pt idx="12558">
                  <c:v>3.9912599999999999E-2</c:v>
                </c:pt>
                <c:pt idx="12559">
                  <c:v>4.0828799999999998E-2</c:v>
                </c:pt>
                <c:pt idx="12560">
                  <c:v>4.2094399999999997E-2</c:v>
                </c:pt>
                <c:pt idx="12561">
                  <c:v>4.3199000000000001E-2</c:v>
                </c:pt>
                <c:pt idx="12562">
                  <c:v>4.4143300000000003E-2</c:v>
                </c:pt>
                <c:pt idx="12563">
                  <c:v>4.5255900000000002E-2</c:v>
                </c:pt>
                <c:pt idx="12564">
                  <c:v>4.63195E-2</c:v>
                </c:pt>
                <c:pt idx="12565">
                  <c:v>4.7393299999999999E-2</c:v>
                </c:pt>
                <c:pt idx="12566">
                  <c:v>4.8423899999999999E-2</c:v>
                </c:pt>
                <c:pt idx="12567">
                  <c:v>4.9699599999999997E-2</c:v>
                </c:pt>
                <c:pt idx="12568">
                  <c:v>5.0633699999999997E-2</c:v>
                </c:pt>
                <c:pt idx="12569">
                  <c:v>5.17011E-2</c:v>
                </c:pt>
                <c:pt idx="12570">
                  <c:v>5.2934299999999997E-2</c:v>
                </c:pt>
                <c:pt idx="12571">
                  <c:v>5.4015100000000003E-2</c:v>
                </c:pt>
                <c:pt idx="12572">
                  <c:v>5.5245200000000001E-2</c:v>
                </c:pt>
                <c:pt idx="12573">
                  <c:v>5.6057599999999999E-2</c:v>
                </c:pt>
                <c:pt idx="12574">
                  <c:v>5.7271299999999997E-2</c:v>
                </c:pt>
                <c:pt idx="12575">
                  <c:v>5.8328199999999997E-2</c:v>
                </c:pt>
                <c:pt idx="12576">
                  <c:v>5.9306200000000003E-2</c:v>
                </c:pt>
                <c:pt idx="12577">
                  <c:v>6.0264900000000003E-2</c:v>
                </c:pt>
                <c:pt idx="12578">
                  <c:v>6.1320100000000002E-2</c:v>
                </c:pt>
                <c:pt idx="12579">
                  <c:v>6.2302099999999999E-2</c:v>
                </c:pt>
                <c:pt idx="12580">
                  <c:v>6.32017E-2</c:v>
                </c:pt>
                <c:pt idx="12581">
                  <c:v>6.4298800000000003E-2</c:v>
                </c:pt>
                <c:pt idx="12582">
                  <c:v>6.51225E-2</c:v>
                </c:pt>
                <c:pt idx="12583">
                  <c:v>6.6069600000000006E-2</c:v>
                </c:pt>
                <c:pt idx="12584">
                  <c:v>6.7072999999999994E-2</c:v>
                </c:pt>
                <c:pt idx="12585">
                  <c:v>6.7867200000000003E-2</c:v>
                </c:pt>
                <c:pt idx="12586">
                  <c:v>6.9017800000000004E-2</c:v>
                </c:pt>
                <c:pt idx="12587">
                  <c:v>6.9870000000000002E-2</c:v>
                </c:pt>
                <c:pt idx="12588">
                  <c:v>7.0725300000000005E-2</c:v>
                </c:pt>
                <c:pt idx="12589">
                  <c:v>7.1737099999999998E-2</c:v>
                </c:pt>
                <c:pt idx="12590">
                  <c:v>7.2617699999999993E-2</c:v>
                </c:pt>
                <c:pt idx="12591">
                  <c:v>7.3461499999999999E-2</c:v>
                </c:pt>
                <c:pt idx="12592">
                  <c:v>7.4433299999999994E-2</c:v>
                </c:pt>
                <c:pt idx="12593">
                  <c:v>7.5051999999999994E-2</c:v>
                </c:pt>
                <c:pt idx="12594">
                  <c:v>7.6022500000000007E-2</c:v>
                </c:pt>
                <c:pt idx="12595">
                  <c:v>7.6693200000000003E-2</c:v>
                </c:pt>
                <c:pt idx="12596">
                  <c:v>7.7548599999999995E-2</c:v>
                </c:pt>
                <c:pt idx="12597">
                  <c:v>7.8290299999999993E-2</c:v>
                </c:pt>
                <c:pt idx="12598">
                  <c:v>7.8918000000000002E-2</c:v>
                </c:pt>
                <c:pt idx="12599">
                  <c:v>7.9616000000000006E-2</c:v>
                </c:pt>
                <c:pt idx="12600">
                  <c:v>8.03373E-2</c:v>
                </c:pt>
                <c:pt idx="12601">
                  <c:v>8.1035599999999999E-2</c:v>
                </c:pt>
                <c:pt idx="12602">
                  <c:v>8.1633600000000001E-2</c:v>
                </c:pt>
                <c:pt idx="12603">
                  <c:v>8.2269700000000001E-2</c:v>
                </c:pt>
                <c:pt idx="12604">
                  <c:v>8.2857899999999998E-2</c:v>
                </c:pt>
                <c:pt idx="12605">
                  <c:v>8.3426299999999995E-2</c:v>
                </c:pt>
                <c:pt idx="12606">
                  <c:v>8.3996899999999999E-2</c:v>
                </c:pt>
                <c:pt idx="12607">
                  <c:v>8.4476399999999993E-2</c:v>
                </c:pt>
                <c:pt idx="12608">
                  <c:v>8.5017200000000001E-2</c:v>
                </c:pt>
                <c:pt idx="12609">
                  <c:v>8.5459800000000002E-2</c:v>
                </c:pt>
                <c:pt idx="12610">
                  <c:v>8.6010299999999998E-2</c:v>
                </c:pt>
                <c:pt idx="12611">
                  <c:v>8.6421200000000004E-2</c:v>
                </c:pt>
                <c:pt idx="12612">
                  <c:v>8.7026999999999993E-2</c:v>
                </c:pt>
                <c:pt idx="12613">
                  <c:v>8.7228700000000006E-2</c:v>
                </c:pt>
                <c:pt idx="12614">
                  <c:v>8.7617299999999995E-2</c:v>
                </c:pt>
                <c:pt idx="12615">
                  <c:v>8.8019399999999998E-2</c:v>
                </c:pt>
                <c:pt idx="12616">
                  <c:v>8.8357400000000003E-2</c:v>
                </c:pt>
                <c:pt idx="12617">
                  <c:v>8.8737700000000003E-2</c:v>
                </c:pt>
                <c:pt idx="12618">
                  <c:v>8.8996000000000006E-2</c:v>
                </c:pt>
                <c:pt idx="12619">
                  <c:v>8.9284199999999994E-2</c:v>
                </c:pt>
                <c:pt idx="12620">
                  <c:v>8.9462E-2</c:v>
                </c:pt>
                <c:pt idx="12621">
                  <c:v>8.9788400000000004E-2</c:v>
                </c:pt>
                <c:pt idx="12622">
                  <c:v>8.9932399999999996E-2</c:v>
                </c:pt>
                <c:pt idx="12623">
                  <c:v>9.0229500000000004E-2</c:v>
                </c:pt>
                <c:pt idx="12624">
                  <c:v>9.0384699999999998E-2</c:v>
                </c:pt>
                <c:pt idx="12625">
                  <c:v>9.0479599999999993E-2</c:v>
                </c:pt>
                <c:pt idx="12626">
                  <c:v>9.0690599999999996E-2</c:v>
                </c:pt>
                <c:pt idx="12627">
                  <c:v>9.0831400000000007E-2</c:v>
                </c:pt>
                <c:pt idx="12628">
                  <c:v>9.1025800000000004E-2</c:v>
                </c:pt>
                <c:pt idx="12629">
                  <c:v>9.0969700000000001E-2</c:v>
                </c:pt>
                <c:pt idx="12630">
                  <c:v>9.1149499999999994E-2</c:v>
                </c:pt>
                <c:pt idx="12631">
                  <c:v>9.1056499999999999E-2</c:v>
                </c:pt>
                <c:pt idx="12632">
                  <c:v>9.1273199999999999E-2</c:v>
                </c:pt>
                <c:pt idx="12633">
                  <c:v>9.1139700000000004E-2</c:v>
                </c:pt>
                <c:pt idx="12634">
                  <c:v>9.09354E-2</c:v>
                </c:pt>
                <c:pt idx="12635">
                  <c:v>9.0883099999999994E-2</c:v>
                </c:pt>
                <c:pt idx="12636">
                  <c:v>9.0734999999999996E-2</c:v>
                </c:pt>
                <c:pt idx="12637">
                  <c:v>9.0616199999999994E-2</c:v>
                </c:pt>
                <c:pt idx="12638">
                  <c:v>9.0538300000000002E-2</c:v>
                </c:pt>
                <c:pt idx="12639">
                  <c:v>9.0396000000000004E-2</c:v>
                </c:pt>
                <c:pt idx="12640">
                  <c:v>9.0276800000000004E-2</c:v>
                </c:pt>
                <c:pt idx="12641">
                  <c:v>9.0173199999999995E-2</c:v>
                </c:pt>
                <c:pt idx="12642">
                  <c:v>8.9895100000000006E-2</c:v>
                </c:pt>
                <c:pt idx="12643">
                  <c:v>8.9865399999999998E-2</c:v>
                </c:pt>
                <c:pt idx="12644">
                  <c:v>8.9519799999999997E-2</c:v>
                </c:pt>
                <c:pt idx="12645">
                  <c:v>8.9190000000000005E-2</c:v>
                </c:pt>
                <c:pt idx="12646">
                  <c:v>8.9046399999999998E-2</c:v>
                </c:pt>
                <c:pt idx="12647">
                  <c:v>8.8738600000000001E-2</c:v>
                </c:pt>
                <c:pt idx="12648">
                  <c:v>8.8317300000000001E-2</c:v>
                </c:pt>
                <c:pt idx="12649">
                  <c:v>8.79331E-2</c:v>
                </c:pt>
                <c:pt idx="12650">
                  <c:v>8.7677400000000003E-2</c:v>
                </c:pt>
                <c:pt idx="12651">
                  <c:v>8.7282399999999996E-2</c:v>
                </c:pt>
                <c:pt idx="12652">
                  <c:v>8.6933800000000006E-2</c:v>
                </c:pt>
                <c:pt idx="12653">
                  <c:v>8.6562700000000006E-2</c:v>
                </c:pt>
                <c:pt idx="12654">
                  <c:v>8.5990700000000003E-2</c:v>
                </c:pt>
                <c:pt idx="12655">
                  <c:v>8.57126E-2</c:v>
                </c:pt>
                <c:pt idx="12656">
                  <c:v>8.51885E-2</c:v>
                </c:pt>
                <c:pt idx="12657">
                  <c:v>8.4814000000000001E-2</c:v>
                </c:pt>
                <c:pt idx="12658">
                  <c:v>8.4325600000000001E-2</c:v>
                </c:pt>
                <c:pt idx="12659">
                  <c:v>8.3757799999999993E-2</c:v>
                </c:pt>
                <c:pt idx="12660">
                  <c:v>8.3273100000000003E-2</c:v>
                </c:pt>
                <c:pt idx="12661">
                  <c:v>8.2747200000000007E-2</c:v>
                </c:pt>
                <c:pt idx="12662">
                  <c:v>8.2248199999999994E-2</c:v>
                </c:pt>
                <c:pt idx="12663">
                  <c:v>8.1658400000000006E-2</c:v>
                </c:pt>
                <c:pt idx="12664">
                  <c:v>8.1125900000000001E-2</c:v>
                </c:pt>
                <c:pt idx="12665">
                  <c:v>8.0401700000000006E-2</c:v>
                </c:pt>
                <c:pt idx="12666">
                  <c:v>7.9981300000000005E-2</c:v>
                </c:pt>
                <c:pt idx="12667">
                  <c:v>7.9518500000000006E-2</c:v>
                </c:pt>
                <c:pt idx="12668">
                  <c:v>7.8649399999999994E-2</c:v>
                </c:pt>
                <c:pt idx="12669">
                  <c:v>7.8245400000000007E-2</c:v>
                </c:pt>
                <c:pt idx="12670">
                  <c:v>7.7403799999999995E-2</c:v>
                </c:pt>
                <c:pt idx="12671">
                  <c:v>7.6914499999999997E-2</c:v>
                </c:pt>
                <c:pt idx="12672">
                  <c:v>7.6259199999999999E-2</c:v>
                </c:pt>
                <c:pt idx="12673">
                  <c:v>7.55908E-2</c:v>
                </c:pt>
                <c:pt idx="12674">
                  <c:v>7.4843199999999999E-2</c:v>
                </c:pt>
                <c:pt idx="12675">
                  <c:v>7.4232900000000004E-2</c:v>
                </c:pt>
                <c:pt idx="12676">
                  <c:v>7.3380899999999999E-2</c:v>
                </c:pt>
                <c:pt idx="12677">
                  <c:v>7.2409799999999996E-2</c:v>
                </c:pt>
                <c:pt idx="12678">
                  <c:v>7.1942699999999998E-2</c:v>
                </c:pt>
                <c:pt idx="12679">
                  <c:v>7.1066000000000004E-2</c:v>
                </c:pt>
                <c:pt idx="12680">
                  <c:v>7.0431099999999996E-2</c:v>
                </c:pt>
                <c:pt idx="12681">
                  <c:v>6.9544700000000001E-2</c:v>
                </c:pt>
                <c:pt idx="12682">
                  <c:v>6.8885399999999999E-2</c:v>
                </c:pt>
                <c:pt idx="12683">
                  <c:v>6.8288500000000002E-2</c:v>
                </c:pt>
                <c:pt idx="12684">
                  <c:v>6.7222799999999999E-2</c:v>
                </c:pt>
                <c:pt idx="12685">
                  <c:v>6.6599500000000006E-2</c:v>
                </c:pt>
                <c:pt idx="12686">
                  <c:v>6.5870999999999999E-2</c:v>
                </c:pt>
                <c:pt idx="12687">
                  <c:v>6.4958199999999994E-2</c:v>
                </c:pt>
                <c:pt idx="12688">
                  <c:v>6.4285999999999996E-2</c:v>
                </c:pt>
                <c:pt idx="12689">
                  <c:v>6.34237E-2</c:v>
                </c:pt>
                <c:pt idx="12690">
                  <c:v>6.2642299999999998E-2</c:v>
                </c:pt>
                <c:pt idx="12691">
                  <c:v>6.1798100000000002E-2</c:v>
                </c:pt>
                <c:pt idx="12692">
                  <c:v>6.10857E-2</c:v>
                </c:pt>
                <c:pt idx="12693">
                  <c:v>6.03473E-2</c:v>
                </c:pt>
                <c:pt idx="12694">
                  <c:v>5.9680499999999997E-2</c:v>
                </c:pt>
                <c:pt idx="12695">
                  <c:v>5.87699E-2</c:v>
                </c:pt>
                <c:pt idx="12696">
                  <c:v>5.8069599999999999E-2</c:v>
                </c:pt>
                <c:pt idx="12697">
                  <c:v>5.7370499999999998E-2</c:v>
                </c:pt>
                <c:pt idx="12698">
                  <c:v>5.65487E-2</c:v>
                </c:pt>
                <c:pt idx="12699">
                  <c:v>5.5805E-2</c:v>
                </c:pt>
                <c:pt idx="12700">
                  <c:v>5.4893699999999997E-2</c:v>
                </c:pt>
                <c:pt idx="12701">
                  <c:v>5.4138499999999999E-2</c:v>
                </c:pt>
                <c:pt idx="12702">
                  <c:v>5.33012E-2</c:v>
                </c:pt>
                <c:pt idx="12703">
                  <c:v>5.2597100000000001E-2</c:v>
                </c:pt>
                <c:pt idx="12704">
                  <c:v>5.1700500000000003E-2</c:v>
                </c:pt>
                <c:pt idx="12705">
                  <c:v>5.0656199999999998E-2</c:v>
                </c:pt>
                <c:pt idx="12706">
                  <c:v>5.0059800000000002E-2</c:v>
                </c:pt>
                <c:pt idx="12707">
                  <c:v>4.9168799999999999E-2</c:v>
                </c:pt>
                <c:pt idx="12708">
                  <c:v>4.8376000000000002E-2</c:v>
                </c:pt>
                <c:pt idx="12709">
                  <c:v>4.7542300000000003E-2</c:v>
                </c:pt>
                <c:pt idx="12710">
                  <c:v>4.6682599999999998E-2</c:v>
                </c:pt>
                <c:pt idx="12711">
                  <c:v>4.5993399999999997E-2</c:v>
                </c:pt>
                <c:pt idx="12712">
                  <c:v>4.52013E-2</c:v>
                </c:pt>
                <c:pt idx="12713">
                  <c:v>4.4492499999999997E-2</c:v>
                </c:pt>
                <c:pt idx="12714">
                  <c:v>4.3581399999999999E-2</c:v>
                </c:pt>
                <c:pt idx="12715">
                  <c:v>4.2854400000000001E-2</c:v>
                </c:pt>
                <c:pt idx="12716">
                  <c:v>4.2088300000000002E-2</c:v>
                </c:pt>
                <c:pt idx="12717">
                  <c:v>4.1221599999999997E-2</c:v>
                </c:pt>
                <c:pt idx="12718">
                  <c:v>4.0518100000000001E-2</c:v>
                </c:pt>
                <c:pt idx="12719">
                  <c:v>3.9575800000000001E-2</c:v>
                </c:pt>
                <c:pt idx="12720">
                  <c:v>3.8767000000000003E-2</c:v>
                </c:pt>
                <c:pt idx="12721">
                  <c:v>3.7861300000000001E-2</c:v>
                </c:pt>
                <c:pt idx="12722">
                  <c:v>3.7281500000000002E-2</c:v>
                </c:pt>
                <c:pt idx="12723">
                  <c:v>3.6428599999999998E-2</c:v>
                </c:pt>
                <c:pt idx="12724">
                  <c:v>3.5502400000000003E-2</c:v>
                </c:pt>
                <c:pt idx="12725">
                  <c:v>3.4795800000000002E-2</c:v>
                </c:pt>
                <c:pt idx="12726">
                  <c:v>3.3935300000000002E-2</c:v>
                </c:pt>
                <c:pt idx="12727">
                  <c:v>3.3131599999999997E-2</c:v>
                </c:pt>
                <c:pt idx="12728">
                  <c:v>3.2294799999999999E-2</c:v>
                </c:pt>
                <c:pt idx="12729">
                  <c:v>3.1517799999999999E-2</c:v>
                </c:pt>
                <c:pt idx="12730">
                  <c:v>3.0715699999999999E-2</c:v>
                </c:pt>
                <c:pt idx="12731">
                  <c:v>2.96802E-2</c:v>
                </c:pt>
                <c:pt idx="12732">
                  <c:v>2.8991200000000002E-2</c:v>
                </c:pt>
                <c:pt idx="12733">
                  <c:v>2.8140499999999999E-2</c:v>
                </c:pt>
                <c:pt idx="12734">
                  <c:v>2.73399E-2</c:v>
                </c:pt>
                <c:pt idx="12735">
                  <c:v>2.6657699999999999E-2</c:v>
                </c:pt>
                <c:pt idx="12736">
                  <c:v>2.5575000000000001E-2</c:v>
                </c:pt>
                <c:pt idx="12737">
                  <c:v>2.4804099999999999E-2</c:v>
                </c:pt>
                <c:pt idx="12738">
                  <c:v>2.3733299999999999E-2</c:v>
                </c:pt>
                <c:pt idx="12739">
                  <c:v>2.3169499999999999E-2</c:v>
                </c:pt>
                <c:pt idx="12740">
                  <c:v>2.2189799999999999E-2</c:v>
                </c:pt>
                <c:pt idx="12741">
                  <c:v>2.1278700000000001E-2</c:v>
                </c:pt>
                <c:pt idx="12742">
                  <c:v>2.0497399999999999E-2</c:v>
                </c:pt>
                <c:pt idx="12743">
                  <c:v>1.9347300000000001E-2</c:v>
                </c:pt>
                <c:pt idx="12744">
                  <c:v>1.86407E-2</c:v>
                </c:pt>
                <c:pt idx="12745">
                  <c:v>1.76873E-2</c:v>
                </c:pt>
                <c:pt idx="12746">
                  <c:v>1.6992400000000001E-2</c:v>
                </c:pt>
                <c:pt idx="12747">
                  <c:v>1.59358E-2</c:v>
                </c:pt>
                <c:pt idx="12748">
                  <c:v>1.4948599999999999E-2</c:v>
                </c:pt>
                <c:pt idx="12749">
                  <c:v>1.4086700000000001E-2</c:v>
                </c:pt>
                <c:pt idx="12750">
                  <c:v>1.34141E-2</c:v>
                </c:pt>
                <c:pt idx="12751">
                  <c:v>1.25588E-2</c:v>
                </c:pt>
                <c:pt idx="12752">
                  <c:v>1.1514E-2</c:v>
                </c:pt>
                <c:pt idx="12753">
                  <c:v>1.06377E-2</c:v>
                </c:pt>
                <c:pt idx="12754">
                  <c:v>9.7968900000000008E-3</c:v>
                </c:pt>
                <c:pt idx="12755">
                  <c:v>8.9481400000000003E-3</c:v>
                </c:pt>
                <c:pt idx="12756">
                  <c:v>7.9019699999999995E-3</c:v>
                </c:pt>
                <c:pt idx="12757">
                  <c:v>6.9661999999999996E-3</c:v>
                </c:pt>
                <c:pt idx="12758">
                  <c:v>6.0208900000000001E-3</c:v>
                </c:pt>
                <c:pt idx="12759">
                  <c:v>4.8342300000000001E-3</c:v>
                </c:pt>
                <c:pt idx="12760">
                  <c:v>3.9876699999999996E-3</c:v>
                </c:pt>
                <c:pt idx="12761">
                  <c:v>2.9547000000000002E-3</c:v>
                </c:pt>
                <c:pt idx="12762">
                  <c:v>1.9343800000000001E-3</c:v>
                </c:pt>
                <c:pt idx="12763">
                  <c:v>9.7094599999999998E-4</c:v>
                </c:pt>
                <c:pt idx="12764">
                  <c:v>-2.2348600000000001E-4</c:v>
                </c:pt>
                <c:pt idx="12765">
                  <c:v>-1.01556E-3</c:v>
                </c:pt>
                <c:pt idx="12766">
                  <c:v>-2.0839700000000001E-3</c:v>
                </c:pt>
                <c:pt idx="12767">
                  <c:v>-3.1539300000000001E-3</c:v>
                </c:pt>
                <c:pt idx="12768">
                  <c:v>-4.0955899999999996E-3</c:v>
                </c:pt>
                <c:pt idx="12769">
                  <c:v>-5.2101999999999999E-3</c:v>
                </c:pt>
                <c:pt idx="12770">
                  <c:v>-6.2353799999999996E-3</c:v>
                </c:pt>
                <c:pt idx="12771">
                  <c:v>-7.46548E-3</c:v>
                </c:pt>
                <c:pt idx="12772">
                  <c:v>-8.4481199999999999E-3</c:v>
                </c:pt>
                <c:pt idx="12773">
                  <c:v>-9.5333099999999997E-3</c:v>
                </c:pt>
                <c:pt idx="12774">
                  <c:v>-1.05719E-2</c:v>
                </c:pt>
                <c:pt idx="12775">
                  <c:v>-1.16092E-2</c:v>
                </c:pt>
                <c:pt idx="12776">
                  <c:v>-1.2911499999999999E-2</c:v>
                </c:pt>
                <c:pt idx="12777">
                  <c:v>-1.38938E-2</c:v>
                </c:pt>
                <c:pt idx="12778">
                  <c:v>-1.4980500000000001E-2</c:v>
                </c:pt>
                <c:pt idx="12779">
                  <c:v>-1.6024E-2</c:v>
                </c:pt>
                <c:pt idx="12780">
                  <c:v>-1.7289700000000002E-2</c:v>
                </c:pt>
                <c:pt idx="12781">
                  <c:v>-1.84269E-2</c:v>
                </c:pt>
                <c:pt idx="12782">
                  <c:v>-1.9484600000000001E-2</c:v>
                </c:pt>
                <c:pt idx="12783">
                  <c:v>-2.0723499999999999E-2</c:v>
                </c:pt>
                <c:pt idx="12784">
                  <c:v>-2.1796699999999999E-2</c:v>
                </c:pt>
                <c:pt idx="12785">
                  <c:v>-2.2957000000000002E-2</c:v>
                </c:pt>
                <c:pt idx="12786">
                  <c:v>-2.4156500000000001E-2</c:v>
                </c:pt>
                <c:pt idx="12787">
                  <c:v>-2.52988E-2</c:v>
                </c:pt>
                <c:pt idx="12788">
                  <c:v>-2.6364100000000001E-2</c:v>
                </c:pt>
                <c:pt idx="12789">
                  <c:v>-2.74381E-2</c:v>
                </c:pt>
                <c:pt idx="12790">
                  <c:v>-2.8745400000000001E-2</c:v>
                </c:pt>
                <c:pt idx="12791">
                  <c:v>-2.9871600000000002E-2</c:v>
                </c:pt>
                <c:pt idx="12792">
                  <c:v>-3.10075E-2</c:v>
                </c:pt>
                <c:pt idx="12793">
                  <c:v>-3.2076100000000003E-2</c:v>
                </c:pt>
                <c:pt idx="12794">
                  <c:v>-3.3417599999999999E-2</c:v>
                </c:pt>
                <c:pt idx="12795">
                  <c:v>-3.45677E-2</c:v>
                </c:pt>
                <c:pt idx="12796">
                  <c:v>-3.55882E-2</c:v>
                </c:pt>
                <c:pt idx="12797">
                  <c:v>-3.6935900000000001E-2</c:v>
                </c:pt>
                <c:pt idx="12798">
                  <c:v>-3.8055899999999997E-2</c:v>
                </c:pt>
                <c:pt idx="12799">
                  <c:v>-3.9526499999999999E-2</c:v>
                </c:pt>
                <c:pt idx="12800">
                  <c:v>-4.0672100000000003E-2</c:v>
                </c:pt>
                <c:pt idx="12801">
                  <c:v>-4.1841499999999997E-2</c:v>
                </c:pt>
                <c:pt idx="12802">
                  <c:v>-4.3177300000000002E-2</c:v>
                </c:pt>
                <c:pt idx="12803">
                  <c:v>-4.4213099999999998E-2</c:v>
                </c:pt>
                <c:pt idx="12804">
                  <c:v>-4.56622E-2</c:v>
                </c:pt>
                <c:pt idx="12805">
                  <c:v>-4.67488E-2</c:v>
                </c:pt>
                <c:pt idx="12806">
                  <c:v>-4.8080699999999997E-2</c:v>
                </c:pt>
                <c:pt idx="12807">
                  <c:v>-4.9230900000000001E-2</c:v>
                </c:pt>
                <c:pt idx="12808">
                  <c:v>-5.03592E-2</c:v>
                </c:pt>
                <c:pt idx="12809">
                  <c:v>-5.1644000000000002E-2</c:v>
                </c:pt>
                <c:pt idx="12810">
                  <c:v>-5.2960100000000003E-2</c:v>
                </c:pt>
                <c:pt idx="12811">
                  <c:v>-5.39718E-2</c:v>
                </c:pt>
                <c:pt idx="12812">
                  <c:v>-5.5148000000000003E-2</c:v>
                </c:pt>
                <c:pt idx="12813">
                  <c:v>-5.6322999999999998E-2</c:v>
                </c:pt>
                <c:pt idx="12814">
                  <c:v>-5.7485899999999999E-2</c:v>
                </c:pt>
                <c:pt idx="12815">
                  <c:v>-5.8516199999999997E-2</c:v>
                </c:pt>
                <c:pt idx="12816">
                  <c:v>-5.9527299999999998E-2</c:v>
                </c:pt>
                <c:pt idx="12817">
                  <c:v>-6.0692000000000003E-2</c:v>
                </c:pt>
                <c:pt idx="12818">
                  <c:v>-6.1835500000000002E-2</c:v>
                </c:pt>
                <c:pt idx="12819">
                  <c:v>-6.2755400000000003E-2</c:v>
                </c:pt>
                <c:pt idx="12820">
                  <c:v>-6.40405E-2</c:v>
                </c:pt>
                <c:pt idx="12821">
                  <c:v>-6.5036300000000005E-2</c:v>
                </c:pt>
                <c:pt idx="12822">
                  <c:v>-6.61992E-2</c:v>
                </c:pt>
                <c:pt idx="12823">
                  <c:v>-6.7404500000000006E-2</c:v>
                </c:pt>
                <c:pt idx="12824">
                  <c:v>-6.8343600000000004E-2</c:v>
                </c:pt>
                <c:pt idx="12825">
                  <c:v>-6.9491999999999998E-2</c:v>
                </c:pt>
                <c:pt idx="12826">
                  <c:v>-7.0549200000000006E-2</c:v>
                </c:pt>
                <c:pt idx="12827">
                  <c:v>-7.1676100000000006E-2</c:v>
                </c:pt>
                <c:pt idx="12828">
                  <c:v>-7.2922000000000001E-2</c:v>
                </c:pt>
                <c:pt idx="12829">
                  <c:v>-7.3628200000000005E-2</c:v>
                </c:pt>
                <c:pt idx="12830">
                  <c:v>-7.4870699999999998E-2</c:v>
                </c:pt>
                <c:pt idx="12831">
                  <c:v>-7.5722999999999999E-2</c:v>
                </c:pt>
                <c:pt idx="12832">
                  <c:v>-7.6808000000000001E-2</c:v>
                </c:pt>
                <c:pt idx="12833">
                  <c:v>-7.7703300000000003E-2</c:v>
                </c:pt>
                <c:pt idx="12834">
                  <c:v>-7.8516000000000002E-2</c:v>
                </c:pt>
                <c:pt idx="12835">
                  <c:v>-7.9542500000000002E-2</c:v>
                </c:pt>
                <c:pt idx="12836">
                  <c:v>-8.0154400000000001E-2</c:v>
                </c:pt>
                <c:pt idx="12837">
                  <c:v>-8.1022899999999995E-2</c:v>
                </c:pt>
                <c:pt idx="12838">
                  <c:v>-8.2011799999999996E-2</c:v>
                </c:pt>
                <c:pt idx="12839">
                  <c:v>-8.2662899999999997E-2</c:v>
                </c:pt>
                <c:pt idx="12840">
                  <c:v>-8.3513299999999999E-2</c:v>
                </c:pt>
                <c:pt idx="12841">
                  <c:v>-8.4092899999999998E-2</c:v>
                </c:pt>
                <c:pt idx="12842">
                  <c:v>-8.5138400000000003E-2</c:v>
                </c:pt>
                <c:pt idx="12843">
                  <c:v>-8.5663900000000001E-2</c:v>
                </c:pt>
                <c:pt idx="12844">
                  <c:v>-8.6440900000000001E-2</c:v>
                </c:pt>
                <c:pt idx="12845">
                  <c:v>-8.7009400000000001E-2</c:v>
                </c:pt>
                <c:pt idx="12846">
                  <c:v>-8.7759500000000004E-2</c:v>
                </c:pt>
                <c:pt idx="12847">
                  <c:v>-8.8341100000000006E-2</c:v>
                </c:pt>
                <c:pt idx="12848">
                  <c:v>-8.8831499999999994E-2</c:v>
                </c:pt>
                <c:pt idx="12849">
                  <c:v>-8.9541999999999997E-2</c:v>
                </c:pt>
                <c:pt idx="12850">
                  <c:v>-8.9974299999999993E-2</c:v>
                </c:pt>
                <c:pt idx="12851">
                  <c:v>-9.0670799999999996E-2</c:v>
                </c:pt>
                <c:pt idx="12852">
                  <c:v>-9.0993299999999999E-2</c:v>
                </c:pt>
                <c:pt idx="12853">
                  <c:v>-9.1591199999999998E-2</c:v>
                </c:pt>
                <c:pt idx="12854">
                  <c:v>-9.2056899999999997E-2</c:v>
                </c:pt>
                <c:pt idx="12855">
                  <c:v>-9.2375799999999994E-2</c:v>
                </c:pt>
                <c:pt idx="12856">
                  <c:v>-9.30372E-2</c:v>
                </c:pt>
                <c:pt idx="12857">
                  <c:v>-9.3101600000000007E-2</c:v>
                </c:pt>
                <c:pt idx="12858">
                  <c:v>-9.3509700000000001E-2</c:v>
                </c:pt>
                <c:pt idx="12859">
                  <c:v>-9.3855599999999997E-2</c:v>
                </c:pt>
                <c:pt idx="12860">
                  <c:v>-9.4190899999999994E-2</c:v>
                </c:pt>
                <c:pt idx="12861">
                  <c:v>-9.4528799999999996E-2</c:v>
                </c:pt>
                <c:pt idx="12862">
                  <c:v>-9.4591700000000001E-2</c:v>
                </c:pt>
                <c:pt idx="12863">
                  <c:v>-9.4846799999999995E-2</c:v>
                </c:pt>
                <c:pt idx="12864">
                  <c:v>-9.5044900000000002E-2</c:v>
                </c:pt>
                <c:pt idx="12865">
                  <c:v>-9.5081700000000005E-2</c:v>
                </c:pt>
                <c:pt idx="12866">
                  <c:v>-9.5317100000000002E-2</c:v>
                </c:pt>
                <c:pt idx="12867">
                  <c:v>-9.5184400000000002E-2</c:v>
                </c:pt>
                <c:pt idx="12868">
                  <c:v>-9.5442100000000002E-2</c:v>
                </c:pt>
                <c:pt idx="12869">
                  <c:v>-9.5191700000000004E-2</c:v>
                </c:pt>
                <c:pt idx="12870">
                  <c:v>-9.5216499999999996E-2</c:v>
                </c:pt>
                <c:pt idx="12871">
                  <c:v>-9.5269000000000006E-2</c:v>
                </c:pt>
                <c:pt idx="12872">
                  <c:v>-9.4996200000000003E-2</c:v>
                </c:pt>
                <c:pt idx="12873">
                  <c:v>-9.4883499999999996E-2</c:v>
                </c:pt>
                <c:pt idx="12874">
                  <c:v>-9.4562199999999999E-2</c:v>
                </c:pt>
                <c:pt idx="12875">
                  <c:v>-9.4384399999999993E-2</c:v>
                </c:pt>
                <c:pt idx="12876">
                  <c:v>-9.43272E-2</c:v>
                </c:pt>
                <c:pt idx="12877">
                  <c:v>-9.3850100000000006E-2</c:v>
                </c:pt>
                <c:pt idx="12878">
                  <c:v>-9.3585500000000002E-2</c:v>
                </c:pt>
                <c:pt idx="12879">
                  <c:v>-9.3389700000000006E-2</c:v>
                </c:pt>
                <c:pt idx="12880">
                  <c:v>-9.3114799999999998E-2</c:v>
                </c:pt>
                <c:pt idx="12881">
                  <c:v>-9.2739000000000002E-2</c:v>
                </c:pt>
                <c:pt idx="12882">
                  <c:v>-9.2489299999999997E-2</c:v>
                </c:pt>
                <c:pt idx="12883">
                  <c:v>-9.19909E-2</c:v>
                </c:pt>
                <c:pt idx="12884">
                  <c:v>-9.1723200000000005E-2</c:v>
                </c:pt>
                <c:pt idx="12885">
                  <c:v>-9.1229299999999999E-2</c:v>
                </c:pt>
                <c:pt idx="12886">
                  <c:v>-9.0637599999999999E-2</c:v>
                </c:pt>
                <c:pt idx="12887">
                  <c:v>-9.0260400000000005E-2</c:v>
                </c:pt>
                <c:pt idx="12888">
                  <c:v>-8.9437900000000001E-2</c:v>
                </c:pt>
                <c:pt idx="12889">
                  <c:v>-8.9108800000000002E-2</c:v>
                </c:pt>
                <c:pt idx="12890">
                  <c:v>-8.8500899999999993E-2</c:v>
                </c:pt>
                <c:pt idx="12891">
                  <c:v>-8.7847700000000001E-2</c:v>
                </c:pt>
                <c:pt idx="12892">
                  <c:v>-8.7189100000000005E-2</c:v>
                </c:pt>
                <c:pt idx="12893">
                  <c:v>-8.6476399999999995E-2</c:v>
                </c:pt>
                <c:pt idx="12894">
                  <c:v>-8.6063700000000007E-2</c:v>
                </c:pt>
                <c:pt idx="12895">
                  <c:v>-8.5287600000000005E-2</c:v>
                </c:pt>
                <c:pt idx="12896">
                  <c:v>-8.4503099999999998E-2</c:v>
                </c:pt>
                <c:pt idx="12897">
                  <c:v>-8.3785600000000002E-2</c:v>
                </c:pt>
                <c:pt idx="12898">
                  <c:v>-8.2906199999999999E-2</c:v>
                </c:pt>
                <c:pt idx="12899">
                  <c:v>-8.2273299999999994E-2</c:v>
                </c:pt>
                <c:pt idx="12900">
                  <c:v>-8.1403100000000006E-2</c:v>
                </c:pt>
                <c:pt idx="12901">
                  <c:v>-8.05979E-2</c:v>
                </c:pt>
                <c:pt idx="12902">
                  <c:v>-7.9698000000000005E-2</c:v>
                </c:pt>
                <c:pt idx="12903">
                  <c:v>-7.8904299999999997E-2</c:v>
                </c:pt>
                <c:pt idx="12904">
                  <c:v>-7.7920600000000007E-2</c:v>
                </c:pt>
                <c:pt idx="12905">
                  <c:v>-7.7171100000000006E-2</c:v>
                </c:pt>
                <c:pt idx="12906">
                  <c:v>-7.6187099999999994E-2</c:v>
                </c:pt>
                <c:pt idx="12907">
                  <c:v>-7.5203800000000001E-2</c:v>
                </c:pt>
                <c:pt idx="12908">
                  <c:v>-7.4461700000000006E-2</c:v>
                </c:pt>
                <c:pt idx="12909">
                  <c:v>-7.3320499999999997E-2</c:v>
                </c:pt>
                <c:pt idx="12910">
                  <c:v>-7.2444400000000006E-2</c:v>
                </c:pt>
                <c:pt idx="12911">
                  <c:v>-7.1391700000000002E-2</c:v>
                </c:pt>
                <c:pt idx="12912">
                  <c:v>-7.0320499999999994E-2</c:v>
                </c:pt>
                <c:pt idx="12913">
                  <c:v>-6.9537600000000005E-2</c:v>
                </c:pt>
                <c:pt idx="12914">
                  <c:v>-6.81842E-2</c:v>
                </c:pt>
                <c:pt idx="12915">
                  <c:v>-6.7316799999999996E-2</c:v>
                </c:pt>
                <c:pt idx="12916">
                  <c:v>-6.6287899999999997E-2</c:v>
                </c:pt>
                <c:pt idx="12917">
                  <c:v>-6.5191399999999997E-2</c:v>
                </c:pt>
                <c:pt idx="12918">
                  <c:v>-6.4280000000000004E-2</c:v>
                </c:pt>
                <c:pt idx="12919">
                  <c:v>-6.2964800000000001E-2</c:v>
                </c:pt>
                <c:pt idx="12920">
                  <c:v>-6.2277199999999998E-2</c:v>
                </c:pt>
                <c:pt idx="12921">
                  <c:v>-6.1046900000000001E-2</c:v>
                </c:pt>
                <c:pt idx="12922">
                  <c:v>-6.0159799999999999E-2</c:v>
                </c:pt>
                <c:pt idx="12923">
                  <c:v>-5.9284799999999999E-2</c:v>
                </c:pt>
                <c:pt idx="12924">
                  <c:v>-5.8070499999999997E-2</c:v>
                </c:pt>
                <c:pt idx="12925">
                  <c:v>-5.7142400000000003E-2</c:v>
                </c:pt>
                <c:pt idx="12926">
                  <c:v>-5.5767499999999998E-2</c:v>
                </c:pt>
                <c:pt idx="12927">
                  <c:v>-5.5001399999999999E-2</c:v>
                </c:pt>
                <c:pt idx="12928">
                  <c:v>-5.3761700000000003E-2</c:v>
                </c:pt>
                <c:pt idx="12929">
                  <c:v>-5.2613699999999999E-2</c:v>
                </c:pt>
                <c:pt idx="12930">
                  <c:v>-5.1490399999999999E-2</c:v>
                </c:pt>
                <c:pt idx="12931">
                  <c:v>-5.0518199999999999E-2</c:v>
                </c:pt>
                <c:pt idx="12932">
                  <c:v>-4.9339399999999999E-2</c:v>
                </c:pt>
                <c:pt idx="12933">
                  <c:v>-4.8222599999999997E-2</c:v>
                </c:pt>
                <c:pt idx="12934">
                  <c:v>-4.7294099999999999E-2</c:v>
                </c:pt>
                <c:pt idx="12935">
                  <c:v>-4.6195100000000003E-2</c:v>
                </c:pt>
                <c:pt idx="12936">
                  <c:v>-4.51359E-2</c:v>
                </c:pt>
                <c:pt idx="12937">
                  <c:v>-4.4137700000000002E-2</c:v>
                </c:pt>
                <c:pt idx="12938">
                  <c:v>-4.3070400000000002E-2</c:v>
                </c:pt>
                <c:pt idx="12939">
                  <c:v>-4.1932700000000003E-2</c:v>
                </c:pt>
                <c:pt idx="12940">
                  <c:v>-4.0745299999999998E-2</c:v>
                </c:pt>
                <c:pt idx="12941">
                  <c:v>-3.9979199999999999E-2</c:v>
                </c:pt>
                <c:pt idx="12942">
                  <c:v>-3.8764399999999997E-2</c:v>
                </c:pt>
                <c:pt idx="12943">
                  <c:v>-3.7799800000000001E-2</c:v>
                </c:pt>
                <c:pt idx="12944">
                  <c:v>-3.6898E-2</c:v>
                </c:pt>
                <c:pt idx="12945">
                  <c:v>-3.5715400000000001E-2</c:v>
                </c:pt>
                <c:pt idx="12946">
                  <c:v>-3.5118400000000001E-2</c:v>
                </c:pt>
                <c:pt idx="12947">
                  <c:v>-3.38976E-2</c:v>
                </c:pt>
                <c:pt idx="12948">
                  <c:v>-3.2981200000000002E-2</c:v>
                </c:pt>
                <c:pt idx="12949">
                  <c:v>-3.2097599999999997E-2</c:v>
                </c:pt>
                <c:pt idx="12950">
                  <c:v>-3.1159699999999999E-2</c:v>
                </c:pt>
                <c:pt idx="12951">
                  <c:v>-3.0406699999999998E-2</c:v>
                </c:pt>
                <c:pt idx="12952">
                  <c:v>-2.9515599999999999E-2</c:v>
                </c:pt>
                <c:pt idx="12953">
                  <c:v>-2.85627E-2</c:v>
                </c:pt>
                <c:pt idx="12954">
                  <c:v>-2.7761999999999998E-2</c:v>
                </c:pt>
                <c:pt idx="12955">
                  <c:v>-2.6784200000000001E-2</c:v>
                </c:pt>
                <c:pt idx="12956">
                  <c:v>-2.6181200000000002E-2</c:v>
                </c:pt>
                <c:pt idx="12957">
                  <c:v>-2.5406499999999999E-2</c:v>
                </c:pt>
                <c:pt idx="12958">
                  <c:v>-2.4457E-2</c:v>
                </c:pt>
                <c:pt idx="12959">
                  <c:v>-2.3642400000000001E-2</c:v>
                </c:pt>
                <c:pt idx="12960">
                  <c:v>-2.2961100000000002E-2</c:v>
                </c:pt>
                <c:pt idx="12961">
                  <c:v>-2.20851E-2</c:v>
                </c:pt>
                <c:pt idx="12962">
                  <c:v>-2.1373199999999998E-2</c:v>
                </c:pt>
                <c:pt idx="12963">
                  <c:v>-2.0566899999999999E-2</c:v>
                </c:pt>
                <c:pt idx="12964">
                  <c:v>-1.9894999999999999E-2</c:v>
                </c:pt>
                <c:pt idx="12965">
                  <c:v>-1.92289E-2</c:v>
                </c:pt>
                <c:pt idx="12966">
                  <c:v>-1.8450100000000001E-2</c:v>
                </c:pt>
                <c:pt idx="12967">
                  <c:v>-1.7887E-2</c:v>
                </c:pt>
                <c:pt idx="12968">
                  <c:v>-1.7064200000000002E-2</c:v>
                </c:pt>
                <c:pt idx="12969">
                  <c:v>-1.6617699999999999E-2</c:v>
                </c:pt>
                <c:pt idx="12970">
                  <c:v>-1.5974200000000001E-2</c:v>
                </c:pt>
                <c:pt idx="12971">
                  <c:v>-1.5276400000000001E-2</c:v>
                </c:pt>
                <c:pt idx="12972">
                  <c:v>-1.47726E-2</c:v>
                </c:pt>
                <c:pt idx="12973">
                  <c:v>-1.41426E-2</c:v>
                </c:pt>
                <c:pt idx="12974">
                  <c:v>-1.3828099999999999E-2</c:v>
                </c:pt>
                <c:pt idx="12975">
                  <c:v>-1.31632E-2</c:v>
                </c:pt>
                <c:pt idx="12976">
                  <c:v>-1.2605699999999999E-2</c:v>
                </c:pt>
                <c:pt idx="12977">
                  <c:v>-1.2312E-2</c:v>
                </c:pt>
                <c:pt idx="12978">
                  <c:v>-1.1737300000000001E-2</c:v>
                </c:pt>
                <c:pt idx="12979">
                  <c:v>-1.14666E-2</c:v>
                </c:pt>
                <c:pt idx="12980">
                  <c:v>-1.0835600000000001E-2</c:v>
                </c:pt>
                <c:pt idx="12981">
                  <c:v>-1.05533E-2</c:v>
                </c:pt>
                <c:pt idx="12982">
                  <c:v>-1.01473E-2</c:v>
                </c:pt>
                <c:pt idx="12983">
                  <c:v>-9.6631200000000007E-3</c:v>
                </c:pt>
                <c:pt idx="12984">
                  <c:v>-9.5715699999999997E-3</c:v>
                </c:pt>
                <c:pt idx="12985">
                  <c:v>-9.1377000000000003E-3</c:v>
                </c:pt>
                <c:pt idx="12986">
                  <c:v>-8.6246099999999996E-3</c:v>
                </c:pt>
                <c:pt idx="12987">
                  <c:v>-8.3553399999999993E-3</c:v>
                </c:pt>
                <c:pt idx="12988">
                  <c:v>-8.1924500000000004E-3</c:v>
                </c:pt>
                <c:pt idx="12989">
                  <c:v>-7.7216799999999999E-3</c:v>
                </c:pt>
                <c:pt idx="12990">
                  <c:v>-7.5677899999999996E-3</c:v>
                </c:pt>
                <c:pt idx="12991">
                  <c:v>-7.1905500000000004E-3</c:v>
                </c:pt>
                <c:pt idx="12992">
                  <c:v>-7.0082199999999999E-3</c:v>
                </c:pt>
                <c:pt idx="12993">
                  <c:v>-6.7281600000000004E-3</c:v>
                </c:pt>
                <c:pt idx="12994">
                  <c:v>-6.45073E-3</c:v>
                </c:pt>
                <c:pt idx="12995">
                  <c:v>-6.3709999999999999E-3</c:v>
                </c:pt>
                <c:pt idx="12996">
                  <c:v>-5.9585899999999997E-3</c:v>
                </c:pt>
                <c:pt idx="12997">
                  <c:v>-5.9132300000000002E-3</c:v>
                </c:pt>
                <c:pt idx="12998">
                  <c:v>-5.6368199999999999E-3</c:v>
                </c:pt>
                <c:pt idx="12999">
                  <c:v>-5.6258200000000001E-3</c:v>
                </c:pt>
                <c:pt idx="13000">
                  <c:v>-5.3552499999999998E-3</c:v>
                </c:pt>
                <c:pt idx="13001">
                  <c:v>-5.2651399999999998E-3</c:v>
                </c:pt>
                <c:pt idx="13002">
                  <c:v>-5.2724E-3</c:v>
                </c:pt>
                <c:pt idx="13003">
                  <c:v>-5.0669799999999996E-3</c:v>
                </c:pt>
                <c:pt idx="13004">
                  <c:v>-5.0570800000000003E-3</c:v>
                </c:pt>
                <c:pt idx="13005">
                  <c:v>-5.0371299999999999E-3</c:v>
                </c:pt>
                <c:pt idx="13006">
                  <c:v>-5.0416300000000001E-3</c:v>
                </c:pt>
                <c:pt idx="13007">
                  <c:v>-5.1573000000000001E-3</c:v>
                </c:pt>
                <c:pt idx="13008">
                  <c:v>-4.9077599999999997E-3</c:v>
                </c:pt>
                <c:pt idx="13009">
                  <c:v>-4.9078000000000004E-3</c:v>
                </c:pt>
                <c:pt idx="13010">
                  <c:v>-4.9752800000000003E-3</c:v>
                </c:pt>
                <c:pt idx="13011">
                  <c:v>-4.7881699999999996E-3</c:v>
                </c:pt>
                <c:pt idx="13012">
                  <c:v>-4.9659099999999996E-3</c:v>
                </c:pt>
                <c:pt idx="13013">
                  <c:v>-4.8427899999999996E-3</c:v>
                </c:pt>
                <c:pt idx="13014">
                  <c:v>-4.8077199999999997E-3</c:v>
                </c:pt>
                <c:pt idx="13015">
                  <c:v>-4.9046100000000002E-3</c:v>
                </c:pt>
                <c:pt idx="13016">
                  <c:v>-4.8685400000000002E-3</c:v>
                </c:pt>
                <c:pt idx="13017">
                  <c:v>-5.0464100000000003E-3</c:v>
                </c:pt>
                <c:pt idx="13018">
                  <c:v>-5.03696E-3</c:v>
                </c:pt>
                <c:pt idx="13019">
                  <c:v>-5.0489699999999998E-3</c:v>
                </c:pt>
                <c:pt idx="13020">
                  <c:v>-5.0899200000000004E-3</c:v>
                </c:pt>
                <c:pt idx="13021">
                  <c:v>-5.1824200000000001E-3</c:v>
                </c:pt>
                <c:pt idx="13022">
                  <c:v>-5.2824899999999999E-3</c:v>
                </c:pt>
                <c:pt idx="13023">
                  <c:v>-5.1444999999999998E-3</c:v>
                </c:pt>
                <c:pt idx="13024">
                  <c:v>-5.2671899999999997E-3</c:v>
                </c:pt>
                <c:pt idx="13025">
                  <c:v>-5.32512E-3</c:v>
                </c:pt>
                <c:pt idx="13026">
                  <c:v>-5.5922799999999998E-3</c:v>
                </c:pt>
                <c:pt idx="13027">
                  <c:v>-5.4365999999999998E-3</c:v>
                </c:pt>
                <c:pt idx="13028">
                  <c:v>-5.5853600000000002E-3</c:v>
                </c:pt>
                <c:pt idx="13029">
                  <c:v>-5.5760100000000002E-3</c:v>
                </c:pt>
                <c:pt idx="13030">
                  <c:v>-5.8436599999999997E-3</c:v>
                </c:pt>
                <c:pt idx="13031">
                  <c:v>-5.8474E-3</c:v>
                </c:pt>
                <c:pt idx="13032">
                  <c:v>-5.9525699999999999E-3</c:v>
                </c:pt>
                <c:pt idx="13033">
                  <c:v>-5.9709899999999998E-3</c:v>
                </c:pt>
                <c:pt idx="13034">
                  <c:v>-6.0035599999999998E-3</c:v>
                </c:pt>
                <c:pt idx="13035">
                  <c:v>-6.2759399999999998E-3</c:v>
                </c:pt>
                <c:pt idx="13036">
                  <c:v>-6.2840200000000004E-3</c:v>
                </c:pt>
                <c:pt idx="13037">
                  <c:v>-6.2462300000000002E-3</c:v>
                </c:pt>
                <c:pt idx="13038">
                  <c:v>-6.44167E-3</c:v>
                </c:pt>
                <c:pt idx="13039">
                  <c:v>-6.3558099999999999E-3</c:v>
                </c:pt>
                <c:pt idx="13040">
                  <c:v>-6.5610599999999996E-3</c:v>
                </c:pt>
                <c:pt idx="13041">
                  <c:v>-6.3368000000000001E-3</c:v>
                </c:pt>
                <c:pt idx="13042">
                  <c:v>-6.6262300000000003E-3</c:v>
                </c:pt>
                <c:pt idx="13043">
                  <c:v>-6.5475999999999998E-3</c:v>
                </c:pt>
                <c:pt idx="13044">
                  <c:v>-6.4957699999999997E-3</c:v>
                </c:pt>
                <c:pt idx="13045">
                  <c:v>-6.8398900000000004E-3</c:v>
                </c:pt>
                <c:pt idx="13046">
                  <c:v>-6.7710899999999996E-3</c:v>
                </c:pt>
                <c:pt idx="13047">
                  <c:v>-6.8609300000000003E-3</c:v>
                </c:pt>
                <c:pt idx="13048">
                  <c:v>-6.7774699999999998E-3</c:v>
                </c:pt>
                <c:pt idx="13049">
                  <c:v>-6.8981900000000002E-3</c:v>
                </c:pt>
                <c:pt idx="13050">
                  <c:v>-6.9731799999999998E-3</c:v>
                </c:pt>
                <c:pt idx="13051">
                  <c:v>-6.7698599999999999E-3</c:v>
                </c:pt>
                <c:pt idx="13052">
                  <c:v>-6.9162599999999996E-3</c:v>
                </c:pt>
                <c:pt idx="13053">
                  <c:v>-6.8015899999999997E-3</c:v>
                </c:pt>
                <c:pt idx="13054">
                  <c:v>-6.77467E-3</c:v>
                </c:pt>
                <c:pt idx="13055">
                  <c:v>-6.7679999999999997E-3</c:v>
                </c:pt>
                <c:pt idx="13056">
                  <c:v>-6.8405000000000002E-3</c:v>
                </c:pt>
                <c:pt idx="13057">
                  <c:v>-6.6652200000000003E-3</c:v>
                </c:pt>
                <c:pt idx="13058">
                  <c:v>-6.6889599999999999E-3</c:v>
                </c:pt>
                <c:pt idx="13059">
                  <c:v>-6.6378100000000001E-3</c:v>
                </c:pt>
                <c:pt idx="13060">
                  <c:v>-6.6184E-3</c:v>
                </c:pt>
                <c:pt idx="13061">
                  <c:v>-6.4199799999999996E-3</c:v>
                </c:pt>
                <c:pt idx="13062">
                  <c:v>-6.29577E-3</c:v>
                </c:pt>
                <c:pt idx="13063">
                  <c:v>-6.2327800000000003E-3</c:v>
                </c:pt>
                <c:pt idx="13064">
                  <c:v>-6.2085200000000004E-3</c:v>
                </c:pt>
                <c:pt idx="13065">
                  <c:v>-5.94526E-3</c:v>
                </c:pt>
                <c:pt idx="13066">
                  <c:v>-5.9650299999999996E-3</c:v>
                </c:pt>
                <c:pt idx="13067">
                  <c:v>-5.7818699999999997E-3</c:v>
                </c:pt>
                <c:pt idx="13068">
                  <c:v>-5.7426600000000001E-3</c:v>
                </c:pt>
                <c:pt idx="13069">
                  <c:v>-5.6643500000000003E-3</c:v>
                </c:pt>
                <c:pt idx="13070">
                  <c:v>-5.5253699999999999E-3</c:v>
                </c:pt>
                <c:pt idx="13071">
                  <c:v>-5.3874999999999999E-3</c:v>
                </c:pt>
                <c:pt idx="13072">
                  <c:v>-5.3247199999999998E-3</c:v>
                </c:pt>
                <c:pt idx="13073">
                  <c:v>-5.2834099999999997E-3</c:v>
                </c:pt>
                <c:pt idx="13074">
                  <c:v>-5.0964900000000004E-3</c:v>
                </c:pt>
                <c:pt idx="13075">
                  <c:v>-5.1313299999999999E-3</c:v>
                </c:pt>
                <c:pt idx="13076">
                  <c:v>-4.9378900000000003E-3</c:v>
                </c:pt>
                <c:pt idx="13077">
                  <c:v>-4.8880800000000004E-3</c:v>
                </c:pt>
                <c:pt idx="13078">
                  <c:v>-4.7729199999999999E-3</c:v>
                </c:pt>
                <c:pt idx="13079">
                  <c:v>-4.5973200000000002E-3</c:v>
                </c:pt>
                <c:pt idx="13080">
                  <c:v>-4.3348900000000001E-3</c:v>
                </c:pt>
                <c:pt idx="13081">
                  <c:v>-4.27211E-3</c:v>
                </c:pt>
                <c:pt idx="13082">
                  <c:v>-3.9879800000000003E-3</c:v>
                </c:pt>
                <c:pt idx="13083">
                  <c:v>-3.98745E-3</c:v>
                </c:pt>
                <c:pt idx="13084">
                  <c:v>-3.6901799999999999E-3</c:v>
                </c:pt>
                <c:pt idx="13085">
                  <c:v>-3.4186199999999998E-3</c:v>
                </c:pt>
                <c:pt idx="13086">
                  <c:v>-3.3262299999999999E-3</c:v>
                </c:pt>
                <c:pt idx="13087">
                  <c:v>-3.1966400000000002E-3</c:v>
                </c:pt>
                <c:pt idx="13088">
                  <c:v>-3.0395000000000001E-3</c:v>
                </c:pt>
                <c:pt idx="13089">
                  <c:v>-2.8756900000000002E-3</c:v>
                </c:pt>
                <c:pt idx="13090">
                  <c:v>-2.5888500000000002E-3</c:v>
                </c:pt>
                <c:pt idx="13091">
                  <c:v>-2.5717299999999999E-3</c:v>
                </c:pt>
                <c:pt idx="13092">
                  <c:v>-2.4208900000000002E-3</c:v>
                </c:pt>
                <c:pt idx="13093">
                  <c:v>-2.0991299999999998E-3</c:v>
                </c:pt>
                <c:pt idx="13094">
                  <c:v>-2.0057E-3</c:v>
                </c:pt>
                <c:pt idx="13095">
                  <c:v>-1.77943E-3</c:v>
                </c:pt>
                <c:pt idx="13096">
                  <c:v>-1.6703899999999999E-3</c:v>
                </c:pt>
                <c:pt idx="13097">
                  <c:v>-1.55354E-3</c:v>
                </c:pt>
                <c:pt idx="13098">
                  <c:v>-1.2049999999999999E-3</c:v>
                </c:pt>
                <c:pt idx="13099">
                  <c:v>-1.23201E-3</c:v>
                </c:pt>
                <c:pt idx="13100">
                  <c:v>-8.9260900000000005E-4</c:v>
                </c:pt>
                <c:pt idx="13101">
                  <c:v>-8.1928899999999995E-4</c:v>
                </c:pt>
                <c:pt idx="13102">
                  <c:v>-5.8707300000000002E-4</c:v>
                </c:pt>
                <c:pt idx="13103">
                  <c:v>-3.9522400000000001E-4</c:v>
                </c:pt>
                <c:pt idx="13104">
                  <c:v>-1.8436599999999999E-4</c:v>
                </c:pt>
                <c:pt idx="13105" formatCode="0.00E+00">
                  <c:v>1.51195E-5</c:v>
                </c:pt>
                <c:pt idx="13106" formatCode="0.00E+00">
                  <c:v>-1.6239599999999999E-5</c:v>
                </c:pt>
                <c:pt idx="13107">
                  <c:v>3.1836199999999999E-4</c:v>
                </c:pt>
                <c:pt idx="13108">
                  <c:v>5.18908E-4</c:v>
                </c:pt>
                <c:pt idx="13109">
                  <c:v>8.2634400000000002E-4</c:v>
                </c:pt>
                <c:pt idx="13110">
                  <c:v>8.8135399999999999E-4</c:v>
                </c:pt>
                <c:pt idx="13111">
                  <c:v>1.08106E-3</c:v>
                </c:pt>
                <c:pt idx="13112">
                  <c:v>1.3346899999999999E-3</c:v>
                </c:pt>
                <c:pt idx="13113">
                  <c:v>1.3648099999999999E-3</c:v>
                </c:pt>
                <c:pt idx="13114">
                  <c:v>1.6608700000000001E-3</c:v>
                </c:pt>
                <c:pt idx="13115">
                  <c:v>1.7687499999999999E-3</c:v>
                </c:pt>
                <c:pt idx="13116">
                  <c:v>1.91066E-3</c:v>
                </c:pt>
                <c:pt idx="13117">
                  <c:v>2.03784E-3</c:v>
                </c:pt>
                <c:pt idx="13118">
                  <c:v>2.4191099999999999E-3</c:v>
                </c:pt>
                <c:pt idx="13119">
                  <c:v>2.4784899999999999E-3</c:v>
                </c:pt>
                <c:pt idx="13120">
                  <c:v>2.7623999999999999E-3</c:v>
                </c:pt>
                <c:pt idx="13121">
                  <c:v>2.9906300000000002E-3</c:v>
                </c:pt>
                <c:pt idx="13122">
                  <c:v>3.1623300000000001E-3</c:v>
                </c:pt>
                <c:pt idx="13123">
                  <c:v>3.4531499999999999E-3</c:v>
                </c:pt>
                <c:pt idx="13124">
                  <c:v>3.56121E-3</c:v>
                </c:pt>
                <c:pt idx="13125">
                  <c:v>3.7577999999999999E-3</c:v>
                </c:pt>
                <c:pt idx="13126">
                  <c:v>3.9869399999999996E-3</c:v>
                </c:pt>
                <c:pt idx="13127">
                  <c:v>4.0765599999999999E-3</c:v>
                </c:pt>
                <c:pt idx="13128">
                  <c:v>4.1764100000000002E-3</c:v>
                </c:pt>
                <c:pt idx="13129">
                  <c:v>4.3374399999999997E-3</c:v>
                </c:pt>
                <c:pt idx="13130">
                  <c:v>4.6296999999999996E-3</c:v>
                </c:pt>
                <c:pt idx="13131">
                  <c:v>4.7249099999999997E-3</c:v>
                </c:pt>
                <c:pt idx="13132">
                  <c:v>4.7580000000000001E-3</c:v>
                </c:pt>
                <c:pt idx="13133">
                  <c:v>5.1236900000000002E-3</c:v>
                </c:pt>
                <c:pt idx="13134">
                  <c:v>5.2964199999999996E-3</c:v>
                </c:pt>
                <c:pt idx="13135">
                  <c:v>5.3568000000000001E-3</c:v>
                </c:pt>
                <c:pt idx="13136">
                  <c:v>5.5949299999999997E-3</c:v>
                </c:pt>
                <c:pt idx="13137">
                  <c:v>5.6710299999999996E-3</c:v>
                </c:pt>
                <c:pt idx="13138">
                  <c:v>5.9124599999999996E-3</c:v>
                </c:pt>
                <c:pt idx="13139">
                  <c:v>5.9026900000000004E-3</c:v>
                </c:pt>
                <c:pt idx="13140">
                  <c:v>6.0731600000000002E-3</c:v>
                </c:pt>
                <c:pt idx="13141">
                  <c:v>6.3308699999999997E-3</c:v>
                </c:pt>
                <c:pt idx="13142">
                  <c:v>6.5322599999999998E-3</c:v>
                </c:pt>
                <c:pt idx="13143">
                  <c:v>6.7132600000000004E-3</c:v>
                </c:pt>
                <c:pt idx="13144">
                  <c:v>6.8654099999999997E-3</c:v>
                </c:pt>
                <c:pt idx="13145">
                  <c:v>7.0460399999999999E-3</c:v>
                </c:pt>
                <c:pt idx="13146">
                  <c:v>7.3416699999999998E-3</c:v>
                </c:pt>
                <c:pt idx="13147">
                  <c:v>7.4932699999999998E-3</c:v>
                </c:pt>
                <c:pt idx="13148">
                  <c:v>7.4203799999999999E-3</c:v>
                </c:pt>
                <c:pt idx="13149">
                  <c:v>7.8353199999999998E-3</c:v>
                </c:pt>
                <c:pt idx="13150">
                  <c:v>7.9638799999999996E-3</c:v>
                </c:pt>
                <c:pt idx="13151">
                  <c:v>8.1451000000000006E-3</c:v>
                </c:pt>
                <c:pt idx="13152">
                  <c:v>8.1944800000000005E-3</c:v>
                </c:pt>
                <c:pt idx="13153">
                  <c:v>8.3896500000000002E-3</c:v>
                </c:pt>
                <c:pt idx="13154">
                  <c:v>8.6219899999999995E-3</c:v>
                </c:pt>
                <c:pt idx="13155">
                  <c:v>8.6291800000000002E-3</c:v>
                </c:pt>
                <c:pt idx="13156">
                  <c:v>8.8984600000000004E-3</c:v>
                </c:pt>
                <c:pt idx="13157">
                  <c:v>9.1642900000000003E-3</c:v>
                </c:pt>
                <c:pt idx="13158">
                  <c:v>9.2204899999999996E-3</c:v>
                </c:pt>
                <c:pt idx="13159">
                  <c:v>9.5279100000000005E-3</c:v>
                </c:pt>
                <c:pt idx="13160">
                  <c:v>9.5790700000000003E-3</c:v>
                </c:pt>
                <c:pt idx="13161">
                  <c:v>9.9271900000000007E-3</c:v>
                </c:pt>
                <c:pt idx="13162">
                  <c:v>1.0092E-2</c:v>
                </c:pt>
                <c:pt idx="13163">
                  <c:v>1.0287599999999999E-2</c:v>
                </c:pt>
                <c:pt idx="13164">
                  <c:v>1.0647500000000001E-2</c:v>
                </c:pt>
                <c:pt idx="13165">
                  <c:v>1.07285E-2</c:v>
                </c:pt>
                <c:pt idx="13166">
                  <c:v>1.10274E-2</c:v>
                </c:pt>
                <c:pt idx="13167">
                  <c:v>1.10478E-2</c:v>
                </c:pt>
                <c:pt idx="13168">
                  <c:v>1.1289199999999999E-2</c:v>
                </c:pt>
                <c:pt idx="13169">
                  <c:v>1.14383E-2</c:v>
                </c:pt>
                <c:pt idx="13170">
                  <c:v>1.1710099999999999E-2</c:v>
                </c:pt>
                <c:pt idx="13171">
                  <c:v>1.1846199999999999E-2</c:v>
                </c:pt>
                <c:pt idx="13172">
                  <c:v>1.20932E-2</c:v>
                </c:pt>
                <c:pt idx="13173">
                  <c:v>1.23439E-2</c:v>
                </c:pt>
                <c:pt idx="13174">
                  <c:v>1.26534E-2</c:v>
                </c:pt>
                <c:pt idx="13175">
                  <c:v>1.29601E-2</c:v>
                </c:pt>
                <c:pt idx="13176">
                  <c:v>1.31287E-2</c:v>
                </c:pt>
                <c:pt idx="13177">
                  <c:v>1.35465E-2</c:v>
                </c:pt>
                <c:pt idx="13178">
                  <c:v>1.3558799999999999E-2</c:v>
                </c:pt>
                <c:pt idx="13179">
                  <c:v>1.42154E-2</c:v>
                </c:pt>
                <c:pt idx="13180">
                  <c:v>1.4374899999999999E-2</c:v>
                </c:pt>
                <c:pt idx="13181">
                  <c:v>1.4612200000000001E-2</c:v>
                </c:pt>
                <c:pt idx="13182">
                  <c:v>1.5124E-2</c:v>
                </c:pt>
                <c:pt idx="13183">
                  <c:v>1.54556E-2</c:v>
                </c:pt>
                <c:pt idx="13184">
                  <c:v>1.5925100000000001E-2</c:v>
                </c:pt>
                <c:pt idx="13185">
                  <c:v>1.6253199999999999E-2</c:v>
                </c:pt>
                <c:pt idx="13186">
                  <c:v>1.6664600000000002E-2</c:v>
                </c:pt>
                <c:pt idx="13187">
                  <c:v>1.7086500000000001E-2</c:v>
                </c:pt>
                <c:pt idx="13188">
                  <c:v>1.7428200000000001E-2</c:v>
                </c:pt>
                <c:pt idx="13189">
                  <c:v>1.78795E-2</c:v>
                </c:pt>
                <c:pt idx="13190">
                  <c:v>1.81821E-2</c:v>
                </c:pt>
                <c:pt idx="13191">
                  <c:v>1.8514900000000001E-2</c:v>
                </c:pt>
                <c:pt idx="13192">
                  <c:v>1.8995100000000001E-2</c:v>
                </c:pt>
                <c:pt idx="13193">
                  <c:v>1.9340400000000001E-2</c:v>
                </c:pt>
                <c:pt idx="13194">
                  <c:v>1.9839699999999998E-2</c:v>
                </c:pt>
                <c:pt idx="13195">
                  <c:v>2.0068200000000001E-2</c:v>
                </c:pt>
                <c:pt idx="13196">
                  <c:v>2.0535899999999999E-2</c:v>
                </c:pt>
                <c:pt idx="13197">
                  <c:v>2.0944000000000001E-2</c:v>
                </c:pt>
                <c:pt idx="13198">
                  <c:v>2.1431200000000001E-2</c:v>
                </c:pt>
                <c:pt idx="13199">
                  <c:v>2.1891299999999999E-2</c:v>
                </c:pt>
                <c:pt idx="13200">
                  <c:v>2.2338799999999999E-2</c:v>
                </c:pt>
                <c:pt idx="13201">
                  <c:v>2.2798599999999999E-2</c:v>
                </c:pt>
                <c:pt idx="13202">
                  <c:v>2.33709E-2</c:v>
                </c:pt>
                <c:pt idx="13203">
                  <c:v>2.38955E-2</c:v>
                </c:pt>
                <c:pt idx="13204">
                  <c:v>2.4430899999999998E-2</c:v>
                </c:pt>
                <c:pt idx="13205">
                  <c:v>2.5044500000000001E-2</c:v>
                </c:pt>
                <c:pt idx="13206">
                  <c:v>2.5373300000000001E-2</c:v>
                </c:pt>
                <c:pt idx="13207">
                  <c:v>2.6038700000000001E-2</c:v>
                </c:pt>
                <c:pt idx="13208">
                  <c:v>2.66092E-2</c:v>
                </c:pt>
                <c:pt idx="13209">
                  <c:v>2.7050600000000001E-2</c:v>
                </c:pt>
                <c:pt idx="13210">
                  <c:v>2.7639299999999999E-2</c:v>
                </c:pt>
                <c:pt idx="13211">
                  <c:v>2.8149799999999999E-2</c:v>
                </c:pt>
                <c:pt idx="13212">
                  <c:v>2.8738900000000001E-2</c:v>
                </c:pt>
                <c:pt idx="13213">
                  <c:v>2.9347600000000001E-2</c:v>
                </c:pt>
                <c:pt idx="13214">
                  <c:v>2.9752799999999999E-2</c:v>
                </c:pt>
                <c:pt idx="13215">
                  <c:v>3.05881E-2</c:v>
                </c:pt>
                <c:pt idx="13216">
                  <c:v>3.09135E-2</c:v>
                </c:pt>
                <c:pt idx="13217">
                  <c:v>3.1619599999999998E-2</c:v>
                </c:pt>
                <c:pt idx="13218">
                  <c:v>3.2082199999999998E-2</c:v>
                </c:pt>
                <c:pt idx="13219">
                  <c:v>3.2697499999999997E-2</c:v>
                </c:pt>
                <c:pt idx="13220">
                  <c:v>3.3314999999999997E-2</c:v>
                </c:pt>
                <c:pt idx="13221">
                  <c:v>3.3716099999999999E-2</c:v>
                </c:pt>
                <c:pt idx="13222">
                  <c:v>3.4493099999999999E-2</c:v>
                </c:pt>
                <c:pt idx="13223">
                  <c:v>3.4802899999999998E-2</c:v>
                </c:pt>
                <c:pt idx="13224">
                  <c:v>3.5486700000000003E-2</c:v>
                </c:pt>
                <c:pt idx="13225">
                  <c:v>3.6226300000000003E-2</c:v>
                </c:pt>
                <c:pt idx="13226">
                  <c:v>3.6783499999999997E-2</c:v>
                </c:pt>
                <c:pt idx="13227">
                  <c:v>3.7361400000000003E-2</c:v>
                </c:pt>
                <c:pt idx="13228">
                  <c:v>3.7921499999999997E-2</c:v>
                </c:pt>
                <c:pt idx="13229">
                  <c:v>3.84807E-2</c:v>
                </c:pt>
                <c:pt idx="13230">
                  <c:v>3.9191400000000001E-2</c:v>
                </c:pt>
                <c:pt idx="13231">
                  <c:v>3.9777300000000002E-2</c:v>
                </c:pt>
                <c:pt idx="13232">
                  <c:v>4.03711E-2</c:v>
                </c:pt>
                <c:pt idx="13233">
                  <c:v>4.1061899999999998E-2</c:v>
                </c:pt>
                <c:pt idx="13234">
                  <c:v>4.15793E-2</c:v>
                </c:pt>
                <c:pt idx="13235">
                  <c:v>4.2150300000000002E-2</c:v>
                </c:pt>
                <c:pt idx="13236">
                  <c:v>4.29982E-2</c:v>
                </c:pt>
                <c:pt idx="13237">
                  <c:v>4.351E-2</c:v>
                </c:pt>
                <c:pt idx="13238">
                  <c:v>4.4024000000000001E-2</c:v>
                </c:pt>
                <c:pt idx="13239">
                  <c:v>4.4756600000000001E-2</c:v>
                </c:pt>
                <c:pt idx="13240">
                  <c:v>4.5307199999999999E-2</c:v>
                </c:pt>
                <c:pt idx="13241">
                  <c:v>4.6049399999999997E-2</c:v>
                </c:pt>
                <c:pt idx="13242">
                  <c:v>4.6573299999999998E-2</c:v>
                </c:pt>
                <c:pt idx="13243">
                  <c:v>4.7278399999999998E-2</c:v>
                </c:pt>
                <c:pt idx="13244">
                  <c:v>4.77425E-2</c:v>
                </c:pt>
                <c:pt idx="13245">
                  <c:v>4.8454700000000003E-2</c:v>
                </c:pt>
                <c:pt idx="13246">
                  <c:v>4.8913699999999997E-2</c:v>
                </c:pt>
                <c:pt idx="13247">
                  <c:v>4.9635499999999999E-2</c:v>
                </c:pt>
                <c:pt idx="13248">
                  <c:v>5.0117000000000002E-2</c:v>
                </c:pt>
                <c:pt idx="13249">
                  <c:v>5.0728700000000002E-2</c:v>
                </c:pt>
                <c:pt idx="13250">
                  <c:v>5.1259899999999997E-2</c:v>
                </c:pt>
                <c:pt idx="13251">
                  <c:v>5.1654100000000001E-2</c:v>
                </c:pt>
                <c:pt idx="13252">
                  <c:v>5.2261299999999997E-2</c:v>
                </c:pt>
                <c:pt idx="13253">
                  <c:v>5.2880900000000002E-2</c:v>
                </c:pt>
                <c:pt idx="13254">
                  <c:v>5.32522E-2</c:v>
                </c:pt>
                <c:pt idx="13255">
                  <c:v>5.4060200000000003E-2</c:v>
                </c:pt>
                <c:pt idx="13256">
                  <c:v>5.44498E-2</c:v>
                </c:pt>
                <c:pt idx="13257">
                  <c:v>5.5012400000000003E-2</c:v>
                </c:pt>
                <c:pt idx="13258">
                  <c:v>5.54534E-2</c:v>
                </c:pt>
                <c:pt idx="13259">
                  <c:v>5.5983199999999997E-2</c:v>
                </c:pt>
                <c:pt idx="13260">
                  <c:v>5.6483499999999999E-2</c:v>
                </c:pt>
                <c:pt idx="13261">
                  <c:v>5.67736E-2</c:v>
                </c:pt>
                <c:pt idx="13262">
                  <c:v>5.7267999999999999E-2</c:v>
                </c:pt>
                <c:pt idx="13263">
                  <c:v>5.7681499999999997E-2</c:v>
                </c:pt>
                <c:pt idx="13264">
                  <c:v>5.8156699999999999E-2</c:v>
                </c:pt>
                <c:pt idx="13265">
                  <c:v>5.8527999999999997E-2</c:v>
                </c:pt>
                <c:pt idx="13266">
                  <c:v>5.9003699999999999E-2</c:v>
                </c:pt>
                <c:pt idx="13267">
                  <c:v>5.9314400000000003E-2</c:v>
                </c:pt>
                <c:pt idx="13268">
                  <c:v>5.9793300000000001E-2</c:v>
                </c:pt>
                <c:pt idx="13269">
                  <c:v>6.01398E-2</c:v>
                </c:pt>
                <c:pt idx="13270">
                  <c:v>6.0434000000000002E-2</c:v>
                </c:pt>
                <c:pt idx="13271">
                  <c:v>6.08818E-2</c:v>
                </c:pt>
                <c:pt idx="13272">
                  <c:v>6.1274000000000002E-2</c:v>
                </c:pt>
                <c:pt idx="13273">
                  <c:v>6.14624E-2</c:v>
                </c:pt>
                <c:pt idx="13274">
                  <c:v>6.1748699999999997E-2</c:v>
                </c:pt>
                <c:pt idx="13275">
                  <c:v>6.1973800000000002E-2</c:v>
                </c:pt>
                <c:pt idx="13276">
                  <c:v>6.2247499999999997E-2</c:v>
                </c:pt>
                <c:pt idx="13277">
                  <c:v>6.2365799999999999E-2</c:v>
                </c:pt>
                <c:pt idx="13278">
                  <c:v>6.2659999999999993E-2</c:v>
                </c:pt>
                <c:pt idx="13279">
                  <c:v>6.2955399999999995E-2</c:v>
                </c:pt>
                <c:pt idx="13280">
                  <c:v>6.2822799999999998E-2</c:v>
                </c:pt>
                <c:pt idx="13281">
                  <c:v>6.31443E-2</c:v>
                </c:pt>
                <c:pt idx="13282">
                  <c:v>6.3214699999999999E-2</c:v>
                </c:pt>
                <c:pt idx="13283">
                  <c:v>6.3294900000000001E-2</c:v>
                </c:pt>
                <c:pt idx="13284">
                  <c:v>6.3422699999999999E-2</c:v>
                </c:pt>
                <c:pt idx="13285">
                  <c:v>6.3336000000000003E-2</c:v>
                </c:pt>
                <c:pt idx="13286">
                  <c:v>6.3489400000000001E-2</c:v>
                </c:pt>
                <c:pt idx="13287">
                  <c:v>6.3422400000000004E-2</c:v>
                </c:pt>
                <c:pt idx="13288">
                  <c:v>6.3394000000000006E-2</c:v>
                </c:pt>
                <c:pt idx="13289">
                  <c:v>6.3342499999999996E-2</c:v>
                </c:pt>
                <c:pt idx="13290">
                  <c:v>6.3153000000000001E-2</c:v>
                </c:pt>
                <c:pt idx="13291">
                  <c:v>6.2917399999999998E-2</c:v>
                </c:pt>
                <c:pt idx="13292">
                  <c:v>6.2926999999999997E-2</c:v>
                </c:pt>
                <c:pt idx="13293">
                  <c:v>6.2865400000000002E-2</c:v>
                </c:pt>
                <c:pt idx="13294">
                  <c:v>6.26023E-2</c:v>
                </c:pt>
                <c:pt idx="13295">
                  <c:v>6.2300700000000001E-2</c:v>
                </c:pt>
                <c:pt idx="13296">
                  <c:v>6.2266599999999998E-2</c:v>
                </c:pt>
                <c:pt idx="13297">
                  <c:v>6.19988E-2</c:v>
                </c:pt>
                <c:pt idx="13298">
                  <c:v>6.1770800000000001E-2</c:v>
                </c:pt>
                <c:pt idx="13299">
                  <c:v>6.1387299999999999E-2</c:v>
                </c:pt>
                <c:pt idx="13300">
                  <c:v>6.12756E-2</c:v>
                </c:pt>
                <c:pt idx="13301">
                  <c:v>6.0732000000000001E-2</c:v>
                </c:pt>
                <c:pt idx="13302">
                  <c:v>6.0452199999999998E-2</c:v>
                </c:pt>
                <c:pt idx="13303">
                  <c:v>6.0033599999999999E-2</c:v>
                </c:pt>
                <c:pt idx="13304">
                  <c:v>5.9666700000000003E-2</c:v>
                </c:pt>
                <c:pt idx="13305">
                  <c:v>5.9331700000000001E-2</c:v>
                </c:pt>
                <c:pt idx="13306">
                  <c:v>5.87815E-2</c:v>
                </c:pt>
                <c:pt idx="13307">
                  <c:v>5.8516600000000002E-2</c:v>
                </c:pt>
                <c:pt idx="13308">
                  <c:v>5.79058E-2</c:v>
                </c:pt>
                <c:pt idx="13309">
                  <c:v>5.7397499999999997E-2</c:v>
                </c:pt>
                <c:pt idx="13310">
                  <c:v>5.6939700000000003E-2</c:v>
                </c:pt>
                <c:pt idx="13311">
                  <c:v>5.6272799999999998E-2</c:v>
                </c:pt>
                <c:pt idx="13312">
                  <c:v>5.5760999999999998E-2</c:v>
                </c:pt>
                <c:pt idx="13313">
                  <c:v>5.5025200000000003E-2</c:v>
                </c:pt>
                <c:pt idx="13314">
                  <c:v>5.4483200000000002E-2</c:v>
                </c:pt>
                <c:pt idx="13315">
                  <c:v>5.3807800000000003E-2</c:v>
                </c:pt>
                <c:pt idx="13316">
                  <c:v>5.3235600000000001E-2</c:v>
                </c:pt>
                <c:pt idx="13317">
                  <c:v>5.2406300000000003E-2</c:v>
                </c:pt>
                <c:pt idx="13318">
                  <c:v>5.1686900000000001E-2</c:v>
                </c:pt>
                <c:pt idx="13319">
                  <c:v>5.07564E-2</c:v>
                </c:pt>
                <c:pt idx="13320">
                  <c:v>5.0250799999999998E-2</c:v>
                </c:pt>
                <c:pt idx="13321">
                  <c:v>4.9426699999999997E-2</c:v>
                </c:pt>
                <c:pt idx="13322">
                  <c:v>4.8663199999999997E-2</c:v>
                </c:pt>
                <c:pt idx="13323">
                  <c:v>4.7733400000000002E-2</c:v>
                </c:pt>
                <c:pt idx="13324">
                  <c:v>4.7109499999999999E-2</c:v>
                </c:pt>
                <c:pt idx="13325">
                  <c:v>4.6355E-2</c:v>
                </c:pt>
                <c:pt idx="13326">
                  <c:v>4.54571E-2</c:v>
                </c:pt>
                <c:pt idx="13327">
                  <c:v>4.4630599999999999E-2</c:v>
                </c:pt>
                <c:pt idx="13328">
                  <c:v>4.38669E-2</c:v>
                </c:pt>
                <c:pt idx="13329">
                  <c:v>4.2926300000000001E-2</c:v>
                </c:pt>
                <c:pt idx="13330">
                  <c:v>4.2059300000000001E-2</c:v>
                </c:pt>
                <c:pt idx="13331">
                  <c:v>4.11066E-2</c:v>
                </c:pt>
                <c:pt idx="13332">
                  <c:v>4.0184900000000003E-2</c:v>
                </c:pt>
                <c:pt idx="13333">
                  <c:v>3.92003E-2</c:v>
                </c:pt>
                <c:pt idx="13334">
                  <c:v>3.82317E-2</c:v>
                </c:pt>
                <c:pt idx="13335">
                  <c:v>3.7242900000000002E-2</c:v>
                </c:pt>
                <c:pt idx="13336">
                  <c:v>3.6281300000000002E-2</c:v>
                </c:pt>
                <c:pt idx="13337">
                  <c:v>3.5382999999999998E-2</c:v>
                </c:pt>
                <c:pt idx="13338">
                  <c:v>3.4215599999999999E-2</c:v>
                </c:pt>
                <c:pt idx="13339">
                  <c:v>3.3236300000000003E-2</c:v>
                </c:pt>
                <c:pt idx="13340">
                  <c:v>3.2248699999999998E-2</c:v>
                </c:pt>
                <c:pt idx="13341">
                  <c:v>3.1120499999999999E-2</c:v>
                </c:pt>
                <c:pt idx="13342">
                  <c:v>2.997E-2</c:v>
                </c:pt>
                <c:pt idx="13343">
                  <c:v>2.8934100000000001E-2</c:v>
                </c:pt>
                <c:pt idx="13344">
                  <c:v>2.78699E-2</c:v>
                </c:pt>
                <c:pt idx="13345">
                  <c:v>2.6748999999999998E-2</c:v>
                </c:pt>
                <c:pt idx="13346">
                  <c:v>2.56516E-2</c:v>
                </c:pt>
                <c:pt idx="13347">
                  <c:v>2.45645E-2</c:v>
                </c:pt>
                <c:pt idx="13348">
                  <c:v>2.35788E-2</c:v>
                </c:pt>
                <c:pt idx="13349">
                  <c:v>2.2368099999999998E-2</c:v>
                </c:pt>
                <c:pt idx="13350">
                  <c:v>2.1164800000000001E-2</c:v>
                </c:pt>
                <c:pt idx="13351">
                  <c:v>2.0158700000000002E-2</c:v>
                </c:pt>
                <c:pt idx="13352">
                  <c:v>1.8799099999999999E-2</c:v>
                </c:pt>
                <c:pt idx="13353">
                  <c:v>1.7879200000000001E-2</c:v>
                </c:pt>
                <c:pt idx="13354">
                  <c:v>1.6821300000000001E-2</c:v>
                </c:pt>
                <c:pt idx="13355">
                  <c:v>1.55354E-2</c:v>
                </c:pt>
                <c:pt idx="13356">
                  <c:v>1.4397099999999999E-2</c:v>
                </c:pt>
                <c:pt idx="13357">
                  <c:v>1.33116E-2</c:v>
                </c:pt>
                <c:pt idx="13358">
                  <c:v>1.21656E-2</c:v>
                </c:pt>
                <c:pt idx="13359">
                  <c:v>1.0970300000000001E-2</c:v>
                </c:pt>
                <c:pt idx="13360">
                  <c:v>9.8296400000000006E-3</c:v>
                </c:pt>
                <c:pt idx="13361">
                  <c:v>8.6279300000000007E-3</c:v>
                </c:pt>
                <c:pt idx="13362">
                  <c:v>7.39524E-3</c:v>
                </c:pt>
                <c:pt idx="13363">
                  <c:v>6.3422799999999996E-3</c:v>
                </c:pt>
                <c:pt idx="13364">
                  <c:v>5.1874299999999998E-3</c:v>
                </c:pt>
                <c:pt idx="13365">
                  <c:v>4.0963400000000004E-3</c:v>
                </c:pt>
                <c:pt idx="13366">
                  <c:v>2.9701300000000001E-3</c:v>
                </c:pt>
                <c:pt idx="13367">
                  <c:v>1.74073E-3</c:v>
                </c:pt>
                <c:pt idx="13368">
                  <c:v>8.4064600000000001E-4</c:v>
                </c:pt>
                <c:pt idx="13369">
                  <c:v>-5.4204000000000003E-4</c:v>
                </c:pt>
                <c:pt idx="13370">
                  <c:v>-1.4718299999999999E-3</c:v>
                </c:pt>
                <c:pt idx="13371">
                  <c:v>-2.6348000000000001E-3</c:v>
                </c:pt>
                <c:pt idx="13372">
                  <c:v>-3.9547699999999998E-3</c:v>
                </c:pt>
                <c:pt idx="13373">
                  <c:v>-4.9377199999999996E-3</c:v>
                </c:pt>
                <c:pt idx="13374">
                  <c:v>-6.2932200000000004E-3</c:v>
                </c:pt>
                <c:pt idx="13375">
                  <c:v>-7.2681500000000001E-3</c:v>
                </c:pt>
                <c:pt idx="13376">
                  <c:v>-8.4313200000000008E-3</c:v>
                </c:pt>
                <c:pt idx="13377">
                  <c:v>-9.42518E-3</c:v>
                </c:pt>
                <c:pt idx="13378">
                  <c:v>-1.06599E-2</c:v>
                </c:pt>
                <c:pt idx="13379">
                  <c:v>-1.1639999999999999E-2</c:v>
                </c:pt>
                <c:pt idx="13380">
                  <c:v>-1.27441E-2</c:v>
                </c:pt>
                <c:pt idx="13381">
                  <c:v>-1.3746599999999999E-2</c:v>
                </c:pt>
                <c:pt idx="13382">
                  <c:v>-1.47136E-2</c:v>
                </c:pt>
                <c:pt idx="13383">
                  <c:v>-1.5944699999999999E-2</c:v>
                </c:pt>
                <c:pt idx="13384">
                  <c:v>-1.68448E-2</c:v>
                </c:pt>
                <c:pt idx="13385">
                  <c:v>-1.80547E-2</c:v>
                </c:pt>
                <c:pt idx="13386">
                  <c:v>-1.88136E-2</c:v>
                </c:pt>
                <c:pt idx="13387">
                  <c:v>-1.9920199999999999E-2</c:v>
                </c:pt>
                <c:pt idx="13388">
                  <c:v>-2.0844600000000001E-2</c:v>
                </c:pt>
                <c:pt idx="13389">
                  <c:v>-2.18934E-2</c:v>
                </c:pt>
                <c:pt idx="13390">
                  <c:v>-2.28287E-2</c:v>
                </c:pt>
                <c:pt idx="13391">
                  <c:v>-2.3544900000000001E-2</c:v>
                </c:pt>
                <c:pt idx="13392">
                  <c:v>-2.47642E-2</c:v>
                </c:pt>
                <c:pt idx="13393">
                  <c:v>-2.5682900000000002E-2</c:v>
                </c:pt>
                <c:pt idx="13394">
                  <c:v>-2.6371700000000001E-2</c:v>
                </c:pt>
                <c:pt idx="13395">
                  <c:v>-2.7347900000000001E-2</c:v>
                </c:pt>
                <c:pt idx="13396">
                  <c:v>-2.8145199999999999E-2</c:v>
                </c:pt>
                <c:pt idx="13397">
                  <c:v>-2.9193299999999998E-2</c:v>
                </c:pt>
                <c:pt idx="13398">
                  <c:v>-2.9911699999999999E-2</c:v>
                </c:pt>
                <c:pt idx="13399">
                  <c:v>-3.0773999999999999E-2</c:v>
                </c:pt>
                <c:pt idx="13400">
                  <c:v>-3.1558999999999997E-2</c:v>
                </c:pt>
                <c:pt idx="13401">
                  <c:v>-3.2319300000000002E-2</c:v>
                </c:pt>
                <c:pt idx="13402">
                  <c:v>-3.3223299999999997E-2</c:v>
                </c:pt>
                <c:pt idx="13403">
                  <c:v>-3.3980900000000001E-2</c:v>
                </c:pt>
                <c:pt idx="13404">
                  <c:v>-3.4661699999999997E-2</c:v>
                </c:pt>
                <c:pt idx="13405">
                  <c:v>-3.542E-2</c:v>
                </c:pt>
                <c:pt idx="13406">
                  <c:v>-3.60025E-2</c:v>
                </c:pt>
                <c:pt idx="13407">
                  <c:v>-3.6869499999999999E-2</c:v>
                </c:pt>
                <c:pt idx="13408">
                  <c:v>-3.7451499999999999E-2</c:v>
                </c:pt>
                <c:pt idx="13409">
                  <c:v>-3.8118100000000002E-2</c:v>
                </c:pt>
                <c:pt idx="13410">
                  <c:v>-3.8612300000000002E-2</c:v>
                </c:pt>
                <c:pt idx="13411">
                  <c:v>-3.9291899999999998E-2</c:v>
                </c:pt>
                <c:pt idx="13412">
                  <c:v>-4.0123300000000001E-2</c:v>
                </c:pt>
                <c:pt idx="13413">
                  <c:v>-4.0873100000000002E-2</c:v>
                </c:pt>
                <c:pt idx="13414">
                  <c:v>-4.1398600000000001E-2</c:v>
                </c:pt>
                <c:pt idx="13415">
                  <c:v>-4.1884699999999997E-2</c:v>
                </c:pt>
                <c:pt idx="13416">
                  <c:v>-4.2718899999999997E-2</c:v>
                </c:pt>
                <c:pt idx="13417">
                  <c:v>-4.31712E-2</c:v>
                </c:pt>
                <c:pt idx="13418">
                  <c:v>-4.3810000000000002E-2</c:v>
                </c:pt>
                <c:pt idx="13419">
                  <c:v>-4.4317200000000001E-2</c:v>
                </c:pt>
                <c:pt idx="13420">
                  <c:v>-4.49535E-2</c:v>
                </c:pt>
                <c:pt idx="13421">
                  <c:v>-4.5356500000000001E-2</c:v>
                </c:pt>
                <c:pt idx="13422">
                  <c:v>-4.5772300000000002E-2</c:v>
                </c:pt>
                <c:pt idx="13423">
                  <c:v>-4.6536899999999999E-2</c:v>
                </c:pt>
                <c:pt idx="13424">
                  <c:v>-4.6914200000000003E-2</c:v>
                </c:pt>
                <c:pt idx="13425">
                  <c:v>-4.7349599999999999E-2</c:v>
                </c:pt>
                <c:pt idx="13426">
                  <c:v>-4.7834000000000002E-2</c:v>
                </c:pt>
                <c:pt idx="13427">
                  <c:v>-4.8108499999999998E-2</c:v>
                </c:pt>
                <c:pt idx="13428">
                  <c:v>-4.8613400000000001E-2</c:v>
                </c:pt>
                <c:pt idx="13429">
                  <c:v>-4.9087600000000002E-2</c:v>
                </c:pt>
                <c:pt idx="13430">
                  <c:v>-4.9567899999999998E-2</c:v>
                </c:pt>
                <c:pt idx="13431">
                  <c:v>-4.9766400000000002E-2</c:v>
                </c:pt>
                <c:pt idx="13432">
                  <c:v>-5.0232699999999998E-2</c:v>
                </c:pt>
                <c:pt idx="13433">
                  <c:v>-5.0682900000000003E-2</c:v>
                </c:pt>
                <c:pt idx="13434">
                  <c:v>-5.0973499999999998E-2</c:v>
                </c:pt>
                <c:pt idx="13435">
                  <c:v>-5.15935E-2</c:v>
                </c:pt>
                <c:pt idx="13436">
                  <c:v>-5.1880000000000003E-2</c:v>
                </c:pt>
                <c:pt idx="13437">
                  <c:v>-5.2288399999999999E-2</c:v>
                </c:pt>
                <c:pt idx="13438">
                  <c:v>-5.2485299999999999E-2</c:v>
                </c:pt>
                <c:pt idx="13439">
                  <c:v>-5.2949499999999997E-2</c:v>
                </c:pt>
                <c:pt idx="13440">
                  <c:v>-5.3373799999999999E-2</c:v>
                </c:pt>
                <c:pt idx="13441">
                  <c:v>-5.3766399999999999E-2</c:v>
                </c:pt>
                <c:pt idx="13442">
                  <c:v>-5.41296E-2</c:v>
                </c:pt>
                <c:pt idx="13443">
                  <c:v>-5.4309700000000002E-2</c:v>
                </c:pt>
                <c:pt idx="13444">
                  <c:v>-5.4997799999999999E-2</c:v>
                </c:pt>
                <c:pt idx="13445">
                  <c:v>-5.5209800000000003E-2</c:v>
                </c:pt>
                <c:pt idx="13446">
                  <c:v>-5.56397E-2</c:v>
                </c:pt>
                <c:pt idx="13447">
                  <c:v>-5.58337E-2</c:v>
                </c:pt>
                <c:pt idx="13448">
                  <c:v>-5.6280799999999999E-2</c:v>
                </c:pt>
                <c:pt idx="13449">
                  <c:v>-5.6510999999999999E-2</c:v>
                </c:pt>
                <c:pt idx="13450">
                  <c:v>-5.6650600000000002E-2</c:v>
                </c:pt>
                <c:pt idx="13451">
                  <c:v>-5.7033500000000001E-2</c:v>
                </c:pt>
                <c:pt idx="13452">
                  <c:v>-5.7298300000000003E-2</c:v>
                </c:pt>
                <c:pt idx="13453">
                  <c:v>-5.7431900000000001E-2</c:v>
                </c:pt>
                <c:pt idx="13454">
                  <c:v>-5.78995E-2</c:v>
                </c:pt>
                <c:pt idx="13455">
                  <c:v>-5.7962899999999998E-2</c:v>
                </c:pt>
                <c:pt idx="13456">
                  <c:v>-5.8373899999999999E-2</c:v>
                </c:pt>
                <c:pt idx="13457">
                  <c:v>-5.85414E-2</c:v>
                </c:pt>
                <c:pt idx="13458">
                  <c:v>-5.9016899999999997E-2</c:v>
                </c:pt>
                <c:pt idx="13459">
                  <c:v>-5.9124200000000002E-2</c:v>
                </c:pt>
                <c:pt idx="13460">
                  <c:v>-5.92875E-2</c:v>
                </c:pt>
                <c:pt idx="13461">
                  <c:v>-5.9784299999999999E-2</c:v>
                </c:pt>
                <c:pt idx="13462">
                  <c:v>-5.9707700000000002E-2</c:v>
                </c:pt>
                <c:pt idx="13463">
                  <c:v>-6.0169199999999999E-2</c:v>
                </c:pt>
                <c:pt idx="13464">
                  <c:v>-6.0456700000000002E-2</c:v>
                </c:pt>
                <c:pt idx="13465">
                  <c:v>-6.0614899999999999E-2</c:v>
                </c:pt>
                <c:pt idx="13466">
                  <c:v>-6.0907999999999997E-2</c:v>
                </c:pt>
                <c:pt idx="13467">
                  <c:v>-6.1045099999999998E-2</c:v>
                </c:pt>
                <c:pt idx="13468">
                  <c:v>-6.1432800000000003E-2</c:v>
                </c:pt>
                <c:pt idx="13469">
                  <c:v>-6.16318E-2</c:v>
                </c:pt>
                <c:pt idx="13470">
                  <c:v>-6.1899900000000001E-2</c:v>
                </c:pt>
                <c:pt idx="13471">
                  <c:v>-6.2049899999999998E-2</c:v>
                </c:pt>
                <c:pt idx="13472">
                  <c:v>-6.2419200000000001E-2</c:v>
                </c:pt>
                <c:pt idx="13473">
                  <c:v>-6.2651600000000002E-2</c:v>
                </c:pt>
                <c:pt idx="13474">
                  <c:v>-6.2921400000000002E-2</c:v>
                </c:pt>
                <c:pt idx="13475">
                  <c:v>-6.3301300000000005E-2</c:v>
                </c:pt>
                <c:pt idx="13476">
                  <c:v>-6.3259800000000005E-2</c:v>
                </c:pt>
                <c:pt idx="13477">
                  <c:v>-6.3619499999999995E-2</c:v>
                </c:pt>
                <c:pt idx="13478">
                  <c:v>-6.3685099999999994E-2</c:v>
                </c:pt>
                <c:pt idx="13479">
                  <c:v>-6.3908999999999994E-2</c:v>
                </c:pt>
                <c:pt idx="13480">
                  <c:v>-6.4161700000000002E-2</c:v>
                </c:pt>
                <c:pt idx="13481">
                  <c:v>-6.4297699999999999E-2</c:v>
                </c:pt>
                <c:pt idx="13482">
                  <c:v>-6.4589599999999997E-2</c:v>
                </c:pt>
                <c:pt idx="13483">
                  <c:v>-6.4618599999999998E-2</c:v>
                </c:pt>
                <c:pt idx="13484">
                  <c:v>-6.4943299999999995E-2</c:v>
                </c:pt>
                <c:pt idx="13485">
                  <c:v>-6.5176700000000004E-2</c:v>
                </c:pt>
                <c:pt idx="13486">
                  <c:v>-6.5251400000000001E-2</c:v>
                </c:pt>
                <c:pt idx="13487">
                  <c:v>-6.5555699999999995E-2</c:v>
                </c:pt>
                <c:pt idx="13488">
                  <c:v>-6.5519599999999997E-2</c:v>
                </c:pt>
                <c:pt idx="13489">
                  <c:v>-6.5931000000000003E-2</c:v>
                </c:pt>
                <c:pt idx="13490">
                  <c:v>-6.59135E-2</c:v>
                </c:pt>
                <c:pt idx="13491">
                  <c:v>-6.6267000000000006E-2</c:v>
                </c:pt>
                <c:pt idx="13492">
                  <c:v>-6.6417799999999999E-2</c:v>
                </c:pt>
                <c:pt idx="13493">
                  <c:v>-6.6582299999999997E-2</c:v>
                </c:pt>
                <c:pt idx="13494">
                  <c:v>-6.6914100000000004E-2</c:v>
                </c:pt>
                <c:pt idx="13495">
                  <c:v>-6.7011899999999999E-2</c:v>
                </c:pt>
                <c:pt idx="13496">
                  <c:v>-6.7387100000000005E-2</c:v>
                </c:pt>
                <c:pt idx="13497">
                  <c:v>-6.7553199999999994E-2</c:v>
                </c:pt>
                <c:pt idx="13498">
                  <c:v>-6.7900100000000005E-2</c:v>
                </c:pt>
                <c:pt idx="13499">
                  <c:v>-6.7940500000000001E-2</c:v>
                </c:pt>
                <c:pt idx="13500">
                  <c:v>-6.8056099999999994E-2</c:v>
                </c:pt>
                <c:pt idx="13501">
                  <c:v>-6.83169E-2</c:v>
                </c:pt>
                <c:pt idx="13502">
                  <c:v>-6.8595199999999995E-2</c:v>
                </c:pt>
                <c:pt idx="13503">
                  <c:v>-6.8799600000000002E-2</c:v>
                </c:pt>
                <c:pt idx="13504">
                  <c:v>-6.8787600000000004E-2</c:v>
                </c:pt>
                <c:pt idx="13505">
                  <c:v>-6.92744E-2</c:v>
                </c:pt>
                <c:pt idx="13506">
                  <c:v>-6.9356000000000001E-2</c:v>
                </c:pt>
                <c:pt idx="13507">
                  <c:v>-6.9629499999999997E-2</c:v>
                </c:pt>
                <c:pt idx="13508">
                  <c:v>-6.9936200000000004E-2</c:v>
                </c:pt>
                <c:pt idx="13509">
                  <c:v>-7.0084199999999999E-2</c:v>
                </c:pt>
                <c:pt idx="13510">
                  <c:v>-7.0298799999999995E-2</c:v>
                </c:pt>
                <c:pt idx="13511">
                  <c:v>-7.0392800000000005E-2</c:v>
                </c:pt>
                <c:pt idx="13512">
                  <c:v>-7.0807999999999996E-2</c:v>
                </c:pt>
                <c:pt idx="13513">
                  <c:v>-7.0969000000000004E-2</c:v>
                </c:pt>
                <c:pt idx="13514">
                  <c:v>-7.1149799999999999E-2</c:v>
                </c:pt>
                <c:pt idx="13515">
                  <c:v>-7.1610199999999999E-2</c:v>
                </c:pt>
                <c:pt idx="13516">
                  <c:v>-7.1448399999999995E-2</c:v>
                </c:pt>
                <c:pt idx="13517">
                  <c:v>-7.1802400000000002E-2</c:v>
                </c:pt>
                <c:pt idx="13518">
                  <c:v>-7.2097900000000006E-2</c:v>
                </c:pt>
                <c:pt idx="13519">
                  <c:v>-7.2267999999999999E-2</c:v>
                </c:pt>
                <c:pt idx="13520">
                  <c:v>-7.2561E-2</c:v>
                </c:pt>
                <c:pt idx="13521">
                  <c:v>-7.2631799999999996E-2</c:v>
                </c:pt>
                <c:pt idx="13522">
                  <c:v>-7.2903200000000001E-2</c:v>
                </c:pt>
                <c:pt idx="13523">
                  <c:v>-7.3011599999999996E-2</c:v>
                </c:pt>
                <c:pt idx="13524">
                  <c:v>-7.3242199999999993E-2</c:v>
                </c:pt>
                <c:pt idx="13525">
                  <c:v>-7.3492299999999997E-2</c:v>
                </c:pt>
                <c:pt idx="13526">
                  <c:v>-7.3700699999999994E-2</c:v>
                </c:pt>
                <c:pt idx="13527">
                  <c:v>-7.3744000000000004E-2</c:v>
                </c:pt>
                <c:pt idx="13528">
                  <c:v>-7.3987200000000003E-2</c:v>
                </c:pt>
                <c:pt idx="13529">
                  <c:v>-7.4224200000000004E-2</c:v>
                </c:pt>
                <c:pt idx="13530">
                  <c:v>-7.4300000000000005E-2</c:v>
                </c:pt>
                <c:pt idx="13531">
                  <c:v>-7.4618299999999999E-2</c:v>
                </c:pt>
                <c:pt idx="13532">
                  <c:v>-7.4402899999999994E-2</c:v>
                </c:pt>
                <c:pt idx="13533">
                  <c:v>-7.4799699999999997E-2</c:v>
                </c:pt>
                <c:pt idx="13534">
                  <c:v>-7.48862E-2</c:v>
                </c:pt>
                <c:pt idx="13535">
                  <c:v>-7.5176699999999999E-2</c:v>
                </c:pt>
                <c:pt idx="13536">
                  <c:v>-7.5386300000000003E-2</c:v>
                </c:pt>
                <c:pt idx="13537">
                  <c:v>-7.5351199999999993E-2</c:v>
                </c:pt>
                <c:pt idx="13538">
                  <c:v>-7.5616000000000003E-2</c:v>
                </c:pt>
                <c:pt idx="13539">
                  <c:v>-7.5578500000000007E-2</c:v>
                </c:pt>
                <c:pt idx="13540">
                  <c:v>-7.5742599999999993E-2</c:v>
                </c:pt>
                <c:pt idx="13541">
                  <c:v>-7.5711000000000001E-2</c:v>
                </c:pt>
                <c:pt idx="13542">
                  <c:v>-7.5710200000000005E-2</c:v>
                </c:pt>
                <c:pt idx="13543">
                  <c:v>-7.5768100000000005E-2</c:v>
                </c:pt>
                <c:pt idx="13544">
                  <c:v>-7.5590599999999994E-2</c:v>
                </c:pt>
                <c:pt idx="13545">
                  <c:v>-7.5752200000000006E-2</c:v>
                </c:pt>
                <c:pt idx="13546">
                  <c:v>-7.5617199999999996E-2</c:v>
                </c:pt>
                <c:pt idx="13547">
                  <c:v>-7.5529399999999997E-2</c:v>
                </c:pt>
                <c:pt idx="13548">
                  <c:v>-7.5614700000000007E-2</c:v>
                </c:pt>
                <c:pt idx="13549">
                  <c:v>-7.5450400000000001E-2</c:v>
                </c:pt>
                <c:pt idx="13550">
                  <c:v>-7.5303800000000004E-2</c:v>
                </c:pt>
                <c:pt idx="13551">
                  <c:v>-7.5200500000000003E-2</c:v>
                </c:pt>
                <c:pt idx="13552">
                  <c:v>-7.5056499999999998E-2</c:v>
                </c:pt>
                <c:pt idx="13553">
                  <c:v>-7.5009599999999996E-2</c:v>
                </c:pt>
                <c:pt idx="13554">
                  <c:v>-7.4622900000000006E-2</c:v>
                </c:pt>
                <c:pt idx="13555">
                  <c:v>-7.4497900000000006E-2</c:v>
                </c:pt>
                <c:pt idx="13556">
                  <c:v>-7.4367500000000003E-2</c:v>
                </c:pt>
                <c:pt idx="13557">
                  <c:v>-7.4141399999999996E-2</c:v>
                </c:pt>
                <c:pt idx="13558">
                  <c:v>-7.3905700000000005E-2</c:v>
                </c:pt>
                <c:pt idx="13559">
                  <c:v>-7.3798500000000003E-2</c:v>
                </c:pt>
                <c:pt idx="13560">
                  <c:v>-7.3336899999999997E-2</c:v>
                </c:pt>
                <c:pt idx="13561">
                  <c:v>-7.3082099999999997E-2</c:v>
                </c:pt>
                <c:pt idx="13562">
                  <c:v>-7.2838799999999995E-2</c:v>
                </c:pt>
                <c:pt idx="13563">
                  <c:v>-7.2440000000000004E-2</c:v>
                </c:pt>
                <c:pt idx="13564">
                  <c:v>-7.2303699999999999E-2</c:v>
                </c:pt>
                <c:pt idx="13565">
                  <c:v>-7.1749800000000002E-2</c:v>
                </c:pt>
                <c:pt idx="13566">
                  <c:v>-7.1509100000000006E-2</c:v>
                </c:pt>
                <c:pt idx="13567">
                  <c:v>-7.1099700000000002E-2</c:v>
                </c:pt>
                <c:pt idx="13568">
                  <c:v>-7.0686700000000005E-2</c:v>
                </c:pt>
                <c:pt idx="13569">
                  <c:v>-7.0174299999999995E-2</c:v>
                </c:pt>
                <c:pt idx="13570">
                  <c:v>-6.9627099999999997E-2</c:v>
                </c:pt>
                <c:pt idx="13571">
                  <c:v>-6.93801E-2</c:v>
                </c:pt>
                <c:pt idx="13572">
                  <c:v>-6.8526599999999993E-2</c:v>
                </c:pt>
                <c:pt idx="13573">
                  <c:v>-6.8126800000000001E-2</c:v>
                </c:pt>
                <c:pt idx="13574">
                  <c:v>-6.7442000000000002E-2</c:v>
                </c:pt>
                <c:pt idx="13575">
                  <c:v>-6.6924600000000001E-2</c:v>
                </c:pt>
                <c:pt idx="13576">
                  <c:v>-6.6530400000000003E-2</c:v>
                </c:pt>
                <c:pt idx="13577">
                  <c:v>-6.5857100000000002E-2</c:v>
                </c:pt>
                <c:pt idx="13578">
                  <c:v>-6.5251600000000007E-2</c:v>
                </c:pt>
                <c:pt idx="13579">
                  <c:v>-6.4576400000000006E-2</c:v>
                </c:pt>
                <c:pt idx="13580">
                  <c:v>-6.3761300000000007E-2</c:v>
                </c:pt>
                <c:pt idx="13581">
                  <c:v>-6.3192499999999999E-2</c:v>
                </c:pt>
                <c:pt idx="13582">
                  <c:v>-6.23837E-2</c:v>
                </c:pt>
                <c:pt idx="13583">
                  <c:v>-6.1735499999999999E-2</c:v>
                </c:pt>
                <c:pt idx="13584">
                  <c:v>-6.0705200000000001E-2</c:v>
                </c:pt>
                <c:pt idx="13585">
                  <c:v>-6.0022699999999998E-2</c:v>
                </c:pt>
                <c:pt idx="13586">
                  <c:v>-5.9322199999999999E-2</c:v>
                </c:pt>
                <c:pt idx="13587">
                  <c:v>-5.8519300000000003E-2</c:v>
                </c:pt>
                <c:pt idx="13588">
                  <c:v>-5.7718800000000001E-2</c:v>
                </c:pt>
                <c:pt idx="13589">
                  <c:v>-5.6886899999999997E-2</c:v>
                </c:pt>
                <c:pt idx="13590">
                  <c:v>-5.60475E-2</c:v>
                </c:pt>
                <c:pt idx="13591">
                  <c:v>-5.52495E-2</c:v>
                </c:pt>
                <c:pt idx="13592">
                  <c:v>-5.44491E-2</c:v>
                </c:pt>
                <c:pt idx="13593">
                  <c:v>-5.35297E-2</c:v>
                </c:pt>
                <c:pt idx="13594">
                  <c:v>-5.2655800000000003E-2</c:v>
                </c:pt>
                <c:pt idx="13595">
                  <c:v>-5.1654899999999997E-2</c:v>
                </c:pt>
                <c:pt idx="13596">
                  <c:v>-5.0798599999999999E-2</c:v>
                </c:pt>
                <c:pt idx="13597">
                  <c:v>-4.9891699999999997E-2</c:v>
                </c:pt>
                <c:pt idx="13598">
                  <c:v>-4.8796699999999998E-2</c:v>
                </c:pt>
                <c:pt idx="13599">
                  <c:v>-4.79674E-2</c:v>
                </c:pt>
                <c:pt idx="13600">
                  <c:v>-4.6697299999999997E-2</c:v>
                </c:pt>
                <c:pt idx="13601">
                  <c:v>-4.5806600000000003E-2</c:v>
                </c:pt>
                <c:pt idx="13602">
                  <c:v>-4.47496E-2</c:v>
                </c:pt>
                <c:pt idx="13603">
                  <c:v>-4.3680299999999998E-2</c:v>
                </c:pt>
                <c:pt idx="13604">
                  <c:v>-4.2631200000000001E-2</c:v>
                </c:pt>
                <c:pt idx="13605">
                  <c:v>-4.1446400000000001E-2</c:v>
                </c:pt>
                <c:pt idx="13606">
                  <c:v>-4.0404900000000001E-2</c:v>
                </c:pt>
                <c:pt idx="13607">
                  <c:v>-3.91892E-2</c:v>
                </c:pt>
                <c:pt idx="13608">
                  <c:v>-3.82172E-2</c:v>
                </c:pt>
                <c:pt idx="13609">
                  <c:v>-3.6850000000000001E-2</c:v>
                </c:pt>
                <c:pt idx="13610">
                  <c:v>-3.57769E-2</c:v>
                </c:pt>
                <c:pt idx="13611">
                  <c:v>-3.4671899999999999E-2</c:v>
                </c:pt>
                <c:pt idx="13612">
                  <c:v>-3.3341799999999998E-2</c:v>
                </c:pt>
                <c:pt idx="13613">
                  <c:v>-3.23605E-2</c:v>
                </c:pt>
                <c:pt idx="13614">
                  <c:v>-3.1099399999999999E-2</c:v>
                </c:pt>
                <c:pt idx="13615">
                  <c:v>-2.9919100000000001E-2</c:v>
                </c:pt>
                <c:pt idx="13616">
                  <c:v>-2.87846E-2</c:v>
                </c:pt>
                <c:pt idx="13617">
                  <c:v>-2.7742300000000001E-2</c:v>
                </c:pt>
                <c:pt idx="13618">
                  <c:v>-2.6509499999999998E-2</c:v>
                </c:pt>
                <c:pt idx="13619">
                  <c:v>-2.5341499999999999E-2</c:v>
                </c:pt>
                <c:pt idx="13620">
                  <c:v>-2.41111E-2</c:v>
                </c:pt>
                <c:pt idx="13621">
                  <c:v>-2.28614E-2</c:v>
                </c:pt>
                <c:pt idx="13622">
                  <c:v>-2.1662500000000001E-2</c:v>
                </c:pt>
                <c:pt idx="13623">
                  <c:v>-2.0353699999999999E-2</c:v>
                </c:pt>
                <c:pt idx="13624">
                  <c:v>-1.90747E-2</c:v>
                </c:pt>
                <c:pt idx="13625">
                  <c:v>-1.7917599999999999E-2</c:v>
                </c:pt>
                <c:pt idx="13626">
                  <c:v>-1.6573999999999998E-2</c:v>
                </c:pt>
                <c:pt idx="13627">
                  <c:v>-1.54711E-2</c:v>
                </c:pt>
                <c:pt idx="13628">
                  <c:v>-1.40258E-2</c:v>
                </c:pt>
                <c:pt idx="13629">
                  <c:v>-1.28819E-2</c:v>
                </c:pt>
                <c:pt idx="13630">
                  <c:v>-1.16884E-2</c:v>
                </c:pt>
                <c:pt idx="13631">
                  <c:v>-1.04917E-2</c:v>
                </c:pt>
                <c:pt idx="13632">
                  <c:v>-9.2918600000000007E-3</c:v>
                </c:pt>
                <c:pt idx="13633">
                  <c:v>-7.9131099999999992E-3</c:v>
                </c:pt>
                <c:pt idx="13634">
                  <c:v>-6.8208599999999998E-3</c:v>
                </c:pt>
                <c:pt idx="13635">
                  <c:v>-5.3959300000000002E-3</c:v>
                </c:pt>
                <c:pt idx="13636">
                  <c:v>-4.37156E-3</c:v>
                </c:pt>
                <c:pt idx="13637">
                  <c:v>-3.0906200000000001E-3</c:v>
                </c:pt>
                <c:pt idx="13638">
                  <c:v>-1.7470599999999999E-3</c:v>
                </c:pt>
                <c:pt idx="13639">
                  <c:v>-5.4199399999999996E-4</c:v>
                </c:pt>
                <c:pt idx="13640">
                  <c:v>6.3946900000000004E-4</c:v>
                </c:pt>
                <c:pt idx="13641">
                  <c:v>1.74387E-3</c:v>
                </c:pt>
                <c:pt idx="13642">
                  <c:v>2.9010400000000001E-3</c:v>
                </c:pt>
                <c:pt idx="13643">
                  <c:v>4.1002800000000004E-3</c:v>
                </c:pt>
                <c:pt idx="13644">
                  <c:v>5.1683099999999997E-3</c:v>
                </c:pt>
                <c:pt idx="13645">
                  <c:v>6.4884900000000004E-3</c:v>
                </c:pt>
                <c:pt idx="13646">
                  <c:v>7.4808399999999999E-3</c:v>
                </c:pt>
                <c:pt idx="13647">
                  <c:v>8.7611100000000008E-3</c:v>
                </c:pt>
                <c:pt idx="13648">
                  <c:v>9.6448200000000001E-3</c:v>
                </c:pt>
                <c:pt idx="13649">
                  <c:v>1.09485E-2</c:v>
                </c:pt>
                <c:pt idx="13650">
                  <c:v>1.18602E-2</c:v>
                </c:pt>
                <c:pt idx="13651">
                  <c:v>1.2939900000000001E-2</c:v>
                </c:pt>
                <c:pt idx="13652">
                  <c:v>1.4072100000000001E-2</c:v>
                </c:pt>
                <c:pt idx="13653">
                  <c:v>1.51278E-2</c:v>
                </c:pt>
                <c:pt idx="13654">
                  <c:v>1.61899E-2</c:v>
                </c:pt>
                <c:pt idx="13655">
                  <c:v>1.7019900000000001E-2</c:v>
                </c:pt>
                <c:pt idx="13656">
                  <c:v>1.8271099999999998E-2</c:v>
                </c:pt>
                <c:pt idx="13657">
                  <c:v>1.90717E-2</c:v>
                </c:pt>
                <c:pt idx="13658">
                  <c:v>1.9985200000000002E-2</c:v>
                </c:pt>
                <c:pt idx="13659">
                  <c:v>2.09482E-2</c:v>
                </c:pt>
                <c:pt idx="13660">
                  <c:v>2.1807900000000002E-2</c:v>
                </c:pt>
                <c:pt idx="13661">
                  <c:v>2.26891E-2</c:v>
                </c:pt>
                <c:pt idx="13662">
                  <c:v>2.3643299999999999E-2</c:v>
                </c:pt>
                <c:pt idx="13663">
                  <c:v>2.4636600000000002E-2</c:v>
                </c:pt>
                <c:pt idx="13664">
                  <c:v>2.53758E-2</c:v>
                </c:pt>
                <c:pt idx="13665">
                  <c:v>2.61482E-2</c:v>
                </c:pt>
                <c:pt idx="13666">
                  <c:v>2.7229300000000001E-2</c:v>
                </c:pt>
                <c:pt idx="13667">
                  <c:v>2.80182E-2</c:v>
                </c:pt>
                <c:pt idx="13668">
                  <c:v>2.8788500000000002E-2</c:v>
                </c:pt>
                <c:pt idx="13669">
                  <c:v>2.9617600000000001E-2</c:v>
                </c:pt>
                <c:pt idx="13670">
                  <c:v>3.0205099999999999E-2</c:v>
                </c:pt>
                <c:pt idx="13671">
                  <c:v>3.1102999999999999E-2</c:v>
                </c:pt>
                <c:pt idx="13672">
                  <c:v>3.1893400000000002E-2</c:v>
                </c:pt>
                <c:pt idx="13673">
                  <c:v>3.2633799999999998E-2</c:v>
                </c:pt>
                <c:pt idx="13674">
                  <c:v>3.3273299999999999E-2</c:v>
                </c:pt>
                <c:pt idx="13675">
                  <c:v>3.3987200000000002E-2</c:v>
                </c:pt>
                <c:pt idx="13676">
                  <c:v>3.4661400000000002E-2</c:v>
                </c:pt>
                <c:pt idx="13677">
                  <c:v>3.5356600000000002E-2</c:v>
                </c:pt>
                <c:pt idx="13678">
                  <c:v>3.5868799999999999E-2</c:v>
                </c:pt>
                <c:pt idx="13679">
                  <c:v>3.6512799999999998E-2</c:v>
                </c:pt>
                <c:pt idx="13680">
                  <c:v>3.6888499999999998E-2</c:v>
                </c:pt>
                <c:pt idx="13681">
                  <c:v>3.7484400000000001E-2</c:v>
                </c:pt>
                <c:pt idx="13682">
                  <c:v>3.8038500000000003E-2</c:v>
                </c:pt>
                <c:pt idx="13683">
                  <c:v>3.84923E-2</c:v>
                </c:pt>
                <c:pt idx="13684">
                  <c:v>3.8984499999999998E-2</c:v>
                </c:pt>
                <c:pt idx="13685">
                  <c:v>3.9411000000000002E-2</c:v>
                </c:pt>
                <c:pt idx="13686">
                  <c:v>3.98559E-2</c:v>
                </c:pt>
                <c:pt idx="13687">
                  <c:v>4.0316699999999997E-2</c:v>
                </c:pt>
                <c:pt idx="13688">
                  <c:v>4.0549700000000001E-2</c:v>
                </c:pt>
                <c:pt idx="13689">
                  <c:v>4.11604E-2</c:v>
                </c:pt>
                <c:pt idx="13690">
                  <c:v>4.1450099999999997E-2</c:v>
                </c:pt>
                <c:pt idx="13691">
                  <c:v>4.1863200000000003E-2</c:v>
                </c:pt>
                <c:pt idx="13692">
                  <c:v>4.2079400000000003E-2</c:v>
                </c:pt>
                <c:pt idx="13693">
                  <c:v>4.2613900000000003E-2</c:v>
                </c:pt>
                <c:pt idx="13694">
                  <c:v>4.2913899999999998E-2</c:v>
                </c:pt>
                <c:pt idx="13695">
                  <c:v>4.3171399999999999E-2</c:v>
                </c:pt>
                <c:pt idx="13696">
                  <c:v>4.3593800000000002E-2</c:v>
                </c:pt>
                <c:pt idx="13697">
                  <c:v>4.37122E-2</c:v>
                </c:pt>
                <c:pt idx="13698">
                  <c:v>4.4041999999999998E-2</c:v>
                </c:pt>
                <c:pt idx="13699">
                  <c:v>4.4268700000000001E-2</c:v>
                </c:pt>
                <c:pt idx="13700">
                  <c:v>4.4477999999999997E-2</c:v>
                </c:pt>
                <c:pt idx="13701">
                  <c:v>4.4697000000000001E-2</c:v>
                </c:pt>
                <c:pt idx="13702">
                  <c:v>4.4734799999999998E-2</c:v>
                </c:pt>
                <c:pt idx="13703">
                  <c:v>4.4960800000000002E-2</c:v>
                </c:pt>
                <c:pt idx="13704">
                  <c:v>4.5217100000000003E-2</c:v>
                </c:pt>
                <c:pt idx="13705">
                  <c:v>4.5171799999999998E-2</c:v>
                </c:pt>
                <c:pt idx="13706">
                  <c:v>4.5444699999999998E-2</c:v>
                </c:pt>
                <c:pt idx="13707">
                  <c:v>4.5390100000000003E-2</c:v>
                </c:pt>
                <c:pt idx="13708">
                  <c:v>4.54952E-2</c:v>
                </c:pt>
                <c:pt idx="13709">
                  <c:v>4.5504200000000002E-2</c:v>
                </c:pt>
                <c:pt idx="13710">
                  <c:v>4.5464499999999998E-2</c:v>
                </c:pt>
                <c:pt idx="13711">
                  <c:v>4.5432800000000002E-2</c:v>
                </c:pt>
                <c:pt idx="13712">
                  <c:v>4.5540700000000003E-2</c:v>
                </c:pt>
                <c:pt idx="13713">
                  <c:v>4.5349800000000003E-2</c:v>
                </c:pt>
                <c:pt idx="13714">
                  <c:v>4.5317099999999999E-2</c:v>
                </c:pt>
                <c:pt idx="13715">
                  <c:v>4.5323000000000002E-2</c:v>
                </c:pt>
                <c:pt idx="13716">
                  <c:v>4.4965600000000001E-2</c:v>
                </c:pt>
                <c:pt idx="13717">
                  <c:v>4.51195E-2</c:v>
                </c:pt>
                <c:pt idx="13718">
                  <c:v>4.4814199999999998E-2</c:v>
                </c:pt>
                <c:pt idx="13719">
                  <c:v>4.4760300000000003E-2</c:v>
                </c:pt>
                <c:pt idx="13720">
                  <c:v>4.4672400000000001E-2</c:v>
                </c:pt>
                <c:pt idx="13721">
                  <c:v>4.4341199999999997E-2</c:v>
                </c:pt>
                <c:pt idx="13722">
                  <c:v>4.4303799999999997E-2</c:v>
                </c:pt>
                <c:pt idx="13723">
                  <c:v>4.3950099999999999E-2</c:v>
                </c:pt>
                <c:pt idx="13724">
                  <c:v>4.3962599999999998E-2</c:v>
                </c:pt>
                <c:pt idx="13725">
                  <c:v>4.3567300000000003E-2</c:v>
                </c:pt>
                <c:pt idx="13726">
                  <c:v>4.3519000000000002E-2</c:v>
                </c:pt>
                <c:pt idx="13727">
                  <c:v>4.3187999999999997E-2</c:v>
                </c:pt>
                <c:pt idx="13728">
                  <c:v>4.3065899999999997E-2</c:v>
                </c:pt>
                <c:pt idx="13729">
                  <c:v>4.2865899999999998E-2</c:v>
                </c:pt>
                <c:pt idx="13730">
                  <c:v>4.2559699999999999E-2</c:v>
                </c:pt>
                <c:pt idx="13731">
                  <c:v>4.23995E-2</c:v>
                </c:pt>
                <c:pt idx="13732">
                  <c:v>4.2177600000000003E-2</c:v>
                </c:pt>
                <c:pt idx="13733">
                  <c:v>4.1819200000000001E-2</c:v>
                </c:pt>
                <c:pt idx="13734">
                  <c:v>4.1763700000000001E-2</c:v>
                </c:pt>
                <c:pt idx="13735">
                  <c:v>4.1310600000000003E-2</c:v>
                </c:pt>
                <c:pt idx="13736">
                  <c:v>4.1123E-2</c:v>
                </c:pt>
                <c:pt idx="13737">
                  <c:v>4.0871200000000003E-2</c:v>
                </c:pt>
                <c:pt idx="13738">
                  <c:v>4.05031E-2</c:v>
                </c:pt>
                <c:pt idx="13739">
                  <c:v>4.0103800000000002E-2</c:v>
                </c:pt>
                <c:pt idx="13740">
                  <c:v>3.9916199999999999E-2</c:v>
                </c:pt>
                <c:pt idx="13741">
                  <c:v>3.9539600000000001E-2</c:v>
                </c:pt>
                <c:pt idx="13742">
                  <c:v>3.9206299999999999E-2</c:v>
                </c:pt>
                <c:pt idx="13743">
                  <c:v>3.8857900000000001E-2</c:v>
                </c:pt>
                <c:pt idx="13744">
                  <c:v>3.8604699999999999E-2</c:v>
                </c:pt>
                <c:pt idx="13745">
                  <c:v>3.8528100000000003E-2</c:v>
                </c:pt>
                <c:pt idx="13746">
                  <c:v>3.8170700000000002E-2</c:v>
                </c:pt>
                <c:pt idx="13747">
                  <c:v>3.7825600000000001E-2</c:v>
                </c:pt>
                <c:pt idx="13748">
                  <c:v>3.7703800000000003E-2</c:v>
                </c:pt>
                <c:pt idx="13749">
                  <c:v>3.7376699999999999E-2</c:v>
                </c:pt>
                <c:pt idx="13750">
                  <c:v>3.7150799999999998E-2</c:v>
                </c:pt>
                <c:pt idx="13751">
                  <c:v>3.6915299999999998E-2</c:v>
                </c:pt>
                <c:pt idx="13752">
                  <c:v>3.6713700000000002E-2</c:v>
                </c:pt>
                <c:pt idx="13753">
                  <c:v>3.6349600000000003E-2</c:v>
                </c:pt>
                <c:pt idx="13754">
                  <c:v>3.6212800000000003E-2</c:v>
                </c:pt>
                <c:pt idx="13755">
                  <c:v>3.6000499999999998E-2</c:v>
                </c:pt>
                <c:pt idx="13756">
                  <c:v>3.5774E-2</c:v>
                </c:pt>
                <c:pt idx="13757">
                  <c:v>3.5684300000000002E-2</c:v>
                </c:pt>
                <c:pt idx="13758">
                  <c:v>3.5199000000000001E-2</c:v>
                </c:pt>
                <c:pt idx="13759">
                  <c:v>3.5213300000000003E-2</c:v>
                </c:pt>
                <c:pt idx="13760">
                  <c:v>3.5106800000000001E-2</c:v>
                </c:pt>
                <c:pt idx="13761">
                  <c:v>3.5027999999999997E-2</c:v>
                </c:pt>
                <c:pt idx="13762">
                  <c:v>3.4950500000000002E-2</c:v>
                </c:pt>
                <c:pt idx="13763">
                  <c:v>3.4676899999999997E-2</c:v>
                </c:pt>
                <c:pt idx="13764">
                  <c:v>3.4802199999999998E-2</c:v>
                </c:pt>
                <c:pt idx="13765">
                  <c:v>3.4558699999999998E-2</c:v>
                </c:pt>
                <c:pt idx="13766">
                  <c:v>3.4683699999999998E-2</c:v>
                </c:pt>
                <c:pt idx="13767">
                  <c:v>3.4748500000000002E-2</c:v>
                </c:pt>
                <c:pt idx="13768">
                  <c:v>3.47195E-2</c:v>
                </c:pt>
                <c:pt idx="13769">
                  <c:v>3.48761E-2</c:v>
                </c:pt>
                <c:pt idx="13770">
                  <c:v>3.4788399999999997E-2</c:v>
                </c:pt>
                <c:pt idx="13771">
                  <c:v>3.5032899999999999E-2</c:v>
                </c:pt>
                <c:pt idx="13772">
                  <c:v>3.48288E-2</c:v>
                </c:pt>
                <c:pt idx="13773">
                  <c:v>3.5158200000000001E-2</c:v>
                </c:pt>
                <c:pt idx="13774">
                  <c:v>3.5317800000000003E-2</c:v>
                </c:pt>
                <c:pt idx="13775">
                  <c:v>3.5455199999999999E-2</c:v>
                </c:pt>
                <c:pt idx="13776">
                  <c:v>3.5511099999999997E-2</c:v>
                </c:pt>
                <c:pt idx="13777">
                  <c:v>3.5772699999999998E-2</c:v>
                </c:pt>
                <c:pt idx="13778">
                  <c:v>3.5911999999999999E-2</c:v>
                </c:pt>
                <c:pt idx="13779">
                  <c:v>3.5926100000000002E-2</c:v>
                </c:pt>
                <c:pt idx="13780">
                  <c:v>3.6151500000000003E-2</c:v>
                </c:pt>
                <c:pt idx="13781">
                  <c:v>3.6282599999999998E-2</c:v>
                </c:pt>
                <c:pt idx="13782">
                  <c:v>3.6481199999999998E-2</c:v>
                </c:pt>
                <c:pt idx="13783">
                  <c:v>3.6787E-2</c:v>
                </c:pt>
                <c:pt idx="13784">
                  <c:v>3.7019900000000001E-2</c:v>
                </c:pt>
                <c:pt idx="13785">
                  <c:v>3.7412500000000001E-2</c:v>
                </c:pt>
                <c:pt idx="13786">
                  <c:v>3.74612E-2</c:v>
                </c:pt>
                <c:pt idx="13787">
                  <c:v>3.8020699999999998E-2</c:v>
                </c:pt>
                <c:pt idx="13788">
                  <c:v>3.8374999999999999E-2</c:v>
                </c:pt>
                <c:pt idx="13789">
                  <c:v>3.8762600000000001E-2</c:v>
                </c:pt>
                <c:pt idx="13790">
                  <c:v>3.9137699999999997E-2</c:v>
                </c:pt>
                <c:pt idx="13791">
                  <c:v>3.9482400000000001E-2</c:v>
                </c:pt>
                <c:pt idx="13792">
                  <c:v>3.9886100000000001E-2</c:v>
                </c:pt>
                <c:pt idx="13793">
                  <c:v>4.0276100000000002E-2</c:v>
                </c:pt>
                <c:pt idx="13794">
                  <c:v>4.1092799999999999E-2</c:v>
                </c:pt>
                <c:pt idx="13795">
                  <c:v>4.1365600000000002E-2</c:v>
                </c:pt>
                <c:pt idx="13796">
                  <c:v>4.1868099999999998E-2</c:v>
                </c:pt>
                <c:pt idx="13797">
                  <c:v>4.2498099999999997E-2</c:v>
                </c:pt>
                <c:pt idx="13798">
                  <c:v>4.29053E-2</c:v>
                </c:pt>
                <c:pt idx="13799">
                  <c:v>4.3527999999999997E-2</c:v>
                </c:pt>
                <c:pt idx="13800">
                  <c:v>4.3892599999999997E-2</c:v>
                </c:pt>
                <c:pt idx="13801">
                  <c:v>4.4745100000000003E-2</c:v>
                </c:pt>
                <c:pt idx="13802">
                  <c:v>4.5106899999999998E-2</c:v>
                </c:pt>
                <c:pt idx="13803">
                  <c:v>4.5508E-2</c:v>
                </c:pt>
                <c:pt idx="13804">
                  <c:v>4.6197200000000001E-2</c:v>
                </c:pt>
                <c:pt idx="13805">
                  <c:v>4.6551000000000002E-2</c:v>
                </c:pt>
                <c:pt idx="13806">
                  <c:v>4.7279000000000002E-2</c:v>
                </c:pt>
                <c:pt idx="13807">
                  <c:v>4.7812899999999998E-2</c:v>
                </c:pt>
                <c:pt idx="13808">
                  <c:v>4.8339199999999999E-2</c:v>
                </c:pt>
                <c:pt idx="13809">
                  <c:v>4.8959700000000002E-2</c:v>
                </c:pt>
                <c:pt idx="13810">
                  <c:v>4.9486799999999997E-2</c:v>
                </c:pt>
                <c:pt idx="13811">
                  <c:v>5.0389200000000002E-2</c:v>
                </c:pt>
                <c:pt idx="13812">
                  <c:v>5.09895E-2</c:v>
                </c:pt>
                <c:pt idx="13813">
                  <c:v>5.1750900000000002E-2</c:v>
                </c:pt>
                <c:pt idx="13814">
                  <c:v>5.22643E-2</c:v>
                </c:pt>
                <c:pt idx="13815">
                  <c:v>5.3080299999999997E-2</c:v>
                </c:pt>
                <c:pt idx="13816">
                  <c:v>5.3898300000000003E-2</c:v>
                </c:pt>
                <c:pt idx="13817">
                  <c:v>5.4515899999999999E-2</c:v>
                </c:pt>
                <c:pt idx="13818">
                  <c:v>5.5434700000000003E-2</c:v>
                </c:pt>
                <c:pt idx="13819">
                  <c:v>5.5870000000000003E-2</c:v>
                </c:pt>
                <c:pt idx="13820">
                  <c:v>5.6668900000000001E-2</c:v>
                </c:pt>
                <c:pt idx="13821">
                  <c:v>5.7473700000000003E-2</c:v>
                </c:pt>
                <c:pt idx="13822">
                  <c:v>5.81874E-2</c:v>
                </c:pt>
                <c:pt idx="13823">
                  <c:v>5.8939800000000001E-2</c:v>
                </c:pt>
                <c:pt idx="13824">
                  <c:v>5.9508900000000003E-2</c:v>
                </c:pt>
                <c:pt idx="13825">
                  <c:v>6.0291999999999998E-2</c:v>
                </c:pt>
                <c:pt idx="13826">
                  <c:v>6.1135099999999998E-2</c:v>
                </c:pt>
                <c:pt idx="13827">
                  <c:v>6.1786300000000002E-2</c:v>
                </c:pt>
                <c:pt idx="13828">
                  <c:v>6.2468599999999999E-2</c:v>
                </c:pt>
                <c:pt idx="13829">
                  <c:v>6.3318700000000006E-2</c:v>
                </c:pt>
                <c:pt idx="13830">
                  <c:v>6.4068299999999995E-2</c:v>
                </c:pt>
                <c:pt idx="13831">
                  <c:v>6.4749399999999999E-2</c:v>
                </c:pt>
                <c:pt idx="13832">
                  <c:v>6.5508999999999998E-2</c:v>
                </c:pt>
                <c:pt idx="13833">
                  <c:v>6.6125400000000001E-2</c:v>
                </c:pt>
                <c:pt idx="13834">
                  <c:v>6.7095600000000005E-2</c:v>
                </c:pt>
                <c:pt idx="13835">
                  <c:v>6.7711900000000005E-2</c:v>
                </c:pt>
                <c:pt idx="13836">
                  <c:v>6.8511500000000003E-2</c:v>
                </c:pt>
                <c:pt idx="13837">
                  <c:v>6.9230100000000003E-2</c:v>
                </c:pt>
                <c:pt idx="13838">
                  <c:v>6.9977999999999999E-2</c:v>
                </c:pt>
                <c:pt idx="13839">
                  <c:v>7.0752700000000002E-2</c:v>
                </c:pt>
                <c:pt idx="13840">
                  <c:v>7.1316099999999993E-2</c:v>
                </c:pt>
                <c:pt idx="13841">
                  <c:v>7.2149699999999997E-2</c:v>
                </c:pt>
                <c:pt idx="13842">
                  <c:v>7.2761900000000004E-2</c:v>
                </c:pt>
                <c:pt idx="13843">
                  <c:v>7.3398199999999997E-2</c:v>
                </c:pt>
                <c:pt idx="13844">
                  <c:v>7.4197700000000005E-2</c:v>
                </c:pt>
                <c:pt idx="13845">
                  <c:v>7.4964900000000001E-2</c:v>
                </c:pt>
                <c:pt idx="13846">
                  <c:v>7.5545000000000001E-2</c:v>
                </c:pt>
                <c:pt idx="13847">
                  <c:v>7.6189199999999999E-2</c:v>
                </c:pt>
                <c:pt idx="13848">
                  <c:v>7.7029600000000004E-2</c:v>
                </c:pt>
                <c:pt idx="13849">
                  <c:v>7.7551200000000001E-2</c:v>
                </c:pt>
                <c:pt idx="13850">
                  <c:v>7.8281100000000006E-2</c:v>
                </c:pt>
                <c:pt idx="13851">
                  <c:v>7.9074400000000003E-2</c:v>
                </c:pt>
                <c:pt idx="13852">
                  <c:v>7.9638899999999999E-2</c:v>
                </c:pt>
                <c:pt idx="13853">
                  <c:v>8.0385700000000004E-2</c:v>
                </c:pt>
                <c:pt idx="13854">
                  <c:v>8.0992900000000007E-2</c:v>
                </c:pt>
                <c:pt idx="13855">
                  <c:v>8.1608799999999995E-2</c:v>
                </c:pt>
                <c:pt idx="13856">
                  <c:v>8.2321900000000003E-2</c:v>
                </c:pt>
                <c:pt idx="13857">
                  <c:v>8.2811099999999999E-2</c:v>
                </c:pt>
                <c:pt idx="13858">
                  <c:v>8.3359100000000005E-2</c:v>
                </c:pt>
                <c:pt idx="13859">
                  <c:v>8.3948900000000007E-2</c:v>
                </c:pt>
                <c:pt idx="13860">
                  <c:v>8.4339999999999998E-2</c:v>
                </c:pt>
                <c:pt idx="13861">
                  <c:v>8.4807999999999995E-2</c:v>
                </c:pt>
                <c:pt idx="13862">
                  <c:v>8.5411600000000004E-2</c:v>
                </c:pt>
                <c:pt idx="13863">
                  <c:v>8.5782399999999995E-2</c:v>
                </c:pt>
                <c:pt idx="13864">
                  <c:v>8.6249599999999996E-2</c:v>
                </c:pt>
                <c:pt idx="13865">
                  <c:v>8.6641800000000005E-2</c:v>
                </c:pt>
                <c:pt idx="13866">
                  <c:v>8.7207800000000002E-2</c:v>
                </c:pt>
                <c:pt idx="13867">
                  <c:v>8.7803900000000004E-2</c:v>
                </c:pt>
                <c:pt idx="13868">
                  <c:v>8.8169800000000007E-2</c:v>
                </c:pt>
                <c:pt idx="13869">
                  <c:v>8.8652999999999996E-2</c:v>
                </c:pt>
                <c:pt idx="13870">
                  <c:v>8.9162199999999997E-2</c:v>
                </c:pt>
                <c:pt idx="13871">
                  <c:v>8.94316E-2</c:v>
                </c:pt>
                <c:pt idx="13872">
                  <c:v>8.9971099999999998E-2</c:v>
                </c:pt>
                <c:pt idx="13873">
                  <c:v>9.0371900000000005E-2</c:v>
                </c:pt>
                <c:pt idx="13874">
                  <c:v>9.0584399999999995E-2</c:v>
                </c:pt>
                <c:pt idx="13875">
                  <c:v>9.0703900000000004E-2</c:v>
                </c:pt>
                <c:pt idx="13876">
                  <c:v>9.1102699999999995E-2</c:v>
                </c:pt>
                <c:pt idx="13877">
                  <c:v>9.1536699999999999E-2</c:v>
                </c:pt>
                <c:pt idx="13878">
                  <c:v>9.1740799999999997E-2</c:v>
                </c:pt>
                <c:pt idx="13879">
                  <c:v>9.1999600000000001E-2</c:v>
                </c:pt>
                <c:pt idx="13880">
                  <c:v>9.2201199999999997E-2</c:v>
                </c:pt>
                <c:pt idx="13881">
                  <c:v>9.2389700000000005E-2</c:v>
                </c:pt>
                <c:pt idx="13882">
                  <c:v>9.2723200000000006E-2</c:v>
                </c:pt>
                <c:pt idx="13883">
                  <c:v>9.3079300000000004E-2</c:v>
                </c:pt>
                <c:pt idx="13884">
                  <c:v>9.3202599999999997E-2</c:v>
                </c:pt>
                <c:pt idx="13885">
                  <c:v>9.3265500000000001E-2</c:v>
                </c:pt>
                <c:pt idx="13886">
                  <c:v>9.3442899999999995E-2</c:v>
                </c:pt>
                <c:pt idx="13887" formatCode="0.00E+00">
                  <c:v>9.3628900000000001E-2</c:v>
                </c:pt>
                <c:pt idx="13888">
                  <c:v>9.3591300000000002E-2</c:v>
                </c:pt>
                <c:pt idx="13889">
                  <c:v>9.3712100000000007E-2</c:v>
                </c:pt>
                <c:pt idx="13890">
                  <c:v>9.3927499999999997E-2</c:v>
                </c:pt>
                <c:pt idx="13891">
                  <c:v>9.36723E-2</c:v>
                </c:pt>
                <c:pt idx="13892">
                  <c:v>9.3832899999999997E-2</c:v>
                </c:pt>
                <c:pt idx="13893">
                  <c:v>9.3815200000000001E-2</c:v>
                </c:pt>
                <c:pt idx="13894">
                  <c:v>9.3759999999999996E-2</c:v>
                </c:pt>
                <c:pt idx="13895">
                  <c:v>9.4046599999999994E-2</c:v>
                </c:pt>
                <c:pt idx="13896">
                  <c:v>9.3865299999999999E-2</c:v>
                </c:pt>
                <c:pt idx="13897">
                  <c:v>9.3852500000000005E-2</c:v>
                </c:pt>
                <c:pt idx="13898">
                  <c:v>9.3762399999999996E-2</c:v>
                </c:pt>
                <c:pt idx="13899">
                  <c:v>9.3635800000000005E-2</c:v>
                </c:pt>
                <c:pt idx="13900">
                  <c:v>9.3632599999999996E-2</c:v>
                </c:pt>
                <c:pt idx="13901">
                  <c:v>9.3274999999999997E-2</c:v>
                </c:pt>
                <c:pt idx="13902">
                  <c:v>9.3351299999999998E-2</c:v>
                </c:pt>
                <c:pt idx="13903">
                  <c:v>9.2915399999999995E-2</c:v>
                </c:pt>
                <c:pt idx="13904">
                  <c:v>9.2903399999999997E-2</c:v>
                </c:pt>
                <c:pt idx="13905">
                  <c:v>9.2679200000000003E-2</c:v>
                </c:pt>
                <c:pt idx="13906">
                  <c:v>9.2526800000000006E-2</c:v>
                </c:pt>
                <c:pt idx="13907">
                  <c:v>9.2376100000000003E-2</c:v>
                </c:pt>
                <c:pt idx="13908">
                  <c:v>9.1982300000000003E-2</c:v>
                </c:pt>
                <c:pt idx="13909">
                  <c:v>9.1905399999999998E-2</c:v>
                </c:pt>
                <c:pt idx="13910">
                  <c:v>9.1611799999999993E-2</c:v>
                </c:pt>
                <c:pt idx="13911">
                  <c:v>9.1227799999999998E-2</c:v>
                </c:pt>
                <c:pt idx="13912">
                  <c:v>9.0703400000000003E-2</c:v>
                </c:pt>
                <c:pt idx="13913">
                  <c:v>9.0448399999999998E-2</c:v>
                </c:pt>
                <c:pt idx="13914">
                  <c:v>9.0006799999999998E-2</c:v>
                </c:pt>
                <c:pt idx="13915">
                  <c:v>8.9810699999999993E-2</c:v>
                </c:pt>
                <c:pt idx="13916">
                  <c:v>8.9359900000000006E-2</c:v>
                </c:pt>
                <c:pt idx="13917">
                  <c:v>8.8826100000000005E-2</c:v>
                </c:pt>
                <c:pt idx="13918">
                  <c:v>8.8586399999999996E-2</c:v>
                </c:pt>
                <c:pt idx="13919">
                  <c:v>8.7986900000000007E-2</c:v>
                </c:pt>
                <c:pt idx="13920">
                  <c:v>8.7637999999999994E-2</c:v>
                </c:pt>
                <c:pt idx="13921">
                  <c:v>8.6984199999999998E-2</c:v>
                </c:pt>
                <c:pt idx="13922">
                  <c:v>8.6374699999999999E-2</c:v>
                </c:pt>
                <c:pt idx="13923">
                  <c:v>8.6174399999999998E-2</c:v>
                </c:pt>
                <c:pt idx="13924">
                  <c:v>8.5440799999999997E-2</c:v>
                </c:pt>
                <c:pt idx="13925">
                  <c:v>8.5024299999999997E-2</c:v>
                </c:pt>
                <c:pt idx="13926">
                  <c:v>8.4318400000000002E-2</c:v>
                </c:pt>
                <c:pt idx="13927">
                  <c:v>8.3883399999999997E-2</c:v>
                </c:pt>
                <c:pt idx="13928">
                  <c:v>8.3166599999999993E-2</c:v>
                </c:pt>
                <c:pt idx="13929">
                  <c:v>8.2542900000000002E-2</c:v>
                </c:pt>
                <c:pt idx="13930">
                  <c:v>8.2074599999999998E-2</c:v>
                </c:pt>
                <c:pt idx="13931">
                  <c:v>8.1165200000000007E-2</c:v>
                </c:pt>
                <c:pt idx="13932">
                  <c:v>8.0773999999999999E-2</c:v>
                </c:pt>
                <c:pt idx="13933">
                  <c:v>8.0046999999999993E-2</c:v>
                </c:pt>
                <c:pt idx="13934">
                  <c:v>7.9564899999999994E-2</c:v>
                </c:pt>
                <c:pt idx="13935">
                  <c:v>7.8810699999999997E-2</c:v>
                </c:pt>
                <c:pt idx="13936">
                  <c:v>7.7949000000000004E-2</c:v>
                </c:pt>
                <c:pt idx="13937">
                  <c:v>7.7666100000000002E-2</c:v>
                </c:pt>
                <c:pt idx="13938">
                  <c:v>7.6871099999999998E-2</c:v>
                </c:pt>
                <c:pt idx="13939">
                  <c:v>7.6184000000000002E-2</c:v>
                </c:pt>
                <c:pt idx="13940">
                  <c:v>7.5722999999999999E-2</c:v>
                </c:pt>
                <c:pt idx="13941">
                  <c:v>7.4804599999999999E-2</c:v>
                </c:pt>
                <c:pt idx="13942">
                  <c:v>7.42149E-2</c:v>
                </c:pt>
                <c:pt idx="13943">
                  <c:v>7.3535500000000004E-2</c:v>
                </c:pt>
                <c:pt idx="13944">
                  <c:v>7.2840100000000005E-2</c:v>
                </c:pt>
                <c:pt idx="13945">
                  <c:v>7.2011000000000006E-2</c:v>
                </c:pt>
                <c:pt idx="13946">
                  <c:v>7.1238700000000002E-2</c:v>
                </c:pt>
                <c:pt idx="13947">
                  <c:v>7.0564100000000005E-2</c:v>
                </c:pt>
                <c:pt idx="13948">
                  <c:v>6.9893700000000003E-2</c:v>
                </c:pt>
                <c:pt idx="13949">
                  <c:v>6.9065600000000005E-2</c:v>
                </c:pt>
                <c:pt idx="13950">
                  <c:v>6.8207500000000004E-2</c:v>
                </c:pt>
                <c:pt idx="13951">
                  <c:v>6.7628199999999999E-2</c:v>
                </c:pt>
                <c:pt idx="13952">
                  <c:v>6.6849800000000001E-2</c:v>
                </c:pt>
                <c:pt idx="13953">
                  <c:v>6.6088599999999997E-2</c:v>
                </c:pt>
                <c:pt idx="13954">
                  <c:v>6.5193500000000001E-2</c:v>
                </c:pt>
                <c:pt idx="13955">
                  <c:v>6.4471600000000004E-2</c:v>
                </c:pt>
                <c:pt idx="13956">
                  <c:v>6.3848699999999994E-2</c:v>
                </c:pt>
                <c:pt idx="13957">
                  <c:v>6.2966300000000003E-2</c:v>
                </c:pt>
                <c:pt idx="13958">
                  <c:v>6.24025E-2</c:v>
                </c:pt>
                <c:pt idx="13959">
                  <c:v>6.1324499999999997E-2</c:v>
                </c:pt>
                <c:pt idx="13960">
                  <c:v>6.08789E-2</c:v>
                </c:pt>
                <c:pt idx="13961">
                  <c:v>5.9966100000000001E-2</c:v>
                </c:pt>
                <c:pt idx="13962">
                  <c:v>5.9276700000000002E-2</c:v>
                </c:pt>
                <c:pt idx="13963">
                  <c:v>5.8583799999999998E-2</c:v>
                </c:pt>
                <c:pt idx="13964">
                  <c:v>5.77236E-2</c:v>
                </c:pt>
                <c:pt idx="13965">
                  <c:v>5.7160700000000002E-2</c:v>
                </c:pt>
                <c:pt idx="13966">
                  <c:v>5.62176E-2</c:v>
                </c:pt>
                <c:pt idx="13967">
                  <c:v>5.5714E-2</c:v>
                </c:pt>
                <c:pt idx="13968">
                  <c:v>5.4689599999999998E-2</c:v>
                </c:pt>
                <c:pt idx="13969">
                  <c:v>5.4031799999999998E-2</c:v>
                </c:pt>
                <c:pt idx="13970">
                  <c:v>5.3258199999999999E-2</c:v>
                </c:pt>
                <c:pt idx="13971">
                  <c:v>5.2523899999999998E-2</c:v>
                </c:pt>
                <c:pt idx="13972">
                  <c:v>5.17472E-2</c:v>
                </c:pt>
                <c:pt idx="13973">
                  <c:v>5.0884899999999997E-2</c:v>
                </c:pt>
                <c:pt idx="13974">
                  <c:v>5.0165500000000002E-2</c:v>
                </c:pt>
                <c:pt idx="13975">
                  <c:v>4.9428100000000003E-2</c:v>
                </c:pt>
                <c:pt idx="13976">
                  <c:v>4.8826000000000001E-2</c:v>
                </c:pt>
                <c:pt idx="13977">
                  <c:v>4.78986E-2</c:v>
                </c:pt>
                <c:pt idx="13978">
                  <c:v>4.7089899999999997E-2</c:v>
                </c:pt>
                <c:pt idx="13979">
                  <c:v>4.6428799999999999E-2</c:v>
                </c:pt>
                <c:pt idx="13980">
                  <c:v>4.5738899999999999E-2</c:v>
                </c:pt>
                <c:pt idx="13981">
                  <c:v>4.4854699999999997E-2</c:v>
                </c:pt>
                <c:pt idx="13982">
                  <c:v>4.4069400000000002E-2</c:v>
                </c:pt>
                <c:pt idx="13983">
                  <c:v>4.3155399999999997E-2</c:v>
                </c:pt>
                <c:pt idx="13984">
                  <c:v>4.2405400000000003E-2</c:v>
                </c:pt>
                <c:pt idx="13985">
                  <c:v>4.1649199999999997E-2</c:v>
                </c:pt>
                <c:pt idx="13986">
                  <c:v>4.0817300000000001E-2</c:v>
                </c:pt>
                <c:pt idx="13987">
                  <c:v>4.0054300000000001E-2</c:v>
                </c:pt>
                <c:pt idx="13988">
                  <c:v>3.9204200000000002E-2</c:v>
                </c:pt>
                <c:pt idx="13989">
                  <c:v>3.8579799999999997E-2</c:v>
                </c:pt>
                <c:pt idx="13990">
                  <c:v>3.7759300000000003E-2</c:v>
                </c:pt>
                <c:pt idx="13991">
                  <c:v>3.6961099999999997E-2</c:v>
                </c:pt>
                <c:pt idx="13992">
                  <c:v>3.6066099999999997E-2</c:v>
                </c:pt>
                <c:pt idx="13993">
                  <c:v>3.5334900000000002E-2</c:v>
                </c:pt>
                <c:pt idx="13994">
                  <c:v>3.4489199999999998E-2</c:v>
                </c:pt>
                <c:pt idx="13995">
                  <c:v>3.3535700000000002E-2</c:v>
                </c:pt>
                <c:pt idx="13996">
                  <c:v>3.2814999999999997E-2</c:v>
                </c:pt>
                <c:pt idx="13997">
                  <c:v>3.1716599999999998E-2</c:v>
                </c:pt>
                <c:pt idx="13998">
                  <c:v>3.10414E-2</c:v>
                </c:pt>
                <c:pt idx="13999">
                  <c:v>3.0118499999999999E-2</c:v>
                </c:pt>
                <c:pt idx="14000">
                  <c:v>2.92736E-2</c:v>
                </c:pt>
                <c:pt idx="14001">
                  <c:v>2.8411499999999999E-2</c:v>
                </c:pt>
                <c:pt idx="14002">
                  <c:v>2.75093E-2</c:v>
                </c:pt>
                <c:pt idx="14003">
                  <c:v>2.6559699999999999E-2</c:v>
                </c:pt>
                <c:pt idx="14004">
                  <c:v>2.5905999999999998E-2</c:v>
                </c:pt>
                <c:pt idx="14005">
                  <c:v>2.50277E-2</c:v>
                </c:pt>
                <c:pt idx="14006">
                  <c:v>2.3938600000000001E-2</c:v>
                </c:pt>
                <c:pt idx="14007">
                  <c:v>2.3295300000000001E-2</c:v>
                </c:pt>
                <c:pt idx="14008">
                  <c:v>2.2351200000000002E-2</c:v>
                </c:pt>
                <c:pt idx="14009">
                  <c:v>2.15248E-2</c:v>
                </c:pt>
                <c:pt idx="14010">
                  <c:v>2.0719999999999999E-2</c:v>
                </c:pt>
                <c:pt idx="14011">
                  <c:v>1.9685000000000001E-2</c:v>
                </c:pt>
                <c:pt idx="14012">
                  <c:v>1.9004099999999999E-2</c:v>
                </c:pt>
                <c:pt idx="14013">
                  <c:v>1.7949099999999999E-2</c:v>
                </c:pt>
                <c:pt idx="14014">
                  <c:v>1.7064599999999999E-2</c:v>
                </c:pt>
                <c:pt idx="14015">
                  <c:v>1.6135199999999999E-2</c:v>
                </c:pt>
                <c:pt idx="14016">
                  <c:v>1.5091E-2</c:v>
                </c:pt>
                <c:pt idx="14017">
                  <c:v>1.43403E-2</c:v>
                </c:pt>
                <c:pt idx="14018">
                  <c:v>1.3289E-2</c:v>
                </c:pt>
                <c:pt idx="14019">
                  <c:v>1.2459E-2</c:v>
                </c:pt>
                <c:pt idx="14020">
                  <c:v>1.1189599999999999E-2</c:v>
                </c:pt>
                <c:pt idx="14021">
                  <c:v>1.03236E-2</c:v>
                </c:pt>
                <c:pt idx="14022">
                  <c:v>9.3520900000000004E-3</c:v>
                </c:pt>
                <c:pt idx="14023">
                  <c:v>8.3268500000000002E-3</c:v>
                </c:pt>
                <c:pt idx="14024">
                  <c:v>7.3802199999999998E-3</c:v>
                </c:pt>
                <c:pt idx="14025">
                  <c:v>6.1490299999999998E-3</c:v>
                </c:pt>
                <c:pt idx="14026">
                  <c:v>5.2536800000000002E-3</c:v>
                </c:pt>
                <c:pt idx="14027">
                  <c:v>4.2819399999999997E-3</c:v>
                </c:pt>
                <c:pt idx="14028">
                  <c:v>3.2821999999999999E-3</c:v>
                </c:pt>
                <c:pt idx="14029">
                  <c:v>2.3791300000000001E-3</c:v>
                </c:pt>
                <c:pt idx="14030">
                  <c:v>1.12852E-3</c:v>
                </c:pt>
                <c:pt idx="14031">
                  <c:v>2.9654600000000002E-4</c:v>
                </c:pt>
                <c:pt idx="14032">
                  <c:v>-8.9447500000000004E-4</c:v>
                </c:pt>
                <c:pt idx="14033">
                  <c:v>-1.7422E-3</c:v>
                </c:pt>
                <c:pt idx="14034">
                  <c:v>-2.9882400000000001E-3</c:v>
                </c:pt>
                <c:pt idx="14035">
                  <c:v>-4.2033000000000001E-3</c:v>
                </c:pt>
                <c:pt idx="14036">
                  <c:v>-5.1187899999999998E-3</c:v>
                </c:pt>
                <c:pt idx="14037">
                  <c:v>-6.29577E-3</c:v>
                </c:pt>
                <c:pt idx="14038">
                  <c:v>-7.3538099999999997E-3</c:v>
                </c:pt>
                <c:pt idx="14039">
                  <c:v>-8.5994399999999999E-3</c:v>
                </c:pt>
                <c:pt idx="14040">
                  <c:v>-9.5117499999999994E-3</c:v>
                </c:pt>
                <c:pt idx="14041">
                  <c:v>-1.0814900000000001E-2</c:v>
                </c:pt>
                <c:pt idx="14042">
                  <c:v>-1.19156E-2</c:v>
                </c:pt>
                <c:pt idx="14043">
                  <c:v>-1.2970600000000001E-2</c:v>
                </c:pt>
                <c:pt idx="14044">
                  <c:v>-1.43663E-2</c:v>
                </c:pt>
                <c:pt idx="14045">
                  <c:v>-1.53984E-2</c:v>
                </c:pt>
                <c:pt idx="14046">
                  <c:v>-1.6620200000000002E-2</c:v>
                </c:pt>
                <c:pt idx="14047">
                  <c:v>-1.7722100000000001E-2</c:v>
                </c:pt>
                <c:pt idx="14048">
                  <c:v>-1.91529E-2</c:v>
                </c:pt>
                <c:pt idx="14049">
                  <c:v>-2.0195000000000001E-2</c:v>
                </c:pt>
                <c:pt idx="14050">
                  <c:v>-2.1399999999999999E-2</c:v>
                </c:pt>
                <c:pt idx="14051">
                  <c:v>-2.26587E-2</c:v>
                </c:pt>
                <c:pt idx="14052">
                  <c:v>-2.3971200000000002E-2</c:v>
                </c:pt>
                <c:pt idx="14053">
                  <c:v>-2.5385899999999999E-2</c:v>
                </c:pt>
                <c:pt idx="14054">
                  <c:v>-2.6515E-2</c:v>
                </c:pt>
                <c:pt idx="14055">
                  <c:v>-2.8013199999999999E-2</c:v>
                </c:pt>
                <c:pt idx="14056">
                  <c:v>-2.9153100000000001E-2</c:v>
                </c:pt>
                <c:pt idx="14057">
                  <c:v>-3.05081E-2</c:v>
                </c:pt>
                <c:pt idx="14058">
                  <c:v>-3.1839899999999997E-2</c:v>
                </c:pt>
                <c:pt idx="14059">
                  <c:v>-3.3246900000000003E-2</c:v>
                </c:pt>
                <c:pt idx="14060">
                  <c:v>-3.4569099999999998E-2</c:v>
                </c:pt>
                <c:pt idx="14061">
                  <c:v>-3.5860599999999999E-2</c:v>
                </c:pt>
                <c:pt idx="14062">
                  <c:v>-3.7148899999999999E-2</c:v>
                </c:pt>
                <c:pt idx="14063">
                  <c:v>-3.85531E-2</c:v>
                </c:pt>
                <c:pt idx="14064">
                  <c:v>-4.0016900000000001E-2</c:v>
                </c:pt>
                <c:pt idx="14065">
                  <c:v>-4.1220399999999997E-2</c:v>
                </c:pt>
                <c:pt idx="14066">
                  <c:v>-4.2615300000000002E-2</c:v>
                </c:pt>
                <c:pt idx="14067">
                  <c:v>-4.4127100000000002E-2</c:v>
                </c:pt>
                <c:pt idx="14068">
                  <c:v>-4.5400000000000003E-2</c:v>
                </c:pt>
                <c:pt idx="14069">
                  <c:v>-4.6631699999999998E-2</c:v>
                </c:pt>
                <c:pt idx="14070">
                  <c:v>-4.7858900000000003E-2</c:v>
                </c:pt>
                <c:pt idx="14071">
                  <c:v>-4.9355599999999999E-2</c:v>
                </c:pt>
                <c:pt idx="14072">
                  <c:v>-5.0722900000000001E-2</c:v>
                </c:pt>
                <c:pt idx="14073">
                  <c:v>-5.1781000000000001E-2</c:v>
                </c:pt>
                <c:pt idx="14074">
                  <c:v>-5.3289200000000002E-2</c:v>
                </c:pt>
                <c:pt idx="14075">
                  <c:v>-5.4599000000000002E-2</c:v>
                </c:pt>
                <c:pt idx="14076">
                  <c:v>-5.6143600000000002E-2</c:v>
                </c:pt>
                <c:pt idx="14077">
                  <c:v>-5.7474999999999998E-2</c:v>
                </c:pt>
                <c:pt idx="14078">
                  <c:v>-5.8865899999999999E-2</c:v>
                </c:pt>
                <c:pt idx="14079">
                  <c:v>-6.0305499999999998E-2</c:v>
                </c:pt>
                <c:pt idx="14080">
                  <c:v>-6.1637299999999999E-2</c:v>
                </c:pt>
                <c:pt idx="14081">
                  <c:v>-6.3131699999999999E-2</c:v>
                </c:pt>
                <c:pt idx="14082">
                  <c:v>-6.4448699999999998E-2</c:v>
                </c:pt>
                <c:pt idx="14083">
                  <c:v>-6.5877400000000003E-2</c:v>
                </c:pt>
                <c:pt idx="14084">
                  <c:v>-6.72069E-2</c:v>
                </c:pt>
                <c:pt idx="14085">
                  <c:v>-6.8444000000000005E-2</c:v>
                </c:pt>
                <c:pt idx="14086">
                  <c:v>-6.9983100000000006E-2</c:v>
                </c:pt>
                <c:pt idx="14087">
                  <c:v>-7.1131E-2</c:v>
                </c:pt>
                <c:pt idx="14088">
                  <c:v>-7.2581599999999996E-2</c:v>
                </c:pt>
                <c:pt idx="14089">
                  <c:v>-7.3605699999999996E-2</c:v>
                </c:pt>
                <c:pt idx="14090">
                  <c:v>-7.5079000000000007E-2</c:v>
                </c:pt>
                <c:pt idx="14091">
                  <c:v>-7.6319399999999996E-2</c:v>
                </c:pt>
                <c:pt idx="14092">
                  <c:v>-7.7499700000000005E-2</c:v>
                </c:pt>
                <c:pt idx="14093">
                  <c:v>-7.8627299999999997E-2</c:v>
                </c:pt>
                <c:pt idx="14094">
                  <c:v>-7.9907400000000003E-2</c:v>
                </c:pt>
                <c:pt idx="14095">
                  <c:v>-8.1232299999999993E-2</c:v>
                </c:pt>
                <c:pt idx="14096">
                  <c:v>-8.2294500000000007E-2</c:v>
                </c:pt>
                <c:pt idx="14097">
                  <c:v>-8.3496200000000007E-2</c:v>
                </c:pt>
                <c:pt idx="14098">
                  <c:v>-8.4590600000000002E-2</c:v>
                </c:pt>
                <c:pt idx="14099">
                  <c:v>-8.6007100000000003E-2</c:v>
                </c:pt>
                <c:pt idx="14100">
                  <c:v>-8.7076100000000003E-2</c:v>
                </c:pt>
                <c:pt idx="14101">
                  <c:v>-8.8128799999999993E-2</c:v>
                </c:pt>
                <c:pt idx="14102">
                  <c:v>-8.9415999999999995E-2</c:v>
                </c:pt>
                <c:pt idx="14103">
                  <c:v>-9.0461299999999994E-2</c:v>
                </c:pt>
                <c:pt idx="14104">
                  <c:v>-9.16159E-2</c:v>
                </c:pt>
                <c:pt idx="14105">
                  <c:v>-9.2846999999999999E-2</c:v>
                </c:pt>
                <c:pt idx="14106">
                  <c:v>-9.3829099999999999E-2</c:v>
                </c:pt>
                <c:pt idx="14107">
                  <c:v>-9.4803899999999997E-2</c:v>
                </c:pt>
                <c:pt idx="14108">
                  <c:v>-9.5887E-2</c:v>
                </c:pt>
                <c:pt idx="14109">
                  <c:v>-9.6908999999999995E-2</c:v>
                </c:pt>
                <c:pt idx="14110">
                  <c:v>-9.7951399999999994E-2</c:v>
                </c:pt>
                <c:pt idx="14111">
                  <c:v>-9.8771899999999996E-2</c:v>
                </c:pt>
                <c:pt idx="14112">
                  <c:v>-9.9823499999999996E-2</c:v>
                </c:pt>
                <c:pt idx="14113">
                  <c:v>-0.100699</c:v>
                </c:pt>
                <c:pt idx="14114">
                  <c:v>-0.10188899999999999</c:v>
                </c:pt>
                <c:pt idx="14115">
                  <c:v>-0.102689</c:v>
                </c:pt>
                <c:pt idx="14116">
                  <c:v>-0.10365099999999999</c:v>
                </c:pt>
                <c:pt idx="14117">
                  <c:v>-0.104448</c:v>
                </c:pt>
                <c:pt idx="14118">
                  <c:v>-0.10531500000000001</c:v>
                </c:pt>
                <c:pt idx="14119">
                  <c:v>-0.106479</c:v>
                </c:pt>
                <c:pt idx="14120">
                  <c:v>-0.10717599999999999</c:v>
                </c:pt>
                <c:pt idx="14121">
                  <c:v>-0.10800800000000001</c:v>
                </c:pt>
                <c:pt idx="14122">
                  <c:v>-0.108655</c:v>
                </c:pt>
                <c:pt idx="14123">
                  <c:v>-0.109721</c:v>
                </c:pt>
                <c:pt idx="14124">
                  <c:v>-0.110481</c:v>
                </c:pt>
                <c:pt idx="14125">
                  <c:v>-0.11133</c:v>
                </c:pt>
                <c:pt idx="14126">
                  <c:v>-0.11198900000000001</c:v>
                </c:pt>
                <c:pt idx="14127">
                  <c:v>-0.11278299999999999</c:v>
                </c:pt>
                <c:pt idx="14128">
                  <c:v>-0.113529</c:v>
                </c:pt>
                <c:pt idx="14129">
                  <c:v>-0.11415500000000001</c:v>
                </c:pt>
                <c:pt idx="14130">
                  <c:v>-0.114814</c:v>
                </c:pt>
                <c:pt idx="14131">
                  <c:v>-0.115428</c:v>
                </c:pt>
                <c:pt idx="14132">
                  <c:v>-0.116046</c:v>
                </c:pt>
                <c:pt idx="14133">
                  <c:v>-0.116628</c:v>
                </c:pt>
                <c:pt idx="14134">
                  <c:v>-0.11704299999999999</c:v>
                </c:pt>
                <c:pt idx="14135">
                  <c:v>-0.117775</c:v>
                </c:pt>
                <c:pt idx="14136">
                  <c:v>-0.118156</c:v>
                </c:pt>
                <c:pt idx="14137">
                  <c:v>-0.118952</c:v>
                </c:pt>
                <c:pt idx="14138">
                  <c:v>-0.119322</c:v>
                </c:pt>
                <c:pt idx="14139">
                  <c:v>-0.119834</c:v>
                </c:pt>
                <c:pt idx="14140">
                  <c:v>-0.120292</c:v>
                </c:pt>
                <c:pt idx="14141">
                  <c:v>-0.12074600000000001</c:v>
                </c:pt>
                <c:pt idx="14142">
                  <c:v>-0.12121700000000001</c:v>
                </c:pt>
                <c:pt idx="14143">
                  <c:v>-0.12152</c:v>
                </c:pt>
                <c:pt idx="14144">
                  <c:v>-0.121975</c:v>
                </c:pt>
                <c:pt idx="14145">
                  <c:v>-0.12228700000000001</c:v>
                </c:pt>
                <c:pt idx="14146">
                  <c:v>-0.12277100000000001</c:v>
                </c:pt>
                <c:pt idx="14147">
                  <c:v>-0.12311999999999999</c:v>
                </c:pt>
                <c:pt idx="14148">
                  <c:v>-0.123378</c:v>
                </c:pt>
                <c:pt idx="14149">
                  <c:v>-0.123642</c:v>
                </c:pt>
                <c:pt idx="14150">
                  <c:v>-0.123888</c:v>
                </c:pt>
                <c:pt idx="14151">
                  <c:v>-0.12420200000000001</c:v>
                </c:pt>
                <c:pt idx="14152">
                  <c:v>-0.124463</c:v>
                </c:pt>
                <c:pt idx="14153">
                  <c:v>-0.12467</c:v>
                </c:pt>
                <c:pt idx="14154">
                  <c:v>-0.124712</c:v>
                </c:pt>
                <c:pt idx="14155">
                  <c:v>-0.124898</c:v>
                </c:pt>
                <c:pt idx="14156">
                  <c:v>-0.125029</c:v>
                </c:pt>
                <c:pt idx="14157">
                  <c:v>-0.12500800000000001</c:v>
                </c:pt>
                <c:pt idx="14158">
                  <c:v>-0.12497999999999999</c:v>
                </c:pt>
                <c:pt idx="14159">
                  <c:v>-0.12492399999999999</c:v>
                </c:pt>
                <c:pt idx="14160">
                  <c:v>-0.124955</c:v>
                </c:pt>
                <c:pt idx="14161">
                  <c:v>-0.12472800000000001</c:v>
                </c:pt>
                <c:pt idx="14162">
                  <c:v>-0.124625</c:v>
                </c:pt>
                <c:pt idx="14163">
                  <c:v>-0.124916</c:v>
                </c:pt>
                <c:pt idx="14164">
                  <c:v>-0.124316</c:v>
                </c:pt>
                <c:pt idx="14165">
                  <c:v>-0.124598</c:v>
                </c:pt>
                <c:pt idx="14166">
                  <c:v>-0.123946</c:v>
                </c:pt>
                <c:pt idx="14167">
                  <c:v>-0.12379</c:v>
                </c:pt>
                <c:pt idx="14168">
                  <c:v>-0.124125</c:v>
                </c:pt>
                <c:pt idx="14169">
                  <c:v>-0.123975</c:v>
                </c:pt>
                <c:pt idx="14170">
                  <c:v>-0.123709</c:v>
                </c:pt>
                <c:pt idx="14171">
                  <c:v>-0.123187</c:v>
                </c:pt>
                <c:pt idx="14172">
                  <c:v>-0.122933</c:v>
                </c:pt>
                <c:pt idx="14173">
                  <c:v>-0.122539</c:v>
                </c:pt>
                <c:pt idx="14174">
                  <c:v>-0.122382</c:v>
                </c:pt>
                <c:pt idx="14175">
                  <c:v>-0.12221600000000001</c:v>
                </c:pt>
                <c:pt idx="14176">
                  <c:v>-0.12192500000000001</c:v>
                </c:pt>
                <c:pt idx="14177">
                  <c:v>-0.121216</c:v>
                </c:pt>
                <c:pt idx="14178">
                  <c:v>-0.120673</c:v>
                </c:pt>
                <c:pt idx="14179">
                  <c:v>-0.120299</c:v>
                </c:pt>
                <c:pt idx="14180">
                  <c:v>-0.12005200000000001</c:v>
                </c:pt>
                <c:pt idx="14181">
                  <c:v>-0.119396</c:v>
                </c:pt>
                <c:pt idx="14182">
                  <c:v>-0.118896</c:v>
                </c:pt>
                <c:pt idx="14183">
                  <c:v>-0.11844499999999999</c:v>
                </c:pt>
                <c:pt idx="14184">
                  <c:v>-0.11779199999999999</c:v>
                </c:pt>
                <c:pt idx="14185">
                  <c:v>-0.11726399999999999</c:v>
                </c:pt>
                <c:pt idx="14186">
                  <c:v>-0.116731</c:v>
                </c:pt>
                <c:pt idx="14187">
                  <c:v>-0.116011</c:v>
                </c:pt>
                <c:pt idx="14188">
                  <c:v>-0.115733</c:v>
                </c:pt>
                <c:pt idx="14189">
                  <c:v>-0.11493299999999999</c:v>
                </c:pt>
                <c:pt idx="14190">
                  <c:v>-0.114291</c:v>
                </c:pt>
                <c:pt idx="14191">
                  <c:v>-0.11371100000000001</c:v>
                </c:pt>
                <c:pt idx="14192">
                  <c:v>-0.11297</c:v>
                </c:pt>
                <c:pt idx="14193">
                  <c:v>-0.112437</c:v>
                </c:pt>
                <c:pt idx="14194">
                  <c:v>-0.111666</c:v>
                </c:pt>
                <c:pt idx="14195">
                  <c:v>-0.110808</c:v>
                </c:pt>
                <c:pt idx="14196">
                  <c:v>-0.110414</c:v>
                </c:pt>
                <c:pt idx="14197">
                  <c:v>-0.109817</c:v>
                </c:pt>
                <c:pt idx="14198">
                  <c:v>-0.109234</c:v>
                </c:pt>
                <c:pt idx="14199">
                  <c:v>-0.10839500000000001</c:v>
                </c:pt>
                <c:pt idx="14200">
                  <c:v>-0.107626</c:v>
                </c:pt>
                <c:pt idx="14201">
                  <c:v>-0.10698000000000001</c:v>
                </c:pt>
                <c:pt idx="14202">
                  <c:v>-0.10627499999999999</c:v>
                </c:pt>
                <c:pt idx="14203">
                  <c:v>-0.10555200000000001</c:v>
                </c:pt>
                <c:pt idx="14204">
                  <c:v>-0.104894</c:v>
                </c:pt>
                <c:pt idx="14205">
                  <c:v>-0.104009</c:v>
                </c:pt>
                <c:pt idx="14206">
                  <c:v>-0.1033</c:v>
                </c:pt>
                <c:pt idx="14207">
                  <c:v>-0.102614</c:v>
                </c:pt>
                <c:pt idx="14208">
                  <c:v>-0.101982</c:v>
                </c:pt>
                <c:pt idx="14209">
                  <c:v>-0.101169</c:v>
                </c:pt>
                <c:pt idx="14210">
                  <c:v>-0.100284</c:v>
                </c:pt>
                <c:pt idx="14211">
                  <c:v>-9.9412899999999998E-2</c:v>
                </c:pt>
                <c:pt idx="14212">
                  <c:v>-9.8804900000000001E-2</c:v>
                </c:pt>
                <c:pt idx="14213">
                  <c:v>-9.7964099999999998E-2</c:v>
                </c:pt>
                <c:pt idx="14214">
                  <c:v>-9.7366999999999995E-2</c:v>
                </c:pt>
                <c:pt idx="14215">
                  <c:v>-9.6367800000000003E-2</c:v>
                </c:pt>
                <c:pt idx="14216">
                  <c:v>-9.5811499999999994E-2</c:v>
                </c:pt>
                <c:pt idx="14217">
                  <c:v>-9.4792500000000002E-2</c:v>
                </c:pt>
                <c:pt idx="14218">
                  <c:v>-9.4062900000000005E-2</c:v>
                </c:pt>
                <c:pt idx="14219">
                  <c:v>-9.3302999999999997E-2</c:v>
                </c:pt>
                <c:pt idx="14220">
                  <c:v>-9.25068E-2</c:v>
                </c:pt>
                <c:pt idx="14221">
                  <c:v>-9.1793299999999994E-2</c:v>
                </c:pt>
                <c:pt idx="14222">
                  <c:v>-9.0808E-2</c:v>
                </c:pt>
                <c:pt idx="14223">
                  <c:v>-9.0055200000000002E-2</c:v>
                </c:pt>
                <c:pt idx="14224">
                  <c:v>-8.9385300000000001E-2</c:v>
                </c:pt>
                <c:pt idx="14225">
                  <c:v>-8.8531399999999996E-2</c:v>
                </c:pt>
                <c:pt idx="14226">
                  <c:v>-8.7986099999999998E-2</c:v>
                </c:pt>
                <c:pt idx="14227">
                  <c:v>-8.7026300000000001E-2</c:v>
                </c:pt>
                <c:pt idx="14228">
                  <c:v>-8.6381799999999995E-2</c:v>
                </c:pt>
                <c:pt idx="14229">
                  <c:v>-8.5513599999999995E-2</c:v>
                </c:pt>
                <c:pt idx="14230">
                  <c:v>-8.4806699999999999E-2</c:v>
                </c:pt>
                <c:pt idx="14231">
                  <c:v>-8.4057300000000001E-2</c:v>
                </c:pt>
                <c:pt idx="14232">
                  <c:v>-8.3191799999999996E-2</c:v>
                </c:pt>
                <c:pt idx="14233">
                  <c:v>-8.2406400000000005E-2</c:v>
                </c:pt>
                <c:pt idx="14234">
                  <c:v>-8.1654500000000005E-2</c:v>
                </c:pt>
                <c:pt idx="14235">
                  <c:v>-8.0816799999999994E-2</c:v>
                </c:pt>
                <c:pt idx="14236">
                  <c:v>-8.0013699999999993E-2</c:v>
                </c:pt>
                <c:pt idx="14237">
                  <c:v>-7.9369400000000007E-2</c:v>
                </c:pt>
                <c:pt idx="14238">
                  <c:v>-7.8336199999999995E-2</c:v>
                </c:pt>
                <c:pt idx="14239">
                  <c:v>-7.7635899999999994E-2</c:v>
                </c:pt>
                <c:pt idx="14240">
                  <c:v>-7.6725000000000002E-2</c:v>
                </c:pt>
                <c:pt idx="14241">
                  <c:v>-7.6015100000000002E-2</c:v>
                </c:pt>
                <c:pt idx="14242">
                  <c:v>-7.5209700000000004E-2</c:v>
                </c:pt>
                <c:pt idx="14243">
                  <c:v>-7.4320399999999995E-2</c:v>
                </c:pt>
                <c:pt idx="14244">
                  <c:v>-7.3549299999999998E-2</c:v>
                </c:pt>
                <c:pt idx="14245">
                  <c:v>-7.2661600000000007E-2</c:v>
                </c:pt>
                <c:pt idx="14246">
                  <c:v>-7.18255E-2</c:v>
                </c:pt>
                <c:pt idx="14247">
                  <c:v>-7.1091600000000005E-2</c:v>
                </c:pt>
                <c:pt idx="14248">
                  <c:v>-7.0133500000000001E-2</c:v>
                </c:pt>
                <c:pt idx="14249">
                  <c:v>-6.9249400000000003E-2</c:v>
                </c:pt>
                <c:pt idx="14250">
                  <c:v>-6.8451100000000001E-2</c:v>
                </c:pt>
                <c:pt idx="14251">
                  <c:v>-6.7551600000000003E-2</c:v>
                </c:pt>
                <c:pt idx="14252">
                  <c:v>-6.6925100000000001E-2</c:v>
                </c:pt>
                <c:pt idx="14253">
                  <c:v>-6.5903900000000001E-2</c:v>
                </c:pt>
                <c:pt idx="14254">
                  <c:v>-6.5309300000000001E-2</c:v>
                </c:pt>
                <c:pt idx="14255">
                  <c:v>-6.4172400000000004E-2</c:v>
                </c:pt>
                <c:pt idx="14256">
                  <c:v>-6.3532500000000006E-2</c:v>
                </c:pt>
                <c:pt idx="14257">
                  <c:v>-6.2578400000000006E-2</c:v>
                </c:pt>
                <c:pt idx="14258">
                  <c:v>-6.1818499999999998E-2</c:v>
                </c:pt>
                <c:pt idx="14259">
                  <c:v>-6.0988100000000003E-2</c:v>
                </c:pt>
                <c:pt idx="14260">
                  <c:v>-5.9913899999999999E-2</c:v>
                </c:pt>
                <c:pt idx="14261">
                  <c:v>-5.9022199999999997E-2</c:v>
                </c:pt>
                <c:pt idx="14262">
                  <c:v>-5.80023E-2</c:v>
                </c:pt>
                <c:pt idx="14263">
                  <c:v>-5.7089800000000003E-2</c:v>
                </c:pt>
                <c:pt idx="14264">
                  <c:v>-5.6408899999999998E-2</c:v>
                </c:pt>
                <c:pt idx="14265">
                  <c:v>-5.5267999999999998E-2</c:v>
                </c:pt>
                <c:pt idx="14266">
                  <c:v>-5.4494500000000001E-2</c:v>
                </c:pt>
                <c:pt idx="14267">
                  <c:v>-5.3473600000000003E-2</c:v>
                </c:pt>
                <c:pt idx="14268">
                  <c:v>-5.27404E-2</c:v>
                </c:pt>
                <c:pt idx="14269">
                  <c:v>-5.1773100000000002E-2</c:v>
                </c:pt>
                <c:pt idx="14270">
                  <c:v>-5.1017800000000002E-2</c:v>
                </c:pt>
                <c:pt idx="14271">
                  <c:v>-4.9974299999999999E-2</c:v>
                </c:pt>
                <c:pt idx="14272">
                  <c:v>-4.91744E-2</c:v>
                </c:pt>
                <c:pt idx="14273">
                  <c:v>-4.8002200000000002E-2</c:v>
                </c:pt>
                <c:pt idx="14274">
                  <c:v>-4.7091099999999997E-2</c:v>
                </c:pt>
                <c:pt idx="14275">
                  <c:v>-4.6344900000000001E-2</c:v>
                </c:pt>
                <c:pt idx="14276">
                  <c:v>-4.5161E-2</c:v>
                </c:pt>
                <c:pt idx="14277">
                  <c:v>-4.4272499999999999E-2</c:v>
                </c:pt>
                <c:pt idx="14278">
                  <c:v>-4.3324799999999997E-2</c:v>
                </c:pt>
                <c:pt idx="14279">
                  <c:v>-4.2373599999999997E-2</c:v>
                </c:pt>
                <c:pt idx="14280">
                  <c:v>-4.1332199999999999E-2</c:v>
                </c:pt>
                <c:pt idx="14281">
                  <c:v>-4.0360699999999999E-2</c:v>
                </c:pt>
                <c:pt idx="14282">
                  <c:v>-3.9262699999999998E-2</c:v>
                </c:pt>
                <c:pt idx="14283">
                  <c:v>-3.79875E-2</c:v>
                </c:pt>
                <c:pt idx="14284">
                  <c:v>-3.7129000000000002E-2</c:v>
                </c:pt>
                <c:pt idx="14285">
                  <c:v>-3.5936500000000003E-2</c:v>
                </c:pt>
                <c:pt idx="14286">
                  <c:v>-3.5023600000000002E-2</c:v>
                </c:pt>
                <c:pt idx="14287">
                  <c:v>-3.3898400000000002E-2</c:v>
                </c:pt>
                <c:pt idx="14288">
                  <c:v>-3.2672899999999998E-2</c:v>
                </c:pt>
                <c:pt idx="14289">
                  <c:v>-3.17577E-2</c:v>
                </c:pt>
                <c:pt idx="14290">
                  <c:v>-3.0647400000000002E-2</c:v>
                </c:pt>
                <c:pt idx="14291">
                  <c:v>-2.9804299999999999E-2</c:v>
                </c:pt>
                <c:pt idx="14292">
                  <c:v>-2.85831E-2</c:v>
                </c:pt>
                <c:pt idx="14293">
                  <c:v>-2.74725E-2</c:v>
                </c:pt>
                <c:pt idx="14294">
                  <c:v>-2.6493900000000001E-2</c:v>
                </c:pt>
                <c:pt idx="14295">
                  <c:v>-2.5345300000000001E-2</c:v>
                </c:pt>
                <c:pt idx="14296">
                  <c:v>-2.43699E-2</c:v>
                </c:pt>
                <c:pt idx="14297">
                  <c:v>-2.3255499999999998E-2</c:v>
                </c:pt>
                <c:pt idx="14298">
                  <c:v>-2.2122599999999999E-2</c:v>
                </c:pt>
                <c:pt idx="14299">
                  <c:v>-2.0919E-2</c:v>
                </c:pt>
                <c:pt idx="14300">
                  <c:v>-1.9771199999999999E-2</c:v>
                </c:pt>
                <c:pt idx="14301">
                  <c:v>-1.8642700000000002E-2</c:v>
                </c:pt>
                <c:pt idx="14302">
                  <c:v>-1.7485000000000001E-2</c:v>
                </c:pt>
                <c:pt idx="14303">
                  <c:v>-1.61479E-2</c:v>
                </c:pt>
                <c:pt idx="14304">
                  <c:v>-1.4993599999999999E-2</c:v>
                </c:pt>
                <c:pt idx="14305">
                  <c:v>-1.3677099999999999E-2</c:v>
                </c:pt>
                <c:pt idx="14306">
                  <c:v>-1.25264E-2</c:v>
                </c:pt>
                <c:pt idx="14307">
                  <c:v>-1.12703E-2</c:v>
                </c:pt>
                <c:pt idx="14308">
                  <c:v>-9.9340899999999996E-3</c:v>
                </c:pt>
                <c:pt idx="14309">
                  <c:v>-8.66368E-3</c:v>
                </c:pt>
                <c:pt idx="14310">
                  <c:v>-7.53675E-3</c:v>
                </c:pt>
                <c:pt idx="14311">
                  <c:v>-6.1152899999999998E-3</c:v>
                </c:pt>
                <c:pt idx="14312">
                  <c:v>-5.0298000000000001E-3</c:v>
                </c:pt>
                <c:pt idx="14313">
                  <c:v>-3.4833300000000002E-3</c:v>
                </c:pt>
                <c:pt idx="14314">
                  <c:v>-2.58106E-3</c:v>
                </c:pt>
                <c:pt idx="14315">
                  <c:v>-1.0933799999999999E-3</c:v>
                </c:pt>
                <c:pt idx="14316">
                  <c:v>1.5992400000000001E-4</c:v>
                </c:pt>
                <c:pt idx="14317">
                  <c:v>1.5038499999999999E-3</c:v>
                </c:pt>
                <c:pt idx="14318">
                  <c:v>2.84476E-3</c:v>
                </c:pt>
                <c:pt idx="14319">
                  <c:v>3.8112100000000002E-3</c:v>
                </c:pt>
                <c:pt idx="14320">
                  <c:v>5.5255199999999999E-3</c:v>
                </c:pt>
                <c:pt idx="14321">
                  <c:v>6.5049000000000001E-3</c:v>
                </c:pt>
                <c:pt idx="14322">
                  <c:v>7.9719100000000005E-3</c:v>
                </c:pt>
                <c:pt idx="14323">
                  <c:v>9.4059399999999998E-3</c:v>
                </c:pt>
                <c:pt idx="14324">
                  <c:v>1.05445E-2</c:v>
                </c:pt>
                <c:pt idx="14325">
                  <c:v>1.1955500000000001E-2</c:v>
                </c:pt>
                <c:pt idx="14326">
                  <c:v>1.32335E-2</c:v>
                </c:pt>
                <c:pt idx="14327">
                  <c:v>1.4584E-2</c:v>
                </c:pt>
                <c:pt idx="14328">
                  <c:v>1.6086400000000001E-2</c:v>
                </c:pt>
                <c:pt idx="14329">
                  <c:v>1.7421599999999999E-2</c:v>
                </c:pt>
                <c:pt idx="14330">
                  <c:v>1.8713500000000001E-2</c:v>
                </c:pt>
                <c:pt idx="14331">
                  <c:v>2.02185E-2</c:v>
                </c:pt>
                <c:pt idx="14332">
                  <c:v>2.1574900000000001E-2</c:v>
                </c:pt>
                <c:pt idx="14333">
                  <c:v>2.29684E-2</c:v>
                </c:pt>
                <c:pt idx="14334">
                  <c:v>2.42023E-2</c:v>
                </c:pt>
                <c:pt idx="14335">
                  <c:v>2.5647400000000001E-2</c:v>
                </c:pt>
                <c:pt idx="14336">
                  <c:v>2.7319099999999999E-2</c:v>
                </c:pt>
                <c:pt idx="14337">
                  <c:v>2.8418200000000001E-2</c:v>
                </c:pt>
                <c:pt idx="14338">
                  <c:v>2.9775099999999999E-2</c:v>
                </c:pt>
                <c:pt idx="14339">
                  <c:v>3.1377000000000002E-2</c:v>
                </c:pt>
                <c:pt idx="14340">
                  <c:v>3.26778E-2</c:v>
                </c:pt>
                <c:pt idx="14341">
                  <c:v>3.3991500000000001E-2</c:v>
                </c:pt>
                <c:pt idx="14342">
                  <c:v>3.5430400000000001E-2</c:v>
                </c:pt>
                <c:pt idx="14343">
                  <c:v>3.67684E-2</c:v>
                </c:pt>
                <c:pt idx="14344">
                  <c:v>3.8208699999999998E-2</c:v>
                </c:pt>
                <c:pt idx="14345">
                  <c:v>3.9433200000000002E-2</c:v>
                </c:pt>
                <c:pt idx="14346">
                  <c:v>4.0854300000000003E-2</c:v>
                </c:pt>
                <c:pt idx="14347">
                  <c:v>4.2157500000000001E-2</c:v>
                </c:pt>
                <c:pt idx="14348">
                  <c:v>4.34965E-2</c:v>
                </c:pt>
                <c:pt idx="14349">
                  <c:v>4.4594200000000001E-2</c:v>
                </c:pt>
                <c:pt idx="14350">
                  <c:v>4.6158200000000003E-2</c:v>
                </c:pt>
                <c:pt idx="14351">
                  <c:v>4.7447599999999999E-2</c:v>
                </c:pt>
                <c:pt idx="14352">
                  <c:v>4.8617599999999997E-2</c:v>
                </c:pt>
                <c:pt idx="14353">
                  <c:v>5.00559E-2</c:v>
                </c:pt>
                <c:pt idx="14354">
                  <c:v>5.1295199999999999E-2</c:v>
                </c:pt>
                <c:pt idx="14355">
                  <c:v>5.2660800000000001E-2</c:v>
                </c:pt>
                <c:pt idx="14356">
                  <c:v>5.39356E-2</c:v>
                </c:pt>
                <c:pt idx="14357">
                  <c:v>5.5199699999999997E-2</c:v>
                </c:pt>
                <c:pt idx="14358">
                  <c:v>5.63467E-2</c:v>
                </c:pt>
                <c:pt idx="14359">
                  <c:v>5.7672599999999997E-2</c:v>
                </c:pt>
                <c:pt idx="14360">
                  <c:v>5.8832500000000003E-2</c:v>
                </c:pt>
                <c:pt idx="14361">
                  <c:v>5.9875499999999998E-2</c:v>
                </c:pt>
                <c:pt idx="14362">
                  <c:v>6.1248200000000003E-2</c:v>
                </c:pt>
                <c:pt idx="14363">
                  <c:v>6.2255900000000003E-2</c:v>
                </c:pt>
                <c:pt idx="14364">
                  <c:v>6.3603000000000007E-2</c:v>
                </c:pt>
                <c:pt idx="14365">
                  <c:v>6.4535400000000007E-2</c:v>
                </c:pt>
                <c:pt idx="14366">
                  <c:v>6.5872399999999998E-2</c:v>
                </c:pt>
                <c:pt idx="14367">
                  <c:v>6.7060099999999997E-2</c:v>
                </c:pt>
                <c:pt idx="14368">
                  <c:v>6.8043099999999995E-2</c:v>
                </c:pt>
                <c:pt idx="14369">
                  <c:v>6.9316299999999997E-2</c:v>
                </c:pt>
                <c:pt idx="14370">
                  <c:v>7.0422700000000005E-2</c:v>
                </c:pt>
                <c:pt idx="14371">
                  <c:v>7.1452299999999996E-2</c:v>
                </c:pt>
                <c:pt idx="14372">
                  <c:v>7.2645100000000004E-2</c:v>
                </c:pt>
                <c:pt idx="14373">
                  <c:v>7.3534500000000003E-2</c:v>
                </c:pt>
                <c:pt idx="14374">
                  <c:v>7.4660699999999997E-2</c:v>
                </c:pt>
                <c:pt idx="14375">
                  <c:v>7.5598600000000002E-2</c:v>
                </c:pt>
                <c:pt idx="14376">
                  <c:v>7.6606400000000005E-2</c:v>
                </c:pt>
                <c:pt idx="14377">
                  <c:v>7.7561500000000005E-2</c:v>
                </c:pt>
                <c:pt idx="14378">
                  <c:v>7.8663899999999995E-2</c:v>
                </c:pt>
                <c:pt idx="14379">
                  <c:v>7.9516000000000003E-2</c:v>
                </c:pt>
                <c:pt idx="14380">
                  <c:v>8.0469600000000002E-2</c:v>
                </c:pt>
                <c:pt idx="14381">
                  <c:v>8.1456600000000004E-2</c:v>
                </c:pt>
                <c:pt idx="14382">
                  <c:v>8.2271300000000006E-2</c:v>
                </c:pt>
                <c:pt idx="14383">
                  <c:v>8.3293000000000006E-2</c:v>
                </c:pt>
                <c:pt idx="14384">
                  <c:v>8.4168300000000001E-2</c:v>
                </c:pt>
                <c:pt idx="14385">
                  <c:v>8.4748100000000007E-2</c:v>
                </c:pt>
                <c:pt idx="14386">
                  <c:v>8.5822800000000005E-2</c:v>
                </c:pt>
                <c:pt idx="14387">
                  <c:v>8.6529099999999998E-2</c:v>
                </c:pt>
                <c:pt idx="14388">
                  <c:v>8.7210499999999996E-2</c:v>
                </c:pt>
                <c:pt idx="14389">
                  <c:v>8.8025099999999995E-2</c:v>
                </c:pt>
                <c:pt idx="14390">
                  <c:v>8.8732099999999994E-2</c:v>
                </c:pt>
                <c:pt idx="14391">
                  <c:v>8.9366500000000001E-2</c:v>
                </c:pt>
                <c:pt idx="14392">
                  <c:v>9.0251799999999993E-2</c:v>
                </c:pt>
                <c:pt idx="14393">
                  <c:v>9.0801000000000007E-2</c:v>
                </c:pt>
                <c:pt idx="14394">
                  <c:v>9.1489200000000007E-2</c:v>
                </c:pt>
                <c:pt idx="14395">
                  <c:v>9.2055100000000001E-2</c:v>
                </c:pt>
                <c:pt idx="14396">
                  <c:v>9.2683299999999996E-2</c:v>
                </c:pt>
                <c:pt idx="14397">
                  <c:v>9.3515200000000007E-2</c:v>
                </c:pt>
                <c:pt idx="14398">
                  <c:v>9.3819700000000006E-2</c:v>
                </c:pt>
                <c:pt idx="14399">
                  <c:v>9.4527899999999998E-2</c:v>
                </c:pt>
                <c:pt idx="14400">
                  <c:v>9.5098799999999997E-2</c:v>
                </c:pt>
                <c:pt idx="14401">
                  <c:v>9.5577200000000001E-2</c:v>
                </c:pt>
                <c:pt idx="14402">
                  <c:v>9.6045400000000003E-2</c:v>
                </c:pt>
                <c:pt idx="14403">
                  <c:v>9.6765100000000007E-2</c:v>
                </c:pt>
                <c:pt idx="14404">
                  <c:v>9.7331100000000004E-2</c:v>
                </c:pt>
                <c:pt idx="14405">
                  <c:v>9.7662600000000002E-2</c:v>
                </c:pt>
                <c:pt idx="14406">
                  <c:v>9.8249000000000003E-2</c:v>
                </c:pt>
                <c:pt idx="14407">
                  <c:v>9.85684E-2</c:v>
                </c:pt>
                <c:pt idx="14408">
                  <c:v>9.9031499999999995E-2</c:v>
                </c:pt>
                <c:pt idx="14409">
                  <c:v>9.9422099999999999E-2</c:v>
                </c:pt>
                <c:pt idx="14410">
                  <c:v>9.9740899999999993E-2</c:v>
                </c:pt>
                <c:pt idx="14411">
                  <c:v>0.10005699999999999</c:v>
                </c:pt>
                <c:pt idx="14412">
                  <c:v>0.100261</c:v>
                </c:pt>
                <c:pt idx="14413">
                  <c:v>0.100693</c:v>
                </c:pt>
                <c:pt idx="14414">
                  <c:v>0.10076599999999999</c:v>
                </c:pt>
                <c:pt idx="14415">
                  <c:v>0.101211</c:v>
                </c:pt>
                <c:pt idx="14416">
                  <c:v>0.101177</c:v>
                </c:pt>
                <c:pt idx="14417">
                  <c:v>0.101383</c:v>
                </c:pt>
                <c:pt idx="14418">
                  <c:v>0.1014</c:v>
                </c:pt>
                <c:pt idx="14419">
                  <c:v>0.101657</c:v>
                </c:pt>
                <c:pt idx="14420">
                  <c:v>0.101754</c:v>
                </c:pt>
                <c:pt idx="14421">
                  <c:v>0.101825</c:v>
                </c:pt>
                <c:pt idx="14422">
                  <c:v>0.101977</c:v>
                </c:pt>
                <c:pt idx="14423">
                  <c:v>0.10183300000000001</c:v>
                </c:pt>
                <c:pt idx="14424">
                  <c:v>0.102169</c:v>
                </c:pt>
                <c:pt idx="14425">
                  <c:v>0.102211</c:v>
                </c:pt>
                <c:pt idx="14426">
                  <c:v>0.102244</c:v>
                </c:pt>
                <c:pt idx="14427">
                  <c:v>0.102287</c:v>
                </c:pt>
                <c:pt idx="14428">
                  <c:v>0.102268</c:v>
                </c:pt>
                <c:pt idx="14429">
                  <c:v>0.102184</c:v>
                </c:pt>
                <c:pt idx="14430">
                  <c:v>0.10215399999999999</c:v>
                </c:pt>
                <c:pt idx="14431">
                  <c:v>0.101953</c:v>
                </c:pt>
                <c:pt idx="14432">
                  <c:v>0.102129</c:v>
                </c:pt>
                <c:pt idx="14433">
                  <c:v>0.101539</c:v>
                </c:pt>
                <c:pt idx="14434">
                  <c:v>0.101759</c:v>
                </c:pt>
                <c:pt idx="14435">
                  <c:v>0.101617</c:v>
                </c:pt>
                <c:pt idx="14436">
                  <c:v>0.10119</c:v>
                </c:pt>
                <c:pt idx="14437">
                  <c:v>0.101341</c:v>
                </c:pt>
                <c:pt idx="14438">
                  <c:v>0.100816</c:v>
                </c:pt>
                <c:pt idx="14439">
                  <c:v>0.100881</c:v>
                </c:pt>
                <c:pt idx="14440">
                  <c:v>0.100507</c:v>
                </c:pt>
                <c:pt idx="14441">
                  <c:v>0.100115</c:v>
                </c:pt>
                <c:pt idx="14442">
                  <c:v>9.9965499999999999E-2</c:v>
                </c:pt>
                <c:pt idx="14443">
                  <c:v>9.9747199999999994E-2</c:v>
                </c:pt>
                <c:pt idx="14444">
                  <c:v>9.9319199999999996E-2</c:v>
                </c:pt>
                <c:pt idx="14445">
                  <c:v>9.9069699999999997E-2</c:v>
                </c:pt>
                <c:pt idx="14446">
                  <c:v>9.8777900000000002E-2</c:v>
                </c:pt>
                <c:pt idx="14447">
                  <c:v>9.8533700000000002E-2</c:v>
                </c:pt>
                <c:pt idx="14448">
                  <c:v>9.8175600000000002E-2</c:v>
                </c:pt>
                <c:pt idx="14449">
                  <c:v>9.77774E-2</c:v>
                </c:pt>
                <c:pt idx="14450">
                  <c:v>9.7516199999999997E-2</c:v>
                </c:pt>
                <c:pt idx="14451">
                  <c:v>9.7010799999999994E-2</c:v>
                </c:pt>
                <c:pt idx="14452">
                  <c:v>9.6681400000000001E-2</c:v>
                </c:pt>
                <c:pt idx="14453">
                  <c:v>9.6418400000000001E-2</c:v>
                </c:pt>
                <c:pt idx="14454">
                  <c:v>9.5894599999999997E-2</c:v>
                </c:pt>
                <c:pt idx="14455">
                  <c:v>9.5647300000000005E-2</c:v>
                </c:pt>
                <c:pt idx="14456">
                  <c:v>9.52514E-2</c:v>
                </c:pt>
                <c:pt idx="14457">
                  <c:v>9.4936699999999999E-2</c:v>
                </c:pt>
                <c:pt idx="14458">
                  <c:v>9.4598600000000005E-2</c:v>
                </c:pt>
                <c:pt idx="14459">
                  <c:v>9.4145499999999993E-2</c:v>
                </c:pt>
                <c:pt idx="14460">
                  <c:v>9.4062999999999994E-2</c:v>
                </c:pt>
                <c:pt idx="14461">
                  <c:v>9.3661800000000003E-2</c:v>
                </c:pt>
                <c:pt idx="14462">
                  <c:v>9.3431200000000006E-2</c:v>
                </c:pt>
                <c:pt idx="14463">
                  <c:v>9.2865199999999995E-2</c:v>
                </c:pt>
                <c:pt idx="14464">
                  <c:v>9.2622200000000002E-2</c:v>
                </c:pt>
                <c:pt idx="14465">
                  <c:v>9.2349700000000007E-2</c:v>
                </c:pt>
                <c:pt idx="14466">
                  <c:v>9.1682700000000006E-2</c:v>
                </c:pt>
                <c:pt idx="14467">
                  <c:v>9.1642899999999999E-2</c:v>
                </c:pt>
                <c:pt idx="14468">
                  <c:v>9.1155700000000006E-2</c:v>
                </c:pt>
                <c:pt idx="14469">
                  <c:v>9.0709200000000004E-2</c:v>
                </c:pt>
                <c:pt idx="14470">
                  <c:v>9.0339900000000001E-2</c:v>
                </c:pt>
                <c:pt idx="14471">
                  <c:v>8.9905499999999999E-2</c:v>
                </c:pt>
                <c:pt idx="14472">
                  <c:v>8.9801300000000001E-2</c:v>
                </c:pt>
                <c:pt idx="14473">
                  <c:v>8.9137599999999997E-2</c:v>
                </c:pt>
                <c:pt idx="14474">
                  <c:v>8.9056499999999997E-2</c:v>
                </c:pt>
                <c:pt idx="14475">
                  <c:v>8.8680300000000004E-2</c:v>
                </c:pt>
                <c:pt idx="14476">
                  <c:v>8.8536799999999999E-2</c:v>
                </c:pt>
                <c:pt idx="14477">
                  <c:v>8.8057300000000005E-2</c:v>
                </c:pt>
                <c:pt idx="14478">
                  <c:v>8.7991799999999995E-2</c:v>
                </c:pt>
                <c:pt idx="14479">
                  <c:v>8.7519899999999998E-2</c:v>
                </c:pt>
                <c:pt idx="14480">
                  <c:v>8.7442900000000004E-2</c:v>
                </c:pt>
                <c:pt idx="14481">
                  <c:v>8.7226499999999998E-2</c:v>
                </c:pt>
                <c:pt idx="14482">
                  <c:v>8.6874800000000002E-2</c:v>
                </c:pt>
                <c:pt idx="14483">
                  <c:v>8.6698499999999998E-2</c:v>
                </c:pt>
                <c:pt idx="14484">
                  <c:v>8.6381200000000005E-2</c:v>
                </c:pt>
                <c:pt idx="14485">
                  <c:v>8.6291099999999996E-2</c:v>
                </c:pt>
                <c:pt idx="14486">
                  <c:v>8.5972699999999999E-2</c:v>
                </c:pt>
                <c:pt idx="14487">
                  <c:v>8.5761000000000004E-2</c:v>
                </c:pt>
                <c:pt idx="14488">
                  <c:v>8.5584599999999997E-2</c:v>
                </c:pt>
                <c:pt idx="14489">
                  <c:v>8.5178599999999993E-2</c:v>
                </c:pt>
                <c:pt idx="14490">
                  <c:v>8.5197499999999995E-2</c:v>
                </c:pt>
                <c:pt idx="14491">
                  <c:v>8.4852999999999998E-2</c:v>
                </c:pt>
                <c:pt idx="14492">
                  <c:v>8.4762699999999996E-2</c:v>
                </c:pt>
                <c:pt idx="14493">
                  <c:v>8.4612199999999999E-2</c:v>
                </c:pt>
                <c:pt idx="14494">
                  <c:v>8.4265000000000007E-2</c:v>
                </c:pt>
                <c:pt idx="14495">
                  <c:v>8.4304799999999999E-2</c:v>
                </c:pt>
                <c:pt idx="14496">
                  <c:v>8.40027E-2</c:v>
                </c:pt>
                <c:pt idx="14497">
                  <c:v>8.38869E-2</c:v>
                </c:pt>
                <c:pt idx="14498">
                  <c:v>8.3912799999999996E-2</c:v>
                </c:pt>
                <c:pt idx="14499">
                  <c:v>8.3756300000000006E-2</c:v>
                </c:pt>
                <c:pt idx="14500">
                  <c:v>8.3601099999999998E-2</c:v>
                </c:pt>
                <c:pt idx="14501">
                  <c:v>8.3411200000000005E-2</c:v>
                </c:pt>
                <c:pt idx="14502">
                  <c:v>8.3430099999999993E-2</c:v>
                </c:pt>
                <c:pt idx="14503">
                  <c:v>8.3369399999999996E-2</c:v>
                </c:pt>
                <c:pt idx="14504">
                  <c:v>8.3418699999999998E-2</c:v>
                </c:pt>
                <c:pt idx="14505">
                  <c:v>8.3261299999999996E-2</c:v>
                </c:pt>
                <c:pt idx="14506">
                  <c:v>8.32981E-2</c:v>
                </c:pt>
                <c:pt idx="14507">
                  <c:v>8.3049100000000001E-2</c:v>
                </c:pt>
                <c:pt idx="14508">
                  <c:v>8.3075300000000005E-2</c:v>
                </c:pt>
                <c:pt idx="14509">
                  <c:v>8.3047800000000005E-2</c:v>
                </c:pt>
                <c:pt idx="14510">
                  <c:v>8.2711099999999996E-2</c:v>
                </c:pt>
                <c:pt idx="14511">
                  <c:v>8.2518999999999995E-2</c:v>
                </c:pt>
                <c:pt idx="14512">
                  <c:v>8.2499299999999998E-2</c:v>
                </c:pt>
                <c:pt idx="14513">
                  <c:v>8.2352599999999998E-2</c:v>
                </c:pt>
                <c:pt idx="14514">
                  <c:v>8.2399799999999995E-2</c:v>
                </c:pt>
                <c:pt idx="14515">
                  <c:v>8.2223299999999999E-2</c:v>
                </c:pt>
                <c:pt idx="14516">
                  <c:v>8.23073E-2</c:v>
                </c:pt>
                <c:pt idx="14517">
                  <c:v>8.2141400000000003E-2</c:v>
                </c:pt>
                <c:pt idx="14518">
                  <c:v>8.2199599999999998E-2</c:v>
                </c:pt>
                <c:pt idx="14519">
                  <c:v>8.1995200000000004E-2</c:v>
                </c:pt>
                <c:pt idx="14520">
                  <c:v>8.1837599999999996E-2</c:v>
                </c:pt>
                <c:pt idx="14521">
                  <c:v>8.2023399999999996E-2</c:v>
                </c:pt>
                <c:pt idx="14522">
                  <c:v>8.1800899999999996E-2</c:v>
                </c:pt>
                <c:pt idx="14523">
                  <c:v>8.1809499999999993E-2</c:v>
                </c:pt>
                <c:pt idx="14524">
                  <c:v>8.17195E-2</c:v>
                </c:pt>
                <c:pt idx="14525">
                  <c:v>8.1704700000000005E-2</c:v>
                </c:pt>
                <c:pt idx="14526">
                  <c:v>8.1819500000000003E-2</c:v>
                </c:pt>
                <c:pt idx="14527">
                  <c:v>8.1483799999999995E-2</c:v>
                </c:pt>
                <c:pt idx="14528">
                  <c:v>8.16495E-2</c:v>
                </c:pt>
                <c:pt idx="14529">
                  <c:v>8.1455299999999994E-2</c:v>
                </c:pt>
                <c:pt idx="14530">
                  <c:v>8.1359899999999999E-2</c:v>
                </c:pt>
                <c:pt idx="14531">
                  <c:v>8.1339599999999998E-2</c:v>
                </c:pt>
                <c:pt idx="14532">
                  <c:v>8.1215599999999999E-2</c:v>
                </c:pt>
                <c:pt idx="14533">
                  <c:v>8.1050300000000006E-2</c:v>
                </c:pt>
                <c:pt idx="14534">
                  <c:v>8.0801100000000001E-2</c:v>
                </c:pt>
                <c:pt idx="14535">
                  <c:v>8.0809800000000001E-2</c:v>
                </c:pt>
                <c:pt idx="14536">
                  <c:v>8.0549099999999998E-2</c:v>
                </c:pt>
                <c:pt idx="14537">
                  <c:v>8.0491900000000005E-2</c:v>
                </c:pt>
                <c:pt idx="14538">
                  <c:v>8.0141799999999999E-2</c:v>
                </c:pt>
                <c:pt idx="14539">
                  <c:v>8.0092499999999997E-2</c:v>
                </c:pt>
                <c:pt idx="14540">
                  <c:v>7.99541E-2</c:v>
                </c:pt>
                <c:pt idx="14541">
                  <c:v>7.9860899999999999E-2</c:v>
                </c:pt>
                <c:pt idx="14542">
                  <c:v>7.9678799999999994E-2</c:v>
                </c:pt>
                <c:pt idx="14543">
                  <c:v>7.9386799999999993E-2</c:v>
                </c:pt>
                <c:pt idx="14544">
                  <c:v>7.9323000000000005E-2</c:v>
                </c:pt>
                <c:pt idx="14545">
                  <c:v>7.9076900000000006E-2</c:v>
                </c:pt>
                <c:pt idx="14546">
                  <c:v>7.91322E-2</c:v>
                </c:pt>
                <c:pt idx="14547">
                  <c:v>7.8749799999999995E-2</c:v>
                </c:pt>
                <c:pt idx="14548">
                  <c:v>7.8533500000000006E-2</c:v>
                </c:pt>
                <c:pt idx="14549">
                  <c:v>7.8469200000000003E-2</c:v>
                </c:pt>
                <c:pt idx="14550">
                  <c:v>7.8085199999999994E-2</c:v>
                </c:pt>
                <c:pt idx="14551">
                  <c:v>7.7927700000000003E-2</c:v>
                </c:pt>
                <c:pt idx="14552">
                  <c:v>7.7661800000000003E-2</c:v>
                </c:pt>
                <c:pt idx="14553">
                  <c:v>7.7324299999999999E-2</c:v>
                </c:pt>
                <c:pt idx="14554">
                  <c:v>7.7150399999999994E-2</c:v>
                </c:pt>
                <c:pt idx="14555">
                  <c:v>7.6697600000000005E-2</c:v>
                </c:pt>
                <c:pt idx="14556">
                  <c:v>7.6698699999999995E-2</c:v>
                </c:pt>
                <c:pt idx="14557">
                  <c:v>7.6044200000000006E-2</c:v>
                </c:pt>
                <c:pt idx="14558">
                  <c:v>7.5864500000000001E-2</c:v>
                </c:pt>
                <c:pt idx="14559">
                  <c:v>7.5522599999999995E-2</c:v>
                </c:pt>
                <c:pt idx="14560">
                  <c:v>7.5106599999999996E-2</c:v>
                </c:pt>
                <c:pt idx="14561">
                  <c:v>7.4809E-2</c:v>
                </c:pt>
                <c:pt idx="14562">
                  <c:v>7.4231599999999995E-2</c:v>
                </c:pt>
                <c:pt idx="14563">
                  <c:v>7.39514E-2</c:v>
                </c:pt>
                <c:pt idx="14564">
                  <c:v>7.3427599999999996E-2</c:v>
                </c:pt>
                <c:pt idx="14565">
                  <c:v>7.3226299999999994E-2</c:v>
                </c:pt>
                <c:pt idx="14566">
                  <c:v>7.2572399999999995E-2</c:v>
                </c:pt>
                <c:pt idx="14567">
                  <c:v>7.2208700000000001E-2</c:v>
                </c:pt>
                <c:pt idx="14568">
                  <c:v>7.16754E-2</c:v>
                </c:pt>
                <c:pt idx="14569">
                  <c:v>7.1180400000000005E-2</c:v>
                </c:pt>
                <c:pt idx="14570">
                  <c:v>7.0812100000000003E-2</c:v>
                </c:pt>
                <c:pt idx="14571">
                  <c:v>7.0056499999999994E-2</c:v>
                </c:pt>
                <c:pt idx="14572">
                  <c:v>6.9819699999999998E-2</c:v>
                </c:pt>
                <c:pt idx="14573">
                  <c:v>6.9018399999999994E-2</c:v>
                </c:pt>
                <c:pt idx="14574">
                  <c:v>6.8601099999999998E-2</c:v>
                </c:pt>
                <c:pt idx="14575">
                  <c:v>6.8081500000000003E-2</c:v>
                </c:pt>
                <c:pt idx="14576">
                  <c:v>6.7387699999999995E-2</c:v>
                </c:pt>
                <c:pt idx="14577">
                  <c:v>6.6917900000000002E-2</c:v>
                </c:pt>
                <c:pt idx="14578">
                  <c:v>6.6351400000000005E-2</c:v>
                </c:pt>
                <c:pt idx="14579">
                  <c:v>6.5690499999999999E-2</c:v>
                </c:pt>
                <c:pt idx="14580">
                  <c:v>6.5027199999999993E-2</c:v>
                </c:pt>
                <c:pt idx="14581">
                  <c:v>6.4507200000000001E-2</c:v>
                </c:pt>
                <c:pt idx="14582">
                  <c:v>6.3948000000000005E-2</c:v>
                </c:pt>
                <c:pt idx="14583">
                  <c:v>6.3232099999999999E-2</c:v>
                </c:pt>
                <c:pt idx="14584">
                  <c:v>6.2531600000000007E-2</c:v>
                </c:pt>
                <c:pt idx="14585">
                  <c:v>6.1695600000000003E-2</c:v>
                </c:pt>
                <c:pt idx="14586">
                  <c:v>6.1229600000000002E-2</c:v>
                </c:pt>
                <c:pt idx="14587">
                  <c:v>6.0456099999999999E-2</c:v>
                </c:pt>
                <c:pt idx="14588">
                  <c:v>5.98582E-2</c:v>
                </c:pt>
                <c:pt idx="14589">
                  <c:v>5.9027000000000003E-2</c:v>
                </c:pt>
                <c:pt idx="14590">
                  <c:v>5.8252400000000003E-2</c:v>
                </c:pt>
                <c:pt idx="14591">
                  <c:v>5.7355099999999999E-2</c:v>
                </c:pt>
                <c:pt idx="14592">
                  <c:v>5.6717099999999999E-2</c:v>
                </c:pt>
                <c:pt idx="14593">
                  <c:v>5.5972399999999999E-2</c:v>
                </c:pt>
                <c:pt idx="14594">
                  <c:v>5.4971800000000001E-2</c:v>
                </c:pt>
                <c:pt idx="14595">
                  <c:v>5.4191499999999997E-2</c:v>
                </c:pt>
                <c:pt idx="14596">
                  <c:v>5.3251100000000003E-2</c:v>
                </c:pt>
                <c:pt idx="14597">
                  <c:v>5.2621800000000003E-2</c:v>
                </c:pt>
                <c:pt idx="14598">
                  <c:v>5.1814100000000002E-2</c:v>
                </c:pt>
                <c:pt idx="14599">
                  <c:v>5.0822300000000001E-2</c:v>
                </c:pt>
                <c:pt idx="14600">
                  <c:v>4.99934E-2</c:v>
                </c:pt>
                <c:pt idx="14601">
                  <c:v>4.9001999999999997E-2</c:v>
                </c:pt>
                <c:pt idx="14602">
                  <c:v>4.8395500000000001E-2</c:v>
                </c:pt>
                <c:pt idx="14603">
                  <c:v>4.7388100000000002E-2</c:v>
                </c:pt>
                <c:pt idx="14604">
                  <c:v>4.6394900000000003E-2</c:v>
                </c:pt>
                <c:pt idx="14605">
                  <c:v>4.5505200000000003E-2</c:v>
                </c:pt>
                <c:pt idx="14606">
                  <c:v>4.4531800000000003E-2</c:v>
                </c:pt>
                <c:pt idx="14607">
                  <c:v>4.3708700000000003E-2</c:v>
                </c:pt>
                <c:pt idx="14608">
                  <c:v>4.2668299999999999E-2</c:v>
                </c:pt>
                <c:pt idx="14609">
                  <c:v>4.1797300000000003E-2</c:v>
                </c:pt>
                <c:pt idx="14610">
                  <c:v>4.0767100000000001E-2</c:v>
                </c:pt>
                <c:pt idx="14611">
                  <c:v>3.9763899999999998E-2</c:v>
                </c:pt>
                <c:pt idx="14612">
                  <c:v>3.8932300000000003E-2</c:v>
                </c:pt>
                <c:pt idx="14613">
                  <c:v>3.8008399999999998E-2</c:v>
                </c:pt>
                <c:pt idx="14614">
                  <c:v>3.6956999999999997E-2</c:v>
                </c:pt>
                <c:pt idx="14615">
                  <c:v>3.5868499999999998E-2</c:v>
                </c:pt>
                <c:pt idx="14616">
                  <c:v>3.4912100000000001E-2</c:v>
                </c:pt>
                <c:pt idx="14617">
                  <c:v>3.4008700000000003E-2</c:v>
                </c:pt>
                <c:pt idx="14618">
                  <c:v>3.2719100000000001E-2</c:v>
                </c:pt>
                <c:pt idx="14619">
                  <c:v>3.1982499999999997E-2</c:v>
                </c:pt>
                <c:pt idx="14620">
                  <c:v>3.0763100000000002E-2</c:v>
                </c:pt>
                <c:pt idx="14621">
                  <c:v>2.9853000000000001E-2</c:v>
                </c:pt>
                <c:pt idx="14622">
                  <c:v>2.8751599999999999E-2</c:v>
                </c:pt>
                <c:pt idx="14623">
                  <c:v>2.77115E-2</c:v>
                </c:pt>
                <c:pt idx="14624">
                  <c:v>2.6679399999999999E-2</c:v>
                </c:pt>
                <c:pt idx="14625">
                  <c:v>2.5722499999999999E-2</c:v>
                </c:pt>
                <c:pt idx="14626">
                  <c:v>2.4720200000000001E-2</c:v>
                </c:pt>
                <c:pt idx="14627">
                  <c:v>2.37862E-2</c:v>
                </c:pt>
                <c:pt idx="14628">
                  <c:v>2.26634E-2</c:v>
                </c:pt>
                <c:pt idx="14629">
                  <c:v>2.1554E-2</c:v>
                </c:pt>
                <c:pt idx="14630">
                  <c:v>2.05516E-2</c:v>
                </c:pt>
                <c:pt idx="14631">
                  <c:v>1.94492E-2</c:v>
                </c:pt>
                <c:pt idx="14632">
                  <c:v>1.8271699999999998E-2</c:v>
                </c:pt>
                <c:pt idx="14633">
                  <c:v>1.7312299999999999E-2</c:v>
                </c:pt>
                <c:pt idx="14634">
                  <c:v>1.60445E-2</c:v>
                </c:pt>
                <c:pt idx="14635">
                  <c:v>1.5155099999999999E-2</c:v>
                </c:pt>
                <c:pt idx="14636">
                  <c:v>1.38177E-2</c:v>
                </c:pt>
                <c:pt idx="14637">
                  <c:v>1.28863E-2</c:v>
                </c:pt>
                <c:pt idx="14638">
                  <c:v>1.1845100000000001E-2</c:v>
                </c:pt>
                <c:pt idx="14639">
                  <c:v>1.0656199999999999E-2</c:v>
                </c:pt>
                <c:pt idx="14640">
                  <c:v>9.6592299999999996E-3</c:v>
                </c:pt>
                <c:pt idx="14641">
                  <c:v>8.4826199999999997E-3</c:v>
                </c:pt>
                <c:pt idx="14642">
                  <c:v>7.5203300000000004E-3</c:v>
                </c:pt>
                <c:pt idx="14643">
                  <c:v>6.2931000000000003E-3</c:v>
                </c:pt>
                <c:pt idx="14644">
                  <c:v>5.2763200000000001E-3</c:v>
                </c:pt>
                <c:pt idx="14645">
                  <c:v>4.1689199999999996E-3</c:v>
                </c:pt>
                <c:pt idx="14646">
                  <c:v>3.0457499999999998E-3</c:v>
                </c:pt>
                <c:pt idx="14647">
                  <c:v>2.1001399999999999E-3</c:v>
                </c:pt>
                <c:pt idx="14648">
                  <c:v>8.9691800000000002E-4</c:v>
                </c:pt>
                <c:pt idx="14649" formatCode="0.00E+00">
                  <c:v>-2.23373E-5</c:v>
                </c:pt>
                <c:pt idx="14650">
                  <c:v>-1.21554E-3</c:v>
                </c:pt>
                <c:pt idx="14651">
                  <c:v>-2.3242699999999998E-3</c:v>
                </c:pt>
                <c:pt idx="14652">
                  <c:v>-3.3683900000000002E-3</c:v>
                </c:pt>
                <c:pt idx="14653">
                  <c:v>-4.4250499999999998E-3</c:v>
                </c:pt>
                <c:pt idx="14654">
                  <c:v>-5.4579800000000003E-3</c:v>
                </c:pt>
                <c:pt idx="14655">
                  <c:v>-6.4904400000000001E-3</c:v>
                </c:pt>
                <c:pt idx="14656">
                  <c:v>-7.6605600000000003E-3</c:v>
                </c:pt>
                <c:pt idx="14657">
                  <c:v>-8.7111800000000007E-3</c:v>
                </c:pt>
                <c:pt idx="14658">
                  <c:v>-9.6531299999999993E-3</c:v>
                </c:pt>
                <c:pt idx="14659">
                  <c:v>-1.06943E-2</c:v>
                </c:pt>
                <c:pt idx="14660">
                  <c:v>-1.1895899999999999E-2</c:v>
                </c:pt>
                <c:pt idx="14661">
                  <c:v>-1.2908299999999999E-2</c:v>
                </c:pt>
                <c:pt idx="14662">
                  <c:v>-1.41043E-2</c:v>
                </c:pt>
                <c:pt idx="14663">
                  <c:v>-1.49523E-2</c:v>
                </c:pt>
                <c:pt idx="14664">
                  <c:v>-1.6122000000000001E-2</c:v>
                </c:pt>
                <c:pt idx="14665">
                  <c:v>-1.7037799999999999E-2</c:v>
                </c:pt>
                <c:pt idx="14666">
                  <c:v>-1.8218700000000001E-2</c:v>
                </c:pt>
                <c:pt idx="14667">
                  <c:v>-1.91629E-2</c:v>
                </c:pt>
                <c:pt idx="14668">
                  <c:v>-2.03196E-2</c:v>
                </c:pt>
                <c:pt idx="14669">
                  <c:v>-2.1208500000000002E-2</c:v>
                </c:pt>
                <c:pt idx="14670">
                  <c:v>-2.2154299999999998E-2</c:v>
                </c:pt>
                <c:pt idx="14671">
                  <c:v>-2.3280700000000001E-2</c:v>
                </c:pt>
                <c:pt idx="14672">
                  <c:v>-2.4278299999999999E-2</c:v>
                </c:pt>
                <c:pt idx="14673">
                  <c:v>-2.52E-2</c:v>
                </c:pt>
                <c:pt idx="14674">
                  <c:v>-2.6265500000000001E-2</c:v>
                </c:pt>
                <c:pt idx="14675">
                  <c:v>-2.7077299999999999E-2</c:v>
                </c:pt>
                <c:pt idx="14676">
                  <c:v>-2.8063100000000001E-2</c:v>
                </c:pt>
                <c:pt idx="14677">
                  <c:v>-2.8994700000000002E-2</c:v>
                </c:pt>
                <c:pt idx="14678">
                  <c:v>-3.00051E-2</c:v>
                </c:pt>
                <c:pt idx="14679">
                  <c:v>-3.0865799999999999E-2</c:v>
                </c:pt>
                <c:pt idx="14680">
                  <c:v>-3.1712299999999999E-2</c:v>
                </c:pt>
                <c:pt idx="14681">
                  <c:v>-3.28262E-2</c:v>
                </c:pt>
                <c:pt idx="14682">
                  <c:v>-3.3564799999999999E-2</c:v>
                </c:pt>
                <c:pt idx="14683">
                  <c:v>-3.4670199999999998E-2</c:v>
                </c:pt>
                <c:pt idx="14684">
                  <c:v>-3.5572800000000002E-2</c:v>
                </c:pt>
                <c:pt idx="14685">
                  <c:v>-3.6609099999999999E-2</c:v>
                </c:pt>
                <c:pt idx="14686">
                  <c:v>-3.7233099999999998E-2</c:v>
                </c:pt>
                <c:pt idx="14687">
                  <c:v>-3.8351499999999997E-2</c:v>
                </c:pt>
                <c:pt idx="14688">
                  <c:v>-3.9253099999999999E-2</c:v>
                </c:pt>
                <c:pt idx="14689">
                  <c:v>-4.0149499999999998E-2</c:v>
                </c:pt>
                <c:pt idx="14690">
                  <c:v>-4.10745E-2</c:v>
                </c:pt>
                <c:pt idx="14691">
                  <c:v>-4.1818500000000002E-2</c:v>
                </c:pt>
                <c:pt idx="14692">
                  <c:v>-4.2780100000000001E-2</c:v>
                </c:pt>
                <c:pt idx="14693">
                  <c:v>-4.3565899999999998E-2</c:v>
                </c:pt>
                <c:pt idx="14694">
                  <c:v>-4.4390100000000002E-2</c:v>
                </c:pt>
                <c:pt idx="14695">
                  <c:v>-4.5289599999999999E-2</c:v>
                </c:pt>
                <c:pt idx="14696">
                  <c:v>-4.6028100000000002E-2</c:v>
                </c:pt>
                <c:pt idx="14697">
                  <c:v>-4.6850799999999998E-2</c:v>
                </c:pt>
                <c:pt idx="14698">
                  <c:v>-4.7565200000000002E-2</c:v>
                </c:pt>
                <c:pt idx="14699">
                  <c:v>-4.8410099999999998E-2</c:v>
                </c:pt>
                <c:pt idx="14700">
                  <c:v>-4.93023E-2</c:v>
                </c:pt>
                <c:pt idx="14701">
                  <c:v>-4.9933699999999998E-2</c:v>
                </c:pt>
                <c:pt idx="14702">
                  <c:v>-5.1073500000000001E-2</c:v>
                </c:pt>
                <c:pt idx="14703">
                  <c:v>-5.1566800000000003E-2</c:v>
                </c:pt>
                <c:pt idx="14704">
                  <c:v>-5.2452100000000002E-2</c:v>
                </c:pt>
                <c:pt idx="14705">
                  <c:v>-5.3027900000000003E-2</c:v>
                </c:pt>
                <c:pt idx="14706">
                  <c:v>-5.4071800000000003E-2</c:v>
                </c:pt>
                <c:pt idx="14707">
                  <c:v>-5.4711599999999999E-2</c:v>
                </c:pt>
                <c:pt idx="14708">
                  <c:v>-5.5405599999999999E-2</c:v>
                </c:pt>
                <c:pt idx="14709">
                  <c:v>-5.6075300000000002E-2</c:v>
                </c:pt>
                <c:pt idx="14710">
                  <c:v>-5.6810600000000003E-2</c:v>
                </c:pt>
                <c:pt idx="14711">
                  <c:v>-5.7733399999999997E-2</c:v>
                </c:pt>
                <c:pt idx="14712">
                  <c:v>-5.8447899999999997E-2</c:v>
                </c:pt>
                <c:pt idx="14713">
                  <c:v>-5.9149899999999998E-2</c:v>
                </c:pt>
                <c:pt idx="14714">
                  <c:v>-5.98442E-2</c:v>
                </c:pt>
                <c:pt idx="14715">
                  <c:v>-6.0571300000000002E-2</c:v>
                </c:pt>
                <c:pt idx="14716" formatCode="0.00E+00">
                  <c:v>-6.1361800000000001E-2</c:v>
                </c:pt>
                <c:pt idx="14717">
                  <c:v>-6.2035600000000003E-2</c:v>
                </c:pt>
                <c:pt idx="14718">
                  <c:v>-6.27466E-2</c:v>
                </c:pt>
                <c:pt idx="14719">
                  <c:v>-6.3391500000000003E-2</c:v>
                </c:pt>
                <c:pt idx="14720">
                  <c:v>-6.4095700000000005E-2</c:v>
                </c:pt>
                <c:pt idx="14721">
                  <c:v>-6.48093E-2</c:v>
                </c:pt>
                <c:pt idx="14722">
                  <c:v>-6.5734899999999999E-2</c:v>
                </c:pt>
                <c:pt idx="14723">
                  <c:v>-6.6483399999999998E-2</c:v>
                </c:pt>
                <c:pt idx="14724">
                  <c:v>-6.7075099999999999E-2</c:v>
                </c:pt>
                <c:pt idx="14725">
                  <c:v>-6.8039500000000003E-2</c:v>
                </c:pt>
                <c:pt idx="14726">
                  <c:v>-6.8587999999999996E-2</c:v>
                </c:pt>
                <c:pt idx="14727">
                  <c:v>-6.9577399999999998E-2</c:v>
                </c:pt>
                <c:pt idx="14728">
                  <c:v>-7.0166500000000007E-2</c:v>
                </c:pt>
                <c:pt idx="14729">
                  <c:v>-7.0968299999999998E-2</c:v>
                </c:pt>
                <c:pt idx="14730">
                  <c:v>-7.1708400000000005E-2</c:v>
                </c:pt>
                <c:pt idx="14731">
                  <c:v>-7.2337600000000002E-2</c:v>
                </c:pt>
                <c:pt idx="14732">
                  <c:v>-7.3146699999999995E-2</c:v>
                </c:pt>
                <c:pt idx="14733">
                  <c:v>-7.3741799999999996E-2</c:v>
                </c:pt>
                <c:pt idx="14734">
                  <c:v>-7.4455400000000005E-2</c:v>
                </c:pt>
                <c:pt idx="14735">
                  <c:v>-7.5270000000000004E-2</c:v>
                </c:pt>
                <c:pt idx="14736">
                  <c:v>-7.5906600000000005E-2</c:v>
                </c:pt>
                <c:pt idx="14737">
                  <c:v>-7.6554499999999998E-2</c:v>
                </c:pt>
                <c:pt idx="14738">
                  <c:v>-7.7309299999999997E-2</c:v>
                </c:pt>
                <c:pt idx="14739">
                  <c:v>-7.8023499999999996E-2</c:v>
                </c:pt>
                <c:pt idx="14740">
                  <c:v>-7.8807000000000002E-2</c:v>
                </c:pt>
                <c:pt idx="14741">
                  <c:v>-7.94879E-2</c:v>
                </c:pt>
                <c:pt idx="14742">
                  <c:v>-8.0097399999999999E-2</c:v>
                </c:pt>
                <c:pt idx="14743">
                  <c:v>-8.0918299999999999E-2</c:v>
                </c:pt>
                <c:pt idx="14744">
                  <c:v>-8.1676100000000001E-2</c:v>
                </c:pt>
                <c:pt idx="14745">
                  <c:v>-8.2408400000000007E-2</c:v>
                </c:pt>
                <c:pt idx="14746">
                  <c:v>-8.3273600000000003E-2</c:v>
                </c:pt>
                <c:pt idx="14747">
                  <c:v>-8.3813799999999994E-2</c:v>
                </c:pt>
                <c:pt idx="14748">
                  <c:v>-8.4553799999999998E-2</c:v>
                </c:pt>
                <c:pt idx="14749">
                  <c:v>-8.5226999999999997E-2</c:v>
                </c:pt>
                <c:pt idx="14750">
                  <c:v>-8.6093000000000003E-2</c:v>
                </c:pt>
                <c:pt idx="14751">
                  <c:v>-8.6655899999999994E-2</c:v>
                </c:pt>
                <c:pt idx="14752">
                  <c:v>-8.7399199999999996E-2</c:v>
                </c:pt>
                <c:pt idx="14753">
                  <c:v>-8.8064799999999999E-2</c:v>
                </c:pt>
                <c:pt idx="14754">
                  <c:v>-8.8810100000000003E-2</c:v>
                </c:pt>
                <c:pt idx="14755">
                  <c:v>-8.9515800000000006E-2</c:v>
                </c:pt>
                <c:pt idx="14756">
                  <c:v>-9.0216000000000005E-2</c:v>
                </c:pt>
                <c:pt idx="14757">
                  <c:v>-9.0862600000000002E-2</c:v>
                </c:pt>
                <c:pt idx="14758">
                  <c:v>-9.1501200000000005E-2</c:v>
                </c:pt>
                <c:pt idx="14759">
                  <c:v>-9.2125600000000002E-2</c:v>
                </c:pt>
                <c:pt idx="14760">
                  <c:v>-9.2864799999999997E-2</c:v>
                </c:pt>
                <c:pt idx="14761">
                  <c:v>-9.3454800000000005E-2</c:v>
                </c:pt>
                <c:pt idx="14762">
                  <c:v>-9.4101599999999994E-2</c:v>
                </c:pt>
                <c:pt idx="14763">
                  <c:v>-9.4721799999999995E-2</c:v>
                </c:pt>
                <c:pt idx="14764">
                  <c:v>-9.5222500000000002E-2</c:v>
                </c:pt>
                <c:pt idx="14765">
                  <c:v>-9.5695500000000003E-2</c:v>
                </c:pt>
                <c:pt idx="14766">
                  <c:v>-9.6405900000000003E-2</c:v>
                </c:pt>
                <c:pt idx="14767">
                  <c:v>-9.6962699999999999E-2</c:v>
                </c:pt>
                <c:pt idx="14768">
                  <c:v>-9.7346699999999994E-2</c:v>
                </c:pt>
                <c:pt idx="14769">
                  <c:v>-9.7889500000000004E-2</c:v>
                </c:pt>
                <c:pt idx="14770">
                  <c:v>-9.8224099999999995E-2</c:v>
                </c:pt>
                <c:pt idx="14771">
                  <c:v>-9.8725800000000002E-2</c:v>
                </c:pt>
                <c:pt idx="14772">
                  <c:v>-9.9187300000000006E-2</c:v>
                </c:pt>
                <c:pt idx="14773">
                  <c:v>-9.9735799999999999E-2</c:v>
                </c:pt>
                <c:pt idx="14774">
                  <c:v>-0.100041</c:v>
                </c:pt>
                <c:pt idx="14775">
                  <c:v>-0.100414</c:v>
                </c:pt>
                <c:pt idx="14776">
                  <c:v>-0.100981</c:v>
                </c:pt>
                <c:pt idx="14777">
                  <c:v>-0.10129299999999999</c:v>
                </c:pt>
                <c:pt idx="14778">
                  <c:v>-0.10166699999999999</c:v>
                </c:pt>
                <c:pt idx="14779">
                  <c:v>-0.102106</c:v>
                </c:pt>
                <c:pt idx="14780">
                  <c:v>-0.10234600000000001</c:v>
                </c:pt>
                <c:pt idx="14781">
                  <c:v>-0.10273400000000001</c:v>
                </c:pt>
                <c:pt idx="14782">
                  <c:v>-0.10294200000000001</c:v>
                </c:pt>
                <c:pt idx="14783">
                  <c:v>-0.103356</c:v>
                </c:pt>
                <c:pt idx="14784">
                  <c:v>-0.10355200000000001</c:v>
                </c:pt>
                <c:pt idx="14785">
                  <c:v>-0.103684</c:v>
                </c:pt>
                <c:pt idx="14786">
                  <c:v>-0.10390199999999999</c:v>
                </c:pt>
                <c:pt idx="14787">
                  <c:v>-0.103945</c:v>
                </c:pt>
                <c:pt idx="14788">
                  <c:v>-0.104176</c:v>
                </c:pt>
                <c:pt idx="14789">
                  <c:v>-0.104132</c:v>
                </c:pt>
                <c:pt idx="14790">
                  <c:v>-0.104215</c:v>
                </c:pt>
                <c:pt idx="14791">
                  <c:v>-0.10431600000000001</c:v>
                </c:pt>
                <c:pt idx="14792">
                  <c:v>-0.10434599999999999</c:v>
                </c:pt>
                <c:pt idx="14793">
                  <c:v>-0.10430499999999999</c:v>
                </c:pt>
                <c:pt idx="14794">
                  <c:v>-0.104216</c:v>
                </c:pt>
                <c:pt idx="14795">
                  <c:v>-0.10423200000000001</c:v>
                </c:pt>
                <c:pt idx="14796">
                  <c:v>-0.1042</c:v>
                </c:pt>
                <c:pt idx="14797">
                  <c:v>-0.10394399999999999</c:v>
                </c:pt>
                <c:pt idx="14798">
                  <c:v>-0.104044</c:v>
                </c:pt>
                <c:pt idx="14799">
                  <c:v>-0.103669</c:v>
                </c:pt>
                <c:pt idx="14800">
                  <c:v>-0.103643</c:v>
                </c:pt>
                <c:pt idx="14801">
                  <c:v>-0.1033</c:v>
                </c:pt>
                <c:pt idx="14802">
                  <c:v>-0.103183</c:v>
                </c:pt>
                <c:pt idx="14803">
                  <c:v>-0.102896</c:v>
                </c:pt>
                <c:pt idx="14804">
                  <c:v>-0.102746</c:v>
                </c:pt>
                <c:pt idx="14805">
                  <c:v>-0.102397</c:v>
                </c:pt>
                <c:pt idx="14806">
                  <c:v>-0.10230499999999999</c:v>
                </c:pt>
                <c:pt idx="14807">
                  <c:v>-0.10184600000000001</c:v>
                </c:pt>
                <c:pt idx="14808">
                  <c:v>-0.101563</c:v>
                </c:pt>
                <c:pt idx="14809">
                  <c:v>-0.10118199999999999</c:v>
                </c:pt>
                <c:pt idx="14810">
                  <c:v>-0.10062699999999999</c:v>
                </c:pt>
                <c:pt idx="14811">
                  <c:v>-0.100313</c:v>
                </c:pt>
                <c:pt idx="14812">
                  <c:v>-9.9725599999999998E-2</c:v>
                </c:pt>
                <c:pt idx="14813">
                  <c:v>-9.9399699999999994E-2</c:v>
                </c:pt>
                <c:pt idx="14814">
                  <c:v>-9.8821099999999995E-2</c:v>
                </c:pt>
                <c:pt idx="14815">
                  <c:v>-9.8047800000000004E-2</c:v>
                </c:pt>
                <c:pt idx="14816">
                  <c:v>-9.7739099999999995E-2</c:v>
                </c:pt>
                <c:pt idx="14817">
                  <c:v>-9.7040699999999994E-2</c:v>
                </c:pt>
                <c:pt idx="14818">
                  <c:v>-9.6490999999999993E-2</c:v>
                </c:pt>
                <c:pt idx="14819">
                  <c:v>-9.5798800000000003E-2</c:v>
                </c:pt>
                <c:pt idx="14820">
                  <c:v>-9.5172199999999998E-2</c:v>
                </c:pt>
                <c:pt idx="14821">
                  <c:v>-9.4364600000000007E-2</c:v>
                </c:pt>
                <c:pt idx="14822">
                  <c:v>-9.3683900000000001E-2</c:v>
                </c:pt>
                <c:pt idx="14823">
                  <c:v>-9.3033199999999996E-2</c:v>
                </c:pt>
                <c:pt idx="14824">
                  <c:v>-9.2244900000000005E-2</c:v>
                </c:pt>
                <c:pt idx="14825">
                  <c:v>-9.1343300000000002E-2</c:v>
                </c:pt>
                <c:pt idx="14826">
                  <c:v>-9.0532399999999999E-2</c:v>
                </c:pt>
                <c:pt idx="14827">
                  <c:v>-8.9657200000000006E-2</c:v>
                </c:pt>
                <c:pt idx="14828">
                  <c:v>-8.9008599999999993E-2</c:v>
                </c:pt>
                <c:pt idx="14829">
                  <c:v>-8.7953600000000007E-2</c:v>
                </c:pt>
                <c:pt idx="14830">
                  <c:v>-8.6960700000000002E-2</c:v>
                </c:pt>
                <c:pt idx="14831">
                  <c:v>-8.6046499999999998E-2</c:v>
                </c:pt>
                <c:pt idx="14832">
                  <c:v>-8.5025199999999995E-2</c:v>
                </c:pt>
                <c:pt idx="14833">
                  <c:v>-8.4126099999999995E-2</c:v>
                </c:pt>
                <c:pt idx="14834">
                  <c:v>-8.3152500000000004E-2</c:v>
                </c:pt>
                <c:pt idx="14835">
                  <c:v>-8.2090300000000005E-2</c:v>
                </c:pt>
                <c:pt idx="14836">
                  <c:v>-8.0993999999999997E-2</c:v>
                </c:pt>
                <c:pt idx="14837">
                  <c:v>-7.9941200000000004E-2</c:v>
                </c:pt>
                <c:pt idx="14838">
                  <c:v>-7.8825699999999999E-2</c:v>
                </c:pt>
                <c:pt idx="14839">
                  <c:v>-7.7656100000000006E-2</c:v>
                </c:pt>
                <c:pt idx="14840">
                  <c:v>-7.6418700000000006E-2</c:v>
                </c:pt>
                <c:pt idx="14841">
                  <c:v>-7.5270299999999998E-2</c:v>
                </c:pt>
                <c:pt idx="14842">
                  <c:v>-7.3974600000000001E-2</c:v>
                </c:pt>
                <c:pt idx="14843">
                  <c:v>-7.2713E-2</c:v>
                </c:pt>
                <c:pt idx="14844">
                  <c:v>-7.1587799999999993E-2</c:v>
                </c:pt>
                <c:pt idx="14845">
                  <c:v>-7.0301600000000006E-2</c:v>
                </c:pt>
                <c:pt idx="14846">
                  <c:v>-6.9000000000000006E-2</c:v>
                </c:pt>
                <c:pt idx="14847">
                  <c:v>-6.7624400000000001E-2</c:v>
                </c:pt>
                <c:pt idx="14848">
                  <c:v>-6.6240099999999996E-2</c:v>
                </c:pt>
                <c:pt idx="14849">
                  <c:v>-6.5016000000000004E-2</c:v>
                </c:pt>
                <c:pt idx="14850">
                  <c:v>-6.3513E-2</c:v>
                </c:pt>
                <c:pt idx="14851">
                  <c:v>-6.2416300000000001E-2</c:v>
                </c:pt>
                <c:pt idx="14852">
                  <c:v>-6.0585399999999998E-2</c:v>
                </c:pt>
                <c:pt idx="14853">
                  <c:v>-5.9143599999999998E-2</c:v>
                </c:pt>
                <c:pt idx="14854">
                  <c:v>-5.7676600000000001E-2</c:v>
                </c:pt>
                <c:pt idx="14855">
                  <c:v>-5.6198199999999997E-2</c:v>
                </c:pt>
                <c:pt idx="14856">
                  <c:v>-5.4629400000000002E-2</c:v>
                </c:pt>
                <c:pt idx="14857">
                  <c:v>-5.2932600000000003E-2</c:v>
                </c:pt>
                <c:pt idx="14858">
                  <c:v>-5.1395099999999999E-2</c:v>
                </c:pt>
                <c:pt idx="14859">
                  <c:v>-4.9834000000000003E-2</c:v>
                </c:pt>
                <c:pt idx="14860">
                  <c:v>-4.8170400000000002E-2</c:v>
                </c:pt>
                <c:pt idx="14861">
                  <c:v>-4.6652699999999998E-2</c:v>
                </c:pt>
                <c:pt idx="14862">
                  <c:v>-4.4972499999999999E-2</c:v>
                </c:pt>
                <c:pt idx="14863">
                  <c:v>-4.3306499999999998E-2</c:v>
                </c:pt>
                <c:pt idx="14864">
                  <c:v>-4.1576099999999998E-2</c:v>
                </c:pt>
                <c:pt idx="14865">
                  <c:v>-4.0124600000000003E-2</c:v>
                </c:pt>
                <c:pt idx="14866">
                  <c:v>-3.8249900000000003E-2</c:v>
                </c:pt>
                <c:pt idx="14867">
                  <c:v>-3.6626499999999999E-2</c:v>
                </c:pt>
                <c:pt idx="14868">
                  <c:v>-3.4703199999999997E-2</c:v>
                </c:pt>
                <c:pt idx="14869">
                  <c:v>-3.30091E-2</c:v>
                </c:pt>
                <c:pt idx="14870">
                  <c:v>-3.1148599999999999E-2</c:v>
                </c:pt>
                <c:pt idx="14871">
                  <c:v>-2.9417700000000001E-2</c:v>
                </c:pt>
                <c:pt idx="14872">
                  <c:v>-2.7607400000000001E-2</c:v>
                </c:pt>
                <c:pt idx="14873">
                  <c:v>-2.58748E-2</c:v>
                </c:pt>
                <c:pt idx="14874">
                  <c:v>-2.42741E-2</c:v>
                </c:pt>
                <c:pt idx="14875">
                  <c:v>-2.2344099999999999E-2</c:v>
                </c:pt>
                <c:pt idx="14876">
                  <c:v>-2.0645899999999998E-2</c:v>
                </c:pt>
                <c:pt idx="14877">
                  <c:v>-1.88872E-2</c:v>
                </c:pt>
                <c:pt idx="14878">
                  <c:v>-1.6950099999999999E-2</c:v>
                </c:pt>
                <c:pt idx="14879">
                  <c:v>-1.5347100000000001E-2</c:v>
                </c:pt>
                <c:pt idx="14880">
                  <c:v>-1.33344E-2</c:v>
                </c:pt>
                <c:pt idx="14881">
                  <c:v>-1.16183E-2</c:v>
                </c:pt>
                <c:pt idx="14882">
                  <c:v>-9.7073999999999997E-3</c:v>
                </c:pt>
                <c:pt idx="14883">
                  <c:v>-7.9293000000000002E-3</c:v>
                </c:pt>
                <c:pt idx="14884">
                  <c:v>-6.2482700000000002E-3</c:v>
                </c:pt>
                <c:pt idx="14885">
                  <c:v>-4.2761500000000003E-3</c:v>
                </c:pt>
                <c:pt idx="14886">
                  <c:v>-2.5251499999999999E-3</c:v>
                </c:pt>
                <c:pt idx="14887">
                  <c:v>-6.2038100000000004E-4</c:v>
                </c:pt>
                <c:pt idx="14888">
                  <c:v>1.1831700000000001E-3</c:v>
                </c:pt>
                <c:pt idx="14889">
                  <c:v>2.9840000000000001E-3</c:v>
                </c:pt>
                <c:pt idx="14890">
                  <c:v>4.9497500000000002E-3</c:v>
                </c:pt>
                <c:pt idx="14891">
                  <c:v>6.8240200000000001E-3</c:v>
                </c:pt>
                <c:pt idx="14892">
                  <c:v>8.7380300000000008E-3</c:v>
                </c:pt>
                <c:pt idx="14893">
                  <c:v>1.05451E-2</c:v>
                </c:pt>
                <c:pt idx="14894">
                  <c:v>1.23611E-2</c:v>
                </c:pt>
                <c:pt idx="14895">
                  <c:v>1.42238E-2</c:v>
                </c:pt>
                <c:pt idx="14896">
                  <c:v>1.6107699999999999E-2</c:v>
                </c:pt>
                <c:pt idx="14897">
                  <c:v>1.77444E-2</c:v>
                </c:pt>
                <c:pt idx="14898">
                  <c:v>1.9602600000000001E-2</c:v>
                </c:pt>
                <c:pt idx="14899">
                  <c:v>2.1328400000000001E-2</c:v>
                </c:pt>
                <c:pt idx="14900">
                  <c:v>2.30963E-2</c:v>
                </c:pt>
                <c:pt idx="14901">
                  <c:v>2.4668900000000001E-2</c:v>
                </c:pt>
                <c:pt idx="14902">
                  <c:v>2.6352E-2</c:v>
                </c:pt>
                <c:pt idx="14903">
                  <c:v>2.8099200000000001E-2</c:v>
                </c:pt>
                <c:pt idx="14904">
                  <c:v>2.9819700000000001E-2</c:v>
                </c:pt>
                <c:pt idx="14905">
                  <c:v>3.1436100000000002E-2</c:v>
                </c:pt>
                <c:pt idx="14906">
                  <c:v>3.30557E-2</c:v>
                </c:pt>
                <c:pt idx="14907">
                  <c:v>3.4739600000000002E-2</c:v>
                </c:pt>
                <c:pt idx="14908">
                  <c:v>3.64873E-2</c:v>
                </c:pt>
                <c:pt idx="14909">
                  <c:v>3.7867900000000003E-2</c:v>
                </c:pt>
                <c:pt idx="14910">
                  <c:v>3.9886100000000001E-2</c:v>
                </c:pt>
                <c:pt idx="14911">
                  <c:v>4.1384400000000002E-2</c:v>
                </c:pt>
                <c:pt idx="14912">
                  <c:v>4.28686E-2</c:v>
                </c:pt>
                <c:pt idx="14913">
                  <c:v>4.4583100000000001E-2</c:v>
                </c:pt>
                <c:pt idx="14914">
                  <c:v>4.6064399999999998E-2</c:v>
                </c:pt>
                <c:pt idx="14915">
                  <c:v>4.7729599999999997E-2</c:v>
                </c:pt>
                <c:pt idx="14916">
                  <c:v>4.9146599999999999E-2</c:v>
                </c:pt>
                <c:pt idx="14917">
                  <c:v>5.0537100000000001E-2</c:v>
                </c:pt>
                <c:pt idx="14918">
                  <c:v>5.2152900000000002E-2</c:v>
                </c:pt>
                <c:pt idx="14919">
                  <c:v>5.3585000000000001E-2</c:v>
                </c:pt>
                <c:pt idx="14920">
                  <c:v>5.5102100000000001E-2</c:v>
                </c:pt>
                <c:pt idx="14921">
                  <c:v>5.6427600000000001E-2</c:v>
                </c:pt>
                <c:pt idx="14922">
                  <c:v>5.78206E-2</c:v>
                </c:pt>
                <c:pt idx="14923">
                  <c:v>5.91876E-2</c:v>
                </c:pt>
                <c:pt idx="14924">
                  <c:v>6.0567599999999999E-2</c:v>
                </c:pt>
                <c:pt idx="14925">
                  <c:v>6.1814000000000001E-2</c:v>
                </c:pt>
                <c:pt idx="14926">
                  <c:v>6.3061800000000001E-2</c:v>
                </c:pt>
                <c:pt idx="14927">
                  <c:v>6.4471000000000001E-2</c:v>
                </c:pt>
                <c:pt idx="14928">
                  <c:v>6.54719E-2</c:v>
                </c:pt>
                <c:pt idx="14929">
                  <c:v>6.6777500000000004E-2</c:v>
                </c:pt>
                <c:pt idx="14930">
                  <c:v>6.7712800000000004E-2</c:v>
                </c:pt>
                <c:pt idx="14931">
                  <c:v>6.9164699999999996E-2</c:v>
                </c:pt>
                <c:pt idx="14932">
                  <c:v>7.0184099999999999E-2</c:v>
                </c:pt>
                <c:pt idx="14933">
                  <c:v>7.1219699999999997E-2</c:v>
                </c:pt>
                <c:pt idx="14934">
                  <c:v>7.2239200000000003E-2</c:v>
                </c:pt>
                <c:pt idx="14935">
                  <c:v>7.3284100000000005E-2</c:v>
                </c:pt>
                <c:pt idx="14936">
                  <c:v>7.43534E-2</c:v>
                </c:pt>
                <c:pt idx="14937">
                  <c:v>7.5272000000000006E-2</c:v>
                </c:pt>
                <c:pt idx="14938">
                  <c:v>7.6206200000000002E-2</c:v>
                </c:pt>
                <c:pt idx="14939">
                  <c:v>7.7075000000000005E-2</c:v>
                </c:pt>
                <c:pt idx="14940">
                  <c:v>7.7917399999999998E-2</c:v>
                </c:pt>
                <c:pt idx="14941">
                  <c:v>7.8748799999999994E-2</c:v>
                </c:pt>
                <c:pt idx="14942">
                  <c:v>7.96679E-2</c:v>
                </c:pt>
                <c:pt idx="14943">
                  <c:v>8.0412499999999998E-2</c:v>
                </c:pt>
                <c:pt idx="14944">
                  <c:v>8.1063099999999999E-2</c:v>
                </c:pt>
                <c:pt idx="14945">
                  <c:v>8.1740999999999994E-2</c:v>
                </c:pt>
                <c:pt idx="14946">
                  <c:v>8.2533899999999993E-2</c:v>
                </c:pt>
                <c:pt idx="14947">
                  <c:v>8.3269300000000004E-2</c:v>
                </c:pt>
                <c:pt idx="14948">
                  <c:v>8.3980200000000005E-2</c:v>
                </c:pt>
                <c:pt idx="14949">
                  <c:v>8.4402900000000003E-2</c:v>
                </c:pt>
                <c:pt idx="14950">
                  <c:v>8.4999900000000003E-2</c:v>
                </c:pt>
                <c:pt idx="14951">
                  <c:v>8.5678699999999997E-2</c:v>
                </c:pt>
                <c:pt idx="14952">
                  <c:v>8.6174600000000004E-2</c:v>
                </c:pt>
                <c:pt idx="14953">
                  <c:v>8.6550699999999994E-2</c:v>
                </c:pt>
                <c:pt idx="14954">
                  <c:v>8.7006299999999995E-2</c:v>
                </c:pt>
                <c:pt idx="14955">
                  <c:v>8.7330000000000005E-2</c:v>
                </c:pt>
                <c:pt idx="14956">
                  <c:v>8.7578299999999998E-2</c:v>
                </c:pt>
                <c:pt idx="14957">
                  <c:v>8.7838700000000006E-2</c:v>
                </c:pt>
                <c:pt idx="14958">
                  <c:v>8.8032100000000002E-2</c:v>
                </c:pt>
                <c:pt idx="14959">
                  <c:v>8.8398400000000002E-2</c:v>
                </c:pt>
                <c:pt idx="14960">
                  <c:v>8.8624400000000006E-2</c:v>
                </c:pt>
                <c:pt idx="14961">
                  <c:v>8.8724800000000006E-2</c:v>
                </c:pt>
                <c:pt idx="14962">
                  <c:v>8.8939400000000002E-2</c:v>
                </c:pt>
                <c:pt idx="14963">
                  <c:v>8.8990700000000006E-2</c:v>
                </c:pt>
                <c:pt idx="14964">
                  <c:v>8.9202699999999996E-2</c:v>
                </c:pt>
                <c:pt idx="14965">
                  <c:v>8.9162000000000005E-2</c:v>
                </c:pt>
                <c:pt idx="14966">
                  <c:v>8.9223300000000005E-2</c:v>
                </c:pt>
                <c:pt idx="14967">
                  <c:v>8.9124999999999996E-2</c:v>
                </c:pt>
                <c:pt idx="14968">
                  <c:v>8.8975499999999999E-2</c:v>
                </c:pt>
                <c:pt idx="14969">
                  <c:v>8.9068300000000003E-2</c:v>
                </c:pt>
                <c:pt idx="14970">
                  <c:v>8.8835499999999998E-2</c:v>
                </c:pt>
                <c:pt idx="14971">
                  <c:v>8.8816400000000004E-2</c:v>
                </c:pt>
                <c:pt idx="14972">
                  <c:v>8.8488399999999995E-2</c:v>
                </c:pt>
                <c:pt idx="14973">
                  <c:v>8.8350100000000001E-2</c:v>
                </c:pt>
                <c:pt idx="14974">
                  <c:v>8.8288699999999998E-2</c:v>
                </c:pt>
                <c:pt idx="14975">
                  <c:v>8.7965199999999993E-2</c:v>
                </c:pt>
                <c:pt idx="14976">
                  <c:v>8.7856500000000004E-2</c:v>
                </c:pt>
                <c:pt idx="14977">
                  <c:v>8.7498500000000007E-2</c:v>
                </c:pt>
                <c:pt idx="14978">
                  <c:v>8.7246500000000005E-2</c:v>
                </c:pt>
                <c:pt idx="14979">
                  <c:v>8.7058700000000003E-2</c:v>
                </c:pt>
                <c:pt idx="14980">
                  <c:v>8.65152E-2</c:v>
                </c:pt>
                <c:pt idx="14981">
                  <c:v>8.6216299999999996E-2</c:v>
                </c:pt>
                <c:pt idx="14982">
                  <c:v>8.5810700000000004E-2</c:v>
                </c:pt>
                <c:pt idx="14983">
                  <c:v>8.5382299999999994E-2</c:v>
                </c:pt>
                <c:pt idx="14984">
                  <c:v>8.4986900000000004E-2</c:v>
                </c:pt>
                <c:pt idx="14985">
                  <c:v>8.4592000000000001E-2</c:v>
                </c:pt>
                <c:pt idx="14986">
                  <c:v>8.3930699999999997E-2</c:v>
                </c:pt>
                <c:pt idx="14987">
                  <c:v>8.3688100000000001E-2</c:v>
                </c:pt>
                <c:pt idx="14988">
                  <c:v>8.2990999999999995E-2</c:v>
                </c:pt>
                <c:pt idx="14989">
                  <c:v>8.2491200000000001E-2</c:v>
                </c:pt>
                <c:pt idx="14990">
                  <c:v>8.19106E-2</c:v>
                </c:pt>
                <c:pt idx="14991">
                  <c:v>8.13855E-2</c:v>
                </c:pt>
                <c:pt idx="14992">
                  <c:v>8.0894900000000006E-2</c:v>
                </c:pt>
                <c:pt idx="14993">
                  <c:v>8.0102400000000004E-2</c:v>
                </c:pt>
                <c:pt idx="14994">
                  <c:v>7.9690999999999998E-2</c:v>
                </c:pt>
                <c:pt idx="14995">
                  <c:v>7.8864199999999995E-2</c:v>
                </c:pt>
                <c:pt idx="14996">
                  <c:v>7.8090999999999994E-2</c:v>
                </c:pt>
                <c:pt idx="14997">
                  <c:v>7.7519599999999994E-2</c:v>
                </c:pt>
                <c:pt idx="14998">
                  <c:v>7.6686099999999993E-2</c:v>
                </c:pt>
                <c:pt idx="14999">
                  <c:v>7.6208300000000007E-2</c:v>
                </c:pt>
                <c:pt idx="15000">
                  <c:v>7.5119199999999997E-2</c:v>
                </c:pt>
                <c:pt idx="15001">
                  <c:v>7.4536599999999995E-2</c:v>
                </c:pt>
                <c:pt idx="15002">
                  <c:v>7.3808399999999996E-2</c:v>
                </c:pt>
                <c:pt idx="15003">
                  <c:v>7.3003200000000004E-2</c:v>
                </c:pt>
                <c:pt idx="15004">
                  <c:v>7.2312699999999994E-2</c:v>
                </c:pt>
                <c:pt idx="15005">
                  <c:v>7.1420200000000003E-2</c:v>
                </c:pt>
                <c:pt idx="15006">
                  <c:v>7.0679400000000003E-2</c:v>
                </c:pt>
                <c:pt idx="15007">
                  <c:v>6.9853799999999994E-2</c:v>
                </c:pt>
                <c:pt idx="15008">
                  <c:v>6.9052600000000006E-2</c:v>
                </c:pt>
                <c:pt idx="15009">
                  <c:v>6.8289100000000005E-2</c:v>
                </c:pt>
                <c:pt idx="15010">
                  <c:v>6.7449800000000004E-2</c:v>
                </c:pt>
                <c:pt idx="15011">
                  <c:v>6.6666699999999995E-2</c:v>
                </c:pt>
                <c:pt idx="15012">
                  <c:v>6.6033300000000003E-2</c:v>
                </c:pt>
                <c:pt idx="15013">
                  <c:v>6.51341E-2</c:v>
                </c:pt>
                <c:pt idx="15014">
                  <c:v>6.4197900000000002E-2</c:v>
                </c:pt>
                <c:pt idx="15015">
                  <c:v>6.3528000000000001E-2</c:v>
                </c:pt>
                <c:pt idx="15016">
                  <c:v>6.2620300000000004E-2</c:v>
                </c:pt>
                <c:pt idx="15017">
                  <c:v>6.1883199999999999E-2</c:v>
                </c:pt>
                <c:pt idx="15018">
                  <c:v>6.07684E-2</c:v>
                </c:pt>
                <c:pt idx="15019">
                  <c:v>5.9998700000000002E-2</c:v>
                </c:pt>
                <c:pt idx="15020">
                  <c:v>5.9150099999999997E-2</c:v>
                </c:pt>
                <c:pt idx="15021">
                  <c:v>5.8127499999999999E-2</c:v>
                </c:pt>
                <c:pt idx="15022">
                  <c:v>5.7323100000000002E-2</c:v>
                </c:pt>
                <c:pt idx="15023">
                  <c:v>5.6210400000000001E-2</c:v>
                </c:pt>
                <c:pt idx="15024">
                  <c:v>5.5220199999999997E-2</c:v>
                </c:pt>
                <c:pt idx="15025">
                  <c:v>5.4404000000000001E-2</c:v>
                </c:pt>
                <c:pt idx="15026">
                  <c:v>5.3482200000000001E-2</c:v>
                </c:pt>
                <c:pt idx="15027">
                  <c:v>5.2387599999999999E-2</c:v>
                </c:pt>
                <c:pt idx="15028">
                  <c:v>5.1491799999999997E-2</c:v>
                </c:pt>
                <c:pt idx="15029">
                  <c:v>5.0445700000000003E-2</c:v>
                </c:pt>
                <c:pt idx="15030">
                  <c:v>4.9499500000000002E-2</c:v>
                </c:pt>
                <c:pt idx="15031">
                  <c:v>4.8673099999999997E-2</c:v>
                </c:pt>
                <c:pt idx="15032">
                  <c:v>4.7759999999999997E-2</c:v>
                </c:pt>
                <c:pt idx="15033">
                  <c:v>4.6740499999999997E-2</c:v>
                </c:pt>
                <c:pt idx="15034">
                  <c:v>4.5833600000000002E-2</c:v>
                </c:pt>
                <c:pt idx="15035">
                  <c:v>4.4966600000000002E-2</c:v>
                </c:pt>
                <c:pt idx="15036">
                  <c:v>4.4086300000000002E-2</c:v>
                </c:pt>
                <c:pt idx="15037">
                  <c:v>4.3134100000000002E-2</c:v>
                </c:pt>
                <c:pt idx="15038">
                  <c:v>4.2158099999999997E-2</c:v>
                </c:pt>
                <c:pt idx="15039">
                  <c:v>4.1215300000000003E-2</c:v>
                </c:pt>
                <c:pt idx="15040">
                  <c:v>4.0277899999999998E-2</c:v>
                </c:pt>
                <c:pt idx="15041">
                  <c:v>3.9335799999999997E-2</c:v>
                </c:pt>
                <c:pt idx="15042">
                  <c:v>3.8344200000000002E-2</c:v>
                </c:pt>
                <c:pt idx="15043">
                  <c:v>3.7422400000000001E-2</c:v>
                </c:pt>
                <c:pt idx="15044">
                  <c:v>3.65797E-2</c:v>
                </c:pt>
                <c:pt idx="15045">
                  <c:v>3.5569200000000002E-2</c:v>
                </c:pt>
                <c:pt idx="15046">
                  <c:v>3.4659799999999998E-2</c:v>
                </c:pt>
                <c:pt idx="15047">
                  <c:v>3.3758999999999997E-2</c:v>
                </c:pt>
                <c:pt idx="15048">
                  <c:v>3.2924500000000002E-2</c:v>
                </c:pt>
                <c:pt idx="15049">
                  <c:v>3.1888300000000001E-2</c:v>
                </c:pt>
                <c:pt idx="15050">
                  <c:v>3.1026000000000001E-2</c:v>
                </c:pt>
                <c:pt idx="15051">
                  <c:v>3.0100499999999999E-2</c:v>
                </c:pt>
                <c:pt idx="15052">
                  <c:v>2.9156700000000001E-2</c:v>
                </c:pt>
                <c:pt idx="15053">
                  <c:v>2.83372E-2</c:v>
                </c:pt>
                <c:pt idx="15054">
                  <c:v>2.7346499999999999E-2</c:v>
                </c:pt>
                <c:pt idx="15055">
                  <c:v>2.6517099999999998E-2</c:v>
                </c:pt>
                <c:pt idx="15056">
                  <c:v>2.5456800000000002E-2</c:v>
                </c:pt>
                <c:pt idx="15057">
                  <c:v>2.4670600000000001E-2</c:v>
                </c:pt>
                <c:pt idx="15058">
                  <c:v>2.37745E-2</c:v>
                </c:pt>
                <c:pt idx="15059">
                  <c:v>2.29245E-2</c:v>
                </c:pt>
                <c:pt idx="15060">
                  <c:v>2.21569E-2</c:v>
                </c:pt>
                <c:pt idx="15061">
                  <c:v>2.1101000000000002E-2</c:v>
                </c:pt>
                <c:pt idx="15062">
                  <c:v>2.0393700000000001E-2</c:v>
                </c:pt>
                <c:pt idx="15063">
                  <c:v>1.9410199999999999E-2</c:v>
                </c:pt>
                <c:pt idx="15064">
                  <c:v>1.8792E-2</c:v>
                </c:pt>
                <c:pt idx="15065">
                  <c:v>1.7906499999999999E-2</c:v>
                </c:pt>
                <c:pt idx="15066">
                  <c:v>1.7053800000000001E-2</c:v>
                </c:pt>
                <c:pt idx="15067">
                  <c:v>1.6307700000000001E-2</c:v>
                </c:pt>
                <c:pt idx="15068">
                  <c:v>1.5495699999999999E-2</c:v>
                </c:pt>
                <c:pt idx="15069">
                  <c:v>1.49616E-2</c:v>
                </c:pt>
                <c:pt idx="15070">
                  <c:v>1.40377E-2</c:v>
                </c:pt>
                <c:pt idx="15071">
                  <c:v>1.3328899999999999E-2</c:v>
                </c:pt>
                <c:pt idx="15072">
                  <c:v>1.2692999999999999E-2</c:v>
                </c:pt>
                <c:pt idx="15073">
                  <c:v>1.19673E-2</c:v>
                </c:pt>
                <c:pt idx="15074">
                  <c:v>1.11445E-2</c:v>
                </c:pt>
                <c:pt idx="15075">
                  <c:v>1.04888E-2</c:v>
                </c:pt>
                <c:pt idx="15076">
                  <c:v>9.7431500000000008E-3</c:v>
                </c:pt>
                <c:pt idx="15077">
                  <c:v>8.8695500000000004E-3</c:v>
                </c:pt>
                <c:pt idx="15078">
                  <c:v>8.3050899999999993E-3</c:v>
                </c:pt>
                <c:pt idx="15079">
                  <c:v>7.38121E-3</c:v>
                </c:pt>
                <c:pt idx="15080">
                  <c:v>6.8995999999999997E-3</c:v>
                </c:pt>
                <c:pt idx="15081">
                  <c:v>6.1441400000000002E-3</c:v>
                </c:pt>
                <c:pt idx="15082">
                  <c:v>5.4048899999999999E-3</c:v>
                </c:pt>
                <c:pt idx="15083">
                  <c:v>4.8138E-3</c:v>
                </c:pt>
                <c:pt idx="15084">
                  <c:v>4.1175999999999999E-3</c:v>
                </c:pt>
                <c:pt idx="15085">
                  <c:v>3.49607E-3</c:v>
                </c:pt>
                <c:pt idx="15086">
                  <c:v>2.8783300000000001E-3</c:v>
                </c:pt>
                <c:pt idx="15087">
                  <c:v>2.2678799999999999E-3</c:v>
                </c:pt>
                <c:pt idx="15088">
                  <c:v>1.5953600000000001E-3</c:v>
                </c:pt>
                <c:pt idx="15089">
                  <c:v>8.4578099999999999E-4</c:v>
                </c:pt>
                <c:pt idx="15090">
                  <c:v>1.80416E-4</c:v>
                </c:pt>
                <c:pt idx="15091">
                  <c:v>-3.89243E-4</c:v>
                </c:pt>
                <c:pt idx="15092">
                  <c:v>-9.2362300000000004E-4</c:v>
                </c:pt>
                <c:pt idx="15093">
                  <c:v>-1.5749900000000001E-3</c:v>
                </c:pt>
                <c:pt idx="15094">
                  <c:v>-2.2188799999999999E-3</c:v>
                </c:pt>
                <c:pt idx="15095">
                  <c:v>-2.7871900000000002E-3</c:v>
                </c:pt>
                <c:pt idx="15096">
                  <c:v>-3.39062E-3</c:v>
                </c:pt>
                <c:pt idx="15097">
                  <c:v>-3.8591900000000002E-3</c:v>
                </c:pt>
                <c:pt idx="15098">
                  <c:v>-4.59692E-3</c:v>
                </c:pt>
                <c:pt idx="15099">
                  <c:v>-4.9506300000000001E-3</c:v>
                </c:pt>
                <c:pt idx="15100">
                  <c:v>-5.6473000000000001E-3</c:v>
                </c:pt>
                <c:pt idx="15101">
                  <c:v>-6.1590100000000004E-3</c:v>
                </c:pt>
                <c:pt idx="15102">
                  <c:v>-6.8105500000000003E-3</c:v>
                </c:pt>
                <c:pt idx="15103">
                  <c:v>-7.4896399999999997E-3</c:v>
                </c:pt>
                <c:pt idx="15104">
                  <c:v>-7.9488900000000001E-3</c:v>
                </c:pt>
                <c:pt idx="15105">
                  <c:v>-8.61752E-3</c:v>
                </c:pt>
                <c:pt idx="15106">
                  <c:v>-9.11847E-3</c:v>
                </c:pt>
                <c:pt idx="15107">
                  <c:v>-9.9227900000000008E-3</c:v>
                </c:pt>
                <c:pt idx="15108">
                  <c:v>-1.03347E-2</c:v>
                </c:pt>
                <c:pt idx="15109">
                  <c:v>-1.0828300000000001E-2</c:v>
                </c:pt>
                <c:pt idx="15110">
                  <c:v>-1.15995E-2</c:v>
                </c:pt>
                <c:pt idx="15111">
                  <c:v>-1.20366E-2</c:v>
                </c:pt>
                <c:pt idx="15112">
                  <c:v>-1.2736000000000001E-2</c:v>
                </c:pt>
                <c:pt idx="15113">
                  <c:v>-1.3127700000000001E-2</c:v>
                </c:pt>
                <c:pt idx="15114">
                  <c:v>-1.3787900000000001E-2</c:v>
                </c:pt>
                <c:pt idx="15115">
                  <c:v>-1.4255800000000001E-2</c:v>
                </c:pt>
                <c:pt idx="15116">
                  <c:v>-1.5007700000000001E-2</c:v>
                </c:pt>
                <c:pt idx="15117">
                  <c:v>-1.5704900000000001E-2</c:v>
                </c:pt>
                <c:pt idx="15118">
                  <c:v>-1.6418100000000001E-2</c:v>
                </c:pt>
                <c:pt idx="15119">
                  <c:v>-1.6944500000000001E-2</c:v>
                </c:pt>
                <c:pt idx="15120">
                  <c:v>-1.7545999999999999E-2</c:v>
                </c:pt>
                <c:pt idx="15121">
                  <c:v>-1.8309800000000001E-2</c:v>
                </c:pt>
                <c:pt idx="15122">
                  <c:v>-1.90636E-2</c:v>
                </c:pt>
                <c:pt idx="15123">
                  <c:v>-1.98137E-2</c:v>
                </c:pt>
                <c:pt idx="15124">
                  <c:v>-2.0273699999999999E-2</c:v>
                </c:pt>
                <c:pt idx="15125">
                  <c:v>-2.1012800000000002E-2</c:v>
                </c:pt>
                <c:pt idx="15126">
                  <c:v>-2.17596E-2</c:v>
                </c:pt>
                <c:pt idx="15127">
                  <c:v>-2.2452900000000001E-2</c:v>
                </c:pt>
                <c:pt idx="15128">
                  <c:v>-2.31594E-2</c:v>
                </c:pt>
                <c:pt idx="15129">
                  <c:v>-2.3766700000000002E-2</c:v>
                </c:pt>
                <c:pt idx="15130">
                  <c:v>-2.4510500000000001E-2</c:v>
                </c:pt>
                <c:pt idx="15131">
                  <c:v>-2.5228500000000001E-2</c:v>
                </c:pt>
                <c:pt idx="15132">
                  <c:v>-2.5866799999999999E-2</c:v>
                </c:pt>
                <c:pt idx="15133">
                  <c:v>-2.6559200000000002E-2</c:v>
                </c:pt>
                <c:pt idx="15134">
                  <c:v>-2.7348399999999998E-2</c:v>
                </c:pt>
                <c:pt idx="15135">
                  <c:v>-2.81391E-2</c:v>
                </c:pt>
                <c:pt idx="15136">
                  <c:v>-2.8712700000000001E-2</c:v>
                </c:pt>
                <c:pt idx="15137">
                  <c:v>-2.9524100000000001E-2</c:v>
                </c:pt>
                <c:pt idx="15138">
                  <c:v>-3.04151E-2</c:v>
                </c:pt>
                <c:pt idx="15139">
                  <c:v>-3.1090599999999999E-2</c:v>
                </c:pt>
                <c:pt idx="15140">
                  <c:v>-3.2067499999999999E-2</c:v>
                </c:pt>
                <c:pt idx="15141">
                  <c:v>-3.2711999999999998E-2</c:v>
                </c:pt>
                <c:pt idx="15142">
                  <c:v>-3.3656800000000001E-2</c:v>
                </c:pt>
                <c:pt idx="15143">
                  <c:v>-3.4286299999999999E-2</c:v>
                </c:pt>
                <c:pt idx="15144">
                  <c:v>-3.5281100000000003E-2</c:v>
                </c:pt>
                <c:pt idx="15145">
                  <c:v>-3.6352599999999999E-2</c:v>
                </c:pt>
                <c:pt idx="15146">
                  <c:v>-3.7072000000000001E-2</c:v>
                </c:pt>
                <c:pt idx="15147">
                  <c:v>-3.7881100000000001E-2</c:v>
                </c:pt>
                <c:pt idx="15148">
                  <c:v>-3.8941499999999997E-2</c:v>
                </c:pt>
                <c:pt idx="15149">
                  <c:v>-3.9739900000000002E-2</c:v>
                </c:pt>
                <c:pt idx="15150">
                  <c:v>-4.0740800000000001E-2</c:v>
                </c:pt>
                <c:pt idx="15151">
                  <c:v>-4.1594199999999998E-2</c:v>
                </c:pt>
                <c:pt idx="15152">
                  <c:v>-4.2579199999999998E-2</c:v>
                </c:pt>
                <c:pt idx="15153">
                  <c:v>-4.3215000000000003E-2</c:v>
                </c:pt>
                <c:pt idx="15154">
                  <c:v>-4.4358799999999997E-2</c:v>
                </c:pt>
                <c:pt idx="15155">
                  <c:v>-4.5187900000000003E-2</c:v>
                </c:pt>
                <c:pt idx="15156">
                  <c:v>-4.6051500000000002E-2</c:v>
                </c:pt>
                <c:pt idx="15157">
                  <c:v>-4.6891500000000003E-2</c:v>
                </c:pt>
                <c:pt idx="15158">
                  <c:v>-4.7871499999999997E-2</c:v>
                </c:pt>
                <c:pt idx="15159">
                  <c:v>-4.8891299999999999E-2</c:v>
                </c:pt>
                <c:pt idx="15160">
                  <c:v>-4.9728000000000001E-2</c:v>
                </c:pt>
                <c:pt idx="15161">
                  <c:v>-5.0701299999999998E-2</c:v>
                </c:pt>
                <c:pt idx="15162">
                  <c:v>-5.1598699999999997E-2</c:v>
                </c:pt>
                <c:pt idx="15163">
                  <c:v>-5.26439E-2</c:v>
                </c:pt>
                <c:pt idx="15164">
                  <c:v>-5.3517500000000003E-2</c:v>
                </c:pt>
                <c:pt idx="15165">
                  <c:v>-5.45111E-2</c:v>
                </c:pt>
                <c:pt idx="15166">
                  <c:v>-5.5358299999999999E-2</c:v>
                </c:pt>
                <c:pt idx="15167">
                  <c:v>-5.6374100000000003E-2</c:v>
                </c:pt>
                <c:pt idx="15168">
                  <c:v>-5.7459299999999998E-2</c:v>
                </c:pt>
                <c:pt idx="15169">
                  <c:v>-5.81932E-2</c:v>
                </c:pt>
                <c:pt idx="15170">
                  <c:v>-5.9444200000000003E-2</c:v>
                </c:pt>
                <c:pt idx="15171">
                  <c:v>-6.0258899999999997E-2</c:v>
                </c:pt>
                <c:pt idx="15172">
                  <c:v>-6.1309700000000002E-2</c:v>
                </c:pt>
                <c:pt idx="15173">
                  <c:v>-6.2387199999999997E-2</c:v>
                </c:pt>
                <c:pt idx="15174">
                  <c:v>-6.3365900000000003E-2</c:v>
                </c:pt>
                <c:pt idx="15175">
                  <c:v>-6.4502199999999996E-2</c:v>
                </c:pt>
                <c:pt idx="15176">
                  <c:v>-6.5285700000000002E-2</c:v>
                </c:pt>
                <c:pt idx="15177">
                  <c:v>-6.6587900000000005E-2</c:v>
                </c:pt>
                <c:pt idx="15178">
                  <c:v>-6.7555599999999993E-2</c:v>
                </c:pt>
                <c:pt idx="15179">
                  <c:v>-6.8519499999999997E-2</c:v>
                </c:pt>
                <c:pt idx="15180">
                  <c:v>-6.9590299999999994E-2</c:v>
                </c:pt>
                <c:pt idx="15181">
                  <c:v>-7.04095E-2</c:v>
                </c:pt>
                <c:pt idx="15182">
                  <c:v>-7.1599499999999996E-2</c:v>
                </c:pt>
                <c:pt idx="15183">
                  <c:v>-7.2347599999999998E-2</c:v>
                </c:pt>
                <c:pt idx="15184">
                  <c:v>-7.3410900000000001E-2</c:v>
                </c:pt>
                <c:pt idx="15185">
                  <c:v>-7.4336899999999997E-2</c:v>
                </c:pt>
                <c:pt idx="15186">
                  <c:v>-7.5264800000000007E-2</c:v>
                </c:pt>
                <c:pt idx="15187">
                  <c:v>-7.6361399999999996E-2</c:v>
                </c:pt>
                <c:pt idx="15188">
                  <c:v>-7.7358499999999997E-2</c:v>
                </c:pt>
                <c:pt idx="15189">
                  <c:v>-7.8243699999999999E-2</c:v>
                </c:pt>
                <c:pt idx="15190">
                  <c:v>-7.9289200000000004E-2</c:v>
                </c:pt>
                <c:pt idx="15191">
                  <c:v>-8.0194799999999997E-2</c:v>
                </c:pt>
                <c:pt idx="15192">
                  <c:v>-8.1227599999999997E-2</c:v>
                </c:pt>
                <c:pt idx="15193">
                  <c:v>-8.2106200000000004E-2</c:v>
                </c:pt>
                <c:pt idx="15194">
                  <c:v>-8.31485E-2</c:v>
                </c:pt>
                <c:pt idx="15195">
                  <c:v>-8.4217600000000004E-2</c:v>
                </c:pt>
                <c:pt idx="15196">
                  <c:v>-8.5133100000000003E-2</c:v>
                </c:pt>
                <c:pt idx="15197">
                  <c:v>-8.60345E-2</c:v>
                </c:pt>
                <c:pt idx="15198">
                  <c:v>-8.71918E-2</c:v>
                </c:pt>
                <c:pt idx="15199">
                  <c:v>-8.7939900000000001E-2</c:v>
                </c:pt>
                <c:pt idx="15200">
                  <c:v>-8.9087600000000003E-2</c:v>
                </c:pt>
                <c:pt idx="15201">
                  <c:v>-8.9842699999999998E-2</c:v>
                </c:pt>
                <c:pt idx="15202">
                  <c:v>-9.0906600000000004E-2</c:v>
                </c:pt>
                <c:pt idx="15203">
                  <c:v>-9.1670299999999996E-2</c:v>
                </c:pt>
                <c:pt idx="15204">
                  <c:v>-9.2477699999999996E-2</c:v>
                </c:pt>
                <c:pt idx="15205">
                  <c:v>-9.3496800000000005E-2</c:v>
                </c:pt>
                <c:pt idx="15206">
                  <c:v>-9.4260700000000003E-2</c:v>
                </c:pt>
                <c:pt idx="15207">
                  <c:v>-9.5068700000000006E-2</c:v>
                </c:pt>
                <c:pt idx="15208">
                  <c:v>-9.5964900000000006E-2</c:v>
                </c:pt>
                <c:pt idx="15209">
                  <c:v>-9.67446E-2</c:v>
                </c:pt>
                <c:pt idx="15210">
                  <c:v>-9.7753400000000004E-2</c:v>
                </c:pt>
                <c:pt idx="15211">
                  <c:v>-9.85703E-2</c:v>
                </c:pt>
                <c:pt idx="15212">
                  <c:v>-9.9328E-2</c:v>
                </c:pt>
                <c:pt idx="15213">
                  <c:v>-0.10017</c:v>
                </c:pt>
                <c:pt idx="15214">
                  <c:v>-0.100947</c:v>
                </c:pt>
                <c:pt idx="15215">
                  <c:v>-0.10180500000000001</c:v>
                </c:pt>
                <c:pt idx="15216">
                  <c:v>-0.10255400000000001</c:v>
                </c:pt>
                <c:pt idx="15217">
                  <c:v>-0.10324899999999999</c:v>
                </c:pt>
                <c:pt idx="15218">
                  <c:v>-0.10402</c:v>
                </c:pt>
                <c:pt idx="15219">
                  <c:v>-0.104794</c:v>
                </c:pt>
                <c:pt idx="15220">
                  <c:v>-0.10539</c:v>
                </c:pt>
                <c:pt idx="15221">
                  <c:v>-0.106</c:v>
                </c:pt>
                <c:pt idx="15222">
                  <c:v>-0.10666</c:v>
                </c:pt>
                <c:pt idx="15223">
                  <c:v>-0.107284</c:v>
                </c:pt>
                <c:pt idx="15224">
                  <c:v>-0.108054</c:v>
                </c:pt>
                <c:pt idx="15225">
                  <c:v>-0.108546</c:v>
                </c:pt>
                <c:pt idx="15226">
                  <c:v>-0.10902199999999999</c:v>
                </c:pt>
                <c:pt idx="15227">
                  <c:v>-0.109502</c:v>
                </c:pt>
                <c:pt idx="15228">
                  <c:v>-0.109981</c:v>
                </c:pt>
                <c:pt idx="15229">
                  <c:v>-0.110735</c:v>
                </c:pt>
                <c:pt idx="15230">
                  <c:v>-0.111058</c:v>
                </c:pt>
                <c:pt idx="15231">
                  <c:v>-0.111544</c:v>
                </c:pt>
                <c:pt idx="15232">
                  <c:v>-0.111882</c:v>
                </c:pt>
                <c:pt idx="15233">
                  <c:v>-0.112513</c:v>
                </c:pt>
                <c:pt idx="15234">
                  <c:v>-0.11279699999999999</c:v>
                </c:pt>
                <c:pt idx="15235">
                  <c:v>-0.11314100000000001</c:v>
                </c:pt>
                <c:pt idx="15236">
                  <c:v>-0.113591</c:v>
                </c:pt>
                <c:pt idx="15237">
                  <c:v>-0.113736</c:v>
                </c:pt>
                <c:pt idx="15238">
                  <c:v>-0.11439100000000001</c:v>
                </c:pt>
                <c:pt idx="15239">
                  <c:v>-0.114483</c:v>
                </c:pt>
                <c:pt idx="15240">
                  <c:v>-0.114816</c:v>
                </c:pt>
                <c:pt idx="15241">
                  <c:v>-0.114996</c:v>
                </c:pt>
                <c:pt idx="15242">
                  <c:v>-0.11516899999999999</c:v>
                </c:pt>
                <c:pt idx="15243">
                  <c:v>-0.115632</c:v>
                </c:pt>
                <c:pt idx="15244">
                  <c:v>-0.115674</c:v>
                </c:pt>
                <c:pt idx="15245">
                  <c:v>-0.115814</c:v>
                </c:pt>
                <c:pt idx="15246">
                  <c:v>-0.115937</c:v>
                </c:pt>
                <c:pt idx="15247">
                  <c:v>-0.116132</c:v>
                </c:pt>
                <c:pt idx="15248">
                  <c:v>-0.116103</c:v>
                </c:pt>
                <c:pt idx="15249">
                  <c:v>-0.11613900000000001</c:v>
                </c:pt>
                <c:pt idx="15250">
                  <c:v>-0.116094</c:v>
                </c:pt>
                <c:pt idx="15251">
                  <c:v>-0.11615499999999999</c:v>
                </c:pt>
                <c:pt idx="15252">
                  <c:v>-0.11619</c:v>
                </c:pt>
                <c:pt idx="15253">
                  <c:v>-0.115999</c:v>
                </c:pt>
                <c:pt idx="15254">
                  <c:v>-0.115962</c:v>
                </c:pt>
                <c:pt idx="15255">
                  <c:v>-0.11586399999999999</c:v>
                </c:pt>
                <c:pt idx="15256">
                  <c:v>-0.11575299999999999</c:v>
                </c:pt>
                <c:pt idx="15257">
                  <c:v>-0.115761</c:v>
                </c:pt>
                <c:pt idx="15258">
                  <c:v>-0.11562500000000001</c:v>
                </c:pt>
                <c:pt idx="15259">
                  <c:v>-0.11561399999999999</c:v>
                </c:pt>
                <c:pt idx="15260">
                  <c:v>-0.11532000000000001</c:v>
                </c:pt>
                <c:pt idx="15261">
                  <c:v>-0.115379</c:v>
                </c:pt>
                <c:pt idx="15262">
                  <c:v>-0.115231</c:v>
                </c:pt>
                <c:pt idx="15263">
                  <c:v>-0.11502900000000001</c:v>
                </c:pt>
                <c:pt idx="15264">
                  <c:v>-0.11470900000000001</c:v>
                </c:pt>
                <c:pt idx="15265">
                  <c:v>-0.114494</c:v>
                </c:pt>
                <c:pt idx="15266">
                  <c:v>-0.114413</c:v>
                </c:pt>
                <c:pt idx="15267">
                  <c:v>-0.114137</c:v>
                </c:pt>
                <c:pt idx="15268">
                  <c:v>-0.11391999999999999</c:v>
                </c:pt>
                <c:pt idx="15269">
                  <c:v>-0.113527</c:v>
                </c:pt>
                <c:pt idx="15270">
                  <c:v>-0.113373</c:v>
                </c:pt>
                <c:pt idx="15271">
                  <c:v>-0.113081</c:v>
                </c:pt>
                <c:pt idx="15272">
                  <c:v>-0.112787</c:v>
                </c:pt>
                <c:pt idx="15273">
                  <c:v>-0.112496</c:v>
                </c:pt>
                <c:pt idx="15274">
                  <c:v>-0.11212</c:v>
                </c:pt>
                <c:pt idx="15275">
                  <c:v>-0.111819</c:v>
                </c:pt>
                <c:pt idx="15276">
                  <c:v>-0.11157499999999999</c:v>
                </c:pt>
                <c:pt idx="15277">
                  <c:v>-0.111169</c:v>
                </c:pt>
                <c:pt idx="15278">
                  <c:v>-0.11074000000000001</c:v>
                </c:pt>
                <c:pt idx="15279">
                  <c:v>-0.11039599999999999</c:v>
                </c:pt>
                <c:pt idx="15280">
                  <c:v>-0.11010200000000001</c:v>
                </c:pt>
                <c:pt idx="15281">
                  <c:v>-0.109614</c:v>
                </c:pt>
                <c:pt idx="15282">
                  <c:v>-0.109323</c:v>
                </c:pt>
                <c:pt idx="15283">
                  <c:v>-0.108861</c:v>
                </c:pt>
                <c:pt idx="15284">
                  <c:v>-0.10864699999999999</c:v>
                </c:pt>
                <c:pt idx="15285">
                  <c:v>-0.108099</c:v>
                </c:pt>
                <c:pt idx="15286">
                  <c:v>-0.107748</c:v>
                </c:pt>
                <c:pt idx="15287">
                  <c:v>-0.107334</c:v>
                </c:pt>
                <c:pt idx="15288">
                  <c:v>-0.107017</c:v>
                </c:pt>
                <c:pt idx="15289">
                  <c:v>-0.106543</c:v>
                </c:pt>
                <c:pt idx="15290">
                  <c:v>-0.106054</c:v>
                </c:pt>
                <c:pt idx="15291">
                  <c:v>-0.105644</c:v>
                </c:pt>
                <c:pt idx="15292">
                  <c:v>-0.10517700000000001</c:v>
                </c:pt>
                <c:pt idx="15293">
                  <c:v>-0.104841</c:v>
                </c:pt>
                <c:pt idx="15294">
                  <c:v>-0.104486</c:v>
                </c:pt>
                <c:pt idx="15295">
                  <c:v>-0.10395500000000001</c:v>
                </c:pt>
                <c:pt idx="15296">
                  <c:v>-0.103696</c:v>
                </c:pt>
                <c:pt idx="15297">
                  <c:v>-0.10316500000000001</c:v>
                </c:pt>
                <c:pt idx="15298">
                  <c:v>-0.102752</c:v>
                </c:pt>
                <c:pt idx="15299">
                  <c:v>-0.10255</c:v>
                </c:pt>
                <c:pt idx="15300">
                  <c:v>-0.102079</c:v>
                </c:pt>
                <c:pt idx="15301">
                  <c:v>-0.101491</c:v>
                </c:pt>
                <c:pt idx="15302">
                  <c:v>-0.101144</c:v>
                </c:pt>
                <c:pt idx="15303">
                  <c:v>-0.10074</c:v>
                </c:pt>
                <c:pt idx="15304">
                  <c:v>-0.100393</c:v>
                </c:pt>
                <c:pt idx="15305">
                  <c:v>-9.9802199999999994E-2</c:v>
                </c:pt>
                <c:pt idx="15306">
                  <c:v>-9.9359299999999998E-2</c:v>
                </c:pt>
                <c:pt idx="15307">
                  <c:v>-9.9073599999999998E-2</c:v>
                </c:pt>
                <c:pt idx="15308">
                  <c:v>-9.8672599999999999E-2</c:v>
                </c:pt>
                <c:pt idx="15309">
                  <c:v>-9.8150899999999999E-2</c:v>
                </c:pt>
                <c:pt idx="15310">
                  <c:v>-9.7761299999999995E-2</c:v>
                </c:pt>
                <c:pt idx="15311">
                  <c:v>-9.7287600000000002E-2</c:v>
                </c:pt>
                <c:pt idx="15312">
                  <c:v>-9.6950099999999997E-2</c:v>
                </c:pt>
                <c:pt idx="15313">
                  <c:v>-9.6643000000000007E-2</c:v>
                </c:pt>
                <c:pt idx="15314">
                  <c:v>-9.6173700000000001E-2</c:v>
                </c:pt>
                <c:pt idx="15315">
                  <c:v>-9.5837599999999995E-2</c:v>
                </c:pt>
                <c:pt idx="15316">
                  <c:v>-9.5339599999999997E-2</c:v>
                </c:pt>
                <c:pt idx="15317">
                  <c:v>-9.5087699999999997E-2</c:v>
                </c:pt>
                <c:pt idx="15318">
                  <c:v>-9.46187E-2</c:v>
                </c:pt>
                <c:pt idx="15319">
                  <c:v>-9.4333799999999995E-2</c:v>
                </c:pt>
                <c:pt idx="15320">
                  <c:v>-9.3954200000000002E-2</c:v>
                </c:pt>
                <c:pt idx="15321">
                  <c:v>-9.3678999999999998E-2</c:v>
                </c:pt>
                <c:pt idx="15322">
                  <c:v>-9.3302700000000002E-2</c:v>
                </c:pt>
                <c:pt idx="15323">
                  <c:v>-9.2872800000000005E-2</c:v>
                </c:pt>
                <c:pt idx="15324">
                  <c:v>-9.2705800000000005E-2</c:v>
                </c:pt>
                <c:pt idx="15325">
                  <c:v>-9.2133300000000001E-2</c:v>
                </c:pt>
                <c:pt idx="15326">
                  <c:v>-9.19373E-2</c:v>
                </c:pt>
                <c:pt idx="15327">
                  <c:v>-9.1623099999999999E-2</c:v>
                </c:pt>
                <c:pt idx="15328">
                  <c:v>-9.1301199999999999E-2</c:v>
                </c:pt>
                <c:pt idx="15329">
                  <c:v>-9.0887300000000004E-2</c:v>
                </c:pt>
                <c:pt idx="15330">
                  <c:v>-9.0676000000000007E-2</c:v>
                </c:pt>
                <c:pt idx="15331">
                  <c:v>-9.0436699999999995E-2</c:v>
                </c:pt>
                <c:pt idx="15332">
                  <c:v>-9.0293100000000001E-2</c:v>
                </c:pt>
                <c:pt idx="15333">
                  <c:v>-8.9993699999999996E-2</c:v>
                </c:pt>
                <c:pt idx="15334">
                  <c:v>-8.9605699999999996E-2</c:v>
                </c:pt>
                <c:pt idx="15335">
                  <c:v>-8.9540400000000006E-2</c:v>
                </c:pt>
                <c:pt idx="15336">
                  <c:v>-8.9317599999999997E-2</c:v>
                </c:pt>
                <c:pt idx="15337">
                  <c:v>-8.9048000000000002E-2</c:v>
                </c:pt>
                <c:pt idx="15338">
                  <c:v>-8.8830599999999996E-2</c:v>
                </c:pt>
                <c:pt idx="15339">
                  <c:v>-8.8520799999999997E-2</c:v>
                </c:pt>
                <c:pt idx="15340">
                  <c:v>-8.8637900000000006E-2</c:v>
                </c:pt>
                <c:pt idx="15341">
                  <c:v>-8.8161500000000004E-2</c:v>
                </c:pt>
                <c:pt idx="15342">
                  <c:v>-8.8063299999999997E-2</c:v>
                </c:pt>
                <c:pt idx="15343">
                  <c:v>-8.7754799999999994E-2</c:v>
                </c:pt>
                <c:pt idx="15344">
                  <c:v>-8.7664599999999995E-2</c:v>
                </c:pt>
                <c:pt idx="15345">
                  <c:v>-8.7648299999999998E-2</c:v>
                </c:pt>
                <c:pt idx="15346">
                  <c:v>-8.7321899999999994E-2</c:v>
                </c:pt>
                <c:pt idx="15347">
                  <c:v>-8.7314900000000001E-2</c:v>
                </c:pt>
                <c:pt idx="15348">
                  <c:v>-8.6957699999999999E-2</c:v>
                </c:pt>
                <c:pt idx="15349">
                  <c:v>-8.7009299999999998E-2</c:v>
                </c:pt>
                <c:pt idx="15350">
                  <c:v>-8.6736999999999995E-2</c:v>
                </c:pt>
                <c:pt idx="15351">
                  <c:v>-8.6596699999999999E-2</c:v>
                </c:pt>
                <c:pt idx="15352">
                  <c:v>-8.6627899999999994E-2</c:v>
                </c:pt>
                <c:pt idx="15353">
                  <c:v>-8.62618E-2</c:v>
                </c:pt>
                <c:pt idx="15354">
                  <c:v>-8.6222699999999999E-2</c:v>
                </c:pt>
                <c:pt idx="15355">
                  <c:v>-8.6077899999999999E-2</c:v>
                </c:pt>
                <c:pt idx="15356">
                  <c:v>-8.5922200000000004E-2</c:v>
                </c:pt>
                <c:pt idx="15357">
                  <c:v>-8.5734699999999997E-2</c:v>
                </c:pt>
                <c:pt idx="15358">
                  <c:v>-8.5521600000000003E-2</c:v>
                </c:pt>
                <c:pt idx="15359">
                  <c:v>-8.5566000000000003E-2</c:v>
                </c:pt>
                <c:pt idx="15360">
                  <c:v>-8.5483199999999995E-2</c:v>
                </c:pt>
                <c:pt idx="15361">
                  <c:v>-8.5376199999999999E-2</c:v>
                </c:pt>
                <c:pt idx="15362">
                  <c:v>-8.5182099999999997E-2</c:v>
                </c:pt>
                <c:pt idx="15363">
                  <c:v>-8.5157099999999999E-2</c:v>
                </c:pt>
                <c:pt idx="15364">
                  <c:v>-8.5094299999999998E-2</c:v>
                </c:pt>
                <c:pt idx="15365">
                  <c:v>-8.4923399999999996E-2</c:v>
                </c:pt>
                <c:pt idx="15366">
                  <c:v>-8.4738599999999997E-2</c:v>
                </c:pt>
                <c:pt idx="15367">
                  <c:v>-8.4589399999999995E-2</c:v>
                </c:pt>
                <c:pt idx="15368">
                  <c:v>-8.4467200000000006E-2</c:v>
                </c:pt>
                <c:pt idx="15369">
                  <c:v>-8.4066000000000002E-2</c:v>
                </c:pt>
                <c:pt idx="15370">
                  <c:v>-8.4008600000000003E-2</c:v>
                </c:pt>
                <c:pt idx="15371">
                  <c:v>-8.3670300000000003E-2</c:v>
                </c:pt>
                <c:pt idx="15372">
                  <c:v>-8.3539299999999997E-2</c:v>
                </c:pt>
                <c:pt idx="15373">
                  <c:v>-8.3202100000000001E-2</c:v>
                </c:pt>
                <c:pt idx="15374">
                  <c:v>-8.2860900000000001E-2</c:v>
                </c:pt>
                <c:pt idx="15375">
                  <c:v>-8.26514E-2</c:v>
                </c:pt>
                <c:pt idx="15376">
                  <c:v>-8.2122399999999998E-2</c:v>
                </c:pt>
                <c:pt idx="15377">
                  <c:v>-8.1878400000000004E-2</c:v>
                </c:pt>
                <c:pt idx="15378">
                  <c:v>-8.1418900000000002E-2</c:v>
                </c:pt>
                <c:pt idx="15379">
                  <c:v>-8.1066299999999994E-2</c:v>
                </c:pt>
                <c:pt idx="15380">
                  <c:v>-8.0703399999999995E-2</c:v>
                </c:pt>
                <c:pt idx="15381">
                  <c:v>-8.0336000000000005E-2</c:v>
                </c:pt>
                <c:pt idx="15382">
                  <c:v>-7.986E-2</c:v>
                </c:pt>
                <c:pt idx="15383">
                  <c:v>-7.9471899999999998E-2</c:v>
                </c:pt>
                <c:pt idx="15384">
                  <c:v>-7.8944200000000006E-2</c:v>
                </c:pt>
                <c:pt idx="15385">
                  <c:v>-7.8351500000000004E-2</c:v>
                </c:pt>
                <c:pt idx="15386">
                  <c:v>-7.7962299999999998E-2</c:v>
                </c:pt>
                <c:pt idx="15387">
                  <c:v>-7.7472399999999997E-2</c:v>
                </c:pt>
                <c:pt idx="15388">
                  <c:v>-7.7025499999999997E-2</c:v>
                </c:pt>
                <c:pt idx="15389">
                  <c:v>-7.6288099999999998E-2</c:v>
                </c:pt>
                <c:pt idx="15390">
                  <c:v>-7.5750799999999993E-2</c:v>
                </c:pt>
                <c:pt idx="15391">
                  <c:v>-7.5073899999999999E-2</c:v>
                </c:pt>
                <c:pt idx="15392">
                  <c:v>-7.4525400000000006E-2</c:v>
                </c:pt>
                <c:pt idx="15393">
                  <c:v>-7.3660100000000006E-2</c:v>
                </c:pt>
                <c:pt idx="15394">
                  <c:v>-7.3003899999999997E-2</c:v>
                </c:pt>
                <c:pt idx="15395">
                  <c:v>-7.2125300000000003E-2</c:v>
                </c:pt>
                <c:pt idx="15396">
                  <c:v>-7.13139E-2</c:v>
                </c:pt>
                <c:pt idx="15397">
                  <c:v>-7.0377800000000004E-2</c:v>
                </c:pt>
                <c:pt idx="15398">
                  <c:v>-6.9436200000000003E-2</c:v>
                </c:pt>
                <c:pt idx="15399">
                  <c:v>-6.85616E-2</c:v>
                </c:pt>
                <c:pt idx="15400">
                  <c:v>-6.7554299999999998E-2</c:v>
                </c:pt>
                <c:pt idx="15401">
                  <c:v>-6.6567500000000002E-2</c:v>
                </c:pt>
                <c:pt idx="15402">
                  <c:v>-6.5603099999999998E-2</c:v>
                </c:pt>
                <c:pt idx="15403">
                  <c:v>-6.4476800000000001E-2</c:v>
                </c:pt>
                <c:pt idx="15404">
                  <c:v>-6.3389000000000001E-2</c:v>
                </c:pt>
                <c:pt idx="15405">
                  <c:v>-6.2362899999999999E-2</c:v>
                </c:pt>
                <c:pt idx="15406">
                  <c:v>-6.1087799999999998E-2</c:v>
                </c:pt>
                <c:pt idx="15407">
                  <c:v>-5.9978799999999999E-2</c:v>
                </c:pt>
                <c:pt idx="15408">
                  <c:v>-5.8658799999999997E-2</c:v>
                </c:pt>
                <c:pt idx="15409">
                  <c:v>-5.7422300000000003E-2</c:v>
                </c:pt>
                <c:pt idx="15410">
                  <c:v>-5.6301900000000002E-2</c:v>
                </c:pt>
                <c:pt idx="15411">
                  <c:v>-5.4845699999999997E-2</c:v>
                </c:pt>
                <c:pt idx="15412">
                  <c:v>-5.3713999999999998E-2</c:v>
                </c:pt>
                <c:pt idx="15413">
                  <c:v>-5.2196199999999998E-2</c:v>
                </c:pt>
                <c:pt idx="15414">
                  <c:v>-5.0849100000000001E-2</c:v>
                </c:pt>
                <c:pt idx="15415">
                  <c:v>-4.95827E-2</c:v>
                </c:pt>
                <c:pt idx="15416">
                  <c:v>-4.8039699999999998E-2</c:v>
                </c:pt>
                <c:pt idx="15417">
                  <c:v>-4.6511299999999998E-2</c:v>
                </c:pt>
                <c:pt idx="15418">
                  <c:v>-4.4982500000000002E-2</c:v>
                </c:pt>
                <c:pt idx="15419">
                  <c:v>-4.3395900000000001E-2</c:v>
                </c:pt>
                <c:pt idx="15420">
                  <c:v>-4.1894599999999997E-2</c:v>
                </c:pt>
                <c:pt idx="15421">
                  <c:v>-4.0268600000000002E-2</c:v>
                </c:pt>
                <c:pt idx="15422">
                  <c:v>-3.8568699999999997E-2</c:v>
                </c:pt>
                <c:pt idx="15423">
                  <c:v>-3.6997000000000002E-2</c:v>
                </c:pt>
                <c:pt idx="15424">
                  <c:v>-3.5284500000000003E-2</c:v>
                </c:pt>
                <c:pt idx="15425">
                  <c:v>-3.3439000000000003E-2</c:v>
                </c:pt>
                <c:pt idx="15426">
                  <c:v>-3.17734E-2</c:v>
                </c:pt>
                <c:pt idx="15427">
                  <c:v>-2.9745000000000001E-2</c:v>
                </c:pt>
                <c:pt idx="15428">
                  <c:v>-2.8186800000000001E-2</c:v>
                </c:pt>
                <c:pt idx="15429">
                  <c:v>-2.6154199999999999E-2</c:v>
                </c:pt>
                <c:pt idx="15430">
                  <c:v>-2.4318699999999999E-2</c:v>
                </c:pt>
                <c:pt idx="15431">
                  <c:v>-2.2410900000000001E-2</c:v>
                </c:pt>
                <c:pt idx="15432">
                  <c:v>-2.03582E-2</c:v>
                </c:pt>
                <c:pt idx="15433">
                  <c:v>-1.8457999999999999E-2</c:v>
                </c:pt>
                <c:pt idx="15434">
                  <c:v>-1.6577600000000001E-2</c:v>
                </c:pt>
                <c:pt idx="15435">
                  <c:v>-1.45185E-2</c:v>
                </c:pt>
                <c:pt idx="15436">
                  <c:v>-1.2352500000000001E-2</c:v>
                </c:pt>
                <c:pt idx="15437">
                  <c:v>-1.0370600000000001E-2</c:v>
                </c:pt>
                <c:pt idx="15438">
                  <c:v>-8.4314000000000004E-3</c:v>
                </c:pt>
                <c:pt idx="15439">
                  <c:v>-6.3109400000000001E-3</c:v>
                </c:pt>
                <c:pt idx="15440">
                  <c:v>-4.2550899999999996E-3</c:v>
                </c:pt>
                <c:pt idx="15441">
                  <c:v>-2.0125400000000002E-3</c:v>
                </c:pt>
                <c:pt idx="15442" formatCode="0.00E+00">
                  <c:v>-6.22607E-6</c:v>
                </c:pt>
                <c:pt idx="15443">
                  <c:v>2.2123099999999999E-3</c:v>
                </c:pt>
                <c:pt idx="15444">
                  <c:v>4.3093200000000002E-3</c:v>
                </c:pt>
                <c:pt idx="15445">
                  <c:v>6.4161000000000001E-3</c:v>
                </c:pt>
                <c:pt idx="15446">
                  <c:v>8.7316900000000003E-3</c:v>
                </c:pt>
                <c:pt idx="15447">
                  <c:v>1.0951799999999999E-2</c:v>
                </c:pt>
                <c:pt idx="15448">
                  <c:v>1.3114600000000001E-2</c:v>
                </c:pt>
                <c:pt idx="15449">
                  <c:v>1.5431200000000001E-2</c:v>
                </c:pt>
                <c:pt idx="15450">
                  <c:v>1.77971E-2</c:v>
                </c:pt>
                <c:pt idx="15451">
                  <c:v>1.99364E-2</c:v>
                </c:pt>
                <c:pt idx="15452">
                  <c:v>2.2282199999999999E-2</c:v>
                </c:pt>
                <c:pt idx="15453">
                  <c:v>2.4445700000000001E-2</c:v>
                </c:pt>
                <c:pt idx="15454">
                  <c:v>2.6820799999999999E-2</c:v>
                </c:pt>
                <c:pt idx="15455">
                  <c:v>2.91037E-2</c:v>
                </c:pt>
                <c:pt idx="15456">
                  <c:v>3.1372299999999999E-2</c:v>
                </c:pt>
                <c:pt idx="15457">
                  <c:v>3.3653000000000002E-2</c:v>
                </c:pt>
                <c:pt idx="15458">
                  <c:v>3.6050100000000002E-2</c:v>
                </c:pt>
                <c:pt idx="15459">
                  <c:v>3.8390599999999997E-2</c:v>
                </c:pt>
                <c:pt idx="15460">
                  <c:v>4.0729899999999999E-2</c:v>
                </c:pt>
                <c:pt idx="15461">
                  <c:v>4.3027500000000003E-2</c:v>
                </c:pt>
                <c:pt idx="15462">
                  <c:v>4.5492999999999999E-2</c:v>
                </c:pt>
                <c:pt idx="15463">
                  <c:v>4.7995500000000003E-2</c:v>
                </c:pt>
                <c:pt idx="15464">
                  <c:v>5.0266199999999997E-2</c:v>
                </c:pt>
                <c:pt idx="15465">
                  <c:v>5.2552599999999998E-2</c:v>
                </c:pt>
                <c:pt idx="15466">
                  <c:v>5.5003299999999998E-2</c:v>
                </c:pt>
                <c:pt idx="15467">
                  <c:v>5.7298599999999998E-2</c:v>
                </c:pt>
                <c:pt idx="15468">
                  <c:v>5.9646100000000001E-2</c:v>
                </c:pt>
                <c:pt idx="15469">
                  <c:v>6.2123100000000001E-2</c:v>
                </c:pt>
                <c:pt idx="15470">
                  <c:v>6.4232499999999998E-2</c:v>
                </c:pt>
                <c:pt idx="15471">
                  <c:v>6.6713700000000001E-2</c:v>
                </c:pt>
                <c:pt idx="15472">
                  <c:v>6.8983199999999995E-2</c:v>
                </c:pt>
                <c:pt idx="15473">
                  <c:v>7.1251599999999998E-2</c:v>
                </c:pt>
                <c:pt idx="15474">
                  <c:v>7.3632400000000001E-2</c:v>
                </c:pt>
                <c:pt idx="15475">
                  <c:v>7.5818200000000002E-2</c:v>
                </c:pt>
                <c:pt idx="15476">
                  <c:v>7.8106900000000007E-2</c:v>
                </c:pt>
                <c:pt idx="15477">
                  <c:v>8.0460500000000004E-2</c:v>
                </c:pt>
                <c:pt idx="15478">
                  <c:v>8.2763000000000003E-2</c:v>
                </c:pt>
                <c:pt idx="15479">
                  <c:v>8.4991300000000006E-2</c:v>
                </c:pt>
                <c:pt idx="15480">
                  <c:v>8.7146100000000004E-2</c:v>
                </c:pt>
                <c:pt idx="15481">
                  <c:v>8.9287500000000006E-2</c:v>
                </c:pt>
                <c:pt idx="15482">
                  <c:v>9.1622800000000004E-2</c:v>
                </c:pt>
                <c:pt idx="15483">
                  <c:v>9.3719999999999998E-2</c:v>
                </c:pt>
                <c:pt idx="15484">
                  <c:v>9.5881900000000006E-2</c:v>
                </c:pt>
                <c:pt idx="15485">
                  <c:v>9.8039899999999999E-2</c:v>
                </c:pt>
                <c:pt idx="15486">
                  <c:v>0.10001699999999999</c:v>
                </c:pt>
                <c:pt idx="15487">
                  <c:v>0.10235900000000001</c:v>
                </c:pt>
                <c:pt idx="15488">
                  <c:v>0.104324</c:v>
                </c:pt>
                <c:pt idx="15489">
                  <c:v>0.106404</c:v>
                </c:pt>
                <c:pt idx="15490">
                  <c:v>0.10856</c:v>
                </c:pt>
                <c:pt idx="15491">
                  <c:v>0.110508</c:v>
                </c:pt>
                <c:pt idx="15492">
                  <c:v>0.11258899999999999</c:v>
                </c:pt>
                <c:pt idx="15493">
                  <c:v>0.114463</c:v>
                </c:pt>
                <c:pt idx="15494">
                  <c:v>0.116436</c:v>
                </c:pt>
                <c:pt idx="15495">
                  <c:v>0.118455</c:v>
                </c:pt>
                <c:pt idx="15496">
                  <c:v>0.120396</c:v>
                </c:pt>
                <c:pt idx="15497">
                  <c:v>0.122256</c:v>
                </c:pt>
                <c:pt idx="15498">
                  <c:v>0.124058</c:v>
                </c:pt>
                <c:pt idx="15499">
                  <c:v>0.12597800000000001</c:v>
                </c:pt>
                <c:pt idx="15500">
                  <c:v>0.127801</c:v>
                </c:pt>
                <c:pt idx="15501">
                  <c:v>0.12950300000000001</c:v>
                </c:pt>
                <c:pt idx="15502">
                  <c:v>0.1313</c:v>
                </c:pt>
                <c:pt idx="15503">
                  <c:v>0.132828</c:v>
                </c:pt>
                <c:pt idx="15504">
                  <c:v>0.134632</c:v>
                </c:pt>
                <c:pt idx="15505">
                  <c:v>0.13634599999999999</c:v>
                </c:pt>
                <c:pt idx="15506">
                  <c:v>0.13806099999999999</c:v>
                </c:pt>
                <c:pt idx="15507">
                  <c:v>0.139574</c:v>
                </c:pt>
                <c:pt idx="15508">
                  <c:v>0.141017</c:v>
                </c:pt>
                <c:pt idx="15509">
                  <c:v>0.142483</c:v>
                </c:pt>
                <c:pt idx="15510">
                  <c:v>0.144122</c:v>
                </c:pt>
                <c:pt idx="15511">
                  <c:v>0.145396</c:v>
                </c:pt>
                <c:pt idx="15512">
                  <c:v>0.14692</c:v>
                </c:pt>
                <c:pt idx="15513">
                  <c:v>0.148204</c:v>
                </c:pt>
                <c:pt idx="15514">
                  <c:v>0.149728</c:v>
                </c:pt>
                <c:pt idx="15515">
                  <c:v>0.151063</c:v>
                </c:pt>
                <c:pt idx="15516">
                  <c:v>0.15237800000000001</c:v>
                </c:pt>
                <c:pt idx="15517">
                  <c:v>0.15378800000000001</c:v>
                </c:pt>
                <c:pt idx="15518">
                  <c:v>0.154974</c:v>
                </c:pt>
                <c:pt idx="15519">
                  <c:v>0.15628800000000001</c:v>
                </c:pt>
                <c:pt idx="15520">
                  <c:v>0.15754199999999999</c:v>
                </c:pt>
                <c:pt idx="15521">
                  <c:v>0.15857499999999999</c:v>
                </c:pt>
                <c:pt idx="15522">
                  <c:v>0.15985199999999999</c:v>
                </c:pt>
                <c:pt idx="15523">
                  <c:v>0.160798</c:v>
                </c:pt>
                <c:pt idx="15524">
                  <c:v>0.16198100000000001</c:v>
                </c:pt>
                <c:pt idx="15525">
                  <c:v>0.16292400000000001</c:v>
                </c:pt>
                <c:pt idx="15526">
                  <c:v>0.16390399999999999</c:v>
                </c:pt>
                <c:pt idx="15527">
                  <c:v>0.16509099999999999</c:v>
                </c:pt>
                <c:pt idx="15528">
                  <c:v>0.16591400000000001</c:v>
                </c:pt>
                <c:pt idx="15529">
                  <c:v>0.16708000000000001</c:v>
                </c:pt>
                <c:pt idx="15530">
                  <c:v>0.16778100000000001</c:v>
                </c:pt>
                <c:pt idx="15531">
                  <c:v>0.16864899999999999</c:v>
                </c:pt>
                <c:pt idx="15532">
                  <c:v>0.16969400000000001</c:v>
                </c:pt>
                <c:pt idx="15533">
                  <c:v>0.17028699999999999</c:v>
                </c:pt>
                <c:pt idx="15534">
                  <c:v>0.17127100000000001</c:v>
                </c:pt>
                <c:pt idx="15535">
                  <c:v>0.172042</c:v>
                </c:pt>
                <c:pt idx="15536">
                  <c:v>0.172512</c:v>
                </c:pt>
                <c:pt idx="15537">
                  <c:v>0.173483</c:v>
                </c:pt>
                <c:pt idx="15538">
                  <c:v>0.17400399999999999</c:v>
                </c:pt>
                <c:pt idx="15539">
                  <c:v>0.174923</c:v>
                </c:pt>
                <c:pt idx="15540">
                  <c:v>0.17541599999999999</c:v>
                </c:pt>
                <c:pt idx="15541">
                  <c:v>0.176041</c:v>
                </c:pt>
                <c:pt idx="15542">
                  <c:v>0.17676600000000001</c:v>
                </c:pt>
                <c:pt idx="15543">
                  <c:v>0.177342</c:v>
                </c:pt>
                <c:pt idx="15544">
                  <c:v>0.17794199999999999</c:v>
                </c:pt>
                <c:pt idx="15545">
                  <c:v>0.17849599999999999</c:v>
                </c:pt>
                <c:pt idx="15546">
                  <c:v>0.178898</c:v>
                </c:pt>
                <c:pt idx="15547">
                  <c:v>0.17949999999999999</c:v>
                </c:pt>
                <c:pt idx="15548">
                  <c:v>0.179976</c:v>
                </c:pt>
                <c:pt idx="15549">
                  <c:v>0.18049899999999999</c:v>
                </c:pt>
                <c:pt idx="15550">
                  <c:v>0.18090300000000001</c:v>
                </c:pt>
                <c:pt idx="15551">
                  <c:v>0.18132799999999999</c:v>
                </c:pt>
                <c:pt idx="15552">
                  <c:v>0.182008</c:v>
                </c:pt>
                <c:pt idx="15553">
                  <c:v>0.18216099999999999</c:v>
                </c:pt>
                <c:pt idx="15554">
                  <c:v>0.18268699999999999</c:v>
                </c:pt>
                <c:pt idx="15555">
                  <c:v>0.18313399999999999</c:v>
                </c:pt>
                <c:pt idx="15556">
                  <c:v>0.18337800000000001</c:v>
                </c:pt>
                <c:pt idx="15557">
                  <c:v>0.18387200000000001</c:v>
                </c:pt>
                <c:pt idx="15558">
                  <c:v>0.18401200000000001</c:v>
                </c:pt>
                <c:pt idx="15559">
                  <c:v>0.18454300000000001</c:v>
                </c:pt>
                <c:pt idx="15560">
                  <c:v>0.18460599999999999</c:v>
                </c:pt>
                <c:pt idx="15561">
                  <c:v>0.18492800000000001</c:v>
                </c:pt>
                <c:pt idx="15562">
                  <c:v>0.185164</c:v>
                </c:pt>
                <c:pt idx="15563">
                  <c:v>0.18539900000000001</c:v>
                </c:pt>
                <c:pt idx="15564">
                  <c:v>0.18562600000000001</c:v>
                </c:pt>
                <c:pt idx="15565">
                  <c:v>0.18578900000000001</c:v>
                </c:pt>
                <c:pt idx="15566">
                  <c:v>0.186027</c:v>
                </c:pt>
                <c:pt idx="15567">
                  <c:v>0.18629599999999999</c:v>
                </c:pt>
                <c:pt idx="15568">
                  <c:v>0.186389</c:v>
                </c:pt>
                <c:pt idx="15569">
                  <c:v>0.186611</c:v>
                </c:pt>
                <c:pt idx="15570">
                  <c:v>0.18673699999999999</c:v>
                </c:pt>
                <c:pt idx="15571">
                  <c:v>0.18704499999999999</c:v>
                </c:pt>
                <c:pt idx="15572">
                  <c:v>0.18692400000000001</c:v>
                </c:pt>
                <c:pt idx="15573">
                  <c:v>0.187225</c:v>
                </c:pt>
                <c:pt idx="15574">
                  <c:v>0.187138</c:v>
                </c:pt>
                <c:pt idx="15575">
                  <c:v>0.18723100000000001</c:v>
                </c:pt>
                <c:pt idx="15576">
                  <c:v>0.187277</c:v>
                </c:pt>
                <c:pt idx="15577">
                  <c:v>0.18732199999999999</c:v>
                </c:pt>
                <c:pt idx="15578">
                  <c:v>0.18729599999999999</c:v>
                </c:pt>
                <c:pt idx="15579">
                  <c:v>0.18723699999999999</c:v>
                </c:pt>
                <c:pt idx="15580">
                  <c:v>0.18737599999999999</c:v>
                </c:pt>
                <c:pt idx="15581">
                  <c:v>0.187273</c:v>
                </c:pt>
                <c:pt idx="15582">
                  <c:v>0.18723999999999999</c:v>
                </c:pt>
                <c:pt idx="15583">
                  <c:v>0.18744</c:v>
                </c:pt>
                <c:pt idx="15584">
                  <c:v>0.18733</c:v>
                </c:pt>
                <c:pt idx="15585">
                  <c:v>0.18751300000000001</c:v>
                </c:pt>
                <c:pt idx="15586">
                  <c:v>0.18722800000000001</c:v>
                </c:pt>
                <c:pt idx="15587">
                  <c:v>0.18737500000000001</c:v>
                </c:pt>
                <c:pt idx="15588">
                  <c:v>0.18729000000000001</c:v>
                </c:pt>
                <c:pt idx="15589">
                  <c:v>0.18714900000000001</c:v>
                </c:pt>
                <c:pt idx="15590">
                  <c:v>0.187199</c:v>
                </c:pt>
                <c:pt idx="15591">
                  <c:v>0.18684700000000001</c:v>
                </c:pt>
                <c:pt idx="15592">
                  <c:v>0.18690799999999999</c:v>
                </c:pt>
                <c:pt idx="15593">
                  <c:v>0.186641</c:v>
                </c:pt>
                <c:pt idx="15594">
                  <c:v>0.186524</c:v>
                </c:pt>
                <c:pt idx="15595">
                  <c:v>0.18642900000000001</c:v>
                </c:pt>
                <c:pt idx="15596">
                  <c:v>0.18618699999999999</c:v>
                </c:pt>
                <c:pt idx="15597">
                  <c:v>0.18612799999999999</c:v>
                </c:pt>
                <c:pt idx="15598">
                  <c:v>0.18595200000000001</c:v>
                </c:pt>
                <c:pt idx="15599">
                  <c:v>0.18592500000000001</c:v>
                </c:pt>
                <c:pt idx="15600">
                  <c:v>0.185501</c:v>
                </c:pt>
                <c:pt idx="15601">
                  <c:v>0.18542400000000001</c:v>
                </c:pt>
                <c:pt idx="15602">
                  <c:v>0.18501600000000001</c:v>
                </c:pt>
                <c:pt idx="15603">
                  <c:v>0.18484200000000001</c:v>
                </c:pt>
                <c:pt idx="15604">
                  <c:v>0.18452499999999999</c:v>
                </c:pt>
                <c:pt idx="15605">
                  <c:v>0.18417800000000001</c:v>
                </c:pt>
                <c:pt idx="15606">
                  <c:v>0.184001</c:v>
                </c:pt>
                <c:pt idx="15607">
                  <c:v>0.18355099999999999</c:v>
                </c:pt>
                <c:pt idx="15608">
                  <c:v>0.18354000000000001</c:v>
                </c:pt>
                <c:pt idx="15609">
                  <c:v>0.18293499999999999</c:v>
                </c:pt>
                <c:pt idx="15610">
                  <c:v>0.18273500000000001</c:v>
                </c:pt>
                <c:pt idx="15611">
                  <c:v>0.18237999999999999</c:v>
                </c:pt>
                <c:pt idx="15612">
                  <c:v>0.18199199999999999</c:v>
                </c:pt>
                <c:pt idx="15613">
                  <c:v>0.18160799999999999</c:v>
                </c:pt>
                <c:pt idx="15614">
                  <c:v>0.18107799999999999</c:v>
                </c:pt>
                <c:pt idx="15615">
                  <c:v>0.18079100000000001</c:v>
                </c:pt>
                <c:pt idx="15616">
                  <c:v>0.18032899999999999</c:v>
                </c:pt>
                <c:pt idx="15617">
                  <c:v>0.17990700000000001</c:v>
                </c:pt>
                <c:pt idx="15618">
                  <c:v>0.17951700000000001</c:v>
                </c:pt>
                <c:pt idx="15619">
                  <c:v>0.17890200000000001</c:v>
                </c:pt>
                <c:pt idx="15620">
                  <c:v>0.17855399999999999</c:v>
                </c:pt>
                <c:pt idx="15621">
                  <c:v>0.178034</c:v>
                </c:pt>
                <c:pt idx="15622">
                  <c:v>0.17752000000000001</c:v>
                </c:pt>
                <c:pt idx="15623">
                  <c:v>0.177036</c:v>
                </c:pt>
                <c:pt idx="15624">
                  <c:v>0.17635200000000001</c:v>
                </c:pt>
                <c:pt idx="15625">
                  <c:v>0.17586499999999999</c:v>
                </c:pt>
                <c:pt idx="15626">
                  <c:v>0.175153</c:v>
                </c:pt>
                <c:pt idx="15627">
                  <c:v>0.17480699999999999</c:v>
                </c:pt>
                <c:pt idx="15628">
                  <c:v>0.17393900000000001</c:v>
                </c:pt>
                <c:pt idx="15629">
                  <c:v>0.17316000000000001</c:v>
                </c:pt>
                <c:pt idx="15630">
                  <c:v>0.17247699999999999</c:v>
                </c:pt>
                <c:pt idx="15631">
                  <c:v>0.17189599999999999</c:v>
                </c:pt>
                <c:pt idx="15632">
                  <c:v>0.171011</c:v>
                </c:pt>
                <c:pt idx="15633">
                  <c:v>0.17027200000000001</c:v>
                </c:pt>
                <c:pt idx="15634">
                  <c:v>0.169458</c:v>
                </c:pt>
                <c:pt idx="15635">
                  <c:v>0.16867499999999999</c:v>
                </c:pt>
                <c:pt idx="15636">
                  <c:v>0.16777800000000001</c:v>
                </c:pt>
                <c:pt idx="15637">
                  <c:v>0.166854</c:v>
                </c:pt>
                <c:pt idx="15638">
                  <c:v>0.166047</c:v>
                </c:pt>
                <c:pt idx="15639">
                  <c:v>0.16511100000000001</c:v>
                </c:pt>
                <c:pt idx="15640">
                  <c:v>0.16408200000000001</c:v>
                </c:pt>
                <c:pt idx="15641">
                  <c:v>0.163212</c:v>
                </c:pt>
                <c:pt idx="15642">
                  <c:v>0.16211800000000001</c:v>
                </c:pt>
                <c:pt idx="15643">
                  <c:v>0.16109499999999999</c:v>
                </c:pt>
                <c:pt idx="15644">
                  <c:v>0.16009899999999999</c:v>
                </c:pt>
                <c:pt idx="15645">
                  <c:v>0.15884999999999999</c:v>
                </c:pt>
                <c:pt idx="15646">
                  <c:v>0.15782099999999999</c:v>
                </c:pt>
                <c:pt idx="15647">
                  <c:v>0.15651799999999999</c:v>
                </c:pt>
                <c:pt idx="15648">
                  <c:v>0.155338</c:v>
                </c:pt>
                <c:pt idx="15649">
                  <c:v>0.154201</c:v>
                </c:pt>
                <c:pt idx="15650">
                  <c:v>0.15281800000000001</c:v>
                </c:pt>
                <c:pt idx="15651">
                  <c:v>0.15156700000000001</c:v>
                </c:pt>
                <c:pt idx="15652">
                  <c:v>0.150008</c:v>
                </c:pt>
                <c:pt idx="15653">
                  <c:v>0.148809</c:v>
                </c:pt>
                <c:pt idx="15654">
                  <c:v>0.14729200000000001</c:v>
                </c:pt>
                <c:pt idx="15655">
                  <c:v>0.14594699999999999</c:v>
                </c:pt>
                <c:pt idx="15656">
                  <c:v>0.14438300000000001</c:v>
                </c:pt>
                <c:pt idx="15657">
                  <c:v>0.142734</c:v>
                </c:pt>
                <c:pt idx="15658">
                  <c:v>0.14122100000000001</c:v>
                </c:pt>
                <c:pt idx="15659">
                  <c:v>0.13974700000000001</c:v>
                </c:pt>
                <c:pt idx="15660">
                  <c:v>0.13813800000000001</c:v>
                </c:pt>
                <c:pt idx="15661">
                  <c:v>0.13640099999999999</c:v>
                </c:pt>
                <c:pt idx="15662">
                  <c:v>0.134601</c:v>
                </c:pt>
                <c:pt idx="15663">
                  <c:v>0.13289100000000001</c:v>
                </c:pt>
                <c:pt idx="15664">
                  <c:v>0.131136</c:v>
                </c:pt>
                <c:pt idx="15665">
                  <c:v>0.129494</c:v>
                </c:pt>
                <c:pt idx="15666">
                  <c:v>0.12742999999999999</c:v>
                </c:pt>
                <c:pt idx="15667">
                  <c:v>0.12587400000000001</c:v>
                </c:pt>
                <c:pt idx="15668">
                  <c:v>0.12372</c:v>
                </c:pt>
                <c:pt idx="15669">
                  <c:v>0.12209399999999999</c:v>
                </c:pt>
                <c:pt idx="15670">
                  <c:v>0.12010999999999999</c:v>
                </c:pt>
                <c:pt idx="15671">
                  <c:v>0.118162</c:v>
                </c:pt>
                <c:pt idx="15672">
                  <c:v>0.11620800000000001</c:v>
                </c:pt>
                <c:pt idx="15673">
                  <c:v>0.11415699999999999</c:v>
                </c:pt>
                <c:pt idx="15674">
                  <c:v>0.112335</c:v>
                </c:pt>
                <c:pt idx="15675">
                  <c:v>0.110141</c:v>
                </c:pt>
                <c:pt idx="15676">
                  <c:v>0.108186</c:v>
                </c:pt>
                <c:pt idx="15677">
                  <c:v>0.10592799999999999</c:v>
                </c:pt>
                <c:pt idx="15678">
                  <c:v>0.103867</c:v>
                </c:pt>
                <c:pt idx="15679">
                  <c:v>0.101743</c:v>
                </c:pt>
                <c:pt idx="15680">
                  <c:v>9.9565500000000001E-2</c:v>
                </c:pt>
                <c:pt idx="15681">
                  <c:v>9.7365999999999994E-2</c:v>
                </c:pt>
                <c:pt idx="15682">
                  <c:v>9.4973000000000002E-2</c:v>
                </c:pt>
                <c:pt idx="15683">
                  <c:v>9.2866299999999999E-2</c:v>
                </c:pt>
                <c:pt idx="15684">
                  <c:v>9.0548900000000002E-2</c:v>
                </c:pt>
                <c:pt idx="15685">
                  <c:v>8.8033700000000006E-2</c:v>
                </c:pt>
                <c:pt idx="15686">
                  <c:v>8.5994000000000001E-2</c:v>
                </c:pt>
                <c:pt idx="15687">
                  <c:v>8.3460500000000007E-2</c:v>
                </c:pt>
                <c:pt idx="15688">
                  <c:v>8.1189600000000001E-2</c:v>
                </c:pt>
                <c:pt idx="15689">
                  <c:v>7.8939300000000004E-2</c:v>
                </c:pt>
                <c:pt idx="15690">
                  <c:v>7.6399999999999996E-2</c:v>
                </c:pt>
                <c:pt idx="15691">
                  <c:v>7.4076400000000001E-2</c:v>
                </c:pt>
                <c:pt idx="15692">
                  <c:v>7.1681700000000001E-2</c:v>
                </c:pt>
                <c:pt idx="15693">
                  <c:v>6.9208900000000004E-2</c:v>
                </c:pt>
                <c:pt idx="15694">
                  <c:v>6.6733100000000004E-2</c:v>
                </c:pt>
                <c:pt idx="15695">
                  <c:v>6.4641100000000007E-2</c:v>
                </c:pt>
                <c:pt idx="15696">
                  <c:v>6.1702199999999999E-2</c:v>
                </c:pt>
                <c:pt idx="15697">
                  <c:v>5.9551399999999997E-2</c:v>
                </c:pt>
                <c:pt idx="15698">
                  <c:v>5.6994000000000003E-2</c:v>
                </c:pt>
                <c:pt idx="15699">
                  <c:v>5.4563800000000003E-2</c:v>
                </c:pt>
                <c:pt idx="15700">
                  <c:v>5.2174900000000003E-2</c:v>
                </c:pt>
                <c:pt idx="15701">
                  <c:v>4.9670800000000001E-2</c:v>
                </c:pt>
                <c:pt idx="15702">
                  <c:v>4.7131800000000001E-2</c:v>
                </c:pt>
                <c:pt idx="15703">
                  <c:v>4.4734400000000001E-2</c:v>
                </c:pt>
                <c:pt idx="15704">
                  <c:v>4.2217499999999998E-2</c:v>
                </c:pt>
                <c:pt idx="15705">
                  <c:v>3.9911099999999998E-2</c:v>
                </c:pt>
                <c:pt idx="15706">
                  <c:v>3.7243499999999999E-2</c:v>
                </c:pt>
                <c:pt idx="15707">
                  <c:v>3.49555E-2</c:v>
                </c:pt>
                <c:pt idx="15708">
                  <c:v>3.2197200000000002E-2</c:v>
                </c:pt>
                <c:pt idx="15709">
                  <c:v>2.9966300000000001E-2</c:v>
                </c:pt>
                <c:pt idx="15710">
                  <c:v>2.73183E-2</c:v>
                </c:pt>
                <c:pt idx="15711">
                  <c:v>2.48962E-2</c:v>
                </c:pt>
                <c:pt idx="15712">
                  <c:v>2.2545699999999998E-2</c:v>
                </c:pt>
                <c:pt idx="15713">
                  <c:v>1.9866999999999999E-2</c:v>
                </c:pt>
                <c:pt idx="15714">
                  <c:v>1.7585E-2</c:v>
                </c:pt>
                <c:pt idx="15715">
                  <c:v>1.4964699999999999E-2</c:v>
                </c:pt>
                <c:pt idx="15716">
                  <c:v>1.2638099999999999E-2</c:v>
                </c:pt>
                <c:pt idx="15717">
                  <c:v>1.00619E-2</c:v>
                </c:pt>
                <c:pt idx="15718">
                  <c:v>7.6400900000000004E-3</c:v>
                </c:pt>
                <c:pt idx="15719">
                  <c:v>5.1322299999999998E-3</c:v>
                </c:pt>
                <c:pt idx="15720">
                  <c:v>2.80978E-3</c:v>
                </c:pt>
                <c:pt idx="15721">
                  <c:v>4.0100599999999998E-4</c:v>
                </c:pt>
                <c:pt idx="15722">
                  <c:v>-2.1885699999999999E-3</c:v>
                </c:pt>
                <c:pt idx="15723">
                  <c:v>-4.4526100000000001E-3</c:v>
                </c:pt>
                <c:pt idx="15724">
                  <c:v>-6.9705499999999998E-3</c:v>
                </c:pt>
                <c:pt idx="15725">
                  <c:v>-9.4134900000000001E-3</c:v>
                </c:pt>
                <c:pt idx="15726">
                  <c:v>-1.1721199999999999E-2</c:v>
                </c:pt>
                <c:pt idx="15727">
                  <c:v>-1.4120799999999999E-2</c:v>
                </c:pt>
                <c:pt idx="15728">
                  <c:v>-1.6369600000000002E-2</c:v>
                </c:pt>
                <c:pt idx="15729">
                  <c:v>-1.89012E-2</c:v>
                </c:pt>
                <c:pt idx="15730">
                  <c:v>-2.1006199999999999E-2</c:v>
                </c:pt>
                <c:pt idx="15731">
                  <c:v>-2.3482599999999999E-2</c:v>
                </c:pt>
                <c:pt idx="15732">
                  <c:v>-2.5648299999999999E-2</c:v>
                </c:pt>
                <c:pt idx="15733">
                  <c:v>-2.77979E-2</c:v>
                </c:pt>
                <c:pt idx="15734">
                  <c:v>-3.0172299999999999E-2</c:v>
                </c:pt>
                <c:pt idx="15735">
                  <c:v>-3.2444500000000001E-2</c:v>
                </c:pt>
                <c:pt idx="15736">
                  <c:v>-3.4626999999999998E-2</c:v>
                </c:pt>
                <c:pt idx="15737">
                  <c:v>-3.67344E-2</c:v>
                </c:pt>
                <c:pt idx="15738">
                  <c:v>-3.8996099999999999E-2</c:v>
                </c:pt>
                <c:pt idx="15739">
                  <c:v>-4.0996199999999997E-2</c:v>
                </c:pt>
                <c:pt idx="15740">
                  <c:v>-4.3143300000000002E-2</c:v>
                </c:pt>
                <c:pt idx="15741">
                  <c:v>-4.5280500000000001E-2</c:v>
                </c:pt>
                <c:pt idx="15742">
                  <c:v>-4.7475799999999999E-2</c:v>
                </c:pt>
                <c:pt idx="15743">
                  <c:v>-4.9664800000000002E-2</c:v>
                </c:pt>
                <c:pt idx="15744">
                  <c:v>-5.1546000000000002E-2</c:v>
                </c:pt>
                <c:pt idx="15745">
                  <c:v>-5.3740599999999999E-2</c:v>
                </c:pt>
                <c:pt idx="15746">
                  <c:v>-5.5790600000000003E-2</c:v>
                </c:pt>
                <c:pt idx="15747">
                  <c:v>-5.7972599999999999E-2</c:v>
                </c:pt>
                <c:pt idx="15748">
                  <c:v>-5.9917999999999999E-2</c:v>
                </c:pt>
                <c:pt idx="15749">
                  <c:v>-6.1739500000000003E-2</c:v>
                </c:pt>
                <c:pt idx="15750">
                  <c:v>-6.3689700000000002E-2</c:v>
                </c:pt>
                <c:pt idx="15751">
                  <c:v>-6.5575099999999997E-2</c:v>
                </c:pt>
                <c:pt idx="15752">
                  <c:v>-6.7589200000000002E-2</c:v>
                </c:pt>
                <c:pt idx="15753">
                  <c:v>-6.9354600000000002E-2</c:v>
                </c:pt>
                <c:pt idx="15754">
                  <c:v>-7.1214700000000006E-2</c:v>
                </c:pt>
                <c:pt idx="15755">
                  <c:v>-7.2990399999999997E-2</c:v>
                </c:pt>
                <c:pt idx="15756">
                  <c:v>-7.4894799999999997E-2</c:v>
                </c:pt>
                <c:pt idx="15757">
                  <c:v>-7.6663499999999996E-2</c:v>
                </c:pt>
                <c:pt idx="15758">
                  <c:v>-7.8528000000000001E-2</c:v>
                </c:pt>
                <c:pt idx="15759">
                  <c:v>-8.02707E-2</c:v>
                </c:pt>
                <c:pt idx="15760">
                  <c:v>-8.1946500000000005E-2</c:v>
                </c:pt>
                <c:pt idx="15761">
                  <c:v>-8.3549300000000007E-2</c:v>
                </c:pt>
                <c:pt idx="15762">
                  <c:v>-8.5391400000000006E-2</c:v>
                </c:pt>
                <c:pt idx="15763">
                  <c:v>-8.6960700000000002E-2</c:v>
                </c:pt>
                <c:pt idx="15764">
                  <c:v>-8.8665400000000005E-2</c:v>
                </c:pt>
                <c:pt idx="15765">
                  <c:v>-9.0171799999999996E-2</c:v>
                </c:pt>
                <c:pt idx="15766">
                  <c:v>-9.1672600000000007E-2</c:v>
                </c:pt>
                <c:pt idx="15767">
                  <c:v>-9.3272900000000006E-2</c:v>
                </c:pt>
                <c:pt idx="15768">
                  <c:v>-9.4694899999999999E-2</c:v>
                </c:pt>
                <c:pt idx="15769">
                  <c:v>-9.6275200000000005E-2</c:v>
                </c:pt>
                <c:pt idx="15770">
                  <c:v>-9.7651399999999999E-2</c:v>
                </c:pt>
                <c:pt idx="15771">
                  <c:v>-9.9060700000000002E-2</c:v>
                </c:pt>
                <c:pt idx="15772">
                  <c:v>-0.100273</c:v>
                </c:pt>
                <c:pt idx="15773">
                  <c:v>-0.101826</c:v>
                </c:pt>
                <c:pt idx="15774">
                  <c:v>-0.103021</c:v>
                </c:pt>
                <c:pt idx="15775">
                  <c:v>-0.104337</c:v>
                </c:pt>
                <c:pt idx="15776">
                  <c:v>-0.105618</c:v>
                </c:pt>
                <c:pt idx="15777">
                  <c:v>-0.106931</c:v>
                </c:pt>
                <c:pt idx="15778">
                  <c:v>-0.108208</c:v>
                </c:pt>
                <c:pt idx="15779">
                  <c:v>-0.109373</c:v>
                </c:pt>
                <c:pt idx="15780">
                  <c:v>-0.11075699999999999</c:v>
                </c:pt>
                <c:pt idx="15781">
                  <c:v>-0.112029</c:v>
                </c:pt>
                <c:pt idx="15782">
                  <c:v>-0.113154</c:v>
                </c:pt>
                <c:pt idx="15783">
                  <c:v>-0.114398</c:v>
                </c:pt>
                <c:pt idx="15784">
                  <c:v>-0.11555700000000001</c:v>
                </c:pt>
                <c:pt idx="15785">
                  <c:v>-0.116798</c:v>
                </c:pt>
                <c:pt idx="15786">
                  <c:v>-0.117808</c:v>
                </c:pt>
                <c:pt idx="15787">
                  <c:v>-0.11887200000000001</c:v>
                </c:pt>
                <c:pt idx="15788">
                  <c:v>-0.11996999999999999</c:v>
                </c:pt>
                <c:pt idx="15789">
                  <c:v>-0.120813</c:v>
                </c:pt>
                <c:pt idx="15790">
                  <c:v>-0.121974</c:v>
                </c:pt>
                <c:pt idx="15791">
                  <c:v>-0.122729</c:v>
                </c:pt>
                <c:pt idx="15792">
                  <c:v>-0.123738</c:v>
                </c:pt>
                <c:pt idx="15793">
                  <c:v>-0.124637</c:v>
                </c:pt>
                <c:pt idx="15794">
                  <c:v>-0.125501</c:v>
                </c:pt>
                <c:pt idx="15795">
                  <c:v>-0.12638199999999999</c:v>
                </c:pt>
                <c:pt idx="15796">
                  <c:v>-0.12715899999999999</c:v>
                </c:pt>
                <c:pt idx="15797">
                  <c:v>-0.128083</c:v>
                </c:pt>
                <c:pt idx="15798">
                  <c:v>-0.12887899999999999</c:v>
                </c:pt>
                <c:pt idx="15799">
                  <c:v>-0.12987000000000001</c:v>
                </c:pt>
                <c:pt idx="15800">
                  <c:v>-0.13053899999999999</c:v>
                </c:pt>
                <c:pt idx="15801">
                  <c:v>-0.13154299999999999</c:v>
                </c:pt>
                <c:pt idx="15802">
                  <c:v>-0.13217999999999999</c:v>
                </c:pt>
                <c:pt idx="15803">
                  <c:v>-0.133136</c:v>
                </c:pt>
                <c:pt idx="15804">
                  <c:v>-0.134018</c:v>
                </c:pt>
                <c:pt idx="15805">
                  <c:v>-0.13467599999999999</c:v>
                </c:pt>
                <c:pt idx="15806">
                  <c:v>-0.135571</c:v>
                </c:pt>
                <c:pt idx="15807">
                  <c:v>-0.13623499999999999</c:v>
                </c:pt>
                <c:pt idx="15808">
                  <c:v>-0.13702500000000001</c:v>
                </c:pt>
                <c:pt idx="15809">
                  <c:v>-0.13773299999999999</c:v>
                </c:pt>
                <c:pt idx="15810">
                  <c:v>-0.13831099999999999</c:v>
                </c:pt>
                <c:pt idx="15811">
                  <c:v>-0.139045</c:v>
                </c:pt>
                <c:pt idx="15812">
                  <c:v>-0.13969799999999999</c:v>
                </c:pt>
                <c:pt idx="15813">
                  <c:v>-0.14031299999999999</c:v>
                </c:pt>
                <c:pt idx="15814">
                  <c:v>-0.140872</c:v>
                </c:pt>
                <c:pt idx="15815">
                  <c:v>-0.141734</c:v>
                </c:pt>
                <c:pt idx="15816">
                  <c:v>-0.142265</c:v>
                </c:pt>
                <c:pt idx="15817">
                  <c:v>-0.14291100000000001</c:v>
                </c:pt>
                <c:pt idx="15818">
                  <c:v>-0.143563</c:v>
                </c:pt>
                <c:pt idx="15819">
                  <c:v>-0.14416999999999999</c:v>
                </c:pt>
                <c:pt idx="15820">
                  <c:v>-0.145062</c:v>
                </c:pt>
                <c:pt idx="15821">
                  <c:v>-0.14546799999999999</c:v>
                </c:pt>
                <c:pt idx="15822">
                  <c:v>-0.14628099999999999</c:v>
                </c:pt>
                <c:pt idx="15823">
                  <c:v>-0.14677100000000001</c:v>
                </c:pt>
                <c:pt idx="15824">
                  <c:v>-0.147397</c:v>
                </c:pt>
                <c:pt idx="15825">
                  <c:v>-0.14832000000000001</c:v>
                </c:pt>
                <c:pt idx="15826">
                  <c:v>-0.14890100000000001</c:v>
                </c:pt>
                <c:pt idx="15827">
                  <c:v>-0.14949399999999999</c:v>
                </c:pt>
                <c:pt idx="15828">
                  <c:v>-0.150007</c:v>
                </c:pt>
                <c:pt idx="15829">
                  <c:v>-0.15065799999999999</c:v>
                </c:pt>
                <c:pt idx="15830">
                  <c:v>-0.151368</c:v>
                </c:pt>
                <c:pt idx="15831">
                  <c:v>-0.15197099999999999</c:v>
                </c:pt>
                <c:pt idx="15832">
                  <c:v>-0.152476</c:v>
                </c:pt>
                <c:pt idx="15833">
                  <c:v>-0.152917</c:v>
                </c:pt>
                <c:pt idx="15834">
                  <c:v>-0.15364900000000001</c:v>
                </c:pt>
                <c:pt idx="15835">
                  <c:v>-0.15400800000000001</c:v>
                </c:pt>
                <c:pt idx="15836">
                  <c:v>-0.15490200000000001</c:v>
                </c:pt>
                <c:pt idx="15837">
                  <c:v>-0.15532499999999999</c:v>
                </c:pt>
                <c:pt idx="15838">
                  <c:v>-0.15595300000000001</c:v>
                </c:pt>
                <c:pt idx="15839">
                  <c:v>-0.156444</c:v>
                </c:pt>
                <c:pt idx="15840">
                  <c:v>-0.15703900000000001</c:v>
                </c:pt>
                <c:pt idx="15841">
                  <c:v>-0.157722</c:v>
                </c:pt>
                <c:pt idx="15842">
                  <c:v>-0.15821199999999999</c:v>
                </c:pt>
                <c:pt idx="15843">
                  <c:v>-0.158802</c:v>
                </c:pt>
                <c:pt idx="15844">
                  <c:v>-0.15937599999999999</c:v>
                </c:pt>
                <c:pt idx="15845">
                  <c:v>-0.15981000000000001</c:v>
                </c:pt>
                <c:pt idx="15846">
                  <c:v>-0.16059899999999999</c:v>
                </c:pt>
                <c:pt idx="15847">
                  <c:v>-0.16098499999999999</c:v>
                </c:pt>
                <c:pt idx="15848">
                  <c:v>-0.16169600000000001</c:v>
                </c:pt>
                <c:pt idx="15849">
                  <c:v>-0.16205900000000001</c:v>
                </c:pt>
                <c:pt idx="15850">
                  <c:v>-0.16261400000000001</c:v>
                </c:pt>
                <c:pt idx="15851">
                  <c:v>-0.163216</c:v>
                </c:pt>
                <c:pt idx="15852">
                  <c:v>-0.163601</c:v>
                </c:pt>
                <c:pt idx="15853">
                  <c:v>-0.16425500000000001</c:v>
                </c:pt>
                <c:pt idx="15854">
                  <c:v>-0.16461799999999999</c:v>
                </c:pt>
                <c:pt idx="15855">
                  <c:v>-0.165186</c:v>
                </c:pt>
                <c:pt idx="15856">
                  <c:v>-0.16555300000000001</c:v>
                </c:pt>
                <c:pt idx="15857">
                  <c:v>-0.165989</c:v>
                </c:pt>
                <c:pt idx="15858">
                  <c:v>-0.16638</c:v>
                </c:pt>
                <c:pt idx="15859">
                  <c:v>-0.16685</c:v>
                </c:pt>
                <c:pt idx="15860">
                  <c:v>-0.16728999999999999</c:v>
                </c:pt>
                <c:pt idx="15861">
                  <c:v>-0.16755900000000001</c:v>
                </c:pt>
                <c:pt idx="15862">
                  <c:v>-0.16808100000000001</c:v>
                </c:pt>
                <c:pt idx="15863">
                  <c:v>-0.168463</c:v>
                </c:pt>
                <c:pt idx="15864">
                  <c:v>-0.169048</c:v>
                </c:pt>
                <c:pt idx="15865">
                  <c:v>-0.169295</c:v>
                </c:pt>
                <c:pt idx="15866">
                  <c:v>-0.169708</c:v>
                </c:pt>
                <c:pt idx="15867">
                  <c:v>-0.17013</c:v>
                </c:pt>
                <c:pt idx="15868">
                  <c:v>-0.17041300000000001</c:v>
                </c:pt>
                <c:pt idx="15869">
                  <c:v>-0.17091300000000001</c:v>
                </c:pt>
                <c:pt idx="15870">
                  <c:v>-0.17120199999999999</c:v>
                </c:pt>
                <c:pt idx="15871">
                  <c:v>-0.17147200000000001</c:v>
                </c:pt>
                <c:pt idx="15872">
                  <c:v>-0.171705</c:v>
                </c:pt>
                <c:pt idx="15873">
                  <c:v>-0.17191200000000001</c:v>
                </c:pt>
                <c:pt idx="15874">
                  <c:v>-0.17234099999999999</c:v>
                </c:pt>
                <c:pt idx="15875">
                  <c:v>-0.17250799999999999</c:v>
                </c:pt>
                <c:pt idx="15876">
                  <c:v>-0.172815</c:v>
                </c:pt>
                <c:pt idx="15877">
                  <c:v>-0.17302100000000001</c:v>
                </c:pt>
                <c:pt idx="15878">
                  <c:v>-0.17337</c:v>
                </c:pt>
                <c:pt idx="15879">
                  <c:v>-0.17341300000000001</c:v>
                </c:pt>
                <c:pt idx="15880">
                  <c:v>-0.173821</c:v>
                </c:pt>
                <c:pt idx="15881">
                  <c:v>-0.17397099999999999</c:v>
                </c:pt>
                <c:pt idx="15882">
                  <c:v>-0.17404800000000001</c:v>
                </c:pt>
                <c:pt idx="15883">
                  <c:v>-0.17436499999999999</c:v>
                </c:pt>
                <c:pt idx="15884">
                  <c:v>-0.17439399999999999</c:v>
                </c:pt>
                <c:pt idx="15885">
                  <c:v>-0.174458</c:v>
                </c:pt>
                <c:pt idx="15886">
                  <c:v>-0.17491899999999999</c:v>
                </c:pt>
                <c:pt idx="15887">
                  <c:v>-0.17471700000000001</c:v>
                </c:pt>
                <c:pt idx="15888">
                  <c:v>-0.175092</c:v>
                </c:pt>
                <c:pt idx="15889">
                  <c:v>-0.17493700000000001</c:v>
                </c:pt>
                <c:pt idx="15890">
                  <c:v>-0.17530200000000001</c:v>
                </c:pt>
                <c:pt idx="15891">
                  <c:v>-0.175261</c:v>
                </c:pt>
                <c:pt idx="15892">
                  <c:v>-0.17538300000000001</c:v>
                </c:pt>
                <c:pt idx="15893">
                  <c:v>-0.17544899999999999</c:v>
                </c:pt>
                <c:pt idx="15894">
                  <c:v>-0.17540500000000001</c:v>
                </c:pt>
                <c:pt idx="15895">
                  <c:v>-0.17544799999999999</c:v>
                </c:pt>
                <c:pt idx="15896">
                  <c:v>-0.17532700000000001</c:v>
                </c:pt>
                <c:pt idx="15897">
                  <c:v>-0.17552999999999999</c:v>
                </c:pt>
                <c:pt idx="15898">
                  <c:v>-0.175345</c:v>
                </c:pt>
                <c:pt idx="15899">
                  <c:v>-0.17531099999999999</c:v>
                </c:pt>
                <c:pt idx="15900">
                  <c:v>-0.17514399999999999</c:v>
                </c:pt>
                <c:pt idx="15901">
                  <c:v>-0.175231</c:v>
                </c:pt>
                <c:pt idx="15902">
                  <c:v>-0.17510800000000001</c:v>
                </c:pt>
                <c:pt idx="15903">
                  <c:v>-0.17502999999999999</c:v>
                </c:pt>
                <c:pt idx="15904">
                  <c:v>-0.174873</c:v>
                </c:pt>
                <c:pt idx="15905">
                  <c:v>-0.174789</c:v>
                </c:pt>
                <c:pt idx="15906">
                  <c:v>-0.17480000000000001</c:v>
                </c:pt>
                <c:pt idx="15907">
                  <c:v>-0.17452400000000001</c:v>
                </c:pt>
                <c:pt idx="15908">
                  <c:v>-0.17450399999999999</c:v>
                </c:pt>
                <c:pt idx="15909">
                  <c:v>-0.174124</c:v>
                </c:pt>
                <c:pt idx="15910">
                  <c:v>-0.17389299999999999</c:v>
                </c:pt>
                <c:pt idx="15911">
                  <c:v>-0.173765</c:v>
                </c:pt>
                <c:pt idx="15912">
                  <c:v>-0.17332700000000001</c:v>
                </c:pt>
                <c:pt idx="15913">
                  <c:v>-0.173231</c:v>
                </c:pt>
                <c:pt idx="15914">
                  <c:v>-0.17286899999999999</c:v>
                </c:pt>
                <c:pt idx="15915">
                  <c:v>-0.17246300000000001</c:v>
                </c:pt>
                <c:pt idx="15916">
                  <c:v>-0.17221400000000001</c:v>
                </c:pt>
                <c:pt idx="15917">
                  <c:v>-0.17186399999999999</c:v>
                </c:pt>
                <c:pt idx="15918">
                  <c:v>-0.17156099999999999</c:v>
                </c:pt>
                <c:pt idx="15919">
                  <c:v>-0.171185</c:v>
                </c:pt>
                <c:pt idx="15920">
                  <c:v>-0.17086999999999999</c:v>
                </c:pt>
                <c:pt idx="15921">
                  <c:v>-0.170463</c:v>
                </c:pt>
                <c:pt idx="15922">
                  <c:v>-0.17003699999999999</c:v>
                </c:pt>
                <c:pt idx="15923">
                  <c:v>-0.16966600000000001</c:v>
                </c:pt>
                <c:pt idx="15924">
                  <c:v>-0.16925299999999999</c:v>
                </c:pt>
                <c:pt idx="15925">
                  <c:v>-0.16880600000000001</c:v>
                </c:pt>
                <c:pt idx="15926">
                  <c:v>-0.16826099999999999</c:v>
                </c:pt>
                <c:pt idx="15927">
                  <c:v>-0.16802800000000001</c:v>
                </c:pt>
                <c:pt idx="15928">
                  <c:v>-0.167348</c:v>
                </c:pt>
                <c:pt idx="15929">
                  <c:v>-0.16689399999999999</c:v>
                </c:pt>
                <c:pt idx="15930">
                  <c:v>-0.16631499999999999</c:v>
                </c:pt>
                <c:pt idx="15931">
                  <c:v>-0.165802</c:v>
                </c:pt>
                <c:pt idx="15932">
                  <c:v>-0.16520299999999999</c:v>
                </c:pt>
                <c:pt idx="15933">
                  <c:v>-0.16461899999999999</c:v>
                </c:pt>
                <c:pt idx="15934">
                  <c:v>-0.16387399999999999</c:v>
                </c:pt>
                <c:pt idx="15935">
                  <c:v>-0.163304</c:v>
                </c:pt>
                <c:pt idx="15936">
                  <c:v>-0.162633</c:v>
                </c:pt>
                <c:pt idx="15937">
                  <c:v>-0.162074</c:v>
                </c:pt>
                <c:pt idx="15938">
                  <c:v>-0.161221</c:v>
                </c:pt>
                <c:pt idx="15939">
                  <c:v>-0.16079399999999999</c:v>
                </c:pt>
                <c:pt idx="15940">
                  <c:v>-0.15993099999999999</c:v>
                </c:pt>
                <c:pt idx="15941">
                  <c:v>-0.159384</c:v>
                </c:pt>
                <c:pt idx="15942">
                  <c:v>-0.15853400000000001</c:v>
                </c:pt>
                <c:pt idx="15943">
                  <c:v>-0.15810299999999999</c:v>
                </c:pt>
                <c:pt idx="15944">
                  <c:v>-0.15726599999999999</c:v>
                </c:pt>
                <c:pt idx="15945">
                  <c:v>-0.156557</c:v>
                </c:pt>
                <c:pt idx="15946">
                  <c:v>-0.156051</c:v>
                </c:pt>
                <c:pt idx="15947">
                  <c:v>-0.15531200000000001</c:v>
                </c:pt>
                <c:pt idx="15948">
                  <c:v>-0.15453900000000001</c:v>
                </c:pt>
                <c:pt idx="15949">
                  <c:v>-0.15373000000000001</c:v>
                </c:pt>
                <c:pt idx="15950">
                  <c:v>-0.15303700000000001</c:v>
                </c:pt>
                <c:pt idx="15951">
                  <c:v>-0.152309</c:v>
                </c:pt>
                <c:pt idx="15952">
                  <c:v>-0.15155099999999999</c:v>
                </c:pt>
                <c:pt idx="15953">
                  <c:v>-0.15071399999999999</c:v>
                </c:pt>
                <c:pt idx="15954">
                  <c:v>-0.14987300000000001</c:v>
                </c:pt>
                <c:pt idx="15955">
                  <c:v>-0.14915700000000001</c:v>
                </c:pt>
                <c:pt idx="15956">
                  <c:v>-0.148398</c:v>
                </c:pt>
                <c:pt idx="15957">
                  <c:v>-0.14765500000000001</c:v>
                </c:pt>
                <c:pt idx="15958">
                  <c:v>-0.146761</c:v>
                </c:pt>
                <c:pt idx="15959">
                  <c:v>-0.14608399999999999</c:v>
                </c:pt>
                <c:pt idx="15960">
                  <c:v>-0.14548800000000001</c:v>
                </c:pt>
                <c:pt idx="15961">
                  <c:v>-0.144346</c:v>
                </c:pt>
                <c:pt idx="15962">
                  <c:v>-0.143731</c:v>
                </c:pt>
                <c:pt idx="15963">
                  <c:v>-0.14305899999999999</c:v>
                </c:pt>
                <c:pt idx="15964">
                  <c:v>-0.14211299999999999</c:v>
                </c:pt>
                <c:pt idx="15965">
                  <c:v>-0.14136399999999999</c:v>
                </c:pt>
                <c:pt idx="15966">
                  <c:v>-0.14064099999999999</c:v>
                </c:pt>
                <c:pt idx="15967">
                  <c:v>-0.1401</c:v>
                </c:pt>
                <c:pt idx="15968">
                  <c:v>-0.13900999999999999</c:v>
                </c:pt>
                <c:pt idx="15969">
                  <c:v>-0.13839899999999999</c:v>
                </c:pt>
                <c:pt idx="15970">
                  <c:v>-0.13769999999999999</c:v>
                </c:pt>
                <c:pt idx="15971">
                  <c:v>-0.13691700000000001</c:v>
                </c:pt>
                <c:pt idx="15972">
                  <c:v>-0.13619400000000001</c:v>
                </c:pt>
                <c:pt idx="15973">
                  <c:v>-0.13530700000000001</c:v>
                </c:pt>
                <c:pt idx="15974">
                  <c:v>-0.13492199999999999</c:v>
                </c:pt>
                <c:pt idx="15975">
                  <c:v>-0.13398599999999999</c:v>
                </c:pt>
                <c:pt idx="15976">
                  <c:v>-0.133266</c:v>
                </c:pt>
                <c:pt idx="15977">
                  <c:v>-0.13261300000000001</c:v>
                </c:pt>
                <c:pt idx="15978">
                  <c:v>-0.13183800000000001</c:v>
                </c:pt>
                <c:pt idx="15979">
                  <c:v>-0.13128300000000001</c:v>
                </c:pt>
                <c:pt idx="15980">
                  <c:v>-0.130439</c:v>
                </c:pt>
                <c:pt idx="15981">
                  <c:v>-0.129802</c:v>
                </c:pt>
                <c:pt idx="15982">
                  <c:v>-0.12898200000000001</c:v>
                </c:pt>
                <c:pt idx="15983">
                  <c:v>-0.12822600000000001</c:v>
                </c:pt>
                <c:pt idx="15984">
                  <c:v>-0.127361</c:v>
                </c:pt>
                <c:pt idx="15985">
                  <c:v>-0.12679199999999999</c:v>
                </c:pt>
                <c:pt idx="15986">
                  <c:v>-0.12606300000000001</c:v>
                </c:pt>
                <c:pt idx="15987">
                  <c:v>-0.125301</c:v>
                </c:pt>
                <c:pt idx="15988">
                  <c:v>-0.124556</c:v>
                </c:pt>
                <c:pt idx="15989">
                  <c:v>-0.123792</c:v>
                </c:pt>
                <c:pt idx="15990">
                  <c:v>-0.123222</c:v>
                </c:pt>
                <c:pt idx="15991">
                  <c:v>-0.12241</c:v>
                </c:pt>
                <c:pt idx="15992">
                  <c:v>-0.12157999999999999</c:v>
                </c:pt>
                <c:pt idx="15993">
                  <c:v>-0.120966</c:v>
                </c:pt>
                <c:pt idx="15994">
                  <c:v>-0.12021999999999999</c:v>
                </c:pt>
                <c:pt idx="15995">
                  <c:v>-0.119696</c:v>
                </c:pt>
                <c:pt idx="15996">
                  <c:v>-0.11888</c:v>
                </c:pt>
                <c:pt idx="15997">
                  <c:v>-0.118286</c:v>
                </c:pt>
                <c:pt idx="15998">
                  <c:v>-0.117564</c:v>
                </c:pt>
                <c:pt idx="15999">
                  <c:v>-0.116851</c:v>
                </c:pt>
                <c:pt idx="16000">
                  <c:v>-0.11602999999999999</c:v>
                </c:pt>
                <c:pt idx="16001">
                  <c:v>-0.115494</c:v>
                </c:pt>
                <c:pt idx="16002">
                  <c:v>-0.114714</c:v>
                </c:pt>
                <c:pt idx="16003">
                  <c:v>-0.113909</c:v>
                </c:pt>
                <c:pt idx="16004">
                  <c:v>-0.113192</c:v>
                </c:pt>
                <c:pt idx="16005">
                  <c:v>-0.112229</c:v>
                </c:pt>
                <c:pt idx="16006">
                  <c:v>-0.111649</c:v>
                </c:pt>
                <c:pt idx="16007">
                  <c:v>-0.11086500000000001</c:v>
                </c:pt>
                <c:pt idx="16008">
                  <c:v>-0.110086</c:v>
                </c:pt>
                <c:pt idx="16009">
                  <c:v>-0.10921400000000001</c:v>
                </c:pt>
                <c:pt idx="16010">
                  <c:v>-0.108442</c:v>
                </c:pt>
                <c:pt idx="16011">
                  <c:v>-0.10774599999999999</c:v>
                </c:pt>
                <c:pt idx="16012">
                  <c:v>-0.106879</c:v>
                </c:pt>
                <c:pt idx="16013">
                  <c:v>-0.106158</c:v>
                </c:pt>
                <c:pt idx="16014">
                  <c:v>-0.10519100000000001</c:v>
                </c:pt>
                <c:pt idx="16015">
                  <c:v>-0.10442899999999999</c:v>
                </c:pt>
                <c:pt idx="16016">
                  <c:v>-0.10348</c:v>
                </c:pt>
                <c:pt idx="16017">
                  <c:v>-0.10263</c:v>
                </c:pt>
                <c:pt idx="16018">
                  <c:v>-0.101809</c:v>
                </c:pt>
                <c:pt idx="16019">
                  <c:v>-0.100828</c:v>
                </c:pt>
                <c:pt idx="16020">
                  <c:v>-0.100054</c:v>
                </c:pt>
                <c:pt idx="16021">
                  <c:v>-9.9207400000000001E-2</c:v>
                </c:pt>
                <c:pt idx="16022">
                  <c:v>-9.8236199999999996E-2</c:v>
                </c:pt>
                <c:pt idx="16023">
                  <c:v>-9.7595299999999996E-2</c:v>
                </c:pt>
                <c:pt idx="16024">
                  <c:v>-9.6463099999999996E-2</c:v>
                </c:pt>
                <c:pt idx="16025">
                  <c:v>-9.56481E-2</c:v>
                </c:pt>
                <c:pt idx="16026">
                  <c:v>-9.4637899999999997E-2</c:v>
                </c:pt>
                <c:pt idx="16027">
                  <c:v>-9.37997E-2</c:v>
                </c:pt>
                <c:pt idx="16028">
                  <c:v>-9.2793100000000003E-2</c:v>
                </c:pt>
                <c:pt idx="16029">
                  <c:v>-9.1612600000000002E-2</c:v>
                </c:pt>
                <c:pt idx="16030">
                  <c:v>-9.0829499999999994E-2</c:v>
                </c:pt>
                <c:pt idx="16031">
                  <c:v>-8.9709999999999998E-2</c:v>
                </c:pt>
                <c:pt idx="16032">
                  <c:v>-8.85301E-2</c:v>
                </c:pt>
                <c:pt idx="16033">
                  <c:v>-8.7517499999999998E-2</c:v>
                </c:pt>
                <c:pt idx="16034">
                  <c:v>-8.6385199999999995E-2</c:v>
                </c:pt>
                <c:pt idx="16035">
                  <c:v>-8.54264E-2</c:v>
                </c:pt>
                <c:pt idx="16036">
                  <c:v>-8.4312899999999996E-2</c:v>
                </c:pt>
                <c:pt idx="16037">
                  <c:v>-8.3336599999999997E-2</c:v>
                </c:pt>
                <c:pt idx="16038">
                  <c:v>-8.2104200000000002E-2</c:v>
                </c:pt>
                <c:pt idx="16039">
                  <c:v>-8.0881700000000001E-2</c:v>
                </c:pt>
                <c:pt idx="16040">
                  <c:v>-7.9736899999999999E-2</c:v>
                </c:pt>
                <c:pt idx="16041">
                  <c:v>-7.8556799999999996E-2</c:v>
                </c:pt>
                <c:pt idx="16042">
                  <c:v>-7.7366599999999994E-2</c:v>
                </c:pt>
                <c:pt idx="16043">
                  <c:v>-7.6272300000000001E-2</c:v>
                </c:pt>
                <c:pt idx="16044">
                  <c:v>-7.4866000000000002E-2</c:v>
                </c:pt>
                <c:pt idx="16045">
                  <c:v>-7.3706800000000003E-2</c:v>
                </c:pt>
                <c:pt idx="16046">
                  <c:v>-7.24075E-2</c:v>
                </c:pt>
                <c:pt idx="16047">
                  <c:v>-7.1101200000000003E-2</c:v>
                </c:pt>
                <c:pt idx="16048">
                  <c:v>-6.9981600000000005E-2</c:v>
                </c:pt>
                <c:pt idx="16049">
                  <c:v>-6.84588E-2</c:v>
                </c:pt>
                <c:pt idx="16050">
                  <c:v>-6.7169000000000006E-2</c:v>
                </c:pt>
                <c:pt idx="16051">
                  <c:v>-6.5997399999999998E-2</c:v>
                </c:pt>
                <c:pt idx="16052">
                  <c:v>-6.4518900000000004E-2</c:v>
                </c:pt>
                <c:pt idx="16053">
                  <c:v>-6.3215800000000003E-2</c:v>
                </c:pt>
                <c:pt idx="16054">
                  <c:v>-6.1617499999999999E-2</c:v>
                </c:pt>
                <c:pt idx="16055">
                  <c:v>-6.0420700000000001E-2</c:v>
                </c:pt>
                <c:pt idx="16056">
                  <c:v>-5.8833999999999997E-2</c:v>
                </c:pt>
                <c:pt idx="16057">
                  <c:v>-5.7513399999999999E-2</c:v>
                </c:pt>
                <c:pt idx="16058">
                  <c:v>-5.6022299999999997E-2</c:v>
                </c:pt>
                <c:pt idx="16059">
                  <c:v>-5.4480399999999998E-2</c:v>
                </c:pt>
                <c:pt idx="16060">
                  <c:v>-5.3279899999999998E-2</c:v>
                </c:pt>
                <c:pt idx="16061">
                  <c:v>-5.1613199999999998E-2</c:v>
                </c:pt>
                <c:pt idx="16062">
                  <c:v>-5.0188099999999999E-2</c:v>
                </c:pt>
                <c:pt idx="16063">
                  <c:v>-4.8657400000000003E-2</c:v>
                </c:pt>
                <c:pt idx="16064">
                  <c:v>-4.7104399999999998E-2</c:v>
                </c:pt>
                <c:pt idx="16065">
                  <c:v>-4.5482500000000002E-2</c:v>
                </c:pt>
                <c:pt idx="16066">
                  <c:v>-4.3861600000000001E-2</c:v>
                </c:pt>
                <c:pt idx="16067">
                  <c:v>-4.2464599999999998E-2</c:v>
                </c:pt>
                <c:pt idx="16068">
                  <c:v>-4.0754199999999997E-2</c:v>
                </c:pt>
                <c:pt idx="16069">
                  <c:v>-3.8976799999999999E-2</c:v>
                </c:pt>
                <c:pt idx="16070">
                  <c:v>-3.7300600000000003E-2</c:v>
                </c:pt>
                <c:pt idx="16071">
                  <c:v>-3.5725100000000003E-2</c:v>
                </c:pt>
                <c:pt idx="16072">
                  <c:v>-3.3920600000000002E-2</c:v>
                </c:pt>
                <c:pt idx="16073">
                  <c:v>-3.21257E-2</c:v>
                </c:pt>
                <c:pt idx="16074">
                  <c:v>-3.04322E-2</c:v>
                </c:pt>
                <c:pt idx="16075">
                  <c:v>-2.8726000000000002E-2</c:v>
                </c:pt>
                <c:pt idx="16076">
                  <c:v>-2.6778799999999998E-2</c:v>
                </c:pt>
                <c:pt idx="16077">
                  <c:v>-2.5163399999999999E-2</c:v>
                </c:pt>
                <c:pt idx="16078">
                  <c:v>-2.3554499999999999E-2</c:v>
                </c:pt>
                <c:pt idx="16079">
                  <c:v>-2.1633800000000002E-2</c:v>
                </c:pt>
                <c:pt idx="16080">
                  <c:v>-1.9920199999999999E-2</c:v>
                </c:pt>
                <c:pt idx="16081">
                  <c:v>-1.8251400000000001E-2</c:v>
                </c:pt>
                <c:pt idx="16082">
                  <c:v>-1.6238099999999998E-2</c:v>
                </c:pt>
                <c:pt idx="16083">
                  <c:v>-1.45814E-2</c:v>
                </c:pt>
                <c:pt idx="16084">
                  <c:v>-1.26388E-2</c:v>
                </c:pt>
                <c:pt idx="16085">
                  <c:v>-1.09891E-2</c:v>
                </c:pt>
                <c:pt idx="16086">
                  <c:v>-9.0338399999999996E-3</c:v>
                </c:pt>
                <c:pt idx="16087">
                  <c:v>-7.2352600000000003E-3</c:v>
                </c:pt>
                <c:pt idx="16088">
                  <c:v>-5.5544899999999996E-3</c:v>
                </c:pt>
                <c:pt idx="16089">
                  <c:v>-3.43386E-3</c:v>
                </c:pt>
                <c:pt idx="16090">
                  <c:v>-1.7022300000000001E-3</c:v>
                </c:pt>
                <c:pt idx="16091">
                  <c:v>2.7308500000000001E-4</c:v>
                </c:pt>
                <c:pt idx="16092">
                  <c:v>2.0086399999999999E-3</c:v>
                </c:pt>
                <c:pt idx="16093">
                  <c:v>4.1079200000000001E-3</c:v>
                </c:pt>
                <c:pt idx="16094">
                  <c:v>5.9483499999999998E-3</c:v>
                </c:pt>
                <c:pt idx="16095">
                  <c:v>7.7496700000000002E-3</c:v>
                </c:pt>
                <c:pt idx="16096">
                  <c:v>9.9505199999999992E-3</c:v>
                </c:pt>
                <c:pt idx="16097">
                  <c:v>1.1850100000000001E-2</c:v>
                </c:pt>
                <c:pt idx="16098">
                  <c:v>1.3639999999999999E-2</c:v>
                </c:pt>
                <c:pt idx="16099">
                  <c:v>1.5617300000000001E-2</c:v>
                </c:pt>
                <c:pt idx="16100">
                  <c:v>1.7444500000000002E-2</c:v>
                </c:pt>
                <c:pt idx="16101">
                  <c:v>1.92477E-2</c:v>
                </c:pt>
                <c:pt idx="16102">
                  <c:v>2.1256400000000002E-2</c:v>
                </c:pt>
                <c:pt idx="16103">
                  <c:v>2.3164899999999999E-2</c:v>
                </c:pt>
                <c:pt idx="16104">
                  <c:v>2.4987100000000002E-2</c:v>
                </c:pt>
                <c:pt idx="16105">
                  <c:v>2.6948799999999998E-2</c:v>
                </c:pt>
                <c:pt idx="16106">
                  <c:v>2.8771600000000001E-2</c:v>
                </c:pt>
                <c:pt idx="16107">
                  <c:v>3.0869299999999999E-2</c:v>
                </c:pt>
                <c:pt idx="16108">
                  <c:v>3.2668200000000001E-2</c:v>
                </c:pt>
                <c:pt idx="16109">
                  <c:v>3.4571299999999999E-2</c:v>
                </c:pt>
                <c:pt idx="16110">
                  <c:v>3.65346E-2</c:v>
                </c:pt>
                <c:pt idx="16111">
                  <c:v>3.8350799999999997E-2</c:v>
                </c:pt>
                <c:pt idx="16112">
                  <c:v>4.02362E-2</c:v>
                </c:pt>
                <c:pt idx="16113">
                  <c:v>4.2164899999999998E-2</c:v>
                </c:pt>
                <c:pt idx="16114">
                  <c:v>4.4051399999999998E-2</c:v>
                </c:pt>
                <c:pt idx="16115">
                  <c:v>4.5810099999999999E-2</c:v>
                </c:pt>
                <c:pt idx="16116">
                  <c:v>4.7673399999999998E-2</c:v>
                </c:pt>
                <c:pt idx="16117">
                  <c:v>4.9522200000000002E-2</c:v>
                </c:pt>
                <c:pt idx="16118">
                  <c:v>5.1054799999999997E-2</c:v>
                </c:pt>
                <c:pt idx="16119">
                  <c:v>5.3144799999999999E-2</c:v>
                </c:pt>
                <c:pt idx="16120">
                  <c:v>5.4569800000000002E-2</c:v>
                </c:pt>
                <c:pt idx="16121">
                  <c:v>5.6557499999999997E-2</c:v>
                </c:pt>
                <c:pt idx="16122">
                  <c:v>5.8071299999999999E-2</c:v>
                </c:pt>
                <c:pt idx="16123">
                  <c:v>6.00066E-2</c:v>
                </c:pt>
                <c:pt idx="16124">
                  <c:v>6.1687899999999997E-2</c:v>
                </c:pt>
                <c:pt idx="16125">
                  <c:v>6.3269699999999998E-2</c:v>
                </c:pt>
                <c:pt idx="16126">
                  <c:v>6.5055500000000002E-2</c:v>
                </c:pt>
                <c:pt idx="16127">
                  <c:v>6.6585900000000003E-2</c:v>
                </c:pt>
                <c:pt idx="16128">
                  <c:v>6.8158399999999994E-2</c:v>
                </c:pt>
                <c:pt idx="16129">
                  <c:v>6.9783499999999998E-2</c:v>
                </c:pt>
                <c:pt idx="16130">
                  <c:v>7.1522299999999997E-2</c:v>
                </c:pt>
                <c:pt idx="16131">
                  <c:v>7.3083300000000004E-2</c:v>
                </c:pt>
                <c:pt idx="16132">
                  <c:v>7.4693099999999998E-2</c:v>
                </c:pt>
                <c:pt idx="16133">
                  <c:v>7.6320799999999994E-2</c:v>
                </c:pt>
                <c:pt idx="16134">
                  <c:v>7.7869499999999994E-2</c:v>
                </c:pt>
                <c:pt idx="16135">
                  <c:v>7.9379099999999994E-2</c:v>
                </c:pt>
                <c:pt idx="16136">
                  <c:v>8.0755199999999999E-2</c:v>
                </c:pt>
                <c:pt idx="16137">
                  <c:v>8.2480700000000004E-2</c:v>
                </c:pt>
                <c:pt idx="16138">
                  <c:v>8.3841799999999994E-2</c:v>
                </c:pt>
                <c:pt idx="16139">
                  <c:v>8.5099900000000006E-2</c:v>
                </c:pt>
                <c:pt idx="16140">
                  <c:v>8.65504E-2</c:v>
                </c:pt>
                <c:pt idx="16141">
                  <c:v>8.7810799999999994E-2</c:v>
                </c:pt>
                <c:pt idx="16142">
                  <c:v>8.9145799999999997E-2</c:v>
                </c:pt>
                <c:pt idx="16143">
                  <c:v>9.0244699999999997E-2</c:v>
                </c:pt>
                <c:pt idx="16144">
                  <c:v>9.1697200000000006E-2</c:v>
                </c:pt>
                <c:pt idx="16145">
                  <c:v>9.2745400000000006E-2</c:v>
                </c:pt>
                <c:pt idx="16146">
                  <c:v>9.3975299999999998E-2</c:v>
                </c:pt>
                <c:pt idx="16147">
                  <c:v>9.5063900000000007E-2</c:v>
                </c:pt>
                <c:pt idx="16148">
                  <c:v>9.6089900000000006E-2</c:v>
                </c:pt>
                <c:pt idx="16149">
                  <c:v>9.7458900000000001E-2</c:v>
                </c:pt>
                <c:pt idx="16150">
                  <c:v>9.83599E-2</c:v>
                </c:pt>
                <c:pt idx="16151">
                  <c:v>9.9555599999999994E-2</c:v>
                </c:pt>
                <c:pt idx="16152">
                  <c:v>0.10062</c:v>
                </c:pt>
                <c:pt idx="16153">
                  <c:v>0.101796</c:v>
                </c:pt>
                <c:pt idx="16154">
                  <c:v>0.102937</c:v>
                </c:pt>
                <c:pt idx="16155">
                  <c:v>0.103755</c:v>
                </c:pt>
                <c:pt idx="16156">
                  <c:v>0.10484400000000001</c:v>
                </c:pt>
                <c:pt idx="16157">
                  <c:v>0.105687</c:v>
                </c:pt>
                <c:pt idx="16158">
                  <c:v>0.10662000000000001</c:v>
                </c:pt>
                <c:pt idx="16159">
                  <c:v>0.107372</c:v>
                </c:pt>
                <c:pt idx="16160">
                  <c:v>0.10841099999999999</c:v>
                </c:pt>
                <c:pt idx="16161">
                  <c:v>0.109142</c:v>
                </c:pt>
                <c:pt idx="16162">
                  <c:v>0.109879</c:v>
                </c:pt>
                <c:pt idx="16163">
                  <c:v>0.110694</c:v>
                </c:pt>
                <c:pt idx="16164">
                  <c:v>0.111305</c:v>
                </c:pt>
                <c:pt idx="16165">
                  <c:v>0.112285</c:v>
                </c:pt>
                <c:pt idx="16166">
                  <c:v>0.11258799999999999</c:v>
                </c:pt>
                <c:pt idx="16167">
                  <c:v>0.11337999999999999</c:v>
                </c:pt>
                <c:pt idx="16168">
                  <c:v>0.113814</c:v>
                </c:pt>
                <c:pt idx="16169">
                  <c:v>0.114332</c:v>
                </c:pt>
                <c:pt idx="16170">
                  <c:v>0.114984</c:v>
                </c:pt>
                <c:pt idx="16171">
                  <c:v>0.115424</c:v>
                </c:pt>
                <c:pt idx="16172">
                  <c:v>0.115872</c:v>
                </c:pt>
                <c:pt idx="16173">
                  <c:v>0.116355</c:v>
                </c:pt>
                <c:pt idx="16174">
                  <c:v>0.116866</c:v>
                </c:pt>
                <c:pt idx="16175">
                  <c:v>0.117314</c:v>
                </c:pt>
                <c:pt idx="16176">
                  <c:v>0.117814</c:v>
                </c:pt>
                <c:pt idx="16177">
                  <c:v>0.118326</c:v>
                </c:pt>
                <c:pt idx="16178">
                  <c:v>0.11851</c:v>
                </c:pt>
                <c:pt idx="16179">
                  <c:v>0.118951</c:v>
                </c:pt>
                <c:pt idx="16180">
                  <c:v>0.119189</c:v>
                </c:pt>
                <c:pt idx="16181">
                  <c:v>0.11949799999999999</c:v>
                </c:pt>
                <c:pt idx="16182">
                  <c:v>0.11971</c:v>
                </c:pt>
                <c:pt idx="16183">
                  <c:v>0.11988699999999999</c:v>
                </c:pt>
                <c:pt idx="16184">
                  <c:v>0.11996800000000001</c:v>
                </c:pt>
                <c:pt idx="16185">
                  <c:v>0.120256</c:v>
                </c:pt>
                <c:pt idx="16186">
                  <c:v>0.12051000000000001</c:v>
                </c:pt>
                <c:pt idx="16187">
                  <c:v>0.120476</c:v>
                </c:pt>
                <c:pt idx="16188">
                  <c:v>0.120589</c:v>
                </c:pt>
                <c:pt idx="16189">
                  <c:v>0.120645</c:v>
                </c:pt>
                <c:pt idx="16190">
                  <c:v>0.120846</c:v>
                </c:pt>
                <c:pt idx="16191">
                  <c:v>0.12083099999999999</c:v>
                </c:pt>
                <c:pt idx="16192">
                  <c:v>0.120978</c:v>
                </c:pt>
                <c:pt idx="16193">
                  <c:v>0.12087199999999999</c:v>
                </c:pt>
                <c:pt idx="16194">
                  <c:v>0.120939</c:v>
                </c:pt>
                <c:pt idx="16195">
                  <c:v>0.120846</c:v>
                </c:pt>
                <c:pt idx="16196">
                  <c:v>0.120876</c:v>
                </c:pt>
                <c:pt idx="16197">
                  <c:v>0.120905</c:v>
                </c:pt>
                <c:pt idx="16198">
                  <c:v>0.120979</c:v>
                </c:pt>
                <c:pt idx="16199">
                  <c:v>0.120768</c:v>
                </c:pt>
                <c:pt idx="16200">
                  <c:v>0.120738</c:v>
                </c:pt>
                <c:pt idx="16201">
                  <c:v>0.120474</c:v>
                </c:pt>
                <c:pt idx="16202">
                  <c:v>0.120527</c:v>
                </c:pt>
                <c:pt idx="16203">
                  <c:v>0.120449</c:v>
                </c:pt>
                <c:pt idx="16204">
                  <c:v>0.120256</c:v>
                </c:pt>
                <c:pt idx="16205">
                  <c:v>0.120058</c:v>
                </c:pt>
                <c:pt idx="16206">
                  <c:v>0.11975</c:v>
                </c:pt>
                <c:pt idx="16207">
                  <c:v>0.11981700000000001</c:v>
                </c:pt>
                <c:pt idx="16208">
                  <c:v>0.119462</c:v>
                </c:pt>
                <c:pt idx="16209">
                  <c:v>0.11917</c:v>
                </c:pt>
                <c:pt idx="16210">
                  <c:v>0.11909400000000001</c:v>
                </c:pt>
                <c:pt idx="16211">
                  <c:v>0.118632</c:v>
                </c:pt>
                <c:pt idx="16212">
                  <c:v>0.118547</c:v>
                </c:pt>
                <c:pt idx="16213">
                  <c:v>0.118339</c:v>
                </c:pt>
                <c:pt idx="16214">
                  <c:v>0.118119</c:v>
                </c:pt>
                <c:pt idx="16215">
                  <c:v>0.117802</c:v>
                </c:pt>
                <c:pt idx="16216">
                  <c:v>0.117481</c:v>
                </c:pt>
                <c:pt idx="16217">
                  <c:v>0.117366</c:v>
                </c:pt>
                <c:pt idx="16218">
                  <c:v>0.117142</c:v>
                </c:pt>
                <c:pt idx="16219">
                  <c:v>0.11673600000000001</c:v>
                </c:pt>
                <c:pt idx="16220">
                  <c:v>0.11641899999999999</c:v>
                </c:pt>
                <c:pt idx="16221">
                  <c:v>0.11613800000000001</c:v>
                </c:pt>
                <c:pt idx="16222">
                  <c:v>0.11577</c:v>
                </c:pt>
                <c:pt idx="16223">
                  <c:v>0.115755</c:v>
                </c:pt>
                <c:pt idx="16224">
                  <c:v>0.115311</c:v>
                </c:pt>
                <c:pt idx="16225">
                  <c:v>0.115192</c:v>
                </c:pt>
                <c:pt idx="16226">
                  <c:v>0.11490400000000001</c:v>
                </c:pt>
                <c:pt idx="16227">
                  <c:v>0.11472599999999999</c:v>
                </c:pt>
                <c:pt idx="16228">
                  <c:v>0.11444</c:v>
                </c:pt>
                <c:pt idx="16229">
                  <c:v>0.11408799999999999</c:v>
                </c:pt>
                <c:pt idx="16230">
                  <c:v>0.113982</c:v>
                </c:pt>
                <c:pt idx="16231">
                  <c:v>0.113594</c:v>
                </c:pt>
                <c:pt idx="16232">
                  <c:v>0.113412</c:v>
                </c:pt>
                <c:pt idx="16233">
                  <c:v>0.11308699999999999</c:v>
                </c:pt>
                <c:pt idx="16234">
                  <c:v>0.11274099999999999</c:v>
                </c:pt>
                <c:pt idx="16235">
                  <c:v>0.112524</c:v>
                </c:pt>
                <c:pt idx="16236">
                  <c:v>0.11214300000000001</c:v>
                </c:pt>
                <c:pt idx="16237">
                  <c:v>0.111779</c:v>
                </c:pt>
                <c:pt idx="16238">
                  <c:v>0.111484</c:v>
                </c:pt>
                <c:pt idx="16239">
                  <c:v>0.11108700000000001</c:v>
                </c:pt>
                <c:pt idx="16240">
                  <c:v>0.110887</c:v>
                </c:pt>
                <c:pt idx="16241">
                  <c:v>0.110653</c:v>
                </c:pt>
                <c:pt idx="16242">
                  <c:v>0.110427</c:v>
                </c:pt>
                <c:pt idx="16243">
                  <c:v>0.110004</c:v>
                </c:pt>
                <c:pt idx="16244">
                  <c:v>0.109837</c:v>
                </c:pt>
                <c:pt idx="16245">
                  <c:v>0.109722</c:v>
                </c:pt>
                <c:pt idx="16246">
                  <c:v>0.10964400000000001</c:v>
                </c:pt>
                <c:pt idx="16247">
                  <c:v>0.109273</c:v>
                </c:pt>
                <c:pt idx="16248">
                  <c:v>0.108889</c:v>
                </c:pt>
                <c:pt idx="16249">
                  <c:v>0.10868899999999999</c:v>
                </c:pt>
                <c:pt idx="16250">
                  <c:v>0.108639</c:v>
                </c:pt>
                <c:pt idx="16251">
                  <c:v>0.108251</c:v>
                </c:pt>
                <c:pt idx="16252">
                  <c:v>0.107904</c:v>
                </c:pt>
                <c:pt idx="16253">
                  <c:v>0.107684</c:v>
                </c:pt>
                <c:pt idx="16254">
                  <c:v>0.107465</c:v>
                </c:pt>
                <c:pt idx="16255">
                  <c:v>0.107237</c:v>
                </c:pt>
                <c:pt idx="16256">
                  <c:v>0.106976</c:v>
                </c:pt>
                <c:pt idx="16257">
                  <c:v>0.106794</c:v>
                </c:pt>
                <c:pt idx="16258">
                  <c:v>0.10663400000000001</c:v>
                </c:pt>
                <c:pt idx="16259">
                  <c:v>0.106337</c:v>
                </c:pt>
                <c:pt idx="16260">
                  <c:v>0.106125</c:v>
                </c:pt>
                <c:pt idx="16261">
                  <c:v>0.105702</c:v>
                </c:pt>
                <c:pt idx="16262">
                  <c:v>0.10544000000000001</c:v>
                </c:pt>
                <c:pt idx="16263">
                  <c:v>0.10532</c:v>
                </c:pt>
                <c:pt idx="16264">
                  <c:v>0.104896</c:v>
                </c:pt>
                <c:pt idx="16265">
                  <c:v>0.10477499999999999</c:v>
                </c:pt>
                <c:pt idx="16266">
                  <c:v>0.10432</c:v>
                </c:pt>
                <c:pt idx="16267">
                  <c:v>0.104214</c:v>
                </c:pt>
                <c:pt idx="16268">
                  <c:v>0.104022</c:v>
                </c:pt>
                <c:pt idx="16269">
                  <c:v>0.103702</c:v>
                </c:pt>
                <c:pt idx="16270">
                  <c:v>0.103468</c:v>
                </c:pt>
                <c:pt idx="16271">
                  <c:v>0.103106</c:v>
                </c:pt>
                <c:pt idx="16272">
                  <c:v>0.102937</c:v>
                </c:pt>
                <c:pt idx="16273">
                  <c:v>0.10259699999999999</c:v>
                </c:pt>
                <c:pt idx="16274">
                  <c:v>0.102336</c:v>
                </c:pt>
                <c:pt idx="16275">
                  <c:v>0.10208</c:v>
                </c:pt>
                <c:pt idx="16276">
                  <c:v>0.101664</c:v>
                </c:pt>
                <c:pt idx="16277">
                  <c:v>0.101331</c:v>
                </c:pt>
                <c:pt idx="16278">
                  <c:v>0.101143</c:v>
                </c:pt>
                <c:pt idx="16279">
                  <c:v>0.100812</c:v>
                </c:pt>
                <c:pt idx="16280">
                  <c:v>0.10044500000000001</c:v>
                </c:pt>
                <c:pt idx="16281">
                  <c:v>0.100282</c:v>
                </c:pt>
                <c:pt idx="16282">
                  <c:v>0.100021</c:v>
                </c:pt>
                <c:pt idx="16283">
                  <c:v>9.9705100000000005E-2</c:v>
                </c:pt>
                <c:pt idx="16284">
                  <c:v>9.9328299999999994E-2</c:v>
                </c:pt>
                <c:pt idx="16285">
                  <c:v>9.9157300000000004E-2</c:v>
                </c:pt>
                <c:pt idx="16286">
                  <c:v>9.8946199999999998E-2</c:v>
                </c:pt>
                <c:pt idx="16287">
                  <c:v>9.8636000000000001E-2</c:v>
                </c:pt>
                <c:pt idx="16288">
                  <c:v>9.8218799999999995E-2</c:v>
                </c:pt>
                <c:pt idx="16289">
                  <c:v>9.7937800000000005E-2</c:v>
                </c:pt>
                <c:pt idx="16290">
                  <c:v>9.7668199999999997E-2</c:v>
                </c:pt>
                <c:pt idx="16291">
                  <c:v>9.7442699999999993E-2</c:v>
                </c:pt>
                <c:pt idx="16292">
                  <c:v>9.7140000000000004E-2</c:v>
                </c:pt>
                <c:pt idx="16293">
                  <c:v>9.6755800000000003E-2</c:v>
                </c:pt>
                <c:pt idx="16294">
                  <c:v>9.6427100000000002E-2</c:v>
                </c:pt>
                <c:pt idx="16295">
                  <c:v>9.6219899999999997E-2</c:v>
                </c:pt>
                <c:pt idx="16296">
                  <c:v>9.58064E-2</c:v>
                </c:pt>
                <c:pt idx="16297">
                  <c:v>9.5616900000000005E-2</c:v>
                </c:pt>
                <c:pt idx="16298">
                  <c:v>9.5193399999999997E-2</c:v>
                </c:pt>
                <c:pt idx="16299">
                  <c:v>9.4669400000000001E-2</c:v>
                </c:pt>
                <c:pt idx="16300">
                  <c:v>9.4565399999999994E-2</c:v>
                </c:pt>
                <c:pt idx="16301">
                  <c:v>9.4078999999999996E-2</c:v>
                </c:pt>
                <c:pt idx="16302">
                  <c:v>9.3848299999999996E-2</c:v>
                </c:pt>
                <c:pt idx="16303">
                  <c:v>9.3349299999999996E-2</c:v>
                </c:pt>
                <c:pt idx="16304">
                  <c:v>9.2914999999999998E-2</c:v>
                </c:pt>
                <c:pt idx="16305">
                  <c:v>9.2657799999999998E-2</c:v>
                </c:pt>
                <c:pt idx="16306">
                  <c:v>9.2248800000000006E-2</c:v>
                </c:pt>
                <c:pt idx="16307">
                  <c:v>9.1961299999999996E-2</c:v>
                </c:pt>
                <c:pt idx="16308">
                  <c:v>9.1505299999999998E-2</c:v>
                </c:pt>
                <c:pt idx="16309">
                  <c:v>9.1221300000000005E-2</c:v>
                </c:pt>
                <c:pt idx="16310">
                  <c:v>9.0818099999999999E-2</c:v>
                </c:pt>
                <c:pt idx="16311">
                  <c:v>9.0719800000000003E-2</c:v>
                </c:pt>
                <c:pt idx="16312">
                  <c:v>9.0281E-2</c:v>
                </c:pt>
                <c:pt idx="16313">
                  <c:v>9.0079199999999998E-2</c:v>
                </c:pt>
                <c:pt idx="16314">
                  <c:v>8.9756199999999994E-2</c:v>
                </c:pt>
                <c:pt idx="16315">
                  <c:v>8.9510400000000004E-2</c:v>
                </c:pt>
                <c:pt idx="16316">
                  <c:v>8.9136300000000002E-2</c:v>
                </c:pt>
                <c:pt idx="16317">
                  <c:v>8.8648199999999996E-2</c:v>
                </c:pt>
                <c:pt idx="16318">
                  <c:v>8.8637099999999996E-2</c:v>
                </c:pt>
                <c:pt idx="16319">
                  <c:v>8.7952799999999998E-2</c:v>
                </c:pt>
                <c:pt idx="16320">
                  <c:v>8.7748199999999998E-2</c:v>
                </c:pt>
                <c:pt idx="16321">
                  <c:v>8.7237499999999996E-2</c:v>
                </c:pt>
                <c:pt idx="16322">
                  <c:v>8.6866600000000002E-2</c:v>
                </c:pt>
                <c:pt idx="16323">
                  <c:v>8.6651800000000001E-2</c:v>
                </c:pt>
                <c:pt idx="16324">
                  <c:v>8.6232600000000006E-2</c:v>
                </c:pt>
                <c:pt idx="16325">
                  <c:v>8.6119399999999999E-2</c:v>
                </c:pt>
                <c:pt idx="16326">
                  <c:v>8.5541500000000006E-2</c:v>
                </c:pt>
                <c:pt idx="16327">
                  <c:v>8.5209800000000002E-2</c:v>
                </c:pt>
                <c:pt idx="16328">
                  <c:v>8.5010199999999994E-2</c:v>
                </c:pt>
                <c:pt idx="16329">
                  <c:v>8.4593100000000004E-2</c:v>
                </c:pt>
                <c:pt idx="16330">
                  <c:v>8.4169599999999997E-2</c:v>
                </c:pt>
                <c:pt idx="16331">
                  <c:v>8.3828399999999997E-2</c:v>
                </c:pt>
                <c:pt idx="16332">
                  <c:v>8.3309099999999997E-2</c:v>
                </c:pt>
                <c:pt idx="16333">
                  <c:v>8.2836300000000002E-2</c:v>
                </c:pt>
                <c:pt idx="16334">
                  <c:v>8.2713400000000006E-2</c:v>
                </c:pt>
                <c:pt idx="16335">
                  <c:v>8.2325300000000004E-2</c:v>
                </c:pt>
                <c:pt idx="16336">
                  <c:v>8.1838800000000003E-2</c:v>
                </c:pt>
                <c:pt idx="16337">
                  <c:v>8.1520499999999996E-2</c:v>
                </c:pt>
                <c:pt idx="16338">
                  <c:v>8.1160499999999997E-2</c:v>
                </c:pt>
                <c:pt idx="16339">
                  <c:v>8.09111E-2</c:v>
                </c:pt>
                <c:pt idx="16340">
                  <c:v>8.0290100000000003E-2</c:v>
                </c:pt>
                <c:pt idx="16341">
                  <c:v>8.0033300000000002E-2</c:v>
                </c:pt>
                <c:pt idx="16342">
                  <c:v>7.9619099999999998E-2</c:v>
                </c:pt>
                <c:pt idx="16343">
                  <c:v>7.8994999999999996E-2</c:v>
                </c:pt>
                <c:pt idx="16344">
                  <c:v>7.8680200000000006E-2</c:v>
                </c:pt>
                <c:pt idx="16345">
                  <c:v>7.8346100000000002E-2</c:v>
                </c:pt>
                <c:pt idx="16346">
                  <c:v>7.7925099999999997E-2</c:v>
                </c:pt>
                <c:pt idx="16347">
                  <c:v>7.7452199999999999E-2</c:v>
                </c:pt>
                <c:pt idx="16348">
                  <c:v>7.7081999999999998E-2</c:v>
                </c:pt>
                <c:pt idx="16349">
                  <c:v>7.6593599999999998E-2</c:v>
                </c:pt>
                <c:pt idx="16350">
                  <c:v>7.6204499999999994E-2</c:v>
                </c:pt>
                <c:pt idx="16351">
                  <c:v>7.5779899999999997E-2</c:v>
                </c:pt>
                <c:pt idx="16352">
                  <c:v>7.5382000000000005E-2</c:v>
                </c:pt>
                <c:pt idx="16353">
                  <c:v>7.4938299999999999E-2</c:v>
                </c:pt>
                <c:pt idx="16354">
                  <c:v>7.4414999999999995E-2</c:v>
                </c:pt>
                <c:pt idx="16355">
                  <c:v>7.40228E-2</c:v>
                </c:pt>
                <c:pt idx="16356">
                  <c:v>7.3600100000000002E-2</c:v>
                </c:pt>
                <c:pt idx="16357">
                  <c:v>7.3164699999999999E-2</c:v>
                </c:pt>
                <c:pt idx="16358">
                  <c:v>7.2589699999999993E-2</c:v>
                </c:pt>
                <c:pt idx="16359">
                  <c:v>7.1946899999999994E-2</c:v>
                </c:pt>
                <c:pt idx="16360">
                  <c:v>7.1494699999999994E-2</c:v>
                </c:pt>
                <c:pt idx="16361">
                  <c:v>7.1050199999999994E-2</c:v>
                </c:pt>
                <c:pt idx="16362">
                  <c:v>7.0608599999999994E-2</c:v>
                </c:pt>
                <c:pt idx="16363">
                  <c:v>6.9983500000000004E-2</c:v>
                </c:pt>
                <c:pt idx="16364">
                  <c:v>6.9367600000000001E-2</c:v>
                </c:pt>
                <c:pt idx="16365">
                  <c:v>6.8845400000000001E-2</c:v>
                </c:pt>
                <c:pt idx="16366">
                  <c:v>6.8419400000000005E-2</c:v>
                </c:pt>
                <c:pt idx="16367">
                  <c:v>6.8024399999999999E-2</c:v>
                </c:pt>
                <c:pt idx="16368">
                  <c:v>6.72407E-2</c:v>
                </c:pt>
                <c:pt idx="16369">
                  <c:v>6.6678100000000004E-2</c:v>
                </c:pt>
                <c:pt idx="16370">
                  <c:v>6.61384E-2</c:v>
                </c:pt>
                <c:pt idx="16371">
                  <c:v>6.5572099999999994E-2</c:v>
                </c:pt>
                <c:pt idx="16372">
                  <c:v>6.5023700000000004E-2</c:v>
                </c:pt>
                <c:pt idx="16373">
                  <c:v>6.41925E-2</c:v>
                </c:pt>
                <c:pt idx="16374">
                  <c:v>6.3759099999999999E-2</c:v>
                </c:pt>
                <c:pt idx="16375">
                  <c:v>6.3131599999999996E-2</c:v>
                </c:pt>
                <c:pt idx="16376">
                  <c:v>6.2494300000000003E-2</c:v>
                </c:pt>
                <c:pt idx="16377">
                  <c:v>6.1872799999999999E-2</c:v>
                </c:pt>
                <c:pt idx="16378">
                  <c:v>6.12358E-2</c:v>
                </c:pt>
                <c:pt idx="16379">
                  <c:v>6.0934299999999997E-2</c:v>
                </c:pt>
                <c:pt idx="16380">
                  <c:v>6.0105199999999998E-2</c:v>
                </c:pt>
                <c:pt idx="16381">
                  <c:v>5.96666E-2</c:v>
                </c:pt>
                <c:pt idx="16382">
                  <c:v>5.8650099999999997E-2</c:v>
                </c:pt>
                <c:pt idx="16383">
                  <c:v>5.8158700000000001E-2</c:v>
                </c:pt>
                <c:pt idx="16384">
                  <c:v>5.7377600000000001E-2</c:v>
                </c:pt>
                <c:pt idx="16385">
                  <c:v>5.6590399999999999E-2</c:v>
                </c:pt>
                <c:pt idx="16386">
                  <c:v>5.6047199999999998E-2</c:v>
                </c:pt>
                <c:pt idx="16387">
                  <c:v>5.5066200000000003E-2</c:v>
                </c:pt>
                <c:pt idx="16388">
                  <c:v>5.4489500000000003E-2</c:v>
                </c:pt>
                <c:pt idx="16389">
                  <c:v>5.3662899999999999E-2</c:v>
                </c:pt>
                <c:pt idx="16390">
                  <c:v>5.3173499999999999E-2</c:v>
                </c:pt>
                <c:pt idx="16391">
                  <c:v>5.22602E-2</c:v>
                </c:pt>
                <c:pt idx="16392">
                  <c:v>5.1571499999999999E-2</c:v>
                </c:pt>
                <c:pt idx="16393">
                  <c:v>5.0685599999999997E-2</c:v>
                </c:pt>
                <c:pt idx="16394">
                  <c:v>5.0053399999999998E-2</c:v>
                </c:pt>
                <c:pt idx="16395">
                  <c:v>4.9245700000000003E-2</c:v>
                </c:pt>
                <c:pt idx="16396">
                  <c:v>4.8379999999999999E-2</c:v>
                </c:pt>
                <c:pt idx="16397">
                  <c:v>4.7824899999999997E-2</c:v>
                </c:pt>
                <c:pt idx="16398">
                  <c:v>4.6852999999999999E-2</c:v>
                </c:pt>
                <c:pt idx="16399">
                  <c:v>4.6082400000000003E-2</c:v>
                </c:pt>
                <c:pt idx="16400">
                  <c:v>4.5332400000000002E-2</c:v>
                </c:pt>
                <c:pt idx="16401">
                  <c:v>4.4444499999999998E-2</c:v>
                </c:pt>
                <c:pt idx="16402">
                  <c:v>4.3721799999999998E-2</c:v>
                </c:pt>
                <c:pt idx="16403">
                  <c:v>4.2841600000000001E-2</c:v>
                </c:pt>
                <c:pt idx="16404">
                  <c:v>4.215E-2</c:v>
                </c:pt>
                <c:pt idx="16405">
                  <c:v>4.1002499999999997E-2</c:v>
                </c:pt>
                <c:pt idx="16406">
                  <c:v>4.0355000000000002E-2</c:v>
                </c:pt>
                <c:pt idx="16407">
                  <c:v>3.9438800000000003E-2</c:v>
                </c:pt>
                <c:pt idx="16408">
                  <c:v>3.8446300000000003E-2</c:v>
                </c:pt>
                <c:pt idx="16409">
                  <c:v>3.7529199999999999E-2</c:v>
                </c:pt>
                <c:pt idx="16410">
                  <c:v>3.6180900000000002E-2</c:v>
                </c:pt>
                <c:pt idx="16411">
                  <c:v>3.5410799999999999E-2</c:v>
                </c:pt>
                <c:pt idx="16412">
                  <c:v>3.43199E-2</c:v>
                </c:pt>
                <c:pt idx="16413">
                  <c:v>3.3547E-2</c:v>
                </c:pt>
                <c:pt idx="16414">
                  <c:v>3.2349900000000001E-2</c:v>
                </c:pt>
                <c:pt idx="16415">
                  <c:v>3.1054200000000001E-2</c:v>
                </c:pt>
                <c:pt idx="16416">
                  <c:v>3.03136E-2</c:v>
                </c:pt>
                <c:pt idx="16417">
                  <c:v>2.9255300000000001E-2</c:v>
                </c:pt>
                <c:pt idx="16418">
                  <c:v>2.8294699999999999E-2</c:v>
                </c:pt>
                <c:pt idx="16419">
                  <c:v>2.7143400000000002E-2</c:v>
                </c:pt>
                <c:pt idx="16420">
                  <c:v>2.5929799999999999E-2</c:v>
                </c:pt>
                <c:pt idx="16421">
                  <c:v>2.4826899999999999E-2</c:v>
                </c:pt>
                <c:pt idx="16422">
                  <c:v>2.3866100000000001E-2</c:v>
                </c:pt>
                <c:pt idx="16423">
                  <c:v>2.2700399999999999E-2</c:v>
                </c:pt>
                <c:pt idx="16424">
                  <c:v>2.14786E-2</c:v>
                </c:pt>
                <c:pt idx="16425">
                  <c:v>2.0280300000000001E-2</c:v>
                </c:pt>
                <c:pt idx="16426">
                  <c:v>1.9096200000000001E-2</c:v>
                </c:pt>
                <c:pt idx="16427">
                  <c:v>1.7906999999999999E-2</c:v>
                </c:pt>
                <c:pt idx="16428">
                  <c:v>1.6875299999999999E-2</c:v>
                </c:pt>
                <c:pt idx="16429">
                  <c:v>1.52967E-2</c:v>
                </c:pt>
                <c:pt idx="16430">
                  <c:v>1.4325299999999999E-2</c:v>
                </c:pt>
                <c:pt idx="16431">
                  <c:v>1.2656499999999999E-2</c:v>
                </c:pt>
                <c:pt idx="16432">
                  <c:v>1.17644E-2</c:v>
                </c:pt>
                <c:pt idx="16433">
                  <c:v>1.03871E-2</c:v>
                </c:pt>
                <c:pt idx="16434">
                  <c:v>8.9463500000000005E-3</c:v>
                </c:pt>
                <c:pt idx="16435">
                  <c:v>7.72282E-3</c:v>
                </c:pt>
                <c:pt idx="16436">
                  <c:v>6.2575800000000004E-3</c:v>
                </c:pt>
                <c:pt idx="16437">
                  <c:v>4.8875899999999998E-3</c:v>
                </c:pt>
                <c:pt idx="16438">
                  <c:v>3.3527100000000001E-3</c:v>
                </c:pt>
                <c:pt idx="16439">
                  <c:v>2.1362899999999999E-3</c:v>
                </c:pt>
                <c:pt idx="16440">
                  <c:v>6.2530400000000003E-4</c:v>
                </c:pt>
                <c:pt idx="16441">
                  <c:v>-9.3295200000000002E-4</c:v>
                </c:pt>
                <c:pt idx="16442">
                  <c:v>-2.3028300000000001E-3</c:v>
                </c:pt>
                <c:pt idx="16443">
                  <c:v>-3.90078E-3</c:v>
                </c:pt>
                <c:pt idx="16444">
                  <c:v>-5.1363900000000002E-3</c:v>
                </c:pt>
                <c:pt idx="16445">
                  <c:v>-6.7772600000000002E-3</c:v>
                </c:pt>
                <c:pt idx="16446">
                  <c:v>-8.1033400000000005E-3</c:v>
                </c:pt>
                <c:pt idx="16447">
                  <c:v>-9.5444099999999997E-3</c:v>
                </c:pt>
                <c:pt idx="16448">
                  <c:v>-1.13635E-2</c:v>
                </c:pt>
                <c:pt idx="16449">
                  <c:v>-1.26249E-2</c:v>
                </c:pt>
                <c:pt idx="16450">
                  <c:v>-1.41987E-2</c:v>
                </c:pt>
                <c:pt idx="16451">
                  <c:v>-1.5709999999999998E-2</c:v>
                </c:pt>
                <c:pt idx="16452">
                  <c:v>-1.7372200000000001E-2</c:v>
                </c:pt>
                <c:pt idx="16453">
                  <c:v>-1.8959400000000001E-2</c:v>
                </c:pt>
                <c:pt idx="16454">
                  <c:v>-2.0576299999999999E-2</c:v>
                </c:pt>
                <c:pt idx="16455">
                  <c:v>-2.2002500000000001E-2</c:v>
                </c:pt>
                <c:pt idx="16456">
                  <c:v>-2.36472E-2</c:v>
                </c:pt>
                <c:pt idx="16457">
                  <c:v>-2.5143599999999999E-2</c:v>
                </c:pt>
                <c:pt idx="16458">
                  <c:v>-2.6769299999999999E-2</c:v>
                </c:pt>
                <c:pt idx="16459">
                  <c:v>-2.82951E-2</c:v>
                </c:pt>
                <c:pt idx="16460">
                  <c:v>-2.97305E-2</c:v>
                </c:pt>
                <c:pt idx="16461">
                  <c:v>-3.1476999999999998E-2</c:v>
                </c:pt>
                <c:pt idx="16462">
                  <c:v>-3.3039300000000001E-2</c:v>
                </c:pt>
                <c:pt idx="16463">
                  <c:v>-3.4521400000000001E-2</c:v>
                </c:pt>
                <c:pt idx="16464">
                  <c:v>-3.6250699999999997E-2</c:v>
                </c:pt>
                <c:pt idx="16465">
                  <c:v>-3.7880499999999998E-2</c:v>
                </c:pt>
                <c:pt idx="16466">
                  <c:v>-3.9427799999999999E-2</c:v>
                </c:pt>
                <c:pt idx="16467">
                  <c:v>-4.1059199999999997E-2</c:v>
                </c:pt>
                <c:pt idx="16468">
                  <c:v>-4.2552399999999997E-2</c:v>
                </c:pt>
                <c:pt idx="16469">
                  <c:v>-4.4249999999999998E-2</c:v>
                </c:pt>
                <c:pt idx="16470">
                  <c:v>-4.5858900000000001E-2</c:v>
                </c:pt>
                <c:pt idx="16471">
                  <c:v>-4.7663299999999999E-2</c:v>
                </c:pt>
                <c:pt idx="16472">
                  <c:v>-4.9235000000000001E-2</c:v>
                </c:pt>
                <c:pt idx="16473">
                  <c:v>-5.07675E-2</c:v>
                </c:pt>
                <c:pt idx="16474">
                  <c:v>-5.2381700000000003E-2</c:v>
                </c:pt>
                <c:pt idx="16475">
                  <c:v>-5.3955400000000001E-2</c:v>
                </c:pt>
                <c:pt idx="16476">
                  <c:v>-5.5663799999999999E-2</c:v>
                </c:pt>
                <c:pt idx="16477">
                  <c:v>-5.71025E-2</c:v>
                </c:pt>
                <c:pt idx="16478">
                  <c:v>-5.8815800000000001E-2</c:v>
                </c:pt>
                <c:pt idx="16479">
                  <c:v>-6.0265600000000003E-2</c:v>
                </c:pt>
                <c:pt idx="16480">
                  <c:v>-6.1896800000000002E-2</c:v>
                </c:pt>
                <c:pt idx="16481">
                  <c:v>-6.3675399999999993E-2</c:v>
                </c:pt>
                <c:pt idx="16482">
                  <c:v>-6.5200599999999997E-2</c:v>
                </c:pt>
                <c:pt idx="16483">
                  <c:v>-6.6689300000000007E-2</c:v>
                </c:pt>
                <c:pt idx="16484">
                  <c:v>-6.8223800000000001E-2</c:v>
                </c:pt>
                <c:pt idx="16485">
                  <c:v>-6.9862499999999994E-2</c:v>
                </c:pt>
                <c:pt idx="16486">
                  <c:v>-7.1447499999999997E-2</c:v>
                </c:pt>
                <c:pt idx="16487">
                  <c:v>-7.2869600000000007E-2</c:v>
                </c:pt>
                <c:pt idx="16488">
                  <c:v>-7.45749E-2</c:v>
                </c:pt>
                <c:pt idx="16489">
                  <c:v>-7.5895799999999999E-2</c:v>
                </c:pt>
                <c:pt idx="16490">
                  <c:v>-7.7649999999999997E-2</c:v>
                </c:pt>
                <c:pt idx="16491">
                  <c:v>-7.88885E-2</c:v>
                </c:pt>
                <c:pt idx="16492">
                  <c:v>-8.0685800000000002E-2</c:v>
                </c:pt>
                <c:pt idx="16493">
                  <c:v>-8.2150699999999993E-2</c:v>
                </c:pt>
                <c:pt idx="16494">
                  <c:v>-8.3746299999999996E-2</c:v>
                </c:pt>
                <c:pt idx="16495">
                  <c:v>-8.5272200000000006E-2</c:v>
                </c:pt>
                <c:pt idx="16496">
                  <c:v>-8.67087E-2</c:v>
                </c:pt>
                <c:pt idx="16497">
                  <c:v>-8.8434499999999999E-2</c:v>
                </c:pt>
                <c:pt idx="16498">
                  <c:v>-8.9858499999999994E-2</c:v>
                </c:pt>
                <c:pt idx="16499">
                  <c:v>-9.1503100000000004E-2</c:v>
                </c:pt>
                <c:pt idx="16500">
                  <c:v>-9.2822500000000002E-2</c:v>
                </c:pt>
                <c:pt idx="16501">
                  <c:v>-9.4249700000000006E-2</c:v>
                </c:pt>
                <c:pt idx="16502">
                  <c:v>-9.5570299999999997E-2</c:v>
                </c:pt>
                <c:pt idx="16503">
                  <c:v>-9.6987100000000007E-2</c:v>
                </c:pt>
                <c:pt idx="16504">
                  <c:v>-9.8544999999999994E-2</c:v>
                </c:pt>
                <c:pt idx="16505">
                  <c:v>-9.9867200000000003E-2</c:v>
                </c:pt>
                <c:pt idx="16506">
                  <c:v>-0.101169</c:v>
                </c:pt>
                <c:pt idx="16507">
                  <c:v>-0.102508</c:v>
                </c:pt>
                <c:pt idx="16508">
                  <c:v>-0.103925</c:v>
                </c:pt>
                <c:pt idx="16509">
                  <c:v>-0.105474</c:v>
                </c:pt>
                <c:pt idx="16510">
                  <c:v>-0.106769</c:v>
                </c:pt>
                <c:pt idx="16511">
                  <c:v>-0.108167</c:v>
                </c:pt>
                <c:pt idx="16512">
                  <c:v>-0.10933</c:v>
                </c:pt>
                <c:pt idx="16513">
                  <c:v>-0.11076</c:v>
                </c:pt>
                <c:pt idx="16514">
                  <c:v>-0.111947</c:v>
                </c:pt>
                <c:pt idx="16515">
                  <c:v>-0.113301</c:v>
                </c:pt>
                <c:pt idx="16516">
                  <c:v>-0.11462</c:v>
                </c:pt>
                <c:pt idx="16517">
                  <c:v>-0.11576699999999999</c:v>
                </c:pt>
                <c:pt idx="16518">
                  <c:v>-0.116924</c:v>
                </c:pt>
                <c:pt idx="16519">
                  <c:v>-0.11804199999999999</c:v>
                </c:pt>
                <c:pt idx="16520">
                  <c:v>-0.119279</c:v>
                </c:pt>
                <c:pt idx="16521">
                  <c:v>-0.12048</c:v>
                </c:pt>
                <c:pt idx="16522">
                  <c:v>-0.12170400000000001</c:v>
                </c:pt>
                <c:pt idx="16523">
                  <c:v>-0.12263499999999999</c:v>
                </c:pt>
                <c:pt idx="16524">
                  <c:v>-0.123901</c:v>
                </c:pt>
                <c:pt idx="16525">
                  <c:v>-0.12489500000000001</c:v>
                </c:pt>
                <c:pt idx="16526">
                  <c:v>-0.126023</c:v>
                </c:pt>
                <c:pt idx="16527">
                  <c:v>-0.12714800000000001</c:v>
                </c:pt>
                <c:pt idx="16528">
                  <c:v>-0.12789300000000001</c:v>
                </c:pt>
                <c:pt idx="16529">
                  <c:v>-0.129028</c:v>
                </c:pt>
                <c:pt idx="16530">
                  <c:v>-0.129945</c:v>
                </c:pt>
                <c:pt idx="16531">
                  <c:v>-0.13103400000000001</c:v>
                </c:pt>
                <c:pt idx="16532">
                  <c:v>-0.13175700000000001</c:v>
                </c:pt>
                <c:pt idx="16533">
                  <c:v>-0.13278000000000001</c:v>
                </c:pt>
                <c:pt idx="16534">
                  <c:v>-0.13366800000000001</c:v>
                </c:pt>
                <c:pt idx="16535">
                  <c:v>-0.13444600000000001</c:v>
                </c:pt>
                <c:pt idx="16536">
                  <c:v>-0.13541</c:v>
                </c:pt>
                <c:pt idx="16537">
                  <c:v>-0.136188</c:v>
                </c:pt>
                <c:pt idx="16538">
                  <c:v>-0.13720399999999999</c:v>
                </c:pt>
                <c:pt idx="16539">
                  <c:v>-0.137707</c:v>
                </c:pt>
                <c:pt idx="16540">
                  <c:v>-0.13855899999999999</c:v>
                </c:pt>
                <c:pt idx="16541">
                  <c:v>-0.139185</c:v>
                </c:pt>
                <c:pt idx="16542">
                  <c:v>-0.13996800000000001</c:v>
                </c:pt>
                <c:pt idx="16543">
                  <c:v>-0.14063600000000001</c:v>
                </c:pt>
                <c:pt idx="16544">
                  <c:v>-0.14127400000000001</c:v>
                </c:pt>
                <c:pt idx="16545">
                  <c:v>-0.14194100000000001</c:v>
                </c:pt>
                <c:pt idx="16546">
                  <c:v>-0.14246800000000001</c:v>
                </c:pt>
                <c:pt idx="16547">
                  <c:v>-0.14313000000000001</c:v>
                </c:pt>
                <c:pt idx="16548">
                  <c:v>-0.14367099999999999</c:v>
                </c:pt>
                <c:pt idx="16549">
                  <c:v>-0.14429500000000001</c:v>
                </c:pt>
                <c:pt idx="16550">
                  <c:v>-0.14490900000000001</c:v>
                </c:pt>
                <c:pt idx="16551">
                  <c:v>-0.145312</c:v>
                </c:pt>
                <c:pt idx="16552">
                  <c:v>-0.145846</c:v>
                </c:pt>
                <c:pt idx="16553">
                  <c:v>-0.14641599999999999</c:v>
                </c:pt>
                <c:pt idx="16554">
                  <c:v>-0.14682500000000001</c:v>
                </c:pt>
                <c:pt idx="16555">
                  <c:v>-0.14738599999999999</c:v>
                </c:pt>
                <c:pt idx="16556">
                  <c:v>-0.14765200000000001</c:v>
                </c:pt>
                <c:pt idx="16557">
                  <c:v>-0.14829899999999999</c:v>
                </c:pt>
                <c:pt idx="16558">
                  <c:v>-0.14860200000000001</c:v>
                </c:pt>
                <c:pt idx="16559">
                  <c:v>-0.14926800000000001</c:v>
                </c:pt>
                <c:pt idx="16560">
                  <c:v>-0.149589</c:v>
                </c:pt>
                <c:pt idx="16561">
                  <c:v>-0.15001200000000001</c:v>
                </c:pt>
                <c:pt idx="16562">
                  <c:v>-0.15057000000000001</c:v>
                </c:pt>
                <c:pt idx="16563">
                  <c:v>-0.150951</c:v>
                </c:pt>
                <c:pt idx="16564">
                  <c:v>-0.151446</c:v>
                </c:pt>
                <c:pt idx="16565">
                  <c:v>-0.151777</c:v>
                </c:pt>
                <c:pt idx="16566">
                  <c:v>-0.15213299999999999</c:v>
                </c:pt>
                <c:pt idx="16567">
                  <c:v>-0.15265799999999999</c:v>
                </c:pt>
                <c:pt idx="16568">
                  <c:v>-0.15293499999999999</c:v>
                </c:pt>
                <c:pt idx="16569">
                  <c:v>-0.153306</c:v>
                </c:pt>
                <c:pt idx="16570">
                  <c:v>-0.15381800000000001</c:v>
                </c:pt>
                <c:pt idx="16571">
                  <c:v>-0.15423500000000001</c:v>
                </c:pt>
                <c:pt idx="16572">
                  <c:v>-0.154617</c:v>
                </c:pt>
                <c:pt idx="16573">
                  <c:v>-0.15516099999999999</c:v>
                </c:pt>
                <c:pt idx="16574">
                  <c:v>-0.15542300000000001</c:v>
                </c:pt>
                <c:pt idx="16575">
                  <c:v>-0.15589900000000001</c:v>
                </c:pt>
                <c:pt idx="16576">
                  <c:v>-0.15645899999999999</c:v>
                </c:pt>
                <c:pt idx="16577">
                  <c:v>-0.15687000000000001</c:v>
                </c:pt>
                <c:pt idx="16578">
                  <c:v>-0.157254</c:v>
                </c:pt>
                <c:pt idx="16579">
                  <c:v>-0.15757099999999999</c:v>
                </c:pt>
                <c:pt idx="16580">
                  <c:v>-0.15812799999999999</c:v>
                </c:pt>
                <c:pt idx="16581">
                  <c:v>-0.158635</c:v>
                </c:pt>
                <c:pt idx="16582">
                  <c:v>-0.159166</c:v>
                </c:pt>
                <c:pt idx="16583">
                  <c:v>-0.15956100000000001</c:v>
                </c:pt>
                <c:pt idx="16584">
                  <c:v>-0.16001000000000001</c:v>
                </c:pt>
                <c:pt idx="16585">
                  <c:v>-0.16064100000000001</c:v>
                </c:pt>
                <c:pt idx="16586">
                  <c:v>-0.16109000000000001</c:v>
                </c:pt>
                <c:pt idx="16587">
                  <c:v>-0.161916</c:v>
                </c:pt>
                <c:pt idx="16588">
                  <c:v>-0.16220799999999999</c:v>
                </c:pt>
                <c:pt idx="16589">
                  <c:v>-0.16293199999999999</c:v>
                </c:pt>
                <c:pt idx="16590">
                  <c:v>-0.16355700000000001</c:v>
                </c:pt>
                <c:pt idx="16591">
                  <c:v>-0.16428200000000001</c:v>
                </c:pt>
                <c:pt idx="16592">
                  <c:v>-0.16499800000000001</c:v>
                </c:pt>
                <c:pt idx="16593">
                  <c:v>-0.16570799999999999</c:v>
                </c:pt>
                <c:pt idx="16594">
                  <c:v>-0.16642399999999999</c:v>
                </c:pt>
                <c:pt idx="16595">
                  <c:v>-0.16717799999999999</c:v>
                </c:pt>
                <c:pt idx="16596">
                  <c:v>-0.16794700000000001</c:v>
                </c:pt>
                <c:pt idx="16597">
                  <c:v>-0.16877800000000001</c:v>
                </c:pt>
                <c:pt idx="16598">
                  <c:v>-0.16950999999999999</c:v>
                </c:pt>
                <c:pt idx="16599">
                  <c:v>-0.17044500000000001</c:v>
                </c:pt>
                <c:pt idx="16600">
                  <c:v>-0.17132500000000001</c:v>
                </c:pt>
                <c:pt idx="16601">
                  <c:v>-0.17219300000000001</c:v>
                </c:pt>
                <c:pt idx="16602">
                  <c:v>-0.17306099999999999</c:v>
                </c:pt>
                <c:pt idx="16603">
                  <c:v>-0.17398</c:v>
                </c:pt>
                <c:pt idx="16604">
                  <c:v>-0.175067</c:v>
                </c:pt>
                <c:pt idx="16605">
                  <c:v>-0.176006</c:v>
                </c:pt>
                <c:pt idx="16606">
                  <c:v>-0.17702799999999999</c:v>
                </c:pt>
                <c:pt idx="16607">
                  <c:v>-0.17798800000000001</c:v>
                </c:pt>
                <c:pt idx="16608">
                  <c:v>-0.17904600000000001</c:v>
                </c:pt>
                <c:pt idx="16609">
                  <c:v>-0.18012900000000001</c:v>
                </c:pt>
                <c:pt idx="16610">
                  <c:v>-0.181169</c:v>
                </c:pt>
                <c:pt idx="16611">
                  <c:v>-0.18238799999999999</c:v>
                </c:pt>
                <c:pt idx="16612">
                  <c:v>-0.18348300000000001</c:v>
                </c:pt>
                <c:pt idx="16613">
                  <c:v>-0.184645</c:v>
                </c:pt>
                <c:pt idx="16614">
                  <c:v>-0.185894</c:v>
                </c:pt>
                <c:pt idx="16615">
                  <c:v>-0.18718299999999999</c:v>
                </c:pt>
                <c:pt idx="16616">
                  <c:v>-0.18834699999999999</c:v>
                </c:pt>
                <c:pt idx="16617">
                  <c:v>-0.18961800000000001</c:v>
                </c:pt>
                <c:pt idx="16618">
                  <c:v>-0.190886</c:v>
                </c:pt>
                <c:pt idx="16619">
                  <c:v>-0.19206100000000001</c:v>
                </c:pt>
                <c:pt idx="16620">
                  <c:v>-0.19340499999999999</c:v>
                </c:pt>
                <c:pt idx="16621">
                  <c:v>-0.194489</c:v>
                </c:pt>
                <c:pt idx="16622">
                  <c:v>-0.19575300000000001</c:v>
                </c:pt>
                <c:pt idx="16623">
                  <c:v>-0.19704099999999999</c:v>
                </c:pt>
                <c:pt idx="16624">
                  <c:v>-0.198182</c:v>
                </c:pt>
                <c:pt idx="16625">
                  <c:v>-0.19960800000000001</c:v>
                </c:pt>
                <c:pt idx="16626">
                  <c:v>-0.20077600000000001</c:v>
                </c:pt>
                <c:pt idx="16627">
                  <c:v>-0.20211499999999999</c:v>
                </c:pt>
                <c:pt idx="16628">
                  <c:v>-0.20316200000000001</c:v>
                </c:pt>
                <c:pt idx="16629">
                  <c:v>-0.204378</c:v>
                </c:pt>
                <c:pt idx="16630">
                  <c:v>-0.205452</c:v>
                </c:pt>
                <c:pt idx="16631">
                  <c:v>-0.20679500000000001</c:v>
                </c:pt>
                <c:pt idx="16632">
                  <c:v>-0.207874</c:v>
                </c:pt>
                <c:pt idx="16633">
                  <c:v>-0.208954</c:v>
                </c:pt>
                <c:pt idx="16634">
                  <c:v>-0.20992</c:v>
                </c:pt>
                <c:pt idx="16635">
                  <c:v>-0.211004</c:v>
                </c:pt>
                <c:pt idx="16636">
                  <c:v>-0.212093</c:v>
                </c:pt>
                <c:pt idx="16637">
                  <c:v>-0.21320500000000001</c:v>
                </c:pt>
                <c:pt idx="16638">
                  <c:v>-0.214225</c:v>
                </c:pt>
                <c:pt idx="16639">
                  <c:v>-0.21521000000000001</c:v>
                </c:pt>
                <c:pt idx="16640">
                  <c:v>-0.214752</c:v>
                </c:pt>
                <c:pt idx="16641">
                  <c:v>-0.216672</c:v>
                </c:pt>
                <c:pt idx="16642">
                  <c:v>-0.21820899999999999</c:v>
                </c:pt>
                <c:pt idx="16643">
                  <c:v>-0.21832499999999999</c:v>
                </c:pt>
                <c:pt idx="16644">
                  <c:v>-0.21875900000000001</c:v>
                </c:pt>
                <c:pt idx="16645">
                  <c:v>-0.22048499999999999</c:v>
                </c:pt>
                <c:pt idx="16646">
                  <c:v>-0.22104299999999999</c:v>
                </c:pt>
                <c:pt idx="16647">
                  <c:v>-0.22209100000000001</c:v>
                </c:pt>
                <c:pt idx="16648">
                  <c:v>-0.222855</c:v>
                </c:pt>
                <c:pt idx="16649">
                  <c:v>-0.223963</c:v>
                </c:pt>
                <c:pt idx="16650">
                  <c:v>-0.22418299999999999</c:v>
                </c:pt>
                <c:pt idx="16651">
                  <c:v>-0.225162</c:v>
                </c:pt>
                <c:pt idx="16652">
                  <c:v>-0.22566600000000001</c:v>
                </c:pt>
                <c:pt idx="16653">
                  <c:v>-0.22661600000000001</c:v>
                </c:pt>
                <c:pt idx="16654">
                  <c:v>-0.22686000000000001</c:v>
                </c:pt>
                <c:pt idx="16655">
                  <c:v>-0.22734599999999999</c:v>
                </c:pt>
                <c:pt idx="16656">
                  <c:v>-0.227626</c:v>
                </c:pt>
                <c:pt idx="16657">
                  <c:v>-0.227885</c:v>
                </c:pt>
                <c:pt idx="16658">
                  <c:v>-0.228376</c:v>
                </c:pt>
                <c:pt idx="16659">
                  <c:v>-0.22800599999999999</c:v>
                </c:pt>
                <c:pt idx="16660">
                  <c:v>-0.228408</c:v>
                </c:pt>
                <c:pt idx="16661">
                  <c:v>-0.22850500000000001</c:v>
                </c:pt>
                <c:pt idx="16662">
                  <c:v>-0.22860800000000001</c:v>
                </c:pt>
                <c:pt idx="16663">
                  <c:v>-0.22853699999999999</c:v>
                </c:pt>
                <c:pt idx="16664">
                  <c:v>-0.22883400000000001</c:v>
                </c:pt>
                <c:pt idx="16665">
                  <c:v>-0.228717</c:v>
                </c:pt>
                <c:pt idx="16666">
                  <c:v>-0.228628</c:v>
                </c:pt>
                <c:pt idx="16667">
                  <c:v>-0.22825999999999999</c:v>
                </c:pt>
                <c:pt idx="16668">
                  <c:v>-0.22789000000000001</c:v>
                </c:pt>
                <c:pt idx="16669">
                  <c:v>-0.227689</c:v>
                </c:pt>
                <c:pt idx="16670">
                  <c:v>-0.227469</c:v>
                </c:pt>
                <c:pt idx="16671">
                  <c:v>-0.226767</c:v>
                </c:pt>
                <c:pt idx="16672">
                  <c:v>-0.22661300000000001</c:v>
                </c:pt>
                <c:pt idx="16673">
                  <c:v>-0.226576</c:v>
                </c:pt>
                <c:pt idx="16674">
                  <c:v>-0.22601299999999999</c:v>
                </c:pt>
                <c:pt idx="16675">
                  <c:v>-0.22551499999999999</c:v>
                </c:pt>
                <c:pt idx="16676">
                  <c:v>-0.225082</c:v>
                </c:pt>
                <c:pt idx="16677">
                  <c:v>-0.22453799999999999</c:v>
                </c:pt>
                <c:pt idx="16678">
                  <c:v>-0.223606</c:v>
                </c:pt>
                <c:pt idx="16679">
                  <c:v>-0.22314400000000001</c:v>
                </c:pt>
                <c:pt idx="16680">
                  <c:v>-0.22251399999999999</c:v>
                </c:pt>
                <c:pt idx="16681">
                  <c:v>-0.221612</c:v>
                </c:pt>
                <c:pt idx="16682">
                  <c:v>-0.220666</c:v>
                </c:pt>
                <c:pt idx="16683">
                  <c:v>-0.21996399999999999</c:v>
                </c:pt>
                <c:pt idx="16684">
                  <c:v>-0.21906300000000001</c:v>
                </c:pt>
                <c:pt idx="16685">
                  <c:v>-0.21815499999999999</c:v>
                </c:pt>
                <c:pt idx="16686">
                  <c:v>-0.21693799999999999</c:v>
                </c:pt>
                <c:pt idx="16687">
                  <c:v>-0.215892</c:v>
                </c:pt>
                <c:pt idx="16688">
                  <c:v>-0.21488299999999999</c:v>
                </c:pt>
                <c:pt idx="16689">
                  <c:v>-0.21380399999999999</c:v>
                </c:pt>
                <c:pt idx="16690">
                  <c:v>-0.21240000000000001</c:v>
                </c:pt>
                <c:pt idx="16691">
                  <c:v>-0.211119</c:v>
                </c:pt>
                <c:pt idx="16692">
                  <c:v>-0.20971999999999999</c:v>
                </c:pt>
                <c:pt idx="16693">
                  <c:v>-0.20828099999999999</c:v>
                </c:pt>
                <c:pt idx="16694">
                  <c:v>-0.20693600000000001</c:v>
                </c:pt>
                <c:pt idx="16695">
                  <c:v>-0.20549400000000001</c:v>
                </c:pt>
                <c:pt idx="16696">
                  <c:v>-0.20400199999999999</c:v>
                </c:pt>
                <c:pt idx="16697">
                  <c:v>-0.20216999999999999</c:v>
                </c:pt>
                <c:pt idx="16698">
                  <c:v>-0.20067699999999999</c:v>
                </c:pt>
                <c:pt idx="16699">
                  <c:v>-0.198791</c:v>
                </c:pt>
                <c:pt idx="16700">
                  <c:v>-0.197077</c:v>
                </c:pt>
                <c:pt idx="16701">
                  <c:v>-0.195185</c:v>
                </c:pt>
                <c:pt idx="16702">
                  <c:v>-0.19350300000000001</c:v>
                </c:pt>
                <c:pt idx="16703">
                  <c:v>-0.19123799999999999</c:v>
                </c:pt>
                <c:pt idx="16704">
                  <c:v>-0.189608</c:v>
                </c:pt>
                <c:pt idx="16705">
                  <c:v>-0.187583</c:v>
                </c:pt>
                <c:pt idx="16706">
                  <c:v>-0.18554499999999999</c:v>
                </c:pt>
                <c:pt idx="16707">
                  <c:v>-0.18366299999999999</c:v>
                </c:pt>
                <c:pt idx="16708">
                  <c:v>-0.181613</c:v>
                </c:pt>
                <c:pt idx="16709">
                  <c:v>-0.179288</c:v>
                </c:pt>
                <c:pt idx="16710">
                  <c:v>-0.17744199999999999</c:v>
                </c:pt>
                <c:pt idx="16711">
                  <c:v>-0.17503099999999999</c:v>
                </c:pt>
                <c:pt idx="16712">
                  <c:v>-0.17291200000000001</c:v>
                </c:pt>
                <c:pt idx="16713">
                  <c:v>-0.17067499999999999</c:v>
                </c:pt>
                <c:pt idx="16714">
                  <c:v>-0.168346</c:v>
                </c:pt>
                <c:pt idx="16715">
                  <c:v>-0.165879</c:v>
                </c:pt>
                <c:pt idx="16716">
                  <c:v>-0.16350300000000001</c:v>
                </c:pt>
                <c:pt idx="16717">
                  <c:v>-0.16118499999999999</c:v>
                </c:pt>
                <c:pt idx="16718">
                  <c:v>-0.158692</c:v>
                </c:pt>
                <c:pt idx="16719">
                  <c:v>-0.156277</c:v>
                </c:pt>
                <c:pt idx="16720">
                  <c:v>-0.15381800000000001</c:v>
                </c:pt>
                <c:pt idx="16721">
                  <c:v>-0.15101200000000001</c:v>
                </c:pt>
                <c:pt idx="16722">
                  <c:v>-0.14852199999999999</c:v>
                </c:pt>
                <c:pt idx="16723">
                  <c:v>-0.14594799999999999</c:v>
                </c:pt>
                <c:pt idx="16724">
                  <c:v>-0.14321200000000001</c:v>
                </c:pt>
                <c:pt idx="16725">
                  <c:v>-0.14057</c:v>
                </c:pt>
                <c:pt idx="16726">
                  <c:v>-0.13775399999999999</c:v>
                </c:pt>
                <c:pt idx="16727">
                  <c:v>-0.13505700000000001</c:v>
                </c:pt>
                <c:pt idx="16728">
                  <c:v>-0.13220599999999999</c:v>
                </c:pt>
                <c:pt idx="16729">
                  <c:v>-0.12964200000000001</c:v>
                </c:pt>
                <c:pt idx="16730">
                  <c:v>-0.12683</c:v>
                </c:pt>
                <c:pt idx="16731">
                  <c:v>-0.123906</c:v>
                </c:pt>
                <c:pt idx="16732">
                  <c:v>-0.12109499999999999</c:v>
                </c:pt>
                <c:pt idx="16733">
                  <c:v>-0.118344</c:v>
                </c:pt>
                <c:pt idx="16734">
                  <c:v>-0.115788</c:v>
                </c:pt>
                <c:pt idx="16735">
                  <c:v>-0.112869</c:v>
                </c:pt>
                <c:pt idx="16736">
                  <c:v>-0.109712</c:v>
                </c:pt>
                <c:pt idx="16737">
                  <c:v>-0.10700900000000001</c:v>
                </c:pt>
                <c:pt idx="16738">
                  <c:v>-0.103932</c:v>
                </c:pt>
                <c:pt idx="16739">
                  <c:v>-0.101105</c:v>
                </c:pt>
                <c:pt idx="16740">
                  <c:v>-9.8148799999999994E-2</c:v>
                </c:pt>
                <c:pt idx="16741">
                  <c:v>-9.5626000000000003E-2</c:v>
                </c:pt>
                <c:pt idx="16742">
                  <c:v>-9.1934299999999997E-2</c:v>
                </c:pt>
                <c:pt idx="16743">
                  <c:v>-8.8997300000000001E-2</c:v>
                </c:pt>
                <c:pt idx="16744">
                  <c:v>-8.6817199999999997E-2</c:v>
                </c:pt>
                <c:pt idx="16745">
                  <c:v>-8.3933499999999994E-2</c:v>
                </c:pt>
                <c:pt idx="16746">
                  <c:v>-8.0681900000000001E-2</c:v>
                </c:pt>
                <c:pt idx="16747">
                  <c:v>-7.8245700000000001E-2</c:v>
                </c:pt>
                <c:pt idx="16748">
                  <c:v>-7.5429800000000005E-2</c:v>
                </c:pt>
                <c:pt idx="16749">
                  <c:v>-7.2154700000000002E-2</c:v>
                </c:pt>
                <c:pt idx="16750">
                  <c:v>-6.9932499999999995E-2</c:v>
                </c:pt>
                <c:pt idx="16751">
                  <c:v>-6.6842899999999997E-2</c:v>
                </c:pt>
                <c:pt idx="16752">
                  <c:v>-6.4116699999999999E-2</c:v>
                </c:pt>
                <c:pt idx="16753">
                  <c:v>-6.1588299999999999E-2</c:v>
                </c:pt>
                <c:pt idx="16754">
                  <c:v>-5.8544100000000002E-2</c:v>
                </c:pt>
                <c:pt idx="16755">
                  <c:v>-5.5637499999999999E-2</c:v>
                </c:pt>
                <c:pt idx="16756">
                  <c:v>-5.30039E-2</c:v>
                </c:pt>
                <c:pt idx="16757">
                  <c:v>-4.9936800000000003E-2</c:v>
                </c:pt>
                <c:pt idx="16758">
                  <c:v>-4.7093700000000002E-2</c:v>
                </c:pt>
                <c:pt idx="16759">
                  <c:v>-4.3765499999999999E-2</c:v>
                </c:pt>
                <c:pt idx="16760">
                  <c:v>-4.1222000000000002E-2</c:v>
                </c:pt>
                <c:pt idx="16761">
                  <c:v>-3.8109200000000003E-2</c:v>
                </c:pt>
                <c:pt idx="16762">
                  <c:v>-3.5637200000000001E-2</c:v>
                </c:pt>
                <c:pt idx="16763">
                  <c:v>-3.2654299999999997E-2</c:v>
                </c:pt>
                <c:pt idx="16764">
                  <c:v>-3.0228600000000001E-2</c:v>
                </c:pt>
                <c:pt idx="16765">
                  <c:v>-2.7419200000000001E-2</c:v>
                </c:pt>
                <c:pt idx="16766">
                  <c:v>-2.50949E-2</c:v>
                </c:pt>
                <c:pt idx="16767">
                  <c:v>-2.2388100000000001E-2</c:v>
                </c:pt>
                <c:pt idx="16768">
                  <c:v>-2.0269499999999999E-2</c:v>
                </c:pt>
                <c:pt idx="16769">
                  <c:v>-1.7790199999999999E-2</c:v>
                </c:pt>
                <c:pt idx="16770">
                  <c:v>-1.54748E-2</c:v>
                </c:pt>
                <c:pt idx="16771">
                  <c:v>-1.3297E-2</c:v>
                </c:pt>
                <c:pt idx="16772">
                  <c:v>-1.10425E-2</c:v>
                </c:pt>
                <c:pt idx="16773">
                  <c:v>-8.3835799999999999E-3</c:v>
                </c:pt>
                <c:pt idx="16774">
                  <c:v>-5.8768700000000002E-3</c:v>
                </c:pt>
                <c:pt idx="16775">
                  <c:v>-3.8649399999999999E-3</c:v>
                </c:pt>
                <c:pt idx="16776">
                  <c:v>-1.5115199999999999E-3</c:v>
                </c:pt>
                <c:pt idx="16777">
                  <c:v>8.9628400000000001E-4</c:v>
                </c:pt>
                <c:pt idx="16778">
                  <c:v>3.2034300000000002E-3</c:v>
                </c:pt>
                <c:pt idx="16779">
                  <c:v>5.4285999999999996E-3</c:v>
                </c:pt>
                <c:pt idx="16780">
                  <c:v>7.8761400000000002E-3</c:v>
                </c:pt>
                <c:pt idx="16781">
                  <c:v>1.0211100000000001E-2</c:v>
                </c:pt>
                <c:pt idx="16782">
                  <c:v>1.2370900000000001E-2</c:v>
                </c:pt>
                <c:pt idx="16783">
                  <c:v>1.4728700000000001E-2</c:v>
                </c:pt>
                <c:pt idx="16784">
                  <c:v>1.69389E-2</c:v>
                </c:pt>
                <c:pt idx="16785">
                  <c:v>1.9087900000000001E-2</c:v>
                </c:pt>
                <c:pt idx="16786">
                  <c:v>2.1209800000000001E-2</c:v>
                </c:pt>
                <c:pt idx="16787">
                  <c:v>2.2977999999999998E-2</c:v>
                </c:pt>
                <c:pt idx="16788">
                  <c:v>2.53169E-2</c:v>
                </c:pt>
                <c:pt idx="16789">
                  <c:v>2.70473E-2</c:v>
                </c:pt>
                <c:pt idx="16790">
                  <c:v>2.9111499999999998E-2</c:v>
                </c:pt>
                <c:pt idx="16791">
                  <c:v>3.07932E-2</c:v>
                </c:pt>
                <c:pt idx="16792">
                  <c:v>3.25446E-2</c:v>
                </c:pt>
                <c:pt idx="16793">
                  <c:v>3.4173599999999998E-2</c:v>
                </c:pt>
                <c:pt idx="16794">
                  <c:v>3.6164500000000002E-2</c:v>
                </c:pt>
                <c:pt idx="16795">
                  <c:v>3.7414599999999999E-2</c:v>
                </c:pt>
                <c:pt idx="16796">
                  <c:v>3.9518200000000003E-2</c:v>
                </c:pt>
                <c:pt idx="16797">
                  <c:v>4.1092900000000002E-2</c:v>
                </c:pt>
                <c:pt idx="16798">
                  <c:v>4.2792400000000001E-2</c:v>
                </c:pt>
                <c:pt idx="16799">
                  <c:v>4.4586199999999999E-2</c:v>
                </c:pt>
                <c:pt idx="16800">
                  <c:v>4.6334399999999998E-2</c:v>
                </c:pt>
                <c:pt idx="16801">
                  <c:v>4.8052999999999998E-2</c:v>
                </c:pt>
                <c:pt idx="16802">
                  <c:v>4.9609500000000001E-2</c:v>
                </c:pt>
                <c:pt idx="16803">
                  <c:v>5.1394500000000003E-2</c:v>
                </c:pt>
                <c:pt idx="16804">
                  <c:v>5.3329099999999997E-2</c:v>
                </c:pt>
                <c:pt idx="16805">
                  <c:v>5.4928200000000003E-2</c:v>
                </c:pt>
                <c:pt idx="16806">
                  <c:v>5.6765200000000002E-2</c:v>
                </c:pt>
                <c:pt idx="16807">
                  <c:v>5.8495600000000002E-2</c:v>
                </c:pt>
                <c:pt idx="16808">
                  <c:v>6.0399399999999999E-2</c:v>
                </c:pt>
                <c:pt idx="16809">
                  <c:v>6.2238599999999998E-2</c:v>
                </c:pt>
                <c:pt idx="16810">
                  <c:v>6.4146300000000003E-2</c:v>
                </c:pt>
                <c:pt idx="16811">
                  <c:v>6.6000100000000006E-2</c:v>
                </c:pt>
                <c:pt idx="16812">
                  <c:v>6.7940799999999996E-2</c:v>
                </c:pt>
                <c:pt idx="16813">
                  <c:v>6.9805099999999995E-2</c:v>
                </c:pt>
                <c:pt idx="16814">
                  <c:v>7.1851600000000002E-2</c:v>
                </c:pt>
                <c:pt idx="16815">
                  <c:v>7.4019199999999993E-2</c:v>
                </c:pt>
                <c:pt idx="16816">
                  <c:v>7.61743E-2</c:v>
                </c:pt>
                <c:pt idx="16817">
                  <c:v>7.8000299999999995E-2</c:v>
                </c:pt>
                <c:pt idx="16818">
                  <c:v>8.0095399999999997E-2</c:v>
                </c:pt>
                <c:pt idx="16819">
                  <c:v>8.2170400000000005E-2</c:v>
                </c:pt>
                <c:pt idx="16820">
                  <c:v>8.4322800000000003E-2</c:v>
                </c:pt>
                <c:pt idx="16821">
                  <c:v>8.6120299999999997E-2</c:v>
                </c:pt>
                <c:pt idx="16822">
                  <c:v>8.8233800000000001E-2</c:v>
                </c:pt>
                <c:pt idx="16823">
                  <c:v>9.0261300000000003E-2</c:v>
                </c:pt>
                <c:pt idx="16824">
                  <c:v>9.2300999999999994E-2</c:v>
                </c:pt>
                <c:pt idx="16825">
                  <c:v>9.4212599999999994E-2</c:v>
                </c:pt>
                <c:pt idx="16826">
                  <c:v>9.6226300000000001E-2</c:v>
                </c:pt>
                <c:pt idx="16827">
                  <c:v>9.8677500000000001E-2</c:v>
                </c:pt>
                <c:pt idx="16828">
                  <c:v>0.100716</c:v>
                </c:pt>
                <c:pt idx="16829">
                  <c:v>0.103149</c:v>
                </c:pt>
                <c:pt idx="16830">
                  <c:v>0.10575</c:v>
                </c:pt>
                <c:pt idx="16831">
                  <c:v>0.10828</c:v>
                </c:pt>
                <c:pt idx="16832">
                  <c:v>0.11090700000000001</c:v>
                </c:pt>
                <c:pt idx="16833">
                  <c:v>0.113706</c:v>
                </c:pt>
                <c:pt idx="16834">
                  <c:v>0.11647399999999999</c:v>
                </c:pt>
                <c:pt idx="16835">
                  <c:v>0.119617</c:v>
                </c:pt>
                <c:pt idx="16836">
                  <c:v>0.122747</c:v>
                </c:pt>
                <c:pt idx="16837">
                  <c:v>0.12603800000000001</c:v>
                </c:pt>
                <c:pt idx="16838">
                  <c:v>0.12945200000000001</c:v>
                </c:pt>
                <c:pt idx="16839">
                  <c:v>0.132854</c:v>
                </c:pt>
                <c:pt idx="16840">
                  <c:v>0.136239</c:v>
                </c:pt>
                <c:pt idx="16841">
                  <c:v>0.14006299999999999</c:v>
                </c:pt>
                <c:pt idx="16842">
                  <c:v>0.14338699999999999</c:v>
                </c:pt>
                <c:pt idx="16843">
                  <c:v>0.147062</c:v>
                </c:pt>
                <c:pt idx="16844">
                  <c:v>0.15039</c:v>
                </c:pt>
                <c:pt idx="16845">
                  <c:v>0.154027</c:v>
                </c:pt>
                <c:pt idx="16846">
                  <c:v>0.15754399999999999</c:v>
                </c:pt>
                <c:pt idx="16847">
                  <c:v>0.16117200000000001</c:v>
                </c:pt>
                <c:pt idx="16848">
                  <c:v>0.164746</c:v>
                </c:pt>
                <c:pt idx="16849">
                  <c:v>0.16862099999999999</c:v>
                </c:pt>
                <c:pt idx="16850">
                  <c:v>0.17261199999999999</c:v>
                </c:pt>
                <c:pt idx="16851">
                  <c:v>0.176645</c:v>
                </c:pt>
                <c:pt idx="16852">
                  <c:v>0.180809</c:v>
                </c:pt>
                <c:pt idx="16853">
                  <c:v>0.18512000000000001</c:v>
                </c:pt>
                <c:pt idx="16854">
                  <c:v>0.189253</c:v>
                </c:pt>
                <c:pt idx="16855">
                  <c:v>0.193608</c:v>
                </c:pt>
                <c:pt idx="16856">
                  <c:v>0.198099</c:v>
                </c:pt>
                <c:pt idx="16857">
                  <c:v>0.20269599999999999</c:v>
                </c:pt>
                <c:pt idx="16858">
                  <c:v>0.20735400000000001</c:v>
                </c:pt>
                <c:pt idx="16859">
                  <c:v>0.21197199999999999</c:v>
                </c:pt>
                <c:pt idx="16860">
                  <c:v>0.216673</c:v>
                </c:pt>
                <c:pt idx="16861">
                  <c:v>0.221219</c:v>
                </c:pt>
                <c:pt idx="16862">
                  <c:v>0.22626199999999999</c:v>
                </c:pt>
                <c:pt idx="16863">
                  <c:v>0.230994</c:v>
                </c:pt>
                <c:pt idx="16864">
                  <c:v>0.23597899999999999</c:v>
                </c:pt>
                <c:pt idx="16865">
                  <c:v>0.240676</c:v>
                </c:pt>
                <c:pt idx="16866">
                  <c:v>0.24580099999999999</c:v>
                </c:pt>
                <c:pt idx="16867">
                  <c:v>0.250749</c:v>
                </c:pt>
                <c:pt idx="16868">
                  <c:v>0.25558399999999998</c:v>
                </c:pt>
                <c:pt idx="16869">
                  <c:v>0.260994</c:v>
                </c:pt>
                <c:pt idx="16870">
                  <c:v>0.26581900000000003</c:v>
                </c:pt>
                <c:pt idx="16871">
                  <c:v>0.271125</c:v>
                </c:pt>
                <c:pt idx="16872">
                  <c:v>0.27657700000000002</c:v>
                </c:pt>
                <c:pt idx="16873">
                  <c:v>0.28204299999999999</c:v>
                </c:pt>
                <c:pt idx="16874">
                  <c:v>0.28740199999999999</c:v>
                </c:pt>
                <c:pt idx="16875">
                  <c:v>0.29311300000000001</c:v>
                </c:pt>
                <c:pt idx="16876">
                  <c:v>0.29876599999999998</c:v>
                </c:pt>
                <c:pt idx="16877">
                  <c:v>0.30408499999999999</c:v>
                </c:pt>
                <c:pt idx="16878">
                  <c:v>0.30976300000000001</c:v>
                </c:pt>
                <c:pt idx="16879">
                  <c:v>0.31512200000000001</c:v>
                </c:pt>
                <c:pt idx="16880">
                  <c:v>0.32090400000000002</c:v>
                </c:pt>
                <c:pt idx="16881">
                  <c:v>0.326048</c:v>
                </c:pt>
                <c:pt idx="16882">
                  <c:v>0.33168700000000001</c:v>
                </c:pt>
                <c:pt idx="16883">
                  <c:v>0.33735700000000002</c:v>
                </c:pt>
                <c:pt idx="16884">
                  <c:v>0.34287699999999999</c:v>
                </c:pt>
                <c:pt idx="16885">
                  <c:v>0.34816399999999997</c:v>
                </c:pt>
                <c:pt idx="16886">
                  <c:v>0.35337400000000002</c:v>
                </c:pt>
                <c:pt idx="16887">
                  <c:v>0.35886899999999999</c:v>
                </c:pt>
                <c:pt idx="16888">
                  <c:v>0.364261</c:v>
                </c:pt>
                <c:pt idx="16889">
                  <c:v>0.369481</c:v>
                </c:pt>
                <c:pt idx="16890">
                  <c:v>0.37452200000000002</c:v>
                </c:pt>
                <c:pt idx="16891">
                  <c:v>0.37976199999999999</c:v>
                </c:pt>
                <c:pt idx="16892">
                  <c:v>0.38478499999999999</c:v>
                </c:pt>
                <c:pt idx="16893">
                  <c:v>0.39005499999999999</c:v>
                </c:pt>
                <c:pt idx="16894">
                  <c:v>0.39526899999999998</c:v>
                </c:pt>
                <c:pt idx="16895">
                  <c:v>0.40047300000000002</c:v>
                </c:pt>
                <c:pt idx="16896">
                  <c:v>0.40550399999999998</c:v>
                </c:pt>
                <c:pt idx="16897">
                  <c:v>0.41064600000000001</c:v>
                </c:pt>
                <c:pt idx="16898">
                  <c:v>0.415769</c:v>
                </c:pt>
                <c:pt idx="16899">
                  <c:v>0.421128</c:v>
                </c:pt>
                <c:pt idx="16900">
                  <c:v>0.426153</c:v>
                </c:pt>
                <c:pt idx="16901">
                  <c:v>0.43095899999999998</c:v>
                </c:pt>
                <c:pt idx="16902">
                  <c:v>0.43587900000000002</c:v>
                </c:pt>
                <c:pt idx="16903">
                  <c:v>0.44092199999999998</c:v>
                </c:pt>
                <c:pt idx="16904">
                  <c:v>0.44561299999999998</c:v>
                </c:pt>
                <c:pt idx="16905">
                  <c:v>0.450407</c:v>
                </c:pt>
                <c:pt idx="16906">
                  <c:v>0.454932</c:v>
                </c:pt>
                <c:pt idx="16907">
                  <c:v>0.459119</c:v>
                </c:pt>
                <c:pt idx="16908">
                  <c:v>0.46354499999999998</c:v>
                </c:pt>
                <c:pt idx="16909">
                  <c:v>0.467727</c:v>
                </c:pt>
                <c:pt idx="16910">
                  <c:v>0.47204499999999999</c:v>
                </c:pt>
                <c:pt idx="16911">
                  <c:v>0.47608899999999998</c:v>
                </c:pt>
                <c:pt idx="16912">
                  <c:v>0.47981800000000002</c:v>
                </c:pt>
                <c:pt idx="16913">
                  <c:v>0.483713</c:v>
                </c:pt>
                <c:pt idx="16914">
                  <c:v>0.48746200000000001</c:v>
                </c:pt>
                <c:pt idx="16915">
                  <c:v>0.49113499999999999</c:v>
                </c:pt>
                <c:pt idx="16916">
                  <c:v>0.494645</c:v>
                </c:pt>
                <c:pt idx="16917">
                  <c:v>0.497892</c:v>
                </c:pt>
                <c:pt idx="16918">
                  <c:v>0.50122100000000003</c:v>
                </c:pt>
                <c:pt idx="16919">
                  <c:v>0.50442600000000004</c:v>
                </c:pt>
                <c:pt idx="16920">
                  <c:v>0.50743000000000005</c:v>
                </c:pt>
                <c:pt idx="16921">
                  <c:v>0.51022000000000001</c:v>
                </c:pt>
                <c:pt idx="16922">
                  <c:v>0.51310199999999995</c:v>
                </c:pt>
                <c:pt idx="16923">
                  <c:v>0.51557500000000001</c:v>
                </c:pt>
                <c:pt idx="16924">
                  <c:v>0.51824400000000004</c:v>
                </c:pt>
                <c:pt idx="16925">
                  <c:v>0.52062900000000001</c:v>
                </c:pt>
                <c:pt idx="16926">
                  <c:v>0.52306299999999994</c:v>
                </c:pt>
                <c:pt idx="16927">
                  <c:v>0.52522999999999997</c:v>
                </c:pt>
                <c:pt idx="16928">
                  <c:v>0.52732999999999997</c:v>
                </c:pt>
                <c:pt idx="16929">
                  <c:v>0.52923600000000004</c:v>
                </c:pt>
                <c:pt idx="16930">
                  <c:v>0.53115500000000004</c:v>
                </c:pt>
                <c:pt idx="16931">
                  <c:v>0.532775</c:v>
                </c:pt>
                <c:pt idx="16932">
                  <c:v>0.53414700000000004</c:v>
                </c:pt>
                <c:pt idx="16933">
                  <c:v>0.53584500000000002</c:v>
                </c:pt>
                <c:pt idx="16934">
                  <c:v>0.53670899999999999</c:v>
                </c:pt>
                <c:pt idx="16935">
                  <c:v>0.538022</c:v>
                </c:pt>
                <c:pt idx="16936">
                  <c:v>0.53876299999999999</c:v>
                </c:pt>
                <c:pt idx="16937" formatCode="0.00E+00">
                  <c:v>0.53959199999999996</c:v>
                </c:pt>
                <c:pt idx="16938">
                  <c:v>0.54021300000000005</c:v>
                </c:pt>
                <c:pt idx="16939">
                  <c:v>0.54038900000000001</c:v>
                </c:pt>
                <c:pt idx="16940">
                  <c:v>0.54086999999999996</c:v>
                </c:pt>
                <c:pt idx="16941">
                  <c:v>0.54086800000000002</c:v>
                </c:pt>
                <c:pt idx="16942">
                  <c:v>0.54090000000000005</c:v>
                </c:pt>
                <c:pt idx="16943">
                  <c:v>0.54093000000000002</c:v>
                </c:pt>
                <c:pt idx="16944">
                  <c:v>0.54040299999999997</c:v>
                </c:pt>
                <c:pt idx="16945">
                  <c:v>0.53998800000000002</c:v>
                </c:pt>
                <c:pt idx="16946">
                  <c:v>0.53956999999999999</c:v>
                </c:pt>
                <c:pt idx="16947">
                  <c:v>0.538829</c:v>
                </c:pt>
                <c:pt idx="16948">
                  <c:v>0.53794600000000004</c:v>
                </c:pt>
                <c:pt idx="16949">
                  <c:v>0.53676000000000001</c:v>
                </c:pt>
                <c:pt idx="16950">
                  <c:v>0.53550500000000001</c:v>
                </c:pt>
                <c:pt idx="16951">
                  <c:v>0.53405199999999997</c:v>
                </c:pt>
                <c:pt idx="16952">
                  <c:v>0.53256899999999996</c:v>
                </c:pt>
                <c:pt idx="16953">
                  <c:v>0.53104700000000005</c:v>
                </c:pt>
                <c:pt idx="16954">
                  <c:v>0.52894799999999997</c:v>
                </c:pt>
                <c:pt idx="16955">
                  <c:v>0.52696399999999999</c:v>
                </c:pt>
                <c:pt idx="16956">
                  <c:v>0.52485300000000001</c:v>
                </c:pt>
                <c:pt idx="16957">
                  <c:v>0.52255700000000005</c:v>
                </c:pt>
                <c:pt idx="16958">
                  <c:v>0.52021200000000001</c:v>
                </c:pt>
                <c:pt idx="16959">
                  <c:v>0.51791900000000002</c:v>
                </c:pt>
                <c:pt idx="16960">
                  <c:v>0.51520200000000005</c:v>
                </c:pt>
                <c:pt idx="16961">
                  <c:v>0.51259299999999997</c:v>
                </c:pt>
                <c:pt idx="16962">
                  <c:v>0.50965000000000005</c:v>
                </c:pt>
                <c:pt idx="16963">
                  <c:v>0.50703200000000004</c:v>
                </c:pt>
                <c:pt idx="16964">
                  <c:v>0.50361500000000003</c:v>
                </c:pt>
                <c:pt idx="16965">
                  <c:v>0.50061699999999998</c:v>
                </c:pt>
                <c:pt idx="16966">
                  <c:v>0.49709799999999998</c:v>
                </c:pt>
                <c:pt idx="16967">
                  <c:v>0.49373800000000001</c:v>
                </c:pt>
                <c:pt idx="16968">
                  <c:v>0.49018099999999998</c:v>
                </c:pt>
                <c:pt idx="16969">
                  <c:v>0.48633700000000002</c:v>
                </c:pt>
                <c:pt idx="16970">
                  <c:v>0.48269200000000001</c:v>
                </c:pt>
                <c:pt idx="16971">
                  <c:v>0.47858499999999998</c:v>
                </c:pt>
                <c:pt idx="16972">
                  <c:v>0.47460200000000002</c:v>
                </c:pt>
                <c:pt idx="16973">
                  <c:v>0.47027799999999997</c:v>
                </c:pt>
                <c:pt idx="16974">
                  <c:v>0.46615099999999998</c:v>
                </c:pt>
                <c:pt idx="16975">
                  <c:v>0.46172000000000002</c:v>
                </c:pt>
                <c:pt idx="16976">
                  <c:v>0.45724399999999998</c:v>
                </c:pt>
                <c:pt idx="16977">
                  <c:v>0.45232899999999998</c:v>
                </c:pt>
                <c:pt idx="16978">
                  <c:v>0.44779799999999997</c:v>
                </c:pt>
                <c:pt idx="16979">
                  <c:v>0.44301099999999999</c:v>
                </c:pt>
                <c:pt idx="16980">
                  <c:v>0.438135</c:v>
                </c:pt>
                <c:pt idx="16981">
                  <c:v>0.43321700000000002</c:v>
                </c:pt>
                <c:pt idx="16982">
                  <c:v>0.42811700000000003</c:v>
                </c:pt>
                <c:pt idx="16983">
                  <c:v>0.42311799999999999</c:v>
                </c:pt>
                <c:pt idx="16984">
                  <c:v>0.418157</c:v>
                </c:pt>
                <c:pt idx="16985">
                  <c:v>0.412937</c:v>
                </c:pt>
                <c:pt idx="16986">
                  <c:v>0.40786899999999998</c:v>
                </c:pt>
                <c:pt idx="16987">
                  <c:v>0.40245300000000001</c:v>
                </c:pt>
                <c:pt idx="16988">
                  <c:v>0.39732299999999998</c:v>
                </c:pt>
                <c:pt idx="16989">
                  <c:v>0.39202300000000001</c:v>
                </c:pt>
                <c:pt idx="16990">
                  <c:v>0.38664999999999999</c:v>
                </c:pt>
                <c:pt idx="16991">
                  <c:v>0.38137399999999999</c:v>
                </c:pt>
                <c:pt idx="16992">
                  <c:v>0.37587599999999999</c:v>
                </c:pt>
                <c:pt idx="16993">
                  <c:v>0.37040200000000001</c:v>
                </c:pt>
                <c:pt idx="16994">
                  <c:v>0.36468200000000001</c:v>
                </c:pt>
                <c:pt idx="16995">
                  <c:v>0.35948000000000002</c:v>
                </c:pt>
                <c:pt idx="16996">
                  <c:v>0.35372999999999999</c:v>
                </c:pt>
                <c:pt idx="16997">
                  <c:v>0.34829100000000002</c:v>
                </c:pt>
                <c:pt idx="16998">
                  <c:v>0.34289599999999998</c:v>
                </c:pt>
                <c:pt idx="16999">
                  <c:v>0.33738000000000001</c:v>
                </c:pt>
                <c:pt idx="17000">
                  <c:v>0.33212399999999997</c:v>
                </c:pt>
                <c:pt idx="17001">
                  <c:v>0.32639499999999999</c:v>
                </c:pt>
                <c:pt idx="17002">
                  <c:v>0.32125199999999998</c:v>
                </c:pt>
                <c:pt idx="17003">
                  <c:v>0.31593300000000002</c:v>
                </c:pt>
                <c:pt idx="17004">
                  <c:v>0.31035200000000002</c:v>
                </c:pt>
                <c:pt idx="17005">
                  <c:v>0.30541600000000002</c:v>
                </c:pt>
                <c:pt idx="17006">
                  <c:v>0.29982500000000001</c:v>
                </c:pt>
                <c:pt idx="17007">
                  <c:v>0.29475299999999999</c:v>
                </c:pt>
                <c:pt idx="17008">
                  <c:v>0.28962900000000003</c:v>
                </c:pt>
                <c:pt idx="17009">
                  <c:v>0.28440900000000002</c:v>
                </c:pt>
                <c:pt idx="17010">
                  <c:v>0.27939000000000003</c:v>
                </c:pt>
                <c:pt idx="17011">
                  <c:v>0.274287</c:v>
                </c:pt>
                <c:pt idx="17012">
                  <c:v>0.26938299999999998</c:v>
                </c:pt>
                <c:pt idx="17013">
                  <c:v>0.26449400000000001</c:v>
                </c:pt>
                <c:pt idx="17014">
                  <c:v>0.25972899999999999</c:v>
                </c:pt>
                <c:pt idx="17015">
                  <c:v>0.25488</c:v>
                </c:pt>
                <c:pt idx="17016">
                  <c:v>0.25016100000000002</c:v>
                </c:pt>
                <c:pt idx="17017">
                  <c:v>0.24545500000000001</c:v>
                </c:pt>
                <c:pt idx="17018">
                  <c:v>0.240954</c:v>
                </c:pt>
                <c:pt idx="17019">
                  <c:v>0.23669599999999999</c:v>
                </c:pt>
                <c:pt idx="17020">
                  <c:v>0.23216200000000001</c:v>
                </c:pt>
                <c:pt idx="17021">
                  <c:v>0.22812299999999999</c:v>
                </c:pt>
                <c:pt idx="17022">
                  <c:v>0.2238</c:v>
                </c:pt>
                <c:pt idx="17023">
                  <c:v>0.21982299999999999</c:v>
                </c:pt>
                <c:pt idx="17024">
                  <c:v>0.21593300000000001</c:v>
                </c:pt>
                <c:pt idx="17025">
                  <c:v>0.21195900000000001</c:v>
                </c:pt>
                <c:pt idx="17026">
                  <c:v>0.208289</c:v>
                </c:pt>
                <c:pt idx="17027">
                  <c:v>0.204676</c:v>
                </c:pt>
                <c:pt idx="17028">
                  <c:v>0.20136599999999999</c:v>
                </c:pt>
                <c:pt idx="17029">
                  <c:v>0.19778200000000001</c:v>
                </c:pt>
                <c:pt idx="17030">
                  <c:v>0.19485</c:v>
                </c:pt>
                <c:pt idx="17031">
                  <c:v>0.19140799999999999</c:v>
                </c:pt>
                <c:pt idx="17032">
                  <c:v>0.18864300000000001</c:v>
                </c:pt>
                <c:pt idx="17033">
                  <c:v>0.18581300000000001</c:v>
                </c:pt>
                <c:pt idx="17034">
                  <c:v>0.18304899999999999</c:v>
                </c:pt>
                <c:pt idx="17035">
                  <c:v>0.18054700000000001</c:v>
                </c:pt>
                <c:pt idx="17036">
                  <c:v>0.17786099999999999</c:v>
                </c:pt>
                <c:pt idx="17037">
                  <c:v>0.175791</c:v>
                </c:pt>
                <c:pt idx="17038">
                  <c:v>0.17339099999999999</c:v>
                </c:pt>
                <c:pt idx="17039">
                  <c:v>0.171488</c:v>
                </c:pt>
                <c:pt idx="17040">
                  <c:v>0.16949800000000001</c:v>
                </c:pt>
                <c:pt idx="17041">
                  <c:v>0.16753999999999999</c:v>
                </c:pt>
                <c:pt idx="17042">
                  <c:v>0.16595099999999999</c:v>
                </c:pt>
                <c:pt idx="17043">
                  <c:v>0.16411700000000001</c:v>
                </c:pt>
                <c:pt idx="17044">
                  <c:v>0.16290499999999999</c:v>
                </c:pt>
                <c:pt idx="17045">
                  <c:v>0.16123699999999999</c:v>
                </c:pt>
                <c:pt idx="17046">
                  <c:v>0.16000900000000001</c:v>
                </c:pt>
                <c:pt idx="17047">
                  <c:v>0.15917300000000001</c:v>
                </c:pt>
                <c:pt idx="17048">
                  <c:v>0.157974</c:v>
                </c:pt>
                <c:pt idx="17049">
                  <c:v>0.15721099999999999</c:v>
                </c:pt>
                <c:pt idx="17050">
                  <c:v>0.15632599999999999</c:v>
                </c:pt>
                <c:pt idx="17051">
                  <c:v>0.15567700000000001</c:v>
                </c:pt>
                <c:pt idx="17052">
                  <c:v>0.15501699999999999</c:v>
                </c:pt>
                <c:pt idx="17053">
                  <c:v>0.154636</c:v>
                </c:pt>
                <c:pt idx="17054">
                  <c:v>0.15414</c:v>
                </c:pt>
                <c:pt idx="17055">
                  <c:v>0.15393100000000001</c:v>
                </c:pt>
                <c:pt idx="17056">
                  <c:v>0.15371899999999999</c:v>
                </c:pt>
                <c:pt idx="17057">
                  <c:v>0.15359500000000001</c:v>
                </c:pt>
                <c:pt idx="17058">
                  <c:v>0.15411</c:v>
                </c:pt>
                <c:pt idx="17059">
                  <c:v>0.15377299999999999</c:v>
                </c:pt>
                <c:pt idx="17060">
                  <c:v>0.15428700000000001</c:v>
                </c:pt>
                <c:pt idx="17061">
                  <c:v>0.15446799999999999</c:v>
                </c:pt>
                <c:pt idx="17062">
                  <c:v>0.15464700000000001</c:v>
                </c:pt>
                <c:pt idx="17063">
                  <c:v>0.15529999999999999</c:v>
                </c:pt>
                <c:pt idx="17064">
                  <c:v>0.15589900000000001</c:v>
                </c:pt>
                <c:pt idx="17065">
                  <c:v>0.156503</c:v>
                </c:pt>
                <c:pt idx="17066">
                  <c:v>0.15700500000000001</c:v>
                </c:pt>
                <c:pt idx="17067">
                  <c:v>0.15773699999999999</c:v>
                </c:pt>
                <c:pt idx="17068">
                  <c:v>0.158636</c:v>
                </c:pt>
                <c:pt idx="17069">
                  <c:v>0.159501</c:v>
                </c:pt>
                <c:pt idx="17070">
                  <c:v>0.160078</c:v>
                </c:pt>
                <c:pt idx="17071">
                  <c:v>0.161132</c:v>
                </c:pt>
                <c:pt idx="17072">
                  <c:v>0.16197900000000001</c:v>
                </c:pt>
                <c:pt idx="17073">
                  <c:v>0.162852</c:v>
                </c:pt>
                <c:pt idx="17074">
                  <c:v>0.16401299999999999</c:v>
                </c:pt>
                <c:pt idx="17075">
                  <c:v>0.16499900000000001</c:v>
                </c:pt>
                <c:pt idx="17076">
                  <c:v>0.166181</c:v>
                </c:pt>
                <c:pt idx="17077">
                  <c:v>0.167294</c:v>
                </c:pt>
                <c:pt idx="17078">
                  <c:v>0.16818</c:v>
                </c:pt>
                <c:pt idx="17079">
                  <c:v>0.16944699999999999</c:v>
                </c:pt>
                <c:pt idx="17080">
                  <c:v>0.17053199999999999</c:v>
                </c:pt>
                <c:pt idx="17081">
                  <c:v>0.171874</c:v>
                </c:pt>
                <c:pt idx="17082">
                  <c:v>0.17268900000000001</c:v>
                </c:pt>
                <c:pt idx="17083">
                  <c:v>0.17406099999999999</c:v>
                </c:pt>
                <c:pt idx="17084">
                  <c:v>0.175093</c:v>
                </c:pt>
                <c:pt idx="17085">
                  <c:v>0.176174</c:v>
                </c:pt>
                <c:pt idx="17086">
                  <c:v>0.17741299999999999</c:v>
                </c:pt>
                <c:pt idx="17087">
                  <c:v>0.178368</c:v>
                </c:pt>
                <c:pt idx="17088">
                  <c:v>0.179475</c:v>
                </c:pt>
                <c:pt idx="17089">
                  <c:v>0.180197</c:v>
                </c:pt>
                <c:pt idx="17090">
                  <c:v>0.18132200000000001</c:v>
                </c:pt>
                <c:pt idx="17091">
                  <c:v>0.18241299999999999</c:v>
                </c:pt>
                <c:pt idx="17092">
                  <c:v>0.182922</c:v>
                </c:pt>
                <c:pt idx="17093">
                  <c:v>0.18374599999999999</c:v>
                </c:pt>
                <c:pt idx="17094">
                  <c:v>0.18434900000000001</c:v>
                </c:pt>
                <c:pt idx="17095">
                  <c:v>0.185112</c:v>
                </c:pt>
                <c:pt idx="17096">
                  <c:v>0.18565499999999999</c:v>
                </c:pt>
                <c:pt idx="17097">
                  <c:v>0.18615399999999999</c:v>
                </c:pt>
                <c:pt idx="17098">
                  <c:v>0.18652199999999999</c:v>
                </c:pt>
                <c:pt idx="17099">
                  <c:v>0.18698699999999999</c:v>
                </c:pt>
                <c:pt idx="17100">
                  <c:v>0.18720100000000001</c:v>
                </c:pt>
                <c:pt idx="17101">
                  <c:v>0.18731</c:v>
                </c:pt>
                <c:pt idx="17102">
                  <c:v>0.187499</c:v>
                </c:pt>
                <c:pt idx="17103">
                  <c:v>0.18740699999999999</c:v>
                </c:pt>
                <c:pt idx="17104">
                  <c:v>0.187385</c:v>
                </c:pt>
                <c:pt idx="17105">
                  <c:v>0.18702299999999999</c:v>
                </c:pt>
                <c:pt idx="17106">
                  <c:v>0.186807</c:v>
                </c:pt>
                <c:pt idx="17107">
                  <c:v>0.186443</c:v>
                </c:pt>
                <c:pt idx="17108">
                  <c:v>0.18579599999999999</c:v>
                </c:pt>
                <c:pt idx="17109">
                  <c:v>0.18532299999999999</c:v>
                </c:pt>
                <c:pt idx="17110">
                  <c:v>0.18449299999999999</c:v>
                </c:pt>
                <c:pt idx="17111">
                  <c:v>0.18362500000000001</c:v>
                </c:pt>
                <c:pt idx="17112">
                  <c:v>0.18266199999999999</c:v>
                </c:pt>
                <c:pt idx="17113">
                  <c:v>0.18180499999999999</c:v>
                </c:pt>
                <c:pt idx="17114">
                  <c:v>0.18052199999999999</c:v>
                </c:pt>
                <c:pt idx="17115">
                  <c:v>0.17935200000000001</c:v>
                </c:pt>
                <c:pt idx="17116">
                  <c:v>0.178061</c:v>
                </c:pt>
                <c:pt idx="17117">
                  <c:v>0.17647099999999999</c:v>
                </c:pt>
                <c:pt idx="17118">
                  <c:v>0.175038</c:v>
                </c:pt>
                <c:pt idx="17119">
                  <c:v>0.17327000000000001</c:v>
                </c:pt>
                <c:pt idx="17120">
                  <c:v>0.17143900000000001</c:v>
                </c:pt>
                <c:pt idx="17121">
                  <c:v>0.169544</c:v>
                </c:pt>
                <c:pt idx="17122">
                  <c:v>0.16716300000000001</c:v>
                </c:pt>
                <c:pt idx="17123">
                  <c:v>0.16520299999999999</c:v>
                </c:pt>
                <c:pt idx="17124">
                  <c:v>0.162606</c:v>
                </c:pt>
                <c:pt idx="17125">
                  <c:v>0.16025300000000001</c:v>
                </c:pt>
                <c:pt idx="17126">
                  <c:v>0.15767200000000001</c:v>
                </c:pt>
                <c:pt idx="17127">
                  <c:v>0.154694</c:v>
                </c:pt>
                <c:pt idx="17128">
                  <c:v>0.151975</c:v>
                </c:pt>
                <c:pt idx="17129">
                  <c:v>0.14905399999999999</c:v>
                </c:pt>
                <c:pt idx="17130">
                  <c:v>0.145701</c:v>
                </c:pt>
                <c:pt idx="17131">
                  <c:v>0.14238799999999999</c:v>
                </c:pt>
                <c:pt idx="17132">
                  <c:v>0.13914099999999999</c:v>
                </c:pt>
                <c:pt idx="17133">
                  <c:v>0.135326</c:v>
                </c:pt>
                <c:pt idx="17134">
                  <c:v>0.13150700000000001</c:v>
                </c:pt>
                <c:pt idx="17135">
                  <c:v>0.12781600000000001</c:v>
                </c:pt>
                <c:pt idx="17136">
                  <c:v>0.12393999999999999</c:v>
                </c:pt>
                <c:pt idx="17137">
                  <c:v>0.119695</c:v>
                </c:pt>
                <c:pt idx="17138">
                  <c:v>0.115527</c:v>
                </c:pt>
                <c:pt idx="17139">
                  <c:v>0.111356</c:v>
                </c:pt>
                <c:pt idx="17140">
                  <c:v>0.106789</c:v>
                </c:pt>
                <c:pt idx="17141">
                  <c:v>0.10230599999999999</c:v>
                </c:pt>
                <c:pt idx="17142">
                  <c:v>9.77465E-2</c:v>
                </c:pt>
                <c:pt idx="17143">
                  <c:v>9.2810500000000004E-2</c:v>
                </c:pt>
                <c:pt idx="17144">
                  <c:v>8.8015800000000005E-2</c:v>
                </c:pt>
                <c:pt idx="17145">
                  <c:v>8.3050200000000005E-2</c:v>
                </c:pt>
                <c:pt idx="17146">
                  <c:v>7.8105599999999997E-2</c:v>
                </c:pt>
                <c:pt idx="17147">
                  <c:v>7.2924000000000003E-2</c:v>
                </c:pt>
                <c:pt idx="17148">
                  <c:v>6.7705199999999993E-2</c:v>
                </c:pt>
                <c:pt idx="17149">
                  <c:v>6.2143299999999999E-2</c:v>
                </c:pt>
                <c:pt idx="17150">
                  <c:v>5.6529500000000003E-2</c:v>
                </c:pt>
                <c:pt idx="17151">
                  <c:v>5.1147699999999997E-2</c:v>
                </c:pt>
                <c:pt idx="17152">
                  <c:v>4.5594099999999999E-2</c:v>
                </c:pt>
                <c:pt idx="17153">
                  <c:v>3.9686800000000001E-2</c:v>
                </c:pt>
                <c:pt idx="17154">
                  <c:v>3.3788800000000001E-2</c:v>
                </c:pt>
                <c:pt idx="17155">
                  <c:v>2.7951199999999999E-2</c:v>
                </c:pt>
                <c:pt idx="17156">
                  <c:v>2.1899600000000002E-2</c:v>
                </c:pt>
                <c:pt idx="17157">
                  <c:v>1.5940099999999999E-2</c:v>
                </c:pt>
                <c:pt idx="17158">
                  <c:v>9.6802599999999996E-3</c:v>
                </c:pt>
                <c:pt idx="17159">
                  <c:v>3.49293E-3</c:v>
                </c:pt>
                <c:pt idx="17160">
                  <c:v>-2.8289999999999999E-3</c:v>
                </c:pt>
                <c:pt idx="17161">
                  <c:v>-9.2059900000000007E-3</c:v>
                </c:pt>
                <c:pt idx="17162" formatCode="0.00E+00">
                  <c:v>-1.5440300000000001E-2</c:v>
                </c:pt>
                <c:pt idx="17163">
                  <c:v>-2.1920499999999999E-2</c:v>
                </c:pt>
                <c:pt idx="17164">
                  <c:v>-2.8471799999999998E-2</c:v>
                </c:pt>
                <c:pt idx="17165">
                  <c:v>-3.4959799999999999E-2</c:v>
                </c:pt>
                <c:pt idx="17166">
                  <c:v>-4.1458700000000001E-2</c:v>
                </c:pt>
                <c:pt idx="17167">
                  <c:v>-4.79435E-2</c:v>
                </c:pt>
                <c:pt idx="17168">
                  <c:v>-5.4509000000000002E-2</c:v>
                </c:pt>
                <c:pt idx="17169">
                  <c:v>-6.1085399999999998E-2</c:v>
                </c:pt>
                <c:pt idx="17170">
                  <c:v>-6.7827499999999999E-2</c:v>
                </c:pt>
                <c:pt idx="17171">
                  <c:v>-7.4524300000000002E-2</c:v>
                </c:pt>
                <c:pt idx="17172">
                  <c:v>-8.1160099999999999E-2</c:v>
                </c:pt>
                <c:pt idx="17173">
                  <c:v>-8.7856900000000002E-2</c:v>
                </c:pt>
                <c:pt idx="17174">
                  <c:v>-9.4620099999999999E-2</c:v>
                </c:pt>
                <c:pt idx="17175">
                  <c:v>-0.101269</c:v>
                </c:pt>
                <c:pt idx="17176">
                  <c:v>-0.108033</c:v>
                </c:pt>
                <c:pt idx="17177">
                  <c:v>-0.114727</c:v>
                </c:pt>
                <c:pt idx="17178">
                  <c:v>-0.121429</c:v>
                </c:pt>
                <c:pt idx="17179">
                  <c:v>-0.12790099999999999</c:v>
                </c:pt>
                <c:pt idx="17180">
                  <c:v>-0.13444</c:v>
                </c:pt>
                <c:pt idx="17181">
                  <c:v>-0.14119499999999999</c:v>
                </c:pt>
                <c:pt idx="17182">
                  <c:v>-0.14761299999999999</c:v>
                </c:pt>
                <c:pt idx="17183">
                  <c:v>-0.15423300000000001</c:v>
                </c:pt>
                <c:pt idx="17184">
                  <c:v>-0.16066900000000001</c:v>
                </c:pt>
                <c:pt idx="17185">
                  <c:v>-0.16714699999999999</c:v>
                </c:pt>
                <c:pt idx="17186">
                  <c:v>-0.17357</c:v>
                </c:pt>
                <c:pt idx="17187">
                  <c:v>-0.18004700000000001</c:v>
                </c:pt>
                <c:pt idx="17188">
                  <c:v>-0.18616099999999999</c:v>
                </c:pt>
                <c:pt idx="17189">
                  <c:v>-0.19246099999999999</c:v>
                </c:pt>
                <c:pt idx="17190">
                  <c:v>-0.198459</c:v>
                </c:pt>
                <c:pt idx="17191">
                  <c:v>-0.20469300000000001</c:v>
                </c:pt>
                <c:pt idx="17192">
                  <c:v>-0.21052399999999999</c:v>
                </c:pt>
                <c:pt idx="17193">
                  <c:v>-0.21642500000000001</c:v>
                </c:pt>
                <c:pt idx="17194">
                  <c:v>-0.22226799999999999</c:v>
                </c:pt>
                <c:pt idx="17195">
                  <c:v>-0.22800300000000001</c:v>
                </c:pt>
                <c:pt idx="17196">
                  <c:v>-0.23364399999999999</c:v>
                </c:pt>
                <c:pt idx="17197">
                  <c:v>-0.23919399999999999</c:v>
                </c:pt>
                <c:pt idx="17198">
                  <c:v>-0.24473700000000001</c:v>
                </c:pt>
                <c:pt idx="17199">
                  <c:v>-0.25011800000000001</c:v>
                </c:pt>
                <c:pt idx="17200">
                  <c:v>-0.25552799999999998</c:v>
                </c:pt>
                <c:pt idx="17201">
                  <c:v>-0.26064700000000002</c:v>
                </c:pt>
                <c:pt idx="17202">
                  <c:v>-0.26577000000000001</c:v>
                </c:pt>
                <c:pt idx="17203">
                  <c:v>-0.27061299999999999</c:v>
                </c:pt>
                <c:pt idx="17204">
                  <c:v>-0.27550400000000003</c:v>
                </c:pt>
                <c:pt idx="17205">
                  <c:v>-0.28027099999999999</c:v>
                </c:pt>
                <c:pt idx="17206">
                  <c:v>-0.28494599999999998</c:v>
                </c:pt>
                <c:pt idx="17207">
                  <c:v>-0.289323</c:v>
                </c:pt>
                <c:pt idx="17208">
                  <c:v>-0.29396</c:v>
                </c:pt>
                <c:pt idx="17209">
                  <c:v>-0.29801499999999997</c:v>
                </c:pt>
                <c:pt idx="17210">
                  <c:v>-0.302176</c:v>
                </c:pt>
                <c:pt idx="17211">
                  <c:v>-0.30635499999999999</c:v>
                </c:pt>
                <c:pt idx="17212">
                  <c:v>-0.310006</c:v>
                </c:pt>
                <c:pt idx="17213">
                  <c:v>-0.31413000000000002</c:v>
                </c:pt>
                <c:pt idx="17214">
                  <c:v>-0.317301</c:v>
                </c:pt>
                <c:pt idx="17215">
                  <c:v>-0.32091599999999998</c:v>
                </c:pt>
                <c:pt idx="17216">
                  <c:v>-0.32453199999999999</c:v>
                </c:pt>
                <c:pt idx="17217">
                  <c:v>-0.327569</c:v>
                </c:pt>
                <c:pt idx="17218">
                  <c:v>-0.33067000000000002</c:v>
                </c:pt>
                <c:pt idx="17219">
                  <c:v>-0.33347199999999999</c:v>
                </c:pt>
                <c:pt idx="17220">
                  <c:v>-0.33651300000000001</c:v>
                </c:pt>
                <c:pt idx="17221">
                  <c:v>-0.33915299999999998</c:v>
                </c:pt>
                <c:pt idx="17222">
                  <c:v>-0.34170899999999998</c:v>
                </c:pt>
                <c:pt idx="17223">
                  <c:v>-0.34434399999999998</c:v>
                </c:pt>
                <c:pt idx="17224">
                  <c:v>-0.34658</c:v>
                </c:pt>
                <c:pt idx="17225">
                  <c:v>-0.34879300000000002</c:v>
                </c:pt>
                <c:pt idx="17226">
                  <c:v>-0.35077700000000001</c:v>
                </c:pt>
                <c:pt idx="17227">
                  <c:v>-0.35270600000000002</c:v>
                </c:pt>
                <c:pt idx="17228">
                  <c:v>-0.354653</c:v>
                </c:pt>
                <c:pt idx="17229">
                  <c:v>-0.35620499999999999</c:v>
                </c:pt>
                <c:pt idx="17230">
                  <c:v>-0.35772599999999999</c:v>
                </c:pt>
                <c:pt idx="17231">
                  <c:v>-0.359124</c:v>
                </c:pt>
                <c:pt idx="17232">
                  <c:v>-0.36045500000000003</c:v>
                </c:pt>
                <c:pt idx="17233">
                  <c:v>-0.361786</c:v>
                </c:pt>
                <c:pt idx="17234">
                  <c:v>-0.36280400000000002</c:v>
                </c:pt>
                <c:pt idx="17235">
                  <c:v>-0.36382599999999998</c:v>
                </c:pt>
                <c:pt idx="17236">
                  <c:v>-0.36462899999999998</c:v>
                </c:pt>
                <c:pt idx="17237">
                  <c:v>-0.36547000000000002</c:v>
                </c:pt>
                <c:pt idx="17238">
                  <c:v>-0.36618400000000001</c:v>
                </c:pt>
                <c:pt idx="17239">
                  <c:v>-0.36648199999999997</c:v>
                </c:pt>
                <c:pt idx="17240">
                  <c:v>-0.36679499999999998</c:v>
                </c:pt>
                <c:pt idx="17241">
                  <c:v>-0.36731399999999997</c:v>
                </c:pt>
                <c:pt idx="17242">
                  <c:v>-0.367311</c:v>
                </c:pt>
                <c:pt idx="17243">
                  <c:v>-0.367286</c:v>
                </c:pt>
                <c:pt idx="17244">
                  <c:v>-0.36746299999999998</c:v>
                </c:pt>
                <c:pt idx="17245">
                  <c:v>-0.36727799999999999</c:v>
                </c:pt>
                <c:pt idx="17246">
                  <c:v>-0.36693199999999998</c:v>
                </c:pt>
                <c:pt idx="17247">
                  <c:v>-0.36668499999999998</c:v>
                </c:pt>
                <c:pt idx="17248">
                  <c:v>-0.36641699999999999</c:v>
                </c:pt>
                <c:pt idx="17249">
                  <c:v>-0.365846</c:v>
                </c:pt>
                <c:pt idx="17250">
                  <c:v>-0.36532999999999999</c:v>
                </c:pt>
                <c:pt idx="17251">
                  <c:v>-0.36480099999999999</c:v>
                </c:pt>
                <c:pt idx="17252">
                  <c:v>-0.363869</c:v>
                </c:pt>
                <c:pt idx="17253">
                  <c:v>-0.36329499999999998</c:v>
                </c:pt>
                <c:pt idx="17254">
                  <c:v>-0.36244700000000002</c:v>
                </c:pt>
                <c:pt idx="17255">
                  <c:v>-0.36147499999999999</c:v>
                </c:pt>
                <c:pt idx="17256">
                  <c:v>-0.36051100000000003</c:v>
                </c:pt>
                <c:pt idx="17257">
                  <c:v>-0.35959000000000002</c:v>
                </c:pt>
                <c:pt idx="17258">
                  <c:v>-0.358545</c:v>
                </c:pt>
                <c:pt idx="17259">
                  <c:v>-0.35745700000000002</c:v>
                </c:pt>
                <c:pt idx="17260">
                  <c:v>-0.35618899999999998</c:v>
                </c:pt>
                <c:pt idx="17261">
                  <c:v>-0.35514299999999999</c:v>
                </c:pt>
                <c:pt idx="17262">
                  <c:v>-0.35388900000000001</c:v>
                </c:pt>
                <c:pt idx="17263">
                  <c:v>-0.35286200000000001</c:v>
                </c:pt>
                <c:pt idx="17264">
                  <c:v>-0.35148499999999999</c:v>
                </c:pt>
                <c:pt idx="17265">
                  <c:v>-0.35031699999999999</c:v>
                </c:pt>
                <c:pt idx="17266">
                  <c:v>-0.34893000000000002</c:v>
                </c:pt>
                <c:pt idx="17267">
                  <c:v>-0.34791100000000003</c:v>
                </c:pt>
                <c:pt idx="17268">
                  <c:v>-0.34650799999999998</c:v>
                </c:pt>
                <c:pt idx="17269">
                  <c:v>-0.34547299999999997</c:v>
                </c:pt>
                <c:pt idx="17270">
                  <c:v>-0.34407700000000002</c:v>
                </c:pt>
                <c:pt idx="17271">
                  <c:v>-0.342775</c:v>
                </c:pt>
                <c:pt idx="17272">
                  <c:v>-0.341642</c:v>
                </c:pt>
                <c:pt idx="17273">
                  <c:v>-0.34030899999999997</c:v>
                </c:pt>
                <c:pt idx="17274">
                  <c:v>-0.33916299999999999</c:v>
                </c:pt>
                <c:pt idx="17275">
                  <c:v>-0.33788899999999999</c:v>
                </c:pt>
                <c:pt idx="17276">
                  <c:v>-0.33665</c:v>
                </c:pt>
                <c:pt idx="17277">
                  <c:v>-0.33530799999999999</c:v>
                </c:pt>
                <c:pt idx="17278">
                  <c:v>-0.334229</c:v>
                </c:pt>
                <c:pt idx="17279">
                  <c:v>-0.33308100000000002</c:v>
                </c:pt>
                <c:pt idx="17280">
                  <c:v>-0.33192500000000003</c:v>
                </c:pt>
                <c:pt idx="17281">
                  <c:v>-0.33100499999999999</c:v>
                </c:pt>
                <c:pt idx="17282">
                  <c:v>-0.32970300000000002</c:v>
                </c:pt>
                <c:pt idx="17283">
                  <c:v>-0.328706</c:v>
                </c:pt>
                <c:pt idx="17284">
                  <c:v>-0.32778400000000002</c:v>
                </c:pt>
                <c:pt idx="17285">
                  <c:v>-0.32697100000000001</c:v>
                </c:pt>
                <c:pt idx="17286">
                  <c:v>-0.32602300000000001</c:v>
                </c:pt>
                <c:pt idx="17287">
                  <c:v>-0.325326</c:v>
                </c:pt>
                <c:pt idx="17288">
                  <c:v>-0.32450400000000001</c:v>
                </c:pt>
                <c:pt idx="17289">
                  <c:v>-0.32367899999999999</c:v>
                </c:pt>
                <c:pt idx="17290">
                  <c:v>-0.32308500000000001</c:v>
                </c:pt>
                <c:pt idx="17291">
                  <c:v>-0.32250000000000001</c:v>
                </c:pt>
                <c:pt idx="17292">
                  <c:v>-0.32203999999999999</c:v>
                </c:pt>
                <c:pt idx="17293">
                  <c:v>-0.32154899999999997</c:v>
                </c:pt>
                <c:pt idx="17294">
                  <c:v>-0.32125300000000001</c:v>
                </c:pt>
                <c:pt idx="17295">
                  <c:v>-0.32104199999999999</c:v>
                </c:pt>
                <c:pt idx="17296">
                  <c:v>-0.32092799999999999</c:v>
                </c:pt>
                <c:pt idx="17297">
                  <c:v>-0.32072499999999998</c:v>
                </c:pt>
                <c:pt idx="17298">
                  <c:v>-0.32052000000000003</c:v>
                </c:pt>
                <c:pt idx="17299">
                  <c:v>-0.32042500000000002</c:v>
                </c:pt>
                <c:pt idx="17300">
                  <c:v>-0.32044400000000001</c:v>
                </c:pt>
                <c:pt idx="17301">
                  <c:v>-0.32058700000000001</c:v>
                </c:pt>
                <c:pt idx="17302">
                  <c:v>-0.32089699999999999</c:v>
                </c:pt>
                <c:pt idx="17303">
                  <c:v>-0.32110899999999998</c:v>
                </c:pt>
                <c:pt idx="17304">
                  <c:v>-0.32136799999999999</c:v>
                </c:pt>
                <c:pt idx="17305">
                  <c:v>-0.321635</c:v>
                </c:pt>
                <c:pt idx="17306">
                  <c:v>-0.32212499999999999</c:v>
                </c:pt>
                <c:pt idx="17307">
                  <c:v>-0.32275799999999999</c:v>
                </c:pt>
                <c:pt idx="17308">
                  <c:v>-0.32312800000000003</c:v>
                </c:pt>
                <c:pt idx="17309">
                  <c:v>-0.32377899999999998</c:v>
                </c:pt>
                <c:pt idx="17310">
                  <c:v>-0.32407599999999998</c:v>
                </c:pt>
                <c:pt idx="17311">
                  <c:v>-0.32502399999999998</c:v>
                </c:pt>
                <c:pt idx="17312">
                  <c:v>-0.32576500000000003</c:v>
                </c:pt>
                <c:pt idx="17313">
                  <c:v>-0.32686500000000002</c:v>
                </c:pt>
                <c:pt idx="17314">
                  <c:v>-0.32763500000000001</c:v>
                </c:pt>
                <c:pt idx="17315">
                  <c:v>-0.32874999999999999</c:v>
                </c:pt>
                <c:pt idx="17316">
                  <c:v>-0.32959899999999998</c:v>
                </c:pt>
                <c:pt idx="17317">
                  <c:v>-0.33093699999999998</c:v>
                </c:pt>
                <c:pt idx="17318">
                  <c:v>-0.33244699999999999</c:v>
                </c:pt>
                <c:pt idx="17319">
                  <c:v>-0.33337</c:v>
                </c:pt>
                <c:pt idx="17320">
                  <c:v>-0.33478000000000002</c:v>
                </c:pt>
                <c:pt idx="17321">
                  <c:v>-0.33587400000000001</c:v>
                </c:pt>
                <c:pt idx="17322">
                  <c:v>-0.33734399999999998</c:v>
                </c:pt>
                <c:pt idx="17323">
                  <c:v>-0.33874799999999999</c:v>
                </c:pt>
                <c:pt idx="17324">
                  <c:v>-0.34044799999999997</c:v>
                </c:pt>
                <c:pt idx="17325">
                  <c:v>-0.341752</c:v>
                </c:pt>
                <c:pt idx="17326">
                  <c:v>-0.34327099999999999</c:v>
                </c:pt>
                <c:pt idx="17327">
                  <c:v>-0.34492</c:v>
                </c:pt>
                <c:pt idx="17328">
                  <c:v>-0.34658499999999998</c:v>
                </c:pt>
                <c:pt idx="17329">
                  <c:v>-0.348246</c:v>
                </c:pt>
                <c:pt idx="17330">
                  <c:v>-0.34987299999999999</c:v>
                </c:pt>
                <c:pt idx="17331">
                  <c:v>-0.35160000000000002</c:v>
                </c:pt>
                <c:pt idx="17332">
                  <c:v>-0.35336699999999999</c:v>
                </c:pt>
                <c:pt idx="17333">
                  <c:v>-0.35471200000000003</c:v>
                </c:pt>
                <c:pt idx="17334">
                  <c:v>-0.35685499999999998</c:v>
                </c:pt>
                <c:pt idx="17335">
                  <c:v>-0.35872300000000001</c:v>
                </c:pt>
                <c:pt idx="17336">
                  <c:v>-0.360595</c:v>
                </c:pt>
                <c:pt idx="17337">
                  <c:v>-0.36242000000000002</c:v>
                </c:pt>
                <c:pt idx="17338">
                  <c:v>-0.36429699999999998</c:v>
                </c:pt>
                <c:pt idx="17339">
                  <c:v>-0.36635899999999999</c:v>
                </c:pt>
                <c:pt idx="17340">
                  <c:v>-0.36835200000000001</c:v>
                </c:pt>
                <c:pt idx="17341">
                  <c:v>-0.37037500000000001</c:v>
                </c:pt>
                <c:pt idx="17342">
                  <c:v>-0.37223600000000001</c:v>
                </c:pt>
                <c:pt idx="17343">
                  <c:v>-0.37440899999999999</c:v>
                </c:pt>
                <c:pt idx="17344">
                  <c:v>-0.376222</c:v>
                </c:pt>
                <c:pt idx="17345">
                  <c:v>-0.37836700000000001</c:v>
                </c:pt>
                <c:pt idx="17346">
                  <c:v>-0.38023499999999999</c:v>
                </c:pt>
                <c:pt idx="17347">
                  <c:v>-0.38212000000000002</c:v>
                </c:pt>
                <c:pt idx="17348">
                  <c:v>-0.384154</c:v>
                </c:pt>
                <c:pt idx="17349">
                  <c:v>-0.38580700000000001</c:v>
                </c:pt>
                <c:pt idx="17350">
                  <c:v>-0.38775100000000001</c:v>
                </c:pt>
                <c:pt idx="17351">
                  <c:v>-0.38965899999999998</c:v>
                </c:pt>
                <c:pt idx="17352">
                  <c:v>-0.391401</c:v>
                </c:pt>
                <c:pt idx="17353">
                  <c:v>-0.39330199999999998</c:v>
                </c:pt>
                <c:pt idx="17354">
                  <c:v>-0.39500000000000002</c:v>
                </c:pt>
                <c:pt idx="17355">
                  <c:v>-0.39708599999999999</c:v>
                </c:pt>
                <c:pt idx="17356">
                  <c:v>-0.39869700000000002</c:v>
                </c:pt>
                <c:pt idx="17357">
                  <c:v>-0.40049099999999999</c:v>
                </c:pt>
                <c:pt idx="17358">
                  <c:v>-0.40215299999999998</c:v>
                </c:pt>
                <c:pt idx="17359">
                  <c:v>-0.40384799999999998</c:v>
                </c:pt>
                <c:pt idx="17360">
                  <c:v>-0.40534100000000001</c:v>
                </c:pt>
                <c:pt idx="17361">
                  <c:v>-0.40710299999999999</c:v>
                </c:pt>
                <c:pt idx="17362">
                  <c:v>-0.40864699999999998</c:v>
                </c:pt>
                <c:pt idx="17363">
                  <c:v>-0.41003200000000001</c:v>
                </c:pt>
                <c:pt idx="17364">
                  <c:v>-0.411522</c:v>
                </c:pt>
                <c:pt idx="17365">
                  <c:v>-0.41312100000000002</c:v>
                </c:pt>
                <c:pt idx="17366">
                  <c:v>-0.41460799999999998</c:v>
                </c:pt>
                <c:pt idx="17367">
                  <c:v>-0.416188</c:v>
                </c:pt>
                <c:pt idx="17368">
                  <c:v>-0.41745599999999999</c:v>
                </c:pt>
                <c:pt idx="17369">
                  <c:v>-0.418964</c:v>
                </c:pt>
                <c:pt idx="17370">
                  <c:v>-0.42035099999999997</c:v>
                </c:pt>
                <c:pt idx="17371">
                  <c:v>-0.42162500000000003</c:v>
                </c:pt>
                <c:pt idx="17372">
                  <c:v>-0.42278399999999999</c:v>
                </c:pt>
                <c:pt idx="17373">
                  <c:v>-0.42418499999999998</c:v>
                </c:pt>
                <c:pt idx="17374">
                  <c:v>-0.425263</c:v>
                </c:pt>
                <c:pt idx="17375">
                  <c:v>-0.42619499999999999</c:v>
                </c:pt>
                <c:pt idx="17376">
                  <c:v>-0.42722399999999999</c:v>
                </c:pt>
                <c:pt idx="17377">
                  <c:v>-0.42828300000000002</c:v>
                </c:pt>
                <c:pt idx="17378">
                  <c:v>-0.42930000000000001</c:v>
                </c:pt>
                <c:pt idx="17379">
                  <c:v>-0.43006100000000003</c:v>
                </c:pt>
                <c:pt idx="17380">
                  <c:v>-0.43053999999999998</c:v>
                </c:pt>
                <c:pt idx="17381">
                  <c:v>-0.43137399999999998</c:v>
                </c:pt>
                <c:pt idx="17382">
                  <c:v>-0.43190499999999998</c:v>
                </c:pt>
                <c:pt idx="17383">
                  <c:v>-0.432697</c:v>
                </c:pt>
                <c:pt idx="17384">
                  <c:v>-0.433253</c:v>
                </c:pt>
                <c:pt idx="17385">
                  <c:v>-0.43363400000000002</c:v>
                </c:pt>
                <c:pt idx="17386">
                  <c:v>-0.43410500000000002</c:v>
                </c:pt>
                <c:pt idx="17387">
                  <c:v>-0.43442199999999997</c:v>
                </c:pt>
                <c:pt idx="17388">
                  <c:v>-0.43493500000000002</c:v>
                </c:pt>
                <c:pt idx="17389">
                  <c:v>-0.43510300000000002</c:v>
                </c:pt>
                <c:pt idx="17390">
                  <c:v>-0.43551200000000001</c:v>
                </c:pt>
                <c:pt idx="17391">
                  <c:v>-0.43539699999999998</c:v>
                </c:pt>
                <c:pt idx="17392">
                  <c:v>-0.43585200000000002</c:v>
                </c:pt>
                <c:pt idx="17393">
                  <c:v>-0.43552000000000002</c:v>
                </c:pt>
                <c:pt idx="17394">
                  <c:v>-0.43567499999999998</c:v>
                </c:pt>
                <c:pt idx="17395">
                  <c:v>-0.43565999999999999</c:v>
                </c:pt>
                <c:pt idx="17396">
                  <c:v>-0.43524099999999999</c:v>
                </c:pt>
                <c:pt idx="17397">
                  <c:v>-0.43510700000000002</c:v>
                </c:pt>
                <c:pt idx="17398">
                  <c:v>-0.43464799999999998</c:v>
                </c:pt>
                <c:pt idx="17399">
                  <c:v>-0.43419400000000002</c:v>
                </c:pt>
                <c:pt idx="17400">
                  <c:v>-0.43382100000000001</c:v>
                </c:pt>
                <c:pt idx="17401">
                  <c:v>-0.43314999999999998</c:v>
                </c:pt>
                <c:pt idx="17402">
                  <c:v>-0.432786</c:v>
                </c:pt>
                <c:pt idx="17403">
                  <c:v>-0.43207499999999999</c:v>
                </c:pt>
                <c:pt idx="17404">
                  <c:v>-0.43146299999999999</c:v>
                </c:pt>
                <c:pt idx="17405">
                  <c:v>-0.43071500000000001</c:v>
                </c:pt>
                <c:pt idx="17406">
                  <c:v>-0.42991200000000002</c:v>
                </c:pt>
                <c:pt idx="17407">
                  <c:v>-0.42893300000000001</c:v>
                </c:pt>
                <c:pt idx="17408">
                  <c:v>-0.42794199999999999</c:v>
                </c:pt>
                <c:pt idx="17409">
                  <c:v>-0.42699999999999999</c:v>
                </c:pt>
                <c:pt idx="17410">
                  <c:v>-0.425979</c:v>
                </c:pt>
                <c:pt idx="17411">
                  <c:v>-0.42471599999999998</c:v>
                </c:pt>
                <c:pt idx="17412">
                  <c:v>-0.42344100000000001</c:v>
                </c:pt>
                <c:pt idx="17413">
                  <c:v>-0.422321</c:v>
                </c:pt>
                <c:pt idx="17414">
                  <c:v>-0.42079699999999998</c:v>
                </c:pt>
                <c:pt idx="17415">
                  <c:v>-0.41965999999999998</c:v>
                </c:pt>
                <c:pt idx="17416">
                  <c:v>-0.41834399999999999</c:v>
                </c:pt>
                <c:pt idx="17417">
                  <c:v>-0.41695700000000002</c:v>
                </c:pt>
                <c:pt idx="17418">
                  <c:v>-0.41557699999999997</c:v>
                </c:pt>
                <c:pt idx="17419">
                  <c:v>-0.41386200000000001</c:v>
                </c:pt>
                <c:pt idx="17420">
                  <c:v>-0.41239300000000001</c:v>
                </c:pt>
                <c:pt idx="17421">
                  <c:v>-0.41069099999999997</c:v>
                </c:pt>
                <c:pt idx="17422">
                  <c:v>-0.40900599999999998</c:v>
                </c:pt>
                <c:pt idx="17423">
                  <c:v>-0.40731899999999999</c:v>
                </c:pt>
                <c:pt idx="17424">
                  <c:v>-0.40543099999999999</c:v>
                </c:pt>
                <c:pt idx="17425">
                  <c:v>-0.40372999999999998</c:v>
                </c:pt>
                <c:pt idx="17426">
                  <c:v>-0.40216200000000002</c:v>
                </c:pt>
                <c:pt idx="17427">
                  <c:v>-0.40026400000000001</c:v>
                </c:pt>
                <c:pt idx="17428">
                  <c:v>-0.39870499999999998</c:v>
                </c:pt>
                <c:pt idx="17429">
                  <c:v>-0.39652399999999999</c:v>
                </c:pt>
                <c:pt idx="17430">
                  <c:v>-0.39418999999999998</c:v>
                </c:pt>
                <c:pt idx="17431">
                  <c:v>-0.39238899999999999</c:v>
                </c:pt>
                <c:pt idx="17432">
                  <c:v>-0.390544</c:v>
                </c:pt>
                <c:pt idx="17433">
                  <c:v>-0.38816200000000001</c:v>
                </c:pt>
                <c:pt idx="17434">
                  <c:v>-0.385959</c:v>
                </c:pt>
                <c:pt idx="17435">
                  <c:v>-0.383689</c:v>
                </c:pt>
                <c:pt idx="17436">
                  <c:v>-0.38148799999999999</c:v>
                </c:pt>
                <c:pt idx="17437">
                  <c:v>-0.379083</c:v>
                </c:pt>
                <c:pt idx="17438">
                  <c:v>-0.37715900000000002</c:v>
                </c:pt>
                <c:pt idx="17439">
                  <c:v>-0.37468200000000002</c:v>
                </c:pt>
                <c:pt idx="17440">
                  <c:v>-0.372166</c:v>
                </c:pt>
                <c:pt idx="17441">
                  <c:v>-0.36989300000000003</c:v>
                </c:pt>
                <c:pt idx="17442">
                  <c:v>-0.36756899999999998</c:v>
                </c:pt>
                <c:pt idx="17443">
                  <c:v>-0.365564</c:v>
                </c:pt>
                <c:pt idx="17444">
                  <c:v>-0.36305500000000002</c:v>
                </c:pt>
                <c:pt idx="17445">
                  <c:v>-0.36065199999999997</c:v>
                </c:pt>
                <c:pt idx="17446">
                  <c:v>-0.35851899999999998</c:v>
                </c:pt>
                <c:pt idx="17447">
                  <c:v>-0.35621799999999998</c:v>
                </c:pt>
                <c:pt idx="17448">
                  <c:v>-0.353829</c:v>
                </c:pt>
                <c:pt idx="17449">
                  <c:v>-0.35147699999999998</c:v>
                </c:pt>
                <c:pt idx="17450">
                  <c:v>-0.34925200000000001</c:v>
                </c:pt>
                <c:pt idx="17451">
                  <c:v>-0.34693200000000002</c:v>
                </c:pt>
                <c:pt idx="17452">
                  <c:v>-0.344524</c:v>
                </c:pt>
                <c:pt idx="17453">
                  <c:v>-0.34216200000000002</c:v>
                </c:pt>
                <c:pt idx="17454">
                  <c:v>-0.33983400000000002</c:v>
                </c:pt>
                <c:pt idx="17455">
                  <c:v>-0.33739799999999998</c:v>
                </c:pt>
                <c:pt idx="17456">
                  <c:v>-0.33503899999999998</c:v>
                </c:pt>
                <c:pt idx="17457">
                  <c:v>-0.33243699999999998</c:v>
                </c:pt>
                <c:pt idx="17458">
                  <c:v>-0.32999699999999998</c:v>
                </c:pt>
                <c:pt idx="17459">
                  <c:v>-0.32783699999999999</c:v>
                </c:pt>
                <c:pt idx="17460">
                  <c:v>-0.32535799999999998</c:v>
                </c:pt>
                <c:pt idx="17461">
                  <c:v>-0.32323000000000002</c:v>
                </c:pt>
                <c:pt idx="17462">
                  <c:v>-0.320774</c:v>
                </c:pt>
                <c:pt idx="17463">
                  <c:v>-0.318635</c:v>
                </c:pt>
                <c:pt idx="17464">
                  <c:v>-0.316523</c:v>
                </c:pt>
                <c:pt idx="17465">
                  <c:v>-0.31424099999999999</c:v>
                </c:pt>
                <c:pt idx="17466">
                  <c:v>-0.31196299999999999</c:v>
                </c:pt>
                <c:pt idx="17467">
                  <c:v>-0.30953999999999998</c:v>
                </c:pt>
                <c:pt idx="17468">
                  <c:v>-0.307419</c:v>
                </c:pt>
                <c:pt idx="17469">
                  <c:v>-0.30535400000000001</c:v>
                </c:pt>
                <c:pt idx="17470">
                  <c:v>-0.30330400000000002</c:v>
                </c:pt>
                <c:pt idx="17471">
                  <c:v>-0.30121100000000001</c:v>
                </c:pt>
                <c:pt idx="17472">
                  <c:v>-0.29874200000000001</c:v>
                </c:pt>
                <c:pt idx="17473">
                  <c:v>-0.29692000000000002</c:v>
                </c:pt>
                <c:pt idx="17474">
                  <c:v>-0.29509999999999997</c:v>
                </c:pt>
                <c:pt idx="17475">
                  <c:v>-0.29332399999999997</c:v>
                </c:pt>
                <c:pt idx="17476">
                  <c:v>-0.29099000000000003</c:v>
                </c:pt>
                <c:pt idx="17477">
                  <c:v>-0.289074</c:v>
                </c:pt>
                <c:pt idx="17478">
                  <c:v>-0.287026</c:v>
                </c:pt>
                <c:pt idx="17479">
                  <c:v>-0.28501799999999999</c:v>
                </c:pt>
                <c:pt idx="17480">
                  <c:v>-0.28311999999999998</c:v>
                </c:pt>
                <c:pt idx="17481">
                  <c:v>-0.28112100000000001</c:v>
                </c:pt>
                <c:pt idx="17482">
                  <c:v>-0.27905000000000002</c:v>
                </c:pt>
                <c:pt idx="17483">
                  <c:v>-0.27707500000000002</c:v>
                </c:pt>
                <c:pt idx="17484">
                  <c:v>-0.27524500000000002</c:v>
                </c:pt>
                <c:pt idx="17485">
                  <c:v>-0.27358700000000002</c:v>
                </c:pt>
                <c:pt idx="17486">
                  <c:v>-0.27166200000000001</c:v>
                </c:pt>
                <c:pt idx="17487">
                  <c:v>-0.270036</c:v>
                </c:pt>
                <c:pt idx="17488">
                  <c:v>-0.268065</c:v>
                </c:pt>
                <c:pt idx="17489">
                  <c:v>-0.26615100000000003</c:v>
                </c:pt>
                <c:pt idx="17490">
                  <c:v>-0.26444000000000001</c:v>
                </c:pt>
                <c:pt idx="17491">
                  <c:v>-0.26274199999999998</c:v>
                </c:pt>
                <c:pt idx="17492">
                  <c:v>-0.26070100000000002</c:v>
                </c:pt>
                <c:pt idx="17493">
                  <c:v>-0.25892999999999999</c:v>
                </c:pt>
                <c:pt idx="17494">
                  <c:v>-0.25701800000000002</c:v>
                </c:pt>
                <c:pt idx="17495">
                  <c:v>-0.255166</c:v>
                </c:pt>
                <c:pt idx="17496">
                  <c:v>-0.25345699999999999</c:v>
                </c:pt>
                <c:pt idx="17497">
                  <c:v>-0.25189699999999998</c:v>
                </c:pt>
                <c:pt idx="17498">
                  <c:v>-0.25017699999999998</c:v>
                </c:pt>
                <c:pt idx="17499">
                  <c:v>-0.248502</c:v>
                </c:pt>
                <c:pt idx="17500">
                  <c:v>-0.24679200000000001</c:v>
                </c:pt>
                <c:pt idx="17501">
                  <c:v>-0.245143</c:v>
                </c:pt>
                <c:pt idx="17502">
                  <c:v>-0.243538</c:v>
                </c:pt>
                <c:pt idx="17503">
                  <c:v>-0.24157600000000001</c:v>
                </c:pt>
                <c:pt idx="17504">
                  <c:v>-0.239621</c:v>
                </c:pt>
                <c:pt idx="17505">
                  <c:v>-0.23811199999999999</c:v>
                </c:pt>
                <c:pt idx="17506">
                  <c:v>-0.23616599999999999</c:v>
                </c:pt>
                <c:pt idx="17507">
                  <c:v>-0.234401</c:v>
                </c:pt>
                <c:pt idx="17508">
                  <c:v>-0.232185</c:v>
                </c:pt>
                <c:pt idx="17509">
                  <c:v>-0.230516</c:v>
                </c:pt>
                <c:pt idx="17510">
                  <c:v>-0.22855300000000001</c:v>
                </c:pt>
                <c:pt idx="17511">
                  <c:v>-0.22673199999999999</c:v>
                </c:pt>
                <c:pt idx="17512">
                  <c:v>-0.22473899999999999</c:v>
                </c:pt>
                <c:pt idx="17513">
                  <c:v>-0.22275400000000001</c:v>
                </c:pt>
                <c:pt idx="17514">
                  <c:v>-0.220939</c:v>
                </c:pt>
                <c:pt idx="17515">
                  <c:v>-0.21876100000000001</c:v>
                </c:pt>
                <c:pt idx="17516">
                  <c:v>-0.21680199999999999</c:v>
                </c:pt>
                <c:pt idx="17517">
                  <c:v>-0.21446200000000001</c:v>
                </c:pt>
                <c:pt idx="17518">
                  <c:v>-0.212364</c:v>
                </c:pt>
                <c:pt idx="17519">
                  <c:v>-0.209976</c:v>
                </c:pt>
                <c:pt idx="17520">
                  <c:v>-0.20769299999999999</c:v>
                </c:pt>
                <c:pt idx="17521">
                  <c:v>-0.205815</c:v>
                </c:pt>
                <c:pt idx="17522">
                  <c:v>-0.20344100000000001</c:v>
                </c:pt>
                <c:pt idx="17523">
                  <c:v>-0.20114099999999999</c:v>
                </c:pt>
                <c:pt idx="17524">
                  <c:v>-0.198961</c:v>
                </c:pt>
                <c:pt idx="17525">
                  <c:v>-0.19688700000000001</c:v>
                </c:pt>
                <c:pt idx="17526" formatCode="0.00E+00">
                  <c:v>-0.19445399999999999</c:v>
                </c:pt>
                <c:pt idx="17527">
                  <c:v>-0.19201399999999999</c:v>
                </c:pt>
                <c:pt idx="17528">
                  <c:v>-0.18981100000000001</c:v>
                </c:pt>
                <c:pt idx="17529">
                  <c:v>-0.18714600000000001</c:v>
                </c:pt>
                <c:pt idx="17530">
                  <c:v>-0.184445</c:v>
                </c:pt>
                <c:pt idx="17531">
                  <c:v>-0.18148500000000001</c:v>
                </c:pt>
                <c:pt idx="17532">
                  <c:v>-0.17913599999999999</c:v>
                </c:pt>
                <c:pt idx="17533">
                  <c:v>-0.17602000000000001</c:v>
                </c:pt>
                <c:pt idx="17534">
                  <c:v>-0.17303099999999999</c:v>
                </c:pt>
                <c:pt idx="17535">
                  <c:v>-0.169874</c:v>
                </c:pt>
                <c:pt idx="17536">
                  <c:v>-0.16655</c:v>
                </c:pt>
                <c:pt idx="17537">
                  <c:v>-0.16331300000000001</c:v>
                </c:pt>
                <c:pt idx="17538">
                  <c:v>-0.159999</c:v>
                </c:pt>
                <c:pt idx="17539">
                  <c:v>-0.156694</c:v>
                </c:pt>
                <c:pt idx="17540">
                  <c:v>-0.15328</c:v>
                </c:pt>
                <c:pt idx="17541">
                  <c:v>-0.14992800000000001</c:v>
                </c:pt>
                <c:pt idx="17542">
                  <c:v>-0.14661399999999999</c:v>
                </c:pt>
                <c:pt idx="17543">
                  <c:v>-0.14300499999999999</c:v>
                </c:pt>
                <c:pt idx="17544">
                  <c:v>-0.13980400000000001</c:v>
                </c:pt>
                <c:pt idx="17545">
                  <c:v>-0.136574</c:v>
                </c:pt>
                <c:pt idx="17546">
                  <c:v>-0.13317300000000001</c:v>
                </c:pt>
                <c:pt idx="17547">
                  <c:v>-0.12955</c:v>
                </c:pt>
                <c:pt idx="17548">
                  <c:v>-0.12607099999999999</c:v>
                </c:pt>
                <c:pt idx="17549">
                  <c:v>-0.122251</c:v>
                </c:pt>
                <c:pt idx="17550">
                  <c:v>-0.11841599999999999</c:v>
                </c:pt>
                <c:pt idx="17551">
                  <c:v>-0.114415</c:v>
                </c:pt>
                <c:pt idx="17552">
                  <c:v>-0.11050500000000001</c:v>
                </c:pt>
                <c:pt idx="17553">
                  <c:v>-0.10677499999999999</c:v>
                </c:pt>
                <c:pt idx="17554">
                  <c:v>-0.102603</c:v>
                </c:pt>
                <c:pt idx="17555">
                  <c:v>-9.8664199999999994E-2</c:v>
                </c:pt>
                <c:pt idx="17556">
                  <c:v>-9.4375100000000003E-2</c:v>
                </c:pt>
                <c:pt idx="17557">
                  <c:v>-9.0216099999999994E-2</c:v>
                </c:pt>
                <c:pt idx="17558">
                  <c:v>-8.5916599999999996E-2</c:v>
                </c:pt>
                <c:pt idx="17559">
                  <c:v>-8.1777500000000003E-2</c:v>
                </c:pt>
                <c:pt idx="17560">
                  <c:v>-7.7196100000000004E-2</c:v>
                </c:pt>
                <c:pt idx="17561">
                  <c:v>-7.2925100000000007E-2</c:v>
                </c:pt>
                <c:pt idx="17562">
                  <c:v>-6.8127699999999999E-2</c:v>
                </c:pt>
                <c:pt idx="17563">
                  <c:v>-6.36158E-2</c:v>
                </c:pt>
                <c:pt idx="17564">
                  <c:v>-5.9108300000000003E-2</c:v>
                </c:pt>
                <c:pt idx="17565">
                  <c:v>-5.4399000000000003E-2</c:v>
                </c:pt>
                <c:pt idx="17566">
                  <c:v>-4.97685E-2</c:v>
                </c:pt>
                <c:pt idx="17567">
                  <c:v>-4.4991400000000001E-2</c:v>
                </c:pt>
                <c:pt idx="17568">
                  <c:v>-4.0174599999999998E-2</c:v>
                </c:pt>
                <c:pt idx="17569">
                  <c:v>-3.5343100000000002E-2</c:v>
                </c:pt>
                <c:pt idx="17570">
                  <c:v>-3.07002E-2</c:v>
                </c:pt>
                <c:pt idx="17571">
                  <c:v>-2.58439E-2</c:v>
                </c:pt>
                <c:pt idx="17572">
                  <c:v>-2.0721099999999999E-2</c:v>
                </c:pt>
                <c:pt idx="17573">
                  <c:v>-1.6005499999999999E-2</c:v>
                </c:pt>
                <c:pt idx="17574">
                  <c:v>-1.11182E-2</c:v>
                </c:pt>
                <c:pt idx="17575">
                  <c:v>-6.2508399999999997E-3</c:v>
                </c:pt>
                <c:pt idx="17576">
                  <c:v>-1.2970499999999999E-3</c:v>
                </c:pt>
                <c:pt idx="17577">
                  <c:v>3.4475500000000002E-3</c:v>
                </c:pt>
                <c:pt idx="17578">
                  <c:v>8.3105999999999996E-3</c:v>
                </c:pt>
                <c:pt idx="17579">
                  <c:v>1.3213300000000001E-2</c:v>
                </c:pt>
                <c:pt idx="17580">
                  <c:v>1.79998E-2</c:v>
                </c:pt>
                <c:pt idx="17581">
                  <c:v>2.3070500000000001E-2</c:v>
                </c:pt>
                <c:pt idx="17582">
                  <c:v>2.81146E-2</c:v>
                </c:pt>
                <c:pt idx="17583">
                  <c:v>3.3311399999999998E-2</c:v>
                </c:pt>
                <c:pt idx="17584">
                  <c:v>3.82698E-2</c:v>
                </c:pt>
                <c:pt idx="17585">
                  <c:v>4.3470300000000003E-2</c:v>
                </c:pt>
                <c:pt idx="17586">
                  <c:v>4.8538499999999998E-2</c:v>
                </c:pt>
                <c:pt idx="17587">
                  <c:v>5.3610100000000001E-2</c:v>
                </c:pt>
                <c:pt idx="17588">
                  <c:v>5.8767100000000003E-2</c:v>
                </c:pt>
                <c:pt idx="17589">
                  <c:v>6.3919900000000002E-2</c:v>
                </c:pt>
                <c:pt idx="17590">
                  <c:v>6.9297600000000001E-2</c:v>
                </c:pt>
                <c:pt idx="17591">
                  <c:v>7.4641600000000002E-2</c:v>
                </c:pt>
                <c:pt idx="17592">
                  <c:v>7.9907699999999998E-2</c:v>
                </c:pt>
                <c:pt idx="17593">
                  <c:v>8.5455000000000003E-2</c:v>
                </c:pt>
                <c:pt idx="17594">
                  <c:v>9.0455999999999995E-2</c:v>
                </c:pt>
                <c:pt idx="17595">
                  <c:v>9.6254599999999996E-2</c:v>
                </c:pt>
                <c:pt idx="17596">
                  <c:v>0.10119599999999999</c:v>
                </c:pt>
                <c:pt idx="17597">
                  <c:v>0.106998</c:v>
                </c:pt>
                <c:pt idx="17598">
                  <c:v>0.112263</c:v>
                </c:pt>
                <c:pt idx="17599">
                  <c:v>0.117658</c:v>
                </c:pt>
                <c:pt idx="17600">
                  <c:v>0.123298</c:v>
                </c:pt>
                <c:pt idx="17601">
                  <c:v>0.12862999999999999</c:v>
                </c:pt>
                <c:pt idx="17602">
                  <c:v>0.13415199999999999</c:v>
                </c:pt>
                <c:pt idx="17603">
                  <c:v>0.13974700000000001</c:v>
                </c:pt>
                <c:pt idx="17604">
                  <c:v>0.14522199999999999</c:v>
                </c:pt>
                <c:pt idx="17605">
                  <c:v>0.15058299999999999</c:v>
                </c:pt>
                <c:pt idx="17606">
                  <c:v>0.156136</c:v>
                </c:pt>
                <c:pt idx="17607">
                  <c:v>0.161465</c:v>
                </c:pt>
                <c:pt idx="17608">
                  <c:v>0.16702800000000001</c:v>
                </c:pt>
                <c:pt idx="17609">
                  <c:v>0.17233799999999999</c:v>
                </c:pt>
                <c:pt idx="17610">
                  <c:v>0.17776800000000001</c:v>
                </c:pt>
                <c:pt idx="17611">
                  <c:v>0.18337300000000001</c:v>
                </c:pt>
                <c:pt idx="17612">
                  <c:v>0.188384</c:v>
                </c:pt>
                <c:pt idx="17613">
                  <c:v>0.19406999999999999</c:v>
                </c:pt>
                <c:pt idx="17614">
                  <c:v>0.19938700000000001</c:v>
                </c:pt>
                <c:pt idx="17615">
                  <c:v>0.20479900000000001</c:v>
                </c:pt>
                <c:pt idx="17616">
                  <c:v>0.21043300000000001</c:v>
                </c:pt>
                <c:pt idx="17617">
                  <c:v>0.215976</c:v>
                </c:pt>
                <c:pt idx="17618">
                  <c:v>0.22139</c:v>
                </c:pt>
                <c:pt idx="17619">
                  <c:v>0.22705800000000001</c:v>
                </c:pt>
                <c:pt idx="17620">
                  <c:v>0.232685</c:v>
                </c:pt>
                <c:pt idx="17621">
                  <c:v>0.238451</c:v>
                </c:pt>
                <c:pt idx="17622">
                  <c:v>0.24429000000000001</c:v>
                </c:pt>
                <c:pt idx="17623">
                  <c:v>0.24998400000000001</c:v>
                </c:pt>
                <c:pt idx="17624">
                  <c:v>0.25600000000000001</c:v>
                </c:pt>
                <c:pt idx="17625">
                  <c:v>0.261768</c:v>
                </c:pt>
                <c:pt idx="17626">
                  <c:v>0.26764500000000002</c:v>
                </c:pt>
                <c:pt idx="17627">
                  <c:v>0.27345199999999997</c:v>
                </c:pt>
                <c:pt idx="17628">
                  <c:v>0.27922999999999998</c:v>
                </c:pt>
                <c:pt idx="17629">
                  <c:v>0.28502699999999997</c:v>
                </c:pt>
                <c:pt idx="17630">
                  <c:v>0.29084500000000002</c:v>
                </c:pt>
                <c:pt idx="17631">
                  <c:v>0.29670400000000002</c:v>
                </c:pt>
                <c:pt idx="17632">
                  <c:v>0.30220999999999998</c:v>
                </c:pt>
                <c:pt idx="17633">
                  <c:v>0.30787599999999998</c:v>
                </c:pt>
                <c:pt idx="17634">
                  <c:v>0.31342599999999998</c:v>
                </c:pt>
                <c:pt idx="17635">
                  <c:v>0.31906400000000001</c:v>
                </c:pt>
                <c:pt idx="17636">
                  <c:v>0.32480500000000001</c:v>
                </c:pt>
                <c:pt idx="17637">
                  <c:v>0.33071600000000001</c:v>
                </c:pt>
                <c:pt idx="17638">
                  <c:v>0.336366</c:v>
                </c:pt>
                <c:pt idx="17639">
                  <c:v>0.34231</c:v>
                </c:pt>
                <c:pt idx="17640">
                  <c:v>0.347968</c:v>
                </c:pt>
                <c:pt idx="17641">
                  <c:v>0.35403299999999999</c:v>
                </c:pt>
                <c:pt idx="17642">
                  <c:v>0.35974400000000001</c:v>
                </c:pt>
                <c:pt idx="17643">
                  <c:v>0.365813</c:v>
                </c:pt>
                <c:pt idx="17644">
                  <c:v>0.37164900000000001</c:v>
                </c:pt>
                <c:pt idx="17645">
                  <c:v>0.377442</c:v>
                </c:pt>
                <c:pt idx="17646">
                  <c:v>0.38335799999999998</c:v>
                </c:pt>
                <c:pt idx="17647">
                  <c:v>0.38905600000000001</c:v>
                </c:pt>
                <c:pt idx="17648">
                  <c:v>0.39494200000000002</c:v>
                </c:pt>
                <c:pt idx="17649">
                  <c:v>0.40080500000000002</c:v>
                </c:pt>
                <c:pt idx="17650">
                  <c:v>0.40651300000000001</c:v>
                </c:pt>
                <c:pt idx="17651">
                  <c:v>0.41215600000000002</c:v>
                </c:pt>
                <c:pt idx="17652">
                  <c:v>0.41788599999999998</c:v>
                </c:pt>
                <c:pt idx="17653">
                  <c:v>0.42385800000000001</c:v>
                </c:pt>
                <c:pt idx="17654">
                  <c:v>0.42931900000000001</c:v>
                </c:pt>
                <c:pt idx="17655">
                  <c:v>0.43496099999999999</c:v>
                </c:pt>
                <c:pt idx="17656">
                  <c:v>0.44071399999999999</c:v>
                </c:pt>
                <c:pt idx="17657">
                  <c:v>0.44631599999999999</c:v>
                </c:pt>
                <c:pt idx="17658">
                  <c:v>0.45188600000000001</c:v>
                </c:pt>
                <c:pt idx="17659">
                  <c:v>0.45755800000000002</c:v>
                </c:pt>
                <c:pt idx="17660">
                  <c:v>0.46313500000000002</c:v>
                </c:pt>
                <c:pt idx="17661">
                  <c:v>0.468559</c:v>
                </c:pt>
                <c:pt idx="17662">
                  <c:v>0.47404400000000002</c:v>
                </c:pt>
                <c:pt idx="17663">
                  <c:v>0.47959299999999999</c:v>
                </c:pt>
                <c:pt idx="17664">
                  <c:v>0.485018</c:v>
                </c:pt>
                <c:pt idx="17665">
                  <c:v>0.49052000000000001</c:v>
                </c:pt>
                <c:pt idx="17666">
                  <c:v>0.49599399999999999</c:v>
                </c:pt>
                <c:pt idx="17667">
                  <c:v>0.50112699999999999</c:v>
                </c:pt>
                <c:pt idx="17668">
                  <c:v>0.50654699999999997</c:v>
                </c:pt>
                <c:pt idx="17669">
                  <c:v>0.51186100000000001</c:v>
                </c:pt>
                <c:pt idx="17670">
                  <c:v>0.51725900000000002</c:v>
                </c:pt>
                <c:pt idx="17671">
                  <c:v>0.522343</c:v>
                </c:pt>
                <c:pt idx="17672">
                  <c:v>0.52752200000000005</c:v>
                </c:pt>
                <c:pt idx="17673">
                  <c:v>0.53278199999999998</c:v>
                </c:pt>
                <c:pt idx="17674">
                  <c:v>0.538018</c:v>
                </c:pt>
                <c:pt idx="17675">
                  <c:v>0.54307000000000005</c:v>
                </c:pt>
                <c:pt idx="17676">
                  <c:v>0.54819300000000004</c:v>
                </c:pt>
                <c:pt idx="17677">
                  <c:v>0.55316500000000002</c:v>
                </c:pt>
                <c:pt idx="17678">
                  <c:v>0.55824200000000002</c:v>
                </c:pt>
                <c:pt idx="17679">
                  <c:v>0.56293099999999996</c:v>
                </c:pt>
                <c:pt idx="17680">
                  <c:v>0.56800499999999998</c:v>
                </c:pt>
                <c:pt idx="17681">
                  <c:v>0.57291499999999995</c:v>
                </c:pt>
                <c:pt idx="17682">
                  <c:v>0.57754000000000005</c:v>
                </c:pt>
                <c:pt idx="17683">
                  <c:v>0.582287</c:v>
                </c:pt>
                <c:pt idx="17684">
                  <c:v>0.58702600000000005</c:v>
                </c:pt>
                <c:pt idx="17685">
                  <c:v>0.59160000000000001</c:v>
                </c:pt>
                <c:pt idx="17686">
                  <c:v>0.59628899999999996</c:v>
                </c:pt>
                <c:pt idx="17687">
                  <c:v>0.60087299999999999</c:v>
                </c:pt>
                <c:pt idx="17688">
                  <c:v>0.605294</c:v>
                </c:pt>
                <c:pt idx="17689">
                  <c:v>0.60967199999999999</c:v>
                </c:pt>
                <c:pt idx="17690">
                  <c:v>0.61408499999999999</c:v>
                </c:pt>
                <c:pt idx="17691">
                  <c:v>0.61840099999999998</c:v>
                </c:pt>
                <c:pt idx="17692">
                  <c:v>0.62255000000000005</c:v>
                </c:pt>
                <c:pt idx="17693">
                  <c:v>0.62661</c:v>
                </c:pt>
                <c:pt idx="17694">
                  <c:v>0.63047299999999995</c:v>
                </c:pt>
                <c:pt idx="17695">
                  <c:v>0.63453199999999998</c:v>
                </c:pt>
                <c:pt idx="17696">
                  <c:v>0.63816799999999996</c:v>
                </c:pt>
                <c:pt idx="17697">
                  <c:v>0.64207800000000004</c:v>
                </c:pt>
                <c:pt idx="17698">
                  <c:v>0.64588599999999996</c:v>
                </c:pt>
                <c:pt idx="17699">
                  <c:v>0.64960600000000002</c:v>
                </c:pt>
                <c:pt idx="17700">
                  <c:v>0.65352699999999997</c:v>
                </c:pt>
                <c:pt idx="17701">
                  <c:v>0.65724400000000005</c:v>
                </c:pt>
                <c:pt idx="17702">
                  <c:v>0.66112499999999996</c:v>
                </c:pt>
                <c:pt idx="17703">
                  <c:v>0.66462200000000005</c:v>
                </c:pt>
                <c:pt idx="17704">
                  <c:v>0.66805700000000001</c:v>
                </c:pt>
                <c:pt idx="17705">
                  <c:v>0.67153300000000005</c:v>
                </c:pt>
                <c:pt idx="17706">
                  <c:v>0.67478099999999996</c:v>
                </c:pt>
                <c:pt idx="17707">
                  <c:v>0.67796199999999995</c:v>
                </c:pt>
                <c:pt idx="17708">
                  <c:v>0.68125199999999997</c:v>
                </c:pt>
                <c:pt idx="17709">
                  <c:v>0.68421799999999999</c:v>
                </c:pt>
                <c:pt idx="17710">
                  <c:v>0.68731100000000001</c:v>
                </c:pt>
                <c:pt idx="17711">
                  <c:v>0.69017700000000004</c:v>
                </c:pt>
                <c:pt idx="17712">
                  <c:v>0.69331500000000001</c:v>
                </c:pt>
                <c:pt idx="17713">
                  <c:v>0.69609500000000002</c:v>
                </c:pt>
                <c:pt idx="17714">
                  <c:v>0.69876099999999997</c:v>
                </c:pt>
                <c:pt idx="17715">
                  <c:v>0.701623</c:v>
                </c:pt>
                <c:pt idx="17716">
                  <c:v>0.70410499999999998</c:v>
                </c:pt>
                <c:pt idx="17717">
                  <c:v>0.70674400000000004</c:v>
                </c:pt>
                <c:pt idx="17718">
                  <c:v>0.70918899999999996</c:v>
                </c:pt>
                <c:pt idx="17719">
                  <c:v>0.71156799999999998</c:v>
                </c:pt>
                <c:pt idx="17720">
                  <c:v>0.71373399999999998</c:v>
                </c:pt>
                <c:pt idx="17721">
                  <c:v>0.71598099999999998</c:v>
                </c:pt>
                <c:pt idx="17722">
                  <c:v>0.71798300000000004</c:v>
                </c:pt>
                <c:pt idx="17723">
                  <c:v>0.72007100000000002</c:v>
                </c:pt>
                <c:pt idx="17724">
                  <c:v>0.72195500000000001</c:v>
                </c:pt>
                <c:pt idx="17725">
                  <c:v>0.72372700000000001</c:v>
                </c:pt>
                <c:pt idx="17726">
                  <c:v>0.72552399999999995</c:v>
                </c:pt>
                <c:pt idx="17727">
                  <c:v>0.72718400000000005</c:v>
                </c:pt>
                <c:pt idx="17728">
                  <c:v>0.72879300000000002</c:v>
                </c:pt>
                <c:pt idx="17729">
                  <c:v>0.73024</c:v>
                </c:pt>
                <c:pt idx="17730">
                  <c:v>0.73165199999999997</c:v>
                </c:pt>
                <c:pt idx="17731">
                  <c:v>0.73276200000000002</c:v>
                </c:pt>
                <c:pt idx="17732">
                  <c:v>0.73417100000000002</c:v>
                </c:pt>
                <c:pt idx="17733">
                  <c:v>0.73498799999999997</c:v>
                </c:pt>
                <c:pt idx="17734">
                  <c:v>0.736232</c:v>
                </c:pt>
                <c:pt idx="17735">
                  <c:v>0.73707400000000001</c:v>
                </c:pt>
                <c:pt idx="17736">
                  <c:v>0.73772199999999999</c:v>
                </c:pt>
                <c:pt idx="17737">
                  <c:v>0.73846500000000004</c:v>
                </c:pt>
                <c:pt idx="17738">
                  <c:v>0.73896799999999996</c:v>
                </c:pt>
                <c:pt idx="17739">
                  <c:v>0.73962899999999998</c:v>
                </c:pt>
                <c:pt idx="17740">
                  <c:v>0.73984799999999995</c:v>
                </c:pt>
                <c:pt idx="17741">
                  <c:v>0.73991300000000004</c:v>
                </c:pt>
                <c:pt idx="17742">
                  <c:v>0.74029800000000001</c:v>
                </c:pt>
                <c:pt idx="17743">
                  <c:v>0.74022500000000002</c:v>
                </c:pt>
                <c:pt idx="17744">
                  <c:v>0.74006300000000003</c:v>
                </c:pt>
                <c:pt idx="17745">
                  <c:v>0.73986700000000005</c:v>
                </c:pt>
                <c:pt idx="17746">
                  <c:v>0.73933700000000002</c:v>
                </c:pt>
                <c:pt idx="17747">
                  <c:v>0.73882199999999998</c:v>
                </c:pt>
                <c:pt idx="17748">
                  <c:v>0.73812</c:v>
                </c:pt>
                <c:pt idx="17749">
                  <c:v>0.73739699999999997</c:v>
                </c:pt>
                <c:pt idx="17750">
                  <c:v>0.73675999999999997</c:v>
                </c:pt>
                <c:pt idx="17751">
                  <c:v>0.73592800000000003</c:v>
                </c:pt>
                <c:pt idx="17752">
                  <c:v>0.73511300000000002</c:v>
                </c:pt>
                <c:pt idx="17753">
                  <c:v>0.73360199999999998</c:v>
                </c:pt>
                <c:pt idx="17754">
                  <c:v>0.73220799999999997</c:v>
                </c:pt>
                <c:pt idx="17755">
                  <c:v>0.73091200000000001</c:v>
                </c:pt>
                <c:pt idx="17756">
                  <c:v>0.72934600000000005</c:v>
                </c:pt>
                <c:pt idx="17757">
                  <c:v>0.72762899999999997</c:v>
                </c:pt>
                <c:pt idx="17758">
                  <c:v>0.72601199999999999</c:v>
                </c:pt>
                <c:pt idx="17759">
                  <c:v>0.72431100000000004</c:v>
                </c:pt>
                <c:pt idx="17760">
                  <c:v>0.72208099999999997</c:v>
                </c:pt>
                <c:pt idx="17761">
                  <c:v>0.72004400000000002</c:v>
                </c:pt>
                <c:pt idx="17762">
                  <c:v>0.71797699999999998</c:v>
                </c:pt>
                <c:pt idx="17763">
                  <c:v>0.71540000000000004</c:v>
                </c:pt>
                <c:pt idx="17764">
                  <c:v>0.71309100000000003</c:v>
                </c:pt>
                <c:pt idx="17765">
                  <c:v>0.71077800000000002</c:v>
                </c:pt>
                <c:pt idx="17766">
                  <c:v>0.70818999999999999</c:v>
                </c:pt>
                <c:pt idx="17767">
                  <c:v>0.70519699999999996</c:v>
                </c:pt>
                <c:pt idx="17768">
                  <c:v>0.70248100000000002</c:v>
                </c:pt>
                <c:pt idx="17769">
                  <c:v>0.69937199999999999</c:v>
                </c:pt>
                <c:pt idx="17770">
                  <c:v>0.69631799999999999</c:v>
                </c:pt>
                <c:pt idx="17771">
                  <c:v>0.69304200000000005</c:v>
                </c:pt>
                <c:pt idx="17772">
                  <c:v>0.68988799999999995</c:v>
                </c:pt>
                <c:pt idx="17773">
                  <c:v>0.68641300000000005</c:v>
                </c:pt>
                <c:pt idx="17774">
                  <c:v>0.682786</c:v>
                </c:pt>
                <c:pt idx="17775">
                  <c:v>0.67955100000000002</c:v>
                </c:pt>
                <c:pt idx="17776">
                  <c:v>0.67586900000000005</c:v>
                </c:pt>
                <c:pt idx="17777">
                  <c:v>0.67207099999999997</c:v>
                </c:pt>
                <c:pt idx="17778">
                  <c:v>0.66844800000000004</c:v>
                </c:pt>
                <c:pt idx="17779">
                  <c:v>0.66449800000000003</c:v>
                </c:pt>
                <c:pt idx="17780">
                  <c:v>0.66030299999999997</c:v>
                </c:pt>
                <c:pt idx="17781">
                  <c:v>0.65638799999999997</c:v>
                </c:pt>
                <c:pt idx="17782">
                  <c:v>0.65206399999999998</c:v>
                </c:pt>
                <c:pt idx="17783">
                  <c:v>0.64781</c:v>
                </c:pt>
                <c:pt idx="17784">
                  <c:v>0.64358499999999996</c:v>
                </c:pt>
                <c:pt idx="17785">
                  <c:v>0.63898900000000003</c:v>
                </c:pt>
                <c:pt idx="17786">
                  <c:v>0.634521</c:v>
                </c:pt>
                <c:pt idx="17787">
                  <c:v>0.63005299999999997</c:v>
                </c:pt>
                <c:pt idx="17788">
                  <c:v>0.62557700000000005</c:v>
                </c:pt>
                <c:pt idx="17789">
                  <c:v>0.620946</c:v>
                </c:pt>
                <c:pt idx="17790">
                  <c:v>0.61627799999999999</c:v>
                </c:pt>
                <c:pt idx="17791">
                  <c:v>0.61172300000000002</c:v>
                </c:pt>
                <c:pt idx="17792">
                  <c:v>0.60710699999999995</c:v>
                </c:pt>
                <c:pt idx="17793">
                  <c:v>0.602186</c:v>
                </c:pt>
                <c:pt idx="17794">
                  <c:v>0.59728899999999996</c:v>
                </c:pt>
                <c:pt idx="17795">
                  <c:v>0.59247300000000003</c:v>
                </c:pt>
                <c:pt idx="17796">
                  <c:v>0.58738400000000002</c:v>
                </c:pt>
                <c:pt idx="17797">
                  <c:v>0.58259000000000005</c:v>
                </c:pt>
                <c:pt idx="17798">
                  <c:v>0.57750400000000002</c:v>
                </c:pt>
                <c:pt idx="17799">
                  <c:v>0.572403</c:v>
                </c:pt>
                <c:pt idx="17800">
                  <c:v>0.56724600000000003</c:v>
                </c:pt>
                <c:pt idx="17801">
                  <c:v>0.562249</c:v>
                </c:pt>
                <c:pt idx="17802">
                  <c:v>0.55684100000000003</c:v>
                </c:pt>
                <c:pt idx="17803">
                  <c:v>0.55163099999999998</c:v>
                </c:pt>
                <c:pt idx="17804">
                  <c:v>0.54652699999999999</c:v>
                </c:pt>
                <c:pt idx="17805">
                  <c:v>0.54115199999999997</c:v>
                </c:pt>
                <c:pt idx="17806">
                  <c:v>0.53580899999999998</c:v>
                </c:pt>
                <c:pt idx="17807">
                  <c:v>0.53062399999999998</c:v>
                </c:pt>
                <c:pt idx="17808">
                  <c:v>0.52539599999999997</c:v>
                </c:pt>
                <c:pt idx="17809">
                  <c:v>0.52005299999999999</c:v>
                </c:pt>
                <c:pt idx="17810">
                  <c:v>0.51458199999999998</c:v>
                </c:pt>
                <c:pt idx="17811">
                  <c:v>0.50947600000000004</c:v>
                </c:pt>
                <c:pt idx="17812">
                  <c:v>0.50423300000000004</c:v>
                </c:pt>
                <c:pt idx="17813">
                  <c:v>0.49906400000000001</c:v>
                </c:pt>
                <c:pt idx="17814">
                  <c:v>0.49357899999999999</c:v>
                </c:pt>
                <c:pt idx="17815">
                  <c:v>0.48853400000000002</c:v>
                </c:pt>
                <c:pt idx="17816">
                  <c:v>0.48330400000000001</c:v>
                </c:pt>
                <c:pt idx="17817">
                  <c:v>0.47835299999999997</c:v>
                </c:pt>
                <c:pt idx="17818">
                  <c:v>0.47275600000000001</c:v>
                </c:pt>
                <c:pt idx="17819">
                  <c:v>0.467503</c:v>
                </c:pt>
                <c:pt idx="17820">
                  <c:v>0.46237600000000001</c:v>
                </c:pt>
                <c:pt idx="17821">
                  <c:v>0.45697500000000002</c:v>
                </c:pt>
                <c:pt idx="17822">
                  <c:v>0.451824</c:v>
                </c:pt>
                <c:pt idx="17823">
                  <c:v>0.44621699999999997</c:v>
                </c:pt>
                <c:pt idx="17824">
                  <c:v>0.441193</c:v>
                </c:pt>
                <c:pt idx="17825">
                  <c:v>0.43579699999999999</c:v>
                </c:pt>
                <c:pt idx="17826">
                  <c:v>0.43064799999999998</c:v>
                </c:pt>
                <c:pt idx="17827">
                  <c:v>0.42542600000000003</c:v>
                </c:pt>
                <c:pt idx="17828">
                  <c:v>0.420186</c:v>
                </c:pt>
                <c:pt idx="17829">
                  <c:v>0.41505999999999998</c:v>
                </c:pt>
                <c:pt idx="17830">
                  <c:v>0.409692</c:v>
                </c:pt>
                <c:pt idx="17831">
                  <c:v>0.40456700000000001</c:v>
                </c:pt>
                <c:pt idx="17832">
                  <c:v>0.39935399999999999</c:v>
                </c:pt>
                <c:pt idx="17833">
                  <c:v>0.39436700000000002</c:v>
                </c:pt>
                <c:pt idx="17834">
                  <c:v>0.38898199999999999</c:v>
                </c:pt>
                <c:pt idx="17835">
                  <c:v>0.38388699999999998</c:v>
                </c:pt>
                <c:pt idx="17836">
                  <c:v>0.37876500000000002</c:v>
                </c:pt>
                <c:pt idx="17837">
                  <c:v>0.373838</c:v>
                </c:pt>
                <c:pt idx="17838">
                  <c:v>0.368645</c:v>
                </c:pt>
                <c:pt idx="17839">
                  <c:v>0.363759</c:v>
                </c:pt>
                <c:pt idx="17840">
                  <c:v>0.35886000000000001</c:v>
                </c:pt>
                <c:pt idx="17841">
                  <c:v>0.35380299999999998</c:v>
                </c:pt>
                <c:pt idx="17842">
                  <c:v>0.34909899999999999</c:v>
                </c:pt>
                <c:pt idx="17843">
                  <c:v>0.34406199999999998</c:v>
                </c:pt>
                <c:pt idx="17844">
                  <c:v>0.33946999999999999</c:v>
                </c:pt>
                <c:pt idx="17845">
                  <c:v>0.33416400000000002</c:v>
                </c:pt>
                <c:pt idx="17846">
                  <c:v>0.32944600000000002</c:v>
                </c:pt>
                <c:pt idx="17847">
                  <c:v>0.32467000000000001</c:v>
                </c:pt>
                <c:pt idx="17848">
                  <c:v>0.319739</c:v>
                </c:pt>
                <c:pt idx="17849">
                  <c:v>0.31505499999999997</c:v>
                </c:pt>
                <c:pt idx="17850">
                  <c:v>0.31010399999999999</c:v>
                </c:pt>
                <c:pt idx="17851">
                  <c:v>0.30520999999999998</c:v>
                </c:pt>
                <c:pt idx="17852">
                  <c:v>0.30028100000000002</c:v>
                </c:pt>
                <c:pt idx="17853">
                  <c:v>0.29581499999999999</c:v>
                </c:pt>
                <c:pt idx="17854">
                  <c:v>0.29105300000000001</c:v>
                </c:pt>
                <c:pt idx="17855">
                  <c:v>0.28611399999999998</c:v>
                </c:pt>
                <c:pt idx="17856">
                  <c:v>0.28148099999999998</c:v>
                </c:pt>
                <c:pt idx="17857">
                  <c:v>0.27644600000000003</c:v>
                </c:pt>
                <c:pt idx="17858">
                  <c:v>0.27177099999999998</c:v>
                </c:pt>
                <c:pt idx="17859">
                  <c:v>0.26691700000000002</c:v>
                </c:pt>
                <c:pt idx="17860">
                  <c:v>0.26223099999999999</c:v>
                </c:pt>
                <c:pt idx="17861">
                  <c:v>0.25731900000000002</c:v>
                </c:pt>
                <c:pt idx="17862">
                  <c:v>0.25261299999999998</c:v>
                </c:pt>
                <c:pt idx="17863">
                  <c:v>0.24790499999999999</c:v>
                </c:pt>
                <c:pt idx="17864">
                  <c:v>0.24326400000000001</c:v>
                </c:pt>
                <c:pt idx="17865">
                  <c:v>0.23872599999999999</c:v>
                </c:pt>
                <c:pt idx="17866">
                  <c:v>0.23372200000000001</c:v>
                </c:pt>
                <c:pt idx="17867">
                  <c:v>0.22919900000000001</c:v>
                </c:pt>
                <c:pt idx="17868">
                  <c:v>0.22470100000000001</c:v>
                </c:pt>
                <c:pt idx="17869">
                  <c:v>0.219776</c:v>
                </c:pt>
                <c:pt idx="17870">
                  <c:v>0.21532599999999999</c:v>
                </c:pt>
                <c:pt idx="17871">
                  <c:v>0.210591</c:v>
                </c:pt>
                <c:pt idx="17872">
                  <c:v>0.20582</c:v>
                </c:pt>
                <c:pt idx="17873">
                  <c:v>0.20100699999999999</c:v>
                </c:pt>
                <c:pt idx="17874">
                  <c:v>0.19619200000000001</c:v>
                </c:pt>
                <c:pt idx="17875">
                  <c:v>0.19167899999999999</c:v>
                </c:pt>
                <c:pt idx="17876">
                  <c:v>0.18660599999999999</c:v>
                </c:pt>
                <c:pt idx="17877">
                  <c:v>0.18191599999999999</c:v>
                </c:pt>
                <c:pt idx="17878">
                  <c:v>0.177199</c:v>
                </c:pt>
                <c:pt idx="17879">
                  <c:v>0.17225199999999999</c:v>
                </c:pt>
                <c:pt idx="17880">
                  <c:v>0.16755300000000001</c:v>
                </c:pt>
                <c:pt idx="17881">
                  <c:v>0.16250400000000001</c:v>
                </c:pt>
                <c:pt idx="17882">
                  <c:v>0.15790100000000001</c:v>
                </c:pt>
                <c:pt idx="17883">
                  <c:v>0.15285499999999999</c:v>
                </c:pt>
                <c:pt idx="17884">
                  <c:v>0.14812600000000001</c:v>
                </c:pt>
                <c:pt idx="17885">
                  <c:v>0.142929</c:v>
                </c:pt>
                <c:pt idx="17886">
                  <c:v>0.13797599999999999</c:v>
                </c:pt>
                <c:pt idx="17887">
                  <c:v>0.13302900000000001</c:v>
                </c:pt>
                <c:pt idx="17888">
                  <c:v>0.12800300000000001</c:v>
                </c:pt>
                <c:pt idx="17889">
                  <c:v>0.12303500000000001</c:v>
                </c:pt>
                <c:pt idx="17890">
                  <c:v>0.11788999999999999</c:v>
                </c:pt>
                <c:pt idx="17891">
                  <c:v>0.1129</c:v>
                </c:pt>
                <c:pt idx="17892">
                  <c:v>0.10747900000000001</c:v>
                </c:pt>
                <c:pt idx="17893">
                  <c:v>0.102615</c:v>
                </c:pt>
                <c:pt idx="17894">
                  <c:v>9.7230499999999997E-2</c:v>
                </c:pt>
                <c:pt idx="17895">
                  <c:v>9.2016000000000001E-2</c:v>
                </c:pt>
                <c:pt idx="17896">
                  <c:v>8.6682800000000004E-2</c:v>
                </c:pt>
                <c:pt idx="17897">
                  <c:v>8.1243700000000002E-2</c:v>
                </c:pt>
                <c:pt idx="17898">
                  <c:v>7.5963100000000006E-2</c:v>
                </c:pt>
                <c:pt idx="17899">
                  <c:v>7.0507399999999998E-2</c:v>
                </c:pt>
                <c:pt idx="17900">
                  <c:v>6.5236699999999995E-2</c:v>
                </c:pt>
                <c:pt idx="17901">
                  <c:v>5.9420099999999997E-2</c:v>
                </c:pt>
                <c:pt idx="17902">
                  <c:v>5.3884399999999999E-2</c:v>
                </c:pt>
                <c:pt idx="17903">
                  <c:v>4.84775E-2</c:v>
                </c:pt>
                <c:pt idx="17904">
                  <c:v>4.2721200000000001E-2</c:v>
                </c:pt>
                <c:pt idx="17905">
                  <c:v>3.7089700000000003E-2</c:v>
                </c:pt>
                <c:pt idx="17906">
                  <c:v>3.1223999999999998E-2</c:v>
                </c:pt>
                <c:pt idx="17907">
                  <c:v>2.5566599999999998E-2</c:v>
                </c:pt>
                <c:pt idx="17908">
                  <c:v>1.9798799999999998E-2</c:v>
                </c:pt>
                <c:pt idx="17909">
                  <c:v>1.3907900000000001E-2</c:v>
                </c:pt>
                <c:pt idx="17910">
                  <c:v>8.1859600000000008E-3</c:v>
                </c:pt>
                <c:pt idx="17911">
                  <c:v>2.0644600000000002E-3</c:v>
                </c:pt>
                <c:pt idx="17912">
                  <c:v>-3.85922E-3</c:v>
                </c:pt>
                <c:pt idx="17913">
                  <c:v>-1.00456E-2</c:v>
                </c:pt>
                <c:pt idx="17914">
                  <c:v>-1.6009300000000001E-2</c:v>
                </c:pt>
                <c:pt idx="17915">
                  <c:v>-2.2223400000000001E-2</c:v>
                </c:pt>
                <c:pt idx="17916">
                  <c:v>-2.85282E-2</c:v>
                </c:pt>
                <c:pt idx="17917">
                  <c:v>-3.4733199999999999E-2</c:v>
                </c:pt>
                <c:pt idx="17918">
                  <c:v>-4.10827E-2</c:v>
                </c:pt>
                <c:pt idx="17919">
                  <c:v>-4.7224000000000002E-2</c:v>
                </c:pt>
                <c:pt idx="17920">
                  <c:v>-5.3677599999999999E-2</c:v>
                </c:pt>
                <c:pt idx="17921">
                  <c:v>-5.9854999999999998E-2</c:v>
                </c:pt>
                <c:pt idx="17922">
                  <c:v>-6.6542599999999993E-2</c:v>
                </c:pt>
                <c:pt idx="17923">
                  <c:v>-7.2839799999999996E-2</c:v>
                </c:pt>
                <c:pt idx="17924">
                  <c:v>-7.9410900000000006E-2</c:v>
                </c:pt>
                <c:pt idx="17925">
                  <c:v>-8.6029700000000001E-2</c:v>
                </c:pt>
                <c:pt idx="17926">
                  <c:v>-9.2454900000000007E-2</c:v>
                </c:pt>
                <c:pt idx="17927">
                  <c:v>-9.9228999999999998E-2</c:v>
                </c:pt>
                <c:pt idx="17928">
                  <c:v>-0.105796</c:v>
                </c:pt>
                <c:pt idx="17929">
                  <c:v>-0.11265699999999999</c:v>
                </c:pt>
                <c:pt idx="17930">
                  <c:v>-0.119155</c:v>
                </c:pt>
                <c:pt idx="17931">
                  <c:v>-0.125752</c:v>
                </c:pt>
                <c:pt idx="17932">
                  <c:v>-0.13264500000000001</c:v>
                </c:pt>
                <c:pt idx="17933">
                  <c:v>-0.13914899999999999</c:v>
                </c:pt>
                <c:pt idx="17934">
                  <c:v>-0.14604200000000001</c:v>
                </c:pt>
                <c:pt idx="17935">
                  <c:v>-0.15282699999999999</c:v>
                </c:pt>
                <c:pt idx="17936">
                  <c:v>-0.159577</c:v>
                </c:pt>
                <c:pt idx="17937">
                  <c:v>-0.16623499999999999</c:v>
                </c:pt>
                <c:pt idx="17938">
                  <c:v>-0.17293500000000001</c:v>
                </c:pt>
                <c:pt idx="17939">
                  <c:v>-0.179865</c:v>
                </c:pt>
                <c:pt idx="17940">
                  <c:v>-0.186421</c:v>
                </c:pt>
                <c:pt idx="17941">
                  <c:v>-0.193385</c:v>
                </c:pt>
                <c:pt idx="17942">
                  <c:v>-0.19994400000000001</c:v>
                </c:pt>
                <c:pt idx="17943">
                  <c:v>-0.20671500000000001</c:v>
                </c:pt>
                <c:pt idx="17944">
                  <c:v>-0.21335499999999999</c:v>
                </c:pt>
                <c:pt idx="17945">
                  <c:v>-0.219994</c:v>
                </c:pt>
                <c:pt idx="17946">
                  <c:v>-0.22675300000000001</c:v>
                </c:pt>
                <c:pt idx="17947">
                  <c:v>-0.23331099999999999</c:v>
                </c:pt>
                <c:pt idx="17948">
                  <c:v>-0.23996200000000001</c:v>
                </c:pt>
                <c:pt idx="17949">
                  <c:v>-0.24637300000000001</c:v>
                </c:pt>
                <c:pt idx="17950">
                  <c:v>-0.252973</c:v>
                </c:pt>
                <c:pt idx="17951">
                  <c:v>-0.25955800000000001</c:v>
                </c:pt>
                <c:pt idx="17952">
                  <c:v>-0.26596700000000001</c:v>
                </c:pt>
                <c:pt idx="17953">
                  <c:v>-0.27250200000000002</c:v>
                </c:pt>
                <c:pt idx="17954">
                  <c:v>-0.27888400000000002</c:v>
                </c:pt>
                <c:pt idx="17955">
                  <c:v>-0.28520899999999999</c:v>
                </c:pt>
                <c:pt idx="17956">
                  <c:v>-0.29150199999999998</c:v>
                </c:pt>
                <c:pt idx="17957">
                  <c:v>-0.29749399999999998</c:v>
                </c:pt>
                <c:pt idx="17958">
                  <c:v>-0.30392400000000003</c:v>
                </c:pt>
                <c:pt idx="17959">
                  <c:v>-0.30956499999999998</c:v>
                </c:pt>
                <c:pt idx="17960">
                  <c:v>-0.31591900000000001</c:v>
                </c:pt>
                <c:pt idx="17961">
                  <c:v>-0.32149100000000003</c:v>
                </c:pt>
                <c:pt idx="17962">
                  <c:v>-0.32734600000000003</c:v>
                </c:pt>
                <c:pt idx="17963">
                  <c:v>-0.33313500000000001</c:v>
                </c:pt>
                <c:pt idx="17964">
                  <c:v>-0.338841</c:v>
                </c:pt>
                <c:pt idx="17965">
                  <c:v>-0.34445900000000002</c:v>
                </c:pt>
                <c:pt idx="17966">
                  <c:v>-0.34974</c:v>
                </c:pt>
                <c:pt idx="17967">
                  <c:v>-0.355263</c:v>
                </c:pt>
                <c:pt idx="17968">
                  <c:v>-0.36043399999999998</c:v>
                </c:pt>
                <c:pt idx="17969">
                  <c:v>-0.36588500000000002</c:v>
                </c:pt>
                <c:pt idx="17970">
                  <c:v>-0.37061500000000003</c:v>
                </c:pt>
                <c:pt idx="17971">
                  <c:v>-0.37585400000000002</c:v>
                </c:pt>
                <c:pt idx="17972">
                  <c:v>-0.38056400000000001</c:v>
                </c:pt>
                <c:pt idx="17973">
                  <c:v>-0.38544600000000001</c:v>
                </c:pt>
                <c:pt idx="17974">
                  <c:v>-0.390179</c:v>
                </c:pt>
                <c:pt idx="17975">
                  <c:v>-0.39460600000000001</c:v>
                </c:pt>
                <c:pt idx="17976">
                  <c:v>-0.39919100000000002</c:v>
                </c:pt>
                <c:pt idx="17977">
                  <c:v>-0.40338600000000002</c:v>
                </c:pt>
                <c:pt idx="17978">
                  <c:v>-0.40770499999999998</c:v>
                </c:pt>
                <c:pt idx="17979">
                  <c:v>-0.41173999999999999</c:v>
                </c:pt>
                <c:pt idx="17980">
                  <c:v>-0.41578599999999999</c:v>
                </c:pt>
                <c:pt idx="17981">
                  <c:v>-0.419599</c:v>
                </c:pt>
                <c:pt idx="17982">
                  <c:v>-0.42320999999999998</c:v>
                </c:pt>
                <c:pt idx="17983">
                  <c:v>-0.42692099999999999</c:v>
                </c:pt>
                <c:pt idx="17984">
                  <c:v>-0.43021300000000001</c:v>
                </c:pt>
                <c:pt idx="17985">
                  <c:v>-0.433728</c:v>
                </c:pt>
                <c:pt idx="17986">
                  <c:v>-0.43681999999999999</c:v>
                </c:pt>
                <c:pt idx="17987">
                  <c:v>-0.44008199999999997</c:v>
                </c:pt>
                <c:pt idx="17988">
                  <c:v>-0.442747</c:v>
                </c:pt>
                <c:pt idx="17989">
                  <c:v>-0.44576900000000003</c:v>
                </c:pt>
                <c:pt idx="17990">
                  <c:v>-0.44853799999999999</c:v>
                </c:pt>
                <c:pt idx="17991">
                  <c:v>-0.45112400000000002</c:v>
                </c:pt>
                <c:pt idx="17992">
                  <c:v>-0.45339499999999999</c:v>
                </c:pt>
                <c:pt idx="17993">
                  <c:v>-0.45580199999999998</c:v>
                </c:pt>
                <c:pt idx="17994">
                  <c:v>-0.457868</c:v>
                </c:pt>
                <c:pt idx="17995">
                  <c:v>-0.460061</c:v>
                </c:pt>
                <c:pt idx="17996">
                  <c:v>-0.46195399999999998</c:v>
                </c:pt>
                <c:pt idx="17997">
                  <c:v>-0.46361400000000003</c:v>
                </c:pt>
                <c:pt idx="17998">
                  <c:v>-0.46535399999999999</c:v>
                </c:pt>
                <c:pt idx="17999">
                  <c:v>-0.46657700000000002</c:v>
                </c:pt>
                <c:pt idx="18000">
                  <c:v>-0.46815499999999999</c:v>
                </c:pt>
                <c:pt idx="18001">
                  <c:v>-0.46948299999999998</c:v>
                </c:pt>
                <c:pt idx="18002">
                  <c:v>-0.47075899999999998</c:v>
                </c:pt>
                <c:pt idx="18003">
                  <c:v>-0.47156999999999999</c:v>
                </c:pt>
                <c:pt idx="18004">
                  <c:v>-0.47247</c:v>
                </c:pt>
                <c:pt idx="18005">
                  <c:v>-0.47324899999999998</c:v>
                </c:pt>
                <c:pt idx="18006">
                  <c:v>-0.47390500000000002</c:v>
                </c:pt>
                <c:pt idx="18007">
                  <c:v>-0.474547</c:v>
                </c:pt>
                <c:pt idx="18008">
                  <c:v>-0.474796</c:v>
                </c:pt>
                <c:pt idx="18009">
                  <c:v>-0.47504600000000002</c:v>
                </c:pt>
                <c:pt idx="18010">
                  <c:v>-0.47500500000000001</c:v>
                </c:pt>
                <c:pt idx="18011">
                  <c:v>-0.475192</c:v>
                </c:pt>
                <c:pt idx="18012">
                  <c:v>-0.47520899999999999</c:v>
                </c:pt>
                <c:pt idx="18013">
                  <c:v>-0.474854</c:v>
                </c:pt>
                <c:pt idx="18014">
                  <c:v>-0.47448600000000002</c:v>
                </c:pt>
                <c:pt idx="18015">
                  <c:v>-0.47415099999999999</c:v>
                </c:pt>
                <c:pt idx="18016">
                  <c:v>-0.473748</c:v>
                </c:pt>
                <c:pt idx="18017">
                  <c:v>-0.47327999999999998</c:v>
                </c:pt>
                <c:pt idx="18018">
                  <c:v>-0.472605</c:v>
                </c:pt>
                <c:pt idx="18019">
                  <c:v>-0.471661</c:v>
                </c:pt>
                <c:pt idx="18020">
                  <c:v>-0.47085500000000002</c:v>
                </c:pt>
                <c:pt idx="18021">
                  <c:v>-0.46966999999999998</c:v>
                </c:pt>
                <c:pt idx="18022">
                  <c:v>-0.46865899999999999</c:v>
                </c:pt>
                <c:pt idx="18023">
                  <c:v>-0.46765299999999999</c:v>
                </c:pt>
                <c:pt idx="18024">
                  <c:v>-0.46623500000000001</c:v>
                </c:pt>
                <c:pt idx="18025">
                  <c:v>-0.46483400000000002</c:v>
                </c:pt>
                <c:pt idx="18026">
                  <c:v>-0.46351900000000001</c:v>
                </c:pt>
                <c:pt idx="18027">
                  <c:v>-0.46216299999999999</c:v>
                </c:pt>
                <c:pt idx="18028">
                  <c:v>-0.46051799999999998</c:v>
                </c:pt>
                <c:pt idx="18029">
                  <c:v>-0.45895599999999998</c:v>
                </c:pt>
                <c:pt idx="18030">
                  <c:v>-0.45731300000000003</c:v>
                </c:pt>
                <c:pt idx="18031">
                  <c:v>-0.45551799999999998</c:v>
                </c:pt>
                <c:pt idx="18032">
                  <c:v>-0.453378</c:v>
                </c:pt>
                <c:pt idx="18033">
                  <c:v>-0.45166600000000001</c:v>
                </c:pt>
                <c:pt idx="18034">
                  <c:v>-0.44992399999999999</c:v>
                </c:pt>
                <c:pt idx="18035">
                  <c:v>-0.447884</c:v>
                </c:pt>
                <c:pt idx="18036">
                  <c:v>-0.445824</c:v>
                </c:pt>
                <c:pt idx="18037">
                  <c:v>-0.44384699999999999</c:v>
                </c:pt>
                <c:pt idx="18038">
                  <c:v>-0.44192100000000001</c:v>
                </c:pt>
                <c:pt idx="18039">
                  <c:v>-0.439828</c:v>
                </c:pt>
                <c:pt idx="18040">
                  <c:v>-0.43766699999999997</c:v>
                </c:pt>
                <c:pt idx="18041">
                  <c:v>-0.43561</c:v>
                </c:pt>
                <c:pt idx="18042">
                  <c:v>-0.43335800000000002</c:v>
                </c:pt>
                <c:pt idx="18043">
                  <c:v>-0.43103599999999997</c:v>
                </c:pt>
                <c:pt idx="18044">
                  <c:v>-0.42900700000000003</c:v>
                </c:pt>
                <c:pt idx="18045">
                  <c:v>-0.42693399999999998</c:v>
                </c:pt>
                <c:pt idx="18046">
                  <c:v>-0.42445699999999997</c:v>
                </c:pt>
                <c:pt idx="18047">
                  <c:v>-0.42220299999999999</c:v>
                </c:pt>
                <c:pt idx="18048">
                  <c:v>-0.42008200000000001</c:v>
                </c:pt>
                <c:pt idx="18049">
                  <c:v>-0.41787299999999999</c:v>
                </c:pt>
                <c:pt idx="18050">
                  <c:v>-0.41552099999999997</c:v>
                </c:pt>
                <c:pt idx="18051">
                  <c:v>-0.41341099999999997</c:v>
                </c:pt>
                <c:pt idx="18052">
                  <c:v>-0.41115099999999999</c:v>
                </c:pt>
                <c:pt idx="18053">
                  <c:v>-0.40891899999999998</c:v>
                </c:pt>
                <c:pt idx="18054">
                  <c:v>-0.40671499999999999</c:v>
                </c:pt>
                <c:pt idx="18055">
                  <c:v>-0.40473199999999998</c:v>
                </c:pt>
                <c:pt idx="18056">
                  <c:v>-0.40248600000000001</c:v>
                </c:pt>
                <c:pt idx="18057">
                  <c:v>-0.40033000000000002</c:v>
                </c:pt>
                <c:pt idx="18058">
                  <c:v>-0.398285</c:v>
                </c:pt>
                <c:pt idx="18059">
                  <c:v>-0.39634599999999998</c:v>
                </c:pt>
                <c:pt idx="18060">
                  <c:v>-0.39441700000000002</c:v>
                </c:pt>
                <c:pt idx="18061">
                  <c:v>-0.39216699999999999</c:v>
                </c:pt>
                <c:pt idx="18062">
                  <c:v>-0.39055699999999999</c:v>
                </c:pt>
                <c:pt idx="18063">
                  <c:v>-0.38855299999999998</c:v>
                </c:pt>
                <c:pt idx="18064">
                  <c:v>-0.38669599999999998</c:v>
                </c:pt>
                <c:pt idx="18065">
                  <c:v>-0.38484000000000002</c:v>
                </c:pt>
                <c:pt idx="18066">
                  <c:v>-0.38321899999999998</c:v>
                </c:pt>
                <c:pt idx="18067">
                  <c:v>-0.381525</c:v>
                </c:pt>
                <c:pt idx="18068">
                  <c:v>-0.37986799999999998</c:v>
                </c:pt>
                <c:pt idx="18069">
                  <c:v>-0.37843599999999999</c:v>
                </c:pt>
                <c:pt idx="18070">
                  <c:v>-0.37690800000000002</c:v>
                </c:pt>
                <c:pt idx="18071">
                  <c:v>-0.375444</c:v>
                </c:pt>
                <c:pt idx="18072">
                  <c:v>-0.37417299999999998</c:v>
                </c:pt>
                <c:pt idx="18073">
                  <c:v>-0.37287500000000001</c:v>
                </c:pt>
                <c:pt idx="18074">
                  <c:v>-0.371529</c:v>
                </c:pt>
                <c:pt idx="18075">
                  <c:v>-0.37043199999999998</c:v>
                </c:pt>
                <c:pt idx="18076">
                  <c:v>-0.36948500000000001</c:v>
                </c:pt>
                <c:pt idx="18077">
                  <c:v>-0.368506</c:v>
                </c:pt>
                <c:pt idx="18078">
                  <c:v>-0.367481</c:v>
                </c:pt>
                <c:pt idx="18079">
                  <c:v>-0.366566</c:v>
                </c:pt>
                <c:pt idx="18080">
                  <c:v>-0.36571500000000001</c:v>
                </c:pt>
                <c:pt idx="18081">
                  <c:v>-0.364985</c:v>
                </c:pt>
                <c:pt idx="18082">
                  <c:v>-0.36429299999999998</c:v>
                </c:pt>
                <c:pt idx="18083">
                  <c:v>-0.36367699999999997</c:v>
                </c:pt>
                <c:pt idx="18084">
                  <c:v>-0.36290499999999998</c:v>
                </c:pt>
                <c:pt idx="18085">
                  <c:v>-0.36245100000000002</c:v>
                </c:pt>
                <c:pt idx="18086">
                  <c:v>-0.36213400000000001</c:v>
                </c:pt>
                <c:pt idx="18087">
                  <c:v>-0.361987</c:v>
                </c:pt>
                <c:pt idx="18088">
                  <c:v>-0.36171900000000001</c:v>
                </c:pt>
                <c:pt idx="18089">
                  <c:v>-0.36146600000000001</c:v>
                </c:pt>
                <c:pt idx="18090">
                  <c:v>-0.36150599999999999</c:v>
                </c:pt>
                <c:pt idx="18091">
                  <c:v>-0.36137999999999998</c:v>
                </c:pt>
                <c:pt idx="18092">
                  <c:v>-0.36152099999999998</c:v>
                </c:pt>
                <c:pt idx="18093">
                  <c:v>-0.361757</c:v>
                </c:pt>
                <c:pt idx="18094">
                  <c:v>-0.36186099999999999</c:v>
                </c:pt>
                <c:pt idx="18095">
                  <c:v>-0.36226199999999997</c:v>
                </c:pt>
                <c:pt idx="18096">
                  <c:v>-0.362479</c:v>
                </c:pt>
                <c:pt idx="18097">
                  <c:v>-0.36296499999999998</c:v>
                </c:pt>
                <c:pt idx="18098">
                  <c:v>-0.36352200000000001</c:v>
                </c:pt>
                <c:pt idx="18099">
                  <c:v>-0.36416900000000002</c:v>
                </c:pt>
                <c:pt idx="18100">
                  <c:v>-0.36460900000000002</c:v>
                </c:pt>
                <c:pt idx="18101">
                  <c:v>-0.36536000000000002</c:v>
                </c:pt>
                <c:pt idx="18102">
                  <c:v>-0.36629699999999998</c:v>
                </c:pt>
                <c:pt idx="18103">
                  <c:v>-0.36693700000000001</c:v>
                </c:pt>
                <c:pt idx="18104">
                  <c:v>-0.36771500000000001</c:v>
                </c:pt>
                <c:pt idx="18105">
                  <c:v>-0.36865199999999998</c:v>
                </c:pt>
                <c:pt idx="18106">
                  <c:v>-0.36949799999999999</c:v>
                </c:pt>
                <c:pt idx="18107">
                  <c:v>-0.37045400000000001</c:v>
                </c:pt>
                <c:pt idx="18108">
                  <c:v>-0.37152600000000002</c:v>
                </c:pt>
                <c:pt idx="18109">
                  <c:v>-0.37220700000000001</c:v>
                </c:pt>
                <c:pt idx="18110">
                  <c:v>-0.37345299999999998</c:v>
                </c:pt>
                <c:pt idx="18111">
                  <c:v>-0.37435000000000002</c:v>
                </c:pt>
                <c:pt idx="18112">
                  <c:v>-0.37557699999999999</c:v>
                </c:pt>
                <c:pt idx="18113">
                  <c:v>-0.37643900000000002</c:v>
                </c:pt>
                <c:pt idx="18114">
                  <c:v>-0.37779600000000002</c:v>
                </c:pt>
                <c:pt idx="18115">
                  <c:v>-0.37903999999999999</c:v>
                </c:pt>
                <c:pt idx="18116">
                  <c:v>-0.37995299999999999</c:v>
                </c:pt>
                <c:pt idx="18117">
                  <c:v>-0.38119799999999998</c:v>
                </c:pt>
                <c:pt idx="18118">
                  <c:v>-0.38241000000000003</c:v>
                </c:pt>
                <c:pt idx="18119">
                  <c:v>-0.38386500000000001</c:v>
                </c:pt>
                <c:pt idx="18120">
                  <c:v>-0.38456000000000001</c:v>
                </c:pt>
                <c:pt idx="18121">
                  <c:v>-0.386098</c:v>
                </c:pt>
                <c:pt idx="18122">
                  <c:v>-0.38699899999999998</c:v>
                </c:pt>
                <c:pt idx="18123">
                  <c:v>-0.38822499999999999</c:v>
                </c:pt>
                <c:pt idx="18124">
                  <c:v>-0.38945200000000002</c:v>
                </c:pt>
                <c:pt idx="18125">
                  <c:v>-0.39034400000000002</c:v>
                </c:pt>
                <c:pt idx="18126">
                  <c:v>-0.39143899999999998</c:v>
                </c:pt>
                <c:pt idx="18127">
                  <c:v>-0.39266600000000002</c:v>
                </c:pt>
                <c:pt idx="18128">
                  <c:v>-0.39337</c:v>
                </c:pt>
                <c:pt idx="18129">
                  <c:v>-0.39447900000000002</c:v>
                </c:pt>
                <c:pt idx="18130">
                  <c:v>-0.395366</c:v>
                </c:pt>
                <c:pt idx="18131">
                  <c:v>-0.39623799999999998</c:v>
                </c:pt>
                <c:pt idx="18132">
                  <c:v>-0.39705200000000002</c:v>
                </c:pt>
                <c:pt idx="18133">
                  <c:v>-0.397953</c:v>
                </c:pt>
                <c:pt idx="18134">
                  <c:v>-0.39851399999999998</c:v>
                </c:pt>
                <c:pt idx="18135">
                  <c:v>-0.399229</c:v>
                </c:pt>
                <c:pt idx="18136">
                  <c:v>-0.39991599999999999</c:v>
                </c:pt>
                <c:pt idx="18137">
                  <c:v>-0.40051399999999998</c:v>
                </c:pt>
                <c:pt idx="18138">
                  <c:v>-0.401036</c:v>
                </c:pt>
                <c:pt idx="18139">
                  <c:v>-0.40130300000000002</c:v>
                </c:pt>
                <c:pt idx="18140">
                  <c:v>-0.401758</c:v>
                </c:pt>
                <c:pt idx="18141">
                  <c:v>-0.401835</c:v>
                </c:pt>
                <c:pt idx="18142">
                  <c:v>-0.40181499999999998</c:v>
                </c:pt>
                <c:pt idx="18143">
                  <c:v>-0.402061</c:v>
                </c:pt>
                <c:pt idx="18144">
                  <c:v>-0.40184500000000001</c:v>
                </c:pt>
                <c:pt idx="18145">
                  <c:v>-0.40153100000000003</c:v>
                </c:pt>
                <c:pt idx="18146">
                  <c:v>-0.40141100000000002</c:v>
                </c:pt>
                <c:pt idx="18147">
                  <c:v>-0.40091300000000002</c:v>
                </c:pt>
                <c:pt idx="18148">
                  <c:v>-0.40042699999999998</c:v>
                </c:pt>
                <c:pt idx="18149">
                  <c:v>-0.39986899999999997</c:v>
                </c:pt>
                <c:pt idx="18150">
                  <c:v>-0.39923999999999998</c:v>
                </c:pt>
                <c:pt idx="18151">
                  <c:v>-0.39835900000000002</c:v>
                </c:pt>
                <c:pt idx="18152">
                  <c:v>-0.39721699999999999</c:v>
                </c:pt>
                <c:pt idx="18153">
                  <c:v>-0.39623700000000001</c:v>
                </c:pt>
                <c:pt idx="18154">
                  <c:v>-0.39518900000000001</c:v>
                </c:pt>
                <c:pt idx="18155">
                  <c:v>-0.39396300000000001</c:v>
                </c:pt>
                <c:pt idx="18156">
                  <c:v>-0.39254699999999998</c:v>
                </c:pt>
                <c:pt idx="18157">
                  <c:v>-0.39103700000000002</c:v>
                </c:pt>
                <c:pt idx="18158">
                  <c:v>-0.38951799999999998</c:v>
                </c:pt>
                <c:pt idx="18159">
                  <c:v>-0.387623</c:v>
                </c:pt>
                <c:pt idx="18160">
                  <c:v>-0.38586700000000002</c:v>
                </c:pt>
                <c:pt idx="18161">
                  <c:v>-0.38385900000000001</c:v>
                </c:pt>
                <c:pt idx="18162">
                  <c:v>-0.38184000000000001</c:v>
                </c:pt>
                <c:pt idx="18163">
                  <c:v>-0.379637</c:v>
                </c:pt>
                <c:pt idx="18164">
                  <c:v>-0.377253</c:v>
                </c:pt>
                <c:pt idx="18165">
                  <c:v>-0.37497900000000001</c:v>
                </c:pt>
                <c:pt idx="18166">
                  <c:v>-0.37222499999999997</c:v>
                </c:pt>
                <c:pt idx="18167">
                  <c:v>-0.36951899999999999</c:v>
                </c:pt>
                <c:pt idx="18168">
                  <c:v>-0.36648700000000001</c:v>
                </c:pt>
                <c:pt idx="18169">
                  <c:v>-0.363757</c:v>
                </c:pt>
                <c:pt idx="18170">
                  <c:v>-0.36040499999999998</c:v>
                </c:pt>
                <c:pt idx="18171">
                  <c:v>-0.357182</c:v>
                </c:pt>
                <c:pt idx="18172">
                  <c:v>-0.35370699999999999</c:v>
                </c:pt>
                <c:pt idx="18173">
                  <c:v>-0.35014699999999999</c:v>
                </c:pt>
                <c:pt idx="18174">
                  <c:v>-0.34654499999999999</c:v>
                </c:pt>
                <c:pt idx="18175">
                  <c:v>-0.34287400000000001</c:v>
                </c:pt>
                <c:pt idx="18176">
                  <c:v>-0.33907700000000002</c:v>
                </c:pt>
                <c:pt idx="18177">
                  <c:v>-0.33499200000000001</c:v>
                </c:pt>
                <c:pt idx="18178">
                  <c:v>-0.33091399999999999</c:v>
                </c:pt>
                <c:pt idx="18179">
                  <c:v>-0.32669100000000001</c:v>
                </c:pt>
                <c:pt idx="18180">
                  <c:v>-0.32249699999999998</c:v>
                </c:pt>
                <c:pt idx="18181">
                  <c:v>-0.31811</c:v>
                </c:pt>
                <c:pt idx="18182">
                  <c:v>-0.31347599999999998</c:v>
                </c:pt>
                <c:pt idx="18183">
                  <c:v>-0.30884600000000001</c:v>
                </c:pt>
                <c:pt idx="18184">
                  <c:v>-0.30418499999999998</c:v>
                </c:pt>
                <c:pt idx="18185">
                  <c:v>-0.29954999999999998</c:v>
                </c:pt>
                <c:pt idx="18186">
                  <c:v>-0.29442400000000002</c:v>
                </c:pt>
                <c:pt idx="18187">
                  <c:v>-0.28953299999999998</c:v>
                </c:pt>
                <c:pt idx="18188">
                  <c:v>-0.28451300000000002</c:v>
                </c:pt>
                <c:pt idx="18189">
                  <c:v>-0.27923100000000001</c:v>
                </c:pt>
                <c:pt idx="18190">
                  <c:v>-0.273891</c:v>
                </c:pt>
                <c:pt idx="18191">
                  <c:v>-0.26859499999999997</c:v>
                </c:pt>
                <c:pt idx="18192">
                  <c:v>-0.26302300000000001</c:v>
                </c:pt>
                <c:pt idx="18193">
                  <c:v>-0.25748199999999999</c:v>
                </c:pt>
                <c:pt idx="18194">
                  <c:v>-0.25183299999999997</c:v>
                </c:pt>
                <c:pt idx="18195">
                  <c:v>-0.246306</c:v>
                </c:pt>
                <c:pt idx="18196">
                  <c:v>-0.24057000000000001</c:v>
                </c:pt>
                <c:pt idx="18197">
                  <c:v>-0.23463200000000001</c:v>
                </c:pt>
                <c:pt idx="18198">
                  <c:v>-0.228744</c:v>
                </c:pt>
                <c:pt idx="18199">
                  <c:v>-0.22312000000000001</c:v>
                </c:pt>
                <c:pt idx="18200">
                  <c:v>-0.217057</c:v>
                </c:pt>
                <c:pt idx="18201">
                  <c:v>-0.21098800000000001</c:v>
                </c:pt>
                <c:pt idx="18202">
                  <c:v>-0.20496200000000001</c:v>
                </c:pt>
                <c:pt idx="18203">
                  <c:v>-0.19900000000000001</c:v>
                </c:pt>
                <c:pt idx="18204">
                  <c:v>-0.192796</c:v>
                </c:pt>
                <c:pt idx="18205">
                  <c:v>-0.18676499999999999</c:v>
                </c:pt>
                <c:pt idx="18206">
                  <c:v>-0.180705</c:v>
                </c:pt>
                <c:pt idx="18207">
                  <c:v>-0.17452000000000001</c:v>
                </c:pt>
                <c:pt idx="18208">
                  <c:v>-0.16819999999999999</c:v>
                </c:pt>
                <c:pt idx="18209">
                  <c:v>-0.16211100000000001</c:v>
                </c:pt>
                <c:pt idx="18210">
                  <c:v>-0.15603300000000001</c:v>
                </c:pt>
                <c:pt idx="18211">
                  <c:v>-0.149616</c:v>
                </c:pt>
                <c:pt idx="18212">
                  <c:v>-0.14335400000000001</c:v>
                </c:pt>
                <c:pt idx="18213">
                  <c:v>-0.13708400000000001</c:v>
                </c:pt>
                <c:pt idx="18214">
                  <c:v>-0.130908</c:v>
                </c:pt>
                <c:pt idx="18215">
                  <c:v>-0.124623</c:v>
                </c:pt>
                <c:pt idx="18216">
                  <c:v>-0.118395</c:v>
                </c:pt>
                <c:pt idx="18217">
                  <c:v>-0.11226899999999999</c:v>
                </c:pt>
                <c:pt idx="18218">
                  <c:v>-0.106075</c:v>
                </c:pt>
                <c:pt idx="18219">
                  <c:v>-9.9900100000000006E-2</c:v>
                </c:pt>
                <c:pt idx="18220">
                  <c:v>-9.3797000000000005E-2</c:v>
                </c:pt>
                <c:pt idx="18221">
                  <c:v>-8.7858599999999995E-2</c:v>
                </c:pt>
                <c:pt idx="18222">
                  <c:v>-8.1676799999999994E-2</c:v>
                </c:pt>
                <c:pt idx="18223">
                  <c:v>-7.5508599999999995E-2</c:v>
                </c:pt>
                <c:pt idx="18224">
                  <c:v>-6.9796700000000003E-2</c:v>
                </c:pt>
                <c:pt idx="18225">
                  <c:v>-6.3995700000000003E-2</c:v>
                </c:pt>
                <c:pt idx="18226">
                  <c:v>-5.8237200000000003E-2</c:v>
                </c:pt>
                <c:pt idx="18227">
                  <c:v>-5.2233700000000001E-2</c:v>
                </c:pt>
                <c:pt idx="18228">
                  <c:v>-4.6824400000000002E-2</c:v>
                </c:pt>
                <c:pt idx="18229">
                  <c:v>-4.1067699999999999E-2</c:v>
                </c:pt>
                <c:pt idx="18230">
                  <c:v>-3.5508499999999998E-2</c:v>
                </c:pt>
                <c:pt idx="18231">
                  <c:v>-3.0115800000000002E-2</c:v>
                </c:pt>
                <c:pt idx="18232">
                  <c:v>-2.4666899999999999E-2</c:v>
                </c:pt>
                <c:pt idx="18233">
                  <c:v>-1.9352899999999999E-2</c:v>
                </c:pt>
                <c:pt idx="18234">
                  <c:v>-1.38975E-2</c:v>
                </c:pt>
                <c:pt idx="18235">
                  <c:v>-8.70924E-3</c:v>
                </c:pt>
                <c:pt idx="18236">
                  <c:v>-3.58282E-3</c:v>
                </c:pt>
                <c:pt idx="18237">
                  <c:v>1.4342700000000001E-3</c:v>
                </c:pt>
                <c:pt idx="18238">
                  <c:v>6.5707999999999999E-3</c:v>
                </c:pt>
                <c:pt idx="18239">
                  <c:v>1.14343E-2</c:v>
                </c:pt>
                <c:pt idx="18240">
                  <c:v>1.62027E-2</c:v>
                </c:pt>
                <c:pt idx="18241">
                  <c:v>2.0926299999999998E-2</c:v>
                </c:pt>
                <c:pt idx="18242">
                  <c:v>2.5514499999999999E-2</c:v>
                </c:pt>
                <c:pt idx="18243">
                  <c:v>3.0251199999999999E-2</c:v>
                </c:pt>
                <c:pt idx="18244">
                  <c:v>3.44579E-2</c:v>
                </c:pt>
                <c:pt idx="18245">
                  <c:v>3.88574E-2</c:v>
                </c:pt>
                <c:pt idx="18246">
                  <c:v>4.3200099999999998E-2</c:v>
                </c:pt>
                <c:pt idx="18247">
                  <c:v>4.7223399999999999E-2</c:v>
                </c:pt>
                <c:pt idx="18248">
                  <c:v>5.1269700000000001E-2</c:v>
                </c:pt>
                <c:pt idx="18249">
                  <c:v>5.50859E-2</c:v>
                </c:pt>
                <c:pt idx="18250">
                  <c:v>5.8943099999999998E-2</c:v>
                </c:pt>
                <c:pt idx="18251">
                  <c:v>6.2690099999999999E-2</c:v>
                </c:pt>
                <c:pt idx="18252">
                  <c:v>6.6297700000000001E-2</c:v>
                </c:pt>
                <c:pt idx="18253">
                  <c:v>6.9687100000000002E-2</c:v>
                </c:pt>
                <c:pt idx="18254">
                  <c:v>7.3314400000000002E-2</c:v>
                </c:pt>
                <c:pt idx="18255">
                  <c:v>7.6372300000000004E-2</c:v>
                </c:pt>
                <c:pt idx="18256">
                  <c:v>7.9443700000000006E-2</c:v>
                </c:pt>
                <c:pt idx="18257">
                  <c:v>8.2635399999999998E-2</c:v>
                </c:pt>
                <c:pt idx="18258">
                  <c:v>8.5483400000000001E-2</c:v>
                </c:pt>
                <c:pt idx="18259">
                  <c:v>8.8269600000000004E-2</c:v>
                </c:pt>
                <c:pt idx="18260">
                  <c:v>9.1138399999999994E-2</c:v>
                </c:pt>
                <c:pt idx="18261">
                  <c:v>9.3830399999999994E-2</c:v>
                </c:pt>
                <c:pt idx="18262">
                  <c:v>9.6550800000000006E-2</c:v>
                </c:pt>
                <c:pt idx="18263">
                  <c:v>9.8660999999999999E-2</c:v>
                </c:pt>
                <c:pt idx="18264">
                  <c:v>0.101151</c:v>
                </c:pt>
                <c:pt idx="18265">
                  <c:v>0.103629</c:v>
                </c:pt>
                <c:pt idx="18266">
                  <c:v>0.105688</c:v>
                </c:pt>
                <c:pt idx="18267">
                  <c:v>0.107936</c:v>
                </c:pt>
                <c:pt idx="18268">
                  <c:v>0.109891</c:v>
                </c:pt>
                <c:pt idx="18269">
                  <c:v>0.111736</c:v>
                </c:pt>
                <c:pt idx="18270">
                  <c:v>0.113651</c:v>
                </c:pt>
                <c:pt idx="18271">
                  <c:v>0.115522</c:v>
                </c:pt>
                <c:pt idx="18272">
                  <c:v>0.117076</c:v>
                </c:pt>
                <c:pt idx="18273">
                  <c:v>0.118744</c:v>
                </c:pt>
                <c:pt idx="18274">
                  <c:v>0.120285</c:v>
                </c:pt>
                <c:pt idx="18275">
                  <c:v>0.12187199999999999</c:v>
                </c:pt>
                <c:pt idx="18276">
                  <c:v>0.12320200000000001</c:v>
                </c:pt>
                <c:pt idx="18277">
                  <c:v>0.124623</c:v>
                </c:pt>
                <c:pt idx="18278">
                  <c:v>0.125888</c:v>
                </c:pt>
                <c:pt idx="18279">
                  <c:v>0.127053</c:v>
                </c:pt>
                <c:pt idx="18280">
                  <c:v>0.12825900000000001</c:v>
                </c:pt>
                <c:pt idx="18281">
                  <c:v>0.129362</c:v>
                </c:pt>
                <c:pt idx="18282">
                  <c:v>0.13056999999999999</c:v>
                </c:pt>
                <c:pt idx="18283">
                  <c:v>0.13142200000000001</c:v>
                </c:pt>
                <c:pt idx="18284">
                  <c:v>0.13237399999999999</c:v>
                </c:pt>
                <c:pt idx="18285">
                  <c:v>0.133301</c:v>
                </c:pt>
                <c:pt idx="18286">
                  <c:v>0.133965</c:v>
                </c:pt>
                <c:pt idx="18287">
                  <c:v>0.13492100000000001</c:v>
                </c:pt>
                <c:pt idx="18288">
                  <c:v>0.13548499999999999</c:v>
                </c:pt>
                <c:pt idx="18289">
                  <c:v>0.136355</c:v>
                </c:pt>
                <c:pt idx="18290">
                  <c:v>0.13667699999999999</c:v>
                </c:pt>
                <c:pt idx="18291">
                  <c:v>0.13767399999999999</c:v>
                </c:pt>
                <c:pt idx="18292">
                  <c:v>0.13811799999999999</c:v>
                </c:pt>
                <c:pt idx="18293">
                  <c:v>0.138928</c:v>
                </c:pt>
                <c:pt idx="18294">
                  <c:v>0.13944999999999999</c:v>
                </c:pt>
                <c:pt idx="18295">
                  <c:v>0.14014499999999999</c:v>
                </c:pt>
                <c:pt idx="18296">
                  <c:v>0.14071700000000001</c:v>
                </c:pt>
                <c:pt idx="18297">
                  <c:v>0.141375</c:v>
                </c:pt>
                <c:pt idx="18298">
                  <c:v>0.14222099999999999</c:v>
                </c:pt>
                <c:pt idx="18299">
                  <c:v>0.14274400000000001</c:v>
                </c:pt>
                <c:pt idx="18300">
                  <c:v>0.143403</c:v>
                </c:pt>
                <c:pt idx="18301">
                  <c:v>0.14429800000000001</c:v>
                </c:pt>
                <c:pt idx="18302">
                  <c:v>0.144847</c:v>
                </c:pt>
                <c:pt idx="18303">
                  <c:v>0.145952</c:v>
                </c:pt>
                <c:pt idx="18304">
                  <c:v>0.146453</c:v>
                </c:pt>
                <c:pt idx="18305">
                  <c:v>0.147456</c:v>
                </c:pt>
                <c:pt idx="18306">
                  <c:v>0.14819299999999999</c:v>
                </c:pt>
                <c:pt idx="18307">
                  <c:v>0.14895600000000001</c:v>
                </c:pt>
                <c:pt idx="18308">
                  <c:v>0.15005299999999999</c:v>
                </c:pt>
                <c:pt idx="18309">
                  <c:v>0.15074699999999999</c:v>
                </c:pt>
                <c:pt idx="18310">
                  <c:v>0.151839</c:v>
                </c:pt>
                <c:pt idx="18311">
                  <c:v>0.152696</c:v>
                </c:pt>
                <c:pt idx="18312">
                  <c:v>0.15368299999999999</c:v>
                </c:pt>
                <c:pt idx="18313">
                  <c:v>0.154776</c:v>
                </c:pt>
                <c:pt idx="18314">
                  <c:v>0.155838</c:v>
                </c:pt>
                <c:pt idx="18315">
                  <c:v>0.157081</c:v>
                </c:pt>
                <c:pt idx="18316">
                  <c:v>0.15822800000000001</c:v>
                </c:pt>
                <c:pt idx="18317">
                  <c:v>0.15965199999999999</c:v>
                </c:pt>
                <c:pt idx="18318">
                  <c:v>0.16098100000000001</c:v>
                </c:pt>
                <c:pt idx="18319">
                  <c:v>0.162351</c:v>
                </c:pt>
                <c:pt idx="18320">
                  <c:v>0.163608</c:v>
                </c:pt>
                <c:pt idx="18321">
                  <c:v>0.16525500000000001</c:v>
                </c:pt>
                <c:pt idx="18322">
                  <c:v>0.16665199999999999</c:v>
                </c:pt>
                <c:pt idx="18323">
                  <c:v>0.16843900000000001</c:v>
                </c:pt>
                <c:pt idx="18324">
                  <c:v>0.170207</c:v>
                </c:pt>
                <c:pt idx="18325">
                  <c:v>0.17202300000000001</c:v>
                </c:pt>
                <c:pt idx="18326">
                  <c:v>0.17400199999999999</c:v>
                </c:pt>
                <c:pt idx="18327">
                  <c:v>0.17574000000000001</c:v>
                </c:pt>
                <c:pt idx="18328">
                  <c:v>0.17808599999999999</c:v>
                </c:pt>
                <c:pt idx="18329">
                  <c:v>0.180197</c:v>
                </c:pt>
                <c:pt idx="18330">
                  <c:v>0.182451</c:v>
                </c:pt>
                <c:pt idx="18331">
                  <c:v>0.18457999999999999</c:v>
                </c:pt>
                <c:pt idx="18332">
                  <c:v>0.187001</c:v>
                </c:pt>
                <c:pt idx="18333">
                  <c:v>0.189688</c:v>
                </c:pt>
                <c:pt idx="18334">
                  <c:v>0.191911</c:v>
                </c:pt>
                <c:pt idx="18335">
                  <c:v>0.19472100000000001</c:v>
                </c:pt>
                <c:pt idx="18336">
                  <c:v>0.197324</c:v>
                </c:pt>
                <c:pt idx="18337">
                  <c:v>0.20008899999999999</c:v>
                </c:pt>
                <c:pt idx="18338">
                  <c:v>0.20285600000000001</c:v>
                </c:pt>
                <c:pt idx="18339">
                  <c:v>0.20588200000000001</c:v>
                </c:pt>
                <c:pt idx="18340">
                  <c:v>0.20896600000000001</c:v>
                </c:pt>
                <c:pt idx="18341">
                  <c:v>0.21190400000000001</c:v>
                </c:pt>
                <c:pt idx="18342">
                  <c:v>0.21512600000000001</c:v>
                </c:pt>
                <c:pt idx="18343">
                  <c:v>0.217998</c:v>
                </c:pt>
                <c:pt idx="18344">
                  <c:v>0.22137899999999999</c:v>
                </c:pt>
                <c:pt idx="18345">
                  <c:v>0.224803</c:v>
                </c:pt>
                <c:pt idx="18346">
                  <c:v>0.228216</c:v>
                </c:pt>
                <c:pt idx="18347">
                  <c:v>0.23156599999999999</c:v>
                </c:pt>
                <c:pt idx="18348">
                  <c:v>0.235044</c:v>
                </c:pt>
                <c:pt idx="18349">
                  <c:v>0.23875299999999999</c:v>
                </c:pt>
                <c:pt idx="18350">
                  <c:v>0.242537</c:v>
                </c:pt>
                <c:pt idx="18351">
                  <c:v>0.246366</c:v>
                </c:pt>
                <c:pt idx="18352">
                  <c:v>0.250079</c:v>
                </c:pt>
                <c:pt idx="18353">
                  <c:v>0.25412699999999999</c:v>
                </c:pt>
                <c:pt idx="18354">
                  <c:v>0.25801400000000002</c:v>
                </c:pt>
                <c:pt idx="18355">
                  <c:v>0.26182299999999997</c:v>
                </c:pt>
                <c:pt idx="18356">
                  <c:v>0.26587300000000003</c:v>
                </c:pt>
                <c:pt idx="18357">
                  <c:v>0.26992500000000003</c:v>
                </c:pt>
                <c:pt idx="18358">
                  <c:v>0.27409299999999998</c:v>
                </c:pt>
                <c:pt idx="18359">
                  <c:v>0.277947</c:v>
                </c:pt>
                <c:pt idx="18360">
                  <c:v>0.28200999999999998</c:v>
                </c:pt>
                <c:pt idx="18361">
                  <c:v>0.28631000000000001</c:v>
                </c:pt>
                <c:pt idx="18362">
                  <c:v>0.29037099999999999</c:v>
                </c:pt>
                <c:pt idx="18363">
                  <c:v>0.29441499999999998</c:v>
                </c:pt>
                <c:pt idx="18364">
                  <c:v>0.29874400000000001</c:v>
                </c:pt>
                <c:pt idx="18365">
                  <c:v>0.30302499999999999</c:v>
                </c:pt>
                <c:pt idx="18366">
                  <c:v>0.30714799999999998</c:v>
                </c:pt>
                <c:pt idx="18367">
                  <c:v>0.31126199999999998</c:v>
                </c:pt>
                <c:pt idx="18368">
                  <c:v>0.315552</c:v>
                </c:pt>
                <c:pt idx="18369">
                  <c:v>0.320017</c:v>
                </c:pt>
                <c:pt idx="18370">
                  <c:v>0.32408100000000001</c:v>
                </c:pt>
                <c:pt idx="18371">
                  <c:v>0.32833200000000001</c:v>
                </c:pt>
                <c:pt idx="18372">
                  <c:v>0.33261200000000002</c:v>
                </c:pt>
                <c:pt idx="18373">
                  <c:v>0.33652799999999999</c:v>
                </c:pt>
                <c:pt idx="18374">
                  <c:v>0.34097899999999998</c:v>
                </c:pt>
                <c:pt idx="18375">
                  <c:v>0.34471499999999999</c:v>
                </c:pt>
                <c:pt idx="18376">
                  <c:v>0.34908299999999998</c:v>
                </c:pt>
                <c:pt idx="18377">
                  <c:v>0.35284300000000002</c:v>
                </c:pt>
                <c:pt idx="18378">
                  <c:v>0.35688500000000001</c:v>
                </c:pt>
                <c:pt idx="18379">
                  <c:v>0.36088300000000001</c:v>
                </c:pt>
                <c:pt idx="18380">
                  <c:v>0.36474000000000001</c:v>
                </c:pt>
                <c:pt idx="18381">
                  <c:v>0.36874000000000001</c:v>
                </c:pt>
                <c:pt idx="18382">
                  <c:v>0.37252600000000002</c:v>
                </c:pt>
                <c:pt idx="18383">
                  <c:v>0.376336</c:v>
                </c:pt>
                <c:pt idx="18384">
                  <c:v>0.38017400000000001</c:v>
                </c:pt>
                <c:pt idx="18385">
                  <c:v>0.3836</c:v>
                </c:pt>
                <c:pt idx="18386">
                  <c:v>0.38714399999999999</c:v>
                </c:pt>
                <c:pt idx="18387">
                  <c:v>0.39044699999999999</c:v>
                </c:pt>
                <c:pt idx="18388">
                  <c:v>0.39393800000000001</c:v>
                </c:pt>
                <c:pt idx="18389">
                  <c:v>0.39701199999999998</c:v>
                </c:pt>
                <c:pt idx="18390">
                  <c:v>0.40032800000000002</c:v>
                </c:pt>
                <c:pt idx="18391">
                  <c:v>0.403225</c:v>
                </c:pt>
                <c:pt idx="18392">
                  <c:v>0.40599200000000002</c:v>
                </c:pt>
                <c:pt idx="18393">
                  <c:v>0.409028</c:v>
                </c:pt>
                <c:pt idx="18394">
                  <c:v>0.41176600000000002</c:v>
                </c:pt>
                <c:pt idx="18395">
                  <c:v>0.41456999999999999</c:v>
                </c:pt>
                <c:pt idx="18396">
                  <c:v>0.41691600000000001</c:v>
                </c:pt>
                <c:pt idx="18397">
                  <c:v>0.41940899999999998</c:v>
                </c:pt>
                <c:pt idx="18398">
                  <c:v>0.42162300000000003</c:v>
                </c:pt>
                <c:pt idx="18399">
                  <c:v>0.42405799999999999</c:v>
                </c:pt>
                <c:pt idx="18400">
                  <c:v>0.42612299999999997</c:v>
                </c:pt>
                <c:pt idx="18401">
                  <c:v>0.42786600000000002</c:v>
                </c:pt>
                <c:pt idx="18402">
                  <c:v>0.42990699999999998</c:v>
                </c:pt>
                <c:pt idx="18403">
                  <c:v>0.43145099999999997</c:v>
                </c:pt>
                <c:pt idx="18404">
                  <c:v>0.43307400000000001</c:v>
                </c:pt>
                <c:pt idx="18405">
                  <c:v>0.43437700000000001</c:v>
                </c:pt>
                <c:pt idx="18406">
                  <c:v>0.43598799999999999</c:v>
                </c:pt>
                <c:pt idx="18407">
                  <c:v>0.43690099999999998</c:v>
                </c:pt>
                <c:pt idx="18408">
                  <c:v>0.438087</c:v>
                </c:pt>
                <c:pt idx="18409">
                  <c:v>0.43912200000000001</c:v>
                </c:pt>
                <c:pt idx="18410">
                  <c:v>0.43945499999999998</c:v>
                </c:pt>
                <c:pt idx="18411">
                  <c:v>0.44046800000000003</c:v>
                </c:pt>
                <c:pt idx="18412">
                  <c:v>0.44066899999999998</c:v>
                </c:pt>
                <c:pt idx="18413">
                  <c:v>0.44105800000000001</c:v>
                </c:pt>
                <c:pt idx="18414">
                  <c:v>0.441162</c:v>
                </c:pt>
                <c:pt idx="18415">
                  <c:v>0.441166</c:v>
                </c:pt>
                <c:pt idx="18416">
                  <c:v>0.44124200000000002</c:v>
                </c:pt>
                <c:pt idx="18417">
                  <c:v>0.44050600000000001</c:v>
                </c:pt>
                <c:pt idx="18418">
                  <c:v>0.44003100000000001</c:v>
                </c:pt>
                <c:pt idx="18419">
                  <c:v>0.43936199999999997</c:v>
                </c:pt>
                <c:pt idx="18420">
                  <c:v>0.43870900000000002</c:v>
                </c:pt>
                <c:pt idx="18421">
                  <c:v>0.43778299999999998</c:v>
                </c:pt>
                <c:pt idx="18422">
                  <c:v>0.43688399999999999</c:v>
                </c:pt>
                <c:pt idx="18423">
                  <c:v>0.435363</c:v>
                </c:pt>
                <c:pt idx="18424">
                  <c:v>0.43385000000000001</c:v>
                </c:pt>
                <c:pt idx="18425">
                  <c:v>0.43253599999999998</c:v>
                </c:pt>
                <c:pt idx="18426">
                  <c:v>0.43055900000000003</c:v>
                </c:pt>
                <c:pt idx="18427">
                  <c:v>0.42868600000000001</c:v>
                </c:pt>
                <c:pt idx="18428">
                  <c:v>0.42674000000000001</c:v>
                </c:pt>
                <c:pt idx="18429">
                  <c:v>0.42414000000000002</c:v>
                </c:pt>
                <c:pt idx="18430">
                  <c:v>0.42185600000000001</c:v>
                </c:pt>
                <c:pt idx="18431">
                  <c:v>0.419184</c:v>
                </c:pt>
                <c:pt idx="18432">
                  <c:v>0.41686000000000001</c:v>
                </c:pt>
                <c:pt idx="18433">
                  <c:v>0.41366799999999998</c:v>
                </c:pt>
                <c:pt idx="18434">
                  <c:v>0.41064000000000001</c:v>
                </c:pt>
                <c:pt idx="18435">
                  <c:v>0.40773399999999999</c:v>
                </c:pt>
                <c:pt idx="18436">
                  <c:v>0.40442299999999998</c:v>
                </c:pt>
                <c:pt idx="18437">
                  <c:v>0.40110099999999999</c:v>
                </c:pt>
                <c:pt idx="18438">
                  <c:v>0.39768300000000001</c:v>
                </c:pt>
                <c:pt idx="18439">
                  <c:v>0.39376699999999998</c:v>
                </c:pt>
                <c:pt idx="18440">
                  <c:v>0.39021400000000001</c:v>
                </c:pt>
                <c:pt idx="18441">
                  <c:v>0.38616200000000001</c:v>
                </c:pt>
                <c:pt idx="18442">
                  <c:v>0.38232699999999997</c:v>
                </c:pt>
                <c:pt idx="18443">
                  <c:v>0.37792199999999998</c:v>
                </c:pt>
                <c:pt idx="18444">
                  <c:v>0.37376500000000001</c:v>
                </c:pt>
                <c:pt idx="18445">
                  <c:v>0.369284</c:v>
                </c:pt>
                <c:pt idx="18446">
                  <c:v>0.364624</c:v>
                </c:pt>
                <c:pt idx="18447">
                  <c:v>0.36007299999999998</c:v>
                </c:pt>
                <c:pt idx="18448">
                  <c:v>0.35540899999999997</c:v>
                </c:pt>
                <c:pt idx="18449">
                  <c:v>0.35039999999999999</c:v>
                </c:pt>
                <c:pt idx="18450">
                  <c:v>0.34539900000000001</c:v>
                </c:pt>
                <c:pt idx="18451">
                  <c:v>0.34034900000000001</c:v>
                </c:pt>
                <c:pt idx="18452">
                  <c:v>0.33504</c:v>
                </c:pt>
                <c:pt idx="18453">
                  <c:v>0.33005699999999999</c:v>
                </c:pt>
                <c:pt idx="18454">
                  <c:v>0.32439000000000001</c:v>
                </c:pt>
                <c:pt idx="18455">
                  <c:v>0.31897199999999998</c:v>
                </c:pt>
                <c:pt idx="18456">
                  <c:v>0.31328499999999998</c:v>
                </c:pt>
                <c:pt idx="18457">
                  <c:v>0.30768000000000001</c:v>
                </c:pt>
                <c:pt idx="18458">
                  <c:v>0.30207499999999998</c:v>
                </c:pt>
                <c:pt idx="18459">
                  <c:v>0.29610399999999998</c:v>
                </c:pt>
                <c:pt idx="18460">
                  <c:v>0.29062500000000002</c:v>
                </c:pt>
                <c:pt idx="18461">
                  <c:v>0.28465200000000002</c:v>
                </c:pt>
                <c:pt idx="18462">
                  <c:v>0.27871600000000002</c:v>
                </c:pt>
                <c:pt idx="18463">
                  <c:v>0.27301500000000001</c:v>
                </c:pt>
                <c:pt idx="18464">
                  <c:v>0.26710400000000001</c:v>
                </c:pt>
                <c:pt idx="18465">
                  <c:v>0.26093699999999997</c:v>
                </c:pt>
                <c:pt idx="18466">
                  <c:v>0.25507800000000003</c:v>
                </c:pt>
                <c:pt idx="18467">
                  <c:v>0.249081</c:v>
                </c:pt>
                <c:pt idx="18468">
                  <c:v>0.24288399999999999</c:v>
                </c:pt>
                <c:pt idx="18469">
                  <c:v>0.23702000000000001</c:v>
                </c:pt>
                <c:pt idx="18470">
                  <c:v>0.23100499999999999</c:v>
                </c:pt>
                <c:pt idx="18471">
                  <c:v>0.224823</c:v>
                </c:pt>
                <c:pt idx="18472">
                  <c:v>0.218773</c:v>
                </c:pt>
                <c:pt idx="18473">
                  <c:v>0.21282699999999999</c:v>
                </c:pt>
                <c:pt idx="18474">
                  <c:v>0.20680599999999999</c:v>
                </c:pt>
                <c:pt idx="18475">
                  <c:v>0.20072300000000001</c:v>
                </c:pt>
                <c:pt idx="18476">
                  <c:v>0.19477700000000001</c:v>
                </c:pt>
                <c:pt idx="18477">
                  <c:v>0.18887899999999999</c:v>
                </c:pt>
                <c:pt idx="18478">
                  <c:v>0.18310000000000001</c:v>
                </c:pt>
                <c:pt idx="18479">
                  <c:v>0.177374</c:v>
                </c:pt>
                <c:pt idx="18480">
                  <c:v>0.17127600000000001</c:v>
                </c:pt>
                <c:pt idx="18481">
                  <c:v>0.16556699999999999</c:v>
                </c:pt>
                <c:pt idx="18482">
                  <c:v>0.159994</c:v>
                </c:pt>
                <c:pt idx="18483">
                  <c:v>0.15421699999999999</c:v>
                </c:pt>
                <c:pt idx="18484">
                  <c:v>0.14856900000000001</c:v>
                </c:pt>
                <c:pt idx="18485">
                  <c:v>0.143095</c:v>
                </c:pt>
                <c:pt idx="18486">
                  <c:v>0.13757</c:v>
                </c:pt>
                <c:pt idx="18487">
                  <c:v>0.131937</c:v>
                </c:pt>
                <c:pt idx="18488">
                  <c:v>0.12661500000000001</c:v>
                </c:pt>
                <c:pt idx="18489">
                  <c:v>0.1215</c:v>
                </c:pt>
                <c:pt idx="18490">
                  <c:v>0.116082</c:v>
                </c:pt>
                <c:pt idx="18491">
                  <c:v>0.110942</c:v>
                </c:pt>
                <c:pt idx="18492">
                  <c:v>0.105921</c:v>
                </c:pt>
                <c:pt idx="18493">
                  <c:v>0.100881</c:v>
                </c:pt>
                <c:pt idx="18494">
                  <c:v>9.5940300000000006E-2</c:v>
                </c:pt>
                <c:pt idx="18495">
                  <c:v>9.1113399999999997E-2</c:v>
                </c:pt>
                <c:pt idx="18496">
                  <c:v>8.6249999999999993E-2</c:v>
                </c:pt>
                <c:pt idx="18497">
                  <c:v>8.1530000000000005E-2</c:v>
                </c:pt>
                <c:pt idx="18498">
                  <c:v>7.6991400000000002E-2</c:v>
                </c:pt>
                <c:pt idx="18499">
                  <c:v>7.2414999999999993E-2</c:v>
                </c:pt>
                <c:pt idx="18500">
                  <c:v>6.7977999999999997E-2</c:v>
                </c:pt>
                <c:pt idx="18501">
                  <c:v>6.3708200000000006E-2</c:v>
                </c:pt>
                <c:pt idx="18502">
                  <c:v>5.9653900000000003E-2</c:v>
                </c:pt>
                <c:pt idx="18503">
                  <c:v>5.5555399999999998E-2</c:v>
                </c:pt>
                <c:pt idx="18504">
                  <c:v>5.1645499999999997E-2</c:v>
                </c:pt>
                <c:pt idx="18505">
                  <c:v>4.7746799999999999E-2</c:v>
                </c:pt>
                <c:pt idx="18506">
                  <c:v>4.3943900000000001E-2</c:v>
                </c:pt>
                <c:pt idx="18507">
                  <c:v>4.0263199999999999E-2</c:v>
                </c:pt>
                <c:pt idx="18508">
                  <c:v>3.6905100000000003E-2</c:v>
                </c:pt>
                <c:pt idx="18509">
                  <c:v>3.3223999999999997E-2</c:v>
                </c:pt>
                <c:pt idx="18510">
                  <c:v>2.98087E-2</c:v>
                </c:pt>
                <c:pt idx="18511">
                  <c:v>2.6625099999999999E-2</c:v>
                </c:pt>
                <c:pt idx="18512">
                  <c:v>2.34492E-2</c:v>
                </c:pt>
                <c:pt idx="18513">
                  <c:v>2.0356800000000001E-2</c:v>
                </c:pt>
                <c:pt idx="18514">
                  <c:v>1.7066000000000001E-2</c:v>
                </c:pt>
                <c:pt idx="18515">
                  <c:v>1.44831E-2</c:v>
                </c:pt>
                <c:pt idx="18516">
                  <c:v>1.1399599999999999E-2</c:v>
                </c:pt>
                <c:pt idx="18517">
                  <c:v>8.6131699999999999E-3</c:v>
                </c:pt>
                <c:pt idx="18518">
                  <c:v>6.0170900000000001E-3</c:v>
                </c:pt>
                <c:pt idx="18519">
                  <c:v>3.3557000000000001E-3</c:v>
                </c:pt>
                <c:pt idx="18520">
                  <c:v>9.1936999999999997E-4</c:v>
                </c:pt>
                <c:pt idx="18521">
                  <c:v>-1.67055E-3</c:v>
                </c:pt>
                <c:pt idx="18522">
                  <c:v>-3.7934800000000001E-3</c:v>
                </c:pt>
                <c:pt idx="18523">
                  <c:v>-6.1942899999999999E-3</c:v>
                </c:pt>
                <c:pt idx="18524">
                  <c:v>-8.1188700000000003E-3</c:v>
                </c:pt>
                <c:pt idx="18525">
                  <c:v>-1.0237599999999999E-2</c:v>
                </c:pt>
                <c:pt idx="18526">
                  <c:v>-1.2142699999999999E-2</c:v>
                </c:pt>
                <c:pt idx="18527">
                  <c:v>-1.3885099999999999E-2</c:v>
                </c:pt>
                <c:pt idx="18528">
                  <c:v>-1.5829599999999999E-2</c:v>
                </c:pt>
                <c:pt idx="18529">
                  <c:v>-1.7408099999999999E-2</c:v>
                </c:pt>
                <c:pt idx="18530">
                  <c:v>-1.9217499999999998E-2</c:v>
                </c:pt>
                <c:pt idx="18531">
                  <c:v>-2.0439700000000002E-2</c:v>
                </c:pt>
                <c:pt idx="18532">
                  <c:v>-2.19157E-2</c:v>
                </c:pt>
                <c:pt idx="18533">
                  <c:v>-2.34439E-2</c:v>
                </c:pt>
                <c:pt idx="18534">
                  <c:v>-2.4665400000000001E-2</c:v>
                </c:pt>
                <c:pt idx="18535">
                  <c:v>-2.5755199999999999E-2</c:v>
                </c:pt>
                <c:pt idx="18536">
                  <c:v>-2.7267199999999998E-2</c:v>
                </c:pt>
                <c:pt idx="18537">
                  <c:v>-2.8211400000000001E-2</c:v>
                </c:pt>
                <c:pt idx="18538">
                  <c:v>-2.9261800000000001E-2</c:v>
                </c:pt>
                <c:pt idx="18539">
                  <c:v>-3.0778799999999999E-2</c:v>
                </c:pt>
                <c:pt idx="18540">
                  <c:v>-3.1633399999999999E-2</c:v>
                </c:pt>
                <c:pt idx="18541">
                  <c:v>-3.2791800000000003E-2</c:v>
                </c:pt>
                <c:pt idx="18542">
                  <c:v>-3.3806200000000002E-2</c:v>
                </c:pt>
                <c:pt idx="18543">
                  <c:v>-3.4652700000000002E-2</c:v>
                </c:pt>
                <c:pt idx="18544">
                  <c:v>-3.5539899999999999E-2</c:v>
                </c:pt>
                <c:pt idx="18545">
                  <c:v>-3.6249400000000001E-2</c:v>
                </c:pt>
                <c:pt idx="18546">
                  <c:v>-3.7299499999999999E-2</c:v>
                </c:pt>
                <c:pt idx="18547">
                  <c:v>-3.7886599999999999E-2</c:v>
                </c:pt>
                <c:pt idx="18548">
                  <c:v>-3.8678700000000003E-2</c:v>
                </c:pt>
                <c:pt idx="18549">
                  <c:v>-3.9296299999999999E-2</c:v>
                </c:pt>
                <c:pt idx="18550">
                  <c:v>-3.9800200000000001E-2</c:v>
                </c:pt>
                <c:pt idx="18551">
                  <c:v>-4.0483100000000001E-2</c:v>
                </c:pt>
                <c:pt idx="18552">
                  <c:v>-4.1015299999999998E-2</c:v>
                </c:pt>
                <c:pt idx="18553">
                  <c:v>-4.1638399999999999E-2</c:v>
                </c:pt>
                <c:pt idx="18554">
                  <c:v>-4.2265999999999998E-2</c:v>
                </c:pt>
                <c:pt idx="18555">
                  <c:v>-4.3045600000000003E-2</c:v>
                </c:pt>
                <c:pt idx="18556">
                  <c:v>-4.3267699999999999E-2</c:v>
                </c:pt>
                <c:pt idx="18557">
                  <c:v>-4.3769299999999997E-2</c:v>
                </c:pt>
                <c:pt idx="18558">
                  <c:v>-4.4277499999999997E-2</c:v>
                </c:pt>
                <c:pt idx="18559">
                  <c:v>-4.4677399999999999E-2</c:v>
                </c:pt>
                <c:pt idx="18560">
                  <c:v>-4.5116000000000003E-2</c:v>
                </c:pt>
                <c:pt idx="18561">
                  <c:v>-4.5750399999999997E-2</c:v>
                </c:pt>
                <c:pt idx="18562">
                  <c:v>-4.6316999999999997E-2</c:v>
                </c:pt>
                <c:pt idx="18563">
                  <c:v>-4.6970199999999997E-2</c:v>
                </c:pt>
                <c:pt idx="18564">
                  <c:v>-4.7817400000000003E-2</c:v>
                </c:pt>
                <c:pt idx="18565">
                  <c:v>-4.8580499999999999E-2</c:v>
                </c:pt>
                <c:pt idx="18566">
                  <c:v>-4.9247699999999998E-2</c:v>
                </c:pt>
                <c:pt idx="18567">
                  <c:v>-4.9986200000000001E-2</c:v>
                </c:pt>
                <c:pt idx="18568">
                  <c:v>-5.0781800000000002E-2</c:v>
                </c:pt>
                <c:pt idx="18569">
                  <c:v>-5.12279E-2</c:v>
                </c:pt>
                <c:pt idx="18570">
                  <c:v>-5.2336199999999999E-2</c:v>
                </c:pt>
                <c:pt idx="18571">
                  <c:v>-5.3116200000000002E-2</c:v>
                </c:pt>
                <c:pt idx="18572">
                  <c:v>-5.3878200000000001E-2</c:v>
                </c:pt>
                <c:pt idx="18573">
                  <c:v>-5.4730599999999997E-2</c:v>
                </c:pt>
                <c:pt idx="18574">
                  <c:v>-5.57104E-2</c:v>
                </c:pt>
                <c:pt idx="18575">
                  <c:v>-5.6784800000000003E-2</c:v>
                </c:pt>
                <c:pt idx="18576">
                  <c:v>-5.7647200000000003E-2</c:v>
                </c:pt>
                <c:pt idx="18577">
                  <c:v>-5.8943700000000002E-2</c:v>
                </c:pt>
                <c:pt idx="18578">
                  <c:v>-5.9986400000000002E-2</c:v>
                </c:pt>
                <c:pt idx="18579">
                  <c:v>-6.0932500000000001E-2</c:v>
                </c:pt>
                <c:pt idx="18580">
                  <c:v>-6.2302000000000003E-2</c:v>
                </c:pt>
                <c:pt idx="18581">
                  <c:v>-6.3547000000000006E-2</c:v>
                </c:pt>
                <c:pt idx="18582">
                  <c:v>-6.4899200000000004E-2</c:v>
                </c:pt>
                <c:pt idx="18583">
                  <c:v>-6.6357299999999994E-2</c:v>
                </c:pt>
                <c:pt idx="18584">
                  <c:v>-6.7745600000000003E-2</c:v>
                </c:pt>
                <c:pt idx="18585">
                  <c:v>-6.9237800000000002E-2</c:v>
                </c:pt>
                <c:pt idx="18586">
                  <c:v>-7.0843699999999996E-2</c:v>
                </c:pt>
                <c:pt idx="18587">
                  <c:v>-7.2451399999999999E-2</c:v>
                </c:pt>
                <c:pt idx="18588">
                  <c:v>-7.4279800000000007E-2</c:v>
                </c:pt>
                <c:pt idx="18589">
                  <c:v>-7.6242599999999994E-2</c:v>
                </c:pt>
                <c:pt idx="18590">
                  <c:v>-7.7917100000000003E-2</c:v>
                </c:pt>
                <c:pt idx="18591">
                  <c:v>-7.9940499999999998E-2</c:v>
                </c:pt>
                <c:pt idx="18592">
                  <c:v>-8.1992499999999996E-2</c:v>
                </c:pt>
                <c:pt idx="18593">
                  <c:v>-8.4185300000000005E-2</c:v>
                </c:pt>
                <c:pt idx="18594">
                  <c:v>-8.6312899999999998E-2</c:v>
                </c:pt>
                <c:pt idx="18595">
                  <c:v>-8.8473700000000002E-2</c:v>
                </c:pt>
                <c:pt idx="18596">
                  <c:v>-9.0873399999999993E-2</c:v>
                </c:pt>
                <c:pt idx="18597">
                  <c:v>-9.3233300000000005E-2</c:v>
                </c:pt>
                <c:pt idx="18598">
                  <c:v>-9.5628599999999994E-2</c:v>
                </c:pt>
                <c:pt idx="18599">
                  <c:v>-9.8185700000000001E-2</c:v>
                </c:pt>
                <c:pt idx="18600">
                  <c:v>-0.10058599999999999</c:v>
                </c:pt>
                <c:pt idx="18601">
                  <c:v>-0.10313799999999999</c:v>
                </c:pt>
                <c:pt idx="18602">
                  <c:v>-0.10594000000000001</c:v>
                </c:pt>
                <c:pt idx="18603">
                  <c:v>-0.108753</c:v>
                </c:pt>
                <c:pt idx="18604">
                  <c:v>-0.11153399999999999</c:v>
                </c:pt>
                <c:pt idx="18605">
                  <c:v>-0.114689</c:v>
                </c:pt>
                <c:pt idx="18606">
                  <c:v>-0.11744599999999999</c:v>
                </c:pt>
                <c:pt idx="18607">
                  <c:v>-0.12077400000000001</c:v>
                </c:pt>
                <c:pt idx="18608">
                  <c:v>-0.12388200000000001</c:v>
                </c:pt>
                <c:pt idx="18609">
                  <c:v>-0.12703200000000001</c:v>
                </c:pt>
                <c:pt idx="18610">
                  <c:v>-0.13040299999999999</c:v>
                </c:pt>
                <c:pt idx="18611">
                  <c:v>-0.13356699999999999</c:v>
                </c:pt>
                <c:pt idx="18612">
                  <c:v>-0.13713</c:v>
                </c:pt>
                <c:pt idx="18613">
                  <c:v>-0.14032800000000001</c:v>
                </c:pt>
                <c:pt idx="18614">
                  <c:v>-0.144043</c:v>
                </c:pt>
                <c:pt idx="18615">
                  <c:v>-0.14747499999999999</c:v>
                </c:pt>
                <c:pt idx="18616">
                  <c:v>-0.151111</c:v>
                </c:pt>
                <c:pt idx="18617">
                  <c:v>-0.15474199999999999</c:v>
                </c:pt>
                <c:pt idx="18618">
                  <c:v>-0.15826599999999999</c:v>
                </c:pt>
                <c:pt idx="18619">
                  <c:v>-0.161992</c:v>
                </c:pt>
                <c:pt idx="18620">
                  <c:v>-0.16561699999999999</c:v>
                </c:pt>
                <c:pt idx="18621">
                  <c:v>-0.169575</c:v>
                </c:pt>
                <c:pt idx="18622">
                  <c:v>-0.17312</c:v>
                </c:pt>
                <c:pt idx="18623">
                  <c:v>-0.17697099999999999</c:v>
                </c:pt>
                <c:pt idx="18624">
                  <c:v>-0.180867</c:v>
                </c:pt>
                <c:pt idx="18625">
                  <c:v>-0.18481</c:v>
                </c:pt>
                <c:pt idx="18626">
                  <c:v>-0.18865100000000001</c:v>
                </c:pt>
                <c:pt idx="18627">
                  <c:v>-0.19256699999999999</c:v>
                </c:pt>
                <c:pt idx="18628">
                  <c:v>-0.19656599999999999</c:v>
                </c:pt>
                <c:pt idx="18629">
                  <c:v>-0.20046700000000001</c:v>
                </c:pt>
                <c:pt idx="18630">
                  <c:v>-0.20441500000000001</c:v>
                </c:pt>
                <c:pt idx="18631">
                  <c:v>-0.20838999999999999</c:v>
                </c:pt>
                <c:pt idx="18632">
                  <c:v>-0.212529</c:v>
                </c:pt>
                <c:pt idx="18633">
                  <c:v>-0.216139</c:v>
                </c:pt>
                <c:pt idx="18634">
                  <c:v>-0.220363</c:v>
                </c:pt>
                <c:pt idx="18635">
                  <c:v>-0.22414400000000001</c:v>
                </c:pt>
                <c:pt idx="18636">
                  <c:v>-0.22817999999999999</c:v>
                </c:pt>
                <c:pt idx="18637">
                  <c:v>-0.23233899999999999</c:v>
                </c:pt>
                <c:pt idx="18638">
                  <c:v>-0.236038</c:v>
                </c:pt>
                <c:pt idx="18639">
                  <c:v>-0.23988100000000001</c:v>
                </c:pt>
                <c:pt idx="18640">
                  <c:v>-0.24360200000000001</c:v>
                </c:pt>
                <c:pt idx="18641">
                  <c:v>-0.24762600000000001</c:v>
                </c:pt>
                <c:pt idx="18642">
                  <c:v>-0.25131399999999998</c:v>
                </c:pt>
                <c:pt idx="18643">
                  <c:v>-0.255137</c:v>
                </c:pt>
                <c:pt idx="18644">
                  <c:v>-0.25876700000000002</c:v>
                </c:pt>
                <c:pt idx="18645">
                  <c:v>-0.26251400000000003</c:v>
                </c:pt>
                <c:pt idx="18646">
                  <c:v>-0.26624900000000001</c:v>
                </c:pt>
                <c:pt idx="18647">
                  <c:v>-0.26961299999999999</c:v>
                </c:pt>
                <c:pt idx="18648">
                  <c:v>-0.27355600000000002</c:v>
                </c:pt>
                <c:pt idx="18649">
                  <c:v>-0.27679900000000002</c:v>
                </c:pt>
                <c:pt idx="18650">
                  <c:v>-0.28025899999999998</c:v>
                </c:pt>
                <c:pt idx="18651">
                  <c:v>-0.283468</c:v>
                </c:pt>
                <c:pt idx="18652">
                  <c:v>-0.28678700000000001</c:v>
                </c:pt>
                <c:pt idx="18653">
                  <c:v>-0.29004600000000003</c:v>
                </c:pt>
                <c:pt idx="18654">
                  <c:v>-0.292933</c:v>
                </c:pt>
                <c:pt idx="18655">
                  <c:v>-0.296039</c:v>
                </c:pt>
                <c:pt idx="18656">
                  <c:v>-0.29914499999999999</c:v>
                </c:pt>
                <c:pt idx="18657">
                  <c:v>-0.30207400000000001</c:v>
                </c:pt>
                <c:pt idx="18658">
                  <c:v>-0.305089</c:v>
                </c:pt>
                <c:pt idx="18659">
                  <c:v>-0.30772899999999997</c:v>
                </c:pt>
                <c:pt idx="18660">
                  <c:v>-0.31048599999999998</c:v>
                </c:pt>
                <c:pt idx="18661">
                  <c:v>-0.31317099999999998</c:v>
                </c:pt>
                <c:pt idx="18662">
                  <c:v>-0.31580399999999997</c:v>
                </c:pt>
                <c:pt idx="18663">
                  <c:v>-0.31826599999999999</c:v>
                </c:pt>
                <c:pt idx="18664">
                  <c:v>-0.320579</c:v>
                </c:pt>
                <c:pt idx="18665">
                  <c:v>-0.32281500000000002</c:v>
                </c:pt>
                <c:pt idx="18666">
                  <c:v>-0.32491300000000001</c:v>
                </c:pt>
                <c:pt idx="18667">
                  <c:v>-0.32727899999999999</c:v>
                </c:pt>
                <c:pt idx="18668">
                  <c:v>-0.32919599999999999</c:v>
                </c:pt>
                <c:pt idx="18669">
                  <c:v>-0.331204</c:v>
                </c:pt>
                <c:pt idx="18670">
                  <c:v>-0.33303199999999999</c:v>
                </c:pt>
                <c:pt idx="18671">
                  <c:v>-0.33469599999999999</c:v>
                </c:pt>
                <c:pt idx="18672">
                  <c:v>-0.33633299999999999</c:v>
                </c:pt>
                <c:pt idx="18673">
                  <c:v>-0.337924</c:v>
                </c:pt>
                <c:pt idx="18674">
                  <c:v>-0.339397</c:v>
                </c:pt>
                <c:pt idx="18675">
                  <c:v>-0.34069100000000002</c:v>
                </c:pt>
                <c:pt idx="18676">
                  <c:v>-0.342055</c:v>
                </c:pt>
                <c:pt idx="18677">
                  <c:v>-0.34318300000000002</c:v>
                </c:pt>
                <c:pt idx="18678">
                  <c:v>-0.344171</c:v>
                </c:pt>
                <c:pt idx="18679">
                  <c:v>-0.34521600000000002</c:v>
                </c:pt>
                <c:pt idx="18680">
                  <c:v>-0.34598899999999999</c:v>
                </c:pt>
                <c:pt idx="18681">
                  <c:v>-0.34686600000000001</c:v>
                </c:pt>
                <c:pt idx="18682">
                  <c:v>-0.34753000000000001</c:v>
                </c:pt>
                <c:pt idx="18683">
                  <c:v>-0.34795399999999999</c:v>
                </c:pt>
                <c:pt idx="18684">
                  <c:v>-0.34835300000000002</c:v>
                </c:pt>
                <c:pt idx="18685">
                  <c:v>-0.34866399999999997</c:v>
                </c:pt>
                <c:pt idx="18686">
                  <c:v>-0.34909899999999999</c:v>
                </c:pt>
                <c:pt idx="18687">
                  <c:v>-0.34915000000000002</c:v>
                </c:pt>
                <c:pt idx="18688">
                  <c:v>-0.34931400000000001</c:v>
                </c:pt>
                <c:pt idx="18689">
                  <c:v>-0.34914699999999999</c:v>
                </c:pt>
                <c:pt idx="18690">
                  <c:v>-0.34917500000000001</c:v>
                </c:pt>
                <c:pt idx="18691">
                  <c:v>-0.34895599999999999</c:v>
                </c:pt>
                <c:pt idx="18692">
                  <c:v>-0.34876499999999999</c:v>
                </c:pt>
                <c:pt idx="18693">
                  <c:v>-0.34849999999999998</c:v>
                </c:pt>
                <c:pt idx="18694">
                  <c:v>-0.34782400000000002</c:v>
                </c:pt>
                <c:pt idx="18695">
                  <c:v>-0.34731899999999999</c:v>
                </c:pt>
                <c:pt idx="18696">
                  <c:v>-0.34676299999999999</c:v>
                </c:pt>
                <c:pt idx="18697">
                  <c:v>-0.34620699999999999</c:v>
                </c:pt>
                <c:pt idx="18698">
                  <c:v>-0.34533900000000001</c:v>
                </c:pt>
                <c:pt idx="18699">
                  <c:v>-0.34466599999999997</c:v>
                </c:pt>
                <c:pt idx="18700">
                  <c:v>-0.34356700000000001</c:v>
                </c:pt>
                <c:pt idx="18701">
                  <c:v>-0.34270800000000001</c:v>
                </c:pt>
                <c:pt idx="18702">
                  <c:v>-0.34164</c:v>
                </c:pt>
                <c:pt idx="18703">
                  <c:v>-0.34049200000000002</c:v>
                </c:pt>
                <c:pt idx="18704">
                  <c:v>-0.33938099999999999</c:v>
                </c:pt>
                <c:pt idx="18705">
                  <c:v>-0.33795199999999997</c:v>
                </c:pt>
                <c:pt idx="18706">
                  <c:v>-0.33676899999999999</c:v>
                </c:pt>
                <c:pt idx="18707">
                  <c:v>-0.33532099999999998</c:v>
                </c:pt>
                <c:pt idx="18708">
                  <c:v>-0.33388000000000001</c:v>
                </c:pt>
                <c:pt idx="18709">
                  <c:v>-0.33253899999999997</c:v>
                </c:pt>
                <c:pt idx="18710">
                  <c:v>-0.33088699999999999</c:v>
                </c:pt>
                <c:pt idx="18711">
                  <c:v>-0.32935500000000001</c:v>
                </c:pt>
                <c:pt idx="18712">
                  <c:v>-0.32768900000000001</c:v>
                </c:pt>
                <c:pt idx="18713">
                  <c:v>-0.32613799999999998</c:v>
                </c:pt>
                <c:pt idx="18714">
                  <c:v>-0.32444099999999998</c:v>
                </c:pt>
                <c:pt idx="18715">
                  <c:v>-0.32279400000000003</c:v>
                </c:pt>
                <c:pt idx="18716">
                  <c:v>-0.32090099999999999</c:v>
                </c:pt>
                <c:pt idx="18717">
                  <c:v>-0.31918800000000003</c:v>
                </c:pt>
                <c:pt idx="18718">
                  <c:v>-0.31732500000000002</c:v>
                </c:pt>
                <c:pt idx="18719">
                  <c:v>-0.31546000000000002</c:v>
                </c:pt>
                <c:pt idx="18720">
                  <c:v>-0.31365599999999999</c:v>
                </c:pt>
                <c:pt idx="18721">
                  <c:v>-0.31147999999999998</c:v>
                </c:pt>
                <c:pt idx="18722">
                  <c:v>-0.30971599999999999</c:v>
                </c:pt>
                <c:pt idx="18723">
                  <c:v>-0.30757000000000001</c:v>
                </c:pt>
                <c:pt idx="18724">
                  <c:v>-0.30549999999999999</c:v>
                </c:pt>
                <c:pt idx="18725">
                  <c:v>-0.30338599999999999</c:v>
                </c:pt>
                <c:pt idx="18726">
                  <c:v>-0.30153200000000002</c:v>
                </c:pt>
                <c:pt idx="18727">
                  <c:v>-0.29961300000000002</c:v>
                </c:pt>
                <c:pt idx="18728">
                  <c:v>-0.29756700000000003</c:v>
                </c:pt>
                <c:pt idx="18729">
                  <c:v>-0.29557800000000001</c:v>
                </c:pt>
                <c:pt idx="18730">
                  <c:v>-0.29353099999999999</c:v>
                </c:pt>
                <c:pt idx="18731">
                  <c:v>-0.29172300000000001</c:v>
                </c:pt>
                <c:pt idx="18732">
                  <c:v>-0.289655</c:v>
                </c:pt>
                <c:pt idx="18733">
                  <c:v>-0.28775600000000001</c:v>
                </c:pt>
                <c:pt idx="18734">
                  <c:v>-0.28563699999999997</c:v>
                </c:pt>
                <c:pt idx="18735">
                  <c:v>-0.283582</c:v>
                </c:pt>
                <c:pt idx="18736">
                  <c:v>-0.281777</c:v>
                </c:pt>
                <c:pt idx="18737">
                  <c:v>-0.27986499999999997</c:v>
                </c:pt>
                <c:pt idx="18738">
                  <c:v>-0.27807900000000002</c:v>
                </c:pt>
                <c:pt idx="18739">
                  <c:v>-0.27611200000000002</c:v>
                </c:pt>
                <c:pt idx="18740">
                  <c:v>-0.27434199999999997</c:v>
                </c:pt>
                <c:pt idx="18741">
                  <c:v>-0.27259</c:v>
                </c:pt>
                <c:pt idx="18742">
                  <c:v>-0.27082099999999998</c:v>
                </c:pt>
                <c:pt idx="18743">
                  <c:v>-0.269013</c:v>
                </c:pt>
                <c:pt idx="18744">
                  <c:v>-0.26719199999999999</c:v>
                </c:pt>
                <c:pt idx="18745">
                  <c:v>-0.26558100000000001</c:v>
                </c:pt>
                <c:pt idx="18746">
                  <c:v>-0.263824</c:v>
                </c:pt>
                <c:pt idx="18747">
                  <c:v>-0.26236700000000002</c:v>
                </c:pt>
                <c:pt idx="18748">
                  <c:v>-0.26070399999999999</c:v>
                </c:pt>
                <c:pt idx="18749">
                  <c:v>-0.259212</c:v>
                </c:pt>
                <c:pt idx="18750">
                  <c:v>-0.25763799999999998</c:v>
                </c:pt>
                <c:pt idx="18751">
                  <c:v>-0.25616899999999998</c:v>
                </c:pt>
                <c:pt idx="18752">
                  <c:v>-0.25501299999999999</c:v>
                </c:pt>
                <c:pt idx="18753">
                  <c:v>-0.25332500000000002</c:v>
                </c:pt>
                <c:pt idx="18754">
                  <c:v>-0.25221900000000003</c:v>
                </c:pt>
                <c:pt idx="18755">
                  <c:v>-0.25079000000000001</c:v>
                </c:pt>
                <c:pt idx="18756">
                  <c:v>-0.24956600000000001</c:v>
                </c:pt>
                <c:pt idx="18757">
                  <c:v>-0.24851500000000001</c:v>
                </c:pt>
                <c:pt idx="18758">
                  <c:v>-0.24734600000000001</c:v>
                </c:pt>
                <c:pt idx="18759">
                  <c:v>-0.24630099999999999</c:v>
                </c:pt>
                <c:pt idx="18760">
                  <c:v>-0.24509400000000001</c:v>
                </c:pt>
                <c:pt idx="18761">
                  <c:v>-0.244062</c:v>
                </c:pt>
                <c:pt idx="18762">
                  <c:v>-0.24315999999999999</c:v>
                </c:pt>
                <c:pt idx="18763">
                  <c:v>-0.242256</c:v>
                </c:pt>
                <c:pt idx="18764">
                  <c:v>-0.24130799999999999</c:v>
                </c:pt>
                <c:pt idx="18765">
                  <c:v>-0.24069299999999999</c:v>
                </c:pt>
                <c:pt idx="18766">
                  <c:v>-0.23980199999999999</c:v>
                </c:pt>
                <c:pt idx="18767">
                  <c:v>-0.23913100000000001</c:v>
                </c:pt>
                <c:pt idx="18768">
                  <c:v>-0.238618</c:v>
                </c:pt>
                <c:pt idx="18769">
                  <c:v>-0.23807800000000001</c:v>
                </c:pt>
                <c:pt idx="18770">
                  <c:v>-0.237459</c:v>
                </c:pt>
                <c:pt idx="18771">
                  <c:v>-0.23700399999999999</c:v>
                </c:pt>
                <c:pt idx="18772">
                  <c:v>-0.236426</c:v>
                </c:pt>
                <c:pt idx="18773">
                  <c:v>-0.23622599999999999</c:v>
                </c:pt>
                <c:pt idx="18774">
                  <c:v>-0.23582600000000001</c:v>
                </c:pt>
                <c:pt idx="18775">
                  <c:v>-0.235483</c:v>
                </c:pt>
                <c:pt idx="18776">
                  <c:v>-0.235154</c:v>
                </c:pt>
                <c:pt idx="18777">
                  <c:v>-0.23502100000000001</c:v>
                </c:pt>
                <c:pt idx="18778">
                  <c:v>-0.23494699999999999</c:v>
                </c:pt>
                <c:pt idx="18779">
                  <c:v>-0.23486699999999999</c:v>
                </c:pt>
                <c:pt idx="18780">
                  <c:v>-0.234818</c:v>
                </c:pt>
                <c:pt idx="18781">
                  <c:v>-0.23472499999999999</c:v>
                </c:pt>
                <c:pt idx="18782">
                  <c:v>-0.234789</c:v>
                </c:pt>
                <c:pt idx="18783">
                  <c:v>-0.23474600000000001</c:v>
                </c:pt>
                <c:pt idx="18784">
                  <c:v>-0.23494399999999999</c:v>
                </c:pt>
                <c:pt idx="18785">
                  <c:v>-0.234954</c:v>
                </c:pt>
                <c:pt idx="18786">
                  <c:v>-0.23503599999999999</c:v>
                </c:pt>
                <c:pt idx="18787">
                  <c:v>-0.23511099999999999</c:v>
                </c:pt>
                <c:pt idx="18788">
                  <c:v>-0.235263</c:v>
                </c:pt>
                <c:pt idx="18789">
                  <c:v>-0.235675</c:v>
                </c:pt>
                <c:pt idx="18790">
                  <c:v>-0.23569599999999999</c:v>
                </c:pt>
                <c:pt idx="18791">
                  <c:v>-0.236036</c:v>
                </c:pt>
                <c:pt idx="18792">
                  <c:v>-0.236149</c:v>
                </c:pt>
                <c:pt idx="18793">
                  <c:v>-0.23655599999999999</c:v>
                </c:pt>
                <c:pt idx="18794">
                  <c:v>-0.23685200000000001</c:v>
                </c:pt>
                <c:pt idx="18795">
                  <c:v>-0.23716000000000001</c:v>
                </c:pt>
                <c:pt idx="18796">
                  <c:v>-0.237645</c:v>
                </c:pt>
                <c:pt idx="18797">
                  <c:v>-0.23763799999999999</c:v>
                </c:pt>
                <c:pt idx="18798">
                  <c:v>-0.23817199999999999</c:v>
                </c:pt>
                <c:pt idx="18799">
                  <c:v>-0.23844899999999999</c:v>
                </c:pt>
                <c:pt idx="18800">
                  <c:v>-0.23883099999999999</c:v>
                </c:pt>
                <c:pt idx="18801">
                  <c:v>-0.23916000000000001</c:v>
                </c:pt>
                <c:pt idx="18802">
                  <c:v>-0.239369</c:v>
                </c:pt>
                <c:pt idx="18803">
                  <c:v>-0.23980099999999999</c:v>
                </c:pt>
                <c:pt idx="18804">
                  <c:v>-0.24005000000000001</c:v>
                </c:pt>
                <c:pt idx="18805">
                  <c:v>-0.24044099999999999</c:v>
                </c:pt>
                <c:pt idx="18806">
                  <c:v>-0.24077399999999999</c:v>
                </c:pt>
                <c:pt idx="18807">
                  <c:v>-0.24111099999999999</c:v>
                </c:pt>
                <c:pt idx="18808">
                  <c:v>-0.241257</c:v>
                </c:pt>
                <c:pt idx="18809">
                  <c:v>-0.24164099999999999</c:v>
                </c:pt>
                <c:pt idx="18810">
                  <c:v>-0.24198900000000001</c:v>
                </c:pt>
                <c:pt idx="18811">
                  <c:v>-0.242255</c:v>
                </c:pt>
                <c:pt idx="18812">
                  <c:v>-0.24259800000000001</c:v>
                </c:pt>
                <c:pt idx="18813">
                  <c:v>-0.242618</c:v>
                </c:pt>
                <c:pt idx="18814">
                  <c:v>-0.24288399999999999</c:v>
                </c:pt>
                <c:pt idx="18815">
                  <c:v>-0.24294099999999999</c:v>
                </c:pt>
                <c:pt idx="18816">
                  <c:v>-0.24313000000000001</c:v>
                </c:pt>
                <c:pt idx="18817">
                  <c:v>-0.243339</c:v>
                </c:pt>
                <c:pt idx="18818">
                  <c:v>-0.24324299999999999</c:v>
                </c:pt>
                <c:pt idx="18819">
                  <c:v>-0.243254</c:v>
                </c:pt>
                <c:pt idx="18820">
                  <c:v>-0.243176</c:v>
                </c:pt>
                <c:pt idx="18821">
                  <c:v>-0.24318899999999999</c:v>
                </c:pt>
                <c:pt idx="18822">
                  <c:v>-0.242981</c:v>
                </c:pt>
                <c:pt idx="18823">
                  <c:v>-0.24282599999999999</c:v>
                </c:pt>
                <c:pt idx="18824">
                  <c:v>-0.242645</c:v>
                </c:pt>
                <c:pt idx="18825">
                  <c:v>-0.242314</c:v>
                </c:pt>
                <c:pt idx="18826">
                  <c:v>-0.24201700000000001</c:v>
                </c:pt>
                <c:pt idx="18827">
                  <c:v>-0.24157600000000001</c:v>
                </c:pt>
                <c:pt idx="18828">
                  <c:v>-0.24129500000000001</c:v>
                </c:pt>
                <c:pt idx="18829">
                  <c:v>-0.24069299999999999</c:v>
                </c:pt>
                <c:pt idx="18830">
                  <c:v>-0.24013000000000001</c:v>
                </c:pt>
                <c:pt idx="18831">
                  <c:v>-0.23952499999999999</c:v>
                </c:pt>
                <c:pt idx="18832">
                  <c:v>-0.23891499999999999</c:v>
                </c:pt>
                <c:pt idx="18833">
                  <c:v>-0.238235</c:v>
                </c:pt>
                <c:pt idx="18834">
                  <c:v>-0.23747699999999999</c:v>
                </c:pt>
                <c:pt idx="18835">
                  <c:v>-0.236516</c:v>
                </c:pt>
                <c:pt idx="18836">
                  <c:v>-0.235648</c:v>
                </c:pt>
                <c:pt idx="18837">
                  <c:v>-0.234731</c:v>
                </c:pt>
                <c:pt idx="18838">
                  <c:v>-0.233682</c:v>
                </c:pt>
                <c:pt idx="18839">
                  <c:v>-0.23281399999999999</c:v>
                </c:pt>
                <c:pt idx="18840">
                  <c:v>-0.23122300000000001</c:v>
                </c:pt>
                <c:pt idx="18841">
                  <c:v>-0.23011699999999999</c:v>
                </c:pt>
                <c:pt idx="18842">
                  <c:v>-0.22878499999999999</c:v>
                </c:pt>
                <c:pt idx="18843">
                  <c:v>-0.227493</c:v>
                </c:pt>
                <c:pt idx="18844">
                  <c:v>-0.22613900000000001</c:v>
                </c:pt>
                <c:pt idx="18845">
                  <c:v>-0.22443399999999999</c:v>
                </c:pt>
                <c:pt idx="18846">
                  <c:v>-0.22284999999999999</c:v>
                </c:pt>
                <c:pt idx="18847">
                  <c:v>-0.22120300000000001</c:v>
                </c:pt>
                <c:pt idx="18848">
                  <c:v>-0.21947800000000001</c:v>
                </c:pt>
                <c:pt idx="18849">
                  <c:v>-0.217724</c:v>
                </c:pt>
                <c:pt idx="18850">
                  <c:v>-0.215833</c:v>
                </c:pt>
                <c:pt idx="18851">
                  <c:v>-0.213667</c:v>
                </c:pt>
                <c:pt idx="18852">
                  <c:v>-0.21163899999999999</c:v>
                </c:pt>
                <c:pt idx="18853">
                  <c:v>-0.20946300000000001</c:v>
                </c:pt>
                <c:pt idx="18854">
                  <c:v>-0.20727999999999999</c:v>
                </c:pt>
                <c:pt idx="18855">
                  <c:v>-0.20510999999999999</c:v>
                </c:pt>
                <c:pt idx="18856">
                  <c:v>-0.20252999999999999</c:v>
                </c:pt>
                <c:pt idx="18857">
                  <c:v>-0.200324</c:v>
                </c:pt>
                <c:pt idx="18858">
                  <c:v>-0.19784599999999999</c:v>
                </c:pt>
                <c:pt idx="18859">
                  <c:v>-0.195384</c:v>
                </c:pt>
                <c:pt idx="18860">
                  <c:v>-0.1928</c:v>
                </c:pt>
                <c:pt idx="18861">
                  <c:v>-0.190162</c:v>
                </c:pt>
                <c:pt idx="18862">
                  <c:v>-0.18724399999999999</c:v>
                </c:pt>
                <c:pt idx="18863">
                  <c:v>-0.184646</c:v>
                </c:pt>
                <c:pt idx="18864">
                  <c:v>-0.181702</c:v>
                </c:pt>
                <c:pt idx="18865">
                  <c:v>-0.178818</c:v>
                </c:pt>
                <c:pt idx="18866">
                  <c:v>-0.17586599999999999</c:v>
                </c:pt>
                <c:pt idx="18867">
                  <c:v>-0.172649</c:v>
                </c:pt>
                <c:pt idx="18868">
                  <c:v>-0.169548</c:v>
                </c:pt>
                <c:pt idx="18869">
                  <c:v>-0.16641900000000001</c:v>
                </c:pt>
                <c:pt idx="18870">
                  <c:v>-0.163131</c:v>
                </c:pt>
                <c:pt idx="18871">
                  <c:v>-0.159856</c:v>
                </c:pt>
                <c:pt idx="18872">
                  <c:v>-0.15632599999999999</c:v>
                </c:pt>
                <c:pt idx="18873">
                  <c:v>-0.152971</c:v>
                </c:pt>
                <c:pt idx="18874">
                  <c:v>-0.149446</c:v>
                </c:pt>
                <c:pt idx="18875">
                  <c:v>-0.14582899999999999</c:v>
                </c:pt>
                <c:pt idx="18876">
                  <c:v>-0.142291</c:v>
                </c:pt>
                <c:pt idx="18877">
                  <c:v>-0.138459</c:v>
                </c:pt>
                <c:pt idx="18878">
                  <c:v>-0.13481299999999999</c:v>
                </c:pt>
                <c:pt idx="18879">
                  <c:v>-0.131027</c:v>
                </c:pt>
                <c:pt idx="18880">
                  <c:v>-0.126999</c:v>
                </c:pt>
                <c:pt idx="18881">
                  <c:v>-0.123266</c:v>
                </c:pt>
                <c:pt idx="18882">
                  <c:v>-0.119309</c:v>
                </c:pt>
                <c:pt idx="18883">
                  <c:v>-0.115365</c:v>
                </c:pt>
                <c:pt idx="18884">
                  <c:v>-0.11121</c:v>
                </c:pt>
                <c:pt idx="18885">
                  <c:v>-0.10737099999999999</c:v>
                </c:pt>
                <c:pt idx="18886">
                  <c:v>-0.103309</c:v>
                </c:pt>
                <c:pt idx="18887">
                  <c:v>-9.9061999999999997E-2</c:v>
                </c:pt>
                <c:pt idx="18888">
                  <c:v>-9.4954399999999994E-2</c:v>
                </c:pt>
                <c:pt idx="18889">
                  <c:v>-9.0761700000000001E-2</c:v>
                </c:pt>
                <c:pt idx="18890">
                  <c:v>-8.6635900000000002E-2</c:v>
                </c:pt>
                <c:pt idx="18891">
                  <c:v>-8.2526100000000005E-2</c:v>
                </c:pt>
                <c:pt idx="18892">
                  <c:v>-7.80497E-2</c:v>
                </c:pt>
                <c:pt idx="18893">
                  <c:v>-7.3979299999999998E-2</c:v>
                </c:pt>
                <c:pt idx="18894">
                  <c:v>-6.9636299999999998E-2</c:v>
                </c:pt>
                <c:pt idx="18895">
                  <c:v>-6.5526399999999999E-2</c:v>
                </c:pt>
                <c:pt idx="18896">
                  <c:v>-6.1064399999999998E-2</c:v>
                </c:pt>
                <c:pt idx="18897">
                  <c:v>-5.6762699999999999E-2</c:v>
                </c:pt>
                <c:pt idx="18898">
                  <c:v>-5.2791400000000002E-2</c:v>
                </c:pt>
                <c:pt idx="18899">
                  <c:v>-4.8262699999999999E-2</c:v>
                </c:pt>
                <c:pt idx="18900">
                  <c:v>-4.4023600000000003E-2</c:v>
                </c:pt>
                <c:pt idx="18901">
                  <c:v>-3.9902199999999999E-2</c:v>
                </c:pt>
                <c:pt idx="18902">
                  <c:v>-3.53961E-2</c:v>
                </c:pt>
                <c:pt idx="18903">
                  <c:v>-3.1097699999999999E-2</c:v>
                </c:pt>
                <c:pt idx="18904">
                  <c:v>-2.6831799999999999E-2</c:v>
                </c:pt>
                <c:pt idx="18905">
                  <c:v>-2.2393300000000001E-2</c:v>
                </c:pt>
                <c:pt idx="18906">
                  <c:v>-1.8202699999999999E-2</c:v>
                </c:pt>
                <c:pt idx="18907">
                  <c:v>-1.3820000000000001E-2</c:v>
                </c:pt>
                <c:pt idx="18908">
                  <c:v>-9.5827900000000008E-3</c:v>
                </c:pt>
                <c:pt idx="18909">
                  <c:v>-5.3819100000000002E-3</c:v>
                </c:pt>
                <c:pt idx="18910">
                  <c:v>-9.0778199999999999E-4</c:v>
                </c:pt>
                <c:pt idx="18911">
                  <c:v>3.2383999999999998E-3</c:v>
                </c:pt>
                <c:pt idx="18912">
                  <c:v>7.8113999999999996E-3</c:v>
                </c:pt>
                <c:pt idx="18913">
                  <c:v>1.20546E-2</c:v>
                </c:pt>
                <c:pt idx="18914">
                  <c:v>1.6297599999999999E-2</c:v>
                </c:pt>
                <c:pt idx="18915">
                  <c:v>2.0688499999999999E-2</c:v>
                </c:pt>
                <c:pt idx="18916">
                  <c:v>2.50108E-2</c:v>
                </c:pt>
                <c:pt idx="18917">
                  <c:v>2.9236000000000002E-2</c:v>
                </c:pt>
                <c:pt idx="18918">
                  <c:v>3.3403000000000002E-2</c:v>
                </c:pt>
                <c:pt idx="18919">
                  <c:v>3.7659900000000003E-2</c:v>
                </c:pt>
                <c:pt idx="18920">
                  <c:v>4.1520000000000001E-2</c:v>
                </c:pt>
                <c:pt idx="18921">
                  <c:v>4.5817099999999999E-2</c:v>
                </c:pt>
                <c:pt idx="18922">
                  <c:v>4.9749599999999998E-2</c:v>
                </c:pt>
                <c:pt idx="18923">
                  <c:v>5.3850000000000002E-2</c:v>
                </c:pt>
                <c:pt idx="18924">
                  <c:v>5.7795300000000001E-2</c:v>
                </c:pt>
                <c:pt idx="18925">
                  <c:v>6.1693199999999997E-2</c:v>
                </c:pt>
                <c:pt idx="18926">
                  <c:v>6.5702700000000003E-2</c:v>
                </c:pt>
                <c:pt idx="18927">
                  <c:v>6.9643999999999998E-2</c:v>
                </c:pt>
                <c:pt idx="18928">
                  <c:v>7.3599700000000004E-2</c:v>
                </c:pt>
                <c:pt idx="18929">
                  <c:v>7.7271199999999998E-2</c:v>
                </c:pt>
                <c:pt idx="18930">
                  <c:v>8.1266199999999997E-2</c:v>
                </c:pt>
                <c:pt idx="18931">
                  <c:v>8.4597900000000004E-2</c:v>
                </c:pt>
                <c:pt idx="18932">
                  <c:v>8.8644200000000006E-2</c:v>
                </c:pt>
                <c:pt idx="18933">
                  <c:v>9.2316099999999998E-2</c:v>
                </c:pt>
                <c:pt idx="18934">
                  <c:v>9.5742499999999994E-2</c:v>
                </c:pt>
                <c:pt idx="18935">
                  <c:v>9.9396200000000004E-2</c:v>
                </c:pt>
                <c:pt idx="18936">
                  <c:v>0.102662</c:v>
                </c:pt>
                <c:pt idx="18937">
                  <c:v>0.106188</c:v>
                </c:pt>
                <c:pt idx="18938">
                  <c:v>0.109677</c:v>
                </c:pt>
                <c:pt idx="18939">
                  <c:v>0.113251</c:v>
                </c:pt>
                <c:pt idx="18940">
                  <c:v>0.116311</c:v>
                </c:pt>
                <c:pt idx="18941">
                  <c:v>0.11967999999999999</c:v>
                </c:pt>
                <c:pt idx="18942">
                  <c:v>0.123088</c:v>
                </c:pt>
                <c:pt idx="18943">
                  <c:v>0.12634000000000001</c:v>
                </c:pt>
                <c:pt idx="18944">
                  <c:v>0.12964899999999999</c:v>
                </c:pt>
                <c:pt idx="18945">
                  <c:v>0.132772</c:v>
                </c:pt>
                <c:pt idx="18946">
                  <c:v>0.13605300000000001</c:v>
                </c:pt>
                <c:pt idx="18947">
                  <c:v>0.139181</c:v>
                </c:pt>
                <c:pt idx="18948">
                  <c:v>0.14200199999999999</c:v>
                </c:pt>
                <c:pt idx="18949">
                  <c:v>0.14535100000000001</c:v>
                </c:pt>
                <c:pt idx="18950">
                  <c:v>0.148233</c:v>
                </c:pt>
                <c:pt idx="18951">
                  <c:v>0.15143599999999999</c:v>
                </c:pt>
                <c:pt idx="18952">
                  <c:v>0.15413399999999999</c:v>
                </c:pt>
                <c:pt idx="18953">
                  <c:v>0.156999</c:v>
                </c:pt>
                <c:pt idx="18954">
                  <c:v>0.16005900000000001</c:v>
                </c:pt>
                <c:pt idx="18955">
                  <c:v>0.162859</c:v>
                </c:pt>
                <c:pt idx="18956">
                  <c:v>0.16558500000000001</c:v>
                </c:pt>
                <c:pt idx="18957">
                  <c:v>0.168487</c:v>
                </c:pt>
                <c:pt idx="18958">
                  <c:v>0.17127999999999999</c:v>
                </c:pt>
                <c:pt idx="18959">
                  <c:v>0.173933</c:v>
                </c:pt>
                <c:pt idx="18960">
                  <c:v>0.17657300000000001</c:v>
                </c:pt>
                <c:pt idx="18961">
                  <c:v>0.17916099999999999</c:v>
                </c:pt>
                <c:pt idx="18962">
                  <c:v>0.18147099999999999</c:v>
                </c:pt>
                <c:pt idx="18963">
                  <c:v>0.184119</c:v>
                </c:pt>
                <c:pt idx="18964">
                  <c:v>0.18632099999999999</c:v>
                </c:pt>
                <c:pt idx="18965">
                  <c:v>0.18879399999999999</c:v>
                </c:pt>
                <c:pt idx="18966">
                  <c:v>0.19095500000000001</c:v>
                </c:pt>
                <c:pt idx="18967">
                  <c:v>0.19347400000000001</c:v>
                </c:pt>
                <c:pt idx="18968">
                  <c:v>0.19544</c:v>
                </c:pt>
                <c:pt idx="18969">
                  <c:v>0.19784099999999999</c:v>
                </c:pt>
                <c:pt idx="18970">
                  <c:v>0.20019799999999999</c:v>
                </c:pt>
                <c:pt idx="18971">
                  <c:v>0.20241700000000001</c:v>
                </c:pt>
                <c:pt idx="18972">
                  <c:v>0.204595</c:v>
                </c:pt>
                <c:pt idx="18973">
                  <c:v>0.206701</c:v>
                </c:pt>
                <c:pt idx="18974">
                  <c:v>0.208955</c:v>
                </c:pt>
                <c:pt idx="18975">
                  <c:v>0.2109</c:v>
                </c:pt>
                <c:pt idx="18976">
                  <c:v>0.21296599999999999</c:v>
                </c:pt>
                <c:pt idx="18977">
                  <c:v>0.21515000000000001</c:v>
                </c:pt>
                <c:pt idx="18978">
                  <c:v>0.217005</c:v>
                </c:pt>
                <c:pt idx="18979">
                  <c:v>0.21898999999999999</c:v>
                </c:pt>
                <c:pt idx="18980">
                  <c:v>0.221138</c:v>
                </c:pt>
                <c:pt idx="18981">
                  <c:v>0.22306300000000001</c:v>
                </c:pt>
                <c:pt idx="18982">
                  <c:v>0.22497700000000001</c:v>
                </c:pt>
                <c:pt idx="18983">
                  <c:v>0.22717300000000001</c:v>
                </c:pt>
                <c:pt idx="18984">
                  <c:v>0.228876</c:v>
                </c:pt>
                <c:pt idx="18985">
                  <c:v>0.23100699999999999</c:v>
                </c:pt>
                <c:pt idx="18986">
                  <c:v>0.23278299999999999</c:v>
                </c:pt>
                <c:pt idx="18987">
                  <c:v>0.23460900000000001</c:v>
                </c:pt>
                <c:pt idx="18988">
                  <c:v>0.23657400000000001</c:v>
                </c:pt>
                <c:pt idx="18989">
                  <c:v>0.23828099999999999</c:v>
                </c:pt>
                <c:pt idx="18990">
                  <c:v>0.24016999999999999</c:v>
                </c:pt>
                <c:pt idx="18991">
                  <c:v>0.24208399999999999</c:v>
                </c:pt>
                <c:pt idx="18992">
                  <c:v>0.243862</c:v>
                </c:pt>
                <c:pt idx="18993">
                  <c:v>0.24554000000000001</c:v>
                </c:pt>
                <c:pt idx="18994">
                  <c:v>0.247365</c:v>
                </c:pt>
                <c:pt idx="18995">
                  <c:v>0.24934999999999999</c:v>
                </c:pt>
                <c:pt idx="18996">
                  <c:v>0.25102799999999997</c:v>
                </c:pt>
                <c:pt idx="18997">
                  <c:v>0.25294299999999997</c:v>
                </c:pt>
                <c:pt idx="18998">
                  <c:v>0.25459199999999998</c:v>
                </c:pt>
                <c:pt idx="18999">
                  <c:v>0.25648500000000002</c:v>
                </c:pt>
                <c:pt idx="19000">
                  <c:v>0.258322</c:v>
                </c:pt>
                <c:pt idx="19001">
                  <c:v>0.26003599999999999</c:v>
                </c:pt>
                <c:pt idx="19002">
                  <c:v>0.26187700000000003</c:v>
                </c:pt>
                <c:pt idx="19003">
                  <c:v>0.26376500000000003</c:v>
                </c:pt>
                <c:pt idx="19004">
                  <c:v>0.2656</c:v>
                </c:pt>
                <c:pt idx="19005">
                  <c:v>0.26720500000000003</c:v>
                </c:pt>
                <c:pt idx="19006">
                  <c:v>0.26924300000000001</c:v>
                </c:pt>
                <c:pt idx="19007">
                  <c:v>0.27102900000000002</c:v>
                </c:pt>
                <c:pt idx="19008">
                  <c:v>0.27276800000000001</c:v>
                </c:pt>
                <c:pt idx="19009">
                  <c:v>0.27459299999999998</c:v>
                </c:pt>
                <c:pt idx="19010">
                  <c:v>0.27648400000000001</c:v>
                </c:pt>
                <c:pt idx="19011">
                  <c:v>0.278306</c:v>
                </c:pt>
                <c:pt idx="19012">
                  <c:v>0.27981200000000001</c:v>
                </c:pt>
                <c:pt idx="19013">
                  <c:v>0.28184599999999999</c:v>
                </c:pt>
                <c:pt idx="19014">
                  <c:v>0.28350900000000001</c:v>
                </c:pt>
                <c:pt idx="19015">
                  <c:v>0.28518199999999999</c:v>
                </c:pt>
                <c:pt idx="19016">
                  <c:v>0.28700300000000001</c:v>
                </c:pt>
                <c:pt idx="19017">
                  <c:v>0.28865800000000003</c:v>
                </c:pt>
                <c:pt idx="19018">
                  <c:v>0.29060999999999998</c:v>
                </c:pt>
                <c:pt idx="19019">
                  <c:v>0.29242299999999999</c:v>
                </c:pt>
                <c:pt idx="19020">
                  <c:v>0.29433100000000001</c:v>
                </c:pt>
                <c:pt idx="19021">
                  <c:v>0.296261</c:v>
                </c:pt>
                <c:pt idx="19022">
                  <c:v>0.298101</c:v>
                </c:pt>
                <c:pt idx="19023">
                  <c:v>0.30000300000000002</c:v>
                </c:pt>
                <c:pt idx="19024">
                  <c:v>0.30172399999999999</c:v>
                </c:pt>
                <c:pt idx="19025">
                  <c:v>0.30363099999999998</c:v>
                </c:pt>
                <c:pt idx="19026">
                  <c:v>0.305427</c:v>
                </c:pt>
                <c:pt idx="19027">
                  <c:v>0.30738300000000002</c:v>
                </c:pt>
                <c:pt idx="19028">
                  <c:v>0.30910399999999999</c:v>
                </c:pt>
                <c:pt idx="19029">
                  <c:v>0.31097000000000002</c:v>
                </c:pt>
                <c:pt idx="19030">
                  <c:v>0.31291000000000002</c:v>
                </c:pt>
                <c:pt idx="19031">
                  <c:v>0.31461499999999998</c:v>
                </c:pt>
                <c:pt idx="19032">
                  <c:v>0.31662000000000001</c:v>
                </c:pt>
                <c:pt idx="19033">
                  <c:v>0.31851699999999999</c:v>
                </c:pt>
                <c:pt idx="19034">
                  <c:v>0.32037100000000002</c:v>
                </c:pt>
                <c:pt idx="19035">
                  <c:v>0.32216099999999998</c:v>
                </c:pt>
                <c:pt idx="19036">
                  <c:v>0.32391300000000001</c:v>
                </c:pt>
                <c:pt idx="19037">
                  <c:v>0.32594899999999999</c:v>
                </c:pt>
                <c:pt idx="19038">
                  <c:v>0.32758500000000002</c:v>
                </c:pt>
                <c:pt idx="19039">
                  <c:v>0.32925900000000002</c:v>
                </c:pt>
                <c:pt idx="19040">
                  <c:v>0.330868</c:v>
                </c:pt>
                <c:pt idx="19041">
                  <c:v>0.33277000000000001</c:v>
                </c:pt>
                <c:pt idx="19042">
                  <c:v>0.33434000000000003</c:v>
                </c:pt>
                <c:pt idx="19043">
                  <c:v>0.336009</c:v>
                </c:pt>
                <c:pt idx="19044">
                  <c:v>0.33757700000000002</c:v>
                </c:pt>
                <c:pt idx="19045">
                  <c:v>0.33910099999999999</c:v>
                </c:pt>
                <c:pt idx="19046">
                  <c:v>0.34084500000000001</c:v>
                </c:pt>
                <c:pt idx="19047">
                  <c:v>0.342358</c:v>
                </c:pt>
                <c:pt idx="19048">
                  <c:v>0.34405400000000003</c:v>
                </c:pt>
                <c:pt idx="19049">
                  <c:v>0.34552899999999998</c:v>
                </c:pt>
                <c:pt idx="19050">
                  <c:v>0.34707399999999999</c:v>
                </c:pt>
                <c:pt idx="19051">
                  <c:v>0.34860400000000002</c:v>
                </c:pt>
                <c:pt idx="19052">
                  <c:v>0.35006300000000001</c:v>
                </c:pt>
                <c:pt idx="19053">
                  <c:v>0.351553</c:v>
                </c:pt>
                <c:pt idx="19054">
                  <c:v>0.35299000000000003</c:v>
                </c:pt>
                <c:pt idx="19055">
                  <c:v>0.35431200000000002</c:v>
                </c:pt>
                <c:pt idx="19056">
                  <c:v>0.355603</c:v>
                </c:pt>
                <c:pt idx="19057">
                  <c:v>0.357095</c:v>
                </c:pt>
                <c:pt idx="19058">
                  <c:v>0.35811300000000001</c:v>
                </c:pt>
                <c:pt idx="19059">
                  <c:v>0.359456</c:v>
                </c:pt>
                <c:pt idx="19060">
                  <c:v>0.360433</c:v>
                </c:pt>
                <c:pt idx="19061">
                  <c:v>0.36150399999999999</c:v>
                </c:pt>
                <c:pt idx="19062">
                  <c:v>0.36265999999999998</c:v>
                </c:pt>
                <c:pt idx="19063">
                  <c:v>0.36374299999999998</c:v>
                </c:pt>
                <c:pt idx="19064">
                  <c:v>0.36471599999999998</c:v>
                </c:pt>
                <c:pt idx="19065">
                  <c:v>0.36570399999999997</c:v>
                </c:pt>
                <c:pt idx="19066">
                  <c:v>0.36663000000000001</c:v>
                </c:pt>
                <c:pt idx="19067">
                  <c:v>0.36742599999999997</c:v>
                </c:pt>
                <c:pt idx="19068">
                  <c:v>0.36835499999999999</c:v>
                </c:pt>
                <c:pt idx="19069">
                  <c:v>0.36921199999999998</c:v>
                </c:pt>
                <c:pt idx="19070">
                  <c:v>0.36982999999999999</c:v>
                </c:pt>
                <c:pt idx="19071">
                  <c:v>0.37062499999999998</c:v>
                </c:pt>
                <c:pt idx="19072">
                  <c:v>0.37119099999999999</c:v>
                </c:pt>
                <c:pt idx="19073">
                  <c:v>0.37199500000000002</c:v>
                </c:pt>
                <c:pt idx="19074">
                  <c:v>0.37260799999999999</c:v>
                </c:pt>
                <c:pt idx="19075">
                  <c:v>0.373139</c:v>
                </c:pt>
                <c:pt idx="19076">
                  <c:v>0.37365599999999999</c:v>
                </c:pt>
                <c:pt idx="19077">
                  <c:v>0.37423699999999999</c:v>
                </c:pt>
                <c:pt idx="19078">
                  <c:v>0.37468699999999999</c:v>
                </c:pt>
                <c:pt idx="19079">
                  <c:v>0.37517099999999998</c:v>
                </c:pt>
                <c:pt idx="19080">
                  <c:v>0.37552600000000003</c:v>
                </c:pt>
                <c:pt idx="19081">
                  <c:v>0.37571100000000002</c:v>
                </c:pt>
                <c:pt idx="19082">
                  <c:v>0.37606200000000001</c:v>
                </c:pt>
                <c:pt idx="19083">
                  <c:v>0.37616300000000003</c:v>
                </c:pt>
                <c:pt idx="19084">
                  <c:v>0.376415</c:v>
                </c:pt>
                <c:pt idx="19085">
                  <c:v>0.37656099999999998</c:v>
                </c:pt>
                <c:pt idx="19086">
                  <c:v>0.37674099999999999</c:v>
                </c:pt>
                <c:pt idx="19087">
                  <c:v>0.37678600000000001</c:v>
                </c:pt>
                <c:pt idx="19088">
                  <c:v>0.37684699999999999</c:v>
                </c:pt>
                <c:pt idx="19089">
                  <c:v>0.37704700000000002</c:v>
                </c:pt>
                <c:pt idx="19090">
                  <c:v>0.37705</c:v>
                </c:pt>
                <c:pt idx="19091">
                  <c:v>0.37699700000000003</c:v>
                </c:pt>
                <c:pt idx="19092">
                  <c:v>0.37684000000000001</c:v>
                </c:pt>
                <c:pt idx="19093">
                  <c:v>0.37682900000000003</c:v>
                </c:pt>
                <c:pt idx="19094">
                  <c:v>0.37653399999999998</c:v>
                </c:pt>
                <c:pt idx="19095">
                  <c:v>0.37627300000000002</c:v>
                </c:pt>
                <c:pt idx="19096">
                  <c:v>0.376108</c:v>
                </c:pt>
                <c:pt idx="19097">
                  <c:v>0.37546400000000002</c:v>
                </c:pt>
                <c:pt idx="19098">
                  <c:v>0.37528299999999998</c:v>
                </c:pt>
                <c:pt idx="19099">
                  <c:v>0.37471199999999999</c:v>
                </c:pt>
                <c:pt idx="19100">
                  <c:v>0.37431500000000001</c:v>
                </c:pt>
                <c:pt idx="19101">
                  <c:v>0.373915</c:v>
                </c:pt>
                <c:pt idx="19102">
                  <c:v>0.37318499999999999</c:v>
                </c:pt>
                <c:pt idx="19103">
                  <c:v>0.37291099999999999</c:v>
                </c:pt>
                <c:pt idx="19104">
                  <c:v>0.37215300000000001</c:v>
                </c:pt>
                <c:pt idx="19105">
                  <c:v>0.37168099999999998</c:v>
                </c:pt>
                <c:pt idx="19106">
                  <c:v>0.37120199999999998</c:v>
                </c:pt>
                <c:pt idx="19107">
                  <c:v>0.37038500000000002</c:v>
                </c:pt>
                <c:pt idx="19108">
                  <c:v>0.36976599999999998</c:v>
                </c:pt>
                <c:pt idx="19109">
                  <c:v>0.36902600000000002</c:v>
                </c:pt>
                <c:pt idx="19110">
                  <c:v>0.36838599999999999</c:v>
                </c:pt>
                <c:pt idx="19111">
                  <c:v>0.367566</c:v>
                </c:pt>
                <c:pt idx="19112">
                  <c:v>0.36674600000000002</c:v>
                </c:pt>
                <c:pt idx="19113">
                  <c:v>0.36594599999999999</c:v>
                </c:pt>
                <c:pt idx="19114">
                  <c:v>0.36501899999999998</c:v>
                </c:pt>
                <c:pt idx="19115">
                  <c:v>0.36418899999999998</c:v>
                </c:pt>
                <c:pt idx="19116">
                  <c:v>0.36328199999999999</c:v>
                </c:pt>
                <c:pt idx="19117">
                  <c:v>0.362037</c:v>
                </c:pt>
                <c:pt idx="19118">
                  <c:v>0.36114400000000002</c:v>
                </c:pt>
                <c:pt idx="19119">
                  <c:v>0.36016700000000001</c:v>
                </c:pt>
                <c:pt idx="19120">
                  <c:v>0.359043</c:v>
                </c:pt>
                <c:pt idx="19121">
                  <c:v>0.35796699999999998</c:v>
                </c:pt>
                <c:pt idx="19122">
                  <c:v>0.35661500000000002</c:v>
                </c:pt>
                <c:pt idx="19123">
                  <c:v>0.355848</c:v>
                </c:pt>
                <c:pt idx="19124">
                  <c:v>0.35436899999999999</c:v>
                </c:pt>
                <c:pt idx="19125">
                  <c:v>0.35328100000000001</c:v>
                </c:pt>
                <c:pt idx="19126">
                  <c:v>0.35203699999999999</c:v>
                </c:pt>
                <c:pt idx="19127">
                  <c:v>0.35060799999999998</c:v>
                </c:pt>
                <c:pt idx="19128">
                  <c:v>0.34956399999999999</c:v>
                </c:pt>
                <c:pt idx="19129">
                  <c:v>0.34817100000000001</c:v>
                </c:pt>
                <c:pt idx="19130">
                  <c:v>0.34700300000000001</c:v>
                </c:pt>
                <c:pt idx="19131">
                  <c:v>0.345418</c:v>
                </c:pt>
                <c:pt idx="19132">
                  <c:v>0.34411399999999998</c:v>
                </c:pt>
                <c:pt idx="19133">
                  <c:v>0.34276699999999999</c:v>
                </c:pt>
                <c:pt idx="19134">
                  <c:v>0.34102199999999999</c:v>
                </c:pt>
                <c:pt idx="19135">
                  <c:v>0.33980399999999999</c:v>
                </c:pt>
                <c:pt idx="19136">
                  <c:v>0.33814499999999997</c:v>
                </c:pt>
                <c:pt idx="19137">
                  <c:v>0.33655299999999999</c:v>
                </c:pt>
                <c:pt idx="19138">
                  <c:v>0.33499699999999999</c:v>
                </c:pt>
                <c:pt idx="19139">
                  <c:v>0.33347300000000002</c:v>
                </c:pt>
                <c:pt idx="19140">
                  <c:v>0.331924</c:v>
                </c:pt>
                <c:pt idx="19141">
                  <c:v>0.330258</c:v>
                </c:pt>
                <c:pt idx="19142">
                  <c:v>0.32857900000000001</c:v>
                </c:pt>
                <c:pt idx="19143">
                  <c:v>0.326928</c:v>
                </c:pt>
                <c:pt idx="19144">
                  <c:v>0.32542199999999999</c:v>
                </c:pt>
                <c:pt idx="19145">
                  <c:v>0.32373200000000002</c:v>
                </c:pt>
                <c:pt idx="19146">
                  <c:v>0.32212299999999999</c:v>
                </c:pt>
                <c:pt idx="19147">
                  <c:v>0.32019700000000001</c:v>
                </c:pt>
                <c:pt idx="19148">
                  <c:v>0.31860100000000002</c:v>
                </c:pt>
                <c:pt idx="19149">
                  <c:v>0.31713999999999998</c:v>
                </c:pt>
                <c:pt idx="19150">
                  <c:v>0.31524999999999997</c:v>
                </c:pt>
                <c:pt idx="19151">
                  <c:v>0.31366699999999997</c:v>
                </c:pt>
                <c:pt idx="19152">
                  <c:v>0.31207200000000002</c:v>
                </c:pt>
                <c:pt idx="19153">
                  <c:v>0.31042599999999998</c:v>
                </c:pt>
                <c:pt idx="19154">
                  <c:v>0.30867699999999998</c:v>
                </c:pt>
                <c:pt idx="19155">
                  <c:v>0.30711899999999998</c:v>
                </c:pt>
                <c:pt idx="19156">
                  <c:v>0.30543300000000001</c:v>
                </c:pt>
                <c:pt idx="19157">
                  <c:v>0.30370000000000003</c:v>
                </c:pt>
                <c:pt idx="19158">
                  <c:v>0.30188500000000001</c:v>
                </c:pt>
                <c:pt idx="19159">
                  <c:v>0.30024699999999999</c:v>
                </c:pt>
                <c:pt idx="19160">
                  <c:v>0.29870099999999999</c:v>
                </c:pt>
                <c:pt idx="19161">
                  <c:v>0.29696800000000001</c:v>
                </c:pt>
                <c:pt idx="19162">
                  <c:v>0.29543399999999997</c:v>
                </c:pt>
                <c:pt idx="19163">
                  <c:v>0.29367199999999999</c:v>
                </c:pt>
                <c:pt idx="19164">
                  <c:v>0.29205799999999998</c:v>
                </c:pt>
                <c:pt idx="19165">
                  <c:v>0.29063099999999997</c:v>
                </c:pt>
                <c:pt idx="19166">
                  <c:v>0.28912199999999999</c:v>
                </c:pt>
                <c:pt idx="19167">
                  <c:v>0.287443</c:v>
                </c:pt>
                <c:pt idx="19168">
                  <c:v>0.285968</c:v>
                </c:pt>
                <c:pt idx="19169">
                  <c:v>0.28442200000000001</c:v>
                </c:pt>
                <c:pt idx="19170">
                  <c:v>0.28287600000000002</c:v>
                </c:pt>
                <c:pt idx="19171">
                  <c:v>0.28173199999999998</c:v>
                </c:pt>
                <c:pt idx="19172">
                  <c:v>0.27984100000000001</c:v>
                </c:pt>
                <c:pt idx="19173">
                  <c:v>0.27856300000000001</c:v>
                </c:pt>
                <c:pt idx="19174">
                  <c:v>0.27702700000000002</c:v>
                </c:pt>
                <c:pt idx="19175">
                  <c:v>0.27561400000000003</c:v>
                </c:pt>
                <c:pt idx="19176">
                  <c:v>0.27433800000000003</c:v>
                </c:pt>
                <c:pt idx="19177">
                  <c:v>0.27277000000000001</c:v>
                </c:pt>
                <c:pt idx="19178">
                  <c:v>0.27152700000000002</c:v>
                </c:pt>
                <c:pt idx="19179">
                  <c:v>0.26994499999999999</c:v>
                </c:pt>
                <c:pt idx="19180">
                  <c:v>0.26889000000000002</c:v>
                </c:pt>
                <c:pt idx="19181">
                  <c:v>0.267517</c:v>
                </c:pt>
                <c:pt idx="19182">
                  <c:v>0.26624100000000001</c:v>
                </c:pt>
                <c:pt idx="19183">
                  <c:v>0.26516299999999998</c:v>
                </c:pt>
                <c:pt idx="19184">
                  <c:v>0.26384099999999999</c:v>
                </c:pt>
                <c:pt idx="19185">
                  <c:v>0.26266800000000001</c:v>
                </c:pt>
                <c:pt idx="19186">
                  <c:v>0.261347</c:v>
                </c:pt>
                <c:pt idx="19187">
                  <c:v>0.26047900000000002</c:v>
                </c:pt>
                <c:pt idx="19188">
                  <c:v>0.25915500000000002</c:v>
                </c:pt>
                <c:pt idx="19189">
                  <c:v>0.25786599999999998</c:v>
                </c:pt>
                <c:pt idx="19190">
                  <c:v>0.25700800000000001</c:v>
                </c:pt>
                <c:pt idx="19191">
                  <c:v>0.255687</c:v>
                </c:pt>
                <c:pt idx="19192">
                  <c:v>0.254637</c:v>
                </c:pt>
                <c:pt idx="19193">
                  <c:v>0.25375199999999998</c:v>
                </c:pt>
                <c:pt idx="19194">
                  <c:v>0.25242500000000001</c:v>
                </c:pt>
                <c:pt idx="19195">
                  <c:v>0.25170700000000001</c:v>
                </c:pt>
                <c:pt idx="19196">
                  <c:v>0.25038199999999999</c:v>
                </c:pt>
                <c:pt idx="19197">
                  <c:v>0.249691</c:v>
                </c:pt>
                <c:pt idx="19198">
                  <c:v>0.24851400000000001</c:v>
                </c:pt>
                <c:pt idx="19199">
                  <c:v>0.24773100000000001</c:v>
                </c:pt>
                <c:pt idx="19200">
                  <c:v>0.24665400000000001</c:v>
                </c:pt>
                <c:pt idx="19201">
                  <c:v>0.245728</c:v>
                </c:pt>
                <c:pt idx="19202">
                  <c:v>0.244868</c:v>
                </c:pt>
                <c:pt idx="19203">
                  <c:v>0.24388399999999999</c:v>
                </c:pt>
                <c:pt idx="19204">
                  <c:v>0.24288299999999999</c:v>
                </c:pt>
                <c:pt idx="19205">
                  <c:v>0.24191399999999999</c:v>
                </c:pt>
                <c:pt idx="19206">
                  <c:v>0.24096200000000001</c:v>
                </c:pt>
                <c:pt idx="19207">
                  <c:v>0.240004</c:v>
                </c:pt>
                <c:pt idx="19208">
                  <c:v>0.23917099999999999</c:v>
                </c:pt>
                <c:pt idx="19209">
                  <c:v>0.238257</c:v>
                </c:pt>
                <c:pt idx="19210">
                  <c:v>0.23719399999999999</c:v>
                </c:pt>
                <c:pt idx="19211">
                  <c:v>0.23638500000000001</c:v>
                </c:pt>
                <c:pt idx="19212">
                  <c:v>0.23543600000000001</c:v>
                </c:pt>
                <c:pt idx="19213">
                  <c:v>0.23442399999999999</c:v>
                </c:pt>
                <c:pt idx="19214">
                  <c:v>0.23330400000000001</c:v>
                </c:pt>
                <c:pt idx="19215">
                  <c:v>0.23248199999999999</c:v>
                </c:pt>
                <c:pt idx="19216">
                  <c:v>0.23136300000000001</c:v>
                </c:pt>
                <c:pt idx="19217">
                  <c:v>0.230459</c:v>
                </c:pt>
                <c:pt idx="19218">
                  <c:v>0.229244</c:v>
                </c:pt>
                <c:pt idx="19219">
                  <c:v>0.228161</c:v>
                </c:pt>
                <c:pt idx="19220">
                  <c:v>0.227267</c:v>
                </c:pt>
                <c:pt idx="19221">
                  <c:v>0.22608400000000001</c:v>
                </c:pt>
                <c:pt idx="19222">
                  <c:v>0.225135</c:v>
                </c:pt>
                <c:pt idx="19223">
                  <c:v>0.223917</c:v>
                </c:pt>
                <c:pt idx="19224">
                  <c:v>0.222778</c:v>
                </c:pt>
                <c:pt idx="19225">
                  <c:v>0.221774</c:v>
                </c:pt>
                <c:pt idx="19226">
                  <c:v>0.220554</c:v>
                </c:pt>
                <c:pt idx="19227">
                  <c:v>0.21959000000000001</c:v>
                </c:pt>
                <c:pt idx="19228">
                  <c:v>0.21813399999999999</c:v>
                </c:pt>
                <c:pt idx="19229">
                  <c:v>0.21707099999999999</c:v>
                </c:pt>
                <c:pt idx="19230">
                  <c:v>0.21587899999999999</c:v>
                </c:pt>
                <c:pt idx="19231">
                  <c:v>0.21460899999999999</c:v>
                </c:pt>
                <c:pt idx="19232">
                  <c:v>0.213145</c:v>
                </c:pt>
                <c:pt idx="19233">
                  <c:v>0.21209600000000001</c:v>
                </c:pt>
                <c:pt idx="19234">
                  <c:v>0.210508</c:v>
                </c:pt>
                <c:pt idx="19235">
                  <c:v>0.209228</c:v>
                </c:pt>
                <c:pt idx="19236">
                  <c:v>0.20777200000000001</c:v>
                </c:pt>
                <c:pt idx="19237">
                  <c:v>0.20618600000000001</c:v>
                </c:pt>
                <c:pt idx="19238">
                  <c:v>0.20483999999999999</c:v>
                </c:pt>
                <c:pt idx="19239">
                  <c:v>0.20326900000000001</c:v>
                </c:pt>
                <c:pt idx="19240">
                  <c:v>0.20183899999999999</c:v>
                </c:pt>
                <c:pt idx="19241">
                  <c:v>0.20014000000000001</c:v>
                </c:pt>
                <c:pt idx="19242">
                  <c:v>0.19853799999999999</c:v>
                </c:pt>
                <c:pt idx="19243">
                  <c:v>0.19691900000000001</c:v>
                </c:pt>
                <c:pt idx="19244">
                  <c:v>0.19515099999999999</c:v>
                </c:pt>
                <c:pt idx="19245">
                  <c:v>0.19353799999999999</c:v>
                </c:pt>
                <c:pt idx="19246">
                  <c:v>0.19158600000000001</c:v>
                </c:pt>
                <c:pt idx="19247">
                  <c:v>0.19009000000000001</c:v>
                </c:pt>
                <c:pt idx="19248">
                  <c:v>0.18809699999999999</c:v>
                </c:pt>
                <c:pt idx="19249">
                  <c:v>0.18648899999999999</c:v>
                </c:pt>
                <c:pt idx="19250">
                  <c:v>0.184526</c:v>
                </c:pt>
                <c:pt idx="19251">
                  <c:v>0.182731</c:v>
                </c:pt>
                <c:pt idx="19252">
                  <c:v>0.18074399999999999</c:v>
                </c:pt>
                <c:pt idx="19253">
                  <c:v>0.17892</c:v>
                </c:pt>
                <c:pt idx="19254">
                  <c:v>0.17686099999999999</c:v>
                </c:pt>
                <c:pt idx="19255">
                  <c:v>0.17477799999999999</c:v>
                </c:pt>
                <c:pt idx="19256">
                  <c:v>0.17272999999999999</c:v>
                </c:pt>
                <c:pt idx="19257">
                  <c:v>0.17061899999999999</c:v>
                </c:pt>
                <c:pt idx="19258">
                  <c:v>0.16850000000000001</c:v>
                </c:pt>
                <c:pt idx="19259">
                  <c:v>0.16626199999999999</c:v>
                </c:pt>
                <c:pt idx="19260">
                  <c:v>0.16403899999999999</c:v>
                </c:pt>
                <c:pt idx="19261">
                  <c:v>0.16181000000000001</c:v>
                </c:pt>
                <c:pt idx="19262">
                  <c:v>0.159243</c:v>
                </c:pt>
                <c:pt idx="19263">
                  <c:v>0.157163</c:v>
                </c:pt>
                <c:pt idx="19264">
                  <c:v>0.15479699999999999</c:v>
                </c:pt>
                <c:pt idx="19265">
                  <c:v>0.15220900000000001</c:v>
                </c:pt>
                <c:pt idx="19266">
                  <c:v>0.150062</c:v>
                </c:pt>
                <c:pt idx="19267">
                  <c:v>0.14748900000000001</c:v>
                </c:pt>
                <c:pt idx="19268">
                  <c:v>0.14497099999999999</c:v>
                </c:pt>
                <c:pt idx="19269">
                  <c:v>0.14252000000000001</c:v>
                </c:pt>
                <c:pt idx="19270">
                  <c:v>0.139904</c:v>
                </c:pt>
                <c:pt idx="19271">
                  <c:v>0.137401</c:v>
                </c:pt>
                <c:pt idx="19272">
                  <c:v>0.13458899999999999</c:v>
                </c:pt>
                <c:pt idx="19273">
                  <c:v>0.13233200000000001</c:v>
                </c:pt>
                <c:pt idx="19274">
                  <c:v>0.129413</c:v>
                </c:pt>
                <c:pt idx="19275">
                  <c:v>0.12676000000000001</c:v>
                </c:pt>
                <c:pt idx="19276">
                  <c:v>0.124107</c:v>
                </c:pt>
                <c:pt idx="19277">
                  <c:v>0.121341</c:v>
                </c:pt>
                <c:pt idx="19278">
                  <c:v>0.118548</c:v>
                </c:pt>
                <c:pt idx="19279">
                  <c:v>0.11583400000000001</c:v>
                </c:pt>
                <c:pt idx="19280">
                  <c:v>0.11304500000000001</c:v>
                </c:pt>
                <c:pt idx="19281">
                  <c:v>0.109986</c:v>
                </c:pt>
                <c:pt idx="19282">
                  <c:v>0.10716000000000001</c:v>
                </c:pt>
                <c:pt idx="19283">
                  <c:v>0.104381</c:v>
                </c:pt>
                <c:pt idx="19284">
                  <c:v>0.101275</c:v>
                </c:pt>
                <c:pt idx="19285">
                  <c:v>9.8241599999999998E-2</c:v>
                </c:pt>
                <c:pt idx="19286">
                  <c:v>9.5387E-2</c:v>
                </c:pt>
                <c:pt idx="19287">
                  <c:v>9.23316E-2</c:v>
                </c:pt>
                <c:pt idx="19288">
                  <c:v>8.9208700000000002E-2</c:v>
                </c:pt>
                <c:pt idx="19289">
                  <c:v>8.6372000000000004E-2</c:v>
                </c:pt>
                <c:pt idx="19290">
                  <c:v>8.3275199999999994E-2</c:v>
                </c:pt>
                <c:pt idx="19291">
                  <c:v>8.0137799999999995E-2</c:v>
                </c:pt>
                <c:pt idx="19292">
                  <c:v>7.7085500000000001E-2</c:v>
                </c:pt>
                <c:pt idx="19293">
                  <c:v>7.3946100000000001E-2</c:v>
                </c:pt>
                <c:pt idx="19294">
                  <c:v>7.0989999999999998E-2</c:v>
                </c:pt>
                <c:pt idx="19295">
                  <c:v>6.7720500000000003E-2</c:v>
                </c:pt>
                <c:pt idx="19296">
                  <c:v>6.45424E-2</c:v>
                </c:pt>
                <c:pt idx="19297">
                  <c:v>6.13497E-2</c:v>
                </c:pt>
                <c:pt idx="19298">
                  <c:v>5.8159799999999998E-2</c:v>
                </c:pt>
                <c:pt idx="19299">
                  <c:v>5.5199499999999999E-2</c:v>
                </c:pt>
                <c:pt idx="19300">
                  <c:v>5.1821300000000001E-2</c:v>
                </c:pt>
                <c:pt idx="19301">
                  <c:v>4.8696799999999998E-2</c:v>
                </c:pt>
                <c:pt idx="19302">
                  <c:v>4.5295799999999997E-2</c:v>
                </c:pt>
                <c:pt idx="19303">
                  <c:v>4.2256799999999997E-2</c:v>
                </c:pt>
                <c:pt idx="19304">
                  <c:v>3.8840699999999999E-2</c:v>
                </c:pt>
                <c:pt idx="19305">
                  <c:v>3.5703499999999999E-2</c:v>
                </c:pt>
                <c:pt idx="19306">
                  <c:v>3.2546499999999999E-2</c:v>
                </c:pt>
                <c:pt idx="19307">
                  <c:v>2.89641E-2</c:v>
                </c:pt>
                <c:pt idx="19308">
                  <c:v>2.5888999999999999E-2</c:v>
                </c:pt>
                <c:pt idx="19309">
                  <c:v>2.2612E-2</c:v>
                </c:pt>
                <c:pt idx="19310">
                  <c:v>1.9229199999999998E-2</c:v>
                </c:pt>
                <c:pt idx="19311">
                  <c:v>1.6039899999999999E-2</c:v>
                </c:pt>
                <c:pt idx="19312">
                  <c:v>1.25903E-2</c:v>
                </c:pt>
                <c:pt idx="19313">
                  <c:v>9.4944599999999997E-3</c:v>
                </c:pt>
                <c:pt idx="19314">
                  <c:v>6.0907699999999997E-3</c:v>
                </c:pt>
                <c:pt idx="19315">
                  <c:v>2.8483900000000001E-3</c:v>
                </c:pt>
                <c:pt idx="19316">
                  <c:v>-2.6261500000000001E-4</c:v>
                </c:pt>
                <c:pt idx="19317">
                  <c:v>-3.6123700000000002E-3</c:v>
                </c:pt>
                <c:pt idx="19318">
                  <c:v>-6.8648600000000004E-3</c:v>
                </c:pt>
                <c:pt idx="19319">
                  <c:v>-1.00509E-2</c:v>
                </c:pt>
                <c:pt idx="19320">
                  <c:v>-1.3294200000000001E-2</c:v>
                </c:pt>
                <c:pt idx="19321">
                  <c:v>-1.6549100000000001E-2</c:v>
                </c:pt>
                <c:pt idx="19322">
                  <c:v>-1.9646799999999999E-2</c:v>
                </c:pt>
                <c:pt idx="19323">
                  <c:v>-2.3063299999999998E-2</c:v>
                </c:pt>
                <c:pt idx="19324">
                  <c:v>-2.6176999999999999E-2</c:v>
                </c:pt>
                <c:pt idx="19325">
                  <c:v>-2.9432400000000001E-2</c:v>
                </c:pt>
                <c:pt idx="19326">
                  <c:v>-3.2394800000000001E-2</c:v>
                </c:pt>
                <c:pt idx="19327">
                  <c:v>-3.5505700000000001E-2</c:v>
                </c:pt>
                <c:pt idx="19328">
                  <c:v>-3.88019E-2</c:v>
                </c:pt>
                <c:pt idx="19329">
                  <c:v>-4.1811599999999997E-2</c:v>
                </c:pt>
                <c:pt idx="19330">
                  <c:v>-4.5024500000000002E-2</c:v>
                </c:pt>
                <c:pt idx="19331">
                  <c:v>-4.7949699999999998E-2</c:v>
                </c:pt>
                <c:pt idx="19332">
                  <c:v>-5.10819E-2</c:v>
                </c:pt>
                <c:pt idx="19333">
                  <c:v>-5.4131400000000003E-2</c:v>
                </c:pt>
                <c:pt idx="19334">
                  <c:v>-5.7217700000000003E-2</c:v>
                </c:pt>
                <c:pt idx="19335">
                  <c:v>-6.0396600000000002E-2</c:v>
                </c:pt>
                <c:pt idx="19336">
                  <c:v>-6.3134800000000005E-2</c:v>
                </c:pt>
                <c:pt idx="19337">
                  <c:v>-6.6254999999999994E-2</c:v>
                </c:pt>
                <c:pt idx="19338">
                  <c:v>-6.9172200000000003E-2</c:v>
                </c:pt>
                <c:pt idx="19339">
                  <c:v>-7.2071300000000005E-2</c:v>
                </c:pt>
                <c:pt idx="19340">
                  <c:v>-7.4868900000000002E-2</c:v>
                </c:pt>
                <c:pt idx="19341">
                  <c:v>-7.7681799999999995E-2</c:v>
                </c:pt>
                <c:pt idx="19342">
                  <c:v>-8.0487400000000001E-2</c:v>
                </c:pt>
                <c:pt idx="19343">
                  <c:v>-8.3218799999999996E-2</c:v>
                </c:pt>
                <c:pt idx="19344">
                  <c:v>-8.6093199999999995E-2</c:v>
                </c:pt>
                <c:pt idx="19345">
                  <c:v>-8.8805999999999996E-2</c:v>
                </c:pt>
                <c:pt idx="19346">
                  <c:v>-9.1485300000000006E-2</c:v>
                </c:pt>
                <c:pt idx="19347">
                  <c:v>-9.4198500000000004E-2</c:v>
                </c:pt>
                <c:pt idx="19348">
                  <c:v>-9.6895999999999996E-2</c:v>
                </c:pt>
                <c:pt idx="19349">
                  <c:v>-9.9579200000000007E-2</c:v>
                </c:pt>
                <c:pt idx="19350">
                  <c:v>-0.101962</c:v>
                </c:pt>
                <c:pt idx="19351">
                  <c:v>-0.104742</c:v>
                </c:pt>
                <c:pt idx="19352">
                  <c:v>-0.107199</c:v>
                </c:pt>
                <c:pt idx="19353">
                  <c:v>-0.10981</c:v>
                </c:pt>
                <c:pt idx="19354">
                  <c:v>-0.112279</c:v>
                </c:pt>
                <c:pt idx="19355">
                  <c:v>-0.114756</c:v>
                </c:pt>
                <c:pt idx="19356">
                  <c:v>-0.117246</c:v>
                </c:pt>
                <c:pt idx="19357">
                  <c:v>-0.11969100000000001</c:v>
                </c:pt>
                <c:pt idx="19358">
                  <c:v>-0.12220200000000001</c:v>
                </c:pt>
                <c:pt idx="19359">
                  <c:v>-0.124445</c:v>
                </c:pt>
                <c:pt idx="19360">
                  <c:v>-0.12678500000000001</c:v>
                </c:pt>
                <c:pt idx="19361">
                  <c:v>-0.12909399999999999</c:v>
                </c:pt>
                <c:pt idx="19362">
                  <c:v>-0.13162199999999999</c:v>
                </c:pt>
                <c:pt idx="19363">
                  <c:v>-0.133857</c:v>
                </c:pt>
                <c:pt idx="19364">
                  <c:v>-0.13619400000000001</c:v>
                </c:pt>
                <c:pt idx="19365">
                  <c:v>-0.138407</c:v>
                </c:pt>
                <c:pt idx="19366">
                  <c:v>-0.14066000000000001</c:v>
                </c:pt>
                <c:pt idx="19367">
                  <c:v>-0.142985</c:v>
                </c:pt>
                <c:pt idx="19368">
                  <c:v>-0.145062</c:v>
                </c:pt>
                <c:pt idx="19369">
                  <c:v>-0.14721899999999999</c:v>
                </c:pt>
                <c:pt idx="19370">
                  <c:v>-0.14940500000000001</c:v>
                </c:pt>
                <c:pt idx="19371">
                  <c:v>-0.15143799999999999</c:v>
                </c:pt>
                <c:pt idx="19372">
                  <c:v>-0.15363199999999999</c:v>
                </c:pt>
                <c:pt idx="19373">
                  <c:v>-0.15567500000000001</c:v>
                </c:pt>
                <c:pt idx="19374">
                  <c:v>-0.15790699999999999</c:v>
                </c:pt>
                <c:pt idx="19375">
                  <c:v>-0.159939</c:v>
                </c:pt>
                <c:pt idx="19376">
                  <c:v>-0.162101</c:v>
                </c:pt>
                <c:pt idx="19377">
                  <c:v>-0.164134</c:v>
                </c:pt>
                <c:pt idx="19378">
                  <c:v>-0.16622999999999999</c:v>
                </c:pt>
                <c:pt idx="19379">
                  <c:v>-0.16833000000000001</c:v>
                </c:pt>
                <c:pt idx="19380">
                  <c:v>-0.17049</c:v>
                </c:pt>
                <c:pt idx="19381">
                  <c:v>-0.172485</c:v>
                </c:pt>
                <c:pt idx="19382">
                  <c:v>-0.17452100000000001</c:v>
                </c:pt>
                <c:pt idx="19383">
                  <c:v>-0.17651900000000001</c:v>
                </c:pt>
                <c:pt idx="19384">
                  <c:v>-0.17857400000000001</c:v>
                </c:pt>
                <c:pt idx="19385">
                  <c:v>-0.180701</c:v>
                </c:pt>
                <c:pt idx="19386">
                  <c:v>-0.182781</c:v>
                </c:pt>
                <c:pt idx="19387">
                  <c:v>-0.184667</c:v>
                </c:pt>
                <c:pt idx="19388">
                  <c:v>-0.18676200000000001</c:v>
                </c:pt>
                <c:pt idx="19389">
                  <c:v>-0.18878400000000001</c:v>
                </c:pt>
                <c:pt idx="19390">
                  <c:v>-0.19093599999999999</c:v>
                </c:pt>
                <c:pt idx="19391">
                  <c:v>-0.19300300000000001</c:v>
                </c:pt>
                <c:pt idx="19392">
                  <c:v>-0.19506599999999999</c:v>
                </c:pt>
                <c:pt idx="19393">
                  <c:v>-0.19706399999999999</c:v>
                </c:pt>
                <c:pt idx="19394">
                  <c:v>-0.199216</c:v>
                </c:pt>
                <c:pt idx="19395">
                  <c:v>-0.201381</c:v>
                </c:pt>
                <c:pt idx="19396">
                  <c:v>-0.20342199999999999</c:v>
                </c:pt>
                <c:pt idx="19397">
                  <c:v>-0.205313</c:v>
                </c:pt>
                <c:pt idx="19398">
                  <c:v>-0.207422</c:v>
                </c:pt>
                <c:pt idx="19399">
                  <c:v>-0.20941899999999999</c:v>
                </c:pt>
                <c:pt idx="19400">
                  <c:v>-0.211478</c:v>
                </c:pt>
                <c:pt idx="19401">
                  <c:v>-0.21357499999999999</c:v>
                </c:pt>
                <c:pt idx="19402">
                  <c:v>-0.215368</c:v>
                </c:pt>
                <c:pt idx="19403">
                  <c:v>-0.21743499999999999</c:v>
                </c:pt>
                <c:pt idx="19404">
                  <c:v>-0.219586</c:v>
                </c:pt>
                <c:pt idx="19405">
                  <c:v>-0.221585</c:v>
                </c:pt>
                <c:pt idx="19406">
                  <c:v>-0.223604</c:v>
                </c:pt>
                <c:pt idx="19407">
                  <c:v>-0.22554299999999999</c:v>
                </c:pt>
                <c:pt idx="19408">
                  <c:v>-0.22753799999999999</c:v>
                </c:pt>
                <c:pt idx="19409">
                  <c:v>-0.22964000000000001</c:v>
                </c:pt>
                <c:pt idx="19410">
                  <c:v>-0.231403</c:v>
                </c:pt>
                <c:pt idx="19411">
                  <c:v>-0.23358499999999999</c:v>
                </c:pt>
                <c:pt idx="19412">
                  <c:v>-0.23575599999999999</c:v>
                </c:pt>
                <c:pt idx="19413">
                  <c:v>-0.237787</c:v>
                </c:pt>
                <c:pt idx="19414">
                  <c:v>-0.239699</c:v>
                </c:pt>
                <c:pt idx="19415">
                  <c:v>-0.24186199999999999</c:v>
                </c:pt>
                <c:pt idx="19416">
                  <c:v>-0.24417900000000001</c:v>
                </c:pt>
                <c:pt idx="19417">
                  <c:v>-0.24621699999999999</c:v>
                </c:pt>
                <c:pt idx="19418">
                  <c:v>-0.248337</c:v>
                </c:pt>
                <c:pt idx="19419">
                  <c:v>-0.25028400000000001</c:v>
                </c:pt>
                <c:pt idx="19420">
                  <c:v>-0.25262499999999999</c:v>
                </c:pt>
                <c:pt idx="19421">
                  <c:v>-0.254581</c:v>
                </c:pt>
                <c:pt idx="19422">
                  <c:v>-0.256911</c:v>
                </c:pt>
                <c:pt idx="19423">
                  <c:v>-0.25868600000000003</c:v>
                </c:pt>
                <c:pt idx="19424">
                  <c:v>-0.260822</c:v>
                </c:pt>
                <c:pt idx="19425">
                  <c:v>-0.26290799999999998</c:v>
                </c:pt>
                <c:pt idx="19426">
                  <c:v>-0.26488699999999998</c:v>
                </c:pt>
                <c:pt idx="19427">
                  <c:v>-0.26694200000000001</c:v>
                </c:pt>
                <c:pt idx="19428">
                  <c:v>-0.26896700000000001</c:v>
                </c:pt>
                <c:pt idx="19429">
                  <c:v>-0.27108100000000002</c:v>
                </c:pt>
                <c:pt idx="19430">
                  <c:v>-0.27313799999999999</c:v>
                </c:pt>
                <c:pt idx="19431">
                  <c:v>-0.27520499999999998</c:v>
                </c:pt>
                <c:pt idx="19432">
                  <c:v>-0.27734599999999998</c:v>
                </c:pt>
                <c:pt idx="19433">
                  <c:v>-0.27935300000000002</c:v>
                </c:pt>
                <c:pt idx="19434">
                  <c:v>-0.281497</c:v>
                </c:pt>
                <c:pt idx="19435">
                  <c:v>-0.283578</c:v>
                </c:pt>
                <c:pt idx="19436">
                  <c:v>-0.28561700000000001</c:v>
                </c:pt>
                <c:pt idx="19437">
                  <c:v>-0.28764200000000001</c:v>
                </c:pt>
                <c:pt idx="19438">
                  <c:v>-0.289682</c:v>
                </c:pt>
                <c:pt idx="19439">
                  <c:v>-0.29186000000000001</c:v>
                </c:pt>
                <c:pt idx="19440">
                  <c:v>-0.29401500000000003</c:v>
                </c:pt>
                <c:pt idx="19441">
                  <c:v>-0.29614499999999999</c:v>
                </c:pt>
                <c:pt idx="19442">
                  <c:v>-0.29815799999999998</c:v>
                </c:pt>
                <c:pt idx="19443">
                  <c:v>-0.30027199999999998</c:v>
                </c:pt>
                <c:pt idx="19444">
                  <c:v>-0.30256699999999997</c:v>
                </c:pt>
                <c:pt idx="19445">
                  <c:v>-0.30459700000000001</c:v>
                </c:pt>
                <c:pt idx="19446">
                  <c:v>-0.30679200000000001</c:v>
                </c:pt>
                <c:pt idx="19447">
                  <c:v>-0.308869</c:v>
                </c:pt>
                <c:pt idx="19448">
                  <c:v>-0.31126100000000001</c:v>
                </c:pt>
                <c:pt idx="19449">
                  <c:v>-0.31334899999999999</c:v>
                </c:pt>
                <c:pt idx="19450">
                  <c:v>-0.31539299999999998</c:v>
                </c:pt>
                <c:pt idx="19451">
                  <c:v>-0.31778200000000001</c:v>
                </c:pt>
                <c:pt idx="19452">
                  <c:v>-0.31946099999999999</c:v>
                </c:pt>
                <c:pt idx="19453">
                  <c:v>-0.32178499999999999</c:v>
                </c:pt>
                <c:pt idx="19454">
                  <c:v>-0.32375300000000001</c:v>
                </c:pt>
                <c:pt idx="19455">
                  <c:v>-0.32571</c:v>
                </c:pt>
                <c:pt idx="19456">
                  <c:v>-0.32803300000000002</c:v>
                </c:pt>
                <c:pt idx="19457">
                  <c:v>-0.329876</c:v>
                </c:pt>
                <c:pt idx="19458">
                  <c:v>-0.33217799999999997</c:v>
                </c:pt>
                <c:pt idx="19459">
                  <c:v>-0.33422200000000002</c:v>
                </c:pt>
                <c:pt idx="19460">
                  <c:v>-0.33636100000000002</c:v>
                </c:pt>
                <c:pt idx="19461">
                  <c:v>-0.33843499999999999</c:v>
                </c:pt>
                <c:pt idx="19462">
                  <c:v>-0.34057599999999999</c:v>
                </c:pt>
                <c:pt idx="19463">
                  <c:v>-0.34271600000000002</c:v>
                </c:pt>
                <c:pt idx="19464">
                  <c:v>-0.344775</c:v>
                </c:pt>
                <c:pt idx="19465">
                  <c:v>-0.346717</c:v>
                </c:pt>
                <c:pt idx="19466">
                  <c:v>-0.34864299999999998</c:v>
                </c:pt>
                <c:pt idx="19467">
                  <c:v>-0.35097200000000001</c:v>
                </c:pt>
                <c:pt idx="19468">
                  <c:v>-0.352794</c:v>
                </c:pt>
                <c:pt idx="19469">
                  <c:v>-0.35502499999999998</c:v>
                </c:pt>
                <c:pt idx="19470">
                  <c:v>-0.35689199999999999</c:v>
                </c:pt>
                <c:pt idx="19471">
                  <c:v>-0.35901699999999998</c:v>
                </c:pt>
                <c:pt idx="19472">
                  <c:v>-0.36089700000000002</c:v>
                </c:pt>
                <c:pt idx="19473">
                  <c:v>-0.36306500000000003</c:v>
                </c:pt>
                <c:pt idx="19474">
                  <c:v>-0.36503200000000002</c:v>
                </c:pt>
                <c:pt idx="19475">
                  <c:v>-0.36693900000000002</c:v>
                </c:pt>
                <c:pt idx="19476">
                  <c:v>-0.36892000000000003</c:v>
                </c:pt>
                <c:pt idx="19477">
                  <c:v>-0.37074299999999999</c:v>
                </c:pt>
                <c:pt idx="19478">
                  <c:v>-0.372834</c:v>
                </c:pt>
                <c:pt idx="19479">
                  <c:v>-0.37442599999999998</c:v>
                </c:pt>
                <c:pt idx="19480">
                  <c:v>-0.37650600000000001</c:v>
                </c:pt>
                <c:pt idx="19481">
                  <c:v>-0.37807099999999999</c:v>
                </c:pt>
                <c:pt idx="19482">
                  <c:v>-0.37999699999999997</c:v>
                </c:pt>
                <c:pt idx="19483">
                  <c:v>-0.38182199999999999</c:v>
                </c:pt>
                <c:pt idx="19484">
                  <c:v>-0.38377299999999998</c:v>
                </c:pt>
                <c:pt idx="19485">
                  <c:v>-0.38545600000000002</c:v>
                </c:pt>
                <c:pt idx="19486">
                  <c:v>-0.38705099999999998</c:v>
                </c:pt>
                <c:pt idx="19487">
                  <c:v>-0.38881199999999999</c:v>
                </c:pt>
                <c:pt idx="19488">
                  <c:v>-0.390432</c:v>
                </c:pt>
                <c:pt idx="19489">
                  <c:v>-0.39225599999999999</c:v>
                </c:pt>
                <c:pt idx="19490">
                  <c:v>-0.393627</c:v>
                </c:pt>
                <c:pt idx="19491">
                  <c:v>-0.39536700000000002</c:v>
                </c:pt>
                <c:pt idx="19492">
                  <c:v>-0.39674599999999999</c:v>
                </c:pt>
                <c:pt idx="19493">
                  <c:v>-0.39822800000000003</c:v>
                </c:pt>
                <c:pt idx="19494">
                  <c:v>-0.399785</c:v>
                </c:pt>
                <c:pt idx="19495">
                  <c:v>-0.401175</c:v>
                </c:pt>
                <c:pt idx="19496">
                  <c:v>-0.40260000000000001</c:v>
                </c:pt>
                <c:pt idx="19497">
                  <c:v>-0.40403</c:v>
                </c:pt>
                <c:pt idx="19498">
                  <c:v>-0.405308</c:v>
                </c:pt>
                <c:pt idx="19499">
                  <c:v>-0.40668700000000002</c:v>
                </c:pt>
                <c:pt idx="19500">
                  <c:v>-0.40814099999999998</c:v>
                </c:pt>
                <c:pt idx="19501">
                  <c:v>-0.409271</c:v>
                </c:pt>
                <c:pt idx="19502">
                  <c:v>-0.410549</c:v>
                </c:pt>
                <c:pt idx="19503">
                  <c:v>-0.41178700000000001</c:v>
                </c:pt>
                <c:pt idx="19504">
                  <c:v>-0.41281600000000002</c:v>
                </c:pt>
                <c:pt idx="19505">
                  <c:v>-0.41404800000000003</c:v>
                </c:pt>
                <c:pt idx="19506">
                  <c:v>-0.41509499999999999</c:v>
                </c:pt>
                <c:pt idx="19507">
                  <c:v>-0.41613800000000001</c:v>
                </c:pt>
                <c:pt idx="19508">
                  <c:v>-0.41723199999999999</c:v>
                </c:pt>
                <c:pt idx="19509">
                  <c:v>-0.41824800000000001</c:v>
                </c:pt>
                <c:pt idx="19510">
                  <c:v>-0.41919200000000001</c:v>
                </c:pt>
                <c:pt idx="19511">
                  <c:v>-0.42010799999999998</c:v>
                </c:pt>
                <c:pt idx="19512">
                  <c:v>-0.42100500000000002</c:v>
                </c:pt>
                <c:pt idx="19513">
                  <c:v>-0.42175000000000001</c:v>
                </c:pt>
                <c:pt idx="19514">
                  <c:v>-0.422653</c:v>
                </c:pt>
                <c:pt idx="19515">
                  <c:v>-0.423294</c:v>
                </c:pt>
                <c:pt idx="19516">
                  <c:v>-0.42402800000000002</c:v>
                </c:pt>
                <c:pt idx="19517">
                  <c:v>-0.42464099999999999</c:v>
                </c:pt>
                <c:pt idx="19518">
                  <c:v>-0.42516900000000002</c:v>
                </c:pt>
                <c:pt idx="19519">
                  <c:v>-0.42583199999999999</c:v>
                </c:pt>
                <c:pt idx="19520">
                  <c:v>-0.42611599999999999</c:v>
                </c:pt>
                <c:pt idx="19521">
                  <c:v>-0.42685099999999998</c:v>
                </c:pt>
                <c:pt idx="19522">
                  <c:v>-0.427035</c:v>
                </c:pt>
                <c:pt idx="19523">
                  <c:v>-0.42764099999999999</c:v>
                </c:pt>
                <c:pt idx="19524">
                  <c:v>-0.42786999999999997</c:v>
                </c:pt>
                <c:pt idx="19525">
                  <c:v>-0.42819600000000002</c:v>
                </c:pt>
                <c:pt idx="19526">
                  <c:v>-0.42843300000000001</c:v>
                </c:pt>
                <c:pt idx="19527">
                  <c:v>-0.428873</c:v>
                </c:pt>
                <c:pt idx="19528">
                  <c:v>-0.429089</c:v>
                </c:pt>
                <c:pt idx="19529">
                  <c:v>-0.42896200000000001</c:v>
                </c:pt>
                <c:pt idx="19530">
                  <c:v>-0.42930600000000002</c:v>
                </c:pt>
                <c:pt idx="19531">
                  <c:v>-0.42927100000000001</c:v>
                </c:pt>
                <c:pt idx="19532">
                  <c:v>-0.42949199999999998</c:v>
                </c:pt>
                <c:pt idx="19533">
                  <c:v>-0.42944900000000003</c:v>
                </c:pt>
                <c:pt idx="19534">
                  <c:v>-0.42932300000000001</c:v>
                </c:pt>
                <c:pt idx="19535">
                  <c:v>-0.42940400000000001</c:v>
                </c:pt>
                <c:pt idx="19536">
                  <c:v>-0.42929299999999998</c:v>
                </c:pt>
                <c:pt idx="19537">
                  <c:v>-0.429064</c:v>
                </c:pt>
                <c:pt idx="19538">
                  <c:v>-0.42897099999999999</c:v>
                </c:pt>
                <c:pt idx="19539">
                  <c:v>-0.428755</c:v>
                </c:pt>
                <c:pt idx="19540">
                  <c:v>-0.42868099999999998</c:v>
                </c:pt>
                <c:pt idx="19541">
                  <c:v>-0.42823299999999997</c:v>
                </c:pt>
                <c:pt idx="19542">
                  <c:v>-0.42791000000000001</c:v>
                </c:pt>
                <c:pt idx="19543">
                  <c:v>-0.42756499999999997</c:v>
                </c:pt>
                <c:pt idx="19544">
                  <c:v>-0.42728100000000002</c:v>
                </c:pt>
                <c:pt idx="19545">
                  <c:v>-0.42676999999999998</c:v>
                </c:pt>
                <c:pt idx="19546">
                  <c:v>-0.42618099999999998</c:v>
                </c:pt>
                <c:pt idx="19547">
                  <c:v>-0.42546699999999998</c:v>
                </c:pt>
                <c:pt idx="19548">
                  <c:v>-0.42480299999999999</c:v>
                </c:pt>
                <c:pt idx="19549">
                  <c:v>-0.42418299999999998</c:v>
                </c:pt>
                <c:pt idx="19550">
                  <c:v>-0.42314200000000002</c:v>
                </c:pt>
                <c:pt idx="19551">
                  <c:v>-0.42265000000000003</c:v>
                </c:pt>
                <c:pt idx="19552">
                  <c:v>-0.421792</c:v>
                </c:pt>
                <c:pt idx="19553">
                  <c:v>-0.42111999999999999</c:v>
                </c:pt>
                <c:pt idx="19554">
                  <c:v>-0.42008099999999998</c:v>
                </c:pt>
                <c:pt idx="19555">
                  <c:v>-0.41943599999999998</c:v>
                </c:pt>
                <c:pt idx="19556">
                  <c:v>-0.41840899999999998</c:v>
                </c:pt>
                <c:pt idx="19557">
                  <c:v>-0.41744300000000001</c:v>
                </c:pt>
                <c:pt idx="19558">
                  <c:v>-0.41641899999999998</c:v>
                </c:pt>
                <c:pt idx="19559">
                  <c:v>-0.41535499999999997</c:v>
                </c:pt>
                <c:pt idx="19560">
                  <c:v>-0.41448000000000002</c:v>
                </c:pt>
                <c:pt idx="19561">
                  <c:v>-0.41334399999999999</c:v>
                </c:pt>
                <c:pt idx="19562">
                  <c:v>-0.41224100000000002</c:v>
                </c:pt>
                <c:pt idx="19563">
                  <c:v>-0.411194</c:v>
                </c:pt>
                <c:pt idx="19564">
                  <c:v>-0.40969</c:v>
                </c:pt>
                <c:pt idx="19565">
                  <c:v>-0.40885199999999999</c:v>
                </c:pt>
                <c:pt idx="19566">
                  <c:v>-0.40749200000000002</c:v>
                </c:pt>
                <c:pt idx="19567">
                  <c:v>-0.40635900000000003</c:v>
                </c:pt>
                <c:pt idx="19568">
                  <c:v>-0.40500999999999998</c:v>
                </c:pt>
                <c:pt idx="19569">
                  <c:v>-0.40358300000000003</c:v>
                </c:pt>
                <c:pt idx="19570">
                  <c:v>-0.40246999999999999</c:v>
                </c:pt>
                <c:pt idx="19571">
                  <c:v>-0.40092</c:v>
                </c:pt>
                <c:pt idx="19572">
                  <c:v>-0.39963799999999999</c:v>
                </c:pt>
                <c:pt idx="19573">
                  <c:v>-0.398119</c:v>
                </c:pt>
                <c:pt idx="19574">
                  <c:v>-0.396698</c:v>
                </c:pt>
                <c:pt idx="19575">
                  <c:v>-0.39510099999999998</c:v>
                </c:pt>
                <c:pt idx="19576">
                  <c:v>-0.39374399999999998</c:v>
                </c:pt>
                <c:pt idx="19577">
                  <c:v>-0.39216000000000001</c:v>
                </c:pt>
                <c:pt idx="19578">
                  <c:v>-0.39051999999999998</c:v>
                </c:pt>
                <c:pt idx="19579">
                  <c:v>-0.388936</c:v>
                </c:pt>
                <c:pt idx="19580">
                  <c:v>-0.38729599999999997</c:v>
                </c:pt>
                <c:pt idx="19581">
                  <c:v>-0.385662</c:v>
                </c:pt>
                <c:pt idx="19582">
                  <c:v>-0.38378800000000002</c:v>
                </c:pt>
                <c:pt idx="19583">
                  <c:v>-0.38239600000000001</c:v>
                </c:pt>
                <c:pt idx="19584">
                  <c:v>-0.38045499999999999</c:v>
                </c:pt>
                <c:pt idx="19585">
                  <c:v>-0.37887300000000002</c:v>
                </c:pt>
                <c:pt idx="19586">
                  <c:v>-0.37690699999999999</c:v>
                </c:pt>
                <c:pt idx="19587">
                  <c:v>-0.37521500000000002</c:v>
                </c:pt>
                <c:pt idx="19588">
                  <c:v>-0.37341800000000003</c:v>
                </c:pt>
                <c:pt idx="19589">
                  <c:v>-0.371282</c:v>
                </c:pt>
                <c:pt idx="19590">
                  <c:v>-0.36943500000000001</c:v>
                </c:pt>
                <c:pt idx="19591">
                  <c:v>-0.367456</c:v>
                </c:pt>
                <c:pt idx="19592">
                  <c:v>-0.36549500000000001</c:v>
                </c:pt>
                <c:pt idx="19593">
                  <c:v>-0.36357499999999998</c:v>
                </c:pt>
                <c:pt idx="19594">
                  <c:v>-0.36153400000000002</c:v>
                </c:pt>
                <c:pt idx="19595">
                  <c:v>-0.35954999999999998</c:v>
                </c:pt>
                <c:pt idx="19596">
                  <c:v>-0.35749599999999998</c:v>
                </c:pt>
                <c:pt idx="19597">
                  <c:v>-0.35557800000000001</c:v>
                </c:pt>
                <c:pt idx="19598">
                  <c:v>-0.35359499999999999</c:v>
                </c:pt>
                <c:pt idx="19599">
                  <c:v>-0.35161500000000001</c:v>
                </c:pt>
                <c:pt idx="19600">
                  <c:v>-0.34939999999999999</c:v>
                </c:pt>
                <c:pt idx="19601">
                  <c:v>-0.34729900000000002</c:v>
                </c:pt>
                <c:pt idx="19602">
                  <c:v>-0.34529700000000002</c:v>
                </c:pt>
                <c:pt idx="19603">
                  <c:v>-0.343165</c:v>
                </c:pt>
                <c:pt idx="19604">
                  <c:v>-0.34096799999999999</c:v>
                </c:pt>
                <c:pt idx="19605">
                  <c:v>-0.338667</c:v>
                </c:pt>
                <c:pt idx="19606">
                  <c:v>-0.336671</c:v>
                </c:pt>
                <c:pt idx="19607">
                  <c:v>-0.33429799999999998</c:v>
                </c:pt>
                <c:pt idx="19608">
                  <c:v>-0.33196799999999999</c:v>
                </c:pt>
                <c:pt idx="19609">
                  <c:v>-0.32985599999999998</c:v>
                </c:pt>
                <c:pt idx="19610">
                  <c:v>-0.32745800000000003</c:v>
                </c:pt>
                <c:pt idx="19611">
                  <c:v>-0.32516800000000001</c:v>
                </c:pt>
                <c:pt idx="19612">
                  <c:v>-0.32273600000000002</c:v>
                </c:pt>
                <c:pt idx="19613">
                  <c:v>-0.32020399999999999</c:v>
                </c:pt>
                <c:pt idx="19614">
                  <c:v>-0.31798799999999999</c:v>
                </c:pt>
                <c:pt idx="19615">
                  <c:v>-0.31545099999999998</c:v>
                </c:pt>
                <c:pt idx="19616">
                  <c:v>-0.31325799999999998</c:v>
                </c:pt>
                <c:pt idx="19617">
                  <c:v>-0.31061100000000003</c:v>
                </c:pt>
                <c:pt idx="19618">
                  <c:v>-0.30827300000000002</c:v>
                </c:pt>
                <c:pt idx="19619">
                  <c:v>-0.30565500000000001</c:v>
                </c:pt>
                <c:pt idx="19620">
                  <c:v>-0.30320200000000003</c:v>
                </c:pt>
                <c:pt idx="19621">
                  <c:v>-0.30055100000000001</c:v>
                </c:pt>
                <c:pt idx="19622">
                  <c:v>-0.29801800000000001</c:v>
                </c:pt>
                <c:pt idx="19623">
                  <c:v>-0.29560500000000001</c:v>
                </c:pt>
                <c:pt idx="19624">
                  <c:v>-0.29273199999999999</c:v>
                </c:pt>
                <c:pt idx="19625">
                  <c:v>-0.29016399999999998</c:v>
                </c:pt>
                <c:pt idx="19626">
                  <c:v>-0.28740399999999999</c:v>
                </c:pt>
                <c:pt idx="19627">
                  <c:v>-0.284937</c:v>
                </c:pt>
                <c:pt idx="19628">
                  <c:v>-0.28212500000000001</c:v>
                </c:pt>
                <c:pt idx="19629">
                  <c:v>-0.27934100000000001</c:v>
                </c:pt>
                <c:pt idx="19630">
                  <c:v>-0.27641199999999999</c:v>
                </c:pt>
                <c:pt idx="19631">
                  <c:v>-0.27384199999999997</c:v>
                </c:pt>
                <c:pt idx="19632">
                  <c:v>-0.27094499999999999</c:v>
                </c:pt>
                <c:pt idx="19633">
                  <c:v>-0.26814300000000002</c:v>
                </c:pt>
                <c:pt idx="19634">
                  <c:v>-0.26541199999999998</c:v>
                </c:pt>
                <c:pt idx="19635">
                  <c:v>-0.26253300000000002</c:v>
                </c:pt>
                <c:pt idx="19636">
                  <c:v>-0.25969399999999998</c:v>
                </c:pt>
                <c:pt idx="19637">
                  <c:v>-0.25675399999999998</c:v>
                </c:pt>
                <c:pt idx="19638">
                  <c:v>-0.25392199999999998</c:v>
                </c:pt>
                <c:pt idx="19639">
                  <c:v>-0.25107200000000002</c:v>
                </c:pt>
                <c:pt idx="19640">
                  <c:v>-0.24814900000000001</c:v>
                </c:pt>
                <c:pt idx="19641">
                  <c:v>-0.245202</c:v>
                </c:pt>
                <c:pt idx="19642">
                  <c:v>-0.24213899999999999</c:v>
                </c:pt>
                <c:pt idx="19643">
                  <c:v>-0.23913999999999999</c:v>
                </c:pt>
                <c:pt idx="19644">
                  <c:v>-0.23614199999999999</c:v>
                </c:pt>
                <c:pt idx="19645">
                  <c:v>-0.233073</c:v>
                </c:pt>
                <c:pt idx="19646">
                  <c:v>-0.229849</c:v>
                </c:pt>
                <c:pt idx="19647">
                  <c:v>-0.22669300000000001</c:v>
                </c:pt>
                <c:pt idx="19648">
                  <c:v>-0.22370899999999999</c:v>
                </c:pt>
                <c:pt idx="19649">
                  <c:v>-0.22045400000000001</c:v>
                </c:pt>
                <c:pt idx="19650">
                  <c:v>-0.21734200000000001</c:v>
                </c:pt>
                <c:pt idx="19651">
                  <c:v>-0.21406600000000001</c:v>
                </c:pt>
                <c:pt idx="19652">
                  <c:v>-0.2109</c:v>
                </c:pt>
                <c:pt idx="19653">
                  <c:v>-0.20782900000000001</c:v>
                </c:pt>
                <c:pt idx="19654">
                  <c:v>-0.20433999999999999</c:v>
                </c:pt>
                <c:pt idx="19655">
                  <c:v>-0.20125100000000001</c:v>
                </c:pt>
                <c:pt idx="19656">
                  <c:v>-0.19788700000000001</c:v>
                </c:pt>
                <c:pt idx="19657">
                  <c:v>-0.194574</c:v>
                </c:pt>
                <c:pt idx="19658">
                  <c:v>-0.19125400000000001</c:v>
                </c:pt>
                <c:pt idx="19659">
                  <c:v>-0.188086</c:v>
                </c:pt>
                <c:pt idx="19660">
                  <c:v>-0.184674</c:v>
                </c:pt>
                <c:pt idx="19661">
                  <c:v>-0.181281</c:v>
                </c:pt>
                <c:pt idx="19662">
                  <c:v>-0.178061</c:v>
                </c:pt>
                <c:pt idx="19663">
                  <c:v>-0.174591</c:v>
                </c:pt>
                <c:pt idx="19664">
                  <c:v>-0.171378</c:v>
                </c:pt>
                <c:pt idx="19665">
                  <c:v>-0.167961</c:v>
                </c:pt>
                <c:pt idx="19666">
                  <c:v>-0.16486400000000001</c:v>
                </c:pt>
                <c:pt idx="19667">
                  <c:v>-0.16121099999999999</c:v>
                </c:pt>
                <c:pt idx="19668">
                  <c:v>-0.15782199999999999</c:v>
                </c:pt>
                <c:pt idx="19669">
                  <c:v>-0.15448899999999999</c:v>
                </c:pt>
                <c:pt idx="19670">
                  <c:v>-0.15096000000000001</c:v>
                </c:pt>
                <c:pt idx="19671">
                  <c:v>-0.147704</c:v>
                </c:pt>
                <c:pt idx="19672">
                  <c:v>-0.144099</c:v>
                </c:pt>
                <c:pt idx="19673">
                  <c:v>-0.14064399999999999</c:v>
                </c:pt>
                <c:pt idx="19674">
                  <c:v>-0.13705500000000001</c:v>
                </c:pt>
                <c:pt idx="19675">
                  <c:v>-0.13392799999999999</c:v>
                </c:pt>
                <c:pt idx="19676">
                  <c:v>-0.13026799999999999</c:v>
                </c:pt>
                <c:pt idx="19677">
                  <c:v>-0.126833</c:v>
                </c:pt>
                <c:pt idx="19678">
                  <c:v>-0.123353</c:v>
                </c:pt>
                <c:pt idx="19679">
                  <c:v>-0.119903</c:v>
                </c:pt>
                <c:pt idx="19680">
                  <c:v>-0.116451</c:v>
                </c:pt>
                <c:pt idx="19681">
                  <c:v>-0.112832</c:v>
                </c:pt>
                <c:pt idx="19682">
                  <c:v>-0.109544</c:v>
                </c:pt>
                <c:pt idx="19683">
                  <c:v>-0.105966</c:v>
                </c:pt>
                <c:pt idx="19684">
                  <c:v>-0.102439</c:v>
                </c:pt>
                <c:pt idx="19685">
                  <c:v>-9.9073800000000004E-2</c:v>
                </c:pt>
                <c:pt idx="19686">
                  <c:v>-9.5780699999999996E-2</c:v>
                </c:pt>
                <c:pt idx="19687">
                  <c:v>-9.2234700000000003E-2</c:v>
                </c:pt>
                <c:pt idx="19688">
                  <c:v>-8.8723300000000005E-2</c:v>
                </c:pt>
                <c:pt idx="19689">
                  <c:v>-8.5162399999999999E-2</c:v>
                </c:pt>
                <c:pt idx="19690">
                  <c:v>-8.1892800000000002E-2</c:v>
                </c:pt>
                <c:pt idx="19691">
                  <c:v>-7.8381699999999999E-2</c:v>
                </c:pt>
                <c:pt idx="19692">
                  <c:v>-7.4792499999999998E-2</c:v>
                </c:pt>
                <c:pt idx="19693">
                  <c:v>-7.1456099999999995E-2</c:v>
                </c:pt>
                <c:pt idx="19694">
                  <c:v>-6.7998799999999998E-2</c:v>
                </c:pt>
                <c:pt idx="19695">
                  <c:v>-6.454E-2</c:v>
                </c:pt>
                <c:pt idx="19696">
                  <c:v>-6.1085300000000002E-2</c:v>
                </c:pt>
                <c:pt idx="19697">
                  <c:v>-5.7836899999999997E-2</c:v>
                </c:pt>
                <c:pt idx="19698">
                  <c:v>-5.4505900000000003E-2</c:v>
                </c:pt>
                <c:pt idx="19699">
                  <c:v>-5.10759E-2</c:v>
                </c:pt>
                <c:pt idx="19700">
                  <c:v>-4.7628200000000002E-2</c:v>
                </c:pt>
                <c:pt idx="19701">
                  <c:v>-4.4192599999999999E-2</c:v>
                </c:pt>
                <c:pt idx="19702">
                  <c:v>-4.0986399999999999E-2</c:v>
                </c:pt>
                <c:pt idx="19703">
                  <c:v>-3.7521899999999997E-2</c:v>
                </c:pt>
                <c:pt idx="19704">
                  <c:v>-3.4219899999999998E-2</c:v>
                </c:pt>
                <c:pt idx="19705">
                  <c:v>-3.0820299999999998E-2</c:v>
                </c:pt>
                <c:pt idx="19706">
                  <c:v>-2.73323E-2</c:v>
                </c:pt>
                <c:pt idx="19707">
                  <c:v>-2.39668E-2</c:v>
                </c:pt>
                <c:pt idx="19708">
                  <c:v>-2.0676699999999999E-2</c:v>
                </c:pt>
                <c:pt idx="19709">
                  <c:v>-1.7349199999999999E-2</c:v>
                </c:pt>
                <c:pt idx="19710">
                  <c:v>-1.39778E-2</c:v>
                </c:pt>
                <c:pt idx="19711">
                  <c:v>-1.0532400000000001E-2</c:v>
                </c:pt>
                <c:pt idx="19712">
                  <c:v>-7.4183399999999998E-3</c:v>
                </c:pt>
                <c:pt idx="19713">
                  <c:v>-4.1083200000000004E-3</c:v>
                </c:pt>
                <c:pt idx="19714">
                  <c:v>-9.3701500000000003E-4</c:v>
                </c:pt>
                <c:pt idx="19715">
                  <c:v>2.5150699999999999E-3</c:v>
                </c:pt>
                <c:pt idx="19716">
                  <c:v>5.6880899999999998E-3</c:v>
                </c:pt>
                <c:pt idx="19717">
                  <c:v>8.9512099999999994E-3</c:v>
                </c:pt>
                <c:pt idx="19718">
                  <c:v>1.21767E-2</c:v>
                </c:pt>
                <c:pt idx="19719">
                  <c:v>1.5625500000000001E-2</c:v>
                </c:pt>
                <c:pt idx="19720">
                  <c:v>1.8871300000000001E-2</c:v>
                </c:pt>
                <c:pt idx="19721">
                  <c:v>2.21446E-2</c:v>
                </c:pt>
                <c:pt idx="19722">
                  <c:v>2.5480599999999999E-2</c:v>
                </c:pt>
                <c:pt idx="19723">
                  <c:v>2.8679E-2</c:v>
                </c:pt>
                <c:pt idx="19724">
                  <c:v>3.19978E-2</c:v>
                </c:pt>
                <c:pt idx="19725">
                  <c:v>3.5117500000000003E-2</c:v>
                </c:pt>
                <c:pt idx="19726">
                  <c:v>3.8273399999999999E-2</c:v>
                </c:pt>
                <c:pt idx="19727">
                  <c:v>4.1578400000000001E-2</c:v>
                </c:pt>
                <c:pt idx="19728">
                  <c:v>4.4842199999999999E-2</c:v>
                </c:pt>
                <c:pt idx="19729">
                  <c:v>4.8089300000000001E-2</c:v>
                </c:pt>
                <c:pt idx="19730">
                  <c:v>5.1063799999999999E-2</c:v>
                </c:pt>
                <c:pt idx="19731">
                  <c:v>5.4494399999999998E-2</c:v>
                </c:pt>
                <c:pt idx="19732">
                  <c:v>5.7822199999999997E-2</c:v>
                </c:pt>
                <c:pt idx="19733">
                  <c:v>6.0985400000000002E-2</c:v>
                </c:pt>
                <c:pt idx="19734">
                  <c:v>6.4327400000000007E-2</c:v>
                </c:pt>
                <c:pt idx="19735">
                  <c:v>6.73179E-2</c:v>
                </c:pt>
                <c:pt idx="19736">
                  <c:v>7.0792499999999994E-2</c:v>
                </c:pt>
                <c:pt idx="19737">
                  <c:v>7.3826799999999998E-2</c:v>
                </c:pt>
                <c:pt idx="19738">
                  <c:v>7.7186199999999996E-2</c:v>
                </c:pt>
                <c:pt idx="19739">
                  <c:v>8.0313700000000002E-2</c:v>
                </c:pt>
                <c:pt idx="19740">
                  <c:v>8.3593200000000006E-2</c:v>
                </c:pt>
                <c:pt idx="19741">
                  <c:v>8.6929000000000006E-2</c:v>
                </c:pt>
                <c:pt idx="19742">
                  <c:v>8.9826000000000003E-2</c:v>
                </c:pt>
                <c:pt idx="19743">
                  <c:v>9.35309E-2</c:v>
                </c:pt>
                <c:pt idx="19744">
                  <c:v>9.6678399999999998E-2</c:v>
                </c:pt>
                <c:pt idx="19745">
                  <c:v>9.9827100000000002E-2</c:v>
                </c:pt>
                <c:pt idx="19746">
                  <c:v>0.103204</c:v>
                </c:pt>
                <c:pt idx="19747">
                  <c:v>0.10642799999999999</c:v>
                </c:pt>
                <c:pt idx="19748">
                  <c:v>0.10967200000000001</c:v>
                </c:pt>
                <c:pt idx="19749">
                  <c:v>0.113145</c:v>
                </c:pt>
                <c:pt idx="19750">
                  <c:v>0.11619400000000001</c:v>
                </c:pt>
                <c:pt idx="19751">
                  <c:v>0.119716</c:v>
                </c:pt>
                <c:pt idx="19752">
                  <c:v>0.12293800000000001</c:v>
                </c:pt>
                <c:pt idx="19753">
                  <c:v>0.12609600000000001</c:v>
                </c:pt>
                <c:pt idx="19754">
                  <c:v>0.12953100000000001</c:v>
                </c:pt>
                <c:pt idx="19755">
                  <c:v>0.13273699999999999</c:v>
                </c:pt>
                <c:pt idx="19756">
                  <c:v>0.136348</c:v>
                </c:pt>
                <c:pt idx="19757">
                  <c:v>0.13947599999999999</c:v>
                </c:pt>
                <c:pt idx="19758">
                  <c:v>0.14277200000000001</c:v>
                </c:pt>
                <c:pt idx="19759">
                  <c:v>0.146144</c:v>
                </c:pt>
                <c:pt idx="19760">
                  <c:v>0.14948400000000001</c:v>
                </c:pt>
                <c:pt idx="19761">
                  <c:v>0.15271899999999999</c:v>
                </c:pt>
                <c:pt idx="19762">
                  <c:v>0.15614400000000001</c:v>
                </c:pt>
                <c:pt idx="19763">
                  <c:v>0.15938099999999999</c:v>
                </c:pt>
                <c:pt idx="19764">
                  <c:v>0.16281599999999999</c:v>
                </c:pt>
                <c:pt idx="19765">
                  <c:v>0.166189</c:v>
                </c:pt>
                <c:pt idx="19766">
                  <c:v>0.169547</c:v>
                </c:pt>
                <c:pt idx="19767">
                  <c:v>0.172733</c:v>
                </c:pt>
                <c:pt idx="19768">
                  <c:v>0.17607300000000001</c:v>
                </c:pt>
                <c:pt idx="19769">
                  <c:v>0.17940800000000001</c:v>
                </c:pt>
                <c:pt idx="19770">
                  <c:v>0.18280299999999999</c:v>
                </c:pt>
                <c:pt idx="19771">
                  <c:v>0.18611900000000001</c:v>
                </c:pt>
                <c:pt idx="19772">
                  <c:v>0.189445</c:v>
                </c:pt>
                <c:pt idx="19773">
                  <c:v>0.192743</c:v>
                </c:pt>
                <c:pt idx="19774">
                  <c:v>0.19602800000000001</c:v>
                </c:pt>
                <c:pt idx="19775">
                  <c:v>0.199239</c:v>
                </c:pt>
                <c:pt idx="19776">
                  <c:v>0.20269100000000001</c:v>
                </c:pt>
                <c:pt idx="19777">
                  <c:v>0.205793</c:v>
                </c:pt>
                <c:pt idx="19778">
                  <c:v>0.209171</c:v>
                </c:pt>
                <c:pt idx="19779">
                  <c:v>0.21229200000000001</c:v>
                </c:pt>
                <c:pt idx="19780">
                  <c:v>0.21553800000000001</c:v>
                </c:pt>
                <c:pt idx="19781">
                  <c:v>0.21892600000000001</c:v>
                </c:pt>
                <c:pt idx="19782">
                  <c:v>0.222166</c:v>
                </c:pt>
                <c:pt idx="19783">
                  <c:v>0.22543299999999999</c:v>
                </c:pt>
                <c:pt idx="19784">
                  <c:v>0.22864399999999999</c:v>
                </c:pt>
                <c:pt idx="19785">
                  <c:v>0.23195299999999999</c:v>
                </c:pt>
                <c:pt idx="19786">
                  <c:v>0.235176</c:v>
                </c:pt>
                <c:pt idx="19787">
                  <c:v>0.23841200000000001</c:v>
                </c:pt>
                <c:pt idx="19788">
                  <c:v>0.24179200000000001</c:v>
                </c:pt>
                <c:pt idx="19789">
                  <c:v>0.24485199999999999</c:v>
                </c:pt>
                <c:pt idx="19790">
                  <c:v>0.24804499999999999</c:v>
                </c:pt>
                <c:pt idx="19791">
                  <c:v>0.251276</c:v>
                </c:pt>
                <c:pt idx="19792">
                  <c:v>0.25434400000000001</c:v>
                </c:pt>
                <c:pt idx="19793">
                  <c:v>0.25756899999999999</c:v>
                </c:pt>
                <c:pt idx="19794">
                  <c:v>0.260403</c:v>
                </c:pt>
                <c:pt idx="19795">
                  <c:v>0.26393100000000003</c:v>
                </c:pt>
                <c:pt idx="19796">
                  <c:v>0.26674900000000001</c:v>
                </c:pt>
                <c:pt idx="19797">
                  <c:v>0.269951</c:v>
                </c:pt>
                <c:pt idx="19798">
                  <c:v>0.27293899999999999</c:v>
                </c:pt>
                <c:pt idx="19799">
                  <c:v>0.276007</c:v>
                </c:pt>
                <c:pt idx="19800">
                  <c:v>0.27910299999999999</c:v>
                </c:pt>
                <c:pt idx="19801">
                  <c:v>0.281916</c:v>
                </c:pt>
                <c:pt idx="19802">
                  <c:v>0.28512399999999999</c:v>
                </c:pt>
                <c:pt idx="19803">
                  <c:v>0.28806799999999999</c:v>
                </c:pt>
                <c:pt idx="19804">
                  <c:v>0.29108200000000001</c:v>
                </c:pt>
                <c:pt idx="19805">
                  <c:v>0.293962</c:v>
                </c:pt>
                <c:pt idx="19806">
                  <c:v>0.29686899999999999</c:v>
                </c:pt>
                <c:pt idx="19807">
                  <c:v>0.29999399999999998</c:v>
                </c:pt>
                <c:pt idx="19808">
                  <c:v>0.30295</c:v>
                </c:pt>
                <c:pt idx="19809">
                  <c:v>0.305979</c:v>
                </c:pt>
                <c:pt idx="19810">
                  <c:v>0.30890299999999998</c:v>
                </c:pt>
                <c:pt idx="19811">
                  <c:v>0.31193100000000001</c:v>
                </c:pt>
                <c:pt idx="19812">
                  <c:v>0.31488699999999997</c:v>
                </c:pt>
                <c:pt idx="19813">
                  <c:v>0.31777899999999998</c:v>
                </c:pt>
                <c:pt idx="19814">
                  <c:v>0.320608</c:v>
                </c:pt>
                <c:pt idx="19815">
                  <c:v>0.32358500000000001</c:v>
                </c:pt>
                <c:pt idx="19816">
                  <c:v>0.32640799999999998</c:v>
                </c:pt>
                <c:pt idx="19817">
                  <c:v>0.32906400000000002</c:v>
                </c:pt>
                <c:pt idx="19818">
                  <c:v>0.33196599999999998</c:v>
                </c:pt>
                <c:pt idx="19819">
                  <c:v>0.33479199999999998</c:v>
                </c:pt>
                <c:pt idx="19820">
                  <c:v>0.33757599999999999</c:v>
                </c:pt>
                <c:pt idx="19821">
                  <c:v>0.340221</c:v>
                </c:pt>
                <c:pt idx="19822">
                  <c:v>0.34301799999999999</c:v>
                </c:pt>
                <c:pt idx="19823">
                  <c:v>0.34567799999999999</c:v>
                </c:pt>
                <c:pt idx="19824">
                  <c:v>0.34838599999999997</c:v>
                </c:pt>
                <c:pt idx="19825">
                  <c:v>0.35110599999999997</c:v>
                </c:pt>
                <c:pt idx="19826">
                  <c:v>0.35371399999999997</c:v>
                </c:pt>
                <c:pt idx="19827">
                  <c:v>0.35652699999999998</c:v>
                </c:pt>
                <c:pt idx="19828">
                  <c:v>0.35899199999999998</c:v>
                </c:pt>
                <c:pt idx="19829">
                  <c:v>0.36168899999999998</c:v>
                </c:pt>
                <c:pt idx="19830">
                  <c:v>0.36437999999999998</c:v>
                </c:pt>
                <c:pt idx="19831">
                  <c:v>0.36671900000000002</c:v>
                </c:pt>
                <c:pt idx="19832">
                  <c:v>0.36945699999999998</c:v>
                </c:pt>
                <c:pt idx="19833">
                  <c:v>0.37185400000000002</c:v>
                </c:pt>
                <c:pt idx="19834">
                  <c:v>0.37447200000000003</c:v>
                </c:pt>
                <c:pt idx="19835">
                  <c:v>0.37696000000000002</c:v>
                </c:pt>
                <c:pt idx="19836">
                  <c:v>0.37942900000000002</c:v>
                </c:pt>
                <c:pt idx="19837">
                  <c:v>0.381971</c:v>
                </c:pt>
                <c:pt idx="19838">
                  <c:v>0.384353</c:v>
                </c:pt>
                <c:pt idx="19839">
                  <c:v>0.38678099999999999</c:v>
                </c:pt>
                <c:pt idx="19840">
                  <c:v>0.38925199999999999</c:v>
                </c:pt>
                <c:pt idx="19841">
                  <c:v>0.39125500000000002</c:v>
                </c:pt>
                <c:pt idx="19842">
                  <c:v>0.39388099999999998</c:v>
                </c:pt>
                <c:pt idx="19843">
                  <c:v>0.39602199999999999</c:v>
                </c:pt>
                <c:pt idx="19844">
                  <c:v>0.39797399999999999</c:v>
                </c:pt>
                <c:pt idx="19845">
                  <c:v>0.40012300000000001</c:v>
                </c:pt>
                <c:pt idx="19846">
                  <c:v>0.40230700000000003</c:v>
                </c:pt>
                <c:pt idx="19847">
                  <c:v>0.40437000000000001</c:v>
                </c:pt>
                <c:pt idx="19848">
                  <c:v>0.406227</c:v>
                </c:pt>
                <c:pt idx="19849">
                  <c:v>0.40818399999999999</c:v>
                </c:pt>
                <c:pt idx="19850">
                  <c:v>0.41015800000000002</c:v>
                </c:pt>
                <c:pt idx="19851">
                  <c:v>0.41189900000000002</c:v>
                </c:pt>
                <c:pt idx="19852">
                  <c:v>0.41372700000000001</c:v>
                </c:pt>
                <c:pt idx="19853">
                  <c:v>0.41540899999999997</c:v>
                </c:pt>
                <c:pt idx="19854">
                  <c:v>0.41717199999999999</c:v>
                </c:pt>
                <c:pt idx="19855">
                  <c:v>0.41865200000000002</c:v>
                </c:pt>
                <c:pt idx="19856">
                  <c:v>0.42013099999999998</c:v>
                </c:pt>
                <c:pt idx="19857">
                  <c:v>0.42164200000000002</c:v>
                </c:pt>
                <c:pt idx="19858">
                  <c:v>0.42325099999999999</c:v>
                </c:pt>
                <c:pt idx="19859">
                  <c:v>0.424566</c:v>
                </c:pt>
                <c:pt idx="19860">
                  <c:v>0.425898</c:v>
                </c:pt>
                <c:pt idx="19861">
                  <c:v>0.42703400000000002</c:v>
                </c:pt>
                <c:pt idx="19862">
                  <c:v>0.42835400000000001</c:v>
                </c:pt>
                <c:pt idx="19863">
                  <c:v>0.42931000000000002</c:v>
                </c:pt>
                <c:pt idx="19864">
                  <c:v>0.43024400000000002</c:v>
                </c:pt>
                <c:pt idx="19865">
                  <c:v>0.431288</c:v>
                </c:pt>
                <c:pt idx="19866">
                  <c:v>0.43196899999999999</c:v>
                </c:pt>
                <c:pt idx="19867">
                  <c:v>0.43289299999999997</c:v>
                </c:pt>
                <c:pt idx="19868">
                  <c:v>0.43365399999999998</c:v>
                </c:pt>
                <c:pt idx="19869">
                  <c:v>0.43434499999999998</c:v>
                </c:pt>
                <c:pt idx="19870">
                  <c:v>0.43484299999999998</c:v>
                </c:pt>
                <c:pt idx="19871">
                  <c:v>0.43537799999999999</c:v>
                </c:pt>
                <c:pt idx="19872">
                  <c:v>0.43569000000000002</c:v>
                </c:pt>
                <c:pt idx="19873">
                  <c:v>0.43616899999999997</c:v>
                </c:pt>
                <c:pt idx="19874">
                  <c:v>0.436112</c:v>
                </c:pt>
                <c:pt idx="19875">
                  <c:v>0.43656699999999998</c:v>
                </c:pt>
                <c:pt idx="19876">
                  <c:v>0.43626799999999999</c:v>
                </c:pt>
                <c:pt idx="19877">
                  <c:v>0.43649199999999999</c:v>
                </c:pt>
                <c:pt idx="19878">
                  <c:v>0.43630099999999999</c:v>
                </c:pt>
                <c:pt idx="19879">
                  <c:v>0.43617299999999998</c:v>
                </c:pt>
                <c:pt idx="19880">
                  <c:v>0.43585099999999999</c:v>
                </c:pt>
                <c:pt idx="19881">
                  <c:v>0.43565100000000001</c:v>
                </c:pt>
                <c:pt idx="19882">
                  <c:v>0.435253</c:v>
                </c:pt>
                <c:pt idx="19883">
                  <c:v>0.43478699999999998</c:v>
                </c:pt>
                <c:pt idx="19884">
                  <c:v>0.43414199999999997</c:v>
                </c:pt>
                <c:pt idx="19885">
                  <c:v>0.43332900000000002</c:v>
                </c:pt>
                <c:pt idx="19886">
                  <c:v>0.43280099999999999</c:v>
                </c:pt>
                <c:pt idx="19887">
                  <c:v>0.43175400000000003</c:v>
                </c:pt>
                <c:pt idx="19888">
                  <c:v>0.43082199999999998</c:v>
                </c:pt>
                <c:pt idx="19889">
                  <c:v>0.42989699999999997</c:v>
                </c:pt>
                <c:pt idx="19890">
                  <c:v>0.428591</c:v>
                </c:pt>
                <c:pt idx="19891">
                  <c:v>0.42755300000000002</c:v>
                </c:pt>
                <c:pt idx="19892">
                  <c:v>0.42619000000000001</c:v>
                </c:pt>
                <c:pt idx="19893">
                  <c:v>0.42499599999999998</c:v>
                </c:pt>
                <c:pt idx="19894">
                  <c:v>0.42355999999999999</c:v>
                </c:pt>
                <c:pt idx="19895">
                  <c:v>0.42215999999999998</c:v>
                </c:pt>
                <c:pt idx="19896">
                  <c:v>0.42051699999999997</c:v>
                </c:pt>
                <c:pt idx="19897">
                  <c:v>0.41896800000000001</c:v>
                </c:pt>
                <c:pt idx="19898">
                  <c:v>0.41741499999999998</c:v>
                </c:pt>
                <c:pt idx="19899">
                  <c:v>0.41559400000000002</c:v>
                </c:pt>
                <c:pt idx="19900">
                  <c:v>0.41395100000000001</c:v>
                </c:pt>
                <c:pt idx="19901">
                  <c:v>0.41207100000000002</c:v>
                </c:pt>
                <c:pt idx="19902">
                  <c:v>0.410385</c:v>
                </c:pt>
                <c:pt idx="19903">
                  <c:v>0.408447</c:v>
                </c:pt>
                <c:pt idx="19904">
                  <c:v>0.40623100000000001</c:v>
                </c:pt>
                <c:pt idx="19905">
                  <c:v>0.40432099999999999</c:v>
                </c:pt>
                <c:pt idx="19906">
                  <c:v>0.402119</c:v>
                </c:pt>
                <c:pt idx="19907">
                  <c:v>0.39985999999999999</c:v>
                </c:pt>
                <c:pt idx="19908">
                  <c:v>0.39763900000000002</c:v>
                </c:pt>
                <c:pt idx="19909">
                  <c:v>0.39516299999999999</c:v>
                </c:pt>
                <c:pt idx="19910">
                  <c:v>0.39274399999999998</c:v>
                </c:pt>
                <c:pt idx="19911">
                  <c:v>0.39033299999999999</c:v>
                </c:pt>
                <c:pt idx="19912">
                  <c:v>0.38766299999999998</c:v>
                </c:pt>
                <c:pt idx="19913">
                  <c:v>0.38494699999999998</c:v>
                </c:pt>
                <c:pt idx="19914">
                  <c:v>0.38264999999999999</c:v>
                </c:pt>
                <c:pt idx="19915">
                  <c:v>0.37977699999999998</c:v>
                </c:pt>
                <c:pt idx="19916">
                  <c:v>0.37727699999999997</c:v>
                </c:pt>
                <c:pt idx="19917">
                  <c:v>0.37451699999999999</c:v>
                </c:pt>
                <c:pt idx="19918">
                  <c:v>0.37173400000000001</c:v>
                </c:pt>
                <c:pt idx="19919">
                  <c:v>0.36924299999999999</c:v>
                </c:pt>
                <c:pt idx="19920">
                  <c:v>0.36628500000000003</c:v>
                </c:pt>
                <c:pt idx="19921">
                  <c:v>0.36360500000000001</c:v>
                </c:pt>
                <c:pt idx="19922">
                  <c:v>0.36078500000000002</c:v>
                </c:pt>
                <c:pt idx="19923">
                  <c:v>0.357763</c:v>
                </c:pt>
                <c:pt idx="19924">
                  <c:v>0.35485800000000001</c:v>
                </c:pt>
                <c:pt idx="19925">
                  <c:v>0.35187000000000002</c:v>
                </c:pt>
                <c:pt idx="19926">
                  <c:v>0.34874500000000003</c:v>
                </c:pt>
                <c:pt idx="19927">
                  <c:v>0.34576000000000001</c:v>
                </c:pt>
                <c:pt idx="19928">
                  <c:v>0.342642</c:v>
                </c:pt>
                <c:pt idx="19929">
                  <c:v>0.33934199999999998</c:v>
                </c:pt>
                <c:pt idx="19930">
                  <c:v>0.33641500000000002</c:v>
                </c:pt>
                <c:pt idx="19931">
                  <c:v>0.333092</c:v>
                </c:pt>
                <c:pt idx="19932">
                  <c:v>0.32985500000000001</c:v>
                </c:pt>
                <c:pt idx="19933">
                  <c:v>0.326569</c:v>
                </c:pt>
                <c:pt idx="19934">
                  <c:v>0.323438</c:v>
                </c:pt>
                <c:pt idx="19935">
                  <c:v>0.31994600000000001</c:v>
                </c:pt>
                <c:pt idx="19936">
                  <c:v>0.31665399999999999</c:v>
                </c:pt>
                <c:pt idx="19937">
                  <c:v>0.313332</c:v>
                </c:pt>
                <c:pt idx="19938">
                  <c:v>0.31002800000000003</c:v>
                </c:pt>
                <c:pt idx="19939">
                  <c:v>0.30656299999999997</c:v>
                </c:pt>
                <c:pt idx="19940">
                  <c:v>0.30321700000000001</c:v>
                </c:pt>
                <c:pt idx="19941">
                  <c:v>0.29977799999999999</c:v>
                </c:pt>
                <c:pt idx="19942">
                  <c:v>0.296211</c:v>
                </c:pt>
                <c:pt idx="19943">
                  <c:v>0.29297299999999998</c:v>
                </c:pt>
                <c:pt idx="19944">
                  <c:v>0.289603</c:v>
                </c:pt>
                <c:pt idx="19945">
                  <c:v>0.28597</c:v>
                </c:pt>
                <c:pt idx="19946">
                  <c:v>0.28264400000000001</c:v>
                </c:pt>
                <c:pt idx="19947">
                  <c:v>0.27923900000000001</c:v>
                </c:pt>
                <c:pt idx="19948">
                  <c:v>0.27572999999999998</c:v>
                </c:pt>
                <c:pt idx="19949">
                  <c:v>0.27238600000000002</c:v>
                </c:pt>
                <c:pt idx="19950">
                  <c:v>0.26883699999999999</c:v>
                </c:pt>
                <c:pt idx="19951">
                  <c:v>0.26524999999999999</c:v>
                </c:pt>
                <c:pt idx="19952">
                  <c:v>0.26182100000000003</c:v>
                </c:pt>
                <c:pt idx="19953">
                  <c:v>0.25801400000000002</c:v>
                </c:pt>
                <c:pt idx="19954">
                  <c:v>0.25459999999999999</c:v>
                </c:pt>
                <c:pt idx="19955">
                  <c:v>0.25098199999999998</c:v>
                </c:pt>
                <c:pt idx="19956">
                  <c:v>0.247306</c:v>
                </c:pt>
                <c:pt idx="19957">
                  <c:v>0.243842</c:v>
                </c:pt>
                <c:pt idx="19958">
                  <c:v>0.24029</c:v>
                </c:pt>
                <c:pt idx="19959">
                  <c:v>0.23678299999999999</c:v>
                </c:pt>
                <c:pt idx="19960">
                  <c:v>0.23313400000000001</c:v>
                </c:pt>
                <c:pt idx="19961">
                  <c:v>0.22964599999999999</c:v>
                </c:pt>
                <c:pt idx="19962">
                  <c:v>0.22612599999999999</c:v>
                </c:pt>
                <c:pt idx="19963">
                  <c:v>0.22244900000000001</c:v>
                </c:pt>
                <c:pt idx="19964">
                  <c:v>0.21889600000000001</c:v>
                </c:pt>
                <c:pt idx="19965">
                  <c:v>0.215528</c:v>
                </c:pt>
                <c:pt idx="19966">
                  <c:v>0.21187500000000001</c:v>
                </c:pt>
                <c:pt idx="19967">
                  <c:v>0.208344</c:v>
                </c:pt>
                <c:pt idx="19968">
                  <c:v>0.20480499999999999</c:v>
                </c:pt>
                <c:pt idx="19969">
                  <c:v>0.20138800000000001</c:v>
                </c:pt>
                <c:pt idx="19970">
                  <c:v>0.19769400000000001</c:v>
                </c:pt>
                <c:pt idx="19971">
                  <c:v>0.194218</c:v>
                </c:pt>
                <c:pt idx="19972">
                  <c:v>0.190692</c:v>
                </c:pt>
                <c:pt idx="19973">
                  <c:v>0.187087</c:v>
                </c:pt>
                <c:pt idx="19974">
                  <c:v>0.18367600000000001</c:v>
                </c:pt>
                <c:pt idx="19975">
                  <c:v>0.18010699999999999</c:v>
                </c:pt>
                <c:pt idx="19976">
                  <c:v>0.17671899999999999</c:v>
                </c:pt>
                <c:pt idx="19977">
                  <c:v>0.173323</c:v>
                </c:pt>
                <c:pt idx="19978">
                  <c:v>0.16980700000000001</c:v>
                </c:pt>
                <c:pt idx="19979">
                  <c:v>0.16642399999999999</c:v>
                </c:pt>
                <c:pt idx="19980">
                  <c:v>0.16317499999999999</c:v>
                </c:pt>
                <c:pt idx="19981">
                  <c:v>0.15981799999999999</c:v>
                </c:pt>
                <c:pt idx="19982">
                  <c:v>0.15645600000000001</c:v>
                </c:pt>
                <c:pt idx="19983">
                  <c:v>0.153146</c:v>
                </c:pt>
                <c:pt idx="19984">
                  <c:v>0.14982699999999999</c:v>
                </c:pt>
                <c:pt idx="19985">
                  <c:v>0.146672</c:v>
                </c:pt>
                <c:pt idx="19986">
                  <c:v>0.14341499999999999</c:v>
                </c:pt>
                <c:pt idx="19987">
                  <c:v>0.14028099999999999</c:v>
                </c:pt>
                <c:pt idx="19988">
                  <c:v>0.13708100000000001</c:v>
                </c:pt>
                <c:pt idx="19989">
                  <c:v>0.13392899999999999</c:v>
                </c:pt>
                <c:pt idx="19990">
                  <c:v>0.13075600000000001</c:v>
                </c:pt>
                <c:pt idx="19991">
                  <c:v>0.127501</c:v>
                </c:pt>
                <c:pt idx="19992">
                  <c:v>0.124418</c:v>
                </c:pt>
                <c:pt idx="19993">
                  <c:v>0.12124799999999999</c:v>
                </c:pt>
                <c:pt idx="19994">
                  <c:v>0.11834799999999999</c:v>
                </c:pt>
                <c:pt idx="19995">
                  <c:v>0.11496000000000001</c:v>
                </c:pt>
                <c:pt idx="19996">
                  <c:v>0.112043</c:v>
                </c:pt>
                <c:pt idx="19997">
                  <c:v>0.109054</c:v>
                </c:pt>
                <c:pt idx="19998">
                  <c:v>0.106</c:v>
                </c:pt>
                <c:pt idx="19999">
                  <c:v>0.103044</c:v>
                </c:pt>
                <c:pt idx="20000">
                  <c:v>9.9815799999999996E-2</c:v>
                </c:pt>
                <c:pt idx="20001">
                  <c:v>9.7091499999999997E-2</c:v>
                </c:pt>
                <c:pt idx="20002">
                  <c:v>9.4129599999999994E-2</c:v>
                </c:pt>
                <c:pt idx="20003">
                  <c:v>9.1148699999999999E-2</c:v>
                </c:pt>
                <c:pt idx="20004">
                  <c:v>8.8383500000000004E-2</c:v>
                </c:pt>
                <c:pt idx="20005">
                  <c:v>8.5568500000000006E-2</c:v>
                </c:pt>
                <c:pt idx="20006">
                  <c:v>8.2619300000000007E-2</c:v>
                </c:pt>
                <c:pt idx="20007">
                  <c:v>7.9828200000000002E-2</c:v>
                </c:pt>
                <c:pt idx="20008">
                  <c:v>7.71704E-2</c:v>
                </c:pt>
                <c:pt idx="20009">
                  <c:v>7.4461399999999997E-2</c:v>
                </c:pt>
                <c:pt idx="20010">
                  <c:v>7.1651999999999993E-2</c:v>
                </c:pt>
                <c:pt idx="20011">
                  <c:v>6.8716399999999997E-2</c:v>
                </c:pt>
                <c:pt idx="20012">
                  <c:v>6.6402799999999998E-2</c:v>
                </c:pt>
                <c:pt idx="20013">
                  <c:v>6.3463099999999995E-2</c:v>
                </c:pt>
                <c:pt idx="20014">
                  <c:v>6.0788700000000001E-2</c:v>
                </c:pt>
                <c:pt idx="20015">
                  <c:v>5.8150100000000003E-2</c:v>
                </c:pt>
                <c:pt idx="20016">
                  <c:v>5.5524299999999999E-2</c:v>
                </c:pt>
                <c:pt idx="20017">
                  <c:v>5.2735999999999998E-2</c:v>
                </c:pt>
                <c:pt idx="20018">
                  <c:v>4.9950799999999997E-2</c:v>
                </c:pt>
                <c:pt idx="20019">
                  <c:v>4.7262199999999997E-2</c:v>
                </c:pt>
                <c:pt idx="20020">
                  <c:v>4.4703199999999998E-2</c:v>
                </c:pt>
                <c:pt idx="20021">
                  <c:v>4.1881099999999997E-2</c:v>
                </c:pt>
                <c:pt idx="20022">
                  <c:v>3.9294599999999999E-2</c:v>
                </c:pt>
                <c:pt idx="20023">
                  <c:v>3.6438199999999997E-2</c:v>
                </c:pt>
                <c:pt idx="20024">
                  <c:v>3.3779000000000003E-2</c:v>
                </c:pt>
                <c:pt idx="20025">
                  <c:v>3.1404300000000003E-2</c:v>
                </c:pt>
                <c:pt idx="20026">
                  <c:v>2.8863099999999999E-2</c:v>
                </c:pt>
                <c:pt idx="20027">
                  <c:v>2.5914699999999999E-2</c:v>
                </c:pt>
                <c:pt idx="20028">
                  <c:v>2.3260099999999999E-2</c:v>
                </c:pt>
                <c:pt idx="20029">
                  <c:v>2.08267E-2</c:v>
                </c:pt>
                <c:pt idx="20030">
                  <c:v>1.8195800000000002E-2</c:v>
                </c:pt>
                <c:pt idx="20031">
                  <c:v>1.5736099999999999E-2</c:v>
                </c:pt>
                <c:pt idx="20032">
                  <c:v>1.28615E-2</c:v>
                </c:pt>
                <c:pt idx="20033">
                  <c:v>1.03166E-2</c:v>
                </c:pt>
                <c:pt idx="20034">
                  <c:v>7.8052099999999999E-3</c:v>
                </c:pt>
                <c:pt idx="20035">
                  <c:v>5.0611700000000003E-3</c:v>
                </c:pt>
                <c:pt idx="20036">
                  <c:v>2.6389600000000001E-3</c:v>
                </c:pt>
                <c:pt idx="20037" formatCode="0.00E+00">
                  <c:v>-8.8323000000000001E-5</c:v>
                </c:pt>
                <c:pt idx="20038">
                  <c:v>-3.0078700000000002E-3</c:v>
                </c:pt>
                <c:pt idx="20039">
                  <c:v>-5.3966600000000002E-3</c:v>
                </c:pt>
                <c:pt idx="20040">
                  <c:v>-8.0111999999999996E-3</c:v>
                </c:pt>
                <c:pt idx="20041">
                  <c:v>-1.06696E-2</c:v>
                </c:pt>
                <c:pt idx="20042">
                  <c:v>-1.32782E-2</c:v>
                </c:pt>
                <c:pt idx="20043">
                  <c:v>-1.6197099999999999E-2</c:v>
                </c:pt>
                <c:pt idx="20044">
                  <c:v>-1.8686999999999999E-2</c:v>
                </c:pt>
                <c:pt idx="20045">
                  <c:v>-2.14174E-2</c:v>
                </c:pt>
                <c:pt idx="20046">
                  <c:v>-2.40234E-2</c:v>
                </c:pt>
                <c:pt idx="20047">
                  <c:v>-2.6762000000000001E-2</c:v>
                </c:pt>
                <c:pt idx="20048">
                  <c:v>-2.9270899999999999E-2</c:v>
                </c:pt>
                <c:pt idx="20049">
                  <c:v>-3.2283699999999999E-2</c:v>
                </c:pt>
                <c:pt idx="20050">
                  <c:v>-3.4525800000000002E-2</c:v>
                </c:pt>
                <c:pt idx="20051">
                  <c:v>-3.7305499999999998E-2</c:v>
                </c:pt>
                <c:pt idx="20052">
                  <c:v>-4.0218200000000003E-2</c:v>
                </c:pt>
                <c:pt idx="20053">
                  <c:v>-4.2617299999999997E-2</c:v>
                </c:pt>
                <c:pt idx="20054">
                  <c:v>-4.5304400000000002E-2</c:v>
                </c:pt>
                <c:pt idx="20055">
                  <c:v>-4.8002200000000002E-2</c:v>
                </c:pt>
                <c:pt idx="20056">
                  <c:v>-5.0480200000000003E-2</c:v>
                </c:pt>
                <c:pt idx="20057">
                  <c:v>-5.32573E-2</c:v>
                </c:pt>
                <c:pt idx="20058">
                  <c:v>-5.5963100000000002E-2</c:v>
                </c:pt>
                <c:pt idx="20059">
                  <c:v>-5.8395099999999998E-2</c:v>
                </c:pt>
                <c:pt idx="20060">
                  <c:v>-6.1185200000000002E-2</c:v>
                </c:pt>
                <c:pt idx="20061">
                  <c:v>-6.3642400000000002E-2</c:v>
                </c:pt>
                <c:pt idx="20062">
                  <c:v>-6.6501000000000005E-2</c:v>
                </c:pt>
                <c:pt idx="20063">
                  <c:v>-6.9100300000000003E-2</c:v>
                </c:pt>
                <c:pt idx="20064">
                  <c:v>-7.1639400000000006E-2</c:v>
                </c:pt>
                <c:pt idx="20065">
                  <c:v>-7.4454199999999998E-2</c:v>
                </c:pt>
                <c:pt idx="20066">
                  <c:v>-7.6845499999999997E-2</c:v>
                </c:pt>
                <c:pt idx="20067">
                  <c:v>-7.9401299999999994E-2</c:v>
                </c:pt>
                <c:pt idx="20068">
                  <c:v>-8.2119700000000004E-2</c:v>
                </c:pt>
                <c:pt idx="20069">
                  <c:v>-8.46465E-2</c:v>
                </c:pt>
                <c:pt idx="20070">
                  <c:v>-8.7336300000000006E-2</c:v>
                </c:pt>
                <c:pt idx="20071">
                  <c:v>-8.9855900000000002E-2</c:v>
                </c:pt>
                <c:pt idx="20072">
                  <c:v>-9.2411999999999994E-2</c:v>
                </c:pt>
                <c:pt idx="20073">
                  <c:v>-9.4945500000000002E-2</c:v>
                </c:pt>
                <c:pt idx="20074">
                  <c:v>-9.7507399999999994E-2</c:v>
                </c:pt>
                <c:pt idx="20075">
                  <c:v>-0.10009700000000001</c:v>
                </c:pt>
                <c:pt idx="20076">
                  <c:v>-0.10259</c:v>
                </c:pt>
                <c:pt idx="20077">
                  <c:v>-0.104952</c:v>
                </c:pt>
                <c:pt idx="20078">
                  <c:v>-0.107446</c:v>
                </c:pt>
                <c:pt idx="20079">
                  <c:v>-0.109793</c:v>
                </c:pt>
                <c:pt idx="20080">
                  <c:v>-0.11211599999999999</c:v>
                </c:pt>
                <c:pt idx="20081">
                  <c:v>-0.11446099999999999</c:v>
                </c:pt>
                <c:pt idx="20082">
                  <c:v>-0.116926</c:v>
                </c:pt>
                <c:pt idx="20083">
                  <c:v>-0.119202</c:v>
                </c:pt>
                <c:pt idx="20084">
                  <c:v>-0.12145</c:v>
                </c:pt>
                <c:pt idx="20085">
                  <c:v>-0.123696</c:v>
                </c:pt>
                <c:pt idx="20086">
                  <c:v>-0.12603900000000001</c:v>
                </c:pt>
                <c:pt idx="20087">
                  <c:v>-0.12826199999999999</c:v>
                </c:pt>
                <c:pt idx="20088">
                  <c:v>-0.13059000000000001</c:v>
                </c:pt>
                <c:pt idx="20089">
                  <c:v>-0.13265299999999999</c:v>
                </c:pt>
                <c:pt idx="20090">
                  <c:v>-0.13502500000000001</c:v>
                </c:pt>
                <c:pt idx="20091">
                  <c:v>-0.13701199999999999</c:v>
                </c:pt>
                <c:pt idx="20092">
                  <c:v>-0.139324</c:v>
                </c:pt>
                <c:pt idx="20093">
                  <c:v>-0.141483</c:v>
                </c:pt>
                <c:pt idx="20094">
                  <c:v>-0.14363799999999999</c:v>
                </c:pt>
                <c:pt idx="20095">
                  <c:v>-0.145652</c:v>
                </c:pt>
                <c:pt idx="20096">
                  <c:v>-0.14781</c:v>
                </c:pt>
                <c:pt idx="20097">
                  <c:v>-0.14988599999999999</c:v>
                </c:pt>
                <c:pt idx="20098">
                  <c:v>-0.15191399999999999</c:v>
                </c:pt>
                <c:pt idx="20099">
                  <c:v>-0.15387000000000001</c:v>
                </c:pt>
                <c:pt idx="20100">
                  <c:v>-0.15576899999999999</c:v>
                </c:pt>
                <c:pt idx="20101">
                  <c:v>-0.157725</c:v>
                </c:pt>
                <c:pt idx="20102">
                  <c:v>-0.15953400000000001</c:v>
                </c:pt>
                <c:pt idx="20103">
                  <c:v>-0.161495</c:v>
                </c:pt>
                <c:pt idx="20104">
                  <c:v>-0.163246</c:v>
                </c:pt>
                <c:pt idx="20105">
                  <c:v>-0.165077</c:v>
                </c:pt>
                <c:pt idx="20106">
                  <c:v>-0.166764</c:v>
                </c:pt>
                <c:pt idx="20107">
                  <c:v>-0.16844000000000001</c:v>
                </c:pt>
                <c:pt idx="20108">
                  <c:v>-0.17028099999999999</c:v>
                </c:pt>
                <c:pt idx="20109">
                  <c:v>-0.171788</c:v>
                </c:pt>
                <c:pt idx="20110">
                  <c:v>-0.17358599999999999</c:v>
                </c:pt>
                <c:pt idx="20111">
                  <c:v>-0.175096</c:v>
                </c:pt>
                <c:pt idx="20112">
                  <c:v>-0.176811</c:v>
                </c:pt>
                <c:pt idx="20113">
                  <c:v>-0.1782</c:v>
                </c:pt>
                <c:pt idx="20114">
                  <c:v>-0.1799</c:v>
                </c:pt>
                <c:pt idx="20115">
                  <c:v>-0.18131900000000001</c:v>
                </c:pt>
                <c:pt idx="20116">
                  <c:v>-0.18254100000000001</c:v>
                </c:pt>
                <c:pt idx="20117">
                  <c:v>-0.184082</c:v>
                </c:pt>
                <c:pt idx="20118">
                  <c:v>-0.185281</c:v>
                </c:pt>
                <c:pt idx="20119">
                  <c:v>-0.186611</c:v>
                </c:pt>
                <c:pt idx="20120">
                  <c:v>-0.187887</c:v>
                </c:pt>
                <c:pt idx="20121">
                  <c:v>-0.18915399999999999</c:v>
                </c:pt>
                <c:pt idx="20122">
                  <c:v>-0.190362</c:v>
                </c:pt>
                <c:pt idx="20123">
                  <c:v>-0.191445</c:v>
                </c:pt>
                <c:pt idx="20124">
                  <c:v>-0.192579</c:v>
                </c:pt>
                <c:pt idx="20125">
                  <c:v>-0.19331200000000001</c:v>
                </c:pt>
                <c:pt idx="20126">
                  <c:v>-0.19477900000000001</c:v>
                </c:pt>
                <c:pt idx="20127">
                  <c:v>-0.19566500000000001</c:v>
                </c:pt>
                <c:pt idx="20128">
                  <c:v>-0.196523</c:v>
                </c:pt>
                <c:pt idx="20129">
                  <c:v>-0.19747500000000001</c:v>
                </c:pt>
                <c:pt idx="20130">
                  <c:v>-0.19846</c:v>
                </c:pt>
                <c:pt idx="20131">
                  <c:v>-0.19923199999999999</c:v>
                </c:pt>
                <c:pt idx="20132">
                  <c:v>-0.19978099999999999</c:v>
                </c:pt>
                <c:pt idx="20133">
                  <c:v>-0.20058100000000001</c:v>
                </c:pt>
                <c:pt idx="20134">
                  <c:v>-0.201208</c:v>
                </c:pt>
                <c:pt idx="20135">
                  <c:v>-0.20188700000000001</c:v>
                </c:pt>
                <c:pt idx="20136">
                  <c:v>-0.202291</c:v>
                </c:pt>
                <c:pt idx="20137">
                  <c:v>-0.202733</c:v>
                </c:pt>
                <c:pt idx="20138">
                  <c:v>-0.20336499999999999</c:v>
                </c:pt>
                <c:pt idx="20139">
                  <c:v>-0.20379</c:v>
                </c:pt>
                <c:pt idx="20140">
                  <c:v>-0.20405400000000001</c:v>
                </c:pt>
                <c:pt idx="20141">
                  <c:v>-0.20433499999999999</c:v>
                </c:pt>
                <c:pt idx="20142">
                  <c:v>-0.20481199999999999</c:v>
                </c:pt>
                <c:pt idx="20143">
                  <c:v>-0.205011</c:v>
                </c:pt>
                <c:pt idx="20144">
                  <c:v>-0.205097</c:v>
                </c:pt>
                <c:pt idx="20145">
                  <c:v>-0.20530599999999999</c:v>
                </c:pt>
                <c:pt idx="20146">
                  <c:v>-0.20519200000000001</c:v>
                </c:pt>
                <c:pt idx="20147">
                  <c:v>-0.205375</c:v>
                </c:pt>
                <c:pt idx="20148">
                  <c:v>-0.20532300000000001</c:v>
                </c:pt>
                <c:pt idx="20149">
                  <c:v>-0.205205</c:v>
                </c:pt>
                <c:pt idx="20150">
                  <c:v>-0.20516599999999999</c:v>
                </c:pt>
                <c:pt idx="20151">
                  <c:v>-0.20499400000000001</c:v>
                </c:pt>
                <c:pt idx="20152">
                  <c:v>-0.205017</c:v>
                </c:pt>
                <c:pt idx="20153">
                  <c:v>-0.204739</c:v>
                </c:pt>
                <c:pt idx="20154">
                  <c:v>-0.20449400000000001</c:v>
                </c:pt>
                <c:pt idx="20155">
                  <c:v>-0.204149</c:v>
                </c:pt>
                <c:pt idx="20156">
                  <c:v>-0.203817</c:v>
                </c:pt>
                <c:pt idx="20157">
                  <c:v>-0.20331099999999999</c:v>
                </c:pt>
                <c:pt idx="20158">
                  <c:v>-0.203065</c:v>
                </c:pt>
                <c:pt idx="20159">
                  <c:v>-0.20246500000000001</c:v>
                </c:pt>
                <c:pt idx="20160">
                  <c:v>-0.201823</c:v>
                </c:pt>
                <c:pt idx="20161">
                  <c:v>-0.20152500000000001</c:v>
                </c:pt>
                <c:pt idx="20162">
                  <c:v>-0.20084099999999999</c:v>
                </c:pt>
                <c:pt idx="20163">
                  <c:v>-0.20037099999999999</c:v>
                </c:pt>
                <c:pt idx="20164">
                  <c:v>-0.19969200000000001</c:v>
                </c:pt>
                <c:pt idx="20165">
                  <c:v>-0.19916700000000001</c:v>
                </c:pt>
                <c:pt idx="20166">
                  <c:v>-0.19847000000000001</c:v>
                </c:pt>
                <c:pt idx="20167">
                  <c:v>-0.19770199999999999</c:v>
                </c:pt>
                <c:pt idx="20168">
                  <c:v>-0.19700200000000001</c:v>
                </c:pt>
                <c:pt idx="20169">
                  <c:v>-0.19626399999999999</c:v>
                </c:pt>
                <c:pt idx="20170">
                  <c:v>-0.19545199999999999</c:v>
                </c:pt>
                <c:pt idx="20171">
                  <c:v>-0.19450899999999999</c:v>
                </c:pt>
                <c:pt idx="20172">
                  <c:v>-0.193913</c:v>
                </c:pt>
                <c:pt idx="20173">
                  <c:v>-0.19281200000000001</c:v>
                </c:pt>
                <c:pt idx="20174">
                  <c:v>-0.19212899999999999</c:v>
                </c:pt>
                <c:pt idx="20175">
                  <c:v>-0.191299</c:v>
                </c:pt>
                <c:pt idx="20176">
                  <c:v>-0.19025500000000001</c:v>
                </c:pt>
                <c:pt idx="20177">
                  <c:v>-0.18973300000000001</c:v>
                </c:pt>
                <c:pt idx="20178">
                  <c:v>-0.188582</c:v>
                </c:pt>
                <c:pt idx="20179">
                  <c:v>-0.18781400000000001</c:v>
                </c:pt>
                <c:pt idx="20180">
                  <c:v>-0.186948</c:v>
                </c:pt>
                <c:pt idx="20181">
                  <c:v>-0.186059</c:v>
                </c:pt>
                <c:pt idx="20182">
                  <c:v>-0.185144</c:v>
                </c:pt>
                <c:pt idx="20183">
                  <c:v>-0.184172</c:v>
                </c:pt>
                <c:pt idx="20184">
                  <c:v>-0.18337300000000001</c:v>
                </c:pt>
                <c:pt idx="20185">
                  <c:v>-0.18243999999999999</c:v>
                </c:pt>
                <c:pt idx="20186">
                  <c:v>-0.18151800000000001</c:v>
                </c:pt>
                <c:pt idx="20187">
                  <c:v>-0.180564</c:v>
                </c:pt>
                <c:pt idx="20188">
                  <c:v>-0.17960100000000001</c:v>
                </c:pt>
                <c:pt idx="20189">
                  <c:v>-0.178623</c:v>
                </c:pt>
                <c:pt idx="20190">
                  <c:v>-0.17796100000000001</c:v>
                </c:pt>
                <c:pt idx="20191">
                  <c:v>-0.17696000000000001</c:v>
                </c:pt>
                <c:pt idx="20192">
                  <c:v>-0.17611099999999999</c:v>
                </c:pt>
                <c:pt idx="20193">
                  <c:v>-0.175233</c:v>
                </c:pt>
                <c:pt idx="20194">
                  <c:v>-0.174591</c:v>
                </c:pt>
                <c:pt idx="20195">
                  <c:v>-0.17383299999999999</c:v>
                </c:pt>
                <c:pt idx="20196">
                  <c:v>-0.172767</c:v>
                </c:pt>
                <c:pt idx="20197">
                  <c:v>-0.171984</c:v>
                </c:pt>
                <c:pt idx="20198">
                  <c:v>-0.17106199999999999</c:v>
                </c:pt>
                <c:pt idx="20199">
                  <c:v>-0.17021900000000001</c:v>
                </c:pt>
                <c:pt idx="20200">
                  <c:v>-0.169207</c:v>
                </c:pt>
                <c:pt idx="20201">
                  <c:v>-0.16845399999999999</c:v>
                </c:pt>
                <c:pt idx="20202">
                  <c:v>-0.16770099999999999</c:v>
                </c:pt>
                <c:pt idx="20203">
                  <c:v>-0.16664100000000001</c:v>
                </c:pt>
                <c:pt idx="20204">
                  <c:v>-0.165939</c:v>
                </c:pt>
                <c:pt idx="20205">
                  <c:v>-0.16524800000000001</c:v>
                </c:pt>
                <c:pt idx="20206">
                  <c:v>-0.164351</c:v>
                </c:pt>
                <c:pt idx="20207">
                  <c:v>-0.16372600000000001</c:v>
                </c:pt>
                <c:pt idx="20208">
                  <c:v>-0.16311999999999999</c:v>
                </c:pt>
                <c:pt idx="20209">
                  <c:v>-0.16234499999999999</c:v>
                </c:pt>
                <c:pt idx="20210">
                  <c:v>-0.161525</c:v>
                </c:pt>
                <c:pt idx="20211">
                  <c:v>-0.160858</c:v>
                </c:pt>
                <c:pt idx="20212">
                  <c:v>-0.16030900000000001</c:v>
                </c:pt>
                <c:pt idx="20213">
                  <c:v>-0.15961500000000001</c:v>
                </c:pt>
                <c:pt idx="20214">
                  <c:v>-0.15878</c:v>
                </c:pt>
                <c:pt idx="20215">
                  <c:v>-0.158278</c:v>
                </c:pt>
                <c:pt idx="20216">
                  <c:v>-0.157634</c:v>
                </c:pt>
                <c:pt idx="20217">
                  <c:v>-0.15696499999999999</c:v>
                </c:pt>
                <c:pt idx="20218">
                  <c:v>-0.15656900000000001</c:v>
                </c:pt>
                <c:pt idx="20219">
                  <c:v>-0.15570000000000001</c:v>
                </c:pt>
                <c:pt idx="20220">
                  <c:v>-0.15518799999999999</c:v>
                </c:pt>
                <c:pt idx="20221">
                  <c:v>-0.15468999999999999</c:v>
                </c:pt>
                <c:pt idx="20222">
                  <c:v>-0.154059</c:v>
                </c:pt>
                <c:pt idx="20223">
                  <c:v>-0.15345200000000001</c:v>
                </c:pt>
                <c:pt idx="20224">
                  <c:v>-0.15284</c:v>
                </c:pt>
                <c:pt idx="20225">
                  <c:v>-0.15234600000000001</c:v>
                </c:pt>
                <c:pt idx="20226">
                  <c:v>-0.151639</c:v>
                </c:pt>
                <c:pt idx="20227">
                  <c:v>-0.15120900000000001</c:v>
                </c:pt>
                <c:pt idx="20228">
                  <c:v>-0.15057799999999999</c:v>
                </c:pt>
                <c:pt idx="20229">
                  <c:v>-0.15029200000000001</c:v>
                </c:pt>
                <c:pt idx="20230">
                  <c:v>-0.14965999999999999</c:v>
                </c:pt>
                <c:pt idx="20231">
                  <c:v>-0.149087</c:v>
                </c:pt>
                <c:pt idx="20232">
                  <c:v>-0.148643</c:v>
                </c:pt>
                <c:pt idx="20233">
                  <c:v>-0.148149</c:v>
                </c:pt>
                <c:pt idx="20234">
                  <c:v>-0.14771799999999999</c:v>
                </c:pt>
                <c:pt idx="20235">
                  <c:v>-0.147204</c:v>
                </c:pt>
                <c:pt idx="20236">
                  <c:v>-0.146757</c:v>
                </c:pt>
                <c:pt idx="20237">
                  <c:v>-0.14643800000000001</c:v>
                </c:pt>
                <c:pt idx="20238">
                  <c:v>-0.14565600000000001</c:v>
                </c:pt>
                <c:pt idx="20239">
                  <c:v>-0.14519599999999999</c:v>
                </c:pt>
                <c:pt idx="20240">
                  <c:v>-0.144839</c:v>
                </c:pt>
                <c:pt idx="20241">
                  <c:v>-0.14436599999999999</c:v>
                </c:pt>
                <c:pt idx="20242">
                  <c:v>-0.143732</c:v>
                </c:pt>
                <c:pt idx="20243">
                  <c:v>-0.143348</c:v>
                </c:pt>
                <c:pt idx="20244">
                  <c:v>-0.142847</c:v>
                </c:pt>
                <c:pt idx="20245">
                  <c:v>-0.14246400000000001</c:v>
                </c:pt>
                <c:pt idx="20246">
                  <c:v>-0.14211099999999999</c:v>
                </c:pt>
                <c:pt idx="20247">
                  <c:v>-0.141459</c:v>
                </c:pt>
                <c:pt idx="20248">
                  <c:v>-0.14138100000000001</c:v>
                </c:pt>
                <c:pt idx="20249">
                  <c:v>-0.14082800000000001</c:v>
                </c:pt>
                <c:pt idx="20250">
                  <c:v>-0.140542</c:v>
                </c:pt>
                <c:pt idx="20251">
                  <c:v>-0.14016300000000001</c:v>
                </c:pt>
                <c:pt idx="20252">
                  <c:v>-0.13978399999999999</c:v>
                </c:pt>
                <c:pt idx="20253">
                  <c:v>-0.13930200000000001</c:v>
                </c:pt>
                <c:pt idx="20254">
                  <c:v>-0.13895299999999999</c:v>
                </c:pt>
                <c:pt idx="20255">
                  <c:v>-0.138491</c:v>
                </c:pt>
                <c:pt idx="20256">
                  <c:v>-0.138124</c:v>
                </c:pt>
                <c:pt idx="20257">
                  <c:v>-0.137882</c:v>
                </c:pt>
                <c:pt idx="20258">
                  <c:v>-0.137154</c:v>
                </c:pt>
                <c:pt idx="20259">
                  <c:v>-0.136911</c:v>
                </c:pt>
                <c:pt idx="20260">
                  <c:v>-0.136374</c:v>
                </c:pt>
                <c:pt idx="20261">
                  <c:v>-0.13591700000000001</c:v>
                </c:pt>
                <c:pt idx="20262">
                  <c:v>-0.135603</c:v>
                </c:pt>
                <c:pt idx="20263">
                  <c:v>-0.13491400000000001</c:v>
                </c:pt>
                <c:pt idx="20264">
                  <c:v>-0.13444400000000001</c:v>
                </c:pt>
                <c:pt idx="20265">
                  <c:v>-0.13392399999999999</c:v>
                </c:pt>
                <c:pt idx="20266">
                  <c:v>-0.13320799999999999</c:v>
                </c:pt>
                <c:pt idx="20267">
                  <c:v>-0.13291</c:v>
                </c:pt>
                <c:pt idx="20268">
                  <c:v>-0.13245499999999999</c:v>
                </c:pt>
                <c:pt idx="20269">
                  <c:v>-0.13186700000000001</c:v>
                </c:pt>
                <c:pt idx="20270">
                  <c:v>-0.13129299999999999</c:v>
                </c:pt>
                <c:pt idx="20271">
                  <c:v>-0.130805</c:v>
                </c:pt>
                <c:pt idx="20272">
                  <c:v>-0.13050300000000001</c:v>
                </c:pt>
                <c:pt idx="20273">
                  <c:v>-0.129834</c:v>
                </c:pt>
                <c:pt idx="20274">
                  <c:v>-0.12919800000000001</c:v>
                </c:pt>
                <c:pt idx="20275">
                  <c:v>-0.12867200000000001</c:v>
                </c:pt>
                <c:pt idx="20276">
                  <c:v>-0.128249</c:v>
                </c:pt>
                <c:pt idx="20277">
                  <c:v>-0.12740699999999999</c:v>
                </c:pt>
                <c:pt idx="20278">
                  <c:v>-0.12696499999999999</c:v>
                </c:pt>
                <c:pt idx="20279">
                  <c:v>-0.12612400000000001</c:v>
                </c:pt>
                <c:pt idx="20280">
                  <c:v>-0.12549299999999999</c:v>
                </c:pt>
                <c:pt idx="20281">
                  <c:v>-0.12474</c:v>
                </c:pt>
                <c:pt idx="20282">
                  <c:v>-0.124012</c:v>
                </c:pt>
                <c:pt idx="20283">
                  <c:v>-0.123292</c:v>
                </c:pt>
                <c:pt idx="20284">
                  <c:v>-0.122485</c:v>
                </c:pt>
                <c:pt idx="20285">
                  <c:v>-0.121656</c:v>
                </c:pt>
                <c:pt idx="20286">
                  <c:v>-0.120821</c:v>
                </c:pt>
                <c:pt idx="20287">
                  <c:v>-0.11985800000000001</c:v>
                </c:pt>
                <c:pt idx="20288">
                  <c:v>-0.11908100000000001</c:v>
                </c:pt>
                <c:pt idx="20289">
                  <c:v>-0.118316</c:v>
                </c:pt>
                <c:pt idx="20290">
                  <c:v>-0.117048</c:v>
                </c:pt>
                <c:pt idx="20291">
                  <c:v>-0.11609800000000001</c:v>
                </c:pt>
                <c:pt idx="20292">
                  <c:v>-0.115222</c:v>
                </c:pt>
                <c:pt idx="20293">
                  <c:v>-0.114194</c:v>
                </c:pt>
                <c:pt idx="20294">
                  <c:v>-0.113222</c:v>
                </c:pt>
                <c:pt idx="20295">
                  <c:v>-0.112002</c:v>
                </c:pt>
                <c:pt idx="20296">
                  <c:v>-0.111065</c:v>
                </c:pt>
                <c:pt idx="20297">
                  <c:v>-0.109941</c:v>
                </c:pt>
                <c:pt idx="20298">
                  <c:v>-0.108847</c:v>
                </c:pt>
                <c:pt idx="20299">
                  <c:v>-0.10757</c:v>
                </c:pt>
                <c:pt idx="20300">
                  <c:v>-0.106628</c:v>
                </c:pt>
                <c:pt idx="20301">
                  <c:v>-0.10524</c:v>
                </c:pt>
                <c:pt idx="20302">
                  <c:v>-0.104043</c:v>
                </c:pt>
                <c:pt idx="20303">
                  <c:v>-0.102908</c:v>
                </c:pt>
                <c:pt idx="20304">
                  <c:v>-0.101576</c:v>
                </c:pt>
                <c:pt idx="20305">
                  <c:v>-0.10027899999999999</c:v>
                </c:pt>
                <c:pt idx="20306">
                  <c:v>-9.87677E-2</c:v>
                </c:pt>
                <c:pt idx="20307">
                  <c:v>-9.7396099999999999E-2</c:v>
                </c:pt>
                <c:pt idx="20308">
                  <c:v>-9.5957200000000006E-2</c:v>
                </c:pt>
                <c:pt idx="20309">
                  <c:v>-9.4691300000000006E-2</c:v>
                </c:pt>
                <c:pt idx="20310">
                  <c:v>-9.3169299999999997E-2</c:v>
                </c:pt>
                <c:pt idx="20311">
                  <c:v>-9.1575199999999995E-2</c:v>
                </c:pt>
                <c:pt idx="20312">
                  <c:v>-9.0216599999999994E-2</c:v>
                </c:pt>
                <c:pt idx="20313">
                  <c:v>-8.8786599999999993E-2</c:v>
                </c:pt>
                <c:pt idx="20314">
                  <c:v>-8.7310299999999993E-2</c:v>
                </c:pt>
                <c:pt idx="20315">
                  <c:v>-8.5796399999999995E-2</c:v>
                </c:pt>
                <c:pt idx="20316">
                  <c:v>-8.42783E-2</c:v>
                </c:pt>
                <c:pt idx="20317">
                  <c:v>-8.2729399999999995E-2</c:v>
                </c:pt>
                <c:pt idx="20318">
                  <c:v>-8.1023600000000001E-2</c:v>
                </c:pt>
                <c:pt idx="20319">
                  <c:v>-7.9742599999999997E-2</c:v>
                </c:pt>
                <c:pt idx="20320">
                  <c:v>-7.7912099999999998E-2</c:v>
                </c:pt>
                <c:pt idx="20321">
                  <c:v>-7.6441599999999998E-2</c:v>
                </c:pt>
                <c:pt idx="20322">
                  <c:v>-7.4893600000000005E-2</c:v>
                </c:pt>
                <c:pt idx="20323">
                  <c:v>-7.3063900000000001E-2</c:v>
                </c:pt>
                <c:pt idx="20324">
                  <c:v>-7.1458800000000003E-2</c:v>
                </c:pt>
                <c:pt idx="20325">
                  <c:v>-6.9816900000000001E-2</c:v>
                </c:pt>
                <c:pt idx="20326">
                  <c:v>-6.8113999999999994E-2</c:v>
                </c:pt>
                <c:pt idx="20327">
                  <c:v>-6.6447300000000001E-2</c:v>
                </c:pt>
                <c:pt idx="20328">
                  <c:v>-6.4626400000000001E-2</c:v>
                </c:pt>
                <c:pt idx="20329">
                  <c:v>-6.2974799999999997E-2</c:v>
                </c:pt>
                <c:pt idx="20330">
                  <c:v>-6.1161500000000001E-2</c:v>
                </c:pt>
                <c:pt idx="20331">
                  <c:v>-5.9487999999999999E-2</c:v>
                </c:pt>
                <c:pt idx="20332">
                  <c:v>-5.7886300000000002E-2</c:v>
                </c:pt>
                <c:pt idx="20333">
                  <c:v>-5.61865E-2</c:v>
                </c:pt>
                <c:pt idx="20334">
                  <c:v>-5.4458899999999998E-2</c:v>
                </c:pt>
                <c:pt idx="20335">
                  <c:v>-5.2876100000000002E-2</c:v>
                </c:pt>
                <c:pt idx="20336">
                  <c:v>-5.1210199999999997E-2</c:v>
                </c:pt>
                <c:pt idx="20337">
                  <c:v>-4.9596800000000003E-2</c:v>
                </c:pt>
                <c:pt idx="20338">
                  <c:v>-4.8034E-2</c:v>
                </c:pt>
                <c:pt idx="20339">
                  <c:v>-4.6168300000000002E-2</c:v>
                </c:pt>
                <c:pt idx="20340">
                  <c:v>-4.4557199999999998E-2</c:v>
                </c:pt>
                <c:pt idx="20341">
                  <c:v>-4.2783000000000002E-2</c:v>
                </c:pt>
                <c:pt idx="20342">
                  <c:v>-4.1180099999999997E-2</c:v>
                </c:pt>
                <c:pt idx="20343">
                  <c:v>-3.9357200000000002E-2</c:v>
                </c:pt>
                <c:pt idx="20344">
                  <c:v>-3.7677799999999997E-2</c:v>
                </c:pt>
                <c:pt idx="20345">
                  <c:v>-3.5879000000000001E-2</c:v>
                </c:pt>
                <c:pt idx="20346">
                  <c:v>-3.4136100000000003E-2</c:v>
                </c:pt>
                <c:pt idx="20347">
                  <c:v>-3.25294E-2</c:v>
                </c:pt>
                <c:pt idx="20348">
                  <c:v>-3.05946E-2</c:v>
                </c:pt>
                <c:pt idx="20349">
                  <c:v>-2.91387E-2</c:v>
                </c:pt>
                <c:pt idx="20350">
                  <c:v>-2.7230299999999999E-2</c:v>
                </c:pt>
                <c:pt idx="20351">
                  <c:v>-2.5803599999999999E-2</c:v>
                </c:pt>
                <c:pt idx="20352">
                  <c:v>-2.4017899999999998E-2</c:v>
                </c:pt>
                <c:pt idx="20353">
                  <c:v>-2.2313300000000001E-2</c:v>
                </c:pt>
                <c:pt idx="20354">
                  <c:v>-2.0849800000000002E-2</c:v>
                </c:pt>
                <c:pt idx="20355">
                  <c:v>-1.89479E-2</c:v>
                </c:pt>
                <c:pt idx="20356">
                  <c:v>-1.74745E-2</c:v>
                </c:pt>
                <c:pt idx="20357">
                  <c:v>-1.57576E-2</c:v>
                </c:pt>
                <c:pt idx="20358">
                  <c:v>-1.41163E-2</c:v>
                </c:pt>
                <c:pt idx="20359">
                  <c:v>-1.25481E-2</c:v>
                </c:pt>
                <c:pt idx="20360">
                  <c:v>-1.08381E-2</c:v>
                </c:pt>
                <c:pt idx="20361">
                  <c:v>-9.3643400000000005E-3</c:v>
                </c:pt>
                <c:pt idx="20362">
                  <c:v>-7.7355499999999999E-3</c:v>
                </c:pt>
                <c:pt idx="20363">
                  <c:v>-6.0054799999999997E-3</c:v>
                </c:pt>
                <c:pt idx="20364">
                  <c:v>-4.4967899999999996E-3</c:v>
                </c:pt>
                <c:pt idx="20365">
                  <c:v>-3.0875500000000001E-3</c:v>
                </c:pt>
                <c:pt idx="20366">
                  <c:v>-1.4347100000000001E-3</c:v>
                </c:pt>
                <c:pt idx="20367">
                  <c:v>1.2273399999999999E-4</c:v>
                </c:pt>
                <c:pt idx="20368">
                  <c:v>1.6538900000000001E-3</c:v>
                </c:pt>
                <c:pt idx="20369">
                  <c:v>3.0964500000000002E-3</c:v>
                </c:pt>
                <c:pt idx="20370">
                  <c:v>4.6338799999999999E-3</c:v>
                </c:pt>
                <c:pt idx="20371">
                  <c:v>5.9814400000000002E-3</c:v>
                </c:pt>
                <c:pt idx="20372">
                  <c:v>7.4116800000000004E-3</c:v>
                </c:pt>
                <c:pt idx="20373">
                  <c:v>9.1020600000000004E-3</c:v>
                </c:pt>
                <c:pt idx="20374">
                  <c:v>1.0403300000000001E-2</c:v>
                </c:pt>
                <c:pt idx="20375">
                  <c:v>1.17778E-2</c:v>
                </c:pt>
                <c:pt idx="20376">
                  <c:v>1.31124E-2</c:v>
                </c:pt>
                <c:pt idx="20377">
                  <c:v>1.45883E-2</c:v>
                </c:pt>
                <c:pt idx="20378">
                  <c:v>1.5943599999999999E-2</c:v>
                </c:pt>
                <c:pt idx="20379">
                  <c:v>1.70949E-2</c:v>
                </c:pt>
                <c:pt idx="20380">
                  <c:v>1.8585399999999998E-2</c:v>
                </c:pt>
                <c:pt idx="20381">
                  <c:v>1.9763200000000002E-2</c:v>
                </c:pt>
                <c:pt idx="20382">
                  <c:v>2.1114000000000001E-2</c:v>
                </c:pt>
                <c:pt idx="20383">
                  <c:v>2.2301399999999999E-2</c:v>
                </c:pt>
                <c:pt idx="20384">
                  <c:v>2.35474E-2</c:v>
                </c:pt>
                <c:pt idx="20385">
                  <c:v>2.4707900000000001E-2</c:v>
                </c:pt>
                <c:pt idx="20386">
                  <c:v>2.58157E-2</c:v>
                </c:pt>
                <c:pt idx="20387">
                  <c:v>2.68533E-2</c:v>
                </c:pt>
                <c:pt idx="20388">
                  <c:v>2.7933099999999999E-2</c:v>
                </c:pt>
                <c:pt idx="20389">
                  <c:v>2.9096799999999999E-2</c:v>
                </c:pt>
                <c:pt idx="20390">
                  <c:v>2.9998E-2</c:v>
                </c:pt>
                <c:pt idx="20391">
                  <c:v>3.0922000000000002E-2</c:v>
                </c:pt>
                <c:pt idx="20392">
                  <c:v>3.19013E-2</c:v>
                </c:pt>
                <c:pt idx="20393">
                  <c:v>3.2885200000000003E-2</c:v>
                </c:pt>
                <c:pt idx="20394">
                  <c:v>3.3960999999999998E-2</c:v>
                </c:pt>
                <c:pt idx="20395">
                  <c:v>3.4604099999999999E-2</c:v>
                </c:pt>
                <c:pt idx="20396">
                  <c:v>3.5507700000000003E-2</c:v>
                </c:pt>
                <c:pt idx="20397">
                  <c:v>3.6318200000000002E-2</c:v>
                </c:pt>
                <c:pt idx="20398">
                  <c:v>3.7060700000000002E-2</c:v>
                </c:pt>
                <c:pt idx="20399">
                  <c:v>3.76446E-2</c:v>
                </c:pt>
                <c:pt idx="20400">
                  <c:v>3.8291400000000003E-2</c:v>
                </c:pt>
                <c:pt idx="20401">
                  <c:v>3.8897500000000002E-2</c:v>
                </c:pt>
                <c:pt idx="20402">
                  <c:v>3.94667E-2</c:v>
                </c:pt>
                <c:pt idx="20403">
                  <c:v>3.9931399999999999E-2</c:v>
                </c:pt>
                <c:pt idx="20404">
                  <c:v>4.0434100000000001E-2</c:v>
                </c:pt>
                <c:pt idx="20405">
                  <c:v>4.1028700000000001E-2</c:v>
                </c:pt>
                <c:pt idx="20406">
                  <c:v>4.1496100000000001E-2</c:v>
                </c:pt>
                <c:pt idx="20407">
                  <c:v>4.1834099999999999E-2</c:v>
                </c:pt>
                <c:pt idx="20408">
                  <c:v>4.2172000000000001E-2</c:v>
                </c:pt>
                <c:pt idx="20409">
                  <c:v>4.2537800000000001E-2</c:v>
                </c:pt>
                <c:pt idx="20410">
                  <c:v>4.3025800000000003E-2</c:v>
                </c:pt>
                <c:pt idx="20411">
                  <c:v>4.2890200000000003E-2</c:v>
                </c:pt>
                <c:pt idx="20412">
                  <c:v>4.33061E-2</c:v>
                </c:pt>
                <c:pt idx="20413">
                  <c:v>4.33341E-2</c:v>
                </c:pt>
                <c:pt idx="20414">
                  <c:v>4.3279199999999997E-2</c:v>
                </c:pt>
                <c:pt idx="20415">
                  <c:v>4.35831E-2</c:v>
                </c:pt>
                <c:pt idx="20416">
                  <c:v>4.3536100000000001E-2</c:v>
                </c:pt>
                <c:pt idx="20417">
                  <c:v>4.3647400000000003E-2</c:v>
                </c:pt>
                <c:pt idx="20418">
                  <c:v>4.3361900000000002E-2</c:v>
                </c:pt>
                <c:pt idx="20419">
                  <c:v>4.3410600000000001E-2</c:v>
                </c:pt>
                <c:pt idx="20420">
                  <c:v>4.3360099999999999E-2</c:v>
                </c:pt>
                <c:pt idx="20421">
                  <c:v>4.3129399999999998E-2</c:v>
                </c:pt>
                <c:pt idx="20422">
                  <c:v>4.2939600000000001E-2</c:v>
                </c:pt>
                <c:pt idx="20423">
                  <c:v>4.2797300000000003E-2</c:v>
                </c:pt>
                <c:pt idx="20424">
                  <c:v>4.2608600000000003E-2</c:v>
                </c:pt>
                <c:pt idx="20425">
                  <c:v>4.22248E-2</c:v>
                </c:pt>
                <c:pt idx="20426">
                  <c:v>4.2154400000000002E-2</c:v>
                </c:pt>
                <c:pt idx="20427">
                  <c:v>4.18194E-2</c:v>
                </c:pt>
                <c:pt idx="20428">
                  <c:v>4.13742E-2</c:v>
                </c:pt>
                <c:pt idx="20429">
                  <c:v>4.11083E-2</c:v>
                </c:pt>
                <c:pt idx="20430">
                  <c:v>4.0750399999999999E-2</c:v>
                </c:pt>
                <c:pt idx="20431">
                  <c:v>4.0317899999999997E-2</c:v>
                </c:pt>
                <c:pt idx="20432">
                  <c:v>3.97688E-2</c:v>
                </c:pt>
                <c:pt idx="20433">
                  <c:v>3.9530200000000001E-2</c:v>
                </c:pt>
                <c:pt idx="20434">
                  <c:v>3.8900700000000003E-2</c:v>
                </c:pt>
                <c:pt idx="20435">
                  <c:v>3.8552999999999997E-2</c:v>
                </c:pt>
                <c:pt idx="20436">
                  <c:v>3.7926399999999999E-2</c:v>
                </c:pt>
                <c:pt idx="20437">
                  <c:v>3.7577199999999998E-2</c:v>
                </c:pt>
                <c:pt idx="20438">
                  <c:v>3.6922099999999999E-2</c:v>
                </c:pt>
                <c:pt idx="20439">
                  <c:v>3.6408099999999999E-2</c:v>
                </c:pt>
                <c:pt idx="20440">
                  <c:v>3.5853099999999999E-2</c:v>
                </c:pt>
                <c:pt idx="20441">
                  <c:v>3.51273E-2</c:v>
                </c:pt>
                <c:pt idx="20442">
                  <c:v>3.4599900000000003E-2</c:v>
                </c:pt>
                <c:pt idx="20443">
                  <c:v>3.4027799999999997E-2</c:v>
                </c:pt>
                <c:pt idx="20444">
                  <c:v>3.3452200000000001E-2</c:v>
                </c:pt>
                <c:pt idx="20445">
                  <c:v>3.2815200000000003E-2</c:v>
                </c:pt>
                <c:pt idx="20446">
                  <c:v>3.2202300000000003E-2</c:v>
                </c:pt>
                <c:pt idx="20447">
                  <c:v>3.1538799999999999E-2</c:v>
                </c:pt>
                <c:pt idx="20448">
                  <c:v>3.1019100000000001E-2</c:v>
                </c:pt>
                <c:pt idx="20449">
                  <c:v>3.0412600000000001E-2</c:v>
                </c:pt>
                <c:pt idx="20450">
                  <c:v>2.9768200000000002E-2</c:v>
                </c:pt>
                <c:pt idx="20451">
                  <c:v>2.9110199999999999E-2</c:v>
                </c:pt>
                <c:pt idx="20452">
                  <c:v>2.8372000000000001E-2</c:v>
                </c:pt>
                <c:pt idx="20453">
                  <c:v>2.7767400000000001E-2</c:v>
                </c:pt>
                <c:pt idx="20454">
                  <c:v>2.7059900000000001E-2</c:v>
                </c:pt>
                <c:pt idx="20455">
                  <c:v>2.6282699999999999E-2</c:v>
                </c:pt>
                <c:pt idx="20456">
                  <c:v>2.5842E-2</c:v>
                </c:pt>
                <c:pt idx="20457">
                  <c:v>2.5002799999999999E-2</c:v>
                </c:pt>
                <c:pt idx="20458">
                  <c:v>2.42559E-2</c:v>
                </c:pt>
                <c:pt idx="20459">
                  <c:v>2.3681799999999999E-2</c:v>
                </c:pt>
                <c:pt idx="20460">
                  <c:v>2.3014900000000001E-2</c:v>
                </c:pt>
                <c:pt idx="20461">
                  <c:v>2.2293299999999999E-2</c:v>
                </c:pt>
                <c:pt idx="20462">
                  <c:v>2.1641199999999999E-2</c:v>
                </c:pt>
                <c:pt idx="20463">
                  <c:v>2.09406E-2</c:v>
                </c:pt>
                <c:pt idx="20464">
                  <c:v>2.0349200000000001E-2</c:v>
                </c:pt>
                <c:pt idx="20465">
                  <c:v>1.9526700000000001E-2</c:v>
                </c:pt>
                <c:pt idx="20466">
                  <c:v>1.89385E-2</c:v>
                </c:pt>
                <c:pt idx="20467">
                  <c:v>1.8433000000000001E-2</c:v>
                </c:pt>
                <c:pt idx="20468">
                  <c:v>1.7556599999999999E-2</c:v>
                </c:pt>
                <c:pt idx="20469">
                  <c:v>1.6894300000000001E-2</c:v>
                </c:pt>
                <c:pt idx="20470">
                  <c:v>1.63477E-2</c:v>
                </c:pt>
                <c:pt idx="20471">
                  <c:v>1.5659699999999999E-2</c:v>
                </c:pt>
                <c:pt idx="20472">
                  <c:v>1.5015199999999999E-2</c:v>
                </c:pt>
                <c:pt idx="20473">
                  <c:v>1.43248E-2</c:v>
                </c:pt>
                <c:pt idx="20474">
                  <c:v>1.35982E-2</c:v>
                </c:pt>
                <c:pt idx="20475">
                  <c:v>1.3040400000000001E-2</c:v>
                </c:pt>
                <c:pt idx="20476">
                  <c:v>1.24475E-2</c:v>
                </c:pt>
                <c:pt idx="20477">
                  <c:v>1.16673E-2</c:v>
                </c:pt>
                <c:pt idx="20478">
                  <c:v>1.11301E-2</c:v>
                </c:pt>
                <c:pt idx="20479">
                  <c:v>1.0519199999999999E-2</c:v>
                </c:pt>
                <c:pt idx="20480">
                  <c:v>9.9104299999999996E-3</c:v>
                </c:pt>
                <c:pt idx="20481">
                  <c:v>9.4980399999999993E-3</c:v>
                </c:pt>
                <c:pt idx="20482">
                  <c:v>8.85472E-3</c:v>
                </c:pt>
                <c:pt idx="20483">
                  <c:v>8.3007600000000008E-3</c:v>
                </c:pt>
                <c:pt idx="20484">
                  <c:v>7.6402099999999997E-3</c:v>
                </c:pt>
                <c:pt idx="20485">
                  <c:v>6.9723900000000002E-3</c:v>
                </c:pt>
                <c:pt idx="20486">
                  <c:v>6.5126300000000002E-3</c:v>
                </c:pt>
                <c:pt idx="20487">
                  <c:v>5.9080900000000004E-3</c:v>
                </c:pt>
                <c:pt idx="20488">
                  <c:v>5.2007599999999996E-3</c:v>
                </c:pt>
                <c:pt idx="20489">
                  <c:v>4.7787000000000003E-3</c:v>
                </c:pt>
                <c:pt idx="20490">
                  <c:v>4.1352699999999999E-3</c:v>
                </c:pt>
                <c:pt idx="20491">
                  <c:v>3.6228300000000001E-3</c:v>
                </c:pt>
                <c:pt idx="20492">
                  <c:v>2.95912E-3</c:v>
                </c:pt>
                <c:pt idx="20493">
                  <c:v>2.5155300000000002E-3</c:v>
                </c:pt>
                <c:pt idx="20494">
                  <c:v>1.8978300000000001E-3</c:v>
                </c:pt>
                <c:pt idx="20495">
                  <c:v>1.3844300000000001E-3</c:v>
                </c:pt>
                <c:pt idx="20496">
                  <c:v>7.4338799999999999E-4</c:v>
                </c:pt>
                <c:pt idx="20497">
                  <c:v>3.3693500000000001E-4</c:v>
                </c:pt>
                <c:pt idx="20498" formatCode="0.00E+00">
                  <c:v>-3.1171799999999999E-5</c:v>
                </c:pt>
                <c:pt idx="20499">
                  <c:v>-6.2458900000000005E-4</c:v>
                </c:pt>
                <c:pt idx="20500">
                  <c:v>-9.7016400000000003E-4</c:v>
                </c:pt>
                <c:pt idx="20501">
                  <c:v>-1.3765100000000001E-3</c:v>
                </c:pt>
                <c:pt idx="20502">
                  <c:v>-1.9040299999999999E-3</c:v>
                </c:pt>
                <c:pt idx="20503">
                  <c:v>-2.2721199999999999E-3</c:v>
                </c:pt>
                <c:pt idx="20504">
                  <c:v>-2.73442E-3</c:v>
                </c:pt>
                <c:pt idx="20505">
                  <c:v>-3.0609299999999999E-3</c:v>
                </c:pt>
                <c:pt idx="20506">
                  <c:v>-3.4862399999999998E-3</c:v>
                </c:pt>
                <c:pt idx="20507">
                  <c:v>-3.9216499999999996E-3</c:v>
                </c:pt>
                <c:pt idx="20508">
                  <c:v>-4.1124100000000004E-3</c:v>
                </c:pt>
                <c:pt idx="20509">
                  <c:v>-4.5638199999999997E-3</c:v>
                </c:pt>
                <c:pt idx="20510">
                  <c:v>-4.76488E-3</c:v>
                </c:pt>
                <c:pt idx="20511">
                  <c:v>-5.1551799999999997E-3</c:v>
                </c:pt>
                <c:pt idx="20512">
                  <c:v>-5.3927999999999997E-3</c:v>
                </c:pt>
                <c:pt idx="20513">
                  <c:v>-5.5562900000000002E-3</c:v>
                </c:pt>
                <c:pt idx="20514">
                  <c:v>-5.8348300000000001E-3</c:v>
                </c:pt>
                <c:pt idx="20515">
                  <c:v>-6.1972399999999997E-3</c:v>
                </c:pt>
                <c:pt idx="20516">
                  <c:v>-6.4511799999999999E-3</c:v>
                </c:pt>
                <c:pt idx="20517">
                  <c:v>-6.7299200000000003E-3</c:v>
                </c:pt>
                <c:pt idx="20518">
                  <c:v>-6.9999099999999998E-3</c:v>
                </c:pt>
                <c:pt idx="20519">
                  <c:v>-7.4128700000000002E-3</c:v>
                </c:pt>
                <c:pt idx="20520">
                  <c:v>-7.7376700000000003E-3</c:v>
                </c:pt>
                <c:pt idx="20521">
                  <c:v>-7.8250200000000002E-3</c:v>
                </c:pt>
                <c:pt idx="20522">
                  <c:v>-8.2343399999999997E-3</c:v>
                </c:pt>
                <c:pt idx="20523">
                  <c:v>-8.4312899999999993E-3</c:v>
                </c:pt>
                <c:pt idx="20524">
                  <c:v>-8.7035900000000006E-3</c:v>
                </c:pt>
                <c:pt idx="20525">
                  <c:v>-8.9148999999999999E-3</c:v>
                </c:pt>
                <c:pt idx="20526">
                  <c:v>-8.9314600000000004E-3</c:v>
                </c:pt>
                <c:pt idx="20527">
                  <c:v>-9.2509800000000007E-3</c:v>
                </c:pt>
                <c:pt idx="20528">
                  <c:v>-9.2196699999999993E-3</c:v>
                </c:pt>
                <c:pt idx="20529">
                  <c:v>-9.5972599999999998E-3</c:v>
                </c:pt>
                <c:pt idx="20530">
                  <c:v>-9.7511100000000003E-3</c:v>
                </c:pt>
                <c:pt idx="20531">
                  <c:v>-9.9094300000000003E-3</c:v>
                </c:pt>
                <c:pt idx="20532">
                  <c:v>-1.0115600000000001E-2</c:v>
                </c:pt>
                <c:pt idx="20533">
                  <c:v>-1.02287E-2</c:v>
                </c:pt>
                <c:pt idx="20534">
                  <c:v>-1.0581E-2</c:v>
                </c:pt>
                <c:pt idx="20535">
                  <c:v>-1.05784E-2</c:v>
                </c:pt>
                <c:pt idx="20536">
                  <c:v>-1.0860399999999999E-2</c:v>
                </c:pt>
                <c:pt idx="20537">
                  <c:v>-1.09544E-2</c:v>
                </c:pt>
                <c:pt idx="20538">
                  <c:v>-1.09652E-2</c:v>
                </c:pt>
                <c:pt idx="20539">
                  <c:v>-1.12938E-2</c:v>
                </c:pt>
                <c:pt idx="20540">
                  <c:v>-1.12459E-2</c:v>
                </c:pt>
                <c:pt idx="20541">
                  <c:v>-1.1458299999999999E-2</c:v>
                </c:pt>
                <c:pt idx="20542">
                  <c:v>-1.15149E-2</c:v>
                </c:pt>
                <c:pt idx="20543">
                  <c:v>-1.16019E-2</c:v>
                </c:pt>
                <c:pt idx="20544">
                  <c:v>-1.1570799999999999E-2</c:v>
                </c:pt>
                <c:pt idx="20545">
                  <c:v>-1.20775E-2</c:v>
                </c:pt>
                <c:pt idx="20546">
                  <c:v>-1.22997E-2</c:v>
                </c:pt>
                <c:pt idx="20547">
                  <c:v>-1.2415799999999999E-2</c:v>
                </c:pt>
                <c:pt idx="20548">
                  <c:v>-1.2386899999999999E-2</c:v>
                </c:pt>
                <c:pt idx="20549">
                  <c:v>-1.2745299999999999E-2</c:v>
                </c:pt>
                <c:pt idx="20550">
                  <c:v>-1.2411800000000001E-2</c:v>
                </c:pt>
                <c:pt idx="20551">
                  <c:v>-1.2959500000000001E-2</c:v>
                </c:pt>
                <c:pt idx="20552">
                  <c:v>-1.28328E-2</c:v>
                </c:pt>
                <c:pt idx="20553">
                  <c:v>-1.26067E-2</c:v>
                </c:pt>
                <c:pt idx="20554">
                  <c:v>-1.2598E-2</c:v>
                </c:pt>
                <c:pt idx="20555">
                  <c:v>-1.29093E-2</c:v>
                </c:pt>
                <c:pt idx="20556">
                  <c:v>-1.29544E-2</c:v>
                </c:pt>
                <c:pt idx="20557">
                  <c:v>-1.2830299999999999E-2</c:v>
                </c:pt>
                <c:pt idx="20558">
                  <c:v>-1.3273200000000001E-2</c:v>
                </c:pt>
                <c:pt idx="20559">
                  <c:v>-1.3225499999999999E-2</c:v>
                </c:pt>
                <c:pt idx="20560">
                  <c:v>-1.32733E-2</c:v>
                </c:pt>
                <c:pt idx="20561">
                  <c:v>-1.33927E-2</c:v>
                </c:pt>
                <c:pt idx="20562">
                  <c:v>-1.40813E-2</c:v>
                </c:pt>
                <c:pt idx="20563">
                  <c:v>-1.32484E-2</c:v>
                </c:pt>
                <c:pt idx="20564">
                  <c:v>-1.34264E-2</c:v>
                </c:pt>
                <c:pt idx="20565">
                  <c:v>-1.43109E-2</c:v>
                </c:pt>
                <c:pt idx="20566">
                  <c:v>-1.3587699999999999E-2</c:v>
                </c:pt>
                <c:pt idx="20567">
                  <c:v>-1.3394700000000001E-2</c:v>
                </c:pt>
                <c:pt idx="20568">
                  <c:v>-1.3570499999999999E-2</c:v>
                </c:pt>
                <c:pt idx="20569">
                  <c:v>-1.35529E-2</c:v>
                </c:pt>
                <c:pt idx="20570">
                  <c:v>-1.32128E-2</c:v>
                </c:pt>
                <c:pt idx="20571">
                  <c:v>-1.34983E-2</c:v>
                </c:pt>
                <c:pt idx="20572">
                  <c:v>-1.3195399999999999E-2</c:v>
                </c:pt>
                <c:pt idx="20573">
                  <c:v>-1.3221999999999999E-2</c:v>
                </c:pt>
                <c:pt idx="20574">
                  <c:v>-1.3234900000000001E-2</c:v>
                </c:pt>
                <c:pt idx="20575">
                  <c:v>-1.33156E-2</c:v>
                </c:pt>
                <c:pt idx="20576">
                  <c:v>-1.33171E-2</c:v>
                </c:pt>
                <c:pt idx="20577">
                  <c:v>-1.32838E-2</c:v>
                </c:pt>
                <c:pt idx="20578">
                  <c:v>-1.3212700000000001E-2</c:v>
                </c:pt>
                <c:pt idx="20579">
                  <c:v>-1.34228E-2</c:v>
                </c:pt>
                <c:pt idx="20580">
                  <c:v>-1.3124E-2</c:v>
                </c:pt>
                <c:pt idx="20581">
                  <c:v>-1.3222599999999999E-2</c:v>
                </c:pt>
                <c:pt idx="20582">
                  <c:v>-1.27251E-2</c:v>
                </c:pt>
                <c:pt idx="20583">
                  <c:v>-1.29097E-2</c:v>
                </c:pt>
                <c:pt idx="20584">
                  <c:v>-1.2607800000000001E-2</c:v>
                </c:pt>
                <c:pt idx="20585">
                  <c:v>-1.2612999999999999E-2</c:v>
                </c:pt>
                <c:pt idx="20586">
                  <c:v>-1.2327299999999999E-2</c:v>
                </c:pt>
                <c:pt idx="20587">
                  <c:v>-1.2366500000000001E-2</c:v>
                </c:pt>
                <c:pt idx="20588">
                  <c:v>-1.22098E-2</c:v>
                </c:pt>
                <c:pt idx="20589">
                  <c:v>-1.22203E-2</c:v>
                </c:pt>
                <c:pt idx="20590">
                  <c:v>-1.2012699999999999E-2</c:v>
                </c:pt>
                <c:pt idx="20591">
                  <c:v>-1.1902299999999999E-2</c:v>
                </c:pt>
                <c:pt idx="20592">
                  <c:v>-1.15163E-2</c:v>
                </c:pt>
                <c:pt idx="20593">
                  <c:v>-1.15269E-2</c:v>
                </c:pt>
                <c:pt idx="20594">
                  <c:v>-1.1296199999999999E-2</c:v>
                </c:pt>
                <c:pt idx="20595">
                  <c:v>-1.10723E-2</c:v>
                </c:pt>
                <c:pt idx="20596">
                  <c:v>-1.0886099999999999E-2</c:v>
                </c:pt>
                <c:pt idx="20597">
                  <c:v>-1.0724900000000001E-2</c:v>
                </c:pt>
                <c:pt idx="20598">
                  <c:v>-1.06137E-2</c:v>
                </c:pt>
                <c:pt idx="20599">
                  <c:v>-1.0707299999999999E-2</c:v>
                </c:pt>
                <c:pt idx="20600">
                  <c:v>-1.0561600000000001E-2</c:v>
                </c:pt>
                <c:pt idx="20601">
                  <c:v>-1.05156E-2</c:v>
                </c:pt>
                <c:pt idx="20602">
                  <c:v>-1.06438E-2</c:v>
                </c:pt>
                <c:pt idx="20603">
                  <c:v>-1.0420499999999999E-2</c:v>
                </c:pt>
                <c:pt idx="20604">
                  <c:v>-1.04277E-2</c:v>
                </c:pt>
                <c:pt idx="20605">
                  <c:v>-1.0534099999999999E-2</c:v>
                </c:pt>
                <c:pt idx="20606">
                  <c:v>-1.04776E-2</c:v>
                </c:pt>
                <c:pt idx="20607">
                  <c:v>-1.04084E-2</c:v>
                </c:pt>
                <c:pt idx="20608">
                  <c:v>-1.04653E-2</c:v>
                </c:pt>
                <c:pt idx="20609">
                  <c:v>-1.0108300000000001E-2</c:v>
                </c:pt>
                <c:pt idx="20610">
                  <c:v>-1.0234399999999999E-2</c:v>
                </c:pt>
                <c:pt idx="20611">
                  <c:v>-1.02113E-2</c:v>
                </c:pt>
                <c:pt idx="20612">
                  <c:v>-1.00705E-2</c:v>
                </c:pt>
                <c:pt idx="20613">
                  <c:v>-1.0227200000000001E-2</c:v>
                </c:pt>
                <c:pt idx="20614">
                  <c:v>-9.9883000000000003E-3</c:v>
                </c:pt>
                <c:pt idx="20615">
                  <c:v>-1.0167499999999999E-2</c:v>
                </c:pt>
                <c:pt idx="20616">
                  <c:v>-1.01764E-2</c:v>
                </c:pt>
                <c:pt idx="20617">
                  <c:v>-1.0389499999999999E-2</c:v>
                </c:pt>
                <c:pt idx="20618">
                  <c:v>-1.0329400000000001E-2</c:v>
                </c:pt>
                <c:pt idx="20619">
                  <c:v>-1.0565700000000001E-2</c:v>
                </c:pt>
                <c:pt idx="20620">
                  <c:v>-1.07358E-2</c:v>
                </c:pt>
                <c:pt idx="20621">
                  <c:v>-1.10099E-2</c:v>
                </c:pt>
                <c:pt idx="20622">
                  <c:v>-1.12181E-2</c:v>
                </c:pt>
                <c:pt idx="20623">
                  <c:v>-1.1258199999999999E-2</c:v>
                </c:pt>
                <c:pt idx="20624">
                  <c:v>-1.15374E-2</c:v>
                </c:pt>
                <c:pt idx="20625">
                  <c:v>-1.17625E-2</c:v>
                </c:pt>
                <c:pt idx="20626">
                  <c:v>-1.2074400000000001E-2</c:v>
                </c:pt>
                <c:pt idx="20627">
                  <c:v>-1.2138400000000001E-2</c:v>
                </c:pt>
                <c:pt idx="20628">
                  <c:v>-1.24984E-2</c:v>
                </c:pt>
                <c:pt idx="20629">
                  <c:v>-1.2698600000000001E-2</c:v>
                </c:pt>
                <c:pt idx="20630">
                  <c:v>-1.28488E-2</c:v>
                </c:pt>
                <c:pt idx="20631">
                  <c:v>-1.32368E-2</c:v>
                </c:pt>
                <c:pt idx="20632">
                  <c:v>-1.35271E-2</c:v>
                </c:pt>
                <c:pt idx="20633">
                  <c:v>-1.37725E-2</c:v>
                </c:pt>
                <c:pt idx="20634">
                  <c:v>-1.40339E-2</c:v>
                </c:pt>
                <c:pt idx="20635">
                  <c:v>-1.4476299999999999E-2</c:v>
                </c:pt>
                <c:pt idx="20636">
                  <c:v>-1.48789E-2</c:v>
                </c:pt>
                <c:pt idx="20637">
                  <c:v>-1.52433E-2</c:v>
                </c:pt>
                <c:pt idx="20638">
                  <c:v>-1.56031E-2</c:v>
                </c:pt>
                <c:pt idx="20639">
                  <c:v>-1.59247E-2</c:v>
                </c:pt>
                <c:pt idx="20640">
                  <c:v>-1.6538500000000001E-2</c:v>
                </c:pt>
                <c:pt idx="20641">
                  <c:v>-1.6988400000000001E-2</c:v>
                </c:pt>
                <c:pt idx="20642">
                  <c:v>-1.7535599999999998E-2</c:v>
                </c:pt>
                <c:pt idx="20643">
                  <c:v>-1.7981899999999999E-2</c:v>
                </c:pt>
                <c:pt idx="20644">
                  <c:v>-1.8502299999999999E-2</c:v>
                </c:pt>
                <c:pt idx="20645">
                  <c:v>-1.89632E-2</c:v>
                </c:pt>
                <c:pt idx="20646">
                  <c:v>-1.9548699999999999E-2</c:v>
                </c:pt>
                <c:pt idx="20647">
                  <c:v>-1.9951699999999999E-2</c:v>
                </c:pt>
                <c:pt idx="20648">
                  <c:v>-2.05504E-2</c:v>
                </c:pt>
                <c:pt idx="20649">
                  <c:v>-2.0912099999999999E-2</c:v>
                </c:pt>
                <c:pt idx="20650">
                  <c:v>-2.1340499999999998E-2</c:v>
                </c:pt>
                <c:pt idx="20651">
                  <c:v>-2.1916399999999999E-2</c:v>
                </c:pt>
                <c:pt idx="20652">
                  <c:v>-2.2269899999999999E-2</c:v>
                </c:pt>
                <c:pt idx="20653">
                  <c:v>-2.29007E-2</c:v>
                </c:pt>
                <c:pt idx="20654">
                  <c:v>-2.3293500000000002E-2</c:v>
                </c:pt>
                <c:pt idx="20655">
                  <c:v>-2.3867599999999999E-2</c:v>
                </c:pt>
                <c:pt idx="20656">
                  <c:v>-2.4443599999999999E-2</c:v>
                </c:pt>
                <c:pt idx="20657">
                  <c:v>-2.4943699999999999E-2</c:v>
                </c:pt>
                <c:pt idx="20658">
                  <c:v>-2.5397599999999999E-2</c:v>
                </c:pt>
                <c:pt idx="20659">
                  <c:v>-2.5775099999999999E-2</c:v>
                </c:pt>
                <c:pt idx="20660">
                  <c:v>-2.6395999999999999E-2</c:v>
                </c:pt>
                <c:pt idx="20661">
                  <c:v>-2.6922600000000001E-2</c:v>
                </c:pt>
                <c:pt idx="20662">
                  <c:v>-2.7321000000000002E-2</c:v>
                </c:pt>
                <c:pt idx="20663">
                  <c:v>-2.7800999999999999E-2</c:v>
                </c:pt>
                <c:pt idx="20664">
                  <c:v>-2.8150100000000001E-2</c:v>
                </c:pt>
                <c:pt idx="20665">
                  <c:v>-2.8666899999999999E-2</c:v>
                </c:pt>
                <c:pt idx="20666">
                  <c:v>-2.91404E-2</c:v>
                </c:pt>
                <c:pt idx="20667">
                  <c:v>-2.9677200000000001E-2</c:v>
                </c:pt>
                <c:pt idx="20668">
                  <c:v>-2.9978399999999999E-2</c:v>
                </c:pt>
                <c:pt idx="20669">
                  <c:v>-3.0434599999999999E-2</c:v>
                </c:pt>
                <c:pt idx="20670">
                  <c:v>-3.09165E-2</c:v>
                </c:pt>
                <c:pt idx="20671">
                  <c:v>-3.1279300000000003E-2</c:v>
                </c:pt>
                <c:pt idx="20672">
                  <c:v>-3.1670499999999997E-2</c:v>
                </c:pt>
                <c:pt idx="20673">
                  <c:v>-3.1902100000000003E-2</c:v>
                </c:pt>
                <c:pt idx="20674">
                  <c:v>-3.2151399999999997E-2</c:v>
                </c:pt>
                <c:pt idx="20675">
                  <c:v>-3.2614600000000001E-2</c:v>
                </c:pt>
                <c:pt idx="20676">
                  <c:v>-3.2924500000000002E-2</c:v>
                </c:pt>
                <c:pt idx="20677">
                  <c:v>-3.3252499999999997E-2</c:v>
                </c:pt>
                <c:pt idx="20678">
                  <c:v>-3.3397000000000003E-2</c:v>
                </c:pt>
                <c:pt idx="20679">
                  <c:v>-3.3631399999999999E-2</c:v>
                </c:pt>
                <c:pt idx="20680">
                  <c:v>-3.3862200000000002E-2</c:v>
                </c:pt>
                <c:pt idx="20681">
                  <c:v>-3.4134200000000003E-2</c:v>
                </c:pt>
                <c:pt idx="20682">
                  <c:v>-3.4229700000000002E-2</c:v>
                </c:pt>
                <c:pt idx="20683">
                  <c:v>-3.4456100000000003E-2</c:v>
                </c:pt>
                <c:pt idx="20684">
                  <c:v>-3.45057E-2</c:v>
                </c:pt>
                <c:pt idx="20685">
                  <c:v>-3.4515400000000002E-2</c:v>
                </c:pt>
                <c:pt idx="20686">
                  <c:v>-3.4696200000000003E-2</c:v>
                </c:pt>
                <c:pt idx="20687">
                  <c:v>-3.4524699999999998E-2</c:v>
                </c:pt>
                <c:pt idx="20688">
                  <c:v>-3.4603000000000002E-2</c:v>
                </c:pt>
                <c:pt idx="20689">
                  <c:v>-3.44994E-2</c:v>
                </c:pt>
                <c:pt idx="20690">
                  <c:v>-3.44958E-2</c:v>
                </c:pt>
                <c:pt idx="20691">
                  <c:v>-3.4446400000000002E-2</c:v>
                </c:pt>
                <c:pt idx="20692">
                  <c:v>-3.45245E-2</c:v>
                </c:pt>
                <c:pt idx="20693">
                  <c:v>-3.4267100000000002E-2</c:v>
                </c:pt>
                <c:pt idx="20694">
                  <c:v>-3.4084000000000003E-2</c:v>
                </c:pt>
                <c:pt idx="20695">
                  <c:v>-3.4025699999999999E-2</c:v>
                </c:pt>
                <c:pt idx="20696">
                  <c:v>-3.3694099999999998E-2</c:v>
                </c:pt>
                <c:pt idx="20697">
                  <c:v>-3.3722000000000002E-2</c:v>
                </c:pt>
                <c:pt idx="20698">
                  <c:v>-3.3263500000000001E-2</c:v>
                </c:pt>
                <c:pt idx="20699">
                  <c:v>-3.3103199999999999E-2</c:v>
                </c:pt>
                <c:pt idx="20700">
                  <c:v>-3.2645899999999999E-2</c:v>
                </c:pt>
                <c:pt idx="20701">
                  <c:v>-3.22408E-2</c:v>
                </c:pt>
                <c:pt idx="20702">
                  <c:v>-3.2153599999999997E-2</c:v>
                </c:pt>
                <c:pt idx="20703">
                  <c:v>-3.1528599999999997E-2</c:v>
                </c:pt>
                <c:pt idx="20704">
                  <c:v>-3.1254999999999998E-2</c:v>
                </c:pt>
                <c:pt idx="20705">
                  <c:v>-3.0765799999999999E-2</c:v>
                </c:pt>
                <c:pt idx="20706">
                  <c:v>-3.04455E-2</c:v>
                </c:pt>
                <c:pt idx="20707">
                  <c:v>-3.0066300000000001E-2</c:v>
                </c:pt>
                <c:pt idx="20708">
                  <c:v>-2.95838E-2</c:v>
                </c:pt>
                <c:pt idx="20709">
                  <c:v>-2.9064199999999998E-2</c:v>
                </c:pt>
                <c:pt idx="20710">
                  <c:v>-2.8506199999999999E-2</c:v>
                </c:pt>
                <c:pt idx="20711">
                  <c:v>-2.7839099999999999E-2</c:v>
                </c:pt>
                <c:pt idx="20712">
                  <c:v>-2.71191E-2</c:v>
                </c:pt>
                <c:pt idx="20713">
                  <c:v>-2.6650299999999998E-2</c:v>
                </c:pt>
                <c:pt idx="20714">
                  <c:v>-2.5881600000000001E-2</c:v>
                </c:pt>
                <c:pt idx="20715">
                  <c:v>-2.5203199999999999E-2</c:v>
                </c:pt>
                <c:pt idx="20716">
                  <c:v>-2.4405099999999999E-2</c:v>
                </c:pt>
                <c:pt idx="20717">
                  <c:v>-2.3597300000000002E-2</c:v>
                </c:pt>
                <c:pt idx="20718">
                  <c:v>-2.30613E-2</c:v>
                </c:pt>
                <c:pt idx="20719">
                  <c:v>-2.20407E-2</c:v>
                </c:pt>
                <c:pt idx="20720">
                  <c:v>-2.11363E-2</c:v>
                </c:pt>
                <c:pt idx="20721">
                  <c:v>-2.02711E-2</c:v>
                </c:pt>
                <c:pt idx="20722">
                  <c:v>-1.92791E-2</c:v>
                </c:pt>
                <c:pt idx="20723">
                  <c:v>-1.8415899999999999E-2</c:v>
                </c:pt>
                <c:pt idx="20724">
                  <c:v>-1.7544299999999999E-2</c:v>
                </c:pt>
                <c:pt idx="20725">
                  <c:v>-1.6472199999999999E-2</c:v>
                </c:pt>
                <c:pt idx="20726">
                  <c:v>-1.5514699999999999E-2</c:v>
                </c:pt>
                <c:pt idx="20727">
                  <c:v>-1.4405299999999999E-2</c:v>
                </c:pt>
                <c:pt idx="20728">
                  <c:v>-1.34532E-2</c:v>
                </c:pt>
                <c:pt idx="20729">
                  <c:v>-1.2401799999999999E-2</c:v>
                </c:pt>
                <c:pt idx="20730">
                  <c:v>-1.13741E-2</c:v>
                </c:pt>
                <c:pt idx="20731">
                  <c:v>-1.0290799999999999E-2</c:v>
                </c:pt>
                <c:pt idx="20732">
                  <c:v>-9.1280300000000005E-3</c:v>
                </c:pt>
                <c:pt idx="20733">
                  <c:v>-8.0325599999999994E-3</c:v>
                </c:pt>
                <c:pt idx="20734">
                  <c:v>-6.9125699999999998E-3</c:v>
                </c:pt>
                <c:pt idx="20735">
                  <c:v>-5.5693399999999999E-3</c:v>
                </c:pt>
                <c:pt idx="20736">
                  <c:v>-4.3168499999999997E-3</c:v>
                </c:pt>
                <c:pt idx="20737">
                  <c:v>-3.0455399999999998E-3</c:v>
                </c:pt>
                <c:pt idx="20738">
                  <c:v>-1.6592899999999999E-3</c:v>
                </c:pt>
                <c:pt idx="20739">
                  <c:v>-4.3749199999999999E-4</c:v>
                </c:pt>
                <c:pt idx="20740">
                  <c:v>9.5914800000000005E-4</c:v>
                </c:pt>
                <c:pt idx="20741">
                  <c:v>2.3790399999999998E-3</c:v>
                </c:pt>
                <c:pt idx="20742">
                  <c:v>3.9454800000000003E-3</c:v>
                </c:pt>
                <c:pt idx="20743">
                  <c:v>5.4096200000000004E-3</c:v>
                </c:pt>
                <c:pt idx="20744">
                  <c:v>6.8999899999999999E-3</c:v>
                </c:pt>
                <c:pt idx="20745">
                  <c:v>8.3026100000000002E-3</c:v>
                </c:pt>
                <c:pt idx="20746">
                  <c:v>9.8539999999999999E-3</c:v>
                </c:pt>
                <c:pt idx="20747">
                  <c:v>1.15242E-2</c:v>
                </c:pt>
                <c:pt idx="20748">
                  <c:v>1.29491E-2</c:v>
                </c:pt>
                <c:pt idx="20749">
                  <c:v>1.4546999999999999E-2</c:v>
                </c:pt>
                <c:pt idx="20750">
                  <c:v>1.63448E-2</c:v>
                </c:pt>
                <c:pt idx="20751">
                  <c:v>1.7907599999999999E-2</c:v>
                </c:pt>
                <c:pt idx="20752">
                  <c:v>1.9765000000000001E-2</c:v>
                </c:pt>
                <c:pt idx="20753">
                  <c:v>2.14892E-2</c:v>
                </c:pt>
                <c:pt idx="20754">
                  <c:v>2.3228800000000001E-2</c:v>
                </c:pt>
                <c:pt idx="20755">
                  <c:v>2.50376E-2</c:v>
                </c:pt>
                <c:pt idx="20756">
                  <c:v>2.6686999999999999E-2</c:v>
                </c:pt>
                <c:pt idx="20757">
                  <c:v>2.84844E-2</c:v>
                </c:pt>
                <c:pt idx="20758">
                  <c:v>3.03767E-2</c:v>
                </c:pt>
                <c:pt idx="20759">
                  <c:v>3.2059900000000002E-2</c:v>
                </c:pt>
                <c:pt idx="20760">
                  <c:v>3.3993599999999999E-2</c:v>
                </c:pt>
                <c:pt idx="20761">
                  <c:v>3.5799900000000003E-2</c:v>
                </c:pt>
                <c:pt idx="20762">
                  <c:v>3.7670299999999997E-2</c:v>
                </c:pt>
                <c:pt idx="20763">
                  <c:v>3.9809400000000002E-2</c:v>
                </c:pt>
                <c:pt idx="20764">
                  <c:v>4.1751499999999997E-2</c:v>
                </c:pt>
                <c:pt idx="20765">
                  <c:v>4.3734599999999998E-2</c:v>
                </c:pt>
                <c:pt idx="20766">
                  <c:v>4.5771800000000001E-2</c:v>
                </c:pt>
                <c:pt idx="20767">
                  <c:v>4.7639899999999999E-2</c:v>
                </c:pt>
                <c:pt idx="20768">
                  <c:v>4.9645000000000002E-2</c:v>
                </c:pt>
                <c:pt idx="20769">
                  <c:v>5.1502699999999998E-2</c:v>
                </c:pt>
                <c:pt idx="20770">
                  <c:v>5.3652999999999999E-2</c:v>
                </c:pt>
                <c:pt idx="20771">
                  <c:v>5.54592E-2</c:v>
                </c:pt>
                <c:pt idx="20772">
                  <c:v>5.7470100000000003E-2</c:v>
                </c:pt>
                <c:pt idx="20773">
                  <c:v>5.95761E-2</c:v>
                </c:pt>
                <c:pt idx="20774">
                  <c:v>6.1640199999999999E-2</c:v>
                </c:pt>
                <c:pt idx="20775">
                  <c:v>6.3517699999999996E-2</c:v>
                </c:pt>
                <c:pt idx="20776">
                  <c:v>6.5621700000000005E-2</c:v>
                </c:pt>
                <c:pt idx="20777">
                  <c:v>6.7688600000000002E-2</c:v>
                </c:pt>
                <c:pt idx="20778">
                  <c:v>6.9495100000000004E-2</c:v>
                </c:pt>
                <c:pt idx="20779">
                  <c:v>7.1555800000000003E-2</c:v>
                </c:pt>
                <c:pt idx="20780">
                  <c:v>7.3722800000000005E-2</c:v>
                </c:pt>
                <c:pt idx="20781">
                  <c:v>7.5598799999999994E-2</c:v>
                </c:pt>
                <c:pt idx="20782">
                  <c:v>7.7815700000000002E-2</c:v>
                </c:pt>
                <c:pt idx="20783">
                  <c:v>7.9686000000000007E-2</c:v>
                </c:pt>
                <c:pt idx="20784">
                  <c:v>8.1954299999999994E-2</c:v>
                </c:pt>
                <c:pt idx="20785">
                  <c:v>8.3832299999999998E-2</c:v>
                </c:pt>
                <c:pt idx="20786">
                  <c:v>8.58873E-2</c:v>
                </c:pt>
                <c:pt idx="20787">
                  <c:v>8.7929499999999994E-2</c:v>
                </c:pt>
                <c:pt idx="20788">
                  <c:v>8.9702000000000004E-2</c:v>
                </c:pt>
                <c:pt idx="20789">
                  <c:v>9.1682299999999994E-2</c:v>
                </c:pt>
                <c:pt idx="20790">
                  <c:v>9.3626399999999999E-2</c:v>
                </c:pt>
                <c:pt idx="20791">
                  <c:v>9.5482800000000007E-2</c:v>
                </c:pt>
                <c:pt idx="20792">
                  <c:v>9.7330299999999995E-2</c:v>
                </c:pt>
                <c:pt idx="20793">
                  <c:v>9.9186899999999995E-2</c:v>
                </c:pt>
                <c:pt idx="20794">
                  <c:v>0.10095800000000001</c:v>
                </c:pt>
                <c:pt idx="20795">
                  <c:v>0.10281800000000001</c:v>
                </c:pt>
                <c:pt idx="20796">
                  <c:v>0.10451199999999999</c:v>
                </c:pt>
                <c:pt idx="20797">
                  <c:v>0.10634200000000001</c:v>
                </c:pt>
                <c:pt idx="20798">
                  <c:v>0.10807600000000001</c:v>
                </c:pt>
                <c:pt idx="20799">
                  <c:v>0.109837</c:v>
                </c:pt>
                <c:pt idx="20800">
                  <c:v>0.111552</c:v>
                </c:pt>
                <c:pt idx="20801">
                  <c:v>0.113251</c:v>
                </c:pt>
                <c:pt idx="20802">
                  <c:v>0.114916</c:v>
                </c:pt>
                <c:pt idx="20803">
                  <c:v>0.116716</c:v>
                </c:pt>
                <c:pt idx="20804">
                  <c:v>0.118121</c:v>
                </c:pt>
                <c:pt idx="20805">
                  <c:v>0.119962</c:v>
                </c:pt>
                <c:pt idx="20806">
                  <c:v>0.12144000000000001</c:v>
                </c:pt>
                <c:pt idx="20807">
                  <c:v>0.122986</c:v>
                </c:pt>
                <c:pt idx="20808">
                  <c:v>0.12429900000000001</c:v>
                </c:pt>
                <c:pt idx="20809">
                  <c:v>0.12583800000000001</c:v>
                </c:pt>
                <c:pt idx="20810">
                  <c:v>0.12711500000000001</c:v>
                </c:pt>
                <c:pt idx="20811">
                  <c:v>0.12822</c:v>
                </c:pt>
                <c:pt idx="20812">
                  <c:v>0.129527</c:v>
                </c:pt>
                <c:pt idx="20813">
                  <c:v>0.13092000000000001</c:v>
                </c:pt>
                <c:pt idx="20814">
                  <c:v>0.131934</c:v>
                </c:pt>
                <c:pt idx="20815">
                  <c:v>0.13310900000000001</c:v>
                </c:pt>
                <c:pt idx="20816">
                  <c:v>0.13431599999999999</c:v>
                </c:pt>
                <c:pt idx="20817">
                  <c:v>0.13531299999999999</c:v>
                </c:pt>
                <c:pt idx="20818">
                  <c:v>0.13644700000000001</c:v>
                </c:pt>
                <c:pt idx="20819">
                  <c:v>0.137541</c:v>
                </c:pt>
                <c:pt idx="20820">
                  <c:v>0.13842499999999999</c:v>
                </c:pt>
                <c:pt idx="20821">
                  <c:v>0.139288</c:v>
                </c:pt>
                <c:pt idx="20822">
                  <c:v>0.140351</c:v>
                </c:pt>
                <c:pt idx="20823">
                  <c:v>0.14116600000000001</c:v>
                </c:pt>
                <c:pt idx="20824">
                  <c:v>0.14183999999999999</c:v>
                </c:pt>
                <c:pt idx="20825">
                  <c:v>0.14274700000000001</c:v>
                </c:pt>
                <c:pt idx="20826">
                  <c:v>0.143258</c:v>
                </c:pt>
                <c:pt idx="20827">
                  <c:v>0.14408499999999999</c:v>
                </c:pt>
                <c:pt idx="20828">
                  <c:v>0.14457800000000001</c:v>
                </c:pt>
                <c:pt idx="20829">
                  <c:v>0.14524000000000001</c:v>
                </c:pt>
                <c:pt idx="20830">
                  <c:v>0.14591000000000001</c:v>
                </c:pt>
                <c:pt idx="20831">
                  <c:v>0.14619599999999999</c:v>
                </c:pt>
                <c:pt idx="20832">
                  <c:v>0.146977</c:v>
                </c:pt>
                <c:pt idx="20833">
                  <c:v>0.147204</c:v>
                </c:pt>
                <c:pt idx="20834">
                  <c:v>0.14771400000000001</c:v>
                </c:pt>
                <c:pt idx="20835">
                  <c:v>0.148116</c:v>
                </c:pt>
                <c:pt idx="20836">
                  <c:v>0.148502</c:v>
                </c:pt>
                <c:pt idx="20837">
                  <c:v>0.14876500000000001</c:v>
                </c:pt>
                <c:pt idx="20838">
                  <c:v>0.14899599999999999</c:v>
                </c:pt>
                <c:pt idx="20839">
                  <c:v>0.149559</c:v>
                </c:pt>
                <c:pt idx="20840">
                  <c:v>0.14957899999999999</c:v>
                </c:pt>
                <c:pt idx="20841">
                  <c:v>0.14979600000000001</c:v>
                </c:pt>
                <c:pt idx="20842">
                  <c:v>0.149949</c:v>
                </c:pt>
                <c:pt idx="20843">
                  <c:v>0.150113</c:v>
                </c:pt>
                <c:pt idx="20844">
                  <c:v>0.150286</c:v>
                </c:pt>
                <c:pt idx="20845">
                  <c:v>0.15031700000000001</c:v>
                </c:pt>
                <c:pt idx="20846">
                  <c:v>0.15043200000000001</c:v>
                </c:pt>
                <c:pt idx="20847">
                  <c:v>0.15049599999999999</c:v>
                </c:pt>
                <c:pt idx="20848">
                  <c:v>0.15018599999999999</c:v>
                </c:pt>
                <c:pt idx="20849">
                  <c:v>0.150308</c:v>
                </c:pt>
                <c:pt idx="20850">
                  <c:v>0.15024499999999999</c:v>
                </c:pt>
                <c:pt idx="20851">
                  <c:v>0.15009600000000001</c:v>
                </c:pt>
                <c:pt idx="20852">
                  <c:v>0.150085</c:v>
                </c:pt>
                <c:pt idx="20853">
                  <c:v>0.149921</c:v>
                </c:pt>
                <c:pt idx="20854">
                  <c:v>0.149863</c:v>
                </c:pt>
                <c:pt idx="20855">
                  <c:v>0.14994199999999999</c:v>
                </c:pt>
                <c:pt idx="20856">
                  <c:v>0.14968100000000001</c:v>
                </c:pt>
                <c:pt idx="20857">
                  <c:v>0.14977399999999999</c:v>
                </c:pt>
                <c:pt idx="20858">
                  <c:v>0.14964</c:v>
                </c:pt>
                <c:pt idx="20859">
                  <c:v>0.14954899999999999</c:v>
                </c:pt>
                <c:pt idx="20860">
                  <c:v>0.149675</c:v>
                </c:pt>
                <c:pt idx="20861">
                  <c:v>0.14951900000000001</c:v>
                </c:pt>
                <c:pt idx="20862">
                  <c:v>0.149644</c:v>
                </c:pt>
                <c:pt idx="20863">
                  <c:v>0.149288</c:v>
                </c:pt>
                <c:pt idx="20864">
                  <c:v>0.14933399999999999</c:v>
                </c:pt>
                <c:pt idx="20865">
                  <c:v>0.14918400000000001</c:v>
                </c:pt>
                <c:pt idx="20866">
                  <c:v>0.14915500000000001</c:v>
                </c:pt>
                <c:pt idx="20867">
                  <c:v>0.148981</c:v>
                </c:pt>
                <c:pt idx="20868">
                  <c:v>0.148896</c:v>
                </c:pt>
                <c:pt idx="20869">
                  <c:v>0.14896699999999999</c:v>
                </c:pt>
                <c:pt idx="20870">
                  <c:v>0.14862400000000001</c:v>
                </c:pt>
                <c:pt idx="20871">
                  <c:v>0.148478</c:v>
                </c:pt>
                <c:pt idx="20872">
                  <c:v>0.148484</c:v>
                </c:pt>
                <c:pt idx="20873">
                  <c:v>0.148231</c:v>
                </c:pt>
                <c:pt idx="20874">
                  <c:v>0.14829800000000001</c:v>
                </c:pt>
                <c:pt idx="20875">
                  <c:v>0.14818600000000001</c:v>
                </c:pt>
                <c:pt idx="20876">
                  <c:v>0.14824699999999999</c:v>
                </c:pt>
                <c:pt idx="20877">
                  <c:v>0.14805499999999999</c:v>
                </c:pt>
                <c:pt idx="20878">
                  <c:v>0.14828</c:v>
                </c:pt>
                <c:pt idx="20879">
                  <c:v>0.148451</c:v>
                </c:pt>
                <c:pt idx="20880">
                  <c:v>0.14843100000000001</c:v>
                </c:pt>
                <c:pt idx="20881">
                  <c:v>0.148724</c:v>
                </c:pt>
                <c:pt idx="20882">
                  <c:v>0.149011</c:v>
                </c:pt>
                <c:pt idx="20883">
                  <c:v>0.149313</c:v>
                </c:pt>
                <c:pt idx="20884">
                  <c:v>0.149613</c:v>
                </c:pt>
                <c:pt idx="20885">
                  <c:v>0.149898</c:v>
                </c:pt>
                <c:pt idx="20886">
                  <c:v>0.1502</c:v>
                </c:pt>
                <c:pt idx="20887">
                  <c:v>0.15027599999999999</c:v>
                </c:pt>
                <c:pt idx="20888">
                  <c:v>0.15065899999999999</c:v>
                </c:pt>
                <c:pt idx="20889">
                  <c:v>0.15079400000000001</c:v>
                </c:pt>
                <c:pt idx="20890">
                  <c:v>0.15099199999999999</c:v>
                </c:pt>
                <c:pt idx="20891">
                  <c:v>0.15126999999999999</c:v>
                </c:pt>
                <c:pt idx="20892">
                  <c:v>0.15143300000000001</c:v>
                </c:pt>
                <c:pt idx="20893">
                  <c:v>0.15174699999999999</c:v>
                </c:pt>
                <c:pt idx="20894">
                  <c:v>0.152004</c:v>
                </c:pt>
                <c:pt idx="20895">
                  <c:v>0.15245</c:v>
                </c:pt>
                <c:pt idx="20896">
                  <c:v>0.15267900000000001</c:v>
                </c:pt>
                <c:pt idx="20897">
                  <c:v>0.15280099999999999</c:v>
                </c:pt>
                <c:pt idx="20898">
                  <c:v>0.15339700000000001</c:v>
                </c:pt>
                <c:pt idx="20899">
                  <c:v>0.15363299999999999</c:v>
                </c:pt>
                <c:pt idx="20900">
                  <c:v>0.154115</c:v>
                </c:pt>
                <c:pt idx="20901">
                  <c:v>0.154638</c:v>
                </c:pt>
                <c:pt idx="20902">
                  <c:v>0.155057</c:v>
                </c:pt>
                <c:pt idx="20903">
                  <c:v>0.15565100000000001</c:v>
                </c:pt>
                <c:pt idx="20904">
                  <c:v>0.15611700000000001</c:v>
                </c:pt>
                <c:pt idx="20905">
                  <c:v>0.156802</c:v>
                </c:pt>
                <c:pt idx="20906">
                  <c:v>0.15742800000000001</c:v>
                </c:pt>
                <c:pt idx="20907">
                  <c:v>0.157941</c:v>
                </c:pt>
                <c:pt idx="20908">
                  <c:v>0.15861600000000001</c:v>
                </c:pt>
                <c:pt idx="20909">
                  <c:v>0.15930900000000001</c:v>
                </c:pt>
                <c:pt idx="20910">
                  <c:v>0.15964800000000001</c:v>
                </c:pt>
                <c:pt idx="20911">
                  <c:v>0.160519</c:v>
                </c:pt>
                <c:pt idx="20912">
                  <c:v>0.160945</c:v>
                </c:pt>
                <c:pt idx="20913">
                  <c:v>0.161498</c:v>
                </c:pt>
                <c:pt idx="20914">
                  <c:v>0.162082</c:v>
                </c:pt>
                <c:pt idx="20915">
                  <c:v>0.16259199999999999</c:v>
                </c:pt>
                <c:pt idx="20916">
                  <c:v>0.16332199999999999</c:v>
                </c:pt>
                <c:pt idx="20917">
                  <c:v>0.16391600000000001</c:v>
                </c:pt>
                <c:pt idx="20918">
                  <c:v>0.164691</c:v>
                </c:pt>
                <c:pt idx="20919">
                  <c:v>0.16527900000000001</c:v>
                </c:pt>
                <c:pt idx="20920">
                  <c:v>0.16594800000000001</c:v>
                </c:pt>
                <c:pt idx="20921">
                  <c:v>0.166767</c:v>
                </c:pt>
                <c:pt idx="20922">
                  <c:v>0.16758999999999999</c:v>
                </c:pt>
                <c:pt idx="20923">
                  <c:v>0.168293</c:v>
                </c:pt>
                <c:pt idx="20924">
                  <c:v>0.168931</c:v>
                </c:pt>
                <c:pt idx="20925">
                  <c:v>0.16986200000000001</c:v>
                </c:pt>
                <c:pt idx="20926">
                  <c:v>0.170736</c:v>
                </c:pt>
                <c:pt idx="20927">
                  <c:v>0.171597</c:v>
                </c:pt>
                <c:pt idx="20928">
                  <c:v>0.17247000000000001</c:v>
                </c:pt>
                <c:pt idx="20929">
                  <c:v>0.173258</c:v>
                </c:pt>
                <c:pt idx="20930">
                  <c:v>0.17411699999999999</c:v>
                </c:pt>
                <c:pt idx="20931">
                  <c:v>0.175013</c:v>
                </c:pt>
                <c:pt idx="20932">
                  <c:v>0.175843</c:v>
                </c:pt>
                <c:pt idx="20933">
                  <c:v>0.176728</c:v>
                </c:pt>
                <c:pt idx="20934">
                  <c:v>0.17735600000000001</c:v>
                </c:pt>
                <c:pt idx="20935">
                  <c:v>0.178287</c:v>
                </c:pt>
                <c:pt idx="20936">
                  <c:v>0.17916199999999999</c:v>
                </c:pt>
                <c:pt idx="20937">
                  <c:v>0.180063</c:v>
                </c:pt>
                <c:pt idx="20938">
                  <c:v>0.18073700000000001</c:v>
                </c:pt>
                <c:pt idx="20939">
                  <c:v>0.18146699999999999</c:v>
                </c:pt>
                <c:pt idx="20940">
                  <c:v>0.18235899999999999</c:v>
                </c:pt>
                <c:pt idx="20941">
                  <c:v>0.18329500000000001</c:v>
                </c:pt>
                <c:pt idx="20942">
                  <c:v>0.18440899999999999</c:v>
                </c:pt>
                <c:pt idx="20943">
                  <c:v>0.18523899999999999</c:v>
                </c:pt>
                <c:pt idx="20944">
                  <c:v>0.18618000000000001</c:v>
                </c:pt>
                <c:pt idx="20945">
                  <c:v>0.18709000000000001</c:v>
                </c:pt>
                <c:pt idx="20946">
                  <c:v>0.188086</c:v>
                </c:pt>
                <c:pt idx="20947">
                  <c:v>0.18905</c:v>
                </c:pt>
                <c:pt idx="20948">
                  <c:v>0.18972800000000001</c:v>
                </c:pt>
                <c:pt idx="20949">
                  <c:v>0.190661</c:v>
                </c:pt>
                <c:pt idx="20950">
                  <c:v>0.191715</c:v>
                </c:pt>
                <c:pt idx="20951">
                  <c:v>0.19233600000000001</c:v>
                </c:pt>
                <c:pt idx="20952">
                  <c:v>0.193244</c:v>
                </c:pt>
                <c:pt idx="20953">
                  <c:v>0.19409100000000001</c:v>
                </c:pt>
                <c:pt idx="20954">
                  <c:v>0.19483800000000001</c:v>
                </c:pt>
                <c:pt idx="20955">
                  <c:v>0.195684</c:v>
                </c:pt>
                <c:pt idx="20956">
                  <c:v>0.196274</c:v>
                </c:pt>
                <c:pt idx="20957">
                  <c:v>0.19723099999999999</c:v>
                </c:pt>
                <c:pt idx="20958">
                  <c:v>0.19779099999999999</c:v>
                </c:pt>
                <c:pt idx="20959">
                  <c:v>0.19858999999999999</c:v>
                </c:pt>
                <c:pt idx="20960">
                  <c:v>0.199403</c:v>
                </c:pt>
                <c:pt idx="20961">
                  <c:v>0.19994799999999999</c:v>
                </c:pt>
                <c:pt idx="20962">
                  <c:v>0.20086999999999999</c:v>
                </c:pt>
                <c:pt idx="20963">
                  <c:v>0.20164199999999999</c:v>
                </c:pt>
                <c:pt idx="20964">
                  <c:v>0.202461</c:v>
                </c:pt>
                <c:pt idx="20965">
                  <c:v>0.20313300000000001</c:v>
                </c:pt>
                <c:pt idx="20966">
                  <c:v>0.20399700000000001</c:v>
                </c:pt>
                <c:pt idx="20967">
                  <c:v>0.20458699999999999</c:v>
                </c:pt>
                <c:pt idx="20968">
                  <c:v>0.20533399999999999</c:v>
                </c:pt>
                <c:pt idx="20969">
                  <c:v>0.20590900000000001</c:v>
                </c:pt>
                <c:pt idx="20970">
                  <c:v>0.20651900000000001</c:v>
                </c:pt>
                <c:pt idx="20971">
                  <c:v>0.20726600000000001</c:v>
                </c:pt>
                <c:pt idx="20972">
                  <c:v>0.207707</c:v>
                </c:pt>
                <c:pt idx="20973">
                  <c:v>0.20852299999999999</c:v>
                </c:pt>
                <c:pt idx="20974">
                  <c:v>0.20863200000000001</c:v>
                </c:pt>
                <c:pt idx="20975">
                  <c:v>0.20921400000000001</c:v>
                </c:pt>
                <c:pt idx="20976">
                  <c:v>0.20943100000000001</c:v>
                </c:pt>
                <c:pt idx="20977">
                  <c:v>0.20973</c:v>
                </c:pt>
                <c:pt idx="20978">
                  <c:v>0.21001500000000001</c:v>
                </c:pt>
                <c:pt idx="20979">
                  <c:v>0.21002899999999999</c:v>
                </c:pt>
                <c:pt idx="20980">
                  <c:v>0.210422</c:v>
                </c:pt>
                <c:pt idx="20981">
                  <c:v>0.210447</c:v>
                </c:pt>
                <c:pt idx="20982">
                  <c:v>0.21065500000000001</c:v>
                </c:pt>
                <c:pt idx="20983">
                  <c:v>0.21052799999999999</c:v>
                </c:pt>
                <c:pt idx="20984">
                  <c:v>0.21085799999999999</c:v>
                </c:pt>
                <c:pt idx="20985">
                  <c:v>0.210781</c:v>
                </c:pt>
                <c:pt idx="20986">
                  <c:v>0.21087400000000001</c:v>
                </c:pt>
                <c:pt idx="20987">
                  <c:v>0.21118400000000001</c:v>
                </c:pt>
                <c:pt idx="20988">
                  <c:v>0.21085300000000001</c:v>
                </c:pt>
                <c:pt idx="20989">
                  <c:v>0.211172</c:v>
                </c:pt>
                <c:pt idx="20990">
                  <c:v>0.21088899999999999</c:v>
                </c:pt>
                <c:pt idx="20991">
                  <c:v>0.21077799999999999</c:v>
                </c:pt>
                <c:pt idx="20992">
                  <c:v>0.21080199999999999</c:v>
                </c:pt>
                <c:pt idx="20993">
                  <c:v>0.21057600000000001</c:v>
                </c:pt>
                <c:pt idx="20994">
                  <c:v>0.21032000000000001</c:v>
                </c:pt>
                <c:pt idx="20995">
                  <c:v>0.21002199999999999</c:v>
                </c:pt>
                <c:pt idx="20996">
                  <c:v>0.209727</c:v>
                </c:pt>
                <c:pt idx="20997">
                  <c:v>0.20949400000000001</c:v>
                </c:pt>
                <c:pt idx="20998">
                  <c:v>0.20902399999999999</c:v>
                </c:pt>
                <c:pt idx="20999">
                  <c:v>0.208509</c:v>
                </c:pt>
                <c:pt idx="21000">
                  <c:v>0.20837800000000001</c:v>
                </c:pt>
                <c:pt idx="21001">
                  <c:v>0.20771800000000001</c:v>
                </c:pt>
                <c:pt idx="21002">
                  <c:v>0.20722399999999999</c:v>
                </c:pt>
                <c:pt idx="21003">
                  <c:v>0.20680399999999999</c:v>
                </c:pt>
                <c:pt idx="21004">
                  <c:v>0.20599799999999999</c:v>
                </c:pt>
                <c:pt idx="21005">
                  <c:v>0.20544699999999999</c:v>
                </c:pt>
                <c:pt idx="21006">
                  <c:v>0.20474800000000001</c:v>
                </c:pt>
                <c:pt idx="21007">
                  <c:v>0.20416500000000001</c:v>
                </c:pt>
                <c:pt idx="21008">
                  <c:v>0.203461</c:v>
                </c:pt>
                <c:pt idx="21009">
                  <c:v>0.202678</c:v>
                </c:pt>
                <c:pt idx="21010">
                  <c:v>0.20211000000000001</c:v>
                </c:pt>
                <c:pt idx="21011">
                  <c:v>0.20117699999999999</c:v>
                </c:pt>
                <c:pt idx="21012">
                  <c:v>0.20036599999999999</c:v>
                </c:pt>
                <c:pt idx="21013">
                  <c:v>0.199735</c:v>
                </c:pt>
                <c:pt idx="21014">
                  <c:v>0.19880999999999999</c:v>
                </c:pt>
                <c:pt idx="21015">
                  <c:v>0.197849</c:v>
                </c:pt>
                <c:pt idx="21016">
                  <c:v>0.19701199999999999</c:v>
                </c:pt>
                <c:pt idx="21017">
                  <c:v>0.19612499999999999</c:v>
                </c:pt>
                <c:pt idx="21018">
                  <c:v>0.195047</c:v>
                </c:pt>
                <c:pt idx="21019">
                  <c:v>0.19414200000000001</c:v>
                </c:pt>
                <c:pt idx="21020">
                  <c:v>0.19336900000000001</c:v>
                </c:pt>
                <c:pt idx="21021">
                  <c:v>0.19230800000000001</c:v>
                </c:pt>
                <c:pt idx="21022">
                  <c:v>0.191443</c:v>
                </c:pt>
                <c:pt idx="21023">
                  <c:v>0.19047900000000001</c:v>
                </c:pt>
                <c:pt idx="21024">
                  <c:v>0.18956899999999999</c:v>
                </c:pt>
                <c:pt idx="21025">
                  <c:v>0.188751</c:v>
                </c:pt>
                <c:pt idx="21026">
                  <c:v>0.18776599999999999</c:v>
                </c:pt>
                <c:pt idx="21027">
                  <c:v>0.186803</c:v>
                </c:pt>
                <c:pt idx="21028">
                  <c:v>0.18573000000000001</c:v>
                </c:pt>
                <c:pt idx="21029">
                  <c:v>0.18492</c:v>
                </c:pt>
                <c:pt idx="21030">
                  <c:v>0.18388699999999999</c:v>
                </c:pt>
                <c:pt idx="21031">
                  <c:v>0.182897</c:v>
                </c:pt>
                <c:pt idx="21032">
                  <c:v>0.18173700000000001</c:v>
                </c:pt>
                <c:pt idx="21033">
                  <c:v>0.18097099999999999</c:v>
                </c:pt>
                <c:pt idx="21034">
                  <c:v>0.179783</c:v>
                </c:pt>
                <c:pt idx="21035">
                  <c:v>0.178755</c:v>
                </c:pt>
                <c:pt idx="21036">
                  <c:v>0.17781</c:v>
                </c:pt>
                <c:pt idx="21037">
                  <c:v>0.17680599999999999</c:v>
                </c:pt>
                <c:pt idx="21038">
                  <c:v>0.17578099999999999</c:v>
                </c:pt>
                <c:pt idx="21039">
                  <c:v>0.17489499999999999</c:v>
                </c:pt>
                <c:pt idx="21040">
                  <c:v>0.17418700000000001</c:v>
                </c:pt>
                <c:pt idx="21041">
                  <c:v>0.17307700000000001</c:v>
                </c:pt>
                <c:pt idx="21042">
                  <c:v>0.172342</c:v>
                </c:pt>
                <c:pt idx="21043">
                  <c:v>0.17125199999999999</c:v>
                </c:pt>
                <c:pt idx="21044">
                  <c:v>0.1704</c:v>
                </c:pt>
                <c:pt idx="21045">
                  <c:v>0.16958200000000001</c:v>
                </c:pt>
                <c:pt idx="21046">
                  <c:v>0.16866800000000001</c:v>
                </c:pt>
                <c:pt idx="21047">
                  <c:v>0.16790099999999999</c:v>
                </c:pt>
                <c:pt idx="21048">
                  <c:v>0.16691800000000001</c:v>
                </c:pt>
                <c:pt idx="21049">
                  <c:v>0.166238</c:v>
                </c:pt>
                <c:pt idx="21050">
                  <c:v>0.16536699999999999</c:v>
                </c:pt>
                <c:pt idx="21051">
                  <c:v>0.16453400000000001</c:v>
                </c:pt>
                <c:pt idx="21052">
                  <c:v>0.16387099999999999</c:v>
                </c:pt>
                <c:pt idx="21053">
                  <c:v>0.16300500000000001</c:v>
                </c:pt>
                <c:pt idx="21054">
                  <c:v>0.16236500000000001</c:v>
                </c:pt>
                <c:pt idx="21055">
                  <c:v>0.16136900000000001</c:v>
                </c:pt>
                <c:pt idx="21056">
                  <c:v>0.160827</c:v>
                </c:pt>
                <c:pt idx="21057">
                  <c:v>0.15992999999999999</c:v>
                </c:pt>
                <c:pt idx="21058">
                  <c:v>0.15914400000000001</c:v>
                </c:pt>
                <c:pt idx="21059">
                  <c:v>0.15848100000000001</c:v>
                </c:pt>
                <c:pt idx="21060">
                  <c:v>0.15778900000000001</c:v>
                </c:pt>
                <c:pt idx="21061">
                  <c:v>0.157308</c:v>
                </c:pt>
                <c:pt idx="21062">
                  <c:v>0.156523</c:v>
                </c:pt>
                <c:pt idx="21063">
                  <c:v>0.156024</c:v>
                </c:pt>
                <c:pt idx="21064">
                  <c:v>0.15523100000000001</c:v>
                </c:pt>
                <c:pt idx="21065">
                  <c:v>0.154864</c:v>
                </c:pt>
                <c:pt idx="21066">
                  <c:v>0.15412699999999999</c:v>
                </c:pt>
                <c:pt idx="21067">
                  <c:v>0.15353</c:v>
                </c:pt>
                <c:pt idx="21068">
                  <c:v>0.15278800000000001</c:v>
                </c:pt>
                <c:pt idx="21069">
                  <c:v>0.15223500000000001</c:v>
                </c:pt>
                <c:pt idx="21070">
                  <c:v>0.15165699999999999</c:v>
                </c:pt>
                <c:pt idx="21071">
                  <c:v>0.15090000000000001</c:v>
                </c:pt>
                <c:pt idx="21072">
                  <c:v>0.15044399999999999</c:v>
                </c:pt>
                <c:pt idx="21073">
                  <c:v>0.14980299999999999</c:v>
                </c:pt>
                <c:pt idx="21074">
                  <c:v>0.14922199999999999</c:v>
                </c:pt>
                <c:pt idx="21075">
                  <c:v>0.14873400000000001</c:v>
                </c:pt>
                <c:pt idx="21076">
                  <c:v>0.14821000000000001</c:v>
                </c:pt>
                <c:pt idx="21077">
                  <c:v>0.14780599999999999</c:v>
                </c:pt>
                <c:pt idx="21078">
                  <c:v>0.14722199999999999</c:v>
                </c:pt>
                <c:pt idx="21079">
                  <c:v>0.14673800000000001</c:v>
                </c:pt>
                <c:pt idx="21080">
                  <c:v>0.14616000000000001</c:v>
                </c:pt>
                <c:pt idx="21081">
                  <c:v>0.145648</c:v>
                </c:pt>
                <c:pt idx="21082">
                  <c:v>0.14513499999999999</c:v>
                </c:pt>
                <c:pt idx="21083">
                  <c:v>0.14474300000000001</c:v>
                </c:pt>
                <c:pt idx="21084">
                  <c:v>0.144176</c:v>
                </c:pt>
                <c:pt idx="21085">
                  <c:v>0.14369100000000001</c:v>
                </c:pt>
                <c:pt idx="21086">
                  <c:v>0.14322799999999999</c:v>
                </c:pt>
                <c:pt idx="21087">
                  <c:v>0.14263100000000001</c:v>
                </c:pt>
                <c:pt idx="21088">
                  <c:v>0.14225499999999999</c:v>
                </c:pt>
                <c:pt idx="21089">
                  <c:v>0.141845</c:v>
                </c:pt>
                <c:pt idx="21090">
                  <c:v>0.141399</c:v>
                </c:pt>
                <c:pt idx="21091">
                  <c:v>0.140877</c:v>
                </c:pt>
                <c:pt idx="21092">
                  <c:v>0.140516</c:v>
                </c:pt>
                <c:pt idx="21093">
                  <c:v>0.13994200000000001</c:v>
                </c:pt>
                <c:pt idx="21094">
                  <c:v>0.13944000000000001</c:v>
                </c:pt>
                <c:pt idx="21095">
                  <c:v>0.13907700000000001</c:v>
                </c:pt>
                <c:pt idx="21096">
                  <c:v>0.138576</c:v>
                </c:pt>
                <c:pt idx="21097">
                  <c:v>0.13819999999999999</c:v>
                </c:pt>
                <c:pt idx="21098">
                  <c:v>0.13752</c:v>
                </c:pt>
                <c:pt idx="21099">
                  <c:v>0.13716999999999999</c:v>
                </c:pt>
                <c:pt idx="21100">
                  <c:v>0.13658400000000001</c:v>
                </c:pt>
                <c:pt idx="21101">
                  <c:v>0.136018</c:v>
                </c:pt>
                <c:pt idx="21102">
                  <c:v>0.135632</c:v>
                </c:pt>
                <c:pt idx="21103">
                  <c:v>0.13483300000000001</c:v>
                </c:pt>
                <c:pt idx="21104">
                  <c:v>0.13458899999999999</c:v>
                </c:pt>
                <c:pt idx="21105">
                  <c:v>0.133969</c:v>
                </c:pt>
                <c:pt idx="21106">
                  <c:v>0.133606</c:v>
                </c:pt>
                <c:pt idx="21107">
                  <c:v>0.132935</c:v>
                </c:pt>
                <c:pt idx="21108">
                  <c:v>0.13233200000000001</c:v>
                </c:pt>
                <c:pt idx="21109">
                  <c:v>0.13188900000000001</c:v>
                </c:pt>
                <c:pt idx="21110">
                  <c:v>0.13120299999999999</c:v>
                </c:pt>
                <c:pt idx="21111">
                  <c:v>0.13073699999999999</c:v>
                </c:pt>
                <c:pt idx="21112">
                  <c:v>0.13008</c:v>
                </c:pt>
                <c:pt idx="21113">
                  <c:v>0.129356</c:v>
                </c:pt>
                <c:pt idx="21114">
                  <c:v>0.128549</c:v>
                </c:pt>
                <c:pt idx="21115">
                  <c:v>0.12809200000000001</c:v>
                </c:pt>
                <c:pt idx="21116">
                  <c:v>0.127359</c:v>
                </c:pt>
                <c:pt idx="21117">
                  <c:v>0.12656800000000001</c:v>
                </c:pt>
                <c:pt idx="21118">
                  <c:v>0.12596599999999999</c:v>
                </c:pt>
                <c:pt idx="21119">
                  <c:v>0.125163</c:v>
                </c:pt>
                <c:pt idx="21120">
                  <c:v>0.124609</c:v>
                </c:pt>
                <c:pt idx="21121">
                  <c:v>0.12374499999999999</c:v>
                </c:pt>
                <c:pt idx="21122">
                  <c:v>0.12302100000000001</c:v>
                </c:pt>
                <c:pt idx="21123">
                  <c:v>0.12216100000000001</c:v>
                </c:pt>
                <c:pt idx="21124">
                  <c:v>0.12130299999999999</c:v>
                </c:pt>
                <c:pt idx="21125">
                  <c:v>0.120323</c:v>
                </c:pt>
                <c:pt idx="21126">
                  <c:v>0.119394</c:v>
                </c:pt>
                <c:pt idx="21127">
                  <c:v>0.118465</c:v>
                </c:pt>
                <c:pt idx="21128">
                  <c:v>0.117382</c:v>
                </c:pt>
                <c:pt idx="21129">
                  <c:v>0.116572</c:v>
                </c:pt>
                <c:pt idx="21130">
                  <c:v>0.115285</c:v>
                </c:pt>
                <c:pt idx="21131">
                  <c:v>0.114382</c:v>
                </c:pt>
                <c:pt idx="21132">
                  <c:v>0.11314299999999999</c:v>
                </c:pt>
                <c:pt idx="21133">
                  <c:v>0.111916</c:v>
                </c:pt>
                <c:pt idx="21134">
                  <c:v>0.11092399999999999</c:v>
                </c:pt>
                <c:pt idx="21135">
                  <c:v>0.1094</c:v>
                </c:pt>
                <c:pt idx="21136">
                  <c:v>0.108321</c:v>
                </c:pt>
                <c:pt idx="21137">
                  <c:v>0.10682999999999999</c:v>
                </c:pt>
                <c:pt idx="21138">
                  <c:v>0.10539999999999999</c:v>
                </c:pt>
                <c:pt idx="21139">
                  <c:v>0.10395699999999999</c:v>
                </c:pt>
                <c:pt idx="21140">
                  <c:v>0.102559</c:v>
                </c:pt>
                <c:pt idx="21141">
                  <c:v>0.100935</c:v>
                </c:pt>
                <c:pt idx="21142">
                  <c:v>9.9450499999999997E-2</c:v>
                </c:pt>
                <c:pt idx="21143">
                  <c:v>9.8007800000000006E-2</c:v>
                </c:pt>
                <c:pt idx="21144">
                  <c:v>9.6315200000000004E-2</c:v>
                </c:pt>
                <c:pt idx="21145">
                  <c:v>9.4756099999999996E-2</c:v>
                </c:pt>
                <c:pt idx="21146">
                  <c:v>9.2942700000000003E-2</c:v>
                </c:pt>
                <c:pt idx="21147">
                  <c:v>9.1309500000000002E-2</c:v>
                </c:pt>
                <c:pt idx="21148">
                  <c:v>8.9585799999999993E-2</c:v>
                </c:pt>
                <c:pt idx="21149">
                  <c:v>8.7617299999999995E-2</c:v>
                </c:pt>
                <c:pt idx="21150">
                  <c:v>8.5837999999999998E-2</c:v>
                </c:pt>
                <c:pt idx="21151">
                  <c:v>8.3990300000000004E-2</c:v>
                </c:pt>
                <c:pt idx="21152">
                  <c:v>8.1908099999999998E-2</c:v>
                </c:pt>
                <c:pt idx="21153">
                  <c:v>8.0049300000000004E-2</c:v>
                </c:pt>
                <c:pt idx="21154">
                  <c:v>7.7843899999999994E-2</c:v>
                </c:pt>
                <c:pt idx="21155">
                  <c:v>7.5714100000000006E-2</c:v>
                </c:pt>
                <c:pt idx="21156">
                  <c:v>7.3566999999999994E-2</c:v>
                </c:pt>
                <c:pt idx="21157">
                  <c:v>7.1487999999999996E-2</c:v>
                </c:pt>
                <c:pt idx="21158">
                  <c:v>6.9032099999999999E-2</c:v>
                </c:pt>
                <c:pt idx="21159">
                  <c:v>6.7014500000000005E-2</c:v>
                </c:pt>
                <c:pt idx="21160">
                  <c:v>6.4714400000000005E-2</c:v>
                </c:pt>
                <c:pt idx="21161">
                  <c:v>6.2322700000000002E-2</c:v>
                </c:pt>
                <c:pt idx="21162">
                  <c:v>6.0175600000000003E-2</c:v>
                </c:pt>
                <c:pt idx="21163">
                  <c:v>5.7526300000000002E-2</c:v>
                </c:pt>
                <c:pt idx="21164">
                  <c:v>5.5267700000000003E-2</c:v>
                </c:pt>
                <c:pt idx="21165">
                  <c:v>5.27602E-2</c:v>
                </c:pt>
                <c:pt idx="21166">
                  <c:v>5.03276E-2</c:v>
                </c:pt>
                <c:pt idx="21167">
                  <c:v>4.7660500000000001E-2</c:v>
                </c:pt>
                <c:pt idx="21168">
                  <c:v>4.5004599999999999E-2</c:v>
                </c:pt>
                <c:pt idx="21169">
                  <c:v>4.2381799999999997E-2</c:v>
                </c:pt>
                <c:pt idx="21170">
                  <c:v>3.98699E-2</c:v>
                </c:pt>
                <c:pt idx="21171">
                  <c:v>3.7193900000000002E-2</c:v>
                </c:pt>
                <c:pt idx="21172">
                  <c:v>3.4413399999999997E-2</c:v>
                </c:pt>
                <c:pt idx="21173">
                  <c:v>3.1811800000000001E-2</c:v>
                </c:pt>
                <c:pt idx="21174">
                  <c:v>2.8982899999999999E-2</c:v>
                </c:pt>
                <c:pt idx="21175">
                  <c:v>2.6059200000000001E-2</c:v>
                </c:pt>
                <c:pt idx="21176">
                  <c:v>2.3474999999999999E-2</c:v>
                </c:pt>
                <c:pt idx="21177">
                  <c:v>2.03909E-2</c:v>
                </c:pt>
                <c:pt idx="21178">
                  <c:v>1.7693500000000001E-2</c:v>
                </c:pt>
                <c:pt idx="21179">
                  <c:v>1.47241E-2</c:v>
                </c:pt>
                <c:pt idx="21180">
                  <c:v>1.1926600000000001E-2</c:v>
                </c:pt>
                <c:pt idx="21181">
                  <c:v>8.9354699999999992E-3</c:v>
                </c:pt>
                <c:pt idx="21182">
                  <c:v>5.9502399999999999E-3</c:v>
                </c:pt>
                <c:pt idx="21183">
                  <c:v>2.9732000000000001E-3</c:v>
                </c:pt>
                <c:pt idx="21184" formatCode="0.00E+00">
                  <c:v>-4.3566699999999997E-5</c:v>
                </c:pt>
                <c:pt idx="21185">
                  <c:v>-3.0468100000000001E-3</c:v>
                </c:pt>
                <c:pt idx="21186">
                  <c:v>-6.0023799999999999E-3</c:v>
                </c:pt>
                <c:pt idx="21187">
                  <c:v>-8.8976200000000002E-3</c:v>
                </c:pt>
                <c:pt idx="21188">
                  <c:v>-1.1976499999999999E-2</c:v>
                </c:pt>
                <c:pt idx="21189">
                  <c:v>-1.49993E-2</c:v>
                </c:pt>
                <c:pt idx="21190">
                  <c:v>-1.8036799999999999E-2</c:v>
                </c:pt>
                <c:pt idx="21191">
                  <c:v>-2.1102599999999999E-2</c:v>
                </c:pt>
                <c:pt idx="21192">
                  <c:v>-2.4044099999999999E-2</c:v>
                </c:pt>
                <c:pt idx="21193">
                  <c:v>-2.7242700000000002E-2</c:v>
                </c:pt>
                <c:pt idx="21194">
                  <c:v>-3.0187200000000001E-2</c:v>
                </c:pt>
                <c:pt idx="21195">
                  <c:v>-3.3252200000000003E-2</c:v>
                </c:pt>
                <c:pt idx="21196">
                  <c:v>-3.6314399999999997E-2</c:v>
                </c:pt>
                <c:pt idx="21197">
                  <c:v>-3.9289600000000001E-2</c:v>
                </c:pt>
                <c:pt idx="21198">
                  <c:v>-4.2448899999999998E-2</c:v>
                </c:pt>
                <c:pt idx="21199">
                  <c:v>-4.5511200000000002E-2</c:v>
                </c:pt>
                <c:pt idx="21200">
                  <c:v>-4.8594199999999997E-2</c:v>
                </c:pt>
                <c:pt idx="21201">
                  <c:v>-5.1625999999999998E-2</c:v>
                </c:pt>
                <c:pt idx="21202">
                  <c:v>-5.4791100000000002E-2</c:v>
                </c:pt>
                <c:pt idx="21203">
                  <c:v>-5.7851399999999997E-2</c:v>
                </c:pt>
                <c:pt idx="21204">
                  <c:v>-6.0675899999999998E-2</c:v>
                </c:pt>
                <c:pt idx="21205">
                  <c:v>-6.3923499999999994E-2</c:v>
                </c:pt>
                <c:pt idx="21206">
                  <c:v>-6.6808800000000002E-2</c:v>
                </c:pt>
                <c:pt idx="21207">
                  <c:v>-6.9954500000000003E-2</c:v>
                </c:pt>
                <c:pt idx="21208">
                  <c:v>-7.2827500000000003E-2</c:v>
                </c:pt>
                <c:pt idx="21209">
                  <c:v>-7.5900800000000004E-2</c:v>
                </c:pt>
                <c:pt idx="21210">
                  <c:v>-7.8764600000000004E-2</c:v>
                </c:pt>
                <c:pt idx="21211">
                  <c:v>-8.1541100000000005E-2</c:v>
                </c:pt>
                <c:pt idx="21212">
                  <c:v>-8.4415500000000004E-2</c:v>
                </c:pt>
                <c:pt idx="21213">
                  <c:v>-8.7212399999999995E-2</c:v>
                </c:pt>
                <c:pt idx="21214">
                  <c:v>-9.0183299999999994E-2</c:v>
                </c:pt>
                <c:pt idx="21215">
                  <c:v>-9.2612E-2</c:v>
                </c:pt>
                <c:pt idx="21216">
                  <c:v>-9.56597E-2</c:v>
                </c:pt>
                <c:pt idx="21217">
                  <c:v>-9.8414199999999993E-2</c:v>
                </c:pt>
                <c:pt idx="21218">
                  <c:v>-0.101093</c:v>
                </c:pt>
                <c:pt idx="21219">
                  <c:v>-0.103771</c:v>
                </c:pt>
                <c:pt idx="21220">
                  <c:v>-0.10639899999999999</c:v>
                </c:pt>
                <c:pt idx="21221">
                  <c:v>-0.109156</c:v>
                </c:pt>
                <c:pt idx="21222">
                  <c:v>-0.111541</c:v>
                </c:pt>
                <c:pt idx="21223">
                  <c:v>-0.11445</c:v>
                </c:pt>
                <c:pt idx="21224">
                  <c:v>-0.116911</c:v>
                </c:pt>
                <c:pt idx="21225">
                  <c:v>-0.11942800000000001</c:v>
                </c:pt>
                <c:pt idx="21226">
                  <c:v>-0.12178899999999999</c:v>
                </c:pt>
                <c:pt idx="21227">
                  <c:v>-0.12445299999999999</c:v>
                </c:pt>
                <c:pt idx="21228">
                  <c:v>-0.12688199999999999</c:v>
                </c:pt>
                <c:pt idx="21229">
                  <c:v>-0.12920400000000001</c:v>
                </c:pt>
                <c:pt idx="21230">
                  <c:v>-0.13164999999999999</c:v>
                </c:pt>
                <c:pt idx="21231">
                  <c:v>-0.13406299999999999</c:v>
                </c:pt>
                <c:pt idx="21232">
                  <c:v>-0.136323</c:v>
                </c:pt>
                <c:pt idx="21233">
                  <c:v>-0.13861000000000001</c:v>
                </c:pt>
                <c:pt idx="21234">
                  <c:v>-0.14102600000000001</c:v>
                </c:pt>
                <c:pt idx="21235">
                  <c:v>-0.143183</c:v>
                </c:pt>
                <c:pt idx="21236">
                  <c:v>-0.14524899999999999</c:v>
                </c:pt>
                <c:pt idx="21237">
                  <c:v>-0.147539</c:v>
                </c:pt>
                <c:pt idx="21238">
                  <c:v>-0.14951800000000001</c:v>
                </c:pt>
                <c:pt idx="21239">
                  <c:v>-0.15159900000000001</c:v>
                </c:pt>
                <c:pt idx="21240">
                  <c:v>-0.15376200000000001</c:v>
                </c:pt>
                <c:pt idx="21241">
                  <c:v>-0.15570000000000001</c:v>
                </c:pt>
                <c:pt idx="21242">
                  <c:v>-0.15754899999999999</c:v>
                </c:pt>
                <c:pt idx="21243">
                  <c:v>-0.159662</c:v>
                </c:pt>
                <c:pt idx="21244">
                  <c:v>-0.16148299999999999</c:v>
                </c:pt>
                <c:pt idx="21245">
                  <c:v>-0.16355700000000001</c:v>
                </c:pt>
                <c:pt idx="21246">
                  <c:v>-0.16546</c:v>
                </c:pt>
                <c:pt idx="21247">
                  <c:v>-0.16718</c:v>
                </c:pt>
                <c:pt idx="21248">
                  <c:v>-0.16906099999999999</c:v>
                </c:pt>
                <c:pt idx="21249">
                  <c:v>-0.17067499999999999</c:v>
                </c:pt>
                <c:pt idx="21250">
                  <c:v>-0.172625</c:v>
                </c:pt>
                <c:pt idx="21251">
                  <c:v>-0.17425499999999999</c:v>
                </c:pt>
                <c:pt idx="21252">
                  <c:v>-0.17599400000000001</c:v>
                </c:pt>
                <c:pt idx="21253">
                  <c:v>-0.17764099999999999</c:v>
                </c:pt>
                <c:pt idx="21254">
                  <c:v>-0.179316</c:v>
                </c:pt>
                <c:pt idx="21255">
                  <c:v>-0.18106800000000001</c:v>
                </c:pt>
                <c:pt idx="21256">
                  <c:v>-0.182643</c:v>
                </c:pt>
                <c:pt idx="21257">
                  <c:v>-0.18442500000000001</c:v>
                </c:pt>
                <c:pt idx="21258">
                  <c:v>-0.186058</c:v>
                </c:pt>
                <c:pt idx="21259">
                  <c:v>-0.18773500000000001</c:v>
                </c:pt>
                <c:pt idx="21260">
                  <c:v>-0.18907299999999999</c:v>
                </c:pt>
                <c:pt idx="21261">
                  <c:v>-0.19075300000000001</c:v>
                </c:pt>
                <c:pt idx="21262">
                  <c:v>-0.19223100000000001</c:v>
                </c:pt>
                <c:pt idx="21263">
                  <c:v>-0.19370999999999999</c:v>
                </c:pt>
                <c:pt idx="21264">
                  <c:v>-0.1951</c:v>
                </c:pt>
                <c:pt idx="21265">
                  <c:v>-0.19661100000000001</c:v>
                </c:pt>
                <c:pt idx="21266">
                  <c:v>-0.19799900000000001</c:v>
                </c:pt>
                <c:pt idx="21267">
                  <c:v>-0.19922100000000001</c:v>
                </c:pt>
                <c:pt idx="21268">
                  <c:v>-0.20070499999999999</c:v>
                </c:pt>
                <c:pt idx="21269">
                  <c:v>-0.202012</c:v>
                </c:pt>
                <c:pt idx="21270">
                  <c:v>-0.203352</c:v>
                </c:pt>
                <c:pt idx="21271">
                  <c:v>-0.204759</c:v>
                </c:pt>
                <c:pt idx="21272">
                  <c:v>-0.20606099999999999</c:v>
                </c:pt>
                <c:pt idx="21273">
                  <c:v>-0.20754700000000001</c:v>
                </c:pt>
                <c:pt idx="21274">
                  <c:v>-0.20887900000000001</c:v>
                </c:pt>
                <c:pt idx="21275">
                  <c:v>-0.210205</c:v>
                </c:pt>
                <c:pt idx="21276">
                  <c:v>-0.21169299999999999</c:v>
                </c:pt>
                <c:pt idx="21277">
                  <c:v>-0.21287300000000001</c:v>
                </c:pt>
                <c:pt idx="21278">
                  <c:v>-0.21432999999999999</c:v>
                </c:pt>
                <c:pt idx="21279">
                  <c:v>-0.21551200000000001</c:v>
                </c:pt>
                <c:pt idx="21280">
                  <c:v>-0.216723</c:v>
                </c:pt>
                <c:pt idx="21281">
                  <c:v>-0.218088</c:v>
                </c:pt>
                <c:pt idx="21282">
                  <c:v>-0.21920799999999999</c:v>
                </c:pt>
                <c:pt idx="21283">
                  <c:v>-0.220527</c:v>
                </c:pt>
                <c:pt idx="21284">
                  <c:v>-0.22173999999999999</c:v>
                </c:pt>
                <c:pt idx="21285">
                  <c:v>-0.22307299999999999</c:v>
                </c:pt>
                <c:pt idx="21286">
                  <c:v>-0.22431100000000001</c:v>
                </c:pt>
                <c:pt idx="21287">
                  <c:v>-0.22548799999999999</c:v>
                </c:pt>
                <c:pt idx="21288">
                  <c:v>-0.226854</c:v>
                </c:pt>
                <c:pt idx="21289">
                  <c:v>-0.22811799999999999</c:v>
                </c:pt>
                <c:pt idx="21290">
                  <c:v>-0.22930900000000001</c:v>
                </c:pt>
                <c:pt idx="21291">
                  <c:v>-0.230466</c:v>
                </c:pt>
                <c:pt idx="21292">
                  <c:v>-0.23156199999999999</c:v>
                </c:pt>
                <c:pt idx="21293">
                  <c:v>-0.232881</c:v>
                </c:pt>
                <c:pt idx="21294">
                  <c:v>-0.23380400000000001</c:v>
                </c:pt>
                <c:pt idx="21295">
                  <c:v>-0.23522299999999999</c:v>
                </c:pt>
                <c:pt idx="21296">
                  <c:v>-0.23646300000000001</c:v>
                </c:pt>
                <c:pt idx="21297">
                  <c:v>-0.23757900000000001</c:v>
                </c:pt>
                <c:pt idx="21298">
                  <c:v>-0.23868500000000001</c:v>
                </c:pt>
                <c:pt idx="21299">
                  <c:v>-0.240123</c:v>
                </c:pt>
                <c:pt idx="21300">
                  <c:v>-0.24132300000000001</c:v>
                </c:pt>
                <c:pt idx="21301">
                  <c:v>-0.24256800000000001</c:v>
                </c:pt>
                <c:pt idx="21302">
                  <c:v>-0.24365300000000001</c:v>
                </c:pt>
                <c:pt idx="21303">
                  <c:v>-0.24506800000000001</c:v>
                </c:pt>
                <c:pt idx="21304">
                  <c:v>-0.24635199999999999</c:v>
                </c:pt>
                <c:pt idx="21305">
                  <c:v>-0.24743599999999999</c:v>
                </c:pt>
                <c:pt idx="21306">
                  <c:v>-0.24876300000000001</c:v>
                </c:pt>
                <c:pt idx="21307">
                  <c:v>-0.24986800000000001</c:v>
                </c:pt>
                <c:pt idx="21308">
                  <c:v>-0.25095800000000001</c:v>
                </c:pt>
                <c:pt idx="21309">
                  <c:v>-0.252141</c:v>
                </c:pt>
                <c:pt idx="21310">
                  <c:v>-0.25342999999999999</c:v>
                </c:pt>
                <c:pt idx="21311">
                  <c:v>-0.25465100000000002</c:v>
                </c:pt>
                <c:pt idx="21312">
                  <c:v>-0.25589899999999999</c:v>
                </c:pt>
                <c:pt idx="21313">
                  <c:v>-0.25709700000000002</c:v>
                </c:pt>
                <c:pt idx="21314">
                  <c:v>-0.25850499999999998</c:v>
                </c:pt>
                <c:pt idx="21315">
                  <c:v>-0.25967499999999999</c:v>
                </c:pt>
                <c:pt idx="21316">
                  <c:v>-0.26103199999999999</c:v>
                </c:pt>
                <c:pt idx="21317">
                  <c:v>-0.26234800000000003</c:v>
                </c:pt>
                <c:pt idx="21318">
                  <c:v>-0.26375999999999999</c:v>
                </c:pt>
                <c:pt idx="21319">
                  <c:v>-0.26485399999999998</c:v>
                </c:pt>
                <c:pt idx="21320">
                  <c:v>-0.26624900000000001</c:v>
                </c:pt>
                <c:pt idx="21321">
                  <c:v>-0.26771600000000001</c:v>
                </c:pt>
                <c:pt idx="21322">
                  <c:v>-0.26888299999999998</c:v>
                </c:pt>
                <c:pt idx="21323">
                  <c:v>-0.27035799999999999</c:v>
                </c:pt>
                <c:pt idx="21324">
                  <c:v>-0.271652</c:v>
                </c:pt>
                <c:pt idx="21325">
                  <c:v>-0.273177</c:v>
                </c:pt>
                <c:pt idx="21326">
                  <c:v>-0.27446300000000001</c:v>
                </c:pt>
                <c:pt idx="21327">
                  <c:v>-0.275949</c:v>
                </c:pt>
                <c:pt idx="21328">
                  <c:v>-0.277283</c:v>
                </c:pt>
                <c:pt idx="21329">
                  <c:v>-0.27868999999999999</c:v>
                </c:pt>
                <c:pt idx="21330">
                  <c:v>-0.28001900000000002</c:v>
                </c:pt>
                <c:pt idx="21331">
                  <c:v>-0.281559</c:v>
                </c:pt>
                <c:pt idx="21332">
                  <c:v>-0.28297099999999997</c:v>
                </c:pt>
                <c:pt idx="21333">
                  <c:v>-0.28429199999999999</c:v>
                </c:pt>
                <c:pt idx="21334">
                  <c:v>-0.28567999999999999</c:v>
                </c:pt>
                <c:pt idx="21335">
                  <c:v>-0.28724899999999998</c:v>
                </c:pt>
                <c:pt idx="21336">
                  <c:v>-0.288435</c:v>
                </c:pt>
                <c:pt idx="21337">
                  <c:v>-0.29000100000000001</c:v>
                </c:pt>
                <c:pt idx="21338">
                  <c:v>-0.29152299999999998</c:v>
                </c:pt>
                <c:pt idx="21339">
                  <c:v>-0.29284300000000002</c:v>
                </c:pt>
                <c:pt idx="21340">
                  <c:v>-0.29429100000000002</c:v>
                </c:pt>
                <c:pt idx="21341">
                  <c:v>-0.29558200000000001</c:v>
                </c:pt>
                <c:pt idx="21342">
                  <c:v>-0.29713000000000001</c:v>
                </c:pt>
                <c:pt idx="21343">
                  <c:v>-0.29863000000000001</c:v>
                </c:pt>
                <c:pt idx="21344">
                  <c:v>-0.30007099999999998</c:v>
                </c:pt>
                <c:pt idx="21345">
                  <c:v>-0.30124099999999998</c:v>
                </c:pt>
                <c:pt idx="21346">
                  <c:v>-0.30270799999999998</c:v>
                </c:pt>
                <c:pt idx="21347">
                  <c:v>-0.30412400000000001</c:v>
                </c:pt>
                <c:pt idx="21348">
                  <c:v>-0.30549700000000002</c:v>
                </c:pt>
                <c:pt idx="21349">
                  <c:v>-0.30701499999999998</c:v>
                </c:pt>
                <c:pt idx="21350">
                  <c:v>-0.30826300000000001</c:v>
                </c:pt>
                <c:pt idx="21351">
                  <c:v>-0.30985200000000002</c:v>
                </c:pt>
                <c:pt idx="21352">
                  <c:v>-0.31106400000000001</c:v>
                </c:pt>
                <c:pt idx="21353">
                  <c:v>-0.31253999999999998</c:v>
                </c:pt>
                <c:pt idx="21354">
                  <c:v>-0.31390200000000001</c:v>
                </c:pt>
                <c:pt idx="21355">
                  <c:v>-0.31534299999999998</c:v>
                </c:pt>
                <c:pt idx="21356">
                  <c:v>-0.31660700000000003</c:v>
                </c:pt>
                <c:pt idx="21357">
                  <c:v>-0.31774799999999997</c:v>
                </c:pt>
                <c:pt idx="21358">
                  <c:v>-0.31897199999999998</c:v>
                </c:pt>
                <c:pt idx="21359">
                  <c:v>-0.32014999999999999</c:v>
                </c:pt>
                <c:pt idx="21360">
                  <c:v>-0.32141799999999998</c:v>
                </c:pt>
                <c:pt idx="21361">
                  <c:v>-0.32237300000000002</c:v>
                </c:pt>
                <c:pt idx="21362">
                  <c:v>-0.32342100000000001</c:v>
                </c:pt>
                <c:pt idx="21363">
                  <c:v>-0.32447300000000001</c:v>
                </c:pt>
                <c:pt idx="21364">
                  <c:v>-0.325548</c:v>
                </c:pt>
                <c:pt idx="21365">
                  <c:v>-0.32669799999999999</c:v>
                </c:pt>
                <c:pt idx="21366">
                  <c:v>-0.327658</c:v>
                </c:pt>
                <c:pt idx="21367">
                  <c:v>-0.328509</c:v>
                </c:pt>
                <c:pt idx="21368">
                  <c:v>-0.32949400000000001</c:v>
                </c:pt>
                <c:pt idx="21369">
                  <c:v>-0.33025100000000002</c:v>
                </c:pt>
                <c:pt idx="21370">
                  <c:v>-0.331063</c:v>
                </c:pt>
                <c:pt idx="21371">
                  <c:v>-0.33188400000000001</c:v>
                </c:pt>
                <c:pt idx="21372">
                  <c:v>-0.332623</c:v>
                </c:pt>
                <c:pt idx="21373">
                  <c:v>-0.33329599999999998</c:v>
                </c:pt>
                <c:pt idx="21374">
                  <c:v>-0.33409899999999998</c:v>
                </c:pt>
                <c:pt idx="21375">
                  <c:v>-0.33471000000000001</c:v>
                </c:pt>
                <c:pt idx="21376">
                  <c:v>-0.33554099999999998</c:v>
                </c:pt>
                <c:pt idx="21377">
                  <c:v>-0.336067</c:v>
                </c:pt>
                <c:pt idx="21378">
                  <c:v>-0.33645000000000003</c:v>
                </c:pt>
                <c:pt idx="21379">
                  <c:v>-0.33713399999999999</c:v>
                </c:pt>
                <c:pt idx="21380">
                  <c:v>-0.33745000000000003</c:v>
                </c:pt>
                <c:pt idx="21381">
                  <c:v>-0.33791199999999999</c:v>
                </c:pt>
                <c:pt idx="21382">
                  <c:v>-0.33784900000000001</c:v>
                </c:pt>
                <c:pt idx="21383">
                  <c:v>-0.338308</c:v>
                </c:pt>
                <c:pt idx="21384">
                  <c:v>-0.33841399999999999</c:v>
                </c:pt>
                <c:pt idx="21385">
                  <c:v>-0.33864100000000003</c:v>
                </c:pt>
                <c:pt idx="21386">
                  <c:v>-0.33859600000000001</c:v>
                </c:pt>
                <c:pt idx="21387">
                  <c:v>-0.33864</c:v>
                </c:pt>
                <c:pt idx="21388">
                  <c:v>-0.33873700000000001</c:v>
                </c:pt>
                <c:pt idx="21389">
                  <c:v>-0.33851900000000001</c:v>
                </c:pt>
                <c:pt idx="21390">
                  <c:v>-0.33869300000000002</c:v>
                </c:pt>
                <c:pt idx="21391">
                  <c:v>-0.33837499999999998</c:v>
                </c:pt>
                <c:pt idx="21392">
                  <c:v>-0.33840199999999998</c:v>
                </c:pt>
                <c:pt idx="21393">
                  <c:v>-0.33816600000000002</c:v>
                </c:pt>
                <c:pt idx="21394">
                  <c:v>-0.337839</c:v>
                </c:pt>
                <c:pt idx="21395">
                  <c:v>-0.33760899999999999</c:v>
                </c:pt>
                <c:pt idx="21396">
                  <c:v>-0.33721499999999999</c:v>
                </c:pt>
                <c:pt idx="21397">
                  <c:v>-0.33678900000000001</c:v>
                </c:pt>
                <c:pt idx="21398">
                  <c:v>-0.33634500000000001</c:v>
                </c:pt>
                <c:pt idx="21399">
                  <c:v>-0.33578200000000002</c:v>
                </c:pt>
                <c:pt idx="21400">
                  <c:v>-0.33513700000000002</c:v>
                </c:pt>
                <c:pt idx="21401">
                  <c:v>-0.334538</c:v>
                </c:pt>
                <c:pt idx="21402">
                  <c:v>-0.33380399999999999</c:v>
                </c:pt>
                <c:pt idx="21403">
                  <c:v>-0.33317099999999999</c:v>
                </c:pt>
                <c:pt idx="21404">
                  <c:v>-0.33229199999999998</c:v>
                </c:pt>
                <c:pt idx="21405">
                  <c:v>-0.33126800000000001</c:v>
                </c:pt>
                <c:pt idx="21406">
                  <c:v>-0.33061099999999999</c:v>
                </c:pt>
                <c:pt idx="21407">
                  <c:v>-0.32974999999999999</c:v>
                </c:pt>
                <c:pt idx="21408">
                  <c:v>-0.32877200000000001</c:v>
                </c:pt>
                <c:pt idx="21409">
                  <c:v>-0.32763700000000001</c:v>
                </c:pt>
                <c:pt idx="21410">
                  <c:v>-0.32671499999999998</c:v>
                </c:pt>
                <c:pt idx="21411">
                  <c:v>-0.325519</c:v>
                </c:pt>
                <c:pt idx="21412">
                  <c:v>-0.32460899999999998</c:v>
                </c:pt>
                <c:pt idx="21413">
                  <c:v>-0.323409</c:v>
                </c:pt>
                <c:pt idx="21414">
                  <c:v>-0.32222800000000001</c:v>
                </c:pt>
                <c:pt idx="21415">
                  <c:v>-0.32110499999999997</c:v>
                </c:pt>
                <c:pt idx="21416">
                  <c:v>-0.31984000000000001</c:v>
                </c:pt>
                <c:pt idx="21417">
                  <c:v>-0.31850699999999998</c:v>
                </c:pt>
                <c:pt idx="21418">
                  <c:v>-0.31731199999999998</c:v>
                </c:pt>
                <c:pt idx="21419">
                  <c:v>-0.31567299999999998</c:v>
                </c:pt>
                <c:pt idx="21420">
                  <c:v>-0.31452999999999998</c:v>
                </c:pt>
                <c:pt idx="21421">
                  <c:v>-0.31281199999999998</c:v>
                </c:pt>
                <c:pt idx="21422">
                  <c:v>-0.31140099999999998</c:v>
                </c:pt>
                <c:pt idx="21423">
                  <c:v>-0.30988900000000003</c:v>
                </c:pt>
                <c:pt idx="21424">
                  <c:v>-0.30836200000000002</c:v>
                </c:pt>
                <c:pt idx="21425">
                  <c:v>-0.30682399999999999</c:v>
                </c:pt>
                <c:pt idx="21426">
                  <c:v>-0.30501600000000001</c:v>
                </c:pt>
                <c:pt idx="21427">
                  <c:v>-0.30347800000000003</c:v>
                </c:pt>
                <c:pt idx="21428">
                  <c:v>-0.30163899999999999</c:v>
                </c:pt>
                <c:pt idx="21429">
                  <c:v>-0.30016799999999999</c:v>
                </c:pt>
                <c:pt idx="21430">
                  <c:v>-0.29829600000000001</c:v>
                </c:pt>
                <c:pt idx="21431">
                  <c:v>-0.29654599999999998</c:v>
                </c:pt>
                <c:pt idx="21432">
                  <c:v>-0.294568</c:v>
                </c:pt>
                <c:pt idx="21433">
                  <c:v>-0.29293599999999997</c:v>
                </c:pt>
                <c:pt idx="21434">
                  <c:v>-0.29106199999999999</c:v>
                </c:pt>
                <c:pt idx="21435">
                  <c:v>-0.28927799999999998</c:v>
                </c:pt>
                <c:pt idx="21436">
                  <c:v>-0.28729500000000002</c:v>
                </c:pt>
                <c:pt idx="21437">
                  <c:v>-0.285331</c:v>
                </c:pt>
                <c:pt idx="21438">
                  <c:v>-0.28347699999999998</c:v>
                </c:pt>
                <c:pt idx="21439">
                  <c:v>-0.28159200000000001</c:v>
                </c:pt>
                <c:pt idx="21440">
                  <c:v>-0.27968500000000002</c:v>
                </c:pt>
                <c:pt idx="21441">
                  <c:v>-0.27757399999999999</c:v>
                </c:pt>
                <c:pt idx="21442">
                  <c:v>-0.27570499999999998</c:v>
                </c:pt>
                <c:pt idx="21443">
                  <c:v>-0.273536</c:v>
                </c:pt>
                <c:pt idx="21444">
                  <c:v>-0.27165699999999998</c:v>
                </c:pt>
                <c:pt idx="21445">
                  <c:v>-0.26956799999999997</c:v>
                </c:pt>
                <c:pt idx="21446">
                  <c:v>-0.267482</c:v>
                </c:pt>
                <c:pt idx="21447">
                  <c:v>-0.26562000000000002</c:v>
                </c:pt>
                <c:pt idx="21448">
                  <c:v>-0.26315100000000002</c:v>
                </c:pt>
                <c:pt idx="21449">
                  <c:v>-0.26133400000000001</c:v>
                </c:pt>
                <c:pt idx="21450">
                  <c:v>-0.25925100000000001</c:v>
                </c:pt>
                <c:pt idx="21451">
                  <c:v>-0.25722800000000001</c:v>
                </c:pt>
                <c:pt idx="21452">
                  <c:v>-0.25518800000000003</c:v>
                </c:pt>
                <c:pt idx="21453">
                  <c:v>-0.25305800000000001</c:v>
                </c:pt>
                <c:pt idx="21454">
                  <c:v>-0.25104399999999999</c:v>
                </c:pt>
                <c:pt idx="21455">
                  <c:v>-0.24896499999999999</c:v>
                </c:pt>
                <c:pt idx="21456">
                  <c:v>-0.24712899999999999</c:v>
                </c:pt>
                <c:pt idx="21457">
                  <c:v>-0.24498900000000001</c:v>
                </c:pt>
                <c:pt idx="21458">
                  <c:v>-0.243029</c:v>
                </c:pt>
                <c:pt idx="21459">
                  <c:v>-0.24091099999999999</c:v>
                </c:pt>
                <c:pt idx="21460">
                  <c:v>-0.23890400000000001</c:v>
                </c:pt>
                <c:pt idx="21461">
                  <c:v>-0.23691300000000001</c:v>
                </c:pt>
                <c:pt idx="21462">
                  <c:v>-0.23495199999999999</c:v>
                </c:pt>
                <c:pt idx="21463">
                  <c:v>-0.23297499999999999</c:v>
                </c:pt>
                <c:pt idx="21464">
                  <c:v>-0.231042</c:v>
                </c:pt>
                <c:pt idx="21465">
                  <c:v>-0.228829</c:v>
                </c:pt>
                <c:pt idx="21466">
                  <c:v>-0.22698099999999999</c:v>
                </c:pt>
                <c:pt idx="21467">
                  <c:v>-0.224914</c:v>
                </c:pt>
                <c:pt idx="21468">
                  <c:v>-0.22306400000000001</c:v>
                </c:pt>
                <c:pt idx="21469">
                  <c:v>-0.221084</c:v>
                </c:pt>
                <c:pt idx="21470">
                  <c:v>-0.21915599999999999</c:v>
                </c:pt>
                <c:pt idx="21471">
                  <c:v>-0.21724199999999999</c:v>
                </c:pt>
                <c:pt idx="21472">
                  <c:v>-0.21539800000000001</c:v>
                </c:pt>
                <c:pt idx="21473">
                  <c:v>-0.213673</c:v>
                </c:pt>
                <c:pt idx="21474">
                  <c:v>-0.21179200000000001</c:v>
                </c:pt>
                <c:pt idx="21475">
                  <c:v>-0.21004500000000001</c:v>
                </c:pt>
                <c:pt idx="21476">
                  <c:v>-0.208179</c:v>
                </c:pt>
                <c:pt idx="21477">
                  <c:v>-0.20641899999999999</c:v>
                </c:pt>
                <c:pt idx="21478">
                  <c:v>-0.20478099999999999</c:v>
                </c:pt>
                <c:pt idx="21479">
                  <c:v>-0.202928</c:v>
                </c:pt>
                <c:pt idx="21480">
                  <c:v>-0.201124</c:v>
                </c:pt>
                <c:pt idx="21481">
                  <c:v>-0.19937199999999999</c:v>
                </c:pt>
                <c:pt idx="21482">
                  <c:v>-0.197794</c:v>
                </c:pt>
                <c:pt idx="21483">
                  <c:v>-0.196073</c:v>
                </c:pt>
                <c:pt idx="21484">
                  <c:v>-0.194408</c:v>
                </c:pt>
                <c:pt idx="21485">
                  <c:v>-0.19284399999999999</c:v>
                </c:pt>
                <c:pt idx="21486">
                  <c:v>-0.19109899999999999</c:v>
                </c:pt>
                <c:pt idx="21487">
                  <c:v>-0.18970799999999999</c:v>
                </c:pt>
                <c:pt idx="21488">
                  <c:v>-0.18809999999999999</c:v>
                </c:pt>
                <c:pt idx="21489">
                  <c:v>-0.186589</c:v>
                </c:pt>
                <c:pt idx="21490">
                  <c:v>-0.185118</c:v>
                </c:pt>
                <c:pt idx="21491">
                  <c:v>-0.18351000000000001</c:v>
                </c:pt>
                <c:pt idx="21492">
                  <c:v>-0.18204899999999999</c:v>
                </c:pt>
                <c:pt idx="21493">
                  <c:v>-0.18049000000000001</c:v>
                </c:pt>
                <c:pt idx="21494">
                  <c:v>-0.179121</c:v>
                </c:pt>
                <c:pt idx="21495">
                  <c:v>-0.17768700000000001</c:v>
                </c:pt>
                <c:pt idx="21496">
                  <c:v>-0.17627200000000001</c:v>
                </c:pt>
                <c:pt idx="21497">
                  <c:v>-0.17468900000000001</c:v>
                </c:pt>
                <c:pt idx="21498">
                  <c:v>-0.17338000000000001</c:v>
                </c:pt>
                <c:pt idx="21499">
                  <c:v>-0.17193600000000001</c:v>
                </c:pt>
                <c:pt idx="21500">
                  <c:v>-0.170544</c:v>
                </c:pt>
                <c:pt idx="21501">
                  <c:v>-0.169241</c:v>
                </c:pt>
                <c:pt idx="21502">
                  <c:v>-0.16783200000000001</c:v>
                </c:pt>
                <c:pt idx="21503">
                  <c:v>-0.16653200000000001</c:v>
                </c:pt>
                <c:pt idx="21504">
                  <c:v>-0.16512099999999999</c:v>
                </c:pt>
                <c:pt idx="21505">
                  <c:v>-0.16355500000000001</c:v>
                </c:pt>
                <c:pt idx="21506">
                  <c:v>-0.16217400000000001</c:v>
                </c:pt>
                <c:pt idx="21507">
                  <c:v>-0.16095499999999999</c:v>
                </c:pt>
                <c:pt idx="21508">
                  <c:v>-0.159474</c:v>
                </c:pt>
                <c:pt idx="21509">
                  <c:v>-0.15801299999999999</c:v>
                </c:pt>
                <c:pt idx="21510">
                  <c:v>-0.15660399999999999</c:v>
                </c:pt>
                <c:pt idx="21511">
                  <c:v>-0.155334</c:v>
                </c:pt>
                <c:pt idx="21512">
                  <c:v>-0.153916</c:v>
                </c:pt>
                <c:pt idx="21513">
                  <c:v>-0.152588</c:v>
                </c:pt>
                <c:pt idx="21514">
                  <c:v>-0.15137200000000001</c:v>
                </c:pt>
                <c:pt idx="21515">
                  <c:v>-0.150089</c:v>
                </c:pt>
                <c:pt idx="21516">
                  <c:v>-0.14862400000000001</c:v>
                </c:pt>
                <c:pt idx="21517">
                  <c:v>-0.147587</c:v>
                </c:pt>
                <c:pt idx="21518">
                  <c:v>-0.14615800000000001</c:v>
                </c:pt>
                <c:pt idx="21519">
                  <c:v>-0.14469000000000001</c:v>
                </c:pt>
                <c:pt idx="21520">
                  <c:v>-0.14347799999999999</c:v>
                </c:pt>
                <c:pt idx="21521">
                  <c:v>-0.142066</c:v>
                </c:pt>
                <c:pt idx="21522">
                  <c:v>-0.14077999999999999</c:v>
                </c:pt>
                <c:pt idx="21523">
                  <c:v>-0.13932900000000001</c:v>
                </c:pt>
                <c:pt idx="21524">
                  <c:v>-0.137993</c:v>
                </c:pt>
                <c:pt idx="21525">
                  <c:v>-0.13666300000000001</c:v>
                </c:pt>
                <c:pt idx="21526">
                  <c:v>-0.13524900000000001</c:v>
                </c:pt>
                <c:pt idx="21527">
                  <c:v>-0.13398499999999999</c:v>
                </c:pt>
                <c:pt idx="21528">
                  <c:v>-0.13247800000000001</c:v>
                </c:pt>
                <c:pt idx="21529">
                  <c:v>-0.13109699999999999</c:v>
                </c:pt>
                <c:pt idx="21530">
                  <c:v>-0.12953300000000001</c:v>
                </c:pt>
                <c:pt idx="21531">
                  <c:v>-0.12825400000000001</c:v>
                </c:pt>
                <c:pt idx="21532">
                  <c:v>-0.126559</c:v>
                </c:pt>
                <c:pt idx="21533">
                  <c:v>-0.125134</c:v>
                </c:pt>
                <c:pt idx="21534">
                  <c:v>-0.123448</c:v>
                </c:pt>
                <c:pt idx="21535">
                  <c:v>-0.121894</c:v>
                </c:pt>
                <c:pt idx="21536">
                  <c:v>-0.120379</c:v>
                </c:pt>
                <c:pt idx="21537">
                  <c:v>-0.118502</c:v>
                </c:pt>
                <c:pt idx="21538">
                  <c:v>-0.117038</c:v>
                </c:pt>
                <c:pt idx="21539">
                  <c:v>-0.11533499999999999</c:v>
                </c:pt>
                <c:pt idx="21540">
                  <c:v>-0.113733</c:v>
                </c:pt>
                <c:pt idx="21541">
                  <c:v>-0.111886</c:v>
                </c:pt>
                <c:pt idx="21542">
                  <c:v>-0.110264</c:v>
                </c:pt>
                <c:pt idx="21543">
                  <c:v>-0.108727</c:v>
                </c:pt>
                <c:pt idx="21544">
                  <c:v>-0.106901</c:v>
                </c:pt>
                <c:pt idx="21545">
                  <c:v>-0.105073</c:v>
                </c:pt>
                <c:pt idx="21546">
                  <c:v>-0.103293</c:v>
                </c:pt>
                <c:pt idx="21547">
                  <c:v>-0.101309</c:v>
                </c:pt>
                <c:pt idx="21548">
                  <c:v>-9.9450499999999997E-2</c:v>
                </c:pt>
                <c:pt idx="21549">
                  <c:v>-9.7718399999999997E-2</c:v>
                </c:pt>
                <c:pt idx="21550">
                  <c:v>-9.5737900000000001E-2</c:v>
                </c:pt>
                <c:pt idx="21551">
                  <c:v>-9.3516299999999997E-2</c:v>
                </c:pt>
                <c:pt idx="21552">
                  <c:v>-9.1729099999999994E-2</c:v>
                </c:pt>
                <c:pt idx="21553">
                  <c:v>-8.9680700000000002E-2</c:v>
                </c:pt>
                <c:pt idx="21554">
                  <c:v>-8.7768899999999997E-2</c:v>
                </c:pt>
                <c:pt idx="21555">
                  <c:v>-8.5582800000000001E-2</c:v>
                </c:pt>
                <c:pt idx="21556">
                  <c:v>-8.3504200000000001E-2</c:v>
                </c:pt>
                <c:pt idx="21557">
                  <c:v>-8.1310300000000002E-2</c:v>
                </c:pt>
                <c:pt idx="21558">
                  <c:v>-7.9169000000000003E-2</c:v>
                </c:pt>
                <c:pt idx="21559">
                  <c:v>-7.6934699999999995E-2</c:v>
                </c:pt>
                <c:pt idx="21560">
                  <c:v>-7.4773500000000007E-2</c:v>
                </c:pt>
                <c:pt idx="21561">
                  <c:v>-7.2224700000000003E-2</c:v>
                </c:pt>
                <c:pt idx="21562">
                  <c:v>-6.9916300000000001E-2</c:v>
                </c:pt>
                <c:pt idx="21563">
                  <c:v>-6.7636500000000002E-2</c:v>
                </c:pt>
                <c:pt idx="21564">
                  <c:v>-6.50501E-2</c:v>
                </c:pt>
                <c:pt idx="21565">
                  <c:v>-6.2728000000000006E-2</c:v>
                </c:pt>
                <c:pt idx="21566">
                  <c:v>-6.03461E-2</c:v>
                </c:pt>
                <c:pt idx="21567">
                  <c:v>-5.7495400000000002E-2</c:v>
                </c:pt>
                <c:pt idx="21568">
                  <c:v>-5.4935699999999997E-2</c:v>
                </c:pt>
                <c:pt idx="21569">
                  <c:v>-5.2308E-2</c:v>
                </c:pt>
                <c:pt idx="21570">
                  <c:v>-4.9500200000000001E-2</c:v>
                </c:pt>
                <c:pt idx="21571">
                  <c:v>-4.6882600000000003E-2</c:v>
                </c:pt>
                <c:pt idx="21572">
                  <c:v>-4.3801699999999999E-2</c:v>
                </c:pt>
                <c:pt idx="21573">
                  <c:v>-4.1175799999999999E-2</c:v>
                </c:pt>
                <c:pt idx="21574">
                  <c:v>-3.8091100000000003E-2</c:v>
                </c:pt>
                <c:pt idx="21575">
                  <c:v>-3.5043299999999999E-2</c:v>
                </c:pt>
                <c:pt idx="21576">
                  <c:v>-3.21911E-2</c:v>
                </c:pt>
                <c:pt idx="21577">
                  <c:v>-2.92012E-2</c:v>
                </c:pt>
                <c:pt idx="21578">
                  <c:v>-2.6229599999999999E-2</c:v>
                </c:pt>
                <c:pt idx="21579">
                  <c:v>-2.30105E-2</c:v>
                </c:pt>
                <c:pt idx="21580">
                  <c:v>-2.0057599999999998E-2</c:v>
                </c:pt>
                <c:pt idx="21581">
                  <c:v>-1.6989400000000002E-2</c:v>
                </c:pt>
                <c:pt idx="21582">
                  <c:v>-1.3928400000000001E-2</c:v>
                </c:pt>
                <c:pt idx="21583">
                  <c:v>-1.05828E-2</c:v>
                </c:pt>
                <c:pt idx="21584">
                  <c:v>-7.2166599999999997E-3</c:v>
                </c:pt>
                <c:pt idx="21585">
                  <c:v>-3.9931899999999998E-3</c:v>
                </c:pt>
                <c:pt idx="21586">
                  <c:v>-8.4091799999999996E-4</c:v>
                </c:pt>
                <c:pt idx="21587">
                  <c:v>2.7839399999999999E-3</c:v>
                </c:pt>
                <c:pt idx="21588">
                  <c:v>6.0282499999999998E-3</c:v>
                </c:pt>
                <c:pt idx="21589">
                  <c:v>9.4358500000000008E-3</c:v>
                </c:pt>
                <c:pt idx="21590">
                  <c:v>1.2680200000000001E-2</c:v>
                </c:pt>
                <c:pt idx="21591">
                  <c:v>1.6279200000000001E-2</c:v>
                </c:pt>
                <c:pt idx="21592">
                  <c:v>1.9584600000000001E-2</c:v>
                </c:pt>
                <c:pt idx="21593">
                  <c:v>2.28965E-2</c:v>
                </c:pt>
                <c:pt idx="21594">
                  <c:v>2.6523700000000001E-2</c:v>
                </c:pt>
                <c:pt idx="21595">
                  <c:v>2.9947000000000001E-2</c:v>
                </c:pt>
                <c:pt idx="21596">
                  <c:v>3.3624399999999999E-2</c:v>
                </c:pt>
                <c:pt idx="21597">
                  <c:v>3.70324E-2</c:v>
                </c:pt>
                <c:pt idx="21598">
                  <c:v>4.0749800000000003E-2</c:v>
                </c:pt>
                <c:pt idx="21599">
                  <c:v>4.4504000000000002E-2</c:v>
                </c:pt>
                <c:pt idx="21600">
                  <c:v>4.8122100000000001E-2</c:v>
                </c:pt>
                <c:pt idx="21601">
                  <c:v>5.1803299999999997E-2</c:v>
                </c:pt>
                <c:pt idx="21602">
                  <c:v>5.5355099999999997E-2</c:v>
                </c:pt>
                <c:pt idx="21603">
                  <c:v>5.9043499999999999E-2</c:v>
                </c:pt>
                <c:pt idx="21604">
                  <c:v>6.2744099999999997E-2</c:v>
                </c:pt>
                <c:pt idx="21605">
                  <c:v>6.6460500000000006E-2</c:v>
                </c:pt>
                <c:pt idx="21606">
                  <c:v>7.00712E-2</c:v>
                </c:pt>
                <c:pt idx="21607">
                  <c:v>7.3988799999999993E-2</c:v>
                </c:pt>
                <c:pt idx="21608">
                  <c:v>7.7533299999999999E-2</c:v>
                </c:pt>
                <c:pt idx="21609">
                  <c:v>8.1373600000000004E-2</c:v>
                </c:pt>
                <c:pt idx="21610">
                  <c:v>8.5166599999999995E-2</c:v>
                </c:pt>
                <c:pt idx="21611">
                  <c:v>8.8937500000000003E-2</c:v>
                </c:pt>
                <c:pt idx="21612">
                  <c:v>9.27394E-2</c:v>
                </c:pt>
                <c:pt idx="21613">
                  <c:v>9.6210000000000004E-2</c:v>
                </c:pt>
                <c:pt idx="21614">
                  <c:v>9.9886000000000003E-2</c:v>
                </c:pt>
                <c:pt idx="21615">
                  <c:v>0.103586</c:v>
                </c:pt>
                <c:pt idx="21616">
                  <c:v>0.107057</c:v>
                </c:pt>
                <c:pt idx="21617">
                  <c:v>0.110668</c:v>
                </c:pt>
                <c:pt idx="21618">
                  <c:v>0.114492</c:v>
                </c:pt>
                <c:pt idx="21619">
                  <c:v>0.117964</c:v>
                </c:pt>
                <c:pt idx="21620">
                  <c:v>0.121352</c:v>
                </c:pt>
                <c:pt idx="21621">
                  <c:v>0.12509700000000001</c:v>
                </c:pt>
                <c:pt idx="21622">
                  <c:v>0.12856100000000001</c:v>
                </c:pt>
                <c:pt idx="21623">
                  <c:v>0.13222999999999999</c:v>
                </c:pt>
                <c:pt idx="21624">
                  <c:v>0.1356</c:v>
                </c:pt>
                <c:pt idx="21625">
                  <c:v>0.13899600000000001</c:v>
                </c:pt>
                <c:pt idx="21626">
                  <c:v>0.14267099999999999</c:v>
                </c:pt>
                <c:pt idx="21627">
                  <c:v>0.14601700000000001</c:v>
                </c:pt>
                <c:pt idx="21628">
                  <c:v>0.149392</c:v>
                </c:pt>
                <c:pt idx="21629">
                  <c:v>0.15277499999999999</c:v>
                </c:pt>
                <c:pt idx="21630">
                  <c:v>0.156023</c:v>
                </c:pt>
                <c:pt idx="21631">
                  <c:v>0.15937699999999999</c:v>
                </c:pt>
                <c:pt idx="21632">
                  <c:v>0.16268099999999999</c:v>
                </c:pt>
                <c:pt idx="21633">
                  <c:v>0.165963</c:v>
                </c:pt>
                <c:pt idx="21634">
                  <c:v>0.169347</c:v>
                </c:pt>
                <c:pt idx="21635">
                  <c:v>0.17252999999999999</c:v>
                </c:pt>
                <c:pt idx="21636">
                  <c:v>0.175595</c:v>
                </c:pt>
                <c:pt idx="21637">
                  <c:v>0.17892</c:v>
                </c:pt>
                <c:pt idx="21638">
                  <c:v>0.18212300000000001</c:v>
                </c:pt>
                <c:pt idx="21639">
                  <c:v>0.18526300000000001</c:v>
                </c:pt>
                <c:pt idx="21640">
                  <c:v>0.18820100000000001</c:v>
                </c:pt>
                <c:pt idx="21641">
                  <c:v>0.19109799999999999</c:v>
                </c:pt>
                <c:pt idx="21642">
                  <c:v>0.19411999999999999</c:v>
                </c:pt>
                <c:pt idx="21643">
                  <c:v>0.19695699999999999</c:v>
                </c:pt>
                <c:pt idx="21644">
                  <c:v>0.19974</c:v>
                </c:pt>
                <c:pt idx="21645">
                  <c:v>0.20249900000000001</c:v>
                </c:pt>
                <c:pt idx="21646">
                  <c:v>0.20530799999999999</c:v>
                </c:pt>
                <c:pt idx="21647">
                  <c:v>0.20804900000000001</c:v>
                </c:pt>
                <c:pt idx="21648">
                  <c:v>0.210646</c:v>
                </c:pt>
                <c:pt idx="21649">
                  <c:v>0.213395</c:v>
                </c:pt>
                <c:pt idx="21650">
                  <c:v>0.21587300000000001</c:v>
                </c:pt>
                <c:pt idx="21651">
                  <c:v>0.21859799999999999</c:v>
                </c:pt>
                <c:pt idx="21652">
                  <c:v>0.22098300000000001</c:v>
                </c:pt>
                <c:pt idx="21653">
                  <c:v>0.22345499999999999</c:v>
                </c:pt>
                <c:pt idx="21654">
                  <c:v>0.22586999999999999</c:v>
                </c:pt>
                <c:pt idx="21655">
                  <c:v>0.22805800000000001</c:v>
                </c:pt>
                <c:pt idx="21656">
                  <c:v>0.230573</c:v>
                </c:pt>
                <c:pt idx="21657">
                  <c:v>0.232543</c:v>
                </c:pt>
                <c:pt idx="21658">
                  <c:v>0.23499800000000001</c:v>
                </c:pt>
                <c:pt idx="21659">
                  <c:v>0.23697799999999999</c:v>
                </c:pt>
                <c:pt idx="21660">
                  <c:v>0.23929600000000001</c:v>
                </c:pt>
                <c:pt idx="21661">
                  <c:v>0.24122399999999999</c:v>
                </c:pt>
                <c:pt idx="21662">
                  <c:v>0.243393</c:v>
                </c:pt>
                <c:pt idx="21663">
                  <c:v>0.24531900000000001</c:v>
                </c:pt>
                <c:pt idx="21664">
                  <c:v>0.24718799999999999</c:v>
                </c:pt>
                <c:pt idx="21665">
                  <c:v>0.24917600000000001</c:v>
                </c:pt>
                <c:pt idx="21666">
                  <c:v>0.25101000000000001</c:v>
                </c:pt>
                <c:pt idx="21667">
                  <c:v>0.25262400000000002</c:v>
                </c:pt>
                <c:pt idx="21668">
                  <c:v>0.25434299999999999</c:v>
                </c:pt>
                <c:pt idx="21669">
                  <c:v>0.25605800000000001</c:v>
                </c:pt>
                <c:pt idx="21670">
                  <c:v>0.257469</c:v>
                </c:pt>
                <c:pt idx="21671">
                  <c:v>0.25889899999999999</c:v>
                </c:pt>
                <c:pt idx="21672">
                  <c:v>0.26028400000000002</c:v>
                </c:pt>
                <c:pt idx="21673">
                  <c:v>0.26171699999999998</c:v>
                </c:pt>
                <c:pt idx="21674">
                  <c:v>0.26289899999999999</c:v>
                </c:pt>
                <c:pt idx="21675">
                  <c:v>0.26413199999999998</c:v>
                </c:pt>
                <c:pt idx="21676">
                  <c:v>0.26519799999999999</c:v>
                </c:pt>
                <c:pt idx="21677">
                  <c:v>0.26646700000000001</c:v>
                </c:pt>
                <c:pt idx="21678">
                  <c:v>0.26747900000000002</c:v>
                </c:pt>
                <c:pt idx="21679">
                  <c:v>0.26844699999999999</c:v>
                </c:pt>
                <c:pt idx="21680">
                  <c:v>0.26937899999999998</c:v>
                </c:pt>
                <c:pt idx="21681">
                  <c:v>0.27025300000000002</c:v>
                </c:pt>
                <c:pt idx="21682">
                  <c:v>0.271067</c:v>
                </c:pt>
                <c:pt idx="21683">
                  <c:v>0.271671</c:v>
                </c:pt>
                <c:pt idx="21684">
                  <c:v>0.27226499999999998</c:v>
                </c:pt>
                <c:pt idx="21685">
                  <c:v>0.27305000000000001</c:v>
                </c:pt>
                <c:pt idx="21686">
                  <c:v>0.27352100000000001</c:v>
                </c:pt>
                <c:pt idx="21687">
                  <c:v>0.27396700000000002</c:v>
                </c:pt>
                <c:pt idx="21688">
                  <c:v>0.274447</c:v>
                </c:pt>
                <c:pt idx="21689">
                  <c:v>0.27486100000000002</c:v>
                </c:pt>
                <c:pt idx="21690">
                  <c:v>0.27523300000000001</c:v>
                </c:pt>
                <c:pt idx="21691">
                  <c:v>0.27547500000000003</c:v>
                </c:pt>
                <c:pt idx="21692">
                  <c:v>0.27570299999999998</c:v>
                </c:pt>
                <c:pt idx="21693">
                  <c:v>0.27591900000000003</c:v>
                </c:pt>
                <c:pt idx="21694">
                  <c:v>0.27599200000000002</c:v>
                </c:pt>
                <c:pt idx="21695">
                  <c:v>0.27582499999999999</c:v>
                </c:pt>
                <c:pt idx="21696">
                  <c:v>0.27616299999999999</c:v>
                </c:pt>
                <c:pt idx="21697">
                  <c:v>0.27607300000000001</c:v>
                </c:pt>
                <c:pt idx="21698">
                  <c:v>0.27578000000000003</c:v>
                </c:pt>
                <c:pt idx="21699">
                  <c:v>0.27571299999999999</c:v>
                </c:pt>
                <c:pt idx="21700">
                  <c:v>0.27533999999999997</c:v>
                </c:pt>
                <c:pt idx="21701">
                  <c:v>0.27538200000000002</c:v>
                </c:pt>
                <c:pt idx="21702">
                  <c:v>0.27488600000000002</c:v>
                </c:pt>
                <c:pt idx="21703">
                  <c:v>0.27461099999999999</c:v>
                </c:pt>
                <c:pt idx="21704">
                  <c:v>0.27421600000000002</c:v>
                </c:pt>
                <c:pt idx="21705">
                  <c:v>0.27383000000000002</c:v>
                </c:pt>
                <c:pt idx="21706">
                  <c:v>0.27333000000000002</c:v>
                </c:pt>
                <c:pt idx="21707">
                  <c:v>0.27286300000000002</c:v>
                </c:pt>
                <c:pt idx="21708">
                  <c:v>0.27230599999999999</c:v>
                </c:pt>
                <c:pt idx="21709">
                  <c:v>0.27157500000000001</c:v>
                </c:pt>
                <c:pt idx="21710">
                  <c:v>0.27119399999999999</c:v>
                </c:pt>
                <c:pt idx="21711">
                  <c:v>0.27025399999999999</c:v>
                </c:pt>
                <c:pt idx="21712">
                  <c:v>0.26982200000000001</c:v>
                </c:pt>
                <c:pt idx="21713">
                  <c:v>0.26897900000000002</c:v>
                </c:pt>
                <c:pt idx="21714">
                  <c:v>0.26832</c:v>
                </c:pt>
                <c:pt idx="21715">
                  <c:v>0.26765699999999998</c:v>
                </c:pt>
                <c:pt idx="21716">
                  <c:v>0.26681199999999999</c:v>
                </c:pt>
                <c:pt idx="21717">
                  <c:v>0.26606099999999999</c:v>
                </c:pt>
                <c:pt idx="21718">
                  <c:v>0.26530599999999999</c:v>
                </c:pt>
                <c:pt idx="21719">
                  <c:v>0.264351</c:v>
                </c:pt>
                <c:pt idx="21720">
                  <c:v>0.26349699999999998</c:v>
                </c:pt>
                <c:pt idx="21721">
                  <c:v>0.26260099999999997</c:v>
                </c:pt>
                <c:pt idx="21722">
                  <c:v>0.26146000000000003</c:v>
                </c:pt>
                <c:pt idx="21723">
                  <c:v>0.26061499999999999</c:v>
                </c:pt>
                <c:pt idx="21724">
                  <c:v>0.25955899999999998</c:v>
                </c:pt>
                <c:pt idx="21725">
                  <c:v>0.25864199999999998</c:v>
                </c:pt>
                <c:pt idx="21726">
                  <c:v>0.257498</c:v>
                </c:pt>
                <c:pt idx="21727">
                  <c:v>0.25650000000000001</c:v>
                </c:pt>
                <c:pt idx="21728">
                  <c:v>0.25575300000000001</c:v>
                </c:pt>
                <c:pt idx="21729">
                  <c:v>0.25442500000000001</c:v>
                </c:pt>
                <c:pt idx="21730">
                  <c:v>0.25354900000000002</c:v>
                </c:pt>
                <c:pt idx="21731">
                  <c:v>0.25237300000000001</c:v>
                </c:pt>
                <c:pt idx="21732">
                  <c:v>0.25132500000000002</c:v>
                </c:pt>
                <c:pt idx="21733">
                  <c:v>0.25016699999999997</c:v>
                </c:pt>
                <c:pt idx="21734">
                  <c:v>0.24903800000000001</c:v>
                </c:pt>
                <c:pt idx="21735">
                  <c:v>0.24801200000000001</c:v>
                </c:pt>
                <c:pt idx="21736">
                  <c:v>0.24671599999999999</c:v>
                </c:pt>
                <c:pt idx="21737">
                  <c:v>0.245864</c:v>
                </c:pt>
                <c:pt idx="21738">
                  <c:v>0.244371</c:v>
                </c:pt>
                <c:pt idx="21739">
                  <c:v>0.24342</c:v>
                </c:pt>
                <c:pt idx="21740">
                  <c:v>0.24223700000000001</c:v>
                </c:pt>
                <c:pt idx="21741">
                  <c:v>0.24108199999999999</c:v>
                </c:pt>
                <c:pt idx="21742">
                  <c:v>0.23996200000000001</c:v>
                </c:pt>
                <c:pt idx="21743">
                  <c:v>0.23877300000000001</c:v>
                </c:pt>
                <c:pt idx="21744">
                  <c:v>0.23752100000000001</c:v>
                </c:pt>
                <c:pt idx="21745">
                  <c:v>0.23641699999999999</c:v>
                </c:pt>
                <c:pt idx="21746">
                  <c:v>0.235072</c:v>
                </c:pt>
                <c:pt idx="21747">
                  <c:v>0.23388</c:v>
                </c:pt>
                <c:pt idx="21748">
                  <c:v>0.232544</c:v>
                </c:pt>
                <c:pt idx="21749">
                  <c:v>0.23114599999999999</c:v>
                </c:pt>
                <c:pt idx="21750">
                  <c:v>0.230043</c:v>
                </c:pt>
                <c:pt idx="21751">
                  <c:v>0.22877700000000001</c:v>
                </c:pt>
                <c:pt idx="21752">
                  <c:v>0.22733200000000001</c:v>
                </c:pt>
                <c:pt idx="21753">
                  <c:v>0.22636100000000001</c:v>
                </c:pt>
                <c:pt idx="21754">
                  <c:v>0.224941</c:v>
                </c:pt>
                <c:pt idx="21755">
                  <c:v>0.22391800000000001</c:v>
                </c:pt>
                <c:pt idx="21756">
                  <c:v>0.222556</c:v>
                </c:pt>
                <c:pt idx="21757">
                  <c:v>0.22142999999999999</c:v>
                </c:pt>
                <c:pt idx="21758">
                  <c:v>0.22040199999999999</c:v>
                </c:pt>
                <c:pt idx="21759">
                  <c:v>0.21882399999999999</c:v>
                </c:pt>
                <c:pt idx="21760">
                  <c:v>0.21781600000000001</c:v>
                </c:pt>
                <c:pt idx="21761">
                  <c:v>0.21640999999999999</c:v>
                </c:pt>
                <c:pt idx="21762">
                  <c:v>0.215058</c:v>
                </c:pt>
                <c:pt idx="21763">
                  <c:v>0.213813</c:v>
                </c:pt>
                <c:pt idx="21764">
                  <c:v>0.212399</c:v>
                </c:pt>
                <c:pt idx="21765">
                  <c:v>0.21110300000000001</c:v>
                </c:pt>
                <c:pt idx="21766">
                  <c:v>0.209707</c:v>
                </c:pt>
                <c:pt idx="21767">
                  <c:v>0.208453</c:v>
                </c:pt>
                <c:pt idx="21768">
                  <c:v>0.20707400000000001</c:v>
                </c:pt>
                <c:pt idx="21769">
                  <c:v>0.20568900000000001</c:v>
                </c:pt>
                <c:pt idx="21770">
                  <c:v>0.20439299999999999</c:v>
                </c:pt>
                <c:pt idx="21771">
                  <c:v>0.203156</c:v>
                </c:pt>
                <c:pt idx="21772">
                  <c:v>0.20178399999999999</c:v>
                </c:pt>
                <c:pt idx="21773">
                  <c:v>0.200541</c:v>
                </c:pt>
                <c:pt idx="21774">
                  <c:v>0.19920599999999999</c:v>
                </c:pt>
                <c:pt idx="21775">
                  <c:v>0.19790099999999999</c:v>
                </c:pt>
                <c:pt idx="21776">
                  <c:v>0.19656599999999999</c:v>
                </c:pt>
                <c:pt idx="21777">
                  <c:v>0.19524900000000001</c:v>
                </c:pt>
                <c:pt idx="21778">
                  <c:v>0.194186</c:v>
                </c:pt>
                <c:pt idx="21779">
                  <c:v>0.192663</c:v>
                </c:pt>
                <c:pt idx="21780">
                  <c:v>0.19148999999999999</c:v>
                </c:pt>
                <c:pt idx="21781">
                  <c:v>0.19010099999999999</c:v>
                </c:pt>
                <c:pt idx="21782">
                  <c:v>0.18893599999999999</c:v>
                </c:pt>
                <c:pt idx="21783">
                  <c:v>0.187863</c:v>
                </c:pt>
                <c:pt idx="21784">
                  <c:v>0.186366</c:v>
                </c:pt>
                <c:pt idx="21785">
                  <c:v>0.18539700000000001</c:v>
                </c:pt>
                <c:pt idx="21786">
                  <c:v>0.183896</c:v>
                </c:pt>
                <c:pt idx="21787">
                  <c:v>0.182811</c:v>
                </c:pt>
                <c:pt idx="21788">
                  <c:v>0.18156800000000001</c:v>
                </c:pt>
                <c:pt idx="21789">
                  <c:v>0.180226</c:v>
                </c:pt>
                <c:pt idx="21790">
                  <c:v>0.17880499999999999</c:v>
                </c:pt>
                <c:pt idx="21791">
                  <c:v>0.17757300000000001</c:v>
                </c:pt>
                <c:pt idx="21792">
                  <c:v>0.176536</c:v>
                </c:pt>
                <c:pt idx="21793">
                  <c:v>0.17496200000000001</c:v>
                </c:pt>
                <c:pt idx="21794">
                  <c:v>0.173819</c:v>
                </c:pt>
                <c:pt idx="21795">
                  <c:v>0.17243900000000001</c:v>
                </c:pt>
                <c:pt idx="21796">
                  <c:v>0.17124400000000001</c:v>
                </c:pt>
                <c:pt idx="21797">
                  <c:v>0.170237</c:v>
                </c:pt>
                <c:pt idx="21798">
                  <c:v>0.16884399999999999</c:v>
                </c:pt>
                <c:pt idx="21799">
                  <c:v>0.167765</c:v>
                </c:pt>
                <c:pt idx="21800">
                  <c:v>0.166407</c:v>
                </c:pt>
                <c:pt idx="21801">
                  <c:v>0.16514300000000001</c:v>
                </c:pt>
                <c:pt idx="21802">
                  <c:v>0.163859</c:v>
                </c:pt>
                <c:pt idx="21803">
                  <c:v>0.16264799999999999</c:v>
                </c:pt>
                <c:pt idx="21804">
                  <c:v>0.16137099999999999</c:v>
                </c:pt>
                <c:pt idx="21805">
                  <c:v>0.15997500000000001</c:v>
                </c:pt>
                <c:pt idx="21806">
                  <c:v>0.15854399999999999</c:v>
                </c:pt>
                <c:pt idx="21807">
                  <c:v>0.157277</c:v>
                </c:pt>
                <c:pt idx="21808">
                  <c:v>0.15621599999999999</c:v>
                </c:pt>
                <c:pt idx="21809">
                  <c:v>0.15460299999999999</c:v>
                </c:pt>
                <c:pt idx="21810">
                  <c:v>0.15337899999999999</c:v>
                </c:pt>
                <c:pt idx="21811">
                  <c:v>0.15228</c:v>
                </c:pt>
                <c:pt idx="21812">
                  <c:v>0.15074499999999999</c:v>
                </c:pt>
                <c:pt idx="21813">
                  <c:v>0.14947099999999999</c:v>
                </c:pt>
                <c:pt idx="21814">
                  <c:v>0.14813699999999999</c:v>
                </c:pt>
                <c:pt idx="21815">
                  <c:v>0.14702499999999999</c:v>
                </c:pt>
                <c:pt idx="21816">
                  <c:v>0.145426</c:v>
                </c:pt>
                <c:pt idx="21817">
                  <c:v>0.14408299999999999</c:v>
                </c:pt>
                <c:pt idx="21818">
                  <c:v>0.142814</c:v>
                </c:pt>
                <c:pt idx="21819">
                  <c:v>0.14138000000000001</c:v>
                </c:pt>
                <c:pt idx="21820">
                  <c:v>0.139791</c:v>
                </c:pt>
                <c:pt idx="21821">
                  <c:v>0.13836899999999999</c:v>
                </c:pt>
                <c:pt idx="21822">
                  <c:v>0.13699500000000001</c:v>
                </c:pt>
                <c:pt idx="21823">
                  <c:v>0.135377</c:v>
                </c:pt>
                <c:pt idx="21824">
                  <c:v>0.134187</c:v>
                </c:pt>
                <c:pt idx="21825">
                  <c:v>0.13244400000000001</c:v>
                </c:pt>
                <c:pt idx="21826">
                  <c:v>0.13089200000000001</c:v>
                </c:pt>
                <c:pt idx="21827">
                  <c:v>0.129471</c:v>
                </c:pt>
                <c:pt idx="21828">
                  <c:v>0.127945</c:v>
                </c:pt>
                <c:pt idx="21829">
                  <c:v>0.126355</c:v>
                </c:pt>
                <c:pt idx="21830">
                  <c:v>0.12478400000000001</c:v>
                </c:pt>
                <c:pt idx="21831">
                  <c:v>0.123219</c:v>
                </c:pt>
                <c:pt idx="21832">
                  <c:v>0.121383</c:v>
                </c:pt>
                <c:pt idx="21833">
                  <c:v>0.11969200000000001</c:v>
                </c:pt>
                <c:pt idx="21834">
                  <c:v>0.11820899999999999</c:v>
                </c:pt>
                <c:pt idx="21835">
                  <c:v>0.116533</c:v>
                </c:pt>
                <c:pt idx="21836">
                  <c:v>0.11459</c:v>
                </c:pt>
                <c:pt idx="21837">
                  <c:v>0.11316</c:v>
                </c:pt>
                <c:pt idx="21838">
                  <c:v>0.11147</c:v>
                </c:pt>
                <c:pt idx="21839">
                  <c:v>0.109637</c:v>
                </c:pt>
                <c:pt idx="21840">
                  <c:v>0.10789799999999999</c:v>
                </c:pt>
                <c:pt idx="21841">
                  <c:v>0.106018</c:v>
                </c:pt>
                <c:pt idx="21842">
                  <c:v>0.104226</c:v>
                </c:pt>
                <c:pt idx="21843">
                  <c:v>0.102379</c:v>
                </c:pt>
                <c:pt idx="21844">
                  <c:v>0.10054399999999999</c:v>
                </c:pt>
                <c:pt idx="21845">
                  <c:v>9.8727700000000002E-2</c:v>
                </c:pt>
                <c:pt idx="21846">
                  <c:v>9.6833100000000005E-2</c:v>
                </c:pt>
                <c:pt idx="21847">
                  <c:v>9.4966099999999998E-2</c:v>
                </c:pt>
                <c:pt idx="21848">
                  <c:v>9.3049599999999996E-2</c:v>
                </c:pt>
                <c:pt idx="21849">
                  <c:v>9.1267500000000001E-2</c:v>
                </c:pt>
                <c:pt idx="21850">
                  <c:v>8.93481E-2</c:v>
                </c:pt>
                <c:pt idx="21851">
                  <c:v>8.7348400000000007E-2</c:v>
                </c:pt>
                <c:pt idx="21852">
                  <c:v>8.5521700000000006E-2</c:v>
                </c:pt>
                <c:pt idx="21853">
                  <c:v>8.3430099999999993E-2</c:v>
                </c:pt>
                <c:pt idx="21854">
                  <c:v>8.1503900000000004E-2</c:v>
                </c:pt>
                <c:pt idx="21855">
                  <c:v>7.9280799999999998E-2</c:v>
                </c:pt>
                <c:pt idx="21856">
                  <c:v>7.7266899999999999E-2</c:v>
                </c:pt>
                <c:pt idx="21857">
                  <c:v>7.5301300000000002E-2</c:v>
                </c:pt>
                <c:pt idx="21858">
                  <c:v>7.3061399999999999E-2</c:v>
                </c:pt>
                <c:pt idx="21859">
                  <c:v>7.0971300000000001E-2</c:v>
                </c:pt>
                <c:pt idx="21860">
                  <c:v>6.8894399999999995E-2</c:v>
                </c:pt>
                <c:pt idx="21861">
                  <c:v>6.68155E-2</c:v>
                </c:pt>
                <c:pt idx="21862">
                  <c:v>6.4683400000000002E-2</c:v>
                </c:pt>
                <c:pt idx="21863">
                  <c:v>6.2497499999999997E-2</c:v>
                </c:pt>
                <c:pt idx="21864">
                  <c:v>6.0278999999999999E-2</c:v>
                </c:pt>
                <c:pt idx="21865">
                  <c:v>5.8425900000000003E-2</c:v>
                </c:pt>
                <c:pt idx="21866">
                  <c:v>5.6187500000000001E-2</c:v>
                </c:pt>
                <c:pt idx="21867">
                  <c:v>5.4011299999999998E-2</c:v>
                </c:pt>
                <c:pt idx="21868">
                  <c:v>5.1970299999999997E-2</c:v>
                </c:pt>
                <c:pt idx="21869">
                  <c:v>4.96727E-2</c:v>
                </c:pt>
                <c:pt idx="21870">
                  <c:v>4.7519400000000003E-2</c:v>
                </c:pt>
                <c:pt idx="21871">
                  <c:v>4.5318400000000002E-2</c:v>
                </c:pt>
                <c:pt idx="21872">
                  <c:v>4.3256299999999998E-2</c:v>
                </c:pt>
                <c:pt idx="21873">
                  <c:v>4.0976699999999998E-2</c:v>
                </c:pt>
                <c:pt idx="21874">
                  <c:v>3.8701699999999999E-2</c:v>
                </c:pt>
                <c:pt idx="21875">
                  <c:v>3.6761200000000001E-2</c:v>
                </c:pt>
                <c:pt idx="21876">
                  <c:v>3.4471000000000002E-2</c:v>
                </c:pt>
                <c:pt idx="21877">
                  <c:v>3.2399200000000003E-2</c:v>
                </c:pt>
                <c:pt idx="21878">
                  <c:v>3.02096E-2</c:v>
                </c:pt>
                <c:pt idx="21879">
                  <c:v>2.7872299999999999E-2</c:v>
                </c:pt>
                <c:pt idx="21880">
                  <c:v>2.55453E-2</c:v>
                </c:pt>
                <c:pt idx="21881">
                  <c:v>2.3402900000000001E-2</c:v>
                </c:pt>
                <c:pt idx="21882">
                  <c:v>2.11649E-2</c:v>
                </c:pt>
                <c:pt idx="21883">
                  <c:v>1.88398E-2</c:v>
                </c:pt>
                <c:pt idx="21884">
                  <c:v>1.6569500000000001E-2</c:v>
                </c:pt>
                <c:pt idx="21885">
                  <c:v>1.42343E-2</c:v>
                </c:pt>
                <c:pt idx="21886">
                  <c:v>1.1838899999999999E-2</c:v>
                </c:pt>
                <c:pt idx="21887">
                  <c:v>9.72195E-3</c:v>
                </c:pt>
                <c:pt idx="21888">
                  <c:v>7.4070500000000001E-3</c:v>
                </c:pt>
                <c:pt idx="21889">
                  <c:v>5.4446E-3</c:v>
                </c:pt>
                <c:pt idx="21890">
                  <c:v>2.96737E-3</c:v>
                </c:pt>
                <c:pt idx="21891">
                  <c:v>8.3225200000000001E-4</c:v>
                </c:pt>
                <c:pt idx="21892">
                  <c:v>-1.50891E-3</c:v>
                </c:pt>
                <c:pt idx="21893">
                  <c:v>-3.5984699999999999E-3</c:v>
                </c:pt>
                <c:pt idx="21894">
                  <c:v>-5.8947899999999996E-3</c:v>
                </c:pt>
                <c:pt idx="21895">
                  <c:v>-7.9928699999999991E-3</c:v>
                </c:pt>
                <c:pt idx="21896">
                  <c:v>-1.0391600000000001E-2</c:v>
                </c:pt>
                <c:pt idx="21897">
                  <c:v>-1.2767300000000001E-2</c:v>
                </c:pt>
                <c:pt idx="21898">
                  <c:v>-1.47919E-2</c:v>
                </c:pt>
                <c:pt idx="21899">
                  <c:v>-1.7225899999999999E-2</c:v>
                </c:pt>
                <c:pt idx="21900">
                  <c:v>-1.91681E-2</c:v>
                </c:pt>
                <c:pt idx="21901">
                  <c:v>-2.1514700000000001E-2</c:v>
                </c:pt>
                <c:pt idx="21902">
                  <c:v>-2.3680099999999999E-2</c:v>
                </c:pt>
                <c:pt idx="21903">
                  <c:v>-2.59799E-2</c:v>
                </c:pt>
                <c:pt idx="21904">
                  <c:v>-2.8139500000000001E-2</c:v>
                </c:pt>
                <c:pt idx="21905">
                  <c:v>-2.9898000000000001E-2</c:v>
                </c:pt>
                <c:pt idx="21906">
                  <c:v>-3.2349700000000002E-2</c:v>
                </c:pt>
                <c:pt idx="21907">
                  <c:v>-3.4514599999999999E-2</c:v>
                </c:pt>
                <c:pt idx="21908">
                  <c:v>-3.6730499999999999E-2</c:v>
                </c:pt>
                <c:pt idx="21909">
                  <c:v>-3.8632600000000003E-2</c:v>
                </c:pt>
                <c:pt idx="21910">
                  <c:v>-4.0817399999999997E-2</c:v>
                </c:pt>
                <c:pt idx="21911">
                  <c:v>-4.2871899999999998E-2</c:v>
                </c:pt>
                <c:pt idx="21912">
                  <c:v>-4.49448E-2</c:v>
                </c:pt>
                <c:pt idx="21913">
                  <c:v>-4.7229E-2</c:v>
                </c:pt>
                <c:pt idx="21914">
                  <c:v>-4.9132799999999997E-2</c:v>
                </c:pt>
                <c:pt idx="21915">
                  <c:v>-5.1389200000000003E-2</c:v>
                </c:pt>
                <c:pt idx="21916">
                  <c:v>-5.3024300000000003E-2</c:v>
                </c:pt>
                <c:pt idx="21917">
                  <c:v>-5.5368500000000001E-2</c:v>
                </c:pt>
                <c:pt idx="21918">
                  <c:v>-5.7401099999999997E-2</c:v>
                </c:pt>
                <c:pt idx="21919">
                  <c:v>-5.9452699999999997E-2</c:v>
                </c:pt>
                <c:pt idx="21920">
                  <c:v>-6.1420000000000002E-2</c:v>
                </c:pt>
                <c:pt idx="21921">
                  <c:v>-6.3396099999999997E-2</c:v>
                </c:pt>
                <c:pt idx="21922">
                  <c:v>-6.54309E-2</c:v>
                </c:pt>
                <c:pt idx="21923">
                  <c:v>-6.7308199999999999E-2</c:v>
                </c:pt>
                <c:pt idx="21924">
                  <c:v>-6.9473599999999996E-2</c:v>
                </c:pt>
                <c:pt idx="21925">
                  <c:v>-7.1340799999999996E-2</c:v>
                </c:pt>
                <c:pt idx="21926">
                  <c:v>-7.3203599999999994E-2</c:v>
                </c:pt>
                <c:pt idx="21927">
                  <c:v>-7.4909699999999996E-2</c:v>
                </c:pt>
                <c:pt idx="21928">
                  <c:v>-7.6805399999999996E-2</c:v>
                </c:pt>
                <c:pt idx="21929">
                  <c:v>-7.8743400000000005E-2</c:v>
                </c:pt>
                <c:pt idx="21930">
                  <c:v>-8.0331600000000003E-2</c:v>
                </c:pt>
                <c:pt idx="21931">
                  <c:v>-8.2167199999999996E-2</c:v>
                </c:pt>
                <c:pt idx="21932">
                  <c:v>-8.3792099999999994E-2</c:v>
                </c:pt>
                <c:pt idx="21933">
                  <c:v>-8.5627200000000001E-2</c:v>
                </c:pt>
                <c:pt idx="21934">
                  <c:v>-8.7336300000000006E-2</c:v>
                </c:pt>
                <c:pt idx="21935">
                  <c:v>-8.8831099999999996E-2</c:v>
                </c:pt>
                <c:pt idx="21936">
                  <c:v>-9.0857400000000005E-2</c:v>
                </c:pt>
                <c:pt idx="21937">
                  <c:v>-9.2139899999999997E-2</c:v>
                </c:pt>
                <c:pt idx="21938">
                  <c:v>-9.3891699999999995E-2</c:v>
                </c:pt>
                <c:pt idx="21939">
                  <c:v>-9.5333899999999999E-2</c:v>
                </c:pt>
                <c:pt idx="21940">
                  <c:v>-9.7329600000000002E-2</c:v>
                </c:pt>
                <c:pt idx="21941">
                  <c:v>-9.86485E-2</c:v>
                </c:pt>
                <c:pt idx="21942">
                  <c:v>-0.100035</c:v>
                </c:pt>
                <c:pt idx="21943">
                  <c:v>-0.10151300000000001</c:v>
                </c:pt>
                <c:pt idx="21944">
                  <c:v>-0.10312</c:v>
                </c:pt>
                <c:pt idx="21945">
                  <c:v>-0.104534</c:v>
                </c:pt>
                <c:pt idx="21946">
                  <c:v>-0.10587199999999999</c:v>
                </c:pt>
                <c:pt idx="21947">
                  <c:v>-0.107473</c:v>
                </c:pt>
                <c:pt idx="21948">
                  <c:v>-0.108649</c:v>
                </c:pt>
                <c:pt idx="21949">
                  <c:v>-0.110058</c:v>
                </c:pt>
                <c:pt idx="21950">
                  <c:v>-0.111502</c:v>
                </c:pt>
                <c:pt idx="21951">
                  <c:v>-0.11287999999999999</c:v>
                </c:pt>
                <c:pt idx="21952">
                  <c:v>-0.11412</c:v>
                </c:pt>
                <c:pt idx="21953">
                  <c:v>-0.11533599999999999</c:v>
                </c:pt>
                <c:pt idx="21954">
                  <c:v>-0.116616</c:v>
                </c:pt>
                <c:pt idx="21955">
                  <c:v>-0.11754100000000001</c:v>
                </c:pt>
                <c:pt idx="21956">
                  <c:v>-0.118934</c:v>
                </c:pt>
                <c:pt idx="21957">
                  <c:v>-0.11987100000000001</c:v>
                </c:pt>
                <c:pt idx="21958">
                  <c:v>-0.120882</c:v>
                </c:pt>
                <c:pt idx="21959">
                  <c:v>-0.121943</c:v>
                </c:pt>
                <c:pt idx="21960">
                  <c:v>-0.123056</c:v>
                </c:pt>
                <c:pt idx="21961">
                  <c:v>-0.12403400000000001</c:v>
                </c:pt>
                <c:pt idx="21962">
                  <c:v>-0.124969</c:v>
                </c:pt>
                <c:pt idx="21963">
                  <c:v>-0.12623300000000001</c:v>
                </c:pt>
                <c:pt idx="21964">
                  <c:v>-0.12701000000000001</c:v>
                </c:pt>
                <c:pt idx="21965">
                  <c:v>-0.12796399999999999</c:v>
                </c:pt>
                <c:pt idx="21966">
                  <c:v>-0.128771</c:v>
                </c:pt>
                <c:pt idx="21967">
                  <c:v>-0.12973599999999999</c:v>
                </c:pt>
                <c:pt idx="21968">
                  <c:v>-0.13057199999999999</c:v>
                </c:pt>
                <c:pt idx="21969">
                  <c:v>-0.13122800000000001</c:v>
                </c:pt>
                <c:pt idx="21970">
                  <c:v>-0.132214</c:v>
                </c:pt>
                <c:pt idx="21971">
                  <c:v>-0.13275300000000001</c:v>
                </c:pt>
                <c:pt idx="21972">
                  <c:v>-0.133468</c:v>
                </c:pt>
                <c:pt idx="21973">
                  <c:v>-0.134244</c:v>
                </c:pt>
                <c:pt idx="21974">
                  <c:v>-0.135131</c:v>
                </c:pt>
                <c:pt idx="21975">
                  <c:v>-0.135601</c:v>
                </c:pt>
                <c:pt idx="21976">
                  <c:v>-0.13620499999999999</c:v>
                </c:pt>
                <c:pt idx="21977">
                  <c:v>-0.13691500000000001</c:v>
                </c:pt>
                <c:pt idx="21978">
                  <c:v>-0.13764399999999999</c:v>
                </c:pt>
                <c:pt idx="21979">
                  <c:v>-0.1384</c:v>
                </c:pt>
                <c:pt idx="21980">
                  <c:v>-0.138793</c:v>
                </c:pt>
                <c:pt idx="21981">
                  <c:v>-0.13950199999999999</c:v>
                </c:pt>
                <c:pt idx="21982">
                  <c:v>-0.139928</c:v>
                </c:pt>
                <c:pt idx="21983">
                  <c:v>-0.140538</c:v>
                </c:pt>
                <c:pt idx="21984">
                  <c:v>-0.14111299999999999</c:v>
                </c:pt>
                <c:pt idx="21985">
                  <c:v>-0.14157600000000001</c:v>
                </c:pt>
                <c:pt idx="21986">
                  <c:v>-0.142122</c:v>
                </c:pt>
                <c:pt idx="21987">
                  <c:v>-0.142702</c:v>
                </c:pt>
                <c:pt idx="21988">
                  <c:v>-0.14306199999999999</c:v>
                </c:pt>
                <c:pt idx="21989">
                  <c:v>-0.14367199999999999</c:v>
                </c:pt>
                <c:pt idx="21990">
                  <c:v>-0.14415900000000001</c:v>
                </c:pt>
                <c:pt idx="21991">
                  <c:v>-0.14460000000000001</c:v>
                </c:pt>
                <c:pt idx="21992">
                  <c:v>-0.14489199999999999</c:v>
                </c:pt>
                <c:pt idx="21993">
                  <c:v>-0.14552300000000001</c:v>
                </c:pt>
                <c:pt idx="21994">
                  <c:v>-0.14566599999999999</c:v>
                </c:pt>
                <c:pt idx="21995">
                  <c:v>-0.14613799999999999</c:v>
                </c:pt>
                <c:pt idx="21996">
                  <c:v>-0.14651700000000001</c:v>
                </c:pt>
                <c:pt idx="21997">
                  <c:v>-0.146707</c:v>
                </c:pt>
                <c:pt idx="21998">
                  <c:v>-0.147118</c:v>
                </c:pt>
                <c:pt idx="21999">
                  <c:v>-0.14727999999999999</c:v>
                </c:pt>
                <c:pt idx="22000">
                  <c:v>-0.147812</c:v>
                </c:pt>
                <c:pt idx="22001">
                  <c:v>-0.148034</c:v>
                </c:pt>
                <c:pt idx="22002">
                  <c:v>-0.14843600000000001</c:v>
                </c:pt>
                <c:pt idx="22003">
                  <c:v>-0.148894</c:v>
                </c:pt>
                <c:pt idx="22004">
                  <c:v>-0.14905099999999999</c:v>
                </c:pt>
                <c:pt idx="22005">
                  <c:v>-0.14929700000000001</c:v>
                </c:pt>
                <c:pt idx="22006">
                  <c:v>-0.14982000000000001</c:v>
                </c:pt>
                <c:pt idx="22007">
                  <c:v>-0.150065</c:v>
                </c:pt>
                <c:pt idx="22008">
                  <c:v>-0.150229</c:v>
                </c:pt>
                <c:pt idx="22009">
                  <c:v>-0.150534</c:v>
                </c:pt>
                <c:pt idx="22010">
                  <c:v>-0.150702</c:v>
                </c:pt>
                <c:pt idx="22011">
                  <c:v>-0.15099000000000001</c:v>
                </c:pt>
                <c:pt idx="22012">
                  <c:v>-0.151286</c:v>
                </c:pt>
                <c:pt idx="22013">
                  <c:v>-0.15142900000000001</c:v>
                </c:pt>
                <c:pt idx="22014">
                  <c:v>-0.15166399999999999</c:v>
                </c:pt>
                <c:pt idx="22015">
                  <c:v>-0.151947</c:v>
                </c:pt>
                <c:pt idx="22016">
                  <c:v>-0.15224299999999999</c:v>
                </c:pt>
                <c:pt idx="22017">
                  <c:v>-0.15249299999999999</c:v>
                </c:pt>
                <c:pt idx="22018">
                  <c:v>-0.152721</c:v>
                </c:pt>
                <c:pt idx="22019">
                  <c:v>-0.153112</c:v>
                </c:pt>
                <c:pt idx="22020">
                  <c:v>-0.15324299999999999</c:v>
                </c:pt>
                <c:pt idx="22021">
                  <c:v>-0.15329200000000001</c:v>
                </c:pt>
                <c:pt idx="22022">
                  <c:v>-0.153671</c:v>
                </c:pt>
                <c:pt idx="22023">
                  <c:v>-0.15385099999999999</c:v>
                </c:pt>
                <c:pt idx="22024">
                  <c:v>-0.15393100000000001</c:v>
                </c:pt>
                <c:pt idx="22025">
                  <c:v>-0.15409400000000001</c:v>
                </c:pt>
                <c:pt idx="22026">
                  <c:v>-0.15426000000000001</c:v>
                </c:pt>
                <c:pt idx="22027">
                  <c:v>-0.15454799999999999</c:v>
                </c:pt>
                <c:pt idx="22028">
                  <c:v>-0.15453600000000001</c:v>
                </c:pt>
                <c:pt idx="22029">
                  <c:v>-0.15488099999999999</c:v>
                </c:pt>
                <c:pt idx="22030">
                  <c:v>-0.15486900000000001</c:v>
                </c:pt>
                <c:pt idx="22031">
                  <c:v>-0.15496499999999999</c:v>
                </c:pt>
                <c:pt idx="22032">
                  <c:v>-0.155116</c:v>
                </c:pt>
                <c:pt idx="22033">
                  <c:v>-0.155362</c:v>
                </c:pt>
                <c:pt idx="22034">
                  <c:v>-0.155417</c:v>
                </c:pt>
                <c:pt idx="22035">
                  <c:v>-0.15540499999999999</c:v>
                </c:pt>
                <c:pt idx="22036">
                  <c:v>-0.155607</c:v>
                </c:pt>
                <c:pt idx="22037">
                  <c:v>-0.15556700000000001</c:v>
                </c:pt>
                <c:pt idx="22038">
                  <c:v>-0.15587000000000001</c:v>
                </c:pt>
                <c:pt idx="22039">
                  <c:v>-0.155775</c:v>
                </c:pt>
                <c:pt idx="22040">
                  <c:v>-0.15606500000000001</c:v>
                </c:pt>
                <c:pt idx="22041">
                  <c:v>-0.156052</c:v>
                </c:pt>
                <c:pt idx="22042">
                  <c:v>-0.15615299999999999</c:v>
                </c:pt>
                <c:pt idx="22043">
                  <c:v>-0.156336</c:v>
                </c:pt>
                <c:pt idx="22044">
                  <c:v>-0.15636900000000001</c:v>
                </c:pt>
                <c:pt idx="22045">
                  <c:v>-0.15650700000000001</c:v>
                </c:pt>
                <c:pt idx="22046">
                  <c:v>-0.156529</c:v>
                </c:pt>
                <c:pt idx="22047">
                  <c:v>-0.15651699999999999</c:v>
                </c:pt>
                <c:pt idx="22048">
                  <c:v>-0.15643099999999999</c:v>
                </c:pt>
                <c:pt idx="22049">
                  <c:v>-0.156551</c:v>
                </c:pt>
                <c:pt idx="22050">
                  <c:v>-0.15662899999999999</c:v>
                </c:pt>
                <c:pt idx="22051">
                  <c:v>-0.15646099999999999</c:v>
                </c:pt>
                <c:pt idx="22052">
                  <c:v>-0.15648500000000001</c:v>
                </c:pt>
                <c:pt idx="22053">
                  <c:v>-0.156336</c:v>
                </c:pt>
                <c:pt idx="22054">
                  <c:v>-0.15656100000000001</c:v>
                </c:pt>
                <c:pt idx="22055">
                  <c:v>-0.156305</c:v>
                </c:pt>
                <c:pt idx="22056">
                  <c:v>-0.15642800000000001</c:v>
                </c:pt>
                <c:pt idx="22057">
                  <c:v>-0.15653400000000001</c:v>
                </c:pt>
                <c:pt idx="22058">
                  <c:v>-0.15625500000000001</c:v>
                </c:pt>
                <c:pt idx="22059">
                  <c:v>-0.156448</c:v>
                </c:pt>
                <c:pt idx="22060">
                  <c:v>-0.15615499999999999</c:v>
                </c:pt>
                <c:pt idx="22061">
                  <c:v>-0.15623200000000001</c:v>
                </c:pt>
                <c:pt idx="22062">
                  <c:v>-0.156056</c:v>
                </c:pt>
                <c:pt idx="22063">
                  <c:v>-0.15610399999999999</c:v>
                </c:pt>
                <c:pt idx="22064">
                  <c:v>-0.15573000000000001</c:v>
                </c:pt>
                <c:pt idx="22065">
                  <c:v>-0.155917</c:v>
                </c:pt>
                <c:pt idx="22066">
                  <c:v>-0.15581800000000001</c:v>
                </c:pt>
                <c:pt idx="22067">
                  <c:v>-0.155527</c:v>
                </c:pt>
                <c:pt idx="22068">
                  <c:v>-0.15536900000000001</c:v>
                </c:pt>
                <c:pt idx="22069">
                  <c:v>-0.15532799999999999</c:v>
                </c:pt>
                <c:pt idx="22070">
                  <c:v>-0.15537400000000001</c:v>
                </c:pt>
                <c:pt idx="22071">
                  <c:v>-0.15496099999999999</c:v>
                </c:pt>
                <c:pt idx="22072">
                  <c:v>-0.15502199999999999</c:v>
                </c:pt>
                <c:pt idx="22073">
                  <c:v>-0.15482699999999999</c:v>
                </c:pt>
                <c:pt idx="22074">
                  <c:v>-0.15460099999999999</c:v>
                </c:pt>
                <c:pt idx="22075">
                  <c:v>-0.15436800000000001</c:v>
                </c:pt>
                <c:pt idx="22076">
                  <c:v>-0.15418499999999999</c:v>
                </c:pt>
                <c:pt idx="22077">
                  <c:v>-0.15406400000000001</c:v>
                </c:pt>
                <c:pt idx="22078">
                  <c:v>-0.15357199999999999</c:v>
                </c:pt>
                <c:pt idx="22079">
                  <c:v>-0.15359800000000001</c:v>
                </c:pt>
                <c:pt idx="22080">
                  <c:v>-0.15308099999999999</c:v>
                </c:pt>
                <c:pt idx="22081">
                  <c:v>-0.153117</c:v>
                </c:pt>
                <c:pt idx="22082">
                  <c:v>-0.15270400000000001</c:v>
                </c:pt>
                <c:pt idx="22083">
                  <c:v>-0.152505</c:v>
                </c:pt>
                <c:pt idx="22084">
                  <c:v>-0.15210899999999999</c:v>
                </c:pt>
                <c:pt idx="22085">
                  <c:v>-0.151805</c:v>
                </c:pt>
                <c:pt idx="22086">
                  <c:v>-0.151753</c:v>
                </c:pt>
                <c:pt idx="22087">
                  <c:v>-0.15117700000000001</c:v>
                </c:pt>
                <c:pt idx="22088">
                  <c:v>-0.150922</c:v>
                </c:pt>
                <c:pt idx="22089">
                  <c:v>-0.15068899999999999</c:v>
                </c:pt>
                <c:pt idx="22090">
                  <c:v>-0.15032599999999999</c:v>
                </c:pt>
                <c:pt idx="22091">
                  <c:v>-0.14991599999999999</c:v>
                </c:pt>
                <c:pt idx="22092">
                  <c:v>-0.14970700000000001</c:v>
                </c:pt>
                <c:pt idx="22093">
                  <c:v>-0.14929600000000001</c:v>
                </c:pt>
                <c:pt idx="22094">
                  <c:v>-0.14887800000000001</c:v>
                </c:pt>
                <c:pt idx="22095">
                  <c:v>-0.14851400000000001</c:v>
                </c:pt>
                <c:pt idx="22096">
                  <c:v>-0.14795700000000001</c:v>
                </c:pt>
                <c:pt idx="22097">
                  <c:v>-0.14779400000000001</c:v>
                </c:pt>
                <c:pt idx="22098">
                  <c:v>-0.14712900000000001</c:v>
                </c:pt>
                <c:pt idx="22099">
                  <c:v>-0.146651</c:v>
                </c:pt>
                <c:pt idx="22100">
                  <c:v>-0.14607800000000001</c:v>
                </c:pt>
                <c:pt idx="22101">
                  <c:v>-0.14553199999999999</c:v>
                </c:pt>
                <c:pt idx="22102">
                  <c:v>-0.145011</c:v>
                </c:pt>
                <c:pt idx="22103">
                  <c:v>-0.144177</c:v>
                </c:pt>
                <c:pt idx="22104">
                  <c:v>-0.14376</c:v>
                </c:pt>
                <c:pt idx="22105">
                  <c:v>-0.14310100000000001</c:v>
                </c:pt>
                <c:pt idx="22106">
                  <c:v>-0.14244399999999999</c:v>
                </c:pt>
                <c:pt idx="22107">
                  <c:v>-0.14166599999999999</c:v>
                </c:pt>
                <c:pt idx="22108">
                  <c:v>-0.14132700000000001</c:v>
                </c:pt>
                <c:pt idx="22109">
                  <c:v>-0.140488</c:v>
                </c:pt>
                <c:pt idx="22110">
                  <c:v>-0.13988200000000001</c:v>
                </c:pt>
                <c:pt idx="22111">
                  <c:v>-0.13922599999999999</c:v>
                </c:pt>
                <c:pt idx="22112">
                  <c:v>-0.138074</c:v>
                </c:pt>
                <c:pt idx="22113">
                  <c:v>-0.13791100000000001</c:v>
                </c:pt>
                <c:pt idx="22114">
                  <c:v>-0.136902</c:v>
                </c:pt>
                <c:pt idx="22115">
                  <c:v>-0.13600699999999999</c:v>
                </c:pt>
                <c:pt idx="22116">
                  <c:v>-0.13511999999999999</c:v>
                </c:pt>
                <c:pt idx="22117">
                  <c:v>-0.134242</c:v>
                </c:pt>
                <c:pt idx="22118">
                  <c:v>-0.133712</c:v>
                </c:pt>
                <c:pt idx="22119">
                  <c:v>-0.13269800000000001</c:v>
                </c:pt>
                <c:pt idx="22120">
                  <c:v>-0.13184199999999999</c:v>
                </c:pt>
                <c:pt idx="22121">
                  <c:v>-0.13087299999999999</c:v>
                </c:pt>
                <c:pt idx="22122">
                  <c:v>-0.13009999999999999</c:v>
                </c:pt>
                <c:pt idx="22123">
                  <c:v>-0.12889999999999999</c:v>
                </c:pt>
                <c:pt idx="22124">
                  <c:v>-0.128187</c:v>
                </c:pt>
                <c:pt idx="22125">
                  <c:v>-0.12692999999999999</c:v>
                </c:pt>
                <c:pt idx="22126">
                  <c:v>-0.12614300000000001</c:v>
                </c:pt>
                <c:pt idx="22127">
                  <c:v>-0.124898</c:v>
                </c:pt>
                <c:pt idx="22128">
                  <c:v>-0.123751</c:v>
                </c:pt>
                <c:pt idx="22129">
                  <c:v>-0.12281499999999999</c:v>
                </c:pt>
                <c:pt idx="22130">
                  <c:v>-0.121546</c:v>
                </c:pt>
                <c:pt idx="22131">
                  <c:v>-0.12053</c:v>
                </c:pt>
                <c:pt idx="22132">
                  <c:v>-0.11934699999999999</c:v>
                </c:pt>
                <c:pt idx="22133">
                  <c:v>-0.118146</c:v>
                </c:pt>
                <c:pt idx="22134">
                  <c:v>-0.116913</c:v>
                </c:pt>
                <c:pt idx="22135">
                  <c:v>-0.115742</c:v>
                </c:pt>
                <c:pt idx="22136">
                  <c:v>-0.11445</c:v>
                </c:pt>
                <c:pt idx="22137">
                  <c:v>-0.1134</c:v>
                </c:pt>
                <c:pt idx="22138">
                  <c:v>-0.11192100000000001</c:v>
                </c:pt>
                <c:pt idx="22139">
                  <c:v>-0.110596</c:v>
                </c:pt>
                <c:pt idx="22140">
                  <c:v>-0.10943600000000001</c:v>
                </c:pt>
                <c:pt idx="22141">
                  <c:v>-0.10802200000000001</c:v>
                </c:pt>
                <c:pt idx="22142">
                  <c:v>-0.106611</c:v>
                </c:pt>
                <c:pt idx="22143">
                  <c:v>-0.10524699999999999</c:v>
                </c:pt>
                <c:pt idx="22144">
                  <c:v>-0.103769</c:v>
                </c:pt>
                <c:pt idx="22145">
                  <c:v>-0.10246</c:v>
                </c:pt>
                <c:pt idx="22146">
                  <c:v>-0.10083</c:v>
                </c:pt>
                <c:pt idx="22147">
                  <c:v>-9.98526E-2</c:v>
                </c:pt>
                <c:pt idx="22148">
                  <c:v>-9.8053500000000002E-2</c:v>
                </c:pt>
                <c:pt idx="22149">
                  <c:v>-9.66172E-2</c:v>
                </c:pt>
                <c:pt idx="22150">
                  <c:v>-9.5210600000000006E-2</c:v>
                </c:pt>
                <c:pt idx="22151">
                  <c:v>-9.37085E-2</c:v>
                </c:pt>
                <c:pt idx="22152">
                  <c:v>-9.2359300000000005E-2</c:v>
                </c:pt>
                <c:pt idx="22153">
                  <c:v>-9.0688000000000005E-2</c:v>
                </c:pt>
                <c:pt idx="22154">
                  <c:v>-8.9309899999999998E-2</c:v>
                </c:pt>
                <c:pt idx="22155">
                  <c:v>-8.7753700000000004E-2</c:v>
                </c:pt>
                <c:pt idx="22156">
                  <c:v>-8.62874E-2</c:v>
                </c:pt>
                <c:pt idx="22157">
                  <c:v>-8.4636199999999995E-2</c:v>
                </c:pt>
                <c:pt idx="22158">
                  <c:v>-8.3325499999999997E-2</c:v>
                </c:pt>
                <c:pt idx="22159">
                  <c:v>-8.1711199999999998E-2</c:v>
                </c:pt>
                <c:pt idx="22160">
                  <c:v>-8.01838E-2</c:v>
                </c:pt>
                <c:pt idx="22161">
                  <c:v>-7.8712299999999999E-2</c:v>
                </c:pt>
                <c:pt idx="22162">
                  <c:v>-7.6948199999999994E-2</c:v>
                </c:pt>
                <c:pt idx="22163">
                  <c:v>-7.55247E-2</c:v>
                </c:pt>
                <c:pt idx="22164">
                  <c:v>-7.3839799999999997E-2</c:v>
                </c:pt>
                <c:pt idx="22165">
                  <c:v>-7.2172100000000003E-2</c:v>
                </c:pt>
                <c:pt idx="22166">
                  <c:v>-7.0573399999999994E-2</c:v>
                </c:pt>
                <c:pt idx="22167">
                  <c:v>-6.9035100000000002E-2</c:v>
                </c:pt>
                <c:pt idx="22168">
                  <c:v>-6.7282700000000001E-2</c:v>
                </c:pt>
                <c:pt idx="22169">
                  <c:v>-6.5708100000000005E-2</c:v>
                </c:pt>
                <c:pt idx="22170">
                  <c:v>-6.4130999999999994E-2</c:v>
                </c:pt>
                <c:pt idx="22171">
                  <c:v>-6.21846E-2</c:v>
                </c:pt>
                <c:pt idx="22172">
                  <c:v>-6.1114599999999998E-2</c:v>
                </c:pt>
                <c:pt idx="22173">
                  <c:v>-5.9245699999999998E-2</c:v>
                </c:pt>
                <c:pt idx="22174">
                  <c:v>-5.7970399999999998E-2</c:v>
                </c:pt>
                <c:pt idx="22175">
                  <c:v>-5.6199499999999999E-2</c:v>
                </c:pt>
                <c:pt idx="22176">
                  <c:v>-5.4658600000000002E-2</c:v>
                </c:pt>
                <c:pt idx="22177">
                  <c:v>-5.3368499999999999E-2</c:v>
                </c:pt>
                <c:pt idx="22178">
                  <c:v>-5.1571600000000002E-2</c:v>
                </c:pt>
                <c:pt idx="22179">
                  <c:v>-5.0059699999999999E-2</c:v>
                </c:pt>
                <c:pt idx="22180">
                  <c:v>-4.8439700000000002E-2</c:v>
                </c:pt>
                <c:pt idx="22181">
                  <c:v>-4.6777899999999997E-2</c:v>
                </c:pt>
                <c:pt idx="22182">
                  <c:v>-4.5130999999999998E-2</c:v>
                </c:pt>
                <c:pt idx="22183">
                  <c:v>-4.3747300000000003E-2</c:v>
                </c:pt>
                <c:pt idx="22184">
                  <c:v>-4.1914600000000003E-2</c:v>
                </c:pt>
                <c:pt idx="22185">
                  <c:v>-4.0375899999999999E-2</c:v>
                </c:pt>
                <c:pt idx="22186">
                  <c:v>-3.8769999999999999E-2</c:v>
                </c:pt>
                <c:pt idx="22187">
                  <c:v>-3.7142000000000001E-2</c:v>
                </c:pt>
                <c:pt idx="22188">
                  <c:v>-3.5702900000000003E-2</c:v>
                </c:pt>
                <c:pt idx="22189">
                  <c:v>-3.4101300000000001E-2</c:v>
                </c:pt>
                <c:pt idx="22190">
                  <c:v>-3.2650600000000002E-2</c:v>
                </c:pt>
                <c:pt idx="22191">
                  <c:v>-3.0853999999999999E-2</c:v>
                </c:pt>
                <c:pt idx="22192">
                  <c:v>-2.9423399999999999E-2</c:v>
                </c:pt>
                <c:pt idx="22193">
                  <c:v>-2.7832599999999999E-2</c:v>
                </c:pt>
                <c:pt idx="22194">
                  <c:v>-2.6322399999999999E-2</c:v>
                </c:pt>
                <c:pt idx="22195">
                  <c:v>-2.4760399999999998E-2</c:v>
                </c:pt>
                <c:pt idx="22196">
                  <c:v>-2.3178799999999999E-2</c:v>
                </c:pt>
                <c:pt idx="22197">
                  <c:v>-2.1631299999999999E-2</c:v>
                </c:pt>
                <c:pt idx="22198">
                  <c:v>-2.0089099999999999E-2</c:v>
                </c:pt>
                <c:pt idx="22199">
                  <c:v>-1.8949500000000001E-2</c:v>
                </c:pt>
                <c:pt idx="22200">
                  <c:v>-1.7217199999999998E-2</c:v>
                </c:pt>
                <c:pt idx="22201">
                  <c:v>-1.5843300000000001E-2</c:v>
                </c:pt>
                <c:pt idx="22202">
                  <c:v>-1.4150100000000001E-2</c:v>
                </c:pt>
                <c:pt idx="22203">
                  <c:v>-1.3040899999999999E-2</c:v>
                </c:pt>
                <c:pt idx="22204">
                  <c:v>-1.1465899999999999E-2</c:v>
                </c:pt>
                <c:pt idx="22205">
                  <c:v>-9.8289999999999992E-3</c:v>
                </c:pt>
                <c:pt idx="22206">
                  <c:v>-8.6129099999999997E-3</c:v>
                </c:pt>
                <c:pt idx="22207">
                  <c:v>-6.9251499999999997E-3</c:v>
                </c:pt>
                <c:pt idx="22208">
                  <c:v>-5.5597700000000003E-3</c:v>
                </c:pt>
                <c:pt idx="22209">
                  <c:v>-3.9883799999999997E-3</c:v>
                </c:pt>
                <c:pt idx="22210">
                  <c:v>-2.6334800000000001E-3</c:v>
                </c:pt>
                <c:pt idx="22211">
                  <c:v>-9.5811900000000001E-4</c:v>
                </c:pt>
                <c:pt idx="22212">
                  <c:v>3.5646799999999998E-4</c:v>
                </c:pt>
                <c:pt idx="22213">
                  <c:v>1.9727899999999999E-3</c:v>
                </c:pt>
                <c:pt idx="22214">
                  <c:v>3.3525600000000001E-3</c:v>
                </c:pt>
                <c:pt idx="22215">
                  <c:v>4.7825000000000003E-3</c:v>
                </c:pt>
                <c:pt idx="22216">
                  <c:v>6.3715200000000003E-3</c:v>
                </c:pt>
                <c:pt idx="22217">
                  <c:v>7.5847199999999997E-3</c:v>
                </c:pt>
                <c:pt idx="22218">
                  <c:v>9.2169399999999999E-3</c:v>
                </c:pt>
                <c:pt idx="22219">
                  <c:v>1.06315E-2</c:v>
                </c:pt>
                <c:pt idx="22220">
                  <c:v>1.19866E-2</c:v>
                </c:pt>
                <c:pt idx="22221">
                  <c:v>1.3461600000000001E-2</c:v>
                </c:pt>
                <c:pt idx="22222">
                  <c:v>1.5033899999999999E-2</c:v>
                </c:pt>
                <c:pt idx="22223">
                  <c:v>1.6355100000000001E-2</c:v>
                </c:pt>
                <c:pt idx="22224">
                  <c:v>1.7901500000000001E-2</c:v>
                </c:pt>
                <c:pt idx="22225">
                  <c:v>1.9385800000000002E-2</c:v>
                </c:pt>
                <c:pt idx="22226">
                  <c:v>2.06275E-2</c:v>
                </c:pt>
                <c:pt idx="22227">
                  <c:v>2.2305499999999999E-2</c:v>
                </c:pt>
                <c:pt idx="22228">
                  <c:v>2.3673699999999999E-2</c:v>
                </c:pt>
                <c:pt idx="22229">
                  <c:v>2.5147200000000001E-2</c:v>
                </c:pt>
                <c:pt idx="22230">
                  <c:v>2.6714600000000002E-2</c:v>
                </c:pt>
                <c:pt idx="22231">
                  <c:v>2.80387E-2</c:v>
                </c:pt>
                <c:pt idx="22232">
                  <c:v>2.9581699999999999E-2</c:v>
                </c:pt>
                <c:pt idx="22233">
                  <c:v>3.1174E-2</c:v>
                </c:pt>
                <c:pt idx="22234">
                  <c:v>3.26298E-2</c:v>
                </c:pt>
                <c:pt idx="22235">
                  <c:v>3.4277299999999997E-2</c:v>
                </c:pt>
                <c:pt idx="22236">
                  <c:v>3.5705300000000002E-2</c:v>
                </c:pt>
                <c:pt idx="22237">
                  <c:v>3.7055900000000003E-2</c:v>
                </c:pt>
                <c:pt idx="22238">
                  <c:v>3.8750199999999999E-2</c:v>
                </c:pt>
                <c:pt idx="22239">
                  <c:v>4.01561E-2</c:v>
                </c:pt>
                <c:pt idx="22240">
                  <c:v>4.1847599999999999E-2</c:v>
                </c:pt>
                <c:pt idx="22241">
                  <c:v>4.3441599999999997E-2</c:v>
                </c:pt>
                <c:pt idx="22242">
                  <c:v>4.48618E-2</c:v>
                </c:pt>
                <c:pt idx="22243">
                  <c:v>4.6575499999999999E-2</c:v>
                </c:pt>
                <c:pt idx="22244">
                  <c:v>4.8094100000000001E-2</c:v>
                </c:pt>
                <c:pt idx="22245">
                  <c:v>4.9873500000000001E-2</c:v>
                </c:pt>
                <c:pt idx="22246">
                  <c:v>5.1256500000000003E-2</c:v>
                </c:pt>
                <c:pt idx="22247">
                  <c:v>5.2946399999999998E-2</c:v>
                </c:pt>
                <c:pt idx="22248">
                  <c:v>5.4726299999999999E-2</c:v>
                </c:pt>
                <c:pt idx="22249">
                  <c:v>5.6115600000000002E-2</c:v>
                </c:pt>
                <c:pt idx="22250">
                  <c:v>5.7881299999999997E-2</c:v>
                </c:pt>
                <c:pt idx="22251">
                  <c:v>5.9344599999999997E-2</c:v>
                </c:pt>
                <c:pt idx="22252">
                  <c:v>6.1213700000000003E-2</c:v>
                </c:pt>
                <c:pt idx="22253">
                  <c:v>6.2721100000000002E-2</c:v>
                </c:pt>
                <c:pt idx="22254">
                  <c:v>6.4374799999999996E-2</c:v>
                </c:pt>
                <c:pt idx="22255">
                  <c:v>6.6053299999999995E-2</c:v>
                </c:pt>
                <c:pt idx="22256">
                  <c:v>6.7785999999999999E-2</c:v>
                </c:pt>
                <c:pt idx="22257">
                  <c:v>6.9595699999999996E-2</c:v>
                </c:pt>
                <c:pt idx="22258">
                  <c:v>7.1169700000000002E-2</c:v>
                </c:pt>
                <c:pt idx="22259">
                  <c:v>7.3125300000000004E-2</c:v>
                </c:pt>
                <c:pt idx="22260">
                  <c:v>7.4876100000000001E-2</c:v>
                </c:pt>
                <c:pt idx="22261">
                  <c:v>7.6662999999999995E-2</c:v>
                </c:pt>
                <c:pt idx="22262">
                  <c:v>7.85777E-2</c:v>
                </c:pt>
                <c:pt idx="22263">
                  <c:v>8.0335900000000002E-2</c:v>
                </c:pt>
                <c:pt idx="22264">
                  <c:v>8.2080799999999995E-2</c:v>
                </c:pt>
                <c:pt idx="22265">
                  <c:v>8.4096799999999999E-2</c:v>
                </c:pt>
                <c:pt idx="22266">
                  <c:v>8.5835499999999995E-2</c:v>
                </c:pt>
                <c:pt idx="22267">
                  <c:v>8.7639099999999998E-2</c:v>
                </c:pt>
                <c:pt idx="22268">
                  <c:v>8.9628799999999995E-2</c:v>
                </c:pt>
                <c:pt idx="22269">
                  <c:v>9.1276099999999999E-2</c:v>
                </c:pt>
                <c:pt idx="22270">
                  <c:v>9.3297500000000005E-2</c:v>
                </c:pt>
                <c:pt idx="22271">
                  <c:v>9.5024999999999998E-2</c:v>
                </c:pt>
                <c:pt idx="22272">
                  <c:v>9.6856600000000001E-2</c:v>
                </c:pt>
                <c:pt idx="22273">
                  <c:v>9.88951E-2</c:v>
                </c:pt>
                <c:pt idx="22274">
                  <c:v>0.10054</c:v>
                </c:pt>
                <c:pt idx="22275">
                  <c:v>0.102697</c:v>
                </c:pt>
                <c:pt idx="22276">
                  <c:v>0.104348</c:v>
                </c:pt>
                <c:pt idx="22277">
                  <c:v>0.10621700000000001</c:v>
                </c:pt>
                <c:pt idx="22278">
                  <c:v>0.10804900000000001</c:v>
                </c:pt>
                <c:pt idx="22279">
                  <c:v>0.110028</c:v>
                </c:pt>
                <c:pt idx="22280">
                  <c:v>0.111846</c:v>
                </c:pt>
                <c:pt idx="22281">
                  <c:v>0.113658</c:v>
                </c:pt>
                <c:pt idx="22282">
                  <c:v>0.11561299999999999</c:v>
                </c:pt>
                <c:pt idx="22283">
                  <c:v>0.117439</c:v>
                </c:pt>
                <c:pt idx="22284">
                  <c:v>0.11941300000000001</c:v>
                </c:pt>
                <c:pt idx="22285">
                  <c:v>0.12127499999999999</c:v>
                </c:pt>
                <c:pt idx="22286">
                  <c:v>0.123137</c:v>
                </c:pt>
                <c:pt idx="22287">
                  <c:v>0.12506999999999999</c:v>
                </c:pt>
                <c:pt idx="22288">
                  <c:v>0.12696299999999999</c:v>
                </c:pt>
                <c:pt idx="22289">
                  <c:v>0.129027</c:v>
                </c:pt>
                <c:pt idx="22290">
                  <c:v>0.130886</c:v>
                </c:pt>
                <c:pt idx="22291">
                  <c:v>0.132885</c:v>
                </c:pt>
                <c:pt idx="22292">
                  <c:v>0.13464400000000001</c:v>
                </c:pt>
                <c:pt idx="22293">
                  <c:v>0.136824</c:v>
                </c:pt>
                <c:pt idx="22294">
                  <c:v>0.13861200000000001</c:v>
                </c:pt>
                <c:pt idx="22295">
                  <c:v>0.140566</c:v>
                </c:pt>
                <c:pt idx="22296">
                  <c:v>0.14246500000000001</c:v>
                </c:pt>
                <c:pt idx="22297">
                  <c:v>0.144425</c:v>
                </c:pt>
                <c:pt idx="22298">
                  <c:v>0.14637500000000001</c:v>
                </c:pt>
                <c:pt idx="22299">
                  <c:v>0.14831800000000001</c:v>
                </c:pt>
                <c:pt idx="22300">
                  <c:v>0.150342</c:v>
                </c:pt>
                <c:pt idx="22301">
                  <c:v>0.15197099999999999</c:v>
                </c:pt>
                <c:pt idx="22302">
                  <c:v>0.15407799999999999</c:v>
                </c:pt>
                <c:pt idx="22303">
                  <c:v>0.15582499999999999</c:v>
                </c:pt>
                <c:pt idx="22304">
                  <c:v>0.15775400000000001</c:v>
                </c:pt>
                <c:pt idx="22305">
                  <c:v>0.159688</c:v>
                </c:pt>
                <c:pt idx="22306">
                  <c:v>0.16139700000000001</c:v>
                </c:pt>
                <c:pt idx="22307">
                  <c:v>0.16345299999999999</c:v>
                </c:pt>
                <c:pt idx="22308">
                  <c:v>0.16517399999999999</c:v>
                </c:pt>
                <c:pt idx="22309">
                  <c:v>0.166908</c:v>
                </c:pt>
                <c:pt idx="22310">
                  <c:v>0.16892499999999999</c:v>
                </c:pt>
                <c:pt idx="22311">
                  <c:v>0.17074</c:v>
                </c:pt>
                <c:pt idx="22312">
                  <c:v>0.172481</c:v>
                </c:pt>
                <c:pt idx="22313">
                  <c:v>0.17427699999999999</c:v>
                </c:pt>
                <c:pt idx="22314">
                  <c:v>0.176209</c:v>
                </c:pt>
                <c:pt idx="22315">
                  <c:v>0.17786099999999999</c:v>
                </c:pt>
                <c:pt idx="22316">
                  <c:v>0.17976300000000001</c:v>
                </c:pt>
                <c:pt idx="22317">
                  <c:v>0.181558</c:v>
                </c:pt>
                <c:pt idx="22318">
                  <c:v>0.18310899999999999</c:v>
                </c:pt>
                <c:pt idx="22319">
                  <c:v>0.184944</c:v>
                </c:pt>
                <c:pt idx="22320">
                  <c:v>0.18668499999999999</c:v>
                </c:pt>
                <c:pt idx="22321">
                  <c:v>0.18854599999999999</c:v>
                </c:pt>
                <c:pt idx="22322">
                  <c:v>0.19019900000000001</c:v>
                </c:pt>
                <c:pt idx="22323">
                  <c:v>0.19183500000000001</c:v>
                </c:pt>
                <c:pt idx="22324">
                  <c:v>0.19351699999999999</c:v>
                </c:pt>
                <c:pt idx="22325">
                  <c:v>0.19507099999999999</c:v>
                </c:pt>
                <c:pt idx="22326">
                  <c:v>0.196857</c:v>
                </c:pt>
                <c:pt idx="22327">
                  <c:v>0.19867399999999999</c:v>
                </c:pt>
                <c:pt idx="22328">
                  <c:v>0.19991900000000001</c:v>
                </c:pt>
                <c:pt idx="22329">
                  <c:v>0.20167199999999999</c:v>
                </c:pt>
                <c:pt idx="22330">
                  <c:v>0.20338000000000001</c:v>
                </c:pt>
                <c:pt idx="22331">
                  <c:v>0.20480100000000001</c:v>
                </c:pt>
                <c:pt idx="22332">
                  <c:v>0.20647499999999999</c:v>
                </c:pt>
                <c:pt idx="22333">
                  <c:v>0.20785500000000001</c:v>
                </c:pt>
                <c:pt idx="22334">
                  <c:v>0.20944599999999999</c:v>
                </c:pt>
                <c:pt idx="22335">
                  <c:v>0.21088699999999999</c:v>
                </c:pt>
                <c:pt idx="22336">
                  <c:v>0.21220900000000001</c:v>
                </c:pt>
                <c:pt idx="22337">
                  <c:v>0.21360999999999999</c:v>
                </c:pt>
                <c:pt idx="22338">
                  <c:v>0.21490300000000001</c:v>
                </c:pt>
                <c:pt idx="22339">
                  <c:v>0.21640699999999999</c:v>
                </c:pt>
                <c:pt idx="22340">
                  <c:v>0.217474</c:v>
                </c:pt>
                <c:pt idx="22341">
                  <c:v>0.21878</c:v>
                </c:pt>
                <c:pt idx="22342">
                  <c:v>0.21984799999999999</c:v>
                </c:pt>
                <c:pt idx="22343">
                  <c:v>0.221084</c:v>
                </c:pt>
                <c:pt idx="22344">
                  <c:v>0.222387</c:v>
                </c:pt>
                <c:pt idx="22345">
                  <c:v>0.22322600000000001</c:v>
                </c:pt>
                <c:pt idx="22346">
                  <c:v>0.22467000000000001</c:v>
                </c:pt>
                <c:pt idx="22347">
                  <c:v>0.22537499999999999</c:v>
                </c:pt>
                <c:pt idx="22348">
                  <c:v>0.22676099999999999</c:v>
                </c:pt>
                <c:pt idx="22349">
                  <c:v>0.22772400000000001</c:v>
                </c:pt>
                <c:pt idx="22350">
                  <c:v>0.22877800000000001</c:v>
                </c:pt>
                <c:pt idx="22351">
                  <c:v>0.22983500000000001</c:v>
                </c:pt>
                <c:pt idx="22352">
                  <c:v>0.23088500000000001</c:v>
                </c:pt>
                <c:pt idx="22353">
                  <c:v>0.23163800000000001</c:v>
                </c:pt>
                <c:pt idx="22354">
                  <c:v>0.232544</c:v>
                </c:pt>
                <c:pt idx="22355">
                  <c:v>0.23325699999999999</c:v>
                </c:pt>
                <c:pt idx="22356">
                  <c:v>0.23380999999999999</c:v>
                </c:pt>
                <c:pt idx="22357">
                  <c:v>0.23457</c:v>
                </c:pt>
                <c:pt idx="22358">
                  <c:v>0.235066</c:v>
                </c:pt>
                <c:pt idx="22359">
                  <c:v>0.23592399999999999</c:v>
                </c:pt>
                <c:pt idx="22360">
                  <c:v>0.23635300000000001</c:v>
                </c:pt>
                <c:pt idx="22361">
                  <c:v>0.23680000000000001</c:v>
                </c:pt>
                <c:pt idx="22362">
                  <c:v>0.23728299999999999</c:v>
                </c:pt>
                <c:pt idx="22363">
                  <c:v>0.23758199999999999</c:v>
                </c:pt>
                <c:pt idx="22364">
                  <c:v>0.237957</c:v>
                </c:pt>
                <c:pt idx="22365">
                  <c:v>0.23835700000000001</c:v>
                </c:pt>
                <c:pt idx="22366">
                  <c:v>0.23863400000000001</c:v>
                </c:pt>
                <c:pt idx="22367">
                  <c:v>0.23876</c:v>
                </c:pt>
                <c:pt idx="22368">
                  <c:v>0.23924200000000001</c:v>
                </c:pt>
                <c:pt idx="22369">
                  <c:v>0.239181</c:v>
                </c:pt>
                <c:pt idx="22370">
                  <c:v>0.239483</c:v>
                </c:pt>
                <c:pt idx="22371">
                  <c:v>0.239901</c:v>
                </c:pt>
                <c:pt idx="22372">
                  <c:v>0.23961499999999999</c:v>
                </c:pt>
                <c:pt idx="22373">
                  <c:v>0.24007999999999999</c:v>
                </c:pt>
                <c:pt idx="22374">
                  <c:v>0.23990800000000001</c:v>
                </c:pt>
                <c:pt idx="22375">
                  <c:v>0.23996500000000001</c:v>
                </c:pt>
                <c:pt idx="22376">
                  <c:v>0.240095</c:v>
                </c:pt>
                <c:pt idx="22377">
                  <c:v>0.23968600000000001</c:v>
                </c:pt>
                <c:pt idx="22378">
                  <c:v>0.239672</c:v>
                </c:pt>
                <c:pt idx="22379">
                  <c:v>0.239284</c:v>
                </c:pt>
                <c:pt idx="22380">
                  <c:v>0.23915400000000001</c:v>
                </c:pt>
                <c:pt idx="22381">
                  <c:v>0.238784</c:v>
                </c:pt>
                <c:pt idx="22382">
                  <c:v>0.23844000000000001</c:v>
                </c:pt>
                <c:pt idx="22383">
                  <c:v>0.23799799999999999</c:v>
                </c:pt>
                <c:pt idx="22384">
                  <c:v>0.23765800000000001</c:v>
                </c:pt>
                <c:pt idx="22385">
                  <c:v>0.23704700000000001</c:v>
                </c:pt>
                <c:pt idx="22386">
                  <c:v>0.236761</c:v>
                </c:pt>
                <c:pt idx="22387">
                  <c:v>0.23647899999999999</c:v>
                </c:pt>
                <c:pt idx="22388">
                  <c:v>0.235621</c:v>
                </c:pt>
                <c:pt idx="22389">
                  <c:v>0.23545099999999999</c:v>
                </c:pt>
                <c:pt idx="22390">
                  <c:v>0.234542</c:v>
                </c:pt>
                <c:pt idx="22391">
                  <c:v>0.234428</c:v>
                </c:pt>
                <c:pt idx="22392">
                  <c:v>0.233598</c:v>
                </c:pt>
                <c:pt idx="22393">
                  <c:v>0.23322999999999999</c:v>
                </c:pt>
                <c:pt idx="22394">
                  <c:v>0.23267199999999999</c:v>
                </c:pt>
                <c:pt idx="22395">
                  <c:v>0.23191899999999999</c:v>
                </c:pt>
                <c:pt idx="22396">
                  <c:v>0.23132900000000001</c:v>
                </c:pt>
                <c:pt idx="22397">
                  <c:v>0.23055500000000001</c:v>
                </c:pt>
                <c:pt idx="22398">
                  <c:v>0.23002</c:v>
                </c:pt>
                <c:pt idx="22399">
                  <c:v>0.228995</c:v>
                </c:pt>
                <c:pt idx="22400">
                  <c:v>0.22839000000000001</c:v>
                </c:pt>
                <c:pt idx="22401">
                  <c:v>0.22750100000000001</c:v>
                </c:pt>
                <c:pt idx="22402">
                  <c:v>0.22670499999999999</c:v>
                </c:pt>
                <c:pt idx="22403">
                  <c:v>0.22589200000000001</c:v>
                </c:pt>
                <c:pt idx="22404">
                  <c:v>0.22470799999999999</c:v>
                </c:pt>
                <c:pt idx="22405">
                  <c:v>0.22403500000000001</c:v>
                </c:pt>
                <c:pt idx="22406">
                  <c:v>0.22314300000000001</c:v>
                </c:pt>
                <c:pt idx="22407">
                  <c:v>0.22225300000000001</c:v>
                </c:pt>
                <c:pt idx="22408">
                  <c:v>0.221469</c:v>
                </c:pt>
                <c:pt idx="22409">
                  <c:v>0.22042999999999999</c:v>
                </c:pt>
                <c:pt idx="22410">
                  <c:v>0.21953900000000001</c:v>
                </c:pt>
                <c:pt idx="22411">
                  <c:v>0.21864400000000001</c:v>
                </c:pt>
                <c:pt idx="22412">
                  <c:v>0.217748</c:v>
                </c:pt>
                <c:pt idx="22413">
                  <c:v>0.216858</c:v>
                </c:pt>
                <c:pt idx="22414">
                  <c:v>0.21599499999999999</c:v>
                </c:pt>
                <c:pt idx="22415">
                  <c:v>0.215061</c:v>
                </c:pt>
                <c:pt idx="22416">
                  <c:v>0.21435899999999999</c:v>
                </c:pt>
                <c:pt idx="22417">
                  <c:v>0.213448</c:v>
                </c:pt>
                <c:pt idx="22418">
                  <c:v>0.212501</c:v>
                </c:pt>
                <c:pt idx="22419">
                  <c:v>0.21186199999999999</c:v>
                </c:pt>
                <c:pt idx="22420">
                  <c:v>0.21077699999999999</c:v>
                </c:pt>
                <c:pt idx="22421">
                  <c:v>0.209893</c:v>
                </c:pt>
                <c:pt idx="22422">
                  <c:v>0.208979</c:v>
                </c:pt>
                <c:pt idx="22423">
                  <c:v>0.208147</c:v>
                </c:pt>
                <c:pt idx="22424">
                  <c:v>0.207096</c:v>
                </c:pt>
                <c:pt idx="22425">
                  <c:v>0.20636099999999999</c:v>
                </c:pt>
                <c:pt idx="22426">
                  <c:v>0.20527999999999999</c:v>
                </c:pt>
                <c:pt idx="22427">
                  <c:v>0.204461</c:v>
                </c:pt>
                <c:pt idx="22428">
                  <c:v>0.20356299999999999</c:v>
                </c:pt>
                <c:pt idx="22429">
                  <c:v>0.202767</c:v>
                </c:pt>
                <c:pt idx="22430">
                  <c:v>0.202019</c:v>
                </c:pt>
                <c:pt idx="22431">
                  <c:v>0.20122100000000001</c:v>
                </c:pt>
                <c:pt idx="22432">
                  <c:v>0.200484</c:v>
                </c:pt>
                <c:pt idx="22433">
                  <c:v>0.19972799999999999</c:v>
                </c:pt>
                <c:pt idx="22434">
                  <c:v>0.19897999999999999</c:v>
                </c:pt>
                <c:pt idx="22435">
                  <c:v>0.19831599999999999</c:v>
                </c:pt>
                <c:pt idx="22436">
                  <c:v>0.19753799999999999</c:v>
                </c:pt>
                <c:pt idx="22437">
                  <c:v>0.19672300000000001</c:v>
                </c:pt>
                <c:pt idx="22438">
                  <c:v>0.19614999999999999</c:v>
                </c:pt>
                <c:pt idx="22439">
                  <c:v>0.19533700000000001</c:v>
                </c:pt>
                <c:pt idx="22440">
                  <c:v>0.19467000000000001</c:v>
                </c:pt>
                <c:pt idx="22441">
                  <c:v>0.19389000000000001</c:v>
                </c:pt>
                <c:pt idx="22442">
                  <c:v>0.19317300000000001</c:v>
                </c:pt>
                <c:pt idx="22443">
                  <c:v>0.19245999999999999</c:v>
                </c:pt>
                <c:pt idx="22444">
                  <c:v>0.19183</c:v>
                </c:pt>
                <c:pt idx="22445">
                  <c:v>0.19129399999999999</c:v>
                </c:pt>
                <c:pt idx="22446">
                  <c:v>0.19046099999999999</c:v>
                </c:pt>
                <c:pt idx="22447">
                  <c:v>0.18973400000000001</c:v>
                </c:pt>
                <c:pt idx="22448">
                  <c:v>0.189306</c:v>
                </c:pt>
                <c:pt idx="22449">
                  <c:v>0.18863099999999999</c:v>
                </c:pt>
                <c:pt idx="22450">
                  <c:v>0.18815799999999999</c:v>
                </c:pt>
                <c:pt idx="22451">
                  <c:v>0.187668</c:v>
                </c:pt>
                <c:pt idx="22452">
                  <c:v>0.18697</c:v>
                </c:pt>
                <c:pt idx="22453">
                  <c:v>0.18642300000000001</c:v>
                </c:pt>
                <c:pt idx="22454">
                  <c:v>0.18612500000000001</c:v>
                </c:pt>
                <c:pt idx="22455">
                  <c:v>0.185696</c:v>
                </c:pt>
                <c:pt idx="22456">
                  <c:v>0.185168</c:v>
                </c:pt>
                <c:pt idx="22457">
                  <c:v>0.184582</c:v>
                </c:pt>
                <c:pt idx="22458">
                  <c:v>0.184193</c:v>
                </c:pt>
                <c:pt idx="22459">
                  <c:v>0.18368899999999999</c:v>
                </c:pt>
                <c:pt idx="22460">
                  <c:v>0.18327499999999999</c:v>
                </c:pt>
                <c:pt idx="22461">
                  <c:v>0.18225</c:v>
                </c:pt>
                <c:pt idx="22462">
                  <c:v>0.182505</c:v>
                </c:pt>
                <c:pt idx="22463">
                  <c:v>0.18130499999999999</c:v>
                </c:pt>
                <c:pt idx="22464">
                  <c:v>0.18101500000000001</c:v>
                </c:pt>
                <c:pt idx="22465">
                  <c:v>0.180675</c:v>
                </c:pt>
                <c:pt idx="22466">
                  <c:v>0.180093</c:v>
                </c:pt>
                <c:pt idx="22467">
                  <c:v>0.179756</c:v>
                </c:pt>
                <c:pt idx="22468">
                  <c:v>0.17940999999999999</c:v>
                </c:pt>
                <c:pt idx="22469">
                  <c:v>0.17874999999999999</c:v>
                </c:pt>
                <c:pt idx="22470">
                  <c:v>0.17851500000000001</c:v>
                </c:pt>
                <c:pt idx="22471">
                  <c:v>0.17818899999999999</c:v>
                </c:pt>
                <c:pt idx="22472">
                  <c:v>0.17745900000000001</c:v>
                </c:pt>
                <c:pt idx="22473">
                  <c:v>0.17724799999999999</c:v>
                </c:pt>
                <c:pt idx="22474">
                  <c:v>0.17669199999999999</c:v>
                </c:pt>
                <c:pt idx="22475">
                  <c:v>0.176014</c:v>
                </c:pt>
                <c:pt idx="22476">
                  <c:v>0.17577699999999999</c:v>
                </c:pt>
                <c:pt idx="22477">
                  <c:v>0.175293</c:v>
                </c:pt>
                <c:pt idx="22478">
                  <c:v>0.17473900000000001</c:v>
                </c:pt>
                <c:pt idx="22479">
                  <c:v>0.17424400000000001</c:v>
                </c:pt>
                <c:pt idx="22480">
                  <c:v>0.173679</c:v>
                </c:pt>
                <c:pt idx="22481">
                  <c:v>0.173267</c:v>
                </c:pt>
                <c:pt idx="22482">
                  <c:v>0.172511</c:v>
                </c:pt>
                <c:pt idx="22483">
                  <c:v>0.172066</c:v>
                </c:pt>
                <c:pt idx="22484">
                  <c:v>0.17121400000000001</c:v>
                </c:pt>
                <c:pt idx="22485">
                  <c:v>0.170871</c:v>
                </c:pt>
                <c:pt idx="22486">
                  <c:v>0.16991899999999999</c:v>
                </c:pt>
                <c:pt idx="22487">
                  <c:v>0.169431</c:v>
                </c:pt>
                <c:pt idx="22488">
                  <c:v>0.168654</c:v>
                </c:pt>
                <c:pt idx="22489">
                  <c:v>0.167824</c:v>
                </c:pt>
                <c:pt idx="22490">
                  <c:v>0.167295</c:v>
                </c:pt>
                <c:pt idx="22491">
                  <c:v>0.16633800000000001</c:v>
                </c:pt>
                <c:pt idx="22492">
                  <c:v>0.165709</c:v>
                </c:pt>
                <c:pt idx="22493">
                  <c:v>0.164909</c:v>
                </c:pt>
                <c:pt idx="22494">
                  <c:v>0.164024</c:v>
                </c:pt>
                <c:pt idx="22495">
                  <c:v>0.16326399999999999</c:v>
                </c:pt>
                <c:pt idx="22496">
                  <c:v>0.16233300000000001</c:v>
                </c:pt>
                <c:pt idx="22497">
                  <c:v>0.16172400000000001</c:v>
                </c:pt>
                <c:pt idx="22498">
                  <c:v>0.16067500000000001</c:v>
                </c:pt>
                <c:pt idx="22499">
                  <c:v>0.159772</c:v>
                </c:pt>
                <c:pt idx="22500">
                  <c:v>0.15873699999999999</c:v>
                </c:pt>
                <c:pt idx="22501">
                  <c:v>0.157777</c:v>
                </c:pt>
                <c:pt idx="22502">
                  <c:v>0.156643</c:v>
                </c:pt>
                <c:pt idx="22503">
                  <c:v>0.15554799999999999</c:v>
                </c:pt>
                <c:pt idx="22504">
                  <c:v>0.154445</c:v>
                </c:pt>
                <c:pt idx="22505">
                  <c:v>0.15320800000000001</c:v>
                </c:pt>
                <c:pt idx="22506">
                  <c:v>0.151869</c:v>
                </c:pt>
                <c:pt idx="22507">
                  <c:v>0.15040400000000001</c:v>
                </c:pt>
                <c:pt idx="22508">
                  <c:v>0.149281</c:v>
                </c:pt>
                <c:pt idx="22509">
                  <c:v>0.14771899999999999</c:v>
                </c:pt>
                <c:pt idx="22510">
                  <c:v>0.146396</c:v>
                </c:pt>
                <c:pt idx="22511">
                  <c:v>0.14493</c:v>
                </c:pt>
                <c:pt idx="22512">
                  <c:v>0.14352699999999999</c:v>
                </c:pt>
                <c:pt idx="22513">
                  <c:v>0.14168600000000001</c:v>
                </c:pt>
                <c:pt idx="22514">
                  <c:v>0.14027000000000001</c:v>
                </c:pt>
                <c:pt idx="22515">
                  <c:v>0.13853799999999999</c:v>
                </c:pt>
                <c:pt idx="22516">
                  <c:v>0.13696</c:v>
                </c:pt>
                <c:pt idx="22517">
                  <c:v>0.135404</c:v>
                </c:pt>
                <c:pt idx="22518">
                  <c:v>0.13341700000000001</c:v>
                </c:pt>
                <c:pt idx="22519">
                  <c:v>0.13181000000000001</c:v>
                </c:pt>
                <c:pt idx="22520">
                  <c:v>0.12996199999999999</c:v>
                </c:pt>
                <c:pt idx="22521">
                  <c:v>0.128029</c:v>
                </c:pt>
                <c:pt idx="22522">
                  <c:v>0.126307</c:v>
                </c:pt>
                <c:pt idx="22523">
                  <c:v>0.124141</c:v>
                </c:pt>
                <c:pt idx="22524">
                  <c:v>0.12241299999999999</c:v>
                </c:pt>
                <c:pt idx="22525">
                  <c:v>0.120022</c:v>
                </c:pt>
                <c:pt idx="22526">
                  <c:v>0.11788700000000001</c:v>
                </c:pt>
                <c:pt idx="22527">
                  <c:v>0.115953</c:v>
                </c:pt>
                <c:pt idx="22528">
                  <c:v>0.11361</c:v>
                </c:pt>
                <c:pt idx="22529">
                  <c:v>0.11126999999999999</c:v>
                </c:pt>
                <c:pt idx="22530">
                  <c:v>0.10900700000000001</c:v>
                </c:pt>
                <c:pt idx="22531">
                  <c:v>0.106603</c:v>
                </c:pt>
                <c:pt idx="22532">
                  <c:v>0.104201</c:v>
                </c:pt>
                <c:pt idx="22533">
                  <c:v>0.101829</c:v>
                </c:pt>
                <c:pt idx="22534">
                  <c:v>9.9124900000000002E-2</c:v>
                </c:pt>
                <c:pt idx="22535">
                  <c:v>9.6858600000000003E-2</c:v>
                </c:pt>
                <c:pt idx="22536">
                  <c:v>9.4080899999999995E-2</c:v>
                </c:pt>
                <c:pt idx="22537">
                  <c:v>9.1510900000000006E-2</c:v>
                </c:pt>
                <c:pt idx="22538">
                  <c:v>8.8778599999999999E-2</c:v>
                </c:pt>
                <c:pt idx="22539">
                  <c:v>8.6037299999999997E-2</c:v>
                </c:pt>
                <c:pt idx="22540">
                  <c:v>8.3195099999999994E-2</c:v>
                </c:pt>
                <c:pt idx="22541">
                  <c:v>8.02707E-2</c:v>
                </c:pt>
                <c:pt idx="22542">
                  <c:v>7.7404799999999996E-2</c:v>
                </c:pt>
                <c:pt idx="22543">
                  <c:v>7.4552099999999996E-2</c:v>
                </c:pt>
                <c:pt idx="22544">
                  <c:v>7.1472300000000002E-2</c:v>
                </c:pt>
                <c:pt idx="22545">
                  <c:v>6.8370500000000001E-2</c:v>
                </c:pt>
                <c:pt idx="22546">
                  <c:v>6.5494399999999994E-2</c:v>
                </c:pt>
                <c:pt idx="22547">
                  <c:v>6.2427099999999999E-2</c:v>
                </c:pt>
                <c:pt idx="22548">
                  <c:v>5.9363199999999998E-2</c:v>
                </c:pt>
                <c:pt idx="22549">
                  <c:v>5.6143999999999999E-2</c:v>
                </c:pt>
                <c:pt idx="22550">
                  <c:v>5.3088799999999998E-2</c:v>
                </c:pt>
                <c:pt idx="22551">
                  <c:v>4.98906E-2</c:v>
                </c:pt>
                <c:pt idx="22552">
                  <c:v>4.6459199999999999E-2</c:v>
                </c:pt>
                <c:pt idx="22553">
                  <c:v>4.3171899999999999E-2</c:v>
                </c:pt>
                <c:pt idx="22554">
                  <c:v>3.9794299999999998E-2</c:v>
                </c:pt>
                <c:pt idx="22555">
                  <c:v>3.6381200000000002E-2</c:v>
                </c:pt>
                <c:pt idx="22556">
                  <c:v>3.2920699999999997E-2</c:v>
                </c:pt>
                <c:pt idx="22557">
                  <c:v>2.9480900000000001E-2</c:v>
                </c:pt>
                <c:pt idx="22558">
                  <c:v>2.6033299999999999E-2</c:v>
                </c:pt>
                <c:pt idx="22559">
                  <c:v>2.2331699999999999E-2</c:v>
                </c:pt>
                <c:pt idx="22560">
                  <c:v>1.9039899999999998E-2</c:v>
                </c:pt>
                <c:pt idx="22561">
                  <c:v>1.53244E-2</c:v>
                </c:pt>
                <c:pt idx="22562">
                  <c:v>1.1666599999999999E-2</c:v>
                </c:pt>
                <c:pt idx="22563">
                  <c:v>7.9784499999999998E-3</c:v>
                </c:pt>
                <c:pt idx="22564">
                  <c:v>4.2134800000000004E-3</c:v>
                </c:pt>
                <c:pt idx="22565">
                  <c:v>5.3947499999999998E-4</c:v>
                </c:pt>
                <c:pt idx="22566">
                  <c:v>-3.2508900000000002E-3</c:v>
                </c:pt>
                <c:pt idx="22567">
                  <c:v>-6.9182599999999999E-3</c:v>
                </c:pt>
                <c:pt idx="22568">
                  <c:v>-1.0786799999999999E-2</c:v>
                </c:pt>
                <c:pt idx="22569">
                  <c:v>-1.4523400000000001E-2</c:v>
                </c:pt>
                <c:pt idx="22570">
                  <c:v>-1.8409499999999999E-2</c:v>
                </c:pt>
                <c:pt idx="22571">
                  <c:v>-2.2002500000000001E-2</c:v>
                </c:pt>
                <c:pt idx="22572">
                  <c:v>-2.6025800000000002E-2</c:v>
                </c:pt>
                <c:pt idx="22573">
                  <c:v>-2.9913700000000001E-2</c:v>
                </c:pt>
                <c:pt idx="22574">
                  <c:v>-3.3568399999999998E-2</c:v>
                </c:pt>
                <c:pt idx="22575">
                  <c:v>-3.7574299999999998E-2</c:v>
                </c:pt>
                <c:pt idx="22576">
                  <c:v>-4.1503100000000001E-2</c:v>
                </c:pt>
                <c:pt idx="22577">
                  <c:v>-4.5309200000000001E-2</c:v>
                </c:pt>
                <c:pt idx="22578">
                  <c:v>-4.9464300000000003E-2</c:v>
                </c:pt>
                <c:pt idx="22579">
                  <c:v>-5.32843E-2</c:v>
                </c:pt>
                <c:pt idx="22580">
                  <c:v>-5.7385800000000001E-2</c:v>
                </c:pt>
                <c:pt idx="22581">
                  <c:v>-6.11774E-2</c:v>
                </c:pt>
                <c:pt idx="22582">
                  <c:v>-6.5278900000000001E-2</c:v>
                </c:pt>
                <c:pt idx="22583">
                  <c:v>-6.9287899999999999E-2</c:v>
                </c:pt>
                <c:pt idx="22584">
                  <c:v>-7.3197700000000004E-2</c:v>
                </c:pt>
                <c:pt idx="22585">
                  <c:v>-7.7082300000000006E-2</c:v>
                </c:pt>
                <c:pt idx="22586">
                  <c:v>-8.0997600000000003E-2</c:v>
                </c:pt>
                <c:pt idx="22587">
                  <c:v>-8.4829699999999994E-2</c:v>
                </c:pt>
                <c:pt idx="22588">
                  <c:v>-8.8774599999999995E-2</c:v>
                </c:pt>
                <c:pt idx="22589">
                  <c:v>-9.2755500000000005E-2</c:v>
                </c:pt>
                <c:pt idx="22590">
                  <c:v>-9.6262200000000006E-2</c:v>
                </c:pt>
                <c:pt idx="22591">
                  <c:v>-0.100406</c:v>
                </c:pt>
                <c:pt idx="22592">
                  <c:v>-0.10410899999999999</c:v>
                </c:pt>
                <c:pt idx="22593">
                  <c:v>-0.107765</c:v>
                </c:pt>
                <c:pt idx="22594">
                  <c:v>-0.111876</c:v>
                </c:pt>
                <c:pt idx="22595">
                  <c:v>-0.11536299999999999</c:v>
                </c:pt>
                <c:pt idx="22596">
                  <c:v>-0.11934599999999999</c:v>
                </c:pt>
                <c:pt idx="22597">
                  <c:v>-0.122971</c:v>
                </c:pt>
                <c:pt idx="22598">
                  <c:v>-0.12654499999999999</c:v>
                </c:pt>
                <c:pt idx="22599">
                  <c:v>-0.13045999999999999</c:v>
                </c:pt>
                <c:pt idx="22600">
                  <c:v>-0.13391700000000001</c:v>
                </c:pt>
                <c:pt idx="22601">
                  <c:v>-0.13760500000000001</c:v>
                </c:pt>
                <c:pt idx="22602">
                  <c:v>-0.14097000000000001</c:v>
                </c:pt>
                <c:pt idx="22603">
                  <c:v>-0.14454600000000001</c:v>
                </c:pt>
                <c:pt idx="22604">
                  <c:v>-0.14806</c:v>
                </c:pt>
                <c:pt idx="22605">
                  <c:v>-0.15146000000000001</c:v>
                </c:pt>
                <c:pt idx="22606">
                  <c:v>-0.154917</c:v>
                </c:pt>
                <c:pt idx="22607">
                  <c:v>-0.15814</c:v>
                </c:pt>
                <c:pt idx="22608">
                  <c:v>-0.16164000000000001</c:v>
                </c:pt>
                <c:pt idx="22609">
                  <c:v>-0.16486200000000001</c:v>
                </c:pt>
                <c:pt idx="22610">
                  <c:v>-0.168325</c:v>
                </c:pt>
                <c:pt idx="22611">
                  <c:v>-0.17157700000000001</c:v>
                </c:pt>
                <c:pt idx="22612">
                  <c:v>-0.17454500000000001</c:v>
                </c:pt>
                <c:pt idx="22613">
                  <c:v>-0.17773600000000001</c:v>
                </c:pt>
                <c:pt idx="22614">
                  <c:v>-0.18055099999999999</c:v>
                </c:pt>
                <c:pt idx="22615">
                  <c:v>-0.18353800000000001</c:v>
                </c:pt>
                <c:pt idx="22616">
                  <c:v>-0.18637799999999999</c:v>
                </c:pt>
                <c:pt idx="22617">
                  <c:v>-0.189327</c:v>
                </c:pt>
                <c:pt idx="22618">
                  <c:v>-0.191887</c:v>
                </c:pt>
                <c:pt idx="22619">
                  <c:v>-0.19470000000000001</c:v>
                </c:pt>
                <c:pt idx="22620">
                  <c:v>-0.19738</c:v>
                </c:pt>
                <c:pt idx="22621">
                  <c:v>-0.200128</c:v>
                </c:pt>
                <c:pt idx="22622">
                  <c:v>-0.20261899999999999</c:v>
                </c:pt>
                <c:pt idx="22623">
                  <c:v>-0.20501800000000001</c:v>
                </c:pt>
                <c:pt idx="22624">
                  <c:v>-0.207623</c:v>
                </c:pt>
                <c:pt idx="22625">
                  <c:v>-0.20985300000000001</c:v>
                </c:pt>
                <c:pt idx="22626">
                  <c:v>-0.21223800000000001</c:v>
                </c:pt>
                <c:pt idx="22627">
                  <c:v>-0.21446599999999999</c:v>
                </c:pt>
                <c:pt idx="22628">
                  <c:v>-0.21659800000000001</c:v>
                </c:pt>
                <c:pt idx="22629">
                  <c:v>-0.21857399999999999</c:v>
                </c:pt>
                <c:pt idx="22630">
                  <c:v>-0.220663</c:v>
                </c:pt>
                <c:pt idx="22631">
                  <c:v>-0.222667</c:v>
                </c:pt>
                <c:pt idx="22632">
                  <c:v>-0.224523</c:v>
                </c:pt>
                <c:pt idx="22633">
                  <c:v>-0.22649</c:v>
                </c:pt>
                <c:pt idx="22634">
                  <c:v>-0.227965</c:v>
                </c:pt>
                <c:pt idx="22635">
                  <c:v>-0.229772</c:v>
                </c:pt>
                <c:pt idx="22636">
                  <c:v>-0.231268</c:v>
                </c:pt>
                <c:pt idx="22637">
                  <c:v>-0.23283300000000001</c:v>
                </c:pt>
                <c:pt idx="22638">
                  <c:v>-0.23424900000000001</c:v>
                </c:pt>
                <c:pt idx="22639">
                  <c:v>-0.23568700000000001</c:v>
                </c:pt>
                <c:pt idx="22640">
                  <c:v>-0.236981</c:v>
                </c:pt>
                <c:pt idx="22641">
                  <c:v>-0.238341</c:v>
                </c:pt>
                <c:pt idx="22642">
                  <c:v>-0.23957000000000001</c:v>
                </c:pt>
                <c:pt idx="22643">
                  <c:v>-0.240898</c:v>
                </c:pt>
                <c:pt idx="22644">
                  <c:v>-0.24198800000000001</c:v>
                </c:pt>
                <c:pt idx="22645">
                  <c:v>-0.24285499999999999</c:v>
                </c:pt>
                <c:pt idx="22646">
                  <c:v>-0.24424499999999999</c:v>
                </c:pt>
                <c:pt idx="22647">
                  <c:v>-0.24501800000000001</c:v>
                </c:pt>
                <c:pt idx="22648">
                  <c:v>-0.24602399999999999</c:v>
                </c:pt>
                <c:pt idx="22649">
                  <c:v>-0.24689800000000001</c:v>
                </c:pt>
                <c:pt idx="22650">
                  <c:v>-0.24749099999999999</c:v>
                </c:pt>
                <c:pt idx="22651">
                  <c:v>-0.24824599999999999</c:v>
                </c:pt>
                <c:pt idx="22652">
                  <c:v>-0.248887</c:v>
                </c:pt>
                <c:pt idx="22653">
                  <c:v>-0.249608</c:v>
                </c:pt>
                <c:pt idx="22654">
                  <c:v>-0.24974199999999999</c:v>
                </c:pt>
                <c:pt idx="22655">
                  <c:v>-0.25025700000000001</c:v>
                </c:pt>
                <c:pt idx="22656">
                  <c:v>-0.25045899999999999</c:v>
                </c:pt>
                <c:pt idx="22657">
                  <c:v>-0.25097799999999998</c:v>
                </c:pt>
                <c:pt idx="22658">
                  <c:v>-0.25111</c:v>
                </c:pt>
                <c:pt idx="22659">
                  <c:v>-0.25135400000000002</c:v>
                </c:pt>
                <c:pt idx="22660">
                  <c:v>-0.25167200000000001</c:v>
                </c:pt>
                <c:pt idx="22661">
                  <c:v>-0.25160500000000002</c:v>
                </c:pt>
                <c:pt idx="22662">
                  <c:v>-0.25190499999999999</c:v>
                </c:pt>
                <c:pt idx="22663">
                  <c:v>-0.25201499999999999</c:v>
                </c:pt>
                <c:pt idx="22664">
                  <c:v>-0.25190600000000002</c:v>
                </c:pt>
                <c:pt idx="22665">
                  <c:v>-0.25205100000000003</c:v>
                </c:pt>
                <c:pt idx="22666">
                  <c:v>-0.25167800000000001</c:v>
                </c:pt>
                <c:pt idx="22667">
                  <c:v>-0.25174099999999999</c:v>
                </c:pt>
                <c:pt idx="22668">
                  <c:v>-0.25147199999999997</c:v>
                </c:pt>
                <c:pt idx="22669">
                  <c:v>-0.25125799999999998</c:v>
                </c:pt>
                <c:pt idx="22670">
                  <c:v>-0.25098799999999999</c:v>
                </c:pt>
                <c:pt idx="22671">
                  <c:v>-0.250753</c:v>
                </c:pt>
                <c:pt idx="22672">
                  <c:v>-0.25048100000000001</c:v>
                </c:pt>
                <c:pt idx="22673">
                  <c:v>-0.25025799999999998</c:v>
                </c:pt>
                <c:pt idx="22674">
                  <c:v>-0.24989800000000001</c:v>
                </c:pt>
                <c:pt idx="22675">
                  <c:v>-0.24953800000000001</c:v>
                </c:pt>
                <c:pt idx="22676">
                  <c:v>-0.24898300000000001</c:v>
                </c:pt>
                <c:pt idx="22677">
                  <c:v>-0.24854499999999999</c:v>
                </c:pt>
                <c:pt idx="22678">
                  <c:v>-0.24804399999999999</c:v>
                </c:pt>
                <c:pt idx="22679">
                  <c:v>-0.247556</c:v>
                </c:pt>
                <c:pt idx="22680">
                  <c:v>-0.24692600000000001</c:v>
                </c:pt>
                <c:pt idx="22681">
                  <c:v>-0.24631</c:v>
                </c:pt>
                <c:pt idx="22682">
                  <c:v>-0.24581700000000001</c:v>
                </c:pt>
                <c:pt idx="22683">
                  <c:v>-0.24526400000000001</c:v>
                </c:pt>
                <c:pt idx="22684">
                  <c:v>-0.244589</c:v>
                </c:pt>
                <c:pt idx="22685">
                  <c:v>-0.24393599999999999</c:v>
                </c:pt>
                <c:pt idx="22686">
                  <c:v>-0.24324899999999999</c:v>
                </c:pt>
                <c:pt idx="22687">
                  <c:v>-0.242677</c:v>
                </c:pt>
                <c:pt idx="22688">
                  <c:v>-0.24186299999999999</c:v>
                </c:pt>
                <c:pt idx="22689">
                  <c:v>-0.24114099999999999</c:v>
                </c:pt>
                <c:pt idx="22690">
                  <c:v>-0.240451</c:v>
                </c:pt>
                <c:pt idx="22691">
                  <c:v>-0.23960799999999999</c:v>
                </c:pt>
                <c:pt idx="22692">
                  <c:v>-0.238954</c:v>
                </c:pt>
                <c:pt idx="22693">
                  <c:v>-0.238126</c:v>
                </c:pt>
                <c:pt idx="22694">
                  <c:v>-0.23736399999999999</c:v>
                </c:pt>
                <c:pt idx="22695">
                  <c:v>-0.23664499999999999</c:v>
                </c:pt>
                <c:pt idx="22696">
                  <c:v>-0.23591799999999999</c:v>
                </c:pt>
                <c:pt idx="22697">
                  <c:v>-0.23524700000000001</c:v>
                </c:pt>
                <c:pt idx="22698">
                  <c:v>-0.23432900000000001</c:v>
                </c:pt>
                <c:pt idx="22699">
                  <c:v>-0.233823</c:v>
                </c:pt>
                <c:pt idx="22700">
                  <c:v>-0.23293900000000001</c:v>
                </c:pt>
                <c:pt idx="22701">
                  <c:v>-0.23224600000000001</c:v>
                </c:pt>
                <c:pt idx="22702">
                  <c:v>-0.23142499999999999</c:v>
                </c:pt>
                <c:pt idx="22703">
                  <c:v>-0.23069200000000001</c:v>
                </c:pt>
                <c:pt idx="22704">
                  <c:v>-0.22989499999999999</c:v>
                </c:pt>
                <c:pt idx="22705">
                  <c:v>-0.22888700000000001</c:v>
                </c:pt>
                <c:pt idx="22706">
                  <c:v>-0.22822100000000001</c:v>
                </c:pt>
                <c:pt idx="22707">
                  <c:v>-0.22742100000000001</c:v>
                </c:pt>
                <c:pt idx="22708">
                  <c:v>-0.22670599999999999</c:v>
                </c:pt>
                <c:pt idx="22709">
                  <c:v>-0.22581399999999999</c:v>
                </c:pt>
                <c:pt idx="22710">
                  <c:v>-0.225325</c:v>
                </c:pt>
                <c:pt idx="22711">
                  <c:v>-0.22438900000000001</c:v>
                </c:pt>
                <c:pt idx="22712">
                  <c:v>-0.22379199999999999</c:v>
                </c:pt>
                <c:pt idx="22713">
                  <c:v>-0.22284399999999999</c:v>
                </c:pt>
                <c:pt idx="22714">
                  <c:v>-0.222328</c:v>
                </c:pt>
                <c:pt idx="22715">
                  <c:v>-0.22165099999999999</c:v>
                </c:pt>
                <c:pt idx="22716">
                  <c:v>-0.22087899999999999</c:v>
                </c:pt>
                <c:pt idx="22717">
                  <c:v>-0.220084</c:v>
                </c:pt>
                <c:pt idx="22718">
                  <c:v>-0.219331</c:v>
                </c:pt>
                <c:pt idx="22719">
                  <c:v>-0.218776</c:v>
                </c:pt>
                <c:pt idx="22720">
                  <c:v>-0.21803600000000001</c:v>
                </c:pt>
                <c:pt idx="22721">
                  <c:v>-0.21734700000000001</c:v>
                </c:pt>
                <c:pt idx="22722">
                  <c:v>-0.21664</c:v>
                </c:pt>
                <c:pt idx="22723">
                  <c:v>-0.21607699999999999</c:v>
                </c:pt>
                <c:pt idx="22724">
                  <c:v>-0.21551100000000001</c:v>
                </c:pt>
                <c:pt idx="22725">
                  <c:v>-0.215058</c:v>
                </c:pt>
                <c:pt idx="22726">
                  <c:v>-0.214418</c:v>
                </c:pt>
                <c:pt idx="22727">
                  <c:v>-0.213838</c:v>
                </c:pt>
                <c:pt idx="22728">
                  <c:v>-0.21337700000000001</c:v>
                </c:pt>
                <c:pt idx="22729">
                  <c:v>-0.21276</c:v>
                </c:pt>
                <c:pt idx="22730">
                  <c:v>-0.21240200000000001</c:v>
                </c:pt>
                <c:pt idx="22731">
                  <c:v>-0.21191299999999999</c:v>
                </c:pt>
                <c:pt idx="22732">
                  <c:v>-0.21147199999999999</c:v>
                </c:pt>
                <c:pt idx="22733">
                  <c:v>-0.21091599999999999</c:v>
                </c:pt>
                <c:pt idx="22734">
                  <c:v>-0.21018100000000001</c:v>
                </c:pt>
                <c:pt idx="22735">
                  <c:v>-0.20998600000000001</c:v>
                </c:pt>
                <c:pt idx="22736">
                  <c:v>-0.20951900000000001</c:v>
                </c:pt>
                <c:pt idx="22737">
                  <c:v>-0.20898800000000001</c:v>
                </c:pt>
                <c:pt idx="22738">
                  <c:v>-0.20847399999999999</c:v>
                </c:pt>
                <c:pt idx="22739">
                  <c:v>-0.20796899999999999</c:v>
                </c:pt>
                <c:pt idx="22740">
                  <c:v>-0.20771700000000001</c:v>
                </c:pt>
                <c:pt idx="22741">
                  <c:v>-0.20721400000000001</c:v>
                </c:pt>
                <c:pt idx="22742">
                  <c:v>-0.206844</c:v>
                </c:pt>
                <c:pt idx="22743">
                  <c:v>-0.20636299999999999</c:v>
                </c:pt>
                <c:pt idx="22744">
                  <c:v>-0.20599000000000001</c:v>
                </c:pt>
                <c:pt idx="22745">
                  <c:v>-0.20557600000000001</c:v>
                </c:pt>
                <c:pt idx="22746">
                  <c:v>-0.20527699999999999</c:v>
                </c:pt>
                <c:pt idx="22747">
                  <c:v>-0.20497399999999999</c:v>
                </c:pt>
                <c:pt idx="22748">
                  <c:v>-0.20455499999999999</c:v>
                </c:pt>
                <c:pt idx="22749">
                  <c:v>-0.20415900000000001</c:v>
                </c:pt>
                <c:pt idx="22750">
                  <c:v>-0.20391899999999999</c:v>
                </c:pt>
                <c:pt idx="22751">
                  <c:v>-0.203795</c:v>
                </c:pt>
                <c:pt idx="22752">
                  <c:v>-0.20333000000000001</c:v>
                </c:pt>
                <c:pt idx="22753">
                  <c:v>-0.203123</c:v>
                </c:pt>
                <c:pt idx="22754">
                  <c:v>-0.202926</c:v>
                </c:pt>
                <c:pt idx="22755">
                  <c:v>-0.20261100000000001</c:v>
                </c:pt>
                <c:pt idx="22756">
                  <c:v>-0.20230100000000001</c:v>
                </c:pt>
                <c:pt idx="22757">
                  <c:v>-0.202237</c:v>
                </c:pt>
                <c:pt idx="22758">
                  <c:v>-0.20172899999999999</c:v>
                </c:pt>
                <c:pt idx="22759">
                  <c:v>-0.201401</c:v>
                </c:pt>
                <c:pt idx="22760">
                  <c:v>-0.20111799999999999</c:v>
                </c:pt>
                <c:pt idx="22761">
                  <c:v>-0.20080400000000001</c:v>
                </c:pt>
                <c:pt idx="22762">
                  <c:v>-0.20057900000000001</c:v>
                </c:pt>
                <c:pt idx="22763">
                  <c:v>-0.20013400000000001</c:v>
                </c:pt>
                <c:pt idx="22764">
                  <c:v>-0.19971800000000001</c:v>
                </c:pt>
                <c:pt idx="22765">
                  <c:v>-0.19955100000000001</c:v>
                </c:pt>
                <c:pt idx="22766">
                  <c:v>-0.19897699999999999</c:v>
                </c:pt>
                <c:pt idx="22767">
                  <c:v>-0.19914799999999999</c:v>
                </c:pt>
                <c:pt idx="22768">
                  <c:v>-0.19844000000000001</c:v>
                </c:pt>
                <c:pt idx="22769">
                  <c:v>-0.198237</c:v>
                </c:pt>
                <c:pt idx="22770">
                  <c:v>-0.19791700000000001</c:v>
                </c:pt>
                <c:pt idx="22771">
                  <c:v>-0.19779099999999999</c:v>
                </c:pt>
                <c:pt idx="22772">
                  <c:v>-0.197406</c:v>
                </c:pt>
                <c:pt idx="22773">
                  <c:v>-0.19708700000000001</c:v>
                </c:pt>
                <c:pt idx="22774">
                  <c:v>-0.196769</c:v>
                </c:pt>
                <c:pt idx="22775">
                  <c:v>-0.19627600000000001</c:v>
                </c:pt>
                <c:pt idx="22776">
                  <c:v>-0.19620799999999999</c:v>
                </c:pt>
                <c:pt idx="22777">
                  <c:v>-0.195717</c:v>
                </c:pt>
                <c:pt idx="22778">
                  <c:v>-0.19547</c:v>
                </c:pt>
                <c:pt idx="22779">
                  <c:v>-0.19508600000000001</c:v>
                </c:pt>
                <c:pt idx="22780">
                  <c:v>-0.194609</c:v>
                </c:pt>
                <c:pt idx="22781">
                  <c:v>-0.19450999999999999</c:v>
                </c:pt>
                <c:pt idx="22782">
                  <c:v>-0.193827</c:v>
                </c:pt>
                <c:pt idx="22783">
                  <c:v>-0.19366900000000001</c:v>
                </c:pt>
                <c:pt idx="22784">
                  <c:v>-0.19333600000000001</c:v>
                </c:pt>
                <c:pt idx="22785">
                  <c:v>-0.19278000000000001</c:v>
                </c:pt>
                <c:pt idx="22786">
                  <c:v>-0.19237599999999999</c:v>
                </c:pt>
                <c:pt idx="22787">
                  <c:v>-0.191859</c:v>
                </c:pt>
                <c:pt idx="22788">
                  <c:v>-0.19154499999999999</c:v>
                </c:pt>
                <c:pt idx="22789">
                  <c:v>-0.19100600000000001</c:v>
                </c:pt>
                <c:pt idx="22790">
                  <c:v>-0.19065499999999999</c:v>
                </c:pt>
                <c:pt idx="22791">
                  <c:v>-0.19001899999999999</c:v>
                </c:pt>
                <c:pt idx="22792">
                  <c:v>-0.189607</c:v>
                </c:pt>
                <c:pt idx="22793">
                  <c:v>-0.189055</c:v>
                </c:pt>
                <c:pt idx="22794">
                  <c:v>-0.18873300000000001</c:v>
                </c:pt>
                <c:pt idx="22795">
                  <c:v>-0.187969</c:v>
                </c:pt>
                <c:pt idx="22796">
                  <c:v>-0.187469</c:v>
                </c:pt>
                <c:pt idx="22797">
                  <c:v>-0.186943</c:v>
                </c:pt>
                <c:pt idx="22798">
                  <c:v>-0.18626999999999999</c:v>
                </c:pt>
                <c:pt idx="22799">
                  <c:v>-0.185777</c:v>
                </c:pt>
                <c:pt idx="22800">
                  <c:v>-0.185113</c:v>
                </c:pt>
                <c:pt idx="22801">
                  <c:v>-0.18451000000000001</c:v>
                </c:pt>
                <c:pt idx="22802">
                  <c:v>-0.183782</c:v>
                </c:pt>
                <c:pt idx="22803">
                  <c:v>-0.18328</c:v>
                </c:pt>
                <c:pt idx="22804">
                  <c:v>-0.182592</c:v>
                </c:pt>
                <c:pt idx="22805">
                  <c:v>-0.18212800000000001</c:v>
                </c:pt>
                <c:pt idx="22806">
                  <c:v>-0.18127699999999999</c:v>
                </c:pt>
                <c:pt idx="22807">
                  <c:v>-0.18051600000000001</c:v>
                </c:pt>
                <c:pt idx="22808">
                  <c:v>-0.17988199999999999</c:v>
                </c:pt>
                <c:pt idx="22809">
                  <c:v>-0.17901800000000001</c:v>
                </c:pt>
                <c:pt idx="22810">
                  <c:v>-0.17847199999999999</c:v>
                </c:pt>
                <c:pt idx="22811">
                  <c:v>-0.17754800000000001</c:v>
                </c:pt>
                <c:pt idx="22812">
                  <c:v>-0.17649400000000001</c:v>
                </c:pt>
                <c:pt idx="22813">
                  <c:v>-0.17588599999999999</c:v>
                </c:pt>
                <c:pt idx="22814">
                  <c:v>-0.17487800000000001</c:v>
                </c:pt>
                <c:pt idx="22815">
                  <c:v>-0.173954</c:v>
                </c:pt>
                <c:pt idx="22816">
                  <c:v>-0.173016</c:v>
                </c:pt>
                <c:pt idx="22817">
                  <c:v>-0.17202700000000001</c:v>
                </c:pt>
                <c:pt idx="22818">
                  <c:v>-0.171186</c:v>
                </c:pt>
                <c:pt idx="22819">
                  <c:v>-0.16988600000000001</c:v>
                </c:pt>
                <c:pt idx="22820">
                  <c:v>-0.16858400000000001</c:v>
                </c:pt>
                <c:pt idx="22821">
                  <c:v>-0.16794899999999999</c:v>
                </c:pt>
                <c:pt idx="22822">
                  <c:v>-0.16676099999999999</c:v>
                </c:pt>
                <c:pt idx="22823">
                  <c:v>-0.16517000000000001</c:v>
                </c:pt>
                <c:pt idx="22824">
                  <c:v>-0.16415399999999999</c:v>
                </c:pt>
                <c:pt idx="22825">
                  <c:v>-0.16298599999999999</c:v>
                </c:pt>
                <c:pt idx="22826">
                  <c:v>-0.16170899999999999</c:v>
                </c:pt>
                <c:pt idx="22827">
                  <c:v>-0.16029599999999999</c:v>
                </c:pt>
                <c:pt idx="22828">
                  <c:v>-0.15901000000000001</c:v>
                </c:pt>
                <c:pt idx="22829">
                  <c:v>-0.15770000000000001</c:v>
                </c:pt>
                <c:pt idx="22830">
                  <c:v>-0.156227</c:v>
                </c:pt>
                <c:pt idx="22831">
                  <c:v>-0.154949</c:v>
                </c:pt>
                <c:pt idx="22832">
                  <c:v>-0.153337</c:v>
                </c:pt>
                <c:pt idx="22833">
                  <c:v>-0.15226000000000001</c:v>
                </c:pt>
                <c:pt idx="22834">
                  <c:v>-0.15052499999999999</c:v>
                </c:pt>
                <c:pt idx="22835">
                  <c:v>-0.14904600000000001</c:v>
                </c:pt>
                <c:pt idx="22836">
                  <c:v>-0.14730599999999999</c:v>
                </c:pt>
                <c:pt idx="22837">
                  <c:v>-0.145819</c:v>
                </c:pt>
                <c:pt idx="22838">
                  <c:v>-0.144154</c:v>
                </c:pt>
                <c:pt idx="22839">
                  <c:v>-0.14228299999999999</c:v>
                </c:pt>
                <c:pt idx="22840">
                  <c:v>-0.14093700000000001</c:v>
                </c:pt>
                <c:pt idx="22841">
                  <c:v>-0.13899900000000001</c:v>
                </c:pt>
                <c:pt idx="22842">
                  <c:v>-0.13710700000000001</c:v>
                </c:pt>
                <c:pt idx="22843">
                  <c:v>-0.13544400000000001</c:v>
                </c:pt>
                <c:pt idx="22844">
                  <c:v>-0.13333600000000001</c:v>
                </c:pt>
                <c:pt idx="22845">
                  <c:v>-0.13156100000000001</c:v>
                </c:pt>
                <c:pt idx="22846">
                  <c:v>-0.12973899999999999</c:v>
                </c:pt>
                <c:pt idx="22847">
                  <c:v>-0.12776999999999999</c:v>
                </c:pt>
                <c:pt idx="22848">
                  <c:v>-0.12567800000000001</c:v>
                </c:pt>
                <c:pt idx="22849">
                  <c:v>-0.123725</c:v>
                </c:pt>
                <c:pt idx="22850">
                  <c:v>-0.12156400000000001</c:v>
                </c:pt>
                <c:pt idx="22851">
                  <c:v>-0.119342</c:v>
                </c:pt>
                <c:pt idx="22852">
                  <c:v>-0.117245</c:v>
                </c:pt>
                <c:pt idx="22853">
                  <c:v>-0.115213</c:v>
                </c:pt>
                <c:pt idx="22854">
                  <c:v>-0.112804</c:v>
                </c:pt>
                <c:pt idx="22855">
                  <c:v>-0.110606</c:v>
                </c:pt>
                <c:pt idx="22856">
                  <c:v>-0.108672</c:v>
                </c:pt>
                <c:pt idx="22857">
                  <c:v>-0.106395</c:v>
                </c:pt>
                <c:pt idx="22858">
                  <c:v>-0.104077</c:v>
                </c:pt>
                <c:pt idx="22859">
                  <c:v>-0.102016</c:v>
                </c:pt>
                <c:pt idx="22860">
                  <c:v>-9.9770600000000001E-2</c:v>
                </c:pt>
                <c:pt idx="22861">
                  <c:v>-9.7256899999999993E-2</c:v>
                </c:pt>
                <c:pt idx="22862">
                  <c:v>-9.5055299999999995E-2</c:v>
                </c:pt>
                <c:pt idx="22863">
                  <c:v>-9.2750799999999994E-2</c:v>
                </c:pt>
                <c:pt idx="22864">
                  <c:v>-9.0256400000000001E-2</c:v>
                </c:pt>
                <c:pt idx="22865">
                  <c:v>-8.7852100000000002E-2</c:v>
                </c:pt>
                <c:pt idx="22866">
                  <c:v>-8.5293300000000002E-2</c:v>
                </c:pt>
                <c:pt idx="22867">
                  <c:v>-8.3032400000000006E-2</c:v>
                </c:pt>
                <c:pt idx="22868">
                  <c:v>-8.0449300000000001E-2</c:v>
                </c:pt>
                <c:pt idx="22869">
                  <c:v>-7.8037800000000004E-2</c:v>
                </c:pt>
                <c:pt idx="22870">
                  <c:v>-7.5689599999999996E-2</c:v>
                </c:pt>
                <c:pt idx="22871">
                  <c:v>-7.2964000000000001E-2</c:v>
                </c:pt>
                <c:pt idx="22872">
                  <c:v>-7.05625E-2</c:v>
                </c:pt>
                <c:pt idx="22873">
                  <c:v>-6.7945699999999998E-2</c:v>
                </c:pt>
                <c:pt idx="22874">
                  <c:v>-6.5594100000000002E-2</c:v>
                </c:pt>
                <c:pt idx="22875">
                  <c:v>-6.2808199999999995E-2</c:v>
                </c:pt>
                <c:pt idx="22876">
                  <c:v>-6.0409299999999999E-2</c:v>
                </c:pt>
                <c:pt idx="22877">
                  <c:v>-5.78819E-2</c:v>
                </c:pt>
                <c:pt idx="22878">
                  <c:v>-5.52319E-2</c:v>
                </c:pt>
                <c:pt idx="22879">
                  <c:v>-5.28169E-2</c:v>
                </c:pt>
                <c:pt idx="22880">
                  <c:v>-5.0296899999999999E-2</c:v>
                </c:pt>
                <c:pt idx="22881">
                  <c:v>-4.7869299999999997E-2</c:v>
                </c:pt>
                <c:pt idx="22882">
                  <c:v>-4.5024099999999997E-2</c:v>
                </c:pt>
                <c:pt idx="22883">
                  <c:v>-4.2920800000000002E-2</c:v>
                </c:pt>
                <c:pt idx="22884">
                  <c:v>-4.01433E-2</c:v>
                </c:pt>
                <c:pt idx="22885">
                  <c:v>-3.7804499999999998E-2</c:v>
                </c:pt>
                <c:pt idx="22886">
                  <c:v>-3.5036900000000003E-2</c:v>
                </c:pt>
                <c:pt idx="22887">
                  <c:v>-3.2605700000000001E-2</c:v>
                </c:pt>
                <c:pt idx="22888">
                  <c:v>-2.9984199999999999E-2</c:v>
                </c:pt>
                <c:pt idx="22889">
                  <c:v>-2.7635099999999999E-2</c:v>
                </c:pt>
                <c:pt idx="22890">
                  <c:v>-2.48951E-2</c:v>
                </c:pt>
                <c:pt idx="22891">
                  <c:v>-2.23334E-2</c:v>
                </c:pt>
                <c:pt idx="22892">
                  <c:v>-1.9775000000000001E-2</c:v>
                </c:pt>
                <c:pt idx="22893">
                  <c:v>-1.7108499999999999E-2</c:v>
                </c:pt>
                <c:pt idx="22894">
                  <c:v>-1.46415E-2</c:v>
                </c:pt>
                <c:pt idx="22895">
                  <c:v>-1.20743E-2</c:v>
                </c:pt>
                <c:pt idx="22896">
                  <c:v>-9.6377200000000007E-3</c:v>
                </c:pt>
                <c:pt idx="22897">
                  <c:v>-6.9727299999999999E-3</c:v>
                </c:pt>
                <c:pt idx="22898">
                  <c:v>-4.2548400000000002E-3</c:v>
                </c:pt>
                <c:pt idx="22899">
                  <c:v>-1.93107E-3</c:v>
                </c:pt>
                <c:pt idx="22900">
                  <c:v>6.5565100000000004E-4</c:v>
                </c:pt>
                <c:pt idx="22901">
                  <c:v>3.0558600000000001E-3</c:v>
                </c:pt>
                <c:pt idx="22902">
                  <c:v>5.4008199999999998E-3</c:v>
                </c:pt>
                <c:pt idx="22903">
                  <c:v>7.9657400000000007E-3</c:v>
                </c:pt>
                <c:pt idx="22904">
                  <c:v>1.05734E-2</c:v>
                </c:pt>
                <c:pt idx="22905">
                  <c:v>1.2800499999999999E-2</c:v>
                </c:pt>
                <c:pt idx="22906">
                  <c:v>1.5429200000000001E-2</c:v>
                </c:pt>
                <c:pt idx="22907">
                  <c:v>1.7906399999999999E-2</c:v>
                </c:pt>
                <c:pt idx="22908">
                  <c:v>2.01776E-2</c:v>
                </c:pt>
                <c:pt idx="22909">
                  <c:v>2.2692299999999999E-2</c:v>
                </c:pt>
                <c:pt idx="22910">
                  <c:v>2.51142E-2</c:v>
                </c:pt>
                <c:pt idx="22911">
                  <c:v>2.7510300000000001E-2</c:v>
                </c:pt>
                <c:pt idx="22912">
                  <c:v>2.99648E-2</c:v>
                </c:pt>
                <c:pt idx="22913">
                  <c:v>3.2567800000000001E-2</c:v>
                </c:pt>
                <c:pt idx="22914">
                  <c:v>3.4872199999999999E-2</c:v>
                </c:pt>
                <c:pt idx="22915">
                  <c:v>3.7441200000000001E-2</c:v>
                </c:pt>
                <c:pt idx="22916">
                  <c:v>3.9718900000000001E-2</c:v>
                </c:pt>
                <c:pt idx="22917">
                  <c:v>4.2125099999999999E-2</c:v>
                </c:pt>
                <c:pt idx="22918">
                  <c:v>4.45377E-2</c:v>
                </c:pt>
                <c:pt idx="22919">
                  <c:v>4.6723599999999997E-2</c:v>
                </c:pt>
                <c:pt idx="22920">
                  <c:v>4.9184199999999997E-2</c:v>
                </c:pt>
                <c:pt idx="22921">
                  <c:v>5.1266199999999998E-2</c:v>
                </c:pt>
                <c:pt idx="22922">
                  <c:v>5.3822599999999998E-2</c:v>
                </c:pt>
                <c:pt idx="22923">
                  <c:v>5.5946099999999999E-2</c:v>
                </c:pt>
                <c:pt idx="22924">
                  <c:v>5.8133999999999998E-2</c:v>
                </c:pt>
                <c:pt idx="22925">
                  <c:v>6.0518099999999998E-2</c:v>
                </c:pt>
                <c:pt idx="22926">
                  <c:v>6.2844200000000003E-2</c:v>
                </c:pt>
                <c:pt idx="22927">
                  <c:v>6.5029799999999999E-2</c:v>
                </c:pt>
                <c:pt idx="22928">
                  <c:v>6.7217700000000005E-2</c:v>
                </c:pt>
                <c:pt idx="22929">
                  <c:v>6.9443400000000002E-2</c:v>
                </c:pt>
                <c:pt idx="22930">
                  <c:v>7.1612700000000001E-2</c:v>
                </c:pt>
                <c:pt idx="22931">
                  <c:v>7.3932200000000003E-2</c:v>
                </c:pt>
                <c:pt idx="22932">
                  <c:v>7.6022800000000001E-2</c:v>
                </c:pt>
                <c:pt idx="22933">
                  <c:v>7.8303800000000007E-2</c:v>
                </c:pt>
                <c:pt idx="22934">
                  <c:v>8.0467499999999997E-2</c:v>
                </c:pt>
                <c:pt idx="22935">
                  <c:v>8.2582799999999998E-2</c:v>
                </c:pt>
                <c:pt idx="22936">
                  <c:v>8.4830699999999995E-2</c:v>
                </c:pt>
                <c:pt idx="22937">
                  <c:v>8.6890200000000001E-2</c:v>
                </c:pt>
                <c:pt idx="22938">
                  <c:v>8.9074100000000003E-2</c:v>
                </c:pt>
                <c:pt idx="22939">
                  <c:v>9.1180899999999995E-2</c:v>
                </c:pt>
                <c:pt idx="22940">
                  <c:v>9.3281299999999998E-2</c:v>
                </c:pt>
                <c:pt idx="22941">
                  <c:v>9.5453800000000005E-2</c:v>
                </c:pt>
                <c:pt idx="22942">
                  <c:v>9.7251199999999996E-2</c:v>
                </c:pt>
                <c:pt idx="22943">
                  <c:v>9.9515699999999999E-2</c:v>
                </c:pt>
                <c:pt idx="22944">
                  <c:v>0.10125199999999999</c:v>
                </c:pt>
                <c:pt idx="22945">
                  <c:v>0.10335900000000001</c:v>
                </c:pt>
                <c:pt idx="22946">
                  <c:v>0.105138</c:v>
                </c:pt>
                <c:pt idx="22947">
                  <c:v>0.10710500000000001</c:v>
                </c:pt>
                <c:pt idx="22948">
                  <c:v>0.109016</c:v>
                </c:pt>
                <c:pt idx="22949">
                  <c:v>0.11067100000000001</c:v>
                </c:pt>
                <c:pt idx="22950">
                  <c:v>0.112557</c:v>
                </c:pt>
                <c:pt idx="22951">
                  <c:v>0.114229</c:v>
                </c:pt>
                <c:pt idx="22952">
                  <c:v>0.116064</c:v>
                </c:pt>
                <c:pt idx="22953">
                  <c:v>0.117966</c:v>
                </c:pt>
                <c:pt idx="22954">
                  <c:v>0.11956600000000001</c:v>
                </c:pt>
                <c:pt idx="22955">
                  <c:v>0.121541</c:v>
                </c:pt>
                <c:pt idx="22956">
                  <c:v>0.123003</c:v>
                </c:pt>
                <c:pt idx="22957">
                  <c:v>0.124958</c:v>
                </c:pt>
                <c:pt idx="22958">
                  <c:v>0.12646199999999999</c:v>
                </c:pt>
                <c:pt idx="22959">
                  <c:v>0.12812599999999999</c:v>
                </c:pt>
                <c:pt idx="22960">
                  <c:v>0.12981999999999999</c:v>
                </c:pt>
                <c:pt idx="22961">
                  <c:v>0.13108600000000001</c:v>
                </c:pt>
                <c:pt idx="22962">
                  <c:v>0.13258</c:v>
                </c:pt>
                <c:pt idx="22963">
                  <c:v>0.134071</c:v>
                </c:pt>
                <c:pt idx="22964">
                  <c:v>0.13517799999999999</c:v>
                </c:pt>
                <c:pt idx="22965">
                  <c:v>0.13678399999999999</c:v>
                </c:pt>
                <c:pt idx="22966">
                  <c:v>0.13808300000000001</c:v>
                </c:pt>
                <c:pt idx="22967">
                  <c:v>0.139263</c:v>
                </c:pt>
                <c:pt idx="22968">
                  <c:v>0.14073099999999999</c:v>
                </c:pt>
                <c:pt idx="22969">
                  <c:v>0.14186399999999999</c:v>
                </c:pt>
                <c:pt idx="22970">
                  <c:v>0.14326900000000001</c:v>
                </c:pt>
                <c:pt idx="22971">
                  <c:v>0.14443800000000001</c:v>
                </c:pt>
                <c:pt idx="22972">
                  <c:v>0.14568600000000001</c:v>
                </c:pt>
                <c:pt idx="22973">
                  <c:v>0.146839</c:v>
                </c:pt>
                <c:pt idx="22974">
                  <c:v>0.14799599999999999</c:v>
                </c:pt>
                <c:pt idx="22975">
                  <c:v>0.14901500000000001</c:v>
                </c:pt>
                <c:pt idx="22976">
                  <c:v>0.15013399999999999</c:v>
                </c:pt>
                <c:pt idx="22977">
                  <c:v>0.15115200000000001</c:v>
                </c:pt>
                <c:pt idx="22978">
                  <c:v>0.15190400000000001</c:v>
                </c:pt>
                <c:pt idx="22979">
                  <c:v>0.15309500000000001</c:v>
                </c:pt>
                <c:pt idx="22980">
                  <c:v>0.15392900000000001</c:v>
                </c:pt>
                <c:pt idx="22981">
                  <c:v>0.154778</c:v>
                </c:pt>
                <c:pt idx="22982">
                  <c:v>0.15551000000000001</c:v>
                </c:pt>
                <c:pt idx="22983">
                  <c:v>0.15617300000000001</c:v>
                </c:pt>
                <c:pt idx="22984">
                  <c:v>0.15698100000000001</c:v>
                </c:pt>
                <c:pt idx="22985">
                  <c:v>0.157696</c:v>
                </c:pt>
                <c:pt idx="22986">
                  <c:v>0.15834100000000001</c:v>
                </c:pt>
                <c:pt idx="22987">
                  <c:v>0.15892800000000001</c:v>
                </c:pt>
                <c:pt idx="22988">
                  <c:v>0.159474</c:v>
                </c:pt>
                <c:pt idx="22989">
                  <c:v>0.15993099999999999</c:v>
                </c:pt>
                <c:pt idx="22990">
                  <c:v>0.160663</c:v>
                </c:pt>
                <c:pt idx="22991">
                  <c:v>0.16101699999999999</c:v>
                </c:pt>
                <c:pt idx="22992">
                  <c:v>0.16144900000000001</c:v>
                </c:pt>
                <c:pt idx="22993">
                  <c:v>0.16212099999999999</c:v>
                </c:pt>
                <c:pt idx="22994">
                  <c:v>0.162434</c:v>
                </c:pt>
                <c:pt idx="22995">
                  <c:v>0.16314699999999999</c:v>
                </c:pt>
                <c:pt idx="22996">
                  <c:v>0.163494</c:v>
                </c:pt>
                <c:pt idx="22997">
                  <c:v>0.163936</c:v>
                </c:pt>
                <c:pt idx="22998">
                  <c:v>0.16428000000000001</c:v>
                </c:pt>
                <c:pt idx="22999">
                  <c:v>0.16458200000000001</c:v>
                </c:pt>
                <c:pt idx="23000">
                  <c:v>0.165074</c:v>
                </c:pt>
                <c:pt idx="23001">
                  <c:v>0.165132</c:v>
                </c:pt>
                <c:pt idx="23002">
                  <c:v>0.16562199999999999</c:v>
                </c:pt>
                <c:pt idx="23003">
                  <c:v>0.16564599999999999</c:v>
                </c:pt>
                <c:pt idx="23004">
                  <c:v>0.16572100000000001</c:v>
                </c:pt>
                <c:pt idx="23005">
                  <c:v>0.16597999999999999</c:v>
                </c:pt>
                <c:pt idx="23006">
                  <c:v>0.16580500000000001</c:v>
                </c:pt>
                <c:pt idx="23007">
                  <c:v>0.16622200000000001</c:v>
                </c:pt>
                <c:pt idx="23008">
                  <c:v>0.16605800000000001</c:v>
                </c:pt>
                <c:pt idx="23009">
                  <c:v>0.16640099999999999</c:v>
                </c:pt>
                <c:pt idx="23010">
                  <c:v>0.16638900000000001</c:v>
                </c:pt>
                <c:pt idx="23011">
                  <c:v>0.16652900000000001</c:v>
                </c:pt>
                <c:pt idx="23012">
                  <c:v>0.16692199999999999</c:v>
                </c:pt>
                <c:pt idx="23013">
                  <c:v>0.16670699999999999</c:v>
                </c:pt>
                <c:pt idx="23014">
                  <c:v>0.166959</c:v>
                </c:pt>
                <c:pt idx="23015">
                  <c:v>0.16703100000000001</c:v>
                </c:pt>
                <c:pt idx="23016">
                  <c:v>0.16725799999999999</c:v>
                </c:pt>
                <c:pt idx="23017">
                  <c:v>0.16728799999999999</c:v>
                </c:pt>
                <c:pt idx="23018">
                  <c:v>0.167236</c:v>
                </c:pt>
                <c:pt idx="23019">
                  <c:v>0.167351</c:v>
                </c:pt>
                <c:pt idx="23020">
                  <c:v>0.16728699999999999</c:v>
                </c:pt>
                <c:pt idx="23021">
                  <c:v>0.16722899999999999</c:v>
                </c:pt>
                <c:pt idx="23022">
                  <c:v>0.16745499999999999</c:v>
                </c:pt>
                <c:pt idx="23023">
                  <c:v>0.16750999999999999</c:v>
                </c:pt>
                <c:pt idx="23024">
                  <c:v>0.167211</c:v>
                </c:pt>
                <c:pt idx="23025">
                  <c:v>0.167542</c:v>
                </c:pt>
                <c:pt idx="23026">
                  <c:v>0.16745599999999999</c:v>
                </c:pt>
                <c:pt idx="23027">
                  <c:v>0.16739999999999999</c:v>
                </c:pt>
                <c:pt idx="23028">
                  <c:v>0.16747999999999999</c:v>
                </c:pt>
                <c:pt idx="23029">
                  <c:v>0.16731599999999999</c:v>
                </c:pt>
                <c:pt idx="23030">
                  <c:v>0.16756499999999999</c:v>
                </c:pt>
                <c:pt idx="23031">
                  <c:v>0.16742599999999999</c:v>
                </c:pt>
                <c:pt idx="23032">
                  <c:v>0.167658</c:v>
                </c:pt>
                <c:pt idx="23033">
                  <c:v>0.16747799999999999</c:v>
                </c:pt>
                <c:pt idx="23034">
                  <c:v>0.16783100000000001</c:v>
                </c:pt>
                <c:pt idx="23035">
                  <c:v>0.16767799999999999</c:v>
                </c:pt>
                <c:pt idx="23036">
                  <c:v>0.167985</c:v>
                </c:pt>
                <c:pt idx="23037">
                  <c:v>0.16802700000000001</c:v>
                </c:pt>
                <c:pt idx="23038">
                  <c:v>0.168076</c:v>
                </c:pt>
                <c:pt idx="23039">
                  <c:v>0.16847200000000001</c:v>
                </c:pt>
                <c:pt idx="23040">
                  <c:v>0.16834499999999999</c:v>
                </c:pt>
                <c:pt idx="23041">
                  <c:v>0.16864999999999999</c:v>
                </c:pt>
                <c:pt idx="23042">
                  <c:v>0.16867299999999999</c:v>
                </c:pt>
                <c:pt idx="23043">
                  <c:v>0.16889100000000001</c:v>
                </c:pt>
                <c:pt idx="23044">
                  <c:v>0.169045</c:v>
                </c:pt>
                <c:pt idx="23045">
                  <c:v>0.16900200000000001</c:v>
                </c:pt>
                <c:pt idx="23046">
                  <c:v>0.16931099999999999</c:v>
                </c:pt>
                <c:pt idx="23047">
                  <c:v>0.16931599999999999</c:v>
                </c:pt>
                <c:pt idx="23048">
                  <c:v>0.169491</c:v>
                </c:pt>
                <c:pt idx="23049">
                  <c:v>0.169739</c:v>
                </c:pt>
                <c:pt idx="23050">
                  <c:v>0.169963</c:v>
                </c:pt>
                <c:pt idx="23051">
                  <c:v>0.17033499999999999</c:v>
                </c:pt>
                <c:pt idx="23052">
                  <c:v>0.17055200000000001</c:v>
                </c:pt>
                <c:pt idx="23053">
                  <c:v>0.170929</c:v>
                </c:pt>
                <c:pt idx="23054">
                  <c:v>0.17100499999999999</c:v>
                </c:pt>
                <c:pt idx="23055">
                  <c:v>0.171679</c:v>
                </c:pt>
                <c:pt idx="23056">
                  <c:v>0.171654</c:v>
                </c:pt>
                <c:pt idx="23057">
                  <c:v>0.17236299999999999</c:v>
                </c:pt>
                <c:pt idx="23058">
                  <c:v>0.17252200000000001</c:v>
                </c:pt>
                <c:pt idx="23059">
                  <c:v>0.17296700000000001</c:v>
                </c:pt>
                <c:pt idx="23060">
                  <c:v>0.173348</c:v>
                </c:pt>
                <c:pt idx="23061">
                  <c:v>0.17360600000000001</c:v>
                </c:pt>
                <c:pt idx="23062">
                  <c:v>0.17399100000000001</c:v>
                </c:pt>
                <c:pt idx="23063">
                  <c:v>0.174317</c:v>
                </c:pt>
                <c:pt idx="23064">
                  <c:v>0.175008</c:v>
                </c:pt>
                <c:pt idx="23065">
                  <c:v>0.17510400000000001</c:v>
                </c:pt>
                <c:pt idx="23066">
                  <c:v>0.17557500000000001</c:v>
                </c:pt>
                <c:pt idx="23067">
                  <c:v>0.17584900000000001</c:v>
                </c:pt>
                <c:pt idx="23068">
                  <c:v>0.17632800000000001</c:v>
                </c:pt>
                <c:pt idx="23069">
                  <c:v>0.17672599999999999</c:v>
                </c:pt>
                <c:pt idx="23070">
                  <c:v>0.17699699999999999</c:v>
                </c:pt>
                <c:pt idx="23071">
                  <c:v>0.17754</c:v>
                </c:pt>
                <c:pt idx="23072">
                  <c:v>0.17799899999999999</c:v>
                </c:pt>
                <c:pt idx="23073">
                  <c:v>0.17843899999999999</c:v>
                </c:pt>
                <c:pt idx="23074">
                  <c:v>0.17896400000000001</c:v>
                </c:pt>
                <c:pt idx="23075">
                  <c:v>0.179532</c:v>
                </c:pt>
                <c:pt idx="23076">
                  <c:v>0.17988699999999999</c:v>
                </c:pt>
                <c:pt idx="23077">
                  <c:v>0.18054700000000001</c:v>
                </c:pt>
                <c:pt idx="23078">
                  <c:v>0.18106900000000001</c:v>
                </c:pt>
                <c:pt idx="23079">
                  <c:v>0.18156900000000001</c:v>
                </c:pt>
                <c:pt idx="23080">
                  <c:v>0.18221000000000001</c:v>
                </c:pt>
                <c:pt idx="23081">
                  <c:v>0.182426</c:v>
                </c:pt>
                <c:pt idx="23082">
                  <c:v>0.183312</c:v>
                </c:pt>
                <c:pt idx="23083">
                  <c:v>0.18361</c:v>
                </c:pt>
                <c:pt idx="23084">
                  <c:v>0.1842</c:v>
                </c:pt>
                <c:pt idx="23085">
                  <c:v>0.184692</c:v>
                </c:pt>
                <c:pt idx="23086">
                  <c:v>0.18521199999999999</c:v>
                </c:pt>
                <c:pt idx="23087">
                  <c:v>0.18573000000000001</c:v>
                </c:pt>
                <c:pt idx="23088">
                  <c:v>0.18614900000000001</c:v>
                </c:pt>
                <c:pt idx="23089">
                  <c:v>0.18690499999999999</c:v>
                </c:pt>
                <c:pt idx="23090">
                  <c:v>0.187281</c:v>
                </c:pt>
                <c:pt idx="23091">
                  <c:v>0.18807599999999999</c:v>
                </c:pt>
                <c:pt idx="23092">
                  <c:v>0.188276</c:v>
                </c:pt>
                <c:pt idx="23093">
                  <c:v>0.188858</c:v>
                </c:pt>
                <c:pt idx="23094">
                  <c:v>0.189614</c:v>
                </c:pt>
                <c:pt idx="23095">
                  <c:v>0.18992600000000001</c:v>
                </c:pt>
                <c:pt idx="23096">
                  <c:v>0.19058700000000001</c:v>
                </c:pt>
                <c:pt idx="23097">
                  <c:v>0.19104399999999999</c:v>
                </c:pt>
                <c:pt idx="23098">
                  <c:v>0.19164400000000001</c:v>
                </c:pt>
                <c:pt idx="23099">
                  <c:v>0.192248</c:v>
                </c:pt>
                <c:pt idx="23100">
                  <c:v>0.19276299999999999</c:v>
                </c:pt>
                <c:pt idx="23101">
                  <c:v>0.193356</c:v>
                </c:pt>
                <c:pt idx="23102">
                  <c:v>0.193851</c:v>
                </c:pt>
                <c:pt idx="23103">
                  <c:v>0.194274</c:v>
                </c:pt>
                <c:pt idx="23104">
                  <c:v>0.19479399999999999</c:v>
                </c:pt>
                <c:pt idx="23105">
                  <c:v>0.195298</c:v>
                </c:pt>
                <c:pt idx="23106">
                  <c:v>0.19562499999999999</c:v>
                </c:pt>
                <c:pt idx="23107">
                  <c:v>0.19611400000000001</c:v>
                </c:pt>
                <c:pt idx="23108">
                  <c:v>0.19636899999999999</c:v>
                </c:pt>
                <c:pt idx="23109">
                  <c:v>0.19677800000000001</c:v>
                </c:pt>
                <c:pt idx="23110">
                  <c:v>0.197185</c:v>
                </c:pt>
                <c:pt idx="23111">
                  <c:v>0.19740099999999999</c:v>
                </c:pt>
                <c:pt idx="23112">
                  <c:v>0.19775799999999999</c:v>
                </c:pt>
                <c:pt idx="23113">
                  <c:v>0.197964</c:v>
                </c:pt>
                <c:pt idx="23114">
                  <c:v>0.19849600000000001</c:v>
                </c:pt>
                <c:pt idx="23115">
                  <c:v>0.19866900000000001</c:v>
                </c:pt>
                <c:pt idx="23116">
                  <c:v>0.198715</c:v>
                </c:pt>
                <c:pt idx="23117">
                  <c:v>0.19909499999999999</c:v>
                </c:pt>
                <c:pt idx="23118">
                  <c:v>0.19922500000000001</c:v>
                </c:pt>
                <c:pt idx="23119">
                  <c:v>0.19944200000000001</c:v>
                </c:pt>
                <c:pt idx="23120">
                  <c:v>0.199487</c:v>
                </c:pt>
                <c:pt idx="23121">
                  <c:v>0.199602</c:v>
                </c:pt>
                <c:pt idx="23122">
                  <c:v>0.19961799999999999</c:v>
                </c:pt>
                <c:pt idx="23123">
                  <c:v>0.19959499999999999</c:v>
                </c:pt>
                <c:pt idx="23124">
                  <c:v>0.199458</c:v>
                </c:pt>
                <c:pt idx="23125">
                  <c:v>0.199517</c:v>
                </c:pt>
                <c:pt idx="23126">
                  <c:v>0.199214</c:v>
                </c:pt>
                <c:pt idx="23127">
                  <c:v>0.19913500000000001</c:v>
                </c:pt>
                <c:pt idx="23128">
                  <c:v>0.19886699999999999</c:v>
                </c:pt>
                <c:pt idx="23129">
                  <c:v>0.198958</c:v>
                </c:pt>
                <c:pt idx="23130">
                  <c:v>0.19850999999999999</c:v>
                </c:pt>
                <c:pt idx="23131">
                  <c:v>0.19817899999999999</c:v>
                </c:pt>
                <c:pt idx="23132">
                  <c:v>0.197768</c:v>
                </c:pt>
                <c:pt idx="23133">
                  <c:v>0.19723599999999999</c:v>
                </c:pt>
                <c:pt idx="23134">
                  <c:v>0.19669900000000001</c:v>
                </c:pt>
                <c:pt idx="23135">
                  <c:v>0.19613800000000001</c:v>
                </c:pt>
                <c:pt idx="23136">
                  <c:v>0.195271</c:v>
                </c:pt>
                <c:pt idx="23137">
                  <c:v>0.194465</c:v>
                </c:pt>
                <c:pt idx="23138">
                  <c:v>0.193684</c:v>
                </c:pt>
                <c:pt idx="23139">
                  <c:v>0.19301599999999999</c:v>
                </c:pt>
                <c:pt idx="23140">
                  <c:v>0.192055</c:v>
                </c:pt>
                <c:pt idx="23141">
                  <c:v>0.19099099999999999</c:v>
                </c:pt>
                <c:pt idx="23142">
                  <c:v>0.19006000000000001</c:v>
                </c:pt>
                <c:pt idx="23143">
                  <c:v>0.18878400000000001</c:v>
                </c:pt>
                <c:pt idx="23144">
                  <c:v>0.18773799999999999</c:v>
                </c:pt>
                <c:pt idx="23145">
                  <c:v>0.186552</c:v>
                </c:pt>
                <c:pt idx="23146">
                  <c:v>0.185247</c:v>
                </c:pt>
                <c:pt idx="23147">
                  <c:v>0.18376799999999999</c:v>
                </c:pt>
                <c:pt idx="23148">
                  <c:v>0.182115</c:v>
                </c:pt>
                <c:pt idx="23149">
                  <c:v>0.18077299999999999</c:v>
                </c:pt>
                <c:pt idx="23150">
                  <c:v>0.17898600000000001</c:v>
                </c:pt>
                <c:pt idx="23151">
                  <c:v>0.177532</c:v>
                </c:pt>
                <c:pt idx="23152">
                  <c:v>0.17569699999999999</c:v>
                </c:pt>
                <c:pt idx="23153">
                  <c:v>0.17382</c:v>
                </c:pt>
                <c:pt idx="23154">
                  <c:v>0.17202200000000001</c:v>
                </c:pt>
                <c:pt idx="23155">
                  <c:v>0.170182</c:v>
                </c:pt>
                <c:pt idx="23156">
                  <c:v>0.16809299999999999</c:v>
                </c:pt>
                <c:pt idx="23157">
                  <c:v>0.16594999999999999</c:v>
                </c:pt>
                <c:pt idx="23158">
                  <c:v>0.16380500000000001</c:v>
                </c:pt>
                <c:pt idx="23159">
                  <c:v>0.16139899999999999</c:v>
                </c:pt>
                <c:pt idx="23160">
                  <c:v>0.15914900000000001</c:v>
                </c:pt>
                <c:pt idx="23161">
                  <c:v>0.15670200000000001</c:v>
                </c:pt>
                <c:pt idx="23162">
                  <c:v>0.15432299999999999</c:v>
                </c:pt>
                <c:pt idx="23163">
                  <c:v>0.15171499999999999</c:v>
                </c:pt>
                <c:pt idx="23164">
                  <c:v>0.14905399999999999</c:v>
                </c:pt>
                <c:pt idx="23165">
                  <c:v>0.14634800000000001</c:v>
                </c:pt>
                <c:pt idx="23166">
                  <c:v>0.14366399999999999</c:v>
                </c:pt>
                <c:pt idx="23167">
                  <c:v>0.14103099999999999</c:v>
                </c:pt>
                <c:pt idx="23168">
                  <c:v>0.13814199999999999</c:v>
                </c:pt>
                <c:pt idx="23169">
                  <c:v>0.13525499999999999</c:v>
                </c:pt>
                <c:pt idx="23170">
                  <c:v>0.13223599999999999</c:v>
                </c:pt>
                <c:pt idx="23171">
                  <c:v>0.129495</c:v>
                </c:pt>
                <c:pt idx="23172">
                  <c:v>0.12631300000000001</c:v>
                </c:pt>
                <c:pt idx="23173">
                  <c:v>0.123108</c:v>
                </c:pt>
                <c:pt idx="23174">
                  <c:v>0.119865</c:v>
                </c:pt>
                <c:pt idx="23175">
                  <c:v>0.116187</c:v>
                </c:pt>
                <c:pt idx="23176">
                  <c:v>0.113057</c:v>
                </c:pt>
                <c:pt idx="23177">
                  <c:v>0.109791</c:v>
                </c:pt>
                <c:pt idx="23178">
                  <c:v>0.106183</c:v>
                </c:pt>
                <c:pt idx="23179">
                  <c:v>0.103001</c:v>
                </c:pt>
                <c:pt idx="23180">
                  <c:v>9.9422399999999994E-2</c:v>
                </c:pt>
                <c:pt idx="23181">
                  <c:v>9.5892199999999997E-2</c:v>
                </c:pt>
                <c:pt idx="23182">
                  <c:v>9.2581200000000002E-2</c:v>
                </c:pt>
                <c:pt idx="23183">
                  <c:v>8.8891899999999996E-2</c:v>
                </c:pt>
                <c:pt idx="23184">
                  <c:v>8.54848E-2</c:v>
                </c:pt>
                <c:pt idx="23185">
                  <c:v>8.1711300000000001E-2</c:v>
                </c:pt>
                <c:pt idx="23186">
                  <c:v>7.7984100000000001E-2</c:v>
                </c:pt>
                <c:pt idx="23187">
                  <c:v>7.4147400000000002E-2</c:v>
                </c:pt>
                <c:pt idx="23188">
                  <c:v>7.03902E-2</c:v>
                </c:pt>
                <c:pt idx="23189">
                  <c:v>6.6619499999999998E-2</c:v>
                </c:pt>
                <c:pt idx="23190">
                  <c:v>6.2761899999999995E-2</c:v>
                </c:pt>
                <c:pt idx="23191">
                  <c:v>5.8901700000000001E-2</c:v>
                </c:pt>
                <c:pt idx="23192">
                  <c:v>5.4974000000000002E-2</c:v>
                </c:pt>
                <c:pt idx="23193">
                  <c:v>5.1368700000000003E-2</c:v>
                </c:pt>
                <c:pt idx="23194">
                  <c:v>4.7329099999999999E-2</c:v>
                </c:pt>
                <c:pt idx="23195">
                  <c:v>4.33249E-2</c:v>
                </c:pt>
                <c:pt idx="23196">
                  <c:v>3.9339600000000002E-2</c:v>
                </c:pt>
                <c:pt idx="23197">
                  <c:v>3.5485700000000002E-2</c:v>
                </c:pt>
                <c:pt idx="23198">
                  <c:v>3.1493E-2</c:v>
                </c:pt>
                <c:pt idx="23199">
                  <c:v>2.7414999999999998E-2</c:v>
                </c:pt>
                <c:pt idx="23200">
                  <c:v>2.34749E-2</c:v>
                </c:pt>
                <c:pt idx="23201">
                  <c:v>1.93061E-2</c:v>
                </c:pt>
                <c:pt idx="23202">
                  <c:v>1.53767E-2</c:v>
                </c:pt>
                <c:pt idx="23203">
                  <c:v>1.1399899999999999E-2</c:v>
                </c:pt>
                <c:pt idx="23204">
                  <c:v>7.2787099999999999E-3</c:v>
                </c:pt>
                <c:pt idx="23205">
                  <c:v>3.2633800000000002E-3</c:v>
                </c:pt>
                <c:pt idx="23206">
                  <c:v>-9.2443699999999996E-4</c:v>
                </c:pt>
                <c:pt idx="23207">
                  <c:v>-4.8022100000000003E-3</c:v>
                </c:pt>
                <c:pt idx="23208">
                  <c:v>-8.9612900000000002E-3</c:v>
                </c:pt>
                <c:pt idx="23209">
                  <c:v>-1.2690399999999999E-2</c:v>
                </c:pt>
                <c:pt idx="23210">
                  <c:v>-1.67911E-2</c:v>
                </c:pt>
                <c:pt idx="23211">
                  <c:v>-2.0557599999999999E-2</c:v>
                </c:pt>
                <c:pt idx="23212">
                  <c:v>-2.4782100000000001E-2</c:v>
                </c:pt>
                <c:pt idx="23213">
                  <c:v>-2.8599699999999999E-2</c:v>
                </c:pt>
                <c:pt idx="23214">
                  <c:v>-3.2253200000000003E-2</c:v>
                </c:pt>
                <c:pt idx="23215">
                  <c:v>-3.6347900000000002E-2</c:v>
                </c:pt>
                <c:pt idx="23216">
                  <c:v>-4.0181799999999997E-2</c:v>
                </c:pt>
                <c:pt idx="23217">
                  <c:v>-4.42694E-2</c:v>
                </c:pt>
                <c:pt idx="23218">
                  <c:v>-4.8023000000000003E-2</c:v>
                </c:pt>
                <c:pt idx="23219">
                  <c:v>-5.2039700000000001E-2</c:v>
                </c:pt>
                <c:pt idx="23220">
                  <c:v>-5.5676099999999999E-2</c:v>
                </c:pt>
                <c:pt idx="23221">
                  <c:v>-5.9545000000000001E-2</c:v>
                </c:pt>
                <c:pt idx="23222">
                  <c:v>-6.3411800000000004E-2</c:v>
                </c:pt>
                <c:pt idx="23223">
                  <c:v>-6.7165600000000006E-2</c:v>
                </c:pt>
                <c:pt idx="23224">
                  <c:v>-7.1045399999999995E-2</c:v>
                </c:pt>
                <c:pt idx="23225">
                  <c:v>-7.4696600000000002E-2</c:v>
                </c:pt>
                <c:pt idx="23226">
                  <c:v>-7.8500399999999998E-2</c:v>
                </c:pt>
                <c:pt idx="23227">
                  <c:v>-8.2155599999999995E-2</c:v>
                </c:pt>
                <c:pt idx="23228">
                  <c:v>-8.5802199999999995E-2</c:v>
                </c:pt>
                <c:pt idx="23229">
                  <c:v>-8.9448600000000003E-2</c:v>
                </c:pt>
                <c:pt idx="23230">
                  <c:v>-9.2991000000000004E-2</c:v>
                </c:pt>
                <c:pt idx="23231">
                  <c:v>-9.6486500000000003E-2</c:v>
                </c:pt>
                <c:pt idx="23232">
                  <c:v>-0.100088</c:v>
                </c:pt>
                <c:pt idx="23233">
                  <c:v>-0.103518</c:v>
                </c:pt>
                <c:pt idx="23234">
                  <c:v>-0.106905</c:v>
                </c:pt>
                <c:pt idx="23235">
                  <c:v>-0.110342</c:v>
                </c:pt>
                <c:pt idx="23236">
                  <c:v>-0.113454</c:v>
                </c:pt>
                <c:pt idx="23237">
                  <c:v>-0.116771</c:v>
                </c:pt>
                <c:pt idx="23238">
                  <c:v>-0.12005</c:v>
                </c:pt>
                <c:pt idx="23239">
                  <c:v>-0.123164</c:v>
                </c:pt>
                <c:pt idx="23240">
                  <c:v>-0.126446</c:v>
                </c:pt>
                <c:pt idx="23241">
                  <c:v>-0.12948899999999999</c:v>
                </c:pt>
                <c:pt idx="23242">
                  <c:v>-0.132631</c:v>
                </c:pt>
                <c:pt idx="23243">
                  <c:v>-0.135573</c:v>
                </c:pt>
                <c:pt idx="23244">
                  <c:v>-0.13864299999999999</c:v>
                </c:pt>
                <c:pt idx="23245">
                  <c:v>-0.14153399999999999</c:v>
                </c:pt>
                <c:pt idx="23246">
                  <c:v>-0.144509</c:v>
                </c:pt>
                <c:pt idx="23247">
                  <c:v>-0.14711299999999999</c:v>
                </c:pt>
                <c:pt idx="23248">
                  <c:v>-0.149783</c:v>
                </c:pt>
                <c:pt idx="23249">
                  <c:v>-0.15241199999999999</c:v>
                </c:pt>
                <c:pt idx="23250">
                  <c:v>-0.155144</c:v>
                </c:pt>
                <c:pt idx="23251">
                  <c:v>-0.157748</c:v>
                </c:pt>
                <c:pt idx="23252">
                  <c:v>-0.16029299999999999</c:v>
                </c:pt>
                <c:pt idx="23253">
                  <c:v>-0.16272</c:v>
                </c:pt>
                <c:pt idx="23254">
                  <c:v>-0.16497999999999999</c:v>
                </c:pt>
                <c:pt idx="23255">
                  <c:v>-0.167433</c:v>
                </c:pt>
                <c:pt idx="23256">
                  <c:v>-0.16979900000000001</c:v>
                </c:pt>
                <c:pt idx="23257">
                  <c:v>-0.171899</c:v>
                </c:pt>
                <c:pt idx="23258">
                  <c:v>-0.17413000000000001</c:v>
                </c:pt>
                <c:pt idx="23259">
                  <c:v>-0.176039</c:v>
                </c:pt>
                <c:pt idx="23260">
                  <c:v>-0.17811399999999999</c:v>
                </c:pt>
                <c:pt idx="23261">
                  <c:v>-0.17999799999999999</c:v>
                </c:pt>
                <c:pt idx="23262">
                  <c:v>-0.18216599999999999</c:v>
                </c:pt>
                <c:pt idx="23263">
                  <c:v>-0.18393699999999999</c:v>
                </c:pt>
                <c:pt idx="23264">
                  <c:v>-0.185694</c:v>
                </c:pt>
                <c:pt idx="23265">
                  <c:v>-0.18743099999999999</c:v>
                </c:pt>
                <c:pt idx="23266">
                  <c:v>-0.18898400000000001</c:v>
                </c:pt>
                <c:pt idx="23267">
                  <c:v>-0.19062499999999999</c:v>
                </c:pt>
                <c:pt idx="23268">
                  <c:v>-0.192167</c:v>
                </c:pt>
                <c:pt idx="23269">
                  <c:v>-0.193492</c:v>
                </c:pt>
                <c:pt idx="23270">
                  <c:v>-0.194996</c:v>
                </c:pt>
                <c:pt idx="23271">
                  <c:v>-0.19636799999999999</c:v>
                </c:pt>
                <c:pt idx="23272">
                  <c:v>-0.197634</c:v>
                </c:pt>
                <c:pt idx="23273">
                  <c:v>-0.19892799999999999</c:v>
                </c:pt>
                <c:pt idx="23274">
                  <c:v>-0.20005300000000001</c:v>
                </c:pt>
                <c:pt idx="23275">
                  <c:v>-0.20108300000000001</c:v>
                </c:pt>
                <c:pt idx="23276">
                  <c:v>-0.20204800000000001</c:v>
                </c:pt>
                <c:pt idx="23277">
                  <c:v>-0.202959</c:v>
                </c:pt>
                <c:pt idx="23278">
                  <c:v>-0.20385600000000001</c:v>
                </c:pt>
                <c:pt idx="23279">
                  <c:v>-0.204677</c:v>
                </c:pt>
                <c:pt idx="23280">
                  <c:v>-0.205179</c:v>
                </c:pt>
                <c:pt idx="23281">
                  <c:v>-0.20564199999999999</c:v>
                </c:pt>
                <c:pt idx="23282">
                  <c:v>-0.20658799999999999</c:v>
                </c:pt>
                <c:pt idx="23283">
                  <c:v>-0.20716100000000001</c:v>
                </c:pt>
                <c:pt idx="23284">
                  <c:v>-0.20749000000000001</c:v>
                </c:pt>
                <c:pt idx="23285">
                  <c:v>-0.20807300000000001</c:v>
                </c:pt>
                <c:pt idx="23286">
                  <c:v>-0.20871999999999999</c:v>
                </c:pt>
                <c:pt idx="23287">
                  <c:v>-0.20915700000000001</c:v>
                </c:pt>
                <c:pt idx="23288">
                  <c:v>-0.20947399999999999</c:v>
                </c:pt>
                <c:pt idx="23289">
                  <c:v>-0.20993200000000001</c:v>
                </c:pt>
                <c:pt idx="23290">
                  <c:v>-0.21023700000000001</c:v>
                </c:pt>
                <c:pt idx="23291">
                  <c:v>-0.210116</c:v>
                </c:pt>
                <c:pt idx="23292">
                  <c:v>-0.21063699999999999</c:v>
                </c:pt>
                <c:pt idx="23293">
                  <c:v>-0.21060100000000001</c:v>
                </c:pt>
                <c:pt idx="23294">
                  <c:v>-0.21095900000000001</c:v>
                </c:pt>
                <c:pt idx="23295">
                  <c:v>-0.21102299999999999</c:v>
                </c:pt>
                <c:pt idx="23296">
                  <c:v>-0.21124999999999999</c:v>
                </c:pt>
                <c:pt idx="23297">
                  <c:v>-0.211142</c:v>
                </c:pt>
                <c:pt idx="23298">
                  <c:v>-0.211205</c:v>
                </c:pt>
                <c:pt idx="23299">
                  <c:v>-0.21135200000000001</c:v>
                </c:pt>
                <c:pt idx="23300">
                  <c:v>-0.211477</c:v>
                </c:pt>
                <c:pt idx="23301">
                  <c:v>-0.21122299999999999</c:v>
                </c:pt>
                <c:pt idx="23302">
                  <c:v>-0.21123900000000001</c:v>
                </c:pt>
                <c:pt idx="23303">
                  <c:v>-0.211092</c:v>
                </c:pt>
                <c:pt idx="23304">
                  <c:v>-0.210953</c:v>
                </c:pt>
                <c:pt idx="23305">
                  <c:v>-0.21080399999999999</c:v>
                </c:pt>
                <c:pt idx="23306">
                  <c:v>-0.21081900000000001</c:v>
                </c:pt>
                <c:pt idx="23307">
                  <c:v>-0.21057400000000001</c:v>
                </c:pt>
                <c:pt idx="23308">
                  <c:v>-0.210506</c:v>
                </c:pt>
                <c:pt idx="23309">
                  <c:v>-0.21027999999999999</c:v>
                </c:pt>
                <c:pt idx="23310">
                  <c:v>-0.210393</c:v>
                </c:pt>
                <c:pt idx="23311">
                  <c:v>-0.21029600000000001</c:v>
                </c:pt>
                <c:pt idx="23312">
                  <c:v>-0.21005499999999999</c:v>
                </c:pt>
                <c:pt idx="23313">
                  <c:v>-0.21009900000000001</c:v>
                </c:pt>
                <c:pt idx="23314">
                  <c:v>-0.20993500000000001</c:v>
                </c:pt>
                <c:pt idx="23315">
                  <c:v>-0.20979999999999999</c:v>
                </c:pt>
                <c:pt idx="23316">
                  <c:v>-0.209898</c:v>
                </c:pt>
                <c:pt idx="23317">
                  <c:v>-0.209927</c:v>
                </c:pt>
                <c:pt idx="23318">
                  <c:v>-0.209842</c:v>
                </c:pt>
                <c:pt idx="23319">
                  <c:v>-0.20966499999999999</c:v>
                </c:pt>
                <c:pt idx="23320">
                  <c:v>-0.20980199999999999</c:v>
                </c:pt>
                <c:pt idx="23321">
                  <c:v>-0.20988100000000001</c:v>
                </c:pt>
                <c:pt idx="23322">
                  <c:v>-0.20996000000000001</c:v>
                </c:pt>
                <c:pt idx="23323">
                  <c:v>-0.20974200000000001</c:v>
                </c:pt>
                <c:pt idx="23324">
                  <c:v>-0.20999200000000001</c:v>
                </c:pt>
                <c:pt idx="23325">
                  <c:v>-0.21007100000000001</c:v>
                </c:pt>
                <c:pt idx="23326">
                  <c:v>-0.21033099999999999</c:v>
                </c:pt>
                <c:pt idx="23327">
                  <c:v>-0.21056</c:v>
                </c:pt>
                <c:pt idx="23328">
                  <c:v>-0.21068700000000001</c:v>
                </c:pt>
                <c:pt idx="23329">
                  <c:v>-0.21095700000000001</c:v>
                </c:pt>
                <c:pt idx="23330">
                  <c:v>-0.21113100000000001</c:v>
                </c:pt>
                <c:pt idx="23331">
                  <c:v>-0.211393</c:v>
                </c:pt>
                <c:pt idx="23332">
                  <c:v>-0.21165</c:v>
                </c:pt>
                <c:pt idx="23333">
                  <c:v>-0.212203</c:v>
                </c:pt>
                <c:pt idx="23334">
                  <c:v>-0.212259</c:v>
                </c:pt>
                <c:pt idx="23335">
                  <c:v>-0.21265600000000001</c:v>
                </c:pt>
                <c:pt idx="23336">
                  <c:v>-0.21295500000000001</c:v>
                </c:pt>
                <c:pt idx="23337">
                  <c:v>-0.21363799999999999</c:v>
                </c:pt>
                <c:pt idx="23338">
                  <c:v>-0.21418400000000001</c:v>
                </c:pt>
                <c:pt idx="23339">
                  <c:v>-0.21454500000000001</c:v>
                </c:pt>
                <c:pt idx="23340">
                  <c:v>-0.215</c:v>
                </c:pt>
                <c:pt idx="23341">
                  <c:v>-0.21553</c:v>
                </c:pt>
                <c:pt idx="23342">
                  <c:v>-0.21632000000000001</c:v>
                </c:pt>
                <c:pt idx="23343">
                  <c:v>-0.216944</c:v>
                </c:pt>
                <c:pt idx="23344">
                  <c:v>-0.21768399999999999</c:v>
                </c:pt>
                <c:pt idx="23345">
                  <c:v>-0.21818000000000001</c:v>
                </c:pt>
                <c:pt idx="23346">
                  <c:v>-0.21893099999999999</c:v>
                </c:pt>
                <c:pt idx="23347">
                  <c:v>-0.21972900000000001</c:v>
                </c:pt>
                <c:pt idx="23348">
                  <c:v>-0.22070400000000001</c:v>
                </c:pt>
                <c:pt idx="23349">
                  <c:v>-0.22161600000000001</c:v>
                </c:pt>
                <c:pt idx="23350">
                  <c:v>-0.22220000000000001</c:v>
                </c:pt>
                <c:pt idx="23351">
                  <c:v>-0.22320999999999999</c:v>
                </c:pt>
                <c:pt idx="23352">
                  <c:v>-0.22394500000000001</c:v>
                </c:pt>
                <c:pt idx="23353">
                  <c:v>-0.22497300000000001</c:v>
                </c:pt>
                <c:pt idx="23354">
                  <c:v>-0.22592799999999999</c:v>
                </c:pt>
                <c:pt idx="23355">
                  <c:v>-0.22681399999999999</c:v>
                </c:pt>
                <c:pt idx="23356">
                  <c:v>-0.22789200000000001</c:v>
                </c:pt>
                <c:pt idx="23357">
                  <c:v>-0.22863</c:v>
                </c:pt>
                <c:pt idx="23358">
                  <c:v>-0.229965</c:v>
                </c:pt>
                <c:pt idx="23359">
                  <c:v>-0.23094799999999999</c:v>
                </c:pt>
                <c:pt idx="23360">
                  <c:v>-0.23208200000000001</c:v>
                </c:pt>
                <c:pt idx="23361">
                  <c:v>-0.232906</c:v>
                </c:pt>
                <c:pt idx="23362">
                  <c:v>-0.23413600000000001</c:v>
                </c:pt>
                <c:pt idx="23363">
                  <c:v>-0.235208</c:v>
                </c:pt>
                <c:pt idx="23364">
                  <c:v>-0.23637</c:v>
                </c:pt>
                <c:pt idx="23365">
                  <c:v>-0.23752899999999999</c:v>
                </c:pt>
                <c:pt idx="23366">
                  <c:v>-0.23846600000000001</c:v>
                </c:pt>
                <c:pt idx="23367">
                  <c:v>-0.239733</c:v>
                </c:pt>
                <c:pt idx="23368">
                  <c:v>-0.24071999999999999</c:v>
                </c:pt>
                <c:pt idx="23369">
                  <c:v>-0.24205099999999999</c:v>
                </c:pt>
                <c:pt idx="23370">
                  <c:v>-0.24329400000000001</c:v>
                </c:pt>
                <c:pt idx="23371">
                  <c:v>-0.244562</c:v>
                </c:pt>
                <c:pt idx="23372">
                  <c:v>-0.24573500000000001</c:v>
                </c:pt>
                <c:pt idx="23373">
                  <c:v>-0.24682399999999999</c:v>
                </c:pt>
                <c:pt idx="23374">
                  <c:v>-0.24792500000000001</c:v>
                </c:pt>
                <c:pt idx="23375">
                  <c:v>-0.249332</c:v>
                </c:pt>
                <c:pt idx="23376">
                  <c:v>-0.25057499999999999</c:v>
                </c:pt>
                <c:pt idx="23377">
                  <c:v>-0.25173499999999999</c:v>
                </c:pt>
                <c:pt idx="23378">
                  <c:v>-0.252996</c:v>
                </c:pt>
                <c:pt idx="23379">
                  <c:v>-0.254214</c:v>
                </c:pt>
                <c:pt idx="23380">
                  <c:v>-0.25574400000000003</c:v>
                </c:pt>
                <c:pt idx="23381">
                  <c:v>-0.25689899999999999</c:v>
                </c:pt>
                <c:pt idx="23382">
                  <c:v>-0.25803900000000002</c:v>
                </c:pt>
                <c:pt idx="23383">
                  <c:v>-0.259214</c:v>
                </c:pt>
                <c:pt idx="23384">
                  <c:v>-0.26022600000000001</c:v>
                </c:pt>
                <c:pt idx="23385">
                  <c:v>-0.26133299999999998</c:v>
                </c:pt>
                <c:pt idx="23386">
                  <c:v>-0.26250400000000002</c:v>
                </c:pt>
                <c:pt idx="23387">
                  <c:v>-0.26353900000000002</c:v>
                </c:pt>
                <c:pt idx="23388">
                  <c:v>-0.26454100000000003</c:v>
                </c:pt>
                <c:pt idx="23389">
                  <c:v>-0.26552500000000001</c:v>
                </c:pt>
                <c:pt idx="23390">
                  <c:v>-0.266648</c:v>
                </c:pt>
                <c:pt idx="23391">
                  <c:v>-0.26769500000000002</c:v>
                </c:pt>
                <c:pt idx="23392">
                  <c:v>-0.26883800000000002</c:v>
                </c:pt>
                <c:pt idx="23393">
                  <c:v>-0.26952700000000002</c:v>
                </c:pt>
                <c:pt idx="23394">
                  <c:v>-0.27055000000000001</c:v>
                </c:pt>
                <c:pt idx="23395">
                  <c:v>-0.27146999999999999</c:v>
                </c:pt>
                <c:pt idx="23396">
                  <c:v>-0.272424</c:v>
                </c:pt>
                <c:pt idx="23397">
                  <c:v>-0.27310099999999998</c:v>
                </c:pt>
                <c:pt idx="23398">
                  <c:v>-0.27393600000000001</c:v>
                </c:pt>
                <c:pt idx="23399">
                  <c:v>-0.27434500000000001</c:v>
                </c:pt>
                <c:pt idx="23400">
                  <c:v>-0.275113</c:v>
                </c:pt>
                <c:pt idx="23401">
                  <c:v>-0.27597899999999997</c:v>
                </c:pt>
                <c:pt idx="23402">
                  <c:v>-0.276391</c:v>
                </c:pt>
                <c:pt idx="23403">
                  <c:v>-0.27696500000000002</c:v>
                </c:pt>
                <c:pt idx="23404">
                  <c:v>-0.27766600000000002</c:v>
                </c:pt>
                <c:pt idx="23405">
                  <c:v>-0.27818799999999999</c:v>
                </c:pt>
                <c:pt idx="23406">
                  <c:v>-0.27866600000000002</c:v>
                </c:pt>
                <c:pt idx="23407">
                  <c:v>-0.27915600000000002</c:v>
                </c:pt>
                <c:pt idx="23408">
                  <c:v>-0.27940500000000001</c:v>
                </c:pt>
                <c:pt idx="23409">
                  <c:v>-0.279783</c:v>
                </c:pt>
                <c:pt idx="23410">
                  <c:v>-0.28019300000000003</c:v>
                </c:pt>
                <c:pt idx="23411">
                  <c:v>-0.280559</c:v>
                </c:pt>
                <c:pt idx="23412">
                  <c:v>-0.28042099999999998</c:v>
                </c:pt>
                <c:pt idx="23413">
                  <c:v>-0.28065000000000001</c:v>
                </c:pt>
                <c:pt idx="23414">
                  <c:v>-0.28079199999999999</c:v>
                </c:pt>
                <c:pt idx="23415">
                  <c:v>-0.28085900000000003</c:v>
                </c:pt>
                <c:pt idx="23416">
                  <c:v>-0.28067599999999998</c:v>
                </c:pt>
                <c:pt idx="23417">
                  <c:v>-0.28073900000000002</c:v>
                </c:pt>
                <c:pt idx="23418">
                  <c:v>-0.28067399999999998</c:v>
                </c:pt>
                <c:pt idx="23419">
                  <c:v>-0.28051199999999998</c:v>
                </c:pt>
                <c:pt idx="23420">
                  <c:v>-0.28000799999999998</c:v>
                </c:pt>
                <c:pt idx="23421">
                  <c:v>-0.27989399999999998</c:v>
                </c:pt>
                <c:pt idx="23422">
                  <c:v>-0.27932499999999999</c:v>
                </c:pt>
                <c:pt idx="23423">
                  <c:v>-0.27905999999999997</c:v>
                </c:pt>
                <c:pt idx="23424">
                  <c:v>-0.278306</c:v>
                </c:pt>
                <c:pt idx="23425">
                  <c:v>-0.27771000000000001</c:v>
                </c:pt>
                <c:pt idx="23426">
                  <c:v>-0.27706399999999998</c:v>
                </c:pt>
                <c:pt idx="23427">
                  <c:v>-0.27625100000000002</c:v>
                </c:pt>
                <c:pt idx="23428">
                  <c:v>-0.27563599999999999</c:v>
                </c:pt>
                <c:pt idx="23429">
                  <c:v>-0.27468900000000002</c:v>
                </c:pt>
                <c:pt idx="23430">
                  <c:v>-0.27367200000000003</c:v>
                </c:pt>
                <c:pt idx="23431">
                  <c:v>-0.272511</c:v>
                </c:pt>
                <c:pt idx="23432">
                  <c:v>-0.27152599999999999</c:v>
                </c:pt>
                <c:pt idx="23433">
                  <c:v>-0.270229</c:v>
                </c:pt>
                <c:pt idx="23434">
                  <c:v>-0.269289</c:v>
                </c:pt>
                <c:pt idx="23435">
                  <c:v>-0.26775100000000002</c:v>
                </c:pt>
                <c:pt idx="23436">
                  <c:v>-0.26639400000000002</c:v>
                </c:pt>
                <c:pt idx="23437">
                  <c:v>-0.26487100000000002</c:v>
                </c:pt>
                <c:pt idx="23438">
                  <c:v>-0.26348100000000002</c:v>
                </c:pt>
                <c:pt idx="23439">
                  <c:v>-0.26166</c:v>
                </c:pt>
                <c:pt idx="23440">
                  <c:v>-0.26017099999999999</c:v>
                </c:pt>
                <c:pt idx="23441">
                  <c:v>-0.25867600000000002</c:v>
                </c:pt>
                <c:pt idx="23442">
                  <c:v>-0.256936</c:v>
                </c:pt>
                <c:pt idx="23443">
                  <c:v>-0.25479099999999999</c:v>
                </c:pt>
                <c:pt idx="23444">
                  <c:v>-0.25351899999999999</c:v>
                </c:pt>
                <c:pt idx="23445">
                  <c:v>-0.25155300000000003</c:v>
                </c:pt>
                <c:pt idx="23446">
                  <c:v>-0.249527</c:v>
                </c:pt>
                <c:pt idx="23447">
                  <c:v>-0.24735799999999999</c:v>
                </c:pt>
                <c:pt idx="23448">
                  <c:v>-0.24537100000000001</c:v>
                </c:pt>
                <c:pt idx="23449">
                  <c:v>-0.24332899999999999</c:v>
                </c:pt>
                <c:pt idx="23450">
                  <c:v>-0.240925</c:v>
                </c:pt>
                <c:pt idx="23451">
                  <c:v>-0.23863699999999999</c:v>
                </c:pt>
                <c:pt idx="23452">
                  <c:v>-0.23605699999999999</c:v>
                </c:pt>
                <c:pt idx="23453">
                  <c:v>-0.233816</c:v>
                </c:pt>
                <c:pt idx="23454">
                  <c:v>-0.23136499999999999</c:v>
                </c:pt>
                <c:pt idx="23455">
                  <c:v>-0.22873099999999999</c:v>
                </c:pt>
                <c:pt idx="23456">
                  <c:v>-0.225992</c:v>
                </c:pt>
                <c:pt idx="23457">
                  <c:v>-0.223472</c:v>
                </c:pt>
                <c:pt idx="23458">
                  <c:v>-0.22081600000000001</c:v>
                </c:pt>
                <c:pt idx="23459">
                  <c:v>-0.21781600000000001</c:v>
                </c:pt>
                <c:pt idx="23460">
                  <c:v>-0.21518699999999999</c:v>
                </c:pt>
                <c:pt idx="23461">
                  <c:v>-0.21206800000000001</c:v>
                </c:pt>
                <c:pt idx="23462">
                  <c:v>-0.209037</c:v>
                </c:pt>
                <c:pt idx="23463">
                  <c:v>-0.20594000000000001</c:v>
                </c:pt>
                <c:pt idx="23464">
                  <c:v>-0.20300699999999999</c:v>
                </c:pt>
                <c:pt idx="23465">
                  <c:v>-0.199659</c:v>
                </c:pt>
                <c:pt idx="23466">
                  <c:v>-0.196435</c:v>
                </c:pt>
                <c:pt idx="23467">
                  <c:v>-0.193277</c:v>
                </c:pt>
                <c:pt idx="23468">
                  <c:v>-0.189889</c:v>
                </c:pt>
                <c:pt idx="23469">
                  <c:v>-0.186609</c:v>
                </c:pt>
                <c:pt idx="23470">
                  <c:v>-0.18341199999999999</c:v>
                </c:pt>
                <c:pt idx="23471">
                  <c:v>-0.17976900000000001</c:v>
                </c:pt>
                <c:pt idx="23472">
                  <c:v>-0.176375</c:v>
                </c:pt>
                <c:pt idx="23473">
                  <c:v>-0.17285500000000001</c:v>
                </c:pt>
                <c:pt idx="23474">
                  <c:v>-0.169512</c:v>
                </c:pt>
                <c:pt idx="23475">
                  <c:v>-0.16579099999999999</c:v>
                </c:pt>
                <c:pt idx="23476">
                  <c:v>-0.16217799999999999</c:v>
                </c:pt>
                <c:pt idx="23477">
                  <c:v>-0.158549</c:v>
                </c:pt>
                <c:pt idx="23478">
                  <c:v>-0.15493199999999999</c:v>
                </c:pt>
                <c:pt idx="23479">
                  <c:v>-0.15121000000000001</c:v>
                </c:pt>
                <c:pt idx="23480">
                  <c:v>-0.147531</c:v>
                </c:pt>
                <c:pt idx="23481">
                  <c:v>-0.143766</c:v>
                </c:pt>
                <c:pt idx="23482">
                  <c:v>-0.139988</c:v>
                </c:pt>
                <c:pt idx="23483">
                  <c:v>-0.13639999999999999</c:v>
                </c:pt>
                <c:pt idx="23484">
                  <c:v>-0.13248699999999999</c:v>
                </c:pt>
                <c:pt idx="23485">
                  <c:v>-0.12869700000000001</c:v>
                </c:pt>
                <c:pt idx="23486">
                  <c:v>-0.12492200000000001</c:v>
                </c:pt>
                <c:pt idx="23487">
                  <c:v>-0.12098200000000001</c:v>
                </c:pt>
                <c:pt idx="23488">
                  <c:v>-0.116996</c:v>
                </c:pt>
                <c:pt idx="23489">
                  <c:v>-0.113325</c:v>
                </c:pt>
                <c:pt idx="23490">
                  <c:v>-0.109468</c:v>
                </c:pt>
                <c:pt idx="23491">
                  <c:v>-0.105516</c:v>
                </c:pt>
                <c:pt idx="23492">
                  <c:v>-0.101731</c:v>
                </c:pt>
                <c:pt idx="23493">
                  <c:v>-9.7882399999999994E-2</c:v>
                </c:pt>
                <c:pt idx="23494">
                  <c:v>-9.4109899999999996E-2</c:v>
                </c:pt>
                <c:pt idx="23495">
                  <c:v>-9.0170399999999998E-2</c:v>
                </c:pt>
                <c:pt idx="23496">
                  <c:v>-8.6552100000000007E-2</c:v>
                </c:pt>
                <c:pt idx="23497">
                  <c:v>-8.2505200000000001E-2</c:v>
                </c:pt>
                <c:pt idx="23498">
                  <c:v>-7.8670799999999999E-2</c:v>
                </c:pt>
                <c:pt idx="23499">
                  <c:v>-7.4621000000000007E-2</c:v>
                </c:pt>
                <c:pt idx="23500">
                  <c:v>-7.0722800000000002E-2</c:v>
                </c:pt>
                <c:pt idx="23501">
                  <c:v>-6.6835900000000004E-2</c:v>
                </c:pt>
                <c:pt idx="23502">
                  <c:v>-6.2694100000000003E-2</c:v>
                </c:pt>
                <c:pt idx="23503">
                  <c:v>-5.8956599999999998E-2</c:v>
                </c:pt>
                <c:pt idx="23504">
                  <c:v>-5.51356E-2</c:v>
                </c:pt>
                <c:pt idx="23505">
                  <c:v>-5.1410200000000003E-2</c:v>
                </c:pt>
                <c:pt idx="23506">
                  <c:v>-4.7591799999999997E-2</c:v>
                </c:pt>
                <c:pt idx="23507">
                  <c:v>-4.38425E-2</c:v>
                </c:pt>
                <c:pt idx="23508">
                  <c:v>-4.0017900000000002E-2</c:v>
                </c:pt>
                <c:pt idx="23509">
                  <c:v>-3.6473699999999998E-2</c:v>
                </c:pt>
                <c:pt idx="23510">
                  <c:v>-3.2617599999999997E-2</c:v>
                </c:pt>
                <c:pt idx="23511">
                  <c:v>-2.8969700000000001E-2</c:v>
                </c:pt>
                <c:pt idx="23512">
                  <c:v>-2.5297099999999999E-2</c:v>
                </c:pt>
                <c:pt idx="23513">
                  <c:v>-2.1575400000000002E-2</c:v>
                </c:pt>
                <c:pt idx="23514">
                  <c:v>-1.8030600000000001E-2</c:v>
                </c:pt>
                <c:pt idx="23515">
                  <c:v>-1.43666E-2</c:v>
                </c:pt>
                <c:pt idx="23516">
                  <c:v>-1.0869E-2</c:v>
                </c:pt>
                <c:pt idx="23517">
                  <c:v>-7.3396099999999999E-3</c:v>
                </c:pt>
                <c:pt idx="23518">
                  <c:v>-3.76028E-3</c:v>
                </c:pt>
                <c:pt idx="23519">
                  <c:v>-5.8856800000000003E-4</c:v>
                </c:pt>
                <c:pt idx="23520">
                  <c:v>3.0554900000000001E-3</c:v>
                </c:pt>
                <c:pt idx="23521">
                  <c:v>6.2788699999999998E-3</c:v>
                </c:pt>
                <c:pt idx="23522">
                  <c:v>9.7734499999999995E-3</c:v>
                </c:pt>
                <c:pt idx="23523">
                  <c:v>1.2890799999999999E-2</c:v>
                </c:pt>
                <c:pt idx="23524">
                  <c:v>1.67245E-2</c:v>
                </c:pt>
                <c:pt idx="23525">
                  <c:v>1.9744399999999999E-2</c:v>
                </c:pt>
                <c:pt idx="23526">
                  <c:v>2.2996099999999998E-2</c:v>
                </c:pt>
                <c:pt idx="23527">
                  <c:v>2.6383899999999998E-2</c:v>
                </c:pt>
                <c:pt idx="23528">
                  <c:v>2.9255300000000001E-2</c:v>
                </c:pt>
                <c:pt idx="23529">
                  <c:v>3.3087999999999999E-2</c:v>
                </c:pt>
                <c:pt idx="23530">
                  <c:v>3.5682600000000002E-2</c:v>
                </c:pt>
                <c:pt idx="23531">
                  <c:v>3.8926099999999998E-2</c:v>
                </c:pt>
                <c:pt idx="23532">
                  <c:v>4.16978E-2</c:v>
                </c:pt>
                <c:pt idx="23533">
                  <c:v>4.4807899999999998E-2</c:v>
                </c:pt>
                <c:pt idx="23534">
                  <c:v>4.8045499999999998E-2</c:v>
                </c:pt>
                <c:pt idx="23535">
                  <c:v>5.1010300000000001E-2</c:v>
                </c:pt>
                <c:pt idx="23536">
                  <c:v>5.3996500000000003E-2</c:v>
                </c:pt>
                <c:pt idx="23537">
                  <c:v>5.6758999999999997E-2</c:v>
                </c:pt>
                <c:pt idx="23538">
                  <c:v>5.9735299999999998E-2</c:v>
                </c:pt>
                <c:pt idx="23539">
                  <c:v>6.2669199999999994E-2</c:v>
                </c:pt>
                <c:pt idx="23540">
                  <c:v>6.5598500000000004E-2</c:v>
                </c:pt>
                <c:pt idx="23541">
                  <c:v>6.8287200000000006E-2</c:v>
                </c:pt>
                <c:pt idx="23542">
                  <c:v>7.0933200000000002E-2</c:v>
                </c:pt>
                <c:pt idx="23543">
                  <c:v>7.3592299999999999E-2</c:v>
                </c:pt>
                <c:pt idx="23544">
                  <c:v>7.6109999999999997E-2</c:v>
                </c:pt>
                <c:pt idx="23545">
                  <c:v>7.8751600000000005E-2</c:v>
                </c:pt>
                <c:pt idx="23546">
                  <c:v>8.1066200000000005E-2</c:v>
                </c:pt>
                <c:pt idx="23547" formatCode="0.00E+00">
                  <c:v>8.3532300000000004E-2</c:v>
                </c:pt>
                <c:pt idx="23548">
                  <c:v>8.6016499999999996E-2</c:v>
                </c:pt>
                <c:pt idx="23549">
                  <c:v>8.8578599999999993E-2</c:v>
                </c:pt>
                <c:pt idx="23550">
                  <c:v>9.10464E-2</c:v>
                </c:pt>
                <c:pt idx="23551">
                  <c:v>9.3571799999999997E-2</c:v>
                </c:pt>
                <c:pt idx="23552">
                  <c:v>9.5910200000000001E-2</c:v>
                </c:pt>
                <c:pt idx="23553">
                  <c:v>9.8396700000000004E-2</c:v>
                </c:pt>
                <c:pt idx="23554">
                  <c:v>0.10086199999999999</c:v>
                </c:pt>
                <c:pt idx="23555">
                  <c:v>0.103184</c:v>
                </c:pt>
                <c:pt idx="23556">
                  <c:v>0.105646</c:v>
                </c:pt>
                <c:pt idx="23557">
                  <c:v>0.10774300000000001</c:v>
                </c:pt>
                <c:pt idx="23558">
                  <c:v>0.110136</c:v>
                </c:pt>
                <c:pt idx="23559">
                  <c:v>0.112207</c:v>
                </c:pt>
                <c:pt idx="23560">
                  <c:v>0.114579</c:v>
                </c:pt>
                <c:pt idx="23561">
                  <c:v>0.11665399999999999</c:v>
                </c:pt>
                <c:pt idx="23562">
                  <c:v>0.118939</c:v>
                </c:pt>
                <c:pt idx="23563">
                  <c:v>0.121035</c:v>
                </c:pt>
                <c:pt idx="23564">
                  <c:v>0.123238</c:v>
                </c:pt>
                <c:pt idx="23565">
                  <c:v>0.12546399999999999</c:v>
                </c:pt>
                <c:pt idx="23566">
                  <c:v>0.12768499999999999</c:v>
                </c:pt>
                <c:pt idx="23567">
                  <c:v>0.12981200000000001</c:v>
                </c:pt>
                <c:pt idx="23568">
                  <c:v>0.131828</c:v>
                </c:pt>
                <c:pt idx="23569">
                  <c:v>0.13428200000000001</c:v>
                </c:pt>
                <c:pt idx="23570">
                  <c:v>0.13614000000000001</c:v>
                </c:pt>
                <c:pt idx="23571">
                  <c:v>0.13846</c:v>
                </c:pt>
                <c:pt idx="23572">
                  <c:v>0.14022999999999999</c:v>
                </c:pt>
                <c:pt idx="23573">
                  <c:v>0.14232800000000001</c:v>
                </c:pt>
                <c:pt idx="23574">
                  <c:v>0.14455000000000001</c:v>
                </c:pt>
                <c:pt idx="23575">
                  <c:v>0.14640500000000001</c:v>
                </c:pt>
                <c:pt idx="23576">
                  <c:v>0.148339</c:v>
                </c:pt>
                <c:pt idx="23577">
                  <c:v>0.15040799999999999</c:v>
                </c:pt>
                <c:pt idx="23578">
                  <c:v>0.15246399999999999</c:v>
                </c:pt>
                <c:pt idx="23579">
                  <c:v>0.15443699999999999</c:v>
                </c:pt>
                <c:pt idx="23580">
                  <c:v>0.15659500000000001</c:v>
                </c:pt>
                <c:pt idx="23581">
                  <c:v>0.158439</c:v>
                </c:pt>
                <c:pt idx="23582">
                  <c:v>0.16067899999999999</c:v>
                </c:pt>
                <c:pt idx="23583">
                  <c:v>0.162799</c:v>
                </c:pt>
                <c:pt idx="23584">
                  <c:v>0.16459199999999999</c:v>
                </c:pt>
                <c:pt idx="23585">
                  <c:v>0.16687199999999999</c:v>
                </c:pt>
                <c:pt idx="23586">
                  <c:v>0.16869500000000001</c:v>
                </c:pt>
                <c:pt idx="23587">
                  <c:v>0.17088200000000001</c:v>
                </c:pt>
                <c:pt idx="23588">
                  <c:v>0.17300599999999999</c:v>
                </c:pt>
                <c:pt idx="23589">
                  <c:v>0.17500399999999999</c:v>
                </c:pt>
                <c:pt idx="23590">
                  <c:v>0.17730399999999999</c:v>
                </c:pt>
                <c:pt idx="23591">
                  <c:v>0.17938000000000001</c:v>
                </c:pt>
                <c:pt idx="23592">
                  <c:v>0.181676</c:v>
                </c:pt>
                <c:pt idx="23593">
                  <c:v>0.18373100000000001</c:v>
                </c:pt>
                <c:pt idx="23594">
                  <c:v>0.186083</c:v>
                </c:pt>
                <c:pt idx="23595">
                  <c:v>0.188303</c:v>
                </c:pt>
                <c:pt idx="23596">
                  <c:v>0.19067400000000001</c:v>
                </c:pt>
                <c:pt idx="23597">
                  <c:v>0.19267400000000001</c:v>
                </c:pt>
                <c:pt idx="23598">
                  <c:v>0.194934</c:v>
                </c:pt>
                <c:pt idx="23599">
                  <c:v>0.19745799999999999</c:v>
                </c:pt>
                <c:pt idx="23600">
                  <c:v>0.19961799999999999</c:v>
                </c:pt>
                <c:pt idx="23601">
                  <c:v>0.201906</c:v>
                </c:pt>
                <c:pt idx="23602">
                  <c:v>0.20415800000000001</c:v>
                </c:pt>
                <c:pt idx="23603">
                  <c:v>0.20676900000000001</c:v>
                </c:pt>
                <c:pt idx="23604">
                  <c:v>0.20898</c:v>
                </c:pt>
                <c:pt idx="23605">
                  <c:v>0.21165300000000001</c:v>
                </c:pt>
                <c:pt idx="23606">
                  <c:v>0.213944</c:v>
                </c:pt>
                <c:pt idx="23607">
                  <c:v>0.216415</c:v>
                </c:pt>
                <c:pt idx="23608">
                  <c:v>0.21879199999999999</c:v>
                </c:pt>
                <c:pt idx="23609">
                  <c:v>0.22139800000000001</c:v>
                </c:pt>
                <c:pt idx="23610">
                  <c:v>0.22400400000000001</c:v>
                </c:pt>
                <c:pt idx="23611">
                  <c:v>0.22625700000000001</c:v>
                </c:pt>
                <c:pt idx="23612">
                  <c:v>0.228992</c:v>
                </c:pt>
                <c:pt idx="23613">
                  <c:v>0.23130999999999999</c:v>
                </c:pt>
                <c:pt idx="23614">
                  <c:v>0.23411499999999999</c:v>
                </c:pt>
                <c:pt idx="23615">
                  <c:v>0.23674600000000001</c:v>
                </c:pt>
                <c:pt idx="23616">
                  <c:v>0.23927799999999999</c:v>
                </c:pt>
                <c:pt idx="23617">
                  <c:v>0.24205599999999999</c:v>
                </c:pt>
                <c:pt idx="23618">
                  <c:v>0.244529</c:v>
                </c:pt>
                <c:pt idx="23619">
                  <c:v>0.247473</c:v>
                </c:pt>
                <c:pt idx="23620">
                  <c:v>0.25017200000000001</c:v>
                </c:pt>
                <c:pt idx="23621">
                  <c:v>0.25278400000000001</c:v>
                </c:pt>
                <c:pt idx="23622">
                  <c:v>0.25568400000000002</c:v>
                </c:pt>
                <c:pt idx="23623">
                  <c:v>0.25823800000000002</c:v>
                </c:pt>
                <c:pt idx="23624">
                  <c:v>0.26099</c:v>
                </c:pt>
                <c:pt idx="23625">
                  <c:v>0.26399499999999998</c:v>
                </c:pt>
                <c:pt idx="23626">
                  <c:v>0.26664199999999999</c:v>
                </c:pt>
                <c:pt idx="23627">
                  <c:v>0.26944400000000002</c:v>
                </c:pt>
                <c:pt idx="23628">
                  <c:v>0.27240900000000001</c:v>
                </c:pt>
                <c:pt idx="23629">
                  <c:v>0.27522200000000002</c:v>
                </c:pt>
                <c:pt idx="23630">
                  <c:v>0.27834300000000001</c:v>
                </c:pt>
                <c:pt idx="23631">
                  <c:v>0.28095700000000001</c:v>
                </c:pt>
                <c:pt idx="23632">
                  <c:v>0.28390300000000002</c:v>
                </c:pt>
                <c:pt idx="23633">
                  <c:v>0.28675099999999998</c:v>
                </c:pt>
                <c:pt idx="23634">
                  <c:v>0.28978399999999999</c:v>
                </c:pt>
                <c:pt idx="23635">
                  <c:v>0.29270099999999999</c:v>
                </c:pt>
                <c:pt idx="23636">
                  <c:v>0.29557699999999998</c:v>
                </c:pt>
                <c:pt idx="23637">
                  <c:v>0.29870200000000002</c:v>
                </c:pt>
                <c:pt idx="23638">
                  <c:v>0.30146899999999999</c:v>
                </c:pt>
                <c:pt idx="23639">
                  <c:v>0.30460100000000001</c:v>
                </c:pt>
                <c:pt idx="23640">
                  <c:v>0.30743199999999998</c:v>
                </c:pt>
                <c:pt idx="23641">
                  <c:v>0.31060599999999999</c:v>
                </c:pt>
                <c:pt idx="23642">
                  <c:v>0.31348300000000001</c:v>
                </c:pt>
                <c:pt idx="23643">
                  <c:v>0.31640099999999999</c:v>
                </c:pt>
                <c:pt idx="23644">
                  <c:v>0.319407</c:v>
                </c:pt>
                <c:pt idx="23645">
                  <c:v>0.32230199999999998</c:v>
                </c:pt>
                <c:pt idx="23646">
                  <c:v>0.325345</c:v>
                </c:pt>
                <c:pt idx="23647">
                  <c:v>0.328179</c:v>
                </c:pt>
                <c:pt idx="23648">
                  <c:v>0.33111000000000002</c:v>
                </c:pt>
                <c:pt idx="23649">
                  <c:v>0.334013</c:v>
                </c:pt>
                <c:pt idx="23650">
                  <c:v>0.33695900000000001</c:v>
                </c:pt>
                <c:pt idx="23651">
                  <c:v>0.339943</c:v>
                </c:pt>
                <c:pt idx="23652">
                  <c:v>0.34290100000000001</c:v>
                </c:pt>
                <c:pt idx="23653">
                  <c:v>0.34572700000000001</c:v>
                </c:pt>
                <c:pt idx="23654">
                  <c:v>0.348576</c:v>
                </c:pt>
                <c:pt idx="23655">
                  <c:v>0.35150900000000002</c:v>
                </c:pt>
                <c:pt idx="23656">
                  <c:v>0.35431000000000001</c:v>
                </c:pt>
                <c:pt idx="23657">
                  <c:v>0.35736499999999999</c:v>
                </c:pt>
                <c:pt idx="23658">
                  <c:v>0.360097</c:v>
                </c:pt>
                <c:pt idx="23659">
                  <c:v>0.36297499999999999</c:v>
                </c:pt>
                <c:pt idx="23660">
                  <c:v>0.36575800000000003</c:v>
                </c:pt>
                <c:pt idx="23661">
                  <c:v>0.36828300000000003</c:v>
                </c:pt>
                <c:pt idx="23662">
                  <c:v>0.37128800000000001</c:v>
                </c:pt>
                <c:pt idx="23663">
                  <c:v>0.37392999999999998</c:v>
                </c:pt>
                <c:pt idx="23664">
                  <c:v>0.37653199999999998</c:v>
                </c:pt>
                <c:pt idx="23665">
                  <c:v>0.37940699999999999</c:v>
                </c:pt>
                <c:pt idx="23666">
                  <c:v>0.38186199999999998</c:v>
                </c:pt>
                <c:pt idx="23667">
                  <c:v>0.38458100000000001</c:v>
                </c:pt>
                <c:pt idx="23668">
                  <c:v>0.38736199999999998</c:v>
                </c:pt>
                <c:pt idx="23669">
                  <c:v>0.38979399999999997</c:v>
                </c:pt>
                <c:pt idx="23670">
                  <c:v>0.39234999999999998</c:v>
                </c:pt>
                <c:pt idx="23671">
                  <c:v>0.39471800000000001</c:v>
                </c:pt>
                <c:pt idx="23672">
                  <c:v>0.39688800000000002</c:v>
                </c:pt>
                <c:pt idx="23673">
                  <c:v>0.399835</c:v>
                </c:pt>
                <c:pt idx="23674">
                  <c:v>0.402059</c:v>
                </c:pt>
                <c:pt idx="23675">
                  <c:v>0.40435700000000002</c:v>
                </c:pt>
                <c:pt idx="23676">
                  <c:v>0.40677400000000002</c:v>
                </c:pt>
                <c:pt idx="23677">
                  <c:v>0.40868599999999999</c:v>
                </c:pt>
                <c:pt idx="23678">
                  <c:v>0.411103</c:v>
                </c:pt>
                <c:pt idx="23679">
                  <c:v>0.41319800000000001</c:v>
                </c:pt>
                <c:pt idx="23680">
                  <c:v>0.41528900000000002</c:v>
                </c:pt>
                <c:pt idx="23681">
                  <c:v>0.41751199999999999</c:v>
                </c:pt>
                <c:pt idx="23682">
                  <c:v>0.419298</c:v>
                </c:pt>
                <c:pt idx="23683">
                  <c:v>0.42125499999999999</c:v>
                </c:pt>
                <c:pt idx="23684">
                  <c:v>0.42359200000000002</c:v>
                </c:pt>
                <c:pt idx="23685">
                  <c:v>0.42511599999999999</c:v>
                </c:pt>
                <c:pt idx="23686">
                  <c:v>0.427284</c:v>
                </c:pt>
                <c:pt idx="23687">
                  <c:v>0.428591</c:v>
                </c:pt>
                <c:pt idx="23688">
                  <c:v>0.43074099999999999</c:v>
                </c:pt>
                <c:pt idx="23689">
                  <c:v>0.43218899999999999</c:v>
                </c:pt>
                <c:pt idx="23690">
                  <c:v>0.43367299999999998</c:v>
                </c:pt>
                <c:pt idx="23691">
                  <c:v>0.435643</c:v>
                </c:pt>
                <c:pt idx="23692">
                  <c:v>0.43679099999999998</c:v>
                </c:pt>
                <c:pt idx="23693">
                  <c:v>0.43844300000000003</c:v>
                </c:pt>
                <c:pt idx="23694">
                  <c:v>0.43958999999999998</c:v>
                </c:pt>
                <c:pt idx="23695">
                  <c:v>0.44112899999999999</c:v>
                </c:pt>
                <c:pt idx="23696">
                  <c:v>0.44233</c:v>
                </c:pt>
                <c:pt idx="23697">
                  <c:v>0.44355299999999998</c:v>
                </c:pt>
                <c:pt idx="23698">
                  <c:v>0.44469700000000001</c:v>
                </c:pt>
                <c:pt idx="23699">
                  <c:v>0.44570100000000001</c:v>
                </c:pt>
                <c:pt idx="23700">
                  <c:v>0.44694</c:v>
                </c:pt>
                <c:pt idx="23701">
                  <c:v>0.447689</c:v>
                </c:pt>
                <c:pt idx="23702">
                  <c:v>0.44874700000000001</c:v>
                </c:pt>
                <c:pt idx="23703">
                  <c:v>0.44961200000000001</c:v>
                </c:pt>
                <c:pt idx="23704">
                  <c:v>0.45003599999999999</c:v>
                </c:pt>
                <c:pt idx="23705">
                  <c:v>0.45099699999999998</c:v>
                </c:pt>
                <c:pt idx="23706">
                  <c:v>0.45150699999999999</c:v>
                </c:pt>
                <c:pt idx="23707">
                  <c:v>0.45233499999999999</c:v>
                </c:pt>
                <c:pt idx="23708">
                  <c:v>0.452685</c:v>
                </c:pt>
                <c:pt idx="23709">
                  <c:v>0.45342300000000002</c:v>
                </c:pt>
                <c:pt idx="23710">
                  <c:v>0.45376899999999998</c:v>
                </c:pt>
                <c:pt idx="23711">
                  <c:v>0.45408100000000001</c:v>
                </c:pt>
                <c:pt idx="23712">
                  <c:v>0.45438000000000001</c:v>
                </c:pt>
                <c:pt idx="23713">
                  <c:v>0.45452700000000001</c:v>
                </c:pt>
                <c:pt idx="23714">
                  <c:v>0.45476499999999997</c:v>
                </c:pt>
                <c:pt idx="23715">
                  <c:v>0.454735</c:v>
                </c:pt>
                <c:pt idx="23716">
                  <c:v>0.454905</c:v>
                </c:pt>
                <c:pt idx="23717">
                  <c:v>0.454737</c:v>
                </c:pt>
                <c:pt idx="23718">
                  <c:v>0.45507999999999998</c:v>
                </c:pt>
                <c:pt idx="23719">
                  <c:v>0.45478000000000002</c:v>
                </c:pt>
                <c:pt idx="23720">
                  <c:v>0.454536</c:v>
                </c:pt>
                <c:pt idx="23721">
                  <c:v>0.45444400000000001</c:v>
                </c:pt>
                <c:pt idx="23722">
                  <c:v>0.45400400000000002</c:v>
                </c:pt>
                <c:pt idx="23723">
                  <c:v>0.45379399999999998</c:v>
                </c:pt>
                <c:pt idx="23724">
                  <c:v>0.45338099999999998</c:v>
                </c:pt>
                <c:pt idx="23725">
                  <c:v>0.45295099999999999</c:v>
                </c:pt>
                <c:pt idx="23726">
                  <c:v>0.45229799999999998</c:v>
                </c:pt>
                <c:pt idx="23727">
                  <c:v>0.45183200000000001</c:v>
                </c:pt>
                <c:pt idx="23728">
                  <c:v>0.45111600000000002</c:v>
                </c:pt>
                <c:pt idx="23729">
                  <c:v>0.450434</c:v>
                </c:pt>
                <c:pt idx="23730">
                  <c:v>0.44972200000000001</c:v>
                </c:pt>
                <c:pt idx="23731">
                  <c:v>0.44874700000000001</c:v>
                </c:pt>
                <c:pt idx="23732">
                  <c:v>0.448241</c:v>
                </c:pt>
                <c:pt idx="23733">
                  <c:v>0.44742500000000002</c:v>
                </c:pt>
                <c:pt idx="23734">
                  <c:v>0.44637399999999999</c:v>
                </c:pt>
                <c:pt idx="23735">
                  <c:v>0.44528899999999999</c:v>
                </c:pt>
                <c:pt idx="23736">
                  <c:v>0.44422400000000001</c:v>
                </c:pt>
                <c:pt idx="23737">
                  <c:v>0.44313799999999998</c:v>
                </c:pt>
                <c:pt idx="23738">
                  <c:v>0.44182199999999999</c:v>
                </c:pt>
                <c:pt idx="23739">
                  <c:v>0.44067400000000001</c:v>
                </c:pt>
                <c:pt idx="23740">
                  <c:v>0.43942900000000001</c:v>
                </c:pt>
                <c:pt idx="23741">
                  <c:v>0.43804700000000002</c:v>
                </c:pt>
                <c:pt idx="23742">
                  <c:v>0.43646000000000001</c:v>
                </c:pt>
                <c:pt idx="23743">
                  <c:v>0.43526300000000001</c:v>
                </c:pt>
                <c:pt idx="23744">
                  <c:v>0.433527</c:v>
                </c:pt>
                <c:pt idx="23745">
                  <c:v>0.43203599999999998</c:v>
                </c:pt>
                <c:pt idx="23746">
                  <c:v>0.43051400000000001</c:v>
                </c:pt>
                <c:pt idx="23747">
                  <c:v>0.42890200000000001</c:v>
                </c:pt>
                <c:pt idx="23748">
                  <c:v>0.42715799999999998</c:v>
                </c:pt>
                <c:pt idx="23749">
                  <c:v>0.42516100000000001</c:v>
                </c:pt>
                <c:pt idx="23750">
                  <c:v>0.423591</c:v>
                </c:pt>
                <c:pt idx="23751">
                  <c:v>0.421763</c:v>
                </c:pt>
                <c:pt idx="23752">
                  <c:v>0.41975600000000002</c:v>
                </c:pt>
                <c:pt idx="23753">
                  <c:v>0.41783100000000001</c:v>
                </c:pt>
                <c:pt idx="23754">
                  <c:v>0.41598200000000002</c:v>
                </c:pt>
                <c:pt idx="23755">
                  <c:v>0.41404000000000002</c:v>
                </c:pt>
                <c:pt idx="23756">
                  <c:v>0.41187000000000001</c:v>
                </c:pt>
                <c:pt idx="23757">
                  <c:v>0.40971099999999999</c:v>
                </c:pt>
                <c:pt idx="23758">
                  <c:v>0.40753600000000001</c:v>
                </c:pt>
                <c:pt idx="23759">
                  <c:v>0.40547499999999997</c:v>
                </c:pt>
                <c:pt idx="23760">
                  <c:v>0.402978</c:v>
                </c:pt>
                <c:pt idx="23761">
                  <c:v>0.400835</c:v>
                </c:pt>
                <c:pt idx="23762">
                  <c:v>0.39840599999999998</c:v>
                </c:pt>
                <c:pt idx="23763">
                  <c:v>0.39611200000000002</c:v>
                </c:pt>
                <c:pt idx="23764">
                  <c:v>0.39359300000000003</c:v>
                </c:pt>
                <c:pt idx="23765">
                  <c:v>0.39113700000000001</c:v>
                </c:pt>
                <c:pt idx="23766">
                  <c:v>0.388654</c:v>
                </c:pt>
                <c:pt idx="23767">
                  <c:v>0.38612999999999997</c:v>
                </c:pt>
                <c:pt idx="23768">
                  <c:v>0.38352700000000001</c:v>
                </c:pt>
                <c:pt idx="23769">
                  <c:v>0.380776</c:v>
                </c:pt>
                <c:pt idx="23770">
                  <c:v>0.37830799999999998</c:v>
                </c:pt>
                <c:pt idx="23771">
                  <c:v>0.37549900000000003</c:v>
                </c:pt>
                <c:pt idx="23772">
                  <c:v>0.37293100000000001</c:v>
                </c:pt>
                <c:pt idx="23773">
                  <c:v>0.370224</c:v>
                </c:pt>
                <c:pt idx="23774">
                  <c:v>0.36743300000000001</c:v>
                </c:pt>
                <c:pt idx="23775">
                  <c:v>0.36487000000000003</c:v>
                </c:pt>
                <c:pt idx="23776">
                  <c:v>0.36196899999999999</c:v>
                </c:pt>
                <c:pt idx="23777">
                  <c:v>0.35925400000000002</c:v>
                </c:pt>
                <c:pt idx="23778" formatCode="0.00E+00">
                  <c:v>0.356377</c:v>
                </c:pt>
                <c:pt idx="23779">
                  <c:v>0.35333999999999999</c:v>
                </c:pt>
                <c:pt idx="23780">
                  <c:v>0.35021799999999997</c:v>
                </c:pt>
                <c:pt idx="23781">
                  <c:v>0.34745199999999998</c:v>
                </c:pt>
                <c:pt idx="23782">
                  <c:v>0.344246</c:v>
                </c:pt>
                <c:pt idx="23783">
                  <c:v>0.34139700000000001</c:v>
                </c:pt>
                <c:pt idx="23784">
                  <c:v>0.33824300000000002</c:v>
                </c:pt>
                <c:pt idx="23785">
                  <c:v>0.33511600000000002</c:v>
                </c:pt>
                <c:pt idx="23786">
                  <c:v>0.33202900000000002</c:v>
                </c:pt>
                <c:pt idx="23787">
                  <c:v>0.32898100000000002</c:v>
                </c:pt>
                <c:pt idx="23788">
                  <c:v>0.32584099999999999</c:v>
                </c:pt>
                <c:pt idx="23789">
                  <c:v>0.32288099999999997</c:v>
                </c:pt>
                <c:pt idx="23790">
                  <c:v>0.31957200000000002</c:v>
                </c:pt>
                <c:pt idx="23791">
                  <c:v>0.31667200000000001</c:v>
                </c:pt>
                <c:pt idx="23792">
                  <c:v>0.31351099999999998</c:v>
                </c:pt>
                <c:pt idx="23793">
                  <c:v>0.31024600000000002</c:v>
                </c:pt>
                <c:pt idx="23794">
                  <c:v>0.307</c:v>
                </c:pt>
                <c:pt idx="23795">
                  <c:v>0.30385400000000001</c:v>
                </c:pt>
                <c:pt idx="23796">
                  <c:v>0.30052099999999998</c:v>
                </c:pt>
                <c:pt idx="23797">
                  <c:v>0.29741899999999999</c:v>
                </c:pt>
                <c:pt idx="23798">
                  <c:v>0.29411100000000001</c:v>
                </c:pt>
                <c:pt idx="23799">
                  <c:v>0.29081899999999999</c:v>
                </c:pt>
                <c:pt idx="23800">
                  <c:v>0.287576</c:v>
                </c:pt>
                <c:pt idx="23801">
                  <c:v>0.284024</c:v>
                </c:pt>
                <c:pt idx="23802">
                  <c:v>0.28082000000000001</c:v>
                </c:pt>
                <c:pt idx="23803">
                  <c:v>0.27733600000000003</c:v>
                </c:pt>
                <c:pt idx="23804">
                  <c:v>0.27405200000000002</c:v>
                </c:pt>
                <c:pt idx="23805">
                  <c:v>0.27063700000000002</c:v>
                </c:pt>
                <c:pt idx="23806">
                  <c:v>0.26738600000000001</c:v>
                </c:pt>
                <c:pt idx="23807">
                  <c:v>0.26378699999999999</c:v>
                </c:pt>
                <c:pt idx="23808">
                  <c:v>0.26047399999999998</c:v>
                </c:pt>
                <c:pt idx="23809">
                  <c:v>0.257102</c:v>
                </c:pt>
                <c:pt idx="23810">
                  <c:v>0.253444</c:v>
                </c:pt>
                <c:pt idx="23811">
                  <c:v>0.250307</c:v>
                </c:pt>
                <c:pt idx="23812">
                  <c:v>0.246563</c:v>
                </c:pt>
                <c:pt idx="23813">
                  <c:v>0.24321200000000001</c:v>
                </c:pt>
                <c:pt idx="23814">
                  <c:v>0.23971999999999999</c:v>
                </c:pt>
                <c:pt idx="23815">
                  <c:v>0.236238</c:v>
                </c:pt>
                <c:pt idx="23816">
                  <c:v>0.232796</c:v>
                </c:pt>
                <c:pt idx="23817">
                  <c:v>0.22909499999999999</c:v>
                </c:pt>
                <c:pt idx="23818">
                  <c:v>0.22563</c:v>
                </c:pt>
                <c:pt idx="23819">
                  <c:v>0.22206899999999999</c:v>
                </c:pt>
                <c:pt idx="23820">
                  <c:v>0.21843299999999999</c:v>
                </c:pt>
                <c:pt idx="23821">
                  <c:v>0.21479599999999999</c:v>
                </c:pt>
                <c:pt idx="23822">
                  <c:v>0.21130499999999999</c:v>
                </c:pt>
                <c:pt idx="23823">
                  <c:v>0.207373</c:v>
                </c:pt>
                <c:pt idx="23824">
                  <c:v>0.20391000000000001</c:v>
                </c:pt>
                <c:pt idx="23825">
                  <c:v>0.200071</c:v>
                </c:pt>
                <c:pt idx="23826">
                  <c:v>0.19630500000000001</c:v>
                </c:pt>
                <c:pt idx="23827">
                  <c:v>0.19280800000000001</c:v>
                </c:pt>
                <c:pt idx="23828">
                  <c:v>0.18879499999999999</c:v>
                </c:pt>
                <c:pt idx="23829">
                  <c:v>0.18529300000000001</c:v>
                </c:pt>
                <c:pt idx="23830">
                  <c:v>0.181474</c:v>
                </c:pt>
                <c:pt idx="23831">
                  <c:v>0.17768300000000001</c:v>
                </c:pt>
                <c:pt idx="23832">
                  <c:v>0.174092</c:v>
                </c:pt>
                <c:pt idx="23833">
                  <c:v>0.17000199999999999</c:v>
                </c:pt>
                <c:pt idx="23834">
                  <c:v>0.16628599999999999</c:v>
                </c:pt>
                <c:pt idx="23835">
                  <c:v>0.162492</c:v>
                </c:pt>
                <c:pt idx="23836">
                  <c:v>0.15851899999999999</c:v>
                </c:pt>
                <c:pt idx="23837">
                  <c:v>0.154359</c:v>
                </c:pt>
                <c:pt idx="23838">
                  <c:v>0.15062300000000001</c:v>
                </c:pt>
                <c:pt idx="23839">
                  <c:v>0.14660400000000001</c:v>
                </c:pt>
                <c:pt idx="23840">
                  <c:v>0.14253199999999999</c:v>
                </c:pt>
                <c:pt idx="23841">
                  <c:v>0.138654</c:v>
                </c:pt>
                <c:pt idx="23842">
                  <c:v>0.13453499999999999</c:v>
                </c:pt>
                <c:pt idx="23843">
                  <c:v>0.130631</c:v>
                </c:pt>
                <c:pt idx="23844">
                  <c:v>0.126524</c:v>
                </c:pt>
                <c:pt idx="23845">
                  <c:v>0.122595</c:v>
                </c:pt>
                <c:pt idx="23846">
                  <c:v>0.11870799999999999</c:v>
                </c:pt>
                <c:pt idx="23847">
                  <c:v>0.114547</c:v>
                </c:pt>
                <c:pt idx="23848">
                  <c:v>0.110537</c:v>
                </c:pt>
                <c:pt idx="23849">
                  <c:v>0.106613</c:v>
                </c:pt>
                <c:pt idx="23850">
                  <c:v>0.10247299999999999</c:v>
                </c:pt>
                <c:pt idx="23851">
                  <c:v>9.8442199999999994E-2</c:v>
                </c:pt>
                <c:pt idx="23852">
                  <c:v>9.4353300000000001E-2</c:v>
                </c:pt>
                <c:pt idx="23853">
                  <c:v>9.0215600000000007E-2</c:v>
                </c:pt>
                <c:pt idx="23854">
                  <c:v>8.6357600000000007E-2</c:v>
                </c:pt>
                <c:pt idx="23855">
                  <c:v>8.2052E-2</c:v>
                </c:pt>
                <c:pt idx="23856">
                  <c:v>7.8071299999999996E-2</c:v>
                </c:pt>
                <c:pt idx="23857">
                  <c:v>7.3839000000000002E-2</c:v>
                </c:pt>
                <c:pt idx="23858">
                  <c:v>6.9559499999999996E-2</c:v>
                </c:pt>
                <c:pt idx="23859">
                  <c:v>6.5629199999999999E-2</c:v>
                </c:pt>
                <c:pt idx="23860">
                  <c:v>6.1168100000000003E-2</c:v>
                </c:pt>
                <c:pt idx="23861">
                  <c:v>5.7224999999999998E-2</c:v>
                </c:pt>
                <c:pt idx="23862">
                  <c:v>5.3040999999999998E-2</c:v>
                </c:pt>
                <c:pt idx="23863">
                  <c:v>4.8732299999999999E-2</c:v>
                </c:pt>
                <c:pt idx="23864">
                  <c:v>4.4854900000000003E-2</c:v>
                </c:pt>
                <c:pt idx="23865">
                  <c:v>4.06626E-2</c:v>
                </c:pt>
                <c:pt idx="23866">
                  <c:v>3.65814E-2</c:v>
                </c:pt>
                <c:pt idx="23867">
                  <c:v>3.2361000000000001E-2</c:v>
                </c:pt>
                <c:pt idx="23868">
                  <c:v>2.8305899999999998E-2</c:v>
                </c:pt>
                <c:pt idx="23869">
                  <c:v>2.4203300000000001E-2</c:v>
                </c:pt>
                <c:pt idx="23870">
                  <c:v>2.0002200000000001E-2</c:v>
                </c:pt>
                <c:pt idx="23871">
                  <c:v>1.6158700000000002E-2</c:v>
                </c:pt>
                <c:pt idx="23872">
                  <c:v>1.18619E-2</c:v>
                </c:pt>
                <c:pt idx="23873">
                  <c:v>7.9978400000000009E-3</c:v>
                </c:pt>
                <c:pt idx="23874">
                  <c:v>3.65074E-3</c:v>
                </c:pt>
                <c:pt idx="23875">
                  <c:v>-1.4890899999999999E-4</c:v>
                </c:pt>
                <c:pt idx="23876">
                  <c:v>-4.2856999999999999E-3</c:v>
                </c:pt>
                <c:pt idx="23877">
                  <c:v>-8.3434000000000008E-3</c:v>
                </c:pt>
                <c:pt idx="23878">
                  <c:v>-1.2194999999999999E-2</c:v>
                </c:pt>
                <c:pt idx="23879">
                  <c:v>-1.63512E-2</c:v>
                </c:pt>
                <c:pt idx="23880">
                  <c:v>-2.0415099999999999E-2</c:v>
                </c:pt>
                <c:pt idx="23881">
                  <c:v>-2.4274199999999999E-2</c:v>
                </c:pt>
                <c:pt idx="23882">
                  <c:v>-2.8297200000000002E-2</c:v>
                </c:pt>
                <c:pt idx="23883">
                  <c:v>-3.2305100000000003E-2</c:v>
                </c:pt>
                <c:pt idx="23884">
                  <c:v>-3.6163599999999997E-2</c:v>
                </c:pt>
                <c:pt idx="23885">
                  <c:v>-4.0310400000000003E-2</c:v>
                </c:pt>
                <c:pt idx="23886">
                  <c:v>-4.4037699999999999E-2</c:v>
                </c:pt>
                <c:pt idx="23887">
                  <c:v>-4.8017900000000002E-2</c:v>
                </c:pt>
                <c:pt idx="23888">
                  <c:v>-5.2057199999999998E-2</c:v>
                </c:pt>
                <c:pt idx="23889">
                  <c:v>-5.55627E-2</c:v>
                </c:pt>
                <c:pt idx="23890">
                  <c:v>-5.9665200000000002E-2</c:v>
                </c:pt>
                <c:pt idx="23891">
                  <c:v>-6.3079499999999997E-2</c:v>
                </c:pt>
                <c:pt idx="23892">
                  <c:v>-6.6929799999999998E-2</c:v>
                </c:pt>
                <c:pt idx="23893">
                  <c:v>-7.0798200000000006E-2</c:v>
                </c:pt>
                <c:pt idx="23894">
                  <c:v>-7.4217900000000003E-2</c:v>
                </c:pt>
                <c:pt idx="23895">
                  <c:v>-7.79228E-2</c:v>
                </c:pt>
                <c:pt idx="23896">
                  <c:v>-8.1456200000000006E-2</c:v>
                </c:pt>
                <c:pt idx="23897">
                  <c:v>-8.5320099999999996E-2</c:v>
                </c:pt>
                <c:pt idx="23898">
                  <c:v>-8.8724200000000003E-2</c:v>
                </c:pt>
                <c:pt idx="23899">
                  <c:v>-9.2525200000000002E-2</c:v>
                </c:pt>
                <c:pt idx="23900">
                  <c:v>-9.5964599999999997E-2</c:v>
                </c:pt>
                <c:pt idx="23901">
                  <c:v>-9.9525500000000003E-2</c:v>
                </c:pt>
                <c:pt idx="23902">
                  <c:v>-0.103135</c:v>
                </c:pt>
                <c:pt idx="23903">
                  <c:v>-0.10641200000000001</c:v>
                </c:pt>
                <c:pt idx="23904">
                  <c:v>-0.11014599999999999</c:v>
                </c:pt>
                <c:pt idx="23905">
                  <c:v>-0.113319</c:v>
                </c:pt>
                <c:pt idx="23906">
                  <c:v>-0.116859</c:v>
                </c:pt>
                <c:pt idx="23907">
                  <c:v>-0.12019299999999999</c:v>
                </c:pt>
                <c:pt idx="23908">
                  <c:v>-0.12354800000000001</c:v>
                </c:pt>
                <c:pt idx="23909">
                  <c:v>-0.12681000000000001</c:v>
                </c:pt>
                <c:pt idx="23910">
                  <c:v>-0.13020200000000001</c:v>
                </c:pt>
                <c:pt idx="23911">
                  <c:v>-0.13325899999999999</c:v>
                </c:pt>
                <c:pt idx="23912">
                  <c:v>-0.13664399999999999</c:v>
                </c:pt>
                <c:pt idx="23913">
                  <c:v>-0.13992299999999999</c:v>
                </c:pt>
                <c:pt idx="23914">
                  <c:v>-0.142711</c:v>
                </c:pt>
                <c:pt idx="23915">
                  <c:v>-0.14594199999999999</c:v>
                </c:pt>
                <c:pt idx="23916">
                  <c:v>-0.14891499999999999</c:v>
                </c:pt>
                <c:pt idx="23917">
                  <c:v>-0.15199199999999999</c:v>
                </c:pt>
                <c:pt idx="23918">
                  <c:v>-0.15499499999999999</c:v>
                </c:pt>
                <c:pt idx="23919">
                  <c:v>-0.15775400000000001</c:v>
                </c:pt>
                <c:pt idx="23920">
                  <c:v>-0.16082099999999999</c:v>
                </c:pt>
                <c:pt idx="23921">
                  <c:v>-0.163519</c:v>
                </c:pt>
                <c:pt idx="23922">
                  <c:v>-0.16629099999999999</c:v>
                </c:pt>
                <c:pt idx="23923">
                  <c:v>-0.16906199999999999</c:v>
                </c:pt>
                <c:pt idx="23924">
                  <c:v>-0.17188700000000001</c:v>
                </c:pt>
                <c:pt idx="23925">
                  <c:v>-0.17441699999999999</c:v>
                </c:pt>
                <c:pt idx="23926">
                  <c:v>-0.17721799999999999</c:v>
                </c:pt>
                <c:pt idx="23927">
                  <c:v>-0.179785</c:v>
                </c:pt>
                <c:pt idx="23928">
                  <c:v>-0.182311</c:v>
                </c:pt>
                <c:pt idx="23929">
                  <c:v>-0.18486</c:v>
                </c:pt>
                <c:pt idx="23930">
                  <c:v>-0.18732699999999999</c:v>
                </c:pt>
                <c:pt idx="23931">
                  <c:v>-0.18981500000000001</c:v>
                </c:pt>
                <c:pt idx="23932">
                  <c:v>-0.192109</c:v>
                </c:pt>
                <c:pt idx="23933">
                  <c:v>-0.194438</c:v>
                </c:pt>
                <c:pt idx="23934">
                  <c:v>-0.196771</c:v>
                </c:pt>
                <c:pt idx="23935">
                  <c:v>-0.19887199999999999</c:v>
                </c:pt>
                <c:pt idx="23936">
                  <c:v>-0.201131</c:v>
                </c:pt>
                <c:pt idx="23937">
                  <c:v>-0.203149</c:v>
                </c:pt>
                <c:pt idx="23938">
                  <c:v>-0.20544699999999999</c:v>
                </c:pt>
                <c:pt idx="23939">
                  <c:v>-0.20741000000000001</c:v>
                </c:pt>
                <c:pt idx="23940">
                  <c:v>-0.20944599999999999</c:v>
                </c:pt>
                <c:pt idx="23941">
                  <c:v>-0.211312</c:v>
                </c:pt>
                <c:pt idx="23942">
                  <c:v>-0.21325</c:v>
                </c:pt>
                <c:pt idx="23943">
                  <c:v>-0.21509500000000001</c:v>
                </c:pt>
                <c:pt idx="23944">
                  <c:v>-0.21702399999999999</c:v>
                </c:pt>
                <c:pt idx="23945">
                  <c:v>-0.21889800000000001</c:v>
                </c:pt>
                <c:pt idx="23946">
                  <c:v>-0.220554</c:v>
                </c:pt>
                <c:pt idx="23947">
                  <c:v>-0.222191</c:v>
                </c:pt>
                <c:pt idx="23948">
                  <c:v>-0.223915</c:v>
                </c:pt>
                <c:pt idx="23949">
                  <c:v>-0.225407</c:v>
                </c:pt>
                <c:pt idx="23950">
                  <c:v>-0.227025</c:v>
                </c:pt>
                <c:pt idx="23951">
                  <c:v>-0.22840299999999999</c:v>
                </c:pt>
                <c:pt idx="23952">
                  <c:v>-0.22997799999999999</c:v>
                </c:pt>
                <c:pt idx="23953">
                  <c:v>-0.23136100000000001</c:v>
                </c:pt>
                <c:pt idx="23954">
                  <c:v>-0.23259099999999999</c:v>
                </c:pt>
                <c:pt idx="23955">
                  <c:v>-0.233957</c:v>
                </c:pt>
                <c:pt idx="23956">
                  <c:v>-0.235238</c:v>
                </c:pt>
                <c:pt idx="23957">
                  <c:v>-0.236513</c:v>
                </c:pt>
                <c:pt idx="23958">
                  <c:v>-0.23754</c:v>
                </c:pt>
                <c:pt idx="23959">
                  <c:v>-0.238734</c:v>
                </c:pt>
                <c:pt idx="23960">
                  <c:v>-0.23983699999999999</c:v>
                </c:pt>
                <c:pt idx="23961">
                  <c:v>-0.24093000000000001</c:v>
                </c:pt>
                <c:pt idx="23962">
                  <c:v>-0.24196899999999999</c:v>
                </c:pt>
                <c:pt idx="23963">
                  <c:v>-0.24283399999999999</c:v>
                </c:pt>
                <c:pt idx="23964">
                  <c:v>-0.24384</c:v>
                </c:pt>
                <c:pt idx="23965">
                  <c:v>-0.24460599999999999</c:v>
                </c:pt>
                <c:pt idx="23966">
                  <c:v>-0.24560699999999999</c:v>
                </c:pt>
                <c:pt idx="23967">
                  <c:v>-0.246445</c:v>
                </c:pt>
                <c:pt idx="23968">
                  <c:v>-0.247257</c:v>
                </c:pt>
                <c:pt idx="23969">
                  <c:v>-0.24799499999999999</c:v>
                </c:pt>
                <c:pt idx="23970">
                  <c:v>-0.248665</c:v>
                </c:pt>
                <c:pt idx="23971">
                  <c:v>-0.24937899999999999</c:v>
                </c:pt>
                <c:pt idx="23972">
                  <c:v>-0.25003900000000001</c:v>
                </c:pt>
                <c:pt idx="23973">
                  <c:v>-0.25079299999999999</c:v>
                </c:pt>
                <c:pt idx="23974">
                  <c:v>-0.25118699999999999</c:v>
                </c:pt>
                <c:pt idx="23975">
                  <c:v>-0.25194699999999998</c:v>
                </c:pt>
                <c:pt idx="23976">
                  <c:v>-0.25232599999999999</c:v>
                </c:pt>
                <c:pt idx="23977">
                  <c:v>-0.25302599999999997</c:v>
                </c:pt>
                <c:pt idx="23978">
                  <c:v>-0.253494</c:v>
                </c:pt>
                <c:pt idx="23979">
                  <c:v>-0.25409100000000001</c:v>
                </c:pt>
                <c:pt idx="23980">
                  <c:v>-0.25458999999999998</c:v>
                </c:pt>
                <c:pt idx="23981">
                  <c:v>-0.254861</c:v>
                </c:pt>
                <c:pt idx="23982">
                  <c:v>-0.255494</c:v>
                </c:pt>
                <c:pt idx="23983">
                  <c:v>-0.25576599999999999</c:v>
                </c:pt>
                <c:pt idx="23984">
                  <c:v>-0.25628899999999999</c:v>
                </c:pt>
                <c:pt idx="23985">
                  <c:v>-0.25636300000000001</c:v>
                </c:pt>
                <c:pt idx="23986">
                  <c:v>-0.25684699999999999</c:v>
                </c:pt>
                <c:pt idx="23987">
                  <c:v>-0.25708700000000001</c:v>
                </c:pt>
                <c:pt idx="23988">
                  <c:v>-0.25736500000000001</c:v>
                </c:pt>
                <c:pt idx="23989">
                  <c:v>-0.25781999999999999</c:v>
                </c:pt>
                <c:pt idx="23990">
                  <c:v>-0.25780799999999998</c:v>
                </c:pt>
                <c:pt idx="23991">
                  <c:v>-0.258187</c:v>
                </c:pt>
                <c:pt idx="23992">
                  <c:v>-0.258355</c:v>
                </c:pt>
                <c:pt idx="23993">
                  <c:v>-0.25855699999999998</c:v>
                </c:pt>
                <c:pt idx="23994">
                  <c:v>-0.25870799999999999</c:v>
                </c:pt>
                <c:pt idx="23995">
                  <c:v>-0.25898500000000002</c:v>
                </c:pt>
                <c:pt idx="23996">
                  <c:v>-0.25913599999999998</c:v>
                </c:pt>
                <c:pt idx="23997">
                  <c:v>-0.25924399999999997</c:v>
                </c:pt>
                <c:pt idx="23998">
                  <c:v>-0.25944099999999998</c:v>
                </c:pt>
                <c:pt idx="23999">
                  <c:v>-0.259604</c:v>
                </c:pt>
                <c:pt idx="24000">
                  <c:v>-0.25981199999999999</c:v>
                </c:pt>
                <c:pt idx="24001">
                  <c:v>-0.25980700000000001</c:v>
                </c:pt>
                <c:pt idx="24002">
                  <c:v>-0.25992199999999999</c:v>
                </c:pt>
                <c:pt idx="24003">
                  <c:v>-0.26009100000000002</c:v>
                </c:pt>
                <c:pt idx="24004">
                  <c:v>-0.260295</c:v>
                </c:pt>
                <c:pt idx="24005">
                  <c:v>-0.26039600000000002</c:v>
                </c:pt>
                <c:pt idx="24006">
                  <c:v>-0.26063399999999998</c:v>
                </c:pt>
                <c:pt idx="24007">
                  <c:v>-0.26067200000000001</c:v>
                </c:pt>
                <c:pt idx="24008">
                  <c:v>-0.26065899999999997</c:v>
                </c:pt>
                <c:pt idx="24009">
                  <c:v>-0.26091700000000001</c:v>
                </c:pt>
                <c:pt idx="24010">
                  <c:v>-0.26102599999999998</c:v>
                </c:pt>
                <c:pt idx="24011">
                  <c:v>-0.26105400000000001</c:v>
                </c:pt>
                <c:pt idx="24012">
                  <c:v>-0.261187</c:v>
                </c:pt>
                <c:pt idx="24013">
                  <c:v>-0.26120500000000002</c:v>
                </c:pt>
                <c:pt idx="24014">
                  <c:v>-0.261183</c:v>
                </c:pt>
                <c:pt idx="24015">
                  <c:v>-0.26120599999999999</c:v>
                </c:pt>
                <c:pt idx="24016">
                  <c:v>-0.26138600000000001</c:v>
                </c:pt>
                <c:pt idx="24017">
                  <c:v>-0.26145400000000002</c:v>
                </c:pt>
                <c:pt idx="24018">
                  <c:v>-0.261432</c:v>
                </c:pt>
                <c:pt idx="24019">
                  <c:v>-0.26147300000000001</c:v>
                </c:pt>
                <c:pt idx="24020">
                  <c:v>-0.261656</c:v>
                </c:pt>
                <c:pt idx="24021">
                  <c:v>-0.26172400000000001</c:v>
                </c:pt>
                <c:pt idx="24022">
                  <c:v>-0.26178499999999999</c:v>
                </c:pt>
                <c:pt idx="24023">
                  <c:v>-0.26188</c:v>
                </c:pt>
                <c:pt idx="24024">
                  <c:v>-0.26183299999999998</c:v>
                </c:pt>
                <c:pt idx="24025">
                  <c:v>-0.26198700000000003</c:v>
                </c:pt>
                <c:pt idx="24026">
                  <c:v>-0.26195299999999999</c:v>
                </c:pt>
                <c:pt idx="24027">
                  <c:v>-0.26221499999999998</c:v>
                </c:pt>
                <c:pt idx="24028">
                  <c:v>-0.26230100000000001</c:v>
                </c:pt>
                <c:pt idx="24029">
                  <c:v>-0.26235000000000003</c:v>
                </c:pt>
                <c:pt idx="24030">
                  <c:v>-0.26235700000000001</c:v>
                </c:pt>
                <c:pt idx="24031">
                  <c:v>-0.26241599999999998</c:v>
                </c:pt>
                <c:pt idx="24032">
                  <c:v>-0.26266099999999998</c:v>
                </c:pt>
                <c:pt idx="24033">
                  <c:v>-0.262658</c:v>
                </c:pt>
                <c:pt idx="24034">
                  <c:v>-0.26285999999999998</c:v>
                </c:pt>
                <c:pt idx="24035">
                  <c:v>-0.26299</c:v>
                </c:pt>
                <c:pt idx="24036">
                  <c:v>-0.26313799999999998</c:v>
                </c:pt>
                <c:pt idx="24037">
                  <c:v>-0.26332</c:v>
                </c:pt>
                <c:pt idx="24038">
                  <c:v>-0.26351200000000002</c:v>
                </c:pt>
                <c:pt idx="24039">
                  <c:v>-0.26357999999999998</c:v>
                </c:pt>
                <c:pt idx="24040">
                  <c:v>-0.26363799999999998</c:v>
                </c:pt>
                <c:pt idx="24041">
                  <c:v>-0.26384600000000002</c:v>
                </c:pt>
                <c:pt idx="24042">
                  <c:v>-0.26372499999999999</c:v>
                </c:pt>
                <c:pt idx="24043">
                  <c:v>-0.26389200000000002</c:v>
                </c:pt>
                <c:pt idx="24044">
                  <c:v>-0.264017</c:v>
                </c:pt>
                <c:pt idx="24045">
                  <c:v>-0.26400499999999999</c:v>
                </c:pt>
                <c:pt idx="24046">
                  <c:v>-0.264129</c:v>
                </c:pt>
                <c:pt idx="24047">
                  <c:v>-0.26411200000000001</c:v>
                </c:pt>
                <c:pt idx="24048">
                  <c:v>-0.26425900000000002</c:v>
                </c:pt>
                <c:pt idx="24049">
                  <c:v>-0.26424900000000001</c:v>
                </c:pt>
                <c:pt idx="24050">
                  <c:v>-0.26435500000000001</c:v>
                </c:pt>
                <c:pt idx="24051">
                  <c:v>-0.26447199999999998</c:v>
                </c:pt>
                <c:pt idx="24052">
                  <c:v>-0.26429799999999998</c:v>
                </c:pt>
                <c:pt idx="24053">
                  <c:v>-0.264289</c:v>
                </c:pt>
                <c:pt idx="24054">
                  <c:v>-0.26434200000000002</c:v>
                </c:pt>
                <c:pt idx="24055">
                  <c:v>-0.26446399999999998</c:v>
                </c:pt>
                <c:pt idx="24056">
                  <c:v>-0.26434800000000003</c:v>
                </c:pt>
                <c:pt idx="24057">
                  <c:v>-0.26435900000000001</c:v>
                </c:pt>
                <c:pt idx="24058">
                  <c:v>-0.26419100000000001</c:v>
                </c:pt>
                <c:pt idx="24059">
                  <c:v>-0.26427</c:v>
                </c:pt>
                <c:pt idx="24060">
                  <c:v>-0.26436300000000001</c:v>
                </c:pt>
                <c:pt idx="24061">
                  <c:v>-0.26422600000000002</c:v>
                </c:pt>
                <c:pt idx="24062">
                  <c:v>-0.26426500000000003</c:v>
                </c:pt>
                <c:pt idx="24063">
                  <c:v>-0.26394000000000001</c:v>
                </c:pt>
                <c:pt idx="24064">
                  <c:v>-0.26384000000000002</c:v>
                </c:pt>
                <c:pt idx="24065">
                  <c:v>-0.26360899999999998</c:v>
                </c:pt>
                <c:pt idx="24066">
                  <c:v>-0.26357000000000003</c:v>
                </c:pt>
                <c:pt idx="24067">
                  <c:v>-0.26331100000000002</c:v>
                </c:pt>
                <c:pt idx="24068">
                  <c:v>-0.26299400000000001</c:v>
                </c:pt>
                <c:pt idx="24069">
                  <c:v>-0.26278499999999999</c:v>
                </c:pt>
                <c:pt idx="24070">
                  <c:v>-0.26244400000000001</c:v>
                </c:pt>
                <c:pt idx="24071">
                  <c:v>-0.26219700000000001</c:v>
                </c:pt>
                <c:pt idx="24072">
                  <c:v>-0.261494</c:v>
                </c:pt>
                <c:pt idx="24073">
                  <c:v>-0.26127899999999998</c:v>
                </c:pt>
                <c:pt idx="24074">
                  <c:v>-0.26081599999999999</c:v>
                </c:pt>
                <c:pt idx="24075">
                  <c:v>-0.26042599999999999</c:v>
                </c:pt>
                <c:pt idx="24076">
                  <c:v>-0.26003999999999999</c:v>
                </c:pt>
                <c:pt idx="24077">
                  <c:v>-0.25929000000000002</c:v>
                </c:pt>
                <c:pt idx="24078">
                  <c:v>-0.25881300000000002</c:v>
                </c:pt>
                <c:pt idx="24079">
                  <c:v>-0.25803300000000001</c:v>
                </c:pt>
                <c:pt idx="24080">
                  <c:v>-0.25756400000000002</c:v>
                </c:pt>
                <c:pt idx="24081">
                  <c:v>-0.25672200000000001</c:v>
                </c:pt>
                <c:pt idx="24082">
                  <c:v>-0.25603900000000002</c:v>
                </c:pt>
                <c:pt idx="24083">
                  <c:v>-0.25512600000000002</c:v>
                </c:pt>
                <c:pt idx="24084">
                  <c:v>-0.254305</c:v>
                </c:pt>
                <c:pt idx="24085">
                  <c:v>-0.25327499999999997</c:v>
                </c:pt>
                <c:pt idx="24086">
                  <c:v>-0.252498</c:v>
                </c:pt>
                <c:pt idx="24087">
                  <c:v>-0.25160100000000002</c:v>
                </c:pt>
                <c:pt idx="24088">
                  <c:v>-0.25056</c:v>
                </c:pt>
                <c:pt idx="24089">
                  <c:v>-0.249553</c:v>
                </c:pt>
                <c:pt idx="24090">
                  <c:v>-0.24837300000000001</c:v>
                </c:pt>
                <c:pt idx="24091">
                  <c:v>-0.247416</c:v>
                </c:pt>
                <c:pt idx="24092">
                  <c:v>-0.24604599999999999</c:v>
                </c:pt>
                <c:pt idx="24093">
                  <c:v>-0.244892</c:v>
                </c:pt>
                <c:pt idx="24094">
                  <c:v>-0.24362</c:v>
                </c:pt>
                <c:pt idx="24095">
                  <c:v>-0.242424</c:v>
                </c:pt>
                <c:pt idx="24096">
                  <c:v>-0.241008</c:v>
                </c:pt>
                <c:pt idx="24097">
                  <c:v>-0.239565</c:v>
                </c:pt>
                <c:pt idx="24098">
                  <c:v>-0.23849300000000001</c:v>
                </c:pt>
                <c:pt idx="24099">
                  <c:v>-0.236849</c:v>
                </c:pt>
                <c:pt idx="24100">
                  <c:v>-0.235342</c:v>
                </c:pt>
                <c:pt idx="24101">
                  <c:v>-0.23375799999999999</c:v>
                </c:pt>
                <c:pt idx="24102">
                  <c:v>-0.232073</c:v>
                </c:pt>
                <c:pt idx="24103">
                  <c:v>-0.23057</c:v>
                </c:pt>
                <c:pt idx="24104">
                  <c:v>-0.22872999999999999</c:v>
                </c:pt>
                <c:pt idx="24105">
                  <c:v>-0.22717300000000001</c:v>
                </c:pt>
                <c:pt idx="24106">
                  <c:v>-0.225075</c:v>
                </c:pt>
                <c:pt idx="24107">
                  <c:v>-0.22337699999999999</c:v>
                </c:pt>
                <c:pt idx="24108">
                  <c:v>-0.221551</c:v>
                </c:pt>
                <c:pt idx="24109">
                  <c:v>-0.21981400000000001</c:v>
                </c:pt>
                <c:pt idx="24110">
                  <c:v>-0.21773200000000001</c:v>
                </c:pt>
                <c:pt idx="24111">
                  <c:v>-0.21581700000000001</c:v>
                </c:pt>
                <c:pt idx="24112">
                  <c:v>-0.21382300000000001</c:v>
                </c:pt>
                <c:pt idx="24113">
                  <c:v>-0.211698</c:v>
                </c:pt>
                <c:pt idx="24114">
                  <c:v>-0.20974000000000001</c:v>
                </c:pt>
                <c:pt idx="24115">
                  <c:v>-0.20742099999999999</c:v>
                </c:pt>
                <c:pt idx="24116">
                  <c:v>-0.205488</c:v>
                </c:pt>
                <c:pt idx="24117">
                  <c:v>-0.203204</c:v>
                </c:pt>
                <c:pt idx="24118">
                  <c:v>-0.200905</c:v>
                </c:pt>
                <c:pt idx="24119">
                  <c:v>-0.19870399999999999</c:v>
                </c:pt>
                <c:pt idx="24120">
                  <c:v>-0.19633800000000001</c:v>
                </c:pt>
                <c:pt idx="24121">
                  <c:v>-0.19418099999999999</c:v>
                </c:pt>
                <c:pt idx="24122">
                  <c:v>-0.19170699999999999</c:v>
                </c:pt>
                <c:pt idx="24123">
                  <c:v>-0.189385</c:v>
                </c:pt>
                <c:pt idx="24124">
                  <c:v>-0.186916</c:v>
                </c:pt>
                <c:pt idx="24125">
                  <c:v>-0.18480099999999999</c:v>
                </c:pt>
                <c:pt idx="24126">
                  <c:v>-0.18235199999999999</c:v>
                </c:pt>
                <c:pt idx="24127">
                  <c:v>-0.17968799999999999</c:v>
                </c:pt>
                <c:pt idx="24128">
                  <c:v>-0.17724599999999999</c:v>
                </c:pt>
                <c:pt idx="24129">
                  <c:v>-0.17471300000000001</c:v>
                </c:pt>
                <c:pt idx="24130">
                  <c:v>-0.17233000000000001</c:v>
                </c:pt>
                <c:pt idx="24131">
                  <c:v>-0.16980799999999999</c:v>
                </c:pt>
                <c:pt idx="24132">
                  <c:v>-0.16713700000000001</c:v>
                </c:pt>
                <c:pt idx="24133">
                  <c:v>-0.16453200000000001</c:v>
                </c:pt>
                <c:pt idx="24134">
                  <c:v>-0.161747</c:v>
                </c:pt>
                <c:pt idx="24135">
                  <c:v>-0.15937799999999999</c:v>
                </c:pt>
                <c:pt idx="24136">
                  <c:v>-0.15681400000000001</c:v>
                </c:pt>
                <c:pt idx="24137">
                  <c:v>-0.15415999999999999</c:v>
                </c:pt>
                <c:pt idx="24138">
                  <c:v>-0.15157399999999999</c:v>
                </c:pt>
                <c:pt idx="24139">
                  <c:v>-0.14890300000000001</c:v>
                </c:pt>
                <c:pt idx="24140">
                  <c:v>-0.14616599999999999</c:v>
                </c:pt>
                <c:pt idx="24141">
                  <c:v>-0.14358299999999999</c:v>
                </c:pt>
                <c:pt idx="24142">
                  <c:v>-0.14085</c:v>
                </c:pt>
                <c:pt idx="24143">
                  <c:v>-0.13836799999999999</c:v>
                </c:pt>
                <c:pt idx="24144">
                  <c:v>-0.13552900000000001</c:v>
                </c:pt>
                <c:pt idx="24145">
                  <c:v>-0.13275100000000001</c:v>
                </c:pt>
                <c:pt idx="24146">
                  <c:v>-0.13009399999999999</c:v>
                </c:pt>
                <c:pt idx="24147">
                  <c:v>-0.127444</c:v>
                </c:pt>
                <c:pt idx="24148">
                  <c:v>-0.124708</c:v>
                </c:pt>
                <c:pt idx="24149">
                  <c:v>-0.121973</c:v>
                </c:pt>
                <c:pt idx="24150">
                  <c:v>-0.119292</c:v>
                </c:pt>
                <c:pt idx="24151">
                  <c:v>-0.116479</c:v>
                </c:pt>
                <c:pt idx="24152">
                  <c:v>-0.11380899999999999</c:v>
                </c:pt>
                <c:pt idx="24153">
                  <c:v>-0.11126999999999999</c:v>
                </c:pt>
                <c:pt idx="24154">
                  <c:v>-0.10860499999999999</c:v>
                </c:pt>
                <c:pt idx="24155">
                  <c:v>-0.105819</c:v>
                </c:pt>
                <c:pt idx="24156">
                  <c:v>-0.10298</c:v>
                </c:pt>
                <c:pt idx="24157">
                  <c:v>-0.100618</c:v>
                </c:pt>
                <c:pt idx="24158">
                  <c:v>-9.7756700000000002E-2</c:v>
                </c:pt>
                <c:pt idx="24159">
                  <c:v>-9.51573E-2</c:v>
                </c:pt>
                <c:pt idx="24160">
                  <c:v>-9.2409400000000003E-2</c:v>
                </c:pt>
                <c:pt idx="24161">
                  <c:v>-8.9649300000000001E-2</c:v>
                </c:pt>
                <c:pt idx="24162">
                  <c:v>-8.7230100000000005E-2</c:v>
                </c:pt>
                <c:pt idx="24163">
                  <c:v>-8.4449999999999997E-2</c:v>
                </c:pt>
                <c:pt idx="24164">
                  <c:v>-8.2045000000000007E-2</c:v>
                </c:pt>
                <c:pt idx="24165">
                  <c:v>-7.9350500000000004E-2</c:v>
                </c:pt>
                <c:pt idx="24166">
                  <c:v>-7.67988E-2</c:v>
                </c:pt>
                <c:pt idx="24167">
                  <c:v>-7.4343999999999993E-2</c:v>
                </c:pt>
                <c:pt idx="24168">
                  <c:v>-7.1937600000000004E-2</c:v>
                </c:pt>
                <c:pt idx="24169">
                  <c:v>-6.9356600000000004E-2</c:v>
                </c:pt>
                <c:pt idx="24170">
                  <c:v>-6.6932400000000003E-2</c:v>
                </c:pt>
                <c:pt idx="24171">
                  <c:v>-6.4411599999999999E-2</c:v>
                </c:pt>
                <c:pt idx="24172">
                  <c:v>-6.1984299999999999E-2</c:v>
                </c:pt>
                <c:pt idx="24173">
                  <c:v>-5.9798700000000003E-2</c:v>
                </c:pt>
                <c:pt idx="24174">
                  <c:v>-5.7149499999999999E-2</c:v>
                </c:pt>
                <c:pt idx="24175">
                  <c:v>-5.4859100000000001E-2</c:v>
                </c:pt>
                <c:pt idx="24176">
                  <c:v>-5.2496500000000001E-2</c:v>
                </c:pt>
                <c:pt idx="24177">
                  <c:v>-5.0144899999999999E-2</c:v>
                </c:pt>
                <c:pt idx="24178">
                  <c:v>-4.8000899999999999E-2</c:v>
                </c:pt>
                <c:pt idx="24179">
                  <c:v>-4.5449900000000001E-2</c:v>
                </c:pt>
                <c:pt idx="24180">
                  <c:v>-4.3482399999999997E-2</c:v>
                </c:pt>
                <c:pt idx="24181">
                  <c:v>-4.1089399999999998E-2</c:v>
                </c:pt>
                <c:pt idx="24182">
                  <c:v>-3.8952300000000002E-2</c:v>
                </c:pt>
                <c:pt idx="24183">
                  <c:v>-3.6559899999999999E-2</c:v>
                </c:pt>
                <c:pt idx="24184">
                  <c:v>-3.46425E-2</c:v>
                </c:pt>
                <c:pt idx="24185">
                  <c:v>-3.2527500000000001E-2</c:v>
                </c:pt>
                <c:pt idx="24186">
                  <c:v>-3.0461599999999998E-2</c:v>
                </c:pt>
                <c:pt idx="24187">
                  <c:v>-2.83787E-2</c:v>
                </c:pt>
                <c:pt idx="24188">
                  <c:v>-2.6192199999999999E-2</c:v>
                </c:pt>
                <c:pt idx="24189">
                  <c:v>-2.4631900000000002E-2</c:v>
                </c:pt>
                <c:pt idx="24190">
                  <c:v>-2.2500200000000001E-2</c:v>
                </c:pt>
                <c:pt idx="24191">
                  <c:v>-2.0859900000000001E-2</c:v>
                </c:pt>
                <c:pt idx="24192">
                  <c:v>-1.89672E-2</c:v>
                </c:pt>
                <c:pt idx="24193">
                  <c:v>-1.72052E-2</c:v>
                </c:pt>
                <c:pt idx="24194">
                  <c:v>-1.5491100000000001E-2</c:v>
                </c:pt>
                <c:pt idx="24195">
                  <c:v>-1.38213E-2</c:v>
                </c:pt>
                <c:pt idx="24196">
                  <c:v>-1.21834E-2</c:v>
                </c:pt>
                <c:pt idx="24197">
                  <c:v>-1.04016E-2</c:v>
                </c:pt>
                <c:pt idx="24198">
                  <c:v>-8.7880100000000006E-3</c:v>
                </c:pt>
                <c:pt idx="24199">
                  <c:v>-7.12066E-3</c:v>
                </c:pt>
                <c:pt idx="24200">
                  <c:v>-5.9831700000000003E-3</c:v>
                </c:pt>
                <c:pt idx="24201">
                  <c:v>-4.0019000000000001E-3</c:v>
                </c:pt>
                <c:pt idx="24202">
                  <c:v>-2.7984899999999998E-3</c:v>
                </c:pt>
                <c:pt idx="24203">
                  <c:v>-1.0660800000000001E-3</c:v>
                </c:pt>
                <c:pt idx="24204">
                  <c:v>1.78667E-4</c:v>
                </c:pt>
                <c:pt idx="24205">
                  <c:v>1.5911899999999999E-3</c:v>
                </c:pt>
                <c:pt idx="24206">
                  <c:v>3.01688E-3</c:v>
                </c:pt>
                <c:pt idx="24207">
                  <c:v>4.11028E-3</c:v>
                </c:pt>
                <c:pt idx="24208">
                  <c:v>5.7575999999999999E-3</c:v>
                </c:pt>
                <c:pt idx="24209">
                  <c:v>6.7828999999999997E-3</c:v>
                </c:pt>
                <c:pt idx="24210">
                  <c:v>8.1412700000000008E-3</c:v>
                </c:pt>
                <c:pt idx="24211">
                  <c:v>9.3103000000000005E-3</c:v>
                </c:pt>
                <c:pt idx="24212">
                  <c:v>1.04983E-2</c:v>
                </c:pt>
                <c:pt idx="24213">
                  <c:v>1.1546600000000001E-2</c:v>
                </c:pt>
                <c:pt idx="24214">
                  <c:v>1.257E-2</c:v>
                </c:pt>
                <c:pt idx="24215">
                  <c:v>1.3757500000000001E-2</c:v>
                </c:pt>
                <c:pt idx="24216">
                  <c:v>1.4317699999999999E-2</c:v>
                </c:pt>
                <c:pt idx="24217">
                  <c:v>1.5434399999999999E-2</c:v>
                </c:pt>
                <c:pt idx="24218">
                  <c:v>1.6286599999999998E-2</c:v>
                </c:pt>
                <c:pt idx="24219">
                  <c:v>1.73157E-2</c:v>
                </c:pt>
                <c:pt idx="24220">
                  <c:v>1.82335E-2</c:v>
                </c:pt>
                <c:pt idx="24221">
                  <c:v>1.87312E-2</c:v>
                </c:pt>
                <c:pt idx="24222">
                  <c:v>1.9889400000000002E-2</c:v>
                </c:pt>
                <c:pt idx="24223">
                  <c:v>2.0418700000000001E-2</c:v>
                </c:pt>
                <c:pt idx="24224">
                  <c:v>2.1254100000000001E-2</c:v>
                </c:pt>
                <c:pt idx="24225">
                  <c:v>2.2186999999999998E-2</c:v>
                </c:pt>
                <c:pt idx="24226">
                  <c:v>2.2756599999999998E-2</c:v>
                </c:pt>
                <c:pt idx="24227">
                  <c:v>2.3405800000000001E-2</c:v>
                </c:pt>
                <c:pt idx="24228">
                  <c:v>2.44919E-2</c:v>
                </c:pt>
                <c:pt idx="24229">
                  <c:v>2.50393E-2</c:v>
                </c:pt>
                <c:pt idx="24230">
                  <c:v>2.5940399999999999E-2</c:v>
                </c:pt>
                <c:pt idx="24231">
                  <c:v>2.6445699999999999E-2</c:v>
                </c:pt>
                <c:pt idx="24232">
                  <c:v>2.7105600000000001E-2</c:v>
                </c:pt>
                <c:pt idx="24233">
                  <c:v>2.8032999999999999E-2</c:v>
                </c:pt>
                <c:pt idx="24234">
                  <c:v>2.8506799999999999E-2</c:v>
                </c:pt>
                <c:pt idx="24235">
                  <c:v>2.9201600000000001E-2</c:v>
                </c:pt>
                <c:pt idx="24236">
                  <c:v>2.97253E-2</c:v>
                </c:pt>
                <c:pt idx="24237">
                  <c:v>3.0229499999999999E-2</c:v>
                </c:pt>
                <c:pt idx="24238">
                  <c:v>3.10075E-2</c:v>
                </c:pt>
                <c:pt idx="24239">
                  <c:v>3.1504299999999999E-2</c:v>
                </c:pt>
                <c:pt idx="24240">
                  <c:v>3.2177699999999997E-2</c:v>
                </c:pt>
                <c:pt idx="24241">
                  <c:v>3.2664199999999997E-2</c:v>
                </c:pt>
                <c:pt idx="24242">
                  <c:v>3.3521700000000001E-2</c:v>
                </c:pt>
                <c:pt idx="24243">
                  <c:v>3.3761699999999999E-2</c:v>
                </c:pt>
                <c:pt idx="24244">
                  <c:v>3.4625099999999999E-2</c:v>
                </c:pt>
                <c:pt idx="24245">
                  <c:v>3.5255799999999997E-2</c:v>
                </c:pt>
                <c:pt idx="24246">
                  <c:v>3.5880000000000002E-2</c:v>
                </c:pt>
                <c:pt idx="24247">
                  <c:v>3.6522899999999997E-2</c:v>
                </c:pt>
                <c:pt idx="24248">
                  <c:v>3.69523E-2</c:v>
                </c:pt>
                <c:pt idx="24249">
                  <c:v>3.7834600000000003E-2</c:v>
                </c:pt>
                <c:pt idx="24250">
                  <c:v>3.8338799999999999E-2</c:v>
                </c:pt>
                <c:pt idx="24251">
                  <c:v>3.9243599999999997E-2</c:v>
                </c:pt>
                <c:pt idx="24252">
                  <c:v>3.9976900000000003E-2</c:v>
                </c:pt>
                <c:pt idx="24253">
                  <c:v>4.0604500000000002E-2</c:v>
                </c:pt>
                <c:pt idx="24254">
                  <c:v>4.1401199999999999E-2</c:v>
                </c:pt>
                <c:pt idx="24255">
                  <c:v>4.2212E-2</c:v>
                </c:pt>
                <c:pt idx="24256">
                  <c:v>4.30339E-2</c:v>
                </c:pt>
                <c:pt idx="24257">
                  <c:v>4.37542E-2</c:v>
                </c:pt>
                <c:pt idx="24258">
                  <c:v>4.4453300000000001E-2</c:v>
                </c:pt>
                <c:pt idx="24259">
                  <c:v>4.5365099999999998E-2</c:v>
                </c:pt>
                <c:pt idx="24260">
                  <c:v>4.6351799999999999E-2</c:v>
                </c:pt>
                <c:pt idx="24261">
                  <c:v>4.7032900000000002E-2</c:v>
                </c:pt>
                <c:pt idx="24262">
                  <c:v>4.8044299999999998E-2</c:v>
                </c:pt>
                <c:pt idx="24263">
                  <c:v>4.8788900000000003E-2</c:v>
                </c:pt>
                <c:pt idx="24264">
                  <c:v>4.9821299999999999E-2</c:v>
                </c:pt>
                <c:pt idx="24265">
                  <c:v>5.0945400000000002E-2</c:v>
                </c:pt>
                <c:pt idx="24266">
                  <c:v>5.18174E-2</c:v>
                </c:pt>
                <c:pt idx="24267">
                  <c:v>5.2967500000000001E-2</c:v>
                </c:pt>
                <c:pt idx="24268">
                  <c:v>5.4040900000000003E-2</c:v>
                </c:pt>
                <c:pt idx="24269">
                  <c:v>5.5190000000000003E-2</c:v>
                </c:pt>
                <c:pt idx="24270">
                  <c:v>5.6276199999999998E-2</c:v>
                </c:pt>
                <c:pt idx="24271">
                  <c:v>5.7545699999999998E-2</c:v>
                </c:pt>
                <c:pt idx="24272">
                  <c:v>5.8678099999999997E-2</c:v>
                </c:pt>
                <c:pt idx="24273">
                  <c:v>6.00102E-2</c:v>
                </c:pt>
                <c:pt idx="24274">
                  <c:v>6.1238899999999999E-2</c:v>
                </c:pt>
                <c:pt idx="24275">
                  <c:v>6.2327E-2</c:v>
                </c:pt>
                <c:pt idx="24276">
                  <c:v>6.3771800000000003E-2</c:v>
                </c:pt>
                <c:pt idx="24277">
                  <c:v>6.4993400000000007E-2</c:v>
                </c:pt>
                <c:pt idx="24278">
                  <c:v>6.64738E-2</c:v>
                </c:pt>
                <c:pt idx="24279">
                  <c:v>6.7792599999999995E-2</c:v>
                </c:pt>
                <c:pt idx="24280">
                  <c:v>6.9071400000000005E-2</c:v>
                </c:pt>
                <c:pt idx="24281">
                  <c:v>7.0548100000000002E-2</c:v>
                </c:pt>
                <c:pt idx="24282">
                  <c:v>7.1953299999999998E-2</c:v>
                </c:pt>
                <c:pt idx="24283">
                  <c:v>7.3349999999999999E-2</c:v>
                </c:pt>
                <c:pt idx="24284">
                  <c:v>7.4685299999999996E-2</c:v>
                </c:pt>
                <c:pt idx="24285">
                  <c:v>7.6111399999999996E-2</c:v>
                </c:pt>
                <c:pt idx="24286">
                  <c:v>7.7550099999999997E-2</c:v>
                </c:pt>
                <c:pt idx="24287">
                  <c:v>7.9155299999999998E-2</c:v>
                </c:pt>
                <c:pt idx="24288">
                  <c:v>8.0583100000000005E-2</c:v>
                </c:pt>
                <c:pt idx="24289">
                  <c:v>8.2125299999999998E-2</c:v>
                </c:pt>
                <c:pt idx="24290">
                  <c:v>8.3814E-2</c:v>
                </c:pt>
                <c:pt idx="24291">
                  <c:v>8.5273500000000002E-2</c:v>
                </c:pt>
                <c:pt idx="24292">
                  <c:v>8.7254200000000004E-2</c:v>
                </c:pt>
                <c:pt idx="24293">
                  <c:v>8.8678699999999999E-2</c:v>
                </c:pt>
                <c:pt idx="24294">
                  <c:v>9.0562299999999998E-2</c:v>
                </c:pt>
                <c:pt idx="24295">
                  <c:v>9.2111999999999999E-2</c:v>
                </c:pt>
                <c:pt idx="24296">
                  <c:v>9.3887200000000004E-2</c:v>
                </c:pt>
                <c:pt idx="24297">
                  <c:v>9.5700999999999994E-2</c:v>
                </c:pt>
                <c:pt idx="24298">
                  <c:v>9.7322500000000006E-2</c:v>
                </c:pt>
                <c:pt idx="24299">
                  <c:v>9.9054500000000004E-2</c:v>
                </c:pt>
                <c:pt idx="24300">
                  <c:v>0.100815</c:v>
                </c:pt>
                <c:pt idx="24301">
                  <c:v>0.10256</c:v>
                </c:pt>
                <c:pt idx="24302">
                  <c:v>0.10426000000000001</c:v>
                </c:pt>
                <c:pt idx="24303">
                  <c:v>0.10610600000000001</c:v>
                </c:pt>
                <c:pt idx="24304">
                  <c:v>0.107878</c:v>
                </c:pt>
                <c:pt idx="24305">
                  <c:v>0.109614</c:v>
                </c:pt>
                <c:pt idx="24306">
                  <c:v>0.111472</c:v>
                </c:pt>
                <c:pt idx="24307">
                  <c:v>0.113234</c:v>
                </c:pt>
                <c:pt idx="24308">
                  <c:v>0.114994</c:v>
                </c:pt>
                <c:pt idx="24309">
                  <c:v>0.116811</c:v>
                </c:pt>
                <c:pt idx="24310">
                  <c:v>0.118521</c:v>
                </c:pt>
                <c:pt idx="24311">
                  <c:v>0.120436</c:v>
                </c:pt>
                <c:pt idx="24312">
                  <c:v>0.122111</c:v>
                </c:pt>
                <c:pt idx="24313">
                  <c:v>0.123928</c:v>
                </c:pt>
                <c:pt idx="24314">
                  <c:v>0.12582399999999999</c:v>
                </c:pt>
                <c:pt idx="24315">
                  <c:v>0.12749099999999999</c:v>
                </c:pt>
                <c:pt idx="24316">
                  <c:v>0.129522</c:v>
                </c:pt>
                <c:pt idx="24317">
                  <c:v>0.13121099999999999</c:v>
                </c:pt>
                <c:pt idx="24318">
                  <c:v>0.133044</c:v>
                </c:pt>
                <c:pt idx="24319">
                  <c:v>0.13475500000000001</c:v>
                </c:pt>
                <c:pt idx="24320">
                  <c:v>0.13664899999999999</c:v>
                </c:pt>
                <c:pt idx="24321">
                  <c:v>0.138346</c:v>
                </c:pt>
                <c:pt idx="24322">
                  <c:v>0.14014299999999999</c:v>
                </c:pt>
                <c:pt idx="24323">
                  <c:v>0.14178499999999999</c:v>
                </c:pt>
                <c:pt idx="24324">
                  <c:v>0.14367199999999999</c:v>
                </c:pt>
                <c:pt idx="24325">
                  <c:v>0.14532</c:v>
                </c:pt>
                <c:pt idx="24326">
                  <c:v>0.147176</c:v>
                </c:pt>
                <c:pt idx="24327">
                  <c:v>0.14888199999999999</c:v>
                </c:pt>
                <c:pt idx="24328">
                  <c:v>0.15059600000000001</c:v>
                </c:pt>
                <c:pt idx="24329">
                  <c:v>0.15248600000000001</c:v>
                </c:pt>
                <c:pt idx="24330">
                  <c:v>0.153971</c:v>
                </c:pt>
                <c:pt idx="24331">
                  <c:v>0.155866</c:v>
                </c:pt>
                <c:pt idx="24332">
                  <c:v>0.157476</c:v>
                </c:pt>
                <c:pt idx="24333">
                  <c:v>0.159218</c:v>
                </c:pt>
                <c:pt idx="24334">
                  <c:v>0.16076199999999999</c:v>
                </c:pt>
                <c:pt idx="24335">
                  <c:v>0.162271</c:v>
                </c:pt>
                <c:pt idx="24336">
                  <c:v>0.163998</c:v>
                </c:pt>
                <c:pt idx="24337">
                  <c:v>0.16545899999999999</c:v>
                </c:pt>
                <c:pt idx="24338">
                  <c:v>0.167102</c:v>
                </c:pt>
                <c:pt idx="24339">
                  <c:v>0.16859099999999999</c:v>
                </c:pt>
                <c:pt idx="24340">
                  <c:v>0.170074</c:v>
                </c:pt>
                <c:pt idx="24341">
                  <c:v>0.171428</c:v>
                </c:pt>
                <c:pt idx="24342">
                  <c:v>0.172986</c:v>
                </c:pt>
                <c:pt idx="24343">
                  <c:v>0.17446800000000001</c:v>
                </c:pt>
                <c:pt idx="24344">
                  <c:v>0.17605299999999999</c:v>
                </c:pt>
                <c:pt idx="24345">
                  <c:v>0.177263</c:v>
                </c:pt>
                <c:pt idx="24346">
                  <c:v>0.17886099999999999</c:v>
                </c:pt>
                <c:pt idx="24347">
                  <c:v>0.180202</c:v>
                </c:pt>
                <c:pt idx="24348">
                  <c:v>0.18149299999999999</c:v>
                </c:pt>
                <c:pt idx="24349">
                  <c:v>0.18302499999999999</c:v>
                </c:pt>
                <c:pt idx="24350">
                  <c:v>0.18421299999999999</c:v>
                </c:pt>
                <c:pt idx="24351">
                  <c:v>0.18560699999999999</c:v>
                </c:pt>
                <c:pt idx="24352">
                  <c:v>0.18674099999999999</c:v>
                </c:pt>
                <c:pt idx="24353">
                  <c:v>0.18795600000000001</c:v>
                </c:pt>
                <c:pt idx="24354">
                  <c:v>0.18926100000000001</c:v>
                </c:pt>
                <c:pt idx="24355">
                  <c:v>0.190357</c:v>
                </c:pt>
                <c:pt idx="24356">
                  <c:v>0.19148200000000001</c:v>
                </c:pt>
                <c:pt idx="24357">
                  <c:v>0.192576</c:v>
                </c:pt>
                <c:pt idx="24358">
                  <c:v>0.193581</c:v>
                </c:pt>
                <c:pt idx="24359">
                  <c:v>0.194686</c:v>
                </c:pt>
                <c:pt idx="24360">
                  <c:v>0.195578</c:v>
                </c:pt>
                <c:pt idx="24361">
                  <c:v>0.19650899999999999</c:v>
                </c:pt>
                <c:pt idx="24362">
                  <c:v>0.197322</c:v>
                </c:pt>
                <c:pt idx="24363">
                  <c:v>0.19822400000000001</c:v>
                </c:pt>
                <c:pt idx="24364">
                  <c:v>0.19898399999999999</c:v>
                </c:pt>
                <c:pt idx="24365">
                  <c:v>0.19991</c:v>
                </c:pt>
                <c:pt idx="24366">
                  <c:v>0.20061699999999999</c:v>
                </c:pt>
                <c:pt idx="24367">
                  <c:v>0.20139199999999999</c:v>
                </c:pt>
                <c:pt idx="24368">
                  <c:v>0.20209299999999999</c:v>
                </c:pt>
                <c:pt idx="24369">
                  <c:v>0.20280899999999999</c:v>
                </c:pt>
                <c:pt idx="24370">
                  <c:v>0.20335900000000001</c:v>
                </c:pt>
                <c:pt idx="24371">
                  <c:v>0.20413799999999999</c:v>
                </c:pt>
                <c:pt idx="24372">
                  <c:v>0.20429</c:v>
                </c:pt>
                <c:pt idx="24373">
                  <c:v>0.20457400000000001</c:v>
                </c:pt>
                <c:pt idx="24374">
                  <c:v>0.20488799999999999</c:v>
                </c:pt>
                <c:pt idx="24375">
                  <c:v>0.20518900000000001</c:v>
                </c:pt>
                <c:pt idx="24376">
                  <c:v>0.20549200000000001</c:v>
                </c:pt>
                <c:pt idx="24377">
                  <c:v>0.20566100000000001</c:v>
                </c:pt>
                <c:pt idx="24378">
                  <c:v>0.20565600000000001</c:v>
                </c:pt>
                <c:pt idx="24379">
                  <c:v>0.20579700000000001</c:v>
                </c:pt>
                <c:pt idx="24380">
                  <c:v>0.20591799999999999</c:v>
                </c:pt>
                <c:pt idx="24381">
                  <c:v>0.20603299999999999</c:v>
                </c:pt>
                <c:pt idx="24382">
                  <c:v>0.20604700000000001</c:v>
                </c:pt>
                <c:pt idx="24383">
                  <c:v>0.20580100000000001</c:v>
                </c:pt>
                <c:pt idx="24384">
                  <c:v>0.20591100000000001</c:v>
                </c:pt>
                <c:pt idx="24385">
                  <c:v>0.20573</c:v>
                </c:pt>
                <c:pt idx="24386">
                  <c:v>0.20557500000000001</c:v>
                </c:pt>
                <c:pt idx="24387">
                  <c:v>0.20538600000000001</c:v>
                </c:pt>
                <c:pt idx="24388">
                  <c:v>0.20519100000000001</c:v>
                </c:pt>
                <c:pt idx="24389">
                  <c:v>0.20479700000000001</c:v>
                </c:pt>
                <c:pt idx="24390">
                  <c:v>0.204239</c:v>
                </c:pt>
                <c:pt idx="24391">
                  <c:v>0.20408100000000001</c:v>
                </c:pt>
                <c:pt idx="24392">
                  <c:v>0.20359099999999999</c:v>
                </c:pt>
                <c:pt idx="24393">
                  <c:v>0.203044</c:v>
                </c:pt>
                <c:pt idx="24394">
                  <c:v>0.202488</c:v>
                </c:pt>
                <c:pt idx="24395">
                  <c:v>0.20168900000000001</c:v>
                </c:pt>
                <c:pt idx="24396">
                  <c:v>0.20113800000000001</c:v>
                </c:pt>
                <c:pt idx="24397">
                  <c:v>0.20039100000000001</c:v>
                </c:pt>
                <c:pt idx="24398">
                  <c:v>0.19977800000000001</c:v>
                </c:pt>
                <c:pt idx="24399">
                  <c:v>0.19872600000000001</c:v>
                </c:pt>
                <c:pt idx="24400">
                  <c:v>0.197936</c:v>
                </c:pt>
                <c:pt idx="24401">
                  <c:v>0.19675500000000001</c:v>
                </c:pt>
                <c:pt idx="24402">
                  <c:v>0.19602600000000001</c:v>
                </c:pt>
                <c:pt idx="24403">
                  <c:v>0.194857</c:v>
                </c:pt>
                <c:pt idx="24404">
                  <c:v>0.193745</c:v>
                </c:pt>
                <c:pt idx="24405">
                  <c:v>0.192638</c:v>
                </c:pt>
                <c:pt idx="24406">
                  <c:v>0.191465</c:v>
                </c:pt>
                <c:pt idx="24407">
                  <c:v>0.19045699999999999</c:v>
                </c:pt>
                <c:pt idx="24408">
                  <c:v>0.188915</c:v>
                </c:pt>
                <c:pt idx="24409">
                  <c:v>0.18779599999999999</c:v>
                </c:pt>
                <c:pt idx="24410">
                  <c:v>0.18637599999999999</c:v>
                </c:pt>
                <c:pt idx="24411">
                  <c:v>0.18509500000000001</c:v>
                </c:pt>
                <c:pt idx="24412">
                  <c:v>0.183698</c:v>
                </c:pt>
                <c:pt idx="24413">
                  <c:v>0.18218699999999999</c:v>
                </c:pt>
                <c:pt idx="24414">
                  <c:v>0.18060599999999999</c:v>
                </c:pt>
                <c:pt idx="24415">
                  <c:v>0.17913799999999999</c:v>
                </c:pt>
                <c:pt idx="24416">
                  <c:v>0.177426</c:v>
                </c:pt>
                <c:pt idx="24417">
                  <c:v>0.175818</c:v>
                </c:pt>
                <c:pt idx="24418">
                  <c:v>0.17394499999999999</c:v>
                </c:pt>
                <c:pt idx="24419">
                  <c:v>0.17218700000000001</c:v>
                </c:pt>
                <c:pt idx="24420">
                  <c:v>0.170325</c:v>
                </c:pt>
                <c:pt idx="24421">
                  <c:v>0.16835800000000001</c:v>
                </c:pt>
                <c:pt idx="24422">
                  <c:v>0.166432</c:v>
                </c:pt>
                <c:pt idx="24423">
                  <c:v>0.16445599999999999</c:v>
                </c:pt>
                <c:pt idx="24424">
                  <c:v>0.162441</c:v>
                </c:pt>
                <c:pt idx="24425">
                  <c:v>0.160497</c:v>
                </c:pt>
                <c:pt idx="24426">
                  <c:v>0.15828400000000001</c:v>
                </c:pt>
                <c:pt idx="24427">
                  <c:v>0.156195</c:v>
                </c:pt>
                <c:pt idx="24428">
                  <c:v>0.15376000000000001</c:v>
                </c:pt>
                <c:pt idx="24429">
                  <c:v>0.15160199999999999</c:v>
                </c:pt>
                <c:pt idx="24430">
                  <c:v>0.149285</c:v>
                </c:pt>
                <c:pt idx="24431">
                  <c:v>0.14696100000000001</c:v>
                </c:pt>
                <c:pt idx="24432">
                  <c:v>0.14455299999999999</c:v>
                </c:pt>
                <c:pt idx="24433">
                  <c:v>0.142175</c:v>
                </c:pt>
                <c:pt idx="24434">
                  <c:v>0.13959299999999999</c:v>
                </c:pt>
                <c:pt idx="24435">
                  <c:v>0.13716100000000001</c:v>
                </c:pt>
                <c:pt idx="24436">
                  <c:v>0.134681</c:v>
                </c:pt>
                <c:pt idx="24437">
                  <c:v>0.131853</c:v>
                </c:pt>
                <c:pt idx="24438">
                  <c:v>0.129251</c:v>
                </c:pt>
                <c:pt idx="24439">
                  <c:v>0.12664700000000001</c:v>
                </c:pt>
                <c:pt idx="24440">
                  <c:v>0.12373099999999999</c:v>
                </c:pt>
                <c:pt idx="24441">
                  <c:v>0.12086</c:v>
                </c:pt>
                <c:pt idx="24442">
                  <c:v>0.11801200000000001</c:v>
                </c:pt>
                <c:pt idx="24443">
                  <c:v>0.11525299999999999</c:v>
                </c:pt>
                <c:pt idx="24444">
                  <c:v>0.112105</c:v>
                </c:pt>
                <c:pt idx="24445">
                  <c:v>0.109184</c:v>
                </c:pt>
                <c:pt idx="24446">
                  <c:v>0.106265</c:v>
                </c:pt>
                <c:pt idx="24447">
                  <c:v>0.10292800000000001</c:v>
                </c:pt>
                <c:pt idx="24448">
                  <c:v>0.10013900000000001</c:v>
                </c:pt>
                <c:pt idx="24449">
                  <c:v>9.6854999999999997E-2</c:v>
                </c:pt>
                <c:pt idx="24450">
                  <c:v>9.3598500000000001E-2</c:v>
                </c:pt>
                <c:pt idx="24451">
                  <c:v>9.03201E-2</c:v>
                </c:pt>
                <c:pt idx="24452">
                  <c:v>8.7045600000000001E-2</c:v>
                </c:pt>
                <c:pt idx="24453">
                  <c:v>8.3828299999999994E-2</c:v>
                </c:pt>
                <c:pt idx="24454">
                  <c:v>8.0008599999999999E-2</c:v>
                </c:pt>
                <c:pt idx="24455">
                  <c:v>7.6938800000000002E-2</c:v>
                </c:pt>
                <c:pt idx="24456">
                  <c:v>7.3386900000000005E-2</c:v>
                </c:pt>
                <c:pt idx="24457">
                  <c:v>6.9548600000000002E-2</c:v>
                </c:pt>
                <c:pt idx="24458">
                  <c:v>6.5870399999999996E-2</c:v>
                </c:pt>
                <c:pt idx="24459">
                  <c:v>6.2415999999999999E-2</c:v>
                </c:pt>
                <c:pt idx="24460">
                  <c:v>5.84878E-2</c:v>
                </c:pt>
                <c:pt idx="24461">
                  <c:v>5.4768499999999998E-2</c:v>
                </c:pt>
                <c:pt idx="24462">
                  <c:v>5.1063900000000002E-2</c:v>
                </c:pt>
                <c:pt idx="24463">
                  <c:v>4.7131800000000001E-2</c:v>
                </c:pt>
                <c:pt idx="24464">
                  <c:v>4.3346900000000001E-2</c:v>
                </c:pt>
                <c:pt idx="24465">
                  <c:v>3.9362399999999999E-2</c:v>
                </c:pt>
                <c:pt idx="24466">
                  <c:v>3.5813600000000001E-2</c:v>
                </c:pt>
                <c:pt idx="24467">
                  <c:v>3.1700699999999998E-2</c:v>
                </c:pt>
                <c:pt idx="24468">
                  <c:v>2.79201E-2</c:v>
                </c:pt>
                <c:pt idx="24469">
                  <c:v>2.3885900000000002E-2</c:v>
                </c:pt>
                <c:pt idx="24470">
                  <c:v>1.9941299999999999E-2</c:v>
                </c:pt>
                <c:pt idx="24471">
                  <c:v>1.5865299999999999E-2</c:v>
                </c:pt>
                <c:pt idx="24472">
                  <c:v>1.16735E-2</c:v>
                </c:pt>
                <c:pt idx="24473">
                  <c:v>7.8368699999999993E-3</c:v>
                </c:pt>
                <c:pt idx="24474">
                  <c:v>3.3707799999999999E-3</c:v>
                </c:pt>
                <c:pt idx="24475">
                  <c:v>-6.4766699999999999E-4</c:v>
                </c:pt>
                <c:pt idx="24476">
                  <c:v>-4.8656799999999998E-3</c:v>
                </c:pt>
                <c:pt idx="24477">
                  <c:v>-9.4439399999999996E-3</c:v>
                </c:pt>
                <c:pt idx="24478">
                  <c:v>-1.34235E-2</c:v>
                </c:pt>
                <c:pt idx="24479">
                  <c:v>-1.79022E-2</c:v>
                </c:pt>
                <c:pt idx="24480">
                  <c:v>-2.2276299999999999E-2</c:v>
                </c:pt>
                <c:pt idx="24481">
                  <c:v>-2.6740400000000001E-2</c:v>
                </c:pt>
                <c:pt idx="24482">
                  <c:v>-3.1341000000000001E-2</c:v>
                </c:pt>
                <c:pt idx="24483">
                  <c:v>-3.5681400000000002E-2</c:v>
                </c:pt>
                <c:pt idx="24484">
                  <c:v>-4.02046E-2</c:v>
                </c:pt>
                <c:pt idx="24485">
                  <c:v>-4.4771999999999999E-2</c:v>
                </c:pt>
                <c:pt idx="24486">
                  <c:v>-4.9099999999999998E-2</c:v>
                </c:pt>
                <c:pt idx="24487">
                  <c:v>-5.3775999999999997E-2</c:v>
                </c:pt>
                <c:pt idx="24488">
                  <c:v>-5.82769E-2</c:v>
                </c:pt>
                <c:pt idx="24489">
                  <c:v>-6.2609600000000001E-2</c:v>
                </c:pt>
                <c:pt idx="24490">
                  <c:v>-6.7173499999999997E-2</c:v>
                </c:pt>
                <c:pt idx="24491">
                  <c:v>-7.1828400000000001E-2</c:v>
                </c:pt>
                <c:pt idx="24492">
                  <c:v>-7.6089699999999996E-2</c:v>
                </c:pt>
                <c:pt idx="24493">
                  <c:v>-8.08001E-2</c:v>
                </c:pt>
                <c:pt idx="24494">
                  <c:v>-8.5300299999999996E-2</c:v>
                </c:pt>
                <c:pt idx="24495">
                  <c:v>-8.9901700000000001E-2</c:v>
                </c:pt>
                <c:pt idx="24496">
                  <c:v>-9.4473699999999994E-2</c:v>
                </c:pt>
                <c:pt idx="24497">
                  <c:v>-9.9081500000000003E-2</c:v>
                </c:pt>
                <c:pt idx="24498">
                  <c:v>-0.10384400000000001</c:v>
                </c:pt>
                <c:pt idx="24499">
                  <c:v>-0.108399</c:v>
                </c:pt>
                <c:pt idx="24500">
                  <c:v>-0.112925</c:v>
                </c:pt>
                <c:pt idx="24501">
                  <c:v>-0.117607</c:v>
                </c:pt>
                <c:pt idx="24502">
                  <c:v>-0.122171</c:v>
                </c:pt>
                <c:pt idx="24503">
                  <c:v>-0.126917</c:v>
                </c:pt>
                <c:pt idx="24504">
                  <c:v>-0.13167200000000001</c:v>
                </c:pt>
                <c:pt idx="24505">
                  <c:v>-0.136348</c:v>
                </c:pt>
                <c:pt idx="24506">
                  <c:v>-0.140761</c:v>
                </c:pt>
                <c:pt idx="24507">
                  <c:v>-0.14535400000000001</c:v>
                </c:pt>
                <c:pt idx="24508">
                  <c:v>-0.150033</c:v>
                </c:pt>
                <c:pt idx="24509">
                  <c:v>-0.15482799999999999</c:v>
                </c:pt>
                <c:pt idx="24510">
                  <c:v>-0.15932299999999999</c:v>
                </c:pt>
                <c:pt idx="24511">
                  <c:v>-0.163801</c:v>
                </c:pt>
                <c:pt idx="24512">
                  <c:v>-0.168435</c:v>
                </c:pt>
                <c:pt idx="24513">
                  <c:v>-0.172712</c:v>
                </c:pt>
                <c:pt idx="24514">
                  <c:v>-0.17754700000000001</c:v>
                </c:pt>
                <c:pt idx="24515">
                  <c:v>-0.18187400000000001</c:v>
                </c:pt>
                <c:pt idx="24516">
                  <c:v>-0.186279</c:v>
                </c:pt>
                <c:pt idx="24517">
                  <c:v>-0.19053500000000001</c:v>
                </c:pt>
                <c:pt idx="24518">
                  <c:v>-0.19483</c:v>
                </c:pt>
                <c:pt idx="24519">
                  <c:v>-0.19933100000000001</c:v>
                </c:pt>
                <c:pt idx="24520">
                  <c:v>-0.20350099999999999</c:v>
                </c:pt>
                <c:pt idx="24521">
                  <c:v>-0.207956</c:v>
                </c:pt>
                <c:pt idx="24522">
                  <c:v>-0.21198400000000001</c:v>
                </c:pt>
                <c:pt idx="24523">
                  <c:v>-0.216303</c:v>
                </c:pt>
                <c:pt idx="24524">
                  <c:v>-0.22068099999999999</c:v>
                </c:pt>
                <c:pt idx="24525">
                  <c:v>-0.224742</c:v>
                </c:pt>
                <c:pt idx="24526">
                  <c:v>-0.229127</c:v>
                </c:pt>
                <c:pt idx="24527">
                  <c:v>-0.23308499999999999</c:v>
                </c:pt>
                <c:pt idx="24528">
                  <c:v>-0.236988</c:v>
                </c:pt>
                <c:pt idx="24529">
                  <c:v>-0.240811</c:v>
                </c:pt>
                <c:pt idx="24530">
                  <c:v>-0.24499599999999999</c:v>
                </c:pt>
                <c:pt idx="24531">
                  <c:v>-0.24897</c:v>
                </c:pt>
                <c:pt idx="24532">
                  <c:v>-0.25261699999999998</c:v>
                </c:pt>
                <c:pt idx="24533">
                  <c:v>-0.25633299999999998</c:v>
                </c:pt>
                <c:pt idx="24534">
                  <c:v>-0.26022299999999998</c:v>
                </c:pt>
                <c:pt idx="24535">
                  <c:v>-0.26388099999999998</c:v>
                </c:pt>
                <c:pt idx="24536">
                  <c:v>-0.26784200000000002</c:v>
                </c:pt>
                <c:pt idx="24537">
                  <c:v>-0.27128200000000002</c:v>
                </c:pt>
                <c:pt idx="24538">
                  <c:v>-0.27482200000000001</c:v>
                </c:pt>
                <c:pt idx="24539">
                  <c:v>-0.27837000000000001</c:v>
                </c:pt>
                <c:pt idx="24540">
                  <c:v>-0.28161700000000001</c:v>
                </c:pt>
                <c:pt idx="24541">
                  <c:v>-0.285188</c:v>
                </c:pt>
                <c:pt idx="24542">
                  <c:v>-0.28854000000000002</c:v>
                </c:pt>
                <c:pt idx="24543">
                  <c:v>-0.29147600000000001</c:v>
                </c:pt>
                <c:pt idx="24544">
                  <c:v>-0.29466799999999999</c:v>
                </c:pt>
                <c:pt idx="24545">
                  <c:v>-0.29781099999999999</c:v>
                </c:pt>
                <c:pt idx="24546">
                  <c:v>-0.30103400000000002</c:v>
                </c:pt>
                <c:pt idx="24547">
                  <c:v>-0.30402899999999999</c:v>
                </c:pt>
                <c:pt idx="24548">
                  <c:v>-0.30684299999999998</c:v>
                </c:pt>
                <c:pt idx="24549">
                  <c:v>-0.309811</c:v>
                </c:pt>
                <c:pt idx="24550">
                  <c:v>-0.31246699999999999</c:v>
                </c:pt>
                <c:pt idx="24551">
                  <c:v>-0.31525700000000001</c:v>
                </c:pt>
                <c:pt idx="24552">
                  <c:v>-0.31787199999999999</c:v>
                </c:pt>
                <c:pt idx="24553">
                  <c:v>-0.32031599999999999</c:v>
                </c:pt>
                <c:pt idx="24554">
                  <c:v>-0.32284600000000002</c:v>
                </c:pt>
                <c:pt idx="24555">
                  <c:v>-0.32507799999999998</c:v>
                </c:pt>
                <c:pt idx="24556">
                  <c:v>-0.32747399999999999</c:v>
                </c:pt>
                <c:pt idx="24557">
                  <c:v>-0.32970500000000003</c:v>
                </c:pt>
                <c:pt idx="24558">
                  <c:v>-0.33195599999999997</c:v>
                </c:pt>
                <c:pt idx="24559">
                  <c:v>-0.33415699999999998</c:v>
                </c:pt>
                <c:pt idx="24560">
                  <c:v>-0.33613399999999999</c:v>
                </c:pt>
                <c:pt idx="24561">
                  <c:v>-0.338314</c:v>
                </c:pt>
                <c:pt idx="24562">
                  <c:v>-0.34023300000000001</c:v>
                </c:pt>
                <c:pt idx="24563">
                  <c:v>-0.342248</c:v>
                </c:pt>
                <c:pt idx="24564">
                  <c:v>-0.34387600000000001</c:v>
                </c:pt>
                <c:pt idx="24565">
                  <c:v>-0.345717</c:v>
                </c:pt>
                <c:pt idx="24566">
                  <c:v>-0.347331</c:v>
                </c:pt>
                <c:pt idx="24567">
                  <c:v>-0.34872999999999998</c:v>
                </c:pt>
                <c:pt idx="24568">
                  <c:v>-0.35034999999999999</c:v>
                </c:pt>
                <c:pt idx="24569">
                  <c:v>-0.35139500000000001</c:v>
                </c:pt>
                <c:pt idx="24570">
                  <c:v>-0.352713</c:v>
                </c:pt>
                <c:pt idx="24571">
                  <c:v>-0.35386499999999999</c:v>
                </c:pt>
                <c:pt idx="24572">
                  <c:v>-0.35500100000000001</c:v>
                </c:pt>
                <c:pt idx="24573">
                  <c:v>-0.35610900000000001</c:v>
                </c:pt>
                <c:pt idx="24574">
                  <c:v>-0.356908</c:v>
                </c:pt>
                <c:pt idx="24575">
                  <c:v>-0.35792200000000002</c:v>
                </c:pt>
                <c:pt idx="24576">
                  <c:v>-0.35873500000000003</c:v>
                </c:pt>
                <c:pt idx="24577">
                  <c:v>-0.35933799999999999</c:v>
                </c:pt>
                <c:pt idx="24578">
                  <c:v>-0.36014600000000002</c:v>
                </c:pt>
                <c:pt idx="24579">
                  <c:v>-0.36083300000000001</c:v>
                </c:pt>
                <c:pt idx="24580">
                  <c:v>-0.36140699999999998</c:v>
                </c:pt>
                <c:pt idx="24581">
                  <c:v>-0.361736</c:v>
                </c:pt>
                <c:pt idx="24582">
                  <c:v>-0.36209999999999998</c:v>
                </c:pt>
                <c:pt idx="24583">
                  <c:v>-0.36236200000000002</c:v>
                </c:pt>
                <c:pt idx="24584">
                  <c:v>-0.362765</c:v>
                </c:pt>
                <c:pt idx="24585">
                  <c:v>-0.36282599999999998</c:v>
                </c:pt>
                <c:pt idx="24586">
                  <c:v>-0.36301099999999997</c:v>
                </c:pt>
                <c:pt idx="24587">
                  <c:v>-0.36303099999999999</c:v>
                </c:pt>
                <c:pt idx="24588">
                  <c:v>-0.36302400000000001</c:v>
                </c:pt>
                <c:pt idx="24589">
                  <c:v>-0.36303999999999997</c:v>
                </c:pt>
                <c:pt idx="24590">
                  <c:v>-0.36294399999999999</c:v>
                </c:pt>
                <c:pt idx="24591">
                  <c:v>-0.36291099999999998</c:v>
                </c:pt>
                <c:pt idx="24592">
                  <c:v>-0.36269299999999999</c:v>
                </c:pt>
                <c:pt idx="24593">
                  <c:v>-0.36257499999999998</c:v>
                </c:pt>
                <c:pt idx="24594">
                  <c:v>-0.362147</c:v>
                </c:pt>
                <c:pt idx="24595">
                  <c:v>-0.36196800000000001</c:v>
                </c:pt>
                <c:pt idx="24596">
                  <c:v>-0.36132199999999998</c:v>
                </c:pt>
                <c:pt idx="24597">
                  <c:v>-0.36100199999999999</c:v>
                </c:pt>
                <c:pt idx="24598">
                  <c:v>-0.36044199999999998</c:v>
                </c:pt>
                <c:pt idx="24599">
                  <c:v>-0.35979800000000001</c:v>
                </c:pt>
                <c:pt idx="24600">
                  <c:v>-0.35922700000000002</c:v>
                </c:pt>
                <c:pt idx="24601">
                  <c:v>-0.35855300000000001</c:v>
                </c:pt>
                <c:pt idx="24602">
                  <c:v>-0.35788799999999998</c:v>
                </c:pt>
                <c:pt idx="24603">
                  <c:v>-0.35719200000000001</c:v>
                </c:pt>
                <c:pt idx="24604">
                  <c:v>-0.35629699999999997</c:v>
                </c:pt>
                <c:pt idx="24605">
                  <c:v>-0.35569800000000001</c:v>
                </c:pt>
                <c:pt idx="24606">
                  <c:v>-0.35483399999999998</c:v>
                </c:pt>
                <c:pt idx="24607">
                  <c:v>-0.35390100000000002</c:v>
                </c:pt>
                <c:pt idx="24608">
                  <c:v>-0.35302499999999998</c:v>
                </c:pt>
                <c:pt idx="24609">
                  <c:v>-0.35229199999999999</c:v>
                </c:pt>
                <c:pt idx="24610">
                  <c:v>-0.35132000000000002</c:v>
                </c:pt>
                <c:pt idx="24611">
                  <c:v>-0.350607</c:v>
                </c:pt>
                <c:pt idx="24612">
                  <c:v>-0.34976499999999999</c:v>
                </c:pt>
                <c:pt idx="24613">
                  <c:v>-0.34868700000000002</c:v>
                </c:pt>
                <c:pt idx="24614">
                  <c:v>-0.347916</c:v>
                </c:pt>
                <c:pt idx="24615">
                  <c:v>-0.34683399999999998</c:v>
                </c:pt>
                <c:pt idx="24616">
                  <c:v>-0.346024</c:v>
                </c:pt>
                <c:pt idx="24617">
                  <c:v>-0.34506300000000001</c:v>
                </c:pt>
                <c:pt idx="24618">
                  <c:v>-0.34410499999999999</c:v>
                </c:pt>
                <c:pt idx="24619">
                  <c:v>-0.34318500000000002</c:v>
                </c:pt>
                <c:pt idx="24620">
                  <c:v>-0.34229999999999999</c:v>
                </c:pt>
                <c:pt idx="24621">
                  <c:v>-0.34137499999999998</c:v>
                </c:pt>
                <c:pt idx="24622">
                  <c:v>-0.34068199999999998</c:v>
                </c:pt>
                <c:pt idx="24623">
                  <c:v>-0.33951100000000001</c:v>
                </c:pt>
                <c:pt idx="24624">
                  <c:v>-0.33855400000000002</c:v>
                </c:pt>
                <c:pt idx="24625">
                  <c:v>-0.33754299999999998</c:v>
                </c:pt>
                <c:pt idx="24626">
                  <c:v>-0.33669300000000002</c:v>
                </c:pt>
                <c:pt idx="24627">
                  <c:v>-0.33583000000000002</c:v>
                </c:pt>
                <c:pt idx="24628">
                  <c:v>-0.33495799999999998</c:v>
                </c:pt>
                <c:pt idx="24629">
                  <c:v>-0.33402399999999999</c:v>
                </c:pt>
                <c:pt idx="24630">
                  <c:v>-0.33312799999999998</c:v>
                </c:pt>
                <c:pt idx="24631">
                  <c:v>-0.33221099999999998</c:v>
                </c:pt>
                <c:pt idx="24632">
                  <c:v>-0.33151599999999998</c:v>
                </c:pt>
                <c:pt idx="24633">
                  <c:v>-0.33075300000000002</c:v>
                </c:pt>
                <c:pt idx="24634">
                  <c:v>-0.32978299999999999</c:v>
                </c:pt>
                <c:pt idx="24635">
                  <c:v>-0.32909100000000002</c:v>
                </c:pt>
                <c:pt idx="24636">
                  <c:v>-0.32825399999999999</c:v>
                </c:pt>
                <c:pt idx="24637">
                  <c:v>-0.32741500000000001</c:v>
                </c:pt>
                <c:pt idx="24638">
                  <c:v>-0.32689600000000002</c:v>
                </c:pt>
                <c:pt idx="24639">
                  <c:v>-0.32603300000000002</c:v>
                </c:pt>
                <c:pt idx="24640">
                  <c:v>-0.325519</c:v>
                </c:pt>
                <c:pt idx="24641">
                  <c:v>-0.32467800000000002</c:v>
                </c:pt>
                <c:pt idx="24642">
                  <c:v>-0.32419199999999998</c:v>
                </c:pt>
                <c:pt idx="24643">
                  <c:v>-0.32367200000000002</c:v>
                </c:pt>
                <c:pt idx="24644">
                  <c:v>-0.32317899999999999</c:v>
                </c:pt>
                <c:pt idx="24645">
                  <c:v>-0.322683</c:v>
                </c:pt>
                <c:pt idx="24646">
                  <c:v>-0.32216699999999998</c:v>
                </c:pt>
                <c:pt idx="24647">
                  <c:v>-0.321573</c:v>
                </c:pt>
                <c:pt idx="24648">
                  <c:v>-0.32121100000000002</c:v>
                </c:pt>
                <c:pt idx="24649">
                  <c:v>-0.32101299999999999</c:v>
                </c:pt>
                <c:pt idx="24650">
                  <c:v>-0.32046200000000002</c:v>
                </c:pt>
                <c:pt idx="24651">
                  <c:v>-0.32009599999999999</c:v>
                </c:pt>
                <c:pt idx="24652">
                  <c:v>-0.31968999999999997</c:v>
                </c:pt>
                <c:pt idx="24653">
                  <c:v>-0.31935200000000002</c:v>
                </c:pt>
                <c:pt idx="24654">
                  <c:v>-0.31916699999999998</c:v>
                </c:pt>
                <c:pt idx="24655">
                  <c:v>-0.31878899999999999</c:v>
                </c:pt>
                <c:pt idx="24656">
                  <c:v>-0.31850600000000001</c:v>
                </c:pt>
                <c:pt idx="24657">
                  <c:v>-0.318407</c:v>
                </c:pt>
                <c:pt idx="24658">
                  <c:v>-0.31796799999999997</c:v>
                </c:pt>
                <c:pt idx="24659">
                  <c:v>-0.317936</c:v>
                </c:pt>
                <c:pt idx="24660">
                  <c:v>-0.317967</c:v>
                </c:pt>
                <c:pt idx="24661">
                  <c:v>-0.31784699999999999</c:v>
                </c:pt>
                <c:pt idx="24662">
                  <c:v>-0.31753399999999998</c:v>
                </c:pt>
                <c:pt idx="24663">
                  <c:v>-0.31764599999999998</c:v>
                </c:pt>
                <c:pt idx="24664">
                  <c:v>-0.31740499999999999</c:v>
                </c:pt>
                <c:pt idx="24665">
                  <c:v>-0.31757600000000002</c:v>
                </c:pt>
                <c:pt idx="24666">
                  <c:v>-0.31772099999999998</c:v>
                </c:pt>
                <c:pt idx="24667">
                  <c:v>-0.31761099999999998</c:v>
                </c:pt>
                <c:pt idx="24668">
                  <c:v>-0.31776700000000002</c:v>
                </c:pt>
                <c:pt idx="24669">
                  <c:v>-0.317635</c:v>
                </c:pt>
                <c:pt idx="24670">
                  <c:v>-0.317882</c:v>
                </c:pt>
                <c:pt idx="24671">
                  <c:v>-0.317857</c:v>
                </c:pt>
                <c:pt idx="24672">
                  <c:v>-0.31801400000000002</c:v>
                </c:pt>
                <c:pt idx="24673">
                  <c:v>-0.31795200000000001</c:v>
                </c:pt>
                <c:pt idx="24674">
                  <c:v>-0.31810500000000003</c:v>
                </c:pt>
                <c:pt idx="24675">
                  <c:v>-0.31812699999999999</c:v>
                </c:pt>
                <c:pt idx="24676">
                  <c:v>-0.31847999999999999</c:v>
                </c:pt>
                <c:pt idx="24677">
                  <c:v>-0.318469</c:v>
                </c:pt>
                <c:pt idx="24678">
                  <c:v>-0.31858700000000001</c:v>
                </c:pt>
                <c:pt idx="24679">
                  <c:v>-0.31886199999999998</c:v>
                </c:pt>
                <c:pt idx="24680">
                  <c:v>-0.31897399999999998</c:v>
                </c:pt>
                <c:pt idx="24681">
                  <c:v>-0.319353</c:v>
                </c:pt>
                <c:pt idx="24682">
                  <c:v>-0.319436</c:v>
                </c:pt>
                <c:pt idx="24683">
                  <c:v>-0.31961000000000001</c:v>
                </c:pt>
                <c:pt idx="24684">
                  <c:v>-0.31974399999999997</c:v>
                </c:pt>
                <c:pt idx="24685">
                  <c:v>-0.31978699999999999</c:v>
                </c:pt>
                <c:pt idx="24686">
                  <c:v>-0.32003799999999999</c:v>
                </c:pt>
                <c:pt idx="24687">
                  <c:v>-0.32016899999999998</c:v>
                </c:pt>
                <c:pt idx="24688">
                  <c:v>-0.32036799999999999</c:v>
                </c:pt>
                <c:pt idx="24689">
                  <c:v>-0.32024399999999997</c:v>
                </c:pt>
                <c:pt idx="24690">
                  <c:v>-0.320521</c:v>
                </c:pt>
                <c:pt idx="24691">
                  <c:v>-0.32041799999999998</c:v>
                </c:pt>
                <c:pt idx="24692">
                  <c:v>-0.32077899999999998</c:v>
                </c:pt>
                <c:pt idx="24693">
                  <c:v>-0.32067899999999999</c:v>
                </c:pt>
                <c:pt idx="24694">
                  <c:v>-0.32074900000000001</c:v>
                </c:pt>
                <c:pt idx="24695">
                  <c:v>-0.320658</c:v>
                </c:pt>
                <c:pt idx="24696">
                  <c:v>-0.32055800000000001</c:v>
                </c:pt>
                <c:pt idx="24697">
                  <c:v>-0.32057099999999999</c:v>
                </c:pt>
                <c:pt idx="24698">
                  <c:v>-0.320469</c:v>
                </c:pt>
                <c:pt idx="24699">
                  <c:v>-0.32047199999999998</c:v>
                </c:pt>
                <c:pt idx="24700">
                  <c:v>-0.31999100000000003</c:v>
                </c:pt>
                <c:pt idx="24701">
                  <c:v>-0.319938</c:v>
                </c:pt>
                <c:pt idx="24702">
                  <c:v>-0.31947599999999998</c:v>
                </c:pt>
                <c:pt idx="24703">
                  <c:v>-0.31923400000000002</c:v>
                </c:pt>
                <c:pt idx="24704">
                  <c:v>-0.31891799999999998</c:v>
                </c:pt>
                <c:pt idx="24705">
                  <c:v>-0.318357</c:v>
                </c:pt>
                <c:pt idx="24706">
                  <c:v>-0.31803900000000002</c:v>
                </c:pt>
                <c:pt idx="24707">
                  <c:v>-0.31729600000000002</c:v>
                </c:pt>
                <c:pt idx="24708">
                  <c:v>-0.31687300000000002</c:v>
                </c:pt>
                <c:pt idx="24709">
                  <c:v>-0.31609199999999998</c:v>
                </c:pt>
                <c:pt idx="24710">
                  <c:v>-0.31563099999999999</c:v>
                </c:pt>
                <c:pt idx="24711">
                  <c:v>-0.31486900000000001</c:v>
                </c:pt>
                <c:pt idx="24712">
                  <c:v>-0.313998</c:v>
                </c:pt>
                <c:pt idx="24713">
                  <c:v>-0.31311499999999998</c:v>
                </c:pt>
                <c:pt idx="24714">
                  <c:v>-0.31225700000000001</c:v>
                </c:pt>
                <c:pt idx="24715">
                  <c:v>-0.31123299999999998</c:v>
                </c:pt>
                <c:pt idx="24716">
                  <c:v>-0.30984899999999999</c:v>
                </c:pt>
                <c:pt idx="24717">
                  <c:v>-0.30901800000000001</c:v>
                </c:pt>
                <c:pt idx="24718">
                  <c:v>-0.30753000000000003</c:v>
                </c:pt>
                <c:pt idx="24719">
                  <c:v>-0.30642399999999997</c:v>
                </c:pt>
                <c:pt idx="24720">
                  <c:v>-0.30488300000000002</c:v>
                </c:pt>
                <c:pt idx="24721">
                  <c:v>-0.30345</c:v>
                </c:pt>
                <c:pt idx="24722">
                  <c:v>-0.30191699999999999</c:v>
                </c:pt>
                <c:pt idx="24723">
                  <c:v>-0.30020999999999998</c:v>
                </c:pt>
                <c:pt idx="24724">
                  <c:v>-0.29858200000000001</c:v>
                </c:pt>
                <c:pt idx="24725">
                  <c:v>-0.29666399999999998</c:v>
                </c:pt>
                <c:pt idx="24726">
                  <c:v>-0.29475400000000002</c:v>
                </c:pt>
                <c:pt idx="24727">
                  <c:v>-0.29266999999999999</c:v>
                </c:pt>
                <c:pt idx="24728">
                  <c:v>-0.29060599999999998</c:v>
                </c:pt>
                <c:pt idx="24729">
                  <c:v>-0.28828900000000002</c:v>
                </c:pt>
                <c:pt idx="24730">
                  <c:v>-0.28612399999999999</c:v>
                </c:pt>
                <c:pt idx="24731">
                  <c:v>-0.28389399999999998</c:v>
                </c:pt>
                <c:pt idx="24732">
                  <c:v>-0.281198</c:v>
                </c:pt>
                <c:pt idx="24733">
                  <c:v>-0.27869300000000002</c:v>
                </c:pt>
                <c:pt idx="24734">
                  <c:v>-0.27584599999999998</c:v>
                </c:pt>
                <c:pt idx="24735">
                  <c:v>-0.27331100000000003</c:v>
                </c:pt>
                <c:pt idx="24736">
                  <c:v>-0.27027499999999999</c:v>
                </c:pt>
                <c:pt idx="24737">
                  <c:v>-0.26706200000000002</c:v>
                </c:pt>
                <c:pt idx="24738">
                  <c:v>-0.26436199999999999</c:v>
                </c:pt>
                <c:pt idx="24739">
                  <c:v>-0.26069799999999999</c:v>
                </c:pt>
                <c:pt idx="24740">
                  <c:v>-0.257795</c:v>
                </c:pt>
                <c:pt idx="24741">
                  <c:v>-0.25429200000000002</c:v>
                </c:pt>
                <c:pt idx="24742">
                  <c:v>-0.25062899999999999</c:v>
                </c:pt>
                <c:pt idx="24743">
                  <c:v>-0.24724199999999999</c:v>
                </c:pt>
                <c:pt idx="24744">
                  <c:v>-0.24344199999999999</c:v>
                </c:pt>
                <c:pt idx="24745">
                  <c:v>-0.23922299999999999</c:v>
                </c:pt>
                <c:pt idx="24746">
                  <c:v>-0.23557</c:v>
                </c:pt>
                <c:pt idx="24747">
                  <c:v>-0.23155500000000001</c:v>
                </c:pt>
                <c:pt idx="24748">
                  <c:v>-0.227271</c:v>
                </c:pt>
                <c:pt idx="24749">
                  <c:v>-0.22300900000000001</c:v>
                </c:pt>
                <c:pt idx="24750">
                  <c:v>-0.21858</c:v>
                </c:pt>
                <c:pt idx="24751">
                  <c:v>-0.21421799999999999</c:v>
                </c:pt>
                <c:pt idx="24752">
                  <c:v>-0.20974999999999999</c:v>
                </c:pt>
                <c:pt idx="24753">
                  <c:v>-0.20511199999999999</c:v>
                </c:pt>
                <c:pt idx="24754">
                  <c:v>-0.20019600000000001</c:v>
                </c:pt>
                <c:pt idx="24755">
                  <c:v>-0.19536700000000001</c:v>
                </c:pt>
                <c:pt idx="24756">
                  <c:v>-0.190414</c:v>
                </c:pt>
                <c:pt idx="24757">
                  <c:v>-0.185365</c:v>
                </c:pt>
                <c:pt idx="24758">
                  <c:v>-0.18004700000000001</c:v>
                </c:pt>
                <c:pt idx="24759">
                  <c:v>-0.17468700000000001</c:v>
                </c:pt>
                <c:pt idx="24760">
                  <c:v>-0.16933400000000001</c:v>
                </c:pt>
                <c:pt idx="24761">
                  <c:v>-0.163525</c:v>
                </c:pt>
                <c:pt idx="24762">
                  <c:v>-0.15804199999999999</c:v>
                </c:pt>
                <c:pt idx="24763">
                  <c:v>-0.15251700000000001</c:v>
                </c:pt>
                <c:pt idx="24764">
                  <c:v>-0.14648900000000001</c:v>
                </c:pt>
                <c:pt idx="24765">
                  <c:v>-0.14074700000000001</c:v>
                </c:pt>
                <c:pt idx="24766">
                  <c:v>-0.13455600000000001</c:v>
                </c:pt>
                <c:pt idx="24767">
                  <c:v>-0.128771</c:v>
                </c:pt>
                <c:pt idx="24768">
                  <c:v>-0.122554</c:v>
                </c:pt>
                <c:pt idx="24769">
                  <c:v>-0.116606</c:v>
                </c:pt>
                <c:pt idx="24770">
                  <c:v>-0.110247</c:v>
                </c:pt>
                <c:pt idx="24771">
                  <c:v>-0.103962</c:v>
                </c:pt>
                <c:pt idx="24772">
                  <c:v>-9.7623199999999993E-2</c:v>
                </c:pt>
                <c:pt idx="24773">
                  <c:v>-9.1123999999999997E-2</c:v>
                </c:pt>
                <c:pt idx="24774">
                  <c:v>-8.4542000000000006E-2</c:v>
                </c:pt>
                <c:pt idx="24775">
                  <c:v>-7.7844200000000002E-2</c:v>
                </c:pt>
                <c:pt idx="24776">
                  <c:v>-7.1177799999999999E-2</c:v>
                </c:pt>
                <c:pt idx="24777">
                  <c:v>-6.4352400000000004E-2</c:v>
                </c:pt>
                <c:pt idx="24778">
                  <c:v>-5.7601300000000001E-2</c:v>
                </c:pt>
                <c:pt idx="24779">
                  <c:v>-5.0618099999999999E-2</c:v>
                </c:pt>
                <c:pt idx="24780">
                  <c:v>-4.3752800000000001E-2</c:v>
                </c:pt>
                <c:pt idx="24781">
                  <c:v>-3.6593199999999999E-2</c:v>
                </c:pt>
                <c:pt idx="24782">
                  <c:v>-2.96225E-2</c:v>
                </c:pt>
                <c:pt idx="24783">
                  <c:v>-2.2772299999999999E-2</c:v>
                </c:pt>
                <c:pt idx="24784">
                  <c:v>-1.54778E-2</c:v>
                </c:pt>
                <c:pt idx="24785">
                  <c:v>-8.4215599999999998E-3</c:v>
                </c:pt>
                <c:pt idx="24786">
                  <c:v>-1.22708E-3</c:v>
                </c:pt>
                <c:pt idx="24787">
                  <c:v>5.94044E-3</c:v>
                </c:pt>
                <c:pt idx="24788">
                  <c:v>1.32561E-2</c:v>
                </c:pt>
                <c:pt idx="24789">
                  <c:v>2.0264899999999999E-2</c:v>
                </c:pt>
                <c:pt idx="24790">
                  <c:v>2.76403E-2</c:v>
                </c:pt>
                <c:pt idx="24791">
                  <c:v>3.4919499999999999E-2</c:v>
                </c:pt>
                <c:pt idx="24792">
                  <c:v>4.2319200000000001E-2</c:v>
                </c:pt>
                <c:pt idx="24793">
                  <c:v>4.9797500000000001E-2</c:v>
                </c:pt>
                <c:pt idx="24794">
                  <c:v>5.6871600000000001E-2</c:v>
                </c:pt>
                <c:pt idx="24795">
                  <c:v>6.4621100000000001E-2</c:v>
                </c:pt>
                <c:pt idx="24796">
                  <c:v>7.1737400000000007E-2</c:v>
                </c:pt>
                <c:pt idx="24797">
                  <c:v>7.9163200000000003E-2</c:v>
                </c:pt>
                <c:pt idx="24798">
                  <c:v>8.6554400000000004E-2</c:v>
                </c:pt>
                <c:pt idx="24799">
                  <c:v>9.3744999999999995E-2</c:v>
                </c:pt>
                <c:pt idx="24800">
                  <c:v>0.10130400000000001</c:v>
                </c:pt>
                <c:pt idx="24801">
                  <c:v>0.108484</c:v>
                </c:pt>
                <c:pt idx="24802">
                  <c:v>0.115742</c:v>
                </c:pt>
                <c:pt idx="24803">
                  <c:v>0.12316299999999999</c:v>
                </c:pt>
                <c:pt idx="24804">
                  <c:v>0.13039799999999999</c:v>
                </c:pt>
                <c:pt idx="24805">
                  <c:v>0.137378</c:v>
                </c:pt>
                <c:pt idx="24806">
                  <c:v>0.144958</c:v>
                </c:pt>
                <c:pt idx="24807">
                  <c:v>0.15166199999999999</c:v>
                </c:pt>
                <c:pt idx="24808">
                  <c:v>0.159133</c:v>
                </c:pt>
                <c:pt idx="24809">
                  <c:v>0.166072</c:v>
                </c:pt>
                <c:pt idx="24810">
                  <c:v>0.17297899999999999</c:v>
                </c:pt>
                <c:pt idx="24811">
                  <c:v>0.180315</c:v>
                </c:pt>
                <c:pt idx="24812">
                  <c:v>0.18685599999999999</c:v>
                </c:pt>
                <c:pt idx="24813">
                  <c:v>0.19406799999999999</c:v>
                </c:pt>
                <c:pt idx="24814">
                  <c:v>0.200903</c:v>
                </c:pt>
                <c:pt idx="24815">
                  <c:v>0.20794000000000001</c:v>
                </c:pt>
                <c:pt idx="24816">
                  <c:v>0.21448500000000001</c:v>
                </c:pt>
                <c:pt idx="24817">
                  <c:v>0.221466</c:v>
                </c:pt>
                <c:pt idx="24818">
                  <c:v>0.22805900000000001</c:v>
                </c:pt>
                <c:pt idx="24819">
                  <c:v>0.23480000000000001</c:v>
                </c:pt>
                <c:pt idx="24820">
                  <c:v>0.24157899999999999</c:v>
                </c:pt>
                <c:pt idx="24821">
                  <c:v>0.247921</c:v>
                </c:pt>
                <c:pt idx="24822">
                  <c:v>0.25479600000000002</c:v>
                </c:pt>
                <c:pt idx="24823">
                  <c:v>0.26098399999999999</c:v>
                </c:pt>
                <c:pt idx="24824">
                  <c:v>0.267536</c:v>
                </c:pt>
                <c:pt idx="24825">
                  <c:v>0.273893</c:v>
                </c:pt>
                <c:pt idx="24826">
                  <c:v>0.28008699999999997</c:v>
                </c:pt>
                <c:pt idx="24827">
                  <c:v>0.28645300000000001</c:v>
                </c:pt>
                <c:pt idx="24828">
                  <c:v>0.29227999999999998</c:v>
                </c:pt>
                <c:pt idx="24829">
                  <c:v>0.29852899999999999</c:v>
                </c:pt>
                <c:pt idx="24830">
                  <c:v>0.30441600000000002</c:v>
                </c:pt>
                <c:pt idx="24831">
                  <c:v>0.31035200000000002</c:v>
                </c:pt>
                <c:pt idx="24832">
                  <c:v>0.31608199999999997</c:v>
                </c:pt>
                <c:pt idx="24833">
                  <c:v>0.32192500000000002</c:v>
                </c:pt>
                <c:pt idx="24834">
                  <c:v>0.327546</c:v>
                </c:pt>
                <c:pt idx="24835">
                  <c:v>0.333227</c:v>
                </c:pt>
                <c:pt idx="24836">
                  <c:v>0.33872400000000003</c:v>
                </c:pt>
                <c:pt idx="24837">
                  <c:v>0.34387099999999998</c:v>
                </c:pt>
                <c:pt idx="24838">
                  <c:v>0.34988599999999997</c:v>
                </c:pt>
                <c:pt idx="24839">
                  <c:v>0.35478900000000002</c:v>
                </c:pt>
                <c:pt idx="24840">
                  <c:v>0.36038900000000001</c:v>
                </c:pt>
                <c:pt idx="24841">
                  <c:v>0.36559799999999998</c:v>
                </c:pt>
                <c:pt idx="24842">
                  <c:v>0.37062600000000001</c:v>
                </c:pt>
                <c:pt idx="24843">
                  <c:v>0.37603199999999998</c:v>
                </c:pt>
                <c:pt idx="24844">
                  <c:v>0.38074400000000003</c:v>
                </c:pt>
                <c:pt idx="24845">
                  <c:v>0.38601200000000002</c:v>
                </c:pt>
                <c:pt idx="24846">
                  <c:v>0.39069700000000002</c:v>
                </c:pt>
                <c:pt idx="24847">
                  <c:v>0.39555000000000001</c:v>
                </c:pt>
                <c:pt idx="24848">
                  <c:v>0.40007300000000001</c:v>
                </c:pt>
                <c:pt idx="24849">
                  <c:v>0.404947</c:v>
                </c:pt>
                <c:pt idx="24850">
                  <c:v>0.40927000000000002</c:v>
                </c:pt>
                <c:pt idx="24851">
                  <c:v>0.413989</c:v>
                </c:pt>
                <c:pt idx="24852">
                  <c:v>0.41843999999999998</c:v>
                </c:pt>
                <c:pt idx="24853">
                  <c:v>0.42265799999999998</c:v>
                </c:pt>
                <c:pt idx="24854">
                  <c:v>0.42724400000000001</c:v>
                </c:pt>
                <c:pt idx="24855">
                  <c:v>0.43108999999999997</c:v>
                </c:pt>
                <c:pt idx="24856">
                  <c:v>0.43558400000000003</c:v>
                </c:pt>
                <c:pt idx="24857">
                  <c:v>0.43935299999999999</c:v>
                </c:pt>
                <c:pt idx="24858">
                  <c:v>0.44341199999999997</c:v>
                </c:pt>
                <c:pt idx="24859">
                  <c:v>0.44748199999999999</c:v>
                </c:pt>
                <c:pt idx="24860">
                  <c:v>0.45144400000000001</c:v>
                </c:pt>
                <c:pt idx="24861">
                  <c:v>0.45499200000000001</c:v>
                </c:pt>
                <c:pt idx="24862">
                  <c:v>0.45880199999999999</c:v>
                </c:pt>
                <c:pt idx="24863">
                  <c:v>0.46269100000000002</c:v>
                </c:pt>
                <c:pt idx="24864">
                  <c:v>0.46604600000000002</c:v>
                </c:pt>
                <c:pt idx="24865">
                  <c:v>0.46985399999999999</c:v>
                </c:pt>
                <c:pt idx="24866">
                  <c:v>0.47317399999999998</c:v>
                </c:pt>
                <c:pt idx="24867">
                  <c:v>0.47697000000000001</c:v>
                </c:pt>
                <c:pt idx="24868">
                  <c:v>0.47993200000000003</c:v>
                </c:pt>
                <c:pt idx="24869">
                  <c:v>0.48355199999999998</c:v>
                </c:pt>
                <c:pt idx="24870">
                  <c:v>0.48686099999999999</c:v>
                </c:pt>
                <c:pt idx="24871">
                  <c:v>0.48993599999999998</c:v>
                </c:pt>
                <c:pt idx="24872">
                  <c:v>0.49319600000000002</c:v>
                </c:pt>
                <c:pt idx="24873">
                  <c:v>0.49606699999999998</c:v>
                </c:pt>
                <c:pt idx="24874">
                  <c:v>0.49934299999999998</c:v>
                </c:pt>
                <c:pt idx="24875">
                  <c:v>0.50215900000000002</c:v>
                </c:pt>
                <c:pt idx="24876">
                  <c:v>0.505193</c:v>
                </c:pt>
                <c:pt idx="24877">
                  <c:v>0.50785599999999997</c:v>
                </c:pt>
                <c:pt idx="24878">
                  <c:v>0.51077099999999998</c:v>
                </c:pt>
                <c:pt idx="24879">
                  <c:v>0.51350099999999999</c:v>
                </c:pt>
                <c:pt idx="24880">
                  <c:v>0.51603699999999997</c:v>
                </c:pt>
                <c:pt idx="24881">
                  <c:v>0.51890800000000004</c:v>
                </c:pt>
                <c:pt idx="24882">
                  <c:v>0.52130299999999996</c:v>
                </c:pt>
                <c:pt idx="24883">
                  <c:v>0.52401600000000004</c:v>
                </c:pt>
                <c:pt idx="24884">
                  <c:v>0.52625100000000002</c:v>
                </c:pt>
                <c:pt idx="24885">
                  <c:v>0.52896100000000001</c:v>
                </c:pt>
                <c:pt idx="24886">
                  <c:v>0.53124099999999996</c:v>
                </c:pt>
                <c:pt idx="24887">
                  <c:v>0.53355799999999998</c:v>
                </c:pt>
                <c:pt idx="24888">
                  <c:v>0.53586500000000004</c:v>
                </c:pt>
                <c:pt idx="24889">
                  <c:v>0.53796900000000003</c:v>
                </c:pt>
                <c:pt idx="24890">
                  <c:v>0.54025100000000004</c:v>
                </c:pt>
                <c:pt idx="24891">
                  <c:v>0.54233399999999998</c:v>
                </c:pt>
                <c:pt idx="24892">
                  <c:v>0.54469800000000002</c:v>
                </c:pt>
                <c:pt idx="24893">
                  <c:v>0.54650500000000002</c:v>
                </c:pt>
                <c:pt idx="24894">
                  <c:v>0.548593</c:v>
                </c:pt>
                <c:pt idx="24895">
                  <c:v>0.550481</c:v>
                </c:pt>
                <c:pt idx="24896">
                  <c:v>0.55239700000000003</c:v>
                </c:pt>
                <c:pt idx="24897">
                  <c:v>0.55416799999999999</c:v>
                </c:pt>
                <c:pt idx="24898">
                  <c:v>0.55610700000000002</c:v>
                </c:pt>
                <c:pt idx="24899">
                  <c:v>0.55776800000000004</c:v>
                </c:pt>
                <c:pt idx="24900">
                  <c:v>0.55928</c:v>
                </c:pt>
                <c:pt idx="24901">
                  <c:v>0.56105400000000005</c:v>
                </c:pt>
                <c:pt idx="24902">
                  <c:v>0.562662</c:v>
                </c:pt>
                <c:pt idx="24903">
                  <c:v>0.56411800000000001</c:v>
                </c:pt>
                <c:pt idx="24904">
                  <c:v>0.56582200000000005</c:v>
                </c:pt>
                <c:pt idx="24905">
                  <c:v>0.56698999999999999</c:v>
                </c:pt>
                <c:pt idx="24906">
                  <c:v>0.56872199999999995</c:v>
                </c:pt>
                <c:pt idx="24907">
                  <c:v>0.56994199999999995</c:v>
                </c:pt>
                <c:pt idx="24908">
                  <c:v>0.57149000000000005</c:v>
                </c:pt>
                <c:pt idx="24909">
                  <c:v>0.57284199999999996</c:v>
                </c:pt>
                <c:pt idx="24910">
                  <c:v>0.57394299999999998</c:v>
                </c:pt>
                <c:pt idx="24911">
                  <c:v>0.57538999999999996</c:v>
                </c:pt>
                <c:pt idx="24912">
                  <c:v>0.57650000000000001</c:v>
                </c:pt>
                <c:pt idx="24913">
                  <c:v>0.57797299999999996</c:v>
                </c:pt>
                <c:pt idx="24914">
                  <c:v>0.57890699999999995</c:v>
                </c:pt>
                <c:pt idx="24915">
                  <c:v>0.58019200000000004</c:v>
                </c:pt>
                <c:pt idx="24916">
                  <c:v>0.58116599999999996</c:v>
                </c:pt>
                <c:pt idx="24917">
                  <c:v>0.58223000000000003</c:v>
                </c:pt>
                <c:pt idx="24918">
                  <c:v>0.58328599999999997</c:v>
                </c:pt>
                <c:pt idx="24919">
                  <c:v>0.58412299999999995</c:v>
                </c:pt>
                <c:pt idx="24920">
                  <c:v>0.58493099999999998</c:v>
                </c:pt>
                <c:pt idx="24921">
                  <c:v>0.58586899999999997</c:v>
                </c:pt>
                <c:pt idx="24922">
                  <c:v>0.58666200000000002</c:v>
                </c:pt>
                <c:pt idx="24923">
                  <c:v>0.58743100000000004</c:v>
                </c:pt>
                <c:pt idx="24924">
                  <c:v>0.58820300000000003</c:v>
                </c:pt>
                <c:pt idx="24925">
                  <c:v>0.58867700000000001</c:v>
                </c:pt>
                <c:pt idx="24926">
                  <c:v>0.58934399999999998</c:v>
                </c:pt>
                <c:pt idx="24927">
                  <c:v>0.58984199999999998</c:v>
                </c:pt>
                <c:pt idx="24928">
                  <c:v>0.590615</c:v>
                </c:pt>
                <c:pt idx="24929">
                  <c:v>0.59114199999999995</c:v>
                </c:pt>
                <c:pt idx="24930">
                  <c:v>0.59168500000000002</c:v>
                </c:pt>
                <c:pt idx="24931">
                  <c:v>0.59223899999999996</c:v>
                </c:pt>
                <c:pt idx="24932">
                  <c:v>0.59256200000000003</c:v>
                </c:pt>
                <c:pt idx="24933">
                  <c:v>0.59309199999999995</c:v>
                </c:pt>
                <c:pt idx="24934">
                  <c:v>0.59326699999999999</c:v>
                </c:pt>
                <c:pt idx="24935">
                  <c:v>0.59373299999999996</c:v>
                </c:pt>
                <c:pt idx="24936">
                  <c:v>0.59361799999999998</c:v>
                </c:pt>
                <c:pt idx="24937">
                  <c:v>0.59400699999999995</c:v>
                </c:pt>
                <c:pt idx="24938">
                  <c:v>0.59428000000000003</c:v>
                </c:pt>
                <c:pt idx="24939">
                  <c:v>0.59405399999999997</c:v>
                </c:pt>
                <c:pt idx="24940">
                  <c:v>0.59458900000000003</c:v>
                </c:pt>
                <c:pt idx="24941">
                  <c:v>0.594221</c:v>
                </c:pt>
                <c:pt idx="24942">
                  <c:v>0.59436800000000001</c:v>
                </c:pt>
                <c:pt idx="24943">
                  <c:v>0.59426900000000005</c:v>
                </c:pt>
                <c:pt idx="24944">
                  <c:v>0.59426000000000001</c:v>
                </c:pt>
                <c:pt idx="24945">
                  <c:v>0.59408700000000003</c:v>
                </c:pt>
                <c:pt idx="24946">
                  <c:v>0.59377599999999997</c:v>
                </c:pt>
                <c:pt idx="24947">
                  <c:v>0.59354799999999996</c:v>
                </c:pt>
                <c:pt idx="24948">
                  <c:v>0.59335800000000005</c:v>
                </c:pt>
                <c:pt idx="24949">
                  <c:v>0.59291400000000005</c:v>
                </c:pt>
                <c:pt idx="24950">
                  <c:v>0.59276399999999996</c:v>
                </c:pt>
                <c:pt idx="24951">
                  <c:v>0.59214100000000003</c:v>
                </c:pt>
                <c:pt idx="24952">
                  <c:v>0.59161200000000003</c:v>
                </c:pt>
                <c:pt idx="24953">
                  <c:v>0.591194</c:v>
                </c:pt>
                <c:pt idx="24954">
                  <c:v>0.59049399999999996</c:v>
                </c:pt>
                <c:pt idx="24955">
                  <c:v>0.58987699999999998</c:v>
                </c:pt>
                <c:pt idx="24956">
                  <c:v>0.58896400000000004</c:v>
                </c:pt>
                <c:pt idx="24957">
                  <c:v>0.58800699999999995</c:v>
                </c:pt>
                <c:pt idx="24958">
                  <c:v>0.58702500000000002</c:v>
                </c:pt>
                <c:pt idx="24959">
                  <c:v>0.58602399999999999</c:v>
                </c:pt>
                <c:pt idx="24960">
                  <c:v>0.58491599999999999</c:v>
                </c:pt>
                <c:pt idx="24961">
                  <c:v>0.58374899999999996</c:v>
                </c:pt>
                <c:pt idx="24962">
                  <c:v>0.58249700000000004</c:v>
                </c:pt>
                <c:pt idx="24963">
                  <c:v>0.58120300000000003</c:v>
                </c:pt>
                <c:pt idx="24964">
                  <c:v>0.57984100000000005</c:v>
                </c:pt>
                <c:pt idx="24965">
                  <c:v>0.57861700000000005</c:v>
                </c:pt>
                <c:pt idx="24966">
                  <c:v>0.57707299999999995</c:v>
                </c:pt>
                <c:pt idx="24967">
                  <c:v>0.57559199999999999</c:v>
                </c:pt>
                <c:pt idx="24968">
                  <c:v>0.57403000000000004</c:v>
                </c:pt>
                <c:pt idx="24969">
                  <c:v>0.57240999999999997</c:v>
                </c:pt>
                <c:pt idx="24970">
                  <c:v>0.57061899999999999</c:v>
                </c:pt>
                <c:pt idx="24971">
                  <c:v>0.56886899999999996</c:v>
                </c:pt>
                <c:pt idx="24972">
                  <c:v>0.56713999999999998</c:v>
                </c:pt>
                <c:pt idx="24973">
                  <c:v>0.56493700000000002</c:v>
                </c:pt>
                <c:pt idx="24974">
                  <c:v>0.56295200000000001</c:v>
                </c:pt>
                <c:pt idx="24975">
                  <c:v>0.56091299999999999</c:v>
                </c:pt>
                <c:pt idx="24976">
                  <c:v>0.55855699999999997</c:v>
                </c:pt>
                <c:pt idx="24977">
                  <c:v>0.55620999999999998</c:v>
                </c:pt>
                <c:pt idx="24978">
                  <c:v>0.55386899999999994</c:v>
                </c:pt>
                <c:pt idx="24979">
                  <c:v>0.55123500000000003</c:v>
                </c:pt>
                <c:pt idx="24980">
                  <c:v>0.54891999999999996</c:v>
                </c:pt>
                <c:pt idx="24981">
                  <c:v>0.54618999999999995</c:v>
                </c:pt>
                <c:pt idx="24982">
                  <c:v>0.54339199999999999</c:v>
                </c:pt>
                <c:pt idx="24983">
                  <c:v>0.54061300000000001</c:v>
                </c:pt>
                <c:pt idx="24984">
                  <c:v>0.53773800000000005</c:v>
                </c:pt>
                <c:pt idx="24985">
                  <c:v>0.53478599999999998</c:v>
                </c:pt>
                <c:pt idx="24986">
                  <c:v>0.53170300000000004</c:v>
                </c:pt>
                <c:pt idx="24987">
                  <c:v>0.52863400000000005</c:v>
                </c:pt>
                <c:pt idx="24988">
                  <c:v>0.52543700000000004</c:v>
                </c:pt>
                <c:pt idx="24989">
                  <c:v>0.522034</c:v>
                </c:pt>
                <c:pt idx="24990">
                  <c:v>0.51897899999999997</c:v>
                </c:pt>
                <c:pt idx="24991">
                  <c:v>0.51526300000000003</c:v>
                </c:pt>
                <c:pt idx="24992">
                  <c:v>0.51200000000000001</c:v>
                </c:pt>
                <c:pt idx="24993">
                  <c:v>0.50843000000000005</c:v>
                </c:pt>
                <c:pt idx="24994">
                  <c:v>0.50485599999999997</c:v>
                </c:pt>
                <c:pt idx="24995">
                  <c:v>0.50115299999999996</c:v>
                </c:pt>
                <c:pt idx="24996">
                  <c:v>0.49733300000000003</c:v>
                </c:pt>
                <c:pt idx="24997">
                  <c:v>0.49350300000000002</c:v>
                </c:pt>
                <c:pt idx="24998">
                  <c:v>0.48954300000000001</c:v>
                </c:pt>
                <c:pt idx="24999">
                  <c:v>0.48550700000000002</c:v>
                </c:pt>
                <c:pt idx="25000">
                  <c:v>0.48155599999999998</c:v>
                </c:pt>
                <c:pt idx="25001">
                  <c:v>0.47716799999999998</c:v>
                </c:pt>
                <c:pt idx="25002">
                  <c:v>0.47320099999999998</c:v>
                </c:pt>
                <c:pt idx="25003">
                  <c:v>0.46877999999999997</c:v>
                </c:pt>
                <c:pt idx="25004">
                  <c:v>0.46451999999999999</c:v>
                </c:pt>
                <c:pt idx="25005">
                  <c:v>0.46018500000000001</c:v>
                </c:pt>
                <c:pt idx="25006">
                  <c:v>0.45566499999999999</c:v>
                </c:pt>
                <c:pt idx="25007">
                  <c:v>0.45127600000000001</c:v>
                </c:pt>
                <c:pt idx="25008">
                  <c:v>0.44672800000000001</c:v>
                </c:pt>
                <c:pt idx="25009">
                  <c:v>0.44214399999999998</c:v>
                </c:pt>
                <c:pt idx="25010">
                  <c:v>0.43759300000000001</c:v>
                </c:pt>
                <c:pt idx="25011">
                  <c:v>0.433064</c:v>
                </c:pt>
                <c:pt idx="25012">
                  <c:v>0.42832100000000001</c:v>
                </c:pt>
                <c:pt idx="25013">
                  <c:v>0.42354199999999997</c:v>
                </c:pt>
                <c:pt idx="25014">
                  <c:v>0.41880499999999998</c:v>
                </c:pt>
                <c:pt idx="25015">
                  <c:v>0.41413499999999998</c:v>
                </c:pt>
                <c:pt idx="25016">
                  <c:v>0.40910200000000002</c:v>
                </c:pt>
                <c:pt idx="25017">
                  <c:v>0.40418999999999999</c:v>
                </c:pt>
                <c:pt idx="25018">
                  <c:v>0.399341</c:v>
                </c:pt>
                <c:pt idx="25019">
                  <c:v>0.394202</c:v>
                </c:pt>
                <c:pt idx="25020">
                  <c:v>0.389154</c:v>
                </c:pt>
                <c:pt idx="25021">
                  <c:v>0.38419999999999999</c:v>
                </c:pt>
                <c:pt idx="25022">
                  <c:v>0.37900299999999998</c:v>
                </c:pt>
                <c:pt idx="25023">
                  <c:v>0.37388900000000003</c:v>
                </c:pt>
                <c:pt idx="25024">
                  <c:v>0.36867100000000003</c:v>
                </c:pt>
                <c:pt idx="25025">
                  <c:v>0.36379400000000001</c:v>
                </c:pt>
                <c:pt idx="25026">
                  <c:v>0.35852000000000001</c:v>
                </c:pt>
                <c:pt idx="25027">
                  <c:v>0.35336600000000001</c:v>
                </c:pt>
                <c:pt idx="25028">
                  <c:v>0.34802499999999997</c:v>
                </c:pt>
                <c:pt idx="25029">
                  <c:v>0.34294799999999998</c:v>
                </c:pt>
                <c:pt idx="25030">
                  <c:v>0.33762900000000001</c:v>
                </c:pt>
                <c:pt idx="25031">
                  <c:v>0.332455</c:v>
                </c:pt>
                <c:pt idx="25032">
                  <c:v>0.32722899999999999</c:v>
                </c:pt>
                <c:pt idx="25033">
                  <c:v>0.32187199999999999</c:v>
                </c:pt>
                <c:pt idx="25034">
                  <c:v>0.31666899999999998</c:v>
                </c:pt>
                <c:pt idx="25035">
                  <c:v>0.31136000000000003</c:v>
                </c:pt>
                <c:pt idx="25036">
                  <c:v>0.30600500000000003</c:v>
                </c:pt>
                <c:pt idx="25037">
                  <c:v>0.300811</c:v>
                </c:pt>
                <c:pt idx="25038">
                  <c:v>0.29569699999999999</c:v>
                </c:pt>
                <c:pt idx="25039">
                  <c:v>0.29022700000000001</c:v>
                </c:pt>
                <c:pt idx="25040">
                  <c:v>0.28494799999999998</c:v>
                </c:pt>
                <c:pt idx="25041">
                  <c:v>0.279582</c:v>
                </c:pt>
                <c:pt idx="25042">
                  <c:v>0.27429100000000001</c:v>
                </c:pt>
                <c:pt idx="25043">
                  <c:v>0.26901199999999997</c:v>
                </c:pt>
                <c:pt idx="25044">
                  <c:v>0.26350299999999999</c:v>
                </c:pt>
                <c:pt idx="25045">
                  <c:v>0.25823800000000002</c:v>
                </c:pt>
                <c:pt idx="25046">
                  <c:v>0.25295800000000002</c:v>
                </c:pt>
                <c:pt idx="25047">
                  <c:v>0.247446</c:v>
                </c:pt>
                <c:pt idx="25048">
                  <c:v>0.24243700000000001</c:v>
                </c:pt>
                <c:pt idx="25049">
                  <c:v>0.23721300000000001</c:v>
                </c:pt>
                <c:pt idx="25050">
                  <c:v>0.23180200000000001</c:v>
                </c:pt>
                <c:pt idx="25051">
                  <c:v>0.22659299999999999</c:v>
                </c:pt>
                <c:pt idx="25052">
                  <c:v>0.22168299999999999</c:v>
                </c:pt>
                <c:pt idx="25053">
                  <c:v>0.21623800000000001</c:v>
                </c:pt>
                <c:pt idx="25054">
                  <c:v>0.21119399999999999</c:v>
                </c:pt>
                <c:pt idx="25055">
                  <c:v>0.20621600000000001</c:v>
                </c:pt>
                <c:pt idx="25056">
                  <c:v>0.20083300000000001</c:v>
                </c:pt>
                <c:pt idx="25057">
                  <c:v>0.19595799999999999</c:v>
                </c:pt>
                <c:pt idx="25058">
                  <c:v>0.19078899999999999</c:v>
                </c:pt>
                <c:pt idx="25059">
                  <c:v>0.18582000000000001</c:v>
                </c:pt>
                <c:pt idx="25060">
                  <c:v>0.18095</c:v>
                </c:pt>
                <c:pt idx="25061">
                  <c:v>0.175868</c:v>
                </c:pt>
                <c:pt idx="25062">
                  <c:v>0.17094300000000001</c:v>
                </c:pt>
                <c:pt idx="25063">
                  <c:v>0.16589799999999999</c:v>
                </c:pt>
                <c:pt idx="25064">
                  <c:v>0.16101399999999999</c:v>
                </c:pt>
                <c:pt idx="25065">
                  <c:v>0.15590599999999999</c:v>
                </c:pt>
                <c:pt idx="25066">
                  <c:v>0.15107499999999999</c:v>
                </c:pt>
                <c:pt idx="25067">
                  <c:v>0.146064</c:v>
                </c:pt>
                <c:pt idx="25068">
                  <c:v>0.14121700000000001</c:v>
                </c:pt>
                <c:pt idx="25069">
                  <c:v>0.13639999999999999</c:v>
                </c:pt>
                <c:pt idx="25070">
                  <c:v>0.13136500000000001</c:v>
                </c:pt>
                <c:pt idx="25071">
                  <c:v>0.12670200000000001</c:v>
                </c:pt>
                <c:pt idx="25072">
                  <c:v>0.121779</c:v>
                </c:pt>
                <c:pt idx="25073">
                  <c:v>0.11704299999999999</c:v>
                </c:pt>
                <c:pt idx="25074">
                  <c:v>0.11226899999999999</c:v>
                </c:pt>
                <c:pt idx="25075">
                  <c:v>0.107666</c:v>
                </c:pt>
                <c:pt idx="25076">
                  <c:v>0.103047</c:v>
                </c:pt>
                <c:pt idx="25077">
                  <c:v>9.8201800000000006E-2</c:v>
                </c:pt>
                <c:pt idx="25078">
                  <c:v>9.3793899999999999E-2</c:v>
                </c:pt>
                <c:pt idx="25079">
                  <c:v>8.9371699999999998E-2</c:v>
                </c:pt>
                <c:pt idx="25080">
                  <c:v>8.4589200000000003E-2</c:v>
                </c:pt>
                <c:pt idx="25081">
                  <c:v>8.0209100000000005E-2</c:v>
                </c:pt>
                <c:pt idx="25082">
                  <c:v>7.5700299999999998E-2</c:v>
                </c:pt>
                <c:pt idx="25083">
                  <c:v>7.1392800000000006E-2</c:v>
                </c:pt>
                <c:pt idx="25084">
                  <c:v>6.6612699999999997E-2</c:v>
                </c:pt>
                <c:pt idx="25085">
                  <c:v>6.23376E-2</c:v>
                </c:pt>
                <c:pt idx="25086">
                  <c:v>5.7894800000000003E-2</c:v>
                </c:pt>
                <c:pt idx="25087">
                  <c:v>5.3269499999999997E-2</c:v>
                </c:pt>
                <c:pt idx="25088">
                  <c:v>4.9063599999999999E-2</c:v>
                </c:pt>
                <c:pt idx="25089">
                  <c:v>4.4650099999999998E-2</c:v>
                </c:pt>
                <c:pt idx="25090">
                  <c:v>4.03407E-2</c:v>
                </c:pt>
                <c:pt idx="25091">
                  <c:v>3.5771999999999998E-2</c:v>
                </c:pt>
                <c:pt idx="25092">
                  <c:v>3.1641799999999998E-2</c:v>
                </c:pt>
                <c:pt idx="25093">
                  <c:v>2.7163E-2</c:v>
                </c:pt>
                <c:pt idx="25094">
                  <c:v>2.2937099999999998E-2</c:v>
                </c:pt>
                <c:pt idx="25095">
                  <c:v>1.8786000000000001E-2</c:v>
                </c:pt>
                <c:pt idx="25096">
                  <c:v>1.42408E-2</c:v>
                </c:pt>
                <c:pt idx="25097">
                  <c:v>1.0106800000000001E-2</c:v>
                </c:pt>
                <c:pt idx="25098">
                  <c:v>5.7187699999999998E-3</c:v>
                </c:pt>
                <c:pt idx="25099">
                  <c:v>1.76104E-3</c:v>
                </c:pt>
                <c:pt idx="25100">
                  <c:v>-2.7058799999999999E-3</c:v>
                </c:pt>
                <c:pt idx="25101">
                  <c:v>-6.8209999999999998E-3</c:v>
                </c:pt>
                <c:pt idx="25102">
                  <c:v>-1.1108099999999999E-2</c:v>
                </c:pt>
                <c:pt idx="25103">
                  <c:v>-1.55514E-2</c:v>
                </c:pt>
                <c:pt idx="25104">
                  <c:v>-1.9611199999999999E-2</c:v>
                </c:pt>
                <c:pt idx="25105">
                  <c:v>-2.3907100000000001E-2</c:v>
                </c:pt>
                <c:pt idx="25106">
                  <c:v>-2.8045E-2</c:v>
                </c:pt>
                <c:pt idx="25107">
                  <c:v>-3.2371799999999999E-2</c:v>
                </c:pt>
                <c:pt idx="25108">
                  <c:v>-3.6574599999999999E-2</c:v>
                </c:pt>
                <c:pt idx="25109">
                  <c:v>-4.0773499999999997E-2</c:v>
                </c:pt>
                <c:pt idx="25110">
                  <c:v>-4.5022E-2</c:v>
                </c:pt>
                <c:pt idx="25111">
                  <c:v>-4.9205800000000001E-2</c:v>
                </c:pt>
                <c:pt idx="25112">
                  <c:v>-5.36033E-2</c:v>
                </c:pt>
                <c:pt idx="25113">
                  <c:v>-5.7807699999999997E-2</c:v>
                </c:pt>
                <c:pt idx="25114">
                  <c:v>-6.2211099999999998E-2</c:v>
                </c:pt>
                <c:pt idx="25115">
                  <c:v>-6.6198999999999994E-2</c:v>
                </c:pt>
                <c:pt idx="25116">
                  <c:v>-7.0540800000000001E-2</c:v>
                </c:pt>
                <c:pt idx="25117">
                  <c:v>-7.4830599999999997E-2</c:v>
                </c:pt>
                <c:pt idx="25118">
                  <c:v>-7.8955800000000007E-2</c:v>
                </c:pt>
                <c:pt idx="25119">
                  <c:v>-8.3355200000000004E-2</c:v>
                </c:pt>
                <c:pt idx="25120">
                  <c:v>-8.7585399999999994E-2</c:v>
                </c:pt>
                <c:pt idx="25121">
                  <c:v>-9.1998499999999997E-2</c:v>
                </c:pt>
                <c:pt idx="25122">
                  <c:v>-9.6177399999999996E-2</c:v>
                </c:pt>
                <c:pt idx="25123">
                  <c:v>-0.100601</c:v>
                </c:pt>
                <c:pt idx="25124">
                  <c:v>-0.10509300000000001</c:v>
                </c:pt>
                <c:pt idx="25125">
                  <c:v>-0.109371</c:v>
                </c:pt>
                <c:pt idx="25126">
                  <c:v>-0.113867</c:v>
                </c:pt>
                <c:pt idx="25127">
                  <c:v>-0.118205</c:v>
                </c:pt>
                <c:pt idx="25128">
                  <c:v>-0.122706</c:v>
                </c:pt>
                <c:pt idx="25129">
                  <c:v>-0.12700600000000001</c:v>
                </c:pt>
                <c:pt idx="25130">
                  <c:v>-0.13168199999999999</c:v>
                </c:pt>
                <c:pt idx="25131">
                  <c:v>-0.135932</c:v>
                </c:pt>
                <c:pt idx="25132">
                  <c:v>-0.140434</c:v>
                </c:pt>
                <c:pt idx="25133">
                  <c:v>-0.14474300000000001</c:v>
                </c:pt>
                <c:pt idx="25134">
                  <c:v>-0.14946699999999999</c:v>
                </c:pt>
                <c:pt idx="25135">
                  <c:v>-0.15382599999999999</c:v>
                </c:pt>
                <c:pt idx="25136">
                  <c:v>-0.158333</c:v>
                </c:pt>
                <c:pt idx="25137">
                  <c:v>-0.16306000000000001</c:v>
                </c:pt>
                <c:pt idx="25138">
                  <c:v>-0.16720399999999999</c:v>
                </c:pt>
                <c:pt idx="25139">
                  <c:v>-0.171821</c:v>
                </c:pt>
                <c:pt idx="25140">
                  <c:v>-0.17644199999999999</c:v>
                </c:pt>
                <c:pt idx="25141">
                  <c:v>-0.18082000000000001</c:v>
                </c:pt>
                <c:pt idx="25142">
                  <c:v>-0.185665</c:v>
                </c:pt>
                <c:pt idx="25143">
                  <c:v>-0.19015899999999999</c:v>
                </c:pt>
                <c:pt idx="25144">
                  <c:v>-0.19480700000000001</c:v>
                </c:pt>
                <c:pt idx="25145">
                  <c:v>-0.19924500000000001</c:v>
                </c:pt>
                <c:pt idx="25146">
                  <c:v>-0.20417099999999999</c:v>
                </c:pt>
                <c:pt idx="25147">
                  <c:v>-0.20852100000000001</c:v>
                </c:pt>
                <c:pt idx="25148">
                  <c:v>-0.213286</c:v>
                </c:pt>
                <c:pt idx="25149">
                  <c:v>-0.217857</c:v>
                </c:pt>
                <c:pt idx="25150">
                  <c:v>-0.22255</c:v>
                </c:pt>
                <c:pt idx="25151">
                  <c:v>-0.227188</c:v>
                </c:pt>
                <c:pt idx="25152">
                  <c:v>-0.23196</c:v>
                </c:pt>
                <c:pt idx="25153">
                  <c:v>-0.23652999999999999</c:v>
                </c:pt>
                <c:pt idx="25154">
                  <c:v>-0.241341</c:v>
                </c:pt>
                <c:pt idx="25155">
                  <c:v>-0.24593300000000001</c:v>
                </c:pt>
                <c:pt idx="25156">
                  <c:v>-0.250832</c:v>
                </c:pt>
                <c:pt idx="25157">
                  <c:v>-0.25523899999999999</c:v>
                </c:pt>
                <c:pt idx="25158">
                  <c:v>-0.26021</c:v>
                </c:pt>
                <c:pt idx="25159">
                  <c:v>-0.26461899999999999</c:v>
                </c:pt>
                <c:pt idx="25160">
                  <c:v>-0.269235</c:v>
                </c:pt>
                <c:pt idx="25161">
                  <c:v>-0.273953</c:v>
                </c:pt>
                <c:pt idx="25162">
                  <c:v>-0.27866800000000003</c:v>
                </c:pt>
                <c:pt idx="25163">
                  <c:v>-0.28320000000000001</c:v>
                </c:pt>
                <c:pt idx="25164">
                  <c:v>-0.287914</c:v>
                </c:pt>
                <c:pt idx="25165">
                  <c:v>-0.29270600000000002</c:v>
                </c:pt>
                <c:pt idx="25166">
                  <c:v>-0.29718600000000001</c:v>
                </c:pt>
                <c:pt idx="25167">
                  <c:v>-0.30180600000000002</c:v>
                </c:pt>
                <c:pt idx="25168">
                  <c:v>-0.30654300000000001</c:v>
                </c:pt>
                <c:pt idx="25169">
                  <c:v>-0.31110599999999999</c:v>
                </c:pt>
                <c:pt idx="25170">
                  <c:v>-0.315608</c:v>
                </c:pt>
                <c:pt idx="25171">
                  <c:v>-0.32009799999999999</c:v>
                </c:pt>
                <c:pt idx="25172">
                  <c:v>-0.32477</c:v>
                </c:pt>
                <c:pt idx="25173">
                  <c:v>-0.32917999999999997</c:v>
                </c:pt>
                <c:pt idx="25174">
                  <c:v>-0.33397500000000002</c:v>
                </c:pt>
                <c:pt idx="25175">
                  <c:v>-0.33826299999999998</c:v>
                </c:pt>
                <c:pt idx="25176">
                  <c:v>-0.342885</c:v>
                </c:pt>
                <c:pt idx="25177">
                  <c:v>-0.34731899999999999</c:v>
                </c:pt>
                <c:pt idx="25178">
                  <c:v>-0.35175099999999998</c:v>
                </c:pt>
                <c:pt idx="25179">
                  <c:v>-0.35608499999999998</c:v>
                </c:pt>
                <c:pt idx="25180">
                  <c:v>-0.36047499999999999</c:v>
                </c:pt>
                <c:pt idx="25181">
                  <c:v>-0.36480600000000002</c:v>
                </c:pt>
                <c:pt idx="25182">
                  <c:v>-0.36898199999999998</c:v>
                </c:pt>
                <c:pt idx="25183">
                  <c:v>-0.37339099999999997</c:v>
                </c:pt>
                <c:pt idx="25184">
                  <c:v>-0.37757800000000002</c:v>
                </c:pt>
                <c:pt idx="25185">
                  <c:v>-0.38182100000000002</c:v>
                </c:pt>
                <c:pt idx="25186">
                  <c:v>-0.386044</c:v>
                </c:pt>
                <c:pt idx="25187">
                  <c:v>-0.39014199999999999</c:v>
                </c:pt>
                <c:pt idx="25188">
                  <c:v>-0.39435799999999999</c:v>
                </c:pt>
                <c:pt idx="25189">
                  <c:v>-0.39830300000000002</c:v>
                </c:pt>
                <c:pt idx="25190">
                  <c:v>-0.40237899999999999</c:v>
                </c:pt>
                <c:pt idx="25191">
                  <c:v>-0.40635500000000002</c:v>
                </c:pt>
                <c:pt idx="25192">
                  <c:v>-0.410242</c:v>
                </c:pt>
                <c:pt idx="25193">
                  <c:v>-0.41408</c:v>
                </c:pt>
                <c:pt idx="25194">
                  <c:v>-0.41783599999999999</c:v>
                </c:pt>
                <c:pt idx="25195">
                  <c:v>-0.42161599999999999</c:v>
                </c:pt>
                <c:pt idx="25196">
                  <c:v>-0.42534899999999998</c:v>
                </c:pt>
                <c:pt idx="25197">
                  <c:v>-0.428977</c:v>
                </c:pt>
                <c:pt idx="25198">
                  <c:v>-0.43271700000000002</c:v>
                </c:pt>
                <c:pt idx="25199">
                  <c:v>-0.43614399999999998</c:v>
                </c:pt>
                <c:pt idx="25200">
                  <c:v>-0.43967800000000001</c:v>
                </c:pt>
                <c:pt idx="25201">
                  <c:v>-0.44315700000000002</c:v>
                </c:pt>
                <c:pt idx="25202">
                  <c:v>-0.44639899999999999</c:v>
                </c:pt>
                <c:pt idx="25203">
                  <c:v>-0.44997100000000001</c:v>
                </c:pt>
                <c:pt idx="25204">
                  <c:v>-0.45293800000000001</c:v>
                </c:pt>
                <c:pt idx="25205">
                  <c:v>-0.45636100000000002</c:v>
                </c:pt>
                <c:pt idx="25206">
                  <c:v>-0.45928099999999999</c:v>
                </c:pt>
                <c:pt idx="25207">
                  <c:v>-0.46226699999999998</c:v>
                </c:pt>
                <c:pt idx="25208">
                  <c:v>-0.46538400000000002</c:v>
                </c:pt>
                <c:pt idx="25209">
                  <c:v>-0.46826499999999999</c:v>
                </c:pt>
                <c:pt idx="25210">
                  <c:v>-0.47094799999999998</c:v>
                </c:pt>
                <c:pt idx="25211">
                  <c:v>-0.47376800000000002</c:v>
                </c:pt>
                <c:pt idx="25212">
                  <c:v>-0.47639900000000002</c:v>
                </c:pt>
                <c:pt idx="25213">
                  <c:v>-0.479022</c:v>
                </c:pt>
                <c:pt idx="25214">
                  <c:v>-0.48166900000000001</c:v>
                </c:pt>
                <c:pt idx="25215">
                  <c:v>-0.48390300000000003</c:v>
                </c:pt>
                <c:pt idx="25216">
                  <c:v>-0.48645500000000003</c:v>
                </c:pt>
                <c:pt idx="25217">
                  <c:v>-0.48865599999999998</c:v>
                </c:pt>
                <c:pt idx="25218">
                  <c:v>-0.49084</c:v>
                </c:pt>
                <c:pt idx="25219">
                  <c:v>-0.493087</c:v>
                </c:pt>
                <c:pt idx="25220">
                  <c:v>-0.49505900000000003</c:v>
                </c:pt>
                <c:pt idx="25221">
                  <c:v>-0.496915</c:v>
                </c:pt>
                <c:pt idx="25222">
                  <c:v>-0.49893700000000002</c:v>
                </c:pt>
                <c:pt idx="25223">
                  <c:v>-0.500834</c:v>
                </c:pt>
                <c:pt idx="25224">
                  <c:v>-0.50256500000000004</c:v>
                </c:pt>
                <c:pt idx="25225">
                  <c:v>-0.504409</c:v>
                </c:pt>
                <c:pt idx="25226">
                  <c:v>-0.50570199999999998</c:v>
                </c:pt>
                <c:pt idx="25227">
                  <c:v>-0.50745099999999999</c:v>
                </c:pt>
                <c:pt idx="25228">
                  <c:v>-0.50870599999999999</c:v>
                </c:pt>
                <c:pt idx="25229">
                  <c:v>-0.51032699999999998</c:v>
                </c:pt>
                <c:pt idx="25230">
                  <c:v>-0.511548</c:v>
                </c:pt>
                <c:pt idx="25231">
                  <c:v>-0.51273800000000003</c:v>
                </c:pt>
                <c:pt idx="25232">
                  <c:v>-0.51359399999999999</c:v>
                </c:pt>
                <c:pt idx="25233">
                  <c:v>-0.51478999999999997</c:v>
                </c:pt>
                <c:pt idx="25234">
                  <c:v>-0.51574200000000003</c:v>
                </c:pt>
                <c:pt idx="25235">
                  <c:v>-0.51664399999999999</c:v>
                </c:pt>
                <c:pt idx="25236">
                  <c:v>-0.51746700000000001</c:v>
                </c:pt>
                <c:pt idx="25237">
                  <c:v>-0.51811099999999999</c:v>
                </c:pt>
                <c:pt idx="25238">
                  <c:v>-0.51863499999999996</c:v>
                </c:pt>
                <c:pt idx="25239">
                  <c:v>-0.51951400000000003</c:v>
                </c:pt>
                <c:pt idx="25240">
                  <c:v>-0.51995400000000003</c:v>
                </c:pt>
                <c:pt idx="25241">
                  <c:v>-0.52051599999999998</c:v>
                </c:pt>
                <c:pt idx="25242">
                  <c:v>-0.52087700000000003</c:v>
                </c:pt>
                <c:pt idx="25243">
                  <c:v>-0.52112000000000003</c:v>
                </c:pt>
                <c:pt idx="25244">
                  <c:v>-0.52150300000000005</c:v>
                </c:pt>
                <c:pt idx="25245">
                  <c:v>-0.52171599999999996</c:v>
                </c:pt>
                <c:pt idx="25246">
                  <c:v>-0.522177</c:v>
                </c:pt>
                <c:pt idx="25247">
                  <c:v>-0.52211700000000005</c:v>
                </c:pt>
                <c:pt idx="25248">
                  <c:v>-0.52212800000000004</c:v>
                </c:pt>
                <c:pt idx="25249">
                  <c:v>-0.52211600000000002</c:v>
                </c:pt>
                <c:pt idx="25250">
                  <c:v>-0.52218900000000001</c:v>
                </c:pt>
                <c:pt idx="25251">
                  <c:v>-0.52208200000000005</c:v>
                </c:pt>
                <c:pt idx="25252">
                  <c:v>-0.52185599999999999</c:v>
                </c:pt>
                <c:pt idx="25253">
                  <c:v>-0.52146599999999999</c:v>
                </c:pt>
                <c:pt idx="25254">
                  <c:v>-0.52119000000000004</c:v>
                </c:pt>
                <c:pt idx="25255">
                  <c:v>-0.52090599999999998</c:v>
                </c:pt>
                <c:pt idx="25256">
                  <c:v>-0.52046499999999996</c:v>
                </c:pt>
                <c:pt idx="25257">
                  <c:v>-0.52017100000000005</c:v>
                </c:pt>
                <c:pt idx="25258">
                  <c:v>-0.51945200000000002</c:v>
                </c:pt>
                <c:pt idx="25259">
                  <c:v>-0.51901200000000003</c:v>
                </c:pt>
                <c:pt idx="25260">
                  <c:v>-0.518347</c:v>
                </c:pt>
                <c:pt idx="25261">
                  <c:v>-0.51782600000000001</c:v>
                </c:pt>
                <c:pt idx="25262">
                  <c:v>-0.517289</c:v>
                </c:pt>
                <c:pt idx="25263">
                  <c:v>-0.51652600000000004</c:v>
                </c:pt>
                <c:pt idx="25264">
                  <c:v>-0.51578000000000002</c:v>
                </c:pt>
                <c:pt idx="25265">
                  <c:v>-0.51500800000000002</c:v>
                </c:pt>
                <c:pt idx="25266">
                  <c:v>-0.51431400000000005</c:v>
                </c:pt>
                <c:pt idx="25267">
                  <c:v>-0.51349400000000001</c:v>
                </c:pt>
                <c:pt idx="25268">
                  <c:v>-0.51261699999999999</c:v>
                </c:pt>
                <c:pt idx="25269">
                  <c:v>-0.51185700000000001</c:v>
                </c:pt>
                <c:pt idx="25270">
                  <c:v>-0.51072099999999998</c:v>
                </c:pt>
                <c:pt idx="25271">
                  <c:v>-0.50986100000000001</c:v>
                </c:pt>
                <c:pt idx="25272">
                  <c:v>-0.50873999999999997</c:v>
                </c:pt>
                <c:pt idx="25273">
                  <c:v>-0.50790900000000005</c:v>
                </c:pt>
                <c:pt idx="25274">
                  <c:v>-0.50691299999999995</c:v>
                </c:pt>
                <c:pt idx="25275">
                  <c:v>-0.50573800000000002</c:v>
                </c:pt>
                <c:pt idx="25276">
                  <c:v>-0.50492700000000001</c:v>
                </c:pt>
                <c:pt idx="25277">
                  <c:v>-0.50369399999999998</c:v>
                </c:pt>
                <c:pt idx="25278">
                  <c:v>-0.50291799999999998</c:v>
                </c:pt>
                <c:pt idx="25279">
                  <c:v>-0.50169299999999994</c:v>
                </c:pt>
                <c:pt idx="25280">
                  <c:v>-0.50081600000000004</c:v>
                </c:pt>
                <c:pt idx="25281">
                  <c:v>-0.49957499999999999</c:v>
                </c:pt>
                <c:pt idx="25282">
                  <c:v>-0.49853900000000001</c:v>
                </c:pt>
                <c:pt idx="25283">
                  <c:v>-0.49745800000000001</c:v>
                </c:pt>
                <c:pt idx="25284">
                  <c:v>-0.49622899999999998</c:v>
                </c:pt>
                <c:pt idx="25285">
                  <c:v>-0.495083</c:v>
                </c:pt>
                <c:pt idx="25286">
                  <c:v>-0.49394100000000002</c:v>
                </c:pt>
                <c:pt idx="25287">
                  <c:v>-0.492811</c:v>
                </c:pt>
                <c:pt idx="25288">
                  <c:v>-0.49156699999999998</c:v>
                </c:pt>
                <c:pt idx="25289">
                  <c:v>-0.490533</c:v>
                </c:pt>
                <c:pt idx="25290">
                  <c:v>-0.48927500000000002</c:v>
                </c:pt>
                <c:pt idx="25291">
                  <c:v>-0.488095</c:v>
                </c:pt>
                <c:pt idx="25292">
                  <c:v>-0.48713000000000001</c:v>
                </c:pt>
                <c:pt idx="25293">
                  <c:v>-0.48586699999999999</c:v>
                </c:pt>
                <c:pt idx="25294">
                  <c:v>-0.484842</c:v>
                </c:pt>
                <c:pt idx="25295">
                  <c:v>-0.48357</c:v>
                </c:pt>
                <c:pt idx="25296">
                  <c:v>-0.48259000000000002</c:v>
                </c:pt>
                <c:pt idx="25297">
                  <c:v>-0.48142499999999999</c:v>
                </c:pt>
                <c:pt idx="25298">
                  <c:v>-0.48003499999999999</c:v>
                </c:pt>
                <c:pt idx="25299">
                  <c:v>-0.47907899999999998</c:v>
                </c:pt>
                <c:pt idx="25300">
                  <c:v>-0.47774299999999997</c:v>
                </c:pt>
                <c:pt idx="25301">
                  <c:v>-0.47675400000000001</c:v>
                </c:pt>
                <c:pt idx="25302">
                  <c:v>-0.47539199999999998</c:v>
                </c:pt>
                <c:pt idx="25303">
                  <c:v>-0.47435699999999997</c:v>
                </c:pt>
                <c:pt idx="25304">
                  <c:v>-0.47319600000000001</c:v>
                </c:pt>
                <c:pt idx="25305">
                  <c:v>-0.472188</c:v>
                </c:pt>
                <c:pt idx="25306">
                  <c:v>-0.47106300000000001</c:v>
                </c:pt>
                <c:pt idx="25307">
                  <c:v>-0.46990599999999999</c:v>
                </c:pt>
                <c:pt idx="25308">
                  <c:v>-0.46885399999999999</c:v>
                </c:pt>
                <c:pt idx="25309">
                  <c:v>-0.46787499999999999</c:v>
                </c:pt>
                <c:pt idx="25310">
                  <c:v>-0.46679199999999998</c:v>
                </c:pt>
                <c:pt idx="25311">
                  <c:v>-0.46576499999999998</c:v>
                </c:pt>
                <c:pt idx="25312">
                  <c:v>-0.46478999999999998</c:v>
                </c:pt>
                <c:pt idx="25313">
                  <c:v>-0.463642</c:v>
                </c:pt>
                <c:pt idx="25314">
                  <c:v>-0.462752</c:v>
                </c:pt>
                <c:pt idx="25315">
                  <c:v>-0.46156000000000003</c:v>
                </c:pt>
                <c:pt idx="25316">
                  <c:v>-0.46065200000000001</c:v>
                </c:pt>
                <c:pt idx="25317">
                  <c:v>-0.45965600000000001</c:v>
                </c:pt>
                <c:pt idx="25318">
                  <c:v>-0.45831699999999997</c:v>
                </c:pt>
                <c:pt idx="25319">
                  <c:v>-0.45743299999999998</c:v>
                </c:pt>
                <c:pt idx="25320">
                  <c:v>-0.456314</c:v>
                </c:pt>
                <c:pt idx="25321">
                  <c:v>-0.45533200000000001</c:v>
                </c:pt>
                <c:pt idx="25322">
                  <c:v>-0.45416400000000001</c:v>
                </c:pt>
                <c:pt idx="25323">
                  <c:v>-0.45324700000000001</c:v>
                </c:pt>
                <c:pt idx="25324">
                  <c:v>-0.452046</c:v>
                </c:pt>
                <c:pt idx="25325">
                  <c:v>-0.45117299999999999</c:v>
                </c:pt>
                <c:pt idx="25326">
                  <c:v>-0.45010800000000001</c:v>
                </c:pt>
                <c:pt idx="25327">
                  <c:v>-0.44910800000000001</c:v>
                </c:pt>
                <c:pt idx="25328">
                  <c:v>-0.44827</c:v>
                </c:pt>
                <c:pt idx="25329">
                  <c:v>-0.44712400000000002</c:v>
                </c:pt>
                <c:pt idx="25330">
                  <c:v>-0.44625999999999999</c:v>
                </c:pt>
                <c:pt idx="25331">
                  <c:v>-0.44511499999999998</c:v>
                </c:pt>
                <c:pt idx="25332">
                  <c:v>-0.44419700000000001</c:v>
                </c:pt>
                <c:pt idx="25333">
                  <c:v>-0.44301400000000002</c:v>
                </c:pt>
                <c:pt idx="25334">
                  <c:v>-0.44216699999999998</c:v>
                </c:pt>
                <c:pt idx="25335">
                  <c:v>-0.44071300000000002</c:v>
                </c:pt>
                <c:pt idx="25336">
                  <c:v>-0.439662</c:v>
                </c:pt>
                <c:pt idx="25337">
                  <c:v>-0.438467</c:v>
                </c:pt>
                <c:pt idx="25338">
                  <c:v>-0.43735000000000002</c:v>
                </c:pt>
                <c:pt idx="25339">
                  <c:v>-0.436054</c:v>
                </c:pt>
                <c:pt idx="25340">
                  <c:v>-0.43494500000000003</c:v>
                </c:pt>
                <c:pt idx="25341">
                  <c:v>-0.43367</c:v>
                </c:pt>
                <c:pt idx="25342">
                  <c:v>-0.43248399999999998</c:v>
                </c:pt>
                <c:pt idx="25343">
                  <c:v>-0.43134</c:v>
                </c:pt>
                <c:pt idx="25344">
                  <c:v>-0.43005500000000002</c:v>
                </c:pt>
                <c:pt idx="25345">
                  <c:v>-0.428676</c:v>
                </c:pt>
                <c:pt idx="25346">
                  <c:v>-0.42742799999999997</c:v>
                </c:pt>
                <c:pt idx="25347">
                  <c:v>-0.42597099999999999</c:v>
                </c:pt>
                <c:pt idx="25348">
                  <c:v>-0.42471999999999999</c:v>
                </c:pt>
                <c:pt idx="25349">
                  <c:v>-0.42311799999999999</c:v>
                </c:pt>
                <c:pt idx="25350">
                  <c:v>-0.42172100000000001</c:v>
                </c:pt>
                <c:pt idx="25351">
                  <c:v>-0.42008299999999998</c:v>
                </c:pt>
                <c:pt idx="25352">
                  <c:v>-0.41862199999999999</c:v>
                </c:pt>
                <c:pt idx="25353">
                  <c:v>-0.41696899999999998</c:v>
                </c:pt>
                <c:pt idx="25354">
                  <c:v>-0.41555599999999998</c:v>
                </c:pt>
                <c:pt idx="25355">
                  <c:v>-0.41387099999999999</c:v>
                </c:pt>
                <c:pt idx="25356">
                  <c:v>-0.41216700000000001</c:v>
                </c:pt>
                <c:pt idx="25357">
                  <c:v>-0.41033900000000001</c:v>
                </c:pt>
                <c:pt idx="25358">
                  <c:v>-0.40865600000000002</c:v>
                </c:pt>
                <c:pt idx="25359">
                  <c:v>-0.40683900000000001</c:v>
                </c:pt>
                <c:pt idx="25360">
                  <c:v>-0.40487499999999998</c:v>
                </c:pt>
                <c:pt idx="25361">
                  <c:v>-0.40288200000000002</c:v>
                </c:pt>
                <c:pt idx="25362">
                  <c:v>-0.40084599999999998</c:v>
                </c:pt>
                <c:pt idx="25363">
                  <c:v>-0.39862199999999998</c:v>
                </c:pt>
                <c:pt idx="25364">
                  <c:v>-0.39673399999999998</c:v>
                </c:pt>
                <c:pt idx="25365">
                  <c:v>-0.39445000000000002</c:v>
                </c:pt>
                <c:pt idx="25366">
                  <c:v>-0.39233200000000001</c:v>
                </c:pt>
                <c:pt idx="25367">
                  <c:v>-0.38983000000000001</c:v>
                </c:pt>
                <c:pt idx="25368">
                  <c:v>-0.38761000000000001</c:v>
                </c:pt>
                <c:pt idx="25369">
                  <c:v>-0.38516699999999998</c:v>
                </c:pt>
                <c:pt idx="25370">
                  <c:v>-0.38283200000000001</c:v>
                </c:pt>
                <c:pt idx="25371">
                  <c:v>-0.38047199999999998</c:v>
                </c:pt>
                <c:pt idx="25372">
                  <c:v>-0.37772499999999998</c:v>
                </c:pt>
                <c:pt idx="25373">
                  <c:v>-0.37526700000000002</c:v>
                </c:pt>
                <c:pt idx="25374">
                  <c:v>-0.372504</c:v>
                </c:pt>
                <c:pt idx="25375">
                  <c:v>-0.36990299999999998</c:v>
                </c:pt>
                <c:pt idx="25376">
                  <c:v>-0.36696800000000002</c:v>
                </c:pt>
                <c:pt idx="25377">
                  <c:v>-0.36413699999999999</c:v>
                </c:pt>
                <c:pt idx="25378">
                  <c:v>-0.36108699999999999</c:v>
                </c:pt>
                <c:pt idx="25379">
                  <c:v>-0.35806300000000002</c:v>
                </c:pt>
                <c:pt idx="25380">
                  <c:v>-0.35488799999999998</c:v>
                </c:pt>
                <c:pt idx="25381">
                  <c:v>-0.35182999999999998</c:v>
                </c:pt>
                <c:pt idx="25382">
                  <c:v>-0.34844700000000001</c:v>
                </c:pt>
                <c:pt idx="25383">
                  <c:v>-0.34515099999999999</c:v>
                </c:pt>
                <c:pt idx="25384">
                  <c:v>-0.34181699999999998</c:v>
                </c:pt>
                <c:pt idx="25385">
                  <c:v>-0.33812999999999999</c:v>
                </c:pt>
                <c:pt idx="25386">
                  <c:v>-0.334781</c:v>
                </c:pt>
                <c:pt idx="25387">
                  <c:v>-0.33115699999999998</c:v>
                </c:pt>
                <c:pt idx="25388">
                  <c:v>-0.32732699999999998</c:v>
                </c:pt>
                <c:pt idx="25389">
                  <c:v>-0.32362299999999999</c:v>
                </c:pt>
                <c:pt idx="25390">
                  <c:v>-0.31983400000000001</c:v>
                </c:pt>
                <c:pt idx="25391">
                  <c:v>-0.31603300000000001</c:v>
                </c:pt>
                <c:pt idx="25392">
                  <c:v>-0.31214599999999998</c:v>
                </c:pt>
                <c:pt idx="25393">
                  <c:v>-0.30809700000000001</c:v>
                </c:pt>
                <c:pt idx="25394">
                  <c:v>-0.30429</c:v>
                </c:pt>
                <c:pt idx="25395">
                  <c:v>-0.30022199999999999</c:v>
                </c:pt>
                <c:pt idx="25396">
                  <c:v>-0.29602800000000001</c:v>
                </c:pt>
                <c:pt idx="25397">
                  <c:v>-0.29185</c:v>
                </c:pt>
                <c:pt idx="25398">
                  <c:v>-0.28748099999999999</c:v>
                </c:pt>
                <c:pt idx="25399">
                  <c:v>-0.28310999999999997</c:v>
                </c:pt>
                <c:pt idx="25400">
                  <c:v>-0.27888800000000002</c:v>
                </c:pt>
                <c:pt idx="25401">
                  <c:v>-0.27426699999999998</c:v>
                </c:pt>
                <c:pt idx="25402">
                  <c:v>-0.26995400000000003</c:v>
                </c:pt>
                <c:pt idx="25403">
                  <c:v>-0.26526300000000003</c:v>
                </c:pt>
                <c:pt idx="25404">
                  <c:v>-0.26043699999999997</c:v>
                </c:pt>
                <c:pt idx="25405">
                  <c:v>-0.25584899999999999</c:v>
                </c:pt>
                <c:pt idx="25406">
                  <c:v>-0.25110399999999999</c:v>
                </c:pt>
                <c:pt idx="25407">
                  <c:v>-0.24640300000000001</c:v>
                </c:pt>
                <c:pt idx="25408">
                  <c:v>-0.241369</c:v>
                </c:pt>
                <c:pt idx="25409">
                  <c:v>-0.23641799999999999</c:v>
                </c:pt>
                <c:pt idx="25410">
                  <c:v>-0.231323</c:v>
                </c:pt>
                <c:pt idx="25411">
                  <c:v>-0.22634499999999999</c:v>
                </c:pt>
                <c:pt idx="25412">
                  <c:v>-0.221275</c:v>
                </c:pt>
                <c:pt idx="25413">
                  <c:v>-0.21623800000000001</c:v>
                </c:pt>
                <c:pt idx="25414">
                  <c:v>-0.21110799999999999</c:v>
                </c:pt>
                <c:pt idx="25415">
                  <c:v>-0.20591300000000001</c:v>
                </c:pt>
                <c:pt idx="25416">
                  <c:v>-0.200934</c:v>
                </c:pt>
                <c:pt idx="25417">
                  <c:v>-0.19550600000000001</c:v>
                </c:pt>
                <c:pt idx="25418">
                  <c:v>-0.190496</c:v>
                </c:pt>
                <c:pt idx="25419">
                  <c:v>-0.184977</c:v>
                </c:pt>
                <c:pt idx="25420">
                  <c:v>-0.17971100000000001</c:v>
                </c:pt>
                <c:pt idx="25421">
                  <c:v>-0.17427899999999999</c:v>
                </c:pt>
                <c:pt idx="25422">
                  <c:v>-0.16886399999999999</c:v>
                </c:pt>
                <c:pt idx="25423">
                  <c:v>-0.163577</c:v>
                </c:pt>
                <c:pt idx="25424">
                  <c:v>-0.15787300000000001</c:v>
                </c:pt>
                <c:pt idx="25425">
                  <c:v>-0.152698</c:v>
                </c:pt>
                <c:pt idx="25426">
                  <c:v>-0.14709800000000001</c:v>
                </c:pt>
                <c:pt idx="25427">
                  <c:v>-0.14161000000000001</c:v>
                </c:pt>
                <c:pt idx="25428">
                  <c:v>-0.13611400000000001</c:v>
                </c:pt>
                <c:pt idx="25429">
                  <c:v>-0.13070999999999999</c:v>
                </c:pt>
                <c:pt idx="25430">
                  <c:v>-0.125338</c:v>
                </c:pt>
                <c:pt idx="25431">
                  <c:v>-0.119495</c:v>
                </c:pt>
                <c:pt idx="25432">
                  <c:v>-0.11433</c:v>
                </c:pt>
                <c:pt idx="25433">
                  <c:v>-0.108748</c:v>
                </c:pt>
                <c:pt idx="25434">
                  <c:v>-0.10323499999999999</c:v>
                </c:pt>
                <c:pt idx="25435">
                  <c:v>-9.7784599999999999E-2</c:v>
                </c:pt>
                <c:pt idx="25436">
                  <c:v>-9.2259400000000005E-2</c:v>
                </c:pt>
                <c:pt idx="25437">
                  <c:v>-8.6666900000000005E-2</c:v>
                </c:pt>
                <c:pt idx="25438">
                  <c:v>-8.1172400000000006E-2</c:v>
                </c:pt>
                <c:pt idx="25439">
                  <c:v>-7.5626100000000002E-2</c:v>
                </c:pt>
                <c:pt idx="25440">
                  <c:v>-7.0087399999999994E-2</c:v>
                </c:pt>
                <c:pt idx="25441">
                  <c:v>-6.4855700000000002E-2</c:v>
                </c:pt>
                <c:pt idx="25442">
                  <c:v>-5.9322E-2</c:v>
                </c:pt>
                <c:pt idx="25443">
                  <c:v>-5.39252E-2</c:v>
                </c:pt>
                <c:pt idx="25444">
                  <c:v>-4.8459799999999997E-2</c:v>
                </c:pt>
                <c:pt idx="25445">
                  <c:v>-4.3234099999999998E-2</c:v>
                </c:pt>
                <c:pt idx="25446">
                  <c:v>-3.7968099999999998E-2</c:v>
                </c:pt>
                <c:pt idx="25447">
                  <c:v>-3.2500300000000003E-2</c:v>
                </c:pt>
                <c:pt idx="25448">
                  <c:v>-2.7390899999999999E-2</c:v>
                </c:pt>
                <c:pt idx="25449">
                  <c:v>-2.1995899999999999E-2</c:v>
                </c:pt>
                <c:pt idx="25450">
                  <c:v>-1.6752199999999998E-2</c:v>
                </c:pt>
                <c:pt idx="25451">
                  <c:v>-1.14637E-2</c:v>
                </c:pt>
                <c:pt idx="25452">
                  <c:v>-6.3450299999999998E-3</c:v>
                </c:pt>
                <c:pt idx="25453">
                  <c:v>-1.1660399999999999E-3</c:v>
                </c:pt>
                <c:pt idx="25454">
                  <c:v>3.8928600000000002E-3</c:v>
                </c:pt>
                <c:pt idx="25455">
                  <c:v>8.96074E-3</c:v>
                </c:pt>
                <c:pt idx="25456">
                  <c:v>1.40184E-2</c:v>
                </c:pt>
                <c:pt idx="25457">
                  <c:v>1.8784700000000001E-2</c:v>
                </c:pt>
                <c:pt idx="25458">
                  <c:v>2.3956000000000002E-2</c:v>
                </c:pt>
                <c:pt idx="25459">
                  <c:v>2.8628799999999999E-2</c:v>
                </c:pt>
                <c:pt idx="25460">
                  <c:v>3.3630800000000002E-2</c:v>
                </c:pt>
                <c:pt idx="25461">
                  <c:v>3.8135099999999998E-2</c:v>
                </c:pt>
                <c:pt idx="25462">
                  <c:v>4.2857199999999998E-2</c:v>
                </c:pt>
                <c:pt idx="25463">
                  <c:v>4.7684999999999998E-2</c:v>
                </c:pt>
                <c:pt idx="25464">
                  <c:v>5.2221400000000001E-2</c:v>
                </c:pt>
                <c:pt idx="25465">
                  <c:v>5.6901800000000002E-2</c:v>
                </c:pt>
                <c:pt idx="25466">
                  <c:v>6.1330000000000003E-2</c:v>
                </c:pt>
                <c:pt idx="25467">
                  <c:v>6.5936900000000007E-2</c:v>
                </c:pt>
                <c:pt idx="25468">
                  <c:v>7.0179099999999994E-2</c:v>
                </c:pt>
                <c:pt idx="25469">
                  <c:v>7.4685100000000004E-2</c:v>
                </c:pt>
                <c:pt idx="25470">
                  <c:v>7.8988199999999995E-2</c:v>
                </c:pt>
                <c:pt idx="25471">
                  <c:v>8.3344299999999996E-2</c:v>
                </c:pt>
                <c:pt idx="25472">
                  <c:v>8.7603700000000007E-2</c:v>
                </c:pt>
                <c:pt idx="25473">
                  <c:v>9.1619300000000001E-2</c:v>
                </c:pt>
                <c:pt idx="25474">
                  <c:v>9.5921900000000004E-2</c:v>
                </c:pt>
                <c:pt idx="25475">
                  <c:v>9.98671E-2</c:v>
                </c:pt>
                <c:pt idx="25476">
                  <c:v>0.10416599999999999</c:v>
                </c:pt>
                <c:pt idx="25477">
                  <c:v>0.107846</c:v>
                </c:pt>
                <c:pt idx="25478">
                  <c:v>0.111886</c:v>
                </c:pt>
                <c:pt idx="25479">
                  <c:v>0.115783</c:v>
                </c:pt>
                <c:pt idx="25480">
                  <c:v>0.11959699999999999</c:v>
                </c:pt>
                <c:pt idx="25481">
                  <c:v>0.123359</c:v>
                </c:pt>
                <c:pt idx="25482">
                  <c:v>0.12698400000000001</c:v>
                </c:pt>
                <c:pt idx="25483">
                  <c:v>0.13075200000000001</c:v>
                </c:pt>
                <c:pt idx="25484">
                  <c:v>0.134127</c:v>
                </c:pt>
                <c:pt idx="25485">
                  <c:v>0.13770399999999999</c:v>
                </c:pt>
                <c:pt idx="25486">
                  <c:v>0.14110900000000001</c:v>
                </c:pt>
                <c:pt idx="25487">
                  <c:v>0.14468300000000001</c:v>
                </c:pt>
                <c:pt idx="25488">
                  <c:v>0.14809800000000001</c:v>
                </c:pt>
                <c:pt idx="25489">
                  <c:v>0.15124899999999999</c:v>
                </c:pt>
                <c:pt idx="25490">
                  <c:v>0.15477199999999999</c:v>
                </c:pt>
                <c:pt idx="25491">
                  <c:v>0.157886</c:v>
                </c:pt>
                <c:pt idx="25492">
                  <c:v>0.161328</c:v>
                </c:pt>
                <c:pt idx="25493">
                  <c:v>0.16425600000000001</c:v>
                </c:pt>
                <c:pt idx="25494">
                  <c:v>0.16756299999999999</c:v>
                </c:pt>
                <c:pt idx="25495">
                  <c:v>0.17060500000000001</c:v>
                </c:pt>
                <c:pt idx="25496">
                  <c:v>0.173545</c:v>
                </c:pt>
                <c:pt idx="25497">
                  <c:v>0.17663000000000001</c:v>
                </c:pt>
                <c:pt idx="25498">
                  <c:v>0.179592</c:v>
                </c:pt>
                <c:pt idx="25499">
                  <c:v>0.18251500000000001</c:v>
                </c:pt>
                <c:pt idx="25500">
                  <c:v>0.18521799999999999</c:v>
                </c:pt>
                <c:pt idx="25501">
                  <c:v>0.18825800000000001</c:v>
                </c:pt>
                <c:pt idx="25502">
                  <c:v>0.190918</c:v>
                </c:pt>
                <c:pt idx="25503">
                  <c:v>0.193994</c:v>
                </c:pt>
                <c:pt idx="25504">
                  <c:v>0.19639300000000001</c:v>
                </c:pt>
                <c:pt idx="25505">
                  <c:v>0.19932900000000001</c:v>
                </c:pt>
                <c:pt idx="25506">
                  <c:v>0.20206399999999999</c:v>
                </c:pt>
                <c:pt idx="25507">
                  <c:v>0.20477300000000001</c:v>
                </c:pt>
                <c:pt idx="25508">
                  <c:v>0.207429</c:v>
                </c:pt>
                <c:pt idx="25509">
                  <c:v>0.21007999999999999</c:v>
                </c:pt>
                <c:pt idx="25510">
                  <c:v>0.21282499999999999</c:v>
                </c:pt>
                <c:pt idx="25511">
                  <c:v>0.215313</c:v>
                </c:pt>
                <c:pt idx="25512">
                  <c:v>0.21801499999999999</c:v>
                </c:pt>
                <c:pt idx="25513">
                  <c:v>0.22051299999999999</c:v>
                </c:pt>
                <c:pt idx="25514">
                  <c:v>0.22323499999999999</c:v>
                </c:pt>
                <c:pt idx="25515">
                  <c:v>0.22578300000000001</c:v>
                </c:pt>
                <c:pt idx="25516">
                  <c:v>0.22798099999999999</c:v>
                </c:pt>
                <c:pt idx="25517">
                  <c:v>0.230798</c:v>
                </c:pt>
                <c:pt idx="25518">
                  <c:v>0.23316100000000001</c:v>
                </c:pt>
                <c:pt idx="25519">
                  <c:v>0.23582500000000001</c:v>
                </c:pt>
                <c:pt idx="25520">
                  <c:v>0.23816699999999999</c:v>
                </c:pt>
                <c:pt idx="25521">
                  <c:v>0.240624</c:v>
                </c:pt>
                <c:pt idx="25522">
                  <c:v>0.24307599999999999</c:v>
                </c:pt>
                <c:pt idx="25523">
                  <c:v>0.24552199999999999</c:v>
                </c:pt>
                <c:pt idx="25524">
                  <c:v>0.248005</c:v>
                </c:pt>
                <c:pt idx="25525">
                  <c:v>0.250305</c:v>
                </c:pt>
                <c:pt idx="25526">
                  <c:v>0.25287999999999999</c:v>
                </c:pt>
                <c:pt idx="25527">
                  <c:v>0.25508399999999998</c:v>
                </c:pt>
                <c:pt idx="25528">
                  <c:v>0.25775799999999999</c:v>
                </c:pt>
                <c:pt idx="25529">
                  <c:v>0.26010699999999998</c:v>
                </c:pt>
                <c:pt idx="25530">
                  <c:v>0.26258500000000001</c:v>
                </c:pt>
                <c:pt idx="25531">
                  <c:v>0.26493800000000001</c:v>
                </c:pt>
                <c:pt idx="25532">
                  <c:v>0.26735599999999998</c:v>
                </c:pt>
                <c:pt idx="25533">
                  <c:v>0.26994000000000001</c:v>
                </c:pt>
                <c:pt idx="25534">
                  <c:v>0.27230900000000002</c:v>
                </c:pt>
                <c:pt idx="25535">
                  <c:v>0.27490300000000001</c:v>
                </c:pt>
                <c:pt idx="25536">
                  <c:v>0.27739999999999998</c:v>
                </c:pt>
                <c:pt idx="25537">
                  <c:v>0.27999400000000002</c:v>
                </c:pt>
                <c:pt idx="25538">
                  <c:v>0.28251399999999999</c:v>
                </c:pt>
                <c:pt idx="25539">
                  <c:v>0.28497600000000001</c:v>
                </c:pt>
                <c:pt idx="25540">
                  <c:v>0.28758800000000001</c:v>
                </c:pt>
                <c:pt idx="25541">
                  <c:v>0.290128</c:v>
                </c:pt>
                <c:pt idx="25542">
                  <c:v>0.29283199999999998</c:v>
                </c:pt>
                <c:pt idx="25543">
                  <c:v>0.29514200000000002</c:v>
                </c:pt>
                <c:pt idx="25544">
                  <c:v>0.29792400000000002</c:v>
                </c:pt>
                <c:pt idx="25545">
                  <c:v>0.30033100000000001</c:v>
                </c:pt>
                <c:pt idx="25546">
                  <c:v>0.30323899999999998</c:v>
                </c:pt>
                <c:pt idx="25547">
                  <c:v>0.305589</c:v>
                </c:pt>
                <c:pt idx="25548">
                  <c:v>0.30804999999999999</c:v>
                </c:pt>
                <c:pt idx="25549">
                  <c:v>0.31081300000000001</c:v>
                </c:pt>
                <c:pt idx="25550">
                  <c:v>0.31334299999999998</c:v>
                </c:pt>
                <c:pt idx="25551">
                  <c:v>0.31600099999999998</c:v>
                </c:pt>
                <c:pt idx="25552">
                  <c:v>0.31873899999999999</c:v>
                </c:pt>
                <c:pt idx="25553">
                  <c:v>0.32136199999999998</c:v>
                </c:pt>
                <c:pt idx="25554">
                  <c:v>0.32395400000000002</c:v>
                </c:pt>
                <c:pt idx="25555">
                  <c:v>0.32674399999999998</c:v>
                </c:pt>
                <c:pt idx="25556">
                  <c:v>0.32938299999999998</c:v>
                </c:pt>
                <c:pt idx="25557">
                  <c:v>0.33239800000000003</c:v>
                </c:pt>
                <c:pt idx="25558">
                  <c:v>0.33499200000000001</c:v>
                </c:pt>
                <c:pt idx="25559">
                  <c:v>0.33773599999999998</c:v>
                </c:pt>
                <c:pt idx="25560">
                  <c:v>0.34060499999999999</c:v>
                </c:pt>
                <c:pt idx="25561">
                  <c:v>0.34324900000000003</c:v>
                </c:pt>
                <c:pt idx="25562">
                  <c:v>0.34611700000000001</c:v>
                </c:pt>
                <c:pt idx="25563">
                  <c:v>0.34863</c:v>
                </c:pt>
                <c:pt idx="25564">
                  <c:v>0.351516</c:v>
                </c:pt>
                <c:pt idx="25565">
                  <c:v>0.354213</c:v>
                </c:pt>
                <c:pt idx="25566">
                  <c:v>0.35684300000000002</c:v>
                </c:pt>
                <c:pt idx="25567">
                  <c:v>0.35974800000000001</c:v>
                </c:pt>
                <c:pt idx="25568">
                  <c:v>0.36235099999999998</c:v>
                </c:pt>
                <c:pt idx="25569">
                  <c:v>0.36527999999999999</c:v>
                </c:pt>
                <c:pt idx="25570">
                  <c:v>0.36774600000000002</c:v>
                </c:pt>
                <c:pt idx="25571">
                  <c:v>0.370556</c:v>
                </c:pt>
                <c:pt idx="25572">
                  <c:v>0.37331799999999998</c:v>
                </c:pt>
                <c:pt idx="25573">
                  <c:v>0.37619200000000003</c:v>
                </c:pt>
                <c:pt idx="25574">
                  <c:v>0.37889699999999998</c:v>
                </c:pt>
                <c:pt idx="25575">
                  <c:v>0.38162800000000002</c:v>
                </c:pt>
                <c:pt idx="25576">
                  <c:v>0.38439600000000002</c:v>
                </c:pt>
                <c:pt idx="25577">
                  <c:v>0.38706699999999999</c:v>
                </c:pt>
                <c:pt idx="25578">
                  <c:v>0.38991100000000001</c:v>
                </c:pt>
                <c:pt idx="25579">
                  <c:v>0.39257199999999998</c:v>
                </c:pt>
                <c:pt idx="25580">
                  <c:v>0.39501999999999998</c:v>
                </c:pt>
                <c:pt idx="25581">
                  <c:v>0.39777800000000002</c:v>
                </c:pt>
                <c:pt idx="25582">
                  <c:v>0.40043800000000002</c:v>
                </c:pt>
                <c:pt idx="25583">
                  <c:v>0.40299200000000002</c:v>
                </c:pt>
                <c:pt idx="25584">
                  <c:v>0.40551100000000001</c:v>
                </c:pt>
                <c:pt idx="25585">
                  <c:v>0.40806599999999998</c:v>
                </c:pt>
                <c:pt idx="25586">
                  <c:v>0.410416</c:v>
                </c:pt>
                <c:pt idx="25587">
                  <c:v>0.41308699999999998</c:v>
                </c:pt>
                <c:pt idx="25588">
                  <c:v>0.41545199999999999</c:v>
                </c:pt>
                <c:pt idx="25589">
                  <c:v>0.41785699999999998</c:v>
                </c:pt>
                <c:pt idx="25590">
                  <c:v>0.42018699999999998</c:v>
                </c:pt>
                <c:pt idx="25591">
                  <c:v>0.42255199999999998</c:v>
                </c:pt>
                <c:pt idx="25592">
                  <c:v>0.42498399999999997</c:v>
                </c:pt>
                <c:pt idx="25593">
                  <c:v>0.42698900000000001</c:v>
                </c:pt>
                <c:pt idx="25594">
                  <c:v>0.42936000000000002</c:v>
                </c:pt>
                <c:pt idx="25595">
                  <c:v>0.431282</c:v>
                </c:pt>
                <c:pt idx="25596">
                  <c:v>0.433722</c:v>
                </c:pt>
                <c:pt idx="25597">
                  <c:v>0.43568299999999999</c:v>
                </c:pt>
                <c:pt idx="25598">
                  <c:v>0.43756400000000001</c:v>
                </c:pt>
                <c:pt idx="25599">
                  <c:v>0.43978400000000001</c:v>
                </c:pt>
                <c:pt idx="25600">
                  <c:v>0.44160300000000002</c:v>
                </c:pt>
                <c:pt idx="25601">
                  <c:v>0.44356800000000002</c:v>
                </c:pt>
                <c:pt idx="25602">
                  <c:v>0.445108</c:v>
                </c:pt>
                <c:pt idx="25603">
                  <c:v>0.44681300000000002</c:v>
                </c:pt>
                <c:pt idx="25604">
                  <c:v>0.44859399999999999</c:v>
                </c:pt>
                <c:pt idx="25605">
                  <c:v>0.45008500000000001</c:v>
                </c:pt>
                <c:pt idx="25606">
                  <c:v>0.45190900000000001</c:v>
                </c:pt>
                <c:pt idx="25607">
                  <c:v>0.45313500000000001</c:v>
                </c:pt>
                <c:pt idx="25608">
                  <c:v>0.45469100000000001</c:v>
                </c:pt>
                <c:pt idx="25609">
                  <c:v>0.45602900000000002</c:v>
                </c:pt>
                <c:pt idx="25610">
                  <c:v>0.457451</c:v>
                </c:pt>
                <c:pt idx="25611">
                  <c:v>0.45860899999999999</c:v>
                </c:pt>
                <c:pt idx="25612">
                  <c:v>0.46000999999999997</c:v>
                </c:pt>
                <c:pt idx="25613">
                  <c:v>0.46072400000000002</c:v>
                </c:pt>
                <c:pt idx="25614">
                  <c:v>0.46199499999999999</c:v>
                </c:pt>
                <c:pt idx="25615">
                  <c:v>0.46268300000000001</c:v>
                </c:pt>
                <c:pt idx="25616">
                  <c:v>0.46362399999999998</c:v>
                </c:pt>
                <c:pt idx="25617">
                  <c:v>0.4647</c:v>
                </c:pt>
                <c:pt idx="25618">
                  <c:v>0.46493200000000001</c:v>
                </c:pt>
                <c:pt idx="25619">
                  <c:v>0.46586300000000003</c:v>
                </c:pt>
                <c:pt idx="25620">
                  <c:v>0.466196</c:v>
                </c:pt>
                <c:pt idx="25621">
                  <c:v>0.46673599999999998</c:v>
                </c:pt>
                <c:pt idx="25622">
                  <c:v>0.46720899999999999</c:v>
                </c:pt>
                <c:pt idx="25623">
                  <c:v>0.467306</c:v>
                </c:pt>
                <c:pt idx="25624">
                  <c:v>0.46771800000000002</c:v>
                </c:pt>
                <c:pt idx="25625">
                  <c:v>0.46757700000000002</c:v>
                </c:pt>
                <c:pt idx="25626">
                  <c:v>0.46753699999999998</c:v>
                </c:pt>
                <c:pt idx="25627">
                  <c:v>0.46754899999999999</c:v>
                </c:pt>
                <c:pt idx="25628">
                  <c:v>0.46762999999999999</c:v>
                </c:pt>
                <c:pt idx="25629">
                  <c:v>0.46695999999999999</c:v>
                </c:pt>
                <c:pt idx="25630">
                  <c:v>0.46689999999999998</c:v>
                </c:pt>
                <c:pt idx="25631">
                  <c:v>0.46659600000000001</c:v>
                </c:pt>
                <c:pt idx="25632">
                  <c:v>0.46592800000000001</c:v>
                </c:pt>
                <c:pt idx="25633">
                  <c:v>0.465609</c:v>
                </c:pt>
                <c:pt idx="25634">
                  <c:v>0.46468399999999999</c:v>
                </c:pt>
                <c:pt idx="25635">
                  <c:v>0.46410499999999999</c:v>
                </c:pt>
                <c:pt idx="25636">
                  <c:v>0.46326400000000001</c:v>
                </c:pt>
                <c:pt idx="25637">
                  <c:v>0.46229999999999999</c:v>
                </c:pt>
                <c:pt idx="25638">
                  <c:v>0.46127499999999999</c:v>
                </c:pt>
                <c:pt idx="25639">
                  <c:v>0.45991900000000002</c:v>
                </c:pt>
                <c:pt idx="25640">
                  <c:v>0.45876499999999998</c:v>
                </c:pt>
                <c:pt idx="25641">
                  <c:v>0.45744400000000002</c:v>
                </c:pt>
                <c:pt idx="25642">
                  <c:v>0.45589600000000002</c:v>
                </c:pt>
                <c:pt idx="25643">
                  <c:v>0.45454499999999998</c:v>
                </c:pt>
                <c:pt idx="25644">
                  <c:v>0.45288899999999999</c:v>
                </c:pt>
                <c:pt idx="25645">
                  <c:v>0.45111699999999999</c:v>
                </c:pt>
                <c:pt idx="25646">
                  <c:v>0.44948199999999999</c:v>
                </c:pt>
                <c:pt idx="25647">
                  <c:v>0.447546</c:v>
                </c:pt>
                <c:pt idx="25648">
                  <c:v>0.44562099999999999</c:v>
                </c:pt>
                <c:pt idx="25649">
                  <c:v>0.443546</c:v>
                </c:pt>
                <c:pt idx="25650">
                  <c:v>0.44160899999999997</c:v>
                </c:pt>
                <c:pt idx="25651">
                  <c:v>0.43948799999999999</c:v>
                </c:pt>
                <c:pt idx="25652">
                  <c:v>0.437025</c:v>
                </c:pt>
                <c:pt idx="25653">
                  <c:v>0.43488599999999999</c:v>
                </c:pt>
                <c:pt idx="25654">
                  <c:v>0.43263400000000002</c:v>
                </c:pt>
                <c:pt idx="25655">
                  <c:v>0.43032300000000001</c:v>
                </c:pt>
                <c:pt idx="25656">
                  <c:v>0.42779699999999998</c:v>
                </c:pt>
                <c:pt idx="25657">
                  <c:v>0.42524499999999998</c:v>
                </c:pt>
                <c:pt idx="25658">
                  <c:v>0.42270600000000003</c:v>
                </c:pt>
                <c:pt idx="25659">
                  <c:v>0.41989599999999999</c:v>
                </c:pt>
                <c:pt idx="25660">
                  <c:v>0.41742899999999999</c:v>
                </c:pt>
                <c:pt idx="25661">
                  <c:v>0.41426499999999999</c:v>
                </c:pt>
                <c:pt idx="25662">
                  <c:v>0.41133900000000001</c:v>
                </c:pt>
                <c:pt idx="25663">
                  <c:v>0.40853899999999999</c:v>
                </c:pt>
                <c:pt idx="25664">
                  <c:v>0.40531699999999998</c:v>
                </c:pt>
                <c:pt idx="25665">
                  <c:v>0.402389</c:v>
                </c:pt>
                <c:pt idx="25666">
                  <c:v>0.39898499999999998</c:v>
                </c:pt>
                <c:pt idx="25667">
                  <c:v>0.396007</c:v>
                </c:pt>
                <c:pt idx="25668">
                  <c:v>0.39267000000000002</c:v>
                </c:pt>
                <c:pt idx="25669">
                  <c:v>0.38938899999999999</c:v>
                </c:pt>
                <c:pt idx="25670">
                  <c:v>0.38621299999999997</c:v>
                </c:pt>
                <c:pt idx="25671">
                  <c:v>0.38271699999999997</c:v>
                </c:pt>
                <c:pt idx="25672">
                  <c:v>0.37925900000000001</c:v>
                </c:pt>
                <c:pt idx="25673">
                  <c:v>0.37608599999999998</c:v>
                </c:pt>
                <c:pt idx="25674">
                  <c:v>0.37244899999999997</c:v>
                </c:pt>
                <c:pt idx="25675">
                  <c:v>0.36904999999999999</c:v>
                </c:pt>
                <c:pt idx="25676">
                  <c:v>0.36586800000000003</c:v>
                </c:pt>
                <c:pt idx="25677">
                  <c:v>0.36212100000000003</c:v>
                </c:pt>
                <c:pt idx="25678">
                  <c:v>0.35886099999999999</c:v>
                </c:pt>
                <c:pt idx="25679">
                  <c:v>0.35500199999999998</c:v>
                </c:pt>
                <c:pt idx="25680">
                  <c:v>0.35169400000000001</c:v>
                </c:pt>
                <c:pt idx="25681">
                  <c:v>0.34792400000000001</c:v>
                </c:pt>
                <c:pt idx="25682">
                  <c:v>0.34426400000000001</c:v>
                </c:pt>
                <c:pt idx="25683">
                  <c:v>0.34085700000000002</c:v>
                </c:pt>
                <c:pt idx="25684">
                  <c:v>0.33693699999999999</c:v>
                </c:pt>
                <c:pt idx="25685">
                  <c:v>0.33337600000000001</c:v>
                </c:pt>
                <c:pt idx="25686">
                  <c:v>0.32958100000000001</c:v>
                </c:pt>
                <c:pt idx="25687">
                  <c:v>0.32609500000000002</c:v>
                </c:pt>
                <c:pt idx="25688">
                  <c:v>0.32230500000000001</c:v>
                </c:pt>
                <c:pt idx="25689">
                  <c:v>0.31848399999999999</c:v>
                </c:pt>
                <c:pt idx="25690">
                  <c:v>0.31517800000000001</c:v>
                </c:pt>
                <c:pt idx="25691">
                  <c:v>0.31123299999999998</c:v>
                </c:pt>
                <c:pt idx="25692">
                  <c:v>0.30819099999999999</c:v>
                </c:pt>
                <c:pt idx="25693">
                  <c:v>0.30425600000000003</c:v>
                </c:pt>
                <c:pt idx="25694">
                  <c:v>0.30076000000000003</c:v>
                </c:pt>
                <c:pt idx="25695">
                  <c:v>0.297315</c:v>
                </c:pt>
                <c:pt idx="25696">
                  <c:v>0.29364899999999999</c:v>
                </c:pt>
                <c:pt idx="25697">
                  <c:v>0.290215</c:v>
                </c:pt>
                <c:pt idx="25698">
                  <c:v>0.28668900000000003</c:v>
                </c:pt>
                <c:pt idx="25699">
                  <c:v>0.28314</c:v>
                </c:pt>
                <c:pt idx="25700">
                  <c:v>0.27968199999999999</c:v>
                </c:pt>
                <c:pt idx="25701">
                  <c:v>0.27619899999999997</c:v>
                </c:pt>
                <c:pt idx="25702">
                  <c:v>0.27258199999999999</c:v>
                </c:pt>
                <c:pt idx="25703">
                  <c:v>0.26943</c:v>
                </c:pt>
                <c:pt idx="25704">
                  <c:v>0.26585599999999998</c:v>
                </c:pt>
                <c:pt idx="25705">
                  <c:v>0.26243</c:v>
                </c:pt>
                <c:pt idx="25706">
                  <c:v>0.259299</c:v>
                </c:pt>
                <c:pt idx="25707">
                  <c:v>0.25575399999999998</c:v>
                </c:pt>
                <c:pt idx="25708">
                  <c:v>0.252718</c:v>
                </c:pt>
                <c:pt idx="25709">
                  <c:v>0.24933900000000001</c:v>
                </c:pt>
                <c:pt idx="25710">
                  <c:v>0.24617</c:v>
                </c:pt>
                <c:pt idx="25711">
                  <c:v>0.242893</c:v>
                </c:pt>
                <c:pt idx="25712">
                  <c:v>0.23971400000000001</c:v>
                </c:pt>
                <c:pt idx="25713">
                  <c:v>0.23660500000000001</c:v>
                </c:pt>
                <c:pt idx="25714">
                  <c:v>0.23364399999999999</c:v>
                </c:pt>
                <c:pt idx="25715">
                  <c:v>0.230625</c:v>
                </c:pt>
                <c:pt idx="25716">
                  <c:v>0.22748099999999999</c:v>
                </c:pt>
                <c:pt idx="25717">
                  <c:v>0.22470899999999999</c:v>
                </c:pt>
                <c:pt idx="25718">
                  <c:v>0.22161900000000001</c:v>
                </c:pt>
                <c:pt idx="25719">
                  <c:v>0.218832</c:v>
                </c:pt>
                <c:pt idx="25720">
                  <c:v>0.21593200000000001</c:v>
                </c:pt>
                <c:pt idx="25721">
                  <c:v>0.21310999999999999</c:v>
                </c:pt>
                <c:pt idx="25722">
                  <c:v>0.21032600000000001</c:v>
                </c:pt>
                <c:pt idx="25723">
                  <c:v>0.20741200000000001</c:v>
                </c:pt>
                <c:pt idx="25724">
                  <c:v>0.204761</c:v>
                </c:pt>
                <c:pt idx="25725">
                  <c:v>0.202184</c:v>
                </c:pt>
                <c:pt idx="25726">
                  <c:v>0.199404</c:v>
                </c:pt>
                <c:pt idx="25727">
                  <c:v>0.196626</c:v>
                </c:pt>
                <c:pt idx="25728">
                  <c:v>0.194024</c:v>
                </c:pt>
                <c:pt idx="25729">
                  <c:v>0.19150400000000001</c:v>
                </c:pt>
                <c:pt idx="25730">
                  <c:v>0.18887799999999999</c:v>
                </c:pt>
                <c:pt idx="25731">
                  <c:v>0.18634200000000001</c:v>
                </c:pt>
                <c:pt idx="25732">
                  <c:v>0.183644</c:v>
                </c:pt>
                <c:pt idx="25733">
                  <c:v>0.18132999999999999</c:v>
                </c:pt>
                <c:pt idx="25734">
                  <c:v>0.17879200000000001</c:v>
                </c:pt>
                <c:pt idx="25735">
                  <c:v>0.17640600000000001</c:v>
                </c:pt>
                <c:pt idx="25736">
                  <c:v>0.173927</c:v>
                </c:pt>
                <c:pt idx="25737">
                  <c:v>0.17145199999999999</c:v>
                </c:pt>
                <c:pt idx="25738">
                  <c:v>0.169097</c:v>
                </c:pt>
                <c:pt idx="25739">
                  <c:v>0.16675200000000001</c:v>
                </c:pt>
                <c:pt idx="25740">
                  <c:v>0.164434</c:v>
                </c:pt>
                <c:pt idx="25741">
                  <c:v>0.16203300000000001</c:v>
                </c:pt>
                <c:pt idx="25742">
                  <c:v>0.15987399999999999</c:v>
                </c:pt>
                <c:pt idx="25743">
                  <c:v>0.157473</c:v>
                </c:pt>
                <c:pt idx="25744">
                  <c:v>0.155169</c:v>
                </c:pt>
                <c:pt idx="25745">
                  <c:v>0.15289700000000001</c:v>
                </c:pt>
                <c:pt idx="25746">
                  <c:v>0.15071899999999999</c:v>
                </c:pt>
                <c:pt idx="25747">
                  <c:v>0.14846200000000001</c:v>
                </c:pt>
                <c:pt idx="25748">
                  <c:v>0.14588699999999999</c:v>
                </c:pt>
                <c:pt idx="25749">
                  <c:v>0.143704</c:v>
                </c:pt>
                <c:pt idx="25750">
                  <c:v>0.14143900000000001</c:v>
                </c:pt>
                <c:pt idx="25751">
                  <c:v>0.139151</c:v>
                </c:pt>
                <c:pt idx="25752">
                  <c:v>0.13689599999999999</c:v>
                </c:pt>
                <c:pt idx="25753">
                  <c:v>0.13444400000000001</c:v>
                </c:pt>
                <c:pt idx="25754">
                  <c:v>0.132136</c:v>
                </c:pt>
                <c:pt idx="25755">
                  <c:v>0.12978899999999999</c:v>
                </c:pt>
                <c:pt idx="25756">
                  <c:v>0.127554</c:v>
                </c:pt>
                <c:pt idx="25757">
                  <c:v>0.12511900000000001</c:v>
                </c:pt>
                <c:pt idx="25758">
                  <c:v>0.12259200000000001</c:v>
                </c:pt>
                <c:pt idx="25759">
                  <c:v>0.12007900000000001</c:v>
                </c:pt>
                <c:pt idx="25760">
                  <c:v>0.117643</c:v>
                </c:pt>
                <c:pt idx="25761">
                  <c:v>0.115244</c:v>
                </c:pt>
                <c:pt idx="25762">
                  <c:v>0.11271200000000001</c:v>
                </c:pt>
                <c:pt idx="25763">
                  <c:v>0.110303</c:v>
                </c:pt>
                <c:pt idx="25764">
                  <c:v>0.10766299999999999</c:v>
                </c:pt>
                <c:pt idx="25765">
                  <c:v>0.10517600000000001</c:v>
                </c:pt>
                <c:pt idx="25766">
                  <c:v>0.102532</c:v>
                </c:pt>
                <c:pt idx="25767">
                  <c:v>9.9994200000000005E-2</c:v>
                </c:pt>
                <c:pt idx="25768">
                  <c:v>9.7297499999999995E-2</c:v>
                </c:pt>
                <c:pt idx="25769">
                  <c:v>9.4520400000000004E-2</c:v>
                </c:pt>
                <c:pt idx="25770">
                  <c:v>9.1822100000000004E-2</c:v>
                </c:pt>
                <c:pt idx="25771">
                  <c:v>8.8903899999999994E-2</c:v>
                </c:pt>
                <c:pt idx="25772">
                  <c:v>8.6223300000000003E-2</c:v>
                </c:pt>
                <c:pt idx="25773">
                  <c:v>8.3357000000000001E-2</c:v>
                </c:pt>
                <c:pt idx="25774">
                  <c:v>8.0432100000000006E-2</c:v>
                </c:pt>
                <c:pt idx="25775">
                  <c:v>7.7453400000000006E-2</c:v>
                </c:pt>
                <c:pt idx="25776">
                  <c:v>7.43925E-2</c:v>
                </c:pt>
                <c:pt idx="25777">
                  <c:v>7.1638499999999994E-2</c:v>
                </c:pt>
                <c:pt idx="25778">
                  <c:v>6.8362400000000004E-2</c:v>
                </c:pt>
                <c:pt idx="25779">
                  <c:v>6.5306699999999995E-2</c:v>
                </c:pt>
                <c:pt idx="25780">
                  <c:v>6.2165100000000001E-2</c:v>
                </c:pt>
                <c:pt idx="25781">
                  <c:v>5.8833000000000003E-2</c:v>
                </c:pt>
                <c:pt idx="25782">
                  <c:v>5.5553699999999998E-2</c:v>
                </c:pt>
                <c:pt idx="25783">
                  <c:v>5.2198799999999997E-2</c:v>
                </c:pt>
                <c:pt idx="25784">
                  <c:v>4.8866100000000003E-2</c:v>
                </c:pt>
                <c:pt idx="25785">
                  <c:v>4.5369399999999997E-2</c:v>
                </c:pt>
                <c:pt idx="25786">
                  <c:v>4.1805799999999997E-2</c:v>
                </c:pt>
                <c:pt idx="25787">
                  <c:v>3.8352600000000001E-2</c:v>
                </c:pt>
                <c:pt idx="25788">
                  <c:v>3.4681200000000002E-2</c:v>
                </c:pt>
                <c:pt idx="25789">
                  <c:v>3.1044499999999999E-2</c:v>
                </c:pt>
                <c:pt idx="25790">
                  <c:v>2.7262600000000001E-2</c:v>
                </c:pt>
                <c:pt idx="25791">
                  <c:v>2.3451E-2</c:v>
                </c:pt>
                <c:pt idx="25792">
                  <c:v>1.96911E-2</c:v>
                </c:pt>
                <c:pt idx="25793">
                  <c:v>1.5935700000000001E-2</c:v>
                </c:pt>
                <c:pt idx="25794">
                  <c:v>1.1849999999999999E-2</c:v>
                </c:pt>
                <c:pt idx="25795">
                  <c:v>8.1066000000000003E-3</c:v>
                </c:pt>
                <c:pt idx="25796">
                  <c:v>4.1330300000000002E-3</c:v>
                </c:pt>
                <c:pt idx="25797">
                  <c:v>-1.23072E-4</c:v>
                </c:pt>
                <c:pt idx="25798">
                  <c:v>-4.1520400000000001E-3</c:v>
                </c:pt>
                <c:pt idx="25799">
                  <c:v>-8.4125099999999998E-3</c:v>
                </c:pt>
                <c:pt idx="25800">
                  <c:v>-1.2565700000000001E-2</c:v>
                </c:pt>
                <c:pt idx="25801">
                  <c:v>-1.7067700000000002E-2</c:v>
                </c:pt>
                <c:pt idx="25802">
                  <c:v>-2.1385600000000001E-2</c:v>
                </c:pt>
                <c:pt idx="25803">
                  <c:v>-2.56715E-2</c:v>
                </c:pt>
                <c:pt idx="25804">
                  <c:v>-3.0231299999999999E-2</c:v>
                </c:pt>
                <c:pt idx="25805">
                  <c:v>-3.4572600000000002E-2</c:v>
                </c:pt>
                <c:pt idx="25806">
                  <c:v>-3.9199600000000001E-2</c:v>
                </c:pt>
                <c:pt idx="25807">
                  <c:v>-4.3655899999999997E-2</c:v>
                </c:pt>
                <c:pt idx="25808">
                  <c:v>-4.8393600000000002E-2</c:v>
                </c:pt>
                <c:pt idx="25809">
                  <c:v>-5.3035199999999998E-2</c:v>
                </c:pt>
                <c:pt idx="25810">
                  <c:v>-5.7614400000000003E-2</c:v>
                </c:pt>
                <c:pt idx="25811">
                  <c:v>-6.2415199999999997E-2</c:v>
                </c:pt>
                <c:pt idx="25812">
                  <c:v>-6.6932900000000004E-2</c:v>
                </c:pt>
                <c:pt idx="25813">
                  <c:v>-7.1995299999999998E-2</c:v>
                </c:pt>
                <c:pt idx="25814">
                  <c:v>-7.6718300000000003E-2</c:v>
                </c:pt>
                <c:pt idx="25815">
                  <c:v>-8.1638799999999997E-2</c:v>
                </c:pt>
                <c:pt idx="25816">
                  <c:v>-8.64872E-2</c:v>
                </c:pt>
                <c:pt idx="25817">
                  <c:v>-9.1431200000000004E-2</c:v>
                </c:pt>
                <c:pt idx="25818">
                  <c:v>-9.6512399999999998E-2</c:v>
                </c:pt>
                <c:pt idx="25819">
                  <c:v>-0.101247</c:v>
                </c:pt>
                <c:pt idx="25820">
                  <c:v>-0.106544</c:v>
                </c:pt>
                <c:pt idx="25821">
                  <c:v>-0.111278</c:v>
                </c:pt>
                <c:pt idx="25822">
                  <c:v>-0.116356</c:v>
                </c:pt>
                <c:pt idx="25823">
                  <c:v>-0.121298</c:v>
                </c:pt>
                <c:pt idx="25824">
                  <c:v>-0.12642</c:v>
                </c:pt>
                <c:pt idx="25825">
                  <c:v>-0.13147600000000001</c:v>
                </c:pt>
                <c:pt idx="25826">
                  <c:v>-0.136433</c:v>
                </c:pt>
                <c:pt idx="25827">
                  <c:v>-0.141683</c:v>
                </c:pt>
                <c:pt idx="25828">
                  <c:v>-0.146616</c:v>
                </c:pt>
                <c:pt idx="25829">
                  <c:v>-0.151945</c:v>
                </c:pt>
                <c:pt idx="25830">
                  <c:v>-0.15687499999999999</c:v>
                </c:pt>
                <c:pt idx="25831">
                  <c:v>-0.162161</c:v>
                </c:pt>
                <c:pt idx="25832">
                  <c:v>-0.166987</c:v>
                </c:pt>
                <c:pt idx="25833">
                  <c:v>-0.17235</c:v>
                </c:pt>
                <c:pt idx="25834">
                  <c:v>-0.17718200000000001</c:v>
                </c:pt>
                <c:pt idx="25835">
                  <c:v>-0.182367</c:v>
                </c:pt>
                <c:pt idx="25836">
                  <c:v>-0.18750800000000001</c:v>
                </c:pt>
                <c:pt idx="25837">
                  <c:v>-0.19242799999999999</c:v>
                </c:pt>
                <c:pt idx="25838">
                  <c:v>-0.19753200000000001</c:v>
                </c:pt>
                <c:pt idx="25839">
                  <c:v>-0.20245299999999999</c:v>
                </c:pt>
                <c:pt idx="25840">
                  <c:v>-0.20752100000000001</c:v>
                </c:pt>
                <c:pt idx="25841">
                  <c:v>-0.21246100000000001</c:v>
                </c:pt>
                <c:pt idx="25842">
                  <c:v>-0.21747900000000001</c:v>
                </c:pt>
                <c:pt idx="25843">
                  <c:v>-0.22220300000000001</c:v>
                </c:pt>
                <c:pt idx="25844">
                  <c:v>-0.227159</c:v>
                </c:pt>
                <c:pt idx="25845">
                  <c:v>-0.23197000000000001</c:v>
                </c:pt>
                <c:pt idx="25846">
                  <c:v>-0.23668</c:v>
                </c:pt>
                <c:pt idx="25847">
                  <c:v>-0.24171899999999999</c:v>
                </c:pt>
                <c:pt idx="25848">
                  <c:v>-0.24613699999999999</c:v>
                </c:pt>
                <c:pt idx="25849">
                  <c:v>-0.25102400000000002</c:v>
                </c:pt>
                <c:pt idx="25850">
                  <c:v>-0.25550200000000001</c:v>
                </c:pt>
                <c:pt idx="25851">
                  <c:v>-0.26016</c:v>
                </c:pt>
                <c:pt idx="25852">
                  <c:v>-0.26471</c:v>
                </c:pt>
                <c:pt idx="25853">
                  <c:v>-0.26907500000000001</c:v>
                </c:pt>
                <c:pt idx="25854">
                  <c:v>-0.27363199999999999</c:v>
                </c:pt>
                <c:pt idx="25855">
                  <c:v>-0.27763199999999999</c:v>
                </c:pt>
                <c:pt idx="25856">
                  <c:v>-0.28208899999999998</c:v>
                </c:pt>
                <c:pt idx="25857">
                  <c:v>-0.28623900000000002</c:v>
                </c:pt>
                <c:pt idx="25858">
                  <c:v>-0.29058699999999998</c:v>
                </c:pt>
                <c:pt idx="25859">
                  <c:v>-0.29445199999999999</c:v>
                </c:pt>
                <c:pt idx="25860">
                  <c:v>-0.298433</c:v>
                </c:pt>
                <c:pt idx="25861">
                  <c:v>-0.30237000000000003</c:v>
                </c:pt>
                <c:pt idx="25862">
                  <c:v>-0.30624200000000001</c:v>
                </c:pt>
                <c:pt idx="25863">
                  <c:v>-0.31021100000000001</c:v>
                </c:pt>
                <c:pt idx="25864">
                  <c:v>-0.31388300000000002</c:v>
                </c:pt>
                <c:pt idx="25865">
                  <c:v>-0.31747799999999998</c:v>
                </c:pt>
                <c:pt idx="25866">
                  <c:v>-0.32104199999999999</c:v>
                </c:pt>
                <c:pt idx="25867">
                  <c:v>-0.32427899999999998</c:v>
                </c:pt>
                <c:pt idx="25868">
                  <c:v>-0.32796900000000001</c:v>
                </c:pt>
                <c:pt idx="25869">
                  <c:v>-0.33118399999999998</c:v>
                </c:pt>
                <c:pt idx="25870">
                  <c:v>-0.33450400000000002</c:v>
                </c:pt>
                <c:pt idx="25871">
                  <c:v>-0.33748499999999998</c:v>
                </c:pt>
                <c:pt idx="25872">
                  <c:v>-0.34054499999999999</c:v>
                </c:pt>
                <c:pt idx="25873">
                  <c:v>-0.34353600000000001</c:v>
                </c:pt>
                <c:pt idx="25874">
                  <c:v>-0.34651999999999999</c:v>
                </c:pt>
                <c:pt idx="25875">
                  <c:v>-0.349354</c:v>
                </c:pt>
                <c:pt idx="25876">
                  <c:v>-0.35189500000000001</c:v>
                </c:pt>
                <c:pt idx="25877">
                  <c:v>-0.35459299999999999</c:v>
                </c:pt>
                <c:pt idx="25878">
                  <c:v>-0.35698800000000003</c:v>
                </c:pt>
                <c:pt idx="25879">
                  <c:v>-0.35939100000000002</c:v>
                </c:pt>
                <c:pt idx="25880">
                  <c:v>-0.361842</c:v>
                </c:pt>
                <c:pt idx="25881">
                  <c:v>-0.36396800000000001</c:v>
                </c:pt>
                <c:pt idx="25882">
                  <c:v>-0.36598000000000003</c:v>
                </c:pt>
                <c:pt idx="25883">
                  <c:v>-0.36794100000000002</c:v>
                </c:pt>
                <c:pt idx="25884">
                  <c:v>-0.36985200000000001</c:v>
                </c:pt>
                <c:pt idx="25885">
                  <c:v>-0.37167800000000001</c:v>
                </c:pt>
                <c:pt idx="25886">
                  <c:v>-0.373388</c:v>
                </c:pt>
                <c:pt idx="25887">
                  <c:v>-0.37480000000000002</c:v>
                </c:pt>
                <c:pt idx="25888">
                  <c:v>-0.37636999999999998</c:v>
                </c:pt>
                <c:pt idx="25889">
                  <c:v>-0.37756600000000001</c:v>
                </c:pt>
                <c:pt idx="25890">
                  <c:v>-0.37898300000000001</c:v>
                </c:pt>
                <c:pt idx="25891">
                  <c:v>-0.38018400000000002</c:v>
                </c:pt>
                <c:pt idx="25892">
                  <c:v>-0.38114399999999998</c:v>
                </c:pt>
                <c:pt idx="25893">
                  <c:v>-0.382048</c:v>
                </c:pt>
                <c:pt idx="25894">
                  <c:v>-0.38278400000000001</c:v>
                </c:pt>
                <c:pt idx="25895">
                  <c:v>-0.38375199999999998</c:v>
                </c:pt>
                <c:pt idx="25896">
                  <c:v>-0.38427899999999998</c:v>
                </c:pt>
                <c:pt idx="25897">
                  <c:v>-0.38500299999999998</c:v>
                </c:pt>
                <c:pt idx="25898">
                  <c:v>-0.385432</c:v>
                </c:pt>
                <c:pt idx="25899">
                  <c:v>-0.38586799999999999</c:v>
                </c:pt>
                <c:pt idx="25900">
                  <c:v>-0.38624799999999998</c:v>
                </c:pt>
                <c:pt idx="25901">
                  <c:v>-0.38660299999999997</c:v>
                </c:pt>
                <c:pt idx="25902">
                  <c:v>-0.38683499999999998</c:v>
                </c:pt>
                <c:pt idx="25903">
                  <c:v>-0.38666699999999998</c:v>
                </c:pt>
                <c:pt idx="25904">
                  <c:v>-0.38675300000000001</c:v>
                </c:pt>
                <c:pt idx="25905">
                  <c:v>-0.38660800000000001</c:v>
                </c:pt>
                <c:pt idx="25906">
                  <c:v>-0.386569</c:v>
                </c:pt>
                <c:pt idx="25907">
                  <c:v>-0.38630100000000001</c:v>
                </c:pt>
                <c:pt idx="25908">
                  <c:v>-0.38569700000000001</c:v>
                </c:pt>
                <c:pt idx="25909">
                  <c:v>-0.38536199999999998</c:v>
                </c:pt>
                <c:pt idx="25910">
                  <c:v>-0.384716</c:v>
                </c:pt>
                <c:pt idx="25911">
                  <c:v>-0.38427600000000001</c:v>
                </c:pt>
                <c:pt idx="25912">
                  <c:v>-0.38347100000000001</c:v>
                </c:pt>
                <c:pt idx="25913">
                  <c:v>-0.382745</c:v>
                </c:pt>
                <c:pt idx="25914">
                  <c:v>-0.38180900000000001</c:v>
                </c:pt>
                <c:pt idx="25915">
                  <c:v>-0.38095400000000001</c:v>
                </c:pt>
                <c:pt idx="25916">
                  <c:v>-0.379913</c:v>
                </c:pt>
                <c:pt idx="25917">
                  <c:v>-0.37910899999999997</c:v>
                </c:pt>
                <c:pt idx="25918">
                  <c:v>-0.37815300000000002</c:v>
                </c:pt>
                <c:pt idx="25919">
                  <c:v>-0.37695800000000002</c:v>
                </c:pt>
                <c:pt idx="25920">
                  <c:v>-0.37603500000000001</c:v>
                </c:pt>
                <c:pt idx="25921">
                  <c:v>-0.37487100000000001</c:v>
                </c:pt>
                <c:pt idx="25922">
                  <c:v>-0.373913</c:v>
                </c:pt>
                <c:pt idx="25923">
                  <c:v>-0.372531</c:v>
                </c:pt>
                <c:pt idx="25924">
                  <c:v>-0.37134400000000001</c:v>
                </c:pt>
                <c:pt idx="25925">
                  <c:v>-0.369979</c:v>
                </c:pt>
                <c:pt idx="25926">
                  <c:v>-0.36880499999999999</c:v>
                </c:pt>
                <c:pt idx="25927">
                  <c:v>-0.36736799999999997</c:v>
                </c:pt>
                <c:pt idx="25928">
                  <c:v>-0.36585800000000002</c:v>
                </c:pt>
                <c:pt idx="25929">
                  <c:v>-0.36461300000000002</c:v>
                </c:pt>
                <c:pt idx="25930">
                  <c:v>-0.36298000000000002</c:v>
                </c:pt>
                <c:pt idx="25931">
                  <c:v>-0.361566</c:v>
                </c:pt>
                <c:pt idx="25932">
                  <c:v>-0.36001</c:v>
                </c:pt>
                <c:pt idx="25933">
                  <c:v>-0.358574</c:v>
                </c:pt>
                <c:pt idx="25934">
                  <c:v>-0.35702699999999998</c:v>
                </c:pt>
                <c:pt idx="25935">
                  <c:v>-0.35561199999999998</c:v>
                </c:pt>
                <c:pt idx="25936">
                  <c:v>-0.35421799999999998</c:v>
                </c:pt>
                <c:pt idx="25937">
                  <c:v>-0.35265400000000002</c:v>
                </c:pt>
                <c:pt idx="25938">
                  <c:v>-0.351379</c:v>
                </c:pt>
                <c:pt idx="25939">
                  <c:v>-0.34971799999999997</c:v>
                </c:pt>
                <c:pt idx="25940">
                  <c:v>-0.34848000000000001</c:v>
                </c:pt>
                <c:pt idx="25941">
                  <c:v>-0.34692400000000001</c:v>
                </c:pt>
                <c:pt idx="25942">
                  <c:v>-0.34550599999999998</c:v>
                </c:pt>
                <c:pt idx="25943">
                  <c:v>-0.34403499999999998</c:v>
                </c:pt>
                <c:pt idx="25944">
                  <c:v>-0.34250599999999998</c:v>
                </c:pt>
                <c:pt idx="25945">
                  <c:v>-0.34119899999999997</c:v>
                </c:pt>
                <c:pt idx="25946">
                  <c:v>-0.33978900000000001</c:v>
                </c:pt>
                <c:pt idx="25947">
                  <c:v>-0.338532</c:v>
                </c:pt>
                <c:pt idx="25948">
                  <c:v>-0.337061</c:v>
                </c:pt>
                <c:pt idx="25949">
                  <c:v>-0.33588600000000002</c:v>
                </c:pt>
                <c:pt idx="25950">
                  <c:v>-0.33459800000000001</c:v>
                </c:pt>
                <c:pt idx="25951">
                  <c:v>-0.33351199999999998</c:v>
                </c:pt>
                <c:pt idx="25952">
                  <c:v>-0.33231899999999998</c:v>
                </c:pt>
                <c:pt idx="25953">
                  <c:v>-0.330982</c:v>
                </c:pt>
                <c:pt idx="25954">
                  <c:v>-0.32993699999999998</c:v>
                </c:pt>
                <c:pt idx="25955">
                  <c:v>-0.32891199999999998</c:v>
                </c:pt>
                <c:pt idx="25956">
                  <c:v>-0.32777099999999998</c:v>
                </c:pt>
                <c:pt idx="25957">
                  <c:v>-0.326762</c:v>
                </c:pt>
                <c:pt idx="25958">
                  <c:v>-0.32572000000000001</c:v>
                </c:pt>
                <c:pt idx="25959">
                  <c:v>-0.32467200000000002</c:v>
                </c:pt>
                <c:pt idx="25960">
                  <c:v>-0.32376100000000002</c:v>
                </c:pt>
                <c:pt idx="25961">
                  <c:v>-0.32279999999999998</c:v>
                </c:pt>
                <c:pt idx="25962">
                  <c:v>-0.32192799999999999</c:v>
                </c:pt>
                <c:pt idx="25963">
                  <c:v>-0.32104199999999999</c:v>
                </c:pt>
                <c:pt idx="25964">
                  <c:v>-0.32006400000000002</c:v>
                </c:pt>
                <c:pt idx="25965">
                  <c:v>-0.31942100000000001</c:v>
                </c:pt>
                <c:pt idx="25966">
                  <c:v>-0.31864399999999998</c:v>
                </c:pt>
                <c:pt idx="25967">
                  <c:v>-0.31794499999999998</c:v>
                </c:pt>
                <c:pt idx="25968">
                  <c:v>-0.317492</c:v>
                </c:pt>
                <c:pt idx="25969">
                  <c:v>-0.31678800000000001</c:v>
                </c:pt>
                <c:pt idx="25970">
                  <c:v>-0.31621300000000002</c:v>
                </c:pt>
                <c:pt idx="25971">
                  <c:v>-0.31572899999999998</c:v>
                </c:pt>
                <c:pt idx="25972">
                  <c:v>-0.315243</c:v>
                </c:pt>
                <c:pt idx="25973">
                  <c:v>-0.31481300000000001</c:v>
                </c:pt>
                <c:pt idx="25974">
                  <c:v>-0.31425700000000001</c:v>
                </c:pt>
                <c:pt idx="25975">
                  <c:v>-0.31394100000000003</c:v>
                </c:pt>
                <c:pt idx="25976">
                  <c:v>-0.31356299999999998</c:v>
                </c:pt>
                <c:pt idx="25977">
                  <c:v>-0.31337500000000001</c:v>
                </c:pt>
                <c:pt idx="25978">
                  <c:v>-0.312917</c:v>
                </c:pt>
                <c:pt idx="25979">
                  <c:v>-0.31276300000000001</c:v>
                </c:pt>
                <c:pt idx="25980">
                  <c:v>-0.31236999999999998</c:v>
                </c:pt>
                <c:pt idx="25981">
                  <c:v>-0.31205100000000002</c:v>
                </c:pt>
                <c:pt idx="25982">
                  <c:v>-0.31202800000000003</c:v>
                </c:pt>
                <c:pt idx="25983">
                  <c:v>-0.31153700000000001</c:v>
                </c:pt>
                <c:pt idx="25984">
                  <c:v>-0.31155500000000003</c:v>
                </c:pt>
                <c:pt idx="25985">
                  <c:v>-0.311228</c:v>
                </c:pt>
                <c:pt idx="25986">
                  <c:v>-0.31117899999999998</c:v>
                </c:pt>
                <c:pt idx="25987">
                  <c:v>-0.31112899999999999</c:v>
                </c:pt>
                <c:pt idx="25988">
                  <c:v>-0.31093300000000001</c:v>
                </c:pt>
                <c:pt idx="25989">
                  <c:v>-0.31096099999999999</c:v>
                </c:pt>
                <c:pt idx="25990">
                  <c:v>-0.31087300000000001</c:v>
                </c:pt>
                <c:pt idx="25991">
                  <c:v>-0.31093900000000002</c:v>
                </c:pt>
                <c:pt idx="25992">
                  <c:v>-0.31082599999999999</c:v>
                </c:pt>
                <c:pt idx="25993">
                  <c:v>-0.31076199999999998</c:v>
                </c:pt>
                <c:pt idx="25994">
                  <c:v>-0.31060399999999999</c:v>
                </c:pt>
                <c:pt idx="25995">
                  <c:v>-0.31071100000000001</c:v>
                </c:pt>
                <c:pt idx="25996">
                  <c:v>-0.31063299999999999</c:v>
                </c:pt>
                <c:pt idx="25997">
                  <c:v>-0.310699</c:v>
                </c:pt>
                <c:pt idx="25998">
                  <c:v>-0.31079600000000002</c:v>
                </c:pt>
                <c:pt idx="25999">
                  <c:v>-0.310697</c:v>
                </c:pt>
                <c:pt idx="26000">
                  <c:v>-0.31065100000000001</c:v>
                </c:pt>
                <c:pt idx="26001">
                  <c:v>-0.31062800000000002</c:v>
                </c:pt>
                <c:pt idx="26002">
                  <c:v>-0.310471</c:v>
                </c:pt>
                <c:pt idx="26003">
                  <c:v>-0.31042900000000001</c:v>
                </c:pt>
                <c:pt idx="26004">
                  <c:v>-0.31027399999999999</c:v>
                </c:pt>
                <c:pt idx="26005">
                  <c:v>-0.31007400000000002</c:v>
                </c:pt>
                <c:pt idx="26006">
                  <c:v>-0.31001800000000002</c:v>
                </c:pt>
                <c:pt idx="26007">
                  <c:v>-0.30955300000000002</c:v>
                </c:pt>
                <c:pt idx="26008">
                  <c:v>-0.30960500000000002</c:v>
                </c:pt>
                <c:pt idx="26009">
                  <c:v>-0.30932599999999999</c:v>
                </c:pt>
                <c:pt idx="26010">
                  <c:v>-0.30912200000000001</c:v>
                </c:pt>
                <c:pt idx="26011">
                  <c:v>-0.30864200000000003</c:v>
                </c:pt>
                <c:pt idx="26012">
                  <c:v>-0.30823099999999998</c:v>
                </c:pt>
                <c:pt idx="26013">
                  <c:v>-0.30806800000000001</c:v>
                </c:pt>
                <c:pt idx="26014">
                  <c:v>-0.30760999999999999</c:v>
                </c:pt>
                <c:pt idx="26015">
                  <c:v>-0.30717100000000003</c:v>
                </c:pt>
                <c:pt idx="26016">
                  <c:v>-0.30661100000000002</c:v>
                </c:pt>
                <c:pt idx="26017">
                  <c:v>-0.30612699999999998</c:v>
                </c:pt>
                <c:pt idx="26018">
                  <c:v>-0.30551800000000001</c:v>
                </c:pt>
                <c:pt idx="26019">
                  <c:v>-0.30508099999999999</c:v>
                </c:pt>
                <c:pt idx="26020">
                  <c:v>-0.304313</c:v>
                </c:pt>
                <c:pt idx="26021">
                  <c:v>-0.30330499999999999</c:v>
                </c:pt>
                <c:pt idx="26022">
                  <c:v>-0.30255199999999999</c:v>
                </c:pt>
                <c:pt idx="26023">
                  <c:v>-0.30185000000000001</c:v>
                </c:pt>
                <c:pt idx="26024">
                  <c:v>-0.301122</c:v>
                </c:pt>
                <c:pt idx="26025">
                  <c:v>-0.29998599999999997</c:v>
                </c:pt>
                <c:pt idx="26026">
                  <c:v>-0.29890699999999998</c:v>
                </c:pt>
                <c:pt idx="26027">
                  <c:v>-0.29789900000000002</c:v>
                </c:pt>
                <c:pt idx="26028">
                  <c:v>-0.29669699999999999</c:v>
                </c:pt>
                <c:pt idx="26029">
                  <c:v>-0.295568</c:v>
                </c:pt>
                <c:pt idx="26030">
                  <c:v>-0.29420800000000003</c:v>
                </c:pt>
                <c:pt idx="26031">
                  <c:v>-0.29269499999999998</c:v>
                </c:pt>
                <c:pt idx="26032">
                  <c:v>-0.29121999999999998</c:v>
                </c:pt>
                <c:pt idx="26033">
                  <c:v>-0.289632</c:v>
                </c:pt>
                <c:pt idx="26034">
                  <c:v>-0.28792000000000001</c:v>
                </c:pt>
                <c:pt idx="26035">
                  <c:v>-0.28619699999999998</c:v>
                </c:pt>
                <c:pt idx="26036">
                  <c:v>-0.28455599999999998</c:v>
                </c:pt>
                <c:pt idx="26037">
                  <c:v>-0.28251599999999999</c:v>
                </c:pt>
                <c:pt idx="26038">
                  <c:v>-0.28057799999999999</c:v>
                </c:pt>
                <c:pt idx="26039">
                  <c:v>-0.27850799999999998</c:v>
                </c:pt>
                <c:pt idx="26040">
                  <c:v>-0.276694</c:v>
                </c:pt>
                <c:pt idx="26041">
                  <c:v>-0.27423799999999998</c:v>
                </c:pt>
                <c:pt idx="26042">
                  <c:v>-0.27202599999999999</c:v>
                </c:pt>
                <c:pt idx="26043">
                  <c:v>-0.26951900000000001</c:v>
                </c:pt>
                <c:pt idx="26044">
                  <c:v>-0.26699499999999998</c:v>
                </c:pt>
                <c:pt idx="26045">
                  <c:v>-0.26457700000000001</c:v>
                </c:pt>
                <c:pt idx="26046">
                  <c:v>-0.261847</c:v>
                </c:pt>
                <c:pt idx="26047">
                  <c:v>-0.25906400000000002</c:v>
                </c:pt>
                <c:pt idx="26048">
                  <c:v>-0.256212</c:v>
                </c:pt>
                <c:pt idx="26049">
                  <c:v>-0.25326199999999999</c:v>
                </c:pt>
                <c:pt idx="26050">
                  <c:v>-0.25021500000000002</c:v>
                </c:pt>
                <c:pt idx="26051">
                  <c:v>-0.247144</c:v>
                </c:pt>
                <c:pt idx="26052">
                  <c:v>-0.24384500000000001</c:v>
                </c:pt>
                <c:pt idx="26053">
                  <c:v>-0.24043700000000001</c:v>
                </c:pt>
                <c:pt idx="26054">
                  <c:v>-0.236961</c:v>
                </c:pt>
                <c:pt idx="26055">
                  <c:v>-0.23352000000000001</c:v>
                </c:pt>
                <c:pt idx="26056">
                  <c:v>-0.229879</c:v>
                </c:pt>
                <c:pt idx="26057">
                  <c:v>-0.22598199999999999</c:v>
                </c:pt>
                <c:pt idx="26058">
                  <c:v>-0.22214800000000001</c:v>
                </c:pt>
                <c:pt idx="26059">
                  <c:v>-0.21825900000000001</c:v>
                </c:pt>
                <c:pt idx="26060">
                  <c:v>-0.21421399999999999</c:v>
                </c:pt>
                <c:pt idx="26061">
                  <c:v>-0.21004400000000001</c:v>
                </c:pt>
                <c:pt idx="26062">
                  <c:v>-0.205959</c:v>
                </c:pt>
                <c:pt idx="26063">
                  <c:v>-0.20161200000000001</c:v>
                </c:pt>
                <c:pt idx="26064">
                  <c:v>-0.19717100000000001</c:v>
                </c:pt>
                <c:pt idx="26065">
                  <c:v>-0.19283400000000001</c:v>
                </c:pt>
                <c:pt idx="26066">
                  <c:v>-0.188301</c:v>
                </c:pt>
                <c:pt idx="26067">
                  <c:v>-0.183753</c:v>
                </c:pt>
                <c:pt idx="26068">
                  <c:v>-0.179009</c:v>
                </c:pt>
                <c:pt idx="26069">
                  <c:v>-0.17414399999999999</c:v>
                </c:pt>
                <c:pt idx="26070">
                  <c:v>-0.16931499999999999</c:v>
                </c:pt>
                <c:pt idx="26071">
                  <c:v>-0.164357</c:v>
                </c:pt>
                <c:pt idx="26072">
                  <c:v>-0.159409</c:v>
                </c:pt>
                <c:pt idx="26073">
                  <c:v>-0.154109</c:v>
                </c:pt>
                <c:pt idx="26074">
                  <c:v>-0.148975</c:v>
                </c:pt>
                <c:pt idx="26075">
                  <c:v>-0.143571</c:v>
                </c:pt>
                <c:pt idx="26076">
                  <c:v>-0.13827400000000001</c:v>
                </c:pt>
                <c:pt idx="26077">
                  <c:v>-0.13278499999999999</c:v>
                </c:pt>
                <c:pt idx="26078">
                  <c:v>-0.12740599999999999</c:v>
                </c:pt>
                <c:pt idx="26079">
                  <c:v>-0.1217</c:v>
                </c:pt>
                <c:pt idx="26080">
                  <c:v>-0.11608300000000001</c:v>
                </c:pt>
                <c:pt idx="26081">
                  <c:v>-0.11031199999999999</c:v>
                </c:pt>
                <c:pt idx="26082">
                  <c:v>-0.104604</c:v>
                </c:pt>
                <c:pt idx="26083">
                  <c:v>-9.8854800000000007E-2</c:v>
                </c:pt>
                <c:pt idx="26084">
                  <c:v>-9.2801400000000006E-2</c:v>
                </c:pt>
                <c:pt idx="26085">
                  <c:v>-8.69611E-2</c:v>
                </c:pt>
                <c:pt idx="26086">
                  <c:v>-8.0953499999999998E-2</c:v>
                </c:pt>
                <c:pt idx="26087">
                  <c:v>-7.5236300000000006E-2</c:v>
                </c:pt>
                <c:pt idx="26088">
                  <c:v>-6.9094000000000003E-2</c:v>
                </c:pt>
                <c:pt idx="26089">
                  <c:v>-6.2967599999999999E-2</c:v>
                </c:pt>
                <c:pt idx="26090">
                  <c:v>-5.6891499999999998E-2</c:v>
                </c:pt>
                <c:pt idx="26091">
                  <c:v>-5.0846599999999999E-2</c:v>
                </c:pt>
                <c:pt idx="26092">
                  <c:v>-4.4687999999999999E-2</c:v>
                </c:pt>
                <c:pt idx="26093">
                  <c:v>-3.8347600000000003E-2</c:v>
                </c:pt>
                <c:pt idx="26094">
                  <c:v>-3.2371700000000003E-2</c:v>
                </c:pt>
                <c:pt idx="26095">
                  <c:v>-2.5912899999999999E-2</c:v>
                </c:pt>
                <c:pt idx="26096">
                  <c:v>-1.9690699999999998E-2</c:v>
                </c:pt>
                <c:pt idx="26097">
                  <c:v>-1.3297099999999999E-2</c:v>
                </c:pt>
                <c:pt idx="26098">
                  <c:v>-6.9426599999999998E-3</c:v>
                </c:pt>
                <c:pt idx="26099">
                  <c:v>-7.2874300000000001E-4</c:v>
                </c:pt>
                <c:pt idx="26100">
                  <c:v>5.7638100000000003E-3</c:v>
                </c:pt>
                <c:pt idx="26101">
                  <c:v>1.22048E-2</c:v>
                </c:pt>
                <c:pt idx="26102">
                  <c:v>1.8506499999999999E-2</c:v>
                </c:pt>
                <c:pt idx="26103">
                  <c:v>2.4799499999999999E-2</c:v>
                </c:pt>
                <c:pt idx="26104">
                  <c:v>3.11396E-2</c:v>
                </c:pt>
                <c:pt idx="26105">
                  <c:v>3.7417400000000003E-2</c:v>
                </c:pt>
                <c:pt idx="26106">
                  <c:v>4.3905800000000002E-2</c:v>
                </c:pt>
                <c:pt idx="26107">
                  <c:v>4.9977300000000002E-2</c:v>
                </c:pt>
                <c:pt idx="26108">
                  <c:v>5.62321E-2</c:v>
                </c:pt>
                <c:pt idx="26109">
                  <c:v>6.2656000000000003E-2</c:v>
                </c:pt>
                <c:pt idx="26110">
                  <c:v>6.8728200000000003E-2</c:v>
                </c:pt>
                <c:pt idx="26111">
                  <c:v>7.5107900000000005E-2</c:v>
                </c:pt>
                <c:pt idx="26112">
                  <c:v>8.1240199999999999E-2</c:v>
                </c:pt>
                <c:pt idx="26113">
                  <c:v>8.7400599999999995E-2</c:v>
                </c:pt>
                <c:pt idx="26114">
                  <c:v>9.3453800000000004E-2</c:v>
                </c:pt>
                <c:pt idx="26115">
                  <c:v>9.95534E-2</c:v>
                </c:pt>
                <c:pt idx="26116">
                  <c:v>0.10566399999999999</c:v>
                </c:pt>
                <c:pt idx="26117">
                  <c:v>0.111398</c:v>
                </c:pt>
                <c:pt idx="26118">
                  <c:v>0.117544</c:v>
                </c:pt>
                <c:pt idx="26119">
                  <c:v>0.123186</c:v>
                </c:pt>
                <c:pt idx="26120">
                  <c:v>0.129139</c:v>
                </c:pt>
                <c:pt idx="26121">
                  <c:v>0.13480700000000001</c:v>
                </c:pt>
                <c:pt idx="26122">
                  <c:v>0.14069599999999999</c:v>
                </c:pt>
                <c:pt idx="26123">
                  <c:v>0.146311</c:v>
                </c:pt>
                <c:pt idx="26124">
                  <c:v>0.151974</c:v>
                </c:pt>
                <c:pt idx="26125">
                  <c:v>0.15759200000000001</c:v>
                </c:pt>
                <c:pt idx="26126">
                  <c:v>0.16292599999999999</c:v>
                </c:pt>
                <c:pt idx="26127">
                  <c:v>0.16850499999999999</c:v>
                </c:pt>
                <c:pt idx="26128">
                  <c:v>0.173952</c:v>
                </c:pt>
                <c:pt idx="26129">
                  <c:v>0.17923800000000001</c:v>
                </c:pt>
                <c:pt idx="26130">
                  <c:v>0.18449199999999999</c:v>
                </c:pt>
                <c:pt idx="26131">
                  <c:v>0.18959100000000001</c:v>
                </c:pt>
                <c:pt idx="26132">
                  <c:v>0.19479399999999999</c:v>
                </c:pt>
                <c:pt idx="26133">
                  <c:v>0.19978099999999999</c:v>
                </c:pt>
                <c:pt idx="26134">
                  <c:v>0.20481199999999999</c:v>
                </c:pt>
                <c:pt idx="26135">
                  <c:v>0.20963499999999999</c:v>
                </c:pt>
                <c:pt idx="26136">
                  <c:v>0.214421</c:v>
                </c:pt>
                <c:pt idx="26137">
                  <c:v>0.21920300000000001</c:v>
                </c:pt>
                <c:pt idx="26138">
                  <c:v>0.22391800000000001</c:v>
                </c:pt>
                <c:pt idx="26139">
                  <c:v>0.228382</c:v>
                </c:pt>
                <c:pt idx="26140">
                  <c:v>0.232817</c:v>
                </c:pt>
                <c:pt idx="26141">
                  <c:v>0.23722399999999999</c:v>
                </c:pt>
                <c:pt idx="26142">
                  <c:v>0.24146999999999999</c:v>
                </c:pt>
                <c:pt idx="26143">
                  <c:v>0.24577299999999999</c:v>
                </c:pt>
                <c:pt idx="26144">
                  <c:v>0.24981200000000001</c:v>
                </c:pt>
                <c:pt idx="26145">
                  <c:v>0.253915</c:v>
                </c:pt>
                <c:pt idx="26146">
                  <c:v>0.25777600000000001</c:v>
                </c:pt>
                <c:pt idx="26147">
                  <c:v>0.26167899999999999</c:v>
                </c:pt>
                <c:pt idx="26148">
                  <c:v>0.26547999999999999</c:v>
                </c:pt>
                <c:pt idx="26149">
                  <c:v>0.26915499999999998</c:v>
                </c:pt>
                <c:pt idx="26150">
                  <c:v>0.27285799999999999</c:v>
                </c:pt>
                <c:pt idx="26151">
                  <c:v>0.27652399999999999</c:v>
                </c:pt>
                <c:pt idx="26152">
                  <c:v>0.28003699999999998</c:v>
                </c:pt>
                <c:pt idx="26153">
                  <c:v>0.28328100000000001</c:v>
                </c:pt>
                <c:pt idx="26154">
                  <c:v>0.28667399999999998</c:v>
                </c:pt>
                <c:pt idx="26155">
                  <c:v>0.29000900000000002</c:v>
                </c:pt>
                <c:pt idx="26156">
                  <c:v>0.29304000000000002</c:v>
                </c:pt>
                <c:pt idx="26157">
                  <c:v>0.296205</c:v>
                </c:pt>
                <c:pt idx="26158">
                  <c:v>0.29913699999999999</c:v>
                </c:pt>
                <c:pt idx="26159">
                  <c:v>0.30209999999999998</c:v>
                </c:pt>
                <c:pt idx="26160">
                  <c:v>0.30497000000000002</c:v>
                </c:pt>
                <c:pt idx="26161">
                  <c:v>0.30783300000000002</c:v>
                </c:pt>
                <c:pt idx="26162">
                  <c:v>0.31040699999999999</c:v>
                </c:pt>
                <c:pt idx="26163">
                  <c:v>0.31317699999999998</c:v>
                </c:pt>
                <c:pt idx="26164">
                  <c:v>0.31562499999999999</c:v>
                </c:pt>
                <c:pt idx="26165">
                  <c:v>0.31836300000000001</c:v>
                </c:pt>
                <c:pt idx="26166">
                  <c:v>0.32052900000000001</c:v>
                </c:pt>
                <c:pt idx="26167">
                  <c:v>0.32302199999999998</c:v>
                </c:pt>
                <c:pt idx="26168">
                  <c:v>0.325378</c:v>
                </c:pt>
                <c:pt idx="26169">
                  <c:v>0.327544</c:v>
                </c:pt>
                <c:pt idx="26170">
                  <c:v>0.32996399999999998</c:v>
                </c:pt>
                <c:pt idx="26171">
                  <c:v>0.33190599999999998</c:v>
                </c:pt>
                <c:pt idx="26172">
                  <c:v>0.33399200000000001</c:v>
                </c:pt>
                <c:pt idx="26173">
                  <c:v>0.33601300000000001</c:v>
                </c:pt>
                <c:pt idx="26174">
                  <c:v>0.33793800000000002</c:v>
                </c:pt>
                <c:pt idx="26175">
                  <c:v>0.339999</c:v>
                </c:pt>
                <c:pt idx="26176">
                  <c:v>0.341669</c:v>
                </c:pt>
                <c:pt idx="26177">
                  <c:v>0.34355000000000002</c:v>
                </c:pt>
                <c:pt idx="26178">
                  <c:v>0.34532400000000002</c:v>
                </c:pt>
                <c:pt idx="26179">
                  <c:v>0.34718399999999999</c:v>
                </c:pt>
                <c:pt idx="26180">
                  <c:v>0.34856500000000001</c:v>
                </c:pt>
                <c:pt idx="26181">
                  <c:v>0.350414</c:v>
                </c:pt>
                <c:pt idx="26182">
                  <c:v>0.35197299999999998</c:v>
                </c:pt>
                <c:pt idx="26183">
                  <c:v>0.35346699999999998</c:v>
                </c:pt>
                <c:pt idx="26184">
                  <c:v>0.35515600000000003</c:v>
                </c:pt>
                <c:pt idx="26185">
                  <c:v>0.35638700000000001</c:v>
                </c:pt>
                <c:pt idx="26186">
                  <c:v>0.35820400000000002</c:v>
                </c:pt>
                <c:pt idx="26187">
                  <c:v>0.35943799999999998</c:v>
                </c:pt>
                <c:pt idx="26188">
                  <c:v>0.360958</c:v>
                </c:pt>
                <c:pt idx="26189">
                  <c:v>0.36222300000000002</c:v>
                </c:pt>
                <c:pt idx="26190">
                  <c:v>0.36369899999999999</c:v>
                </c:pt>
                <c:pt idx="26191">
                  <c:v>0.365035</c:v>
                </c:pt>
                <c:pt idx="26192">
                  <c:v>0.36633300000000002</c:v>
                </c:pt>
                <c:pt idx="26193">
                  <c:v>0.367703</c:v>
                </c:pt>
                <c:pt idx="26194">
                  <c:v>0.36891800000000002</c:v>
                </c:pt>
                <c:pt idx="26195">
                  <c:v>0.37033500000000003</c:v>
                </c:pt>
                <c:pt idx="26196">
                  <c:v>0.37137100000000001</c:v>
                </c:pt>
                <c:pt idx="26197">
                  <c:v>0.372894</c:v>
                </c:pt>
                <c:pt idx="26198">
                  <c:v>0.37404700000000002</c:v>
                </c:pt>
                <c:pt idx="26199">
                  <c:v>0.375197</c:v>
                </c:pt>
                <c:pt idx="26200">
                  <c:v>0.37659999999999999</c:v>
                </c:pt>
                <c:pt idx="26201">
                  <c:v>0.377716</c:v>
                </c:pt>
                <c:pt idx="26202">
                  <c:v>0.37905699999999998</c:v>
                </c:pt>
                <c:pt idx="26203">
                  <c:v>0.38020700000000002</c:v>
                </c:pt>
                <c:pt idx="26204">
                  <c:v>0.38145400000000002</c:v>
                </c:pt>
                <c:pt idx="26205">
                  <c:v>0.38270999999999999</c:v>
                </c:pt>
                <c:pt idx="26206">
                  <c:v>0.38394600000000001</c:v>
                </c:pt>
                <c:pt idx="26207">
                  <c:v>0.38517299999999999</c:v>
                </c:pt>
                <c:pt idx="26208">
                  <c:v>0.38640000000000002</c:v>
                </c:pt>
                <c:pt idx="26209">
                  <c:v>0.387764</c:v>
                </c:pt>
                <c:pt idx="26210">
                  <c:v>0.38894800000000002</c:v>
                </c:pt>
                <c:pt idx="26211">
                  <c:v>0.39027800000000001</c:v>
                </c:pt>
                <c:pt idx="26212">
                  <c:v>0.39163900000000001</c:v>
                </c:pt>
                <c:pt idx="26213">
                  <c:v>0.392791</c:v>
                </c:pt>
                <c:pt idx="26214">
                  <c:v>0.39423799999999998</c:v>
                </c:pt>
                <c:pt idx="26215">
                  <c:v>0.39549200000000001</c:v>
                </c:pt>
                <c:pt idx="26216">
                  <c:v>0.39691799999999999</c:v>
                </c:pt>
                <c:pt idx="26217">
                  <c:v>0.39837299999999998</c:v>
                </c:pt>
                <c:pt idx="26218">
                  <c:v>0.39956799999999998</c:v>
                </c:pt>
                <c:pt idx="26219">
                  <c:v>0.40116499999999999</c:v>
                </c:pt>
                <c:pt idx="26220">
                  <c:v>0.402422</c:v>
                </c:pt>
                <c:pt idx="26221">
                  <c:v>0.40387899999999999</c:v>
                </c:pt>
                <c:pt idx="26222">
                  <c:v>0.40547699999999998</c:v>
                </c:pt>
                <c:pt idx="26223">
                  <c:v>0.40672999999999998</c:v>
                </c:pt>
                <c:pt idx="26224">
                  <c:v>0.408495</c:v>
                </c:pt>
                <c:pt idx="26225">
                  <c:v>0.40984999999999999</c:v>
                </c:pt>
                <c:pt idx="26226">
                  <c:v>0.41145500000000002</c:v>
                </c:pt>
                <c:pt idx="26227">
                  <c:v>0.41292699999999999</c:v>
                </c:pt>
                <c:pt idx="26228">
                  <c:v>0.41451500000000002</c:v>
                </c:pt>
                <c:pt idx="26229">
                  <c:v>0.41617100000000001</c:v>
                </c:pt>
                <c:pt idx="26230">
                  <c:v>0.417599</c:v>
                </c:pt>
                <c:pt idx="26231">
                  <c:v>0.41941400000000001</c:v>
                </c:pt>
                <c:pt idx="26232">
                  <c:v>0.42083500000000001</c:v>
                </c:pt>
                <c:pt idx="26233">
                  <c:v>0.42252499999999998</c:v>
                </c:pt>
                <c:pt idx="26234">
                  <c:v>0.42415399999999998</c:v>
                </c:pt>
                <c:pt idx="26235">
                  <c:v>0.42562299999999997</c:v>
                </c:pt>
                <c:pt idx="26236">
                  <c:v>0.42738900000000002</c:v>
                </c:pt>
                <c:pt idx="26237">
                  <c:v>0.42889899999999997</c:v>
                </c:pt>
                <c:pt idx="26238">
                  <c:v>0.43076300000000001</c:v>
                </c:pt>
                <c:pt idx="26239">
                  <c:v>0.432315</c:v>
                </c:pt>
                <c:pt idx="26240">
                  <c:v>0.43399100000000002</c:v>
                </c:pt>
                <c:pt idx="26241">
                  <c:v>0.43567499999999998</c:v>
                </c:pt>
                <c:pt idx="26242">
                  <c:v>0.43740899999999999</c:v>
                </c:pt>
                <c:pt idx="26243">
                  <c:v>0.43902799999999997</c:v>
                </c:pt>
                <c:pt idx="26244">
                  <c:v>0.440882</c:v>
                </c:pt>
                <c:pt idx="26245">
                  <c:v>0.44223000000000001</c:v>
                </c:pt>
                <c:pt idx="26246">
                  <c:v>0.44404100000000002</c:v>
                </c:pt>
                <c:pt idx="26247">
                  <c:v>0.44565100000000002</c:v>
                </c:pt>
                <c:pt idx="26248">
                  <c:v>0.44724900000000001</c:v>
                </c:pt>
                <c:pt idx="26249">
                  <c:v>0.44903399999999999</c:v>
                </c:pt>
                <c:pt idx="26250">
                  <c:v>0.450492</c:v>
                </c:pt>
                <c:pt idx="26251">
                  <c:v>0.45217099999999999</c:v>
                </c:pt>
                <c:pt idx="26252">
                  <c:v>0.45374599999999998</c:v>
                </c:pt>
                <c:pt idx="26253">
                  <c:v>0.45533699999999999</c:v>
                </c:pt>
                <c:pt idx="26254">
                  <c:v>0.45700400000000002</c:v>
                </c:pt>
                <c:pt idx="26255">
                  <c:v>0.45835999999999999</c:v>
                </c:pt>
                <c:pt idx="26256">
                  <c:v>0.46000600000000003</c:v>
                </c:pt>
                <c:pt idx="26257">
                  <c:v>0.46137600000000001</c:v>
                </c:pt>
                <c:pt idx="26258">
                  <c:v>0.46287200000000001</c:v>
                </c:pt>
                <c:pt idx="26259">
                  <c:v>0.46424100000000001</c:v>
                </c:pt>
                <c:pt idx="26260">
                  <c:v>0.46566000000000002</c:v>
                </c:pt>
                <c:pt idx="26261">
                  <c:v>0.46714699999999998</c:v>
                </c:pt>
                <c:pt idx="26262">
                  <c:v>0.46826899999999999</c:v>
                </c:pt>
                <c:pt idx="26263">
                  <c:v>0.46969300000000003</c:v>
                </c:pt>
                <c:pt idx="26264">
                  <c:v>0.47089399999999998</c:v>
                </c:pt>
                <c:pt idx="26265">
                  <c:v>0.472022</c:v>
                </c:pt>
                <c:pt idx="26266">
                  <c:v>0.47326000000000001</c:v>
                </c:pt>
                <c:pt idx="26267">
                  <c:v>0.47434700000000002</c:v>
                </c:pt>
                <c:pt idx="26268">
                  <c:v>0.47537699999999999</c:v>
                </c:pt>
                <c:pt idx="26269">
                  <c:v>0.476464</c:v>
                </c:pt>
                <c:pt idx="26270">
                  <c:v>0.47745100000000001</c:v>
                </c:pt>
                <c:pt idx="26271">
                  <c:v>0.47822799999999999</c:v>
                </c:pt>
                <c:pt idx="26272">
                  <c:v>0.47903600000000002</c:v>
                </c:pt>
                <c:pt idx="26273">
                  <c:v>0.47977399999999998</c:v>
                </c:pt>
                <c:pt idx="26274">
                  <c:v>0.48036800000000002</c:v>
                </c:pt>
                <c:pt idx="26275">
                  <c:v>0.48101699999999997</c:v>
                </c:pt>
                <c:pt idx="26276">
                  <c:v>0.48143599999999998</c:v>
                </c:pt>
                <c:pt idx="26277">
                  <c:v>0.48206300000000002</c:v>
                </c:pt>
                <c:pt idx="26278">
                  <c:v>0.48226400000000003</c:v>
                </c:pt>
                <c:pt idx="26279">
                  <c:v>0.48281600000000002</c:v>
                </c:pt>
                <c:pt idx="26280">
                  <c:v>0.48305300000000001</c:v>
                </c:pt>
                <c:pt idx="26281">
                  <c:v>0.48325099999999999</c:v>
                </c:pt>
                <c:pt idx="26282">
                  <c:v>0.48338500000000001</c:v>
                </c:pt>
                <c:pt idx="26283">
                  <c:v>0.48351699999999997</c:v>
                </c:pt>
                <c:pt idx="26284">
                  <c:v>0.48357800000000001</c:v>
                </c:pt>
                <c:pt idx="26285">
                  <c:v>0.48333999999999999</c:v>
                </c:pt>
                <c:pt idx="26286">
                  <c:v>0.48321799999999998</c:v>
                </c:pt>
                <c:pt idx="26287">
                  <c:v>0.48297299999999999</c:v>
                </c:pt>
                <c:pt idx="26288">
                  <c:v>0.482738</c:v>
                </c:pt>
                <c:pt idx="26289">
                  <c:v>0.48224600000000001</c:v>
                </c:pt>
                <c:pt idx="26290">
                  <c:v>0.48160900000000001</c:v>
                </c:pt>
                <c:pt idx="26291">
                  <c:v>0.481047</c:v>
                </c:pt>
                <c:pt idx="26292">
                  <c:v>0.48016799999999998</c:v>
                </c:pt>
                <c:pt idx="26293">
                  <c:v>0.47962300000000002</c:v>
                </c:pt>
                <c:pt idx="26294">
                  <c:v>0.47844199999999998</c:v>
                </c:pt>
                <c:pt idx="26295">
                  <c:v>0.47758200000000001</c:v>
                </c:pt>
                <c:pt idx="26296">
                  <c:v>0.47644999999999998</c:v>
                </c:pt>
                <c:pt idx="26297">
                  <c:v>0.47525099999999998</c:v>
                </c:pt>
                <c:pt idx="26298">
                  <c:v>0.47398899999999999</c:v>
                </c:pt>
                <c:pt idx="26299">
                  <c:v>0.472578</c:v>
                </c:pt>
                <c:pt idx="26300">
                  <c:v>0.471248</c:v>
                </c:pt>
                <c:pt idx="26301">
                  <c:v>0.46952300000000002</c:v>
                </c:pt>
                <c:pt idx="26302">
                  <c:v>0.46788099999999999</c:v>
                </c:pt>
                <c:pt idx="26303">
                  <c:v>0.466277</c:v>
                </c:pt>
                <c:pt idx="26304">
                  <c:v>0.46431800000000001</c:v>
                </c:pt>
                <c:pt idx="26305">
                  <c:v>0.462258</c:v>
                </c:pt>
                <c:pt idx="26306">
                  <c:v>0.46026400000000001</c:v>
                </c:pt>
                <c:pt idx="26307">
                  <c:v>0.458125</c:v>
                </c:pt>
                <c:pt idx="26308">
                  <c:v>0.45586599999999999</c:v>
                </c:pt>
                <c:pt idx="26309">
                  <c:v>0.45351999999999998</c:v>
                </c:pt>
                <c:pt idx="26310">
                  <c:v>0.45101200000000002</c:v>
                </c:pt>
                <c:pt idx="26311">
                  <c:v>0.44867099999999999</c:v>
                </c:pt>
                <c:pt idx="26312">
                  <c:v>0.44580399999999998</c:v>
                </c:pt>
                <c:pt idx="26313">
                  <c:v>0.44305499999999998</c:v>
                </c:pt>
                <c:pt idx="26314">
                  <c:v>0.44011299999999998</c:v>
                </c:pt>
                <c:pt idx="26315">
                  <c:v>0.437249</c:v>
                </c:pt>
                <c:pt idx="26316">
                  <c:v>0.43427700000000002</c:v>
                </c:pt>
                <c:pt idx="26317">
                  <c:v>0.43098199999999998</c:v>
                </c:pt>
                <c:pt idx="26318">
                  <c:v>0.42776500000000001</c:v>
                </c:pt>
                <c:pt idx="26319">
                  <c:v>0.42444199999999999</c:v>
                </c:pt>
                <c:pt idx="26320">
                  <c:v>0.42104799999999998</c:v>
                </c:pt>
                <c:pt idx="26321">
                  <c:v>0.41755900000000001</c:v>
                </c:pt>
                <c:pt idx="26322">
                  <c:v>0.41394199999999998</c:v>
                </c:pt>
                <c:pt idx="26323">
                  <c:v>0.41028799999999999</c:v>
                </c:pt>
                <c:pt idx="26324">
                  <c:v>0.40637600000000001</c:v>
                </c:pt>
                <c:pt idx="26325">
                  <c:v>0.40257500000000002</c:v>
                </c:pt>
                <c:pt idx="26326">
                  <c:v>0.39861400000000002</c:v>
                </c:pt>
                <c:pt idx="26327">
                  <c:v>0.39443600000000001</c:v>
                </c:pt>
                <c:pt idx="26328">
                  <c:v>0.39018599999999998</c:v>
                </c:pt>
                <c:pt idx="26329">
                  <c:v>0.38596799999999998</c:v>
                </c:pt>
                <c:pt idx="26330">
                  <c:v>0.38152799999999998</c:v>
                </c:pt>
                <c:pt idx="26331">
                  <c:v>0.37723299999999998</c:v>
                </c:pt>
                <c:pt idx="26332">
                  <c:v>0.37251000000000001</c:v>
                </c:pt>
                <c:pt idx="26333">
                  <c:v>0.368176</c:v>
                </c:pt>
                <c:pt idx="26334">
                  <c:v>0.36316300000000001</c:v>
                </c:pt>
                <c:pt idx="26335">
                  <c:v>0.35863499999999998</c:v>
                </c:pt>
                <c:pt idx="26336">
                  <c:v>0.35383700000000001</c:v>
                </c:pt>
                <c:pt idx="26337">
                  <c:v>0.34882999999999997</c:v>
                </c:pt>
                <c:pt idx="26338">
                  <c:v>0.34396199999999999</c:v>
                </c:pt>
                <c:pt idx="26339">
                  <c:v>0.33892299999999997</c:v>
                </c:pt>
                <c:pt idx="26340">
                  <c:v>0.33397700000000002</c:v>
                </c:pt>
                <c:pt idx="26341">
                  <c:v>0.32871899999999998</c:v>
                </c:pt>
                <c:pt idx="26342">
                  <c:v>0.32349499999999998</c:v>
                </c:pt>
                <c:pt idx="26343">
                  <c:v>0.31843399999999999</c:v>
                </c:pt>
                <c:pt idx="26344">
                  <c:v>0.313087</c:v>
                </c:pt>
                <c:pt idx="26345">
                  <c:v>0.30756800000000001</c:v>
                </c:pt>
                <c:pt idx="26346">
                  <c:v>0.30233199999999999</c:v>
                </c:pt>
                <c:pt idx="26347">
                  <c:v>0.296906</c:v>
                </c:pt>
                <c:pt idx="26348">
                  <c:v>0.291379</c:v>
                </c:pt>
                <c:pt idx="26349">
                  <c:v>0.28597</c:v>
                </c:pt>
                <c:pt idx="26350">
                  <c:v>0.28016200000000002</c:v>
                </c:pt>
                <c:pt idx="26351">
                  <c:v>0.27456399999999997</c:v>
                </c:pt>
                <c:pt idx="26352">
                  <c:v>0.26871899999999999</c:v>
                </c:pt>
                <c:pt idx="26353">
                  <c:v>0.263212</c:v>
                </c:pt>
                <c:pt idx="26354">
                  <c:v>0.25706099999999998</c:v>
                </c:pt>
                <c:pt idx="26355">
                  <c:v>0.25136399999999998</c:v>
                </c:pt>
                <c:pt idx="26356">
                  <c:v>0.24538699999999999</c:v>
                </c:pt>
                <c:pt idx="26357">
                  <c:v>0.239592</c:v>
                </c:pt>
                <c:pt idx="26358">
                  <c:v>0.233625</c:v>
                </c:pt>
                <c:pt idx="26359">
                  <c:v>0.227712</c:v>
                </c:pt>
                <c:pt idx="26360">
                  <c:v>0.22190399999999999</c:v>
                </c:pt>
                <c:pt idx="26361">
                  <c:v>0.215751</c:v>
                </c:pt>
                <c:pt idx="26362">
                  <c:v>0.20998</c:v>
                </c:pt>
                <c:pt idx="26363">
                  <c:v>0.20404600000000001</c:v>
                </c:pt>
                <c:pt idx="26364">
                  <c:v>0.198156</c:v>
                </c:pt>
                <c:pt idx="26365">
                  <c:v>0.19209100000000001</c:v>
                </c:pt>
                <c:pt idx="26366">
                  <c:v>0.186199</c:v>
                </c:pt>
                <c:pt idx="26367">
                  <c:v>0.18032599999999999</c:v>
                </c:pt>
                <c:pt idx="26368">
                  <c:v>0.174239</c:v>
                </c:pt>
                <c:pt idx="26369">
                  <c:v>0.16849600000000001</c:v>
                </c:pt>
                <c:pt idx="26370">
                  <c:v>0.16233600000000001</c:v>
                </c:pt>
                <c:pt idx="26371">
                  <c:v>0.15654599999999999</c:v>
                </c:pt>
                <c:pt idx="26372">
                  <c:v>0.15052499999999999</c:v>
                </c:pt>
                <c:pt idx="26373">
                  <c:v>0.14472599999999999</c:v>
                </c:pt>
                <c:pt idx="26374">
                  <c:v>0.13869100000000001</c:v>
                </c:pt>
                <c:pt idx="26375">
                  <c:v>0.13283</c:v>
                </c:pt>
                <c:pt idx="26376">
                  <c:v>0.126941</c:v>
                </c:pt>
                <c:pt idx="26377">
                  <c:v>0.121183</c:v>
                </c:pt>
                <c:pt idx="26378">
                  <c:v>0.115274</c:v>
                </c:pt>
                <c:pt idx="26379">
                  <c:v>0.109463</c:v>
                </c:pt>
                <c:pt idx="26380">
                  <c:v>0.103745</c:v>
                </c:pt>
                <c:pt idx="26381">
                  <c:v>9.8020999999999997E-2</c:v>
                </c:pt>
                <c:pt idx="26382">
                  <c:v>9.2156399999999999E-2</c:v>
                </c:pt>
                <c:pt idx="26383">
                  <c:v>8.6597599999999997E-2</c:v>
                </c:pt>
                <c:pt idx="26384">
                  <c:v>8.0993999999999997E-2</c:v>
                </c:pt>
                <c:pt idx="26385">
                  <c:v>7.5296399999999999E-2</c:v>
                </c:pt>
                <c:pt idx="26386">
                  <c:v>6.9844699999999996E-2</c:v>
                </c:pt>
                <c:pt idx="26387">
                  <c:v>6.4304899999999998E-2</c:v>
                </c:pt>
                <c:pt idx="26388">
                  <c:v>5.8968899999999998E-2</c:v>
                </c:pt>
                <c:pt idx="26389">
                  <c:v>5.3479600000000002E-2</c:v>
                </c:pt>
                <c:pt idx="26390">
                  <c:v>4.8233999999999999E-2</c:v>
                </c:pt>
                <c:pt idx="26391">
                  <c:v>4.3024300000000001E-2</c:v>
                </c:pt>
                <c:pt idx="26392">
                  <c:v>3.7637499999999997E-2</c:v>
                </c:pt>
                <c:pt idx="26393">
                  <c:v>3.2396800000000003E-2</c:v>
                </c:pt>
                <c:pt idx="26394">
                  <c:v>2.7186200000000001E-2</c:v>
                </c:pt>
                <c:pt idx="26395">
                  <c:v>2.2042599999999999E-2</c:v>
                </c:pt>
                <c:pt idx="26396">
                  <c:v>1.6931399999999999E-2</c:v>
                </c:pt>
                <c:pt idx="26397">
                  <c:v>1.1960500000000001E-2</c:v>
                </c:pt>
                <c:pt idx="26398">
                  <c:v>7.0161499999999996E-3</c:v>
                </c:pt>
                <c:pt idx="26399">
                  <c:v>2.1065099999999998E-3</c:v>
                </c:pt>
                <c:pt idx="26400">
                  <c:v>-2.7371399999999999E-3</c:v>
                </c:pt>
                <c:pt idx="26401">
                  <c:v>-7.4018299999999999E-3</c:v>
                </c:pt>
                <c:pt idx="26402">
                  <c:v>-1.2066199999999999E-2</c:v>
                </c:pt>
                <c:pt idx="26403">
                  <c:v>-1.6807800000000001E-2</c:v>
                </c:pt>
                <c:pt idx="26404">
                  <c:v>-2.1300400000000001E-2</c:v>
                </c:pt>
                <c:pt idx="26405">
                  <c:v>-2.5895999999999999E-2</c:v>
                </c:pt>
                <c:pt idx="26406">
                  <c:v>-3.0289799999999999E-2</c:v>
                </c:pt>
                <c:pt idx="26407">
                  <c:v>-3.4929599999999998E-2</c:v>
                </c:pt>
                <c:pt idx="26408">
                  <c:v>-3.90987E-2</c:v>
                </c:pt>
                <c:pt idx="26409">
                  <c:v>-4.36473E-2</c:v>
                </c:pt>
                <c:pt idx="26410">
                  <c:v>-4.7880499999999999E-2</c:v>
                </c:pt>
                <c:pt idx="26411">
                  <c:v>-5.2007100000000001E-2</c:v>
                </c:pt>
                <c:pt idx="26412">
                  <c:v>-5.6316199999999997E-2</c:v>
                </c:pt>
                <c:pt idx="26413">
                  <c:v>-6.0242200000000003E-2</c:v>
                </c:pt>
                <c:pt idx="26414">
                  <c:v>-6.4510399999999996E-2</c:v>
                </c:pt>
                <c:pt idx="26415">
                  <c:v>-6.8321999999999994E-2</c:v>
                </c:pt>
                <c:pt idx="26416">
                  <c:v>-7.22917E-2</c:v>
                </c:pt>
                <c:pt idx="26417">
                  <c:v>-7.6130199999999995E-2</c:v>
                </c:pt>
                <c:pt idx="26418">
                  <c:v>-8.0043000000000003E-2</c:v>
                </c:pt>
                <c:pt idx="26419">
                  <c:v>-8.3836599999999997E-2</c:v>
                </c:pt>
                <c:pt idx="26420">
                  <c:v>-8.7424100000000005E-2</c:v>
                </c:pt>
                <c:pt idx="26421">
                  <c:v>-9.1208200000000003E-2</c:v>
                </c:pt>
                <c:pt idx="26422">
                  <c:v>-9.4870300000000005E-2</c:v>
                </c:pt>
                <c:pt idx="26423">
                  <c:v>-9.8541799999999999E-2</c:v>
                </c:pt>
                <c:pt idx="26424">
                  <c:v>-0.101911</c:v>
                </c:pt>
                <c:pt idx="26425">
                  <c:v>-0.105533</c:v>
                </c:pt>
                <c:pt idx="26426">
                  <c:v>-0.10889699999999999</c:v>
                </c:pt>
                <c:pt idx="26427">
                  <c:v>-0.11222799999999999</c:v>
                </c:pt>
                <c:pt idx="26428">
                  <c:v>-0.115662</c:v>
                </c:pt>
                <c:pt idx="26429">
                  <c:v>-0.118954</c:v>
                </c:pt>
                <c:pt idx="26430">
                  <c:v>-0.12225999999999999</c:v>
                </c:pt>
                <c:pt idx="26431">
                  <c:v>-0.12553400000000001</c:v>
                </c:pt>
                <c:pt idx="26432">
                  <c:v>-0.128721</c:v>
                </c:pt>
                <c:pt idx="26433">
                  <c:v>-0.13198699999999999</c:v>
                </c:pt>
                <c:pt idx="26434">
                  <c:v>-0.13508400000000001</c:v>
                </c:pt>
                <c:pt idx="26435">
                  <c:v>-0.13814199999999999</c:v>
                </c:pt>
                <c:pt idx="26436">
                  <c:v>-0.14125799999999999</c:v>
                </c:pt>
                <c:pt idx="26437">
                  <c:v>-0.14443300000000001</c:v>
                </c:pt>
                <c:pt idx="26438">
                  <c:v>-0.14729400000000001</c:v>
                </c:pt>
                <c:pt idx="26439">
                  <c:v>-0.15041499999999999</c:v>
                </c:pt>
                <c:pt idx="26440">
                  <c:v>-0.15342700000000001</c:v>
                </c:pt>
                <c:pt idx="26441">
                  <c:v>-0.156412</c:v>
                </c:pt>
                <c:pt idx="26442">
                  <c:v>-0.15945999999999999</c:v>
                </c:pt>
                <c:pt idx="26443">
                  <c:v>-0.162302</c:v>
                </c:pt>
                <c:pt idx="26444">
                  <c:v>-0.16525699999999999</c:v>
                </c:pt>
                <c:pt idx="26445">
                  <c:v>-0.168131</c:v>
                </c:pt>
                <c:pt idx="26446">
                  <c:v>-0.17104900000000001</c:v>
                </c:pt>
                <c:pt idx="26447">
                  <c:v>-0.17387</c:v>
                </c:pt>
                <c:pt idx="26448">
                  <c:v>-0.176814</c:v>
                </c:pt>
                <c:pt idx="26449">
                  <c:v>-0.17950099999999999</c:v>
                </c:pt>
                <c:pt idx="26450">
                  <c:v>-0.182479</c:v>
                </c:pt>
                <c:pt idx="26451">
                  <c:v>-0.185339</c:v>
                </c:pt>
                <c:pt idx="26452">
                  <c:v>-0.188082</c:v>
                </c:pt>
                <c:pt idx="26453">
                  <c:v>-0.191079</c:v>
                </c:pt>
                <c:pt idx="26454">
                  <c:v>-0.193743</c:v>
                </c:pt>
                <c:pt idx="26455">
                  <c:v>-0.19664400000000001</c:v>
                </c:pt>
                <c:pt idx="26456">
                  <c:v>-0.19942099999999999</c:v>
                </c:pt>
                <c:pt idx="26457">
                  <c:v>-0.202153</c:v>
                </c:pt>
                <c:pt idx="26458">
                  <c:v>-0.20499700000000001</c:v>
                </c:pt>
                <c:pt idx="26459">
                  <c:v>-0.20779800000000001</c:v>
                </c:pt>
                <c:pt idx="26460">
                  <c:v>-0.21046999999999999</c:v>
                </c:pt>
                <c:pt idx="26461">
                  <c:v>-0.21330199999999999</c:v>
                </c:pt>
                <c:pt idx="26462">
                  <c:v>-0.21609300000000001</c:v>
                </c:pt>
                <c:pt idx="26463">
                  <c:v>-0.21893000000000001</c:v>
                </c:pt>
                <c:pt idx="26464">
                  <c:v>-0.22193599999999999</c:v>
                </c:pt>
                <c:pt idx="26465">
                  <c:v>-0.22464000000000001</c:v>
                </c:pt>
                <c:pt idx="26466">
                  <c:v>-0.227515</c:v>
                </c:pt>
                <c:pt idx="26467">
                  <c:v>-0.23031399999999999</c:v>
                </c:pt>
                <c:pt idx="26468">
                  <c:v>-0.23322699999999999</c:v>
                </c:pt>
                <c:pt idx="26469">
                  <c:v>-0.23614299999999999</c:v>
                </c:pt>
                <c:pt idx="26470">
                  <c:v>-0.238895</c:v>
                </c:pt>
                <c:pt idx="26471">
                  <c:v>-0.24180499999999999</c:v>
                </c:pt>
                <c:pt idx="26472">
                  <c:v>-0.24451800000000001</c:v>
                </c:pt>
                <c:pt idx="26473">
                  <c:v>-0.24760499999999999</c:v>
                </c:pt>
                <c:pt idx="26474">
                  <c:v>-0.25048500000000001</c:v>
                </c:pt>
                <c:pt idx="26475">
                  <c:v>-0.253492</c:v>
                </c:pt>
                <c:pt idx="26476">
                  <c:v>-0.25639400000000001</c:v>
                </c:pt>
                <c:pt idx="26477">
                  <c:v>-0.25922499999999998</c:v>
                </c:pt>
                <c:pt idx="26478">
                  <c:v>-0.26216400000000001</c:v>
                </c:pt>
                <c:pt idx="26479">
                  <c:v>-0.26519599999999999</c:v>
                </c:pt>
                <c:pt idx="26480">
                  <c:v>-0.26821</c:v>
                </c:pt>
                <c:pt idx="26481">
                  <c:v>-0.27128000000000002</c:v>
                </c:pt>
                <c:pt idx="26482">
                  <c:v>-0.27414500000000003</c:v>
                </c:pt>
                <c:pt idx="26483">
                  <c:v>-0.27721099999999999</c:v>
                </c:pt>
                <c:pt idx="26484">
                  <c:v>-0.28018199999999999</c:v>
                </c:pt>
                <c:pt idx="26485">
                  <c:v>-0.28325899999999998</c:v>
                </c:pt>
                <c:pt idx="26486">
                  <c:v>-0.28630100000000003</c:v>
                </c:pt>
                <c:pt idx="26487">
                  <c:v>-0.289242</c:v>
                </c:pt>
                <c:pt idx="26488">
                  <c:v>-0.29225499999999999</c:v>
                </c:pt>
                <c:pt idx="26489">
                  <c:v>-0.29536499999999999</c:v>
                </c:pt>
                <c:pt idx="26490">
                  <c:v>-0.29857</c:v>
                </c:pt>
                <c:pt idx="26491">
                  <c:v>-0.30165199999999998</c:v>
                </c:pt>
                <c:pt idx="26492">
                  <c:v>-0.30485899999999999</c:v>
                </c:pt>
                <c:pt idx="26493">
                  <c:v>-0.307892</c:v>
                </c:pt>
                <c:pt idx="26494">
                  <c:v>-0.31098500000000001</c:v>
                </c:pt>
                <c:pt idx="26495">
                  <c:v>-0.31415700000000002</c:v>
                </c:pt>
                <c:pt idx="26496">
                  <c:v>-0.31732399999999999</c:v>
                </c:pt>
                <c:pt idx="26497">
                  <c:v>-0.320469</c:v>
                </c:pt>
                <c:pt idx="26498">
                  <c:v>-0.323328</c:v>
                </c:pt>
                <c:pt idx="26499">
                  <c:v>-0.32662999999999998</c:v>
                </c:pt>
                <c:pt idx="26500">
                  <c:v>-0.32966800000000002</c:v>
                </c:pt>
                <c:pt idx="26501">
                  <c:v>-0.33286300000000002</c:v>
                </c:pt>
                <c:pt idx="26502">
                  <c:v>-0.336144</c:v>
                </c:pt>
                <c:pt idx="26503">
                  <c:v>-0.33922200000000002</c:v>
                </c:pt>
                <c:pt idx="26504">
                  <c:v>-0.34242499999999998</c:v>
                </c:pt>
                <c:pt idx="26505">
                  <c:v>-0.34551300000000001</c:v>
                </c:pt>
                <c:pt idx="26506">
                  <c:v>-0.34879599999999999</c:v>
                </c:pt>
                <c:pt idx="26507">
                  <c:v>-0.35177900000000001</c:v>
                </c:pt>
                <c:pt idx="26508">
                  <c:v>-0.35509400000000002</c:v>
                </c:pt>
                <c:pt idx="26509">
                  <c:v>-0.35808800000000002</c:v>
                </c:pt>
                <c:pt idx="26510">
                  <c:v>-0.36121799999999998</c:v>
                </c:pt>
                <c:pt idx="26511">
                  <c:v>-0.36440400000000001</c:v>
                </c:pt>
                <c:pt idx="26512">
                  <c:v>-0.36729800000000001</c:v>
                </c:pt>
                <c:pt idx="26513">
                  <c:v>-0.37071999999999999</c:v>
                </c:pt>
                <c:pt idx="26514">
                  <c:v>-0.37363400000000002</c:v>
                </c:pt>
                <c:pt idx="26515">
                  <c:v>-0.37681900000000002</c:v>
                </c:pt>
                <c:pt idx="26516">
                  <c:v>-0.379797</c:v>
                </c:pt>
                <c:pt idx="26517">
                  <c:v>-0.38292500000000002</c:v>
                </c:pt>
                <c:pt idx="26518">
                  <c:v>-0.38604100000000002</c:v>
                </c:pt>
                <c:pt idx="26519">
                  <c:v>-0.38902300000000001</c:v>
                </c:pt>
                <c:pt idx="26520">
                  <c:v>-0.39197199999999999</c:v>
                </c:pt>
                <c:pt idx="26521">
                  <c:v>-0.39476</c:v>
                </c:pt>
                <c:pt idx="26522">
                  <c:v>-0.39776</c:v>
                </c:pt>
                <c:pt idx="26523">
                  <c:v>-0.40048499999999998</c:v>
                </c:pt>
                <c:pt idx="26524">
                  <c:v>-0.40346300000000002</c:v>
                </c:pt>
                <c:pt idx="26525">
                  <c:v>-0.40604299999999999</c:v>
                </c:pt>
                <c:pt idx="26526">
                  <c:v>-0.408748</c:v>
                </c:pt>
                <c:pt idx="26527">
                  <c:v>-0.411665</c:v>
                </c:pt>
                <c:pt idx="26528">
                  <c:v>-0.41423100000000002</c:v>
                </c:pt>
                <c:pt idx="26529">
                  <c:v>-0.41714200000000001</c:v>
                </c:pt>
                <c:pt idx="26530">
                  <c:v>-0.419684</c:v>
                </c:pt>
                <c:pt idx="26531">
                  <c:v>-0.42238300000000001</c:v>
                </c:pt>
                <c:pt idx="26532">
                  <c:v>-0.42502299999999998</c:v>
                </c:pt>
                <c:pt idx="26533">
                  <c:v>-0.42758000000000002</c:v>
                </c:pt>
                <c:pt idx="26534">
                  <c:v>-0.43003799999999998</c:v>
                </c:pt>
                <c:pt idx="26535">
                  <c:v>-0.43256699999999998</c:v>
                </c:pt>
                <c:pt idx="26536">
                  <c:v>-0.43479499999999999</c:v>
                </c:pt>
                <c:pt idx="26537">
                  <c:v>-0.43708399999999997</c:v>
                </c:pt>
                <c:pt idx="26538">
                  <c:v>-0.43937900000000002</c:v>
                </c:pt>
                <c:pt idx="26539">
                  <c:v>-0.44154300000000002</c:v>
                </c:pt>
                <c:pt idx="26540">
                  <c:v>-0.44379000000000002</c:v>
                </c:pt>
                <c:pt idx="26541">
                  <c:v>-0.44576100000000002</c:v>
                </c:pt>
                <c:pt idx="26542">
                  <c:v>-0.44799600000000001</c:v>
                </c:pt>
                <c:pt idx="26543">
                  <c:v>-0.44989400000000002</c:v>
                </c:pt>
                <c:pt idx="26544">
                  <c:v>-0.45195999999999997</c:v>
                </c:pt>
                <c:pt idx="26545">
                  <c:v>-0.45391700000000001</c:v>
                </c:pt>
                <c:pt idx="26546">
                  <c:v>-0.45562999999999998</c:v>
                </c:pt>
                <c:pt idx="26547">
                  <c:v>-0.45747300000000002</c:v>
                </c:pt>
                <c:pt idx="26548">
                  <c:v>-0.458957</c:v>
                </c:pt>
                <c:pt idx="26549">
                  <c:v>-0.46073700000000001</c:v>
                </c:pt>
                <c:pt idx="26550">
                  <c:v>-0.46212700000000001</c:v>
                </c:pt>
                <c:pt idx="26551">
                  <c:v>-0.46371099999999998</c:v>
                </c:pt>
                <c:pt idx="26552">
                  <c:v>-0.465036</c:v>
                </c:pt>
                <c:pt idx="26553">
                  <c:v>-0.46637699999999999</c:v>
                </c:pt>
                <c:pt idx="26554">
                  <c:v>-0.46767700000000001</c:v>
                </c:pt>
                <c:pt idx="26555">
                  <c:v>-0.46887800000000002</c:v>
                </c:pt>
                <c:pt idx="26556">
                  <c:v>-0.470109</c:v>
                </c:pt>
                <c:pt idx="26557">
                  <c:v>-0.47110299999999999</c:v>
                </c:pt>
                <c:pt idx="26558">
                  <c:v>-0.47206300000000001</c:v>
                </c:pt>
                <c:pt idx="26559">
                  <c:v>-0.473047</c:v>
                </c:pt>
                <c:pt idx="26560">
                  <c:v>-0.47401599999999999</c:v>
                </c:pt>
                <c:pt idx="26561">
                  <c:v>-0.47475099999999998</c:v>
                </c:pt>
                <c:pt idx="26562">
                  <c:v>-0.47538399999999997</c:v>
                </c:pt>
                <c:pt idx="26563">
                  <c:v>-0.476022</c:v>
                </c:pt>
                <c:pt idx="26564">
                  <c:v>-0.476439</c:v>
                </c:pt>
                <c:pt idx="26565">
                  <c:v>-0.47708499999999998</c:v>
                </c:pt>
                <c:pt idx="26566">
                  <c:v>-0.47739300000000001</c:v>
                </c:pt>
                <c:pt idx="26567">
                  <c:v>-0.47780899999999998</c:v>
                </c:pt>
                <c:pt idx="26568">
                  <c:v>-0.47797000000000001</c:v>
                </c:pt>
                <c:pt idx="26569">
                  <c:v>-0.47797400000000001</c:v>
                </c:pt>
                <c:pt idx="26570">
                  <c:v>-0.47829300000000002</c:v>
                </c:pt>
                <c:pt idx="26571">
                  <c:v>-0.47821799999999998</c:v>
                </c:pt>
                <c:pt idx="26572">
                  <c:v>-0.47813899999999998</c:v>
                </c:pt>
                <c:pt idx="26573">
                  <c:v>-0.47789799999999999</c:v>
                </c:pt>
                <c:pt idx="26574">
                  <c:v>-0.47749900000000001</c:v>
                </c:pt>
                <c:pt idx="26575">
                  <c:v>-0.47713</c:v>
                </c:pt>
                <c:pt idx="26576">
                  <c:v>-0.47663100000000003</c:v>
                </c:pt>
                <c:pt idx="26577">
                  <c:v>-0.47611100000000001</c:v>
                </c:pt>
                <c:pt idx="26578">
                  <c:v>-0.47553600000000001</c:v>
                </c:pt>
                <c:pt idx="26579">
                  <c:v>-0.47482400000000002</c:v>
                </c:pt>
                <c:pt idx="26580">
                  <c:v>-0.47401199999999999</c:v>
                </c:pt>
                <c:pt idx="26581">
                  <c:v>-0.47329900000000003</c:v>
                </c:pt>
                <c:pt idx="26582">
                  <c:v>-0.47254299999999999</c:v>
                </c:pt>
                <c:pt idx="26583">
                  <c:v>-0.47163100000000002</c:v>
                </c:pt>
                <c:pt idx="26584">
                  <c:v>-0.47062599999999999</c:v>
                </c:pt>
                <c:pt idx="26585">
                  <c:v>-0.46942099999999998</c:v>
                </c:pt>
                <c:pt idx="26586">
                  <c:v>-0.46836100000000003</c:v>
                </c:pt>
                <c:pt idx="26587">
                  <c:v>-0.46708100000000002</c:v>
                </c:pt>
                <c:pt idx="26588">
                  <c:v>-0.46585700000000002</c:v>
                </c:pt>
                <c:pt idx="26589">
                  <c:v>-0.464285</c:v>
                </c:pt>
                <c:pt idx="26590">
                  <c:v>-0.46279399999999998</c:v>
                </c:pt>
                <c:pt idx="26591">
                  <c:v>-0.46117399999999997</c:v>
                </c:pt>
                <c:pt idx="26592">
                  <c:v>-0.45954899999999999</c:v>
                </c:pt>
                <c:pt idx="26593">
                  <c:v>-0.45793499999999998</c:v>
                </c:pt>
                <c:pt idx="26594">
                  <c:v>-0.45620699999999997</c:v>
                </c:pt>
                <c:pt idx="26595">
                  <c:v>-0.454293</c:v>
                </c:pt>
                <c:pt idx="26596">
                  <c:v>-0.452121</c:v>
                </c:pt>
                <c:pt idx="26597">
                  <c:v>-0.450324</c:v>
                </c:pt>
                <c:pt idx="26598">
                  <c:v>-0.44830199999999998</c:v>
                </c:pt>
                <c:pt idx="26599">
                  <c:v>-0.44628099999999998</c:v>
                </c:pt>
                <c:pt idx="26600">
                  <c:v>-0.44407099999999999</c:v>
                </c:pt>
                <c:pt idx="26601">
                  <c:v>-0.44164100000000001</c:v>
                </c:pt>
                <c:pt idx="26602">
                  <c:v>-0.43929600000000002</c:v>
                </c:pt>
                <c:pt idx="26603">
                  <c:v>-0.43681300000000001</c:v>
                </c:pt>
                <c:pt idx="26604">
                  <c:v>-0.434479</c:v>
                </c:pt>
                <c:pt idx="26605">
                  <c:v>-0.43194900000000003</c:v>
                </c:pt>
                <c:pt idx="26606">
                  <c:v>-0.42913099999999998</c:v>
                </c:pt>
                <c:pt idx="26607">
                  <c:v>-0.42636499999999999</c:v>
                </c:pt>
                <c:pt idx="26608">
                  <c:v>-0.42382900000000001</c:v>
                </c:pt>
                <c:pt idx="26609">
                  <c:v>-0.42113099999999998</c:v>
                </c:pt>
                <c:pt idx="26610">
                  <c:v>-0.41835299999999997</c:v>
                </c:pt>
                <c:pt idx="26611">
                  <c:v>-0.41553499999999999</c:v>
                </c:pt>
                <c:pt idx="26612">
                  <c:v>-0.412381</c:v>
                </c:pt>
                <c:pt idx="26613">
                  <c:v>-0.40972199999999998</c:v>
                </c:pt>
                <c:pt idx="26614">
                  <c:v>-0.40659200000000001</c:v>
                </c:pt>
                <c:pt idx="26615">
                  <c:v>-0.403862</c:v>
                </c:pt>
                <c:pt idx="26616">
                  <c:v>-0.40063500000000002</c:v>
                </c:pt>
                <c:pt idx="26617">
                  <c:v>-0.39746100000000001</c:v>
                </c:pt>
                <c:pt idx="26618">
                  <c:v>-0.394285</c:v>
                </c:pt>
                <c:pt idx="26619">
                  <c:v>-0.39102700000000001</c:v>
                </c:pt>
                <c:pt idx="26620">
                  <c:v>-0.38802399999999998</c:v>
                </c:pt>
                <c:pt idx="26621">
                  <c:v>-0.384654</c:v>
                </c:pt>
                <c:pt idx="26622">
                  <c:v>-0.38140000000000002</c:v>
                </c:pt>
                <c:pt idx="26623">
                  <c:v>-0.37795699999999999</c:v>
                </c:pt>
                <c:pt idx="26624">
                  <c:v>-0.37474299999999999</c:v>
                </c:pt>
                <c:pt idx="26625">
                  <c:v>-0.37138599999999999</c:v>
                </c:pt>
                <c:pt idx="26626">
                  <c:v>-0.36804900000000002</c:v>
                </c:pt>
                <c:pt idx="26627">
                  <c:v>-0.36439100000000002</c:v>
                </c:pt>
                <c:pt idx="26628">
                  <c:v>-0.360958</c:v>
                </c:pt>
                <c:pt idx="26629">
                  <c:v>-0.357464</c:v>
                </c:pt>
                <c:pt idx="26630">
                  <c:v>-0.35383799999999999</c:v>
                </c:pt>
                <c:pt idx="26631">
                  <c:v>-0.35068899999999997</c:v>
                </c:pt>
                <c:pt idx="26632">
                  <c:v>-0.34695599999999999</c:v>
                </c:pt>
                <c:pt idx="26633">
                  <c:v>-0.34350199999999997</c:v>
                </c:pt>
                <c:pt idx="26634">
                  <c:v>-0.33985900000000002</c:v>
                </c:pt>
                <c:pt idx="26635">
                  <c:v>-0.33645599999999998</c:v>
                </c:pt>
                <c:pt idx="26636">
                  <c:v>-0.33284900000000001</c:v>
                </c:pt>
                <c:pt idx="26637">
                  <c:v>-0.32929799999999998</c:v>
                </c:pt>
                <c:pt idx="26638">
                  <c:v>-0.32577499999999998</c:v>
                </c:pt>
                <c:pt idx="26639">
                  <c:v>-0.32187700000000002</c:v>
                </c:pt>
                <c:pt idx="26640">
                  <c:v>-0.31866899999999998</c:v>
                </c:pt>
                <c:pt idx="26641">
                  <c:v>-0.314747</c:v>
                </c:pt>
                <c:pt idx="26642">
                  <c:v>-0.31153999999999998</c:v>
                </c:pt>
                <c:pt idx="26643">
                  <c:v>-0.30762499999999998</c:v>
                </c:pt>
                <c:pt idx="26644">
                  <c:v>-0.304174</c:v>
                </c:pt>
                <c:pt idx="26645">
                  <c:v>-0.30050199999999999</c:v>
                </c:pt>
                <c:pt idx="26646">
                  <c:v>-0.29694100000000001</c:v>
                </c:pt>
                <c:pt idx="26647">
                  <c:v>-0.29358800000000002</c:v>
                </c:pt>
                <c:pt idx="26648">
                  <c:v>-0.28998600000000002</c:v>
                </c:pt>
                <c:pt idx="26649">
                  <c:v>-0.28647600000000001</c:v>
                </c:pt>
                <c:pt idx="26650">
                  <c:v>-0.28273399999999999</c:v>
                </c:pt>
                <c:pt idx="26651">
                  <c:v>-0.279283</c:v>
                </c:pt>
                <c:pt idx="26652">
                  <c:v>-0.27584799999999998</c:v>
                </c:pt>
                <c:pt idx="26653">
                  <c:v>-0.272395</c:v>
                </c:pt>
                <c:pt idx="26654">
                  <c:v>-0.268928</c:v>
                </c:pt>
                <c:pt idx="26655">
                  <c:v>-0.26528600000000002</c:v>
                </c:pt>
                <c:pt idx="26656">
                  <c:v>-0.26189000000000001</c:v>
                </c:pt>
                <c:pt idx="26657">
                  <c:v>-0.25830799999999998</c:v>
                </c:pt>
                <c:pt idx="26658">
                  <c:v>-0.25510100000000002</c:v>
                </c:pt>
                <c:pt idx="26659">
                  <c:v>-0.25156800000000001</c:v>
                </c:pt>
                <c:pt idx="26660">
                  <c:v>-0.24806600000000001</c:v>
                </c:pt>
                <c:pt idx="26661">
                  <c:v>-0.24467</c:v>
                </c:pt>
                <c:pt idx="26662">
                  <c:v>-0.24132500000000001</c:v>
                </c:pt>
                <c:pt idx="26663">
                  <c:v>-0.238123</c:v>
                </c:pt>
                <c:pt idx="26664">
                  <c:v>-0.23472299999999999</c:v>
                </c:pt>
                <c:pt idx="26665">
                  <c:v>-0.23139699999999999</c:v>
                </c:pt>
                <c:pt idx="26666">
                  <c:v>-0.22788</c:v>
                </c:pt>
                <c:pt idx="26667">
                  <c:v>-0.22473099999999999</c:v>
                </c:pt>
                <c:pt idx="26668">
                  <c:v>-0.22145999999999999</c:v>
                </c:pt>
                <c:pt idx="26669">
                  <c:v>-0.21831400000000001</c:v>
                </c:pt>
                <c:pt idx="26670">
                  <c:v>-0.21501200000000001</c:v>
                </c:pt>
                <c:pt idx="26671">
                  <c:v>-0.211733</c:v>
                </c:pt>
                <c:pt idx="26672">
                  <c:v>-0.20857600000000001</c:v>
                </c:pt>
                <c:pt idx="26673">
                  <c:v>-0.205233</c:v>
                </c:pt>
                <c:pt idx="26674">
                  <c:v>-0.20236000000000001</c:v>
                </c:pt>
                <c:pt idx="26675">
                  <c:v>-0.199101</c:v>
                </c:pt>
                <c:pt idx="26676">
                  <c:v>-0.195878</c:v>
                </c:pt>
                <c:pt idx="26677">
                  <c:v>-0.19272500000000001</c:v>
                </c:pt>
                <c:pt idx="26678">
                  <c:v>-0.18954399999999999</c:v>
                </c:pt>
                <c:pt idx="26679">
                  <c:v>-0.18657099999999999</c:v>
                </c:pt>
                <c:pt idx="26680">
                  <c:v>-0.18335299999999999</c:v>
                </c:pt>
                <c:pt idx="26681">
                  <c:v>-0.18024299999999999</c:v>
                </c:pt>
                <c:pt idx="26682">
                  <c:v>-0.17702399999999999</c:v>
                </c:pt>
                <c:pt idx="26683">
                  <c:v>-0.174015</c:v>
                </c:pt>
                <c:pt idx="26684">
                  <c:v>-0.17100899999999999</c:v>
                </c:pt>
                <c:pt idx="26685">
                  <c:v>-0.167992</c:v>
                </c:pt>
                <c:pt idx="26686">
                  <c:v>-0.164878</c:v>
                </c:pt>
                <c:pt idx="26687">
                  <c:v>-0.161879</c:v>
                </c:pt>
                <c:pt idx="26688">
                  <c:v>-0.158775</c:v>
                </c:pt>
                <c:pt idx="26689">
                  <c:v>-0.15582199999999999</c:v>
                </c:pt>
                <c:pt idx="26690">
                  <c:v>-0.15282799999999999</c:v>
                </c:pt>
                <c:pt idx="26691">
                  <c:v>-0.14990000000000001</c:v>
                </c:pt>
                <c:pt idx="26692">
                  <c:v>-0.14683599999999999</c:v>
                </c:pt>
                <c:pt idx="26693">
                  <c:v>-0.143537</c:v>
                </c:pt>
                <c:pt idx="26694">
                  <c:v>-0.14067099999999999</c:v>
                </c:pt>
                <c:pt idx="26695">
                  <c:v>-0.13761399999999999</c:v>
                </c:pt>
                <c:pt idx="26696">
                  <c:v>-0.13466</c:v>
                </c:pt>
                <c:pt idx="26697">
                  <c:v>-0.13153799999999999</c:v>
                </c:pt>
                <c:pt idx="26698">
                  <c:v>-0.128443</c:v>
                </c:pt>
                <c:pt idx="26699">
                  <c:v>-0.12561800000000001</c:v>
                </c:pt>
                <c:pt idx="26700">
                  <c:v>-0.12230000000000001</c:v>
                </c:pt>
                <c:pt idx="26701">
                  <c:v>-0.11973399999999999</c:v>
                </c:pt>
                <c:pt idx="26702">
                  <c:v>-0.116505</c:v>
                </c:pt>
                <c:pt idx="26703">
                  <c:v>-0.11347699999999999</c:v>
                </c:pt>
                <c:pt idx="26704">
                  <c:v>-0.110335</c:v>
                </c:pt>
                <c:pt idx="26705">
                  <c:v>-0.107365</c:v>
                </c:pt>
                <c:pt idx="26706">
                  <c:v>-0.104292</c:v>
                </c:pt>
                <c:pt idx="26707">
                  <c:v>-0.101008</c:v>
                </c:pt>
                <c:pt idx="26708">
                  <c:v>-9.8193100000000005E-2</c:v>
                </c:pt>
                <c:pt idx="26709">
                  <c:v>-9.4869899999999993E-2</c:v>
                </c:pt>
                <c:pt idx="26710">
                  <c:v>-9.1994900000000004E-2</c:v>
                </c:pt>
                <c:pt idx="26711">
                  <c:v>-8.8900099999999996E-2</c:v>
                </c:pt>
                <c:pt idx="26712">
                  <c:v>-8.6057800000000004E-2</c:v>
                </c:pt>
                <c:pt idx="26713">
                  <c:v>-8.2772700000000005E-2</c:v>
                </c:pt>
                <c:pt idx="26714">
                  <c:v>-7.9750100000000004E-2</c:v>
                </c:pt>
                <c:pt idx="26715">
                  <c:v>-7.6531500000000002E-2</c:v>
                </c:pt>
                <c:pt idx="26716">
                  <c:v>-7.3464399999999999E-2</c:v>
                </c:pt>
                <c:pt idx="26717">
                  <c:v>-7.0500499999999994E-2</c:v>
                </c:pt>
                <c:pt idx="26718">
                  <c:v>-6.7225400000000005E-2</c:v>
                </c:pt>
                <c:pt idx="26719">
                  <c:v>-6.4098799999999997E-2</c:v>
                </c:pt>
                <c:pt idx="26720">
                  <c:v>-6.08671E-2</c:v>
                </c:pt>
                <c:pt idx="26721">
                  <c:v>-5.7755500000000001E-2</c:v>
                </c:pt>
                <c:pt idx="26722">
                  <c:v>-5.4549E-2</c:v>
                </c:pt>
                <c:pt idx="26723">
                  <c:v>-5.13138E-2</c:v>
                </c:pt>
                <c:pt idx="26724">
                  <c:v>-4.8175799999999998E-2</c:v>
                </c:pt>
                <c:pt idx="26725">
                  <c:v>-4.4806100000000001E-2</c:v>
                </c:pt>
                <c:pt idx="26726">
                  <c:v>-4.1738900000000002E-2</c:v>
                </c:pt>
                <c:pt idx="26727">
                  <c:v>-3.8291899999999997E-2</c:v>
                </c:pt>
                <c:pt idx="26728">
                  <c:v>-3.5399800000000002E-2</c:v>
                </c:pt>
                <c:pt idx="26729">
                  <c:v>-3.16998E-2</c:v>
                </c:pt>
                <c:pt idx="26730">
                  <c:v>-2.8463499999999999E-2</c:v>
                </c:pt>
                <c:pt idx="26731">
                  <c:v>-2.5156700000000001E-2</c:v>
                </c:pt>
                <c:pt idx="26732">
                  <c:v>-2.17381E-2</c:v>
                </c:pt>
                <c:pt idx="26733">
                  <c:v>-1.8388999999999999E-2</c:v>
                </c:pt>
                <c:pt idx="26734">
                  <c:v>-1.507E-2</c:v>
                </c:pt>
                <c:pt idx="26735">
                  <c:v>-1.17006E-2</c:v>
                </c:pt>
                <c:pt idx="26736">
                  <c:v>-8.1507100000000002E-3</c:v>
                </c:pt>
                <c:pt idx="26737">
                  <c:v>-4.8093700000000003E-3</c:v>
                </c:pt>
                <c:pt idx="26738">
                  <c:v>-1.51202E-3</c:v>
                </c:pt>
                <c:pt idx="26739">
                  <c:v>1.8553899999999999E-3</c:v>
                </c:pt>
                <c:pt idx="26740">
                  <c:v>5.39435E-3</c:v>
                </c:pt>
                <c:pt idx="26741">
                  <c:v>8.6148700000000002E-3</c:v>
                </c:pt>
                <c:pt idx="26742">
                  <c:v>1.22025E-2</c:v>
                </c:pt>
                <c:pt idx="26743">
                  <c:v>1.57441E-2</c:v>
                </c:pt>
                <c:pt idx="26744">
                  <c:v>1.8855400000000001E-2</c:v>
                </c:pt>
                <c:pt idx="26745">
                  <c:v>2.2611699999999998E-2</c:v>
                </c:pt>
                <c:pt idx="26746">
                  <c:v>2.6148500000000002E-2</c:v>
                </c:pt>
                <c:pt idx="26747">
                  <c:v>2.9720799999999999E-2</c:v>
                </c:pt>
                <c:pt idx="26748">
                  <c:v>3.31264E-2</c:v>
                </c:pt>
                <c:pt idx="26749">
                  <c:v>3.6809700000000001E-2</c:v>
                </c:pt>
                <c:pt idx="26750">
                  <c:v>4.0395199999999999E-2</c:v>
                </c:pt>
                <c:pt idx="26751">
                  <c:v>4.3885100000000003E-2</c:v>
                </c:pt>
                <c:pt idx="26752">
                  <c:v>4.75381E-2</c:v>
                </c:pt>
                <c:pt idx="26753">
                  <c:v>5.1072399999999997E-2</c:v>
                </c:pt>
                <c:pt idx="26754">
                  <c:v>5.48721E-2</c:v>
                </c:pt>
                <c:pt idx="26755">
                  <c:v>5.8277299999999997E-2</c:v>
                </c:pt>
                <c:pt idx="26756">
                  <c:v>6.2199600000000001E-2</c:v>
                </c:pt>
                <c:pt idx="26757">
                  <c:v>6.5753199999999998E-2</c:v>
                </c:pt>
                <c:pt idx="26758">
                  <c:v>6.9635000000000002E-2</c:v>
                </c:pt>
                <c:pt idx="26759">
                  <c:v>7.3427699999999999E-2</c:v>
                </c:pt>
                <c:pt idx="26760">
                  <c:v>7.7005699999999996E-2</c:v>
                </c:pt>
                <c:pt idx="26761">
                  <c:v>8.0952200000000002E-2</c:v>
                </c:pt>
                <c:pt idx="26762">
                  <c:v>8.4673799999999994E-2</c:v>
                </c:pt>
                <c:pt idx="26763">
                  <c:v>8.8708800000000004E-2</c:v>
                </c:pt>
                <c:pt idx="26764">
                  <c:v>9.2289200000000002E-2</c:v>
                </c:pt>
                <c:pt idx="26765">
                  <c:v>9.6384999999999998E-2</c:v>
                </c:pt>
                <c:pt idx="26766">
                  <c:v>0.100123</c:v>
                </c:pt>
                <c:pt idx="26767">
                  <c:v>0.104091</c:v>
                </c:pt>
                <c:pt idx="26768">
                  <c:v>0.107922</c:v>
                </c:pt>
                <c:pt idx="26769">
                  <c:v>0.11191</c:v>
                </c:pt>
                <c:pt idx="26770">
                  <c:v>0.115749</c:v>
                </c:pt>
                <c:pt idx="26771">
                  <c:v>0.119508</c:v>
                </c:pt>
                <c:pt idx="26772">
                  <c:v>0.123628</c:v>
                </c:pt>
                <c:pt idx="26773">
                  <c:v>0.127334</c:v>
                </c:pt>
                <c:pt idx="26774">
                  <c:v>0.13155600000000001</c:v>
                </c:pt>
                <c:pt idx="26775">
                  <c:v>0.13541500000000001</c:v>
                </c:pt>
                <c:pt idx="26776">
                  <c:v>0.139458</c:v>
                </c:pt>
                <c:pt idx="26777">
                  <c:v>0.14352899999999999</c:v>
                </c:pt>
                <c:pt idx="26778">
                  <c:v>0.14752599999999999</c:v>
                </c:pt>
                <c:pt idx="26779">
                  <c:v>0.151703</c:v>
                </c:pt>
                <c:pt idx="26780">
                  <c:v>0.15568599999999999</c:v>
                </c:pt>
                <c:pt idx="26781">
                  <c:v>0.15975200000000001</c:v>
                </c:pt>
                <c:pt idx="26782">
                  <c:v>0.16362099999999999</c:v>
                </c:pt>
                <c:pt idx="26783">
                  <c:v>0.16791200000000001</c:v>
                </c:pt>
                <c:pt idx="26784">
                  <c:v>0.171846</c:v>
                </c:pt>
                <c:pt idx="26785">
                  <c:v>0.175957</c:v>
                </c:pt>
                <c:pt idx="26786">
                  <c:v>0.18018000000000001</c:v>
                </c:pt>
                <c:pt idx="26787">
                  <c:v>0.18401899999999999</c:v>
                </c:pt>
                <c:pt idx="26788">
                  <c:v>0.188307</c:v>
                </c:pt>
                <c:pt idx="26789">
                  <c:v>0.192161</c:v>
                </c:pt>
                <c:pt idx="26790">
                  <c:v>0.196438</c:v>
                </c:pt>
                <c:pt idx="26791">
                  <c:v>0.200574</c:v>
                </c:pt>
                <c:pt idx="26792">
                  <c:v>0.204649</c:v>
                </c:pt>
                <c:pt idx="26793">
                  <c:v>0.20868700000000001</c:v>
                </c:pt>
                <c:pt idx="26794">
                  <c:v>0.21299100000000001</c:v>
                </c:pt>
                <c:pt idx="26795">
                  <c:v>0.21713299999999999</c:v>
                </c:pt>
                <c:pt idx="26796">
                  <c:v>0.22140599999999999</c:v>
                </c:pt>
                <c:pt idx="26797">
                  <c:v>0.22550999999999999</c:v>
                </c:pt>
                <c:pt idx="26798">
                  <c:v>0.22944999999999999</c:v>
                </c:pt>
                <c:pt idx="26799">
                  <c:v>0.23367299999999999</c:v>
                </c:pt>
                <c:pt idx="26800">
                  <c:v>0.23765500000000001</c:v>
                </c:pt>
                <c:pt idx="26801">
                  <c:v>0.24190700000000001</c:v>
                </c:pt>
                <c:pt idx="26802">
                  <c:v>0.24581900000000001</c:v>
                </c:pt>
                <c:pt idx="26803">
                  <c:v>0.249669</c:v>
                </c:pt>
                <c:pt idx="26804">
                  <c:v>0.253807</c:v>
                </c:pt>
                <c:pt idx="26805">
                  <c:v>0.25764799999999999</c:v>
                </c:pt>
                <c:pt idx="26806">
                  <c:v>0.26181900000000002</c:v>
                </c:pt>
                <c:pt idx="26807">
                  <c:v>0.26552900000000002</c:v>
                </c:pt>
                <c:pt idx="26808">
                  <c:v>0.26963599999999999</c:v>
                </c:pt>
                <c:pt idx="26809">
                  <c:v>0.27339000000000002</c:v>
                </c:pt>
                <c:pt idx="26810">
                  <c:v>0.27735100000000001</c:v>
                </c:pt>
                <c:pt idx="26811">
                  <c:v>0.28131600000000001</c:v>
                </c:pt>
                <c:pt idx="26812">
                  <c:v>0.284966</c:v>
                </c:pt>
                <c:pt idx="26813">
                  <c:v>0.28895500000000002</c:v>
                </c:pt>
                <c:pt idx="26814">
                  <c:v>0.29237200000000002</c:v>
                </c:pt>
                <c:pt idx="26815">
                  <c:v>0.29646800000000001</c:v>
                </c:pt>
                <c:pt idx="26816">
                  <c:v>0.29990600000000001</c:v>
                </c:pt>
                <c:pt idx="26817">
                  <c:v>0.303759</c:v>
                </c:pt>
                <c:pt idx="26818">
                  <c:v>0.307425</c:v>
                </c:pt>
                <c:pt idx="26819">
                  <c:v>0.31072100000000002</c:v>
                </c:pt>
                <c:pt idx="26820">
                  <c:v>0.314666</c:v>
                </c:pt>
                <c:pt idx="26821">
                  <c:v>0.318129</c:v>
                </c:pt>
                <c:pt idx="26822">
                  <c:v>0.321691</c:v>
                </c:pt>
                <c:pt idx="26823">
                  <c:v>0.32507000000000003</c:v>
                </c:pt>
                <c:pt idx="26824">
                  <c:v>0.32865299999999997</c:v>
                </c:pt>
                <c:pt idx="26825">
                  <c:v>0.33178099999999999</c:v>
                </c:pt>
                <c:pt idx="26826">
                  <c:v>0.335337</c:v>
                </c:pt>
                <c:pt idx="26827">
                  <c:v>0.338453</c:v>
                </c:pt>
                <c:pt idx="26828">
                  <c:v>0.34181699999999998</c:v>
                </c:pt>
                <c:pt idx="26829">
                  <c:v>0.34481499999999998</c:v>
                </c:pt>
                <c:pt idx="26830">
                  <c:v>0.34788599999999997</c:v>
                </c:pt>
                <c:pt idx="26831">
                  <c:v>0.35112900000000002</c:v>
                </c:pt>
                <c:pt idx="26832">
                  <c:v>0.35412100000000002</c:v>
                </c:pt>
                <c:pt idx="26833">
                  <c:v>0.35718100000000003</c:v>
                </c:pt>
                <c:pt idx="26834">
                  <c:v>0.36005399999999999</c:v>
                </c:pt>
                <c:pt idx="26835">
                  <c:v>0.36312</c:v>
                </c:pt>
                <c:pt idx="26836">
                  <c:v>0.36581900000000001</c:v>
                </c:pt>
                <c:pt idx="26837">
                  <c:v>0.36862899999999998</c:v>
                </c:pt>
                <c:pt idx="26838">
                  <c:v>0.37166700000000003</c:v>
                </c:pt>
                <c:pt idx="26839">
                  <c:v>0.37420599999999998</c:v>
                </c:pt>
                <c:pt idx="26840">
                  <c:v>0.37705</c:v>
                </c:pt>
                <c:pt idx="26841">
                  <c:v>0.37948999999999999</c:v>
                </c:pt>
                <c:pt idx="26842">
                  <c:v>0.38236100000000001</c:v>
                </c:pt>
                <c:pt idx="26843">
                  <c:v>0.38472299999999998</c:v>
                </c:pt>
                <c:pt idx="26844">
                  <c:v>0.38735199999999997</c:v>
                </c:pt>
                <c:pt idx="26845">
                  <c:v>0.38986700000000002</c:v>
                </c:pt>
                <c:pt idx="26846">
                  <c:v>0.39207599999999998</c:v>
                </c:pt>
                <c:pt idx="26847">
                  <c:v>0.39467099999999999</c:v>
                </c:pt>
                <c:pt idx="26848">
                  <c:v>0.39691599999999999</c:v>
                </c:pt>
                <c:pt idx="26849">
                  <c:v>0.39918700000000001</c:v>
                </c:pt>
                <c:pt idx="26850">
                  <c:v>0.401507</c:v>
                </c:pt>
                <c:pt idx="26851">
                  <c:v>0.40349400000000002</c:v>
                </c:pt>
                <c:pt idx="26852">
                  <c:v>0.40582499999999999</c:v>
                </c:pt>
                <c:pt idx="26853">
                  <c:v>0.407802</c:v>
                </c:pt>
                <c:pt idx="26854">
                  <c:v>0.40981299999999998</c:v>
                </c:pt>
                <c:pt idx="26855">
                  <c:v>0.41189300000000001</c:v>
                </c:pt>
                <c:pt idx="26856">
                  <c:v>0.41372300000000001</c:v>
                </c:pt>
                <c:pt idx="26857">
                  <c:v>0.41566599999999998</c:v>
                </c:pt>
                <c:pt idx="26858">
                  <c:v>0.41751100000000002</c:v>
                </c:pt>
                <c:pt idx="26859">
                  <c:v>0.41926600000000003</c:v>
                </c:pt>
                <c:pt idx="26860">
                  <c:v>0.421236</c:v>
                </c:pt>
                <c:pt idx="26861">
                  <c:v>0.42286400000000002</c:v>
                </c:pt>
                <c:pt idx="26862">
                  <c:v>0.42452899999999999</c:v>
                </c:pt>
                <c:pt idx="26863">
                  <c:v>0.426201</c:v>
                </c:pt>
                <c:pt idx="26864">
                  <c:v>0.42782700000000001</c:v>
                </c:pt>
                <c:pt idx="26865">
                  <c:v>0.42937599999999998</c:v>
                </c:pt>
                <c:pt idx="26866">
                  <c:v>0.43089100000000002</c:v>
                </c:pt>
                <c:pt idx="26867">
                  <c:v>0.43232900000000002</c:v>
                </c:pt>
                <c:pt idx="26868">
                  <c:v>0.43356099999999997</c:v>
                </c:pt>
                <c:pt idx="26869">
                  <c:v>0.43499500000000002</c:v>
                </c:pt>
                <c:pt idx="26870">
                  <c:v>0.43610300000000002</c:v>
                </c:pt>
                <c:pt idx="26871">
                  <c:v>0.43750899999999998</c:v>
                </c:pt>
                <c:pt idx="26872">
                  <c:v>0.43889299999999998</c:v>
                </c:pt>
                <c:pt idx="26873">
                  <c:v>0.439884</c:v>
                </c:pt>
                <c:pt idx="26874">
                  <c:v>0.44129800000000002</c:v>
                </c:pt>
                <c:pt idx="26875">
                  <c:v>0.442276</c:v>
                </c:pt>
                <c:pt idx="26876">
                  <c:v>0.443606</c:v>
                </c:pt>
                <c:pt idx="26877">
                  <c:v>0.44464900000000002</c:v>
                </c:pt>
                <c:pt idx="26878">
                  <c:v>0.44572600000000001</c:v>
                </c:pt>
                <c:pt idx="26879">
                  <c:v>0.44678200000000001</c:v>
                </c:pt>
                <c:pt idx="26880">
                  <c:v>0.44783400000000001</c:v>
                </c:pt>
                <c:pt idx="26881">
                  <c:v>0.44865699999999997</c:v>
                </c:pt>
                <c:pt idx="26882">
                  <c:v>0.44972200000000001</c:v>
                </c:pt>
                <c:pt idx="26883">
                  <c:v>0.450623</c:v>
                </c:pt>
                <c:pt idx="26884">
                  <c:v>0.45119500000000001</c:v>
                </c:pt>
                <c:pt idx="26885">
                  <c:v>0.45220700000000003</c:v>
                </c:pt>
                <c:pt idx="26886">
                  <c:v>0.45272499999999999</c:v>
                </c:pt>
                <c:pt idx="26887">
                  <c:v>0.45374300000000001</c:v>
                </c:pt>
                <c:pt idx="26888">
                  <c:v>0.45398899999999998</c:v>
                </c:pt>
                <c:pt idx="26889">
                  <c:v>0.45477200000000001</c:v>
                </c:pt>
                <c:pt idx="26890">
                  <c:v>0.45527000000000001</c:v>
                </c:pt>
                <c:pt idx="26891">
                  <c:v>0.45575100000000002</c:v>
                </c:pt>
                <c:pt idx="26892">
                  <c:v>0.45641900000000002</c:v>
                </c:pt>
                <c:pt idx="26893">
                  <c:v>0.45665600000000001</c:v>
                </c:pt>
                <c:pt idx="26894">
                  <c:v>0.45733499999999999</c:v>
                </c:pt>
                <c:pt idx="26895">
                  <c:v>0.457534</c:v>
                </c:pt>
                <c:pt idx="26896">
                  <c:v>0.45813500000000001</c:v>
                </c:pt>
                <c:pt idx="26897">
                  <c:v>0.458428</c:v>
                </c:pt>
                <c:pt idx="26898">
                  <c:v>0.45883299999999999</c:v>
                </c:pt>
                <c:pt idx="26899">
                  <c:v>0.45918199999999998</c:v>
                </c:pt>
                <c:pt idx="26900">
                  <c:v>0.45915600000000001</c:v>
                </c:pt>
                <c:pt idx="26901">
                  <c:v>0.45957799999999999</c:v>
                </c:pt>
                <c:pt idx="26902">
                  <c:v>0.45951199999999998</c:v>
                </c:pt>
                <c:pt idx="26903">
                  <c:v>0.45993800000000001</c:v>
                </c:pt>
                <c:pt idx="26904">
                  <c:v>0.45989099999999999</c:v>
                </c:pt>
                <c:pt idx="26905">
                  <c:v>0.45988600000000002</c:v>
                </c:pt>
                <c:pt idx="26906">
                  <c:v>0.46009299999999997</c:v>
                </c:pt>
                <c:pt idx="26907">
                  <c:v>0.45990999999999999</c:v>
                </c:pt>
                <c:pt idx="26908">
                  <c:v>0.460148</c:v>
                </c:pt>
                <c:pt idx="26909">
                  <c:v>0.46001500000000001</c:v>
                </c:pt>
                <c:pt idx="26910">
                  <c:v>0.45981300000000003</c:v>
                </c:pt>
                <c:pt idx="26911">
                  <c:v>0.459762</c:v>
                </c:pt>
                <c:pt idx="26912">
                  <c:v>0.45954899999999999</c:v>
                </c:pt>
                <c:pt idx="26913">
                  <c:v>0.45962599999999998</c:v>
                </c:pt>
                <c:pt idx="26914">
                  <c:v>0.45939799999999997</c:v>
                </c:pt>
                <c:pt idx="26915">
                  <c:v>0.45910499999999999</c:v>
                </c:pt>
                <c:pt idx="26916">
                  <c:v>0.45889099999999999</c:v>
                </c:pt>
                <c:pt idx="26917">
                  <c:v>0.45857999999999999</c:v>
                </c:pt>
                <c:pt idx="26918">
                  <c:v>0.45831</c:v>
                </c:pt>
                <c:pt idx="26919">
                  <c:v>0.45813799999999999</c:v>
                </c:pt>
                <c:pt idx="26920">
                  <c:v>0.45775300000000002</c:v>
                </c:pt>
                <c:pt idx="26921">
                  <c:v>0.45715</c:v>
                </c:pt>
                <c:pt idx="26922">
                  <c:v>0.45693299999999998</c:v>
                </c:pt>
                <c:pt idx="26923">
                  <c:v>0.45645200000000002</c:v>
                </c:pt>
                <c:pt idx="26924">
                  <c:v>0.45595999999999998</c:v>
                </c:pt>
                <c:pt idx="26925">
                  <c:v>0.45543699999999998</c:v>
                </c:pt>
                <c:pt idx="26926">
                  <c:v>0.45494099999999998</c:v>
                </c:pt>
                <c:pt idx="26927">
                  <c:v>0.45435599999999998</c:v>
                </c:pt>
                <c:pt idx="26928">
                  <c:v>0.45378000000000002</c:v>
                </c:pt>
                <c:pt idx="26929">
                  <c:v>0.45307900000000001</c:v>
                </c:pt>
                <c:pt idx="26930">
                  <c:v>0.452461</c:v>
                </c:pt>
                <c:pt idx="26931">
                  <c:v>0.45170300000000002</c:v>
                </c:pt>
                <c:pt idx="26932">
                  <c:v>0.45098500000000002</c:v>
                </c:pt>
                <c:pt idx="26933">
                  <c:v>0.450457</c:v>
                </c:pt>
                <c:pt idx="26934">
                  <c:v>0.44954699999999997</c:v>
                </c:pt>
                <c:pt idx="26935">
                  <c:v>0.44886799999999999</c:v>
                </c:pt>
                <c:pt idx="26936">
                  <c:v>0.44811899999999999</c:v>
                </c:pt>
                <c:pt idx="26937">
                  <c:v>0.44712400000000002</c:v>
                </c:pt>
                <c:pt idx="26938">
                  <c:v>0.44659500000000002</c:v>
                </c:pt>
                <c:pt idx="26939">
                  <c:v>0.44553199999999998</c:v>
                </c:pt>
                <c:pt idx="26940">
                  <c:v>0.44479299999999999</c:v>
                </c:pt>
                <c:pt idx="26941">
                  <c:v>0.44387100000000002</c:v>
                </c:pt>
                <c:pt idx="26942">
                  <c:v>0.44296099999999999</c:v>
                </c:pt>
                <c:pt idx="26943">
                  <c:v>0.44198500000000002</c:v>
                </c:pt>
                <c:pt idx="26944">
                  <c:v>0.44101800000000002</c:v>
                </c:pt>
                <c:pt idx="26945">
                  <c:v>0.43991000000000002</c:v>
                </c:pt>
                <c:pt idx="26946">
                  <c:v>0.43899300000000002</c:v>
                </c:pt>
                <c:pt idx="26947">
                  <c:v>0.43764399999999998</c:v>
                </c:pt>
                <c:pt idx="26948">
                  <c:v>0.43656200000000001</c:v>
                </c:pt>
                <c:pt idx="26949">
                  <c:v>0.43548100000000001</c:v>
                </c:pt>
                <c:pt idx="26950">
                  <c:v>0.43420999999999998</c:v>
                </c:pt>
                <c:pt idx="26951">
                  <c:v>0.43303399999999997</c:v>
                </c:pt>
                <c:pt idx="26952">
                  <c:v>0.43174099999999999</c:v>
                </c:pt>
                <c:pt idx="26953">
                  <c:v>0.43064599999999997</c:v>
                </c:pt>
                <c:pt idx="26954">
                  <c:v>0.42931200000000003</c:v>
                </c:pt>
                <c:pt idx="26955">
                  <c:v>0.42787399999999998</c:v>
                </c:pt>
                <c:pt idx="26956">
                  <c:v>0.42669299999999999</c:v>
                </c:pt>
                <c:pt idx="26957">
                  <c:v>0.42531400000000003</c:v>
                </c:pt>
                <c:pt idx="26958">
                  <c:v>0.42399700000000001</c:v>
                </c:pt>
                <c:pt idx="26959">
                  <c:v>0.42258600000000002</c:v>
                </c:pt>
                <c:pt idx="26960">
                  <c:v>0.42126799999999998</c:v>
                </c:pt>
                <c:pt idx="26961">
                  <c:v>0.41974699999999998</c:v>
                </c:pt>
                <c:pt idx="26962">
                  <c:v>0.41847000000000001</c:v>
                </c:pt>
                <c:pt idx="26963">
                  <c:v>0.416966</c:v>
                </c:pt>
                <c:pt idx="26964">
                  <c:v>0.41542400000000002</c:v>
                </c:pt>
                <c:pt idx="26965">
                  <c:v>0.41386400000000001</c:v>
                </c:pt>
                <c:pt idx="26966">
                  <c:v>0.41239399999999998</c:v>
                </c:pt>
                <c:pt idx="26967">
                  <c:v>0.410744</c:v>
                </c:pt>
                <c:pt idx="26968">
                  <c:v>0.40895799999999999</c:v>
                </c:pt>
                <c:pt idx="26969">
                  <c:v>0.40734799999999999</c:v>
                </c:pt>
                <c:pt idx="26970">
                  <c:v>0.40566999999999998</c:v>
                </c:pt>
                <c:pt idx="26971">
                  <c:v>0.40388299999999999</c:v>
                </c:pt>
                <c:pt idx="26972">
                  <c:v>0.40201999999999999</c:v>
                </c:pt>
                <c:pt idx="26973">
                  <c:v>0.40037600000000001</c:v>
                </c:pt>
                <c:pt idx="26974">
                  <c:v>0.39854800000000001</c:v>
                </c:pt>
                <c:pt idx="26975">
                  <c:v>0.39676699999999998</c:v>
                </c:pt>
                <c:pt idx="26976">
                  <c:v>0.394895</c:v>
                </c:pt>
                <c:pt idx="26977">
                  <c:v>0.39324799999999999</c:v>
                </c:pt>
                <c:pt idx="26978">
                  <c:v>0.39125900000000002</c:v>
                </c:pt>
                <c:pt idx="26979">
                  <c:v>0.38943299999999997</c:v>
                </c:pt>
                <c:pt idx="26980">
                  <c:v>0.38744899999999999</c:v>
                </c:pt>
                <c:pt idx="26981">
                  <c:v>0.385689</c:v>
                </c:pt>
                <c:pt idx="26982">
                  <c:v>0.38360699999999998</c:v>
                </c:pt>
                <c:pt idx="26983">
                  <c:v>0.38159799999999999</c:v>
                </c:pt>
                <c:pt idx="26984">
                  <c:v>0.37957800000000003</c:v>
                </c:pt>
                <c:pt idx="26985">
                  <c:v>0.37734699999999999</c:v>
                </c:pt>
                <c:pt idx="26986">
                  <c:v>0.375392</c:v>
                </c:pt>
                <c:pt idx="26987">
                  <c:v>0.37302400000000002</c:v>
                </c:pt>
                <c:pt idx="26988">
                  <c:v>0.37074099999999999</c:v>
                </c:pt>
                <c:pt idx="26989">
                  <c:v>0.36865700000000001</c:v>
                </c:pt>
                <c:pt idx="26990">
                  <c:v>0.36638999999999999</c:v>
                </c:pt>
                <c:pt idx="26991">
                  <c:v>0.36412299999999997</c:v>
                </c:pt>
                <c:pt idx="26992">
                  <c:v>0.36181099999999999</c:v>
                </c:pt>
                <c:pt idx="26993">
                  <c:v>0.35960199999999998</c:v>
                </c:pt>
                <c:pt idx="26994">
                  <c:v>0.35713099999999998</c:v>
                </c:pt>
                <c:pt idx="26995">
                  <c:v>0.35506399999999999</c:v>
                </c:pt>
                <c:pt idx="26996">
                  <c:v>0.35257699999999997</c:v>
                </c:pt>
                <c:pt idx="26997">
                  <c:v>0.35014899999999999</c:v>
                </c:pt>
                <c:pt idx="26998">
                  <c:v>0.34775800000000001</c:v>
                </c:pt>
                <c:pt idx="26999">
                  <c:v>0.34516400000000003</c:v>
                </c:pt>
                <c:pt idx="27000">
                  <c:v>0.34270099999999998</c:v>
                </c:pt>
                <c:pt idx="27001">
                  <c:v>0.34024399999999999</c:v>
                </c:pt>
                <c:pt idx="27002">
                  <c:v>0.33736300000000002</c:v>
                </c:pt>
                <c:pt idx="27003">
                  <c:v>0.334841</c:v>
                </c:pt>
                <c:pt idx="27004">
                  <c:v>0.33203899999999997</c:v>
                </c:pt>
                <c:pt idx="27005">
                  <c:v>0.32914300000000002</c:v>
                </c:pt>
                <c:pt idx="27006">
                  <c:v>0.32653599999999999</c:v>
                </c:pt>
                <c:pt idx="27007">
                  <c:v>0.32368599999999997</c:v>
                </c:pt>
                <c:pt idx="27008">
                  <c:v>0.32086799999999999</c:v>
                </c:pt>
                <c:pt idx="27009">
                  <c:v>0.31792999999999999</c:v>
                </c:pt>
                <c:pt idx="27010">
                  <c:v>0.314967</c:v>
                </c:pt>
                <c:pt idx="27011">
                  <c:v>0.31234499999999998</c:v>
                </c:pt>
                <c:pt idx="27012">
                  <c:v>0.30923699999999998</c:v>
                </c:pt>
                <c:pt idx="27013">
                  <c:v>0.30622500000000002</c:v>
                </c:pt>
                <c:pt idx="27014">
                  <c:v>0.30315300000000001</c:v>
                </c:pt>
                <c:pt idx="27015">
                  <c:v>0.30002699999999999</c:v>
                </c:pt>
                <c:pt idx="27016">
                  <c:v>0.296989</c:v>
                </c:pt>
                <c:pt idx="27017">
                  <c:v>0.293906</c:v>
                </c:pt>
                <c:pt idx="27018">
                  <c:v>0.290655</c:v>
                </c:pt>
                <c:pt idx="27019">
                  <c:v>0.28724499999999997</c:v>
                </c:pt>
                <c:pt idx="27020">
                  <c:v>0.283974</c:v>
                </c:pt>
                <c:pt idx="27021">
                  <c:v>0.28075699999999998</c:v>
                </c:pt>
                <c:pt idx="27022">
                  <c:v>0.27732699999999999</c:v>
                </c:pt>
                <c:pt idx="27023">
                  <c:v>0.27400600000000003</c:v>
                </c:pt>
                <c:pt idx="27024">
                  <c:v>0.27034200000000003</c:v>
                </c:pt>
                <c:pt idx="27025">
                  <c:v>0.26678200000000002</c:v>
                </c:pt>
                <c:pt idx="27026">
                  <c:v>0.26336199999999999</c:v>
                </c:pt>
                <c:pt idx="27027">
                  <c:v>0.25973000000000002</c:v>
                </c:pt>
                <c:pt idx="27028">
                  <c:v>0.25612400000000002</c:v>
                </c:pt>
                <c:pt idx="27029">
                  <c:v>0.25217800000000001</c:v>
                </c:pt>
                <c:pt idx="27030">
                  <c:v>0.248584</c:v>
                </c:pt>
                <c:pt idx="27031">
                  <c:v>0.24481800000000001</c:v>
                </c:pt>
                <c:pt idx="27032">
                  <c:v>0.24101400000000001</c:v>
                </c:pt>
                <c:pt idx="27033">
                  <c:v>0.23712900000000001</c:v>
                </c:pt>
                <c:pt idx="27034">
                  <c:v>0.23336200000000001</c:v>
                </c:pt>
                <c:pt idx="27035">
                  <c:v>0.22920399999999999</c:v>
                </c:pt>
                <c:pt idx="27036">
                  <c:v>0.22531599999999999</c:v>
                </c:pt>
                <c:pt idx="27037">
                  <c:v>0.22143299999999999</c:v>
                </c:pt>
                <c:pt idx="27038">
                  <c:v>0.217337</c:v>
                </c:pt>
                <c:pt idx="27039">
                  <c:v>0.21335299999999999</c:v>
                </c:pt>
                <c:pt idx="27040">
                  <c:v>0.209091</c:v>
                </c:pt>
                <c:pt idx="27041">
                  <c:v>0.20492199999999999</c:v>
                </c:pt>
                <c:pt idx="27042">
                  <c:v>0.20075599999999999</c:v>
                </c:pt>
                <c:pt idx="27043">
                  <c:v>0.19649800000000001</c:v>
                </c:pt>
                <c:pt idx="27044">
                  <c:v>0.19228300000000001</c:v>
                </c:pt>
                <c:pt idx="27045">
                  <c:v>0.187885</c:v>
                </c:pt>
                <c:pt idx="27046">
                  <c:v>0.18353900000000001</c:v>
                </c:pt>
                <c:pt idx="27047">
                  <c:v>0.17904800000000001</c:v>
                </c:pt>
                <c:pt idx="27048">
                  <c:v>0.17486299999999999</c:v>
                </c:pt>
                <c:pt idx="27049">
                  <c:v>0.17033599999999999</c:v>
                </c:pt>
                <c:pt idx="27050">
                  <c:v>0.16589200000000001</c:v>
                </c:pt>
                <c:pt idx="27051">
                  <c:v>0.161357</c:v>
                </c:pt>
                <c:pt idx="27052">
                  <c:v>0.15682699999999999</c:v>
                </c:pt>
                <c:pt idx="27053">
                  <c:v>0.15232100000000001</c:v>
                </c:pt>
                <c:pt idx="27054">
                  <c:v>0.147784</c:v>
                </c:pt>
                <c:pt idx="27055">
                  <c:v>0.143176</c:v>
                </c:pt>
                <c:pt idx="27056">
                  <c:v>0.138346</c:v>
                </c:pt>
                <c:pt idx="27057">
                  <c:v>0.13385</c:v>
                </c:pt>
                <c:pt idx="27058">
                  <c:v>0.12910199999999999</c:v>
                </c:pt>
                <c:pt idx="27059">
                  <c:v>0.124638</c:v>
                </c:pt>
                <c:pt idx="27060">
                  <c:v>0.119833</c:v>
                </c:pt>
                <c:pt idx="27061">
                  <c:v>0.115081</c:v>
                </c:pt>
                <c:pt idx="27062">
                  <c:v>0.11039499999999999</c:v>
                </c:pt>
                <c:pt idx="27063">
                  <c:v>0.105667</c:v>
                </c:pt>
                <c:pt idx="27064">
                  <c:v>0.10086199999999999</c:v>
                </c:pt>
                <c:pt idx="27065">
                  <c:v>9.5922499999999994E-2</c:v>
                </c:pt>
                <c:pt idx="27066">
                  <c:v>9.1039800000000004E-2</c:v>
                </c:pt>
                <c:pt idx="27067">
                  <c:v>8.5947899999999994E-2</c:v>
                </c:pt>
                <c:pt idx="27068">
                  <c:v>8.1114900000000004E-2</c:v>
                </c:pt>
                <c:pt idx="27069" formatCode="0.00E+00">
                  <c:v>7.6231300000000002E-2</c:v>
                </c:pt>
                <c:pt idx="27070">
                  <c:v>7.1238300000000004E-2</c:v>
                </c:pt>
                <c:pt idx="27071">
                  <c:v>6.6368800000000006E-2</c:v>
                </c:pt>
                <c:pt idx="27072">
                  <c:v>6.12001E-2</c:v>
                </c:pt>
                <c:pt idx="27073">
                  <c:v>5.64302E-2</c:v>
                </c:pt>
                <c:pt idx="27074">
                  <c:v>5.1394000000000002E-2</c:v>
                </c:pt>
                <c:pt idx="27075">
                  <c:v>4.6331999999999998E-2</c:v>
                </c:pt>
                <c:pt idx="27076">
                  <c:v>4.1494400000000001E-2</c:v>
                </c:pt>
                <c:pt idx="27077">
                  <c:v>3.6295300000000003E-2</c:v>
                </c:pt>
                <c:pt idx="27078">
                  <c:v>3.14995E-2</c:v>
                </c:pt>
                <c:pt idx="27079">
                  <c:v>2.6375200000000001E-2</c:v>
                </c:pt>
                <c:pt idx="27080">
                  <c:v>2.1361999999999999E-2</c:v>
                </c:pt>
                <c:pt idx="27081">
                  <c:v>1.6378E-2</c:v>
                </c:pt>
                <c:pt idx="27082">
                  <c:v>1.13597E-2</c:v>
                </c:pt>
                <c:pt idx="27083">
                  <c:v>6.2852699999999999E-3</c:v>
                </c:pt>
                <c:pt idx="27084">
                  <c:v>1.2477899999999999E-3</c:v>
                </c:pt>
                <c:pt idx="27085">
                  <c:v>-3.92538E-3</c:v>
                </c:pt>
                <c:pt idx="27086">
                  <c:v>-9.0893199999999997E-3</c:v>
                </c:pt>
                <c:pt idx="27087">
                  <c:v>-1.4152E-2</c:v>
                </c:pt>
                <c:pt idx="27088">
                  <c:v>-1.9355799999999999E-2</c:v>
                </c:pt>
                <c:pt idx="27089">
                  <c:v>-2.44389E-2</c:v>
                </c:pt>
                <c:pt idx="27090">
                  <c:v>-2.9561400000000002E-2</c:v>
                </c:pt>
                <c:pt idx="27091">
                  <c:v>-3.4684800000000002E-2</c:v>
                </c:pt>
                <c:pt idx="27092">
                  <c:v>-3.9769600000000002E-2</c:v>
                </c:pt>
                <c:pt idx="27093">
                  <c:v>-4.50512E-2</c:v>
                </c:pt>
                <c:pt idx="27094">
                  <c:v>-5.0307999999999999E-2</c:v>
                </c:pt>
                <c:pt idx="27095">
                  <c:v>-5.5425200000000001E-2</c:v>
                </c:pt>
                <c:pt idx="27096">
                  <c:v>-6.04933E-2</c:v>
                </c:pt>
                <c:pt idx="27097">
                  <c:v>-6.5798999999999996E-2</c:v>
                </c:pt>
                <c:pt idx="27098">
                  <c:v>-7.1086499999999997E-2</c:v>
                </c:pt>
                <c:pt idx="27099">
                  <c:v>-7.6144799999999999E-2</c:v>
                </c:pt>
                <c:pt idx="27100">
                  <c:v>-8.1295199999999998E-2</c:v>
                </c:pt>
                <c:pt idx="27101">
                  <c:v>-8.6512599999999995E-2</c:v>
                </c:pt>
                <c:pt idx="27102">
                  <c:v>-9.1698199999999994E-2</c:v>
                </c:pt>
                <c:pt idx="27103">
                  <c:v>-9.6903199999999995E-2</c:v>
                </c:pt>
                <c:pt idx="27104">
                  <c:v>-0.101921</c:v>
                </c:pt>
                <c:pt idx="27105">
                  <c:v>-0.107331</c:v>
                </c:pt>
                <c:pt idx="27106">
                  <c:v>-0.112258</c:v>
                </c:pt>
                <c:pt idx="27107">
                  <c:v>-0.117539</c:v>
                </c:pt>
                <c:pt idx="27108">
                  <c:v>-0.12271600000000001</c:v>
                </c:pt>
                <c:pt idx="27109">
                  <c:v>-0.12784200000000001</c:v>
                </c:pt>
                <c:pt idx="27110">
                  <c:v>-0.13309199999999999</c:v>
                </c:pt>
                <c:pt idx="27111">
                  <c:v>-0.13792599999999999</c:v>
                </c:pt>
                <c:pt idx="27112">
                  <c:v>-0.14319599999999999</c:v>
                </c:pt>
                <c:pt idx="27113">
                  <c:v>-0.14817900000000001</c:v>
                </c:pt>
                <c:pt idx="27114">
                  <c:v>-0.15332100000000001</c:v>
                </c:pt>
                <c:pt idx="27115">
                  <c:v>-0.15842000000000001</c:v>
                </c:pt>
                <c:pt idx="27116">
                  <c:v>-0.16349900000000001</c:v>
                </c:pt>
                <c:pt idx="27117">
                  <c:v>-0.16852900000000001</c:v>
                </c:pt>
                <c:pt idx="27118">
                  <c:v>-0.17357600000000001</c:v>
                </c:pt>
                <c:pt idx="27119">
                  <c:v>-0.178787</c:v>
                </c:pt>
                <c:pt idx="27120">
                  <c:v>-0.18361</c:v>
                </c:pt>
                <c:pt idx="27121">
                  <c:v>-0.18876599999999999</c:v>
                </c:pt>
                <c:pt idx="27122">
                  <c:v>-0.19351399999999999</c:v>
                </c:pt>
                <c:pt idx="27123">
                  <c:v>-0.19863800000000001</c:v>
                </c:pt>
                <c:pt idx="27124">
                  <c:v>-0.20347399999999999</c:v>
                </c:pt>
                <c:pt idx="27125">
                  <c:v>-0.208539</c:v>
                </c:pt>
                <c:pt idx="27126">
                  <c:v>-0.21326300000000001</c:v>
                </c:pt>
                <c:pt idx="27127">
                  <c:v>-0.21815200000000001</c:v>
                </c:pt>
                <c:pt idx="27128">
                  <c:v>-0.22292500000000001</c:v>
                </c:pt>
                <c:pt idx="27129">
                  <c:v>-0.22783700000000001</c:v>
                </c:pt>
                <c:pt idx="27130">
                  <c:v>-0.232659</c:v>
                </c:pt>
                <c:pt idx="27131">
                  <c:v>-0.23714499999999999</c:v>
                </c:pt>
                <c:pt idx="27132">
                  <c:v>-0.24198600000000001</c:v>
                </c:pt>
                <c:pt idx="27133">
                  <c:v>-0.24654999999999999</c:v>
                </c:pt>
                <c:pt idx="27134">
                  <c:v>-0.25125700000000001</c:v>
                </c:pt>
                <c:pt idx="27135">
                  <c:v>-0.25587100000000002</c:v>
                </c:pt>
                <c:pt idx="27136">
                  <c:v>-0.26046200000000003</c:v>
                </c:pt>
                <c:pt idx="27137">
                  <c:v>-0.26494299999999998</c:v>
                </c:pt>
                <c:pt idx="27138">
                  <c:v>-0.26943499999999998</c:v>
                </c:pt>
                <c:pt idx="27139">
                  <c:v>-0.274032</c:v>
                </c:pt>
                <c:pt idx="27140">
                  <c:v>-0.27847300000000003</c:v>
                </c:pt>
                <c:pt idx="27141">
                  <c:v>-0.28294200000000003</c:v>
                </c:pt>
                <c:pt idx="27142">
                  <c:v>-0.28721099999999999</c:v>
                </c:pt>
                <c:pt idx="27143">
                  <c:v>-0.29164099999999998</c:v>
                </c:pt>
                <c:pt idx="27144">
                  <c:v>-0.29590499999999997</c:v>
                </c:pt>
                <c:pt idx="27145">
                  <c:v>-0.30024899999999999</c:v>
                </c:pt>
                <c:pt idx="27146">
                  <c:v>-0.30457800000000002</c:v>
                </c:pt>
                <c:pt idx="27147">
                  <c:v>-0.30862200000000001</c:v>
                </c:pt>
                <c:pt idx="27148">
                  <c:v>-0.31272299999999997</c:v>
                </c:pt>
                <c:pt idx="27149">
                  <c:v>-0.31682700000000003</c:v>
                </c:pt>
                <c:pt idx="27150">
                  <c:v>-0.320936</c:v>
                </c:pt>
                <c:pt idx="27151">
                  <c:v>-0.32497900000000002</c:v>
                </c:pt>
                <c:pt idx="27152">
                  <c:v>-0.32888499999999998</c:v>
                </c:pt>
                <c:pt idx="27153">
                  <c:v>-0.332841</c:v>
                </c:pt>
                <c:pt idx="27154">
                  <c:v>-0.33658199999999999</c:v>
                </c:pt>
                <c:pt idx="27155">
                  <c:v>-0.34035799999999999</c:v>
                </c:pt>
                <c:pt idx="27156">
                  <c:v>-0.34421600000000002</c:v>
                </c:pt>
                <c:pt idx="27157">
                  <c:v>-0.34810200000000002</c:v>
                </c:pt>
                <c:pt idx="27158">
                  <c:v>-0.35176099999999999</c:v>
                </c:pt>
                <c:pt idx="27159">
                  <c:v>-0.35520699999999999</c:v>
                </c:pt>
                <c:pt idx="27160">
                  <c:v>-0.35883799999999999</c:v>
                </c:pt>
                <c:pt idx="27161">
                  <c:v>-0.36230899999999999</c:v>
                </c:pt>
                <c:pt idx="27162">
                  <c:v>-0.36598799999999998</c:v>
                </c:pt>
                <c:pt idx="27163">
                  <c:v>-0.36950499999999997</c:v>
                </c:pt>
                <c:pt idx="27164">
                  <c:v>-0.37276900000000002</c:v>
                </c:pt>
                <c:pt idx="27165">
                  <c:v>-0.37626199999999999</c:v>
                </c:pt>
                <c:pt idx="27166">
                  <c:v>-0.379444</c:v>
                </c:pt>
                <c:pt idx="27167">
                  <c:v>-0.38292599999999999</c:v>
                </c:pt>
                <c:pt idx="27168">
                  <c:v>-0.38615500000000003</c:v>
                </c:pt>
                <c:pt idx="27169">
                  <c:v>-0.38925999999999999</c:v>
                </c:pt>
                <c:pt idx="27170">
                  <c:v>-0.39245600000000003</c:v>
                </c:pt>
                <c:pt idx="27171">
                  <c:v>-0.39532</c:v>
                </c:pt>
                <c:pt idx="27172">
                  <c:v>-0.39852900000000002</c:v>
                </c:pt>
                <c:pt idx="27173">
                  <c:v>-0.40140100000000001</c:v>
                </c:pt>
                <c:pt idx="27174">
                  <c:v>-0.40437400000000001</c:v>
                </c:pt>
                <c:pt idx="27175">
                  <c:v>-0.407198</c:v>
                </c:pt>
                <c:pt idx="27176">
                  <c:v>-0.41009600000000002</c:v>
                </c:pt>
                <c:pt idx="27177">
                  <c:v>-0.412939</c:v>
                </c:pt>
                <c:pt idx="27178">
                  <c:v>-0.41567300000000001</c:v>
                </c:pt>
                <c:pt idx="27179">
                  <c:v>-0.41842499999999999</c:v>
                </c:pt>
                <c:pt idx="27180">
                  <c:v>-0.42096099999999997</c:v>
                </c:pt>
                <c:pt idx="27181">
                  <c:v>-0.42363000000000001</c:v>
                </c:pt>
                <c:pt idx="27182">
                  <c:v>-0.42609399999999997</c:v>
                </c:pt>
                <c:pt idx="27183">
                  <c:v>-0.42862499999999998</c:v>
                </c:pt>
                <c:pt idx="27184">
                  <c:v>-0.431035</c:v>
                </c:pt>
                <c:pt idx="27185">
                  <c:v>-0.43332700000000002</c:v>
                </c:pt>
                <c:pt idx="27186">
                  <c:v>-0.43564999999999998</c:v>
                </c:pt>
                <c:pt idx="27187">
                  <c:v>-0.43792900000000001</c:v>
                </c:pt>
                <c:pt idx="27188">
                  <c:v>-0.440299</c:v>
                </c:pt>
                <c:pt idx="27189">
                  <c:v>-0.442467</c:v>
                </c:pt>
                <c:pt idx="27190">
                  <c:v>-0.44473699999999999</c:v>
                </c:pt>
                <c:pt idx="27191">
                  <c:v>-0.44667400000000002</c:v>
                </c:pt>
                <c:pt idx="27192">
                  <c:v>-0.44876100000000002</c:v>
                </c:pt>
                <c:pt idx="27193">
                  <c:v>-0.45082</c:v>
                </c:pt>
                <c:pt idx="27194">
                  <c:v>-0.45271</c:v>
                </c:pt>
                <c:pt idx="27195">
                  <c:v>-0.45463700000000001</c:v>
                </c:pt>
                <c:pt idx="27196">
                  <c:v>-0.45638099999999998</c:v>
                </c:pt>
                <c:pt idx="27197">
                  <c:v>-0.45815499999999998</c:v>
                </c:pt>
                <c:pt idx="27198">
                  <c:v>-0.45981100000000003</c:v>
                </c:pt>
                <c:pt idx="27199">
                  <c:v>-0.46142</c:v>
                </c:pt>
                <c:pt idx="27200">
                  <c:v>-0.46301700000000001</c:v>
                </c:pt>
                <c:pt idx="27201">
                  <c:v>-0.46454200000000001</c:v>
                </c:pt>
                <c:pt idx="27202">
                  <c:v>-0.46606399999999998</c:v>
                </c:pt>
                <c:pt idx="27203">
                  <c:v>-0.467478</c:v>
                </c:pt>
                <c:pt idx="27204">
                  <c:v>-0.46897699999999998</c:v>
                </c:pt>
                <c:pt idx="27205">
                  <c:v>-0.47040999999999999</c:v>
                </c:pt>
                <c:pt idx="27206">
                  <c:v>-0.47178500000000001</c:v>
                </c:pt>
                <c:pt idx="27207">
                  <c:v>-0.473084</c:v>
                </c:pt>
                <c:pt idx="27208">
                  <c:v>-0.47428700000000001</c:v>
                </c:pt>
                <c:pt idx="27209">
                  <c:v>-0.47560200000000002</c:v>
                </c:pt>
                <c:pt idx="27210">
                  <c:v>-0.47672100000000001</c:v>
                </c:pt>
                <c:pt idx="27211">
                  <c:v>-0.47788000000000003</c:v>
                </c:pt>
                <c:pt idx="27212">
                  <c:v>-0.478906</c:v>
                </c:pt>
                <c:pt idx="27213">
                  <c:v>-0.479883</c:v>
                </c:pt>
                <c:pt idx="27214">
                  <c:v>-0.48072100000000001</c:v>
                </c:pt>
                <c:pt idx="27215">
                  <c:v>-0.48169299999999998</c:v>
                </c:pt>
                <c:pt idx="27216">
                  <c:v>-0.482624</c:v>
                </c:pt>
                <c:pt idx="27217">
                  <c:v>-0.48346800000000001</c:v>
                </c:pt>
                <c:pt idx="27218">
                  <c:v>-0.48426799999999998</c:v>
                </c:pt>
                <c:pt idx="27219">
                  <c:v>-0.48484300000000002</c:v>
                </c:pt>
                <c:pt idx="27220">
                  <c:v>-0.48561199999999999</c:v>
                </c:pt>
                <c:pt idx="27221">
                  <c:v>-0.48650900000000002</c:v>
                </c:pt>
                <c:pt idx="27222">
                  <c:v>-0.48695699999999997</c:v>
                </c:pt>
                <c:pt idx="27223">
                  <c:v>-0.48777300000000001</c:v>
                </c:pt>
                <c:pt idx="27224">
                  <c:v>-0.48813400000000001</c:v>
                </c:pt>
                <c:pt idx="27225">
                  <c:v>-0.48873499999999998</c:v>
                </c:pt>
                <c:pt idx="27226">
                  <c:v>-0.48927999999999999</c:v>
                </c:pt>
                <c:pt idx="27227">
                  <c:v>-0.48979099999999998</c:v>
                </c:pt>
                <c:pt idx="27228">
                  <c:v>-0.49030000000000001</c:v>
                </c:pt>
                <c:pt idx="27229">
                  <c:v>-0.49082799999999999</c:v>
                </c:pt>
                <c:pt idx="27230">
                  <c:v>-0.49109900000000001</c:v>
                </c:pt>
                <c:pt idx="27231">
                  <c:v>-0.49152000000000001</c:v>
                </c:pt>
                <c:pt idx="27232">
                  <c:v>-0.49190200000000001</c:v>
                </c:pt>
                <c:pt idx="27233">
                  <c:v>-0.49229400000000001</c:v>
                </c:pt>
                <c:pt idx="27234">
                  <c:v>-0.49253799999999998</c:v>
                </c:pt>
                <c:pt idx="27235">
                  <c:v>-0.49267300000000003</c:v>
                </c:pt>
                <c:pt idx="27236">
                  <c:v>-0.49294399999999999</c:v>
                </c:pt>
                <c:pt idx="27237">
                  <c:v>-0.49309999999999998</c:v>
                </c:pt>
                <c:pt idx="27238">
                  <c:v>-0.493363</c:v>
                </c:pt>
                <c:pt idx="27239">
                  <c:v>-0.49342000000000003</c:v>
                </c:pt>
                <c:pt idx="27240">
                  <c:v>-0.493533</c:v>
                </c:pt>
                <c:pt idx="27241">
                  <c:v>-0.49366700000000002</c:v>
                </c:pt>
                <c:pt idx="27242">
                  <c:v>-0.493782</c:v>
                </c:pt>
                <c:pt idx="27243">
                  <c:v>-0.49395600000000001</c:v>
                </c:pt>
                <c:pt idx="27244">
                  <c:v>-0.49398700000000001</c:v>
                </c:pt>
                <c:pt idx="27245">
                  <c:v>-0.493973</c:v>
                </c:pt>
                <c:pt idx="27246">
                  <c:v>-0.49392999999999998</c:v>
                </c:pt>
                <c:pt idx="27247">
                  <c:v>-0.49405700000000002</c:v>
                </c:pt>
                <c:pt idx="27248">
                  <c:v>-0.49398900000000001</c:v>
                </c:pt>
                <c:pt idx="27249">
                  <c:v>-0.49406699999999998</c:v>
                </c:pt>
                <c:pt idx="27250">
                  <c:v>-0.49387799999999998</c:v>
                </c:pt>
                <c:pt idx="27251">
                  <c:v>-0.49373</c:v>
                </c:pt>
                <c:pt idx="27252">
                  <c:v>-0.493699</c:v>
                </c:pt>
                <c:pt idx="27253">
                  <c:v>-0.49350699999999997</c:v>
                </c:pt>
                <c:pt idx="27254">
                  <c:v>-0.49350500000000003</c:v>
                </c:pt>
                <c:pt idx="27255">
                  <c:v>-0.49340899999999999</c:v>
                </c:pt>
                <c:pt idx="27256">
                  <c:v>-0.49331399999999997</c:v>
                </c:pt>
                <c:pt idx="27257">
                  <c:v>-0.49329299999999998</c:v>
                </c:pt>
                <c:pt idx="27258">
                  <c:v>-0.49296299999999998</c:v>
                </c:pt>
                <c:pt idx="27259">
                  <c:v>-0.49288900000000002</c:v>
                </c:pt>
                <c:pt idx="27260">
                  <c:v>-0.49277300000000002</c:v>
                </c:pt>
                <c:pt idx="27261">
                  <c:v>-0.49264599999999997</c:v>
                </c:pt>
                <c:pt idx="27262">
                  <c:v>-0.49238300000000002</c:v>
                </c:pt>
                <c:pt idx="27263">
                  <c:v>-0.49223299999999998</c:v>
                </c:pt>
                <c:pt idx="27264">
                  <c:v>-0.49210700000000002</c:v>
                </c:pt>
                <c:pt idx="27265">
                  <c:v>-0.49190699999999998</c:v>
                </c:pt>
                <c:pt idx="27266">
                  <c:v>-0.49177100000000001</c:v>
                </c:pt>
                <c:pt idx="27267">
                  <c:v>-0.49150899999999997</c:v>
                </c:pt>
                <c:pt idx="27268">
                  <c:v>-0.49118099999999998</c:v>
                </c:pt>
                <c:pt idx="27269">
                  <c:v>-0.49090600000000001</c:v>
                </c:pt>
                <c:pt idx="27270">
                  <c:v>-0.49064600000000003</c:v>
                </c:pt>
                <c:pt idx="27271">
                  <c:v>-0.49049399999999999</c:v>
                </c:pt>
                <c:pt idx="27272">
                  <c:v>-0.490068</c:v>
                </c:pt>
                <c:pt idx="27273">
                  <c:v>-0.48987000000000003</c:v>
                </c:pt>
                <c:pt idx="27274">
                  <c:v>-0.48937599999999998</c:v>
                </c:pt>
                <c:pt idx="27275">
                  <c:v>-0.48925400000000002</c:v>
                </c:pt>
                <c:pt idx="27276">
                  <c:v>-0.488896</c:v>
                </c:pt>
                <c:pt idx="27277">
                  <c:v>-0.48856300000000003</c:v>
                </c:pt>
                <c:pt idx="27278">
                  <c:v>-0.48814800000000003</c:v>
                </c:pt>
                <c:pt idx="27279">
                  <c:v>-0.48789199999999999</c:v>
                </c:pt>
                <c:pt idx="27280">
                  <c:v>-0.48747800000000002</c:v>
                </c:pt>
                <c:pt idx="27281">
                  <c:v>-0.48707099999999998</c:v>
                </c:pt>
                <c:pt idx="27282">
                  <c:v>-0.48675600000000002</c:v>
                </c:pt>
                <c:pt idx="27283">
                  <c:v>-0.48642400000000002</c:v>
                </c:pt>
                <c:pt idx="27284">
                  <c:v>-0.485906</c:v>
                </c:pt>
                <c:pt idx="27285">
                  <c:v>-0.48547800000000002</c:v>
                </c:pt>
                <c:pt idx="27286">
                  <c:v>-0.48507400000000001</c:v>
                </c:pt>
                <c:pt idx="27287">
                  <c:v>-0.48447299999999999</c:v>
                </c:pt>
                <c:pt idx="27288">
                  <c:v>-0.48406399999999999</c:v>
                </c:pt>
                <c:pt idx="27289">
                  <c:v>-0.48362500000000003</c:v>
                </c:pt>
                <c:pt idx="27290">
                  <c:v>-0.48294199999999998</c:v>
                </c:pt>
                <c:pt idx="27291">
                  <c:v>-0.48243799999999998</c:v>
                </c:pt>
                <c:pt idx="27292">
                  <c:v>-0.48192499999999999</c:v>
                </c:pt>
                <c:pt idx="27293">
                  <c:v>-0.481352</c:v>
                </c:pt>
                <c:pt idx="27294">
                  <c:v>-0.48085099999999997</c:v>
                </c:pt>
                <c:pt idx="27295">
                  <c:v>-0.48032000000000002</c:v>
                </c:pt>
                <c:pt idx="27296">
                  <c:v>-0.479713</c:v>
                </c:pt>
                <c:pt idx="27297">
                  <c:v>-0.47904799999999997</c:v>
                </c:pt>
                <c:pt idx="27298">
                  <c:v>-0.47859200000000002</c:v>
                </c:pt>
                <c:pt idx="27299">
                  <c:v>-0.47777999999999998</c:v>
                </c:pt>
                <c:pt idx="27300">
                  <c:v>-0.47722500000000001</c:v>
                </c:pt>
                <c:pt idx="27301">
                  <c:v>-0.476358</c:v>
                </c:pt>
                <c:pt idx="27302">
                  <c:v>-0.47574699999999998</c:v>
                </c:pt>
                <c:pt idx="27303">
                  <c:v>-0.47512700000000002</c:v>
                </c:pt>
                <c:pt idx="27304">
                  <c:v>-0.47428300000000001</c:v>
                </c:pt>
                <c:pt idx="27305">
                  <c:v>-0.47349599999999997</c:v>
                </c:pt>
                <c:pt idx="27306">
                  <c:v>-0.47269600000000001</c:v>
                </c:pt>
                <c:pt idx="27307">
                  <c:v>-0.47200799999999998</c:v>
                </c:pt>
                <c:pt idx="27308">
                  <c:v>-0.471165</c:v>
                </c:pt>
                <c:pt idx="27309">
                  <c:v>-0.47044000000000002</c:v>
                </c:pt>
                <c:pt idx="27310">
                  <c:v>-0.469364</c:v>
                </c:pt>
                <c:pt idx="27311">
                  <c:v>-0.46845900000000001</c:v>
                </c:pt>
                <c:pt idx="27312">
                  <c:v>-0.46731699999999998</c:v>
                </c:pt>
                <c:pt idx="27313">
                  <c:v>-0.466609</c:v>
                </c:pt>
                <c:pt idx="27314">
                  <c:v>-0.46557799999999999</c:v>
                </c:pt>
                <c:pt idx="27315">
                  <c:v>-0.464588</c:v>
                </c:pt>
                <c:pt idx="27316">
                  <c:v>-0.46344800000000003</c:v>
                </c:pt>
                <c:pt idx="27317">
                  <c:v>-0.462343</c:v>
                </c:pt>
                <c:pt idx="27318">
                  <c:v>-0.461198</c:v>
                </c:pt>
                <c:pt idx="27319">
                  <c:v>-0.460123</c:v>
                </c:pt>
                <c:pt idx="27320">
                  <c:v>-0.45896199999999998</c:v>
                </c:pt>
                <c:pt idx="27321">
                  <c:v>-0.45771899999999999</c:v>
                </c:pt>
                <c:pt idx="27322">
                  <c:v>-0.45647700000000002</c:v>
                </c:pt>
                <c:pt idx="27323">
                  <c:v>-0.45547700000000002</c:v>
                </c:pt>
                <c:pt idx="27324">
                  <c:v>-0.45414599999999999</c:v>
                </c:pt>
                <c:pt idx="27325">
                  <c:v>-0.45305899999999999</c:v>
                </c:pt>
                <c:pt idx="27326">
                  <c:v>-0.45155899999999999</c:v>
                </c:pt>
                <c:pt idx="27327">
                  <c:v>-0.45036900000000002</c:v>
                </c:pt>
                <c:pt idx="27328">
                  <c:v>-0.44898199999999999</c:v>
                </c:pt>
                <c:pt idx="27329">
                  <c:v>-0.44763399999999998</c:v>
                </c:pt>
                <c:pt idx="27330">
                  <c:v>-0.44617000000000001</c:v>
                </c:pt>
                <c:pt idx="27331">
                  <c:v>-0.444739</c:v>
                </c:pt>
                <c:pt idx="27332">
                  <c:v>-0.44328200000000001</c:v>
                </c:pt>
                <c:pt idx="27333">
                  <c:v>-0.44169000000000003</c:v>
                </c:pt>
                <c:pt idx="27334">
                  <c:v>-0.44031900000000002</c:v>
                </c:pt>
                <c:pt idx="27335">
                  <c:v>-0.43857400000000002</c:v>
                </c:pt>
                <c:pt idx="27336">
                  <c:v>-0.43718200000000002</c:v>
                </c:pt>
                <c:pt idx="27337">
                  <c:v>-0.43540200000000001</c:v>
                </c:pt>
                <c:pt idx="27338">
                  <c:v>-0.433674</c:v>
                </c:pt>
                <c:pt idx="27339">
                  <c:v>-0.43193900000000002</c:v>
                </c:pt>
                <c:pt idx="27340">
                  <c:v>-0.43013800000000002</c:v>
                </c:pt>
                <c:pt idx="27341">
                  <c:v>-0.42829400000000001</c:v>
                </c:pt>
                <c:pt idx="27342">
                  <c:v>-0.426342</c:v>
                </c:pt>
                <c:pt idx="27343">
                  <c:v>-0.42435099999999998</c:v>
                </c:pt>
                <c:pt idx="27344">
                  <c:v>-0.422431</c:v>
                </c:pt>
                <c:pt idx="27345">
                  <c:v>-0.42042099999999999</c:v>
                </c:pt>
                <c:pt idx="27346">
                  <c:v>-0.41837600000000003</c:v>
                </c:pt>
                <c:pt idx="27347">
                  <c:v>-0.41626000000000002</c:v>
                </c:pt>
                <c:pt idx="27348">
                  <c:v>-0.41410799999999998</c:v>
                </c:pt>
                <c:pt idx="27349">
                  <c:v>-0.41196899999999997</c:v>
                </c:pt>
                <c:pt idx="27350">
                  <c:v>-0.409715</c:v>
                </c:pt>
                <c:pt idx="27351">
                  <c:v>-0.40743800000000002</c:v>
                </c:pt>
                <c:pt idx="27352">
                  <c:v>-0.40508899999999998</c:v>
                </c:pt>
                <c:pt idx="27353">
                  <c:v>-0.40274100000000002</c:v>
                </c:pt>
                <c:pt idx="27354">
                  <c:v>-0.40024399999999999</c:v>
                </c:pt>
                <c:pt idx="27355">
                  <c:v>-0.39788899999999999</c:v>
                </c:pt>
                <c:pt idx="27356">
                  <c:v>-0.39527899999999999</c:v>
                </c:pt>
                <c:pt idx="27357">
                  <c:v>-0.39269999999999999</c:v>
                </c:pt>
                <c:pt idx="27358">
                  <c:v>-0.39016499999999998</c:v>
                </c:pt>
                <c:pt idx="27359">
                  <c:v>-0.38736900000000002</c:v>
                </c:pt>
                <c:pt idx="27360">
                  <c:v>-0.384662</c:v>
                </c:pt>
                <c:pt idx="27361">
                  <c:v>-0.38180900000000001</c:v>
                </c:pt>
                <c:pt idx="27362">
                  <c:v>-0.379052</c:v>
                </c:pt>
                <c:pt idx="27363">
                  <c:v>-0.376197</c:v>
                </c:pt>
                <c:pt idx="27364">
                  <c:v>-0.37314799999999998</c:v>
                </c:pt>
                <c:pt idx="27365">
                  <c:v>-0.37016399999999999</c:v>
                </c:pt>
                <c:pt idx="27366">
                  <c:v>-0.36717499999999997</c:v>
                </c:pt>
                <c:pt idx="27367">
                  <c:v>-0.36411300000000002</c:v>
                </c:pt>
                <c:pt idx="27368">
                  <c:v>-0.36100399999999999</c:v>
                </c:pt>
                <c:pt idx="27369">
                  <c:v>-0.35769099999999998</c:v>
                </c:pt>
                <c:pt idx="27370">
                  <c:v>-0.35431499999999999</c:v>
                </c:pt>
                <c:pt idx="27371">
                  <c:v>-0.351078</c:v>
                </c:pt>
                <c:pt idx="27372">
                  <c:v>-0.34764099999999998</c:v>
                </c:pt>
                <c:pt idx="27373">
                  <c:v>-0.34417999999999999</c:v>
                </c:pt>
                <c:pt idx="27374">
                  <c:v>-0.34066999999999997</c:v>
                </c:pt>
                <c:pt idx="27375">
                  <c:v>-0.33721899999999999</c:v>
                </c:pt>
                <c:pt idx="27376">
                  <c:v>-0.33352300000000001</c:v>
                </c:pt>
                <c:pt idx="27377">
                  <c:v>-0.32990700000000001</c:v>
                </c:pt>
                <c:pt idx="27378">
                  <c:v>-0.32625700000000002</c:v>
                </c:pt>
                <c:pt idx="27379">
                  <c:v>-0.32261699999999999</c:v>
                </c:pt>
                <c:pt idx="27380">
                  <c:v>-0.31878200000000001</c:v>
                </c:pt>
                <c:pt idx="27381">
                  <c:v>-0.31487700000000002</c:v>
                </c:pt>
                <c:pt idx="27382">
                  <c:v>-0.31091800000000003</c:v>
                </c:pt>
                <c:pt idx="27383">
                  <c:v>-0.307029</c:v>
                </c:pt>
                <c:pt idx="27384">
                  <c:v>-0.303091</c:v>
                </c:pt>
                <c:pt idx="27385">
                  <c:v>-0.29891499999999999</c:v>
                </c:pt>
                <c:pt idx="27386">
                  <c:v>-0.29480699999999999</c:v>
                </c:pt>
                <c:pt idx="27387">
                  <c:v>-0.29046</c:v>
                </c:pt>
                <c:pt idx="27388">
                  <c:v>-0.28635500000000003</c:v>
                </c:pt>
                <c:pt idx="27389">
                  <c:v>-0.282086</c:v>
                </c:pt>
                <c:pt idx="27390">
                  <c:v>-0.27766800000000003</c:v>
                </c:pt>
                <c:pt idx="27391">
                  <c:v>-0.273289</c:v>
                </c:pt>
                <c:pt idx="27392">
                  <c:v>-0.26874999999999999</c:v>
                </c:pt>
                <c:pt idx="27393">
                  <c:v>-0.26438699999999998</c:v>
                </c:pt>
                <c:pt idx="27394">
                  <c:v>-0.25986100000000001</c:v>
                </c:pt>
                <c:pt idx="27395">
                  <c:v>-0.25534800000000002</c:v>
                </c:pt>
                <c:pt idx="27396">
                  <c:v>-0.25070100000000001</c:v>
                </c:pt>
                <c:pt idx="27397">
                  <c:v>-0.246001</c:v>
                </c:pt>
                <c:pt idx="27398">
                  <c:v>-0.24151500000000001</c:v>
                </c:pt>
                <c:pt idx="27399">
                  <c:v>-0.236793</c:v>
                </c:pt>
                <c:pt idx="27400">
                  <c:v>-0.23222200000000001</c:v>
                </c:pt>
                <c:pt idx="27401">
                  <c:v>-0.22745499999999999</c:v>
                </c:pt>
                <c:pt idx="27402">
                  <c:v>-0.22264600000000001</c:v>
                </c:pt>
                <c:pt idx="27403">
                  <c:v>-0.21790200000000001</c:v>
                </c:pt>
                <c:pt idx="27404">
                  <c:v>-0.21302699999999999</c:v>
                </c:pt>
                <c:pt idx="27405">
                  <c:v>-0.208066</c:v>
                </c:pt>
                <c:pt idx="27406">
                  <c:v>-0.20327999999999999</c:v>
                </c:pt>
                <c:pt idx="27407">
                  <c:v>-0.19825300000000001</c:v>
                </c:pt>
                <c:pt idx="27408">
                  <c:v>-0.193331</c:v>
                </c:pt>
                <c:pt idx="27409">
                  <c:v>-0.188559</c:v>
                </c:pt>
                <c:pt idx="27410">
                  <c:v>-0.18357299999999999</c:v>
                </c:pt>
                <c:pt idx="27411">
                  <c:v>-0.17846899999999999</c:v>
                </c:pt>
                <c:pt idx="27412">
                  <c:v>-0.17347499999999999</c:v>
                </c:pt>
                <c:pt idx="27413">
                  <c:v>-0.16861499999999999</c:v>
                </c:pt>
                <c:pt idx="27414">
                  <c:v>-0.16329399999999999</c:v>
                </c:pt>
                <c:pt idx="27415">
                  <c:v>-0.15851499999999999</c:v>
                </c:pt>
                <c:pt idx="27416">
                  <c:v>-0.153389</c:v>
                </c:pt>
                <c:pt idx="27417">
                  <c:v>-0.14804400000000001</c:v>
                </c:pt>
                <c:pt idx="27418">
                  <c:v>-0.14295099999999999</c:v>
                </c:pt>
                <c:pt idx="27419">
                  <c:v>-0.13785800000000001</c:v>
                </c:pt>
                <c:pt idx="27420">
                  <c:v>-0.132576</c:v>
                </c:pt>
                <c:pt idx="27421">
                  <c:v>-0.12729299999999999</c:v>
                </c:pt>
                <c:pt idx="27422">
                  <c:v>-0.122353</c:v>
                </c:pt>
                <c:pt idx="27423">
                  <c:v>-0.116964</c:v>
                </c:pt>
                <c:pt idx="27424">
                  <c:v>-0.111874</c:v>
                </c:pt>
                <c:pt idx="27425">
                  <c:v>-0.106848</c:v>
                </c:pt>
                <c:pt idx="27426">
                  <c:v>-0.101511</c:v>
                </c:pt>
                <c:pt idx="27427">
                  <c:v>-9.6407000000000007E-2</c:v>
                </c:pt>
                <c:pt idx="27428">
                  <c:v>-9.1217400000000004E-2</c:v>
                </c:pt>
                <c:pt idx="27429">
                  <c:v>-8.6166699999999999E-2</c:v>
                </c:pt>
                <c:pt idx="27430">
                  <c:v>-8.0981800000000007E-2</c:v>
                </c:pt>
                <c:pt idx="27431">
                  <c:v>-7.5936400000000001E-2</c:v>
                </c:pt>
                <c:pt idx="27432">
                  <c:v>-7.0775099999999994E-2</c:v>
                </c:pt>
                <c:pt idx="27433">
                  <c:v>-6.5810999999999995E-2</c:v>
                </c:pt>
                <c:pt idx="27434">
                  <c:v>-6.0623499999999997E-2</c:v>
                </c:pt>
                <c:pt idx="27435">
                  <c:v>-5.56503E-2</c:v>
                </c:pt>
                <c:pt idx="27436">
                  <c:v>-5.0706500000000002E-2</c:v>
                </c:pt>
                <c:pt idx="27437">
                  <c:v>-4.5578899999999999E-2</c:v>
                </c:pt>
                <c:pt idx="27438">
                  <c:v>-4.0791800000000003E-2</c:v>
                </c:pt>
                <c:pt idx="27439">
                  <c:v>-3.5649E-2</c:v>
                </c:pt>
                <c:pt idx="27440">
                  <c:v>-3.0849399999999999E-2</c:v>
                </c:pt>
                <c:pt idx="27441">
                  <c:v>-2.5805100000000001E-2</c:v>
                </c:pt>
                <c:pt idx="27442">
                  <c:v>-2.1072199999999999E-2</c:v>
                </c:pt>
                <c:pt idx="27443">
                  <c:v>-1.60287E-2</c:v>
                </c:pt>
                <c:pt idx="27444">
                  <c:v>-1.1090300000000001E-2</c:v>
                </c:pt>
                <c:pt idx="27445">
                  <c:v>-6.4013100000000003E-3</c:v>
                </c:pt>
                <c:pt idx="27446">
                  <c:v>-1.50044E-3</c:v>
                </c:pt>
                <c:pt idx="27447">
                  <c:v>3.28773E-3</c:v>
                </c:pt>
                <c:pt idx="27448">
                  <c:v>8.2340599999999996E-3</c:v>
                </c:pt>
                <c:pt idx="27449">
                  <c:v>1.2826000000000001E-2</c:v>
                </c:pt>
                <c:pt idx="27450">
                  <c:v>1.7602699999999999E-2</c:v>
                </c:pt>
                <c:pt idx="27451">
                  <c:v>2.2278300000000001E-2</c:v>
                </c:pt>
                <c:pt idx="27452">
                  <c:v>2.6877000000000002E-2</c:v>
                </c:pt>
                <c:pt idx="27453">
                  <c:v>3.1631100000000002E-2</c:v>
                </c:pt>
                <c:pt idx="27454">
                  <c:v>3.6068099999999999E-2</c:v>
                </c:pt>
                <c:pt idx="27455">
                  <c:v>4.0698499999999999E-2</c:v>
                </c:pt>
                <c:pt idx="27456">
                  <c:v>4.5143799999999998E-2</c:v>
                </c:pt>
                <c:pt idx="27457">
                  <c:v>4.9755899999999999E-2</c:v>
                </c:pt>
                <c:pt idx="27458">
                  <c:v>5.4117699999999998E-2</c:v>
                </c:pt>
                <c:pt idx="27459">
                  <c:v>5.8629199999999999E-2</c:v>
                </c:pt>
                <c:pt idx="27460">
                  <c:v>6.3081600000000002E-2</c:v>
                </c:pt>
                <c:pt idx="27461">
                  <c:v>6.7348400000000003E-2</c:v>
                </c:pt>
                <c:pt idx="27462">
                  <c:v>7.1587899999999996E-2</c:v>
                </c:pt>
                <c:pt idx="27463">
                  <c:v>7.5705900000000007E-2</c:v>
                </c:pt>
                <c:pt idx="27464">
                  <c:v>8.0037200000000003E-2</c:v>
                </c:pt>
                <c:pt idx="27465">
                  <c:v>8.3896299999999993E-2</c:v>
                </c:pt>
                <c:pt idx="27466">
                  <c:v>8.8189900000000002E-2</c:v>
                </c:pt>
                <c:pt idx="27467">
                  <c:v>9.2127399999999998E-2</c:v>
                </c:pt>
                <c:pt idx="27468">
                  <c:v>9.6226000000000006E-2</c:v>
                </c:pt>
                <c:pt idx="27469">
                  <c:v>0.10022499999999999</c:v>
                </c:pt>
                <c:pt idx="27470">
                  <c:v>0.10408100000000001</c:v>
                </c:pt>
                <c:pt idx="27471">
                  <c:v>0.108045</c:v>
                </c:pt>
                <c:pt idx="27472">
                  <c:v>0.111913</c:v>
                </c:pt>
                <c:pt idx="27473">
                  <c:v>0.115935</c:v>
                </c:pt>
                <c:pt idx="27474">
                  <c:v>0.119673</c:v>
                </c:pt>
                <c:pt idx="27475">
                  <c:v>0.123554</c:v>
                </c:pt>
                <c:pt idx="27476">
                  <c:v>0.12729199999999999</c:v>
                </c:pt>
                <c:pt idx="27477">
                  <c:v>0.13120599999999999</c:v>
                </c:pt>
                <c:pt idx="27478">
                  <c:v>0.134936</c:v>
                </c:pt>
                <c:pt idx="27479">
                  <c:v>0.13870099999999999</c:v>
                </c:pt>
                <c:pt idx="27480">
                  <c:v>0.14261799999999999</c:v>
                </c:pt>
                <c:pt idx="27481">
                  <c:v>0.145955</c:v>
                </c:pt>
                <c:pt idx="27482">
                  <c:v>0.14993100000000001</c:v>
                </c:pt>
                <c:pt idx="27483">
                  <c:v>0.153368</c:v>
                </c:pt>
                <c:pt idx="27484">
                  <c:v>0.15689900000000001</c:v>
                </c:pt>
                <c:pt idx="27485">
                  <c:v>0.16037499999999999</c:v>
                </c:pt>
                <c:pt idx="27486">
                  <c:v>0.16389799999999999</c:v>
                </c:pt>
                <c:pt idx="27487">
                  <c:v>0.16736300000000001</c:v>
                </c:pt>
                <c:pt idx="27488">
                  <c:v>0.17080999999999999</c:v>
                </c:pt>
                <c:pt idx="27489">
                  <c:v>0.17439299999999999</c:v>
                </c:pt>
                <c:pt idx="27490">
                  <c:v>0.17769799999999999</c:v>
                </c:pt>
                <c:pt idx="27491">
                  <c:v>0.18121799999999999</c:v>
                </c:pt>
                <c:pt idx="27492">
                  <c:v>0.184282</c:v>
                </c:pt>
                <c:pt idx="27493">
                  <c:v>0.18790100000000001</c:v>
                </c:pt>
                <c:pt idx="27494">
                  <c:v>0.19106000000000001</c:v>
                </c:pt>
                <c:pt idx="27495">
                  <c:v>0.19437699999999999</c:v>
                </c:pt>
                <c:pt idx="27496">
                  <c:v>0.19772600000000001</c:v>
                </c:pt>
                <c:pt idx="27497">
                  <c:v>0.200764</c:v>
                </c:pt>
                <c:pt idx="27498">
                  <c:v>0.20420099999999999</c:v>
                </c:pt>
                <c:pt idx="27499">
                  <c:v>0.20730999999999999</c:v>
                </c:pt>
                <c:pt idx="27500">
                  <c:v>0.21057999999999999</c:v>
                </c:pt>
                <c:pt idx="27501">
                  <c:v>0.21388599999999999</c:v>
                </c:pt>
                <c:pt idx="27502">
                  <c:v>0.21699399999999999</c:v>
                </c:pt>
                <c:pt idx="27503">
                  <c:v>0.22039400000000001</c:v>
                </c:pt>
                <c:pt idx="27504">
                  <c:v>0.22346199999999999</c:v>
                </c:pt>
                <c:pt idx="27505">
                  <c:v>0.22686999999999999</c:v>
                </c:pt>
                <c:pt idx="27506">
                  <c:v>0.22990099999999999</c:v>
                </c:pt>
                <c:pt idx="27507">
                  <c:v>0.233235</c:v>
                </c:pt>
                <c:pt idx="27508">
                  <c:v>0.23633299999999999</c:v>
                </c:pt>
                <c:pt idx="27509">
                  <c:v>0.23969299999999999</c:v>
                </c:pt>
                <c:pt idx="27510">
                  <c:v>0.24273600000000001</c:v>
                </c:pt>
                <c:pt idx="27511">
                  <c:v>0.24595</c:v>
                </c:pt>
                <c:pt idx="27512">
                  <c:v>0.24912300000000001</c:v>
                </c:pt>
                <c:pt idx="27513">
                  <c:v>0.25225199999999998</c:v>
                </c:pt>
                <c:pt idx="27514">
                  <c:v>0.25554300000000002</c:v>
                </c:pt>
                <c:pt idx="27515">
                  <c:v>0.258768</c:v>
                </c:pt>
                <c:pt idx="27516">
                  <c:v>0.26198199999999999</c:v>
                </c:pt>
                <c:pt idx="27517">
                  <c:v>0.26521400000000001</c:v>
                </c:pt>
                <c:pt idx="27518">
                  <c:v>0.26841399999999999</c:v>
                </c:pt>
                <c:pt idx="27519">
                  <c:v>0.27166200000000001</c:v>
                </c:pt>
                <c:pt idx="27520">
                  <c:v>0.27496300000000001</c:v>
                </c:pt>
                <c:pt idx="27521">
                  <c:v>0.27816600000000002</c:v>
                </c:pt>
                <c:pt idx="27522">
                  <c:v>0.28153099999999998</c:v>
                </c:pt>
                <c:pt idx="27523">
                  <c:v>0.28476499999999999</c:v>
                </c:pt>
                <c:pt idx="27524">
                  <c:v>0.28786899999999999</c:v>
                </c:pt>
                <c:pt idx="27525">
                  <c:v>0.29130800000000001</c:v>
                </c:pt>
                <c:pt idx="27526">
                  <c:v>0.29449599999999998</c:v>
                </c:pt>
                <c:pt idx="27527">
                  <c:v>0.29766799999999999</c:v>
                </c:pt>
                <c:pt idx="27528">
                  <c:v>0.30098799999999998</c:v>
                </c:pt>
                <c:pt idx="27529">
                  <c:v>0.30426700000000001</c:v>
                </c:pt>
                <c:pt idx="27530">
                  <c:v>0.30777300000000002</c:v>
                </c:pt>
                <c:pt idx="27531">
                  <c:v>0.31080000000000002</c:v>
                </c:pt>
                <c:pt idx="27532">
                  <c:v>0.31435299999999999</c:v>
                </c:pt>
                <c:pt idx="27533">
                  <c:v>0.31747599999999998</c:v>
                </c:pt>
                <c:pt idx="27534">
                  <c:v>0.32113700000000001</c:v>
                </c:pt>
                <c:pt idx="27535">
                  <c:v>0.32449099999999997</c:v>
                </c:pt>
                <c:pt idx="27536">
                  <c:v>0.32798500000000003</c:v>
                </c:pt>
                <c:pt idx="27537">
                  <c:v>0.33140199999999997</c:v>
                </c:pt>
                <c:pt idx="27538">
                  <c:v>0.33484199999999997</c:v>
                </c:pt>
                <c:pt idx="27539">
                  <c:v>0.33840799999999999</c:v>
                </c:pt>
                <c:pt idx="27540">
                  <c:v>0.34160499999999999</c:v>
                </c:pt>
                <c:pt idx="27541">
                  <c:v>0.34534900000000002</c:v>
                </c:pt>
                <c:pt idx="27542">
                  <c:v>0.34870400000000001</c:v>
                </c:pt>
                <c:pt idx="27543">
                  <c:v>0.35228900000000002</c:v>
                </c:pt>
                <c:pt idx="27544">
                  <c:v>0.35586200000000001</c:v>
                </c:pt>
                <c:pt idx="27545">
                  <c:v>0.35936499999999999</c:v>
                </c:pt>
                <c:pt idx="27546">
                  <c:v>0.362987</c:v>
                </c:pt>
                <c:pt idx="27547">
                  <c:v>0.366643</c:v>
                </c:pt>
                <c:pt idx="27548">
                  <c:v>0.37030200000000002</c:v>
                </c:pt>
                <c:pt idx="27549">
                  <c:v>0.37374600000000002</c:v>
                </c:pt>
                <c:pt idx="27550">
                  <c:v>0.37762200000000001</c:v>
                </c:pt>
                <c:pt idx="27551">
                  <c:v>0.381054</c:v>
                </c:pt>
                <c:pt idx="27552">
                  <c:v>0.38485399999999997</c:v>
                </c:pt>
                <c:pt idx="27553">
                  <c:v>0.38828699999999999</c:v>
                </c:pt>
                <c:pt idx="27554">
                  <c:v>0.39226299999999997</c:v>
                </c:pt>
                <c:pt idx="27555">
                  <c:v>0.39593800000000001</c:v>
                </c:pt>
                <c:pt idx="27556">
                  <c:v>0.39951799999999998</c:v>
                </c:pt>
                <c:pt idx="27557">
                  <c:v>0.403588</c:v>
                </c:pt>
                <c:pt idx="27558">
                  <c:v>0.407248</c:v>
                </c:pt>
                <c:pt idx="27559">
                  <c:v>0.41108699999999998</c:v>
                </c:pt>
                <c:pt idx="27560">
                  <c:v>0.41476099999999999</c:v>
                </c:pt>
                <c:pt idx="27561">
                  <c:v>0.41894999999999999</c:v>
                </c:pt>
                <c:pt idx="27562">
                  <c:v>0.42281099999999999</c:v>
                </c:pt>
                <c:pt idx="27563">
                  <c:v>0.42657400000000001</c:v>
                </c:pt>
                <c:pt idx="27564">
                  <c:v>0.43047999999999997</c:v>
                </c:pt>
                <c:pt idx="27565">
                  <c:v>0.43426799999999999</c:v>
                </c:pt>
                <c:pt idx="27566">
                  <c:v>0.43840600000000002</c:v>
                </c:pt>
                <c:pt idx="27567">
                  <c:v>0.44205699999999998</c:v>
                </c:pt>
                <c:pt idx="27568">
                  <c:v>0.446133</c:v>
                </c:pt>
                <c:pt idx="27569">
                  <c:v>0.45007000000000003</c:v>
                </c:pt>
                <c:pt idx="27570">
                  <c:v>0.45406400000000002</c:v>
                </c:pt>
                <c:pt idx="27571">
                  <c:v>0.45807100000000001</c:v>
                </c:pt>
                <c:pt idx="27572">
                  <c:v>0.46196300000000001</c:v>
                </c:pt>
                <c:pt idx="27573">
                  <c:v>0.46607999999999999</c:v>
                </c:pt>
                <c:pt idx="27574">
                  <c:v>0.46992400000000001</c:v>
                </c:pt>
                <c:pt idx="27575">
                  <c:v>0.47395900000000002</c:v>
                </c:pt>
                <c:pt idx="27576">
                  <c:v>0.47786899999999999</c:v>
                </c:pt>
                <c:pt idx="27577">
                  <c:v>0.48203299999999999</c:v>
                </c:pt>
                <c:pt idx="27578">
                  <c:v>0.48577300000000001</c:v>
                </c:pt>
                <c:pt idx="27579">
                  <c:v>0.48996499999999998</c:v>
                </c:pt>
                <c:pt idx="27580">
                  <c:v>0.49374699999999999</c:v>
                </c:pt>
                <c:pt idx="27581">
                  <c:v>0.49781199999999998</c:v>
                </c:pt>
                <c:pt idx="27582">
                  <c:v>0.50156800000000001</c:v>
                </c:pt>
                <c:pt idx="27583">
                  <c:v>0.50568500000000005</c:v>
                </c:pt>
                <c:pt idx="27584">
                  <c:v>0.50954600000000005</c:v>
                </c:pt>
                <c:pt idx="27585">
                  <c:v>0.51313399999999998</c:v>
                </c:pt>
                <c:pt idx="27586">
                  <c:v>0.51739000000000002</c:v>
                </c:pt>
                <c:pt idx="27587">
                  <c:v>0.52110199999999995</c:v>
                </c:pt>
                <c:pt idx="27588">
                  <c:v>0.52504700000000004</c:v>
                </c:pt>
                <c:pt idx="27589">
                  <c:v>0.528922</c:v>
                </c:pt>
                <c:pt idx="27590">
                  <c:v>0.53261800000000004</c:v>
                </c:pt>
                <c:pt idx="27591">
                  <c:v>0.53660099999999999</c:v>
                </c:pt>
                <c:pt idx="27592">
                  <c:v>0.54021399999999997</c:v>
                </c:pt>
                <c:pt idx="27593">
                  <c:v>0.544126</c:v>
                </c:pt>
                <c:pt idx="27594">
                  <c:v>0.54774199999999995</c:v>
                </c:pt>
                <c:pt idx="27595">
                  <c:v>0.551288</c:v>
                </c:pt>
                <c:pt idx="27596">
                  <c:v>0.55500499999999997</c:v>
                </c:pt>
                <c:pt idx="27597">
                  <c:v>0.55859300000000001</c:v>
                </c:pt>
                <c:pt idx="27598">
                  <c:v>0.56230199999999997</c:v>
                </c:pt>
                <c:pt idx="27599">
                  <c:v>0.56567000000000001</c:v>
                </c:pt>
                <c:pt idx="27600">
                  <c:v>0.56914699999999996</c:v>
                </c:pt>
                <c:pt idx="27601">
                  <c:v>0.57248100000000002</c:v>
                </c:pt>
                <c:pt idx="27602">
                  <c:v>0.57582900000000004</c:v>
                </c:pt>
                <c:pt idx="27603">
                  <c:v>0.57904900000000004</c:v>
                </c:pt>
                <c:pt idx="27604">
                  <c:v>0.58226699999999998</c:v>
                </c:pt>
                <c:pt idx="27605">
                  <c:v>0.58536900000000003</c:v>
                </c:pt>
                <c:pt idx="27606">
                  <c:v>0.58849499999999999</c:v>
                </c:pt>
                <c:pt idx="27607">
                  <c:v>0.591279</c:v>
                </c:pt>
                <c:pt idx="27608">
                  <c:v>0.59437399999999996</c:v>
                </c:pt>
                <c:pt idx="27609">
                  <c:v>0.59733700000000001</c:v>
                </c:pt>
                <c:pt idx="27610">
                  <c:v>0.599916</c:v>
                </c:pt>
                <c:pt idx="27611">
                  <c:v>0.60295399999999999</c:v>
                </c:pt>
                <c:pt idx="27612">
                  <c:v>0.60547499999999999</c:v>
                </c:pt>
                <c:pt idx="27613">
                  <c:v>0.60806199999999999</c:v>
                </c:pt>
                <c:pt idx="27614">
                  <c:v>0.61049299999999995</c:v>
                </c:pt>
                <c:pt idx="27615">
                  <c:v>0.61284700000000003</c:v>
                </c:pt>
                <c:pt idx="27616">
                  <c:v>0.61521700000000001</c:v>
                </c:pt>
                <c:pt idx="27617">
                  <c:v>0.61724999999999997</c:v>
                </c:pt>
                <c:pt idx="27618">
                  <c:v>0.61932699999999996</c:v>
                </c:pt>
                <c:pt idx="27619">
                  <c:v>0.62155899999999997</c:v>
                </c:pt>
                <c:pt idx="27620">
                  <c:v>0.623552</c:v>
                </c:pt>
                <c:pt idx="27621">
                  <c:v>0.62519400000000003</c:v>
                </c:pt>
                <c:pt idx="27622">
                  <c:v>0.62685199999999996</c:v>
                </c:pt>
                <c:pt idx="27623">
                  <c:v>0.62864500000000001</c:v>
                </c:pt>
                <c:pt idx="27624">
                  <c:v>0.629992</c:v>
                </c:pt>
                <c:pt idx="27625">
                  <c:v>0.63158599999999998</c:v>
                </c:pt>
                <c:pt idx="27626">
                  <c:v>0.63267700000000004</c:v>
                </c:pt>
                <c:pt idx="27627">
                  <c:v>0.63402400000000003</c:v>
                </c:pt>
                <c:pt idx="27628">
                  <c:v>0.63506899999999999</c:v>
                </c:pt>
                <c:pt idx="27629">
                  <c:v>0.63605999999999996</c:v>
                </c:pt>
                <c:pt idx="27630">
                  <c:v>0.63695299999999999</c:v>
                </c:pt>
                <c:pt idx="27631">
                  <c:v>0.63773899999999994</c:v>
                </c:pt>
                <c:pt idx="27632">
                  <c:v>0.63860899999999998</c:v>
                </c:pt>
                <c:pt idx="27633">
                  <c:v>0.63898200000000005</c:v>
                </c:pt>
                <c:pt idx="27634">
                  <c:v>0.639571</c:v>
                </c:pt>
                <c:pt idx="27635">
                  <c:v>0.63988500000000004</c:v>
                </c:pt>
                <c:pt idx="27636">
                  <c:v>0.64023699999999995</c:v>
                </c:pt>
                <c:pt idx="27637">
                  <c:v>0.64026700000000003</c:v>
                </c:pt>
                <c:pt idx="27638">
                  <c:v>0.640293</c:v>
                </c:pt>
                <c:pt idx="27639">
                  <c:v>0.64014800000000005</c:v>
                </c:pt>
                <c:pt idx="27640">
                  <c:v>0.63997999999999999</c:v>
                </c:pt>
                <c:pt idx="27641">
                  <c:v>0.63953599999999999</c:v>
                </c:pt>
                <c:pt idx="27642">
                  <c:v>0.63905800000000001</c:v>
                </c:pt>
                <c:pt idx="27643">
                  <c:v>0.63862699999999994</c:v>
                </c:pt>
                <c:pt idx="27644">
                  <c:v>0.63771999999999995</c:v>
                </c:pt>
                <c:pt idx="27645">
                  <c:v>0.63691900000000001</c:v>
                </c:pt>
                <c:pt idx="27646">
                  <c:v>0.63600299999999999</c:v>
                </c:pt>
                <c:pt idx="27647">
                  <c:v>0.63499000000000005</c:v>
                </c:pt>
                <c:pt idx="27648">
                  <c:v>0.63375000000000004</c:v>
                </c:pt>
                <c:pt idx="27649">
                  <c:v>0.63247100000000001</c:v>
                </c:pt>
                <c:pt idx="27650">
                  <c:v>0.63114899999999996</c:v>
                </c:pt>
                <c:pt idx="27651">
                  <c:v>0.62950700000000004</c:v>
                </c:pt>
                <c:pt idx="27652">
                  <c:v>0.62812599999999996</c:v>
                </c:pt>
                <c:pt idx="27653">
                  <c:v>0.62620299999999995</c:v>
                </c:pt>
                <c:pt idx="27654">
                  <c:v>0.62453400000000003</c:v>
                </c:pt>
                <c:pt idx="27655">
                  <c:v>0.62255400000000005</c:v>
                </c:pt>
                <c:pt idx="27656">
                  <c:v>0.62058199999999997</c:v>
                </c:pt>
                <c:pt idx="27657">
                  <c:v>0.61840799999999996</c:v>
                </c:pt>
                <c:pt idx="27658">
                  <c:v>0.61604999999999999</c:v>
                </c:pt>
                <c:pt idx="27659">
                  <c:v>0.61377499999999996</c:v>
                </c:pt>
                <c:pt idx="27660">
                  <c:v>0.61116999999999999</c:v>
                </c:pt>
                <c:pt idx="27661">
                  <c:v>0.608599</c:v>
                </c:pt>
                <c:pt idx="27662">
                  <c:v>0.60589199999999999</c:v>
                </c:pt>
                <c:pt idx="27663">
                  <c:v>0.60301300000000002</c:v>
                </c:pt>
                <c:pt idx="27664">
                  <c:v>0.60000600000000004</c:v>
                </c:pt>
                <c:pt idx="27665">
                  <c:v>0.59707699999999997</c:v>
                </c:pt>
                <c:pt idx="27666">
                  <c:v>0.59391700000000003</c:v>
                </c:pt>
                <c:pt idx="27667">
                  <c:v>0.59067199999999997</c:v>
                </c:pt>
                <c:pt idx="27668">
                  <c:v>0.587341</c:v>
                </c:pt>
                <c:pt idx="27669">
                  <c:v>0.583928</c:v>
                </c:pt>
                <c:pt idx="27670">
                  <c:v>0.58043599999999995</c:v>
                </c:pt>
                <c:pt idx="27671">
                  <c:v>0.57670299999999997</c:v>
                </c:pt>
                <c:pt idx="27672">
                  <c:v>0.57311000000000001</c:v>
                </c:pt>
                <c:pt idx="27673">
                  <c:v>0.56932199999999999</c:v>
                </c:pt>
                <c:pt idx="27674">
                  <c:v>0.56537599999999999</c:v>
                </c:pt>
                <c:pt idx="27675">
                  <c:v>0.56149099999999996</c:v>
                </c:pt>
                <c:pt idx="27676">
                  <c:v>0.55758700000000005</c:v>
                </c:pt>
                <c:pt idx="27677">
                  <c:v>0.553369</c:v>
                </c:pt>
                <c:pt idx="27678">
                  <c:v>0.54915999999999998</c:v>
                </c:pt>
                <c:pt idx="27679">
                  <c:v>0.54495700000000002</c:v>
                </c:pt>
                <c:pt idx="27680">
                  <c:v>0.54062100000000002</c:v>
                </c:pt>
                <c:pt idx="27681">
                  <c:v>0.536076</c:v>
                </c:pt>
                <c:pt idx="27682">
                  <c:v>0.53159299999999998</c:v>
                </c:pt>
                <c:pt idx="27683">
                  <c:v>0.52690199999999998</c:v>
                </c:pt>
                <c:pt idx="27684">
                  <c:v>0.52221399999999996</c:v>
                </c:pt>
                <c:pt idx="27685">
                  <c:v>0.51732299999999998</c:v>
                </c:pt>
                <c:pt idx="27686">
                  <c:v>0.51249199999999995</c:v>
                </c:pt>
                <c:pt idx="27687">
                  <c:v>0.50781699999999996</c:v>
                </c:pt>
                <c:pt idx="27688">
                  <c:v>0.50266500000000003</c:v>
                </c:pt>
                <c:pt idx="27689">
                  <c:v>0.49791600000000003</c:v>
                </c:pt>
                <c:pt idx="27690">
                  <c:v>0.49282700000000002</c:v>
                </c:pt>
                <c:pt idx="27691">
                  <c:v>0.48765599999999998</c:v>
                </c:pt>
                <c:pt idx="27692">
                  <c:v>0.48253400000000002</c:v>
                </c:pt>
                <c:pt idx="27693">
                  <c:v>0.47747200000000001</c:v>
                </c:pt>
                <c:pt idx="27694">
                  <c:v>0.47204299999999999</c:v>
                </c:pt>
                <c:pt idx="27695">
                  <c:v>0.46704899999999999</c:v>
                </c:pt>
                <c:pt idx="27696">
                  <c:v>0.46159699999999998</c:v>
                </c:pt>
                <c:pt idx="27697">
                  <c:v>0.45632800000000001</c:v>
                </c:pt>
                <c:pt idx="27698">
                  <c:v>0.450903</c:v>
                </c:pt>
                <c:pt idx="27699">
                  <c:v>0.445359</c:v>
                </c:pt>
                <c:pt idx="27700">
                  <c:v>0.43998100000000001</c:v>
                </c:pt>
                <c:pt idx="27701">
                  <c:v>0.434253</c:v>
                </c:pt>
                <c:pt idx="27702">
                  <c:v>0.42893300000000001</c:v>
                </c:pt>
                <c:pt idx="27703">
                  <c:v>0.423267</c:v>
                </c:pt>
                <c:pt idx="27704">
                  <c:v>0.41764600000000002</c:v>
                </c:pt>
                <c:pt idx="27705">
                  <c:v>0.412049</c:v>
                </c:pt>
                <c:pt idx="27706">
                  <c:v>0.40634300000000001</c:v>
                </c:pt>
                <c:pt idx="27707">
                  <c:v>0.40096900000000002</c:v>
                </c:pt>
                <c:pt idx="27708">
                  <c:v>0.39495799999999998</c:v>
                </c:pt>
                <c:pt idx="27709">
                  <c:v>0.389602</c:v>
                </c:pt>
                <c:pt idx="27710">
                  <c:v>0.38367899999999999</c:v>
                </c:pt>
                <c:pt idx="27711">
                  <c:v>0.37817200000000001</c:v>
                </c:pt>
                <c:pt idx="27712">
                  <c:v>0.37253599999999998</c:v>
                </c:pt>
                <c:pt idx="27713">
                  <c:v>0.366705</c:v>
                </c:pt>
                <c:pt idx="27714">
                  <c:v>0.361176</c:v>
                </c:pt>
                <c:pt idx="27715">
                  <c:v>0.355292</c:v>
                </c:pt>
                <c:pt idx="27716">
                  <c:v>0.34982799999999997</c:v>
                </c:pt>
                <c:pt idx="27717">
                  <c:v>0.34407599999999999</c:v>
                </c:pt>
                <c:pt idx="27718">
                  <c:v>0.33845500000000001</c:v>
                </c:pt>
                <c:pt idx="27719">
                  <c:v>0.33272400000000002</c:v>
                </c:pt>
                <c:pt idx="27720">
                  <c:v>0.32697900000000002</c:v>
                </c:pt>
                <c:pt idx="27721">
                  <c:v>0.32133600000000001</c:v>
                </c:pt>
                <c:pt idx="27722">
                  <c:v>0.315641</c:v>
                </c:pt>
                <c:pt idx="27723">
                  <c:v>0.31017800000000001</c:v>
                </c:pt>
                <c:pt idx="27724">
                  <c:v>0.30434899999999998</c:v>
                </c:pt>
                <c:pt idx="27725">
                  <c:v>0.29898200000000003</c:v>
                </c:pt>
                <c:pt idx="27726">
                  <c:v>0.29312899999999997</c:v>
                </c:pt>
                <c:pt idx="27727">
                  <c:v>0.28778399999999998</c:v>
                </c:pt>
                <c:pt idx="27728">
                  <c:v>0.28206900000000001</c:v>
                </c:pt>
                <c:pt idx="27729">
                  <c:v>0.27664100000000003</c:v>
                </c:pt>
                <c:pt idx="27730">
                  <c:v>0.27121499999999998</c:v>
                </c:pt>
                <c:pt idx="27731">
                  <c:v>0.265565</c:v>
                </c:pt>
                <c:pt idx="27732">
                  <c:v>0.26025900000000002</c:v>
                </c:pt>
                <c:pt idx="27733">
                  <c:v>0.25458599999999998</c:v>
                </c:pt>
                <c:pt idx="27734">
                  <c:v>0.24960299999999999</c:v>
                </c:pt>
                <c:pt idx="27735">
                  <c:v>0.243982</c:v>
                </c:pt>
                <c:pt idx="27736">
                  <c:v>0.23883199999999999</c:v>
                </c:pt>
                <c:pt idx="27737">
                  <c:v>0.23347699999999999</c:v>
                </c:pt>
                <c:pt idx="27738" formatCode="0.00E+00">
                  <c:v>0.22823399999999999</c:v>
                </c:pt>
                <c:pt idx="27739">
                  <c:v>0.22311300000000001</c:v>
                </c:pt>
                <c:pt idx="27740">
                  <c:v>0.21770600000000001</c:v>
                </c:pt>
                <c:pt idx="27741">
                  <c:v>0.21282599999999999</c:v>
                </c:pt>
                <c:pt idx="27742">
                  <c:v>0.20743300000000001</c:v>
                </c:pt>
                <c:pt idx="27743">
                  <c:v>0.202459</c:v>
                </c:pt>
                <c:pt idx="27744">
                  <c:v>0.19723299999999999</c:v>
                </c:pt>
                <c:pt idx="27745">
                  <c:v>0.19225700000000001</c:v>
                </c:pt>
                <c:pt idx="27746">
                  <c:v>0.187223</c:v>
                </c:pt>
                <c:pt idx="27747">
                  <c:v>0.18212800000000001</c:v>
                </c:pt>
                <c:pt idx="27748">
                  <c:v>0.17729600000000001</c:v>
                </c:pt>
                <c:pt idx="27749">
                  <c:v>0.17231299999999999</c:v>
                </c:pt>
                <c:pt idx="27750">
                  <c:v>0.16747000000000001</c:v>
                </c:pt>
                <c:pt idx="27751">
                  <c:v>0.16264600000000001</c:v>
                </c:pt>
                <c:pt idx="27752">
                  <c:v>0.157945</c:v>
                </c:pt>
                <c:pt idx="27753">
                  <c:v>0.152922</c:v>
                </c:pt>
                <c:pt idx="27754">
                  <c:v>0.14841099999999999</c:v>
                </c:pt>
                <c:pt idx="27755">
                  <c:v>0.143647</c:v>
                </c:pt>
                <c:pt idx="27756">
                  <c:v>0.13885800000000001</c:v>
                </c:pt>
                <c:pt idx="27757">
                  <c:v>0.13439000000000001</c:v>
                </c:pt>
                <c:pt idx="27758">
                  <c:v>0.129604</c:v>
                </c:pt>
                <c:pt idx="27759">
                  <c:v>0.12514700000000001</c:v>
                </c:pt>
                <c:pt idx="27760">
                  <c:v>0.120495</c:v>
                </c:pt>
                <c:pt idx="27761">
                  <c:v>0.116081</c:v>
                </c:pt>
                <c:pt idx="27762">
                  <c:v>0.111535</c:v>
                </c:pt>
                <c:pt idx="27763">
                  <c:v>0.10704</c:v>
                </c:pt>
                <c:pt idx="27764">
                  <c:v>0.10268099999999999</c:v>
                </c:pt>
                <c:pt idx="27765">
                  <c:v>9.8347100000000007E-2</c:v>
                </c:pt>
                <c:pt idx="27766">
                  <c:v>9.4015699999999994E-2</c:v>
                </c:pt>
                <c:pt idx="27767">
                  <c:v>8.9652599999999999E-2</c:v>
                </c:pt>
                <c:pt idx="27768">
                  <c:v>8.5338200000000003E-2</c:v>
                </c:pt>
                <c:pt idx="27769">
                  <c:v>8.1196099999999993E-2</c:v>
                </c:pt>
                <c:pt idx="27770">
                  <c:v>7.6838799999999999E-2</c:v>
                </c:pt>
                <c:pt idx="27771">
                  <c:v>7.2791400000000006E-2</c:v>
                </c:pt>
                <c:pt idx="27772">
                  <c:v>6.8403000000000005E-2</c:v>
                </c:pt>
                <c:pt idx="27773">
                  <c:v>6.4314200000000002E-2</c:v>
                </c:pt>
                <c:pt idx="27774">
                  <c:v>6.0272300000000001E-2</c:v>
                </c:pt>
                <c:pt idx="27775" formatCode="0.00E+00">
                  <c:v>5.6068300000000001E-2</c:v>
                </c:pt>
                <c:pt idx="27776">
                  <c:v>5.2060200000000001E-2</c:v>
                </c:pt>
                <c:pt idx="27777">
                  <c:v>4.77688E-2</c:v>
                </c:pt>
                <c:pt idx="27778">
                  <c:v>4.3870800000000001E-2</c:v>
                </c:pt>
                <c:pt idx="27779">
                  <c:v>3.9772399999999999E-2</c:v>
                </c:pt>
                <c:pt idx="27780">
                  <c:v>3.5834900000000003E-2</c:v>
                </c:pt>
                <c:pt idx="27781">
                  <c:v>3.1860800000000002E-2</c:v>
                </c:pt>
                <c:pt idx="27782">
                  <c:v>2.7867599999999999E-2</c:v>
                </c:pt>
                <c:pt idx="27783">
                  <c:v>2.3919599999999999E-2</c:v>
                </c:pt>
                <c:pt idx="27784">
                  <c:v>1.99223E-2</c:v>
                </c:pt>
                <c:pt idx="27785">
                  <c:v>1.6232799999999999E-2</c:v>
                </c:pt>
                <c:pt idx="27786">
                  <c:v>1.21677E-2</c:v>
                </c:pt>
                <c:pt idx="27787">
                  <c:v>8.2969500000000009E-3</c:v>
                </c:pt>
                <c:pt idx="27788">
                  <c:v>4.3592600000000002E-3</c:v>
                </c:pt>
                <c:pt idx="27789">
                  <c:v>5.4508099999999999E-4</c:v>
                </c:pt>
                <c:pt idx="27790">
                  <c:v>-3.28905E-3</c:v>
                </c:pt>
                <c:pt idx="27791">
                  <c:v>-7.1627000000000001E-3</c:v>
                </c:pt>
                <c:pt idx="27792">
                  <c:v>-1.09049E-2</c:v>
                </c:pt>
                <c:pt idx="27793">
                  <c:v>-1.47387E-2</c:v>
                </c:pt>
                <c:pt idx="27794">
                  <c:v>-1.8373799999999999E-2</c:v>
                </c:pt>
                <c:pt idx="27795">
                  <c:v>-2.2398600000000001E-2</c:v>
                </c:pt>
                <c:pt idx="27796">
                  <c:v>-2.60512E-2</c:v>
                </c:pt>
                <c:pt idx="27797">
                  <c:v>-2.9872300000000001E-2</c:v>
                </c:pt>
                <c:pt idx="27798">
                  <c:v>-3.3562300000000003E-2</c:v>
                </c:pt>
                <c:pt idx="27799">
                  <c:v>-3.7247200000000001E-2</c:v>
                </c:pt>
                <c:pt idx="27800">
                  <c:v>-4.1233100000000002E-2</c:v>
                </c:pt>
                <c:pt idx="27801">
                  <c:v>-4.4782599999999999E-2</c:v>
                </c:pt>
                <c:pt idx="27802">
                  <c:v>-4.8500000000000001E-2</c:v>
                </c:pt>
                <c:pt idx="27803">
                  <c:v>-5.2070499999999999E-2</c:v>
                </c:pt>
                <c:pt idx="27804">
                  <c:v>-5.6018900000000003E-2</c:v>
                </c:pt>
                <c:pt idx="27805">
                  <c:v>-5.97682E-2</c:v>
                </c:pt>
                <c:pt idx="27806">
                  <c:v>-6.3382499999999994E-2</c:v>
                </c:pt>
                <c:pt idx="27807">
                  <c:v>-6.7229899999999995E-2</c:v>
                </c:pt>
                <c:pt idx="27808">
                  <c:v>-7.0874900000000005E-2</c:v>
                </c:pt>
                <c:pt idx="27809">
                  <c:v>-7.4693999999999997E-2</c:v>
                </c:pt>
                <c:pt idx="27810">
                  <c:v>-7.8418500000000002E-2</c:v>
                </c:pt>
                <c:pt idx="27811">
                  <c:v>-8.2371399999999997E-2</c:v>
                </c:pt>
                <c:pt idx="27812">
                  <c:v>-8.5952200000000006E-2</c:v>
                </c:pt>
                <c:pt idx="27813">
                  <c:v>-8.9490100000000003E-2</c:v>
                </c:pt>
                <c:pt idx="27814">
                  <c:v>-9.3389200000000006E-2</c:v>
                </c:pt>
                <c:pt idx="27815">
                  <c:v>-9.7085099999999994E-2</c:v>
                </c:pt>
                <c:pt idx="27816">
                  <c:v>-0.10104399999999999</c:v>
                </c:pt>
                <c:pt idx="27817">
                  <c:v>-0.10458099999999999</c:v>
                </c:pt>
                <c:pt idx="27818">
                  <c:v>-0.108489</c:v>
                </c:pt>
                <c:pt idx="27819">
                  <c:v>-0.11224000000000001</c:v>
                </c:pt>
                <c:pt idx="27820">
                  <c:v>-0.116091</c:v>
                </c:pt>
                <c:pt idx="27821">
                  <c:v>-0.119821</c:v>
                </c:pt>
                <c:pt idx="27822">
                  <c:v>-0.123818</c:v>
                </c:pt>
                <c:pt idx="27823">
                  <c:v>-0.12761600000000001</c:v>
                </c:pt>
                <c:pt idx="27824">
                  <c:v>-0.13119600000000001</c:v>
                </c:pt>
                <c:pt idx="27825">
                  <c:v>-0.135273</c:v>
                </c:pt>
                <c:pt idx="27826">
                  <c:v>-0.138875</c:v>
                </c:pt>
                <c:pt idx="27827">
                  <c:v>-0.14292299999999999</c:v>
                </c:pt>
                <c:pt idx="27828">
                  <c:v>-0.14660300000000001</c:v>
                </c:pt>
                <c:pt idx="27829">
                  <c:v>-0.150478</c:v>
                </c:pt>
                <c:pt idx="27830">
                  <c:v>-0.154197</c:v>
                </c:pt>
                <c:pt idx="27831">
                  <c:v>-0.15804000000000001</c:v>
                </c:pt>
                <c:pt idx="27832">
                  <c:v>-0.16208500000000001</c:v>
                </c:pt>
                <c:pt idx="27833">
                  <c:v>-0.16575999999999999</c:v>
                </c:pt>
                <c:pt idx="27834">
                  <c:v>-0.16970199999999999</c:v>
                </c:pt>
                <c:pt idx="27835">
                  <c:v>-0.173453</c:v>
                </c:pt>
                <c:pt idx="27836">
                  <c:v>-0.17740900000000001</c:v>
                </c:pt>
                <c:pt idx="27837">
                  <c:v>-0.18127799999999999</c:v>
                </c:pt>
                <c:pt idx="27838">
                  <c:v>-0.185338</c:v>
                </c:pt>
                <c:pt idx="27839">
                  <c:v>-0.189247</c:v>
                </c:pt>
                <c:pt idx="27840">
                  <c:v>-0.19286900000000001</c:v>
                </c:pt>
                <c:pt idx="27841">
                  <c:v>-0.19705300000000001</c:v>
                </c:pt>
                <c:pt idx="27842">
                  <c:v>-0.20074600000000001</c:v>
                </c:pt>
                <c:pt idx="27843">
                  <c:v>-0.20482400000000001</c:v>
                </c:pt>
                <c:pt idx="27844">
                  <c:v>-0.208676</c:v>
                </c:pt>
                <c:pt idx="27845">
                  <c:v>-0.212507</c:v>
                </c:pt>
                <c:pt idx="27846">
                  <c:v>-0.216252</c:v>
                </c:pt>
                <c:pt idx="27847">
                  <c:v>-0.220216</c:v>
                </c:pt>
                <c:pt idx="27848">
                  <c:v>-0.224186</c:v>
                </c:pt>
                <c:pt idx="27849">
                  <c:v>-0.22803200000000001</c:v>
                </c:pt>
                <c:pt idx="27850">
                  <c:v>-0.231789</c:v>
                </c:pt>
                <c:pt idx="27851">
                  <c:v>-0.23558000000000001</c:v>
                </c:pt>
                <c:pt idx="27852">
                  <c:v>-0.239486</c:v>
                </c:pt>
                <c:pt idx="27853">
                  <c:v>-0.24324999999999999</c:v>
                </c:pt>
                <c:pt idx="27854">
                  <c:v>-0.24700900000000001</c:v>
                </c:pt>
                <c:pt idx="27855">
                  <c:v>-0.25088500000000002</c:v>
                </c:pt>
                <c:pt idx="27856">
                  <c:v>-0.25442799999999999</c:v>
                </c:pt>
                <c:pt idx="27857">
                  <c:v>-0.25822600000000001</c:v>
                </c:pt>
                <c:pt idx="27858">
                  <c:v>-0.26211899999999999</c:v>
                </c:pt>
                <c:pt idx="27859">
                  <c:v>-0.26578200000000002</c:v>
                </c:pt>
                <c:pt idx="27860">
                  <c:v>-0.26951700000000001</c:v>
                </c:pt>
                <c:pt idx="27861">
                  <c:v>-0.273005</c:v>
                </c:pt>
                <c:pt idx="27862">
                  <c:v>-0.276814</c:v>
                </c:pt>
                <c:pt idx="27863">
                  <c:v>-0.280283</c:v>
                </c:pt>
                <c:pt idx="27864">
                  <c:v>-0.28402500000000003</c:v>
                </c:pt>
                <c:pt idx="27865">
                  <c:v>-0.28743999999999997</c:v>
                </c:pt>
                <c:pt idx="27866">
                  <c:v>-0.29106700000000002</c:v>
                </c:pt>
                <c:pt idx="27867">
                  <c:v>-0.29440699999999997</c:v>
                </c:pt>
                <c:pt idx="27868">
                  <c:v>-0.29773300000000003</c:v>
                </c:pt>
                <c:pt idx="27869">
                  <c:v>-0.30125299999999999</c:v>
                </c:pt>
                <c:pt idx="27870">
                  <c:v>-0.30435499999999999</c:v>
                </c:pt>
                <c:pt idx="27871">
                  <c:v>-0.30791600000000002</c:v>
                </c:pt>
                <c:pt idx="27872">
                  <c:v>-0.311006</c:v>
                </c:pt>
                <c:pt idx="27873">
                  <c:v>-0.31417299999999998</c:v>
                </c:pt>
                <c:pt idx="27874">
                  <c:v>-0.31725799999999998</c:v>
                </c:pt>
                <c:pt idx="27875">
                  <c:v>-0.32035799999999998</c:v>
                </c:pt>
                <c:pt idx="27876">
                  <c:v>-0.32349699999999998</c:v>
                </c:pt>
                <c:pt idx="27877">
                  <c:v>-0.326546</c:v>
                </c:pt>
                <c:pt idx="27878">
                  <c:v>-0.32934400000000003</c:v>
                </c:pt>
                <c:pt idx="27879">
                  <c:v>-0.332229</c:v>
                </c:pt>
                <c:pt idx="27880">
                  <c:v>-0.335003</c:v>
                </c:pt>
                <c:pt idx="27881">
                  <c:v>-0.337806</c:v>
                </c:pt>
                <c:pt idx="27882">
                  <c:v>-0.34064499999999998</c:v>
                </c:pt>
                <c:pt idx="27883">
                  <c:v>-0.343333</c:v>
                </c:pt>
                <c:pt idx="27884">
                  <c:v>-0.34576400000000002</c:v>
                </c:pt>
                <c:pt idx="27885">
                  <c:v>-0.34837899999999999</c:v>
                </c:pt>
                <c:pt idx="27886">
                  <c:v>-0.35089999999999999</c:v>
                </c:pt>
                <c:pt idx="27887">
                  <c:v>-0.353377</c:v>
                </c:pt>
                <c:pt idx="27888">
                  <c:v>-0.35578399999999999</c:v>
                </c:pt>
                <c:pt idx="27889">
                  <c:v>-0.35784100000000002</c:v>
                </c:pt>
                <c:pt idx="27890">
                  <c:v>-0.360064</c:v>
                </c:pt>
                <c:pt idx="27891">
                  <c:v>-0.36239100000000002</c:v>
                </c:pt>
                <c:pt idx="27892">
                  <c:v>-0.36451699999999998</c:v>
                </c:pt>
                <c:pt idx="27893">
                  <c:v>-0.36640099999999998</c:v>
                </c:pt>
                <c:pt idx="27894">
                  <c:v>-0.36836999999999998</c:v>
                </c:pt>
                <c:pt idx="27895">
                  <c:v>-0.370139</c:v>
                </c:pt>
                <c:pt idx="27896">
                  <c:v>-0.37203000000000003</c:v>
                </c:pt>
                <c:pt idx="27897">
                  <c:v>-0.373805</c:v>
                </c:pt>
                <c:pt idx="27898">
                  <c:v>-0.375338</c:v>
                </c:pt>
                <c:pt idx="27899">
                  <c:v>-0.376996</c:v>
                </c:pt>
                <c:pt idx="27900">
                  <c:v>-0.37849899999999997</c:v>
                </c:pt>
                <c:pt idx="27901">
                  <c:v>-0.37981900000000002</c:v>
                </c:pt>
                <c:pt idx="27902">
                  <c:v>-0.38134000000000001</c:v>
                </c:pt>
                <c:pt idx="27903">
                  <c:v>-0.38245299999999999</c:v>
                </c:pt>
                <c:pt idx="27904">
                  <c:v>-0.38381599999999999</c:v>
                </c:pt>
                <c:pt idx="27905">
                  <c:v>-0.384799</c:v>
                </c:pt>
                <c:pt idx="27906">
                  <c:v>-0.38581700000000002</c:v>
                </c:pt>
                <c:pt idx="27907">
                  <c:v>-0.38681500000000002</c:v>
                </c:pt>
                <c:pt idx="27908">
                  <c:v>-0.38778099999999999</c:v>
                </c:pt>
                <c:pt idx="27909">
                  <c:v>-0.38862799999999997</c:v>
                </c:pt>
                <c:pt idx="27910">
                  <c:v>-0.38934099999999999</c:v>
                </c:pt>
                <c:pt idx="27911">
                  <c:v>-0.38993299999999997</c:v>
                </c:pt>
                <c:pt idx="27912">
                  <c:v>-0.39047199999999999</c:v>
                </c:pt>
                <c:pt idx="27913">
                  <c:v>-0.39105800000000002</c:v>
                </c:pt>
                <c:pt idx="27914">
                  <c:v>-0.391316</c:v>
                </c:pt>
                <c:pt idx="27915">
                  <c:v>-0.391926</c:v>
                </c:pt>
                <c:pt idx="27916">
                  <c:v>-0.392181</c:v>
                </c:pt>
                <c:pt idx="27917">
                  <c:v>-0.39247300000000002</c:v>
                </c:pt>
                <c:pt idx="27918">
                  <c:v>-0.39260600000000001</c:v>
                </c:pt>
                <c:pt idx="27919">
                  <c:v>-0.39272099999999999</c:v>
                </c:pt>
                <c:pt idx="27920">
                  <c:v>-0.39290199999999997</c:v>
                </c:pt>
                <c:pt idx="27921">
                  <c:v>-0.392764</c:v>
                </c:pt>
                <c:pt idx="27922">
                  <c:v>-0.39274399999999998</c:v>
                </c:pt>
                <c:pt idx="27923">
                  <c:v>-0.39247399999999999</c:v>
                </c:pt>
                <c:pt idx="27924">
                  <c:v>-0.39230700000000002</c:v>
                </c:pt>
                <c:pt idx="27925">
                  <c:v>-0.39197599999999999</c:v>
                </c:pt>
                <c:pt idx="27926">
                  <c:v>-0.39163100000000001</c:v>
                </c:pt>
                <c:pt idx="27927">
                  <c:v>-0.39118799999999998</c:v>
                </c:pt>
                <c:pt idx="27928">
                  <c:v>-0.39066899999999999</c:v>
                </c:pt>
                <c:pt idx="27929">
                  <c:v>-0.390237</c:v>
                </c:pt>
                <c:pt idx="27930">
                  <c:v>-0.38956200000000002</c:v>
                </c:pt>
                <c:pt idx="27931">
                  <c:v>-0.38895200000000002</c:v>
                </c:pt>
                <c:pt idx="27932">
                  <c:v>-0.38808300000000001</c:v>
                </c:pt>
                <c:pt idx="27933">
                  <c:v>-0.38736799999999999</c:v>
                </c:pt>
                <c:pt idx="27934">
                  <c:v>-0.38631799999999999</c:v>
                </c:pt>
                <c:pt idx="27935">
                  <c:v>-0.38545000000000001</c:v>
                </c:pt>
                <c:pt idx="27936">
                  <c:v>-0.38441399999999998</c:v>
                </c:pt>
                <c:pt idx="27937">
                  <c:v>-0.38340299999999999</c:v>
                </c:pt>
                <c:pt idx="27938">
                  <c:v>-0.38232500000000003</c:v>
                </c:pt>
                <c:pt idx="27939">
                  <c:v>-0.38119700000000001</c:v>
                </c:pt>
                <c:pt idx="27940">
                  <c:v>-0.380137</c:v>
                </c:pt>
                <c:pt idx="27941">
                  <c:v>-0.37885200000000002</c:v>
                </c:pt>
                <c:pt idx="27942">
                  <c:v>-0.37775599999999998</c:v>
                </c:pt>
                <c:pt idx="27943">
                  <c:v>-0.37625900000000001</c:v>
                </c:pt>
                <c:pt idx="27944">
                  <c:v>-0.37487100000000001</c:v>
                </c:pt>
                <c:pt idx="27945">
                  <c:v>-0.373589</c:v>
                </c:pt>
                <c:pt idx="27946">
                  <c:v>-0.37200299999999997</c:v>
                </c:pt>
                <c:pt idx="27947">
                  <c:v>-0.37056</c:v>
                </c:pt>
                <c:pt idx="27948">
                  <c:v>-0.36886799999999997</c:v>
                </c:pt>
                <c:pt idx="27949">
                  <c:v>-0.36742799999999998</c:v>
                </c:pt>
                <c:pt idx="27950">
                  <c:v>-0.36567300000000003</c:v>
                </c:pt>
                <c:pt idx="27951">
                  <c:v>-0.36409200000000003</c:v>
                </c:pt>
                <c:pt idx="27952">
                  <c:v>-0.36224699999999999</c:v>
                </c:pt>
                <c:pt idx="27953">
                  <c:v>-0.36065199999999997</c:v>
                </c:pt>
                <c:pt idx="27954">
                  <c:v>-0.35894300000000001</c:v>
                </c:pt>
                <c:pt idx="27955">
                  <c:v>-0.35711900000000002</c:v>
                </c:pt>
                <c:pt idx="27956">
                  <c:v>-0.35533500000000001</c:v>
                </c:pt>
                <c:pt idx="27957">
                  <c:v>-0.35335899999999998</c:v>
                </c:pt>
                <c:pt idx="27958">
                  <c:v>-0.35165000000000002</c:v>
                </c:pt>
                <c:pt idx="27959">
                  <c:v>-0.349744</c:v>
                </c:pt>
                <c:pt idx="27960">
                  <c:v>-0.347833</c:v>
                </c:pt>
                <c:pt idx="27961">
                  <c:v>-0.34592899999999999</c:v>
                </c:pt>
                <c:pt idx="27962">
                  <c:v>-0.34395999999999999</c:v>
                </c:pt>
                <c:pt idx="27963">
                  <c:v>-0.341918</c:v>
                </c:pt>
                <c:pt idx="27964">
                  <c:v>-0.340003</c:v>
                </c:pt>
                <c:pt idx="27965">
                  <c:v>-0.33810899999999999</c:v>
                </c:pt>
                <c:pt idx="27966">
                  <c:v>-0.33595000000000003</c:v>
                </c:pt>
                <c:pt idx="27967">
                  <c:v>-0.33404299999999998</c:v>
                </c:pt>
                <c:pt idx="27968">
                  <c:v>-0.33199299999999998</c:v>
                </c:pt>
                <c:pt idx="27969">
                  <c:v>-0.32993</c:v>
                </c:pt>
                <c:pt idx="27970">
                  <c:v>-0.32794899999999999</c:v>
                </c:pt>
                <c:pt idx="27971">
                  <c:v>-0.32572000000000001</c:v>
                </c:pt>
                <c:pt idx="27972">
                  <c:v>-0.32392199999999999</c:v>
                </c:pt>
                <c:pt idx="27973">
                  <c:v>-0.32158900000000001</c:v>
                </c:pt>
                <c:pt idx="27974">
                  <c:v>-0.31966099999999997</c:v>
                </c:pt>
                <c:pt idx="27975">
                  <c:v>-0.31760699999999997</c:v>
                </c:pt>
                <c:pt idx="27976">
                  <c:v>-0.31555800000000001</c:v>
                </c:pt>
                <c:pt idx="27977">
                  <c:v>-0.313581</c:v>
                </c:pt>
                <c:pt idx="27978">
                  <c:v>-0.311392</c:v>
                </c:pt>
                <c:pt idx="27979">
                  <c:v>-0.309554</c:v>
                </c:pt>
                <c:pt idx="27980">
                  <c:v>-0.30746800000000002</c:v>
                </c:pt>
                <c:pt idx="27981">
                  <c:v>-0.30550100000000002</c:v>
                </c:pt>
                <c:pt idx="27982">
                  <c:v>-0.303448</c:v>
                </c:pt>
                <c:pt idx="27983">
                  <c:v>-0.30143300000000001</c:v>
                </c:pt>
                <c:pt idx="27984">
                  <c:v>-0.29949799999999999</c:v>
                </c:pt>
                <c:pt idx="27985">
                  <c:v>-0.29746400000000001</c:v>
                </c:pt>
                <c:pt idx="27986">
                  <c:v>-0.29565999999999998</c:v>
                </c:pt>
                <c:pt idx="27987">
                  <c:v>-0.29361399999999999</c:v>
                </c:pt>
                <c:pt idx="27988">
                  <c:v>-0.29191600000000001</c:v>
                </c:pt>
                <c:pt idx="27989">
                  <c:v>-0.28981299999999999</c:v>
                </c:pt>
                <c:pt idx="27990">
                  <c:v>-0.28805199999999997</c:v>
                </c:pt>
                <c:pt idx="27991">
                  <c:v>-0.28626000000000001</c:v>
                </c:pt>
                <c:pt idx="27992">
                  <c:v>-0.28446900000000003</c:v>
                </c:pt>
                <c:pt idx="27993">
                  <c:v>-0.28256599999999998</c:v>
                </c:pt>
                <c:pt idx="27994">
                  <c:v>-0.28077299999999999</c:v>
                </c:pt>
                <c:pt idx="27995">
                  <c:v>-0.278945</c:v>
                </c:pt>
                <c:pt idx="27996">
                  <c:v>-0.27724300000000002</c:v>
                </c:pt>
                <c:pt idx="27997">
                  <c:v>-0.27568399999999998</c:v>
                </c:pt>
                <c:pt idx="27998">
                  <c:v>-0.27385199999999998</c:v>
                </c:pt>
                <c:pt idx="27999">
                  <c:v>-0.27226099999999998</c:v>
                </c:pt>
                <c:pt idx="28000">
                  <c:v>-0.27046300000000001</c:v>
                </c:pt>
                <c:pt idx="28001">
                  <c:v>-0.26896399999999998</c:v>
                </c:pt>
                <c:pt idx="28002">
                  <c:v>-0.26742500000000002</c:v>
                </c:pt>
                <c:pt idx="28003">
                  <c:v>-0.26566499999999998</c:v>
                </c:pt>
                <c:pt idx="28004">
                  <c:v>-0.264241</c:v>
                </c:pt>
                <c:pt idx="28005">
                  <c:v>-0.26256499999999999</c:v>
                </c:pt>
                <c:pt idx="28006">
                  <c:v>-0.26130500000000001</c:v>
                </c:pt>
                <c:pt idx="28007">
                  <c:v>-0.25978000000000001</c:v>
                </c:pt>
                <c:pt idx="28008">
                  <c:v>-0.25837700000000002</c:v>
                </c:pt>
                <c:pt idx="28009">
                  <c:v>-0.25699300000000003</c:v>
                </c:pt>
                <c:pt idx="28010">
                  <c:v>-0.25570100000000001</c:v>
                </c:pt>
                <c:pt idx="28011">
                  <c:v>-0.25439899999999999</c:v>
                </c:pt>
                <c:pt idx="28012">
                  <c:v>-0.25294899999999998</c:v>
                </c:pt>
                <c:pt idx="28013">
                  <c:v>-0.25176500000000002</c:v>
                </c:pt>
                <c:pt idx="28014">
                  <c:v>-0.250471</c:v>
                </c:pt>
                <c:pt idx="28015">
                  <c:v>-0.24933</c:v>
                </c:pt>
                <c:pt idx="28016">
                  <c:v>-0.24798999999999999</c:v>
                </c:pt>
                <c:pt idx="28017">
                  <c:v>-0.24695</c:v>
                </c:pt>
                <c:pt idx="28018">
                  <c:v>-0.24582899999999999</c:v>
                </c:pt>
                <c:pt idx="28019">
                  <c:v>-0.24482400000000001</c:v>
                </c:pt>
                <c:pt idx="28020">
                  <c:v>-0.24371799999999999</c:v>
                </c:pt>
                <c:pt idx="28021">
                  <c:v>-0.24274999999999999</c:v>
                </c:pt>
                <c:pt idx="28022">
                  <c:v>-0.241647</c:v>
                </c:pt>
                <c:pt idx="28023">
                  <c:v>-0.24065600000000001</c:v>
                </c:pt>
                <c:pt idx="28024">
                  <c:v>-0.23980899999999999</c:v>
                </c:pt>
                <c:pt idx="28025">
                  <c:v>-0.23872499999999999</c:v>
                </c:pt>
                <c:pt idx="28026">
                  <c:v>-0.23790600000000001</c:v>
                </c:pt>
                <c:pt idx="28027">
                  <c:v>-0.236841</c:v>
                </c:pt>
                <c:pt idx="28028">
                  <c:v>-0.23597099999999999</c:v>
                </c:pt>
                <c:pt idx="28029">
                  <c:v>-0.23525499999999999</c:v>
                </c:pt>
                <c:pt idx="28030">
                  <c:v>-0.234236</c:v>
                </c:pt>
                <c:pt idx="28031">
                  <c:v>-0.23350599999999999</c:v>
                </c:pt>
                <c:pt idx="28032">
                  <c:v>-0.23250799999999999</c:v>
                </c:pt>
                <c:pt idx="28033">
                  <c:v>-0.231819</c:v>
                </c:pt>
                <c:pt idx="28034">
                  <c:v>-0.23106299999999999</c:v>
                </c:pt>
                <c:pt idx="28035">
                  <c:v>-0.23028399999999999</c:v>
                </c:pt>
                <c:pt idx="28036">
                  <c:v>-0.229405</c:v>
                </c:pt>
                <c:pt idx="28037">
                  <c:v>-0.22855500000000001</c:v>
                </c:pt>
                <c:pt idx="28038">
                  <c:v>-0.22792799999999999</c:v>
                </c:pt>
                <c:pt idx="28039">
                  <c:v>-0.22731000000000001</c:v>
                </c:pt>
                <c:pt idx="28040">
                  <c:v>-0.22661800000000001</c:v>
                </c:pt>
                <c:pt idx="28041">
                  <c:v>-0.225692</c:v>
                </c:pt>
                <c:pt idx="28042">
                  <c:v>-0.225107</c:v>
                </c:pt>
                <c:pt idx="28043">
                  <c:v>-0.22431899999999999</c:v>
                </c:pt>
                <c:pt idx="28044">
                  <c:v>-0.22375600000000001</c:v>
                </c:pt>
                <c:pt idx="28045">
                  <c:v>-0.223103</c:v>
                </c:pt>
                <c:pt idx="28046">
                  <c:v>-0.22232299999999999</c:v>
                </c:pt>
                <c:pt idx="28047">
                  <c:v>-0.22179299999999999</c:v>
                </c:pt>
                <c:pt idx="28048">
                  <c:v>-0.22098200000000001</c:v>
                </c:pt>
                <c:pt idx="28049">
                  <c:v>-0.22037300000000001</c:v>
                </c:pt>
                <c:pt idx="28050">
                  <c:v>-0.219693</c:v>
                </c:pt>
                <c:pt idx="28051">
                  <c:v>-0.21898599999999999</c:v>
                </c:pt>
                <c:pt idx="28052">
                  <c:v>-0.21834200000000001</c:v>
                </c:pt>
                <c:pt idx="28053">
                  <c:v>-0.21741199999999999</c:v>
                </c:pt>
                <c:pt idx="28054">
                  <c:v>-0.21682100000000001</c:v>
                </c:pt>
                <c:pt idx="28055">
                  <c:v>-0.21601699999999999</c:v>
                </c:pt>
                <c:pt idx="28056">
                  <c:v>-0.215507</c:v>
                </c:pt>
                <c:pt idx="28057">
                  <c:v>-0.21460699999999999</c:v>
                </c:pt>
                <c:pt idx="28058">
                  <c:v>-0.21382100000000001</c:v>
                </c:pt>
                <c:pt idx="28059">
                  <c:v>-0.21304999999999999</c:v>
                </c:pt>
                <c:pt idx="28060">
                  <c:v>-0.21230099999999999</c:v>
                </c:pt>
                <c:pt idx="28061">
                  <c:v>-0.21155499999999999</c:v>
                </c:pt>
                <c:pt idx="28062">
                  <c:v>-0.210643</c:v>
                </c:pt>
                <c:pt idx="28063">
                  <c:v>-0.209754</c:v>
                </c:pt>
                <c:pt idx="28064">
                  <c:v>-0.208762</c:v>
                </c:pt>
                <c:pt idx="28065">
                  <c:v>-0.20786199999999999</c:v>
                </c:pt>
                <c:pt idx="28066">
                  <c:v>-0.20708199999999999</c:v>
                </c:pt>
                <c:pt idx="28067">
                  <c:v>-0.205901</c:v>
                </c:pt>
                <c:pt idx="28068">
                  <c:v>-0.20490800000000001</c:v>
                </c:pt>
                <c:pt idx="28069">
                  <c:v>-0.203906</c:v>
                </c:pt>
                <c:pt idx="28070">
                  <c:v>-0.20291400000000001</c:v>
                </c:pt>
                <c:pt idx="28071">
                  <c:v>-0.20177300000000001</c:v>
                </c:pt>
                <c:pt idx="28072">
                  <c:v>-0.200761</c:v>
                </c:pt>
                <c:pt idx="28073">
                  <c:v>-0.199546</c:v>
                </c:pt>
                <c:pt idx="28074">
                  <c:v>-0.19838500000000001</c:v>
                </c:pt>
                <c:pt idx="28075">
                  <c:v>-0.19719100000000001</c:v>
                </c:pt>
                <c:pt idx="28076">
                  <c:v>-0.196044</c:v>
                </c:pt>
                <c:pt idx="28077">
                  <c:v>-0.194685</c:v>
                </c:pt>
                <c:pt idx="28078">
                  <c:v>-0.19333900000000001</c:v>
                </c:pt>
                <c:pt idx="28079">
                  <c:v>-0.19200500000000001</c:v>
                </c:pt>
                <c:pt idx="28080">
                  <c:v>-0.19067899999999999</c:v>
                </c:pt>
                <c:pt idx="28081">
                  <c:v>-0.18925900000000001</c:v>
                </c:pt>
                <c:pt idx="28082">
                  <c:v>-0.18781100000000001</c:v>
                </c:pt>
                <c:pt idx="28083">
                  <c:v>-0.18618100000000001</c:v>
                </c:pt>
                <c:pt idx="28084">
                  <c:v>-0.184668</c:v>
                </c:pt>
                <c:pt idx="28085">
                  <c:v>-0.183092</c:v>
                </c:pt>
                <c:pt idx="28086">
                  <c:v>-0.181621</c:v>
                </c:pt>
                <c:pt idx="28087">
                  <c:v>-0.17969299999999999</c:v>
                </c:pt>
                <c:pt idx="28088">
                  <c:v>-0.17809900000000001</c:v>
                </c:pt>
                <c:pt idx="28089">
                  <c:v>-0.176234</c:v>
                </c:pt>
                <c:pt idx="28090">
                  <c:v>-0.174426</c:v>
                </c:pt>
                <c:pt idx="28091">
                  <c:v>-0.17269399999999999</c:v>
                </c:pt>
                <c:pt idx="28092">
                  <c:v>-0.170596</c:v>
                </c:pt>
                <c:pt idx="28093">
                  <c:v>-0.168905</c:v>
                </c:pt>
                <c:pt idx="28094">
                  <c:v>-0.16672999999999999</c:v>
                </c:pt>
                <c:pt idx="28095">
                  <c:v>-0.16490099999999999</c:v>
                </c:pt>
                <c:pt idx="28096">
                  <c:v>-0.162745</c:v>
                </c:pt>
                <c:pt idx="28097">
                  <c:v>-0.16070599999999999</c:v>
                </c:pt>
                <c:pt idx="28098">
                  <c:v>-0.158775</c:v>
                </c:pt>
                <c:pt idx="28099">
                  <c:v>-0.15645700000000001</c:v>
                </c:pt>
                <c:pt idx="28100">
                  <c:v>-0.15427399999999999</c:v>
                </c:pt>
                <c:pt idx="28101">
                  <c:v>-0.151919</c:v>
                </c:pt>
                <c:pt idx="28102">
                  <c:v>-0.149808</c:v>
                </c:pt>
                <c:pt idx="28103">
                  <c:v>-0.147282</c:v>
                </c:pt>
                <c:pt idx="28104">
                  <c:v>-0.144985</c:v>
                </c:pt>
                <c:pt idx="28105">
                  <c:v>-0.142346</c:v>
                </c:pt>
                <c:pt idx="28106">
                  <c:v>-0.14002800000000001</c:v>
                </c:pt>
                <c:pt idx="28107">
                  <c:v>-0.13750999999999999</c:v>
                </c:pt>
                <c:pt idx="28108">
                  <c:v>-0.13484099999999999</c:v>
                </c:pt>
                <c:pt idx="28109">
                  <c:v>-0.132436</c:v>
                </c:pt>
                <c:pt idx="28110">
                  <c:v>-0.12964500000000001</c:v>
                </c:pt>
                <c:pt idx="28111">
                  <c:v>-0.12714600000000001</c:v>
                </c:pt>
                <c:pt idx="28112">
                  <c:v>-0.124531</c:v>
                </c:pt>
                <c:pt idx="28113">
                  <c:v>-0.121768</c:v>
                </c:pt>
                <c:pt idx="28114">
                  <c:v>-0.11898400000000001</c:v>
                </c:pt>
                <c:pt idx="28115">
                  <c:v>-0.11627899999999999</c:v>
                </c:pt>
                <c:pt idx="28116">
                  <c:v>-0.11368</c:v>
                </c:pt>
                <c:pt idx="28117">
                  <c:v>-0.1105</c:v>
                </c:pt>
                <c:pt idx="28118">
                  <c:v>-0.107946</c:v>
                </c:pt>
                <c:pt idx="28119">
                  <c:v>-0.104819</c:v>
                </c:pt>
                <c:pt idx="28120">
                  <c:v>-0.102115</c:v>
                </c:pt>
                <c:pt idx="28121">
                  <c:v>-9.9253800000000003E-2</c:v>
                </c:pt>
                <c:pt idx="28122">
                  <c:v>-9.6208299999999997E-2</c:v>
                </c:pt>
                <c:pt idx="28123">
                  <c:v>-9.3478099999999995E-2</c:v>
                </c:pt>
                <c:pt idx="28124">
                  <c:v>-9.0190999999999993E-2</c:v>
                </c:pt>
                <c:pt idx="28125">
                  <c:v>-8.7423100000000004E-2</c:v>
                </c:pt>
                <c:pt idx="28126">
                  <c:v>-8.4304699999999996E-2</c:v>
                </c:pt>
                <c:pt idx="28127">
                  <c:v>-8.1342100000000001E-2</c:v>
                </c:pt>
                <c:pt idx="28128">
                  <c:v>-7.8270199999999998E-2</c:v>
                </c:pt>
                <c:pt idx="28129">
                  <c:v>-7.51024E-2</c:v>
                </c:pt>
                <c:pt idx="28130">
                  <c:v>-7.1933899999999995E-2</c:v>
                </c:pt>
                <c:pt idx="28131">
                  <c:v>-6.88053E-2</c:v>
                </c:pt>
                <c:pt idx="28132">
                  <c:v>-6.5556500000000004E-2</c:v>
                </c:pt>
                <c:pt idx="28133">
                  <c:v>-6.2442400000000002E-2</c:v>
                </c:pt>
                <c:pt idx="28134">
                  <c:v>-5.92103E-2</c:v>
                </c:pt>
                <c:pt idx="28135">
                  <c:v>-5.6006599999999997E-2</c:v>
                </c:pt>
                <c:pt idx="28136">
                  <c:v>-5.2862199999999998E-2</c:v>
                </c:pt>
                <c:pt idx="28137">
                  <c:v>-4.97154E-2</c:v>
                </c:pt>
                <c:pt idx="28138">
                  <c:v>-4.66151E-2</c:v>
                </c:pt>
                <c:pt idx="28139">
                  <c:v>-4.3325000000000002E-2</c:v>
                </c:pt>
                <c:pt idx="28140">
                  <c:v>-4.0281999999999998E-2</c:v>
                </c:pt>
                <c:pt idx="28141">
                  <c:v>-3.7004299999999997E-2</c:v>
                </c:pt>
                <c:pt idx="28142">
                  <c:v>-3.4041000000000002E-2</c:v>
                </c:pt>
                <c:pt idx="28143">
                  <c:v>-3.0841500000000001E-2</c:v>
                </c:pt>
                <c:pt idx="28144">
                  <c:v>-2.75841E-2</c:v>
                </c:pt>
                <c:pt idx="28145">
                  <c:v>-2.4483399999999999E-2</c:v>
                </c:pt>
                <c:pt idx="28146">
                  <c:v>-2.1212999999999999E-2</c:v>
                </c:pt>
                <c:pt idx="28147">
                  <c:v>-1.81183E-2</c:v>
                </c:pt>
                <c:pt idx="28148">
                  <c:v>-1.50598E-2</c:v>
                </c:pt>
                <c:pt idx="28149">
                  <c:v>-1.17436E-2</c:v>
                </c:pt>
                <c:pt idx="28150">
                  <c:v>-8.6626399999999992E-3</c:v>
                </c:pt>
                <c:pt idx="28151">
                  <c:v>-5.4481399999999998E-3</c:v>
                </c:pt>
                <c:pt idx="28152">
                  <c:v>-2.4087700000000002E-3</c:v>
                </c:pt>
                <c:pt idx="28153">
                  <c:v>5.9694399999999997E-4</c:v>
                </c:pt>
                <c:pt idx="28154">
                  <c:v>3.9624300000000003E-3</c:v>
                </c:pt>
                <c:pt idx="28155">
                  <c:v>6.9561199999999997E-3</c:v>
                </c:pt>
                <c:pt idx="28156">
                  <c:v>1.0185400000000001E-2</c:v>
                </c:pt>
                <c:pt idx="28157">
                  <c:v>1.31547E-2</c:v>
                </c:pt>
                <c:pt idx="28158">
                  <c:v>1.6224499999999999E-2</c:v>
                </c:pt>
                <c:pt idx="28159">
                  <c:v>1.9299400000000001E-2</c:v>
                </c:pt>
                <c:pt idx="28160">
                  <c:v>2.22749E-2</c:v>
                </c:pt>
                <c:pt idx="28161">
                  <c:v>2.53122E-2</c:v>
                </c:pt>
                <c:pt idx="28162">
                  <c:v>2.82998E-2</c:v>
                </c:pt>
                <c:pt idx="28163">
                  <c:v>3.11046E-2</c:v>
                </c:pt>
                <c:pt idx="28164">
                  <c:v>3.4052100000000002E-2</c:v>
                </c:pt>
                <c:pt idx="28165">
                  <c:v>3.6895600000000001E-2</c:v>
                </c:pt>
                <c:pt idx="28166">
                  <c:v>3.9802400000000002E-2</c:v>
                </c:pt>
                <c:pt idx="28167">
                  <c:v>4.2541500000000003E-2</c:v>
                </c:pt>
                <c:pt idx="28168">
                  <c:v>4.5462500000000003E-2</c:v>
                </c:pt>
                <c:pt idx="28169">
                  <c:v>4.8182900000000001E-2</c:v>
                </c:pt>
                <c:pt idx="28170">
                  <c:v>5.0973299999999999E-2</c:v>
                </c:pt>
                <c:pt idx="28171">
                  <c:v>5.36815E-2</c:v>
                </c:pt>
                <c:pt idx="28172">
                  <c:v>5.6485899999999999E-2</c:v>
                </c:pt>
                <c:pt idx="28173">
                  <c:v>5.9124700000000002E-2</c:v>
                </c:pt>
                <c:pt idx="28174">
                  <c:v>6.1857599999999999E-2</c:v>
                </c:pt>
                <c:pt idx="28175">
                  <c:v>6.4367099999999997E-2</c:v>
                </c:pt>
                <c:pt idx="28176">
                  <c:v>6.7002599999999995E-2</c:v>
                </c:pt>
                <c:pt idx="28177">
                  <c:v>6.9602300000000006E-2</c:v>
                </c:pt>
                <c:pt idx="28178">
                  <c:v>7.20195E-2</c:v>
                </c:pt>
                <c:pt idx="28179">
                  <c:v>7.4571100000000001E-2</c:v>
                </c:pt>
                <c:pt idx="28180">
                  <c:v>7.7016899999999999E-2</c:v>
                </c:pt>
                <c:pt idx="28181">
                  <c:v>7.95627E-2</c:v>
                </c:pt>
                <c:pt idx="28182">
                  <c:v>8.1841399999999995E-2</c:v>
                </c:pt>
                <c:pt idx="28183">
                  <c:v>8.4369E-2</c:v>
                </c:pt>
                <c:pt idx="28184">
                  <c:v>8.6498599999999995E-2</c:v>
                </c:pt>
                <c:pt idx="28185">
                  <c:v>8.8872400000000004E-2</c:v>
                </c:pt>
                <c:pt idx="28186">
                  <c:v>9.1125399999999995E-2</c:v>
                </c:pt>
                <c:pt idx="28187">
                  <c:v>9.3310100000000007E-2</c:v>
                </c:pt>
                <c:pt idx="28188">
                  <c:v>9.5401700000000006E-2</c:v>
                </c:pt>
                <c:pt idx="28189">
                  <c:v>9.7662299999999994E-2</c:v>
                </c:pt>
                <c:pt idx="28190">
                  <c:v>9.9677799999999997E-2</c:v>
                </c:pt>
                <c:pt idx="28191">
                  <c:v>0.10173599999999999</c:v>
                </c:pt>
                <c:pt idx="28192">
                  <c:v>0.10378</c:v>
                </c:pt>
                <c:pt idx="28193">
                  <c:v>0.105776</c:v>
                </c:pt>
                <c:pt idx="28194">
                  <c:v>0.107866</c:v>
                </c:pt>
                <c:pt idx="28195">
                  <c:v>0.10967</c:v>
                </c:pt>
                <c:pt idx="28196">
                  <c:v>0.111636</c:v>
                </c:pt>
                <c:pt idx="28197">
                  <c:v>0.11353000000000001</c:v>
                </c:pt>
                <c:pt idx="28198">
                  <c:v>0.115226</c:v>
                </c:pt>
                <c:pt idx="28199">
                  <c:v>0.117022</c:v>
                </c:pt>
                <c:pt idx="28200">
                  <c:v>0.118621</c:v>
                </c:pt>
                <c:pt idx="28201">
                  <c:v>0.120522</c:v>
                </c:pt>
                <c:pt idx="28202">
                  <c:v>0.122</c:v>
                </c:pt>
                <c:pt idx="28203">
                  <c:v>0.123658</c:v>
                </c:pt>
                <c:pt idx="28204">
                  <c:v>0.125305</c:v>
                </c:pt>
                <c:pt idx="28205">
                  <c:v>0.12673000000000001</c:v>
                </c:pt>
                <c:pt idx="28206">
                  <c:v>0.12837999999999999</c:v>
                </c:pt>
                <c:pt idx="28207">
                  <c:v>0.12973899999999999</c:v>
                </c:pt>
                <c:pt idx="28208">
                  <c:v>0.13114000000000001</c:v>
                </c:pt>
                <c:pt idx="28209">
                  <c:v>0.13251599999999999</c:v>
                </c:pt>
                <c:pt idx="28210">
                  <c:v>0.13395199999999999</c:v>
                </c:pt>
                <c:pt idx="28211">
                  <c:v>0.13524600000000001</c:v>
                </c:pt>
                <c:pt idx="28212">
                  <c:v>0.136514</c:v>
                </c:pt>
                <c:pt idx="28213">
                  <c:v>0.13782</c:v>
                </c:pt>
                <c:pt idx="28214">
                  <c:v>0.13886699999999999</c:v>
                </c:pt>
                <c:pt idx="28215">
                  <c:v>0.140267</c:v>
                </c:pt>
                <c:pt idx="28216">
                  <c:v>0.14111000000000001</c:v>
                </c:pt>
                <c:pt idx="28217">
                  <c:v>0.142426</c:v>
                </c:pt>
                <c:pt idx="28218">
                  <c:v>0.14341699999999999</c:v>
                </c:pt>
                <c:pt idx="28219">
                  <c:v>0.144479</c:v>
                </c:pt>
                <c:pt idx="28220">
                  <c:v>0.14557700000000001</c:v>
                </c:pt>
                <c:pt idx="28221">
                  <c:v>0.146512</c:v>
                </c:pt>
                <c:pt idx="28222">
                  <c:v>0.14774599999999999</c:v>
                </c:pt>
                <c:pt idx="28223">
                  <c:v>0.14849899999999999</c:v>
                </c:pt>
                <c:pt idx="28224">
                  <c:v>0.149454</c:v>
                </c:pt>
                <c:pt idx="28225">
                  <c:v>0.15018999999999999</c:v>
                </c:pt>
                <c:pt idx="28226">
                  <c:v>0.15124699999999999</c:v>
                </c:pt>
                <c:pt idx="28227">
                  <c:v>0.15189900000000001</c:v>
                </c:pt>
                <c:pt idx="28228">
                  <c:v>0.15271899999999999</c:v>
                </c:pt>
                <c:pt idx="28229">
                  <c:v>0.15343000000000001</c:v>
                </c:pt>
                <c:pt idx="28230">
                  <c:v>0.15404300000000001</c:v>
                </c:pt>
                <c:pt idx="28231">
                  <c:v>0.154862</c:v>
                </c:pt>
                <c:pt idx="28232">
                  <c:v>0.155472</c:v>
                </c:pt>
                <c:pt idx="28233">
                  <c:v>0.15631800000000001</c:v>
                </c:pt>
                <c:pt idx="28234">
                  <c:v>0.156888</c:v>
                </c:pt>
                <c:pt idx="28235">
                  <c:v>0.15740599999999999</c:v>
                </c:pt>
                <c:pt idx="28236">
                  <c:v>0.15799299999999999</c:v>
                </c:pt>
                <c:pt idx="28237">
                  <c:v>0.15870400000000001</c:v>
                </c:pt>
                <c:pt idx="28238">
                  <c:v>0.15923899999999999</c:v>
                </c:pt>
                <c:pt idx="28239">
                  <c:v>0.1598</c:v>
                </c:pt>
                <c:pt idx="28240">
                  <c:v>0.16034100000000001</c:v>
                </c:pt>
                <c:pt idx="28241">
                  <c:v>0.160937</c:v>
                </c:pt>
                <c:pt idx="28242">
                  <c:v>0.16133500000000001</c:v>
                </c:pt>
                <c:pt idx="28243">
                  <c:v>0.16203799999999999</c:v>
                </c:pt>
                <c:pt idx="28244">
                  <c:v>0.162582</c:v>
                </c:pt>
                <c:pt idx="28245">
                  <c:v>0.163023</c:v>
                </c:pt>
                <c:pt idx="28246">
                  <c:v>0.163439</c:v>
                </c:pt>
                <c:pt idx="28247">
                  <c:v>0.16394900000000001</c:v>
                </c:pt>
                <c:pt idx="28248">
                  <c:v>0.164463</c:v>
                </c:pt>
                <c:pt idx="28249">
                  <c:v>0.164884</c:v>
                </c:pt>
                <c:pt idx="28250">
                  <c:v>0.165266</c:v>
                </c:pt>
                <c:pt idx="28251">
                  <c:v>0.16578300000000001</c:v>
                </c:pt>
                <c:pt idx="28252">
                  <c:v>0.16611200000000001</c:v>
                </c:pt>
                <c:pt idx="28253">
                  <c:v>0.16645499999999999</c:v>
                </c:pt>
                <c:pt idx="28254">
                  <c:v>0.16678200000000001</c:v>
                </c:pt>
                <c:pt idx="28255">
                  <c:v>0.16725599999999999</c:v>
                </c:pt>
                <c:pt idx="28256">
                  <c:v>0.167798</c:v>
                </c:pt>
                <c:pt idx="28257">
                  <c:v>0.16791900000000001</c:v>
                </c:pt>
                <c:pt idx="28258">
                  <c:v>0.168375</c:v>
                </c:pt>
                <c:pt idx="28259">
                  <c:v>0.168656</c:v>
                </c:pt>
                <c:pt idx="28260">
                  <c:v>0.16917299999999999</c:v>
                </c:pt>
                <c:pt idx="28261">
                  <c:v>0.169486</c:v>
                </c:pt>
                <c:pt idx="28262">
                  <c:v>0.16978599999999999</c:v>
                </c:pt>
                <c:pt idx="28263">
                  <c:v>0.17029900000000001</c:v>
                </c:pt>
                <c:pt idx="28264">
                  <c:v>0.17066600000000001</c:v>
                </c:pt>
                <c:pt idx="28265">
                  <c:v>0.170879</c:v>
                </c:pt>
                <c:pt idx="28266">
                  <c:v>0.171491</c:v>
                </c:pt>
                <c:pt idx="28267">
                  <c:v>0.17178099999999999</c:v>
                </c:pt>
                <c:pt idx="28268">
                  <c:v>0.17196500000000001</c:v>
                </c:pt>
                <c:pt idx="28269">
                  <c:v>0.17238700000000001</c:v>
                </c:pt>
                <c:pt idx="28270">
                  <c:v>0.17278299999999999</c:v>
                </c:pt>
                <c:pt idx="28271">
                  <c:v>0.17302000000000001</c:v>
                </c:pt>
                <c:pt idx="28272">
                  <c:v>0.17350599999999999</c:v>
                </c:pt>
                <c:pt idx="28273">
                  <c:v>0.17371900000000001</c:v>
                </c:pt>
                <c:pt idx="28274">
                  <c:v>0.17416599999999999</c:v>
                </c:pt>
                <c:pt idx="28275">
                  <c:v>0.17433499999999999</c:v>
                </c:pt>
                <c:pt idx="28276">
                  <c:v>0.17471400000000001</c:v>
                </c:pt>
                <c:pt idx="28277">
                  <c:v>0.175174</c:v>
                </c:pt>
                <c:pt idx="28278">
                  <c:v>0.17519000000000001</c:v>
                </c:pt>
                <c:pt idx="28279">
                  <c:v>0.17560799999999999</c:v>
                </c:pt>
                <c:pt idx="28280">
                  <c:v>0.17580999999999999</c:v>
                </c:pt>
                <c:pt idx="28281">
                  <c:v>0.176144</c:v>
                </c:pt>
                <c:pt idx="28282">
                  <c:v>0.17629</c:v>
                </c:pt>
                <c:pt idx="28283">
                  <c:v>0.176764</c:v>
                </c:pt>
                <c:pt idx="28284">
                  <c:v>0.17691599999999999</c:v>
                </c:pt>
                <c:pt idx="28285">
                  <c:v>0.17708099999999999</c:v>
                </c:pt>
                <c:pt idx="28286">
                  <c:v>0.177505</c:v>
                </c:pt>
                <c:pt idx="28287">
                  <c:v>0.177618</c:v>
                </c:pt>
                <c:pt idx="28288">
                  <c:v>0.17809</c:v>
                </c:pt>
                <c:pt idx="28289">
                  <c:v>0.17819499999999999</c:v>
                </c:pt>
                <c:pt idx="28290">
                  <c:v>0.17837</c:v>
                </c:pt>
                <c:pt idx="28291">
                  <c:v>0.17860100000000001</c:v>
                </c:pt>
                <c:pt idx="28292">
                  <c:v>0.17885200000000001</c:v>
                </c:pt>
                <c:pt idx="28293">
                  <c:v>0.179031</c:v>
                </c:pt>
                <c:pt idx="28294">
                  <c:v>0.17913999999999999</c:v>
                </c:pt>
                <c:pt idx="28295">
                  <c:v>0.17908499999999999</c:v>
                </c:pt>
                <c:pt idx="28296">
                  <c:v>0.17921100000000001</c:v>
                </c:pt>
                <c:pt idx="28297">
                  <c:v>0.17940600000000001</c:v>
                </c:pt>
                <c:pt idx="28298">
                  <c:v>0.179287</c:v>
                </c:pt>
                <c:pt idx="28299">
                  <c:v>0.179644</c:v>
                </c:pt>
                <c:pt idx="28300">
                  <c:v>0.17947299999999999</c:v>
                </c:pt>
                <c:pt idx="28301">
                  <c:v>0.179564</c:v>
                </c:pt>
                <c:pt idx="28302">
                  <c:v>0.17969399999999999</c:v>
                </c:pt>
                <c:pt idx="28303">
                  <c:v>0.17965900000000001</c:v>
                </c:pt>
                <c:pt idx="28304">
                  <c:v>0.179788</c:v>
                </c:pt>
                <c:pt idx="28305">
                  <c:v>0.17956</c:v>
                </c:pt>
                <c:pt idx="28306">
                  <c:v>0.179566</c:v>
                </c:pt>
                <c:pt idx="28307">
                  <c:v>0.17938100000000001</c:v>
                </c:pt>
                <c:pt idx="28308">
                  <c:v>0.179368</c:v>
                </c:pt>
                <c:pt idx="28309">
                  <c:v>0.17929999999999999</c:v>
                </c:pt>
                <c:pt idx="28310">
                  <c:v>0.179089</c:v>
                </c:pt>
                <c:pt idx="28311">
                  <c:v>0.17907899999999999</c:v>
                </c:pt>
                <c:pt idx="28312">
                  <c:v>0.178645</c:v>
                </c:pt>
                <c:pt idx="28313">
                  <c:v>0.178531</c:v>
                </c:pt>
                <c:pt idx="28314">
                  <c:v>0.17810200000000001</c:v>
                </c:pt>
                <c:pt idx="28315">
                  <c:v>0.178089</c:v>
                </c:pt>
                <c:pt idx="28316">
                  <c:v>0.17768</c:v>
                </c:pt>
                <c:pt idx="28317">
                  <c:v>0.177066</c:v>
                </c:pt>
                <c:pt idx="28318">
                  <c:v>0.176815</c:v>
                </c:pt>
                <c:pt idx="28319">
                  <c:v>0.176152</c:v>
                </c:pt>
                <c:pt idx="28320">
                  <c:v>0.175982</c:v>
                </c:pt>
                <c:pt idx="28321">
                  <c:v>0.17527400000000001</c:v>
                </c:pt>
                <c:pt idx="28322">
                  <c:v>0.17492099999999999</c:v>
                </c:pt>
                <c:pt idx="28323">
                  <c:v>0.17424000000000001</c:v>
                </c:pt>
                <c:pt idx="28324">
                  <c:v>0.17374700000000001</c:v>
                </c:pt>
                <c:pt idx="28325">
                  <c:v>0.17321300000000001</c:v>
                </c:pt>
                <c:pt idx="28326">
                  <c:v>0.17258000000000001</c:v>
                </c:pt>
                <c:pt idx="28327">
                  <c:v>0.17194599999999999</c:v>
                </c:pt>
                <c:pt idx="28328">
                  <c:v>0.171098</c:v>
                </c:pt>
                <c:pt idx="28329">
                  <c:v>0.17052700000000001</c:v>
                </c:pt>
                <c:pt idx="28330">
                  <c:v>0.16967299999999999</c:v>
                </c:pt>
                <c:pt idx="28331">
                  <c:v>0.168796</c:v>
                </c:pt>
                <c:pt idx="28332">
                  <c:v>0.167847</c:v>
                </c:pt>
                <c:pt idx="28333">
                  <c:v>0.16692000000000001</c:v>
                </c:pt>
                <c:pt idx="28334">
                  <c:v>0.165793</c:v>
                </c:pt>
                <c:pt idx="28335">
                  <c:v>0.16483200000000001</c:v>
                </c:pt>
                <c:pt idx="28336">
                  <c:v>0.16381599999999999</c:v>
                </c:pt>
                <c:pt idx="28337">
                  <c:v>0.162522</c:v>
                </c:pt>
                <c:pt idx="28338">
                  <c:v>0.16154299999999999</c:v>
                </c:pt>
                <c:pt idx="28339">
                  <c:v>0.16020599999999999</c:v>
                </c:pt>
                <c:pt idx="28340">
                  <c:v>0.159022</c:v>
                </c:pt>
                <c:pt idx="28341">
                  <c:v>0.15762699999999999</c:v>
                </c:pt>
                <c:pt idx="28342">
                  <c:v>0.15634000000000001</c:v>
                </c:pt>
                <c:pt idx="28343">
                  <c:v>0.15507000000000001</c:v>
                </c:pt>
                <c:pt idx="28344">
                  <c:v>0.153224</c:v>
                </c:pt>
                <c:pt idx="28345">
                  <c:v>0.15203</c:v>
                </c:pt>
                <c:pt idx="28346">
                  <c:v>0.15027599999999999</c:v>
                </c:pt>
                <c:pt idx="28347">
                  <c:v>0.148947</c:v>
                </c:pt>
                <c:pt idx="28348">
                  <c:v>0.147201</c:v>
                </c:pt>
                <c:pt idx="28349">
                  <c:v>0.14549699999999999</c:v>
                </c:pt>
                <c:pt idx="28350">
                  <c:v>0.14382600000000001</c:v>
                </c:pt>
                <c:pt idx="28351">
                  <c:v>0.141953</c:v>
                </c:pt>
                <c:pt idx="28352">
                  <c:v>0.140511</c:v>
                </c:pt>
                <c:pt idx="28353">
                  <c:v>0.13836599999999999</c:v>
                </c:pt>
                <c:pt idx="28354">
                  <c:v>0.136377</c:v>
                </c:pt>
                <c:pt idx="28355">
                  <c:v>0.134326</c:v>
                </c:pt>
                <c:pt idx="28356">
                  <c:v>0.132351</c:v>
                </c:pt>
                <c:pt idx="28357">
                  <c:v>0.13029099999999999</c:v>
                </c:pt>
                <c:pt idx="28358">
                  <c:v>0.128079</c:v>
                </c:pt>
                <c:pt idx="28359">
                  <c:v>0.126056</c:v>
                </c:pt>
                <c:pt idx="28360">
                  <c:v>0.123664</c:v>
                </c:pt>
                <c:pt idx="28361">
                  <c:v>0.12149699999999999</c:v>
                </c:pt>
                <c:pt idx="28362">
                  <c:v>0.119042</c:v>
                </c:pt>
                <c:pt idx="28363">
                  <c:v>0.116748</c:v>
                </c:pt>
                <c:pt idx="28364">
                  <c:v>0.11429499999999999</c:v>
                </c:pt>
                <c:pt idx="28365">
                  <c:v>0.111648</c:v>
                </c:pt>
                <c:pt idx="28366">
                  <c:v>0.109261</c:v>
                </c:pt>
                <c:pt idx="28367">
                  <c:v>0.106617</c:v>
                </c:pt>
                <c:pt idx="28368">
                  <c:v>0.104188</c:v>
                </c:pt>
                <c:pt idx="28369">
                  <c:v>0.10131800000000001</c:v>
                </c:pt>
                <c:pt idx="28370">
                  <c:v>9.8902299999999999E-2</c:v>
                </c:pt>
                <c:pt idx="28371">
                  <c:v>9.5994800000000005E-2</c:v>
                </c:pt>
                <c:pt idx="28372">
                  <c:v>9.3441899999999994E-2</c:v>
                </c:pt>
                <c:pt idx="28373">
                  <c:v>9.0535000000000004E-2</c:v>
                </c:pt>
                <c:pt idx="28374">
                  <c:v>8.7790000000000007E-2</c:v>
                </c:pt>
                <c:pt idx="28375">
                  <c:v>8.5050799999999996E-2</c:v>
                </c:pt>
                <c:pt idx="28376">
                  <c:v>8.1841300000000006E-2</c:v>
                </c:pt>
                <c:pt idx="28377">
                  <c:v>7.9102500000000006E-2</c:v>
                </c:pt>
                <c:pt idx="28378">
                  <c:v>7.5981199999999999E-2</c:v>
                </c:pt>
                <c:pt idx="28379">
                  <c:v>7.3086200000000004E-2</c:v>
                </c:pt>
                <c:pt idx="28380">
                  <c:v>7.0018300000000006E-2</c:v>
                </c:pt>
                <c:pt idx="28381">
                  <c:v>6.6802600000000004E-2</c:v>
                </c:pt>
                <c:pt idx="28382">
                  <c:v>6.3839000000000007E-2</c:v>
                </c:pt>
                <c:pt idx="28383">
                  <c:v>6.0625100000000001E-2</c:v>
                </c:pt>
                <c:pt idx="28384">
                  <c:v>5.7501400000000001E-2</c:v>
                </c:pt>
                <c:pt idx="28385">
                  <c:v>5.4354800000000002E-2</c:v>
                </c:pt>
                <c:pt idx="28386">
                  <c:v>5.1064600000000002E-2</c:v>
                </c:pt>
                <c:pt idx="28387">
                  <c:v>4.77203E-2</c:v>
                </c:pt>
                <c:pt idx="28388">
                  <c:v>4.4750400000000003E-2</c:v>
                </c:pt>
                <c:pt idx="28389">
                  <c:v>4.1402599999999998E-2</c:v>
                </c:pt>
                <c:pt idx="28390">
                  <c:v>3.8064099999999997E-2</c:v>
                </c:pt>
                <c:pt idx="28391">
                  <c:v>3.4724499999999998E-2</c:v>
                </c:pt>
                <c:pt idx="28392">
                  <c:v>3.12635E-2</c:v>
                </c:pt>
                <c:pt idx="28393">
                  <c:v>2.81392E-2</c:v>
                </c:pt>
                <c:pt idx="28394">
                  <c:v>2.4619800000000001E-2</c:v>
                </c:pt>
                <c:pt idx="28395">
                  <c:v>2.1516E-2</c:v>
                </c:pt>
                <c:pt idx="28396">
                  <c:v>1.79606E-2</c:v>
                </c:pt>
                <c:pt idx="28397">
                  <c:v>1.4648100000000001E-2</c:v>
                </c:pt>
                <c:pt idx="28398">
                  <c:v>1.14293E-2</c:v>
                </c:pt>
                <c:pt idx="28399">
                  <c:v>7.9503200000000003E-3</c:v>
                </c:pt>
                <c:pt idx="28400">
                  <c:v>4.7059900000000002E-3</c:v>
                </c:pt>
                <c:pt idx="28401">
                  <c:v>1.2588300000000001E-3</c:v>
                </c:pt>
                <c:pt idx="28402">
                  <c:v>-2.0317099999999999E-3</c:v>
                </c:pt>
                <c:pt idx="28403">
                  <c:v>-5.7291499999999997E-3</c:v>
                </c:pt>
                <c:pt idx="28404">
                  <c:v>-9.0791399999999994E-3</c:v>
                </c:pt>
                <c:pt idx="28405">
                  <c:v>-1.2519199999999999E-2</c:v>
                </c:pt>
                <c:pt idx="28406">
                  <c:v>-1.58751E-2</c:v>
                </c:pt>
                <c:pt idx="28407">
                  <c:v>-1.9374700000000002E-2</c:v>
                </c:pt>
                <c:pt idx="28408">
                  <c:v>-2.2673499999999999E-2</c:v>
                </c:pt>
                <c:pt idx="28409">
                  <c:v>-2.5928099999999999E-2</c:v>
                </c:pt>
                <c:pt idx="28410">
                  <c:v>-2.9411400000000001E-2</c:v>
                </c:pt>
                <c:pt idx="28411">
                  <c:v>-3.2481000000000003E-2</c:v>
                </c:pt>
                <c:pt idx="28412">
                  <c:v>-3.5893099999999997E-2</c:v>
                </c:pt>
                <c:pt idx="28413">
                  <c:v>-3.9219799999999999E-2</c:v>
                </c:pt>
                <c:pt idx="28414">
                  <c:v>-4.2526399999999999E-2</c:v>
                </c:pt>
                <c:pt idx="28415">
                  <c:v>-4.58562E-2</c:v>
                </c:pt>
                <c:pt idx="28416">
                  <c:v>-4.91078E-2</c:v>
                </c:pt>
                <c:pt idx="28417">
                  <c:v>-5.24267E-2</c:v>
                </c:pt>
                <c:pt idx="28418">
                  <c:v>-5.56052E-2</c:v>
                </c:pt>
                <c:pt idx="28419">
                  <c:v>-5.8970300000000003E-2</c:v>
                </c:pt>
                <c:pt idx="28420">
                  <c:v>-6.1930499999999999E-2</c:v>
                </c:pt>
                <c:pt idx="28421">
                  <c:v>-6.5317299999999995E-2</c:v>
                </c:pt>
                <c:pt idx="28422">
                  <c:v>-6.8195599999999995E-2</c:v>
                </c:pt>
                <c:pt idx="28423">
                  <c:v>-7.1521100000000004E-2</c:v>
                </c:pt>
                <c:pt idx="28424">
                  <c:v>-7.4519299999999997E-2</c:v>
                </c:pt>
                <c:pt idx="28425">
                  <c:v>-7.7520199999999997E-2</c:v>
                </c:pt>
                <c:pt idx="28426">
                  <c:v>-8.07417E-2</c:v>
                </c:pt>
                <c:pt idx="28427">
                  <c:v>-8.3613499999999993E-2</c:v>
                </c:pt>
                <c:pt idx="28428">
                  <c:v>-8.6666099999999996E-2</c:v>
                </c:pt>
                <c:pt idx="28429">
                  <c:v>-8.9432999999999999E-2</c:v>
                </c:pt>
                <c:pt idx="28430">
                  <c:v>-9.2498899999999995E-2</c:v>
                </c:pt>
                <c:pt idx="28431">
                  <c:v>-9.5173900000000006E-2</c:v>
                </c:pt>
                <c:pt idx="28432">
                  <c:v>-9.8164899999999999E-2</c:v>
                </c:pt>
                <c:pt idx="28433">
                  <c:v>-0.100912</c:v>
                </c:pt>
                <c:pt idx="28434">
                  <c:v>-0.10344200000000001</c:v>
                </c:pt>
                <c:pt idx="28435">
                  <c:v>-0.106403</c:v>
                </c:pt>
                <c:pt idx="28436">
                  <c:v>-0.108835</c:v>
                </c:pt>
                <c:pt idx="28437">
                  <c:v>-0.111691</c:v>
                </c:pt>
                <c:pt idx="28438">
                  <c:v>-0.11411200000000001</c:v>
                </c:pt>
                <c:pt idx="28439">
                  <c:v>-0.11677</c:v>
                </c:pt>
                <c:pt idx="28440">
                  <c:v>-0.11910999999999999</c:v>
                </c:pt>
                <c:pt idx="28441">
                  <c:v>-0.121548</c:v>
                </c:pt>
                <c:pt idx="28442">
                  <c:v>-0.12392400000000001</c:v>
                </c:pt>
                <c:pt idx="28443">
                  <c:v>-0.12614</c:v>
                </c:pt>
                <c:pt idx="28444">
                  <c:v>-0.12856000000000001</c:v>
                </c:pt>
                <c:pt idx="28445">
                  <c:v>-0.13057099999999999</c:v>
                </c:pt>
                <c:pt idx="28446">
                  <c:v>-0.13287099999999999</c:v>
                </c:pt>
                <c:pt idx="28447">
                  <c:v>-0.13492199999999999</c:v>
                </c:pt>
                <c:pt idx="28448">
                  <c:v>-0.137128</c:v>
                </c:pt>
                <c:pt idx="28449">
                  <c:v>-0.13911799999999999</c:v>
                </c:pt>
                <c:pt idx="28450">
                  <c:v>-0.14102799999999999</c:v>
                </c:pt>
                <c:pt idx="28451">
                  <c:v>-0.14300099999999999</c:v>
                </c:pt>
                <c:pt idx="28452">
                  <c:v>-0.14468</c:v>
                </c:pt>
                <c:pt idx="28453">
                  <c:v>-0.14668600000000001</c:v>
                </c:pt>
                <c:pt idx="28454">
                  <c:v>-0.14824300000000001</c:v>
                </c:pt>
                <c:pt idx="28455">
                  <c:v>-0.15007200000000001</c:v>
                </c:pt>
                <c:pt idx="28456">
                  <c:v>-0.15165200000000001</c:v>
                </c:pt>
                <c:pt idx="28457">
                  <c:v>-0.15310299999999999</c:v>
                </c:pt>
                <c:pt idx="28458">
                  <c:v>-0.15468999999999999</c:v>
                </c:pt>
                <c:pt idx="28459">
                  <c:v>-0.15604299999999999</c:v>
                </c:pt>
                <c:pt idx="28460">
                  <c:v>-0.15754399999999999</c:v>
                </c:pt>
                <c:pt idx="28461">
                  <c:v>-0.15878600000000001</c:v>
                </c:pt>
                <c:pt idx="28462">
                  <c:v>-0.16022400000000001</c:v>
                </c:pt>
                <c:pt idx="28463">
                  <c:v>-0.16134100000000001</c:v>
                </c:pt>
                <c:pt idx="28464">
                  <c:v>-0.16253799999999999</c:v>
                </c:pt>
                <c:pt idx="28465">
                  <c:v>-0.16368099999999999</c:v>
                </c:pt>
                <c:pt idx="28466">
                  <c:v>-0.16461799999999999</c:v>
                </c:pt>
                <c:pt idx="28467">
                  <c:v>-0.165793</c:v>
                </c:pt>
                <c:pt idx="28468">
                  <c:v>-0.16653200000000001</c:v>
                </c:pt>
                <c:pt idx="28469">
                  <c:v>-0.167542</c:v>
                </c:pt>
                <c:pt idx="28470">
                  <c:v>-0.16832900000000001</c:v>
                </c:pt>
                <c:pt idx="28471">
                  <c:v>-0.16909399999999999</c:v>
                </c:pt>
                <c:pt idx="28472">
                  <c:v>-0.169849</c:v>
                </c:pt>
                <c:pt idx="28473">
                  <c:v>-0.170436</c:v>
                </c:pt>
                <c:pt idx="28474">
                  <c:v>-0.171095</c:v>
                </c:pt>
                <c:pt idx="28475">
                  <c:v>-0.17144400000000001</c:v>
                </c:pt>
                <c:pt idx="28476">
                  <c:v>-0.171929</c:v>
                </c:pt>
                <c:pt idx="28477">
                  <c:v>-0.17231099999999999</c:v>
                </c:pt>
                <c:pt idx="28478">
                  <c:v>-0.17279800000000001</c:v>
                </c:pt>
                <c:pt idx="28479">
                  <c:v>-0.17303099999999999</c:v>
                </c:pt>
                <c:pt idx="28480">
                  <c:v>-0.17333799999999999</c:v>
                </c:pt>
                <c:pt idx="28481">
                  <c:v>-0.173457</c:v>
                </c:pt>
                <c:pt idx="28482">
                  <c:v>-0.17363600000000001</c:v>
                </c:pt>
                <c:pt idx="28483">
                  <c:v>-0.17380699999999999</c:v>
                </c:pt>
                <c:pt idx="28484">
                  <c:v>-0.17392199999999999</c:v>
                </c:pt>
                <c:pt idx="28485">
                  <c:v>-0.174068</c:v>
                </c:pt>
                <c:pt idx="28486">
                  <c:v>-0.17397799999999999</c:v>
                </c:pt>
                <c:pt idx="28487">
                  <c:v>-0.17393900000000001</c:v>
                </c:pt>
                <c:pt idx="28488">
                  <c:v>-0.17380000000000001</c:v>
                </c:pt>
                <c:pt idx="28489">
                  <c:v>-0.17379800000000001</c:v>
                </c:pt>
                <c:pt idx="28490">
                  <c:v>-0.173622</c:v>
                </c:pt>
                <c:pt idx="28491">
                  <c:v>-0.17329700000000001</c:v>
                </c:pt>
                <c:pt idx="28492">
                  <c:v>-0.17308000000000001</c:v>
                </c:pt>
                <c:pt idx="28493">
                  <c:v>-0.17264199999999999</c:v>
                </c:pt>
                <c:pt idx="28494">
                  <c:v>-0.17240900000000001</c:v>
                </c:pt>
                <c:pt idx="28495">
                  <c:v>-0.17193800000000001</c:v>
                </c:pt>
                <c:pt idx="28496">
                  <c:v>-0.17150799999999999</c:v>
                </c:pt>
                <c:pt idx="28497">
                  <c:v>-0.17084299999999999</c:v>
                </c:pt>
                <c:pt idx="28498">
                  <c:v>-0.17042199999999999</c:v>
                </c:pt>
                <c:pt idx="28499">
                  <c:v>-0.16999400000000001</c:v>
                </c:pt>
                <c:pt idx="28500">
                  <c:v>-0.16949500000000001</c:v>
                </c:pt>
                <c:pt idx="28501">
                  <c:v>-0.16895299999999999</c:v>
                </c:pt>
                <c:pt idx="28502">
                  <c:v>-0.168299</c:v>
                </c:pt>
                <c:pt idx="28503">
                  <c:v>-0.16783200000000001</c:v>
                </c:pt>
                <c:pt idx="28504">
                  <c:v>-0.16714399999999999</c:v>
                </c:pt>
                <c:pt idx="28505">
                  <c:v>-0.16647400000000001</c:v>
                </c:pt>
                <c:pt idx="28506">
                  <c:v>-0.16583800000000001</c:v>
                </c:pt>
                <c:pt idx="28507">
                  <c:v>-0.16512199999999999</c:v>
                </c:pt>
                <c:pt idx="28508">
                  <c:v>-0.16442999999999999</c:v>
                </c:pt>
                <c:pt idx="28509">
                  <c:v>-0.163631</c:v>
                </c:pt>
                <c:pt idx="28510">
                  <c:v>-0.16296099999999999</c:v>
                </c:pt>
                <c:pt idx="28511">
                  <c:v>-0.16216900000000001</c:v>
                </c:pt>
                <c:pt idx="28512">
                  <c:v>-0.161582</c:v>
                </c:pt>
                <c:pt idx="28513">
                  <c:v>-0.16061500000000001</c:v>
                </c:pt>
                <c:pt idx="28514">
                  <c:v>-0.15990399999999999</c:v>
                </c:pt>
                <c:pt idx="28515">
                  <c:v>-0.15890000000000001</c:v>
                </c:pt>
                <c:pt idx="28516">
                  <c:v>-0.158134</c:v>
                </c:pt>
                <c:pt idx="28517">
                  <c:v>-0.157109</c:v>
                </c:pt>
                <c:pt idx="28518">
                  <c:v>-0.15614700000000001</c:v>
                </c:pt>
                <c:pt idx="28519">
                  <c:v>-0.15540999999999999</c:v>
                </c:pt>
                <c:pt idx="28520">
                  <c:v>-0.154224</c:v>
                </c:pt>
                <c:pt idx="28521">
                  <c:v>-0.15350800000000001</c:v>
                </c:pt>
                <c:pt idx="28522">
                  <c:v>-0.15265500000000001</c:v>
                </c:pt>
                <c:pt idx="28523">
                  <c:v>-0.15176400000000001</c:v>
                </c:pt>
                <c:pt idx="28524">
                  <c:v>-0.15081</c:v>
                </c:pt>
                <c:pt idx="28525">
                  <c:v>-0.14987</c:v>
                </c:pt>
                <c:pt idx="28526">
                  <c:v>-0.14915700000000001</c:v>
                </c:pt>
                <c:pt idx="28527">
                  <c:v>-0.14811199999999999</c:v>
                </c:pt>
                <c:pt idx="28528">
                  <c:v>-0.14743500000000001</c:v>
                </c:pt>
                <c:pt idx="28529">
                  <c:v>-0.14626400000000001</c:v>
                </c:pt>
                <c:pt idx="28530">
                  <c:v>-0.145591</c:v>
                </c:pt>
                <c:pt idx="28531">
                  <c:v>-0.144541</c:v>
                </c:pt>
                <c:pt idx="28532">
                  <c:v>-0.14389199999999999</c:v>
                </c:pt>
                <c:pt idx="28533">
                  <c:v>-0.143118</c:v>
                </c:pt>
                <c:pt idx="28534">
                  <c:v>-0.14216500000000001</c:v>
                </c:pt>
                <c:pt idx="28535">
                  <c:v>-0.14149900000000001</c:v>
                </c:pt>
                <c:pt idx="28536">
                  <c:v>-0.140571</c:v>
                </c:pt>
                <c:pt idx="28537">
                  <c:v>-0.13994999999999999</c:v>
                </c:pt>
                <c:pt idx="28538">
                  <c:v>-0.13880100000000001</c:v>
                </c:pt>
                <c:pt idx="28539">
                  <c:v>-0.138075</c:v>
                </c:pt>
                <c:pt idx="28540">
                  <c:v>-0.13707</c:v>
                </c:pt>
                <c:pt idx="28541">
                  <c:v>-0.136319</c:v>
                </c:pt>
                <c:pt idx="28542">
                  <c:v>-0.135271</c:v>
                </c:pt>
                <c:pt idx="28543">
                  <c:v>-0.13436699999999999</c:v>
                </c:pt>
                <c:pt idx="28544">
                  <c:v>-0.133545</c:v>
                </c:pt>
                <c:pt idx="28545">
                  <c:v>-0.13249900000000001</c:v>
                </c:pt>
                <c:pt idx="28546">
                  <c:v>-0.13194500000000001</c:v>
                </c:pt>
                <c:pt idx="28547">
                  <c:v>-0.13072600000000001</c:v>
                </c:pt>
                <c:pt idx="28548">
                  <c:v>-0.130108</c:v>
                </c:pt>
                <c:pt idx="28549">
                  <c:v>-0.12928600000000001</c:v>
                </c:pt>
                <c:pt idx="28550">
                  <c:v>-0.12854699999999999</c:v>
                </c:pt>
                <c:pt idx="28551">
                  <c:v>-0.12787599999999999</c:v>
                </c:pt>
                <c:pt idx="28552">
                  <c:v>-0.127027</c:v>
                </c:pt>
                <c:pt idx="28553">
                  <c:v>-0.126527</c:v>
                </c:pt>
                <c:pt idx="28554">
                  <c:v>-0.12565499999999999</c:v>
                </c:pt>
                <c:pt idx="28555">
                  <c:v>-0.125107</c:v>
                </c:pt>
                <c:pt idx="28556">
                  <c:v>-0.124405</c:v>
                </c:pt>
                <c:pt idx="28557">
                  <c:v>-0.12379</c:v>
                </c:pt>
                <c:pt idx="28558">
                  <c:v>-0.123145</c:v>
                </c:pt>
                <c:pt idx="28559">
                  <c:v>-0.12236900000000001</c:v>
                </c:pt>
                <c:pt idx="28560">
                  <c:v>-0.12193900000000001</c:v>
                </c:pt>
                <c:pt idx="28561">
                  <c:v>-0.12103800000000001</c:v>
                </c:pt>
                <c:pt idx="28562">
                  <c:v>-0.120597</c:v>
                </c:pt>
                <c:pt idx="28563">
                  <c:v>-0.119792</c:v>
                </c:pt>
                <c:pt idx="28564">
                  <c:v>-0.119226</c:v>
                </c:pt>
                <c:pt idx="28565">
                  <c:v>-0.118544</c:v>
                </c:pt>
                <c:pt idx="28566">
                  <c:v>-0.11762300000000001</c:v>
                </c:pt>
                <c:pt idx="28567">
                  <c:v>-0.117145</c:v>
                </c:pt>
                <c:pt idx="28568">
                  <c:v>-0.11636299999999999</c:v>
                </c:pt>
                <c:pt idx="28569">
                  <c:v>-0.115801</c:v>
                </c:pt>
                <c:pt idx="28570">
                  <c:v>-0.114884</c:v>
                </c:pt>
                <c:pt idx="28571">
                  <c:v>-0.114437</c:v>
                </c:pt>
                <c:pt idx="28572">
                  <c:v>-0.113916</c:v>
                </c:pt>
                <c:pt idx="28573">
                  <c:v>-0.11311</c:v>
                </c:pt>
                <c:pt idx="28574">
                  <c:v>-0.112645</c:v>
                </c:pt>
                <c:pt idx="28575">
                  <c:v>-0.11182499999999999</c:v>
                </c:pt>
                <c:pt idx="28576">
                  <c:v>-0.11135100000000001</c:v>
                </c:pt>
                <c:pt idx="28577">
                  <c:v>-0.110669</c:v>
                </c:pt>
                <c:pt idx="28578">
                  <c:v>-0.110155</c:v>
                </c:pt>
                <c:pt idx="28579">
                  <c:v>-0.109404</c:v>
                </c:pt>
                <c:pt idx="28580">
                  <c:v>-0.108725</c:v>
                </c:pt>
                <c:pt idx="28581">
                  <c:v>-0.108164</c:v>
                </c:pt>
                <c:pt idx="28582">
                  <c:v>-0.107381</c:v>
                </c:pt>
                <c:pt idx="28583">
                  <c:v>-0.106949</c:v>
                </c:pt>
                <c:pt idx="28584">
                  <c:v>-0.10621700000000001</c:v>
                </c:pt>
                <c:pt idx="28585">
                  <c:v>-0.10560799999999999</c:v>
                </c:pt>
                <c:pt idx="28586">
                  <c:v>-0.104862</c:v>
                </c:pt>
                <c:pt idx="28587">
                  <c:v>-0.104453</c:v>
                </c:pt>
                <c:pt idx="28588">
                  <c:v>-0.103758</c:v>
                </c:pt>
                <c:pt idx="28589">
                  <c:v>-0.102978</c:v>
                </c:pt>
                <c:pt idx="28590">
                  <c:v>-0.10220799999999999</c:v>
                </c:pt>
                <c:pt idx="28591">
                  <c:v>-0.101677</c:v>
                </c:pt>
                <c:pt idx="28592">
                  <c:v>-0.100978</c:v>
                </c:pt>
                <c:pt idx="28593">
                  <c:v>-0.10009899999999999</c:v>
                </c:pt>
                <c:pt idx="28594">
                  <c:v>-9.9426399999999998E-2</c:v>
                </c:pt>
                <c:pt idx="28595">
                  <c:v>-9.8601300000000003E-2</c:v>
                </c:pt>
                <c:pt idx="28596">
                  <c:v>-9.78551E-2</c:v>
                </c:pt>
                <c:pt idx="28597">
                  <c:v>-9.6962000000000007E-2</c:v>
                </c:pt>
                <c:pt idx="28598">
                  <c:v>-9.6166699999999994E-2</c:v>
                </c:pt>
                <c:pt idx="28599">
                  <c:v>-9.5278199999999993E-2</c:v>
                </c:pt>
                <c:pt idx="28600">
                  <c:v>-9.4545400000000002E-2</c:v>
                </c:pt>
                <c:pt idx="28601">
                  <c:v>-9.3502500000000002E-2</c:v>
                </c:pt>
                <c:pt idx="28602">
                  <c:v>-9.2438400000000004E-2</c:v>
                </c:pt>
                <c:pt idx="28603">
                  <c:v>-9.1755900000000001E-2</c:v>
                </c:pt>
                <c:pt idx="28604">
                  <c:v>-9.0614E-2</c:v>
                </c:pt>
                <c:pt idx="28605">
                  <c:v>-8.9707400000000007E-2</c:v>
                </c:pt>
                <c:pt idx="28606">
                  <c:v>-8.8436500000000001E-2</c:v>
                </c:pt>
                <c:pt idx="28607">
                  <c:v>-8.7481900000000001E-2</c:v>
                </c:pt>
                <c:pt idx="28608">
                  <c:v>-8.6410899999999999E-2</c:v>
                </c:pt>
                <c:pt idx="28609">
                  <c:v>-8.5371699999999995E-2</c:v>
                </c:pt>
                <c:pt idx="28610">
                  <c:v>-8.41784E-2</c:v>
                </c:pt>
                <c:pt idx="28611">
                  <c:v>-8.3196999999999993E-2</c:v>
                </c:pt>
                <c:pt idx="28612">
                  <c:v>-8.2012399999999999E-2</c:v>
                </c:pt>
                <c:pt idx="28613">
                  <c:v>-8.0759800000000007E-2</c:v>
                </c:pt>
                <c:pt idx="28614">
                  <c:v>-7.9933199999999996E-2</c:v>
                </c:pt>
                <c:pt idx="28615">
                  <c:v>-7.8426899999999994E-2</c:v>
                </c:pt>
                <c:pt idx="28616">
                  <c:v>-7.73094E-2</c:v>
                </c:pt>
                <c:pt idx="28617">
                  <c:v>-7.5938500000000006E-2</c:v>
                </c:pt>
                <c:pt idx="28618">
                  <c:v>-7.4685000000000001E-2</c:v>
                </c:pt>
                <c:pt idx="28619">
                  <c:v>-7.3375800000000005E-2</c:v>
                </c:pt>
                <c:pt idx="28620">
                  <c:v>-7.1827100000000005E-2</c:v>
                </c:pt>
                <c:pt idx="28621">
                  <c:v>-7.0626900000000006E-2</c:v>
                </c:pt>
                <c:pt idx="28622">
                  <c:v>-6.8950200000000003E-2</c:v>
                </c:pt>
                <c:pt idx="28623">
                  <c:v>-6.7574800000000004E-2</c:v>
                </c:pt>
                <c:pt idx="28624">
                  <c:v>-6.6008499999999998E-2</c:v>
                </c:pt>
                <c:pt idx="28625">
                  <c:v>-6.4369700000000002E-2</c:v>
                </c:pt>
                <c:pt idx="28626">
                  <c:v>-6.2849699999999994E-2</c:v>
                </c:pt>
                <c:pt idx="28627">
                  <c:v>-6.1187800000000001E-2</c:v>
                </c:pt>
                <c:pt idx="28628">
                  <c:v>-5.9652299999999998E-2</c:v>
                </c:pt>
                <c:pt idx="28629">
                  <c:v>-5.7678800000000002E-2</c:v>
                </c:pt>
                <c:pt idx="28630">
                  <c:v>-5.6223299999999997E-2</c:v>
                </c:pt>
                <c:pt idx="28631">
                  <c:v>-5.4426200000000001E-2</c:v>
                </c:pt>
                <c:pt idx="28632">
                  <c:v>-5.2618100000000001E-2</c:v>
                </c:pt>
                <c:pt idx="28633">
                  <c:v>-5.0892100000000003E-2</c:v>
                </c:pt>
                <c:pt idx="28634">
                  <c:v>-4.89763E-2</c:v>
                </c:pt>
                <c:pt idx="28635">
                  <c:v>-4.7383099999999997E-2</c:v>
                </c:pt>
                <c:pt idx="28636">
                  <c:v>-4.5221499999999998E-2</c:v>
                </c:pt>
                <c:pt idx="28637">
                  <c:v>-4.3444900000000002E-2</c:v>
                </c:pt>
                <c:pt idx="28638">
                  <c:v>-4.1495700000000003E-2</c:v>
                </c:pt>
                <c:pt idx="28639">
                  <c:v>-3.94978E-2</c:v>
                </c:pt>
                <c:pt idx="28640">
                  <c:v>-3.7581900000000001E-2</c:v>
                </c:pt>
                <c:pt idx="28641">
                  <c:v>-3.5495699999999998E-2</c:v>
                </c:pt>
                <c:pt idx="28642">
                  <c:v>-3.3545699999999998E-2</c:v>
                </c:pt>
                <c:pt idx="28643">
                  <c:v>-3.1436400000000003E-2</c:v>
                </c:pt>
                <c:pt idx="28644">
                  <c:v>-2.9333600000000001E-2</c:v>
                </c:pt>
                <c:pt idx="28645">
                  <c:v>-2.7004E-2</c:v>
                </c:pt>
                <c:pt idx="28646">
                  <c:v>-2.5092300000000001E-2</c:v>
                </c:pt>
                <c:pt idx="28647">
                  <c:v>-2.2822200000000001E-2</c:v>
                </c:pt>
                <c:pt idx="28648">
                  <c:v>-2.0716999999999999E-2</c:v>
                </c:pt>
                <c:pt idx="28649">
                  <c:v>-1.8253100000000001E-2</c:v>
                </c:pt>
                <c:pt idx="28650">
                  <c:v>-1.6102399999999999E-2</c:v>
                </c:pt>
                <c:pt idx="28651">
                  <c:v>-1.40164E-2</c:v>
                </c:pt>
                <c:pt idx="28652">
                  <c:v>-1.1547099999999999E-2</c:v>
                </c:pt>
                <c:pt idx="28653">
                  <c:v>-9.6246999999999999E-3</c:v>
                </c:pt>
                <c:pt idx="28654">
                  <c:v>-7.1747800000000004E-3</c:v>
                </c:pt>
                <c:pt idx="28655">
                  <c:v>-4.9243200000000003E-3</c:v>
                </c:pt>
                <c:pt idx="28656">
                  <c:v>-2.41107E-3</c:v>
                </c:pt>
                <c:pt idx="28657" formatCode="0.00E+00">
                  <c:v>-9.9016000000000002E-5</c:v>
                </c:pt>
                <c:pt idx="28658">
                  <c:v>2.0654599999999999E-3</c:v>
                </c:pt>
                <c:pt idx="28659">
                  <c:v>4.5622299999999996E-3</c:v>
                </c:pt>
                <c:pt idx="28660">
                  <c:v>6.9924100000000001E-3</c:v>
                </c:pt>
                <c:pt idx="28661">
                  <c:v>9.7077099999999996E-3</c:v>
                </c:pt>
                <c:pt idx="28662">
                  <c:v>1.1776500000000001E-2</c:v>
                </c:pt>
                <c:pt idx="28663">
                  <c:v>1.47127E-2</c:v>
                </c:pt>
                <c:pt idx="28664">
                  <c:v>1.69938E-2</c:v>
                </c:pt>
                <c:pt idx="28665">
                  <c:v>1.9637100000000001E-2</c:v>
                </c:pt>
                <c:pt idx="28666">
                  <c:v>2.23181E-2</c:v>
                </c:pt>
                <c:pt idx="28667">
                  <c:v>2.47227E-2</c:v>
                </c:pt>
                <c:pt idx="28668">
                  <c:v>2.7451799999999998E-2</c:v>
                </c:pt>
                <c:pt idx="28669">
                  <c:v>2.9757800000000001E-2</c:v>
                </c:pt>
                <c:pt idx="28670">
                  <c:v>3.2490999999999999E-2</c:v>
                </c:pt>
                <c:pt idx="28671">
                  <c:v>3.50636E-2</c:v>
                </c:pt>
                <c:pt idx="28672">
                  <c:v>3.7806699999999999E-2</c:v>
                </c:pt>
                <c:pt idx="28673">
                  <c:v>4.0180100000000003E-2</c:v>
                </c:pt>
                <c:pt idx="28674">
                  <c:v>4.2883299999999999E-2</c:v>
                </c:pt>
                <c:pt idx="28675">
                  <c:v>4.5438600000000003E-2</c:v>
                </c:pt>
                <c:pt idx="28676">
                  <c:v>4.7997600000000001E-2</c:v>
                </c:pt>
                <c:pt idx="28677">
                  <c:v>5.0690699999999998E-2</c:v>
                </c:pt>
                <c:pt idx="28678">
                  <c:v>5.3111499999999999E-2</c:v>
                </c:pt>
                <c:pt idx="28679">
                  <c:v>5.5925599999999999E-2</c:v>
                </c:pt>
                <c:pt idx="28680">
                  <c:v>5.8376900000000002E-2</c:v>
                </c:pt>
                <c:pt idx="28681">
                  <c:v>6.0981800000000003E-2</c:v>
                </c:pt>
                <c:pt idx="28682">
                  <c:v>6.3695199999999993E-2</c:v>
                </c:pt>
                <c:pt idx="28683">
                  <c:v>6.6266900000000004E-2</c:v>
                </c:pt>
                <c:pt idx="28684">
                  <c:v>6.8966600000000003E-2</c:v>
                </c:pt>
                <c:pt idx="28685">
                  <c:v>7.1473599999999998E-2</c:v>
                </c:pt>
                <c:pt idx="28686">
                  <c:v>7.4271299999999998E-2</c:v>
                </c:pt>
                <c:pt idx="28687">
                  <c:v>7.6815499999999995E-2</c:v>
                </c:pt>
                <c:pt idx="28688">
                  <c:v>7.9602199999999998E-2</c:v>
                </c:pt>
                <c:pt idx="28689">
                  <c:v>8.21601E-2</c:v>
                </c:pt>
                <c:pt idx="28690">
                  <c:v>8.47493E-2</c:v>
                </c:pt>
                <c:pt idx="28691">
                  <c:v>8.7371000000000004E-2</c:v>
                </c:pt>
                <c:pt idx="28692">
                  <c:v>8.98896E-2</c:v>
                </c:pt>
                <c:pt idx="28693">
                  <c:v>9.2578999999999995E-2</c:v>
                </c:pt>
                <c:pt idx="28694">
                  <c:v>9.4858999999999999E-2</c:v>
                </c:pt>
                <c:pt idx="28695">
                  <c:v>9.7682699999999997E-2</c:v>
                </c:pt>
                <c:pt idx="28696">
                  <c:v>9.9968299999999996E-2</c:v>
                </c:pt>
                <c:pt idx="28697">
                  <c:v>0.10270600000000001</c:v>
                </c:pt>
                <c:pt idx="28698">
                  <c:v>0.10517</c:v>
                </c:pt>
                <c:pt idx="28699">
                  <c:v>0.10761800000000001</c:v>
                </c:pt>
                <c:pt idx="28700">
                  <c:v>0.110348</c:v>
                </c:pt>
                <c:pt idx="28701">
                  <c:v>0.112552</c:v>
                </c:pt>
                <c:pt idx="28702">
                  <c:v>0.11516999999999999</c:v>
                </c:pt>
                <c:pt idx="28703">
                  <c:v>0.117629</c:v>
                </c:pt>
                <c:pt idx="28704">
                  <c:v>0.12014900000000001</c:v>
                </c:pt>
                <c:pt idx="28705">
                  <c:v>0.122303</c:v>
                </c:pt>
                <c:pt idx="28706">
                  <c:v>0.125026</c:v>
                </c:pt>
                <c:pt idx="28707">
                  <c:v>0.12720799999999999</c:v>
                </c:pt>
                <c:pt idx="28708">
                  <c:v>0.129633</c:v>
                </c:pt>
                <c:pt idx="28709">
                  <c:v>0.131908</c:v>
                </c:pt>
                <c:pt idx="28710">
                  <c:v>0.134135</c:v>
                </c:pt>
                <c:pt idx="28711">
                  <c:v>0.13661699999999999</c:v>
                </c:pt>
                <c:pt idx="28712">
                  <c:v>0.13858000000000001</c:v>
                </c:pt>
                <c:pt idx="28713">
                  <c:v>0.141037</c:v>
                </c:pt>
                <c:pt idx="28714">
                  <c:v>0.14311299999999999</c:v>
                </c:pt>
                <c:pt idx="28715">
                  <c:v>0.14529800000000001</c:v>
                </c:pt>
                <c:pt idx="28716">
                  <c:v>0.14722499999999999</c:v>
                </c:pt>
                <c:pt idx="28717">
                  <c:v>0.149475</c:v>
                </c:pt>
                <c:pt idx="28718">
                  <c:v>0.15154500000000001</c:v>
                </c:pt>
                <c:pt idx="28719">
                  <c:v>0.15354699999999999</c:v>
                </c:pt>
                <c:pt idx="28720">
                  <c:v>0.15559500000000001</c:v>
                </c:pt>
                <c:pt idx="28721">
                  <c:v>0.15742700000000001</c:v>
                </c:pt>
                <c:pt idx="28722">
                  <c:v>0.15957499999999999</c:v>
                </c:pt>
                <c:pt idx="28723">
                  <c:v>0.16138</c:v>
                </c:pt>
                <c:pt idx="28724">
                  <c:v>0.163382</c:v>
                </c:pt>
                <c:pt idx="28725">
                  <c:v>0.16533999999999999</c:v>
                </c:pt>
                <c:pt idx="28726">
                  <c:v>0.16711000000000001</c:v>
                </c:pt>
                <c:pt idx="28727">
                  <c:v>0.168991</c:v>
                </c:pt>
                <c:pt idx="28728">
                  <c:v>0.17072300000000001</c:v>
                </c:pt>
                <c:pt idx="28729">
                  <c:v>0.172515</c:v>
                </c:pt>
                <c:pt idx="28730">
                  <c:v>0.17432700000000001</c:v>
                </c:pt>
                <c:pt idx="28731">
                  <c:v>0.1759</c:v>
                </c:pt>
                <c:pt idx="28732">
                  <c:v>0.17741799999999999</c:v>
                </c:pt>
                <c:pt idx="28733">
                  <c:v>0.17915600000000001</c:v>
                </c:pt>
                <c:pt idx="28734">
                  <c:v>0.18074299999999999</c:v>
                </c:pt>
                <c:pt idx="28735">
                  <c:v>0.182308</c:v>
                </c:pt>
                <c:pt idx="28736">
                  <c:v>0.18381700000000001</c:v>
                </c:pt>
                <c:pt idx="28737">
                  <c:v>0.185142</c:v>
                </c:pt>
                <c:pt idx="28738">
                  <c:v>0.186805</c:v>
                </c:pt>
                <c:pt idx="28739">
                  <c:v>0.18809500000000001</c:v>
                </c:pt>
                <c:pt idx="28740">
                  <c:v>0.18959300000000001</c:v>
                </c:pt>
                <c:pt idx="28741">
                  <c:v>0.190909</c:v>
                </c:pt>
                <c:pt idx="28742">
                  <c:v>0.192249</c:v>
                </c:pt>
                <c:pt idx="28743">
                  <c:v>0.19364000000000001</c:v>
                </c:pt>
                <c:pt idx="28744">
                  <c:v>0.194772</c:v>
                </c:pt>
                <c:pt idx="28745">
                  <c:v>0.196241</c:v>
                </c:pt>
                <c:pt idx="28746">
                  <c:v>0.19735900000000001</c:v>
                </c:pt>
                <c:pt idx="28747">
                  <c:v>0.198657</c:v>
                </c:pt>
                <c:pt idx="28748">
                  <c:v>0.199824</c:v>
                </c:pt>
                <c:pt idx="28749">
                  <c:v>0.20103099999999999</c:v>
                </c:pt>
                <c:pt idx="28750">
                  <c:v>0.20224</c:v>
                </c:pt>
                <c:pt idx="28751">
                  <c:v>0.20340800000000001</c:v>
                </c:pt>
                <c:pt idx="28752">
                  <c:v>0.204565</c:v>
                </c:pt>
                <c:pt idx="28753">
                  <c:v>0.20558299999999999</c:v>
                </c:pt>
                <c:pt idx="28754">
                  <c:v>0.206757</c:v>
                </c:pt>
                <c:pt idx="28755">
                  <c:v>0.20782500000000001</c:v>
                </c:pt>
                <c:pt idx="28756">
                  <c:v>0.20874799999999999</c:v>
                </c:pt>
                <c:pt idx="28757">
                  <c:v>0.20979800000000001</c:v>
                </c:pt>
                <c:pt idx="28758">
                  <c:v>0.21061299999999999</c:v>
                </c:pt>
                <c:pt idx="28759">
                  <c:v>0.211589</c:v>
                </c:pt>
                <c:pt idx="28760">
                  <c:v>0.21253900000000001</c:v>
                </c:pt>
                <c:pt idx="28761">
                  <c:v>0.21340999999999999</c:v>
                </c:pt>
                <c:pt idx="28762">
                  <c:v>0.214169</c:v>
                </c:pt>
                <c:pt idx="28763">
                  <c:v>0.21512100000000001</c:v>
                </c:pt>
                <c:pt idx="28764">
                  <c:v>0.21588499999999999</c:v>
                </c:pt>
                <c:pt idx="28765">
                  <c:v>0.21684600000000001</c:v>
                </c:pt>
                <c:pt idx="28766">
                  <c:v>0.21774399999999999</c:v>
                </c:pt>
                <c:pt idx="28767">
                  <c:v>0.218607</c:v>
                </c:pt>
                <c:pt idx="28768">
                  <c:v>0.21937100000000001</c:v>
                </c:pt>
                <c:pt idx="28769">
                  <c:v>0.22011700000000001</c:v>
                </c:pt>
                <c:pt idx="28770">
                  <c:v>0.221025</c:v>
                </c:pt>
                <c:pt idx="28771">
                  <c:v>0.221748</c:v>
                </c:pt>
                <c:pt idx="28772">
                  <c:v>0.22248999999999999</c:v>
                </c:pt>
                <c:pt idx="28773">
                  <c:v>0.22320300000000001</c:v>
                </c:pt>
                <c:pt idx="28774">
                  <c:v>0.22395799999999999</c:v>
                </c:pt>
                <c:pt idx="28775">
                  <c:v>0.224743</c:v>
                </c:pt>
                <c:pt idx="28776">
                  <c:v>0.225409</c:v>
                </c:pt>
                <c:pt idx="28777">
                  <c:v>0.22614400000000001</c:v>
                </c:pt>
                <c:pt idx="28778">
                  <c:v>0.226883</c:v>
                </c:pt>
                <c:pt idx="28779">
                  <c:v>0.22775999999999999</c:v>
                </c:pt>
                <c:pt idx="28780">
                  <c:v>0.22817000000000001</c:v>
                </c:pt>
                <c:pt idx="28781">
                  <c:v>0.22901099999999999</c:v>
                </c:pt>
                <c:pt idx="28782">
                  <c:v>0.229682</c:v>
                </c:pt>
                <c:pt idx="28783">
                  <c:v>0.230402</c:v>
                </c:pt>
                <c:pt idx="28784">
                  <c:v>0.23100599999999999</c:v>
                </c:pt>
                <c:pt idx="28785">
                  <c:v>0.23167199999999999</c:v>
                </c:pt>
                <c:pt idx="28786">
                  <c:v>0.23235500000000001</c:v>
                </c:pt>
                <c:pt idx="28787">
                  <c:v>0.233047</c:v>
                </c:pt>
                <c:pt idx="28788">
                  <c:v>0.233735</c:v>
                </c:pt>
                <c:pt idx="28789">
                  <c:v>0.23415800000000001</c:v>
                </c:pt>
                <c:pt idx="28790">
                  <c:v>0.23504800000000001</c:v>
                </c:pt>
                <c:pt idx="28791">
                  <c:v>0.235543</c:v>
                </c:pt>
                <c:pt idx="28792">
                  <c:v>0.236345</c:v>
                </c:pt>
                <c:pt idx="28793">
                  <c:v>0.23693</c:v>
                </c:pt>
                <c:pt idx="28794">
                  <c:v>0.23751</c:v>
                </c:pt>
                <c:pt idx="28795">
                  <c:v>0.23832300000000001</c:v>
                </c:pt>
                <c:pt idx="28796">
                  <c:v>0.23879600000000001</c:v>
                </c:pt>
                <c:pt idx="28797">
                  <c:v>0.239624</c:v>
                </c:pt>
                <c:pt idx="28798">
                  <c:v>0.24005599999999999</c:v>
                </c:pt>
                <c:pt idx="28799">
                  <c:v>0.24073900000000001</c:v>
                </c:pt>
                <c:pt idx="28800">
                  <c:v>0.2412</c:v>
                </c:pt>
                <c:pt idx="28801">
                  <c:v>0.24191499999999999</c:v>
                </c:pt>
                <c:pt idx="28802">
                  <c:v>0.24252899999999999</c:v>
                </c:pt>
                <c:pt idx="28803">
                  <c:v>0.24302199999999999</c:v>
                </c:pt>
                <c:pt idx="28804">
                  <c:v>0.243454</c:v>
                </c:pt>
                <c:pt idx="28805">
                  <c:v>0.24417800000000001</c:v>
                </c:pt>
                <c:pt idx="28806">
                  <c:v>0.24489</c:v>
                </c:pt>
                <c:pt idx="28807">
                  <c:v>0.245389</c:v>
                </c:pt>
                <c:pt idx="28808">
                  <c:v>0.245811</c:v>
                </c:pt>
                <c:pt idx="28809">
                  <c:v>0.24660799999999999</c:v>
                </c:pt>
                <c:pt idx="28810">
                  <c:v>0.24718000000000001</c:v>
                </c:pt>
                <c:pt idx="28811">
                  <c:v>0.247803</c:v>
                </c:pt>
                <c:pt idx="28812">
                  <c:v>0.24854499999999999</c:v>
                </c:pt>
                <c:pt idx="28813">
                  <c:v>0.24896099999999999</c:v>
                </c:pt>
                <c:pt idx="28814">
                  <c:v>0.24957299999999999</c:v>
                </c:pt>
                <c:pt idx="28815">
                  <c:v>0.25007800000000002</c:v>
                </c:pt>
                <c:pt idx="28816">
                  <c:v>0.25068699999999999</c:v>
                </c:pt>
                <c:pt idx="28817">
                  <c:v>0.25130400000000003</c:v>
                </c:pt>
                <c:pt idx="28818">
                  <c:v>0.25177899999999998</c:v>
                </c:pt>
                <c:pt idx="28819">
                  <c:v>0.25217200000000001</c:v>
                </c:pt>
                <c:pt idx="28820">
                  <c:v>0.25276100000000001</c:v>
                </c:pt>
                <c:pt idx="28821">
                  <c:v>0.253216</c:v>
                </c:pt>
                <c:pt idx="28822">
                  <c:v>0.25382100000000002</c:v>
                </c:pt>
                <c:pt idx="28823">
                  <c:v>0.25408799999999998</c:v>
                </c:pt>
                <c:pt idx="28824">
                  <c:v>0.25459100000000001</c:v>
                </c:pt>
                <c:pt idx="28825">
                  <c:v>0.25509100000000001</c:v>
                </c:pt>
                <c:pt idx="28826">
                  <c:v>0.25548500000000002</c:v>
                </c:pt>
                <c:pt idx="28827">
                  <c:v>0.25598700000000002</c:v>
                </c:pt>
                <c:pt idx="28828">
                  <c:v>0.25628499999999999</c:v>
                </c:pt>
                <c:pt idx="28829">
                  <c:v>0.25691599999999998</c:v>
                </c:pt>
                <c:pt idx="28830">
                  <c:v>0.25718099999999999</c:v>
                </c:pt>
                <c:pt idx="28831">
                  <c:v>0.25772800000000001</c:v>
                </c:pt>
                <c:pt idx="28832">
                  <c:v>0.2581</c:v>
                </c:pt>
                <c:pt idx="28833">
                  <c:v>0.25863700000000001</c:v>
                </c:pt>
                <c:pt idx="28834">
                  <c:v>0.258969</c:v>
                </c:pt>
                <c:pt idx="28835">
                  <c:v>0.259326</c:v>
                </c:pt>
                <c:pt idx="28836">
                  <c:v>0.25989699999999999</c:v>
                </c:pt>
                <c:pt idx="28837">
                  <c:v>0.26015700000000003</c:v>
                </c:pt>
                <c:pt idx="28838">
                  <c:v>0.26077899999999998</c:v>
                </c:pt>
                <c:pt idx="28839">
                  <c:v>0.26101600000000003</c:v>
                </c:pt>
                <c:pt idx="28840">
                  <c:v>0.26131700000000002</c:v>
                </c:pt>
                <c:pt idx="28841">
                  <c:v>0.261764</c:v>
                </c:pt>
                <c:pt idx="28842">
                  <c:v>0.26219500000000001</c:v>
                </c:pt>
                <c:pt idx="28843">
                  <c:v>0.26238699999999998</c:v>
                </c:pt>
                <c:pt idx="28844">
                  <c:v>0.26266499999999998</c:v>
                </c:pt>
                <c:pt idx="28845">
                  <c:v>0.26286999999999999</c:v>
                </c:pt>
                <c:pt idx="28846">
                  <c:v>0.26300400000000002</c:v>
                </c:pt>
                <c:pt idx="28847">
                  <c:v>0.26323099999999999</c:v>
                </c:pt>
                <c:pt idx="28848">
                  <c:v>0.263235</c:v>
                </c:pt>
                <c:pt idx="28849">
                  <c:v>0.26335900000000001</c:v>
                </c:pt>
                <c:pt idx="28850">
                  <c:v>0.263239</c:v>
                </c:pt>
                <c:pt idx="28851">
                  <c:v>0.26336599999999999</c:v>
                </c:pt>
                <c:pt idx="28852">
                  <c:v>0.26358500000000001</c:v>
                </c:pt>
                <c:pt idx="28853">
                  <c:v>0.26338800000000001</c:v>
                </c:pt>
                <c:pt idx="28854">
                  <c:v>0.263544</c:v>
                </c:pt>
                <c:pt idx="28855">
                  <c:v>0.26334800000000003</c:v>
                </c:pt>
                <c:pt idx="28856">
                  <c:v>0.26363999999999999</c:v>
                </c:pt>
                <c:pt idx="28857">
                  <c:v>0.26339099999999999</c:v>
                </c:pt>
                <c:pt idx="28858">
                  <c:v>0.26353300000000002</c:v>
                </c:pt>
                <c:pt idx="28859">
                  <c:v>0.26347999999999999</c:v>
                </c:pt>
                <c:pt idx="28860">
                  <c:v>0.26325300000000001</c:v>
                </c:pt>
                <c:pt idx="28861">
                  <c:v>0.26338200000000001</c:v>
                </c:pt>
                <c:pt idx="28862">
                  <c:v>0.26300899999999999</c:v>
                </c:pt>
                <c:pt idx="28863">
                  <c:v>0.26305299999999998</c:v>
                </c:pt>
                <c:pt idx="28864">
                  <c:v>0.26267800000000002</c:v>
                </c:pt>
                <c:pt idx="28865">
                  <c:v>0.26236700000000002</c:v>
                </c:pt>
                <c:pt idx="28866">
                  <c:v>0.26204</c:v>
                </c:pt>
                <c:pt idx="28867">
                  <c:v>0.261633</c:v>
                </c:pt>
                <c:pt idx="28868">
                  <c:v>0.26131300000000002</c:v>
                </c:pt>
                <c:pt idx="28869">
                  <c:v>0.26077400000000001</c:v>
                </c:pt>
                <c:pt idx="28870">
                  <c:v>0.260293</c:v>
                </c:pt>
                <c:pt idx="28871">
                  <c:v>0.25980700000000001</c:v>
                </c:pt>
                <c:pt idx="28872">
                  <c:v>0.25929799999999997</c:v>
                </c:pt>
                <c:pt idx="28873">
                  <c:v>0.25864999999999999</c:v>
                </c:pt>
                <c:pt idx="28874">
                  <c:v>0.25829299999999999</c:v>
                </c:pt>
                <c:pt idx="28875">
                  <c:v>0.25756099999999998</c:v>
                </c:pt>
                <c:pt idx="28876">
                  <c:v>0.25693100000000002</c:v>
                </c:pt>
                <c:pt idx="28877">
                  <c:v>0.256243</c:v>
                </c:pt>
                <c:pt idx="28878">
                  <c:v>0.25549899999999998</c:v>
                </c:pt>
                <c:pt idx="28879">
                  <c:v>0.254861</c:v>
                </c:pt>
                <c:pt idx="28880">
                  <c:v>0.25402000000000002</c:v>
                </c:pt>
                <c:pt idx="28881">
                  <c:v>0.25320900000000002</c:v>
                </c:pt>
                <c:pt idx="28882">
                  <c:v>0.25225599999999998</c:v>
                </c:pt>
                <c:pt idx="28883">
                  <c:v>0.25132500000000002</c:v>
                </c:pt>
                <c:pt idx="28884">
                  <c:v>0.25048399999999998</c:v>
                </c:pt>
                <c:pt idx="28885">
                  <c:v>0.249445</c:v>
                </c:pt>
                <c:pt idx="28886">
                  <c:v>0.24820800000000001</c:v>
                </c:pt>
                <c:pt idx="28887">
                  <c:v>0.24703800000000001</c:v>
                </c:pt>
                <c:pt idx="28888">
                  <c:v>0.24604400000000001</c:v>
                </c:pt>
                <c:pt idx="28889">
                  <c:v>0.244704</c:v>
                </c:pt>
                <c:pt idx="28890">
                  <c:v>0.24329700000000001</c:v>
                </c:pt>
                <c:pt idx="28891">
                  <c:v>0.24201500000000001</c:v>
                </c:pt>
                <c:pt idx="28892">
                  <c:v>0.24059800000000001</c:v>
                </c:pt>
                <c:pt idx="28893">
                  <c:v>0.239423</c:v>
                </c:pt>
                <c:pt idx="28894">
                  <c:v>0.23794599999999999</c:v>
                </c:pt>
                <c:pt idx="28895">
                  <c:v>0.236513</c:v>
                </c:pt>
                <c:pt idx="28896">
                  <c:v>0.235096</c:v>
                </c:pt>
                <c:pt idx="28897">
                  <c:v>0.23372399999999999</c:v>
                </c:pt>
                <c:pt idx="28898">
                  <c:v>0.23247799999999999</c:v>
                </c:pt>
                <c:pt idx="28899">
                  <c:v>0.23084199999999999</c:v>
                </c:pt>
                <c:pt idx="28900">
                  <c:v>0.22931399999999999</c:v>
                </c:pt>
                <c:pt idx="28901">
                  <c:v>0.227878</c:v>
                </c:pt>
                <c:pt idx="28902">
                  <c:v>0.22626099999999999</c:v>
                </c:pt>
                <c:pt idx="28903">
                  <c:v>0.22448899999999999</c:v>
                </c:pt>
                <c:pt idx="28904">
                  <c:v>0.22291800000000001</c:v>
                </c:pt>
                <c:pt idx="28905">
                  <c:v>0.220887</c:v>
                </c:pt>
                <c:pt idx="28906">
                  <c:v>0.21881500000000001</c:v>
                </c:pt>
                <c:pt idx="28907">
                  <c:v>0.21704300000000001</c:v>
                </c:pt>
                <c:pt idx="28908">
                  <c:v>0.21498900000000001</c:v>
                </c:pt>
                <c:pt idx="28909">
                  <c:v>0.21303</c:v>
                </c:pt>
                <c:pt idx="28910">
                  <c:v>0.21074899999999999</c:v>
                </c:pt>
                <c:pt idx="28911">
                  <c:v>0.20868700000000001</c:v>
                </c:pt>
                <c:pt idx="28912">
                  <c:v>0.20647499999999999</c:v>
                </c:pt>
                <c:pt idx="28913">
                  <c:v>0.20434099999999999</c:v>
                </c:pt>
                <c:pt idx="28914">
                  <c:v>0.202185</c:v>
                </c:pt>
                <c:pt idx="28915">
                  <c:v>0.20010500000000001</c:v>
                </c:pt>
                <c:pt idx="28916">
                  <c:v>0.19787099999999999</c:v>
                </c:pt>
                <c:pt idx="28917">
                  <c:v>0.195575</c:v>
                </c:pt>
                <c:pt idx="28918">
                  <c:v>0.19350400000000001</c:v>
                </c:pt>
                <c:pt idx="28919">
                  <c:v>0.191196</c:v>
                </c:pt>
                <c:pt idx="28920">
                  <c:v>0.18915000000000001</c:v>
                </c:pt>
                <c:pt idx="28921">
                  <c:v>0.18678600000000001</c:v>
                </c:pt>
                <c:pt idx="28922">
                  <c:v>0.184251</c:v>
                </c:pt>
                <c:pt idx="28923">
                  <c:v>0.18207499999999999</c:v>
                </c:pt>
                <c:pt idx="28924">
                  <c:v>0.17954899999999999</c:v>
                </c:pt>
                <c:pt idx="28925">
                  <c:v>0.177175</c:v>
                </c:pt>
                <c:pt idx="28926">
                  <c:v>0.17447499999999999</c:v>
                </c:pt>
                <c:pt idx="28927">
                  <c:v>0.17183699999999999</c:v>
                </c:pt>
                <c:pt idx="28928">
                  <c:v>0.16922000000000001</c:v>
                </c:pt>
                <c:pt idx="28929">
                  <c:v>0.166489</c:v>
                </c:pt>
                <c:pt idx="28930">
                  <c:v>0.16380600000000001</c:v>
                </c:pt>
                <c:pt idx="28931">
                  <c:v>0.16114899999999999</c:v>
                </c:pt>
                <c:pt idx="28932">
                  <c:v>0.15824099999999999</c:v>
                </c:pt>
                <c:pt idx="28933">
                  <c:v>0.15532199999999999</c:v>
                </c:pt>
                <c:pt idx="28934">
                  <c:v>0.152866</c:v>
                </c:pt>
                <c:pt idx="28935">
                  <c:v>0.149838</c:v>
                </c:pt>
                <c:pt idx="28936">
                  <c:v>0.14708599999999999</c:v>
                </c:pt>
                <c:pt idx="28937">
                  <c:v>0.144146</c:v>
                </c:pt>
                <c:pt idx="28938">
                  <c:v>0.141289</c:v>
                </c:pt>
                <c:pt idx="28939">
                  <c:v>0.138514</c:v>
                </c:pt>
                <c:pt idx="28940">
                  <c:v>0.135549</c:v>
                </c:pt>
                <c:pt idx="28941">
                  <c:v>0.132774</c:v>
                </c:pt>
                <c:pt idx="28942">
                  <c:v>0.129777</c:v>
                </c:pt>
                <c:pt idx="28943">
                  <c:v>0.12694800000000001</c:v>
                </c:pt>
                <c:pt idx="28944">
                  <c:v>0.123901</c:v>
                </c:pt>
                <c:pt idx="28945">
                  <c:v>0.120825</c:v>
                </c:pt>
                <c:pt idx="28946">
                  <c:v>0.117811</c:v>
                </c:pt>
                <c:pt idx="28947">
                  <c:v>0.11464100000000001</c:v>
                </c:pt>
                <c:pt idx="28948">
                  <c:v>0.11175599999999999</c:v>
                </c:pt>
                <c:pt idx="28949">
                  <c:v>0.108262</c:v>
                </c:pt>
                <c:pt idx="28950">
                  <c:v>0.10523100000000001</c:v>
                </c:pt>
                <c:pt idx="28951">
                  <c:v>0.102011</c:v>
                </c:pt>
                <c:pt idx="28952">
                  <c:v>9.8800200000000005E-2</c:v>
                </c:pt>
                <c:pt idx="28953">
                  <c:v>9.5702200000000001E-2</c:v>
                </c:pt>
                <c:pt idx="28954">
                  <c:v>9.2227799999999999E-2</c:v>
                </c:pt>
                <c:pt idx="28955">
                  <c:v>8.9178300000000002E-2</c:v>
                </c:pt>
                <c:pt idx="28956">
                  <c:v>8.5912500000000003E-2</c:v>
                </c:pt>
                <c:pt idx="28957">
                  <c:v>8.2660600000000001E-2</c:v>
                </c:pt>
                <c:pt idx="28958">
                  <c:v>7.9353099999999996E-2</c:v>
                </c:pt>
                <c:pt idx="28959">
                  <c:v>7.6096899999999995E-2</c:v>
                </c:pt>
                <c:pt idx="28960">
                  <c:v>7.2861300000000004E-2</c:v>
                </c:pt>
                <c:pt idx="28961">
                  <c:v>6.9660399999999997E-2</c:v>
                </c:pt>
                <c:pt idx="28962">
                  <c:v>6.6583199999999995E-2</c:v>
                </c:pt>
                <c:pt idx="28963">
                  <c:v>6.3213400000000003E-2</c:v>
                </c:pt>
                <c:pt idx="28964">
                  <c:v>6.0130400000000001E-2</c:v>
                </c:pt>
                <c:pt idx="28965">
                  <c:v>5.66341E-2</c:v>
                </c:pt>
                <c:pt idx="28966">
                  <c:v>5.3715899999999997E-2</c:v>
                </c:pt>
                <c:pt idx="28967">
                  <c:v>5.0206199999999999E-2</c:v>
                </c:pt>
                <c:pt idx="28968">
                  <c:v>4.6960599999999998E-2</c:v>
                </c:pt>
                <c:pt idx="28969">
                  <c:v>4.3495899999999997E-2</c:v>
                </c:pt>
                <c:pt idx="28970">
                  <c:v>4.0187100000000003E-2</c:v>
                </c:pt>
                <c:pt idx="28971">
                  <c:v>3.6882999999999999E-2</c:v>
                </c:pt>
                <c:pt idx="28972">
                  <c:v>3.3540100000000003E-2</c:v>
                </c:pt>
                <c:pt idx="28973">
                  <c:v>3.0307199999999999E-2</c:v>
                </c:pt>
                <c:pt idx="28974">
                  <c:v>2.6774699999999999E-2</c:v>
                </c:pt>
                <c:pt idx="28975">
                  <c:v>2.3606499999999999E-2</c:v>
                </c:pt>
                <c:pt idx="28976">
                  <c:v>2.0209700000000001E-2</c:v>
                </c:pt>
                <c:pt idx="28977">
                  <c:v>1.6852099999999998E-2</c:v>
                </c:pt>
                <c:pt idx="28978">
                  <c:v>1.36369E-2</c:v>
                </c:pt>
                <c:pt idx="28979">
                  <c:v>1.01931E-2</c:v>
                </c:pt>
                <c:pt idx="28980">
                  <c:v>7.0155900000000004E-3</c:v>
                </c:pt>
                <c:pt idx="28981">
                  <c:v>3.5619699999999998E-3</c:v>
                </c:pt>
                <c:pt idx="28982">
                  <c:v>2.09275E-4</c:v>
                </c:pt>
                <c:pt idx="28983">
                  <c:v>-2.7070499999999999E-3</c:v>
                </c:pt>
                <c:pt idx="28984">
                  <c:v>-6.1371400000000001E-3</c:v>
                </c:pt>
                <c:pt idx="28985">
                  <c:v>-9.2801299999999993E-3</c:v>
                </c:pt>
                <c:pt idx="28986">
                  <c:v>-1.2697E-2</c:v>
                </c:pt>
                <c:pt idx="28987">
                  <c:v>-1.59469E-2</c:v>
                </c:pt>
                <c:pt idx="28988">
                  <c:v>-1.8891999999999999E-2</c:v>
                </c:pt>
                <c:pt idx="28989">
                  <c:v>-2.22119E-2</c:v>
                </c:pt>
                <c:pt idx="28990">
                  <c:v>-2.5368600000000002E-2</c:v>
                </c:pt>
                <c:pt idx="28991">
                  <c:v>-2.8615999999999999E-2</c:v>
                </c:pt>
                <c:pt idx="28992">
                  <c:v>-3.1800500000000002E-2</c:v>
                </c:pt>
                <c:pt idx="28993">
                  <c:v>-3.49748E-2</c:v>
                </c:pt>
                <c:pt idx="28994">
                  <c:v>-3.8055899999999997E-2</c:v>
                </c:pt>
                <c:pt idx="28995">
                  <c:v>-4.12082E-2</c:v>
                </c:pt>
                <c:pt idx="28996">
                  <c:v>-4.44284E-2</c:v>
                </c:pt>
                <c:pt idx="28997">
                  <c:v>-4.7677400000000002E-2</c:v>
                </c:pt>
                <c:pt idx="28998">
                  <c:v>-5.07933E-2</c:v>
                </c:pt>
                <c:pt idx="28999">
                  <c:v>-5.36979E-2</c:v>
                </c:pt>
                <c:pt idx="29000">
                  <c:v>-5.6978000000000001E-2</c:v>
                </c:pt>
                <c:pt idx="29001">
                  <c:v>-5.9969799999999997E-2</c:v>
                </c:pt>
                <c:pt idx="29002">
                  <c:v>-6.3047099999999995E-2</c:v>
                </c:pt>
                <c:pt idx="29003">
                  <c:v>-6.6122100000000003E-2</c:v>
                </c:pt>
                <c:pt idx="29004">
                  <c:v>-6.8905099999999997E-2</c:v>
                </c:pt>
                <c:pt idx="29005">
                  <c:v>-7.1887099999999995E-2</c:v>
                </c:pt>
                <c:pt idx="29006">
                  <c:v>-7.4778499999999998E-2</c:v>
                </c:pt>
                <c:pt idx="29007">
                  <c:v>-7.79054E-2</c:v>
                </c:pt>
                <c:pt idx="29008">
                  <c:v>-8.0759399999999995E-2</c:v>
                </c:pt>
                <c:pt idx="29009">
                  <c:v>-8.3884799999999995E-2</c:v>
                </c:pt>
                <c:pt idx="29010">
                  <c:v>-8.6639400000000005E-2</c:v>
                </c:pt>
                <c:pt idx="29011">
                  <c:v>-8.9633599999999994E-2</c:v>
                </c:pt>
                <c:pt idx="29012">
                  <c:v>-9.2463500000000004E-2</c:v>
                </c:pt>
                <c:pt idx="29013">
                  <c:v>-9.5429899999999998E-2</c:v>
                </c:pt>
                <c:pt idx="29014">
                  <c:v>-9.8321000000000006E-2</c:v>
                </c:pt>
                <c:pt idx="29015">
                  <c:v>-0.100796</c:v>
                </c:pt>
                <c:pt idx="29016">
                  <c:v>-0.10385900000000001</c:v>
                </c:pt>
                <c:pt idx="29017">
                  <c:v>-0.10638</c:v>
                </c:pt>
                <c:pt idx="29018">
                  <c:v>-0.109428</c:v>
                </c:pt>
                <c:pt idx="29019">
                  <c:v>-0.11201899999999999</c:v>
                </c:pt>
                <c:pt idx="29020">
                  <c:v>-0.114844</c:v>
                </c:pt>
                <c:pt idx="29021">
                  <c:v>-0.11748699999999999</c:v>
                </c:pt>
                <c:pt idx="29022">
                  <c:v>-0.120162</c:v>
                </c:pt>
                <c:pt idx="29023">
                  <c:v>-0.122833</c:v>
                </c:pt>
                <c:pt idx="29024">
                  <c:v>-0.125528</c:v>
                </c:pt>
                <c:pt idx="29025">
                  <c:v>-0.12819700000000001</c:v>
                </c:pt>
                <c:pt idx="29026">
                  <c:v>-0.13062199999999999</c:v>
                </c:pt>
                <c:pt idx="29027">
                  <c:v>-0.13336300000000001</c:v>
                </c:pt>
                <c:pt idx="29028">
                  <c:v>-0.13584599999999999</c:v>
                </c:pt>
                <c:pt idx="29029">
                  <c:v>-0.138408</c:v>
                </c:pt>
                <c:pt idx="29030">
                  <c:v>-0.140959</c:v>
                </c:pt>
                <c:pt idx="29031">
                  <c:v>-0.143322</c:v>
                </c:pt>
                <c:pt idx="29032">
                  <c:v>-0.14574000000000001</c:v>
                </c:pt>
                <c:pt idx="29033">
                  <c:v>-0.14829300000000001</c:v>
                </c:pt>
                <c:pt idx="29034">
                  <c:v>-0.15071100000000001</c:v>
                </c:pt>
                <c:pt idx="29035">
                  <c:v>-0.153</c:v>
                </c:pt>
                <c:pt idx="29036">
                  <c:v>-0.15553500000000001</c:v>
                </c:pt>
                <c:pt idx="29037">
                  <c:v>-0.157752</c:v>
                </c:pt>
                <c:pt idx="29038">
                  <c:v>-0.16016900000000001</c:v>
                </c:pt>
                <c:pt idx="29039">
                  <c:v>-0.162462</c:v>
                </c:pt>
                <c:pt idx="29040">
                  <c:v>-0.164767</c:v>
                </c:pt>
                <c:pt idx="29041">
                  <c:v>-0.16717000000000001</c:v>
                </c:pt>
                <c:pt idx="29042">
                  <c:v>-0.16922999999999999</c:v>
                </c:pt>
                <c:pt idx="29043">
                  <c:v>-0.171657</c:v>
                </c:pt>
                <c:pt idx="29044">
                  <c:v>-0.173628</c:v>
                </c:pt>
                <c:pt idx="29045">
                  <c:v>-0.17602400000000001</c:v>
                </c:pt>
                <c:pt idx="29046">
                  <c:v>-0.17807400000000001</c:v>
                </c:pt>
                <c:pt idx="29047">
                  <c:v>-0.18032500000000001</c:v>
                </c:pt>
                <c:pt idx="29048">
                  <c:v>-0.18248300000000001</c:v>
                </c:pt>
                <c:pt idx="29049">
                  <c:v>-0.184506</c:v>
                </c:pt>
                <c:pt idx="29050">
                  <c:v>-0.186663</c:v>
                </c:pt>
                <c:pt idx="29051">
                  <c:v>-0.18859600000000001</c:v>
                </c:pt>
                <c:pt idx="29052">
                  <c:v>-0.19068299999999999</c:v>
                </c:pt>
                <c:pt idx="29053">
                  <c:v>-0.19256799999999999</c:v>
                </c:pt>
                <c:pt idx="29054">
                  <c:v>-0.194464</c:v>
                </c:pt>
                <c:pt idx="29055">
                  <c:v>-0.19644500000000001</c:v>
                </c:pt>
                <c:pt idx="29056">
                  <c:v>-0.19817499999999999</c:v>
                </c:pt>
                <c:pt idx="29057">
                  <c:v>-0.200097</c:v>
                </c:pt>
                <c:pt idx="29058">
                  <c:v>-0.201742</c:v>
                </c:pt>
                <c:pt idx="29059">
                  <c:v>-0.203573</c:v>
                </c:pt>
                <c:pt idx="29060">
                  <c:v>-0.205239</c:v>
                </c:pt>
                <c:pt idx="29061">
                  <c:v>-0.20708199999999999</c:v>
                </c:pt>
                <c:pt idx="29062">
                  <c:v>-0.20865700000000001</c:v>
                </c:pt>
                <c:pt idx="29063">
                  <c:v>-0.210256</c:v>
                </c:pt>
                <c:pt idx="29064">
                  <c:v>-0.21207899999999999</c:v>
                </c:pt>
                <c:pt idx="29065">
                  <c:v>-0.21356600000000001</c:v>
                </c:pt>
                <c:pt idx="29066">
                  <c:v>-0.215251</c:v>
                </c:pt>
                <c:pt idx="29067">
                  <c:v>-0.21668000000000001</c:v>
                </c:pt>
                <c:pt idx="29068">
                  <c:v>-0.21827199999999999</c:v>
                </c:pt>
                <c:pt idx="29069">
                  <c:v>-0.219803</c:v>
                </c:pt>
                <c:pt idx="29070">
                  <c:v>-0.22122</c:v>
                </c:pt>
                <c:pt idx="29071">
                  <c:v>-0.22264</c:v>
                </c:pt>
                <c:pt idx="29072">
                  <c:v>-0.223826</c:v>
                </c:pt>
                <c:pt idx="29073">
                  <c:v>-0.22545699999999999</c:v>
                </c:pt>
                <c:pt idx="29074">
                  <c:v>-0.22651499999999999</c:v>
                </c:pt>
                <c:pt idx="29075">
                  <c:v>-0.22798299999999999</c:v>
                </c:pt>
                <c:pt idx="29076">
                  <c:v>-0.22917000000000001</c:v>
                </c:pt>
                <c:pt idx="29077">
                  <c:v>-0.230299</c:v>
                </c:pt>
                <c:pt idx="29078">
                  <c:v>-0.23144700000000001</c:v>
                </c:pt>
                <c:pt idx="29079">
                  <c:v>-0.232574</c:v>
                </c:pt>
                <c:pt idx="29080">
                  <c:v>-0.23369899999999999</c:v>
                </c:pt>
                <c:pt idx="29081">
                  <c:v>-0.23461299999999999</c:v>
                </c:pt>
                <c:pt idx="29082">
                  <c:v>-0.23571700000000001</c:v>
                </c:pt>
                <c:pt idx="29083">
                  <c:v>-0.23660800000000001</c:v>
                </c:pt>
                <c:pt idx="29084">
                  <c:v>-0.23766499999999999</c:v>
                </c:pt>
                <c:pt idx="29085">
                  <c:v>-0.23835100000000001</c:v>
                </c:pt>
                <c:pt idx="29086">
                  <c:v>-0.239374</c:v>
                </c:pt>
                <c:pt idx="29087">
                  <c:v>-0.24021300000000001</c:v>
                </c:pt>
                <c:pt idx="29088">
                  <c:v>-0.24090300000000001</c:v>
                </c:pt>
                <c:pt idx="29089">
                  <c:v>-0.24171300000000001</c:v>
                </c:pt>
                <c:pt idx="29090">
                  <c:v>-0.24240100000000001</c:v>
                </c:pt>
                <c:pt idx="29091">
                  <c:v>-0.24313299999999999</c:v>
                </c:pt>
                <c:pt idx="29092">
                  <c:v>-0.24373800000000001</c:v>
                </c:pt>
                <c:pt idx="29093">
                  <c:v>-0.244343</c:v>
                </c:pt>
                <c:pt idx="29094">
                  <c:v>-0.24494299999999999</c:v>
                </c:pt>
                <c:pt idx="29095">
                  <c:v>-0.245472</c:v>
                </c:pt>
                <c:pt idx="29096">
                  <c:v>-0.24628800000000001</c:v>
                </c:pt>
                <c:pt idx="29097">
                  <c:v>-0.24654999999999999</c:v>
                </c:pt>
                <c:pt idx="29098">
                  <c:v>-0.24706500000000001</c:v>
                </c:pt>
                <c:pt idx="29099">
                  <c:v>-0.24742800000000001</c:v>
                </c:pt>
                <c:pt idx="29100">
                  <c:v>-0.24789700000000001</c:v>
                </c:pt>
                <c:pt idx="29101">
                  <c:v>-0.24804200000000001</c:v>
                </c:pt>
                <c:pt idx="29102">
                  <c:v>-0.248506</c:v>
                </c:pt>
                <c:pt idx="29103">
                  <c:v>-0.24865599999999999</c:v>
                </c:pt>
                <c:pt idx="29104">
                  <c:v>-0.24876599999999999</c:v>
                </c:pt>
                <c:pt idx="29105">
                  <c:v>-0.248999</c:v>
                </c:pt>
                <c:pt idx="29106">
                  <c:v>-0.24911</c:v>
                </c:pt>
                <c:pt idx="29107">
                  <c:v>-0.249225</c:v>
                </c:pt>
                <c:pt idx="29108">
                  <c:v>-0.24920300000000001</c:v>
                </c:pt>
                <c:pt idx="29109">
                  <c:v>-0.249308</c:v>
                </c:pt>
                <c:pt idx="29110">
                  <c:v>-0.249252</c:v>
                </c:pt>
                <c:pt idx="29111">
                  <c:v>-0.24918899999999999</c:v>
                </c:pt>
                <c:pt idx="29112">
                  <c:v>-0.249249</c:v>
                </c:pt>
                <c:pt idx="29113">
                  <c:v>-0.24904599999999999</c:v>
                </c:pt>
                <c:pt idx="29114">
                  <c:v>-0.24895100000000001</c:v>
                </c:pt>
                <c:pt idx="29115">
                  <c:v>-0.24890799999999999</c:v>
                </c:pt>
                <c:pt idx="29116">
                  <c:v>-0.248885</c:v>
                </c:pt>
                <c:pt idx="29117">
                  <c:v>-0.248804</c:v>
                </c:pt>
                <c:pt idx="29118">
                  <c:v>-0.24854100000000001</c:v>
                </c:pt>
                <c:pt idx="29119">
                  <c:v>-0.24862400000000001</c:v>
                </c:pt>
                <c:pt idx="29120">
                  <c:v>-0.248252</c:v>
                </c:pt>
                <c:pt idx="29121">
                  <c:v>-0.24782999999999999</c:v>
                </c:pt>
                <c:pt idx="29122">
                  <c:v>-0.247671</c:v>
                </c:pt>
                <c:pt idx="29123">
                  <c:v>-0.247472</c:v>
                </c:pt>
                <c:pt idx="29124">
                  <c:v>-0.24704799999999999</c:v>
                </c:pt>
                <c:pt idx="29125">
                  <c:v>-0.24660699999999999</c:v>
                </c:pt>
                <c:pt idx="29126">
                  <c:v>-0.24609300000000001</c:v>
                </c:pt>
                <c:pt idx="29127">
                  <c:v>-0.24582499999999999</c:v>
                </c:pt>
                <c:pt idx="29128">
                  <c:v>-0.24541399999999999</c:v>
                </c:pt>
                <c:pt idx="29129">
                  <c:v>-0.244922</c:v>
                </c:pt>
                <c:pt idx="29130">
                  <c:v>-0.244453</c:v>
                </c:pt>
                <c:pt idx="29131">
                  <c:v>-0.24360799999999999</c:v>
                </c:pt>
                <c:pt idx="29132">
                  <c:v>-0.24313599999999999</c:v>
                </c:pt>
                <c:pt idx="29133">
                  <c:v>-0.24255099999999999</c:v>
                </c:pt>
                <c:pt idx="29134">
                  <c:v>-0.24204899999999999</c:v>
                </c:pt>
                <c:pt idx="29135">
                  <c:v>-0.24129100000000001</c:v>
                </c:pt>
                <c:pt idx="29136">
                  <c:v>-0.24073900000000001</c:v>
                </c:pt>
                <c:pt idx="29137">
                  <c:v>-0.240008</c:v>
                </c:pt>
                <c:pt idx="29138">
                  <c:v>-0.239371</c:v>
                </c:pt>
                <c:pt idx="29139">
                  <c:v>-0.23877799999999999</c:v>
                </c:pt>
                <c:pt idx="29140">
                  <c:v>-0.23790800000000001</c:v>
                </c:pt>
                <c:pt idx="29141">
                  <c:v>-0.23730799999999999</c:v>
                </c:pt>
                <c:pt idx="29142">
                  <c:v>-0.23657500000000001</c:v>
                </c:pt>
                <c:pt idx="29143">
                  <c:v>-0.23578099999999999</c:v>
                </c:pt>
                <c:pt idx="29144">
                  <c:v>-0.23515</c:v>
                </c:pt>
                <c:pt idx="29145">
                  <c:v>-0.23431299999999999</c:v>
                </c:pt>
                <c:pt idx="29146">
                  <c:v>-0.233489</c:v>
                </c:pt>
                <c:pt idx="29147">
                  <c:v>-0.232544</c:v>
                </c:pt>
                <c:pt idx="29148">
                  <c:v>-0.23172999999999999</c:v>
                </c:pt>
                <c:pt idx="29149">
                  <c:v>-0.230793</c:v>
                </c:pt>
                <c:pt idx="29150">
                  <c:v>-0.23003199999999999</c:v>
                </c:pt>
                <c:pt idx="29151">
                  <c:v>-0.22885</c:v>
                </c:pt>
                <c:pt idx="29152">
                  <c:v>-0.22794400000000001</c:v>
                </c:pt>
                <c:pt idx="29153">
                  <c:v>-0.227051</c:v>
                </c:pt>
                <c:pt idx="29154">
                  <c:v>-0.22594600000000001</c:v>
                </c:pt>
                <c:pt idx="29155">
                  <c:v>-0.225187</c:v>
                </c:pt>
                <c:pt idx="29156">
                  <c:v>-0.22408</c:v>
                </c:pt>
                <c:pt idx="29157">
                  <c:v>-0.222998</c:v>
                </c:pt>
                <c:pt idx="29158">
                  <c:v>-0.22192700000000001</c:v>
                </c:pt>
                <c:pt idx="29159">
                  <c:v>-0.2208</c:v>
                </c:pt>
                <c:pt idx="29160">
                  <c:v>-0.219967</c:v>
                </c:pt>
                <c:pt idx="29161">
                  <c:v>-0.21876000000000001</c:v>
                </c:pt>
                <c:pt idx="29162">
                  <c:v>-0.2175</c:v>
                </c:pt>
                <c:pt idx="29163">
                  <c:v>-0.216305</c:v>
                </c:pt>
                <c:pt idx="29164">
                  <c:v>-0.215117</c:v>
                </c:pt>
                <c:pt idx="29165">
                  <c:v>-0.21406</c:v>
                </c:pt>
                <c:pt idx="29166">
                  <c:v>-0.21293300000000001</c:v>
                </c:pt>
                <c:pt idx="29167">
                  <c:v>-0.21161199999999999</c:v>
                </c:pt>
                <c:pt idx="29168">
                  <c:v>-0.210318</c:v>
                </c:pt>
                <c:pt idx="29169">
                  <c:v>-0.20905699999999999</c:v>
                </c:pt>
                <c:pt idx="29170">
                  <c:v>-0.20780199999999999</c:v>
                </c:pt>
                <c:pt idx="29171">
                  <c:v>-0.206541</c:v>
                </c:pt>
                <c:pt idx="29172">
                  <c:v>-0.20503099999999999</c:v>
                </c:pt>
                <c:pt idx="29173">
                  <c:v>-0.20375799999999999</c:v>
                </c:pt>
                <c:pt idx="29174">
                  <c:v>-0.20242099999999999</c:v>
                </c:pt>
                <c:pt idx="29175">
                  <c:v>-0.20097599999999999</c:v>
                </c:pt>
                <c:pt idx="29176">
                  <c:v>-0.199601</c:v>
                </c:pt>
                <c:pt idx="29177">
                  <c:v>-0.19832</c:v>
                </c:pt>
                <c:pt idx="29178">
                  <c:v>-0.19672300000000001</c:v>
                </c:pt>
                <c:pt idx="29179">
                  <c:v>-0.195382</c:v>
                </c:pt>
                <c:pt idx="29180">
                  <c:v>-0.19389200000000001</c:v>
                </c:pt>
                <c:pt idx="29181">
                  <c:v>-0.192408</c:v>
                </c:pt>
                <c:pt idx="29182">
                  <c:v>-0.19110099999999999</c:v>
                </c:pt>
                <c:pt idx="29183">
                  <c:v>-0.189498</c:v>
                </c:pt>
                <c:pt idx="29184">
                  <c:v>-0.18790599999999999</c:v>
                </c:pt>
                <c:pt idx="29185">
                  <c:v>-0.18648100000000001</c:v>
                </c:pt>
                <c:pt idx="29186">
                  <c:v>-0.18465500000000001</c:v>
                </c:pt>
                <c:pt idx="29187">
                  <c:v>-0.18340500000000001</c:v>
                </c:pt>
                <c:pt idx="29188">
                  <c:v>-0.18152399999999999</c:v>
                </c:pt>
                <c:pt idx="29189">
                  <c:v>-0.179812</c:v>
                </c:pt>
                <c:pt idx="29190">
                  <c:v>-0.178061</c:v>
                </c:pt>
                <c:pt idx="29191">
                  <c:v>-0.17635899999999999</c:v>
                </c:pt>
                <c:pt idx="29192">
                  <c:v>-0.17469799999999999</c:v>
                </c:pt>
                <c:pt idx="29193">
                  <c:v>-0.17294399999999999</c:v>
                </c:pt>
                <c:pt idx="29194">
                  <c:v>-0.17114299999999999</c:v>
                </c:pt>
                <c:pt idx="29195">
                  <c:v>-0.169354</c:v>
                </c:pt>
                <c:pt idx="29196">
                  <c:v>-0.167655</c:v>
                </c:pt>
                <c:pt idx="29197">
                  <c:v>-0.165935</c:v>
                </c:pt>
                <c:pt idx="29198">
                  <c:v>-0.16417799999999999</c:v>
                </c:pt>
                <c:pt idx="29199">
                  <c:v>-0.16206000000000001</c:v>
                </c:pt>
                <c:pt idx="29200">
                  <c:v>-0.16037699999999999</c:v>
                </c:pt>
                <c:pt idx="29201">
                  <c:v>-0.15859599999999999</c:v>
                </c:pt>
                <c:pt idx="29202">
                  <c:v>-0.15681300000000001</c:v>
                </c:pt>
                <c:pt idx="29203">
                  <c:v>-0.154811</c:v>
                </c:pt>
                <c:pt idx="29204">
                  <c:v>-0.15310099999999999</c:v>
                </c:pt>
                <c:pt idx="29205">
                  <c:v>-0.15131600000000001</c:v>
                </c:pt>
                <c:pt idx="29206">
                  <c:v>-0.149342</c:v>
                </c:pt>
                <c:pt idx="29207">
                  <c:v>-0.147673</c:v>
                </c:pt>
                <c:pt idx="29208">
                  <c:v>-0.14555199999999999</c:v>
                </c:pt>
                <c:pt idx="29209">
                  <c:v>-0.14391699999999999</c:v>
                </c:pt>
                <c:pt idx="29210">
                  <c:v>-0.14175599999999999</c:v>
                </c:pt>
                <c:pt idx="29211">
                  <c:v>-0.13983000000000001</c:v>
                </c:pt>
                <c:pt idx="29212">
                  <c:v>-0.13780700000000001</c:v>
                </c:pt>
                <c:pt idx="29213">
                  <c:v>-0.13564899999999999</c:v>
                </c:pt>
                <c:pt idx="29214">
                  <c:v>-0.133935</c:v>
                </c:pt>
                <c:pt idx="29215">
                  <c:v>-0.131547</c:v>
                </c:pt>
                <c:pt idx="29216">
                  <c:v>-0.12961800000000001</c:v>
                </c:pt>
                <c:pt idx="29217">
                  <c:v>-0.127475</c:v>
                </c:pt>
                <c:pt idx="29218">
                  <c:v>-0.125473</c:v>
                </c:pt>
                <c:pt idx="29219">
                  <c:v>-0.123332</c:v>
                </c:pt>
                <c:pt idx="29220">
                  <c:v>-0.121201</c:v>
                </c:pt>
                <c:pt idx="29221">
                  <c:v>-0.119225</c:v>
                </c:pt>
                <c:pt idx="29222">
                  <c:v>-0.116921</c:v>
                </c:pt>
                <c:pt idx="29223">
                  <c:v>-0.11491999999999999</c:v>
                </c:pt>
                <c:pt idx="29224">
                  <c:v>-0.112898</c:v>
                </c:pt>
                <c:pt idx="29225">
                  <c:v>-0.110792</c:v>
                </c:pt>
                <c:pt idx="29226">
                  <c:v>-0.108319</c:v>
                </c:pt>
                <c:pt idx="29227">
                  <c:v>-0.106433</c:v>
                </c:pt>
                <c:pt idx="29228">
                  <c:v>-0.104338</c:v>
                </c:pt>
                <c:pt idx="29229">
                  <c:v>-0.102035</c:v>
                </c:pt>
                <c:pt idx="29230">
                  <c:v>-0.100053</c:v>
                </c:pt>
                <c:pt idx="29231">
                  <c:v>-9.7633800000000007E-2</c:v>
                </c:pt>
                <c:pt idx="29232">
                  <c:v>-9.5457299999999995E-2</c:v>
                </c:pt>
                <c:pt idx="29233">
                  <c:v>-9.3287599999999998E-2</c:v>
                </c:pt>
                <c:pt idx="29234">
                  <c:v>-9.1109999999999997E-2</c:v>
                </c:pt>
                <c:pt idx="29235">
                  <c:v>-8.8694999999999996E-2</c:v>
                </c:pt>
                <c:pt idx="29236">
                  <c:v>-8.63931E-2</c:v>
                </c:pt>
                <c:pt idx="29237">
                  <c:v>-8.4081199999999995E-2</c:v>
                </c:pt>
                <c:pt idx="29238">
                  <c:v>-8.1825800000000004E-2</c:v>
                </c:pt>
                <c:pt idx="29239">
                  <c:v>-7.9353499999999993E-2</c:v>
                </c:pt>
                <c:pt idx="29240">
                  <c:v>-7.6987299999999995E-2</c:v>
                </c:pt>
                <c:pt idx="29241">
                  <c:v>-7.4745900000000004E-2</c:v>
                </c:pt>
                <c:pt idx="29242">
                  <c:v>-7.2397600000000006E-2</c:v>
                </c:pt>
                <c:pt idx="29243">
                  <c:v>-6.9980399999999998E-2</c:v>
                </c:pt>
                <c:pt idx="29244">
                  <c:v>-6.7751500000000006E-2</c:v>
                </c:pt>
                <c:pt idx="29245">
                  <c:v>-6.5159099999999998E-2</c:v>
                </c:pt>
                <c:pt idx="29246">
                  <c:v>-6.3111100000000003E-2</c:v>
                </c:pt>
                <c:pt idx="29247">
                  <c:v>-6.0728499999999998E-2</c:v>
                </c:pt>
                <c:pt idx="29248">
                  <c:v>-5.8331800000000003E-2</c:v>
                </c:pt>
                <c:pt idx="29249">
                  <c:v>-5.5833599999999997E-2</c:v>
                </c:pt>
                <c:pt idx="29250">
                  <c:v>-5.3247099999999999E-2</c:v>
                </c:pt>
                <c:pt idx="29251">
                  <c:v>-5.10141E-2</c:v>
                </c:pt>
                <c:pt idx="29252">
                  <c:v>-4.8594199999999997E-2</c:v>
                </c:pt>
                <c:pt idx="29253">
                  <c:v>-4.60396E-2</c:v>
                </c:pt>
                <c:pt idx="29254">
                  <c:v>-4.3473400000000002E-2</c:v>
                </c:pt>
                <c:pt idx="29255">
                  <c:v>-4.09944E-2</c:v>
                </c:pt>
                <c:pt idx="29256">
                  <c:v>-3.8438800000000002E-2</c:v>
                </c:pt>
                <c:pt idx="29257">
                  <c:v>-3.6071100000000002E-2</c:v>
                </c:pt>
                <c:pt idx="29258">
                  <c:v>-3.3390499999999997E-2</c:v>
                </c:pt>
                <c:pt idx="29259">
                  <c:v>-3.0957200000000001E-2</c:v>
                </c:pt>
                <c:pt idx="29260">
                  <c:v>-2.8467200000000002E-2</c:v>
                </c:pt>
                <c:pt idx="29261">
                  <c:v>-2.58946E-2</c:v>
                </c:pt>
                <c:pt idx="29262">
                  <c:v>-2.33709E-2</c:v>
                </c:pt>
                <c:pt idx="29263">
                  <c:v>-2.09079E-2</c:v>
                </c:pt>
                <c:pt idx="29264">
                  <c:v>-1.83649E-2</c:v>
                </c:pt>
                <c:pt idx="29265">
                  <c:v>-1.5784599999999999E-2</c:v>
                </c:pt>
                <c:pt idx="29266">
                  <c:v>-1.31977E-2</c:v>
                </c:pt>
                <c:pt idx="29267">
                  <c:v>-1.05351E-2</c:v>
                </c:pt>
                <c:pt idx="29268">
                  <c:v>-8.1790400000000003E-3</c:v>
                </c:pt>
                <c:pt idx="29269">
                  <c:v>-5.5250799999999999E-3</c:v>
                </c:pt>
                <c:pt idx="29270">
                  <c:v>-2.8532499999999999E-3</c:v>
                </c:pt>
                <c:pt idx="29271">
                  <c:v>-3.5078399999999998E-4</c:v>
                </c:pt>
                <c:pt idx="29272">
                  <c:v>2.5317E-3</c:v>
                </c:pt>
                <c:pt idx="29273">
                  <c:v>4.72457E-3</c:v>
                </c:pt>
                <c:pt idx="29274">
                  <c:v>7.3324799999999997E-3</c:v>
                </c:pt>
                <c:pt idx="29275">
                  <c:v>9.9836000000000005E-3</c:v>
                </c:pt>
                <c:pt idx="29276">
                  <c:v>1.2593E-2</c:v>
                </c:pt>
                <c:pt idx="29277">
                  <c:v>1.5372200000000001E-2</c:v>
                </c:pt>
                <c:pt idx="29278">
                  <c:v>1.7711999999999999E-2</c:v>
                </c:pt>
                <c:pt idx="29279">
                  <c:v>2.02922E-2</c:v>
                </c:pt>
                <c:pt idx="29280">
                  <c:v>2.2941400000000001E-2</c:v>
                </c:pt>
                <c:pt idx="29281">
                  <c:v>2.5513299999999999E-2</c:v>
                </c:pt>
                <c:pt idx="29282">
                  <c:v>2.8187400000000001E-2</c:v>
                </c:pt>
                <c:pt idx="29283">
                  <c:v>3.0703299999999999E-2</c:v>
                </c:pt>
                <c:pt idx="29284">
                  <c:v>3.2902800000000003E-2</c:v>
                </c:pt>
                <c:pt idx="29285">
                  <c:v>3.5534799999999998E-2</c:v>
                </c:pt>
                <c:pt idx="29286">
                  <c:v>3.8121500000000003E-2</c:v>
                </c:pt>
                <c:pt idx="29287">
                  <c:v>4.0531600000000001E-2</c:v>
                </c:pt>
                <c:pt idx="29288">
                  <c:v>4.3038300000000002E-2</c:v>
                </c:pt>
                <c:pt idx="29289">
                  <c:v>4.5272600000000003E-2</c:v>
                </c:pt>
                <c:pt idx="29290">
                  <c:v>4.7998300000000001E-2</c:v>
                </c:pt>
                <c:pt idx="29291">
                  <c:v>5.0395599999999999E-2</c:v>
                </c:pt>
                <c:pt idx="29292">
                  <c:v>5.2819699999999997E-2</c:v>
                </c:pt>
                <c:pt idx="29293">
                  <c:v>5.5195000000000001E-2</c:v>
                </c:pt>
                <c:pt idx="29294">
                  <c:v>5.7580199999999998E-2</c:v>
                </c:pt>
                <c:pt idx="29295">
                  <c:v>5.9946600000000003E-2</c:v>
                </c:pt>
                <c:pt idx="29296">
                  <c:v>6.2440000000000002E-2</c:v>
                </c:pt>
                <c:pt idx="29297">
                  <c:v>6.4619599999999999E-2</c:v>
                </c:pt>
                <c:pt idx="29298">
                  <c:v>6.6954100000000003E-2</c:v>
                </c:pt>
                <c:pt idx="29299">
                  <c:v>6.9259500000000002E-2</c:v>
                </c:pt>
                <c:pt idx="29300">
                  <c:v>7.1362800000000004E-2</c:v>
                </c:pt>
                <c:pt idx="29301">
                  <c:v>7.3713200000000006E-2</c:v>
                </c:pt>
                <c:pt idx="29302">
                  <c:v>7.58104E-2</c:v>
                </c:pt>
                <c:pt idx="29303">
                  <c:v>7.8076099999999996E-2</c:v>
                </c:pt>
                <c:pt idx="29304">
                  <c:v>8.01235E-2</c:v>
                </c:pt>
                <c:pt idx="29305">
                  <c:v>8.2292799999999999E-2</c:v>
                </c:pt>
                <c:pt idx="29306">
                  <c:v>8.4371399999999999E-2</c:v>
                </c:pt>
                <c:pt idx="29307">
                  <c:v>8.6475800000000005E-2</c:v>
                </c:pt>
                <c:pt idx="29308">
                  <c:v>8.8503299999999993E-2</c:v>
                </c:pt>
                <c:pt idx="29309">
                  <c:v>9.0498999999999996E-2</c:v>
                </c:pt>
                <c:pt idx="29310">
                  <c:v>9.2639700000000005E-2</c:v>
                </c:pt>
                <c:pt idx="29311">
                  <c:v>9.4449900000000003E-2</c:v>
                </c:pt>
                <c:pt idx="29312">
                  <c:v>9.6446699999999996E-2</c:v>
                </c:pt>
                <c:pt idx="29313">
                  <c:v>9.8155300000000001E-2</c:v>
                </c:pt>
                <c:pt idx="29314">
                  <c:v>0.100054</c:v>
                </c:pt>
                <c:pt idx="29315">
                  <c:v>0.101924</c:v>
                </c:pt>
                <c:pt idx="29316">
                  <c:v>0.10352500000000001</c:v>
                </c:pt>
                <c:pt idx="29317">
                  <c:v>0.105313</c:v>
                </c:pt>
                <c:pt idx="29318">
                  <c:v>0.107166</c:v>
                </c:pt>
                <c:pt idx="29319">
                  <c:v>0.108775</c:v>
                </c:pt>
                <c:pt idx="29320">
                  <c:v>0.1104</c:v>
                </c:pt>
                <c:pt idx="29321">
                  <c:v>0.11200499999999999</c:v>
                </c:pt>
                <c:pt idx="29322">
                  <c:v>0.11371199999999999</c:v>
                </c:pt>
                <c:pt idx="29323">
                  <c:v>0.115034</c:v>
                </c:pt>
                <c:pt idx="29324">
                  <c:v>0.116535</c:v>
                </c:pt>
                <c:pt idx="29325">
                  <c:v>0.117893</c:v>
                </c:pt>
                <c:pt idx="29326">
                  <c:v>0.119282</c:v>
                </c:pt>
                <c:pt idx="29327">
                  <c:v>0.120603</c:v>
                </c:pt>
                <c:pt idx="29328">
                  <c:v>0.12181599999999999</c:v>
                </c:pt>
                <c:pt idx="29329">
                  <c:v>0.123155</c:v>
                </c:pt>
                <c:pt idx="29330">
                  <c:v>0.12435300000000001</c:v>
                </c:pt>
                <c:pt idx="29331">
                  <c:v>0.12551499999999999</c:v>
                </c:pt>
                <c:pt idx="29332">
                  <c:v>0.12685299999999999</c:v>
                </c:pt>
                <c:pt idx="29333">
                  <c:v>0.12772700000000001</c:v>
                </c:pt>
                <c:pt idx="29334">
                  <c:v>0.12895699999999999</c:v>
                </c:pt>
                <c:pt idx="29335">
                  <c:v>0.13007199999999999</c:v>
                </c:pt>
                <c:pt idx="29336">
                  <c:v>0.130997</c:v>
                </c:pt>
                <c:pt idx="29337">
                  <c:v>0.132082</c:v>
                </c:pt>
                <c:pt idx="29338">
                  <c:v>0.13281999999999999</c:v>
                </c:pt>
                <c:pt idx="29339">
                  <c:v>0.13383800000000001</c:v>
                </c:pt>
                <c:pt idx="29340">
                  <c:v>0.13467899999999999</c:v>
                </c:pt>
                <c:pt idx="29341">
                  <c:v>0.13545299999999999</c:v>
                </c:pt>
                <c:pt idx="29342">
                  <c:v>0.13636300000000001</c:v>
                </c:pt>
                <c:pt idx="29343">
                  <c:v>0.13691300000000001</c:v>
                </c:pt>
                <c:pt idx="29344">
                  <c:v>0.13755800000000001</c:v>
                </c:pt>
                <c:pt idx="29345">
                  <c:v>0.13841100000000001</c:v>
                </c:pt>
                <c:pt idx="29346">
                  <c:v>0.13899700000000001</c:v>
                </c:pt>
                <c:pt idx="29347">
                  <c:v>0.13964499999999999</c:v>
                </c:pt>
                <c:pt idx="29348">
                  <c:v>0.140179</c:v>
                </c:pt>
                <c:pt idx="29349">
                  <c:v>0.140877</c:v>
                </c:pt>
                <c:pt idx="29350">
                  <c:v>0.14139599999999999</c:v>
                </c:pt>
                <c:pt idx="29351">
                  <c:v>0.14179900000000001</c:v>
                </c:pt>
                <c:pt idx="29352">
                  <c:v>0.14229800000000001</c:v>
                </c:pt>
                <c:pt idx="29353">
                  <c:v>0.142709</c:v>
                </c:pt>
                <c:pt idx="29354">
                  <c:v>0.14305200000000001</c:v>
                </c:pt>
                <c:pt idx="29355">
                  <c:v>0.14336399999999999</c:v>
                </c:pt>
                <c:pt idx="29356">
                  <c:v>0.14374400000000001</c:v>
                </c:pt>
                <c:pt idx="29357">
                  <c:v>0.14394699999999999</c:v>
                </c:pt>
                <c:pt idx="29358">
                  <c:v>0.14427400000000001</c:v>
                </c:pt>
                <c:pt idx="29359">
                  <c:v>0.14447499999999999</c:v>
                </c:pt>
                <c:pt idx="29360">
                  <c:v>0.14469199999999999</c:v>
                </c:pt>
                <c:pt idx="29361">
                  <c:v>0.14487800000000001</c:v>
                </c:pt>
                <c:pt idx="29362">
                  <c:v>0.14496899999999999</c:v>
                </c:pt>
                <c:pt idx="29363">
                  <c:v>0.14512800000000001</c:v>
                </c:pt>
                <c:pt idx="29364">
                  <c:v>0.14513799999999999</c:v>
                </c:pt>
                <c:pt idx="29365">
                  <c:v>0.14526700000000001</c:v>
                </c:pt>
                <c:pt idx="29366">
                  <c:v>0.145286</c:v>
                </c:pt>
                <c:pt idx="29367">
                  <c:v>0.14522099999999999</c:v>
                </c:pt>
                <c:pt idx="29368">
                  <c:v>0.14527899999999999</c:v>
                </c:pt>
                <c:pt idx="29369">
                  <c:v>0.14533799999999999</c:v>
                </c:pt>
                <c:pt idx="29370">
                  <c:v>0.145231</c:v>
                </c:pt>
                <c:pt idx="29371">
                  <c:v>0.14512800000000001</c:v>
                </c:pt>
                <c:pt idx="29372">
                  <c:v>0.145234</c:v>
                </c:pt>
                <c:pt idx="29373">
                  <c:v>0.14512700000000001</c:v>
                </c:pt>
                <c:pt idx="29374">
                  <c:v>0.14508299999999999</c:v>
                </c:pt>
                <c:pt idx="29375">
                  <c:v>0.14477400000000001</c:v>
                </c:pt>
                <c:pt idx="29376">
                  <c:v>0.14472399999999999</c:v>
                </c:pt>
                <c:pt idx="29377">
                  <c:v>0.14466200000000001</c:v>
                </c:pt>
                <c:pt idx="29378">
                  <c:v>0.14440800000000001</c:v>
                </c:pt>
                <c:pt idx="29379">
                  <c:v>0.14422499999999999</c:v>
                </c:pt>
                <c:pt idx="29380">
                  <c:v>0.144008</c:v>
                </c:pt>
                <c:pt idx="29381">
                  <c:v>0.143897</c:v>
                </c:pt>
                <c:pt idx="29382">
                  <c:v>0.14361299999999999</c:v>
                </c:pt>
                <c:pt idx="29383">
                  <c:v>0.143234</c:v>
                </c:pt>
                <c:pt idx="29384">
                  <c:v>0.14311499999999999</c:v>
                </c:pt>
                <c:pt idx="29385">
                  <c:v>0.14268600000000001</c:v>
                </c:pt>
                <c:pt idx="29386">
                  <c:v>0.14266799999999999</c:v>
                </c:pt>
                <c:pt idx="29387">
                  <c:v>0.142124</c:v>
                </c:pt>
                <c:pt idx="29388">
                  <c:v>0.14182500000000001</c:v>
                </c:pt>
                <c:pt idx="29389">
                  <c:v>0.14150399999999999</c:v>
                </c:pt>
                <c:pt idx="29390">
                  <c:v>0.14117199999999999</c:v>
                </c:pt>
                <c:pt idx="29391">
                  <c:v>0.14102300000000001</c:v>
                </c:pt>
                <c:pt idx="29392">
                  <c:v>0.14042299999999999</c:v>
                </c:pt>
                <c:pt idx="29393">
                  <c:v>0.14014799999999999</c:v>
                </c:pt>
                <c:pt idx="29394">
                  <c:v>0.13977899999999999</c:v>
                </c:pt>
                <c:pt idx="29395">
                  <c:v>0.13941700000000001</c:v>
                </c:pt>
                <c:pt idx="29396">
                  <c:v>0.138992</c:v>
                </c:pt>
                <c:pt idx="29397">
                  <c:v>0.138655</c:v>
                </c:pt>
                <c:pt idx="29398">
                  <c:v>0.13816000000000001</c:v>
                </c:pt>
                <c:pt idx="29399">
                  <c:v>0.13774700000000001</c:v>
                </c:pt>
                <c:pt idx="29400">
                  <c:v>0.13736499999999999</c:v>
                </c:pt>
                <c:pt idx="29401">
                  <c:v>0.13695299999999999</c:v>
                </c:pt>
                <c:pt idx="29402">
                  <c:v>0.13658000000000001</c:v>
                </c:pt>
                <c:pt idx="29403">
                  <c:v>0.13597500000000001</c:v>
                </c:pt>
                <c:pt idx="29404">
                  <c:v>0.13566500000000001</c:v>
                </c:pt>
                <c:pt idx="29405">
                  <c:v>0.13519999999999999</c:v>
                </c:pt>
                <c:pt idx="29406">
                  <c:v>0.134795</c:v>
                </c:pt>
                <c:pt idx="29407">
                  <c:v>0.13420899999999999</c:v>
                </c:pt>
                <c:pt idx="29408">
                  <c:v>0.13391</c:v>
                </c:pt>
                <c:pt idx="29409">
                  <c:v>0.13341600000000001</c:v>
                </c:pt>
                <c:pt idx="29410">
                  <c:v>0.13286500000000001</c:v>
                </c:pt>
                <c:pt idx="29411">
                  <c:v>0.13261700000000001</c:v>
                </c:pt>
                <c:pt idx="29412">
                  <c:v>0.13191600000000001</c:v>
                </c:pt>
                <c:pt idx="29413">
                  <c:v>0.131463</c:v>
                </c:pt>
                <c:pt idx="29414">
                  <c:v>0.130914</c:v>
                </c:pt>
                <c:pt idx="29415">
                  <c:v>0.130352</c:v>
                </c:pt>
                <c:pt idx="29416">
                  <c:v>0.12979099999999999</c:v>
                </c:pt>
                <c:pt idx="29417">
                  <c:v>0.129242</c:v>
                </c:pt>
                <c:pt idx="29418">
                  <c:v>0.128719</c:v>
                </c:pt>
                <c:pt idx="29419">
                  <c:v>0.128251</c:v>
                </c:pt>
                <c:pt idx="29420">
                  <c:v>0.127661</c:v>
                </c:pt>
                <c:pt idx="29421">
                  <c:v>0.127081</c:v>
                </c:pt>
                <c:pt idx="29422">
                  <c:v>0.12662300000000001</c:v>
                </c:pt>
                <c:pt idx="29423">
                  <c:v>0.126002</c:v>
                </c:pt>
                <c:pt idx="29424">
                  <c:v>0.12556700000000001</c:v>
                </c:pt>
                <c:pt idx="29425">
                  <c:v>0.125003</c:v>
                </c:pt>
                <c:pt idx="29426">
                  <c:v>0.12443700000000001</c:v>
                </c:pt>
                <c:pt idx="29427">
                  <c:v>0.123971</c:v>
                </c:pt>
                <c:pt idx="29428">
                  <c:v>0.123602</c:v>
                </c:pt>
                <c:pt idx="29429">
                  <c:v>0.122932</c:v>
                </c:pt>
                <c:pt idx="29430">
                  <c:v>0.122434</c:v>
                </c:pt>
                <c:pt idx="29431">
                  <c:v>0.12207</c:v>
                </c:pt>
                <c:pt idx="29432">
                  <c:v>0.121577</c:v>
                </c:pt>
                <c:pt idx="29433">
                  <c:v>0.12103999999999999</c:v>
                </c:pt>
                <c:pt idx="29434">
                  <c:v>0.120491</c:v>
                </c:pt>
                <c:pt idx="29435">
                  <c:v>0.12002500000000001</c:v>
                </c:pt>
                <c:pt idx="29436">
                  <c:v>0.119662</c:v>
                </c:pt>
                <c:pt idx="29437">
                  <c:v>0.118976</c:v>
                </c:pt>
                <c:pt idx="29438">
                  <c:v>0.118632</c:v>
                </c:pt>
                <c:pt idx="29439">
                  <c:v>0.11805499999999999</c:v>
                </c:pt>
                <c:pt idx="29440">
                  <c:v>0.117494</c:v>
                </c:pt>
                <c:pt idx="29441">
                  <c:v>0.117106</c:v>
                </c:pt>
                <c:pt idx="29442">
                  <c:v>0.11651400000000001</c:v>
                </c:pt>
                <c:pt idx="29443">
                  <c:v>0.11569400000000001</c:v>
                </c:pt>
                <c:pt idx="29444">
                  <c:v>0.11515300000000001</c:v>
                </c:pt>
                <c:pt idx="29445">
                  <c:v>0.114436</c:v>
                </c:pt>
                <c:pt idx="29446">
                  <c:v>0.11398</c:v>
                </c:pt>
                <c:pt idx="29447">
                  <c:v>0.113167</c:v>
                </c:pt>
                <c:pt idx="29448">
                  <c:v>0.11258</c:v>
                </c:pt>
                <c:pt idx="29449">
                  <c:v>0.111883</c:v>
                </c:pt>
                <c:pt idx="29450">
                  <c:v>0.11118</c:v>
                </c:pt>
                <c:pt idx="29451">
                  <c:v>0.110669</c:v>
                </c:pt>
                <c:pt idx="29452">
                  <c:v>0.110056</c:v>
                </c:pt>
                <c:pt idx="29453">
                  <c:v>0.10925</c:v>
                </c:pt>
                <c:pt idx="29454">
                  <c:v>0.108627</c:v>
                </c:pt>
                <c:pt idx="29455">
                  <c:v>0.108043</c:v>
                </c:pt>
                <c:pt idx="29456">
                  <c:v>0.107322</c:v>
                </c:pt>
                <c:pt idx="29457">
                  <c:v>0.106796</c:v>
                </c:pt>
                <c:pt idx="29458">
                  <c:v>0.105974</c:v>
                </c:pt>
                <c:pt idx="29459">
                  <c:v>0.10534300000000001</c:v>
                </c:pt>
                <c:pt idx="29460">
                  <c:v>0.10449899999999999</c:v>
                </c:pt>
                <c:pt idx="29461">
                  <c:v>0.103897</c:v>
                </c:pt>
                <c:pt idx="29462">
                  <c:v>0.10310999999999999</c:v>
                </c:pt>
                <c:pt idx="29463">
                  <c:v>0.102301</c:v>
                </c:pt>
                <c:pt idx="29464">
                  <c:v>0.10157099999999999</c:v>
                </c:pt>
                <c:pt idx="29465">
                  <c:v>0.100721</c:v>
                </c:pt>
                <c:pt idx="29466">
                  <c:v>9.9796999999999997E-2</c:v>
                </c:pt>
                <c:pt idx="29467">
                  <c:v>9.8927600000000004E-2</c:v>
                </c:pt>
                <c:pt idx="29468">
                  <c:v>9.8182400000000003E-2</c:v>
                </c:pt>
                <c:pt idx="29469">
                  <c:v>9.7204100000000002E-2</c:v>
                </c:pt>
                <c:pt idx="29470">
                  <c:v>9.6088599999999996E-2</c:v>
                </c:pt>
                <c:pt idx="29471">
                  <c:v>9.5178899999999997E-2</c:v>
                </c:pt>
                <c:pt idx="29472">
                  <c:v>9.4071000000000002E-2</c:v>
                </c:pt>
                <c:pt idx="29473">
                  <c:v>9.3171500000000004E-2</c:v>
                </c:pt>
                <c:pt idx="29474">
                  <c:v>9.1971600000000001E-2</c:v>
                </c:pt>
                <c:pt idx="29475">
                  <c:v>9.0968999999999994E-2</c:v>
                </c:pt>
                <c:pt idx="29476">
                  <c:v>8.9602000000000001E-2</c:v>
                </c:pt>
                <c:pt idx="29477">
                  <c:v>8.8530999999999999E-2</c:v>
                </c:pt>
                <c:pt idx="29478">
                  <c:v>8.7590000000000001E-2</c:v>
                </c:pt>
                <c:pt idx="29479">
                  <c:v>8.6378099999999999E-2</c:v>
                </c:pt>
                <c:pt idx="29480">
                  <c:v>8.5197700000000001E-2</c:v>
                </c:pt>
                <c:pt idx="29481">
                  <c:v>8.3790000000000003E-2</c:v>
                </c:pt>
                <c:pt idx="29482">
                  <c:v>8.2704299999999994E-2</c:v>
                </c:pt>
                <c:pt idx="29483">
                  <c:v>8.1215700000000002E-2</c:v>
                </c:pt>
                <c:pt idx="29484">
                  <c:v>7.9905100000000007E-2</c:v>
                </c:pt>
                <c:pt idx="29485">
                  <c:v>7.85328E-2</c:v>
                </c:pt>
                <c:pt idx="29486">
                  <c:v>7.6935400000000001E-2</c:v>
                </c:pt>
                <c:pt idx="29487">
                  <c:v>7.5577699999999998E-2</c:v>
                </c:pt>
                <c:pt idx="29488">
                  <c:v>7.4035199999999995E-2</c:v>
                </c:pt>
                <c:pt idx="29489">
                  <c:v>7.2714600000000004E-2</c:v>
                </c:pt>
                <c:pt idx="29490">
                  <c:v>7.0975999999999997E-2</c:v>
                </c:pt>
                <c:pt idx="29491">
                  <c:v>6.9444900000000004E-2</c:v>
                </c:pt>
                <c:pt idx="29492">
                  <c:v>6.7811399999999994E-2</c:v>
                </c:pt>
                <c:pt idx="29493">
                  <c:v>6.6081600000000004E-2</c:v>
                </c:pt>
                <c:pt idx="29494">
                  <c:v>6.4444799999999997E-2</c:v>
                </c:pt>
                <c:pt idx="29495">
                  <c:v>6.2783199999999997E-2</c:v>
                </c:pt>
                <c:pt idx="29496">
                  <c:v>6.1159900000000003E-2</c:v>
                </c:pt>
                <c:pt idx="29497">
                  <c:v>5.9262700000000001E-2</c:v>
                </c:pt>
                <c:pt idx="29498">
                  <c:v>5.7456699999999999E-2</c:v>
                </c:pt>
                <c:pt idx="29499">
                  <c:v>5.5623699999999998E-2</c:v>
                </c:pt>
                <c:pt idx="29500">
                  <c:v>5.3913599999999999E-2</c:v>
                </c:pt>
                <c:pt idx="29501">
                  <c:v>5.1945400000000003E-2</c:v>
                </c:pt>
                <c:pt idx="29502">
                  <c:v>4.9834299999999998E-2</c:v>
                </c:pt>
                <c:pt idx="29503">
                  <c:v>4.8093299999999999E-2</c:v>
                </c:pt>
                <c:pt idx="29504">
                  <c:v>4.5961200000000001E-2</c:v>
                </c:pt>
                <c:pt idx="29505">
                  <c:v>4.3995800000000002E-2</c:v>
                </c:pt>
                <c:pt idx="29506">
                  <c:v>4.2090099999999998E-2</c:v>
                </c:pt>
                <c:pt idx="29507">
                  <c:v>3.9853199999999998E-2</c:v>
                </c:pt>
                <c:pt idx="29508">
                  <c:v>3.7778699999999998E-2</c:v>
                </c:pt>
                <c:pt idx="29509">
                  <c:v>3.5603299999999997E-2</c:v>
                </c:pt>
                <c:pt idx="29510">
                  <c:v>3.3694700000000001E-2</c:v>
                </c:pt>
                <c:pt idx="29511">
                  <c:v>3.1261299999999999E-2</c:v>
                </c:pt>
                <c:pt idx="29512">
                  <c:v>2.9104100000000001E-2</c:v>
                </c:pt>
                <c:pt idx="29513">
                  <c:v>2.66307E-2</c:v>
                </c:pt>
                <c:pt idx="29514">
                  <c:v>2.4508700000000001E-2</c:v>
                </c:pt>
                <c:pt idx="29515">
                  <c:v>2.2018599999999999E-2</c:v>
                </c:pt>
                <c:pt idx="29516">
                  <c:v>1.9791699999999999E-2</c:v>
                </c:pt>
                <c:pt idx="29517">
                  <c:v>1.7329199999999999E-2</c:v>
                </c:pt>
                <c:pt idx="29518">
                  <c:v>1.4880600000000001E-2</c:v>
                </c:pt>
                <c:pt idx="29519">
                  <c:v>1.2501699999999999E-2</c:v>
                </c:pt>
                <c:pt idx="29520">
                  <c:v>1.00009E-2</c:v>
                </c:pt>
                <c:pt idx="29521">
                  <c:v>7.6717399999999998E-3</c:v>
                </c:pt>
                <c:pt idx="29522">
                  <c:v>5.0785099999999996E-3</c:v>
                </c:pt>
                <c:pt idx="29523">
                  <c:v>2.5096799999999998E-3</c:v>
                </c:pt>
                <c:pt idx="29524" formatCode="0.00E+00">
                  <c:v>-7.6351200000000002E-5</c:v>
                </c:pt>
                <c:pt idx="29525">
                  <c:v>-2.7587900000000001E-3</c:v>
                </c:pt>
                <c:pt idx="29526">
                  <c:v>-5.2336600000000002E-3</c:v>
                </c:pt>
                <c:pt idx="29527">
                  <c:v>-7.9066399999999995E-3</c:v>
                </c:pt>
                <c:pt idx="29528">
                  <c:v>-1.0540300000000001E-2</c:v>
                </c:pt>
                <c:pt idx="29529">
                  <c:v>-1.3372200000000001E-2</c:v>
                </c:pt>
                <c:pt idx="29530">
                  <c:v>-1.5996900000000001E-2</c:v>
                </c:pt>
                <c:pt idx="29531">
                  <c:v>-1.8682299999999999E-2</c:v>
                </c:pt>
                <c:pt idx="29532">
                  <c:v>-2.1549499999999999E-2</c:v>
                </c:pt>
                <c:pt idx="29533">
                  <c:v>-2.4131799999999998E-2</c:v>
                </c:pt>
                <c:pt idx="29534">
                  <c:v>-2.7163300000000001E-2</c:v>
                </c:pt>
                <c:pt idx="29535">
                  <c:v>-2.9982700000000001E-2</c:v>
                </c:pt>
                <c:pt idx="29536">
                  <c:v>-3.28467E-2</c:v>
                </c:pt>
                <c:pt idx="29537">
                  <c:v>-3.5549699999999997E-2</c:v>
                </c:pt>
                <c:pt idx="29538">
                  <c:v>-3.8558200000000001E-2</c:v>
                </c:pt>
                <c:pt idx="29539">
                  <c:v>-4.15494E-2</c:v>
                </c:pt>
                <c:pt idx="29540">
                  <c:v>-4.4385899999999999E-2</c:v>
                </c:pt>
                <c:pt idx="29541">
                  <c:v>-4.75311E-2</c:v>
                </c:pt>
                <c:pt idx="29542">
                  <c:v>-5.0398100000000001E-2</c:v>
                </c:pt>
                <c:pt idx="29543">
                  <c:v>-5.3369399999999997E-2</c:v>
                </c:pt>
                <c:pt idx="29544">
                  <c:v>-5.63209E-2</c:v>
                </c:pt>
                <c:pt idx="29545">
                  <c:v>-5.9426100000000003E-2</c:v>
                </c:pt>
                <c:pt idx="29546">
                  <c:v>-6.2500299999999995E-2</c:v>
                </c:pt>
                <c:pt idx="29547">
                  <c:v>-6.5388600000000005E-2</c:v>
                </c:pt>
                <c:pt idx="29548">
                  <c:v>-6.8363599999999997E-2</c:v>
                </c:pt>
                <c:pt idx="29549">
                  <c:v>-7.1307499999999996E-2</c:v>
                </c:pt>
                <c:pt idx="29550">
                  <c:v>-7.4445399999999995E-2</c:v>
                </c:pt>
                <c:pt idx="29551">
                  <c:v>-7.7490600000000007E-2</c:v>
                </c:pt>
                <c:pt idx="29552">
                  <c:v>-8.0516799999999999E-2</c:v>
                </c:pt>
                <c:pt idx="29553">
                  <c:v>-8.3515800000000001E-2</c:v>
                </c:pt>
                <c:pt idx="29554">
                  <c:v>-8.6708999999999994E-2</c:v>
                </c:pt>
                <c:pt idx="29555">
                  <c:v>-8.9570300000000005E-2</c:v>
                </c:pt>
                <c:pt idx="29556">
                  <c:v>-9.2813400000000004E-2</c:v>
                </c:pt>
                <c:pt idx="29557">
                  <c:v>-9.57924E-2</c:v>
                </c:pt>
                <c:pt idx="29558">
                  <c:v>-9.8876199999999997E-2</c:v>
                </c:pt>
                <c:pt idx="29559">
                  <c:v>-0.10182099999999999</c:v>
                </c:pt>
                <c:pt idx="29560">
                  <c:v>-0.10467</c:v>
                </c:pt>
                <c:pt idx="29561">
                  <c:v>-0.107892</c:v>
                </c:pt>
                <c:pt idx="29562">
                  <c:v>-0.11079700000000001</c:v>
                </c:pt>
                <c:pt idx="29563">
                  <c:v>-0.113958</c:v>
                </c:pt>
                <c:pt idx="29564">
                  <c:v>-0.116899</c:v>
                </c:pt>
                <c:pt idx="29565">
                  <c:v>-0.119812</c:v>
                </c:pt>
                <c:pt idx="29566">
                  <c:v>-0.122741</c:v>
                </c:pt>
                <c:pt idx="29567">
                  <c:v>-0.12587300000000001</c:v>
                </c:pt>
                <c:pt idx="29568">
                  <c:v>-0.12879399999999999</c:v>
                </c:pt>
                <c:pt idx="29569">
                  <c:v>-0.13156399999999999</c:v>
                </c:pt>
                <c:pt idx="29570">
                  <c:v>-0.134494</c:v>
                </c:pt>
                <c:pt idx="29571">
                  <c:v>-0.13731699999999999</c:v>
                </c:pt>
                <c:pt idx="29572">
                  <c:v>-0.14014399999999999</c:v>
                </c:pt>
                <c:pt idx="29573">
                  <c:v>-0.14286699999999999</c:v>
                </c:pt>
                <c:pt idx="29574">
                  <c:v>-0.14552999999999999</c:v>
                </c:pt>
                <c:pt idx="29575">
                  <c:v>-0.148337</c:v>
                </c:pt>
                <c:pt idx="29576">
                  <c:v>-0.15087800000000001</c:v>
                </c:pt>
                <c:pt idx="29577">
                  <c:v>-0.153701</c:v>
                </c:pt>
                <c:pt idx="29578">
                  <c:v>-0.15629299999999999</c:v>
                </c:pt>
                <c:pt idx="29579">
                  <c:v>-0.158891</c:v>
                </c:pt>
                <c:pt idx="29580">
                  <c:v>-0.16141800000000001</c:v>
                </c:pt>
                <c:pt idx="29581">
                  <c:v>-0.16419700000000001</c:v>
                </c:pt>
                <c:pt idx="29582">
                  <c:v>-0.16673399999999999</c:v>
                </c:pt>
                <c:pt idx="29583">
                  <c:v>-0.16916700000000001</c:v>
                </c:pt>
                <c:pt idx="29584">
                  <c:v>-0.17163400000000001</c:v>
                </c:pt>
                <c:pt idx="29585">
                  <c:v>-0.17393700000000001</c:v>
                </c:pt>
                <c:pt idx="29586">
                  <c:v>-0.17647199999999999</c:v>
                </c:pt>
                <c:pt idx="29587">
                  <c:v>-0.17860000000000001</c:v>
                </c:pt>
                <c:pt idx="29588">
                  <c:v>-0.18098800000000001</c:v>
                </c:pt>
                <c:pt idx="29589">
                  <c:v>-0.18310599999999999</c:v>
                </c:pt>
                <c:pt idx="29590">
                  <c:v>-0.18526599999999999</c:v>
                </c:pt>
                <c:pt idx="29591">
                  <c:v>-0.18754000000000001</c:v>
                </c:pt>
                <c:pt idx="29592">
                  <c:v>-0.18959799999999999</c:v>
                </c:pt>
                <c:pt idx="29593">
                  <c:v>-0.191667</c:v>
                </c:pt>
                <c:pt idx="29594">
                  <c:v>-0.193605</c:v>
                </c:pt>
                <c:pt idx="29595">
                  <c:v>-0.19558500000000001</c:v>
                </c:pt>
                <c:pt idx="29596">
                  <c:v>-0.19736200000000001</c:v>
                </c:pt>
                <c:pt idx="29597">
                  <c:v>-0.199264</c:v>
                </c:pt>
                <c:pt idx="29598">
                  <c:v>-0.20105600000000001</c:v>
                </c:pt>
                <c:pt idx="29599">
                  <c:v>-0.20286999999999999</c:v>
                </c:pt>
                <c:pt idx="29600">
                  <c:v>-0.20458799999999999</c:v>
                </c:pt>
                <c:pt idx="29601">
                  <c:v>-0.20616899999999999</c:v>
                </c:pt>
                <c:pt idx="29602">
                  <c:v>-0.20796500000000001</c:v>
                </c:pt>
                <c:pt idx="29603">
                  <c:v>-0.20949000000000001</c:v>
                </c:pt>
                <c:pt idx="29604">
                  <c:v>-0.21119099999999999</c:v>
                </c:pt>
                <c:pt idx="29605">
                  <c:v>-0.21270800000000001</c:v>
                </c:pt>
                <c:pt idx="29606">
                  <c:v>-0.21407499999999999</c:v>
                </c:pt>
                <c:pt idx="29607">
                  <c:v>-0.215423</c:v>
                </c:pt>
                <c:pt idx="29608">
                  <c:v>-0.21682299999999999</c:v>
                </c:pt>
                <c:pt idx="29609">
                  <c:v>-0.21813299999999999</c:v>
                </c:pt>
                <c:pt idx="29610">
                  <c:v>-0.21942200000000001</c:v>
                </c:pt>
                <c:pt idx="29611">
                  <c:v>-0.22059400000000001</c:v>
                </c:pt>
                <c:pt idx="29612">
                  <c:v>-0.221723</c:v>
                </c:pt>
                <c:pt idx="29613">
                  <c:v>-0.22287000000000001</c:v>
                </c:pt>
                <c:pt idx="29614">
                  <c:v>-0.22397500000000001</c:v>
                </c:pt>
                <c:pt idx="29615">
                  <c:v>-0.225078</c:v>
                </c:pt>
                <c:pt idx="29616">
                  <c:v>-0.226046</c:v>
                </c:pt>
                <c:pt idx="29617">
                  <c:v>-0.227024</c:v>
                </c:pt>
                <c:pt idx="29618">
                  <c:v>-0.22817799999999999</c:v>
                </c:pt>
                <c:pt idx="29619">
                  <c:v>-0.22894800000000001</c:v>
                </c:pt>
                <c:pt idx="29620">
                  <c:v>-0.22997799999999999</c:v>
                </c:pt>
                <c:pt idx="29621">
                  <c:v>-0.23082900000000001</c:v>
                </c:pt>
                <c:pt idx="29622">
                  <c:v>-0.23152</c:v>
                </c:pt>
                <c:pt idx="29623">
                  <c:v>-0.23233799999999999</c:v>
                </c:pt>
                <c:pt idx="29624">
                  <c:v>-0.23293700000000001</c:v>
                </c:pt>
                <c:pt idx="29625">
                  <c:v>-0.23378699999999999</c:v>
                </c:pt>
                <c:pt idx="29626">
                  <c:v>-0.23423099999999999</c:v>
                </c:pt>
                <c:pt idx="29627">
                  <c:v>-0.23478199999999999</c:v>
                </c:pt>
                <c:pt idx="29628">
                  <c:v>-0.23524900000000001</c:v>
                </c:pt>
                <c:pt idx="29629">
                  <c:v>-0.23569999999999999</c:v>
                </c:pt>
                <c:pt idx="29630">
                  <c:v>-0.23619799999999999</c:v>
                </c:pt>
                <c:pt idx="29631">
                  <c:v>-0.23669399999999999</c:v>
                </c:pt>
                <c:pt idx="29632">
                  <c:v>-0.23702000000000001</c:v>
                </c:pt>
                <c:pt idx="29633">
                  <c:v>-0.237229</c:v>
                </c:pt>
                <c:pt idx="29634">
                  <c:v>-0.23771</c:v>
                </c:pt>
                <c:pt idx="29635">
                  <c:v>-0.23785700000000001</c:v>
                </c:pt>
                <c:pt idx="29636">
                  <c:v>-0.23819899999999999</c:v>
                </c:pt>
                <c:pt idx="29637">
                  <c:v>-0.23828199999999999</c:v>
                </c:pt>
                <c:pt idx="29638">
                  <c:v>-0.23849999999999999</c:v>
                </c:pt>
                <c:pt idx="29639">
                  <c:v>-0.23858599999999999</c:v>
                </c:pt>
                <c:pt idx="29640">
                  <c:v>-0.23869899999999999</c:v>
                </c:pt>
                <c:pt idx="29641">
                  <c:v>-0.238979</c:v>
                </c:pt>
                <c:pt idx="29642">
                  <c:v>-0.23891200000000001</c:v>
                </c:pt>
                <c:pt idx="29643">
                  <c:v>-0.23905299999999999</c:v>
                </c:pt>
                <c:pt idx="29644">
                  <c:v>-0.238871</c:v>
                </c:pt>
                <c:pt idx="29645">
                  <c:v>-0.23903199999999999</c:v>
                </c:pt>
                <c:pt idx="29646">
                  <c:v>-0.23886499999999999</c:v>
                </c:pt>
                <c:pt idx="29647">
                  <c:v>-0.23880699999999999</c:v>
                </c:pt>
                <c:pt idx="29648">
                  <c:v>-0.23861099999999999</c:v>
                </c:pt>
                <c:pt idx="29649">
                  <c:v>-0.23825199999999999</c:v>
                </c:pt>
                <c:pt idx="29650">
                  <c:v>-0.23825099999999999</c:v>
                </c:pt>
                <c:pt idx="29651">
                  <c:v>-0.23791100000000001</c:v>
                </c:pt>
                <c:pt idx="29652">
                  <c:v>-0.23768300000000001</c:v>
                </c:pt>
                <c:pt idx="29653">
                  <c:v>-0.23716300000000001</c:v>
                </c:pt>
                <c:pt idx="29654">
                  <c:v>-0.236847</c:v>
                </c:pt>
                <c:pt idx="29655">
                  <c:v>-0.23628099999999999</c:v>
                </c:pt>
                <c:pt idx="29656">
                  <c:v>-0.236037</c:v>
                </c:pt>
                <c:pt idx="29657">
                  <c:v>-0.235509</c:v>
                </c:pt>
                <c:pt idx="29658">
                  <c:v>-0.234958</c:v>
                </c:pt>
                <c:pt idx="29659">
                  <c:v>-0.23441999999999999</c:v>
                </c:pt>
                <c:pt idx="29660">
                  <c:v>-0.23385800000000001</c:v>
                </c:pt>
                <c:pt idx="29661">
                  <c:v>-0.233455</c:v>
                </c:pt>
                <c:pt idx="29662">
                  <c:v>-0.23269999999999999</c:v>
                </c:pt>
                <c:pt idx="29663">
                  <c:v>-0.232159</c:v>
                </c:pt>
                <c:pt idx="29664">
                  <c:v>-0.231407</c:v>
                </c:pt>
                <c:pt idx="29665">
                  <c:v>-0.230853</c:v>
                </c:pt>
                <c:pt idx="29666">
                  <c:v>-0.229993</c:v>
                </c:pt>
                <c:pt idx="29667">
                  <c:v>-0.229267</c:v>
                </c:pt>
                <c:pt idx="29668">
                  <c:v>-0.22855500000000001</c:v>
                </c:pt>
                <c:pt idx="29669">
                  <c:v>-0.2276</c:v>
                </c:pt>
                <c:pt idx="29670">
                  <c:v>-0.22689500000000001</c:v>
                </c:pt>
                <c:pt idx="29671">
                  <c:v>-0.225824</c:v>
                </c:pt>
                <c:pt idx="29672">
                  <c:v>-0.22520200000000001</c:v>
                </c:pt>
                <c:pt idx="29673">
                  <c:v>-0.22398899999999999</c:v>
                </c:pt>
                <c:pt idx="29674">
                  <c:v>-0.22286600000000001</c:v>
                </c:pt>
                <c:pt idx="29675">
                  <c:v>-0.222029</c:v>
                </c:pt>
                <c:pt idx="29676">
                  <c:v>-0.22081799999999999</c:v>
                </c:pt>
                <c:pt idx="29677">
                  <c:v>-0.219723</c:v>
                </c:pt>
                <c:pt idx="29678">
                  <c:v>-0.21843899999999999</c:v>
                </c:pt>
                <c:pt idx="29679">
                  <c:v>-0.21751000000000001</c:v>
                </c:pt>
                <c:pt idx="29680">
                  <c:v>-0.216143</c:v>
                </c:pt>
                <c:pt idx="29681">
                  <c:v>-0.215089</c:v>
                </c:pt>
                <c:pt idx="29682">
                  <c:v>-0.21388599999999999</c:v>
                </c:pt>
                <c:pt idx="29683">
                  <c:v>-0.21260399999999999</c:v>
                </c:pt>
                <c:pt idx="29684">
                  <c:v>-0.21141799999999999</c:v>
                </c:pt>
                <c:pt idx="29685">
                  <c:v>-0.210175</c:v>
                </c:pt>
                <c:pt idx="29686">
                  <c:v>-0.20904800000000001</c:v>
                </c:pt>
                <c:pt idx="29687">
                  <c:v>-0.207485</c:v>
                </c:pt>
                <c:pt idx="29688">
                  <c:v>-0.20625399999999999</c:v>
                </c:pt>
                <c:pt idx="29689">
                  <c:v>-0.20501900000000001</c:v>
                </c:pt>
                <c:pt idx="29690">
                  <c:v>-0.20353499999999999</c:v>
                </c:pt>
                <c:pt idx="29691">
                  <c:v>-0.20211599999999999</c:v>
                </c:pt>
                <c:pt idx="29692">
                  <c:v>-0.20064599999999999</c:v>
                </c:pt>
                <c:pt idx="29693">
                  <c:v>-0.19944700000000001</c:v>
                </c:pt>
                <c:pt idx="29694">
                  <c:v>-0.197687</c:v>
                </c:pt>
                <c:pt idx="29695">
                  <c:v>-0.196218</c:v>
                </c:pt>
                <c:pt idx="29696">
                  <c:v>-0.19447300000000001</c:v>
                </c:pt>
                <c:pt idx="29697">
                  <c:v>-0.192998</c:v>
                </c:pt>
                <c:pt idx="29698">
                  <c:v>-0.19139</c:v>
                </c:pt>
                <c:pt idx="29699">
                  <c:v>-0.18957299999999999</c:v>
                </c:pt>
                <c:pt idx="29700">
                  <c:v>-0.188107</c:v>
                </c:pt>
                <c:pt idx="29701">
                  <c:v>-0.18620700000000001</c:v>
                </c:pt>
                <c:pt idx="29702">
                  <c:v>-0.18467800000000001</c:v>
                </c:pt>
                <c:pt idx="29703">
                  <c:v>-0.182924</c:v>
                </c:pt>
                <c:pt idx="29704">
                  <c:v>-0.18121000000000001</c:v>
                </c:pt>
                <c:pt idx="29705">
                  <c:v>-0.179594</c:v>
                </c:pt>
                <c:pt idx="29706">
                  <c:v>-0.177533</c:v>
                </c:pt>
                <c:pt idx="29707">
                  <c:v>-0.175927</c:v>
                </c:pt>
                <c:pt idx="29708">
                  <c:v>-0.173954</c:v>
                </c:pt>
                <c:pt idx="29709">
                  <c:v>-0.172594</c:v>
                </c:pt>
                <c:pt idx="29710">
                  <c:v>-0.170429</c:v>
                </c:pt>
                <c:pt idx="29711">
                  <c:v>-0.168627</c:v>
                </c:pt>
                <c:pt idx="29712">
                  <c:v>-0.16671</c:v>
                </c:pt>
                <c:pt idx="29713">
                  <c:v>-0.16508400000000001</c:v>
                </c:pt>
                <c:pt idx="29714">
                  <c:v>-0.16291900000000001</c:v>
                </c:pt>
                <c:pt idx="29715">
                  <c:v>-0.161107</c:v>
                </c:pt>
                <c:pt idx="29716">
                  <c:v>-0.15914700000000001</c:v>
                </c:pt>
                <c:pt idx="29717">
                  <c:v>-0.15686900000000001</c:v>
                </c:pt>
                <c:pt idx="29718">
                  <c:v>-0.155061</c:v>
                </c:pt>
                <c:pt idx="29719">
                  <c:v>-0.15306</c:v>
                </c:pt>
                <c:pt idx="29720">
                  <c:v>-0.151116</c:v>
                </c:pt>
                <c:pt idx="29721">
                  <c:v>-0.148817</c:v>
                </c:pt>
                <c:pt idx="29722">
                  <c:v>-0.14696699999999999</c:v>
                </c:pt>
                <c:pt idx="29723">
                  <c:v>-0.14488899999999999</c:v>
                </c:pt>
                <c:pt idx="29724">
                  <c:v>-0.142732</c:v>
                </c:pt>
                <c:pt idx="29725">
                  <c:v>-0.14046</c:v>
                </c:pt>
                <c:pt idx="29726">
                  <c:v>-0.138434</c:v>
                </c:pt>
                <c:pt idx="29727">
                  <c:v>-0.13605700000000001</c:v>
                </c:pt>
                <c:pt idx="29728">
                  <c:v>-0.133824</c:v>
                </c:pt>
                <c:pt idx="29729">
                  <c:v>-0.13172300000000001</c:v>
                </c:pt>
                <c:pt idx="29730">
                  <c:v>-0.129167</c:v>
                </c:pt>
                <c:pt idx="29731">
                  <c:v>-0.12709699999999999</c:v>
                </c:pt>
                <c:pt idx="29732">
                  <c:v>-0.12464799999999999</c:v>
                </c:pt>
                <c:pt idx="29733">
                  <c:v>-0.12213499999999999</c:v>
                </c:pt>
                <c:pt idx="29734">
                  <c:v>-0.11996</c:v>
                </c:pt>
                <c:pt idx="29735">
                  <c:v>-0.117433</c:v>
                </c:pt>
                <c:pt idx="29736">
                  <c:v>-0.115108</c:v>
                </c:pt>
                <c:pt idx="29737">
                  <c:v>-0.112428</c:v>
                </c:pt>
                <c:pt idx="29738">
                  <c:v>-0.110168</c:v>
                </c:pt>
                <c:pt idx="29739">
                  <c:v>-0.107488</c:v>
                </c:pt>
                <c:pt idx="29740">
                  <c:v>-0.105027</c:v>
                </c:pt>
                <c:pt idx="29741">
                  <c:v>-0.102399</c:v>
                </c:pt>
                <c:pt idx="29742">
                  <c:v>-9.9854200000000004E-2</c:v>
                </c:pt>
                <c:pt idx="29743">
                  <c:v>-9.7320900000000002E-2</c:v>
                </c:pt>
                <c:pt idx="29744">
                  <c:v>-9.4606899999999994E-2</c:v>
                </c:pt>
                <c:pt idx="29745">
                  <c:v>-9.2147499999999993E-2</c:v>
                </c:pt>
                <c:pt idx="29746">
                  <c:v>-8.9313100000000006E-2</c:v>
                </c:pt>
                <c:pt idx="29747">
                  <c:v>-8.6697800000000005E-2</c:v>
                </c:pt>
                <c:pt idx="29748">
                  <c:v>-8.3903199999999997E-2</c:v>
                </c:pt>
                <c:pt idx="29749">
                  <c:v>-8.1361500000000003E-2</c:v>
                </c:pt>
                <c:pt idx="29750">
                  <c:v>-7.85632E-2</c:v>
                </c:pt>
                <c:pt idx="29751">
                  <c:v>-7.5681399999999996E-2</c:v>
                </c:pt>
                <c:pt idx="29752">
                  <c:v>-7.2795499999999999E-2</c:v>
                </c:pt>
                <c:pt idx="29753">
                  <c:v>-7.0021399999999998E-2</c:v>
                </c:pt>
                <c:pt idx="29754">
                  <c:v>-6.7224699999999998E-2</c:v>
                </c:pt>
                <c:pt idx="29755">
                  <c:v>-6.4104099999999997E-2</c:v>
                </c:pt>
                <c:pt idx="29756">
                  <c:v>-6.1270199999999997E-2</c:v>
                </c:pt>
                <c:pt idx="29757">
                  <c:v>-5.8256700000000002E-2</c:v>
                </c:pt>
                <c:pt idx="29758">
                  <c:v>-5.5265799999999997E-2</c:v>
                </c:pt>
                <c:pt idx="29759">
                  <c:v>-5.2227599999999999E-2</c:v>
                </c:pt>
                <c:pt idx="29760">
                  <c:v>-4.9091000000000003E-2</c:v>
                </c:pt>
                <c:pt idx="29761">
                  <c:v>-4.6119199999999999E-2</c:v>
                </c:pt>
                <c:pt idx="29762">
                  <c:v>-4.2942099999999997E-2</c:v>
                </c:pt>
                <c:pt idx="29763">
                  <c:v>-3.9852699999999998E-2</c:v>
                </c:pt>
                <c:pt idx="29764">
                  <c:v>-3.6654399999999997E-2</c:v>
                </c:pt>
                <c:pt idx="29765">
                  <c:v>-3.3361399999999999E-2</c:v>
                </c:pt>
                <c:pt idx="29766">
                  <c:v>-3.0134999999999999E-2</c:v>
                </c:pt>
                <c:pt idx="29767">
                  <c:v>-2.6797999999999999E-2</c:v>
                </c:pt>
                <c:pt idx="29768">
                  <c:v>-2.37688E-2</c:v>
                </c:pt>
                <c:pt idx="29769">
                  <c:v>-2.0473700000000001E-2</c:v>
                </c:pt>
                <c:pt idx="29770">
                  <c:v>-1.7251800000000001E-2</c:v>
                </c:pt>
                <c:pt idx="29771">
                  <c:v>-1.39144E-2</c:v>
                </c:pt>
                <c:pt idx="29772">
                  <c:v>-1.09044E-2</c:v>
                </c:pt>
                <c:pt idx="29773">
                  <c:v>-7.4637999999999996E-3</c:v>
                </c:pt>
                <c:pt idx="29774">
                  <c:v>-4.5164300000000001E-3</c:v>
                </c:pt>
                <c:pt idx="29775">
                  <c:v>-1.13721E-3</c:v>
                </c:pt>
                <c:pt idx="29776">
                  <c:v>2.0608800000000002E-3</c:v>
                </c:pt>
                <c:pt idx="29777">
                  <c:v>5.3564800000000003E-3</c:v>
                </c:pt>
                <c:pt idx="29778">
                  <c:v>8.8000600000000002E-3</c:v>
                </c:pt>
                <c:pt idx="29779">
                  <c:v>1.1993200000000001E-2</c:v>
                </c:pt>
                <c:pt idx="29780">
                  <c:v>1.55476E-2</c:v>
                </c:pt>
                <c:pt idx="29781">
                  <c:v>1.8871700000000002E-2</c:v>
                </c:pt>
                <c:pt idx="29782">
                  <c:v>2.2431199999999998E-2</c:v>
                </c:pt>
                <c:pt idx="29783">
                  <c:v>2.5792599999999999E-2</c:v>
                </c:pt>
                <c:pt idx="29784">
                  <c:v>2.9228500000000001E-2</c:v>
                </c:pt>
                <c:pt idx="29785">
                  <c:v>3.2659000000000001E-2</c:v>
                </c:pt>
                <c:pt idx="29786">
                  <c:v>3.5910600000000001E-2</c:v>
                </c:pt>
                <c:pt idx="29787">
                  <c:v>3.9649400000000001E-2</c:v>
                </c:pt>
                <c:pt idx="29788">
                  <c:v>4.2659000000000002E-2</c:v>
                </c:pt>
                <c:pt idx="29789">
                  <c:v>4.6285300000000001E-2</c:v>
                </c:pt>
                <c:pt idx="29790">
                  <c:v>4.9491300000000002E-2</c:v>
                </c:pt>
                <c:pt idx="29791">
                  <c:v>5.2893599999999999E-2</c:v>
                </c:pt>
                <c:pt idx="29792">
                  <c:v>5.6344999999999999E-2</c:v>
                </c:pt>
                <c:pt idx="29793">
                  <c:v>5.9662399999999997E-2</c:v>
                </c:pt>
                <c:pt idx="29794">
                  <c:v>6.3100799999999999E-2</c:v>
                </c:pt>
                <c:pt idx="29795">
                  <c:v>6.6343299999999994E-2</c:v>
                </c:pt>
                <c:pt idx="29796">
                  <c:v>6.9915400000000003E-2</c:v>
                </c:pt>
                <c:pt idx="29797">
                  <c:v>7.3159500000000002E-2</c:v>
                </c:pt>
                <c:pt idx="29798">
                  <c:v>7.6627100000000004E-2</c:v>
                </c:pt>
                <c:pt idx="29799">
                  <c:v>7.9841700000000002E-2</c:v>
                </c:pt>
                <c:pt idx="29800">
                  <c:v>8.3226700000000001E-2</c:v>
                </c:pt>
                <c:pt idx="29801">
                  <c:v>8.6531999999999998E-2</c:v>
                </c:pt>
                <c:pt idx="29802">
                  <c:v>8.9682999999999999E-2</c:v>
                </c:pt>
                <c:pt idx="29803">
                  <c:v>9.3284699999999998E-2</c:v>
                </c:pt>
                <c:pt idx="29804">
                  <c:v>9.6168699999999996E-2</c:v>
                </c:pt>
                <c:pt idx="29805">
                  <c:v>9.9569000000000005E-2</c:v>
                </c:pt>
                <c:pt idx="29806">
                  <c:v>0.102621</c:v>
                </c:pt>
                <c:pt idx="29807">
                  <c:v>0.105888</c:v>
                </c:pt>
                <c:pt idx="29808">
                  <c:v>0.108975</c:v>
                </c:pt>
                <c:pt idx="29809">
                  <c:v>0.112248</c:v>
                </c:pt>
                <c:pt idx="29810">
                  <c:v>0.115462</c:v>
                </c:pt>
                <c:pt idx="29811">
                  <c:v>0.11834600000000001</c:v>
                </c:pt>
                <c:pt idx="29812">
                  <c:v>0.12155299999999999</c:v>
                </c:pt>
                <c:pt idx="29813">
                  <c:v>0.124611</c:v>
                </c:pt>
                <c:pt idx="29814">
                  <c:v>0.12795599999999999</c:v>
                </c:pt>
                <c:pt idx="29815">
                  <c:v>0.13064700000000001</c:v>
                </c:pt>
                <c:pt idx="29816">
                  <c:v>0.133906</c:v>
                </c:pt>
                <c:pt idx="29817">
                  <c:v>0.136795</c:v>
                </c:pt>
                <c:pt idx="29818">
                  <c:v>0.13963800000000001</c:v>
                </c:pt>
                <c:pt idx="29819">
                  <c:v>0.142707</c:v>
                </c:pt>
                <c:pt idx="29820">
                  <c:v>0.145454</c:v>
                </c:pt>
                <c:pt idx="29821">
                  <c:v>0.14860300000000001</c:v>
                </c:pt>
                <c:pt idx="29822">
                  <c:v>0.151203</c:v>
                </c:pt>
                <c:pt idx="29823">
                  <c:v>0.15414900000000001</c:v>
                </c:pt>
                <c:pt idx="29824">
                  <c:v>0.15692300000000001</c:v>
                </c:pt>
                <c:pt idx="29825">
                  <c:v>0.15956699999999999</c:v>
                </c:pt>
                <c:pt idx="29826">
                  <c:v>0.16237099999999999</c:v>
                </c:pt>
                <c:pt idx="29827">
                  <c:v>0.16506199999999999</c:v>
                </c:pt>
                <c:pt idx="29828">
                  <c:v>0.167714</c:v>
                </c:pt>
                <c:pt idx="29829">
                  <c:v>0.17039000000000001</c:v>
                </c:pt>
                <c:pt idx="29830">
                  <c:v>0.17322100000000001</c:v>
                </c:pt>
                <c:pt idx="29831">
                  <c:v>0.17547099999999999</c:v>
                </c:pt>
                <c:pt idx="29832">
                  <c:v>0.17841399999999999</c:v>
                </c:pt>
                <c:pt idx="29833">
                  <c:v>0.18059900000000001</c:v>
                </c:pt>
                <c:pt idx="29834">
                  <c:v>0.18323700000000001</c:v>
                </c:pt>
                <c:pt idx="29835">
                  <c:v>0.185698</c:v>
                </c:pt>
                <c:pt idx="29836">
                  <c:v>0.18800500000000001</c:v>
                </c:pt>
                <c:pt idx="29837">
                  <c:v>0.19048000000000001</c:v>
                </c:pt>
                <c:pt idx="29838">
                  <c:v>0.19248000000000001</c:v>
                </c:pt>
                <c:pt idx="29839">
                  <c:v>0.19509099999999999</c:v>
                </c:pt>
                <c:pt idx="29840">
                  <c:v>0.197184</c:v>
                </c:pt>
                <c:pt idx="29841">
                  <c:v>0.199548</c:v>
                </c:pt>
                <c:pt idx="29842">
                  <c:v>0.20161799999999999</c:v>
                </c:pt>
                <c:pt idx="29843">
                  <c:v>0.20396400000000001</c:v>
                </c:pt>
                <c:pt idx="29844">
                  <c:v>0.20602300000000001</c:v>
                </c:pt>
                <c:pt idx="29845">
                  <c:v>0.20804800000000001</c:v>
                </c:pt>
                <c:pt idx="29846">
                  <c:v>0.21021899999999999</c:v>
                </c:pt>
                <c:pt idx="29847">
                  <c:v>0.212035</c:v>
                </c:pt>
                <c:pt idx="29848">
                  <c:v>0.21417600000000001</c:v>
                </c:pt>
                <c:pt idx="29849">
                  <c:v>0.215949</c:v>
                </c:pt>
                <c:pt idx="29850">
                  <c:v>0.21784899999999999</c:v>
                </c:pt>
                <c:pt idx="29851">
                  <c:v>0.21970400000000001</c:v>
                </c:pt>
                <c:pt idx="29852">
                  <c:v>0.22151000000000001</c:v>
                </c:pt>
                <c:pt idx="29853">
                  <c:v>0.22320200000000001</c:v>
                </c:pt>
                <c:pt idx="29854">
                  <c:v>0.225073</c:v>
                </c:pt>
                <c:pt idx="29855">
                  <c:v>0.226744</c:v>
                </c:pt>
                <c:pt idx="29856">
                  <c:v>0.22847100000000001</c:v>
                </c:pt>
                <c:pt idx="29857">
                  <c:v>0.230241</c:v>
                </c:pt>
                <c:pt idx="29858">
                  <c:v>0.23171</c:v>
                </c:pt>
                <c:pt idx="29859">
                  <c:v>0.233547</c:v>
                </c:pt>
                <c:pt idx="29860">
                  <c:v>0.235012</c:v>
                </c:pt>
                <c:pt idx="29861">
                  <c:v>0.23666999999999999</c:v>
                </c:pt>
                <c:pt idx="29862">
                  <c:v>0.23818</c:v>
                </c:pt>
                <c:pt idx="29863">
                  <c:v>0.23947199999999999</c:v>
                </c:pt>
                <c:pt idx="29864">
                  <c:v>0.24124999999999999</c:v>
                </c:pt>
                <c:pt idx="29865">
                  <c:v>0.24224999999999999</c:v>
                </c:pt>
                <c:pt idx="29866">
                  <c:v>0.243781</c:v>
                </c:pt>
                <c:pt idx="29867">
                  <c:v>0.24485299999999999</c:v>
                </c:pt>
                <c:pt idx="29868">
                  <c:v>0.24615100000000001</c:v>
                </c:pt>
                <c:pt idx="29869">
                  <c:v>0.24734200000000001</c:v>
                </c:pt>
                <c:pt idx="29870">
                  <c:v>0.248505</c:v>
                </c:pt>
                <c:pt idx="29871">
                  <c:v>0.249587</c:v>
                </c:pt>
                <c:pt idx="29872">
                  <c:v>0.25051200000000001</c:v>
                </c:pt>
                <c:pt idx="29873">
                  <c:v>0.25188899999999997</c:v>
                </c:pt>
                <c:pt idx="29874">
                  <c:v>0.25265900000000002</c:v>
                </c:pt>
                <c:pt idx="29875">
                  <c:v>0.25392399999999998</c:v>
                </c:pt>
                <c:pt idx="29876">
                  <c:v>0.25467400000000001</c:v>
                </c:pt>
                <c:pt idx="29877">
                  <c:v>0.25570199999999998</c:v>
                </c:pt>
                <c:pt idx="29878">
                  <c:v>0.25680500000000001</c:v>
                </c:pt>
                <c:pt idx="29879">
                  <c:v>0.257525</c:v>
                </c:pt>
                <c:pt idx="29880">
                  <c:v>0.25847999999999999</c:v>
                </c:pt>
                <c:pt idx="29881">
                  <c:v>0.25941700000000001</c:v>
                </c:pt>
                <c:pt idx="29882">
                  <c:v>0.26018400000000003</c:v>
                </c:pt>
                <c:pt idx="29883">
                  <c:v>0.26118999999999998</c:v>
                </c:pt>
                <c:pt idx="29884">
                  <c:v>0.26194400000000001</c:v>
                </c:pt>
                <c:pt idx="29885">
                  <c:v>0.26287899999999997</c:v>
                </c:pt>
                <c:pt idx="29886">
                  <c:v>0.26338899999999998</c:v>
                </c:pt>
                <c:pt idx="29887">
                  <c:v>0.264125</c:v>
                </c:pt>
                <c:pt idx="29888">
                  <c:v>0.26497700000000002</c:v>
                </c:pt>
                <c:pt idx="29889">
                  <c:v>0.26551799999999998</c:v>
                </c:pt>
                <c:pt idx="29890">
                  <c:v>0.26615499999999997</c:v>
                </c:pt>
                <c:pt idx="29891">
                  <c:v>0.26676699999999998</c:v>
                </c:pt>
                <c:pt idx="29892">
                  <c:v>0.26723400000000003</c:v>
                </c:pt>
                <c:pt idx="29893">
                  <c:v>0.267872</c:v>
                </c:pt>
                <c:pt idx="29894">
                  <c:v>0.26839000000000002</c:v>
                </c:pt>
                <c:pt idx="29895">
                  <c:v>0.26908500000000002</c:v>
                </c:pt>
                <c:pt idx="29896">
                  <c:v>0.26962799999999998</c:v>
                </c:pt>
                <c:pt idx="29897">
                  <c:v>0.26995599999999997</c:v>
                </c:pt>
                <c:pt idx="29898">
                  <c:v>0.27068599999999998</c:v>
                </c:pt>
                <c:pt idx="29899">
                  <c:v>0.271125</c:v>
                </c:pt>
                <c:pt idx="29900">
                  <c:v>0.27160200000000001</c:v>
                </c:pt>
                <c:pt idx="29901">
                  <c:v>0.27201199999999998</c:v>
                </c:pt>
                <c:pt idx="29902">
                  <c:v>0.27259499999999998</c:v>
                </c:pt>
                <c:pt idx="29903">
                  <c:v>0.27294600000000002</c:v>
                </c:pt>
                <c:pt idx="29904">
                  <c:v>0.27326899999999998</c:v>
                </c:pt>
                <c:pt idx="29905">
                  <c:v>0.27389799999999997</c:v>
                </c:pt>
                <c:pt idx="29906">
                  <c:v>0.274119</c:v>
                </c:pt>
                <c:pt idx="29907">
                  <c:v>0.27469100000000002</c:v>
                </c:pt>
                <c:pt idx="29908">
                  <c:v>0.27485900000000002</c:v>
                </c:pt>
                <c:pt idx="29909">
                  <c:v>0.275337</c:v>
                </c:pt>
                <c:pt idx="29910">
                  <c:v>0.27565200000000001</c:v>
                </c:pt>
                <c:pt idx="29911">
                  <c:v>0.275978</c:v>
                </c:pt>
                <c:pt idx="29912">
                  <c:v>0.27628000000000003</c:v>
                </c:pt>
                <c:pt idx="29913">
                  <c:v>0.27652900000000002</c:v>
                </c:pt>
                <c:pt idx="29914">
                  <c:v>0.27683400000000002</c:v>
                </c:pt>
                <c:pt idx="29915">
                  <c:v>0.277281</c:v>
                </c:pt>
                <c:pt idx="29916">
                  <c:v>0.27741300000000002</c:v>
                </c:pt>
                <c:pt idx="29917">
                  <c:v>0.27755600000000002</c:v>
                </c:pt>
                <c:pt idx="29918">
                  <c:v>0.27799600000000002</c:v>
                </c:pt>
                <c:pt idx="29919">
                  <c:v>0.27796599999999999</c:v>
                </c:pt>
                <c:pt idx="29920">
                  <c:v>0.27834399999999998</c:v>
                </c:pt>
                <c:pt idx="29921">
                  <c:v>0.27844099999999999</c:v>
                </c:pt>
                <c:pt idx="29922">
                  <c:v>0.27870299999999998</c:v>
                </c:pt>
                <c:pt idx="29923">
                  <c:v>0.27900599999999998</c:v>
                </c:pt>
                <c:pt idx="29924">
                  <c:v>0.279194</c:v>
                </c:pt>
                <c:pt idx="29925">
                  <c:v>0.27933200000000002</c:v>
                </c:pt>
                <c:pt idx="29926">
                  <c:v>0.27948899999999999</c:v>
                </c:pt>
                <c:pt idx="29927">
                  <c:v>0.27982899999999999</c:v>
                </c:pt>
                <c:pt idx="29928">
                  <c:v>0.27992299999999998</c:v>
                </c:pt>
                <c:pt idx="29929">
                  <c:v>0.27994599999999997</c:v>
                </c:pt>
                <c:pt idx="29930">
                  <c:v>0.280061</c:v>
                </c:pt>
                <c:pt idx="29931">
                  <c:v>0.28021800000000002</c:v>
                </c:pt>
                <c:pt idx="29932">
                  <c:v>0.28026200000000001</c:v>
                </c:pt>
                <c:pt idx="29933">
                  <c:v>0.2802</c:v>
                </c:pt>
                <c:pt idx="29934">
                  <c:v>0.28044599999999997</c:v>
                </c:pt>
                <c:pt idx="29935">
                  <c:v>0.28046599999999999</c:v>
                </c:pt>
                <c:pt idx="29936">
                  <c:v>0.28036499999999998</c:v>
                </c:pt>
                <c:pt idx="29937">
                  <c:v>0.28048699999999999</c:v>
                </c:pt>
                <c:pt idx="29938">
                  <c:v>0.28045799999999999</c:v>
                </c:pt>
                <c:pt idx="29939">
                  <c:v>0.28044200000000002</c:v>
                </c:pt>
                <c:pt idx="29940">
                  <c:v>0.28042099999999998</c:v>
                </c:pt>
                <c:pt idx="29941">
                  <c:v>0.28032400000000002</c:v>
                </c:pt>
                <c:pt idx="29942">
                  <c:v>0.280441</c:v>
                </c:pt>
                <c:pt idx="29943">
                  <c:v>0.28030699999999997</c:v>
                </c:pt>
                <c:pt idx="29944">
                  <c:v>0.280279</c:v>
                </c:pt>
                <c:pt idx="29945">
                  <c:v>0.280198</c:v>
                </c:pt>
                <c:pt idx="29946">
                  <c:v>0.280055</c:v>
                </c:pt>
                <c:pt idx="29947">
                  <c:v>0.280163</c:v>
                </c:pt>
                <c:pt idx="29948">
                  <c:v>0.27992099999999998</c:v>
                </c:pt>
                <c:pt idx="29949">
                  <c:v>0.27974500000000002</c:v>
                </c:pt>
                <c:pt idx="29950">
                  <c:v>0.27966000000000002</c:v>
                </c:pt>
                <c:pt idx="29951">
                  <c:v>0.27946700000000002</c:v>
                </c:pt>
                <c:pt idx="29952">
                  <c:v>0.27909499999999998</c:v>
                </c:pt>
                <c:pt idx="29953">
                  <c:v>0.27895399999999998</c:v>
                </c:pt>
                <c:pt idx="29954">
                  <c:v>0.27860600000000002</c:v>
                </c:pt>
                <c:pt idx="29955">
                  <c:v>0.27835399999999999</c:v>
                </c:pt>
                <c:pt idx="29956">
                  <c:v>0.27788400000000002</c:v>
                </c:pt>
                <c:pt idx="29957">
                  <c:v>0.27761799999999998</c:v>
                </c:pt>
                <c:pt idx="29958">
                  <c:v>0.277258</c:v>
                </c:pt>
                <c:pt idx="29959">
                  <c:v>0.27685500000000002</c:v>
                </c:pt>
                <c:pt idx="29960">
                  <c:v>0.27642</c:v>
                </c:pt>
                <c:pt idx="29961">
                  <c:v>0.27613100000000002</c:v>
                </c:pt>
                <c:pt idx="29962">
                  <c:v>0.27573500000000001</c:v>
                </c:pt>
                <c:pt idx="29963">
                  <c:v>0.27538299999999999</c:v>
                </c:pt>
                <c:pt idx="29964">
                  <c:v>0.27501399999999998</c:v>
                </c:pt>
                <c:pt idx="29965">
                  <c:v>0.27451399999999998</c:v>
                </c:pt>
                <c:pt idx="29966">
                  <c:v>0.27407100000000001</c:v>
                </c:pt>
                <c:pt idx="29967">
                  <c:v>0.27369300000000002</c:v>
                </c:pt>
                <c:pt idx="29968">
                  <c:v>0.27299899999999999</c:v>
                </c:pt>
                <c:pt idx="29969">
                  <c:v>0.27268599999999998</c:v>
                </c:pt>
                <c:pt idx="29970">
                  <c:v>0.27188499999999999</c:v>
                </c:pt>
                <c:pt idx="29971">
                  <c:v>0.27130399999999999</c:v>
                </c:pt>
                <c:pt idx="29972">
                  <c:v>0.27071099999999998</c:v>
                </c:pt>
                <c:pt idx="29973">
                  <c:v>0.27012399999999998</c:v>
                </c:pt>
                <c:pt idx="29974">
                  <c:v>0.26942899999999997</c:v>
                </c:pt>
                <c:pt idx="29975">
                  <c:v>0.26865299999999998</c:v>
                </c:pt>
                <c:pt idx="29976">
                  <c:v>0.267758</c:v>
                </c:pt>
                <c:pt idx="29977">
                  <c:v>0.267293</c:v>
                </c:pt>
                <c:pt idx="29978">
                  <c:v>0.26654699999999998</c:v>
                </c:pt>
                <c:pt idx="29979">
                  <c:v>0.26568900000000001</c:v>
                </c:pt>
                <c:pt idx="29980">
                  <c:v>0.264903</c:v>
                </c:pt>
                <c:pt idx="29981">
                  <c:v>0.263955</c:v>
                </c:pt>
                <c:pt idx="29982">
                  <c:v>0.26327200000000001</c:v>
                </c:pt>
                <c:pt idx="29983">
                  <c:v>0.26235599999999998</c:v>
                </c:pt>
                <c:pt idx="29984">
                  <c:v>0.26144000000000001</c:v>
                </c:pt>
                <c:pt idx="29985">
                  <c:v>0.260438</c:v>
                </c:pt>
                <c:pt idx="29986">
                  <c:v>0.25960499999999997</c:v>
                </c:pt>
                <c:pt idx="29987">
                  <c:v>0.258799</c:v>
                </c:pt>
                <c:pt idx="29988">
                  <c:v>0.25764300000000001</c:v>
                </c:pt>
                <c:pt idx="29989">
                  <c:v>0.25686700000000001</c:v>
                </c:pt>
                <c:pt idx="29990">
                  <c:v>0.25570799999999999</c:v>
                </c:pt>
                <c:pt idx="29991">
                  <c:v>0.25482399999999999</c:v>
                </c:pt>
                <c:pt idx="29992">
                  <c:v>0.25360500000000002</c:v>
                </c:pt>
                <c:pt idx="29993">
                  <c:v>0.25251899999999999</c:v>
                </c:pt>
                <c:pt idx="29994">
                  <c:v>0.25153900000000001</c:v>
                </c:pt>
                <c:pt idx="29995">
                  <c:v>0.250164</c:v>
                </c:pt>
                <c:pt idx="29996">
                  <c:v>0.24889</c:v>
                </c:pt>
                <c:pt idx="29997">
                  <c:v>0.247699</c:v>
                </c:pt>
                <c:pt idx="29998">
                  <c:v>0.24640000000000001</c:v>
                </c:pt>
                <c:pt idx="29999">
                  <c:v>0.245283</c:v>
                </c:pt>
                <c:pt idx="30000">
                  <c:v>0.24396699999999999</c:v>
                </c:pt>
                <c:pt idx="30001">
                  <c:v>0.24255499999999999</c:v>
                </c:pt>
                <c:pt idx="30002">
                  <c:v>0.24148600000000001</c:v>
                </c:pt>
                <c:pt idx="30003">
                  <c:v>0.23996100000000001</c:v>
                </c:pt>
                <c:pt idx="30004">
                  <c:v>0.23863400000000001</c:v>
                </c:pt>
                <c:pt idx="30005">
                  <c:v>0.23733499999999999</c:v>
                </c:pt>
                <c:pt idx="30006">
                  <c:v>0.23585400000000001</c:v>
                </c:pt>
                <c:pt idx="30007">
                  <c:v>0.23448099999999999</c:v>
                </c:pt>
                <c:pt idx="30008">
                  <c:v>0.232714</c:v>
                </c:pt>
                <c:pt idx="30009">
                  <c:v>0.23153399999999999</c:v>
                </c:pt>
                <c:pt idx="30010">
                  <c:v>0.229882</c:v>
                </c:pt>
                <c:pt idx="30011">
                  <c:v>0.22806199999999999</c:v>
                </c:pt>
                <c:pt idx="30012">
                  <c:v>0.22661000000000001</c:v>
                </c:pt>
                <c:pt idx="30013">
                  <c:v>0.224939</c:v>
                </c:pt>
                <c:pt idx="30014">
                  <c:v>0.22335099999999999</c:v>
                </c:pt>
                <c:pt idx="30015">
                  <c:v>0.22146299999999999</c:v>
                </c:pt>
                <c:pt idx="30016">
                  <c:v>0.21984200000000001</c:v>
                </c:pt>
                <c:pt idx="30017">
                  <c:v>0.21820000000000001</c:v>
                </c:pt>
                <c:pt idx="30018">
                  <c:v>0.21635299999999999</c:v>
                </c:pt>
                <c:pt idx="30019">
                  <c:v>0.214699</c:v>
                </c:pt>
                <c:pt idx="30020">
                  <c:v>0.212862</c:v>
                </c:pt>
                <c:pt idx="30021">
                  <c:v>0.211145</c:v>
                </c:pt>
                <c:pt idx="30022">
                  <c:v>0.20927299999999999</c:v>
                </c:pt>
                <c:pt idx="30023">
                  <c:v>0.20755100000000001</c:v>
                </c:pt>
                <c:pt idx="30024">
                  <c:v>0.20571500000000001</c:v>
                </c:pt>
                <c:pt idx="30025">
                  <c:v>0.20366500000000001</c:v>
                </c:pt>
                <c:pt idx="30026">
                  <c:v>0.20193</c:v>
                </c:pt>
                <c:pt idx="30027">
                  <c:v>0.19991</c:v>
                </c:pt>
                <c:pt idx="30028">
                  <c:v>0.19802</c:v>
                </c:pt>
                <c:pt idx="30029">
                  <c:v>0.19625400000000001</c:v>
                </c:pt>
                <c:pt idx="30030">
                  <c:v>0.19415399999999999</c:v>
                </c:pt>
                <c:pt idx="30031">
                  <c:v>0.19211400000000001</c:v>
                </c:pt>
                <c:pt idx="30032">
                  <c:v>0.190304</c:v>
                </c:pt>
                <c:pt idx="30033">
                  <c:v>0.18831999999999999</c:v>
                </c:pt>
                <c:pt idx="30034">
                  <c:v>0.186195</c:v>
                </c:pt>
                <c:pt idx="30035">
                  <c:v>0.18399499999999999</c:v>
                </c:pt>
                <c:pt idx="30036">
                  <c:v>0.181917</c:v>
                </c:pt>
                <c:pt idx="30037">
                  <c:v>0.17990800000000001</c:v>
                </c:pt>
                <c:pt idx="30038">
                  <c:v>0.177617</c:v>
                </c:pt>
                <c:pt idx="30039">
                  <c:v>0.17546999999999999</c:v>
                </c:pt>
                <c:pt idx="30040">
                  <c:v>0.17333799999999999</c:v>
                </c:pt>
                <c:pt idx="30041">
                  <c:v>0.17105300000000001</c:v>
                </c:pt>
                <c:pt idx="30042">
                  <c:v>0.16896800000000001</c:v>
                </c:pt>
                <c:pt idx="30043">
                  <c:v>0.166849</c:v>
                </c:pt>
                <c:pt idx="30044">
                  <c:v>0.16458100000000001</c:v>
                </c:pt>
                <c:pt idx="30045">
                  <c:v>0.16232199999999999</c:v>
                </c:pt>
                <c:pt idx="30046">
                  <c:v>0.16023699999999999</c:v>
                </c:pt>
                <c:pt idx="30047">
                  <c:v>0.15810399999999999</c:v>
                </c:pt>
                <c:pt idx="30048">
                  <c:v>0.15577099999999999</c:v>
                </c:pt>
                <c:pt idx="30049">
                  <c:v>0.15381500000000001</c:v>
                </c:pt>
                <c:pt idx="30050">
                  <c:v>0.15164</c:v>
                </c:pt>
                <c:pt idx="30051">
                  <c:v>0.14952299999999999</c:v>
                </c:pt>
                <c:pt idx="30052">
                  <c:v>0.14724400000000001</c:v>
                </c:pt>
                <c:pt idx="30053">
                  <c:v>0.14499400000000001</c:v>
                </c:pt>
                <c:pt idx="30054">
                  <c:v>0.14288899999999999</c:v>
                </c:pt>
                <c:pt idx="30055">
                  <c:v>0.14063700000000001</c:v>
                </c:pt>
                <c:pt idx="30056">
                  <c:v>0.13844999999999999</c:v>
                </c:pt>
                <c:pt idx="30057">
                  <c:v>0.13633300000000001</c:v>
                </c:pt>
                <c:pt idx="30058">
                  <c:v>0.13383999999999999</c:v>
                </c:pt>
                <c:pt idx="30059">
                  <c:v>0.13179299999999999</c:v>
                </c:pt>
                <c:pt idx="30060">
                  <c:v>0.12962399999999999</c:v>
                </c:pt>
                <c:pt idx="30061">
                  <c:v>0.12737000000000001</c:v>
                </c:pt>
                <c:pt idx="30062">
                  <c:v>0.12520400000000001</c:v>
                </c:pt>
                <c:pt idx="30063">
                  <c:v>0.122895</c:v>
                </c:pt>
                <c:pt idx="30064">
                  <c:v>0.12073200000000001</c:v>
                </c:pt>
                <c:pt idx="30065">
                  <c:v>0.118629</c:v>
                </c:pt>
                <c:pt idx="30066">
                  <c:v>0.116438</c:v>
                </c:pt>
                <c:pt idx="30067">
                  <c:v>0.114375</c:v>
                </c:pt>
                <c:pt idx="30068">
                  <c:v>0.11218500000000001</c:v>
                </c:pt>
                <c:pt idx="30069">
                  <c:v>0.110152</c:v>
                </c:pt>
                <c:pt idx="30070">
                  <c:v>0.108198</c:v>
                </c:pt>
                <c:pt idx="30071">
                  <c:v>0.106001</c:v>
                </c:pt>
                <c:pt idx="30072">
                  <c:v>0.10395</c:v>
                </c:pt>
                <c:pt idx="30073">
                  <c:v>0.10204100000000001</c:v>
                </c:pt>
                <c:pt idx="30074">
                  <c:v>0.100101</c:v>
                </c:pt>
                <c:pt idx="30075">
                  <c:v>9.7797499999999996E-2</c:v>
                </c:pt>
                <c:pt idx="30076">
                  <c:v>9.5857800000000007E-2</c:v>
                </c:pt>
                <c:pt idx="30077">
                  <c:v>9.3808600000000006E-2</c:v>
                </c:pt>
                <c:pt idx="30078">
                  <c:v>9.1842400000000005E-2</c:v>
                </c:pt>
                <c:pt idx="30079">
                  <c:v>8.9803300000000003E-2</c:v>
                </c:pt>
                <c:pt idx="30080">
                  <c:v>8.7821099999999999E-2</c:v>
                </c:pt>
                <c:pt idx="30081">
                  <c:v>8.5981799999999997E-2</c:v>
                </c:pt>
                <c:pt idx="30082">
                  <c:v>8.4081600000000006E-2</c:v>
                </c:pt>
                <c:pt idx="30083">
                  <c:v>8.2185999999999995E-2</c:v>
                </c:pt>
                <c:pt idx="30084">
                  <c:v>8.0237699999999995E-2</c:v>
                </c:pt>
                <c:pt idx="30085">
                  <c:v>7.8547099999999995E-2</c:v>
                </c:pt>
                <c:pt idx="30086">
                  <c:v>7.6733599999999999E-2</c:v>
                </c:pt>
                <c:pt idx="30087">
                  <c:v>7.4911400000000003E-2</c:v>
                </c:pt>
                <c:pt idx="30088">
                  <c:v>7.3161000000000004E-2</c:v>
                </c:pt>
                <c:pt idx="30089">
                  <c:v>7.1520100000000003E-2</c:v>
                </c:pt>
                <c:pt idx="30090">
                  <c:v>6.9612800000000002E-2</c:v>
                </c:pt>
                <c:pt idx="30091">
                  <c:v>6.7884700000000006E-2</c:v>
                </c:pt>
                <c:pt idx="30092">
                  <c:v>6.6375500000000004E-2</c:v>
                </c:pt>
                <c:pt idx="30093">
                  <c:v>6.4463599999999996E-2</c:v>
                </c:pt>
                <c:pt idx="30094">
                  <c:v>6.2726400000000002E-2</c:v>
                </c:pt>
                <c:pt idx="30095">
                  <c:v>6.0892099999999998E-2</c:v>
                </c:pt>
                <c:pt idx="30096">
                  <c:v>5.9436900000000001E-2</c:v>
                </c:pt>
                <c:pt idx="30097">
                  <c:v>5.7630800000000003E-2</c:v>
                </c:pt>
                <c:pt idx="30098">
                  <c:v>5.5939500000000003E-2</c:v>
                </c:pt>
                <c:pt idx="30099">
                  <c:v>5.4087000000000003E-2</c:v>
                </c:pt>
                <c:pt idx="30100">
                  <c:v>5.2484200000000002E-2</c:v>
                </c:pt>
                <c:pt idx="30101">
                  <c:v>5.1085499999999999E-2</c:v>
                </c:pt>
                <c:pt idx="30102">
                  <c:v>4.9414600000000003E-2</c:v>
                </c:pt>
                <c:pt idx="30103">
                  <c:v>4.7641000000000003E-2</c:v>
                </c:pt>
                <c:pt idx="30104">
                  <c:v>4.61342E-2</c:v>
                </c:pt>
                <c:pt idx="30105">
                  <c:v>4.4533400000000001E-2</c:v>
                </c:pt>
                <c:pt idx="30106">
                  <c:v>4.3106699999999998E-2</c:v>
                </c:pt>
                <c:pt idx="30107">
                  <c:v>4.1434800000000001E-2</c:v>
                </c:pt>
                <c:pt idx="30108">
                  <c:v>4.0047899999999997E-2</c:v>
                </c:pt>
                <c:pt idx="30109">
                  <c:v>3.8506800000000001E-2</c:v>
                </c:pt>
                <c:pt idx="30110">
                  <c:v>3.69337E-2</c:v>
                </c:pt>
                <c:pt idx="30111">
                  <c:v>3.5678500000000002E-2</c:v>
                </c:pt>
                <c:pt idx="30112">
                  <c:v>3.4010400000000003E-2</c:v>
                </c:pt>
                <c:pt idx="30113">
                  <c:v>3.26317E-2</c:v>
                </c:pt>
                <c:pt idx="30114">
                  <c:v>3.10567E-2</c:v>
                </c:pt>
                <c:pt idx="30115">
                  <c:v>2.9632499999999999E-2</c:v>
                </c:pt>
                <c:pt idx="30116">
                  <c:v>2.79733E-2</c:v>
                </c:pt>
                <c:pt idx="30117">
                  <c:v>2.6439799999999999E-2</c:v>
                </c:pt>
                <c:pt idx="30118">
                  <c:v>2.5111600000000001E-2</c:v>
                </c:pt>
                <c:pt idx="30119">
                  <c:v>2.34405E-2</c:v>
                </c:pt>
                <c:pt idx="30120">
                  <c:v>2.2006899999999999E-2</c:v>
                </c:pt>
                <c:pt idx="30121">
                  <c:v>2.0353099999999999E-2</c:v>
                </c:pt>
                <c:pt idx="30122">
                  <c:v>1.9080900000000001E-2</c:v>
                </c:pt>
                <c:pt idx="30123">
                  <c:v>1.75096E-2</c:v>
                </c:pt>
                <c:pt idx="30124">
                  <c:v>1.6013099999999999E-2</c:v>
                </c:pt>
                <c:pt idx="30125">
                  <c:v>1.44952E-2</c:v>
                </c:pt>
                <c:pt idx="30126">
                  <c:v>1.28977E-2</c:v>
                </c:pt>
                <c:pt idx="30127">
                  <c:v>1.13869E-2</c:v>
                </c:pt>
                <c:pt idx="30128">
                  <c:v>9.8212000000000004E-3</c:v>
                </c:pt>
                <c:pt idx="30129">
                  <c:v>8.3754499999999996E-3</c:v>
                </c:pt>
                <c:pt idx="30130">
                  <c:v>6.6839999999999998E-3</c:v>
                </c:pt>
                <c:pt idx="30131">
                  <c:v>5.1843699999999998E-3</c:v>
                </c:pt>
                <c:pt idx="30132">
                  <c:v>3.5109199999999998E-3</c:v>
                </c:pt>
                <c:pt idx="30133">
                  <c:v>2.0156699999999998E-3</c:v>
                </c:pt>
                <c:pt idx="30134">
                  <c:v>4.9671100000000005E-4</c:v>
                </c:pt>
                <c:pt idx="30135">
                  <c:v>-1.40193E-3</c:v>
                </c:pt>
                <c:pt idx="30136">
                  <c:v>-2.8281600000000001E-3</c:v>
                </c:pt>
                <c:pt idx="30137">
                  <c:v>-4.5134399999999996E-3</c:v>
                </c:pt>
                <c:pt idx="30138">
                  <c:v>-5.9783700000000002E-3</c:v>
                </c:pt>
                <c:pt idx="30139">
                  <c:v>-7.7713599999999997E-3</c:v>
                </c:pt>
                <c:pt idx="30140">
                  <c:v>-9.5073599999999994E-3</c:v>
                </c:pt>
                <c:pt idx="30141">
                  <c:v>-1.1245399999999999E-2</c:v>
                </c:pt>
                <c:pt idx="30142">
                  <c:v>-1.28801E-2</c:v>
                </c:pt>
                <c:pt idx="30143">
                  <c:v>-1.45749E-2</c:v>
                </c:pt>
                <c:pt idx="30144">
                  <c:v>-1.63845E-2</c:v>
                </c:pt>
                <c:pt idx="30145">
                  <c:v>-1.8048600000000001E-2</c:v>
                </c:pt>
                <c:pt idx="30146">
                  <c:v>-2.00456E-2</c:v>
                </c:pt>
                <c:pt idx="30147">
                  <c:v>-2.1722200000000001E-2</c:v>
                </c:pt>
                <c:pt idx="30148">
                  <c:v>-2.3452899999999999E-2</c:v>
                </c:pt>
                <c:pt idx="30149">
                  <c:v>-2.52468E-2</c:v>
                </c:pt>
                <c:pt idx="30150">
                  <c:v>-2.71653E-2</c:v>
                </c:pt>
                <c:pt idx="30151">
                  <c:v>-2.89717E-2</c:v>
                </c:pt>
                <c:pt idx="30152">
                  <c:v>-3.0787599999999998E-2</c:v>
                </c:pt>
                <c:pt idx="30153">
                  <c:v>-3.2678100000000002E-2</c:v>
                </c:pt>
                <c:pt idx="30154">
                  <c:v>-3.4628800000000001E-2</c:v>
                </c:pt>
                <c:pt idx="30155">
                  <c:v>-3.6593300000000002E-2</c:v>
                </c:pt>
                <c:pt idx="30156">
                  <c:v>-3.8423800000000001E-2</c:v>
                </c:pt>
                <c:pt idx="30157">
                  <c:v>-4.04763E-2</c:v>
                </c:pt>
                <c:pt idx="30158">
                  <c:v>-4.2497699999999999E-2</c:v>
                </c:pt>
                <c:pt idx="30159">
                  <c:v>-4.4541799999999999E-2</c:v>
                </c:pt>
                <c:pt idx="30160">
                  <c:v>-4.65058E-2</c:v>
                </c:pt>
                <c:pt idx="30161">
                  <c:v>-4.8420199999999997E-2</c:v>
                </c:pt>
                <c:pt idx="30162">
                  <c:v>-5.0524600000000003E-2</c:v>
                </c:pt>
                <c:pt idx="30163">
                  <c:v>-5.2634199999999999E-2</c:v>
                </c:pt>
                <c:pt idx="30164">
                  <c:v>-5.4722699999999999E-2</c:v>
                </c:pt>
                <c:pt idx="30165">
                  <c:v>-5.6854599999999998E-2</c:v>
                </c:pt>
                <c:pt idx="30166">
                  <c:v>-5.9000900000000002E-2</c:v>
                </c:pt>
                <c:pt idx="30167">
                  <c:v>-6.1296900000000001E-2</c:v>
                </c:pt>
                <c:pt idx="30168">
                  <c:v>-6.3501299999999997E-2</c:v>
                </c:pt>
                <c:pt idx="30169">
                  <c:v>-6.5696000000000004E-2</c:v>
                </c:pt>
                <c:pt idx="30170">
                  <c:v>-6.7773600000000003E-2</c:v>
                </c:pt>
                <c:pt idx="30171">
                  <c:v>-7.0126599999999997E-2</c:v>
                </c:pt>
                <c:pt idx="30172">
                  <c:v>-7.2387499999999994E-2</c:v>
                </c:pt>
                <c:pt idx="30173">
                  <c:v>-7.4784600000000007E-2</c:v>
                </c:pt>
                <c:pt idx="30174">
                  <c:v>-7.6960899999999999E-2</c:v>
                </c:pt>
                <c:pt idx="30175">
                  <c:v>-7.9177300000000006E-2</c:v>
                </c:pt>
                <c:pt idx="30176">
                  <c:v>-8.1579200000000004E-2</c:v>
                </c:pt>
                <c:pt idx="30177">
                  <c:v>-8.3833599999999994E-2</c:v>
                </c:pt>
                <c:pt idx="30178">
                  <c:v>-8.6379899999999996E-2</c:v>
                </c:pt>
                <c:pt idx="30179">
                  <c:v>-8.8596800000000003E-2</c:v>
                </c:pt>
                <c:pt idx="30180">
                  <c:v>-9.1031299999999996E-2</c:v>
                </c:pt>
                <c:pt idx="30181">
                  <c:v>-9.3273200000000001E-2</c:v>
                </c:pt>
                <c:pt idx="30182">
                  <c:v>-9.5753099999999994E-2</c:v>
                </c:pt>
                <c:pt idx="30183">
                  <c:v>-9.82904E-2</c:v>
                </c:pt>
                <c:pt idx="30184">
                  <c:v>-0.100731</c:v>
                </c:pt>
                <c:pt idx="30185">
                  <c:v>-0.103245</c:v>
                </c:pt>
                <c:pt idx="30186">
                  <c:v>-0.10573299999999999</c:v>
                </c:pt>
                <c:pt idx="30187">
                  <c:v>-0.108227</c:v>
                </c:pt>
                <c:pt idx="30188">
                  <c:v>-0.110593</c:v>
                </c:pt>
                <c:pt idx="30189">
                  <c:v>-0.11322599999999999</c:v>
                </c:pt>
                <c:pt idx="30190">
                  <c:v>-0.115741</c:v>
                </c:pt>
                <c:pt idx="30191">
                  <c:v>-0.1181</c:v>
                </c:pt>
                <c:pt idx="30192">
                  <c:v>-0.12072099999999999</c:v>
                </c:pt>
                <c:pt idx="30193">
                  <c:v>-0.123155</c:v>
                </c:pt>
                <c:pt idx="30194">
                  <c:v>-0.125803</c:v>
                </c:pt>
                <c:pt idx="30195">
                  <c:v>-0.12839800000000001</c:v>
                </c:pt>
                <c:pt idx="30196">
                  <c:v>-0.13089700000000001</c:v>
                </c:pt>
                <c:pt idx="30197">
                  <c:v>-0.133629</c:v>
                </c:pt>
                <c:pt idx="30198">
                  <c:v>-0.136101</c:v>
                </c:pt>
                <c:pt idx="30199">
                  <c:v>-0.13880700000000001</c:v>
                </c:pt>
                <c:pt idx="30200">
                  <c:v>-0.141398</c:v>
                </c:pt>
                <c:pt idx="30201">
                  <c:v>-0.14394399999999999</c:v>
                </c:pt>
                <c:pt idx="30202">
                  <c:v>-0.146451</c:v>
                </c:pt>
                <c:pt idx="30203">
                  <c:v>-0.149117</c:v>
                </c:pt>
                <c:pt idx="30204">
                  <c:v>-0.151729</c:v>
                </c:pt>
                <c:pt idx="30205">
                  <c:v>-0.15426500000000001</c:v>
                </c:pt>
                <c:pt idx="30206">
                  <c:v>-0.15698400000000001</c:v>
                </c:pt>
                <c:pt idx="30207">
                  <c:v>-0.159474</c:v>
                </c:pt>
                <c:pt idx="30208">
                  <c:v>-0.16204199999999999</c:v>
                </c:pt>
                <c:pt idx="30209">
                  <c:v>-0.16464000000000001</c:v>
                </c:pt>
                <c:pt idx="30210">
                  <c:v>-0.16738900000000001</c:v>
                </c:pt>
                <c:pt idx="30211">
                  <c:v>-0.16989099999999999</c:v>
                </c:pt>
                <c:pt idx="30212">
                  <c:v>-0.172375</c:v>
                </c:pt>
                <c:pt idx="30213">
                  <c:v>-0.17521400000000001</c:v>
                </c:pt>
                <c:pt idx="30214">
                  <c:v>-0.177564</c:v>
                </c:pt>
                <c:pt idx="30215">
                  <c:v>-0.180203</c:v>
                </c:pt>
                <c:pt idx="30216">
                  <c:v>-0.18268999999999999</c:v>
                </c:pt>
                <c:pt idx="30217">
                  <c:v>-0.185415</c:v>
                </c:pt>
                <c:pt idx="30218">
                  <c:v>-0.18773599999999999</c:v>
                </c:pt>
                <c:pt idx="30219">
                  <c:v>-0.190247</c:v>
                </c:pt>
                <c:pt idx="30220">
                  <c:v>-0.19273799999999999</c:v>
                </c:pt>
                <c:pt idx="30221">
                  <c:v>-0.19534399999999999</c:v>
                </c:pt>
                <c:pt idx="30222">
                  <c:v>-0.197772</c:v>
                </c:pt>
                <c:pt idx="30223">
                  <c:v>-0.20003399999999999</c:v>
                </c:pt>
                <c:pt idx="30224">
                  <c:v>-0.202599</c:v>
                </c:pt>
                <c:pt idx="30225">
                  <c:v>-0.205015</c:v>
                </c:pt>
                <c:pt idx="30226">
                  <c:v>-0.207536</c:v>
                </c:pt>
                <c:pt idx="30227">
                  <c:v>-0.20997499999999999</c:v>
                </c:pt>
                <c:pt idx="30228">
                  <c:v>-0.21219499999999999</c:v>
                </c:pt>
                <c:pt idx="30229">
                  <c:v>-0.21469199999999999</c:v>
                </c:pt>
                <c:pt idx="30230">
                  <c:v>-0.21691099999999999</c:v>
                </c:pt>
                <c:pt idx="30231">
                  <c:v>-0.219358</c:v>
                </c:pt>
                <c:pt idx="30232">
                  <c:v>-0.22159899999999999</c:v>
                </c:pt>
                <c:pt idx="30233">
                  <c:v>-0.22381699999999999</c:v>
                </c:pt>
                <c:pt idx="30234">
                  <c:v>-0.22607099999999999</c:v>
                </c:pt>
                <c:pt idx="30235">
                  <c:v>-0.22822600000000001</c:v>
                </c:pt>
                <c:pt idx="30236">
                  <c:v>-0.23060900000000001</c:v>
                </c:pt>
                <c:pt idx="30237">
                  <c:v>-0.23280600000000001</c:v>
                </c:pt>
                <c:pt idx="30238">
                  <c:v>-0.23505100000000001</c:v>
                </c:pt>
                <c:pt idx="30239">
                  <c:v>-0.23700099999999999</c:v>
                </c:pt>
                <c:pt idx="30240">
                  <c:v>-0.239096</c:v>
                </c:pt>
                <c:pt idx="30241">
                  <c:v>-0.241202</c:v>
                </c:pt>
                <c:pt idx="30242">
                  <c:v>-0.243203</c:v>
                </c:pt>
                <c:pt idx="30243">
                  <c:v>-0.24523300000000001</c:v>
                </c:pt>
                <c:pt idx="30244">
                  <c:v>-0.24713399999999999</c:v>
                </c:pt>
                <c:pt idx="30245">
                  <c:v>-0.24899199999999999</c:v>
                </c:pt>
                <c:pt idx="30246">
                  <c:v>-0.25092900000000001</c:v>
                </c:pt>
                <c:pt idx="30247">
                  <c:v>-0.252799</c:v>
                </c:pt>
                <c:pt idx="30248">
                  <c:v>-0.25473400000000002</c:v>
                </c:pt>
                <c:pt idx="30249">
                  <c:v>-0.25658599999999998</c:v>
                </c:pt>
                <c:pt idx="30250">
                  <c:v>-0.25824999999999998</c:v>
                </c:pt>
                <c:pt idx="30251">
                  <c:v>-0.25991900000000001</c:v>
                </c:pt>
                <c:pt idx="30252">
                  <c:v>-0.26172400000000001</c:v>
                </c:pt>
                <c:pt idx="30253">
                  <c:v>-0.26344000000000001</c:v>
                </c:pt>
                <c:pt idx="30254">
                  <c:v>-0.26513999999999999</c:v>
                </c:pt>
                <c:pt idx="30255">
                  <c:v>-0.26658100000000001</c:v>
                </c:pt>
                <c:pt idx="30256">
                  <c:v>-0.26812200000000003</c:v>
                </c:pt>
                <c:pt idx="30257">
                  <c:v>-0.26954600000000001</c:v>
                </c:pt>
                <c:pt idx="30258">
                  <c:v>-0.27114100000000002</c:v>
                </c:pt>
                <c:pt idx="30259">
                  <c:v>-0.27265400000000001</c:v>
                </c:pt>
                <c:pt idx="30260">
                  <c:v>-0.27399800000000002</c:v>
                </c:pt>
                <c:pt idx="30261">
                  <c:v>-0.27538099999999999</c:v>
                </c:pt>
                <c:pt idx="30262">
                  <c:v>-0.27669300000000002</c:v>
                </c:pt>
                <c:pt idx="30263">
                  <c:v>-0.27799400000000002</c:v>
                </c:pt>
                <c:pt idx="30264">
                  <c:v>-0.27929700000000002</c:v>
                </c:pt>
                <c:pt idx="30265">
                  <c:v>-0.28056999999999999</c:v>
                </c:pt>
                <c:pt idx="30266">
                  <c:v>-0.28168799999999999</c:v>
                </c:pt>
                <c:pt idx="30267">
                  <c:v>-0.28301999999999999</c:v>
                </c:pt>
                <c:pt idx="30268">
                  <c:v>-0.28390700000000002</c:v>
                </c:pt>
                <c:pt idx="30269">
                  <c:v>-0.28517199999999998</c:v>
                </c:pt>
                <c:pt idx="30270">
                  <c:v>-0.28615000000000002</c:v>
                </c:pt>
                <c:pt idx="30271">
                  <c:v>-0.28710200000000002</c:v>
                </c:pt>
                <c:pt idx="30272">
                  <c:v>-0.28809699999999999</c:v>
                </c:pt>
                <c:pt idx="30273">
                  <c:v>-0.28891699999999998</c:v>
                </c:pt>
                <c:pt idx="30274">
                  <c:v>-0.28985499999999997</c:v>
                </c:pt>
                <c:pt idx="30275">
                  <c:v>-0.290746</c:v>
                </c:pt>
                <c:pt idx="30276">
                  <c:v>-0.29167799999999999</c:v>
                </c:pt>
                <c:pt idx="30277">
                  <c:v>-0.29236600000000001</c:v>
                </c:pt>
                <c:pt idx="30278">
                  <c:v>-0.29322999999999999</c:v>
                </c:pt>
                <c:pt idx="30279">
                  <c:v>-0.29383399999999998</c:v>
                </c:pt>
                <c:pt idx="30280">
                  <c:v>-0.29464000000000001</c:v>
                </c:pt>
                <c:pt idx="30281">
                  <c:v>-0.29531499999999999</c:v>
                </c:pt>
                <c:pt idx="30282">
                  <c:v>-0.29585299999999998</c:v>
                </c:pt>
                <c:pt idx="30283">
                  <c:v>-0.29643900000000001</c:v>
                </c:pt>
                <c:pt idx="30284">
                  <c:v>-0.29691600000000001</c:v>
                </c:pt>
                <c:pt idx="30285">
                  <c:v>-0.29742499999999999</c:v>
                </c:pt>
                <c:pt idx="30286">
                  <c:v>-0.29800500000000002</c:v>
                </c:pt>
                <c:pt idx="30287">
                  <c:v>-0.29833399999999999</c:v>
                </c:pt>
                <c:pt idx="30288">
                  <c:v>-0.29883900000000002</c:v>
                </c:pt>
                <c:pt idx="30289">
                  <c:v>-0.29912899999999998</c:v>
                </c:pt>
                <c:pt idx="30290">
                  <c:v>-0.299516</c:v>
                </c:pt>
                <c:pt idx="30291">
                  <c:v>-0.299871</c:v>
                </c:pt>
                <c:pt idx="30292">
                  <c:v>-0.30031000000000002</c:v>
                </c:pt>
                <c:pt idx="30293">
                  <c:v>-0.30058499999999999</c:v>
                </c:pt>
                <c:pt idx="30294">
                  <c:v>-0.30088100000000001</c:v>
                </c:pt>
                <c:pt idx="30295">
                  <c:v>-0.30119899999999999</c:v>
                </c:pt>
                <c:pt idx="30296">
                  <c:v>-0.30135899999999999</c:v>
                </c:pt>
                <c:pt idx="30297">
                  <c:v>-0.301784</c:v>
                </c:pt>
                <c:pt idx="30298">
                  <c:v>-0.30186099999999999</c:v>
                </c:pt>
                <c:pt idx="30299">
                  <c:v>-0.30202299999999999</c:v>
                </c:pt>
                <c:pt idx="30300">
                  <c:v>-0.302201</c:v>
                </c:pt>
                <c:pt idx="30301">
                  <c:v>-0.30229899999999998</c:v>
                </c:pt>
                <c:pt idx="30302">
                  <c:v>-0.30257600000000001</c:v>
                </c:pt>
                <c:pt idx="30303">
                  <c:v>-0.30272399999999999</c:v>
                </c:pt>
                <c:pt idx="30304">
                  <c:v>-0.30299999999999999</c:v>
                </c:pt>
                <c:pt idx="30305">
                  <c:v>-0.30304500000000001</c:v>
                </c:pt>
                <c:pt idx="30306">
                  <c:v>-0.30313899999999999</c:v>
                </c:pt>
                <c:pt idx="30307">
                  <c:v>-0.30335800000000002</c:v>
                </c:pt>
                <c:pt idx="30308">
                  <c:v>-0.30350100000000002</c:v>
                </c:pt>
                <c:pt idx="30309">
                  <c:v>-0.30344199999999999</c:v>
                </c:pt>
                <c:pt idx="30310">
                  <c:v>-0.30334100000000003</c:v>
                </c:pt>
                <c:pt idx="30311">
                  <c:v>-0.30333599999999999</c:v>
                </c:pt>
                <c:pt idx="30312">
                  <c:v>-0.303479</c:v>
                </c:pt>
                <c:pt idx="30313">
                  <c:v>-0.30342999999999998</c:v>
                </c:pt>
                <c:pt idx="30314">
                  <c:v>-0.30348999999999998</c:v>
                </c:pt>
                <c:pt idx="30315">
                  <c:v>-0.30351</c:v>
                </c:pt>
                <c:pt idx="30316">
                  <c:v>-0.30360900000000002</c:v>
                </c:pt>
                <c:pt idx="30317">
                  <c:v>-0.30373299999999998</c:v>
                </c:pt>
                <c:pt idx="30318">
                  <c:v>-0.30385499999999999</c:v>
                </c:pt>
                <c:pt idx="30319">
                  <c:v>-0.30399599999999999</c:v>
                </c:pt>
                <c:pt idx="30320">
                  <c:v>-0.30396899999999999</c:v>
                </c:pt>
                <c:pt idx="30321">
                  <c:v>-0.304012</c:v>
                </c:pt>
                <c:pt idx="30322">
                  <c:v>-0.30409700000000001</c:v>
                </c:pt>
                <c:pt idx="30323">
                  <c:v>-0.304122</c:v>
                </c:pt>
                <c:pt idx="30324">
                  <c:v>-0.30427599999999999</c:v>
                </c:pt>
                <c:pt idx="30325">
                  <c:v>-0.30427100000000001</c:v>
                </c:pt>
                <c:pt idx="30326">
                  <c:v>-0.30432900000000002</c:v>
                </c:pt>
                <c:pt idx="30327">
                  <c:v>-0.30446200000000001</c:v>
                </c:pt>
                <c:pt idx="30328">
                  <c:v>-0.304622</c:v>
                </c:pt>
                <c:pt idx="30329">
                  <c:v>-0.30468600000000001</c:v>
                </c:pt>
                <c:pt idx="30330">
                  <c:v>-0.30482799999999999</c:v>
                </c:pt>
                <c:pt idx="30331">
                  <c:v>-0.30503200000000003</c:v>
                </c:pt>
                <c:pt idx="30332">
                  <c:v>-0.30510700000000002</c:v>
                </c:pt>
                <c:pt idx="30333">
                  <c:v>-0.30535800000000002</c:v>
                </c:pt>
                <c:pt idx="30334">
                  <c:v>-0.30532700000000002</c:v>
                </c:pt>
                <c:pt idx="30335">
                  <c:v>-0.30562299999999998</c:v>
                </c:pt>
                <c:pt idx="30336">
                  <c:v>-0.30579800000000001</c:v>
                </c:pt>
                <c:pt idx="30337">
                  <c:v>-0.30580499999999999</c:v>
                </c:pt>
                <c:pt idx="30338">
                  <c:v>-0.306147</c:v>
                </c:pt>
                <c:pt idx="30339">
                  <c:v>-0.30616500000000002</c:v>
                </c:pt>
                <c:pt idx="30340">
                  <c:v>-0.30646299999999999</c:v>
                </c:pt>
                <c:pt idx="30341">
                  <c:v>-0.30658099999999999</c:v>
                </c:pt>
                <c:pt idx="30342">
                  <c:v>-0.30669400000000002</c:v>
                </c:pt>
                <c:pt idx="30343">
                  <c:v>-0.306751</c:v>
                </c:pt>
                <c:pt idx="30344">
                  <c:v>-0.30692700000000001</c:v>
                </c:pt>
                <c:pt idx="30345">
                  <c:v>-0.30728100000000003</c:v>
                </c:pt>
                <c:pt idx="30346">
                  <c:v>-0.30726399999999998</c:v>
                </c:pt>
                <c:pt idx="30347">
                  <c:v>-0.30748300000000001</c:v>
                </c:pt>
                <c:pt idx="30348">
                  <c:v>-0.30754500000000001</c:v>
                </c:pt>
                <c:pt idx="30349">
                  <c:v>-0.30786799999999998</c:v>
                </c:pt>
                <c:pt idx="30350">
                  <c:v>-0.30797400000000003</c:v>
                </c:pt>
                <c:pt idx="30351">
                  <c:v>-0.30830800000000003</c:v>
                </c:pt>
                <c:pt idx="30352">
                  <c:v>-0.30864999999999998</c:v>
                </c:pt>
                <c:pt idx="30353">
                  <c:v>-0.30870199999999998</c:v>
                </c:pt>
                <c:pt idx="30354">
                  <c:v>-0.30916300000000002</c:v>
                </c:pt>
                <c:pt idx="30355">
                  <c:v>-0.309359</c:v>
                </c:pt>
                <c:pt idx="30356">
                  <c:v>-0.30966500000000002</c:v>
                </c:pt>
                <c:pt idx="30357">
                  <c:v>-0.30986399999999997</c:v>
                </c:pt>
                <c:pt idx="30358">
                  <c:v>-0.31003900000000001</c:v>
                </c:pt>
                <c:pt idx="30359">
                  <c:v>-0.310309</c:v>
                </c:pt>
                <c:pt idx="30360">
                  <c:v>-0.31047999999999998</c:v>
                </c:pt>
                <c:pt idx="30361">
                  <c:v>-0.310726</c:v>
                </c:pt>
                <c:pt idx="30362">
                  <c:v>-0.31093700000000002</c:v>
                </c:pt>
                <c:pt idx="30363">
                  <c:v>-0.311164</c:v>
                </c:pt>
                <c:pt idx="30364">
                  <c:v>-0.31124600000000002</c:v>
                </c:pt>
                <c:pt idx="30365">
                  <c:v>-0.31144899999999998</c:v>
                </c:pt>
                <c:pt idx="30366">
                  <c:v>-0.31164700000000001</c:v>
                </c:pt>
                <c:pt idx="30367">
                  <c:v>-0.31178</c:v>
                </c:pt>
                <c:pt idx="30368">
                  <c:v>-0.31202000000000002</c:v>
                </c:pt>
                <c:pt idx="30369">
                  <c:v>-0.31190899999999999</c:v>
                </c:pt>
                <c:pt idx="30370">
                  <c:v>-0.31226100000000001</c:v>
                </c:pt>
                <c:pt idx="30371">
                  <c:v>-0.31216699999999997</c:v>
                </c:pt>
                <c:pt idx="30372">
                  <c:v>-0.31242500000000001</c:v>
                </c:pt>
                <c:pt idx="30373">
                  <c:v>-0.31252799999999997</c:v>
                </c:pt>
                <c:pt idx="30374">
                  <c:v>-0.31257400000000002</c:v>
                </c:pt>
                <c:pt idx="30375">
                  <c:v>-0.312664</c:v>
                </c:pt>
                <c:pt idx="30376">
                  <c:v>-0.312697</c:v>
                </c:pt>
                <c:pt idx="30377">
                  <c:v>-0.31276799999999999</c:v>
                </c:pt>
                <c:pt idx="30378">
                  <c:v>-0.312886</c:v>
                </c:pt>
                <c:pt idx="30379">
                  <c:v>-0.31286199999999997</c:v>
                </c:pt>
                <c:pt idx="30380">
                  <c:v>-0.312859</c:v>
                </c:pt>
                <c:pt idx="30381">
                  <c:v>-0.31296499999999999</c:v>
                </c:pt>
                <c:pt idx="30382">
                  <c:v>-0.312778</c:v>
                </c:pt>
                <c:pt idx="30383">
                  <c:v>-0.31278899999999998</c:v>
                </c:pt>
                <c:pt idx="30384">
                  <c:v>-0.31276900000000002</c:v>
                </c:pt>
                <c:pt idx="30385">
                  <c:v>-0.312637</c:v>
                </c:pt>
                <c:pt idx="30386">
                  <c:v>-0.312556</c:v>
                </c:pt>
                <c:pt idx="30387">
                  <c:v>-0.312307</c:v>
                </c:pt>
                <c:pt idx="30388">
                  <c:v>-0.31217400000000001</c:v>
                </c:pt>
                <c:pt idx="30389">
                  <c:v>-0.31197900000000001</c:v>
                </c:pt>
                <c:pt idx="30390">
                  <c:v>-0.31182199999999999</c:v>
                </c:pt>
                <c:pt idx="30391">
                  <c:v>-0.31162499999999999</c:v>
                </c:pt>
                <c:pt idx="30392">
                  <c:v>-0.31135800000000002</c:v>
                </c:pt>
                <c:pt idx="30393">
                  <c:v>-0.31089899999999998</c:v>
                </c:pt>
                <c:pt idx="30394">
                  <c:v>-0.31063600000000002</c:v>
                </c:pt>
                <c:pt idx="30395">
                  <c:v>-0.310477</c:v>
                </c:pt>
                <c:pt idx="30396">
                  <c:v>-0.30993700000000002</c:v>
                </c:pt>
                <c:pt idx="30397">
                  <c:v>-0.30968400000000001</c:v>
                </c:pt>
                <c:pt idx="30398">
                  <c:v>-0.30903700000000001</c:v>
                </c:pt>
                <c:pt idx="30399">
                  <c:v>-0.30862800000000001</c:v>
                </c:pt>
                <c:pt idx="30400">
                  <c:v>-0.30833899999999997</c:v>
                </c:pt>
                <c:pt idx="30401">
                  <c:v>-0.30759500000000001</c:v>
                </c:pt>
                <c:pt idx="30402">
                  <c:v>-0.30718200000000001</c:v>
                </c:pt>
                <c:pt idx="30403">
                  <c:v>-0.30640000000000001</c:v>
                </c:pt>
                <c:pt idx="30404">
                  <c:v>-0.30595800000000001</c:v>
                </c:pt>
                <c:pt idx="30405">
                  <c:v>-0.30519099999999999</c:v>
                </c:pt>
                <c:pt idx="30406">
                  <c:v>-0.304535</c:v>
                </c:pt>
                <c:pt idx="30407">
                  <c:v>-0.30379800000000001</c:v>
                </c:pt>
                <c:pt idx="30408">
                  <c:v>-0.30308400000000002</c:v>
                </c:pt>
                <c:pt idx="30409">
                  <c:v>-0.30222700000000002</c:v>
                </c:pt>
                <c:pt idx="30410">
                  <c:v>-0.30131999999999998</c:v>
                </c:pt>
                <c:pt idx="30411">
                  <c:v>-0.30059399999999997</c:v>
                </c:pt>
                <c:pt idx="30412">
                  <c:v>-0.29960199999999998</c:v>
                </c:pt>
                <c:pt idx="30413">
                  <c:v>-0.29878199999999999</c:v>
                </c:pt>
                <c:pt idx="30414">
                  <c:v>-0.29767399999999999</c:v>
                </c:pt>
                <c:pt idx="30415">
                  <c:v>-0.29664600000000002</c:v>
                </c:pt>
                <c:pt idx="30416">
                  <c:v>-0.295653</c:v>
                </c:pt>
                <c:pt idx="30417">
                  <c:v>-0.29453499999999999</c:v>
                </c:pt>
                <c:pt idx="30418">
                  <c:v>-0.29327900000000001</c:v>
                </c:pt>
                <c:pt idx="30419">
                  <c:v>-0.29189399999999999</c:v>
                </c:pt>
                <c:pt idx="30420">
                  <c:v>-0.29063499999999998</c:v>
                </c:pt>
                <c:pt idx="30421">
                  <c:v>-0.28930299999999998</c:v>
                </c:pt>
                <c:pt idx="30422">
                  <c:v>-0.288051</c:v>
                </c:pt>
                <c:pt idx="30423">
                  <c:v>-0.28649799999999997</c:v>
                </c:pt>
                <c:pt idx="30424">
                  <c:v>-0.28504299999999999</c:v>
                </c:pt>
                <c:pt idx="30425">
                  <c:v>-0.283416</c:v>
                </c:pt>
                <c:pt idx="30426">
                  <c:v>-0.28187000000000001</c:v>
                </c:pt>
                <c:pt idx="30427">
                  <c:v>-0.28021699999999999</c:v>
                </c:pt>
                <c:pt idx="30428">
                  <c:v>-0.27859800000000001</c:v>
                </c:pt>
                <c:pt idx="30429">
                  <c:v>-0.27685199999999999</c:v>
                </c:pt>
                <c:pt idx="30430">
                  <c:v>-0.274974</c:v>
                </c:pt>
                <c:pt idx="30431">
                  <c:v>-0.273202</c:v>
                </c:pt>
                <c:pt idx="30432">
                  <c:v>-0.27145000000000002</c:v>
                </c:pt>
                <c:pt idx="30433">
                  <c:v>-0.26975399999999999</c:v>
                </c:pt>
                <c:pt idx="30434">
                  <c:v>-0.26767099999999999</c:v>
                </c:pt>
                <c:pt idx="30435">
                  <c:v>-0.26576300000000003</c:v>
                </c:pt>
                <c:pt idx="30436">
                  <c:v>-0.263909</c:v>
                </c:pt>
                <c:pt idx="30437">
                  <c:v>-0.261766</c:v>
                </c:pt>
                <c:pt idx="30438">
                  <c:v>-0.25979099999999999</c:v>
                </c:pt>
                <c:pt idx="30439">
                  <c:v>-0.25744800000000001</c:v>
                </c:pt>
                <c:pt idx="30440">
                  <c:v>-0.25540499999999999</c:v>
                </c:pt>
                <c:pt idx="30441">
                  <c:v>-0.252882</c:v>
                </c:pt>
                <c:pt idx="30442">
                  <c:v>-0.25082500000000002</c:v>
                </c:pt>
                <c:pt idx="30443">
                  <c:v>-0.24827099999999999</c:v>
                </c:pt>
                <c:pt idx="30444">
                  <c:v>-0.24598100000000001</c:v>
                </c:pt>
                <c:pt idx="30445">
                  <c:v>-0.24340899999999999</c:v>
                </c:pt>
                <c:pt idx="30446">
                  <c:v>-0.24099200000000001</c:v>
                </c:pt>
                <c:pt idx="30447">
                  <c:v>-0.23841399999999999</c:v>
                </c:pt>
                <c:pt idx="30448">
                  <c:v>-0.23561000000000001</c:v>
                </c:pt>
                <c:pt idx="30449">
                  <c:v>-0.233323</c:v>
                </c:pt>
                <c:pt idx="30450">
                  <c:v>-0.23028399999999999</c:v>
                </c:pt>
                <c:pt idx="30451">
                  <c:v>-0.22783400000000001</c:v>
                </c:pt>
                <c:pt idx="30452">
                  <c:v>-0.22465499999999999</c:v>
                </c:pt>
                <c:pt idx="30453">
                  <c:v>-0.22198399999999999</c:v>
                </c:pt>
                <c:pt idx="30454">
                  <c:v>-0.21933900000000001</c:v>
                </c:pt>
                <c:pt idx="30455">
                  <c:v>-0.216145</c:v>
                </c:pt>
                <c:pt idx="30456">
                  <c:v>-0.21360899999999999</c:v>
                </c:pt>
                <c:pt idx="30457">
                  <c:v>-0.21021899999999999</c:v>
                </c:pt>
                <c:pt idx="30458">
                  <c:v>-0.20751900000000001</c:v>
                </c:pt>
                <c:pt idx="30459">
                  <c:v>-0.20443700000000001</c:v>
                </c:pt>
                <c:pt idx="30460">
                  <c:v>-0.20135400000000001</c:v>
                </c:pt>
                <c:pt idx="30461">
                  <c:v>-0.198353</c:v>
                </c:pt>
                <c:pt idx="30462">
                  <c:v>-0.194994</c:v>
                </c:pt>
                <c:pt idx="30463">
                  <c:v>-0.19192200000000001</c:v>
                </c:pt>
                <c:pt idx="30464">
                  <c:v>-0.18865299999999999</c:v>
                </c:pt>
                <c:pt idx="30465">
                  <c:v>-0.185701</c:v>
                </c:pt>
                <c:pt idx="30466">
                  <c:v>-0.18215100000000001</c:v>
                </c:pt>
                <c:pt idx="30467">
                  <c:v>-0.17904</c:v>
                </c:pt>
                <c:pt idx="30468">
                  <c:v>-0.17560899999999999</c:v>
                </c:pt>
                <c:pt idx="30469">
                  <c:v>-0.17238700000000001</c:v>
                </c:pt>
                <c:pt idx="30470">
                  <c:v>-0.16910500000000001</c:v>
                </c:pt>
                <c:pt idx="30471">
                  <c:v>-0.16552700000000001</c:v>
                </c:pt>
                <c:pt idx="30472">
                  <c:v>-0.16230900000000001</c:v>
                </c:pt>
                <c:pt idx="30473">
                  <c:v>-0.15876799999999999</c:v>
                </c:pt>
                <c:pt idx="30474">
                  <c:v>-0.15541199999999999</c:v>
                </c:pt>
                <c:pt idx="30475">
                  <c:v>-0.15184800000000001</c:v>
                </c:pt>
                <c:pt idx="30476">
                  <c:v>-0.14843899999999999</c:v>
                </c:pt>
                <c:pt idx="30477">
                  <c:v>-0.14488899999999999</c:v>
                </c:pt>
                <c:pt idx="30478">
                  <c:v>-0.141239</c:v>
                </c:pt>
                <c:pt idx="30479">
                  <c:v>-0.13769400000000001</c:v>
                </c:pt>
                <c:pt idx="30480">
                  <c:v>-0.134134</c:v>
                </c:pt>
                <c:pt idx="30481">
                  <c:v>-0.13073399999999999</c:v>
                </c:pt>
                <c:pt idx="30482">
                  <c:v>-0.12695699999999999</c:v>
                </c:pt>
                <c:pt idx="30483">
                  <c:v>-0.123415</c:v>
                </c:pt>
                <c:pt idx="30484">
                  <c:v>-0.11956</c:v>
                </c:pt>
                <c:pt idx="30485">
                  <c:v>-0.11619699999999999</c:v>
                </c:pt>
                <c:pt idx="30486">
                  <c:v>-0.112456</c:v>
                </c:pt>
                <c:pt idx="30487">
                  <c:v>-0.108824</c:v>
                </c:pt>
                <c:pt idx="30488">
                  <c:v>-0.105282</c:v>
                </c:pt>
                <c:pt idx="30489">
                  <c:v>-0.101407</c:v>
                </c:pt>
                <c:pt idx="30490">
                  <c:v>-9.783E-2</c:v>
                </c:pt>
                <c:pt idx="30491">
                  <c:v>-9.4197199999999995E-2</c:v>
                </c:pt>
                <c:pt idx="30492">
                  <c:v>-9.0592800000000001E-2</c:v>
                </c:pt>
                <c:pt idx="30493">
                  <c:v>-8.6765400000000006E-2</c:v>
                </c:pt>
                <c:pt idx="30494">
                  <c:v>-8.3258299999999993E-2</c:v>
                </c:pt>
                <c:pt idx="30495">
                  <c:v>-7.9335100000000006E-2</c:v>
                </c:pt>
                <c:pt idx="30496">
                  <c:v>-7.5828400000000004E-2</c:v>
                </c:pt>
                <c:pt idx="30497">
                  <c:v>-7.2186799999999995E-2</c:v>
                </c:pt>
                <c:pt idx="30498">
                  <c:v>-6.8403800000000001E-2</c:v>
                </c:pt>
                <c:pt idx="30499">
                  <c:v>-6.4804299999999995E-2</c:v>
                </c:pt>
                <c:pt idx="30500">
                  <c:v>-6.0923499999999998E-2</c:v>
                </c:pt>
                <c:pt idx="30501">
                  <c:v>-5.7508999999999998E-2</c:v>
                </c:pt>
                <c:pt idx="30502">
                  <c:v>-5.3692400000000001E-2</c:v>
                </c:pt>
                <c:pt idx="30503">
                  <c:v>-5.0128199999999998E-2</c:v>
                </c:pt>
                <c:pt idx="30504">
                  <c:v>-4.63912E-2</c:v>
                </c:pt>
                <c:pt idx="30505">
                  <c:v>-4.2751400000000002E-2</c:v>
                </c:pt>
                <c:pt idx="30506">
                  <c:v>-3.8996599999999999E-2</c:v>
                </c:pt>
                <c:pt idx="30507">
                  <c:v>-3.5417299999999999E-2</c:v>
                </c:pt>
                <c:pt idx="30508">
                  <c:v>-3.1821200000000001E-2</c:v>
                </c:pt>
                <c:pt idx="30509">
                  <c:v>-2.7859999999999999E-2</c:v>
                </c:pt>
                <c:pt idx="30510">
                  <c:v>-2.4636499999999999E-2</c:v>
                </c:pt>
                <c:pt idx="30511">
                  <c:v>-2.0645899999999998E-2</c:v>
                </c:pt>
                <c:pt idx="30512">
                  <c:v>-1.7142000000000001E-2</c:v>
                </c:pt>
                <c:pt idx="30513">
                  <c:v>-1.3555599999999999E-2</c:v>
                </c:pt>
                <c:pt idx="30514">
                  <c:v>-9.9920900000000003E-3</c:v>
                </c:pt>
                <c:pt idx="30515">
                  <c:v>-6.4371699999999999E-3</c:v>
                </c:pt>
                <c:pt idx="30516">
                  <c:v>-2.6928799999999999E-3</c:v>
                </c:pt>
                <c:pt idx="30517">
                  <c:v>8.0831399999999997E-4</c:v>
                </c:pt>
                <c:pt idx="30518">
                  <c:v>4.4077200000000004E-3</c:v>
                </c:pt>
                <c:pt idx="30519">
                  <c:v>7.9070300000000007E-3</c:v>
                </c:pt>
                <c:pt idx="30520">
                  <c:v>1.1539499999999999E-2</c:v>
                </c:pt>
                <c:pt idx="30521">
                  <c:v>1.4951799999999999E-2</c:v>
                </c:pt>
                <c:pt idx="30522">
                  <c:v>1.8764200000000002E-2</c:v>
                </c:pt>
                <c:pt idx="30523">
                  <c:v>2.2122599999999999E-2</c:v>
                </c:pt>
                <c:pt idx="30524">
                  <c:v>2.5536799999999998E-2</c:v>
                </c:pt>
                <c:pt idx="30525">
                  <c:v>2.91848E-2</c:v>
                </c:pt>
                <c:pt idx="30526">
                  <c:v>3.2536500000000003E-2</c:v>
                </c:pt>
                <c:pt idx="30527">
                  <c:v>3.6345099999999998E-2</c:v>
                </c:pt>
                <c:pt idx="30528">
                  <c:v>3.9443800000000001E-2</c:v>
                </c:pt>
                <c:pt idx="30529">
                  <c:v>4.30906E-2</c:v>
                </c:pt>
                <c:pt idx="30530">
                  <c:v>4.6388499999999999E-2</c:v>
                </c:pt>
                <c:pt idx="30531">
                  <c:v>4.9903200000000002E-2</c:v>
                </c:pt>
                <c:pt idx="30532">
                  <c:v>5.3359999999999998E-2</c:v>
                </c:pt>
                <c:pt idx="30533">
                  <c:v>5.6644600000000003E-2</c:v>
                </c:pt>
                <c:pt idx="30534">
                  <c:v>6.0130900000000001E-2</c:v>
                </c:pt>
                <c:pt idx="30535">
                  <c:v>6.3338599999999995E-2</c:v>
                </c:pt>
                <c:pt idx="30536">
                  <c:v>6.6946599999999995E-2</c:v>
                </c:pt>
                <c:pt idx="30537">
                  <c:v>7.0199200000000003E-2</c:v>
                </c:pt>
                <c:pt idx="30538">
                  <c:v>7.3702299999999998E-2</c:v>
                </c:pt>
                <c:pt idx="30539">
                  <c:v>7.7046199999999995E-2</c:v>
                </c:pt>
                <c:pt idx="30540">
                  <c:v>8.0258899999999994E-2</c:v>
                </c:pt>
                <c:pt idx="30541">
                  <c:v>8.3824200000000001E-2</c:v>
                </c:pt>
                <c:pt idx="30542">
                  <c:v>8.7008199999999994E-2</c:v>
                </c:pt>
                <c:pt idx="30543">
                  <c:v>9.0493299999999999E-2</c:v>
                </c:pt>
                <c:pt idx="30544">
                  <c:v>9.3681799999999996E-2</c:v>
                </c:pt>
                <c:pt idx="30545">
                  <c:v>9.7069799999999998E-2</c:v>
                </c:pt>
                <c:pt idx="30546">
                  <c:v>0.10044400000000001</c:v>
                </c:pt>
                <c:pt idx="30547">
                  <c:v>0.103709</c:v>
                </c:pt>
                <c:pt idx="30548">
                  <c:v>0.107138</c:v>
                </c:pt>
                <c:pt idx="30549">
                  <c:v>0.110434</c:v>
                </c:pt>
                <c:pt idx="30550">
                  <c:v>0.113594</c:v>
                </c:pt>
                <c:pt idx="30551">
                  <c:v>0.116844</c:v>
                </c:pt>
                <c:pt idx="30552">
                  <c:v>0.120237</c:v>
                </c:pt>
                <c:pt idx="30553">
                  <c:v>0.123269</c:v>
                </c:pt>
                <c:pt idx="30554">
                  <c:v>0.12668199999999999</c:v>
                </c:pt>
                <c:pt idx="30555">
                  <c:v>0.12975100000000001</c:v>
                </c:pt>
                <c:pt idx="30556">
                  <c:v>0.13297600000000001</c:v>
                </c:pt>
                <c:pt idx="30557">
                  <c:v>0.13625699999999999</c:v>
                </c:pt>
                <c:pt idx="30558">
                  <c:v>0.139433</c:v>
                </c:pt>
                <c:pt idx="30559">
                  <c:v>0.14272399999999999</c:v>
                </c:pt>
                <c:pt idx="30560">
                  <c:v>0.14572299999999999</c:v>
                </c:pt>
                <c:pt idx="30561">
                  <c:v>0.14921999999999999</c:v>
                </c:pt>
                <c:pt idx="30562">
                  <c:v>0.15213699999999999</c:v>
                </c:pt>
                <c:pt idx="30563">
                  <c:v>0.15545</c:v>
                </c:pt>
                <c:pt idx="30564">
                  <c:v>0.15856799999999999</c:v>
                </c:pt>
                <c:pt idx="30565">
                  <c:v>0.16199</c:v>
                </c:pt>
                <c:pt idx="30566">
                  <c:v>0.16511700000000001</c:v>
                </c:pt>
                <c:pt idx="30567">
                  <c:v>0.168237</c:v>
                </c:pt>
                <c:pt idx="30568">
                  <c:v>0.17158699999999999</c:v>
                </c:pt>
                <c:pt idx="30569">
                  <c:v>0.17472499999999999</c:v>
                </c:pt>
                <c:pt idx="30570">
                  <c:v>0.17818899999999999</c:v>
                </c:pt>
                <c:pt idx="30571">
                  <c:v>0.181112</c:v>
                </c:pt>
                <c:pt idx="30572">
                  <c:v>0.184361</c:v>
                </c:pt>
                <c:pt idx="30573">
                  <c:v>0.18756</c:v>
                </c:pt>
                <c:pt idx="30574">
                  <c:v>0.19075</c:v>
                </c:pt>
                <c:pt idx="30575">
                  <c:v>0.19414600000000001</c:v>
                </c:pt>
                <c:pt idx="30576">
                  <c:v>0.19714999999999999</c:v>
                </c:pt>
                <c:pt idx="30577">
                  <c:v>0.200351</c:v>
                </c:pt>
                <c:pt idx="30578">
                  <c:v>0.203706</c:v>
                </c:pt>
                <c:pt idx="30579">
                  <c:v>0.20690500000000001</c:v>
                </c:pt>
                <c:pt idx="30580">
                  <c:v>0.20994099999999999</c:v>
                </c:pt>
                <c:pt idx="30581">
                  <c:v>0.21342800000000001</c:v>
                </c:pt>
                <c:pt idx="30582">
                  <c:v>0.216414</c:v>
                </c:pt>
                <c:pt idx="30583">
                  <c:v>0.21978900000000001</c:v>
                </c:pt>
                <c:pt idx="30584">
                  <c:v>0.22286400000000001</c:v>
                </c:pt>
                <c:pt idx="30585">
                  <c:v>0.22594700000000001</c:v>
                </c:pt>
                <c:pt idx="30586">
                  <c:v>0.22941800000000001</c:v>
                </c:pt>
                <c:pt idx="30587">
                  <c:v>0.23247499999999999</c:v>
                </c:pt>
                <c:pt idx="30588">
                  <c:v>0.235787</c:v>
                </c:pt>
                <c:pt idx="30589">
                  <c:v>0.23891000000000001</c:v>
                </c:pt>
                <c:pt idx="30590">
                  <c:v>0.242173</c:v>
                </c:pt>
                <c:pt idx="30591">
                  <c:v>0.245417</c:v>
                </c:pt>
                <c:pt idx="30592">
                  <c:v>0.24868799999999999</c:v>
                </c:pt>
                <c:pt idx="30593">
                  <c:v>0.25173000000000001</c:v>
                </c:pt>
                <c:pt idx="30594">
                  <c:v>0.25504399999999999</c:v>
                </c:pt>
                <c:pt idx="30595">
                  <c:v>0.25828400000000001</c:v>
                </c:pt>
                <c:pt idx="30596">
                  <c:v>0.26148199999999999</c:v>
                </c:pt>
                <c:pt idx="30597">
                  <c:v>0.26493499999999998</c:v>
                </c:pt>
                <c:pt idx="30598">
                  <c:v>0.26796599999999998</c:v>
                </c:pt>
                <c:pt idx="30599">
                  <c:v>0.27121200000000001</c:v>
                </c:pt>
                <c:pt idx="30600">
                  <c:v>0.27451599999999998</c:v>
                </c:pt>
                <c:pt idx="30601">
                  <c:v>0.27772999999999998</c:v>
                </c:pt>
                <c:pt idx="30602">
                  <c:v>0.28126400000000001</c:v>
                </c:pt>
                <c:pt idx="30603">
                  <c:v>0.284196</c:v>
                </c:pt>
                <c:pt idx="30604">
                  <c:v>0.28753899999999999</c:v>
                </c:pt>
                <c:pt idx="30605">
                  <c:v>0.29069400000000001</c:v>
                </c:pt>
                <c:pt idx="30606">
                  <c:v>0.294047</c:v>
                </c:pt>
                <c:pt idx="30607">
                  <c:v>0.29716399999999998</c:v>
                </c:pt>
                <c:pt idx="30608">
                  <c:v>0.30049100000000001</c:v>
                </c:pt>
                <c:pt idx="30609">
                  <c:v>0.30348599999999998</c:v>
                </c:pt>
                <c:pt idx="30610">
                  <c:v>0.30687199999999998</c:v>
                </c:pt>
                <c:pt idx="30611">
                  <c:v>0.31003500000000001</c:v>
                </c:pt>
                <c:pt idx="30612">
                  <c:v>0.31315199999999999</c:v>
                </c:pt>
                <c:pt idx="30613">
                  <c:v>0.31651099999999999</c:v>
                </c:pt>
                <c:pt idx="30614">
                  <c:v>0.31947500000000001</c:v>
                </c:pt>
                <c:pt idx="30615">
                  <c:v>0.32292500000000002</c:v>
                </c:pt>
                <c:pt idx="30616">
                  <c:v>0.325795</c:v>
                </c:pt>
                <c:pt idx="30617">
                  <c:v>0.32918700000000001</c:v>
                </c:pt>
                <c:pt idx="30618">
                  <c:v>0.33215899999999998</c:v>
                </c:pt>
                <c:pt idx="30619">
                  <c:v>0.33546700000000002</c:v>
                </c:pt>
                <c:pt idx="30620">
                  <c:v>0.33853100000000003</c:v>
                </c:pt>
                <c:pt idx="30621">
                  <c:v>0.34157700000000002</c:v>
                </c:pt>
                <c:pt idx="30622">
                  <c:v>0.34481000000000001</c:v>
                </c:pt>
                <c:pt idx="30623">
                  <c:v>0.34783599999999998</c:v>
                </c:pt>
                <c:pt idx="30624">
                  <c:v>0.35117700000000002</c:v>
                </c:pt>
                <c:pt idx="30625">
                  <c:v>0.35402499999999998</c:v>
                </c:pt>
                <c:pt idx="30626">
                  <c:v>0.35725499999999999</c:v>
                </c:pt>
                <c:pt idx="30627">
                  <c:v>0.36026999999999998</c:v>
                </c:pt>
                <c:pt idx="30628">
                  <c:v>0.36324800000000002</c:v>
                </c:pt>
                <c:pt idx="30629">
                  <c:v>0.366539</c:v>
                </c:pt>
                <c:pt idx="30630">
                  <c:v>0.36931399999999998</c:v>
                </c:pt>
                <c:pt idx="30631">
                  <c:v>0.37234499999999998</c:v>
                </c:pt>
                <c:pt idx="30632">
                  <c:v>0.37530799999999997</c:v>
                </c:pt>
                <c:pt idx="30633">
                  <c:v>0.37818400000000002</c:v>
                </c:pt>
                <c:pt idx="30634">
                  <c:v>0.38133099999999998</c:v>
                </c:pt>
                <c:pt idx="30635">
                  <c:v>0.38409500000000002</c:v>
                </c:pt>
                <c:pt idx="30636">
                  <c:v>0.38696399999999997</c:v>
                </c:pt>
                <c:pt idx="30637">
                  <c:v>0.38979900000000001</c:v>
                </c:pt>
                <c:pt idx="30638">
                  <c:v>0.39262200000000003</c:v>
                </c:pt>
                <c:pt idx="30639">
                  <c:v>0.39545599999999997</c:v>
                </c:pt>
                <c:pt idx="30640">
                  <c:v>0.39815800000000001</c:v>
                </c:pt>
                <c:pt idx="30641">
                  <c:v>0.40081499999999998</c:v>
                </c:pt>
                <c:pt idx="30642">
                  <c:v>0.40375699999999998</c:v>
                </c:pt>
                <c:pt idx="30643">
                  <c:v>0.406366</c:v>
                </c:pt>
                <c:pt idx="30644">
                  <c:v>0.40905900000000001</c:v>
                </c:pt>
                <c:pt idx="30645">
                  <c:v>0.41174100000000002</c:v>
                </c:pt>
                <c:pt idx="30646">
                  <c:v>0.41451100000000002</c:v>
                </c:pt>
                <c:pt idx="30647">
                  <c:v>0.41707100000000003</c:v>
                </c:pt>
                <c:pt idx="30648">
                  <c:v>0.41961199999999999</c:v>
                </c:pt>
                <c:pt idx="30649">
                  <c:v>0.42232500000000001</c:v>
                </c:pt>
                <c:pt idx="30650">
                  <c:v>0.424709</c:v>
                </c:pt>
                <c:pt idx="30651">
                  <c:v>0.42738900000000002</c:v>
                </c:pt>
                <c:pt idx="30652">
                  <c:v>0.42951299999999998</c:v>
                </c:pt>
                <c:pt idx="30653">
                  <c:v>0.43205100000000002</c:v>
                </c:pt>
                <c:pt idx="30654">
                  <c:v>0.43431900000000001</c:v>
                </c:pt>
                <c:pt idx="30655">
                  <c:v>0.43653900000000001</c:v>
                </c:pt>
                <c:pt idx="30656">
                  <c:v>0.43897599999999998</c:v>
                </c:pt>
                <c:pt idx="30657">
                  <c:v>0.44089</c:v>
                </c:pt>
                <c:pt idx="30658">
                  <c:v>0.44313799999999998</c:v>
                </c:pt>
                <c:pt idx="30659">
                  <c:v>0.44528200000000001</c:v>
                </c:pt>
                <c:pt idx="30660">
                  <c:v>0.447326</c:v>
                </c:pt>
                <c:pt idx="30661">
                  <c:v>0.44962400000000002</c:v>
                </c:pt>
                <c:pt idx="30662">
                  <c:v>0.45144800000000002</c:v>
                </c:pt>
                <c:pt idx="30663">
                  <c:v>0.45341100000000001</c:v>
                </c:pt>
                <c:pt idx="30664">
                  <c:v>0.45535700000000001</c:v>
                </c:pt>
                <c:pt idx="30665">
                  <c:v>0.45740599999999998</c:v>
                </c:pt>
                <c:pt idx="30666">
                  <c:v>0.45921699999999999</c:v>
                </c:pt>
                <c:pt idx="30667">
                  <c:v>0.46110099999999998</c:v>
                </c:pt>
                <c:pt idx="30668">
                  <c:v>0.46264499999999997</c:v>
                </c:pt>
                <c:pt idx="30669">
                  <c:v>0.464615</c:v>
                </c:pt>
                <c:pt idx="30670">
                  <c:v>0.46617700000000001</c:v>
                </c:pt>
                <c:pt idx="30671">
                  <c:v>0.46780300000000002</c:v>
                </c:pt>
                <c:pt idx="30672">
                  <c:v>0.46951599999999999</c:v>
                </c:pt>
                <c:pt idx="30673">
                  <c:v>0.47090500000000002</c:v>
                </c:pt>
                <c:pt idx="30674">
                  <c:v>0.47244199999999997</c:v>
                </c:pt>
                <c:pt idx="30675">
                  <c:v>0.473887</c:v>
                </c:pt>
                <c:pt idx="30676">
                  <c:v>0.47521099999999999</c:v>
                </c:pt>
                <c:pt idx="30677">
                  <c:v>0.47649900000000001</c:v>
                </c:pt>
                <c:pt idx="30678">
                  <c:v>0.477794</c:v>
                </c:pt>
                <c:pt idx="30679">
                  <c:v>0.478962</c:v>
                </c:pt>
                <c:pt idx="30680">
                  <c:v>0.48010199999999997</c:v>
                </c:pt>
                <c:pt idx="30681">
                  <c:v>0.48124699999999998</c:v>
                </c:pt>
                <c:pt idx="30682">
                  <c:v>0.482213</c:v>
                </c:pt>
                <c:pt idx="30683">
                  <c:v>0.483294</c:v>
                </c:pt>
                <c:pt idx="30684">
                  <c:v>0.48407299999999998</c:v>
                </c:pt>
                <c:pt idx="30685">
                  <c:v>0.48530600000000002</c:v>
                </c:pt>
                <c:pt idx="30686">
                  <c:v>0.48601499999999997</c:v>
                </c:pt>
                <c:pt idx="30687">
                  <c:v>0.486792</c:v>
                </c:pt>
                <c:pt idx="30688">
                  <c:v>0.48764800000000003</c:v>
                </c:pt>
                <c:pt idx="30689">
                  <c:v>0.48816199999999998</c:v>
                </c:pt>
                <c:pt idx="30690">
                  <c:v>0.48890400000000001</c:v>
                </c:pt>
                <c:pt idx="30691">
                  <c:v>0.489423</c:v>
                </c:pt>
                <c:pt idx="30692">
                  <c:v>0.49002099999999998</c:v>
                </c:pt>
                <c:pt idx="30693">
                  <c:v>0.49041299999999999</c:v>
                </c:pt>
                <c:pt idx="30694">
                  <c:v>0.49087199999999998</c:v>
                </c:pt>
                <c:pt idx="30695">
                  <c:v>0.49123099999999997</c:v>
                </c:pt>
                <c:pt idx="30696">
                  <c:v>0.49147800000000003</c:v>
                </c:pt>
                <c:pt idx="30697">
                  <c:v>0.49175600000000003</c:v>
                </c:pt>
                <c:pt idx="30698">
                  <c:v>0.49193999999999999</c:v>
                </c:pt>
                <c:pt idx="30699">
                  <c:v>0.49218600000000001</c:v>
                </c:pt>
                <c:pt idx="30700">
                  <c:v>0.49207800000000002</c:v>
                </c:pt>
                <c:pt idx="30701">
                  <c:v>0.49229699999999998</c:v>
                </c:pt>
                <c:pt idx="30702">
                  <c:v>0.49221799999999999</c:v>
                </c:pt>
                <c:pt idx="30703">
                  <c:v>0.492066</c:v>
                </c:pt>
                <c:pt idx="30704">
                  <c:v>0.49215799999999998</c:v>
                </c:pt>
                <c:pt idx="30705">
                  <c:v>0.49206800000000001</c:v>
                </c:pt>
                <c:pt idx="30706">
                  <c:v>0.49199399999999999</c:v>
                </c:pt>
                <c:pt idx="30707">
                  <c:v>0.49185499999999999</c:v>
                </c:pt>
                <c:pt idx="30708">
                  <c:v>0.49153999999999998</c:v>
                </c:pt>
                <c:pt idx="30709">
                  <c:v>0.49121700000000001</c:v>
                </c:pt>
                <c:pt idx="30710">
                  <c:v>0.490898</c:v>
                </c:pt>
                <c:pt idx="30711">
                  <c:v>0.49051400000000001</c:v>
                </c:pt>
                <c:pt idx="30712">
                  <c:v>0.48993799999999998</c:v>
                </c:pt>
                <c:pt idx="30713">
                  <c:v>0.48943999999999999</c:v>
                </c:pt>
                <c:pt idx="30714">
                  <c:v>0.48880099999999999</c:v>
                </c:pt>
                <c:pt idx="30715">
                  <c:v>0.48812499999999998</c:v>
                </c:pt>
                <c:pt idx="30716">
                  <c:v>0.48739399999999999</c:v>
                </c:pt>
                <c:pt idx="30717">
                  <c:v>0.486591</c:v>
                </c:pt>
                <c:pt idx="30718">
                  <c:v>0.48602099999999998</c:v>
                </c:pt>
                <c:pt idx="30719">
                  <c:v>0.48501300000000003</c:v>
                </c:pt>
                <c:pt idx="30720">
                  <c:v>0.48419699999999999</c:v>
                </c:pt>
                <c:pt idx="30721">
                  <c:v>0.48339199999999999</c:v>
                </c:pt>
                <c:pt idx="30722">
                  <c:v>0.48226400000000003</c:v>
                </c:pt>
                <c:pt idx="30723">
                  <c:v>0.48132000000000003</c:v>
                </c:pt>
                <c:pt idx="30724">
                  <c:v>0.48033700000000001</c:v>
                </c:pt>
                <c:pt idx="30725">
                  <c:v>0.47906799999999999</c:v>
                </c:pt>
                <c:pt idx="30726">
                  <c:v>0.47808400000000001</c:v>
                </c:pt>
                <c:pt idx="30727">
                  <c:v>0.47677399999999998</c:v>
                </c:pt>
                <c:pt idx="30728">
                  <c:v>0.47582000000000002</c:v>
                </c:pt>
                <c:pt idx="30729">
                  <c:v>0.47452499999999997</c:v>
                </c:pt>
                <c:pt idx="30730">
                  <c:v>0.473159</c:v>
                </c:pt>
                <c:pt idx="30731">
                  <c:v>0.47195399999999998</c:v>
                </c:pt>
                <c:pt idx="30732">
                  <c:v>0.47056199999999998</c:v>
                </c:pt>
                <c:pt idx="30733">
                  <c:v>0.46932499999999999</c:v>
                </c:pt>
                <c:pt idx="30734">
                  <c:v>0.46765699999999999</c:v>
                </c:pt>
                <c:pt idx="30735">
                  <c:v>0.46621400000000002</c:v>
                </c:pt>
                <c:pt idx="30736">
                  <c:v>0.464673</c:v>
                </c:pt>
                <c:pt idx="30737">
                  <c:v>0.46323500000000001</c:v>
                </c:pt>
                <c:pt idx="30738">
                  <c:v>0.461565</c:v>
                </c:pt>
                <c:pt idx="30739">
                  <c:v>0.459756</c:v>
                </c:pt>
                <c:pt idx="30740">
                  <c:v>0.45804899999999998</c:v>
                </c:pt>
                <c:pt idx="30741">
                  <c:v>0.45635700000000001</c:v>
                </c:pt>
                <c:pt idx="30742">
                  <c:v>0.454457</c:v>
                </c:pt>
                <c:pt idx="30743">
                  <c:v>0.45267099999999999</c:v>
                </c:pt>
                <c:pt idx="30744">
                  <c:v>0.450708</c:v>
                </c:pt>
                <c:pt idx="30745">
                  <c:v>0.44885399999999998</c:v>
                </c:pt>
                <c:pt idx="30746">
                  <c:v>0.446822</c:v>
                </c:pt>
                <c:pt idx="30747">
                  <c:v>0.444741</c:v>
                </c:pt>
                <c:pt idx="30748">
                  <c:v>0.44299300000000003</c:v>
                </c:pt>
                <c:pt idx="30749">
                  <c:v>0.44079200000000002</c:v>
                </c:pt>
                <c:pt idx="30750">
                  <c:v>0.43877500000000003</c:v>
                </c:pt>
                <c:pt idx="30751">
                  <c:v>0.43671700000000002</c:v>
                </c:pt>
                <c:pt idx="30752">
                  <c:v>0.43455500000000002</c:v>
                </c:pt>
                <c:pt idx="30753">
                  <c:v>0.43260700000000002</c:v>
                </c:pt>
                <c:pt idx="30754">
                  <c:v>0.430255</c:v>
                </c:pt>
                <c:pt idx="30755">
                  <c:v>0.42801899999999998</c:v>
                </c:pt>
                <c:pt idx="30756">
                  <c:v>0.42575299999999999</c:v>
                </c:pt>
                <c:pt idx="30757">
                  <c:v>0.42333799999999999</c:v>
                </c:pt>
                <c:pt idx="30758">
                  <c:v>0.420987</c:v>
                </c:pt>
                <c:pt idx="30759">
                  <c:v>0.41839500000000002</c:v>
                </c:pt>
                <c:pt idx="30760">
                  <c:v>0.415968</c:v>
                </c:pt>
                <c:pt idx="30761">
                  <c:v>0.413522</c:v>
                </c:pt>
                <c:pt idx="30762">
                  <c:v>0.410833</c:v>
                </c:pt>
                <c:pt idx="30763">
                  <c:v>0.40837099999999998</c:v>
                </c:pt>
                <c:pt idx="30764">
                  <c:v>0.40584100000000001</c:v>
                </c:pt>
                <c:pt idx="30765">
                  <c:v>0.40332899999999999</c:v>
                </c:pt>
                <c:pt idx="30766">
                  <c:v>0.40046900000000002</c:v>
                </c:pt>
                <c:pt idx="30767">
                  <c:v>0.39774199999999998</c:v>
                </c:pt>
                <c:pt idx="30768">
                  <c:v>0.39525900000000003</c:v>
                </c:pt>
                <c:pt idx="30769">
                  <c:v>0.39249499999999998</c:v>
                </c:pt>
                <c:pt idx="30770">
                  <c:v>0.38982800000000001</c:v>
                </c:pt>
                <c:pt idx="30771">
                  <c:v>0.38700899999999999</c:v>
                </c:pt>
                <c:pt idx="30772">
                  <c:v>0.38403599999999999</c:v>
                </c:pt>
                <c:pt idx="30773">
                  <c:v>0.381409</c:v>
                </c:pt>
                <c:pt idx="30774">
                  <c:v>0.37854199999999999</c:v>
                </c:pt>
                <c:pt idx="30775">
                  <c:v>0.37576399999999999</c:v>
                </c:pt>
                <c:pt idx="30776">
                  <c:v>0.37264399999999998</c:v>
                </c:pt>
                <c:pt idx="30777">
                  <c:v>0.36965799999999999</c:v>
                </c:pt>
                <c:pt idx="30778">
                  <c:v>0.36674499999999999</c:v>
                </c:pt>
                <c:pt idx="30779">
                  <c:v>0.363645</c:v>
                </c:pt>
                <c:pt idx="30780">
                  <c:v>0.36069200000000001</c:v>
                </c:pt>
                <c:pt idx="30781">
                  <c:v>0.35749500000000001</c:v>
                </c:pt>
                <c:pt idx="30782">
                  <c:v>0.35427700000000001</c:v>
                </c:pt>
                <c:pt idx="30783">
                  <c:v>0.35117599999999999</c:v>
                </c:pt>
                <c:pt idx="30784">
                  <c:v>0.34806500000000001</c:v>
                </c:pt>
                <c:pt idx="30785">
                  <c:v>0.34487299999999999</c:v>
                </c:pt>
                <c:pt idx="30786">
                  <c:v>0.34176299999999998</c:v>
                </c:pt>
                <c:pt idx="30787">
                  <c:v>0.33833000000000002</c:v>
                </c:pt>
                <c:pt idx="30788">
                  <c:v>0.33512999999999998</c:v>
                </c:pt>
                <c:pt idx="30789">
                  <c:v>0.331901</c:v>
                </c:pt>
                <c:pt idx="30790">
                  <c:v>0.328733</c:v>
                </c:pt>
                <c:pt idx="30791">
                  <c:v>0.32538299999999998</c:v>
                </c:pt>
                <c:pt idx="30792">
                  <c:v>0.32198300000000002</c:v>
                </c:pt>
                <c:pt idx="30793">
                  <c:v>0.318664</c:v>
                </c:pt>
                <c:pt idx="30794">
                  <c:v>0.31531100000000001</c:v>
                </c:pt>
                <c:pt idx="30795">
                  <c:v>0.31185000000000002</c:v>
                </c:pt>
                <c:pt idx="30796">
                  <c:v>0.30834800000000001</c:v>
                </c:pt>
                <c:pt idx="30797">
                  <c:v>0.30494199999999999</c:v>
                </c:pt>
                <c:pt idx="30798">
                  <c:v>0.301369</c:v>
                </c:pt>
                <c:pt idx="30799">
                  <c:v>0.29770799999999997</c:v>
                </c:pt>
                <c:pt idx="30800">
                  <c:v>0.29414699999999999</c:v>
                </c:pt>
                <c:pt idx="30801">
                  <c:v>0.29054999999999997</c:v>
                </c:pt>
                <c:pt idx="30802">
                  <c:v>0.28673199999999999</c:v>
                </c:pt>
                <c:pt idx="30803">
                  <c:v>0.28303200000000001</c:v>
                </c:pt>
                <c:pt idx="30804">
                  <c:v>0.27938800000000003</c:v>
                </c:pt>
                <c:pt idx="30805">
                  <c:v>0.27566600000000002</c:v>
                </c:pt>
                <c:pt idx="30806">
                  <c:v>0.271895</c:v>
                </c:pt>
                <c:pt idx="30807">
                  <c:v>0.26802100000000001</c:v>
                </c:pt>
                <c:pt idx="30808">
                  <c:v>0.264403</c:v>
                </c:pt>
                <c:pt idx="30809">
                  <c:v>0.26039400000000001</c:v>
                </c:pt>
                <c:pt idx="30810">
                  <c:v>0.25648500000000002</c:v>
                </c:pt>
                <c:pt idx="30811">
                  <c:v>0.25273800000000002</c:v>
                </c:pt>
                <c:pt idx="30812">
                  <c:v>0.24882099999999999</c:v>
                </c:pt>
                <c:pt idx="30813">
                  <c:v>0.24492700000000001</c:v>
                </c:pt>
                <c:pt idx="30814">
                  <c:v>0.24079800000000001</c:v>
                </c:pt>
                <c:pt idx="30815">
                  <c:v>0.23688200000000001</c:v>
                </c:pt>
                <c:pt idx="30816">
                  <c:v>0.232849</c:v>
                </c:pt>
                <c:pt idx="30817">
                  <c:v>0.22872700000000001</c:v>
                </c:pt>
                <c:pt idx="30818">
                  <c:v>0.224637</c:v>
                </c:pt>
                <c:pt idx="30819">
                  <c:v>0.220417</c:v>
                </c:pt>
                <c:pt idx="30820">
                  <c:v>0.21628900000000001</c:v>
                </c:pt>
                <c:pt idx="30821">
                  <c:v>0.21210000000000001</c:v>
                </c:pt>
                <c:pt idx="30822">
                  <c:v>0.20776700000000001</c:v>
                </c:pt>
                <c:pt idx="30823">
                  <c:v>0.20355500000000001</c:v>
                </c:pt>
                <c:pt idx="30824">
                  <c:v>0.199266</c:v>
                </c:pt>
                <c:pt idx="30825">
                  <c:v>0.19501099999999999</c:v>
                </c:pt>
                <c:pt idx="30826">
                  <c:v>0.19050500000000001</c:v>
                </c:pt>
                <c:pt idx="30827">
                  <c:v>0.186061</c:v>
                </c:pt>
                <c:pt idx="30828">
                  <c:v>0.18162400000000001</c:v>
                </c:pt>
                <c:pt idx="30829">
                  <c:v>0.177122</c:v>
                </c:pt>
                <c:pt idx="30830">
                  <c:v>0.17264499999999999</c:v>
                </c:pt>
                <c:pt idx="30831">
                  <c:v>0.16802400000000001</c:v>
                </c:pt>
                <c:pt idx="30832">
                  <c:v>0.16348799999999999</c:v>
                </c:pt>
                <c:pt idx="30833">
                  <c:v>0.15887100000000001</c:v>
                </c:pt>
                <c:pt idx="30834">
                  <c:v>0.154198</c:v>
                </c:pt>
                <c:pt idx="30835">
                  <c:v>0.14966099999999999</c:v>
                </c:pt>
                <c:pt idx="30836">
                  <c:v>0.144955</c:v>
                </c:pt>
                <c:pt idx="30837">
                  <c:v>0.14014799999999999</c:v>
                </c:pt>
                <c:pt idx="30838">
                  <c:v>0.13549</c:v>
                </c:pt>
                <c:pt idx="30839">
                  <c:v>0.130714</c:v>
                </c:pt>
                <c:pt idx="30840">
                  <c:v>0.125971</c:v>
                </c:pt>
                <c:pt idx="30841">
                  <c:v>0.121075</c:v>
                </c:pt>
                <c:pt idx="30842">
                  <c:v>0.11626599999999999</c:v>
                </c:pt>
                <c:pt idx="30843">
                  <c:v>0.11129500000000001</c:v>
                </c:pt>
                <c:pt idx="30844">
                  <c:v>0.10645499999999999</c:v>
                </c:pt>
                <c:pt idx="30845">
                  <c:v>0.101535</c:v>
                </c:pt>
                <c:pt idx="30846">
                  <c:v>9.6599500000000005E-2</c:v>
                </c:pt>
                <c:pt idx="30847">
                  <c:v>9.1637800000000005E-2</c:v>
                </c:pt>
                <c:pt idx="30848">
                  <c:v>8.6734900000000004E-2</c:v>
                </c:pt>
                <c:pt idx="30849">
                  <c:v>8.1584500000000004E-2</c:v>
                </c:pt>
                <c:pt idx="30850">
                  <c:v>7.6516299999999995E-2</c:v>
                </c:pt>
                <c:pt idx="30851">
                  <c:v>7.1611300000000003E-2</c:v>
                </c:pt>
                <c:pt idx="30852">
                  <c:v>6.6416000000000003E-2</c:v>
                </c:pt>
                <c:pt idx="30853">
                  <c:v>6.1370899999999999E-2</c:v>
                </c:pt>
                <c:pt idx="30854">
                  <c:v>5.60335E-2</c:v>
                </c:pt>
                <c:pt idx="30855">
                  <c:v>5.1159999999999997E-2</c:v>
                </c:pt>
                <c:pt idx="30856">
                  <c:v>4.6070600000000003E-2</c:v>
                </c:pt>
                <c:pt idx="30857">
                  <c:v>4.0844699999999998E-2</c:v>
                </c:pt>
                <c:pt idx="30858">
                  <c:v>3.5633499999999999E-2</c:v>
                </c:pt>
                <c:pt idx="30859">
                  <c:v>3.0433399999999999E-2</c:v>
                </c:pt>
                <c:pt idx="30860">
                  <c:v>2.5294000000000001E-2</c:v>
                </c:pt>
                <c:pt idx="30861">
                  <c:v>2.0067100000000001E-2</c:v>
                </c:pt>
                <c:pt idx="30862">
                  <c:v>1.50332E-2</c:v>
                </c:pt>
                <c:pt idx="30863">
                  <c:v>9.6944100000000005E-3</c:v>
                </c:pt>
                <c:pt idx="30864">
                  <c:v>4.4162000000000003E-3</c:v>
                </c:pt>
                <c:pt idx="30865">
                  <c:v>-7.4549000000000002E-4</c:v>
                </c:pt>
                <c:pt idx="30866">
                  <c:v>-5.9784699999999996E-3</c:v>
                </c:pt>
                <c:pt idx="30867">
                  <c:v>-1.12537E-2</c:v>
                </c:pt>
                <c:pt idx="30868">
                  <c:v>-1.6589799999999998E-2</c:v>
                </c:pt>
                <c:pt idx="30869">
                  <c:v>-2.1675E-2</c:v>
                </c:pt>
                <c:pt idx="30870">
                  <c:v>-2.7289799999999999E-2</c:v>
                </c:pt>
                <c:pt idx="30871">
                  <c:v>-3.2402100000000003E-2</c:v>
                </c:pt>
                <c:pt idx="30872">
                  <c:v>-3.7539400000000001E-2</c:v>
                </c:pt>
                <c:pt idx="30873">
                  <c:v>-4.2987499999999998E-2</c:v>
                </c:pt>
                <c:pt idx="30874">
                  <c:v>-4.8198600000000001E-2</c:v>
                </c:pt>
                <c:pt idx="30875">
                  <c:v>-5.3468300000000003E-2</c:v>
                </c:pt>
                <c:pt idx="30876">
                  <c:v>-5.8645000000000003E-2</c:v>
                </c:pt>
                <c:pt idx="30877">
                  <c:v>-6.3981399999999994E-2</c:v>
                </c:pt>
                <c:pt idx="30878">
                  <c:v>-6.9155300000000003E-2</c:v>
                </c:pt>
                <c:pt idx="30879">
                  <c:v>-7.4340400000000001E-2</c:v>
                </c:pt>
                <c:pt idx="30880">
                  <c:v>-7.9560500000000006E-2</c:v>
                </c:pt>
                <c:pt idx="30881">
                  <c:v>-8.4725099999999998E-2</c:v>
                </c:pt>
                <c:pt idx="30882">
                  <c:v>-8.9890499999999998E-2</c:v>
                </c:pt>
                <c:pt idx="30883">
                  <c:v>-9.5164299999999993E-2</c:v>
                </c:pt>
                <c:pt idx="30884">
                  <c:v>-0.100212</c:v>
                </c:pt>
                <c:pt idx="30885">
                  <c:v>-0.105449</c:v>
                </c:pt>
                <c:pt idx="30886">
                  <c:v>-0.11061600000000001</c:v>
                </c:pt>
                <c:pt idx="30887">
                  <c:v>-0.115815</c:v>
                </c:pt>
                <c:pt idx="30888">
                  <c:v>-0.120825</c:v>
                </c:pt>
                <c:pt idx="30889">
                  <c:v>-0.126111</c:v>
                </c:pt>
                <c:pt idx="30890">
                  <c:v>-0.131219</c:v>
                </c:pt>
                <c:pt idx="30891">
                  <c:v>-0.136272</c:v>
                </c:pt>
                <c:pt idx="30892">
                  <c:v>-0.14131099999999999</c:v>
                </c:pt>
                <c:pt idx="30893">
                  <c:v>-0.14643</c:v>
                </c:pt>
                <c:pt idx="30894">
                  <c:v>-0.15152099999999999</c:v>
                </c:pt>
                <c:pt idx="30895">
                  <c:v>-0.15641099999999999</c:v>
                </c:pt>
                <c:pt idx="30896">
                  <c:v>-0.16143199999999999</c:v>
                </c:pt>
                <c:pt idx="30897">
                  <c:v>-0.16655400000000001</c:v>
                </c:pt>
                <c:pt idx="30898">
                  <c:v>-0.17150699999999999</c:v>
                </c:pt>
                <c:pt idx="30899">
                  <c:v>-0.17635200000000001</c:v>
                </c:pt>
                <c:pt idx="30900">
                  <c:v>-0.18116099999999999</c:v>
                </c:pt>
                <c:pt idx="30901">
                  <c:v>-0.18615300000000001</c:v>
                </c:pt>
                <c:pt idx="30902">
                  <c:v>-0.190883</c:v>
                </c:pt>
                <c:pt idx="30903">
                  <c:v>-0.19581299999999999</c:v>
                </c:pt>
                <c:pt idx="30904">
                  <c:v>-0.20044500000000001</c:v>
                </c:pt>
                <c:pt idx="30905">
                  <c:v>-0.20518700000000001</c:v>
                </c:pt>
                <c:pt idx="30906">
                  <c:v>-0.20986199999999999</c:v>
                </c:pt>
                <c:pt idx="30907">
                  <c:v>-0.214617</c:v>
                </c:pt>
                <c:pt idx="30908">
                  <c:v>-0.21934699999999999</c:v>
                </c:pt>
                <c:pt idx="30909">
                  <c:v>-0.224083</c:v>
                </c:pt>
                <c:pt idx="30910">
                  <c:v>-0.22870399999999999</c:v>
                </c:pt>
                <c:pt idx="30911">
                  <c:v>-0.23330200000000001</c:v>
                </c:pt>
                <c:pt idx="30912">
                  <c:v>-0.23788000000000001</c:v>
                </c:pt>
                <c:pt idx="30913">
                  <c:v>-0.24232000000000001</c:v>
                </c:pt>
                <c:pt idx="30914">
                  <c:v>-0.24692600000000001</c:v>
                </c:pt>
                <c:pt idx="30915">
                  <c:v>-0.251251</c:v>
                </c:pt>
                <c:pt idx="30916">
                  <c:v>-0.25552200000000003</c:v>
                </c:pt>
                <c:pt idx="30917">
                  <c:v>-0.25996900000000001</c:v>
                </c:pt>
                <c:pt idx="30918">
                  <c:v>-0.26436399999999999</c:v>
                </c:pt>
                <c:pt idx="30919">
                  <c:v>-0.26871899999999999</c:v>
                </c:pt>
                <c:pt idx="30920">
                  <c:v>-0.27289400000000003</c:v>
                </c:pt>
                <c:pt idx="30921">
                  <c:v>-0.27705999999999997</c:v>
                </c:pt>
                <c:pt idx="30922">
                  <c:v>-0.28125</c:v>
                </c:pt>
                <c:pt idx="30923">
                  <c:v>-0.28548099999999998</c:v>
                </c:pt>
                <c:pt idx="30924">
                  <c:v>-0.28943200000000002</c:v>
                </c:pt>
                <c:pt idx="30925">
                  <c:v>-0.29369200000000001</c:v>
                </c:pt>
                <c:pt idx="30926">
                  <c:v>-0.29755599999999999</c:v>
                </c:pt>
                <c:pt idx="30927">
                  <c:v>-0.30149300000000001</c:v>
                </c:pt>
                <c:pt idx="30928">
                  <c:v>-0.30556800000000001</c:v>
                </c:pt>
                <c:pt idx="30929">
                  <c:v>-0.30937199999999998</c:v>
                </c:pt>
                <c:pt idx="30930">
                  <c:v>-0.31330799999999998</c:v>
                </c:pt>
                <c:pt idx="30931">
                  <c:v>-0.31698500000000002</c:v>
                </c:pt>
                <c:pt idx="30932">
                  <c:v>-0.32073499999999999</c:v>
                </c:pt>
                <c:pt idx="30933">
                  <c:v>-0.32446900000000001</c:v>
                </c:pt>
                <c:pt idx="30934">
                  <c:v>-0.32805800000000002</c:v>
                </c:pt>
                <c:pt idx="30935">
                  <c:v>-0.33164199999999999</c:v>
                </c:pt>
                <c:pt idx="30936">
                  <c:v>-0.33516800000000002</c:v>
                </c:pt>
                <c:pt idx="30937">
                  <c:v>-0.33868599999999999</c:v>
                </c:pt>
                <c:pt idx="30938">
                  <c:v>-0.34215600000000002</c:v>
                </c:pt>
                <c:pt idx="30939">
                  <c:v>-0.34551399999999999</c:v>
                </c:pt>
                <c:pt idx="30940">
                  <c:v>-0.34906199999999998</c:v>
                </c:pt>
                <c:pt idx="30941">
                  <c:v>-0.3523</c:v>
                </c:pt>
                <c:pt idx="30942">
                  <c:v>-0.355657</c:v>
                </c:pt>
                <c:pt idx="30943">
                  <c:v>-0.35875699999999999</c:v>
                </c:pt>
                <c:pt idx="30944">
                  <c:v>-0.36199100000000001</c:v>
                </c:pt>
                <c:pt idx="30945">
                  <c:v>-0.36516199999999999</c:v>
                </c:pt>
                <c:pt idx="30946">
                  <c:v>-0.36817899999999998</c:v>
                </c:pt>
                <c:pt idx="30947">
                  <c:v>-0.37141600000000002</c:v>
                </c:pt>
                <c:pt idx="30948">
                  <c:v>-0.37435299999999999</c:v>
                </c:pt>
                <c:pt idx="30949">
                  <c:v>-0.377307</c:v>
                </c:pt>
                <c:pt idx="30950">
                  <c:v>-0.38019900000000001</c:v>
                </c:pt>
                <c:pt idx="30951">
                  <c:v>-0.38319399999999998</c:v>
                </c:pt>
                <c:pt idx="30952">
                  <c:v>-0.385909</c:v>
                </c:pt>
                <c:pt idx="30953">
                  <c:v>-0.388735</c:v>
                </c:pt>
                <c:pt idx="30954">
                  <c:v>-0.39143899999999998</c:v>
                </c:pt>
                <c:pt idx="30955">
                  <c:v>-0.39416299999999999</c:v>
                </c:pt>
                <c:pt idx="30956">
                  <c:v>-0.39676400000000001</c:v>
                </c:pt>
                <c:pt idx="30957">
                  <c:v>-0.39924999999999999</c:v>
                </c:pt>
                <c:pt idx="30958">
                  <c:v>-0.40198099999999998</c:v>
                </c:pt>
                <c:pt idx="30959">
                  <c:v>-0.40433999999999998</c:v>
                </c:pt>
                <c:pt idx="30960">
                  <c:v>-0.40695799999999999</c:v>
                </c:pt>
                <c:pt idx="30961">
                  <c:v>-0.40914899999999998</c:v>
                </c:pt>
                <c:pt idx="30962">
                  <c:v>-0.411603</c:v>
                </c:pt>
                <c:pt idx="30963">
                  <c:v>-0.41381600000000002</c:v>
                </c:pt>
                <c:pt idx="30964">
                  <c:v>-0.41607699999999997</c:v>
                </c:pt>
                <c:pt idx="30965">
                  <c:v>-0.41837000000000002</c:v>
                </c:pt>
                <c:pt idx="30966">
                  <c:v>-0.42056700000000002</c:v>
                </c:pt>
                <c:pt idx="30967">
                  <c:v>-0.42272500000000002</c:v>
                </c:pt>
                <c:pt idx="30968">
                  <c:v>-0.42474800000000001</c:v>
                </c:pt>
                <c:pt idx="30969">
                  <c:v>-0.42701099999999997</c:v>
                </c:pt>
                <c:pt idx="30970">
                  <c:v>-0.42888900000000002</c:v>
                </c:pt>
                <c:pt idx="30971">
                  <c:v>-0.43087199999999998</c:v>
                </c:pt>
                <c:pt idx="30972">
                  <c:v>-0.432865</c:v>
                </c:pt>
                <c:pt idx="30973">
                  <c:v>-0.43459300000000001</c:v>
                </c:pt>
                <c:pt idx="30974">
                  <c:v>-0.43664199999999997</c:v>
                </c:pt>
                <c:pt idx="30975">
                  <c:v>-0.438415</c:v>
                </c:pt>
                <c:pt idx="30976">
                  <c:v>-0.44019799999999998</c:v>
                </c:pt>
                <c:pt idx="30977">
                  <c:v>-0.44177499999999997</c:v>
                </c:pt>
                <c:pt idx="30978">
                  <c:v>-0.44374799999999998</c:v>
                </c:pt>
                <c:pt idx="30979">
                  <c:v>-0.44536999999999999</c:v>
                </c:pt>
                <c:pt idx="30980">
                  <c:v>-0.44702900000000001</c:v>
                </c:pt>
                <c:pt idx="30981">
                  <c:v>-0.44868000000000002</c:v>
                </c:pt>
                <c:pt idx="30982">
                  <c:v>-0.45011499999999999</c:v>
                </c:pt>
                <c:pt idx="30983">
                  <c:v>-0.45168700000000001</c:v>
                </c:pt>
                <c:pt idx="30984">
                  <c:v>-0.45315800000000001</c:v>
                </c:pt>
                <c:pt idx="30985">
                  <c:v>-0.45466299999999998</c:v>
                </c:pt>
                <c:pt idx="30986">
                  <c:v>-0.45603399999999999</c:v>
                </c:pt>
                <c:pt idx="30987">
                  <c:v>-0.45731500000000003</c:v>
                </c:pt>
                <c:pt idx="30988">
                  <c:v>-0.45865400000000001</c:v>
                </c:pt>
                <c:pt idx="30989">
                  <c:v>-0.460088</c:v>
                </c:pt>
                <c:pt idx="30990">
                  <c:v>-0.46132099999999998</c:v>
                </c:pt>
                <c:pt idx="30991">
                  <c:v>-0.46260699999999999</c:v>
                </c:pt>
                <c:pt idx="30992">
                  <c:v>-0.46388800000000002</c:v>
                </c:pt>
                <c:pt idx="30993">
                  <c:v>-0.46508899999999997</c:v>
                </c:pt>
                <c:pt idx="30994">
                  <c:v>-0.46623999999999999</c:v>
                </c:pt>
                <c:pt idx="30995">
                  <c:v>-0.467445</c:v>
                </c:pt>
                <c:pt idx="30996">
                  <c:v>-0.46871299999999999</c:v>
                </c:pt>
                <c:pt idx="30997">
                  <c:v>-0.46972900000000001</c:v>
                </c:pt>
                <c:pt idx="30998">
                  <c:v>-0.47077200000000002</c:v>
                </c:pt>
                <c:pt idx="30999">
                  <c:v>-0.47178100000000001</c:v>
                </c:pt>
                <c:pt idx="31000">
                  <c:v>-0.47269800000000001</c:v>
                </c:pt>
                <c:pt idx="31001">
                  <c:v>-0.47374500000000003</c:v>
                </c:pt>
                <c:pt idx="31002">
                  <c:v>-0.47462100000000002</c:v>
                </c:pt>
                <c:pt idx="31003">
                  <c:v>-0.47547699999999998</c:v>
                </c:pt>
                <c:pt idx="31004">
                  <c:v>-0.47633900000000001</c:v>
                </c:pt>
                <c:pt idx="31005">
                  <c:v>-0.47722700000000001</c:v>
                </c:pt>
                <c:pt idx="31006">
                  <c:v>-0.47819499999999998</c:v>
                </c:pt>
                <c:pt idx="31007">
                  <c:v>-0.479014</c:v>
                </c:pt>
                <c:pt idx="31008">
                  <c:v>-0.47978399999999999</c:v>
                </c:pt>
                <c:pt idx="31009">
                  <c:v>-0.48051199999999999</c:v>
                </c:pt>
                <c:pt idx="31010">
                  <c:v>-0.48120000000000002</c:v>
                </c:pt>
                <c:pt idx="31011">
                  <c:v>-0.48201500000000003</c:v>
                </c:pt>
                <c:pt idx="31012">
                  <c:v>-0.482713</c:v>
                </c:pt>
                <c:pt idx="31013">
                  <c:v>-0.483402</c:v>
                </c:pt>
                <c:pt idx="31014">
                  <c:v>-0.48391800000000001</c:v>
                </c:pt>
                <c:pt idx="31015">
                  <c:v>-0.48470400000000002</c:v>
                </c:pt>
                <c:pt idx="31016">
                  <c:v>-0.48523899999999998</c:v>
                </c:pt>
                <c:pt idx="31017">
                  <c:v>-0.48585499999999998</c:v>
                </c:pt>
                <c:pt idx="31018">
                  <c:v>-0.48661900000000002</c:v>
                </c:pt>
                <c:pt idx="31019">
                  <c:v>-0.48699900000000002</c:v>
                </c:pt>
                <c:pt idx="31020">
                  <c:v>-0.48771100000000001</c:v>
                </c:pt>
                <c:pt idx="31021">
                  <c:v>-0.488153</c:v>
                </c:pt>
                <c:pt idx="31022">
                  <c:v>-0.48861199999999999</c:v>
                </c:pt>
                <c:pt idx="31023">
                  <c:v>-0.48905599999999999</c:v>
                </c:pt>
                <c:pt idx="31024">
                  <c:v>-0.48946299999999998</c:v>
                </c:pt>
                <c:pt idx="31025">
                  <c:v>-0.49</c:v>
                </c:pt>
                <c:pt idx="31026">
                  <c:v>-0.490255</c:v>
                </c:pt>
                <c:pt idx="31027">
                  <c:v>-0.49077500000000002</c:v>
                </c:pt>
                <c:pt idx="31028">
                  <c:v>-0.49112699999999998</c:v>
                </c:pt>
                <c:pt idx="31029">
                  <c:v>-0.49155300000000002</c:v>
                </c:pt>
                <c:pt idx="31030">
                  <c:v>-0.49184499999999998</c:v>
                </c:pt>
                <c:pt idx="31031">
                  <c:v>-0.49229600000000001</c:v>
                </c:pt>
                <c:pt idx="31032">
                  <c:v>-0.49254199999999998</c:v>
                </c:pt>
                <c:pt idx="31033">
                  <c:v>-0.49290499999999998</c:v>
                </c:pt>
                <c:pt idx="31034">
                  <c:v>-0.49311100000000002</c:v>
                </c:pt>
                <c:pt idx="31035">
                  <c:v>-0.49326300000000001</c:v>
                </c:pt>
                <c:pt idx="31036">
                  <c:v>-0.493558</c:v>
                </c:pt>
                <c:pt idx="31037">
                  <c:v>-0.493641</c:v>
                </c:pt>
                <c:pt idx="31038">
                  <c:v>-0.49389899999999998</c:v>
                </c:pt>
                <c:pt idx="31039">
                  <c:v>-0.49402200000000002</c:v>
                </c:pt>
                <c:pt idx="31040">
                  <c:v>-0.494089</c:v>
                </c:pt>
                <c:pt idx="31041">
                  <c:v>-0.49406699999999998</c:v>
                </c:pt>
                <c:pt idx="31042">
                  <c:v>-0.49424000000000001</c:v>
                </c:pt>
                <c:pt idx="31043">
                  <c:v>-0.494342</c:v>
                </c:pt>
                <c:pt idx="31044">
                  <c:v>-0.49430000000000002</c:v>
                </c:pt>
                <c:pt idx="31045">
                  <c:v>-0.494448</c:v>
                </c:pt>
                <c:pt idx="31046">
                  <c:v>-0.49438500000000002</c:v>
                </c:pt>
                <c:pt idx="31047">
                  <c:v>-0.49435200000000001</c:v>
                </c:pt>
                <c:pt idx="31048">
                  <c:v>-0.494255</c:v>
                </c:pt>
                <c:pt idx="31049">
                  <c:v>-0.49421999999999999</c:v>
                </c:pt>
                <c:pt idx="31050">
                  <c:v>-0.49404799999999999</c:v>
                </c:pt>
                <c:pt idx="31051">
                  <c:v>-0.49400300000000003</c:v>
                </c:pt>
                <c:pt idx="31052">
                  <c:v>-0.493697</c:v>
                </c:pt>
                <c:pt idx="31053">
                  <c:v>-0.49342599999999998</c:v>
                </c:pt>
                <c:pt idx="31054">
                  <c:v>-0.49326700000000001</c:v>
                </c:pt>
                <c:pt idx="31055">
                  <c:v>-0.49299199999999999</c:v>
                </c:pt>
                <c:pt idx="31056">
                  <c:v>-0.49285000000000001</c:v>
                </c:pt>
                <c:pt idx="31057">
                  <c:v>-0.492365</c:v>
                </c:pt>
                <c:pt idx="31058">
                  <c:v>-0.49220799999999998</c:v>
                </c:pt>
                <c:pt idx="31059">
                  <c:v>-0.49163299999999999</c:v>
                </c:pt>
                <c:pt idx="31060">
                  <c:v>-0.49138199999999999</c:v>
                </c:pt>
                <c:pt idx="31061">
                  <c:v>-0.49105100000000002</c:v>
                </c:pt>
                <c:pt idx="31062">
                  <c:v>-0.49034299999999997</c:v>
                </c:pt>
                <c:pt idx="31063">
                  <c:v>-0.49</c:v>
                </c:pt>
                <c:pt idx="31064">
                  <c:v>-0.48926399999999998</c:v>
                </c:pt>
                <c:pt idx="31065">
                  <c:v>-0.48882700000000001</c:v>
                </c:pt>
                <c:pt idx="31066">
                  <c:v>-0.48832900000000001</c:v>
                </c:pt>
                <c:pt idx="31067">
                  <c:v>-0.48761500000000002</c:v>
                </c:pt>
                <c:pt idx="31068">
                  <c:v>-0.48696899999999999</c:v>
                </c:pt>
                <c:pt idx="31069">
                  <c:v>-0.48602400000000001</c:v>
                </c:pt>
                <c:pt idx="31070">
                  <c:v>-0.485483</c:v>
                </c:pt>
                <c:pt idx="31071">
                  <c:v>-0.48474899999999999</c:v>
                </c:pt>
                <c:pt idx="31072">
                  <c:v>-0.48395500000000002</c:v>
                </c:pt>
                <c:pt idx="31073">
                  <c:v>-0.48291299999999998</c:v>
                </c:pt>
                <c:pt idx="31074">
                  <c:v>-0.48205999999999999</c:v>
                </c:pt>
                <c:pt idx="31075">
                  <c:v>-0.48111599999999999</c:v>
                </c:pt>
                <c:pt idx="31076">
                  <c:v>-0.48024</c:v>
                </c:pt>
                <c:pt idx="31077">
                  <c:v>-0.47928100000000001</c:v>
                </c:pt>
                <c:pt idx="31078">
                  <c:v>-0.47813600000000001</c:v>
                </c:pt>
                <c:pt idx="31079">
                  <c:v>-0.47704099999999999</c:v>
                </c:pt>
                <c:pt idx="31080">
                  <c:v>-0.475852</c:v>
                </c:pt>
                <c:pt idx="31081">
                  <c:v>-0.47478999999999999</c:v>
                </c:pt>
                <c:pt idx="31082">
                  <c:v>-0.47370400000000001</c:v>
                </c:pt>
                <c:pt idx="31083">
                  <c:v>-0.4723</c:v>
                </c:pt>
                <c:pt idx="31084">
                  <c:v>-0.47104299999999999</c:v>
                </c:pt>
                <c:pt idx="31085">
                  <c:v>-0.46958299999999997</c:v>
                </c:pt>
                <c:pt idx="31086">
                  <c:v>-0.46842</c:v>
                </c:pt>
                <c:pt idx="31087">
                  <c:v>-0.46696700000000002</c:v>
                </c:pt>
                <c:pt idx="31088">
                  <c:v>-0.46573100000000001</c:v>
                </c:pt>
                <c:pt idx="31089">
                  <c:v>-0.46393099999999998</c:v>
                </c:pt>
                <c:pt idx="31090">
                  <c:v>-0.46240100000000001</c:v>
                </c:pt>
                <c:pt idx="31091">
                  <c:v>-0.46094299999999999</c:v>
                </c:pt>
                <c:pt idx="31092">
                  <c:v>-0.459179</c:v>
                </c:pt>
                <c:pt idx="31093">
                  <c:v>-0.45774300000000001</c:v>
                </c:pt>
                <c:pt idx="31094">
                  <c:v>-0.45578800000000003</c:v>
                </c:pt>
                <c:pt idx="31095">
                  <c:v>-0.45410899999999998</c:v>
                </c:pt>
                <c:pt idx="31096">
                  <c:v>-0.45214399999999999</c:v>
                </c:pt>
                <c:pt idx="31097">
                  <c:v>-0.45047300000000001</c:v>
                </c:pt>
                <c:pt idx="31098">
                  <c:v>-0.44867899999999999</c:v>
                </c:pt>
                <c:pt idx="31099">
                  <c:v>-0.44669700000000001</c:v>
                </c:pt>
                <c:pt idx="31100">
                  <c:v>-0.444637</c:v>
                </c:pt>
                <c:pt idx="31101">
                  <c:v>-0.44261400000000001</c:v>
                </c:pt>
                <c:pt idx="31102">
                  <c:v>-0.44061099999999997</c:v>
                </c:pt>
                <c:pt idx="31103">
                  <c:v>-0.43842300000000001</c:v>
                </c:pt>
                <c:pt idx="31104">
                  <c:v>-0.43637900000000002</c:v>
                </c:pt>
                <c:pt idx="31105">
                  <c:v>-0.43395699999999998</c:v>
                </c:pt>
                <c:pt idx="31106">
                  <c:v>-0.43175599999999997</c:v>
                </c:pt>
                <c:pt idx="31107">
                  <c:v>-0.42942900000000001</c:v>
                </c:pt>
                <c:pt idx="31108">
                  <c:v>-0.42724600000000001</c:v>
                </c:pt>
                <c:pt idx="31109">
                  <c:v>-0.424877</c:v>
                </c:pt>
                <c:pt idx="31110">
                  <c:v>-0.42247000000000001</c:v>
                </c:pt>
                <c:pt idx="31111">
                  <c:v>-0.42014200000000002</c:v>
                </c:pt>
                <c:pt idx="31112">
                  <c:v>-0.41751700000000003</c:v>
                </c:pt>
                <c:pt idx="31113">
                  <c:v>-0.415184</c:v>
                </c:pt>
                <c:pt idx="31114">
                  <c:v>-0.412495</c:v>
                </c:pt>
                <c:pt idx="31115">
                  <c:v>-0.41011399999999998</c:v>
                </c:pt>
                <c:pt idx="31116">
                  <c:v>-0.40731000000000001</c:v>
                </c:pt>
                <c:pt idx="31117">
                  <c:v>-0.40454299999999999</c:v>
                </c:pt>
                <c:pt idx="31118">
                  <c:v>-0.401835</c:v>
                </c:pt>
                <c:pt idx="31119">
                  <c:v>-0.398926</c:v>
                </c:pt>
                <c:pt idx="31120">
                  <c:v>-0.39639400000000002</c:v>
                </c:pt>
                <c:pt idx="31121">
                  <c:v>-0.39315600000000001</c:v>
                </c:pt>
                <c:pt idx="31122">
                  <c:v>-0.39035999999999998</c:v>
                </c:pt>
                <c:pt idx="31123">
                  <c:v>-0.38720199999999999</c:v>
                </c:pt>
                <c:pt idx="31124">
                  <c:v>-0.384465</c:v>
                </c:pt>
                <c:pt idx="31125">
                  <c:v>-0.38150299999999998</c:v>
                </c:pt>
                <c:pt idx="31126">
                  <c:v>-0.37842900000000002</c:v>
                </c:pt>
                <c:pt idx="31127">
                  <c:v>-0.37540000000000001</c:v>
                </c:pt>
                <c:pt idx="31128">
                  <c:v>-0.37223299999999998</c:v>
                </c:pt>
                <c:pt idx="31129">
                  <c:v>-0.36908999999999997</c:v>
                </c:pt>
                <c:pt idx="31130">
                  <c:v>-0.36590800000000001</c:v>
                </c:pt>
                <c:pt idx="31131">
                  <c:v>-0.362846</c:v>
                </c:pt>
                <c:pt idx="31132">
                  <c:v>-0.35935899999999998</c:v>
                </c:pt>
                <c:pt idx="31133">
                  <c:v>-0.35613800000000001</c:v>
                </c:pt>
                <c:pt idx="31134">
                  <c:v>-0.352765</c:v>
                </c:pt>
                <c:pt idx="31135">
                  <c:v>-0.349472</c:v>
                </c:pt>
                <c:pt idx="31136">
                  <c:v>-0.34614600000000001</c:v>
                </c:pt>
                <c:pt idx="31137">
                  <c:v>-0.342667</c:v>
                </c:pt>
                <c:pt idx="31138">
                  <c:v>-0.33907700000000002</c:v>
                </c:pt>
                <c:pt idx="31139">
                  <c:v>-0.33566699999999999</c:v>
                </c:pt>
                <c:pt idx="31140">
                  <c:v>-0.332096</c:v>
                </c:pt>
                <c:pt idx="31141">
                  <c:v>-0.328517</c:v>
                </c:pt>
                <c:pt idx="31142">
                  <c:v>-0.324907</c:v>
                </c:pt>
                <c:pt idx="31143">
                  <c:v>-0.321077</c:v>
                </c:pt>
                <c:pt idx="31144">
                  <c:v>-0.31750899999999999</c:v>
                </c:pt>
                <c:pt idx="31145">
                  <c:v>-0.31374200000000002</c:v>
                </c:pt>
                <c:pt idx="31146">
                  <c:v>-0.31009599999999998</c:v>
                </c:pt>
                <c:pt idx="31147">
                  <c:v>-0.30657000000000001</c:v>
                </c:pt>
                <c:pt idx="31148">
                  <c:v>-0.302645</c:v>
                </c:pt>
                <c:pt idx="31149">
                  <c:v>-0.29892200000000002</c:v>
                </c:pt>
                <c:pt idx="31150">
                  <c:v>-0.29511599999999999</c:v>
                </c:pt>
                <c:pt idx="31151">
                  <c:v>-0.29120400000000002</c:v>
                </c:pt>
                <c:pt idx="31152">
                  <c:v>-0.28755199999999997</c:v>
                </c:pt>
                <c:pt idx="31153">
                  <c:v>-0.28363899999999997</c:v>
                </c:pt>
                <c:pt idx="31154">
                  <c:v>-0.27968599999999999</c:v>
                </c:pt>
                <c:pt idx="31155">
                  <c:v>-0.27558899999999997</c:v>
                </c:pt>
                <c:pt idx="31156">
                  <c:v>-0.27181699999999998</c:v>
                </c:pt>
                <c:pt idx="31157">
                  <c:v>-0.26779199999999997</c:v>
                </c:pt>
                <c:pt idx="31158">
                  <c:v>-0.26392399999999999</c:v>
                </c:pt>
                <c:pt idx="31159">
                  <c:v>-0.25996399999999997</c:v>
                </c:pt>
                <c:pt idx="31160">
                  <c:v>-0.25573099999999999</c:v>
                </c:pt>
                <c:pt idx="31161">
                  <c:v>-0.25177899999999998</c:v>
                </c:pt>
                <c:pt idx="31162">
                  <c:v>-0.24763499999999999</c:v>
                </c:pt>
                <c:pt idx="31163">
                  <c:v>-0.24379700000000001</c:v>
                </c:pt>
                <c:pt idx="31164">
                  <c:v>-0.239341</c:v>
                </c:pt>
                <c:pt idx="31165">
                  <c:v>-0.23538300000000001</c:v>
                </c:pt>
                <c:pt idx="31166">
                  <c:v>-0.231186</c:v>
                </c:pt>
                <c:pt idx="31167">
                  <c:v>-0.22691900000000001</c:v>
                </c:pt>
                <c:pt idx="31168">
                  <c:v>-0.222751</c:v>
                </c:pt>
                <c:pt idx="31169">
                  <c:v>-0.21856200000000001</c:v>
                </c:pt>
                <c:pt idx="31170">
                  <c:v>-0.214447</c:v>
                </c:pt>
                <c:pt idx="31171">
                  <c:v>-0.209952</c:v>
                </c:pt>
                <c:pt idx="31172">
                  <c:v>-0.205931</c:v>
                </c:pt>
                <c:pt idx="31173">
                  <c:v>-0.20136399999999999</c:v>
                </c:pt>
                <c:pt idx="31174">
                  <c:v>-0.19737199999999999</c:v>
                </c:pt>
                <c:pt idx="31175">
                  <c:v>-0.19303300000000001</c:v>
                </c:pt>
                <c:pt idx="31176">
                  <c:v>-0.18872700000000001</c:v>
                </c:pt>
                <c:pt idx="31177">
                  <c:v>-0.18440699999999999</c:v>
                </c:pt>
                <c:pt idx="31178">
                  <c:v>-0.18001400000000001</c:v>
                </c:pt>
                <c:pt idx="31179">
                  <c:v>-0.17597599999999999</c:v>
                </c:pt>
                <c:pt idx="31180">
                  <c:v>-0.171454</c:v>
                </c:pt>
                <c:pt idx="31181">
                  <c:v>-0.16712399999999999</c:v>
                </c:pt>
                <c:pt idx="31182">
                  <c:v>-0.162719</c:v>
                </c:pt>
                <c:pt idx="31183">
                  <c:v>-0.15843199999999999</c:v>
                </c:pt>
                <c:pt idx="31184">
                  <c:v>-0.15401799999999999</c:v>
                </c:pt>
                <c:pt idx="31185">
                  <c:v>-0.149728</c:v>
                </c:pt>
                <c:pt idx="31186">
                  <c:v>-0.14544000000000001</c:v>
                </c:pt>
                <c:pt idx="31187">
                  <c:v>-0.14100499999999999</c:v>
                </c:pt>
                <c:pt idx="31188">
                  <c:v>-0.136657</c:v>
                </c:pt>
                <c:pt idx="31189">
                  <c:v>-0.132189</c:v>
                </c:pt>
                <c:pt idx="31190">
                  <c:v>-0.127941</c:v>
                </c:pt>
                <c:pt idx="31191">
                  <c:v>-0.12334299999999999</c:v>
                </c:pt>
                <c:pt idx="31192">
                  <c:v>-0.118936</c:v>
                </c:pt>
                <c:pt idx="31193">
                  <c:v>-0.114536</c:v>
                </c:pt>
                <c:pt idx="31194">
                  <c:v>-0.110017</c:v>
                </c:pt>
                <c:pt idx="31195">
                  <c:v>-0.105736</c:v>
                </c:pt>
                <c:pt idx="31196">
                  <c:v>-0.10112400000000001</c:v>
                </c:pt>
                <c:pt idx="31197">
                  <c:v>-9.6817E-2</c:v>
                </c:pt>
                <c:pt idx="31198">
                  <c:v>-9.2325000000000004E-2</c:v>
                </c:pt>
                <c:pt idx="31199">
                  <c:v>-8.8003100000000001E-2</c:v>
                </c:pt>
                <c:pt idx="31200">
                  <c:v>-8.3481200000000005E-2</c:v>
                </c:pt>
                <c:pt idx="31201">
                  <c:v>-7.93016E-2</c:v>
                </c:pt>
                <c:pt idx="31202">
                  <c:v>-7.4712500000000001E-2</c:v>
                </c:pt>
                <c:pt idx="31203">
                  <c:v>-7.0306599999999997E-2</c:v>
                </c:pt>
                <c:pt idx="31204">
                  <c:v>-6.5939800000000007E-2</c:v>
                </c:pt>
                <c:pt idx="31205">
                  <c:v>-6.1379700000000002E-2</c:v>
                </c:pt>
                <c:pt idx="31206">
                  <c:v>-5.7313099999999999E-2</c:v>
                </c:pt>
                <c:pt idx="31207">
                  <c:v>-5.2567500000000003E-2</c:v>
                </c:pt>
                <c:pt idx="31208">
                  <c:v>-4.8388199999999999E-2</c:v>
                </c:pt>
                <c:pt idx="31209">
                  <c:v>-4.3827699999999997E-2</c:v>
                </c:pt>
                <c:pt idx="31210">
                  <c:v>-3.9570500000000002E-2</c:v>
                </c:pt>
                <c:pt idx="31211">
                  <c:v>-3.5151500000000002E-2</c:v>
                </c:pt>
                <c:pt idx="31212">
                  <c:v>-3.09193E-2</c:v>
                </c:pt>
                <c:pt idx="31213">
                  <c:v>-2.6461200000000001E-2</c:v>
                </c:pt>
                <c:pt idx="31214">
                  <c:v>-2.2071E-2</c:v>
                </c:pt>
                <c:pt idx="31215">
                  <c:v>-1.7711399999999999E-2</c:v>
                </c:pt>
                <c:pt idx="31216">
                  <c:v>-1.33557E-2</c:v>
                </c:pt>
                <c:pt idx="31217">
                  <c:v>-9.2599299999999996E-3</c:v>
                </c:pt>
                <c:pt idx="31218">
                  <c:v>-4.4806999999999998E-3</c:v>
                </c:pt>
                <c:pt idx="31219">
                  <c:v>-2.13682E-4</c:v>
                </c:pt>
                <c:pt idx="31220">
                  <c:v>4.1387500000000001E-3</c:v>
                </c:pt>
                <c:pt idx="31221">
                  <c:v>8.5400300000000005E-3</c:v>
                </c:pt>
                <c:pt idx="31222">
                  <c:v>1.27484E-2</c:v>
                </c:pt>
                <c:pt idx="31223">
                  <c:v>1.7409899999999999E-2</c:v>
                </c:pt>
                <c:pt idx="31224">
                  <c:v>2.1433000000000001E-2</c:v>
                </c:pt>
                <c:pt idx="31225">
                  <c:v>2.5957999999999998E-2</c:v>
                </c:pt>
                <c:pt idx="31226">
                  <c:v>3.00103E-2</c:v>
                </c:pt>
                <c:pt idx="31227">
                  <c:v>3.4445999999999997E-2</c:v>
                </c:pt>
                <c:pt idx="31228">
                  <c:v>3.8566700000000002E-2</c:v>
                </c:pt>
                <c:pt idx="31229">
                  <c:v>4.2833599999999999E-2</c:v>
                </c:pt>
                <c:pt idx="31230">
                  <c:v>4.7118300000000002E-2</c:v>
                </c:pt>
                <c:pt idx="31231">
                  <c:v>5.1386000000000001E-2</c:v>
                </c:pt>
                <c:pt idx="31232">
                  <c:v>5.57314E-2</c:v>
                </c:pt>
                <c:pt idx="31233">
                  <c:v>5.9711800000000002E-2</c:v>
                </c:pt>
                <c:pt idx="31234">
                  <c:v>6.4061400000000004E-2</c:v>
                </c:pt>
                <c:pt idx="31235">
                  <c:v>6.8273E-2</c:v>
                </c:pt>
                <c:pt idx="31236">
                  <c:v>7.2561899999999999E-2</c:v>
                </c:pt>
                <c:pt idx="31237">
                  <c:v>7.6704599999999998E-2</c:v>
                </c:pt>
                <c:pt idx="31238">
                  <c:v>8.0913499999999999E-2</c:v>
                </c:pt>
                <c:pt idx="31239">
                  <c:v>8.4986999999999993E-2</c:v>
                </c:pt>
                <c:pt idx="31240">
                  <c:v>8.9262400000000006E-2</c:v>
                </c:pt>
                <c:pt idx="31241">
                  <c:v>9.3462299999999998E-2</c:v>
                </c:pt>
                <c:pt idx="31242">
                  <c:v>9.7662200000000005E-2</c:v>
                </c:pt>
                <c:pt idx="31243">
                  <c:v>0.101837</c:v>
                </c:pt>
                <c:pt idx="31244">
                  <c:v>0.10573100000000001</c:v>
                </c:pt>
                <c:pt idx="31245">
                  <c:v>0.110134</c:v>
                </c:pt>
                <c:pt idx="31246">
                  <c:v>0.11414000000000001</c:v>
                </c:pt>
                <c:pt idx="31247">
                  <c:v>0.118449</c:v>
                </c:pt>
                <c:pt idx="31248">
                  <c:v>0.122464</c:v>
                </c:pt>
                <c:pt idx="31249">
                  <c:v>0.12642300000000001</c:v>
                </c:pt>
                <c:pt idx="31250">
                  <c:v>0.13072900000000001</c:v>
                </c:pt>
                <c:pt idx="31251">
                  <c:v>0.134629</c:v>
                </c:pt>
                <c:pt idx="31252">
                  <c:v>0.13883200000000001</c:v>
                </c:pt>
                <c:pt idx="31253">
                  <c:v>0.14280100000000001</c:v>
                </c:pt>
                <c:pt idx="31254">
                  <c:v>0.146925</c:v>
                </c:pt>
                <c:pt idx="31255">
                  <c:v>0.15087</c:v>
                </c:pt>
                <c:pt idx="31256">
                  <c:v>0.15479999999999999</c:v>
                </c:pt>
                <c:pt idx="31257">
                  <c:v>0.15881200000000001</c:v>
                </c:pt>
                <c:pt idx="31258">
                  <c:v>0.16290499999999999</c:v>
                </c:pt>
                <c:pt idx="31259">
                  <c:v>0.16694200000000001</c:v>
                </c:pt>
                <c:pt idx="31260">
                  <c:v>0.170739</c:v>
                </c:pt>
                <c:pt idx="31261">
                  <c:v>0.17480399999999999</c:v>
                </c:pt>
                <c:pt idx="31262">
                  <c:v>0.17875099999999999</c:v>
                </c:pt>
                <c:pt idx="31263">
                  <c:v>0.18271100000000001</c:v>
                </c:pt>
                <c:pt idx="31264">
                  <c:v>0.18670800000000001</c:v>
                </c:pt>
                <c:pt idx="31265">
                  <c:v>0.19043399999999999</c:v>
                </c:pt>
                <c:pt idx="31266">
                  <c:v>0.19433800000000001</c:v>
                </c:pt>
                <c:pt idx="31267">
                  <c:v>0.198182</c:v>
                </c:pt>
                <c:pt idx="31268">
                  <c:v>0.202124</c:v>
                </c:pt>
                <c:pt idx="31269">
                  <c:v>0.205954</c:v>
                </c:pt>
                <c:pt idx="31270">
                  <c:v>0.209842</c:v>
                </c:pt>
                <c:pt idx="31271">
                  <c:v>0.21348700000000001</c:v>
                </c:pt>
                <c:pt idx="31272">
                  <c:v>0.217557</c:v>
                </c:pt>
                <c:pt idx="31273">
                  <c:v>0.22126000000000001</c:v>
                </c:pt>
                <c:pt idx="31274">
                  <c:v>0.22507099999999999</c:v>
                </c:pt>
                <c:pt idx="31275">
                  <c:v>0.22895799999999999</c:v>
                </c:pt>
                <c:pt idx="31276">
                  <c:v>0.23246900000000001</c:v>
                </c:pt>
                <c:pt idx="31277">
                  <c:v>0.23657300000000001</c:v>
                </c:pt>
                <c:pt idx="31278">
                  <c:v>0.240097</c:v>
                </c:pt>
                <c:pt idx="31279">
                  <c:v>0.243946</c:v>
                </c:pt>
                <c:pt idx="31280">
                  <c:v>0.247615</c:v>
                </c:pt>
                <c:pt idx="31281">
                  <c:v>0.25134600000000001</c:v>
                </c:pt>
                <c:pt idx="31282">
                  <c:v>0.25496400000000002</c:v>
                </c:pt>
                <c:pt idx="31283">
                  <c:v>0.25852399999999998</c:v>
                </c:pt>
                <c:pt idx="31284">
                  <c:v>0.26230300000000001</c:v>
                </c:pt>
                <c:pt idx="31285">
                  <c:v>0.26570899999999997</c:v>
                </c:pt>
                <c:pt idx="31286">
                  <c:v>0.26949400000000001</c:v>
                </c:pt>
                <c:pt idx="31287">
                  <c:v>0.27282600000000001</c:v>
                </c:pt>
                <c:pt idx="31288">
                  <c:v>0.27644400000000002</c:v>
                </c:pt>
                <c:pt idx="31289">
                  <c:v>0.27993299999999999</c:v>
                </c:pt>
                <c:pt idx="31290">
                  <c:v>0.28335199999999999</c:v>
                </c:pt>
                <c:pt idx="31291">
                  <c:v>0.28705399999999998</c:v>
                </c:pt>
                <c:pt idx="31292">
                  <c:v>0.29026299999999999</c:v>
                </c:pt>
                <c:pt idx="31293">
                  <c:v>0.29373500000000002</c:v>
                </c:pt>
                <c:pt idx="31294">
                  <c:v>0.297074</c:v>
                </c:pt>
                <c:pt idx="31295">
                  <c:v>0.30051899999999998</c:v>
                </c:pt>
                <c:pt idx="31296">
                  <c:v>0.30380699999999999</c:v>
                </c:pt>
                <c:pt idx="31297">
                  <c:v>0.30709399999999998</c:v>
                </c:pt>
                <c:pt idx="31298">
                  <c:v>0.31030600000000003</c:v>
                </c:pt>
                <c:pt idx="31299">
                  <c:v>0.31372</c:v>
                </c:pt>
                <c:pt idx="31300">
                  <c:v>0.31695000000000001</c:v>
                </c:pt>
                <c:pt idx="31301">
                  <c:v>0.32012699999999999</c:v>
                </c:pt>
                <c:pt idx="31302">
                  <c:v>0.32341700000000001</c:v>
                </c:pt>
                <c:pt idx="31303">
                  <c:v>0.32641399999999998</c:v>
                </c:pt>
                <c:pt idx="31304">
                  <c:v>0.32968500000000001</c:v>
                </c:pt>
                <c:pt idx="31305">
                  <c:v>0.33270300000000003</c:v>
                </c:pt>
                <c:pt idx="31306">
                  <c:v>0.33591900000000002</c:v>
                </c:pt>
                <c:pt idx="31307">
                  <c:v>0.33895599999999998</c:v>
                </c:pt>
                <c:pt idx="31308">
                  <c:v>0.341754</c:v>
                </c:pt>
                <c:pt idx="31309">
                  <c:v>0.34507100000000002</c:v>
                </c:pt>
                <c:pt idx="31310">
                  <c:v>0.34787099999999999</c:v>
                </c:pt>
                <c:pt idx="31311">
                  <c:v>0.35091499999999998</c:v>
                </c:pt>
                <c:pt idx="31312">
                  <c:v>0.35354600000000003</c:v>
                </c:pt>
                <c:pt idx="31313">
                  <c:v>0.356628</c:v>
                </c:pt>
                <c:pt idx="31314">
                  <c:v>0.359236</c:v>
                </c:pt>
                <c:pt idx="31315">
                  <c:v>0.36193199999999998</c:v>
                </c:pt>
                <c:pt idx="31316">
                  <c:v>0.36480099999999999</c:v>
                </c:pt>
                <c:pt idx="31317">
                  <c:v>0.36730499999999999</c:v>
                </c:pt>
                <c:pt idx="31318">
                  <c:v>0.37002600000000002</c:v>
                </c:pt>
                <c:pt idx="31319">
                  <c:v>0.37240000000000001</c:v>
                </c:pt>
                <c:pt idx="31320">
                  <c:v>0.375112</c:v>
                </c:pt>
                <c:pt idx="31321">
                  <c:v>0.377745</c:v>
                </c:pt>
                <c:pt idx="31322">
                  <c:v>0.38006299999999998</c:v>
                </c:pt>
                <c:pt idx="31323">
                  <c:v>0.38273200000000002</c:v>
                </c:pt>
                <c:pt idx="31324">
                  <c:v>0.38515100000000002</c:v>
                </c:pt>
                <c:pt idx="31325">
                  <c:v>0.38755200000000001</c:v>
                </c:pt>
                <c:pt idx="31326">
                  <c:v>0.38993299999999997</c:v>
                </c:pt>
                <c:pt idx="31327">
                  <c:v>0.39224399999999998</c:v>
                </c:pt>
                <c:pt idx="31328">
                  <c:v>0.39458599999999999</c:v>
                </c:pt>
                <c:pt idx="31329">
                  <c:v>0.39662399999999998</c:v>
                </c:pt>
                <c:pt idx="31330">
                  <c:v>0.398866</c:v>
                </c:pt>
                <c:pt idx="31331">
                  <c:v>0.40114699999999998</c:v>
                </c:pt>
                <c:pt idx="31332">
                  <c:v>0.40312599999999998</c:v>
                </c:pt>
                <c:pt idx="31333">
                  <c:v>0.40521699999999999</c:v>
                </c:pt>
                <c:pt idx="31334">
                  <c:v>0.40723100000000001</c:v>
                </c:pt>
                <c:pt idx="31335">
                  <c:v>0.40901599999999999</c:v>
                </c:pt>
                <c:pt idx="31336">
                  <c:v>0.411271</c:v>
                </c:pt>
                <c:pt idx="31337">
                  <c:v>0.41306300000000001</c:v>
                </c:pt>
                <c:pt idx="31338">
                  <c:v>0.41503699999999999</c:v>
                </c:pt>
                <c:pt idx="31339">
                  <c:v>0.41684700000000002</c:v>
                </c:pt>
                <c:pt idx="31340">
                  <c:v>0.41857100000000003</c:v>
                </c:pt>
                <c:pt idx="31341">
                  <c:v>0.42046499999999998</c:v>
                </c:pt>
                <c:pt idx="31342">
                  <c:v>0.42204799999999998</c:v>
                </c:pt>
                <c:pt idx="31343">
                  <c:v>0.423794</c:v>
                </c:pt>
                <c:pt idx="31344">
                  <c:v>0.42539500000000002</c:v>
                </c:pt>
                <c:pt idx="31345">
                  <c:v>0.42707400000000001</c:v>
                </c:pt>
                <c:pt idx="31346">
                  <c:v>0.428483</c:v>
                </c:pt>
                <c:pt idx="31347">
                  <c:v>0.42993399999999998</c:v>
                </c:pt>
                <c:pt idx="31348">
                  <c:v>0.43153999999999998</c:v>
                </c:pt>
                <c:pt idx="31349">
                  <c:v>0.432863</c:v>
                </c:pt>
                <c:pt idx="31350">
                  <c:v>0.43453599999999998</c:v>
                </c:pt>
                <c:pt idx="31351">
                  <c:v>0.435554</c:v>
                </c:pt>
                <c:pt idx="31352">
                  <c:v>0.43701299999999998</c:v>
                </c:pt>
                <c:pt idx="31353">
                  <c:v>0.43833100000000003</c:v>
                </c:pt>
                <c:pt idx="31354">
                  <c:v>0.43936799999999998</c:v>
                </c:pt>
                <c:pt idx="31355">
                  <c:v>0.44072800000000001</c:v>
                </c:pt>
                <c:pt idx="31356">
                  <c:v>0.44177699999999998</c:v>
                </c:pt>
                <c:pt idx="31357">
                  <c:v>0.44297399999999998</c:v>
                </c:pt>
                <c:pt idx="31358">
                  <c:v>0.44400699999999999</c:v>
                </c:pt>
                <c:pt idx="31359">
                  <c:v>0.44502799999999998</c:v>
                </c:pt>
                <c:pt idx="31360">
                  <c:v>0.44617099999999998</c:v>
                </c:pt>
                <c:pt idx="31361">
                  <c:v>0.44723499999999999</c:v>
                </c:pt>
                <c:pt idx="31362">
                  <c:v>0.44786700000000002</c:v>
                </c:pt>
                <c:pt idx="31363">
                  <c:v>0.44897999999999999</c:v>
                </c:pt>
                <c:pt idx="31364">
                  <c:v>0.449766</c:v>
                </c:pt>
                <c:pt idx="31365">
                  <c:v>0.45075300000000001</c:v>
                </c:pt>
                <c:pt idx="31366">
                  <c:v>0.45148700000000003</c:v>
                </c:pt>
                <c:pt idx="31367">
                  <c:v>0.45200699999999999</c:v>
                </c:pt>
                <c:pt idx="31368">
                  <c:v>0.45292199999999999</c:v>
                </c:pt>
                <c:pt idx="31369">
                  <c:v>0.45338800000000001</c:v>
                </c:pt>
                <c:pt idx="31370">
                  <c:v>0.45407799999999998</c:v>
                </c:pt>
                <c:pt idx="31371">
                  <c:v>0.45462399999999997</c:v>
                </c:pt>
                <c:pt idx="31372">
                  <c:v>0.45533400000000002</c:v>
                </c:pt>
                <c:pt idx="31373">
                  <c:v>0.45578400000000002</c:v>
                </c:pt>
                <c:pt idx="31374">
                  <c:v>0.45624700000000001</c:v>
                </c:pt>
                <c:pt idx="31375">
                  <c:v>0.45672400000000002</c:v>
                </c:pt>
                <c:pt idx="31376">
                  <c:v>0.45722800000000002</c:v>
                </c:pt>
                <c:pt idx="31377">
                  <c:v>0.45783000000000001</c:v>
                </c:pt>
                <c:pt idx="31378">
                  <c:v>0.457733</c:v>
                </c:pt>
                <c:pt idx="31379">
                  <c:v>0.45830799999999999</c:v>
                </c:pt>
                <c:pt idx="31380">
                  <c:v>0.45864899999999997</c:v>
                </c:pt>
                <c:pt idx="31381">
                  <c:v>0.45884599999999998</c:v>
                </c:pt>
                <c:pt idx="31382">
                  <c:v>0.45905200000000002</c:v>
                </c:pt>
                <c:pt idx="31383">
                  <c:v>0.45909499999999998</c:v>
                </c:pt>
                <c:pt idx="31384">
                  <c:v>0.45938600000000002</c:v>
                </c:pt>
                <c:pt idx="31385">
                  <c:v>0.45934900000000001</c:v>
                </c:pt>
                <c:pt idx="31386">
                  <c:v>0.45948099999999997</c:v>
                </c:pt>
                <c:pt idx="31387">
                  <c:v>0.45954800000000001</c:v>
                </c:pt>
                <c:pt idx="31388">
                  <c:v>0.459561</c:v>
                </c:pt>
                <c:pt idx="31389">
                  <c:v>0.45927499999999999</c:v>
                </c:pt>
                <c:pt idx="31390">
                  <c:v>0.45939600000000003</c:v>
                </c:pt>
                <c:pt idx="31391">
                  <c:v>0.45920499999999997</c:v>
                </c:pt>
                <c:pt idx="31392">
                  <c:v>0.459061</c:v>
                </c:pt>
                <c:pt idx="31393">
                  <c:v>0.45908599999999999</c:v>
                </c:pt>
                <c:pt idx="31394">
                  <c:v>0.45851999999999998</c:v>
                </c:pt>
                <c:pt idx="31395">
                  <c:v>0.45869900000000002</c:v>
                </c:pt>
                <c:pt idx="31396">
                  <c:v>0.45815400000000001</c:v>
                </c:pt>
                <c:pt idx="31397">
                  <c:v>0.45798499999999998</c:v>
                </c:pt>
                <c:pt idx="31398">
                  <c:v>0.45752799999999999</c:v>
                </c:pt>
                <c:pt idx="31399">
                  <c:v>0.45724399999999998</c:v>
                </c:pt>
                <c:pt idx="31400">
                  <c:v>0.45678400000000002</c:v>
                </c:pt>
                <c:pt idx="31401">
                  <c:v>0.45619100000000001</c:v>
                </c:pt>
                <c:pt idx="31402">
                  <c:v>0.45579900000000001</c:v>
                </c:pt>
                <c:pt idx="31403">
                  <c:v>0.45528400000000002</c:v>
                </c:pt>
                <c:pt idx="31404">
                  <c:v>0.45478299999999999</c:v>
                </c:pt>
                <c:pt idx="31405">
                  <c:v>0.45408799999999999</c:v>
                </c:pt>
                <c:pt idx="31406">
                  <c:v>0.453455</c:v>
                </c:pt>
                <c:pt idx="31407">
                  <c:v>0.45291900000000002</c:v>
                </c:pt>
                <c:pt idx="31408">
                  <c:v>0.45218000000000003</c:v>
                </c:pt>
                <c:pt idx="31409">
                  <c:v>0.45162000000000002</c:v>
                </c:pt>
                <c:pt idx="31410">
                  <c:v>0.45071899999999998</c:v>
                </c:pt>
                <c:pt idx="31411">
                  <c:v>0.44981399999999999</c:v>
                </c:pt>
                <c:pt idx="31412">
                  <c:v>0.44914500000000002</c:v>
                </c:pt>
                <c:pt idx="31413">
                  <c:v>0.44803900000000002</c:v>
                </c:pt>
                <c:pt idx="31414">
                  <c:v>0.44737100000000002</c:v>
                </c:pt>
                <c:pt idx="31415">
                  <c:v>0.44634200000000002</c:v>
                </c:pt>
                <c:pt idx="31416">
                  <c:v>0.44517499999999999</c:v>
                </c:pt>
                <c:pt idx="31417">
                  <c:v>0.44429000000000002</c:v>
                </c:pt>
                <c:pt idx="31418">
                  <c:v>0.44321199999999999</c:v>
                </c:pt>
                <c:pt idx="31419">
                  <c:v>0.44223800000000002</c:v>
                </c:pt>
                <c:pt idx="31420">
                  <c:v>0.44103100000000001</c:v>
                </c:pt>
                <c:pt idx="31421">
                  <c:v>0.43982599999999999</c:v>
                </c:pt>
                <c:pt idx="31422">
                  <c:v>0.438697</c:v>
                </c:pt>
                <c:pt idx="31423">
                  <c:v>0.43749300000000002</c:v>
                </c:pt>
                <c:pt idx="31424">
                  <c:v>0.43634600000000001</c:v>
                </c:pt>
                <c:pt idx="31425">
                  <c:v>0.43518200000000001</c:v>
                </c:pt>
                <c:pt idx="31426">
                  <c:v>0.43373299999999998</c:v>
                </c:pt>
                <c:pt idx="31427">
                  <c:v>0.432392</c:v>
                </c:pt>
                <c:pt idx="31428">
                  <c:v>0.43118200000000001</c:v>
                </c:pt>
                <c:pt idx="31429">
                  <c:v>0.42975000000000002</c:v>
                </c:pt>
                <c:pt idx="31430">
                  <c:v>0.42838199999999999</c:v>
                </c:pt>
                <c:pt idx="31431">
                  <c:v>0.42671700000000001</c:v>
                </c:pt>
                <c:pt idx="31432">
                  <c:v>0.42546499999999998</c:v>
                </c:pt>
                <c:pt idx="31433">
                  <c:v>0.42365599999999998</c:v>
                </c:pt>
                <c:pt idx="31434">
                  <c:v>0.42226599999999997</c:v>
                </c:pt>
                <c:pt idx="31435">
                  <c:v>0.420514</c:v>
                </c:pt>
                <c:pt idx="31436">
                  <c:v>0.41907299999999997</c:v>
                </c:pt>
                <c:pt idx="31437">
                  <c:v>0.41715099999999999</c:v>
                </c:pt>
                <c:pt idx="31438">
                  <c:v>0.41532000000000002</c:v>
                </c:pt>
                <c:pt idx="31439">
                  <c:v>0.41383900000000001</c:v>
                </c:pt>
                <c:pt idx="31440">
                  <c:v>0.41205799999999998</c:v>
                </c:pt>
                <c:pt idx="31441">
                  <c:v>0.41006999999999999</c:v>
                </c:pt>
                <c:pt idx="31442">
                  <c:v>0.40839999999999999</c:v>
                </c:pt>
                <c:pt idx="31443">
                  <c:v>0.40639599999999998</c:v>
                </c:pt>
                <c:pt idx="31444">
                  <c:v>0.40462700000000001</c:v>
                </c:pt>
                <c:pt idx="31445">
                  <c:v>0.402619</c:v>
                </c:pt>
                <c:pt idx="31446">
                  <c:v>0.40085999999999999</c:v>
                </c:pt>
                <c:pt idx="31447">
                  <c:v>0.39876200000000001</c:v>
                </c:pt>
                <c:pt idx="31448">
                  <c:v>0.39657300000000001</c:v>
                </c:pt>
                <c:pt idx="31449">
                  <c:v>0.394625</c:v>
                </c:pt>
                <c:pt idx="31450">
                  <c:v>0.39240999999999998</c:v>
                </c:pt>
                <c:pt idx="31451">
                  <c:v>0.39029599999999998</c:v>
                </c:pt>
                <c:pt idx="31452">
                  <c:v>0.38805000000000001</c:v>
                </c:pt>
                <c:pt idx="31453">
                  <c:v>0.38550099999999998</c:v>
                </c:pt>
                <c:pt idx="31454">
                  <c:v>0.38339000000000001</c:v>
                </c:pt>
                <c:pt idx="31455">
                  <c:v>0.38107799999999997</c:v>
                </c:pt>
                <c:pt idx="31456">
                  <c:v>0.37870700000000002</c:v>
                </c:pt>
                <c:pt idx="31457">
                  <c:v>0.37632500000000002</c:v>
                </c:pt>
                <c:pt idx="31458">
                  <c:v>0.37381500000000001</c:v>
                </c:pt>
                <c:pt idx="31459">
                  <c:v>0.37153000000000003</c:v>
                </c:pt>
                <c:pt idx="31460">
                  <c:v>0.36904999999999999</c:v>
                </c:pt>
                <c:pt idx="31461">
                  <c:v>0.36636099999999999</c:v>
                </c:pt>
                <c:pt idx="31462">
                  <c:v>0.363894</c:v>
                </c:pt>
                <c:pt idx="31463">
                  <c:v>0.36117300000000002</c:v>
                </c:pt>
                <c:pt idx="31464">
                  <c:v>0.35865900000000001</c:v>
                </c:pt>
                <c:pt idx="31465">
                  <c:v>0.35585499999999998</c:v>
                </c:pt>
                <c:pt idx="31466">
                  <c:v>0.35313</c:v>
                </c:pt>
                <c:pt idx="31467">
                  <c:v>0.35053000000000001</c:v>
                </c:pt>
                <c:pt idx="31468">
                  <c:v>0.34754699999999999</c:v>
                </c:pt>
                <c:pt idx="31469">
                  <c:v>0.34486600000000001</c:v>
                </c:pt>
                <c:pt idx="31470">
                  <c:v>0.34177600000000002</c:v>
                </c:pt>
                <c:pt idx="31471">
                  <c:v>0.33905400000000002</c:v>
                </c:pt>
                <c:pt idx="31472">
                  <c:v>0.33590999999999999</c:v>
                </c:pt>
                <c:pt idx="31473">
                  <c:v>0.33304299999999998</c:v>
                </c:pt>
                <c:pt idx="31474">
                  <c:v>0.32997599999999999</c:v>
                </c:pt>
                <c:pt idx="31475">
                  <c:v>0.32669399999999998</c:v>
                </c:pt>
                <c:pt idx="31476">
                  <c:v>0.323689</c:v>
                </c:pt>
                <c:pt idx="31477">
                  <c:v>0.32069700000000001</c:v>
                </c:pt>
                <c:pt idx="31478">
                  <c:v>0.31731300000000001</c:v>
                </c:pt>
                <c:pt idx="31479">
                  <c:v>0.31414300000000001</c:v>
                </c:pt>
                <c:pt idx="31480">
                  <c:v>0.31093100000000001</c:v>
                </c:pt>
                <c:pt idx="31481">
                  <c:v>0.307394</c:v>
                </c:pt>
                <c:pt idx="31482">
                  <c:v>0.304145</c:v>
                </c:pt>
                <c:pt idx="31483">
                  <c:v>0.30069400000000002</c:v>
                </c:pt>
                <c:pt idx="31484">
                  <c:v>0.29730299999999998</c:v>
                </c:pt>
                <c:pt idx="31485">
                  <c:v>0.29381000000000002</c:v>
                </c:pt>
                <c:pt idx="31486">
                  <c:v>0.29011700000000001</c:v>
                </c:pt>
                <c:pt idx="31487">
                  <c:v>0.28661500000000001</c:v>
                </c:pt>
                <c:pt idx="31488">
                  <c:v>0.28294399999999997</c:v>
                </c:pt>
                <c:pt idx="31489">
                  <c:v>0.27929900000000002</c:v>
                </c:pt>
                <c:pt idx="31490">
                  <c:v>0.27543400000000001</c:v>
                </c:pt>
                <c:pt idx="31491">
                  <c:v>0.27172200000000002</c:v>
                </c:pt>
                <c:pt idx="31492">
                  <c:v>0.26786300000000002</c:v>
                </c:pt>
                <c:pt idx="31493">
                  <c:v>0.26393499999999998</c:v>
                </c:pt>
                <c:pt idx="31494">
                  <c:v>0.26028000000000001</c:v>
                </c:pt>
                <c:pt idx="31495">
                  <c:v>0.25621500000000003</c:v>
                </c:pt>
                <c:pt idx="31496">
                  <c:v>0.25254500000000002</c:v>
                </c:pt>
                <c:pt idx="31497">
                  <c:v>0.24853900000000001</c:v>
                </c:pt>
                <c:pt idx="31498">
                  <c:v>0.24460599999999999</c:v>
                </c:pt>
                <c:pt idx="31499">
                  <c:v>0.24058499999999999</c:v>
                </c:pt>
                <c:pt idx="31500">
                  <c:v>0.23651700000000001</c:v>
                </c:pt>
                <c:pt idx="31501">
                  <c:v>0.23252800000000001</c:v>
                </c:pt>
                <c:pt idx="31502">
                  <c:v>0.22840199999999999</c:v>
                </c:pt>
                <c:pt idx="31503">
                  <c:v>0.22404199999999999</c:v>
                </c:pt>
                <c:pt idx="31504">
                  <c:v>0.21969900000000001</c:v>
                </c:pt>
                <c:pt idx="31505">
                  <c:v>0.215506</c:v>
                </c:pt>
                <c:pt idx="31506">
                  <c:v>0.21118000000000001</c:v>
                </c:pt>
                <c:pt idx="31507">
                  <c:v>0.207062</c:v>
                </c:pt>
                <c:pt idx="31508">
                  <c:v>0.20244899999999999</c:v>
                </c:pt>
                <c:pt idx="31509">
                  <c:v>0.19803699999999999</c:v>
                </c:pt>
                <c:pt idx="31510">
                  <c:v>0.19378400000000001</c:v>
                </c:pt>
                <c:pt idx="31511">
                  <c:v>0.18918699999999999</c:v>
                </c:pt>
                <c:pt idx="31512">
                  <c:v>0.18468899999999999</c:v>
                </c:pt>
                <c:pt idx="31513">
                  <c:v>0.18007300000000001</c:v>
                </c:pt>
                <c:pt idx="31514">
                  <c:v>0.17557300000000001</c:v>
                </c:pt>
                <c:pt idx="31515">
                  <c:v>0.170817</c:v>
                </c:pt>
                <c:pt idx="31516">
                  <c:v>0.16619100000000001</c:v>
                </c:pt>
                <c:pt idx="31517">
                  <c:v>0.16164000000000001</c:v>
                </c:pt>
                <c:pt idx="31518">
                  <c:v>0.15710199999999999</c:v>
                </c:pt>
                <c:pt idx="31519">
                  <c:v>0.15237800000000001</c:v>
                </c:pt>
                <c:pt idx="31520">
                  <c:v>0.147508</c:v>
                </c:pt>
                <c:pt idx="31521">
                  <c:v>0.14291799999999999</c:v>
                </c:pt>
                <c:pt idx="31522">
                  <c:v>0.138295</c:v>
                </c:pt>
                <c:pt idx="31523">
                  <c:v>0.13347899999999999</c:v>
                </c:pt>
                <c:pt idx="31524">
                  <c:v>0.12890099999999999</c:v>
                </c:pt>
                <c:pt idx="31525">
                  <c:v>0.123864</c:v>
                </c:pt>
                <c:pt idx="31526">
                  <c:v>0.11908299999999999</c:v>
                </c:pt>
                <c:pt idx="31527">
                  <c:v>0.11422599999999999</c:v>
                </c:pt>
                <c:pt idx="31528">
                  <c:v>0.109414</c:v>
                </c:pt>
                <c:pt idx="31529">
                  <c:v>0.104771</c:v>
                </c:pt>
                <c:pt idx="31530">
                  <c:v>9.9601999999999996E-2</c:v>
                </c:pt>
                <c:pt idx="31531">
                  <c:v>9.4681899999999999E-2</c:v>
                </c:pt>
                <c:pt idx="31532">
                  <c:v>8.9666800000000005E-2</c:v>
                </c:pt>
                <c:pt idx="31533">
                  <c:v>8.4890900000000005E-2</c:v>
                </c:pt>
                <c:pt idx="31534">
                  <c:v>8.0009300000000005E-2</c:v>
                </c:pt>
                <c:pt idx="31535">
                  <c:v>7.4937500000000004E-2</c:v>
                </c:pt>
                <c:pt idx="31536">
                  <c:v>6.9892399999999993E-2</c:v>
                </c:pt>
                <c:pt idx="31537">
                  <c:v>6.4931100000000005E-2</c:v>
                </c:pt>
                <c:pt idx="31538">
                  <c:v>6.0117299999999999E-2</c:v>
                </c:pt>
                <c:pt idx="31539">
                  <c:v>5.50526E-2</c:v>
                </c:pt>
                <c:pt idx="31540">
                  <c:v>5.0147200000000003E-2</c:v>
                </c:pt>
                <c:pt idx="31541">
                  <c:v>4.5029899999999998E-2</c:v>
                </c:pt>
                <c:pt idx="31542">
                  <c:v>3.9941600000000001E-2</c:v>
                </c:pt>
                <c:pt idx="31543">
                  <c:v>3.4939999999999999E-2</c:v>
                </c:pt>
                <c:pt idx="31544">
                  <c:v>3.0121499999999999E-2</c:v>
                </c:pt>
                <c:pt idx="31545">
                  <c:v>2.50581E-2</c:v>
                </c:pt>
                <c:pt idx="31546">
                  <c:v>2.0110800000000002E-2</c:v>
                </c:pt>
                <c:pt idx="31547">
                  <c:v>1.50955E-2</c:v>
                </c:pt>
                <c:pt idx="31548">
                  <c:v>1.01742E-2</c:v>
                </c:pt>
                <c:pt idx="31549">
                  <c:v>5.28803E-3</c:v>
                </c:pt>
                <c:pt idx="31550">
                  <c:v>3.4739900000000003E-4</c:v>
                </c:pt>
                <c:pt idx="31551">
                  <c:v>-4.5016300000000004E-3</c:v>
                </c:pt>
                <c:pt idx="31552">
                  <c:v>-9.5993999999999993E-3</c:v>
                </c:pt>
                <c:pt idx="31553">
                  <c:v>-1.4603E-2</c:v>
                </c:pt>
                <c:pt idx="31554">
                  <c:v>-1.9468200000000001E-2</c:v>
                </c:pt>
                <c:pt idx="31555">
                  <c:v>-2.4358100000000001E-2</c:v>
                </c:pt>
                <c:pt idx="31556">
                  <c:v>-2.91837E-2</c:v>
                </c:pt>
                <c:pt idx="31557">
                  <c:v>-3.43025E-2</c:v>
                </c:pt>
                <c:pt idx="31558">
                  <c:v>-3.9076399999999997E-2</c:v>
                </c:pt>
                <c:pt idx="31559">
                  <c:v>-4.4000400000000002E-2</c:v>
                </c:pt>
                <c:pt idx="31560">
                  <c:v>-4.8789100000000002E-2</c:v>
                </c:pt>
                <c:pt idx="31561">
                  <c:v>-5.3609900000000002E-2</c:v>
                </c:pt>
                <c:pt idx="31562">
                  <c:v>-5.8236200000000002E-2</c:v>
                </c:pt>
                <c:pt idx="31563">
                  <c:v>-6.3196500000000003E-2</c:v>
                </c:pt>
                <c:pt idx="31564">
                  <c:v>-6.8013900000000002E-2</c:v>
                </c:pt>
                <c:pt idx="31565">
                  <c:v>-7.2509400000000002E-2</c:v>
                </c:pt>
                <c:pt idx="31566">
                  <c:v>-7.7330200000000002E-2</c:v>
                </c:pt>
                <c:pt idx="31567">
                  <c:v>-8.1935800000000003E-2</c:v>
                </c:pt>
                <c:pt idx="31568">
                  <c:v>-8.6627599999999999E-2</c:v>
                </c:pt>
                <c:pt idx="31569">
                  <c:v>-9.1350700000000007E-2</c:v>
                </c:pt>
                <c:pt idx="31570">
                  <c:v>-9.5891400000000002E-2</c:v>
                </c:pt>
                <c:pt idx="31571">
                  <c:v>-0.100483</c:v>
                </c:pt>
                <c:pt idx="31572">
                  <c:v>-0.104974</c:v>
                </c:pt>
                <c:pt idx="31573">
                  <c:v>-0.109587</c:v>
                </c:pt>
                <c:pt idx="31574">
                  <c:v>-0.113917</c:v>
                </c:pt>
                <c:pt idx="31575">
                  <c:v>-0.11863700000000001</c:v>
                </c:pt>
                <c:pt idx="31576">
                  <c:v>-0.122866</c:v>
                </c:pt>
                <c:pt idx="31577">
                  <c:v>-0.127305</c:v>
                </c:pt>
                <c:pt idx="31578">
                  <c:v>-0.13148799999999999</c:v>
                </c:pt>
                <c:pt idx="31579">
                  <c:v>-0.13583200000000001</c:v>
                </c:pt>
                <c:pt idx="31580">
                  <c:v>-0.14041000000000001</c:v>
                </c:pt>
                <c:pt idx="31581">
                  <c:v>-0.144538</c:v>
                </c:pt>
                <c:pt idx="31582">
                  <c:v>-0.14871200000000001</c:v>
                </c:pt>
                <c:pt idx="31583">
                  <c:v>-0.153004</c:v>
                </c:pt>
                <c:pt idx="31584">
                  <c:v>-0.157082</c:v>
                </c:pt>
                <c:pt idx="31585">
                  <c:v>-0.161325</c:v>
                </c:pt>
                <c:pt idx="31586">
                  <c:v>-0.16531999999999999</c:v>
                </c:pt>
                <c:pt idx="31587">
                  <c:v>-0.16946700000000001</c:v>
                </c:pt>
                <c:pt idx="31588">
                  <c:v>-0.173231</c:v>
                </c:pt>
                <c:pt idx="31589">
                  <c:v>-0.177264</c:v>
                </c:pt>
                <c:pt idx="31590">
                  <c:v>-0.18124299999999999</c:v>
                </c:pt>
                <c:pt idx="31591">
                  <c:v>-0.18515400000000001</c:v>
                </c:pt>
                <c:pt idx="31592">
                  <c:v>-0.18893299999999999</c:v>
                </c:pt>
                <c:pt idx="31593">
                  <c:v>-0.192525</c:v>
                </c:pt>
                <c:pt idx="31594">
                  <c:v>-0.19647300000000001</c:v>
                </c:pt>
                <c:pt idx="31595">
                  <c:v>-0.19991700000000001</c:v>
                </c:pt>
                <c:pt idx="31596">
                  <c:v>-0.20378399999999999</c:v>
                </c:pt>
                <c:pt idx="31597">
                  <c:v>-0.20732999999999999</c:v>
                </c:pt>
                <c:pt idx="31598">
                  <c:v>-0.21087800000000001</c:v>
                </c:pt>
                <c:pt idx="31599">
                  <c:v>-0.21451100000000001</c:v>
                </c:pt>
                <c:pt idx="31600">
                  <c:v>-0.21782399999999999</c:v>
                </c:pt>
                <c:pt idx="31601">
                  <c:v>-0.22150500000000001</c:v>
                </c:pt>
                <c:pt idx="31602">
                  <c:v>-0.22478000000000001</c:v>
                </c:pt>
                <c:pt idx="31603">
                  <c:v>-0.22817399999999999</c:v>
                </c:pt>
                <c:pt idx="31604">
                  <c:v>-0.231262</c:v>
                </c:pt>
                <c:pt idx="31605">
                  <c:v>-0.234518</c:v>
                </c:pt>
                <c:pt idx="31606">
                  <c:v>-0.23766599999999999</c:v>
                </c:pt>
                <c:pt idx="31607">
                  <c:v>-0.240893</c:v>
                </c:pt>
                <c:pt idx="31608">
                  <c:v>-0.24401100000000001</c:v>
                </c:pt>
                <c:pt idx="31609">
                  <c:v>-0.24704999999999999</c:v>
                </c:pt>
                <c:pt idx="31610">
                  <c:v>-0.250135</c:v>
                </c:pt>
                <c:pt idx="31611">
                  <c:v>-0.25302200000000002</c:v>
                </c:pt>
                <c:pt idx="31612">
                  <c:v>-0.25607200000000002</c:v>
                </c:pt>
                <c:pt idx="31613">
                  <c:v>-0.25895800000000002</c:v>
                </c:pt>
                <c:pt idx="31614">
                  <c:v>-0.26169399999999998</c:v>
                </c:pt>
                <c:pt idx="31615">
                  <c:v>-0.26443</c:v>
                </c:pt>
                <c:pt idx="31616">
                  <c:v>-0.26713599999999998</c:v>
                </c:pt>
                <c:pt idx="31617">
                  <c:v>-0.26969399999999999</c:v>
                </c:pt>
                <c:pt idx="31618">
                  <c:v>-0.27246799999999999</c:v>
                </c:pt>
                <c:pt idx="31619">
                  <c:v>-0.27508300000000002</c:v>
                </c:pt>
                <c:pt idx="31620">
                  <c:v>-0.27748400000000001</c:v>
                </c:pt>
                <c:pt idx="31621">
                  <c:v>-0.28004499999999999</c:v>
                </c:pt>
                <c:pt idx="31622">
                  <c:v>-0.28254800000000002</c:v>
                </c:pt>
                <c:pt idx="31623">
                  <c:v>-0.28516599999999998</c:v>
                </c:pt>
                <c:pt idx="31624">
                  <c:v>-0.28766599999999998</c:v>
                </c:pt>
                <c:pt idx="31625">
                  <c:v>-0.28990100000000002</c:v>
                </c:pt>
                <c:pt idx="31626">
                  <c:v>-0.2923</c:v>
                </c:pt>
                <c:pt idx="31627">
                  <c:v>-0.29447600000000002</c:v>
                </c:pt>
                <c:pt idx="31628">
                  <c:v>-0.29675699999999999</c:v>
                </c:pt>
                <c:pt idx="31629">
                  <c:v>-0.29878100000000002</c:v>
                </c:pt>
                <c:pt idx="31630">
                  <c:v>-0.30107299999999998</c:v>
                </c:pt>
                <c:pt idx="31631">
                  <c:v>-0.30287900000000001</c:v>
                </c:pt>
                <c:pt idx="31632">
                  <c:v>-0.30500300000000002</c:v>
                </c:pt>
                <c:pt idx="31633">
                  <c:v>-0.306975</c:v>
                </c:pt>
                <c:pt idx="31634">
                  <c:v>-0.30906</c:v>
                </c:pt>
                <c:pt idx="31635">
                  <c:v>-0.311</c:v>
                </c:pt>
                <c:pt idx="31636">
                  <c:v>-0.31265599999999999</c:v>
                </c:pt>
                <c:pt idx="31637">
                  <c:v>-0.31462899999999999</c:v>
                </c:pt>
                <c:pt idx="31638">
                  <c:v>-0.31646299999999999</c:v>
                </c:pt>
                <c:pt idx="31639">
                  <c:v>-0.318332</c:v>
                </c:pt>
                <c:pt idx="31640">
                  <c:v>-0.32009900000000002</c:v>
                </c:pt>
                <c:pt idx="31641">
                  <c:v>-0.321768</c:v>
                </c:pt>
                <c:pt idx="31642">
                  <c:v>-0.32335900000000001</c:v>
                </c:pt>
                <c:pt idx="31643">
                  <c:v>-0.32500000000000001</c:v>
                </c:pt>
                <c:pt idx="31644">
                  <c:v>-0.32659500000000002</c:v>
                </c:pt>
                <c:pt idx="31645">
                  <c:v>-0.32811000000000001</c:v>
                </c:pt>
                <c:pt idx="31646">
                  <c:v>-0.32967000000000002</c:v>
                </c:pt>
                <c:pt idx="31647">
                  <c:v>-0.33116099999999998</c:v>
                </c:pt>
                <c:pt idx="31648">
                  <c:v>-0.33256799999999997</c:v>
                </c:pt>
                <c:pt idx="31649">
                  <c:v>-0.33404299999999998</c:v>
                </c:pt>
                <c:pt idx="31650">
                  <c:v>-0.335364</c:v>
                </c:pt>
                <c:pt idx="31651">
                  <c:v>-0.33689799999999998</c:v>
                </c:pt>
                <c:pt idx="31652">
                  <c:v>-0.338003</c:v>
                </c:pt>
                <c:pt idx="31653">
                  <c:v>-0.33950200000000003</c:v>
                </c:pt>
                <c:pt idx="31654">
                  <c:v>-0.34061399999999997</c:v>
                </c:pt>
                <c:pt idx="31655">
                  <c:v>-0.34181099999999998</c:v>
                </c:pt>
                <c:pt idx="31656">
                  <c:v>-0.34304699999999999</c:v>
                </c:pt>
                <c:pt idx="31657">
                  <c:v>-0.34416600000000003</c:v>
                </c:pt>
                <c:pt idx="31658">
                  <c:v>-0.34542099999999998</c:v>
                </c:pt>
                <c:pt idx="31659">
                  <c:v>-0.346389</c:v>
                </c:pt>
                <c:pt idx="31660">
                  <c:v>-0.34756599999999999</c:v>
                </c:pt>
                <c:pt idx="31661">
                  <c:v>-0.348694</c:v>
                </c:pt>
                <c:pt idx="31662">
                  <c:v>-0.34988399999999997</c:v>
                </c:pt>
                <c:pt idx="31663">
                  <c:v>-0.350798</c:v>
                </c:pt>
                <c:pt idx="31664">
                  <c:v>-0.35159800000000002</c:v>
                </c:pt>
                <c:pt idx="31665">
                  <c:v>-0.35264699999999999</c:v>
                </c:pt>
                <c:pt idx="31666">
                  <c:v>-0.35340899999999997</c:v>
                </c:pt>
                <c:pt idx="31667">
                  <c:v>-0.35451700000000003</c:v>
                </c:pt>
                <c:pt idx="31668">
                  <c:v>-0.35523100000000002</c:v>
                </c:pt>
                <c:pt idx="31669">
                  <c:v>-0.35612100000000002</c:v>
                </c:pt>
                <c:pt idx="31670">
                  <c:v>-0.35675200000000001</c:v>
                </c:pt>
                <c:pt idx="31671">
                  <c:v>-0.35760399999999998</c:v>
                </c:pt>
                <c:pt idx="31672">
                  <c:v>-0.358547</c:v>
                </c:pt>
                <c:pt idx="31673">
                  <c:v>-0.35926599999999997</c:v>
                </c:pt>
                <c:pt idx="31674">
                  <c:v>-0.35993900000000001</c:v>
                </c:pt>
                <c:pt idx="31675">
                  <c:v>-0.36047600000000002</c:v>
                </c:pt>
                <c:pt idx="31676">
                  <c:v>-0.36122199999999999</c:v>
                </c:pt>
                <c:pt idx="31677">
                  <c:v>-0.36190699999999998</c:v>
                </c:pt>
                <c:pt idx="31678">
                  <c:v>-0.36251299999999997</c:v>
                </c:pt>
                <c:pt idx="31679">
                  <c:v>-0.36304999999999998</c:v>
                </c:pt>
                <c:pt idx="31680">
                  <c:v>-0.36354599999999998</c:v>
                </c:pt>
                <c:pt idx="31681">
                  <c:v>-0.36409900000000001</c:v>
                </c:pt>
                <c:pt idx="31682">
                  <c:v>-0.36456499999999997</c:v>
                </c:pt>
                <c:pt idx="31683">
                  <c:v>-0.36513400000000001</c:v>
                </c:pt>
                <c:pt idx="31684">
                  <c:v>-0.36557000000000001</c:v>
                </c:pt>
                <c:pt idx="31685">
                  <c:v>-0.36587799999999998</c:v>
                </c:pt>
                <c:pt idx="31686">
                  <c:v>-0.36632199999999998</c:v>
                </c:pt>
                <c:pt idx="31687">
                  <c:v>-0.36660199999999998</c:v>
                </c:pt>
                <c:pt idx="31688">
                  <c:v>-0.36717300000000003</c:v>
                </c:pt>
                <c:pt idx="31689">
                  <c:v>-0.36742000000000002</c:v>
                </c:pt>
                <c:pt idx="31690">
                  <c:v>-0.36783399999999999</c:v>
                </c:pt>
                <c:pt idx="31691">
                  <c:v>-0.36799700000000002</c:v>
                </c:pt>
                <c:pt idx="31692">
                  <c:v>-0.36837199999999998</c:v>
                </c:pt>
                <c:pt idx="31693">
                  <c:v>-0.368562</c:v>
                </c:pt>
                <c:pt idx="31694">
                  <c:v>-0.368921</c:v>
                </c:pt>
                <c:pt idx="31695">
                  <c:v>-0.36907000000000001</c:v>
                </c:pt>
                <c:pt idx="31696">
                  <c:v>-0.36923699999999998</c:v>
                </c:pt>
                <c:pt idx="31697">
                  <c:v>-0.36940000000000001</c:v>
                </c:pt>
                <c:pt idx="31698">
                  <c:v>-0.36952600000000002</c:v>
                </c:pt>
                <c:pt idx="31699">
                  <c:v>-0.369697</c:v>
                </c:pt>
                <c:pt idx="31700">
                  <c:v>-0.36980800000000003</c:v>
                </c:pt>
                <c:pt idx="31701">
                  <c:v>-0.36983899999999997</c:v>
                </c:pt>
                <c:pt idx="31702">
                  <c:v>-0.36992199999999997</c:v>
                </c:pt>
                <c:pt idx="31703">
                  <c:v>-0.369842</c:v>
                </c:pt>
                <c:pt idx="31704">
                  <c:v>-0.37014200000000003</c:v>
                </c:pt>
                <c:pt idx="31705">
                  <c:v>-0.36995899999999998</c:v>
                </c:pt>
                <c:pt idx="31706">
                  <c:v>-0.36994500000000002</c:v>
                </c:pt>
                <c:pt idx="31707">
                  <c:v>-0.369757</c:v>
                </c:pt>
                <c:pt idx="31708">
                  <c:v>-0.36966599999999999</c:v>
                </c:pt>
                <c:pt idx="31709">
                  <c:v>-0.36963299999999999</c:v>
                </c:pt>
                <c:pt idx="31710">
                  <c:v>-0.36965399999999998</c:v>
                </c:pt>
                <c:pt idx="31711">
                  <c:v>-0.369587</c:v>
                </c:pt>
                <c:pt idx="31712">
                  <c:v>-0.36921300000000001</c:v>
                </c:pt>
                <c:pt idx="31713">
                  <c:v>-0.36923600000000001</c:v>
                </c:pt>
                <c:pt idx="31714">
                  <c:v>-0.36895699999999998</c:v>
                </c:pt>
                <c:pt idx="31715">
                  <c:v>-0.36888199999999999</c:v>
                </c:pt>
                <c:pt idx="31716">
                  <c:v>-0.36857800000000002</c:v>
                </c:pt>
                <c:pt idx="31717">
                  <c:v>-0.36830099999999999</c:v>
                </c:pt>
                <c:pt idx="31718">
                  <c:v>-0.36807000000000001</c:v>
                </c:pt>
                <c:pt idx="31719">
                  <c:v>-0.36780299999999999</c:v>
                </c:pt>
                <c:pt idx="31720">
                  <c:v>-0.36756499999999998</c:v>
                </c:pt>
                <c:pt idx="31721">
                  <c:v>-0.36722300000000002</c:v>
                </c:pt>
                <c:pt idx="31722">
                  <c:v>-0.36687999999999998</c:v>
                </c:pt>
                <c:pt idx="31723">
                  <c:v>-0.366421</c:v>
                </c:pt>
                <c:pt idx="31724">
                  <c:v>-0.36607000000000001</c:v>
                </c:pt>
                <c:pt idx="31725">
                  <c:v>-0.36554999999999999</c:v>
                </c:pt>
                <c:pt idx="31726">
                  <c:v>-0.36510399999999998</c:v>
                </c:pt>
                <c:pt idx="31727">
                  <c:v>-0.36467899999999998</c:v>
                </c:pt>
                <c:pt idx="31728">
                  <c:v>-0.36411100000000002</c:v>
                </c:pt>
                <c:pt idx="31729">
                  <c:v>-0.363618</c:v>
                </c:pt>
                <c:pt idx="31730">
                  <c:v>-0.363041</c:v>
                </c:pt>
                <c:pt idx="31731">
                  <c:v>-0.36256899999999997</c:v>
                </c:pt>
                <c:pt idx="31732">
                  <c:v>-0.36204199999999997</c:v>
                </c:pt>
                <c:pt idx="31733">
                  <c:v>-0.361375</c:v>
                </c:pt>
                <c:pt idx="31734">
                  <c:v>-0.36055799999999999</c:v>
                </c:pt>
                <c:pt idx="31735">
                  <c:v>-0.36003200000000002</c:v>
                </c:pt>
                <c:pt idx="31736">
                  <c:v>-0.35918699999999998</c:v>
                </c:pt>
                <c:pt idx="31737">
                  <c:v>-0.35842099999999999</c:v>
                </c:pt>
                <c:pt idx="31738">
                  <c:v>-0.35790100000000002</c:v>
                </c:pt>
                <c:pt idx="31739">
                  <c:v>-0.35682199999999997</c:v>
                </c:pt>
                <c:pt idx="31740">
                  <c:v>-0.35633999999999999</c:v>
                </c:pt>
                <c:pt idx="31741">
                  <c:v>-0.3553</c:v>
                </c:pt>
                <c:pt idx="31742">
                  <c:v>-0.354605</c:v>
                </c:pt>
                <c:pt idx="31743">
                  <c:v>-0.35375499999999999</c:v>
                </c:pt>
                <c:pt idx="31744">
                  <c:v>-0.35288599999999998</c:v>
                </c:pt>
                <c:pt idx="31745">
                  <c:v>-0.35202899999999998</c:v>
                </c:pt>
                <c:pt idx="31746">
                  <c:v>-0.35103400000000001</c:v>
                </c:pt>
                <c:pt idx="31747">
                  <c:v>-0.35001399999999999</c:v>
                </c:pt>
                <c:pt idx="31748">
                  <c:v>-0.34887400000000002</c:v>
                </c:pt>
                <c:pt idx="31749">
                  <c:v>-0.34796700000000003</c:v>
                </c:pt>
                <c:pt idx="31750">
                  <c:v>-0.34655200000000003</c:v>
                </c:pt>
                <c:pt idx="31751">
                  <c:v>-0.34542299999999998</c:v>
                </c:pt>
                <c:pt idx="31752">
                  <c:v>-0.34429100000000001</c:v>
                </c:pt>
                <c:pt idx="31753">
                  <c:v>-0.34306199999999998</c:v>
                </c:pt>
                <c:pt idx="31754">
                  <c:v>-0.341725</c:v>
                </c:pt>
                <c:pt idx="31755">
                  <c:v>-0.34045900000000001</c:v>
                </c:pt>
                <c:pt idx="31756">
                  <c:v>-0.33926800000000001</c:v>
                </c:pt>
                <c:pt idx="31757">
                  <c:v>-0.33767599999999998</c:v>
                </c:pt>
                <c:pt idx="31758">
                  <c:v>-0.33640500000000001</c:v>
                </c:pt>
                <c:pt idx="31759">
                  <c:v>-0.33503300000000003</c:v>
                </c:pt>
                <c:pt idx="31760">
                  <c:v>-0.33354699999999998</c:v>
                </c:pt>
                <c:pt idx="31761">
                  <c:v>-0.332096</c:v>
                </c:pt>
                <c:pt idx="31762">
                  <c:v>-0.33055899999999999</c:v>
                </c:pt>
                <c:pt idx="31763">
                  <c:v>-0.32899099999999998</c:v>
                </c:pt>
                <c:pt idx="31764">
                  <c:v>-0.327399</c:v>
                </c:pt>
                <c:pt idx="31765">
                  <c:v>-0.32580900000000002</c:v>
                </c:pt>
                <c:pt idx="31766">
                  <c:v>-0.324042</c:v>
                </c:pt>
                <c:pt idx="31767">
                  <c:v>-0.32215500000000002</c:v>
                </c:pt>
                <c:pt idx="31768">
                  <c:v>-0.32041199999999997</c:v>
                </c:pt>
                <c:pt idx="31769">
                  <c:v>-0.31872200000000001</c:v>
                </c:pt>
                <c:pt idx="31770">
                  <c:v>-0.316973</c:v>
                </c:pt>
                <c:pt idx="31771">
                  <c:v>-0.31500600000000001</c:v>
                </c:pt>
                <c:pt idx="31772">
                  <c:v>-0.31316300000000002</c:v>
                </c:pt>
                <c:pt idx="31773">
                  <c:v>-0.31110900000000002</c:v>
                </c:pt>
                <c:pt idx="31774">
                  <c:v>-0.30921100000000001</c:v>
                </c:pt>
                <c:pt idx="31775">
                  <c:v>-0.30703399999999997</c:v>
                </c:pt>
                <c:pt idx="31776">
                  <c:v>-0.30502000000000001</c:v>
                </c:pt>
                <c:pt idx="31777">
                  <c:v>-0.30285099999999998</c:v>
                </c:pt>
                <c:pt idx="31778">
                  <c:v>-0.300678</c:v>
                </c:pt>
                <c:pt idx="31779">
                  <c:v>-0.298485</c:v>
                </c:pt>
                <c:pt idx="31780">
                  <c:v>-0.29627199999999998</c:v>
                </c:pt>
                <c:pt idx="31781">
                  <c:v>-0.29427300000000001</c:v>
                </c:pt>
                <c:pt idx="31782">
                  <c:v>-0.29185100000000003</c:v>
                </c:pt>
                <c:pt idx="31783">
                  <c:v>-0.289628</c:v>
                </c:pt>
                <c:pt idx="31784">
                  <c:v>-0.28728700000000001</c:v>
                </c:pt>
                <c:pt idx="31785">
                  <c:v>-0.28492200000000001</c:v>
                </c:pt>
                <c:pt idx="31786">
                  <c:v>-0.28251199999999999</c:v>
                </c:pt>
                <c:pt idx="31787">
                  <c:v>-0.28009099999999998</c:v>
                </c:pt>
                <c:pt idx="31788">
                  <c:v>-0.27767799999999998</c:v>
                </c:pt>
                <c:pt idx="31789">
                  <c:v>-0.27501399999999998</c:v>
                </c:pt>
                <c:pt idx="31790">
                  <c:v>-0.27249800000000002</c:v>
                </c:pt>
                <c:pt idx="31791">
                  <c:v>-0.26991599999999999</c:v>
                </c:pt>
                <c:pt idx="31792">
                  <c:v>-0.267314</c:v>
                </c:pt>
                <c:pt idx="31793">
                  <c:v>-0.26459500000000002</c:v>
                </c:pt>
                <c:pt idx="31794">
                  <c:v>-0.26192500000000002</c:v>
                </c:pt>
                <c:pt idx="31795">
                  <c:v>-0.25915899999999997</c:v>
                </c:pt>
                <c:pt idx="31796">
                  <c:v>-0.25637199999999999</c:v>
                </c:pt>
                <c:pt idx="31797">
                  <c:v>-0.25357499999999999</c:v>
                </c:pt>
                <c:pt idx="31798">
                  <c:v>-0.250726</c:v>
                </c:pt>
                <c:pt idx="31799">
                  <c:v>-0.247946</c:v>
                </c:pt>
                <c:pt idx="31800">
                  <c:v>-0.24488499999999999</c:v>
                </c:pt>
                <c:pt idx="31801">
                  <c:v>-0.242089</c:v>
                </c:pt>
                <c:pt idx="31802">
                  <c:v>-0.23912</c:v>
                </c:pt>
                <c:pt idx="31803">
                  <c:v>-0.23627899999999999</c:v>
                </c:pt>
                <c:pt idx="31804">
                  <c:v>-0.233185</c:v>
                </c:pt>
                <c:pt idx="31805">
                  <c:v>-0.230346</c:v>
                </c:pt>
                <c:pt idx="31806">
                  <c:v>-0.22725799999999999</c:v>
                </c:pt>
                <c:pt idx="31807">
                  <c:v>-0.224326</c:v>
                </c:pt>
                <c:pt idx="31808">
                  <c:v>-0.22145899999999999</c:v>
                </c:pt>
                <c:pt idx="31809">
                  <c:v>-0.21826400000000001</c:v>
                </c:pt>
                <c:pt idx="31810">
                  <c:v>-0.21521199999999999</c:v>
                </c:pt>
                <c:pt idx="31811">
                  <c:v>-0.211816</c:v>
                </c:pt>
                <c:pt idx="31812">
                  <c:v>-0.20879</c:v>
                </c:pt>
                <c:pt idx="31813">
                  <c:v>-0.20553299999999999</c:v>
                </c:pt>
                <c:pt idx="31814">
                  <c:v>-0.202129</c:v>
                </c:pt>
                <c:pt idx="31815">
                  <c:v>-0.198904</c:v>
                </c:pt>
                <c:pt idx="31816">
                  <c:v>-0.19528400000000001</c:v>
                </c:pt>
                <c:pt idx="31817">
                  <c:v>-0.19200800000000001</c:v>
                </c:pt>
                <c:pt idx="31818">
                  <c:v>-0.18857099999999999</c:v>
                </c:pt>
                <c:pt idx="31819">
                  <c:v>-0.18524399999999999</c:v>
                </c:pt>
                <c:pt idx="31820">
                  <c:v>-0.18174799999999999</c:v>
                </c:pt>
                <c:pt idx="31821">
                  <c:v>-0.17830399999999999</c:v>
                </c:pt>
                <c:pt idx="31822">
                  <c:v>-0.174868</c:v>
                </c:pt>
                <c:pt idx="31823">
                  <c:v>-0.171151</c:v>
                </c:pt>
                <c:pt idx="31824">
                  <c:v>-0.16777500000000001</c:v>
                </c:pt>
                <c:pt idx="31825">
                  <c:v>-0.16413800000000001</c:v>
                </c:pt>
                <c:pt idx="31826">
                  <c:v>-0.160638</c:v>
                </c:pt>
                <c:pt idx="31827">
                  <c:v>-0.156808</c:v>
                </c:pt>
                <c:pt idx="31828">
                  <c:v>-0.15346499999999999</c:v>
                </c:pt>
                <c:pt idx="31829">
                  <c:v>-0.14957599999999999</c:v>
                </c:pt>
                <c:pt idx="31830">
                  <c:v>-0.14593900000000001</c:v>
                </c:pt>
                <c:pt idx="31831">
                  <c:v>-0.142156</c:v>
                </c:pt>
                <c:pt idx="31832">
                  <c:v>-0.13833400000000001</c:v>
                </c:pt>
                <c:pt idx="31833">
                  <c:v>-0.13458500000000001</c:v>
                </c:pt>
                <c:pt idx="31834">
                  <c:v>-0.130551</c:v>
                </c:pt>
                <c:pt idx="31835">
                  <c:v>-0.12684400000000001</c:v>
                </c:pt>
                <c:pt idx="31836">
                  <c:v>-0.122782</c:v>
                </c:pt>
                <c:pt idx="31837">
                  <c:v>-0.11894200000000001</c:v>
                </c:pt>
                <c:pt idx="31838">
                  <c:v>-0.114938</c:v>
                </c:pt>
                <c:pt idx="31839">
                  <c:v>-0.11089499999999999</c:v>
                </c:pt>
                <c:pt idx="31840">
                  <c:v>-0.106961</c:v>
                </c:pt>
                <c:pt idx="31841">
                  <c:v>-0.102854</c:v>
                </c:pt>
                <c:pt idx="31842">
                  <c:v>-9.8818799999999998E-2</c:v>
                </c:pt>
                <c:pt idx="31843">
                  <c:v>-9.4642299999999999E-2</c:v>
                </c:pt>
                <c:pt idx="31844">
                  <c:v>-9.0484300000000004E-2</c:v>
                </c:pt>
                <c:pt idx="31845">
                  <c:v>-8.6474999999999996E-2</c:v>
                </c:pt>
                <c:pt idx="31846">
                  <c:v>-8.2258300000000006E-2</c:v>
                </c:pt>
                <c:pt idx="31847">
                  <c:v>-7.8191800000000006E-2</c:v>
                </c:pt>
                <c:pt idx="31848">
                  <c:v>-7.4104799999999998E-2</c:v>
                </c:pt>
                <c:pt idx="31849">
                  <c:v>-6.9737800000000003E-2</c:v>
                </c:pt>
                <c:pt idx="31850">
                  <c:v>-6.5546199999999999E-2</c:v>
                </c:pt>
                <c:pt idx="31851">
                  <c:v>-6.1279100000000003E-2</c:v>
                </c:pt>
                <c:pt idx="31852">
                  <c:v>-5.69087E-2</c:v>
                </c:pt>
                <c:pt idx="31853">
                  <c:v>-5.2521100000000001E-2</c:v>
                </c:pt>
                <c:pt idx="31854">
                  <c:v>-4.8086900000000002E-2</c:v>
                </c:pt>
                <c:pt idx="31855">
                  <c:v>-4.3726099999999997E-2</c:v>
                </c:pt>
                <c:pt idx="31856">
                  <c:v>-3.91793E-2</c:v>
                </c:pt>
                <c:pt idx="31857">
                  <c:v>-3.4630099999999997E-2</c:v>
                </c:pt>
                <c:pt idx="31858">
                  <c:v>-3.0236300000000001E-2</c:v>
                </c:pt>
                <c:pt idx="31859">
                  <c:v>-2.55943E-2</c:v>
                </c:pt>
                <c:pt idx="31860">
                  <c:v>-2.12696E-2</c:v>
                </c:pt>
                <c:pt idx="31861">
                  <c:v>-1.6552899999999999E-2</c:v>
                </c:pt>
                <c:pt idx="31862">
                  <c:v>-1.21761E-2</c:v>
                </c:pt>
                <c:pt idx="31863">
                  <c:v>-7.4845399999999996E-3</c:v>
                </c:pt>
                <c:pt idx="31864">
                  <c:v>-2.9543899999999999E-3</c:v>
                </c:pt>
                <c:pt idx="31865">
                  <c:v>1.6255499999999999E-3</c:v>
                </c:pt>
                <c:pt idx="31866">
                  <c:v>6.4931199999999998E-3</c:v>
                </c:pt>
                <c:pt idx="31867">
                  <c:v>1.09009E-2</c:v>
                </c:pt>
                <c:pt idx="31868">
                  <c:v>1.5683599999999999E-2</c:v>
                </c:pt>
                <c:pt idx="31869">
                  <c:v>2.0238699999999998E-2</c:v>
                </c:pt>
                <c:pt idx="31870">
                  <c:v>2.5003000000000001E-2</c:v>
                </c:pt>
                <c:pt idx="31871">
                  <c:v>2.96669E-2</c:v>
                </c:pt>
                <c:pt idx="31872">
                  <c:v>3.4373500000000001E-2</c:v>
                </c:pt>
                <c:pt idx="31873">
                  <c:v>3.9226700000000003E-2</c:v>
                </c:pt>
                <c:pt idx="31874">
                  <c:v>4.3772899999999997E-2</c:v>
                </c:pt>
                <c:pt idx="31875">
                  <c:v>4.8773299999999999E-2</c:v>
                </c:pt>
                <c:pt idx="31876">
                  <c:v>5.3605600000000003E-2</c:v>
                </c:pt>
                <c:pt idx="31877">
                  <c:v>5.83102E-2</c:v>
                </c:pt>
                <c:pt idx="31878">
                  <c:v>6.3254900000000003E-2</c:v>
                </c:pt>
                <c:pt idx="31879">
                  <c:v>6.8113300000000002E-2</c:v>
                </c:pt>
                <c:pt idx="31880">
                  <c:v>7.2899900000000004E-2</c:v>
                </c:pt>
                <c:pt idx="31881">
                  <c:v>7.7914399999999995E-2</c:v>
                </c:pt>
                <c:pt idx="31882">
                  <c:v>8.2679000000000002E-2</c:v>
                </c:pt>
                <c:pt idx="31883">
                  <c:v>8.7533E-2</c:v>
                </c:pt>
                <c:pt idx="31884">
                  <c:v>9.2482800000000004E-2</c:v>
                </c:pt>
                <c:pt idx="31885">
                  <c:v>9.7228499999999995E-2</c:v>
                </c:pt>
                <c:pt idx="31886">
                  <c:v>0.102149</c:v>
                </c:pt>
                <c:pt idx="31887">
                  <c:v>0.106948</c:v>
                </c:pt>
                <c:pt idx="31888">
                  <c:v>0.112035</c:v>
                </c:pt>
                <c:pt idx="31889">
                  <c:v>0.11669400000000001</c:v>
                </c:pt>
                <c:pt idx="31890">
                  <c:v>0.12148399999999999</c:v>
                </c:pt>
                <c:pt idx="31891">
                  <c:v>0.126361</c:v>
                </c:pt>
                <c:pt idx="31892">
                  <c:v>0.13134000000000001</c:v>
                </c:pt>
                <c:pt idx="31893">
                  <c:v>0.13613600000000001</c:v>
                </c:pt>
                <c:pt idx="31894">
                  <c:v>0.14077000000000001</c:v>
                </c:pt>
                <c:pt idx="31895">
                  <c:v>0.14613699999999999</c:v>
                </c:pt>
                <c:pt idx="31896">
                  <c:v>0.15073600000000001</c:v>
                </c:pt>
                <c:pt idx="31897">
                  <c:v>0.15587999999999999</c:v>
                </c:pt>
                <c:pt idx="31898">
                  <c:v>0.160606</c:v>
                </c:pt>
                <c:pt idx="31899">
                  <c:v>0.16564999999999999</c:v>
                </c:pt>
                <c:pt idx="31900">
                  <c:v>0.170485</c:v>
                </c:pt>
                <c:pt idx="31901">
                  <c:v>0.17530699999999999</c:v>
                </c:pt>
                <c:pt idx="31902">
                  <c:v>0.180202</c:v>
                </c:pt>
                <c:pt idx="31903">
                  <c:v>0.184949</c:v>
                </c:pt>
                <c:pt idx="31904">
                  <c:v>0.189941</c:v>
                </c:pt>
                <c:pt idx="31905">
                  <c:v>0.19475300000000001</c:v>
                </c:pt>
                <c:pt idx="31906">
                  <c:v>0.19945299999999999</c:v>
                </c:pt>
                <c:pt idx="31907">
                  <c:v>0.20431299999999999</c:v>
                </c:pt>
                <c:pt idx="31908">
                  <c:v>0.20915300000000001</c:v>
                </c:pt>
                <c:pt idx="31909">
                  <c:v>0.213781</c:v>
                </c:pt>
                <c:pt idx="31910">
                  <c:v>0.218551</c:v>
                </c:pt>
                <c:pt idx="31911">
                  <c:v>0.22340199999999999</c:v>
                </c:pt>
                <c:pt idx="31912">
                  <c:v>0.22783300000000001</c:v>
                </c:pt>
                <c:pt idx="31913">
                  <c:v>0.23278199999999999</c:v>
                </c:pt>
                <c:pt idx="31914">
                  <c:v>0.237266</c:v>
                </c:pt>
                <c:pt idx="31915">
                  <c:v>0.24207400000000001</c:v>
                </c:pt>
                <c:pt idx="31916">
                  <c:v>0.246669</c:v>
                </c:pt>
                <c:pt idx="31917">
                  <c:v>0.25121399999999999</c:v>
                </c:pt>
                <c:pt idx="31918">
                  <c:v>0.256025</c:v>
                </c:pt>
                <c:pt idx="31919">
                  <c:v>0.26061200000000001</c:v>
                </c:pt>
                <c:pt idx="31920">
                  <c:v>0.26539699999999999</c:v>
                </c:pt>
                <c:pt idx="31921">
                  <c:v>0.26985999999999999</c:v>
                </c:pt>
                <c:pt idx="31922">
                  <c:v>0.27457199999999998</c:v>
                </c:pt>
                <c:pt idx="31923">
                  <c:v>0.27896399999999999</c:v>
                </c:pt>
                <c:pt idx="31924">
                  <c:v>0.283609</c:v>
                </c:pt>
                <c:pt idx="31925">
                  <c:v>0.28806700000000002</c:v>
                </c:pt>
                <c:pt idx="31926">
                  <c:v>0.292379</c:v>
                </c:pt>
                <c:pt idx="31927">
                  <c:v>0.29692200000000002</c:v>
                </c:pt>
                <c:pt idx="31928">
                  <c:v>0.301066</c:v>
                </c:pt>
                <c:pt idx="31929">
                  <c:v>0.30545</c:v>
                </c:pt>
                <c:pt idx="31930">
                  <c:v>0.309641</c:v>
                </c:pt>
                <c:pt idx="31931">
                  <c:v>0.31386799999999998</c:v>
                </c:pt>
                <c:pt idx="31932">
                  <c:v>0.31814399999999998</c:v>
                </c:pt>
                <c:pt idx="31933">
                  <c:v>0.32245400000000002</c:v>
                </c:pt>
                <c:pt idx="31934">
                  <c:v>0.32664399999999999</c:v>
                </c:pt>
                <c:pt idx="31935">
                  <c:v>0.33085900000000001</c:v>
                </c:pt>
                <c:pt idx="31936">
                  <c:v>0.334897</c:v>
                </c:pt>
                <c:pt idx="31937">
                  <c:v>0.33901900000000001</c:v>
                </c:pt>
                <c:pt idx="31938">
                  <c:v>0.34317999999999999</c:v>
                </c:pt>
                <c:pt idx="31939">
                  <c:v>0.34704400000000002</c:v>
                </c:pt>
                <c:pt idx="31940">
                  <c:v>0.35121200000000002</c:v>
                </c:pt>
                <c:pt idx="31941">
                  <c:v>0.355126</c:v>
                </c:pt>
                <c:pt idx="31942">
                  <c:v>0.358929</c:v>
                </c:pt>
                <c:pt idx="31943">
                  <c:v>0.36296299999999998</c:v>
                </c:pt>
                <c:pt idx="31944">
                  <c:v>0.36665799999999998</c:v>
                </c:pt>
                <c:pt idx="31945">
                  <c:v>0.37061699999999997</c:v>
                </c:pt>
                <c:pt idx="31946">
                  <c:v>0.374253</c:v>
                </c:pt>
                <c:pt idx="31947">
                  <c:v>0.37801600000000002</c:v>
                </c:pt>
                <c:pt idx="31948">
                  <c:v>0.38165700000000002</c:v>
                </c:pt>
                <c:pt idx="31949">
                  <c:v>0.38520900000000002</c:v>
                </c:pt>
                <c:pt idx="31950">
                  <c:v>0.38885399999999998</c:v>
                </c:pt>
                <c:pt idx="31951">
                  <c:v>0.39244699999999999</c:v>
                </c:pt>
                <c:pt idx="31952">
                  <c:v>0.39602300000000001</c:v>
                </c:pt>
                <c:pt idx="31953">
                  <c:v>0.399227</c:v>
                </c:pt>
                <c:pt idx="31954">
                  <c:v>0.40288600000000002</c:v>
                </c:pt>
                <c:pt idx="31955">
                  <c:v>0.40598499999999998</c:v>
                </c:pt>
                <c:pt idx="31956">
                  <c:v>0.40940599999999999</c:v>
                </c:pt>
                <c:pt idx="31957">
                  <c:v>0.41259899999999999</c:v>
                </c:pt>
                <c:pt idx="31958">
                  <c:v>0.41571399999999997</c:v>
                </c:pt>
                <c:pt idx="31959">
                  <c:v>0.418707</c:v>
                </c:pt>
                <c:pt idx="31960">
                  <c:v>0.42182999999999998</c:v>
                </c:pt>
                <c:pt idx="31961">
                  <c:v>0.42474899999999999</c:v>
                </c:pt>
                <c:pt idx="31962">
                  <c:v>0.42780899999999999</c:v>
                </c:pt>
                <c:pt idx="31963">
                  <c:v>0.43051299999999998</c:v>
                </c:pt>
                <c:pt idx="31964">
                  <c:v>0.43332700000000002</c:v>
                </c:pt>
                <c:pt idx="31965">
                  <c:v>0.43606499999999998</c:v>
                </c:pt>
                <c:pt idx="31966">
                  <c:v>0.43870399999999998</c:v>
                </c:pt>
                <c:pt idx="31967">
                  <c:v>0.441492</c:v>
                </c:pt>
                <c:pt idx="31968">
                  <c:v>0.44383099999999998</c:v>
                </c:pt>
                <c:pt idx="31969">
                  <c:v>0.44637399999999999</c:v>
                </c:pt>
                <c:pt idx="31970">
                  <c:v>0.44877</c:v>
                </c:pt>
                <c:pt idx="31971">
                  <c:v>0.45112099999999999</c:v>
                </c:pt>
                <c:pt idx="31972">
                  <c:v>0.45342900000000003</c:v>
                </c:pt>
                <c:pt idx="31973">
                  <c:v>0.45557500000000001</c:v>
                </c:pt>
                <c:pt idx="31974">
                  <c:v>0.45782699999999998</c:v>
                </c:pt>
                <c:pt idx="31975">
                  <c:v>0.45987099999999997</c:v>
                </c:pt>
                <c:pt idx="31976">
                  <c:v>0.46169100000000002</c:v>
                </c:pt>
                <c:pt idx="31977">
                  <c:v>0.46378599999999998</c:v>
                </c:pt>
                <c:pt idx="31978">
                  <c:v>0.46569700000000003</c:v>
                </c:pt>
                <c:pt idx="31979">
                  <c:v>0.46740799999999999</c:v>
                </c:pt>
                <c:pt idx="31980">
                  <c:v>0.469217</c:v>
                </c:pt>
                <c:pt idx="31981">
                  <c:v>0.47086099999999997</c:v>
                </c:pt>
                <c:pt idx="31982">
                  <c:v>0.47251399999999999</c:v>
                </c:pt>
                <c:pt idx="31983">
                  <c:v>0.47395500000000002</c:v>
                </c:pt>
                <c:pt idx="31984">
                  <c:v>0.475464</c:v>
                </c:pt>
                <c:pt idx="31985">
                  <c:v>0.47661900000000001</c:v>
                </c:pt>
                <c:pt idx="31986">
                  <c:v>0.47794500000000001</c:v>
                </c:pt>
                <c:pt idx="31987">
                  <c:v>0.47903699999999999</c:v>
                </c:pt>
                <c:pt idx="31988">
                  <c:v>0.48009099999999999</c:v>
                </c:pt>
                <c:pt idx="31989">
                  <c:v>0.48132999999999998</c:v>
                </c:pt>
                <c:pt idx="31990">
                  <c:v>0.48201300000000002</c:v>
                </c:pt>
                <c:pt idx="31991">
                  <c:v>0.48305199999999998</c:v>
                </c:pt>
                <c:pt idx="31992">
                  <c:v>0.48381099999999999</c:v>
                </c:pt>
                <c:pt idx="31993">
                  <c:v>0.48464099999999999</c:v>
                </c:pt>
                <c:pt idx="31994">
                  <c:v>0.48530800000000002</c:v>
                </c:pt>
                <c:pt idx="31995">
                  <c:v>0.48592200000000002</c:v>
                </c:pt>
                <c:pt idx="31996">
                  <c:v>0.48632799999999998</c:v>
                </c:pt>
                <c:pt idx="31997">
                  <c:v>0.48682900000000001</c:v>
                </c:pt>
                <c:pt idx="31998">
                  <c:v>0.48702699999999999</c:v>
                </c:pt>
                <c:pt idx="31999">
                  <c:v>0.48744700000000002</c:v>
                </c:pt>
                <c:pt idx="32000">
                  <c:v>0.487759</c:v>
                </c:pt>
                <c:pt idx="32001">
                  <c:v>0.487867</c:v>
                </c:pt>
                <c:pt idx="32002">
                  <c:v>0.48802200000000001</c:v>
                </c:pt>
                <c:pt idx="32003">
                  <c:v>0.48800100000000002</c:v>
                </c:pt>
                <c:pt idx="32004">
                  <c:v>0.48807499999999998</c:v>
                </c:pt>
                <c:pt idx="32005">
                  <c:v>0.48788599999999999</c:v>
                </c:pt>
                <c:pt idx="32006">
                  <c:v>0.48782799999999998</c:v>
                </c:pt>
                <c:pt idx="32007">
                  <c:v>0.48771399999999998</c:v>
                </c:pt>
                <c:pt idx="32008">
                  <c:v>0.48717199999999999</c:v>
                </c:pt>
                <c:pt idx="32009">
                  <c:v>0.48680200000000001</c:v>
                </c:pt>
                <c:pt idx="32010">
                  <c:v>0.48624499999999998</c:v>
                </c:pt>
                <c:pt idx="32011">
                  <c:v>0.48583900000000002</c:v>
                </c:pt>
                <c:pt idx="32012">
                  <c:v>0.48524800000000001</c:v>
                </c:pt>
                <c:pt idx="32013">
                  <c:v>0.484398</c:v>
                </c:pt>
                <c:pt idx="32014">
                  <c:v>0.483935</c:v>
                </c:pt>
                <c:pt idx="32015">
                  <c:v>0.483157</c:v>
                </c:pt>
                <c:pt idx="32016">
                  <c:v>0.48240899999999998</c:v>
                </c:pt>
                <c:pt idx="32017">
                  <c:v>0.48161700000000002</c:v>
                </c:pt>
                <c:pt idx="32018">
                  <c:v>0.48063400000000001</c:v>
                </c:pt>
                <c:pt idx="32019">
                  <c:v>0.47974899999999998</c:v>
                </c:pt>
                <c:pt idx="32020">
                  <c:v>0.47857100000000002</c:v>
                </c:pt>
                <c:pt idx="32021">
                  <c:v>0.47751300000000002</c:v>
                </c:pt>
                <c:pt idx="32022">
                  <c:v>0.47649999999999998</c:v>
                </c:pt>
                <c:pt idx="32023">
                  <c:v>0.47514000000000001</c:v>
                </c:pt>
                <c:pt idx="32024">
                  <c:v>0.47388799999999998</c:v>
                </c:pt>
                <c:pt idx="32025">
                  <c:v>0.47230299999999997</c:v>
                </c:pt>
                <c:pt idx="32026">
                  <c:v>0.471244</c:v>
                </c:pt>
                <c:pt idx="32027">
                  <c:v>0.46980300000000003</c:v>
                </c:pt>
                <c:pt idx="32028">
                  <c:v>0.46829500000000002</c:v>
                </c:pt>
                <c:pt idx="32029">
                  <c:v>0.46680700000000003</c:v>
                </c:pt>
                <c:pt idx="32030">
                  <c:v>0.46518100000000001</c:v>
                </c:pt>
                <c:pt idx="32031">
                  <c:v>0.46365699999999999</c:v>
                </c:pt>
                <c:pt idx="32032">
                  <c:v>0.46206999999999998</c:v>
                </c:pt>
                <c:pt idx="32033">
                  <c:v>0.46047100000000002</c:v>
                </c:pt>
                <c:pt idx="32034">
                  <c:v>0.45863799999999999</c:v>
                </c:pt>
                <c:pt idx="32035">
                  <c:v>0.45691199999999998</c:v>
                </c:pt>
                <c:pt idx="32036">
                  <c:v>0.45494000000000001</c:v>
                </c:pt>
                <c:pt idx="32037">
                  <c:v>0.45330799999999999</c:v>
                </c:pt>
                <c:pt idx="32038">
                  <c:v>0.45145999999999997</c:v>
                </c:pt>
                <c:pt idx="32039">
                  <c:v>0.449521</c:v>
                </c:pt>
                <c:pt idx="32040">
                  <c:v>0.44732</c:v>
                </c:pt>
                <c:pt idx="32041">
                  <c:v>0.445461</c:v>
                </c:pt>
                <c:pt idx="32042">
                  <c:v>0.44308900000000001</c:v>
                </c:pt>
                <c:pt idx="32043">
                  <c:v>0.44119999999999998</c:v>
                </c:pt>
                <c:pt idx="32044">
                  <c:v>0.43895600000000001</c:v>
                </c:pt>
                <c:pt idx="32045">
                  <c:v>0.43646499999999999</c:v>
                </c:pt>
                <c:pt idx="32046">
                  <c:v>0.43436399999999997</c:v>
                </c:pt>
                <c:pt idx="32047">
                  <c:v>0.431784</c:v>
                </c:pt>
                <c:pt idx="32048">
                  <c:v>0.429734</c:v>
                </c:pt>
                <c:pt idx="32049">
                  <c:v>0.42730200000000002</c:v>
                </c:pt>
                <c:pt idx="32050">
                  <c:v>0.42477900000000002</c:v>
                </c:pt>
                <c:pt idx="32051">
                  <c:v>0.42236099999999999</c:v>
                </c:pt>
                <c:pt idx="32052">
                  <c:v>0.41989500000000002</c:v>
                </c:pt>
                <c:pt idx="32053">
                  <c:v>0.41714600000000002</c:v>
                </c:pt>
                <c:pt idx="32054">
                  <c:v>0.41480299999999998</c:v>
                </c:pt>
                <c:pt idx="32055">
                  <c:v>0.41191899999999998</c:v>
                </c:pt>
                <c:pt idx="32056">
                  <c:v>0.40910400000000002</c:v>
                </c:pt>
                <c:pt idx="32057">
                  <c:v>0.40647899999999998</c:v>
                </c:pt>
                <c:pt idx="32058">
                  <c:v>0.40390399999999999</c:v>
                </c:pt>
                <c:pt idx="32059">
                  <c:v>0.40108100000000002</c:v>
                </c:pt>
                <c:pt idx="32060">
                  <c:v>0.39838499999999999</c:v>
                </c:pt>
                <c:pt idx="32061">
                  <c:v>0.39555899999999999</c:v>
                </c:pt>
                <c:pt idx="32062">
                  <c:v>0.39260800000000001</c:v>
                </c:pt>
                <c:pt idx="32063">
                  <c:v>0.38981700000000002</c:v>
                </c:pt>
                <c:pt idx="32064">
                  <c:v>0.38687300000000002</c:v>
                </c:pt>
                <c:pt idx="32065">
                  <c:v>0.38389699999999999</c:v>
                </c:pt>
                <c:pt idx="32066">
                  <c:v>0.38086599999999998</c:v>
                </c:pt>
                <c:pt idx="32067">
                  <c:v>0.37786700000000001</c:v>
                </c:pt>
                <c:pt idx="32068">
                  <c:v>0.37473200000000001</c:v>
                </c:pt>
                <c:pt idx="32069">
                  <c:v>0.37166500000000002</c:v>
                </c:pt>
                <c:pt idx="32070">
                  <c:v>0.368593</c:v>
                </c:pt>
                <c:pt idx="32071">
                  <c:v>0.365508</c:v>
                </c:pt>
                <c:pt idx="32072">
                  <c:v>0.36223499999999997</c:v>
                </c:pt>
                <c:pt idx="32073">
                  <c:v>0.35878599999999999</c:v>
                </c:pt>
                <c:pt idx="32074">
                  <c:v>0.35569499999999998</c:v>
                </c:pt>
                <c:pt idx="32075">
                  <c:v>0.35229700000000003</c:v>
                </c:pt>
                <c:pt idx="32076">
                  <c:v>0.348939</c:v>
                </c:pt>
                <c:pt idx="32077">
                  <c:v>0.34540700000000002</c:v>
                </c:pt>
                <c:pt idx="32078">
                  <c:v>0.341804</c:v>
                </c:pt>
                <c:pt idx="32079">
                  <c:v>0.33834999999999998</c:v>
                </c:pt>
                <c:pt idx="32080">
                  <c:v>0.33471800000000002</c:v>
                </c:pt>
                <c:pt idx="32081">
                  <c:v>0.33119900000000002</c:v>
                </c:pt>
                <c:pt idx="32082">
                  <c:v>0.32750899999999999</c:v>
                </c:pt>
                <c:pt idx="32083">
                  <c:v>0.32403300000000002</c:v>
                </c:pt>
                <c:pt idx="32084">
                  <c:v>0.32023299999999999</c:v>
                </c:pt>
                <c:pt idx="32085">
                  <c:v>0.31642799999999999</c:v>
                </c:pt>
                <c:pt idx="32086">
                  <c:v>0.31290800000000002</c:v>
                </c:pt>
                <c:pt idx="32087">
                  <c:v>0.30908200000000002</c:v>
                </c:pt>
                <c:pt idx="32088">
                  <c:v>0.30513000000000001</c:v>
                </c:pt>
                <c:pt idx="32089">
                  <c:v>0.30143799999999998</c:v>
                </c:pt>
                <c:pt idx="32090">
                  <c:v>0.29755900000000002</c:v>
                </c:pt>
                <c:pt idx="32091">
                  <c:v>0.29383999999999999</c:v>
                </c:pt>
                <c:pt idx="32092">
                  <c:v>0.28975899999999999</c:v>
                </c:pt>
                <c:pt idx="32093">
                  <c:v>0.28582000000000002</c:v>
                </c:pt>
                <c:pt idx="32094">
                  <c:v>0.28207199999999999</c:v>
                </c:pt>
                <c:pt idx="32095">
                  <c:v>0.27796300000000002</c:v>
                </c:pt>
                <c:pt idx="32096">
                  <c:v>0.27390100000000001</c:v>
                </c:pt>
                <c:pt idx="32097">
                  <c:v>0.26971099999999998</c:v>
                </c:pt>
                <c:pt idx="32098">
                  <c:v>0.265484</c:v>
                </c:pt>
                <c:pt idx="32099">
                  <c:v>0.26134499999999999</c:v>
                </c:pt>
                <c:pt idx="32100">
                  <c:v>0.25707400000000002</c:v>
                </c:pt>
                <c:pt idx="32101">
                  <c:v>0.252774</c:v>
                </c:pt>
                <c:pt idx="32102">
                  <c:v>0.248526</c:v>
                </c:pt>
                <c:pt idx="32103">
                  <c:v>0.24413899999999999</c:v>
                </c:pt>
                <c:pt idx="32104">
                  <c:v>0.23988200000000001</c:v>
                </c:pt>
                <c:pt idx="32105">
                  <c:v>0.23564199999999999</c:v>
                </c:pt>
                <c:pt idx="32106">
                  <c:v>0.231207</c:v>
                </c:pt>
                <c:pt idx="32107">
                  <c:v>0.226877</c:v>
                </c:pt>
                <c:pt idx="32108">
                  <c:v>0.222494</c:v>
                </c:pt>
                <c:pt idx="32109">
                  <c:v>0.218024</c:v>
                </c:pt>
                <c:pt idx="32110">
                  <c:v>0.21354600000000001</c:v>
                </c:pt>
                <c:pt idx="32111">
                  <c:v>0.20890600000000001</c:v>
                </c:pt>
                <c:pt idx="32112">
                  <c:v>0.20422999999999999</c:v>
                </c:pt>
                <c:pt idx="32113">
                  <c:v>0.199604</c:v>
                </c:pt>
                <c:pt idx="32114">
                  <c:v>0.19487499999999999</c:v>
                </c:pt>
                <c:pt idx="32115">
                  <c:v>0.190197</c:v>
                </c:pt>
                <c:pt idx="32116">
                  <c:v>0.185423</c:v>
                </c:pt>
                <c:pt idx="32117">
                  <c:v>0.18060300000000001</c:v>
                </c:pt>
                <c:pt idx="32118">
                  <c:v>0.17579500000000001</c:v>
                </c:pt>
                <c:pt idx="32119">
                  <c:v>0.17077500000000001</c:v>
                </c:pt>
                <c:pt idx="32120">
                  <c:v>0.165852</c:v>
                </c:pt>
                <c:pt idx="32121">
                  <c:v>0.16102900000000001</c:v>
                </c:pt>
                <c:pt idx="32122">
                  <c:v>0.15601799999999999</c:v>
                </c:pt>
                <c:pt idx="32123">
                  <c:v>0.15107699999999999</c:v>
                </c:pt>
                <c:pt idx="32124">
                  <c:v>0.145981</c:v>
                </c:pt>
                <c:pt idx="32125">
                  <c:v>0.1411</c:v>
                </c:pt>
                <c:pt idx="32126">
                  <c:v>0.13589499999999999</c:v>
                </c:pt>
                <c:pt idx="32127">
                  <c:v>0.130693</c:v>
                </c:pt>
                <c:pt idx="32128">
                  <c:v>0.12550500000000001</c:v>
                </c:pt>
                <c:pt idx="32129">
                  <c:v>0.12023399999999999</c:v>
                </c:pt>
                <c:pt idx="32130">
                  <c:v>0.114993</c:v>
                </c:pt>
                <c:pt idx="32131">
                  <c:v>0.109637</c:v>
                </c:pt>
                <c:pt idx="32132">
                  <c:v>0.104437</c:v>
                </c:pt>
                <c:pt idx="32133">
                  <c:v>9.8825499999999997E-2</c:v>
                </c:pt>
                <c:pt idx="32134">
                  <c:v>9.3604699999999999E-2</c:v>
                </c:pt>
                <c:pt idx="32135">
                  <c:v>8.8104199999999994E-2</c:v>
                </c:pt>
                <c:pt idx="32136">
                  <c:v>8.2545199999999999E-2</c:v>
                </c:pt>
                <c:pt idx="32137">
                  <c:v>7.6915300000000006E-2</c:v>
                </c:pt>
                <c:pt idx="32138">
                  <c:v>7.1259600000000006E-2</c:v>
                </c:pt>
                <c:pt idx="32139">
                  <c:v>6.5540699999999993E-2</c:v>
                </c:pt>
                <c:pt idx="32140">
                  <c:v>5.9834699999999998E-2</c:v>
                </c:pt>
                <c:pt idx="32141">
                  <c:v>5.4271100000000003E-2</c:v>
                </c:pt>
                <c:pt idx="32142">
                  <c:v>4.8602300000000001E-2</c:v>
                </c:pt>
                <c:pt idx="32143">
                  <c:v>4.2736400000000001E-2</c:v>
                </c:pt>
                <c:pt idx="32144">
                  <c:v>3.6883199999999998E-2</c:v>
                </c:pt>
                <c:pt idx="32145">
                  <c:v>3.0996800000000001E-2</c:v>
                </c:pt>
                <c:pt idx="32146">
                  <c:v>2.50242E-2</c:v>
                </c:pt>
                <c:pt idx="32147">
                  <c:v>1.9007699999999999E-2</c:v>
                </c:pt>
                <c:pt idx="32148">
                  <c:v>1.3066700000000001E-2</c:v>
                </c:pt>
                <c:pt idx="32149">
                  <c:v>6.8920199999999996E-3</c:v>
                </c:pt>
                <c:pt idx="32150">
                  <c:v>7.2642799999999999E-4</c:v>
                </c:pt>
                <c:pt idx="32151">
                  <c:v>-5.4831300000000001E-3</c:v>
                </c:pt>
                <c:pt idx="32152">
                  <c:v>-1.1421499999999999E-2</c:v>
                </c:pt>
                <c:pt idx="32153">
                  <c:v>-1.7564E-2</c:v>
                </c:pt>
                <c:pt idx="32154">
                  <c:v>-2.3912300000000001E-2</c:v>
                </c:pt>
                <c:pt idx="32155">
                  <c:v>-3.0055399999999999E-2</c:v>
                </c:pt>
                <c:pt idx="32156">
                  <c:v>-3.6497799999999997E-2</c:v>
                </c:pt>
                <c:pt idx="32157">
                  <c:v>-4.2645799999999998E-2</c:v>
                </c:pt>
                <c:pt idx="32158">
                  <c:v>-4.90436E-2</c:v>
                </c:pt>
                <c:pt idx="32159">
                  <c:v>-5.5427200000000003E-2</c:v>
                </c:pt>
                <c:pt idx="32160">
                  <c:v>-6.2109699999999997E-2</c:v>
                </c:pt>
                <c:pt idx="32161">
                  <c:v>-6.8723099999999995E-2</c:v>
                </c:pt>
                <c:pt idx="32162">
                  <c:v>-7.4941400000000005E-2</c:v>
                </c:pt>
                <c:pt idx="32163">
                  <c:v>-8.1572400000000003E-2</c:v>
                </c:pt>
                <c:pt idx="32164">
                  <c:v>-8.7933600000000001E-2</c:v>
                </c:pt>
                <c:pt idx="32165">
                  <c:v>-9.4596200000000005E-2</c:v>
                </c:pt>
                <c:pt idx="32166">
                  <c:v>-0.101267</c:v>
                </c:pt>
                <c:pt idx="32167">
                  <c:v>-0.107819</c:v>
                </c:pt>
                <c:pt idx="32168">
                  <c:v>-0.114412</c:v>
                </c:pt>
                <c:pt idx="32169">
                  <c:v>-0.120916</c:v>
                </c:pt>
                <c:pt idx="32170">
                  <c:v>-0.12778500000000001</c:v>
                </c:pt>
                <c:pt idx="32171">
                  <c:v>-0.13428399999999999</c:v>
                </c:pt>
                <c:pt idx="32172">
                  <c:v>-0.141125</c:v>
                </c:pt>
                <c:pt idx="32173">
                  <c:v>-0.147836</c:v>
                </c:pt>
                <c:pt idx="32174">
                  <c:v>-0.154471</c:v>
                </c:pt>
                <c:pt idx="32175">
                  <c:v>-0.16111300000000001</c:v>
                </c:pt>
                <c:pt idx="32176">
                  <c:v>-0.16769300000000001</c:v>
                </c:pt>
                <c:pt idx="32177">
                  <c:v>-0.17454500000000001</c:v>
                </c:pt>
                <c:pt idx="32178">
                  <c:v>-0.18119099999999999</c:v>
                </c:pt>
                <c:pt idx="32179">
                  <c:v>-0.18800500000000001</c:v>
                </c:pt>
                <c:pt idx="32180">
                  <c:v>-0.194658</c:v>
                </c:pt>
                <c:pt idx="32181">
                  <c:v>-0.20132900000000001</c:v>
                </c:pt>
                <c:pt idx="32182">
                  <c:v>-0.20796500000000001</c:v>
                </c:pt>
                <c:pt idx="32183">
                  <c:v>-0.21465400000000001</c:v>
                </c:pt>
                <c:pt idx="32184">
                  <c:v>-0.22159200000000001</c:v>
                </c:pt>
                <c:pt idx="32185">
                  <c:v>-0.22800000000000001</c:v>
                </c:pt>
                <c:pt idx="32186">
                  <c:v>-0.23491300000000001</c:v>
                </c:pt>
                <c:pt idx="32187">
                  <c:v>-0.241645</c:v>
                </c:pt>
                <c:pt idx="32188">
                  <c:v>-0.24824299999999999</c:v>
                </c:pt>
                <c:pt idx="32189">
                  <c:v>-0.25481500000000001</c:v>
                </c:pt>
                <c:pt idx="32190">
                  <c:v>-0.261492</c:v>
                </c:pt>
                <c:pt idx="32191">
                  <c:v>-0.26811499999999999</c:v>
                </c:pt>
                <c:pt idx="32192">
                  <c:v>-0.27448600000000001</c:v>
                </c:pt>
                <c:pt idx="32193">
                  <c:v>-0.28129399999999999</c:v>
                </c:pt>
                <c:pt idx="32194">
                  <c:v>-0.28765200000000002</c:v>
                </c:pt>
                <c:pt idx="32195">
                  <c:v>-0.29413699999999998</c:v>
                </c:pt>
                <c:pt idx="32196">
                  <c:v>-0.30048799999999998</c:v>
                </c:pt>
                <c:pt idx="32197">
                  <c:v>-0.30690800000000001</c:v>
                </c:pt>
                <c:pt idx="32198">
                  <c:v>-0.31329800000000002</c:v>
                </c:pt>
                <c:pt idx="32199">
                  <c:v>-0.31968999999999997</c:v>
                </c:pt>
                <c:pt idx="32200">
                  <c:v>-0.32597599999999999</c:v>
                </c:pt>
                <c:pt idx="32201">
                  <c:v>-0.33226600000000001</c:v>
                </c:pt>
                <c:pt idx="32202">
                  <c:v>-0.33846999999999999</c:v>
                </c:pt>
                <c:pt idx="32203">
                  <c:v>-0.34423100000000001</c:v>
                </c:pt>
                <c:pt idx="32204">
                  <c:v>-0.350636</c:v>
                </c:pt>
                <c:pt idx="32205">
                  <c:v>-0.35684700000000003</c:v>
                </c:pt>
                <c:pt idx="32206">
                  <c:v>-0.363008</c:v>
                </c:pt>
                <c:pt idx="32207">
                  <c:v>-0.36874200000000001</c:v>
                </c:pt>
                <c:pt idx="32208">
                  <c:v>-0.37458000000000002</c:v>
                </c:pt>
                <c:pt idx="32209">
                  <c:v>-0.38022499999999998</c:v>
                </c:pt>
                <c:pt idx="32210">
                  <c:v>-0.38642599999999999</c:v>
                </c:pt>
                <c:pt idx="32211">
                  <c:v>-0.39222000000000001</c:v>
                </c:pt>
                <c:pt idx="32212">
                  <c:v>-0.39751599999999998</c:v>
                </c:pt>
                <c:pt idx="32213">
                  <c:v>-0.40335900000000002</c:v>
                </c:pt>
                <c:pt idx="32214">
                  <c:v>-0.40908</c:v>
                </c:pt>
                <c:pt idx="32215">
                  <c:v>-0.41436099999999998</c:v>
                </c:pt>
                <c:pt idx="32216">
                  <c:v>-0.42023300000000002</c:v>
                </c:pt>
                <c:pt idx="32217">
                  <c:v>-0.42524200000000001</c:v>
                </c:pt>
                <c:pt idx="32218">
                  <c:v>-0.43043199999999998</c:v>
                </c:pt>
                <c:pt idx="32219">
                  <c:v>-0.43564399999999998</c:v>
                </c:pt>
                <c:pt idx="32220">
                  <c:v>-0.441</c:v>
                </c:pt>
                <c:pt idx="32221">
                  <c:v>-0.44633600000000001</c:v>
                </c:pt>
                <c:pt idx="32222">
                  <c:v>-0.45130500000000001</c:v>
                </c:pt>
                <c:pt idx="32223">
                  <c:v>-0.45615299999999998</c:v>
                </c:pt>
                <c:pt idx="32224">
                  <c:v>-0.460897</c:v>
                </c:pt>
                <c:pt idx="32225">
                  <c:v>-0.465868</c:v>
                </c:pt>
                <c:pt idx="32226">
                  <c:v>-0.47107500000000002</c:v>
                </c:pt>
                <c:pt idx="32227">
                  <c:v>-0.47548699999999999</c:v>
                </c:pt>
                <c:pt idx="32228">
                  <c:v>-0.48003699999999999</c:v>
                </c:pt>
                <c:pt idx="32229">
                  <c:v>-0.48410900000000001</c:v>
                </c:pt>
                <c:pt idx="32230">
                  <c:v>-0.488645</c:v>
                </c:pt>
                <c:pt idx="32231">
                  <c:v>-0.49323099999999998</c:v>
                </c:pt>
                <c:pt idx="32232">
                  <c:v>-0.49744699999999997</c:v>
                </c:pt>
                <c:pt idx="32233">
                  <c:v>-0.501745</c:v>
                </c:pt>
                <c:pt idx="32234">
                  <c:v>-0.50570000000000004</c:v>
                </c:pt>
                <c:pt idx="32235">
                  <c:v>-0.50973500000000005</c:v>
                </c:pt>
                <c:pt idx="32236">
                  <c:v>-0.51382899999999998</c:v>
                </c:pt>
                <c:pt idx="32237">
                  <c:v>-0.517791</c:v>
                </c:pt>
                <c:pt idx="32238">
                  <c:v>-0.52176299999999998</c:v>
                </c:pt>
                <c:pt idx="32239">
                  <c:v>-0.525362</c:v>
                </c:pt>
                <c:pt idx="32240">
                  <c:v>-0.52879600000000004</c:v>
                </c:pt>
                <c:pt idx="32241">
                  <c:v>-0.53212300000000001</c:v>
                </c:pt>
                <c:pt idx="32242">
                  <c:v>-0.53559800000000002</c:v>
                </c:pt>
                <c:pt idx="32243">
                  <c:v>-0.53879299999999997</c:v>
                </c:pt>
                <c:pt idx="32244">
                  <c:v>-0.54211100000000001</c:v>
                </c:pt>
                <c:pt idx="32245">
                  <c:v>-0.544875</c:v>
                </c:pt>
                <c:pt idx="32246">
                  <c:v>-0.54819799999999996</c:v>
                </c:pt>
                <c:pt idx="32247">
                  <c:v>-0.55081899999999995</c:v>
                </c:pt>
                <c:pt idx="32248">
                  <c:v>-0.55401599999999995</c:v>
                </c:pt>
                <c:pt idx="32249">
                  <c:v>-0.55662999999999996</c:v>
                </c:pt>
                <c:pt idx="32250">
                  <c:v>-0.55900399999999995</c:v>
                </c:pt>
                <c:pt idx="32251">
                  <c:v>-0.56174100000000005</c:v>
                </c:pt>
                <c:pt idx="32252">
                  <c:v>-0.56437999999999999</c:v>
                </c:pt>
                <c:pt idx="32253">
                  <c:v>-0.566604</c:v>
                </c:pt>
                <c:pt idx="32254">
                  <c:v>-0.56922600000000001</c:v>
                </c:pt>
                <c:pt idx="32255">
                  <c:v>-0.571411</c:v>
                </c:pt>
                <c:pt idx="32256">
                  <c:v>-0.57373300000000005</c:v>
                </c:pt>
                <c:pt idx="32257">
                  <c:v>-0.57561799999999996</c:v>
                </c:pt>
                <c:pt idx="32258">
                  <c:v>-0.577824</c:v>
                </c:pt>
                <c:pt idx="32259">
                  <c:v>-0.57957899999999996</c:v>
                </c:pt>
                <c:pt idx="32260">
                  <c:v>-0.58182500000000004</c:v>
                </c:pt>
                <c:pt idx="32261">
                  <c:v>-0.58337799999999995</c:v>
                </c:pt>
                <c:pt idx="32262">
                  <c:v>-0.58523899999999995</c:v>
                </c:pt>
                <c:pt idx="32263">
                  <c:v>-0.58654799999999996</c:v>
                </c:pt>
                <c:pt idx="32264">
                  <c:v>-0.58825099999999997</c:v>
                </c:pt>
                <c:pt idx="32265">
                  <c:v>-0.58984199999999998</c:v>
                </c:pt>
                <c:pt idx="32266">
                  <c:v>-0.59111199999999997</c:v>
                </c:pt>
                <c:pt idx="32267">
                  <c:v>-0.59242899999999998</c:v>
                </c:pt>
                <c:pt idx="32268">
                  <c:v>-0.59355599999999997</c:v>
                </c:pt>
                <c:pt idx="32269">
                  <c:v>-0.59481799999999996</c:v>
                </c:pt>
                <c:pt idx="32270">
                  <c:v>-0.59558900000000004</c:v>
                </c:pt>
                <c:pt idx="32271">
                  <c:v>-0.59685600000000005</c:v>
                </c:pt>
                <c:pt idx="32272">
                  <c:v>-0.59756100000000001</c:v>
                </c:pt>
                <c:pt idx="32273">
                  <c:v>-0.59885299999999997</c:v>
                </c:pt>
                <c:pt idx="32274">
                  <c:v>-0.59914800000000001</c:v>
                </c:pt>
                <c:pt idx="32275">
                  <c:v>-0.599881</c:v>
                </c:pt>
                <c:pt idx="32276">
                  <c:v>-0.60066299999999995</c:v>
                </c:pt>
                <c:pt idx="32277">
                  <c:v>-0.60119500000000003</c:v>
                </c:pt>
                <c:pt idx="32278">
                  <c:v>-0.60197400000000001</c:v>
                </c:pt>
                <c:pt idx="32279">
                  <c:v>-0.60235499999999997</c:v>
                </c:pt>
                <c:pt idx="32280">
                  <c:v>-0.60260999999999998</c:v>
                </c:pt>
                <c:pt idx="32281">
                  <c:v>-0.60286399999999996</c:v>
                </c:pt>
                <c:pt idx="32282">
                  <c:v>-0.60319900000000004</c:v>
                </c:pt>
                <c:pt idx="32283">
                  <c:v>-0.60340400000000005</c:v>
                </c:pt>
                <c:pt idx="32284">
                  <c:v>-0.60352899999999998</c:v>
                </c:pt>
                <c:pt idx="32285">
                  <c:v>-0.60361200000000004</c:v>
                </c:pt>
                <c:pt idx="32286">
                  <c:v>-0.60362099999999996</c:v>
                </c:pt>
                <c:pt idx="32287">
                  <c:v>-0.60359799999999997</c:v>
                </c:pt>
                <c:pt idx="32288">
                  <c:v>-0.60375500000000004</c:v>
                </c:pt>
                <c:pt idx="32289">
                  <c:v>-0.60360199999999997</c:v>
                </c:pt>
                <c:pt idx="32290">
                  <c:v>-0.60357499999999997</c:v>
                </c:pt>
                <c:pt idx="32291">
                  <c:v>-0.60364099999999998</c:v>
                </c:pt>
                <c:pt idx="32292">
                  <c:v>-0.60316400000000003</c:v>
                </c:pt>
                <c:pt idx="32293">
                  <c:v>-0.60275900000000004</c:v>
                </c:pt>
                <c:pt idx="32294">
                  <c:v>-0.60281300000000004</c:v>
                </c:pt>
                <c:pt idx="32295">
                  <c:v>-0.60218099999999997</c:v>
                </c:pt>
                <c:pt idx="32296">
                  <c:v>-0.60218000000000005</c:v>
                </c:pt>
                <c:pt idx="32297">
                  <c:v>-0.60143999999999997</c:v>
                </c:pt>
                <c:pt idx="32298">
                  <c:v>-0.601302</c:v>
                </c:pt>
                <c:pt idx="32299">
                  <c:v>-0.60047899999999998</c:v>
                </c:pt>
                <c:pt idx="32300">
                  <c:v>-0.60020300000000004</c:v>
                </c:pt>
                <c:pt idx="32301">
                  <c:v>-0.59945099999999996</c:v>
                </c:pt>
                <c:pt idx="32302">
                  <c:v>-0.59909500000000004</c:v>
                </c:pt>
                <c:pt idx="32303">
                  <c:v>-0.59838599999999997</c:v>
                </c:pt>
                <c:pt idx="32304">
                  <c:v>-0.59759099999999998</c:v>
                </c:pt>
                <c:pt idx="32305">
                  <c:v>-0.59731100000000004</c:v>
                </c:pt>
                <c:pt idx="32306">
                  <c:v>-0.59640400000000005</c:v>
                </c:pt>
                <c:pt idx="32307">
                  <c:v>-0.59581200000000001</c:v>
                </c:pt>
                <c:pt idx="32308">
                  <c:v>-0.59507900000000002</c:v>
                </c:pt>
                <c:pt idx="32309">
                  <c:v>-0.59433999999999998</c:v>
                </c:pt>
                <c:pt idx="32310">
                  <c:v>-0.59364300000000003</c:v>
                </c:pt>
                <c:pt idx="32311">
                  <c:v>-0.59260900000000005</c:v>
                </c:pt>
                <c:pt idx="32312">
                  <c:v>-0.59232099999999999</c:v>
                </c:pt>
                <c:pt idx="32313">
                  <c:v>-0.59108499999999997</c:v>
                </c:pt>
                <c:pt idx="32314">
                  <c:v>-0.59060000000000001</c:v>
                </c:pt>
                <c:pt idx="32315">
                  <c:v>-0.58948100000000003</c:v>
                </c:pt>
                <c:pt idx="32316">
                  <c:v>-0.58852499999999996</c:v>
                </c:pt>
                <c:pt idx="32317">
                  <c:v>-0.58799000000000001</c:v>
                </c:pt>
                <c:pt idx="32318">
                  <c:v>-0.58693600000000001</c:v>
                </c:pt>
                <c:pt idx="32319">
                  <c:v>-0.58645700000000001</c:v>
                </c:pt>
                <c:pt idx="32320">
                  <c:v>-0.585121</c:v>
                </c:pt>
                <c:pt idx="32321">
                  <c:v>-0.58444499999999999</c:v>
                </c:pt>
                <c:pt idx="32322">
                  <c:v>-0.58316900000000005</c:v>
                </c:pt>
                <c:pt idx="32323">
                  <c:v>-0.58275699999999997</c:v>
                </c:pt>
                <c:pt idx="32324">
                  <c:v>-0.58175200000000005</c:v>
                </c:pt>
                <c:pt idx="32325">
                  <c:v>-0.58075200000000005</c:v>
                </c:pt>
                <c:pt idx="32326">
                  <c:v>-0.57942400000000005</c:v>
                </c:pt>
                <c:pt idx="32327">
                  <c:v>-0.57903099999999996</c:v>
                </c:pt>
                <c:pt idx="32328">
                  <c:v>-0.57779000000000003</c:v>
                </c:pt>
                <c:pt idx="32329">
                  <c:v>-0.57737000000000005</c:v>
                </c:pt>
                <c:pt idx="32330">
                  <c:v>-0.57608099999999995</c:v>
                </c:pt>
                <c:pt idx="32331">
                  <c:v>-0.57527499999999998</c:v>
                </c:pt>
                <c:pt idx="32332">
                  <c:v>-0.57381499999999996</c:v>
                </c:pt>
                <c:pt idx="32333">
                  <c:v>-0.57322600000000001</c:v>
                </c:pt>
                <c:pt idx="32334">
                  <c:v>-0.57203099999999996</c:v>
                </c:pt>
                <c:pt idx="32335">
                  <c:v>-0.57104900000000003</c:v>
                </c:pt>
                <c:pt idx="32336">
                  <c:v>-0.57013999999999998</c:v>
                </c:pt>
                <c:pt idx="32337">
                  <c:v>-0.56903499999999996</c:v>
                </c:pt>
                <c:pt idx="32338">
                  <c:v>-0.56806800000000002</c:v>
                </c:pt>
                <c:pt idx="32339">
                  <c:v>-0.56720199999999998</c:v>
                </c:pt>
                <c:pt idx="32340">
                  <c:v>-0.56615899999999997</c:v>
                </c:pt>
                <c:pt idx="32341">
                  <c:v>-0.56494299999999997</c:v>
                </c:pt>
                <c:pt idx="32342">
                  <c:v>-0.56413199999999997</c:v>
                </c:pt>
                <c:pt idx="32343">
                  <c:v>-0.562967</c:v>
                </c:pt>
                <c:pt idx="32344">
                  <c:v>-0.56216699999999997</c:v>
                </c:pt>
                <c:pt idx="32345">
                  <c:v>-0.56098899999999996</c:v>
                </c:pt>
                <c:pt idx="32346">
                  <c:v>-0.55992799999999998</c:v>
                </c:pt>
                <c:pt idx="32347">
                  <c:v>-0.55908599999999997</c:v>
                </c:pt>
                <c:pt idx="32348">
                  <c:v>-0.55798700000000001</c:v>
                </c:pt>
                <c:pt idx="32349">
                  <c:v>-0.55698099999999995</c:v>
                </c:pt>
                <c:pt idx="32350">
                  <c:v>-0.55582900000000002</c:v>
                </c:pt>
                <c:pt idx="32351">
                  <c:v>-0.554786</c:v>
                </c:pt>
                <c:pt idx="32352">
                  <c:v>-0.55371599999999999</c:v>
                </c:pt>
                <c:pt idx="32353">
                  <c:v>-0.552647</c:v>
                </c:pt>
                <c:pt idx="32354">
                  <c:v>-0.55140199999999995</c:v>
                </c:pt>
                <c:pt idx="32355">
                  <c:v>-0.55029499999999998</c:v>
                </c:pt>
                <c:pt idx="32356">
                  <c:v>-0.54899699999999996</c:v>
                </c:pt>
                <c:pt idx="32357">
                  <c:v>-0.54780300000000004</c:v>
                </c:pt>
                <c:pt idx="32358">
                  <c:v>-0.54643399999999998</c:v>
                </c:pt>
                <c:pt idx="32359">
                  <c:v>-0.54526799999999997</c:v>
                </c:pt>
                <c:pt idx="32360">
                  <c:v>-0.544095</c:v>
                </c:pt>
                <c:pt idx="32361">
                  <c:v>-0.54262999999999995</c:v>
                </c:pt>
                <c:pt idx="32362">
                  <c:v>-0.54119200000000001</c:v>
                </c:pt>
                <c:pt idx="32363">
                  <c:v>-0.53970300000000004</c:v>
                </c:pt>
                <c:pt idx="32364">
                  <c:v>-0.53823799999999999</c:v>
                </c:pt>
                <c:pt idx="32365">
                  <c:v>-0.53696100000000002</c:v>
                </c:pt>
                <c:pt idx="32366">
                  <c:v>-0.53530999999999995</c:v>
                </c:pt>
                <c:pt idx="32367">
                  <c:v>-0.53399200000000002</c:v>
                </c:pt>
                <c:pt idx="32368">
                  <c:v>-0.53223399999999998</c:v>
                </c:pt>
                <c:pt idx="32369">
                  <c:v>-0.53073499999999996</c:v>
                </c:pt>
                <c:pt idx="32370">
                  <c:v>-0.52907499999999996</c:v>
                </c:pt>
                <c:pt idx="32371">
                  <c:v>-0.52762799999999999</c:v>
                </c:pt>
                <c:pt idx="32372">
                  <c:v>-0.52578199999999997</c:v>
                </c:pt>
                <c:pt idx="32373">
                  <c:v>-0.523895</c:v>
                </c:pt>
                <c:pt idx="32374">
                  <c:v>-0.522177</c:v>
                </c:pt>
                <c:pt idx="32375">
                  <c:v>-0.52037800000000001</c:v>
                </c:pt>
                <c:pt idx="32376">
                  <c:v>-0.51854599999999995</c:v>
                </c:pt>
                <c:pt idx="32377">
                  <c:v>-0.51656000000000002</c:v>
                </c:pt>
                <c:pt idx="32378">
                  <c:v>-0.51453199999999999</c:v>
                </c:pt>
                <c:pt idx="32379">
                  <c:v>-0.51249699999999998</c:v>
                </c:pt>
                <c:pt idx="32380">
                  <c:v>-0.51040799999999997</c:v>
                </c:pt>
                <c:pt idx="32381">
                  <c:v>-0.50825399999999998</c:v>
                </c:pt>
                <c:pt idx="32382">
                  <c:v>-0.50628300000000004</c:v>
                </c:pt>
                <c:pt idx="32383">
                  <c:v>-0.50395199999999996</c:v>
                </c:pt>
                <c:pt idx="32384">
                  <c:v>-0.50151599999999996</c:v>
                </c:pt>
                <c:pt idx="32385">
                  <c:v>-0.49902299999999999</c:v>
                </c:pt>
                <c:pt idx="32386">
                  <c:v>-0.496722</c:v>
                </c:pt>
                <c:pt idx="32387">
                  <c:v>-0.49415599999999998</c:v>
                </c:pt>
                <c:pt idx="32388">
                  <c:v>-0.49170199999999997</c:v>
                </c:pt>
                <c:pt idx="32389">
                  <c:v>-0.48882999999999999</c:v>
                </c:pt>
                <c:pt idx="32390">
                  <c:v>-0.48601800000000001</c:v>
                </c:pt>
                <c:pt idx="32391">
                  <c:v>-0.48338300000000001</c:v>
                </c:pt>
                <c:pt idx="32392">
                  <c:v>-0.48039399999999999</c:v>
                </c:pt>
                <c:pt idx="32393">
                  <c:v>-0.47760599999999998</c:v>
                </c:pt>
                <c:pt idx="32394">
                  <c:v>-0.47439700000000001</c:v>
                </c:pt>
                <c:pt idx="32395">
                  <c:v>-0.47121000000000002</c:v>
                </c:pt>
                <c:pt idx="32396">
                  <c:v>-0.46793800000000002</c:v>
                </c:pt>
                <c:pt idx="32397">
                  <c:v>-0.46448299999999998</c:v>
                </c:pt>
                <c:pt idx="32398">
                  <c:v>-0.46139599999999997</c:v>
                </c:pt>
                <c:pt idx="32399">
                  <c:v>-0.45771699999999998</c:v>
                </c:pt>
                <c:pt idx="32400">
                  <c:v>-0.454264</c:v>
                </c:pt>
                <c:pt idx="32401">
                  <c:v>-0.45044200000000001</c:v>
                </c:pt>
                <c:pt idx="32402">
                  <c:v>-0.446629</c:v>
                </c:pt>
                <c:pt idx="32403">
                  <c:v>-0.44297399999999998</c:v>
                </c:pt>
                <c:pt idx="32404">
                  <c:v>-0.43928699999999998</c:v>
                </c:pt>
                <c:pt idx="32405">
                  <c:v>-0.43531500000000001</c:v>
                </c:pt>
                <c:pt idx="32406">
                  <c:v>-0.43136400000000003</c:v>
                </c:pt>
                <c:pt idx="32407">
                  <c:v>-0.42721599999999998</c:v>
                </c:pt>
                <c:pt idx="32408">
                  <c:v>-0.42300500000000002</c:v>
                </c:pt>
                <c:pt idx="32409">
                  <c:v>-0.41882799999999998</c:v>
                </c:pt>
                <c:pt idx="32410">
                  <c:v>-0.41452899999999998</c:v>
                </c:pt>
                <c:pt idx="32411">
                  <c:v>-0.40995900000000002</c:v>
                </c:pt>
                <c:pt idx="32412">
                  <c:v>-0.40523500000000001</c:v>
                </c:pt>
                <c:pt idx="32413">
                  <c:v>-0.40052199999999999</c:v>
                </c:pt>
                <c:pt idx="32414">
                  <c:v>-0.39566200000000001</c:v>
                </c:pt>
                <c:pt idx="32415">
                  <c:v>-0.39076100000000002</c:v>
                </c:pt>
                <c:pt idx="32416">
                  <c:v>-0.38613900000000001</c:v>
                </c:pt>
                <c:pt idx="32417">
                  <c:v>-0.38102799999999998</c:v>
                </c:pt>
                <c:pt idx="32418">
                  <c:v>-0.375884</c:v>
                </c:pt>
                <c:pt idx="32419">
                  <c:v>-0.37046000000000001</c:v>
                </c:pt>
                <c:pt idx="32420">
                  <c:v>-0.36537900000000001</c:v>
                </c:pt>
                <c:pt idx="32421">
                  <c:v>-0.35994799999999999</c:v>
                </c:pt>
                <c:pt idx="32422">
                  <c:v>-0.35447600000000001</c:v>
                </c:pt>
                <c:pt idx="32423">
                  <c:v>-0.34841</c:v>
                </c:pt>
                <c:pt idx="32424">
                  <c:v>-0.34296199999999999</c:v>
                </c:pt>
                <c:pt idx="32425">
                  <c:v>-0.33707599999999999</c:v>
                </c:pt>
                <c:pt idx="32426">
                  <c:v>-0.33088600000000001</c:v>
                </c:pt>
                <c:pt idx="32427">
                  <c:v>-0.32508700000000001</c:v>
                </c:pt>
                <c:pt idx="32428">
                  <c:v>-0.31907799999999997</c:v>
                </c:pt>
                <c:pt idx="32429">
                  <c:v>-0.31290499999999999</c:v>
                </c:pt>
                <c:pt idx="32430">
                  <c:v>-0.30628100000000003</c:v>
                </c:pt>
                <c:pt idx="32431">
                  <c:v>-0.29993399999999998</c:v>
                </c:pt>
                <c:pt idx="32432">
                  <c:v>-0.29363400000000001</c:v>
                </c:pt>
                <c:pt idx="32433">
                  <c:v>-0.28710799999999997</c:v>
                </c:pt>
                <c:pt idx="32434">
                  <c:v>-0.28059299999999998</c:v>
                </c:pt>
                <c:pt idx="32435">
                  <c:v>-0.27372000000000002</c:v>
                </c:pt>
                <c:pt idx="32436">
                  <c:v>-0.26702799999999999</c:v>
                </c:pt>
                <c:pt idx="32437">
                  <c:v>-0.26017299999999999</c:v>
                </c:pt>
                <c:pt idx="32438">
                  <c:v>-0.25344499999999998</c:v>
                </c:pt>
                <c:pt idx="32439">
                  <c:v>-0.24623400000000001</c:v>
                </c:pt>
                <c:pt idx="32440">
                  <c:v>-0.239234</c:v>
                </c:pt>
                <c:pt idx="32441">
                  <c:v>-0.231962</c:v>
                </c:pt>
                <c:pt idx="32442">
                  <c:v>-0.224832</c:v>
                </c:pt>
                <c:pt idx="32443">
                  <c:v>-0.217361</c:v>
                </c:pt>
                <c:pt idx="32444">
                  <c:v>-0.210062</c:v>
                </c:pt>
                <c:pt idx="32445">
                  <c:v>-0.20252000000000001</c:v>
                </c:pt>
                <c:pt idx="32446">
                  <c:v>-0.19501399999999999</c:v>
                </c:pt>
                <c:pt idx="32447">
                  <c:v>-0.18748200000000001</c:v>
                </c:pt>
                <c:pt idx="32448">
                  <c:v>-0.17959700000000001</c:v>
                </c:pt>
                <c:pt idx="32449">
                  <c:v>-0.171849</c:v>
                </c:pt>
                <c:pt idx="32450">
                  <c:v>-0.163852</c:v>
                </c:pt>
                <c:pt idx="32451">
                  <c:v>-0.15589500000000001</c:v>
                </c:pt>
                <c:pt idx="32452">
                  <c:v>-0.148065</c:v>
                </c:pt>
                <c:pt idx="32453">
                  <c:v>-0.14011599999999999</c:v>
                </c:pt>
                <c:pt idx="32454">
                  <c:v>-0.13192300000000001</c:v>
                </c:pt>
                <c:pt idx="32455">
                  <c:v>-0.123885</c:v>
                </c:pt>
                <c:pt idx="32456">
                  <c:v>-0.11569599999999999</c:v>
                </c:pt>
                <c:pt idx="32457">
                  <c:v>-0.107587</c:v>
                </c:pt>
                <c:pt idx="32458">
                  <c:v>-9.9411700000000006E-2</c:v>
                </c:pt>
                <c:pt idx="32459">
                  <c:v>-9.12105E-2</c:v>
                </c:pt>
                <c:pt idx="32460">
                  <c:v>-8.2869499999999999E-2</c:v>
                </c:pt>
                <c:pt idx="32461">
                  <c:v>-7.4534900000000001E-2</c:v>
                </c:pt>
                <c:pt idx="32462">
                  <c:v>-6.6170099999999996E-2</c:v>
                </c:pt>
                <c:pt idx="32463">
                  <c:v>-5.8109000000000001E-2</c:v>
                </c:pt>
                <c:pt idx="32464">
                  <c:v>-4.9648299999999999E-2</c:v>
                </c:pt>
                <c:pt idx="32465">
                  <c:v>-4.1136399999999997E-2</c:v>
                </c:pt>
                <c:pt idx="32466">
                  <c:v>-3.2806700000000001E-2</c:v>
                </c:pt>
                <c:pt idx="32467">
                  <c:v>-2.4376499999999999E-2</c:v>
                </c:pt>
                <c:pt idx="32468">
                  <c:v>-1.5942600000000001E-2</c:v>
                </c:pt>
                <c:pt idx="32469">
                  <c:v>-7.3556899999999998E-3</c:v>
                </c:pt>
                <c:pt idx="32470">
                  <c:v>1.2477899999999999E-3</c:v>
                </c:pt>
                <c:pt idx="32471">
                  <c:v>9.7669100000000002E-3</c:v>
                </c:pt>
                <c:pt idx="32472">
                  <c:v>1.8324E-2</c:v>
                </c:pt>
                <c:pt idx="32473">
                  <c:v>2.7143400000000002E-2</c:v>
                </c:pt>
                <c:pt idx="32474">
                  <c:v>3.5527900000000001E-2</c:v>
                </c:pt>
                <c:pt idx="32475">
                  <c:v>4.39897E-2</c:v>
                </c:pt>
                <c:pt idx="32476">
                  <c:v>5.2573300000000003E-2</c:v>
                </c:pt>
                <c:pt idx="32477">
                  <c:v>6.1240000000000003E-2</c:v>
                </c:pt>
                <c:pt idx="32478">
                  <c:v>6.991E-2</c:v>
                </c:pt>
                <c:pt idx="32479">
                  <c:v>7.8023499999999996E-2</c:v>
                </c:pt>
                <c:pt idx="32480">
                  <c:v>8.6647600000000005E-2</c:v>
                </c:pt>
                <c:pt idx="32481">
                  <c:v>9.5073400000000002E-2</c:v>
                </c:pt>
                <c:pt idx="32482">
                  <c:v>0.10341599999999999</c:v>
                </c:pt>
                <c:pt idx="32483">
                  <c:v>0.111717</c:v>
                </c:pt>
                <c:pt idx="32484">
                  <c:v>0.120173</c:v>
                </c:pt>
                <c:pt idx="32485">
                  <c:v>0.128333</c:v>
                </c:pt>
                <c:pt idx="32486">
                  <c:v>0.13666400000000001</c:v>
                </c:pt>
                <c:pt idx="32487">
                  <c:v>0.14477699999999999</c:v>
                </c:pt>
                <c:pt idx="32488">
                  <c:v>0.15306700000000001</c:v>
                </c:pt>
                <c:pt idx="32489">
                  <c:v>0.161248</c:v>
                </c:pt>
                <c:pt idx="32490">
                  <c:v>0.169265</c:v>
                </c:pt>
                <c:pt idx="32491">
                  <c:v>0.177511</c:v>
                </c:pt>
                <c:pt idx="32492">
                  <c:v>0.18540699999999999</c:v>
                </c:pt>
                <c:pt idx="32493">
                  <c:v>0.193412</c:v>
                </c:pt>
                <c:pt idx="32494">
                  <c:v>0.201318</c:v>
                </c:pt>
                <c:pt idx="32495">
                  <c:v>0.20898700000000001</c:v>
                </c:pt>
                <c:pt idx="32496">
                  <c:v>0.21679399999999999</c:v>
                </c:pt>
                <c:pt idx="32497">
                  <c:v>0.224574</c:v>
                </c:pt>
                <c:pt idx="32498">
                  <c:v>0.232372</c:v>
                </c:pt>
                <c:pt idx="32499">
                  <c:v>0.239978</c:v>
                </c:pt>
                <c:pt idx="32500">
                  <c:v>0.24765300000000001</c:v>
                </c:pt>
                <c:pt idx="32501">
                  <c:v>0.255104</c:v>
                </c:pt>
                <c:pt idx="32502">
                  <c:v>0.26262999999999997</c:v>
                </c:pt>
                <c:pt idx="32503">
                  <c:v>0.27011800000000002</c:v>
                </c:pt>
                <c:pt idx="32504">
                  <c:v>0.27731899999999998</c:v>
                </c:pt>
                <c:pt idx="32505">
                  <c:v>0.28479700000000002</c:v>
                </c:pt>
                <c:pt idx="32506">
                  <c:v>0.29158600000000001</c:v>
                </c:pt>
                <c:pt idx="32507">
                  <c:v>0.29885</c:v>
                </c:pt>
                <c:pt idx="32508">
                  <c:v>0.30581900000000001</c:v>
                </c:pt>
                <c:pt idx="32509">
                  <c:v>0.312697</c:v>
                </c:pt>
                <c:pt idx="32510">
                  <c:v>0.31963599999999998</c:v>
                </c:pt>
                <c:pt idx="32511">
                  <c:v>0.32633000000000001</c:v>
                </c:pt>
                <c:pt idx="32512">
                  <c:v>0.33291199999999999</c:v>
                </c:pt>
                <c:pt idx="32513">
                  <c:v>0.33975899999999998</c:v>
                </c:pt>
                <c:pt idx="32514">
                  <c:v>0.34611900000000001</c:v>
                </c:pt>
                <c:pt idx="32515">
                  <c:v>0.35257699999999997</c:v>
                </c:pt>
                <c:pt idx="32516">
                  <c:v>0.35916799999999999</c:v>
                </c:pt>
                <c:pt idx="32517">
                  <c:v>0.36522900000000003</c:v>
                </c:pt>
                <c:pt idx="32518">
                  <c:v>0.37169099999999999</c:v>
                </c:pt>
                <c:pt idx="32519">
                  <c:v>0.37744299999999997</c:v>
                </c:pt>
                <c:pt idx="32520">
                  <c:v>0.383799</c:v>
                </c:pt>
                <c:pt idx="32521">
                  <c:v>0.38971</c:v>
                </c:pt>
                <c:pt idx="32522">
                  <c:v>0.39543299999999998</c:v>
                </c:pt>
                <c:pt idx="32523">
                  <c:v>0.40140599999999999</c:v>
                </c:pt>
                <c:pt idx="32524">
                  <c:v>0.40690999999999999</c:v>
                </c:pt>
                <c:pt idx="32525">
                  <c:v>0.41267799999999999</c:v>
                </c:pt>
                <c:pt idx="32526">
                  <c:v>0.41830600000000001</c:v>
                </c:pt>
                <c:pt idx="32527">
                  <c:v>0.42372500000000002</c:v>
                </c:pt>
                <c:pt idx="32528">
                  <c:v>0.42898700000000001</c:v>
                </c:pt>
                <c:pt idx="32529">
                  <c:v>0.43441099999999999</c:v>
                </c:pt>
                <c:pt idx="32530">
                  <c:v>0.43980900000000001</c:v>
                </c:pt>
                <c:pt idx="32531">
                  <c:v>0.44474599999999997</c:v>
                </c:pt>
                <c:pt idx="32532">
                  <c:v>0.45024199999999998</c:v>
                </c:pt>
                <c:pt idx="32533">
                  <c:v>0.45477699999999999</c:v>
                </c:pt>
                <c:pt idx="32534">
                  <c:v>0.46011400000000002</c:v>
                </c:pt>
                <c:pt idx="32535">
                  <c:v>0.46481099999999997</c:v>
                </c:pt>
                <c:pt idx="32536">
                  <c:v>0.46964099999999998</c:v>
                </c:pt>
                <c:pt idx="32537">
                  <c:v>0.47451300000000002</c:v>
                </c:pt>
                <c:pt idx="32538">
                  <c:v>0.479128</c:v>
                </c:pt>
                <c:pt idx="32539">
                  <c:v>0.48381600000000002</c:v>
                </c:pt>
                <c:pt idx="32540">
                  <c:v>0.48864800000000003</c:v>
                </c:pt>
                <c:pt idx="32541">
                  <c:v>0.49291200000000002</c:v>
                </c:pt>
                <c:pt idx="32542">
                  <c:v>0.497417</c:v>
                </c:pt>
                <c:pt idx="32543">
                  <c:v>0.50165300000000002</c:v>
                </c:pt>
                <c:pt idx="32544">
                  <c:v>0.50605299999999998</c:v>
                </c:pt>
                <c:pt idx="32545">
                  <c:v>0.51036599999999999</c:v>
                </c:pt>
                <c:pt idx="32546">
                  <c:v>0.51446999999999998</c:v>
                </c:pt>
                <c:pt idx="32547">
                  <c:v>0.51876199999999995</c:v>
                </c:pt>
                <c:pt idx="32548">
                  <c:v>0.52266299999999999</c:v>
                </c:pt>
                <c:pt idx="32549">
                  <c:v>0.526675</c:v>
                </c:pt>
                <c:pt idx="32550">
                  <c:v>0.53072399999999997</c:v>
                </c:pt>
                <c:pt idx="32551">
                  <c:v>0.53466499999999995</c:v>
                </c:pt>
                <c:pt idx="32552">
                  <c:v>0.53855399999999998</c:v>
                </c:pt>
                <c:pt idx="32553">
                  <c:v>0.54235999999999995</c:v>
                </c:pt>
                <c:pt idx="32554">
                  <c:v>0.54593499999999995</c:v>
                </c:pt>
                <c:pt idx="32555">
                  <c:v>0.54983400000000004</c:v>
                </c:pt>
                <c:pt idx="32556">
                  <c:v>0.55337800000000004</c:v>
                </c:pt>
                <c:pt idx="32557">
                  <c:v>0.55718900000000005</c:v>
                </c:pt>
                <c:pt idx="32558">
                  <c:v>0.560643</c:v>
                </c:pt>
                <c:pt idx="32559">
                  <c:v>0.56428599999999995</c:v>
                </c:pt>
                <c:pt idx="32560">
                  <c:v>0.56769999999999998</c:v>
                </c:pt>
                <c:pt idx="32561">
                  <c:v>0.571245</c:v>
                </c:pt>
                <c:pt idx="32562">
                  <c:v>0.57450599999999996</c:v>
                </c:pt>
                <c:pt idx="32563">
                  <c:v>0.57812399999999997</c:v>
                </c:pt>
                <c:pt idx="32564">
                  <c:v>0.58133000000000001</c:v>
                </c:pt>
                <c:pt idx="32565">
                  <c:v>0.58482500000000004</c:v>
                </c:pt>
                <c:pt idx="32566">
                  <c:v>0.58810499999999999</c:v>
                </c:pt>
                <c:pt idx="32567">
                  <c:v>0.59140000000000004</c:v>
                </c:pt>
                <c:pt idx="32568">
                  <c:v>0.59472499999999995</c:v>
                </c:pt>
                <c:pt idx="32569">
                  <c:v>0.59809100000000004</c:v>
                </c:pt>
                <c:pt idx="32570">
                  <c:v>0.60112399999999999</c:v>
                </c:pt>
                <c:pt idx="32571">
                  <c:v>0.60453299999999999</c:v>
                </c:pt>
                <c:pt idx="32572">
                  <c:v>0.607711</c:v>
                </c:pt>
                <c:pt idx="32573">
                  <c:v>0.61094599999999999</c:v>
                </c:pt>
                <c:pt idx="32574">
                  <c:v>0.61429900000000004</c:v>
                </c:pt>
                <c:pt idx="32575">
                  <c:v>0.61731800000000003</c:v>
                </c:pt>
                <c:pt idx="32576">
                  <c:v>0.62054600000000004</c:v>
                </c:pt>
                <c:pt idx="32577">
                  <c:v>0.62370599999999998</c:v>
                </c:pt>
                <c:pt idx="32578">
                  <c:v>0.62707100000000005</c:v>
                </c:pt>
                <c:pt idx="32579">
                  <c:v>0.63011300000000003</c:v>
                </c:pt>
                <c:pt idx="32580">
                  <c:v>0.63326700000000002</c:v>
                </c:pt>
                <c:pt idx="32581">
                  <c:v>0.63618600000000003</c:v>
                </c:pt>
                <c:pt idx="32582">
                  <c:v>0.63943300000000003</c:v>
                </c:pt>
                <c:pt idx="32583">
                  <c:v>0.64242200000000005</c:v>
                </c:pt>
                <c:pt idx="32584">
                  <c:v>0.64521399999999995</c:v>
                </c:pt>
                <c:pt idx="32585">
                  <c:v>0.64834700000000001</c:v>
                </c:pt>
                <c:pt idx="32586">
                  <c:v>0.65135799999999999</c:v>
                </c:pt>
                <c:pt idx="32587">
                  <c:v>0.65420400000000001</c:v>
                </c:pt>
                <c:pt idx="32588">
                  <c:v>0.65723399999999998</c:v>
                </c:pt>
                <c:pt idx="32589">
                  <c:v>0.66014799999999996</c:v>
                </c:pt>
                <c:pt idx="32590">
                  <c:v>0.66313200000000005</c:v>
                </c:pt>
                <c:pt idx="32591">
                  <c:v>0.66613900000000004</c:v>
                </c:pt>
                <c:pt idx="32592">
                  <c:v>0.668987</c:v>
                </c:pt>
                <c:pt idx="32593">
                  <c:v>0.672037</c:v>
                </c:pt>
                <c:pt idx="32594">
                  <c:v>0.67493599999999998</c:v>
                </c:pt>
                <c:pt idx="32595">
                  <c:v>0.67795799999999995</c:v>
                </c:pt>
                <c:pt idx="32596">
                  <c:v>0.68084599999999995</c:v>
                </c:pt>
                <c:pt idx="32597">
                  <c:v>0.68382799999999999</c:v>
                </c:pt>
                <c:pt idx="32598">
                  <c:v>0.68677900000000003</c:v>
                </c:pt>
                <c:pt idx="32599">
                  <c:v>0.68969100000000005</c:v>
                </c:pt>
                <c:pt idx="32600">
                  <c:v>0.69278399999999996</c:v>
                </c:pt>
                <c:pt idx="32601">
                  <c:v>0.69555999999999996</c:v>
                </c:pt>
                <c:pt idx="32602">
                  <c:v>0.69849000000000006</c:v>
                </c:pt>
                <c:pt idx="32603">
                  <c:v>0.70149899999999998</c:v>
                </c:pt>
                <c:pt idx="32604">
                  <c:v>0.70437300000000003</c:v>
                </c:pt>
                <c:pt idx="32605">
                  <c:v>0.707233</c:v>
                </c:pt>
                <c:pt idx="32606">
                  <c:v>0.71020799999999995</c:v>
                </c:pt>
                <c:pt idx="32607">
                  <c:v>0.71296400000000004</c:v>
                </c:pt>
                <c:pt idx="32608">
                  <c:v>0.71594100000000005</c:v>
                </c:pt>
                <c:pt idx="32609">
                  <c:v>0.71878699999999995</c:v>
                </c:pt>
                <c:pt idx="32610">
                  <c:v>0.72152499999999997</c:v>
                </c:pt>
                <c:pt idx="32611">
                  <c:v>0.724468</c:v>
                </c:pt>
                <c:pt idx="32612">
                  <c:v>0.72728199999999998</c:v>
                </c:pt>
                <c:pt idx="32613">
                  <c:v>0.73009299999999999</c:v>
                </c:pt>
                <c:pt idx="32614">
                  <c:v>0.73275599999999996</c:v>
                </c:pt>
                <c:pt idx="32615">
                  <c:v>0.73557600000000001</c:v>
                </c:pt>
                <c:pt idx="32616">
                  <c:v>0.73822200000000004</c:v>
                </c:pt>
                <c:pt idx="32617">
                  <c:v>0.740846</c:v>
                </c:pt>
                <c:pt idx="32618">
                  <c:v>0.74344699999999997</c:v>
                </c:pt>
                <c:pt idx="32619">
                  <c:v>0.74593600000000004</c:v>
                </c:pt>
                <c:pt idx="32620">
                  <c:v>0.74839900000000004</c:v>
                </c:pt>
                <c:pt idx="32621">
                  <c:v>0.75109499999999996</c:v>
                </c:pt>
                <c:pt idx="32622">
                  <c:v>0.75345300000000004</c:v>
                </c:pt>
                <c:pt idx="32623">
                  <c:v>0.75594700000000004</c:v>
                </c:pt>
                <c:pt idx="32624">
                  <c:v>0.75817699999999999</c:v>
                </c:pt>
                <c:pt idx="32625">
                  <c:v>0.76073299999999999</c:v>
                </c:pt>
                <c:pt idx="32626">
                  <c:v>0.76301099999999999</c:v>
                </c:pt>
                <c:pt idx="32627">
                  <c:v>0.76533899999999999</c:v>
                </c:pt>
                <c:pt idx="32628">
                  <c:v>0.76775700000000002</c:v>
                </c:pt>
                <c:pt idx="32629">
                  <c:v>0.76993599999999995</c:v>
                </c:pt>
                <c:pt idx="32630">
                  <c:v>0.77212999999999998</c:v>
                </c:pt>
                <c:pt idx="32631">
                  <c:v>0.77441400000000005</c:v>
                </c:pt>
                <c:pt idx="32632">
                  <c:v>0.77659699999999998</c:v>
                </c:pt>
                <c:pt idx="32633">
                  <c:v>0.77874600000000005</c:v>
                </c:pt>
                <c:pt idx="32634">
                  <c:v>0.78081500000000004</c:v>
                </c:pt>
                <c:pt idx="32635">
                  <c:v>0.78272900000000001</c:v>
                </c:pt>
                <c:pt idx="32636">
                  <c:v>0.784663</c:v>
                </c:pt>
                <c:pt idx="32637">
                  <c:v>0.786381</c:v>
                </c:pt>
                <c:pt idx="32638">
                  <c:v>0.78826099999999999</c:v>
                </c:pt>
                <c:pt idx="32639">
                  <c:v>0.78976000000000002</c:v>
                </c:pt>
                <c:pt idx="32640">
                  <c:v>0.79150399999999999</c:v>
                </c:pt>
                <c:pt idx="32641">
                  <c:v>0.793076</c:v>
                </c:pt>
                <c:pt idx="32642">
                  <c:v>0.79446300000000003</c:v>
                </c:pt>
                <c:pt idx="32643">
                  <c:v>0.79593499999999995</c:v>
                </c:pt>
                <c:pt idx="32644">
                  <c:v>0.79718699999999998</c:v>
                </c:pt>
                <c:pt idx="32645">
                  <c:v>0.798543</c:v>
                </c:pt>
                <c:pt idx="32646">
                  <c:v>0.79954700000000001</c:v>
                </c:pt>
                <c:pt idx="32647">
                  <c:v>0.80061499999999997</c:v>
                </c:pt>
                <c:pt idx="32648">
                  <c:v>0.801647</c:v>
                </c:pt>
                <c:pt idx="32649">
                  <c:v>0.80246799999999996</c:v>
                </c:pt>
                <c:pt idx="32650">
                  <c:v>0.80324300000000004</c:v>
                </c:pt>
                <c:pt idx="32651">
                  <c:v>0.80379400000000001</c:v>
                </c:pt>
                <c:pt idx="32652">
                  <c:v>0.80450200000000005</c:v>
                </c:pt>
                <c:pt idx="32653">
                  <c:v>0.804863</c:v>
                </c:pt>
                <c:pt idx="32654">
                  <c:v>0.80533999999999994</c:v>
                </c:pt>
                <c:pt idx="32655">
                  <c:v>0.80567200000000005</c:v>
                </c:pt>
                <c:pt idx="32656">
                  <c:v>0.80570699999999995</c:v>
                </c:pt>
                <c:pt idx="32657">
                  <c:v>0.80605700000000002</c:v>
                </c:pt>
                <c:pt idx="32658">
                  <c:v>0.80602200000000002</c:v>
                </c:pt>
                <c:pt idx="32659">
                  <c:v>0.80586599999999997</c:v>
                </c:pt>
                <c:pt idx="32660">
                  <c:v>0.80572999999999995</c:v>
                </c:pt>
                <c:pt idx="32661">
                  <c:v>0.80538900000000002</c:v>
                </c:pt>
                <c:pt idx="32662">
                  <c:v>0.80465699999999996</c:v>
                </c:pt>
                <c:pt idx="32663">
                  <c:v>0.80436700000000005</c:v>
                </c:pt>
                <c:pt idx="32664">
                  <c:v>0.80357500000000004</c:v>
                </c:pt>
                <c:pt idx="32665">
                  <c:v>0.80274999999999996</c:v>
                </c:pt>
                <c:pt idx="32666">
                  <c:v>0.80184</c:v>
                </c:pt>
                <c:pt idx="32667">
                  <c:v>0.80088199999999998</c:v>
                </c:pt>
                <c:pt idx="32668">
                  <c:v>0.79974400000000001</c:v>
                </c:pt>
                <c:pt idx="32669">
                  <c:v>0.79837000000000002</c:v>
                </c:pt>
                <c:pt idx="32670">
                  <c:v>0.79705899999999996</c:v>
                </c:pt>
                <c:pt idx="32671">
                  <c:v>0.79550299999999996</c:v>
                </c:pt>
                <c:pt idx="32672">
                  <c:v>0.79366000000000003</c:v>
                </c:pt>
                <c:pt idx="32673">
                  <c:v>0.79174199999999995</c:v>
                </c:pt>
                <c:pt idx="32674">
                  <c:v>0.78974500000000003</c:v>
                </c:pt>
                <c:pt idx="32675">
                  <c:v>0.78751000000000004</c:v>
                </c:pt>
                <c:pt idx="32676">
                  <c:v>0.78514300000000004</c:v>
                </c:pt>
                <c:pt idx="32677">
                  <c:v>0.782555</c:v>
                </c:pt>
                <c:pt idx="32678">
                  <c:v>0.77990499999999996</c:v>
                </c:pt>
                <c:pt idx="32679">
                  <c:v>0.77704600000000001</c:v>
                </c:pt>
                <c:pt idx="32680">
                  <c:v>0.77426200000000001</c:v>
                </c:pt>
                <c:pt idx="32681">
                  <c:v>0.771069</c:v>
                </c:pt>
                <c:pt idx="32682">
                  <c:v>0.76793100000000003</c:v>
                </c:pt>
                <c:pt idx="32683">
                  <c:v>0.76451400000000003</c:v>
                </c:pt>
                <c:pt idx="32684">
                  <c:v>0.76105</c:v>
                </c:pt>
                <c:pt idx="32685">
                  <c:v>0.75749500000000003</c:v>
                </c:pt>
                <c:pt idx="32686">
                  <c:v>0.75382899999999997</c:v>
                </c:pt>
                <c:pt idx="32687">
                  <c:v>0.74983999999999995</c:v>
                </c:pt>
                <c:pt idx="32688">
                  <c:v>0.74588299999999996</c:v>
                </c:pt>
                <c:pt idx="32689">
                  <c:v>0.74150000000000005</c:v>
                </c:pt>
                <c:pt idx="32690">
                  <c:v>0.73739100000000002</c:v>
                </c:pt>
                <c:pt idx="32691">
                  <c:v>0.73282899999999995</c:v>
                </c:pt>
                <c:pt idx="32692">
                  <c:v>0.728051</c:v>
                </c:pt>
                <c:pt idx="32693">
                  <c:v>0.72332700000000005</c:v>
                </c:pt>
                <c:pt idx="32694">
                  <c:v>0.71834699999999996</c:v>
                </c:pt>
                <c:pt idx="32695">
                  <c:v>0.71333899999999995</c:v>
                </c:pt>
                <c:pt idx="32696">
                  <c:v>0.70802900000000002</c:v>
                </c:pt>
                <c:pt idx="32697">
                  <c:v>0.70277199999999995</c:v>
                </c:pt>
                <c:pt idx="32698">
                  <c:v>0.69716199999999995</c:v>
                </c:pt>
                <c:pt idx="32699">
                  <c:v>0.69162900000000005</c:v>
                </c:pt>
                <c:pt idx="32700">
                  <c:v>0.68568099999999998</c:v>
                </c:pt>
                <c:pt idx="32701">
                  <c:v>0.67980200000000002</c:v>
                </c:pt>
                <c:pt idx="32702">
                  <c:v>0.673709</c:v>
                </c:pt>
                <c:pt idx="32703">
                  <c:v>0.66758499999999998</c:v>
                </c:pt>
                <c:pt idx="32704">
                  <c:v>0.661246</c:v>
                </c:pt>
                <c:pt idx="32705">
                  <c:v>0.65475700000000003</c:v>
                </c:pt>
                <c:pt idx="32706">
                  <c:v>0.64820599999999995</c:v>
                </c:pt>
                <c:pt idx="32707">
                  <c:v>0.64159999999999995</c:v>
                </c:pt>
                <c:pt idx="32708">
                  <c:v>0.63482000000000005</c:v>
                </c:pt>
                <c:pt idx="32709">
                  <c:v>0.62790400000000002</c:v>
                </c:pt>
                <c:pt idx="32710">
                  <c:v>0.62103299999999995</c:v>
                </c:pt>
                <c:pt idx="32711">
                  <c:v>0.61365899999999995</c:v>
                </c:pt>
                <c:pt idx="32712">
                  <c:v>0.606568</c:v>
                </c:pt>
                <c:pt idx="32713">
                  <c:v>0.59922799999999998</c:v>
                </c:pt>
                <c:pt idx="32714">
                  <c:v>0.591951</c:v>
                </c:pt>
                <c:pt idx="32715">
                  <c:v>0.58432700000000004</c:v>
                </c:pt>
                <c:pt idx="32716">
                  <c:v>0.57661899999999999</c:v>
                </c:pt>
                <c:pt idx="32717">
                  <c:v>0.56915099999999996</c:v>
                </c:pt>
                <c:pt idx="32718">
                  <c:v>0.56111500000000003</c:v>
                </c:pt>
                <c:pt idx="32719">
                  <c:v>0.55333699999999997</c:v>
                </c:pt>
                <c:pt idx="32720">
                  <c:v>0.54530500000000004</c:v>
                </c:pt>
                <c:pt idx="32721">
                  <c:v>0.53713699999999998</c:v>
                </c:pt>
                <c:pt idx="32722">
                  <c:v>0.52887899999999999</c:v>
                </c:pt>
                <c:pt idx="32723">
                  <c:v>0.52073999999999998</c:v>
                </c:pt>
                <c:pt idx="32724">
                  <c:v>0.51244900000000004</c:v>
                </c:pt>
                <c:pt idx="32725">
                  <c:v>0.50400900000000004</c:v>
                </c:pt>
                <c:pt idx="32726">
                  <c:v>0.49562200000000001</c:v>
                </c:pt>
                <c:pt idx="32727">
                  <c:v>0.48715799999999998</c:v>
                </c:pt>
                <c:pt idx="32728">
                  <c:v>0.47884100000000002</c:v>
                </c:pt>
                <c:pt idx="32729">
                  <c:v>0.47007700000000002</c:v>
                </c:pt>
                <c:pt idx="32730">
                  <c:v>0.461615</c:v>
                </c:pt>
                <c:pt idx="32731">
                  <c:v>0.45305800000000002</c:v>
                </c:pt>
                <c:pt idx="32732">
                  <c:v>0.44423200000000002</c:v>
                </c:pt>
                <c:pt idx="32733">
                  <c:v>0.43562200000000001</c:v>
                </c:pt>
                <c:pt idx="32734">
                  <c:v>0.42676399999999998</c:v>
                </c:pt>
                <c:pt idx="32735">
                  <c:v>0.417985</c:v>
                </c:pt>
                <c:pt idx="32736">
                  <c:v>0.40926299999999999</c:v>
                </c:pt>
                <c:pt idx="32737">
                  <c:v>0.40037600000000001</c:v>
                </c:pt>
                <c:pt idx="32738">
                  <c:v>0.391509</c:v>
                </c:pt>
                <c:pt idx="32739">
                  <c:v>0.38267000000000001</c:v>
                </c:pt>
                <c:pt idx="32740">
                  <c:v>0.37393599999999999</c:v>
                </c:pt>
                <c:pt idx="32741">
                  <c:v>0.36476799999999998</c:v>
                </c:pt>
                <c:pt idx="32742">
                  <c:v>0.356132</c:v>
                </c:pt>
                <c:pt idx="32743">
                  <c:v>0.34703800000000001</c:v>
                </c:pt>
                <c:pt idx="32744">
                  <c:v>0.33818799999999999</c:v>
                </c:pt>
                <c:pt idx="32745">
                  <c:v>0.32931500000000002</c:v>
                </c:pt>
                <c:pt idx="32746">
                  <c:v>0.32033899999999998</c:v>
                </c:pt>
                <c:pt idx="32747">
                  <c:v>0.31170100000000001</c:v>
                </c:pt>
                <c:pt idx="32748">
                  <c:v>0.30274699999999999</c:v>
                </c:pt>
                <c:pt idx="32749">
                  <c:v>0.29400199999999999</c:v>
                </c:pt>
                <c:pt idx="32750">
                  <c:v>0.28515000000000001</c:v>
                </c:pt>
                <c:pt idx="32751">
                  <c:v>0.27645700000000001</c:v>
                </c:pt>
                <c:pt idx="32752">
                  <c:v>0.26797500000000002</c:v>
                </c:pt>
                <c:pt idx="32753">
                  <c:v>0.25912499999999999</c:v>
                </c:pt>
                <c:pt idx="32754">
                  <c:v>0.25065799999999999</c:v>
                </c:pt>
                <c:pt idx="32755">
                  <c:v>0.24180099999999999</c:v>
                </c:pt>
                <c:pt idx="32756">
                  <c:v>0.23343900000000001</c:v>
                </c:pt>
                <c:pt idx="32757">
                  <c:v>0.224964</c:v>
                </c:pt>
                <c:pt idx="32758">
                  <c:v>0.21640100000000001</c:v>
                </c:pt>
                <c:pt idx="32759">
                  <c:v>0.20793200000000001</c:v>
                </c:pt>
                <c:pt idx="32760">
                  <c:v>0.19958699999999999</c:v>
                </c:pt>
                <c:pt idx="32761">
                  <c:v>0.19096399999999999</c:v>
                </c:pt>
                <c:pt idx="32762">
                  <c:v>0.18272099999999999</c:v>
                </c:pt>
                <c:pt idx="32763">
                  <c:v>0.174377</c:v>
                </c:pt>
                <c:pt idx="32764">
                  <c:v>0.16617199999999999</c:v>
                </c:pt>
                <c:pt idx="32765">
                  <c:v>0.15782599999999999</c:v>
                </c:pt>
                <c:pt idx="32766">
                  <c:v>0.149477</c:v>
                </c:pt>
                <c:pt idx="32767">
                  <c:v>0.14171</c:v>
                </c:pt>
                <c:pt idx="32768">
                  <c:v>0.13359699999999999</c:v>
                </c:pt>
                <c:pt idx="32769">
                  <c:v>0.125726</c:v>
                </c:pt>
                <c:pt idx="32770">
                  <c:v>0.117746</c:v>
                </c:pt>
                <c:pt idx="32771">
                  <c:v>0.109903</c:v>
                </c:pt>
                <c:pt idx="32772">
                  <c:v>0.10222100000000001</c:v>
                </c:pt>
                <c:pt idx="32773">
                  <c:v>9.4634599999999999E-2</c:v>
                </c:pt>
                <c:pt idx="32774">
                  <c:v>8.7055900000000006E-2</c:v>
                </c:pt>
                <c:pt idx="32775">
                  <c:v>7.9541799999999996E-2</c:v>
                </c:pt>
                <c:pt idx="32776">
                  <c:v>7.2081699999999999E-2</c:v>
                </c:pt>
                <c:pt idx="32777">
                  <c:v>6.4716999999999997E-2</c:v>
                </c:pt>
                <c:pt idx="32778">
                  <c:v>5.7347700000000001E-2</c:v>
                </c:pt>
                <c:pt idx="32779">
                  <c:v>5.0036499999999998E-2</c:v>
                </c:pt>
                <c:pt idx="32780">
                  <c:v>4.3003800000000002E-2</c:v>
                </c:pt>
                <c:pt idx="32781">
                  <c:v>3.6008600000000002E-2</c:v>
                </c:pt>
                <c:pt idx="32782">
                  <c:v>2.8937899999999999E-2</c:v>
                </c:pt>
                <c:pt idx="32783">
                  <c:v>2.2146699999999998E-2</c:v>
                </c:pt>
                <c:pt idx="32784">
                  <c:v>1.53452E-2</c:v>
                </c:pt>
                <c:pt idx="32785">
                  <c:v>8.5708699999999995E-3</c:v>
                </c:pt>
                <c:pt idx="32786">
                  <c:v>1.8206800000000001E-3</c:v>
                </c:pt>
                <c:pt idx="32787">
                  <c:v>-4.8248199999999996E-3</c:v>
                </c:pt>
                <c:pt idx="32788">
                  <c:v>-1.14821E-2</c:v>
                </c:pt>
                <c:pt idx="32789">
                  <c:v>-1.8164799999999998E-2</c:v>
                </c:pt>
                <c:pt idx="32790">
                  <c:v>-2.45404E-2</c:v>
                </c:pt>
                <c:pt idx="32791">
                  <c:v>-3.0981700000000001E-2</c:v>
                </c:pt>
                <c:pt idx="32792">
                  <c:v>-3.7404399999999997E-2</c:v>
                </c:pt>
                <c:pt idx="32793">
                  <c:v>-4.3576999999999998E-2</c:v>
                </c:pt>
                <c:pt idx="32794">
                  <c:v>-4.9788899999999997E-2</c:v>
                </c:pt>
                <c:pt idx="32795">
                  <c:v>-5.5795900000000002E-2</c:v>
                </c:pt>
                <c:pt idx="32796">
                  <c:v>-6.19848E-2</c:v>
                </c:pt>
                <c:pt idx="32797">
                  <c:v>-6.7757999999999999E-2</c:v>
                </c:pt>
                <c:pt idx="32798">
                  <c:v>-7.3733400000000004E-2</c:v>
                </c:pt>
                <c:pt idx="32799">
                  <c:v>-7.9699900000000004E-2</c:v>
                </c:pt>
                <c:pt idx="32800">
                  <c:v>-8.5390400000000005E-2</c:v>
                </c:pt>
                <c:pt idx="32801">
                  <c:v>-9.1276899999999994E-2</c:v>
                </c:pt>
                <c:pt idx="32802">
                  <c:v>-9.6790699999999993E-2</c:v>
                </c:pt>
                <c:pt idx="32803">
                  <c:v>-0.10244200000000001</c:v>
                </c:pt>
                <c:pt idx="32804">
                  <c:v>-0.107824</c:v>
                </c:pt>
                <c:pt idx="32805">
                  <c:v>-0.11339399999999999</c:v>
                </c:pt>
                <c:pt idx="32806">
                  <c:v>-0.118642</c:v>
                </c:pt>
                <c:pt idx="32807">
                  <c:v>-0.123886</c:v>
                </c:pt>
                <c:pt idx="32808">
                  <c:v>-0.129269</c:v>
                </c:pt>
                <c:pt idx="32809">
                  <c:v>-0.134323</c:v>
                </c:pt>
                <c:pt idx="32810">
                  <c:v>-0.13971</c:v>
                </c:pt>
                <c:pt idx="32811">
                  <c:v>-0.14469499999999999</c:v>
                </c:pt>
                <c:pt idx="32812">
                  <c:v>-0.14982300000000001</c:v>
                </c:pt>
                <c:pt idx="32813">
                  <c:v>-0.15487200000000001</c:v>
                </c:pt>
                <c:pt idx="32814">
                  <c:v>-0.15978400000000001</c:v>
                </c:pt>
                <c:pt idx="32815">
                  <c:v>-0.16472000000000001</c:v>
                </c:pt>
                <c:pt idx="32816">
                  <c:v>-0.16967399999999999</c:v>
                </c:pt>
                <c:pt idx="32817">
                  <c:v>-0.17455899999999999</c:v>
                </c:pt>
                <c:pt idx="32818">
                  <c:v>-0.179229</c:v>
                </c:pt>
                <c:pt idx="32819">
                  <c:v>-0.18404200000000001</c:v>
                </c:pt>
                <c:pt idx="32820">
                  <c:v>-0.188523</c:v>
                </c:pt>
                <c:pt idx="32821">
                  <c:v>-0.19339400000000001</c:v>
                </c:pt>
                <c:pt idx="32822">
                  <c:v>-0.19794100000000001</c:v>
                </c:pt>
                <c:pt idx="32823">
                  <c:v>-0.202429</c:v>
                </c:pt>
                <c:pt idx="32824">
                  <c:v>-0.20697399999999999</c:v>
                </c:pt>
                <c:pt idx="32825">
                  <c:v>-0.211252</c:v>
                </c:pt>
                <c:pt idx="32826">
                  <c:v>-0.21582899999999999</c:v>
                </c:pt>
                <c:pt idx="32827">
                  <c:v>-0.22021499999999999</c:v>
                </c:pt>
                <c:pt idx="32828">
                  <c:v>-0.22475500000000001</c:v>
                </c:pt>
                <c:pt idx="32829">
                  <c:v>-0.22906599999999999</c:v>
                </c:pt>
                <c:pt idx="32830">
                  <c:v>-0.23330100000000001</c:v>
                </c:pt>
                <c:pt idx="32831">
                  <c:v>-0.23771100000000001</c:v>
                </c:pt>
                <c:pt idx="32832">
                  <c:v>-0.24198700000000001</c:v>
                </c:pt>
                <c:pt idx="32833">
                  <c:v>-0.24637999999999999</c:v>
                </c:pt>
                <c:pt idx="32834">
                  <c:v>-0.25043100000000001</c:v>
                </c:pt>
                <c:pt idx="32835">
                  <c:v>-0.25471300000000002</c:v>
                </c:pt>
                <c:pt idx="32836">
                  <c:v>-0.25884800000000002</c:v>
                </c:pt>
                <c:pt idx="32837">
                  <c:v>-0.263046</c:v>
                </c:pt>
                <c:pt idx="32838">
                  <c:v>-0.26736799999999999</c:v>
                </c:pt>
                <c:pt idx="32839">
                  <c:v>-0.27140599999999998</c:v>
                </c:pt>
                <c:pt idx="32840">
                  <c:v>-0.27550000000000002</c:v>
                </c:pt>
                <c:pt idx="32841">
                  <c:v>-0.279472</c:v>
                </c:pt>
                <c:pt idx="32842">
                  <c:v>-0.28386400000000001</c:v>
                </c:pt>
                <c:pt idx="32843">
                  <c:v>-0.28793400000000002</c:v>
                </c:pt>
                <c:pt idx="32844">
                  <c:v>-0.29199599999999998</c:v>
                </c:pt>
                <c:pt idx="32845">
                  <c:v>-0.29606399999999999</c:v>
                </c:pt>
                <c:pt idx="32846">
                  <c:v>-0.30003200000000002</c:v>
                </c:pt>
                <c:pt idx="32847">
                  <c:v>-0.30413099999999998</c:v>
                </c:pt>
                <c:pt idx="32848">
                  <c:v>-0.30833700000000003</c:v>
                </c:pt>
                <c:pt idx="32849">
                  <c:v>-0.312585</c:v>
                </c:pt>
                <c:pt idx="32850">
                  <c:v>-0.31648199999999999</c:v>
                </c:pt>
                <c:pt idx="32851">
                  <c:v>-0.320463</c:v>
                </c:pt>
                <c:pt idx="32852">
                  <c:v>-0.32457999999999998</c:v>
                </c:pt>
                <c:pt idx="32853">
                  <c:v>-0.328791</c:v>
                </c:pt>
                <c:pt idx="32854">
                  <c:v>-0.33287699999999998</c:v>
                </c:pt>
                <c:pt idx="32855">
                  <c:v>-0.33688699999999999</c:v>
                </c:pt>
                <c:pt idx="32856">
                  <c:v>-0.34086300000000003</c:v>
                </c:pt>
                <c:pt idx="32857">
                  <c:v>-0.34476499999999999</c:v>
                </c:pt>
                <c:pt idx="32858">
                  <c:v>-0.34900900000000001</c:v>
                </c:pt>
                <c:pt idx="32859">
                  <c:v>-0.35306399999999999</c:v>
                </c:pt>
                <c:pt idx="32860">
                  <c:v>-0.357263</c:v>
                </c:pt>
                <c:pt idx="32861">
                  <c:v>-0.36117100000000002</c:v>
                </c:pt>
                <c:pt idx="32862">
                  <c:v>-0.36518</c:v>
                </c:pt>
                <c:pt idx="32863">
                  <c:v>-0.36941299999999999</c:v>
                </c:pt>
                <c:pt idx="32864">
                  <c:v>-0.37333499999999997</c:v>
                </c:pt>
                <c:pt idx="32865">
                  <c:v>-0.37764300000000001</c:v>
                </c:pt>
                <c:pt idx="32866">
                  <c:v>-0.38156899999999999</c:v>
                </c:pt>
                <c:pt idx="32867">
                  <c:v>-0.38569700000000001</c:v>
                </c:pt>
                <c:pt idx="32868">
                  <c:v>-0.38967200000000002</c:v>
                </c:pt>
                <c:pt idx="32869">
                  <c:v>-0.39397199999999999</c:v>
                </c:pt>
                <c:pt idx="32870">
                  <c:v>-0.39798899999999998</c:v>
                </c:pt>
                <c:pt idx="32871">
                  <c:v>-0.40227299999999999</c:v>
                </c:pt>
                <c:pt idx="32872">
                  <c:v>-0.40622900000000001</c:v>
                </c:pt>
                <c:pt idx="32873">
                  <c:v>-0.41040500000000002</c:v>
                </c:pt>
                <c:pt idx="32874">
                  <c:v>-0.41453899999999999</c:v>
                </c:pt>
                <c:pt idx="32875">
                  <c:v>-0.418628</c:v>
                </c:pt>
                <c:pt idx="32876">
                  <c:v>-0.42291699999999999</c:v>
                </c:pt>
                <c:pt idx="32877">
                  <c:v>-0.42669400000000002</c:v>
                </c:pt>
                <c:pt idx="32878">
                  <c:v>-0.43084800000000001</c:v>
                </c:pt>
                <c:pt idx="32879">
                  <c:v>-0.43490899999999999</c:v>
                </c:pt>
                <c:pt idx="32880">
                  <c:v>-0.438994</c:v>
                </c:pt>
                <c:pt idx="32881">
                  <c:v>-0.443137</c:v>
                </c:pt>
                <c:pt idx="32882">
                  <c:v>-0.44698399999999999</c:v>
                </c:pt>
                <c:pt idx="32883">
                  <c:v>-0.45109199999999999</c:v>
                </c:pt>
                <c:pt idx="32884">
                  <c:v>-0.45484599999999997</c:v>
                </c:pt>
                <c:pt idx="32885">
                  <c:v>-0.45896700000000001</c:v>
                </c:pt>
                <c:pt idx="32886">
                  <c:v>-0.46306900000000001</c:v>
                </c:pt>
                <c:pt idx="32887">
                  <c:v>-0.46678900000000001</c:v>
                </c:pt>
                <c:pt idx="32888">
                  <c:v>-0.47070099999999998</c:v>
                </c:pt>
                <c:pt idx="32889">
                  <c:v>-0.47443800000000003</c:v>
                </c:pt>
                <c:pt idx="32890">
                  <c:v>-0.47837800000000003</c:v>
                </c:pt>
                <c:pt idx="32891">
                  <c:v>-0.48220800000000003</c:v>
                </c:pt>
                <c:pt idx="32892">
                  <c:v>-0.48597600000000002</c:v>
                </c:pt>
                <c:pt idx="32893">
                  <c:v>-0.48975000000000002</c:v>
                </c:pt>
                <c:pt idx="32894">
                  <c:v>-0.49330499999999999</c:v>
                </c:pt>
                <c:pt idx="32895">
                  <c:v>-0.49696699999999999</c:v>
                </c:pt>
                <c:pt idx="32896">
                  <c:v>-0.50063199999999997</c:v>
                </c:pt>
                <c:pt idx="32897">
                  <c:v>-0.50414400000000004</c:v>
                </c:pt>
                <c:pt idx="32898">
                  <c:v>-0.50772799999999996</c:v>
                </c:pt>
                <c:pt idx="32899">
                  <c:v>-0.51108200000000004</c:v>
                </c:pt>
                <c:pt idx="32900">
                  <c:v>-0.51444599999999996</c:v>
                </c:pt>
                <c:pt idx="32901">
                  <c:v>-0.51793800000000001</c:v>
                </c:pt>
                <c:pt idx="32902">
                  <c:v>-0.52122999999999997</c:v>
                </c:pt>
                <c:pt idx="32903">
                  <c:v>-0.52443099999999998</c:v>
                </c:pt>
                <c:pt idx="32904">
                  <c:v>-0.52748499999999998</c:v>
                </c:pt>
                <c:pt idx="32905">
                  <c:v>-0.53064900000000004</c:v>
                </c:pt>
                <c:pt idx="32906">
                  <c:v>-0.533744</c:v>
                </c:pt>
                <c:pt idx="32907">
                  <c:v>-0.53673700000000002</c:v>
                </c:pt>
                <c:pt idx="32908">
                  <c:v>-0.53984600000000005</c:v>
                </c:pt>
                <c:pt idx="32909">
                  <c:v>-0.54268499999999997</c:v>
                </c:pt>
                <c:pt idx="32910">
                  <c:v>-0.54553300000000005</c:v>
                </c:pt>
                <c:pt idx="32911">
                  <c:v>-0.54822899999999997</c:v>
                </c:pt>
                <c:pt idx="32912">
                  <c:v>-0.55107799999999996</c:v>
                </c:pt>
                <c:pt idx="32913">
                  <c:v>-0.55359800000000003</c:v>
                </c:pt>
                <c:pt idx="32914">
                  <c:v>-0.55604500000000001</c:v>
                </c:pt>
                <c:pt idx="32915">
                  <c:v>-0.55828999999999995</c:v>
                </c:pt>
                <c:pt idx="32916">
                  <c:v>-0.56056700000000004</c:v>
                </c:pt>
                <c:pt idx="32917">
                  <c:v>-0.56289500000000003</c:v>
                </c:pt>
                <c:pt idx="32918">
                  <c:v>-0.56476400000000004</c:v>
                </c:pt>
                <c:pt idx="32919">
                  <c:v>-0.567021</c:v>
                </c:pt>
                <c:pt idx="32920">
                  <c:v>-0.56889500000000004</c:v>
                </c:pt>
                <c:pt idx="32921">
                  <c:v>-0.57068099999999999</c:v>
                </c:pt>
                <c:pt idx="32922">
                  <c:v>-0.57254899999999997</c:v>
                </c:pt>
                <c:pt idx="32923">
                  <c:v>-0.57413400000000003</c:v>
                </c:pt>
                <c:pt idx="32924">
                  <c:v>-0.57580200000000004</c:v>
                </c:pt>
                <c:pt idx="32925">
                  <c:v>-0.57738900000000004</c:v>
                </c:pt>
                <c:pt idx="32926">
                  <c:v>-0.578712</c:v>
                </c:pt>
                <c:pt idx="32927">
                  <c:v>-0.58002399999999998</c:v>
                </c:pt>
                <c:pt idx="32928">
                  <c:v>-0.58135499999999996</c:v>
                </c:pt>
                <c:pt idx="32929">
                  <c:v>-0.58232700000000004</c:v>
                </c:pt>
                <c:pt idx="32930">
                  <c:v>-0.58369199999999999</c:v>
                </c:pt>
                <c:pt idx="32931">
                  <c:v>-0.58448500000000003</c:v>
                </c:pt>
                <c:pt idx="32932">
                  <c:v>-0.58535499999999996</c:v>
                </c:pt>
                <c:pt idx="32933">
                  <c:v>-0.58608700000000002</c:v>
                </c:pt>
                <c:pt idx="32934">
                  <c:v>-0.58664499999999997</c:v>
                </c:pt>
                <c:pt idx="32935">
                  <c:v>-0.58718999999999999</c:v>
                </c:pt>
                <c:pt idx="32936">
                  <c:v>-0.58776799999999996</c:v>
                </c:pt>
                <c:pt idx="32937">
                  <c:v>-0.58796199999999998</c:v>
                </c:pt>
                <c:pt idx="32938">
                  <c:v>-0.58823700000000001</c:v>
                </c:pt>
                <c:pt idx="32939">
                  <c:v>-0.58823499999999995</c:v>
                </c:pt>
                <c:pt idx="32940">
                  <c:v>-0.58833199999999997</c:v>
                </c:pt>
                <c:pt idx="32941">
                  <c:v>-0.58840800000000004</c:v>
                </c:pt>
                <c:pt idx="32942">
                  <c:v>-0.58812299999999995</c:v>
                </c:pt>
                <c:pt idx="32943">
                  <c:v>-0.58789899999999995</c:v>
                </c:pt>
                <c:pt idx="32944">
                  <c:v>-0.587341</c:v>
                </c:pt>
                <c:pt idx="32945">
                  <c:v>-0.58697299999999997</c:v>
                </c:pt>
                <c:pt idx="32946">
                  <c:v>-0.58638800000000002</c:v>
                </c:pt>
                <c:pt idx="32947">
                  <c:v>-0.58579400000000004</c:v>
                </c:pt>
                <c:pt idx="32948">
                  <c:v>-0.58493499999999998</c:v>
                </c:pt>
                <c:pt idx="32949">
                  <c:v>-0.58387100000000003</c:v>
                </c:pt>
                <c:pt idx="32950">
                  <c:v>-0.58306400000000003</c:v>
                </c:pt>
                <c:pt idx="32951">
                  <c:v>-0.58193899999999998</c:v>
                </c:pt>
                <c:pt idx="32952">
                  <c:v>-0.58085100000000001</c:v>
                </c:pt>
                <c:pt idx="32953">
                  <c:v>-0.57956799999999997</c:v>
                </c:pt>
                <c:pt idx="32954">
                  <c:v>-0.57814399999999999</c:v>
                </c:pt>
                <c:pt idx="32955">
                  <c:v>-0.57688300000000003</c:v>
                </c:pt>
                <c:pt idx="32956">
                  <c:v>-0.57522499999999999</c:v>
                </c:pt>
                <c:pt idx="32957">
                  <c:v>-0.57384900000000005</c:v>
                </c:pt>
                <c:pt idx="32958">
                  <c:v>-0.57204500000000003</c:v>
                </c:pt>
                <c:pt idx="32959">
                  <c:v>-0.57019799999999998</c:v>
                </c:pt>
                <c:pt idx="32960">
                  <c:v>-0.56836799999999998</c:v>
                </c:pt>
                <c:pt idx="32961">
                  <c:v>-0.56636600000000004</c:v>
                </c:pt>
                <c:pt idx="32962">
                  <c:v>-0.564384</c:v>
                </c:pt>
                <c:pt idx="32963">
                  <c:v>-0.56216900000000003</c:v>
                </c:pt>
                <c:pt idx="32964">
                  <c:v>-0.55989800000000001</c:v>
                </c:pt>
                <c:pt idx="32965">
                  <c:v>-0.55759700000000001</c:v>
                </c:pt>
                <c:pt idx="32966">
                  <c:v>-0.55520499999999995</c:v>
                </c:pt>
                <c:pt idx="32967">
                  <c:v>-0.55269299999999999</c:v>
                </c:pt>
                <c:pt idx="32968">
                  <c:v>-0.55030999999999997</c:v>
                </c:pt>
                <c:pt idx="32969">
                  <c:v>-0.54765699999999995</c:v>
                </c:pt>
                <c:pt idx="32970">
                  <c:v>-0.54496100000000003</c:v>
                </c:pt>
                <c:pt idx="32971">
                  <c:v>-0.54233100000000001</c:v>
                </c:pt>
                <c:pt idx="32972">
                  <c:v>-0.53947299999999998</c:v>
                </c:pt>
                <c:pt idx="32973">
                  <c:v>-0.536694</c:v>
                </c:pt>
                <c:pt idx="32974">
                  <c:v>-0.53384699999999996</c:v>
                </c:pt>
                <c:pt idx="32975">
                  <c:v>-0.53102700000000003</c:v>
                </c:pt>
                <c:pt idx="32976">
                  <c:v>-0.52802199999999999</c:v>
                </c:pt>
                <c:pt idx="32977">
                  <c:v>-0.52487499999999998</c:v>
                </c:pt>
                <c:pt idx="32978">
                  <c:v>-0.521872</c:v>
                </c:pt>
                <c:pt idx="32979">
                  <c:v>-0.51883199999999996</c:v>
                </c:pt>
                <c:pt idx="32980">
                  <c:v>-0.515733</c:v>
                </c:pt>
                <c:pt idx="32981">
                  <c:v>-0.51234900000000005</c:v>
                </c:pt>
                <c:pt idx="32982">
                  <c:v>-0.50934000000000001</c:v>
                </c:pt>
                <c:pt idx="32983">
                  <c:v>-0.50587599999999999</c:v>
                </c:pt>
                <c:pt idx="32984">
                  <c:v>-0.50280999999999998</c:v>
                </c:pt>
                <c:pt idx="32985">
                  <c:v>-0.499359</c:v>
                </c:pt>
                <c:pt idx="32986">
                  <c:v>-0.49596200000000001</c:v>
                </c:pt>
                <c:pt idx="32987">
                  <c:v>-0.49254999999999999</c:v>
                </c:pt>
                <c:pt idx="32988">
                  <c:v>-0.48898999999999998</c:v>
                </c:pt>
                <c:pt idx="32989">
                  <c:v>-0.48545300000000002</c:v>
                </c:pt>
                <c:pt idx="32990">
                  <c:v>-0.48197200000000001</c:v>
                </c:pt>
                <c:pt idx="32991">
                  <c:v>-0.47836699999999999</c:v>
                </c:pt>
                <c:pt idx="32992">
                  <c:v>-0.47468700000000003</c:v>
                </c:pt>
                <c:pt idx="32993">
                  <c:v>-0.47120299999999998</c:v>
                </c:pt>
                <c:pt idx="32994">
                  <c:v>-0.46745500000000001</c:v>
                </c:pt>
                <c:pt idx="32995">
                  <c:v>-0.463974</c:v>
                </c:pt>
                <c:pt idx="32996">
                  <c:v>-0.46031899999999998</c:v>
                </c:pt>
                <c:pt idx="32997">
                  <c:v>-0.45661800000000002</c:v>
                </c:pt>
                <c:pt idx="32998">
                  <c:v>-0.45302399999999998</c:v>
                </c:pt>
                <c:pt idx="32999">
                  <c:v>-0.44933499999999998</c:v>
                </c:pt>
                <c:pt idx="33000">
                  <c:v>-0.44600699999999999</c:v>
                </c:pt>
                <c:pt idx="33001">
                  <c:v>-0.44223299999999999</c:v>
                </c:pt>
                <c:pt idx="33002">
                  <c:v>-0.43856299999999998</c:v>
                </c:pt>
                <c:pt idx="33003">
                  <c:v>-0.43488500000000002</c:v>
                </c:pt>
                <c:pt idx="33004">
                  <c:v>-0.43130499999999999</c:v>
                </c:pt>
                <c:pt idx="33005">
                  <c:v>-0.42777700000000002</c:v>
                </c:pt>
                <c:pt idx="33006">
                  <c:v>-0.42405399999999999</c:v>
                </c:pt>
                <c:pt idx="33007">
                  <c:v>-0.42055599999999999</c:v>
                </c:pt>
                <c:pt idx="33008">
                  <c:v>-0.41677399999999998</c:v>
                </c:pt>
                <c:pt idx="33009">
                  <c:v>-0.413354</c:v>
                </c:pt>
                <c:pt idx="33010">
                  <c:v>-0.40969800000000001</c:v>
                </c:pt>
                <c:pt idx="33011">
                  <c:v>-0.40631899999999999</c:v>
                </c:pt>
                <c:pt idx="33012">
                  <c:v>-0.40287899999999999</c:v>
                </c:pt>
                <c:pt idx="33013">
                  <c:v>-0.39942899999999998</c:v>
                </c:pt>
                <c:pt idx="33014">
                  <c:v>-0.39594800000000002</c:v>
                </c:pt>
                <c:pt idx="33015">
                  <c:v>-0.39244600000000002</c:v>
                </c:pt>
                <c:pt idx="33016">
                  <c:v>-0.38923999999999997</c:v>
                </c:pt>
                <c:pt idx="33017">
                  <c:v>-0.38578699999999999</c:v>
                </c:pt>
                <c:pt idx="33018">
                  <c:v>-0.38253799999999999</c:v>
                </c:pt>
                <c:pt idx="33019">
                  <c:v>-0.37900099999999998</c:v>
                </c:pt>
                <c:pt idx="33020">
                  <c:v>-0.37570599999999998</c:v>
                </c:pt>
                <c:pt idx="33021">
                  <c:v>-0.372442</c:v>
                </c:pt>
                <c:pt idx="33022">
                  <c:v>-0.369259</c:v>
                </c:pt>
                <c:pt idx="33023">
                  <c:v>-0.36608800000000002</c:v>
                </c:pt>
                <c:pt idx="33024">
                  <c:v>-0.36255999999999999</c:v>
                </c:pt>
                <c:pt idx="33025">
                  <c:v>-0.359657</c:v>
                </c:pt>
                <c:pt idx="33026">
                  <c:v>-0.35639399999999999</c:v>
                </c:pt>
                <c:pt idx="33027">
                  <c:v>-0.35366300000000001</c:v>
                </c:pt>
                <c:pt idx="33028">
                  <c:v>-0.35059899999999999</c:v>
                </c:pt>
                <c:pt idx="33029">
                  <c:v>-0.34752300000000003</c:v>
                </c:pt>
                <c:pt idx="33030">
                  <c:v>-0.34465299999999999</c:v>
                </c:pt>
                <c:pt idx="33031">
                  <c:v>-0.341752</c:v>
                </c:pt>
                <c:pt idx="33032">
                  <c:v>-0.33909400000000001</c:v>
                </c:pt>
                <c:pt idx="33033">
                  <c:v>-0.33614300000000003</c:v>
                </c:pt>
                <c:pt idx="33034">
                  <c:v>-0.33350200000000002</c:v>
                </c:pt>
                <c:pt idx="33035">
                  <c:v>-0.33058100000000001</c:v>
                </c:pt>
                <c:pt idx="33036">
                  <c:v>-0.32805299999999998</c:v>
                </c:pt>
                <c:pt idx="33037">
                  <c:v>-0.32530500000000001</c:v>
                </c:pt>
                <c:pt idx="33038">
                  <c:v>-0.32284099999999999</c:v>
                </c:pt>
                <c:pt idx="33039">
                  <c:v>-0.32043700000000003</c:v>
                </c:pt>
                <c:pt idx="33040">
                  <c:v>-0.31780599999999998</c:v>
                </c:pt>
                <c:pt idx="33041">
                  <c:v>-0.31537599999999999</c:v>
                </c:pt>
                <c:pt idx="33042">
                  <c:v>-0.31292999999999999</c:v>
                </c:pt>
                <c:pt idx="33043">
                  <c:v>-0.31049199999999999</c:v>
                </c:pt>
                <c:pt idx="33044">
                  <c:v>-0.30806499999999998</c:v>
                </c:pt>
                <c:pt idx="33045">
                  <c:v>-0.30576700000000001</c:v>
                </c:pt>
                <c:pt idx="33046">
                  <c:v>-0.303423</c:v>
                </c:pt>
                <c:pt idx="33047">
                  <c:v>-0.30093799999999998</c:v>
                </c:pt>
                <c:pt idx="33048">
                  <c:v>-0.298933</c:v>
                </c:pt>
                <c:pt idx="33049">
                  <c:v>-0.296736</c:v>
                </c:pt>
                <c:pt idx="33050">
                  <c:v>-0.294825</c:v>
                </c:pt>
                <c:pt idx="33051">
                  <c:v>-0.29245100000000002</c:v>
                </c:pt>
                <c:pt idx="33052">
                  <c:v>-0.29066799999999998</c:v>
                </c:pt>
                <c:pt idx="33053">
                  <c:v>-0.28845700000000002</c:v>
                </c:pt>
                <c:pt idx="33054">
                  <c:v>-0.28656700000000002</c:v>
                </c:pt>
                <c:pt idx="33055">
                  <c:v>-0.28468500000000002</c:v>
                </c:pt>
                <c:pt idx="33056">
                  <c:v>-0.28268399999999999</c:v>
                </c:pt>
                <c:pt idx="33057">
                  <c:v>-0.28072799999999998</c:v>
                </c:pt>
                <c:pt idx="33058">
                  <c:v>-0.27874700000000002</c:v>
                </c:pt>
                <c:pt idx="33059">
                  <c:v>-0.27677200000000002</c:v>
                </c:pt>
                <c:pt idx="33060">
                  <c:v>-0.27493099999999998</c:v>
                </c:pt>
                <c:pt idx="33061">
                  <c:v>-0.273007</c:v>
                </c:pt>
                <c:pt idx="33062">
                  <c:v>-0.27118700000000001</c:v>
                </c:pt>
                <c:pt idx="33063">
                  <c:v>-0.26914900000000003</c:v>
                </c:pt>
                <c:pt idx="33064">
                  <c:v>-0.26731899999999997</c:v>
                </c:pt>
                <c:pt idx="33065">
                  <c:v>-0.26544200000000001</c:v>
                </c:pt>
                <c:pt idx="33066">
                  <c:v>-0.263604</c:v>
                </c:pt>
                <c:pt idx="33067">
                  <c:v>-0.26178400000000002</c:v>
                </c:pt>
                <c:pt idx="33068">
                  <c:v>-0.25988099999999997</c:v>
                </c:pt>
                <c:pt idx="33069">
                  <c:v>-0.25794</c:v>
                </c:pt>
                <c:pt idx="33070">
                  <c:v>-0.25606899999999999</c:v>
                </c:pt>
                <c:pt idx="33071">
                  <c:v>-0.25420100000000001</c:v>
                </c:pt>
                <c:pt idx="33072">
                  <c:v>-0.252272</c:v>
                </c:pt>
                <c:pt idx="33073">
                  <c:v>-0.25041000000000002</c:v>
                </c:pt>
                <c:pt idx="33074">
                  <c:v>-0.24846699999999999</c:v>
                </c:pt>
                <c:pt idx="33075">
                  <c:v>-0.246449</c:v>
                </c:pt>
                <c:pt idx="33076">
                  <c:v>-0.244451</c:v>
                </c:pt>
                <c:pt idx="33077">
                  <c:v>-0.242589</c:v>
                </c:pt>
                <c:pt idx="33078">
                  <c:v>-0.24049899999999999</c:v>
                </c:pt>
                <c:pt idx="33079">
                  <c:v>-0.23846700000000001</c:v>
                </c:pt>
                <c:pt idx="33080">
                  <c:v>-0.23636299999999999</c:v>
                </c:pt>
                <c:pt idx="33081">
                  <c:v>-0.234264</c:v>
                </c:pt>
                <c:pt idx="33082">
                  <c:v>-0.23216100000000001</c:v>
                </c:pt>
                <c:pt idx="33083">
                  <c:v>-0.22998099999999999</c:v>
                </c:pt>
                <c:pt idx="33084">
                  <c:v>-0.22778100000000001</c:v>
                </c:pt>
                <c:pt idx="33085">
                  <c:v>-0.225413</c:v>
                </c:pt>
                <c:pt idx="33086">
                  <c:v>-0.22293199999999999</c:v>
                </c:pt>
                <c:pt idx="33087">
                  <c:v>-0.22061</c:v>
                </c:pt>
                <c:pt idx="33088">
                  <c:v>-0.21823200000000001</c:v>
                </c:pt>
                <c:pt idx="33089">
                  <c:v>-0.21562799999999999</c:v>
                </c:pt>
                <c:pt idx="33090">
                  <c:v>-0.213199</c:v>
                </c:pt>
                <c:pt idx="33091">
                  <c:v>-0.21056900000000001</c:v>
                </c:pt>
                <c:pt idx="33092">
                  <c:v>-0.20785699999999999</c:v>
                </c:pt>
                <c:pt idx="33093">
                  <c:v>-0.20522599999999999</c:v>
                </c:pt>
                <c:pt idx="33094">
                  <c:v>-0.20243800000000001</c:v>
                </c:pt>
                <c:pt idx="33095">
                  <c:v>-0.199598</c:v>
                </c:pt>
                <c:pt idx="33096">
                  <c:v>-0.19653100000000001</c:v>
                </c:pt>
                <c:pt idx="33097">
                  <c:v>-0.193637</c:v>
                </c:pt>
                <c:pt idx="33098">
                  <c:v>-0.19061</c:v>
                </c:pt>
                <c:pt idx="33099">
                  <c:v>-0.187504</c:v>
                </c:pt>
                <c:pt idx="33100">
                  <c:v>-0.18440300000000001</c:v>
                </c:pt>
                <c:pt idx="33101">
                  <c:v>-0.18113299999999999</c:v>
                </c:pt>
                <c:pt idx="33102">
                  <c:v>-0.17780499999999999</c:v>
                </c:pt>
                <c:pt idx="33103">
                  <c:v>-0.17454</c:v>
                </c:pt>
                <c:pt idx="33104">
                  <c:v>-0.171184</c:v>
                </c:pt>
                <c:pt idx="33105">
                  <c:v>-0.167799</c:v>
                </c:pt>
                <c:pt idx="33106">
                  <c:v>-0.16414400000000001</c:v>
                </c:pt>
                <c:pt idx="33107">
                  <c:v>-0.160806</c:v>
                </c:pt>
                <c:pt idx="33108">
                  <c:v>-0.156779</c:v>
                </c:pt>
                <c:pt idx="33109">
                  <c:v>-0.153339</c:v>
                </c:pt>
                <c:pt idx="33110">
                  <c:v>-0.14943300000000001</c:v>
                </c:pt>
                <c:pt idx="33111">
                  <c:v>-0.14564299999999999</c:v>
                </c:pt>
                <c:pt idx="33112">
                  <c:v>-0.141538</c:v>
                </c:pt>
                <c:pt idx="33113">
                  <c:v>-0.137373</c:v>
                </c:pt>
                <c:pt idx="33114">
                  <c:v>-0.13350400000000001</c:v>
                </c:pt>
                <c:pt idx="33115">
                  <c:v>-0.12932199999999999</c:v>
                </c:pt>
                <c:pt idx="33116">
                  <c:v>-0.12514700000000001</c:v>
                </c:pt>
                <c:pt idx="33117">
                  <c:v>-0.120736</c:v>
                </c:pt>
                <c:pt idx="33118">
                  <c:v>-0.116463</c:v>
                </c:pt>
                <c:pt idx="33119">
                  <c:v>-0.112024</c:v>
                </c:pt>
                <c:pt idx="33120">
                  <c:v>-0.10767599999999999</c:v>
                </c:pt>
                <c:pt idx="33121">
                  <c:v>-0.103172</c:v>
                </c:pt>
                <c:pt idx="33122">
                  <c:v>-9.8546499999999995E-2</c:v>
                </c:pt>
                <c:pt idx="33123">
                  <c:v>-9.3986799999999995E-2</c:v>
                </c:pt>
                <c:pt idx="33124">
                  <c:v>-8.9120000000000005E-2</c:v>
                </c:pt>
                <c:pt idx="33125">
                  <c:v>-8.4515599999999996E-2</c:v>
                </c:pt>
                <c:pt idx="33126">
                  <c:v>-7.9526100000000002E-2</c:v>
                </c:pt>
                <c:pt idx="33127">
                  <c:v>-7.4748800000000004E-2</c:v>
                </c:pt>
                <c:pt idx="33128">
                  <c:v>-6.9862300000000002E-2</c:v>
                </c:pt>
                <c:pt idx="33129">
                  <c:v>-6.4853999999999995E-2</c:v>
                </c:pt>
                <c:pt idx="33130">
                  <c:v>-5.9976799999999997E-2</c:v>
                </c:pt>
                <c:pt idx="33131">
                  <c:v>-5.4913200000000002E-2</c:v>
                </c:pt>
                <c:pt idx="33132">
                  <c:v>-4.9896099999999999E-2</c:v>
                </c:pt>
                <c:pt idx="33133">
                  <c:v>-4.4644400000000001E-2</c:v>
                </c:pt>
                <c:pt idx="33134">
                  <c:v>-3.96129E-2</c:v>
                </c:pt>
                <c:pt idx="33135">
                  <c:v>-3.42014E-2</c:v>
                </c:pt>
                <c:pt idx="33136">
                  <c:v>-2.9060900000000001E-2</c:v>
                </c:pt>
                <c:pt idx="33137">
                  <c:v>-2.3864099999999999E-2</c:v>
                </c:pt>
                <c:pt idx="33138">
                  <c:v>-1.8320199999999998E-2</c:v>
                </c:pt>
                <c:pt idx="33139">
                  <c:v>-1.29576E-2</c:v>
                </c:pt>
                <c:pt idx="33140">
                  <c:v>-7.5621200000000003E-3</c:v>
                </c:pt>
                <c:pt idx="33141">
                  <c:v>-2.1484500000000001E-3</c:v>
                </c:pt>
                <c:pt idx="33142">
                  <c:v>3.25435E-3</c:v>
                </c:pt>
                <c:pt idx="33143">
                  <c:v>8.8711999999999992E-3</c:v>
                </c:pt>
                <c:pt idx="33144">
                  <c:v>1.4232E-2</c:v>
                </c:pt>
                <c:pt idx="33145">
                  <c:v>1.985E-2</c:v>
                </c:pt>
                <c:pt idx="33146">
                  <c:v>2.5270500000000001E-2</c:v>
                </c:pt>
                <c:pt idx="33147">
                  <c:v>3.0765500000000001E-2</c:v>
                </c:pt>
                <c:pt idx="33148">
                  <c:v>3.6279400000000003E-2</c:v>
                </c:pt>
                <c:pt idx="33149">
                  <c:v>4.1850199999999997E-2</c:v>
                </c:pt>
                <c:pt idx="33150">
                  <c:v>4.7569500000000001E-2</c:v>
                </c:pt>
                <c:pt idx="33151">
                  <c:v>5.2977099999999999E-2</c:v>
                </c:pt>
                <c:pt idx="33152">
                  <c:v>5.86309E-2</c:v>
                </c:pt>
                <c:pt idx="33153">
                  <c:v>6.4193399999999998E-2</c:v>
                </c:pt>
                <c:pt idx="33154">
                  <c:v>6.9804400000000003E-2</c:v>
                </c:pt>
                <c:pt idx="33155">
                  <c:v>7.5318999999999997E-2</c:v>
                </c:pt>
                <c:pt idx="33156">
                  <c:v>8.1082299999999996E-2</c:v>
                </c:pt>
                <c:pt idx="33157">
                  <c:v>8.6324999999999999E-2</c:v>
                </c:pt>
                <c:pt idx="33158">
                  <c:v>9.2163400000000006E-2</c:v>
                </c:pt>
                <c:pt idx="33159">
                  <c:v>9.7701800000000005E-2</c:v>
                </c:pt>
                <c:pt idx="33160">
                  <c:v>0.10322199999999999</c:v>
                </c:pt>
                <c:pt idx="33161">
                  <c:v>0.108837</c:v>
                </c:pt>
                <c:pt idx="33162">
                  <c:v>0.11434999999999999</c:v>
                </c:pt>
                <c:pt idx="33163">
                  <c:v>0.119961</c:v>
                </c:pt>
                <c:pt idx="33164">
                  <c:v>0.12540899999999999</c:v>
                </c:pt>
                <c:pt idx="33165">
                  <c:v>0.13101599999999999</c:v>
                </c:pt>
                <c:pt idx="33166">
                  <c:v>0.13645199999999999</c:v>
                </c:pt>
                <c:pt idx="33167">
                  <c:v>0.141869</c:v>
                </c:pt>
                <c:pt idx="33168">
                  <c:v>0.14722299999999999</c:v>
                </c:pt>
                <c:pt idx="33169">
                  <c:v>0.15256</c:v>
                </c:pt>
                <c:pt idx="33170">
                  <c:v>0.15793299999999999</c:v>
                </c:pt>
                <c:pt idx="33171">
                  <c:v>0.16318299999999999</c:v>
                </c:pt>
                <c:pt idx="33172">
                  <c:v>0.16859499999999999</c:v>
                </c:pt>
                <c:pt idx="33173">
                  <c:v>0.17380000000000001</c:v>
                </c:pt>
                <c:pt idx="33174">
                  <c:v>0.17890300000000001</c:v>
                </c:pt>
                <c:pt idx="33175">
                  <c:v>0.18421799999999999</c:v>
                </c:pt>
                <c:pt idx="33176">
                  <c:v>0.189162</c:v>
                </c:pt>
                <c:pt idx="33177">
                  <c:v>0.19436800000000001</c:v>
                </c:pt>
                <c:pt idx="33178">
                  <c:v>0.19933899999999999</c:v>
                </c:pt>
                <c:pt idx="33179">
                  <c:v>0.204153</c:v>
                </c:pt>
                <c:pt idx="33180">
                  <c:v>0.20905899999999999</c:v>
                </c:pt>
                <c:pt idx="33181">
                  <c:v>0.21396499999999999</c:v>
                </c:pt>
                <c:pt idx="33182">
                  <c:v>0.21881</c:v>
                </c:pt>
                <c:pt idx="33183">
                  <c:v>0.223493</c:v>
                </c:pt>
                <c:pt idx="33184">
                  <c:v>0.22813900000000001</c:v>
                </c:pt>
                <c:pt idx="33185">
                  <c:v>0.23278599999999999</c:v>
                </c:pt>
                <c:pt idx="33186">
                  <c:v>0.23730100000000001</c:v>
                </c:pt>
                <c:pt idx="33187">
                  <c:v>0.24167</c:v>
                </c:pt>
                <c:pt idx="33188">
                  <c:v>0.24626200000000001</c:v>
                </c:pt>
                <c:pt idx="33189">
                  <c:v>0.25045400000000001</c:v>
                </c:pt>
                <c:pt idx="33190">
                  <c:v>0.254778</c:v>
                </c:pt>
                <c:pt idx="33191">
                  <c:v>0.258909</c:v>
                </c:pt>
                <c:pt idx="33192">
                  <c:v>0.263158</c:v>
                </c:pt>
                <c:pt idx="33193">
                  <c:v>0.26732099999999998</c:v>
                </c:pt>
                <c:pt idx="33194">
                  <c:v>0.27136500000000002</c:v>
                </c:pt>
                <c:pt idx="33195">
                  <c:v>0.27531299999999997</c:v>
                </c:pt>
                <c:pt idx="33196">
                  <c:v>0.279111</c:v>
                </c:pt>
                <c:pt idx="33197">
                  <c:v>0.28289599999999998</c:v>
                </c:pt>
                <c:pt idx="33198">
                  <c:v>0.28677000000000002</c:v>
                </c:pt>
                <c:pt idx="33199">
                  <c:v>0.29045300000000002</c:v>
                </c:pt>
                <c:pt idx="33200">
                  <c:v>0.29372799999999999</c:v>
                </c:pt>
                <c:pt idx="33201">
                  <c:v>0.29705100000000001</c:v>
                </c:pt>
                <c:pt idx="33202">
                  <c:v>0.30058099999999999</c:v>
                </c:pt>
                <c:pt idx="33203">
                  <c:v>0.30348700000000001</c:v>
                </c:pt>
                <c:pt idx="33204">
                  <c:v>0.30680099999999999</c:v>
                </c:pt>
                <c:pt idx="33205">
                  <c:v>0.30961899999999998</c:v>
                </c:pt>
                <c:pt idx="33206">
                  <c:v>0.31273499999999999</c:v>
                </c:pt>
                <c:pt idx="33207">
                  <c:v>0.31541799999999998</c:v>
                </c:pt>
                <c:pt idx="33208">
                  <c:v>0.318328</c:v>
                </c:pt>
                <c:pt idx="33209">
                  <c:v>0.32081100000000001</c:v>
                </c:pt>
                <c:pt idx="33210">
                  <c:v>0.32353700000000002</c:v>
                </c:pt>
                <c:pt idx="33211">
                  <c:v>0.32588699999999998</c:v>
                </c:pt>
                <c:pt idx="33212">
                  <c:v>0.32840200000000003</c:v>
                </c:pt>
                <c:pt idx="33213">
                  <c:v>0.330737</c:v>
                </c:pt>
                <c:pt idx="33214">
                  <c:v>0.33305600000000002</c:v>
                </c:pt>
                <c:pt idx="33215">
                  <c:v>0.33530700000000002</c:v>
                </c:pt>
                <c:pt idx="33216">
                  <c:v>0.33704499999999998</c:v>
                </c:pt>
                <c:pt idx="33217">
                  <c:v>0.33935700000000002</c:v>
                </c:pt>
                <c:pt idx="33218">
                  <c:v>0.34099499999999999</c:v>
                </c:pt>
                <c:pt idx="33219">
                  <c:v>0.34297100000000003</c:v>
                </c:pt>
                <c:pt idx="33220">
                  <c:v>0.34442200000000001</c:v>
                </c:pt>
                <c:pt idx="33221">
                  <c:v>0.346086</c:v>
                </c:pt>
                <c:pt idx="33222">
                  <c:v>0.34756999999999999</c:v>
                </c:pt>
                <c:pt idx="33223">
                  <c:v>0.34871000000000002</c:v>
                </c:pt>
                <c:pt idx="33224">
                  <c:v>0.35030499999999998</c:v>
                </c:pt>
                <c:pt idx="33225">
                  <c:v>0.35136000000000001</c:v>
                </c:pt>
                <c:pt idx="33226">
                  <c:v>0.35267100000000001</c:v>
                </c:pt>
                <c:pt idx="33227">
                  <c:v>0.35370000000000001</c:v>
                </c:pt>
                <c:pt idx="33228">
                  <c:v>0.35458800000000001</c:v>
                </c:pt>
                <c:pt idx="33229">
                  <c:v>0.35557899999999998</c:v>
                </c:pt>
                <c:pt idx="33230">
                  <c:v>0.35635</c:v>
                </c:pt>
                <c:pt idx="33231">
                  <c:v>0.357124</c:v>
                </c:pt>
                <c:pt idx="33232">
                  <c:v>0.35775899999999999</c:v>
                </c:pt>
                <c:pt idx="33233">
                  <c:v>0.35833599999999999</c:v>
                </c:pt>
                <c:pt idx="33234">
                  <c:v>0.35898000000000002</c:v>
                </c:pt>
                <c:pt idx="33235">
                  <c:v>0.35928399999999999</c:v>
                </c:pt>
                <c:pt idx="33236">
                  <c:v>0.35963200000000001</c:v>
                </c:pt>
                <c:pt idx="33237">
                  <c:v>0.36016799999999999</c:v>
                </c:pt>
                <c:pt idx="33238">
                  <c:v>0.36028500000000002</c:v>
                </c:pt>
                <c:pt idx="33239">
                  <c:v>0.36049799999999999</c:v>
                </c:pt>
                <c:pt idx="33240">
                  <c:v>0.36069600000000002</c:v>
                </c:pt>
                <c:pt idx="33241">
                  <c:v>0.360624</c:v>
                </c:pt>
                <c:pt idx="33242">
                  <c:v>0.36068</c:v>
                </c:pt>
                <c:pt idx="33243">
                  <c:v>0.36062499999999997</c:v>
                </c:pt>
                <c:pt idx="33244">
                  <c:v>0.36045199999999999</c:v>
                </c:pt>
                <c:pt idx="33245">
                  <c:v>0.36027100000000001</c:v>
                </c:pt>
                <c:pt idx="33246">
                  <c:v>0.35973300000000002</c:v>
                </c:pt>
                <c:pt idx="33247">
                  <c:v>0.35975800000000002</c:v>
                </c:pt>
                <c:pt idx="33248">
                  <c:v>0.35919899999999999</c:v>
                </c:pt>
                <c:pt idx="33249">
                  <c:v>0.35886299999999999</c:v>
                </c:pt>
                <c:pt idx="33250">
                  <c:v>0.35819299999999998</c:v>
                </c:pt>
                <c:pt idx="33251">
                  <c:v>0.35786899999999999</c:v>
                </c:pt>
                <c:pt idx="33252">
                  <c:v>0.35717399999999999</c:v>
                </c:pt>
                <c:pt idx="33253">
                  <c:v>0.35687099999999999</c:v>
                </c:pt>
                <c:pt idx="33254">
                  <c:v>0.35635699999999998</c:v>
                </c:pt>
                <c:pt idx="33255">
                  <c:v>0.35556199999999999</c:v>
                </c:pt>
                <c:pt idx="33256">
                  <c:v>0.35497699999999999</c:v>
                </c:pt>
                <c:pt idx="33257">
                  <c:v>0.35435100000000003</c:v>
                </c:pt>
                <c:pt idx="33258">
                  <c:v>0.35389399999999999</c:v>
                </c:pt>
                <c:pt idx="33259">
                  <c:v>0.35308600000000001</c:v>
                </c:pt>
                <c:pt idx="33260">
                  <c:v>0.35225099999999998</c:v>
                </c:pt>
                <c:pt idx="33261">
                  <c:v>0.35169699999999998</c:v>
                </c:pt>
                <c:pt idx="33262">
                  <c:v>0.35086299999999998</c:v>
                </c:pt>
                <c:pt idx="33263">
                  <c:v>0.35002499999999998</c:v>
                </c:pt>
                <c:pt idx="33264">
                  <c:v>0.34917700000000002</c:v>
                </c:pt>
                <c:pt idx="33265">
                  <c:v>0.34834700000000002</c:v>
                </c:pt>
                <c:pt idx="33266">
                  <c:v>0.34732099999999999</c:v>
                </c:pt>
                <c:pt idx="33267">
                  <c:v>0.346416</c:v>
                </c:pt>
                <c:pt idx="33268">
                  <c:v>0.34547299999999997</c:v>
                </c:pt>
                <c:pt idx="33269">
                  <c:v>0.344611</c:v>
                </c:pt>
                <c:pt idx="33270">
                  <c:v>0.34364</c:v>
                </c:pt>
                <c:pt idx="33271">
                  <c:v>0.34268500000000002</c:v>
                </c:pt>
                <c:pt idx="33272">
                  <c:v>0.34178799999999998</c:v>
                </c:pt>
                <c:pt idx="33273">
                  <c:v>0.34066299999999999</c:v>
                </c:pt>
                <c:pt idx="33274">
                  <c:v>0.33993099999999998</c:v>
                </c:pt>
                <c:pt idx="33275">
                  <c:v>0.33884900000000001</c:v>
                </c:pt>
                <c:pt idx="33276">
                  <c:v>0.33799000000000001</c:v>
                </c:pt>
                <c:pt idx="33277">
                  <c:v>0.33693099999999998</c:v>
                </c:pt>
                <c:pt idx="33278">
                  <c:v>0.33596999999999999</c:v>
                </c:pt>
                <c:pt idx="33279">
                  <c:v>0.33480599999999999</c:v>
                </c:pt>
                <c:pt idx="33280">
                  <c:v>0.333845</c:v>
                </c:pt>
                <c:pt idx="33281">
                  <c:v>0.332955</c:v>
                </c:pt>
                <c:pt idx="33282">
                  <c:v>0.33183000000000001</c:v>
                </c:pt>
                <c:pt idx="33283">
                  <c:v>0.33086300000000002</c:v>
                </c:pt>
                <c:pt idx="33284">
                  <c:v>0.329787</c:v>
                </c:pt>
                <c:pt idx="33285">
                  <c:v>0.32885599999999998</c:v>
                </c:pt>
                <c:pt idx="33286">
                  <c:v>0.32799600000000001</c:v>
                </c:pt>
                <c:pt idx="33287">
                  <c:v>0.326847</c:v>
                </c:pt>
                <c:pt idx="33288">
                  <c:v>0.32580599999999998</c:v>
                </c:pt>
                <c:pt idx="33289">
                  <c:v>0.32466699999999998</c:v>
                </c:pt>
                <c:pt idx="33290">
                  <c:v>0.32384299999999999</c:v>
                </c:pt>
                <c:pt idx="33291">
                  <c:v>0.32295000000000001</c:v>
                </c:pt>
                <c:pt idx="33292">
                  <c:v>0.32190000000000002</c:v>
                </c:pt>
                <c:pt idx="33293">
                  <c:v>0.32071499999999997</c:v>
                </c:pt>
                <c:pt idx="33294">
                  <c:v>0.31988100000000003</c:v>
                </c:pt>
                <c:pt idx="33295">
                  <c:v>0.31876700000000002</c:v>
                </c:pt>
                <c:pt idx="33296">
                  <c:v>0.31773099999999999</c:v>
                </c:pt>
                <c:pt idx="33297">
                  <c:v>0.31680199999999997</c:v>
                </c:pt>
                <c:pt idx="33298">
                  <c:v>0.31565300000000002</c:v>
                </c:pt>
                <c:pt idx="33299">
                  <c:v>0.31469200000000003</c:v>
                </c:pt>
                <c:pt idx="33300">
                  <c:v>0.31353500000000001</c:v>
                </c:pt>
                <c:pt idx="33301">
                  <c:v>0.31267499999999998</c:v>
                </c:pt>
                <c:pt idx="33302">
                  <c:v>0.31149100000000002</c:v>
                </c:pt>
                <c:pt idx="33303">
                  <c:v>0.31051200000000001</c:v>
                </c:pt>
                <c:pt idx="33304">
                  <c:v>0.30941200000000002</c:v>
                </c:pt>
                <c:pt idx="33305">
                  <c:v>0.30832500000000002</c:v>
                </c:pt>
                <c:pt idx="33306">
                  <c:v>0.30713800000000002</c:v>
                </c:pt>
                <c:pt idx="33307">
                  <c:v>0.30629400000000001</c:v>
                </c:pt>
                <c:pt idx="33308">
                  <c:v>0.30523400000000001</c:v>
                </c:pt>
                <c:pt idx="33309">
                  <c:v>0.30403999999999998</c:v>
                </c:pt>
                <c:pt idx="33310">
                  <c:v>0.302952</c:v>
                </c:pt>
                <c:pt idx="33311">
                  <c:v>0.30200500000000002</c:v>
                </c:pt>
                <c:pt idx="33312">
                  <c:v>0.30101499999999998</c:v>
                </c:pt>
                <c:pt idx="33313">
                  <c:v>0.29993999999999998</c:v>
                </c:pt>
                <c:pt idx="33314">
                  <c:v>0.298815</c:v>
                </c:pt>
                <c:pt idx="33315">
                  <c:v>0.29763600000000001</c:v>
                </c:pt>
                <c:pt idx="33316">
                  <c:v>0.29664800000000002</c:v>
                </c:pt>
                <c:pt idx="33317">
                  <c:v>0.295404</c:v>
                </c:pt>
                <c:pt idx="33318">
                  <c:v>0.29432900000000001</c:v>
                </c:pt>
                <c:pt idx="33319">
                  <c:v>0.29298400000000002</c:v>
                </c:pt>
                <c:pt idx="33320">
                  <c:v>0.29169800000000001</c:v>
                </c:pt>
                <c:pt idx="33321">
                  <c:v>0.29052099999999997</c:v>
                </c:pt>
                <c:pt idx="33322">
                  <c:v>0.28918700000000003</c:v>
                </c:pt>
                <c:pt idx="33323">
                  <c:v>0.28803899999999999</c:v>
                </c:pt>
                <c:pt idx="33324">
                  <c:v>0.286777</c:v>
                </c:pt>
                <c:pt idx="33325">
                  <c:v>0.28542099999999998</c:v>
                </c:pt>
                <c:pt idx="33326">
                  <c:v>0.28405799999999998</c:v>
                </c:pt>
                <c:pt idx="33327">
                  <c:v>0.28284799999999999</c:v>
                </c:pt>
                <c:pt idx="33328">
                  <c:v>0.28151999999999999</c:v>
                </c:pt>
                <c:pt idx="33329">
                  <c:v>0.28011799999999998</c:v>
                </c:pt>
                <c:pt idx="33330">
                  <c:v>0.27877000000000002</c:v>
                </c:pt>
                <c:pt idx="33331">
                  <c:v>0.27724799999999999</c:v>
                </c:pt>
                <c:pt idx="33332">
                  <c:v>0.27613500000000002</c:v>
                </c:pt>
                <c:pt idx="33333">
                  <c:v>0.27448600000000001</c:v>
                </c:pt>
                <c:pt idx="33334">
                  <c:v>0.27298600000000001</c:v>
                </c:pt>
                <c:pt idx="33335">
                  <c:v>0.271536</c:v>
                </c:pt>
                <c:pt idx="33336">
                  <c:v>0.269926</c:v>
                </c:pt>
                <c:pt idx="33337">
                  <c:v>0.268289</c:v>
                </c:pt>
                <c:pt idx="33338">
                  <c:v>0.266654</c:v>
                </c:pt>
                <c:pt idx="33339">
                  <c:v>0.26507999999999998</c:v>
                </c:pt>
                <c:pt idx="33340">
                  <c:v>0.26336999999999999</c:v>
                </c:pt>
                <c:pt idx="33341">
                  <c:v>0.26174500000000001</c:v>
                </c:pt>
                <c:pt idx="33342">
                  <c:v>0.25987700000000002</c:v>
                </c:pt>
                <c:pt idx="33343">
                  <c:v>0.25823299999999999</c:v>
                </c:pt>
                <c:pt idx="33344">
                  <c:v>0.25633800000000001</c:v>
                </c:pt>
                <c:pt idx="33345">
                  <c:v>0.25457999999999997</c:v>
                </c:pt>
                <c:pt idx="33346">
                  <c:v>0.25274200000000002</c:v>
                </c:pt>
                <c:pt idx="33347">
                  <c:v>0.25062299999999998</c:v>
                </c:pt>
                <c:pt idx="33348">
                  <c:v>0.248894</c:v>
                </c:pt>
                <c:pt idx="33349">
                  <c:v>0.24681500000000001</c:v>
                </c:pt>
                <c:pt idx="33350">
                  <c:v>0.24479999999999999</c:v>
                </c:pt>
                <c:pt idx="33351">
                  <c:v>0.242787</c:v>
                </c:pt>
                <c:pt idx="33352">
                  <c:v>0.24069599999999999</c:v>
                </c:pt>
                <c:pt idx="33353">
                  <c:v>0.23852300000000001</c:v>
                </c:pt>
                <c:pt idx="33354">
                  <c:v>0.23648</c:v>
                </c:pt>
                <c:pt idx="33355">
                  <c:v>0.234241</c:v>
                </c:pt>
                <c:pt idx="33356">
                  <c:v>0.23191500000000001</c:v>
                </c:pt>
                <c:pt idx="33357">
                  <c:v>0.22959399999999999</c:v>
                </c:pt>
                <c:pt idx="33358">
                  <c:v>0.22714000000000001</c:v>
                </c:pt>
                <c:pt idx="33359">
                  <c:v>0.224856</c:v>
                </c:pt>
                <c:pt idx="33360">
                  <c:v>0.222298</c:v>
                </c:pt>
                <c:pt idx="33361">
                  <c:v>0.219808</c:v>
                </c:pt>
                <c:pt idx="33362">
                  <c:v>0.217165</c:v>
                </c:pt>
                <c:pt idx="33363">
                  <c:v>0.21465899999999999</c:v>
                </c:pt>
                <c:pt idx="33364">
                  <c:v>0.21205299999999999</c:v>
                </c:pt>
                <c:pt idx="33365">
                  <c:v>0.20926400000000001</c:v>
                </c:pt>
                <c:pt idx="33366">
                  <c:v>0.20665</c:v>
                </c:pt>
                <c:pt idx="33367">
                  <c:v>0.20369100000000001</c:v>
                </c:pt>
                <c:pt idx="33368">
                  <c:v>0.201047</c:v>
                </c:pt>
                <c:pt idx="33369">
                  <c:v>0.19811799999999999</c:v>
                </c:pt>
                <c:pt idx="33370">
                  <c:v>0.195248</c:v>
                </c:pt>
                <c:pt idx="33371">
                  <c:v>0.192278</c:v>
                </c:pt>
                <c:pt idx="33372">
                  <c:v>0.18925</c:v>
                </c:pt>
                <c:pt idx="33373">
                  <c:v>0.18634300000000001</c:v>
                </c:pt>
                <c:pt idx="33374">
                  <c:v>0.183031</c:v>
                </c:pt>
                <c:pt idx="33375">
                  <c:v>0.180032</c:v>
                </c:pt>
                <c:pt idx="33376">
                  <c:v>0.17682100000000001</c:v>
                </c:pt>
                <c:pt idx="33377">
                  <c:v>0.173509</c:v>
                </c:pt>
                <c:pt idx="33378">
                  <c:v>0.17038600000000001</c:v>
                </c:pt>
                <c:pt idx="33379">
                  <c:v>0.167014</c:v>
                </c:pt>
                <c:pt idx="33380">
                  <c:v>0.16362199999999999</c:v>
                </c:pt>
                <c:pt idx="33381">
                  <c:v>0.16025300000000001</c:v>
                </c:pt>
                <c:pt idx="33382">
                  <c:v>0.156829</c:v>
                </c:pt>
                <c:pt idx="33383">
                  <c:v>0.15324499999999999</c:v>
                </c:pt>
                <c:pt idx="33384">
                  <c:v>0.149862</c:v>
                </c:pt>
                <c:pt idx="33385">
                  <c:v>0.14630399999999999</c:v>
                </c:pt>
                <c:pt idx="33386">
                  <c:v>0.142675</c:v>
                </c:pt>
                <c:pt idx="33387">
                  <c:v>0.13895399999999999</c:v>
                </c:pt>
                <c:pt idx="33388">
                  <c:v>0.135239</c:v>
                </c:pt>
                <c:pt idx="33389">
                  <c:v>0.13161999999999999</c:v>
                </c:pt>
                <c:pt idx="33390">
                  <c:v>0.12792899999999999</c:v>
                </c:pt>
                <c:pt idx="33391">
                  <c:v>0.124171</c:v>
                </c:pt>
                <c:pt idx="33392">
                  <c:v>0.120257</c:v>
                </c:pt>
                <c:pt idx="33393">
                  <c:v>0.116415</c:v>
                </c:pt>
                <c:pt idx="33394">
                  <c:v>0.112471</c:v>
                </c:pt>
                <c:pt idx="33395">
                  <c:v>0.108672</c:v>
                </c:pt>
                <c:pt idx="33396">
                  <c:v>0.104701</c:v>
                </c:pt>
                <c:pt idx="33397">
                  <c:v>0.100742</c:v>
                </c:pt>
                <c:pt idx="33398">
                  <c:v>9.6642000000000006E-2</c:v>
                </c:pt>
                <c:pt idx="33399">
                  <c:v>9.2682E-2</c:v>
                </c:pt>
                <c:pt idx="33400">
                  <c:v>8.87632E-2</c:v>
                </c:pt>
                <c:pt idx="33401">
                  <c:v>8.4756799999999993E-2</c:v>
                </c:pt>
                <c:pt idx="33402">
                  <c:v>8.0575800000000003E-2</c:v>
                </c:pt>
                <c:pt idx="33403">
                  <c:v>7.6580999999999996E-2</c:v>
                </c:pt>
                <c:pt idx="33404">
                  <c:v>7.2376700000000002E-2</c:v>
                </c:pt>
                <c:pt idx="33405">
                  <c:v>6.8396299999999993E-2</c:v>
                </c:pt>
                <c:pt idx="33406">
                  <c:v>6.4228800000000003E-2</c:v>
                </c:pt>
                <c:pt idx="33407">
                  <c:v>5.9965400000000002E-2</c:v>
                </c:pt>
                <c:pt idx="33408">
                  <c:v>5.5801299999999998E-2</c:v>
                </c:pt>
                <c:pt idx="33409">
                  <c:v>5.1623299999999997E-2</c:v>
                </c:pt>
                <c:pt idx="33410">
                  <c:v>4.7481000000000002E-2</c:v>
                </c:pt>
                <c:pt idx="33411">
                  <c:v>4.3342199999999997E-2</c:v>
                </c:pt>
                <c:pt idx="33412">
                  <c:v>3.9117199999999998E-2</c:v>
                </c:pt>
                <c:pt idx="33413">
                  <c:v>3.4873000000000001E-2</c:v>
                </c:pt>
                <c:pt idx="33414">
                  <c:v>3.07452E-2</c:v>
                </c:pt>
                <c:pt idx="33415">
                  <c:v>2.6541700000000001E-2</c:v>
                </c:pt>
                <c:pt idx="33416">
                  <c:v>2.2423999999999999E-2</c:v>
                </c:pt>
                <c:pt idx="33417">
                  <c:v>1.8104100000000001E-2</c:v>
                </c:pt>
                <c:pt idx="33418">
                  <c:v>1.39414E-2</c:v>
                </c:pt>
                <c:pt idx="33419">
                  <c:v>9.9492199999999999E-3</c:v>
                </c:pt>
                <c:pt idx="33420">
                  <c:v>5.6820500000000001E-3</c:v>
                </c:pt>
                <c:pt idx="33421">
                  <c:v>1.4341600000000001E-3</c:v>
                </c:pt>
                <c:pt idx="33422">
                  <c:v>-2.61809E-3</c:v>
                </c:pt>
                <c:pt idx="33423">
                  <c:v>-6.6695499999999998E-3</c:v>
                </c:pt>
                <c:pt idx="33424">
                  <c:v>-1.08766E-2</c:v>
                </c:pt>
                <c:pt idx="33425">
                  <c:v>-1.4912399999999999E-2</c:v>
                </c:pt>
                <c:pt idx="33426">
                  <c:v>-1.8976900000000001E-2</c:v>
                </c:pt>
                <c:pt idx="33427">
                  <c:v>-2.3027300000000001E-2</c:v>
                </c:pt>
                <c:pt idx="33428">
                  <c:v>-2.7008899999999999E-2</c:v>
                </c:pt>
                <c:pt idx="33429">
                  <c:v>-3.1247E-2</c:v>
                </c:pt>
                <c:pt idx="33430">
                  <c:v>-3.5225300000000001E-2</c:v>
                </c:pt>
                <c:pt idx="33431">
                  <c:v>-3.9137400000000003E-2</c:v>
                </c:pt>
                <c:pt idx="33432">
                  <c:v>-4.3216200000000003E-2</c:v>
                </c:pt>
                <c:pt idx="33433">
                  <c:v>-4.7008800000000003E-2</c:v>
                </c:pt>
                <c:pt idx="33434">
                  <c:v>-5.1169199999999998E-2</c:v>
                </c:pt>
                <c:pt idx="33435">
                  <c:v>-5.4882100000000003E-2</c:v>
                </c:pt>
                <c:pt idx="33436">
                  <c:v>-5.8776299999999997E-2</c:v>
                </c:pt>
                <c:pt idx="33437">
                  <c:v>-6.26858E-2</c:v>
                </c:pt>
                <c:pt idx="33438">
                  <c:v>-6.6428399999999999E-2</c:v>
                </c:pt>
                <c:pt idx="33439">
                  <c:v>-7.0244299999999996E-2</c:v>
                </c:pt>
                <c:pt idx="33440">
                  <c:v>-7.4063199999999996E-2</c:v>
                </c:pt>
                <c:pt idx="33441">
                  <c:v>-7.7937400000000004E-2</c:v>
                </c:pt>
                <c:pt idx="33442">
                  <c:v>-8.1518300000000002E-2</c:v>
                </c:pt>
                <c:pt idx="33443">
                  <c:v>-8.5056900000000005E-2</c:v>
                </c:pt>
                <c:pt idx="33444">
                  <c:v>-8.8875200000000001E-2</c:v>
                </c:pt>
                <c:pt idx="33445">
                  <c:v>-9.2566300000000004E-2</c:v>
                </c:pt>
                <c:pt idx="33446">
                  <c:v>-9.6187099999999998E-2</c:v>
                </c:pt>
                <c:pt idx="33447">
                  <c:v>-9.9682800000000002E-2</c:v>
                </c:pt>
                <c:pt idx="33448">
                  <c:v>-0.10306899999999999</c:v>
                </c:pt>
                <c:pt idx="33449">
                  <c:v>-0.106507</c:v>
                </c:pt>
                <c:pt idx="33450">
                  <c:v>-0.109969</c:v>
                </c:pt>
                <c:pt idx="33451">
                  <c:v>-0.113457</c:v>
                </c:pt>
                <c:pt idx="33452">
                  <c:v>-0.116636</c:v>
                </c:pt>
                <c:pt idx="33453">
                  <c:v>-0.12005300000000001</c:v>
                </c:pt>
                <c:pt idx="33454">
                  <c:v>-0.12325999999999999</c:v>
                </c:pt>
                <c:pt idx="33455">
                  <c:v>-0.12642900000000001</c:v>
                </c:pt>
                <c:pt idx="33456">
                  <c:v>-0.129745</c:v>
                </c:pt>
                <c:pt idx="33457">
                  <c:v>-0.13294600000000001</c:v>
                </c:pt>
                <c:pt idx="33458">
                  <c:v>-0.13588700000000001</c:v>
                </c:pt>
                <c:pt idx="33459">
                  <c:v>-0.13896500000000001</c:v>
                </c:pt>
                <c:pt idx="33460">
                  <c:v>-0.14191599999999999</c:v>
                </c:pt>
                <c:pt idx="33461">
                  <c:v>-0.14503099999999999</c:v>
                </c:pt>
                <c:pt idx="33462">
                  <c:v>-0.147844</c:v>
                </c:pt>
                <c:pt idx="33463">
                  <c:v>-0.150752</c:v>
                </c:pt>
                <c:pt idx="33464">
                  <c:v>-0.153611</c:v>
                </c:pt>
                <c:pt idx="33465">
                  <c:v>-0.15645000000000001</c:v>
                </c:pt>
                <c:pt idx="33466">
                  <c:v>-0.159298</c:v>
                </c:pt>
                <c:pt idx="33467">
                  <c:v>-0.16200200000000001</c:v>
                </c:pt>
                <c:pt idx="33468">
                  <c:v>-0.16477600000000001</c:v>
                </c:pt>
                <c:pt idx="33469">
                  <c:v>-0.167238</c:v>
                </c:pt>
                <c:pt idx="33470">
                  <c:v>-0.16991100000000001</c:v>
                </c:pt>
                <c:pt idx="33471">
                  <c:v>-0.17244599999999999</c:v>
                </c:pt>
                <c:pt idx="33472">
                  <c:v>-0.17491200000000001</c:v>
                </c:pt>
                <c:pt idx="33473">
                  <c:v>-0.17741299999999999</c:v>
                </c:pt>
                <c:pt idx="33474">
                  <c:v>-0.17971500000000001</c:v>
                </c:pt>
                <c:pt idx="33475">
                  <c:v>-0.18218899999999999</c:v>
                </c:pt>
                <c:pt idx="33476">
                  <c:v>-0.18435199999999999</c:v>
                </c:pt>
                <c:pt idx="33477">
                  <c:v>-0.18678600000000001</c:v>
                </c:pt>
                <c:pt idx="33478">
                  <c:v>-0.18889700000000001</c:v>
                </c:pt>
                <c:pt idx="33479">
                  <c:v>-0.19095699999999999</c:v>
                </c:pt>
                <c:pt idx="33480">
                  <c:v>-0.19309999999999999</c:v>
                </c:pt>
                <c:pt idx="33481">
                  <c:v>-0.195186</c:v>
                </c:pt>
                <c:pt idx="33482">
                  <c:v>-0.19722400000000001</c:v>
                </c:pt>
                <c:pt idx="33483">
                  <c:v>-0.199153</c:v>
                </c:pt>
                <c:pt idx="33484">
                  <c:v>-0.20117099999999999</c:v>
                </c:pt>
                <c:pt idx="33485">
                  <c:v>-0.202986</c:v>
                </c:pt>
                <c:pt idx="33486">
                  <c:v>-0.20475699999999999</c:v>
                </c:pt>
                <c:pt idx="33487">
                  <c:v>-0.20668700000000001</c:v>
                </c:pt>
                <c:pt idx="33488">
                  <c:v>-0.208427</c:v>
                </c:pt>
                <c:pt idx="33489">
                  <c:v>-0.210261</c:v>
                </c:pt>
                <c:pt idx="33490">
                  <c:v>-0.21182599999999999</c:v>
                </c:pt>
                <c:pt idx="33491">
                  <c:v>-0.21351600000000001</c:v>
                </c:pt>
                <c:pt idx="33492">
                  <c:v>-0.21498999999999999</c:v>
                </c:pt>
                <c:pt idx="33493">
                  <c:v>-0.216497</c:v>
                </c:pt>
                <c:pt idx="33494">
                  <c:v>-0.21815799999999999</c:v>
                </c:pt>
                <c:pt idx="33495">
                  <c:v>-0.21956200000000001</c:v>
                </c:pt>
                <c:pt idx="33496">
                  <c:v>-0.22104199999999999</c:v>
                </c:pt>
                <c:pt idx="33497">
                  <c:v>-0.22234599999999999</c:v>
                </c:pt>
                <c:pt idx="33498">
                  <c:v>-0.223721</c:v>
                </c:pt>
                <c:pt idx="33499">
                  <c:v>-0.22489000000000001</c:v>
                </c:pt>
                <c:pt idx="33500">
                  <c:v>-0.22628799999999999</c:v>
                </c:pt>
                <c:pt idx="33501">
                  <c:v>-0.22755900000000001</c:v>
                </c:pt>
                <c:pt idx="33502">
                  <c:v>-0.22858500000000001</c:v>
                </c:pt>
                <c:pt idx="33503">
                  <c:v>-0.22985900000000001</c:v>
                </c:pt>
                <c:pt idx="33504">
                  <c:v>-0.231074</c:v>
                </c:pt>
                <c:pt idx="33505">
                  <c:v>-0.23239299999999999</c:v>
                </c:pt>
                <c:pt idx="33506">
                  <c:v>-0.23322399999999999</c:v>
                </c:pt>
                <c:pt idx="33507">
                  <c:v>-0.234489</c:v>
                </c:pt>
                <c:pt idx="33508">
                  <c:v>-0.235461</c:v>
                </c:pt>
                <c:pt idx="33509">
                  <c:v>-0.23638400000000001</c:v>
                </c:pt>
                <c:pt idx="33510">
                  <c:v>-0.237425</c:v>
                </c:pt>
                <c:pt idx="33511">
                  <c:v>-0.238316</c:v>
                </c:pt>
                <c:pt idx="33512">
                  <c:v>-0.23915900000000001</c:v>
                </c:pt>
                <c:pt idx="33513">
                  <c:v>-0.23998</c:v>
                </c:pt>
                <c:pt idx="33514">
                  <c:v>-0.24098600000000001</c:v>
                </c:pt>
                <c:pt idx="33515">
                  <c:v>-0.24177999999999999</c:v>
                </c:pt>
                <c:pt idx="33516">
                  <c:v>-0.24265500000000001</c:v>
                </c:pt>
                <c:pt idx="33517">
                  <c:v>-0.24343100000000001</c:v>
                </c:pt>
                <c:pt idx="33518">
                  <c:v>-0.244169</c:v>
                </c:pt>
                <c:pt idx="33519">
                  <c:v>-0.24468000000000001</c:v>
                </c:pt>
                <c:pt idx="33520">
                  <c:v>-0.245422</c:v>
                </c:pt>
                <c:pt idx="33521">
                  <c:v>-0.24616299999999999</c:v>
                </c:pt>
                <c:pt idx="33522">
                  <c:v>-0.24664900000000001</c:v>
                </c:pt>
                <c:pt idx="33523">
                  <c:v>-0.24714800000000001</c:v>
                </c:pt>
                <c:pt idx="33524">
                  <c:v>-0.24776899999999999</c:v>
                </c:pt>
                <c:pt idx="33525">
                  <c:v>-0.24839600000000001</c:v>
                </c:pt>
                <c:pt idx="33526">
                  <c:v>-0.24895900000000001</c:v>
                </c:pt>
                <c:pt idx="33527">
                  <c:v>-0.24962899999999999</c:v>
                </c:pt>
                <c:pt idx="33528">
                  <c:v>-0.25012099999999998</c:v>
                </c:pt>
                <c:pt idx="33529">
                  <c:v>-0.25054900000000002</c:v>
                </c:pt>
                <c:pt idx="33530">
                  <c:v>-0.25105100000000002</c:v>
                </c:pt>
                <c:pt idx="33531">
                  <c:v>-0.25162000000000001</c:v>
                </c:pt>
                <c:pt idx="33532">
                  <c:v>-0.252224</c:v>
                </c:pt>
                <c:pt idx="33533">
                  <c:v>-0.25251400000000002</c:v>
                </c:pt>
                <c:pt idx="33534">
                  <c:v>-0.25295200000000001</c:v>
                </c:pt>
                <c:pt idx="33535">
                  <c:v>-0.25333800000000001</c:v>
                </c:pt>
                <c:pt idx="33536">
                  <c:v>-0.253938</c:v>
                </c:pt>
                <c:pt idx="33537">
                  <c:v>-0.25418299999999999</c:v>
                </c:pt>
                <c:pt idx="33538">
                  <c:v>-0.25467600000000001</c:v>
                </c:pt>
                <c:pt idx="33539">
                  <c:v>-0.25494099999999997</c:v>
                </c:pt>
                <c:pt idx="33540">
                  <c:v>-0.25533600000000001</c:v>
                </c:pt>
                <c:pt idx="33541">
                  <c:v>-0.25569799999999998</c:v>
                </c:pt>
                <c:pt idx="33542">
                  <c:v>-0.255805</c:v>
                </c:pt>
                <c:pt idx="33543">
                  <c:v>-0.25623800000000002</c:v>
                </c:pt>
                <c:pt idx="33544">
                  <c:v>-0.256467</c:v>
                </c:pt>
                <c:pt idx="33545">
                  <c:v>-0.25665900000000003</c:v>
                </c:pt>
                <c:pt idx="33546">
                  <c:v>-0.25674799999999998</c:v>
                </c:pt>
                <c:pt idx="33547">
                  <c:v>-0.25686999999999999</c:v>
                </c:pt>
                <c:pt idx="33548">
                  <c:v>-0.25729600000000002</c:v>
                </c:pt>
                <c:pt idx="33549">
                  <c:v>-0.25721899999999998</c:v>
                </c:pt>
                <c:pt idx="33550">
                  <c:v>-0.257409</c:v>
                </c:pt>
                <c:pt idx="33551">
                  <c:v>-0.25748199999999999</c:v>
                </c:pt>
                <c:pt idx="33552">
                  <c:v>-0.25743100000000002</c:v>
                </c:pt>
                <c:pt idx="33553">
                  <c:v>-0.25775100000000001</c:v>
                </c:pt>
                <c:pt idx="33554">
                  <c:v>-0.25781399999999999</c:v>
                </c:pt>
                <c:pt idx="33555">
                  <c:v>-0.25795099999999999</c:v>
                </c:pt>
                <c:pt idx="33556">
                  <c:v>-0.25784400000000002</c:v>
                </c:pt>
                <c:pt idx="33557">
                  <c:v>-0.25804199999999999</c:v>
                </c:pt>
                <c:pt idx="33558">
                  <c:v>-0.25790099999999999</c:v>
                </c:pt>
                <c:pt idx="33559">
                  <c:v>-0.25816499999999998</c:v>
                </c:pt>
                <c:pt idx="33560">
                  <c:v>-0.25805400000000001</c:v>
                </c:pt>
                <c:pt idx="33561">
                  <c:v>-0.257988</c:v>
                </c:pt>
                <c:pt idx="33562">
                  <c:v>-0.25803999999999999</c:v>
                </c:pt>
                <c:pt idx="33563">
                  <c:v>-0.25783699999999998</c:v>
                </c:pt>
                <c:pt idx="33564">
                  <c:v>-0.25800200000000001</c:v>
                </c:pt>
                <c:pt idx="33565">
                  <c:v>-0.25789099999999998</c:v>
                </c:pt>
                <c:pt idx="33566">
                  <c:v>-0.25774200000000003</c:v>
                </c:pt>
                <c:pt idx="33567">
                  <c:v>-0.25756499999999999</c:v>
                </c:pt>
                <c:pt idx="33568">
                  <c:v>-0.25739400000000001</c:v>
                </c:pt>
                <c:pt idx="33569">
                  <c:v>-0.25730700000000001</c:v>
                </c:pt>
                <c:pt idx="33570">
                  <c:v>-0.257046</c:v>
                </c:pt>
                <c:pt idx="33571">
                  <c:v>-0.25694</c:v>
                </c:pt>
                <c:pt idx="33572">
                  <c:v>-0.25653799999999999</c:v>
                </c:pt>
                <c:pt idx="33573">
                  <c:v>-0.25647799999999998</c:v>
                </c:pt>
                <c:pt idx="33574">
                  <c:v>-0.256216</c:v>
                </c:pt>
                <c:pt idx="33575">
                  <c:v>-0.25609500000000002</c:v>
                </c:pt>
                <c:pt idx="33576">
                  <c:v>-0.25592399999999998</c:v>
                </c:pt>
                <c:pt idx="33577">
                  <c:v>-0.255303</c:v>
                </c:pt>
                <c:pt idx="33578">
                  <c:v>-0.25533400000000001</c:v>
                </c:pt>
                <c:pt idx="33579">
                  <c:v>-0.25468800000000003</c:v>
                </c:pt>
                <c:pt idx="33580">
                  <c:v>-0.25454399999999999</c:v>
                </c:pt>
                <c:pt idx="33581">
                  <c:v>-0.25415300000000002</c:v>
                </c:pt>
                <c:pt idx="33582">
                  <c:v>-0.25372899999999998</c:v>
                </c:pt>
                <c:pt idx="33583">
                  <c:v>-0.25333899999999998</c:v>
                </c:pt>
                <c:pt idx="33584">
                  <c:v>-0.25284099999999998</c:v>
                </c:pt>
                <c:pt idx="33585">
                  <c:v>-0.25257400000000002</c:v>
                </c:pt>
                <c:pt idx="33586">
                  <c:v>-0.25204799999999999</c:v>
                </c:pt>
                <c:pt idx="33587">
                  <c:v>-0.25170500000000001</c:v>
                </c:pt>
                <c:pt idx="33588">
                  <c:v>-0.25104599999999999</c:v>
                </c:pt>
                <c:pt idx="33589">
                  <c:v>-0.25049199999999999</c:v>
                </c:pt>
                <c:pt idx="33590">
                  <c:v>-0.24993099999999999</c:v>
                </c:pt>
                <c:pt idx="33591">
                  <c:v>-0.249389</c:v>
                </c:pt>
                <c:pt idx="33592">
                  <c:v>-0.24893699999999999</c:v>
                </c:pt>
                <c:pt idx="33593">
                  <c:v>-0.24818000000000001</c:v>
                </c:pt>
                <c:pt idx="33594">
                  <c:v>-0.24760699999999999</c:v>
                </c:pt>
                <c:pt idx="33595">
                  <c:v>-0.24690699999999999</c:v>
                </c:pt>
                <c:pt idx="33596">
                  <c:v>-0.24638399999999999</c:v>
                </c:pt>
                <c:pt idx="33597">
                  <c:v>-0.24575</c:v>
                </c:pt>
                <c:pt idx="33598">
                  <c:v>-0.24505399999999999</c:v>
                </c:pt>
                <c:pt idx="33599">
                  <c:v>-0.24424499999999999</c:v>
                </c:pt>
                <c:pt idx="33600">
                  <c:v>-0.24337900000000001</c:v>
                </c:pt>
                <c:pt idx="33601">
                  <c:v>-0.242618</c:v>
                </c:pt>
                <c:pt idx="33602">
                  <c:v>-0.241734</c:v>
                </c:pt>
                <c:pt idx="33603">
                  <c:v>-0.24121100000000001</c:v>
                </c:pt>
                <c:pt idx="33604">
                  <c:v>-0.240096</c:v>
                </c:pt>
                <c:pt idx="33605">
                  <c:v>-0.239397</c:v>
                </c:pt>
                <c:pt idx="33606">
                  <c:v>-0.238422</c:v>
                </c:pt>
                <c:pt idx="33607">
                  <c:v>-0.23763899999999999</c:v>
                </c:pt>
                <c:pt idx="33608">
                  <c:v>-0.236875</c:v>
                </c:pt>
                <c:pt idx="33609">
                  <c:v>-0.235929</c:v>
                </c:pt>
                <c:pt idx="33610">
                  <c:v>-0.23499500000000001</c:v>
                </c:pt>
                <c:pt idx="33611">
                  <c:v>-0.233682</c:v>
                </c:pt>
                <c:pt idx="33612">
                  <c:v>-0.23274900000000001</c:v>
                </c:pt>
                <c:pt idx="33613">
                  <c:v>-0.23174</c:v>
                </c:pt>
                <c:pt idx="33614">
                  <c:v>-0.23063700000000001</c:v>
                </c:pt>
                <c:pt idx="33615">
                  <c:v>-0.22938900000000001</c:v>
                </c:pt>
                <c:pt idx="33616">
                  <c:v>-0.22817899999999999</c:v>
                </c:pt>
                <c:pt idx="33617">
                  <c:v>-0.22703999999999999</c:v>
                </c:pt>
                <c:pt idx="33618">
                  <c:v>-0.22583</c:v>
                </c:pt>
                <c:pt idx="33619">
                  <c:v>-0.224606</c:v>
                </c:pt>
                <c:pt idx="33620">
                  <c:v>-0.22326799999999999</c:v>
                </c:pt>
                <c:pt idx="33621">
                  <c:v>-0.22198899999999999</c:v>
                </c:pt>
                <c:pt idx="33622">
                  <c:v>-0.22087000000000001</c:v>
                </c:pt>
                <c:pt idx="33623">
                  <c:v>-0.21958800000000001</c:v>
                </c:pt>
                <c:pt idx="33624">
                  <c:v>-0.21837699999999999</c:v>
                </c:pt>
                <c:pt idx="33625">
                  <c:v>-0.21698300000000001</c:v>
                </c:pt>
                <c:pt idx="33626">
                  <c:v>-0.215609</c:v>
                </c:pt>
                <c:pt idx="33627">
                  <c:v>-0.214339</c:v>
                </c:pt>
                <c:pt idx="33628">
                  <c:v>-0.212785</c:v>
                </c:pt>
                <c:pt idx="33629">
                  <c:v>-0.21138499999999999</c:v>
                </c:pt>
                <c:pt idx="33630">
                  <c:v>-0.21008299999999999</c:v>
                </c:pt>
                <c:pt idx="33631">
                  <c:v>-0.20848900000000001</c:v>
                </c:pt>
                <c:pt idx="33632">
                  <c:v>-0.20705499999999999</c:v>
                </c:pt>
                <c:pt idx="33633">
                  <c:v>-0.20549799999999999</c:v>
                </c:pt>
                <c:pt idx="33634">
                  <c:v>-0.203962</c:v>
                </c:pt>
                <c:pt idx="33635">
                  <c:v>-0.202486</c:v>
                </c:pt>
                <c:pt idx="33636">
                  <c:v>-0.20072499999999999</c:v>
                </c:pt>
                <c:pt idx="33637">
                  <c:v>-0.199212</c:v>
                </c:pt>
                <c:pt idx="33638">
                  <c:v>-0.19739100000000001</c:v>
                </c:pt>
                <c:pt idx="33639">
                  <c:v>-0.195794</c:v>
                </c:pt>
                <c:pt idx="33640">
                  <c:v>-0.194054</c:v>
                </c:pt>
                <c:pt idx="33641">
                  <c:v>-0.192302</c:v>
                </c:pt>
                <c:pt idx="33642">
                  <c:v>-0.19053899999999999</c:v>
                </c:pt>
                <c:pt idx="33643">
                  <c:v>-0.188945</c:v>
                </c:pt>
                <c:pt idx="33644">
                  <c:v>-0.187136</c:v>
                </c:pt>
                <c:pt idx="33645">
                  <c:v>-0.18541199999999999</c:v>
                </c:pt>
                <c:pt idx="33646">
                  <c:v>-0.18379499999999999</c:v>
                </c:pt>
                <c:pt idx="33647">
                  <c:v>-0.181811</c:v>
                </c:pt>
                <c:pt idx="33648">
                  <c:v>-0.18012800000000001</c:v>
                </c:pt>
                <c:pt idx="33649">
                  <c:v>-0.178202</c:v>
                </c:pt>
                <c:pt idx="33650">
                  <c:v>-0.17651800000000001</c:v>
                </c:pt>
                <c:pt idx="33651">
                  <c:v>-0.17444699999999999</c:v>
                </c:pt>
                <c:pt idx="33652">
                  <c:v>-0.17258999999999999</c:v>
                </c:pt>
                <c:pt idx="33653">
                  <c:v>-0.170542</c:v>
                </c:pt>
                <c:pt idx="33654">
                  <c:v>-0.16883600000000001</c:v>
                </c:pt>
                <c:pt idx="33655">
                  <c:v>-0.16669</c:v>
                </c:pt>
                <c:pt idx="33656">
                  <c:v>-0.164739</c:v>
                </c:pt>
                <c:pt idx="33657">
                  <c:v>-0.163026</c:v>
                </c:pt>
                <c:pt idx="33658">
                  <c:v>-0.16080800000000001</c:v>
                </c:pt>
                <c:pt idx="33659">
                  <c:v>-0.158973</c:v>
                </c:pt>
                <c:pt idx="33660">
                  <c:v>-0.15673500000000001</c:v>
                </c:pt>
                <c:pt idx="33661">
                  <c:v>-0.154831</c:v>
                </c:pt>
                <c:pt idx="33662">
                  <c:v>-0.152865</c:v>
                </c:pt>
                <c:pt idx="33663">
                  <c:v>-0.15066199999999999</c:v>
                </c:pt>
                <c:pt idx="33664">
                  <c:v>-0.14877000000000001</c:v>
                </c:pt>
                <c:pt idx="33665">
                  <c:v>-0.146311</c:v>
                </c:pt>
                <c:pt idx="33666">
                  <c:v>-0.144484</c:v>
                </c:pt>
                <c:pt idx="33667">
                  <c:v>-0.14224700000000001</c:v>
                </c:pt>
                <c:pt idx="33668">
                  <c:v>-0.14022399999999999</c:v>
                </c:pt>
                <c:pt idx="33669">
                  <c:v>-0.13802800000000001</c:v>
                </c:pt>
                <c:pt idx="33670">
                  <c:v>-0.13577400000000001</c:v>
                </c:pt>
                <c:pt idx="33671">
                  <c:v>-0.13364699999999999</c:v>
                </c:pt>
                <c:pt idx="33672">
                  <c:v>-0.131553</c:v>
                </c:pt>
                <c:pt idx="33673">
                  <c:v>-0.129466</c:v>
                </c:pt>
                <c:pt idx="33674">
                  <c:v>-0.12695000000000001</c:v>
                </c:pt>
                <c:pt idx="33675">
                  <c:v>-0.12481200000000001</c:v>
                </c:pt>
                <c:pt idx="33676">
                  <c:v>-0.122486</c:v>
                </c:pt>
                <c:pt idx="33677">
                  <c:v>-0.120352</c:v>
                </c:pt>
                <c:pt idx="33678">
                  <c:v>-0.11801</c:v>
                </c:pt>
                <c:pt idx="33679">
                  <c:v>-0.115689</c:v>
                </c:pt>
                <c:pt idx="33680">
                  <c:v>-0.113359</c:v>
                </c:pt>
                <c:pt idx="33681">
                  <c:v>-0.111072</c:v>
                </c:pt>
                <c:pt idx="33682">
                  <c:v>-0.108857</c:v>
                </c:pt>
                <c:pt idx="33683">
                  <c:v>-0.10653899999999999</c:v>
                </c:pt>
                <c:pt idx="33684">
                  <c:v>-0.104361</c:v>
                </c:pt>
                <c:pt idx="33685">
                  <c:v>-0.10179199999999999</c:v>
                </c:pt>
                <c:pt idx="33686">
                  <c:v>-9.95785E-2</c:v>
                </c:pt>
                <c:pt idx="33687">
                  <c:v>-9.7157900000000005E-2</c:v>
                </c:pt>
                <c:pt idx="33688">
                  <c:v>-9.4842499999999996E-2</c:v>
                </c:pt>
                <c:pt idx="33689">
                  <c:v>-9.2491500000000004E-2</c:v>
                </c:pt>
                <c:pt idx="33690">
                  <c:v>-8.9848700000000004E-2</c:v>
                </c:pt>
                <c:pt idx="33691">
                  <c:v>-8.7665300000000002E-2</c:v>
                </c:pt>
                <c:pt idx="33692">
                  <c:v>-8.5071400000000005E-2</c:v>
                </c:pt>
                <c:pt idx="33693">
                  <c:v>-8.2859600000000005E-2</c:v>
                </c:pt>
                <c:pt idx="33694">
                  <c:v>-8.0405900000000002E-2</c:v>
                </c:pt>
                <c:pt idx="33695">
                  <c:v>-7.7856599999999998E-2</c:v>
                </c:pt>
                <c:pt idx="33696">
                  <c:v>-7.5370300000000001E-2</c:v>
                </c:pt>
                <c:pt idx="33697">
                  <c:v>-7.3017899999999997E-2</c:v>
                </c:pt>
                <c:pt idx="33698">
                  <c:v>-7.0450600000000002E-2</c:v>
                </c:pt>
                <c:pt idx="33699">
                  <c:v>-6.8081900000000001E-2</c:v>
                </c:pt>
                <c:pt idx="33700">
                  <c:v>-6.5554100000000004E-2</c:v>
                </c:pt>
                <c:pt idx="33701">
                  <c:v>-6.3058000000000003E-2</c:v>
                </c:pt>
                <c:pt idx="33702">
                  <c:v>-6.0588599999999999E-2</c:v>
                </c:pt>
                <c:pt idx="33703">
                  <c:v>-5.7917200000000002E-2</c:v>
                </c:pt>
                <c:pt idx="33704">
                  <c:v>-5.5691299999999999E-2</c:v>
                </c:pt>
                <c:pt idx="33705">
                  <c:v>-5.29103E-2</c:v>
                </c:pt>
                <c:pt idx="33706">
                  <c:v>-5.0445400000000001E-2</c:v>
                </c:pt>
                <c:pt idx="33707">
                  <c:v>-4.7843799999999999E-2</c:v>
                </c:pt>
                <c:pt idx="33708">
                  <c:v>-4.5280300000000002E-2</c:v>
                </c:pt>
                <c:pt idx="33709">
                  <c:v>-4.2802300000000001E-2</c:v>
                </c:pt>
                <c:pt idx="33710">
                  <c:v>-4.0117699999999999E-2</c:v>
                </c:pt>
                <c:pt idx="33711">
                  <c:v>-3.7544800000000003E-2</c:v>
                </c:pt>
                <c:pt idx="33712">
                  <c:v>-3.4921199999999999E-2</c:v>
                </c:pt>
                <c:pt idx="33713">
                  <c:v>-3.2421899999999997E-2</c:v>
                </c:pt>
                <c:pt idx="33714">
                  <c:v>-2.9732100000000001E-2</c:v>
                </c:pt>
                <c:pt idx="33715">
                  <c:v>-2.69958E-2</c:v>
                </c:pt>
                <c:pt idx="33716">
                  <c:v>-2.4559500000000001E-2</c:v>
                </c:pt>
                <c:pt idx="33717">
                  <c:v>-2.1631299999999999E-2</c:v>
                </c:pt>
                <c:pt idx="33718">
                  <c:v>-1.9136199999999999E-2</c:v>
                </c:pt>
                <c:pt idx="33719">
                  <c:v>-1.6143299999999999E-2</c:v>
                </c:pt>
                <c:pt idx="33720">
                  <c:v>-1.36864E-2</c:v>
                </c:pt>
                <c:pt idx="33721">
                  <c:v>-1.0997E-2</c:v>
                </c:pt>
                <c:pt idx="33722">
                  <c:v>-8.1071000000000008E-3</c:v>
                </c:pt>
                <c:pt idx="33723">
                  <c:v>-5.5822500000000004E-3</c:v>
                </c:pt>
                <c:pt idx="33724">
                  <c:v>-2.7037200000000002E-3</c:v>
                </c:pt>
                <c:pt idx="33725">
                  <c:v>-1.4025800000000001E-4</c:v>
                </c:pt>
                <c:pt idx="33726">
                  <c:v>2.6401300000000001E-3</c:v>
                </c:pt>
                <c:pt idx="33727">
                  <c:v>5.3388899999999998E-3</c:v>
                </c:pt>
                <c:pt idx="33728">
                  <c:v>8.1821900000000006E-3</c:v>
                </c:pt>
                <c:pt idx="33729">
                  <c:v>1.0996199999999999E-2</c:v>
                </c:pt>
                <c:pt idx="33730">
                  <c:v>1.38304E-2</c:v>
                </c:pt>
                <c:pt idx="33731">
                  <c:v>1.6478099999999999E-2</c:v>
                </c:pt>
                <c:pt idx="33732">
                  <c:v>1.9325999999999999E-2</c:v>
                </c:pt>
                <c:pt idx="33733">
                  <c:v>2.2369E-2</c:v>
                </c:pt>
                <c:pt idx="33734">
                  <c:v>2.49407E-2</c:v>
                </c:pt>
                <c:pt idx="33735">
                  <c:v>2.81117E-2</c:v>
                </c:pt>
                <c:pt idx="33736">
                  <c:v>3.05706E-2</c:v>
                </c:pt>
                <c:pt idx="33737">
                  <c:v>3.3801200000000003E-2</c:v>
                </c:pt>
                <c:pt idx="33738">
                  <c:v>3.6664700000000001E-2</c:v>
                </c:pt>
                <c:pt idx="33739">
                  <c:v>3.9654200000000001E-2</c:v>
                </c:pt>
                <c:pt idx="33740">
                  <c:v>4.25204E-2</c:v>
                </c:pt>
                <c:pt idx="33741">
                  <c:v>4.5462599999999999E-2</c:v>
                </c:pt>
                <c:pt idx="33742">
                  <c:v>4.8604500000000002E-2</c:v>
                </c:pt>
                <c:pt idx="33743">
                  <c:v>5.1407700000000001E-2</c:v>
                </c:pt>
                <c:pt idx="33744">
                  <c:v>5.4525900000000002E-2</c:v>
                </c:pt>
                <c:pt idx="33745">
                  <c:v>5.7342200000000003E-2</c:v>
                </c:pt>
                <c:pt idx="33746">
                  <c:v>6.0503000000000001E-2</c:v>
                </c:pt>
                <c:pt idx="33747">
                  <c:v>6.3342499999999996E-2</c:v>
                </c:pt>
                <c:pt idx="33748">
                  <c:v>6.6233100000000003E-2</c:v>
                </c:pt>
                <c:pt idx="33749">
                  <c:v>6.9455100000000006E-2</c:v>
                </c:pt>
                <c:pt idx="33750">
                  <c:v>7.2270899999999999E-2</c:v>
                </c:pt>
                <c:pt idx="33751">
                  <c:v>7.5394000000000003E-2</c:v>
                </c:pt>
                <c:pt idx="33752">
                  <c:v>7.8340199999999999E-2</c:v>
                </c:pt>
                <c:pt idx="33753">
                  <c:v>8.1454700000000005E-2</c:v>
                </c:pt>
                <c:pt idx="33754">
                  <c:v>8.4553500000000004E-2</c:v>
                </c:pt>
                <c:pt idx="33755">
                  <c:v>8.7375800000000003E-2</c:v>
                </c:pt>
                <c:pt idx="33756">
                  <c:v>9.0624200000000002E-2</c:v>
                </c:pt>
                <c:pt idx="33757">
                  <c:v>9.3720800000000007E-2</c:v>
                </c:pt>
                <c:pt idx="33758">
                  <c:v>9.6846600000000005E-2</c:v>
                </c:pt>
                <c:pt idx="33759">
                  <c:v>9.9926600000000004E-2</c:v>
                </c:pt>
                <c:pt idx="33760">
                  <c:v>0.10299999999999999</c:v>
                </c:pt>
                <c:pt idx="33761">
                  <c:v>0.106069</c:v>
                </c:pt>
                <c:pt idx="33762">
                  <c:v>0.109343</c:v>
                </c:pt>
                <c:pt idx="33763">
                  <c:v>0.11201899999999999</c:v>
                </c:pt>
                <c:pt idx="33764">
                  <c:v>0.115313</c:v>
                </c:pt>
                <c:pt idx="33765">
                  <c:v>0.118297</c:v>
                </c:pt>
                <c:pt idx="33766">
                  <c:v>0.121494</c:v>
                </c:pt>
                <c:pt idx="33767">
                  <c:v>0.124581</c:v>
                </c:pt>
                <c:pt idx="33768">
                  <c:v>0.12767700000000001</c:v>
                </c:pt>
                <c:pt idx="33769">
                  <c:v>0.13078699999999999</c:v>
                </c:pt>
                <c:pt idx="33770">
                  <c:v>0.13378200000000001</c:v>
                </c:pt>
                <c:pt idx="33771">
                  <c:v>0.13699</c:v>
                </c:pt>
                <c:pt idx="33772">
                  <c:v>0.140123</c:v>
                </c:pt>
                <c:pt idx="33773">
                  <c:v>0.143205</c:v>
                </c:pt>
                <c:pt idx="33774">
                  <c:v>0.146179</c:v>
                </c:pt>
                <c:pt idx="33775">
                  <c:v>0.14910300000000001</c:v>
                </c:pt>
                <c:pt idx="33776">
                  <c:v>0.15249299999999999</c:v>
                </c:pt>
                <c:pt idx="33777">
                  <c:v>0.15517900000000001</c:v>
                </c:pt>
                <c:pt idx="33778">
                  <c:v>0.15868499999999999</c:v>
                </c:pt>
                <c:pt idx="33779">
                  <c:v>0.16148199999999999</c:v>
                </c:pt>
                <c:pt idx="33780">
                  <c:v>0.16449800000000001</c:v>
                </c:pt>
                <c:pt idx="33781">
                  <c:v>0.16766200000000001</c:v>
                </c:pt>
                <c:pt idx="33782">
                  <c:v>0.17064099999999999</c:v>
                </c:pt>
                <c:pt idx="33783">
                  <c:v>0.17375199999999999</c:v>
                </c:pt>
                <c:pt idx="33784">
                  <c:v>0.17662800000000001</c:v>
                </c:pt>
                <c:pt idx="33785">
                  <c:v>0.17965999999999999</c:v>
                </c:pt>
                <c:pt idx="33786">
                  <c:v>0.18264</c:v>
                </c:pt>
                <c:pt idx="33787">
                  <c:v>0.185562</c:v>
                </c:pt>
                <c:pt idx="33788">
                  <c:v>0.188558</c:v>
                </c:pt>
                <c:pt idx="33789">
                  <c:v>0.1915</c:v>
                </c:pt>
                <c:pt idx="33790">
                  <c:v>0.19411</c:v>
                </c:pt>
                <c:pt idx="33791">
                  <c:v>0.197098</c:v>
                </c:pt>
                <c:pt idx="33792">
                  <c:v>0.20016500000000001</c:v>
                </c:pt>
                <c:pt idx="33793">
                  <c:v>0.20293900000000001</c:v>
                </c:pt>
                <c:pt idx="33794">
                  <c:v>0.205757</c:v>
                </c:pt>
                <c:pt idx="33795">
                  <c:v>0.20857100000000001</c:v>
                </c:pt>
                <c:pt idx="33796">
                  <c:v>0.21151800000000001</c:v>
                </c:pt>
                <c:pt idx="33797">
                  <c:v>0.21432200000000001</c:v>
                </c:pt>
                <c:pt idx="33798">
                  <c:v>0.217282</c:v>
                </c:pt>
                <c:pt idx="33799">
                  <c:v>0.220109</c:v>
                </c:pt>
                <c:pt idx="33800">
                  <c:v>0.22293399999999999</c:v>
                </c:pt>
                <c:pt idx="33801">
                  <c:v>0.225714</c:v>
                </c:pt>
                <c:pt idx="33802">
                  <c:v>0.22841800000000001</c:v>
                </c:pt>
                <c:pt idx="33803">
                  <c:v>0.23135800000000001</c:v>
                </c:pt>
                <c:pt idx="33804">
                  <c:v>0.233902</c:v>
                </c:pt>
                <c:pt idx="33805">
                  <c:v>0.236649</c:v>
                </c:pt>
                <c:pt idx="33806">
                  <c:v>0.239256</c:v>
                </c:pt>
                <c:pt idx="33807">
                  <c:v>0.241894</c:v>
                </c:pt>
                <c:pt idx="33808">
                  <c:v>0.24462800000000001</c:v>
                </c:pt>
                <c:pt idx="33809">
                  <c:v>0.247199</c:v>
                </c:pt>
                <c:pt idx="33810">
                  <c:v>0.24989900000000001</c:v>
                </c:pt>
                <c:pt idx="33811">
                  <c:v>0.25221900000000003</c:v>
                </c:pt>
                <c:pt idx="33812">
                  <c:v>0.25489299999999998</c:v>
                </c:pt>
                <c:pt idx="33813">
                  <c:v>0.25748700000000002</c:v>
                </c:pt>
                <c:pt idx="33814">
                  <c:v>0.25999499999999998</c:v>
                </c:pt>
                <c:pt idx="33815">
                  <c:v>0.26250099999999998</c:v>
                </c:pt>
                <c:pt idx="33816">
                  <c:v>0.26501200000000003</c:v>
                </c:pt>
                <c:pt idx="33817">
                  <c:v>0.26744600000000002</c:v>
                </c:pt>
                <c:pt idx="33818">
                  <c:v>0.26985399999999998</c:v>
                </c:pt>
                <c:pt idx="33819">
                  <c:v>0.27244299999999999</c:v>
                </c:pt>
                <c:pt idx="33820">
                  <c:v>0.27469900000000003</c:v>
                </c:pt>
                <c:pt idx="33821">
                  <c:v>0.27732899999999999</c:v>
                </c:pt>
                <c:pt idx="33822">
                  <c:v>0.279526</c:v>
                </c:pt>
                <c:pt idx="33823">
                  <c:v>0.281995</c:v>
                </c:pt>
                <c:pt idx="33824">
                  <c:v>0.28425600000000001</c:v>
                </c:pt>
                <c:pt idx="33825">
                  <c:v>0.28657199999999999</c:v>
                </c:pt>
                <c:pt idx="33826">
                  <c:v>0.28888999999999998</c:v>
                </c:pt>
                <c:pt idx="33827">
                  <c:v>0.29092000000000001</c:v>
                </c:pt>
                <c:pt idx="33828">
                  <c:v>0.29326000000000002</c:v>
                </c:pt>
                <c:pt idx="33829">
                  <c:v>0.29524499999999998</c:v>
                </c:pt>
                <c:pt idx="33830">
                  <c:v>0.29755900000000002</c:v>
                </c:pt>
                <c:pt idx="33831">
                  <c:v>0.29955700000000002</c:v>
                </c:pt>
                <c:pt idx="33832">
                  <c:v>0.30176999999999998</c:v>
                </c:pt>
                <c:pt idx="33833">
                  <c:v>0.30370200000000003</c:v>
                </c:pt>
                <c:pt idx="33834">
                  <c:v>0.30560500000000002</c:v>
                </c:pt>
                <c:pt idx="33835">
                  <c:v>0.30770399999999998</c:v>
                </c:pt>
                <c:pt idx="33836">
                  <c:v>0.30956499999999998</c:v>
                </c:pt>
                <c:pt idx="33837">
                  <c:v>0.31172100000000003</c:v>
                </c:pt>
                <c:pt idx="33838">
                  <c:v>0.31350499999999998</c:v>
                </c:pt>
                <c:pt idx="33839">
                  <c:v>0.31533299999999997</c:v>
                </c:pt>
                <c:pt idx="33840">
                  <c:v>0.31718299999999999</c:v>
                </c:pt>
                <c:pt idx="33841">
                  <c:v>0.319017</c:v>
                </c:pt>
                <c:pt idx="33842">
                  <c:v>0.32082100000000002</c:v>
                </c:pt>
                <c:pt idx="33843">
                  <c:v>0.32259100000000002</c:v>
                </c:pt>
                <c:pt idx="33844">
                  <c:v>0.32429799999999998</c:v>
                </c:pt>
                <c:pt idx="33845">
                  <c:v>0.32585199999999997</c:v>
                </c:pt>
                <c:pt idx="33846">
                  <c:v>0.32771299999999998</c:v>
                </c:pt>
                <c:pt idx="33847">
                  <c:v>0.32934200000000002</c:v>
                </c:pt>
                <c:pt idx="33848">
                  <c:v>0.33105899999999999</c:v>
                </c:pt>
                <c:pt idx="33849">
                  <c:v>0.33254</c:v>
                </c:pt>
                <c:pt idx="33850">
                  <c:v>0.33377699999999999</c:v>
                </c:pt>
                <c:pt idx="33851">
                  <c:v>0.33561400000000002</c:v>
                </c:pt>
                <c:pt idx="33852">
                  <c:v>0.33670899999999998</c:v>
                </c:pt>
                <c:pt idx="33853">
                  <c:v>0.33815899999999999</c:v>
                </c:pt>
                <c:pt idx="33854">
                  <c:v>0.339472</c:v>
                </c:pt>
                <c:pt idx="33855">
                  <c:v>0.34070499999999998</c:v>
                </c:pt>
                <c:pt idx="33856">
                  <c:v>0.34202399999999999</c:v>
                </c:pt>
                <c:pt idx="33857">
                  <c:v>0.34320600000000001</c:v>
                </c:pt>
                <c:pt idx="33858">
                  <c:v>0.34446199999999999</c:v>
                </c:pt>
                <c:pt idx="33859">
                  <c:v>0.34562500000000002</c:v>
                </c:pt>
                <c:pt idx="33860">
                  <c:v>0.34687200000000001</c:v>
                </c:pt>
                <c:pt idx="33861">
                  <c:v>0.34780800000000001</c:v>
                </c:pt>
                <c:pt idx="33862">
                  <c:v>0.34890199999999999</c:v>
                </c:pt>
                <c:pt idx="33863">
                  <c:v>0.349912</c:v>
                </c:pt>
                <c:pt idx="33864">
                  <c:v>0.35087299999999999</c:v>
                </c:pt>
                <c:pt idx="33865">
                  <c:v>0.35177399999999998</c:v>
                </c:pt>
                <c:pt idx="33866">
                  <c:v>0.35261500000000001</c:v>
                </c:pt>
                <c:pt idx="33867">
                  <c:v>0.353433</c:v>
                </c:pt>
                <c:pt idx="33868">
                  <c:v>0.35423399999999999</c:v>
                </c:pt>
                <c:pt idx="33869">
                  <c:v>0.35496899999999998</c:v>
                </c:pt>
                <c:pt idx="33870">
                  <c:v>0.35577900000000001</c:v>
                </c:pt>
                <c:pt idx="33871">
                  <c:v>0.35645500000000002</c:v>
                </c:pt>
                <c:pt idx="33872">
                  <c:v>0.357072</c:v>
                </c:pt>
                <c:pt idx="33873">
                  <c:v>0.35763800000000001</c:v>
                </c:pt>
                <c:pt idx="33874">
                  <c:v>0.358404</c:v>
                </c:pt>
                <c:pt idx="33875">
                  <c:v>0.35891099999999998</c:v>
                </c:pt>
                <c:pt idx="33876">
                  <c:v>0.35957</c:v>
                </c:pt>
                <c:pt idx="33877">
                  <c:v>0.35987200000000003</c:v>
                </c:pt>
                <c:pt idx="33878">
                  <c:v>0.36052000000000001</c:v>
                </c:pt>
                <c:pt idx="33879">
                  <c:v>0.36093799999999998</c:v>
                </c:pt>
                <c:pt idx="33880">
                  <c:v>0.36135600000000001</c:v>
                </c:pt>
                <c:pt idx="33881">
                  <c:v>0.36169200000000001</c:v>
                </c:pt>
                <c:pt idx="33882">
                  <c:v>0.36201899999999998</c:v>
                </c:pt>
                <c:pt idx="33883">
                  <c:v>0.36227500000000001</c:v>
                </c:pt>
                <c:pt idx="33884">
                  <c:v>0.36259999999999998</c:v>
                </c:pt>
                <c:pt idx="33885">
                  <c:v>0.36279800000000001</c:v>
                </c:pt>
                <c:pt idx="33886">
                  <c:v>0.362931</c:v>
                </c:pt>
                <c:pt idx="33887">
                  <c:v>0.36321100000000001</c:v>
                </c:pt>
                <c:pt idx="33888">
                  <c:v>0.363176</c:v>
                </c:pt>
                <c:pt idx="33889">
                  <c:v>0.363147</c:v>
                </c:pt>
                <c:pt idx="33890">
                  <c:v>0.36329299999999998</c:v>
                </c:pt>
                <c:pt idx="33891">
                  <c:v>0.36333399999999999</c:v>
                </c:pt>
                <c:pt idx="33892">
                  <c:v>0.36325499999999999</c:v>
                </c:pt>
                <c:pt idx="33893">
                  <c:v>0.363207</c:v>
                </c:pt>
                <c:pt idx="33894">
                  <c:v>0.36303400000000002</c:v>
                </c:pt>
                <c:pt idx="33895">
                  <c:v>0.36292799999999997</c:v>
                </c:pt>
                <c:pt idx="33896">
                  <c:v>0.36283700000000002</c:v>
                </c:pt>
                <c:pt idx="33897">
                  <c:v>0.36283399999999999</c:v>
                </c:pt>
                <c:pt idx="33898">
                  <c:v>0.36244199999999999</c:v>
                </c:pt>
                <c:pt idx="33899">
                  <c:v>0.36215000000000003</c:v>
                </c:pt>
                <c:pt idx="33900">
                  <c:v>0.362016</c:v>
                </c:pt>
                <c:pt idx="33901">
                  <c:v>0.361877</c:v>
                </c:pt>
                <c:pt idx="33902">
                  <c:v>0.36158000000000001</c:v>
                </c:pt>
                <c:pt idx="33903">
                  <c:v>0.36133999999999999</c:v>
                </c:pt>
                <c:pt idx="33904">
                  <c:v>0.36091299999999998</c:v>
                </c:pt>
                <c:pt idx="33905">
                  <c:v>0.36064299999999999</c:v>
                </c:pt>
                <c:pt idx="33906">
                  <c:v>0.36024800000000001</c:v>
                </c:pt>
                <c:pt idx="33907">
                  <c:v>0.35979</c:v>
                </c:pt>
                <c:pt idx="33908">
                  <c:v>0.35939399999999999</c:v>
                </c:pt>
                <c:pt idx="33909">
                  <c:v>0.35863699999999998</c:v>
                </c:pt>
                <c:pt idx="33910">
                  <c:v>0.35830000000000001</c:v>
                </c:pt>
                <c:pt idx="33911">
                  <c:v>0.35760700000000001</c:v>
                </c:pt>
                <c:pt idx="33912">
                  <c:v>0.35699500000000001</c:v>
                </c:pt>
                <c:pt idx="33913">
                  <c:v>0.35625499999999999</c:v>
                </c:pt>
                <c:pt idx="33914">
                  <c:v>0.35548200000000002</c:v>
                </c:pt>
                <c:pt idx="33915">
                  <c:v>0.35470600000000002</c:v>
                </c:pt>
                <c:pt idx="33916">
                  <c:v>0.35399700000000001</c:v>
                </c:pt>
                <c:pt idx="33917">
                  <c:v>0.35317399999999999</c:v>
                </c:pt>
                <c:pt idx="33918">
                  <c:v>0.352412</c:v>
                </c:pt>
                <c:pt idx="33919">
                  <c:v>0.351576</c:v>
                </c:pt>
                <c:pt idx="33920">
                  <c:v>0.35071999999999998</c:v>
                </c:pt>
                <c:pt idx="33921">
                  <c:v>0.34976099999999999</c:v>
                </c:pt>
                <c:pt idx="33922">
                  <c:v>0.34876299999999999</c:v>
                </c:pt>
                <c:pt idx="33923">
                  <c:v>0.34793499999999999</c:v>
                </c:pt>
                <c:pt idx="33924">
                  <c:v>0.34679900000000002</c:v>
                </c:pt>
                <c:pt idx="33925">
                  <c:v>0.34604000000000001</c:v>
                </c:pt>
                <c:pt idx="33926">
                  <c:v>0.34473999999999999</c:v>
                </c:pt>
                <c:pt idx="33927">
                  <c:v>0.34362500000000001</c:v>
                </c:pt>
                <c:pt idx="33928">
                  <c:v>0.34253600000000001</c:v>
                </c:pt>
                <c:pt idx="33929">
                  <c:v>0.34130899999999997</c:v>
                </c:pt>
                <c:pt idx="33930">
                  <c:v>0.34009299999999998</c:v>
                </c:pt>
                <c:pt idx="33931">
                  <c:v>0.33870600000000001</c:v>
                </c:pt>
                <c:pt idx="33932">
                  <c:v>0.33736100000000002</c:v>
                </c:pt>
                <c:pt idx="33933">
                  <c:v>0.33606599999999998</c:v>
                </c:pt>
                <c:pt idx="33934">
                  <c:v>0.334592</c:v>
                </c:pt>
                <c:pt idx="33935">
                  <c:v>0.33301399999999998</c:v>
                </c:pt>
                <c:pt idx="33936">
                  <c:v>0.33154699999999998</c:v>
                </c:pt>
                <c:pt idx="33937">
                  <c:v>0.32988099999999998</c:v>
                </c:pt>
                <c:pt idx="33938">
                  <c:v>0.32848500000000003</c:v>
                </c:pt>
                <c:pt idx="33939">
                  <c:v>0.32661600000000002</c:v>
                </c:pt>
                <c:pt idx="33940">
                  <c:v>0.325046</c:v>
                </c:pt>
                <c:pt idx="33941">
                  <c:v>0.32332</c:v>
                </c:pt>
                <c:pt idx="33942">
                  <c:v>0.321496</c:v>
                </c:pt>
                <c:pt idx="33943">
                  <c:v>0.31969900000000001</c:v>
                </c:pt>
                <c:pt idx="33944">
                  <c:v>0.31780999999999998</c:v>
                </c:pt>
                <c:pt idx="33945">
                  <c:v>0.31585200000000002</c:v>
                </c:pt>
                <c:pt idx="33946">
                  <c:v>0.31379499999999999</c:v>
                </c:pt>
                <c:pt idx="33947">
                  <c:v>0.31211499999999998</c:v>
                </c:pt>
                <c:pt idx="33948">
                  <c:v>0.30982300000000002</c:v>
                </c:pt>
                <c:pt idx="33949">
                  <c:v>0.30766300000000002</c:v>
                </c:pt>
                <c:pt idx="33950">
                  <c:v>0.30568299999999998</c:v>
                </c:pt>
                <c:pt idx="33951">
                  <c:v>0.30319600000000002</c:v>
                </c:pt>
                <c:pt idx="33952">
                  <c:v>0.30123699999999998</c:v>
                </c:pt>
                <c:pt idx="33953">
                  <c:v>0.29868600000000001</c:v>
                </c:pt>
                <c:pt idx="33954">
                  <c:v>0.29653600000000002</c:v>
                </c:pt>
                <c:pt idx="33955">
                  <c:v>0.29404200000000003</c:v>
                </c:pt>
                <c:pt idx="33956">
                  <c:v>0.29159000000000002</c:v>
                </c:pt>
                <c:pt idx="33957">
                  <c:v>0.28923500000000002</c:v>
                </c:pt>
                <c:pt idx="33958">
                  <c:v>0.28668399999999999</c:v>
                </c:pt>
                <c:pt idx="33959">
                  <c:v>0.28384799999999999</c:v>
                </c:pt>
                <c:pt idx="33960">
                  <c:v>0.281165</c:v>
                </c:pt>
                <c:pt idx="33961">
                  <c:v>0.27849299999999999</c:v>
                </c:pt>
                <c:pt idx="33962">
                  <c:v>0.27561999999999998</c:v>
                </c:pt>
                <c:pt idx="33963">
                  <c:v>0.27293499999999998</c:v>
                </c:pt>
                <c:pt idx="33964">
                  <c:v>0.27003100000000002</c:v>
                </c:pt>
                <c:pt idx="33965">
                  <c:v>0.26709300000000002</c:v>
                </c:pt>
                <c:pt idx="33966">
                  <c:v>0.264235</c:v>
                </c:pt>
                <c:pt idx="33967">
                  <c:v>0.26124700000000001</c:v>
                </c:pt>
                <c:pt idx="33968">
                  <c:v>0.25835799999999998</c:v>
                </c:pt>
                <c:pt idx="33969">
                  <c:v>0.25516499999999998</c:v>
                </c:pt>
                <c:pt idx="33970">
                  <c:v>0.252222</c:v>
                </c:pt>
                <c:pt idx="33971">
                  <c:v>0.24895800000000001</c:v>
                </c:pt>
                <c:pt idx="33972">
                  <c:v>0.24577099999999999</c:v>
                </c:pt>
                <c:pt idx="33973">
                  <c:v>0.242537</c:v>
                </c:pt>
                <c:pt idx="33974">
                  <c:v>0.23932400000000001</c:v>
                </c:pt>
                <c:pt idx="33975">
                  <c:v>0.23605300000000001</c:v>
                </c:pt>
                <c:pt idx="33976">
                  <c:v>0.232483</c:v>
                </c:pt>
                <c:pt idx="33977">
                  <c:v>0.229127</c:v>
                </c:pt>
                <c:pt idx="33978">
                  <c:v>0.22557099999999999</c:v>
                </c:pt>
                <c:pt idx="33979">
                  <c:v>0.222078</c:v>
                </c:pt>
                <c:pt idx="33980">
                  <c:v>0.21878300000000001</c:v>
                </c:pt>
                <c:pt idx="33981">
                  <c:v>0.214946</c:v>
                </c:pt>
                <c:pt idx="33982">
                  <c:v>0.21129200000000001</c:v>
                </c:pt>
                <c:pt idx="33983">
                  <c:v>0.20760700000000001</c:v>
                </c:pt>
                <c:pt idx="33984">
                  <c:v>0.20406299999999999</c:v>
                </c:pt>
                <c:pt idx="33985">
                  <c:v>0.20021900000000001</c:v>
                </c:pt>
                <c:pt idx="33986">
                  <c:v>0.19639100000000001</c:v>
                </c:pt>
                <c:pt idx="33987">
                  <c:v>0.192583</c:v>
                </c:pt>
                <c:pt idx="33988">
                  <c:v>0.18877099999999999</c:v>
                </c:pt>
                <c:pt idx="33989">
                  <c:v>0.18485199999999999</c:v>
                </c:pt>
                <c:pt idx="33990">
                  <c:v>0.18116099999999999</c:v>
                </c:pt>
                <c:pt idx="33991">
                  <c:v>0.177235</c:v>
                </c:pt>
                <c:pt idx="33992">
                  <c:v>0.17320099999999999</c:v>
                </c:pt>
                <c:pt idx="33993">
                  <c:v>0.16936300000000001</c:v>
                </c:pt>
                <c:pt idx="33994">
                  <c:v>0.165326</c:v>
                </c:pt>
                <c:pt idx="33995">
                  <c:v>0.16142300000000001</c:v>
                </c:pt>
                <c:pt idx="33996">
                  <c:v>0.157385</c:v>
                </c:pt>
                <c:pt idx="33997">
                  <c:v>0.15329799999999999</c:v>
                </c:pt>
                <c:pt idx="33998">
                  <c:v>0.14901900000000001</c:v>
                </c:pt>
                <c:pt idx="33999">
                  <c:v>0.144819</c:v>
                </c:pt>
                <c:pt idx="34000">
                  <c:v>0.140513</c:v>
                </c:pt>
                <c:pt idx="34001">
                  <c:v>0.13620599999999999</c:v>
                </c:pt>
                <c:pt idx="34002">
                  <c:v>0.132052</c:v>
                </c:pt>
                <c:pt idx="34003">
                  <c:v>0.127495</c:v>
                </c:pt>
                <c:pt idx="34004">
                  <c:v>0.123248</c:v>
                </c:pt>
                <c:pt idx="34005">
                  <c:v>0.118868</c:v>
                </c:pt>
                <c:pt idx="34006">
                  <c:v>0.114603</c:v>
                </c:pt>
                <c:pt idx="34007">
                  <c:v>0.11036</c:v>
                </c:pt>
                <c:pt idx="34008">
                  <c:v>0.105811</c:v>
                </c:pt>
                <c:pt idx="34009">
                  <c:v>0.101483</c:v>
                </c:pt>
                <c:pt idx="34010">
                  <c:v>9.7180699999999995E-2</c:v>
                </c:pt>
                <c:pt idx="34011">
                  <c:v>9.26424E-2</c:v>
                </c:pt>
                <c:pt idx="34012">
                  <c:v>8.8381799999999996E-2</c:v>
                </c:pt>
                <c:pt idx="34013">
                  <c:v>8.37344E-2</c:v>
                </c:pt>
                <c:pt idx="34014">
                  <c:v>7.9309599999999994E-2</c:v>
                </c:pt>
                <c:pt idx="34015">
                  <c:v>7.4816199999999999E-2</c:v>
                </c:pt>
                <c:pt idx="34016">
                  <c:v>7.0437700000000006E-2</c:v>
                </c:pt>
                <c:pt idx="34017">
                  <c:v>6.5916000000000002E-2</c:v>
                </c:pt>
                <c:pt idx="34018">
                  <c:v>6.14187E-2</c:v>
                </c:pt>
                <c:pt idx="34019">
                  <c:v>5.6669900000000002E-2</c:v>
                </c:pt>
                <c:pt idx="34020">
                  <c:v>5.2132400000000002E-2</c:v>
                </c:pt>
                <c:pt idx="34021">
                  <c:v>4.7680800000000002E-2</c:v>
                </c:pt>
                <c:pt idx="34022">
                  <c:v>4.29463E-2</c:v>
                </c:pt>
                <c:pt idx="34023">
                  <c:v>3.8557399999999999E-2</c:v>
                </c:pt>
                <c:pt idx="34024">
                  <c:v>3.3674099999999998E-2</c:v>
                </c:pt>
                <c:pt idx="34025">
                  <c:v>2.9220300000000001E-2</c:v>
                </c:pt>
                <c:pt idx="34026">
                  <c:v>2.46527E-2</c:v>
                </c:pt>
                <c:pt idx="34027">
                  <c:v>2.0069099999999999E-2</c:v>
                </c:pt>
                <c:pt idx="34028">
                  <c:v>1.55259E-2</c:v>
                </c:pt>
                <c:pt idx="34029">
                  <c:v>1.08439E-2</c:v>
                </c:pt>
                <c:pt idx="34030">
                  <c:v>6.2983199999999996E-3</c:v>
                </c:pt>
                <c:pt idx="34031">
                  <c:v>1.6833499999999999E-3</c:v>
                </c:pt>
                <c:pt idx="34032">
                  <c:v>-2.7872399999999999E-3</c:v>
                </c:pt>
                <c:pt idx="34033">
                  <c:v>-7.2708099999999999E-3</c:v>
                </c:pt>
                <c:pt idx="34034">
                  <c:v>-1.1835399999999999E-2</c:v>
                </c:pt>
                <c:pt idx="34035">
                  <c:v>-1.63705E-2</c:v>
                </c:pt>
                <c:pt idx="34036">
                  <c:v>-2.0960199999999998E-2</c:v>
                </c:pt>
                <c:pt idx="34037">
                  <c:v>-2.5292200000000001E-2</c:v>
                </c:pt>
                <c:pt idx="34038">
                  <c:v>-2.9918799999999999E-2</c:v>
                </c:pt>
                <c:pt idx="34039">
                  <c:v>-3.4456399999999998E-2</c:v>
                </c:pt>
                <c:pt idx="34040">
                  <c:v>-3.8859200000000003E-2</c:v>
                </c:pt>
                <c:pt idx="34041">
                  <c:v>-4.3545599999999997E-2</c:v>
                </c:pt>
                <c:pt idx="34042">
                  <c:v>-4.77939E-2</c:v>
                </c:pt>
                <c:pt idx="34043">
                  <c:v>-5.2359000000000003E-2</c:v>
                </c:pt>
                <c:pt idx="34044">
                  <c:v>-5.6617500000000001E-2</c:v>
                </c:pt>
                <c:pt idx="34045">
                  <c:v>-6.09682E-2</c:v>
                </c:pt>
                <c:pt idx="34046">
                  <c:v>-6.5396200000000002E-2</c:v>
                </c:pt>
                <c:pt idx="34047">
                  <c:v>-6.9772200000000006E-2</c:v>
                </c:pt>
                <c:pt idx="34048">
                  <c:v>-7.3975200000000005E-2</c:v>
                </c:pt>
                <c:pt idx="34049">
                  <c:v>-7.8195500000000001E-2</c:v>
                </c:pt>
                <c:pt idx="34050">
                  <c:v>-8.2389100000000007E-2</c:v>
                </c:pt>
                <c:pt idx="34051">
                  <c:v>-8.67005E-2</c:v>
                </c:pt>
                <c:pt idx="34052">
                  <c:v>-9.1121199999999999E-2</c:v>
                </c:pt>
                <c:pt idx="34053">
                  <c:v>-9.5083299999999996E-2</c:v>
                </c:pt>
                <c:pt idx="34054">
                  <c:v>-9.9091299999999993E-2</c:v>
                </c:pt>
                <c:pt idx="34055">
                  <c:v>-0.103159</c:v>
                </c:pt>
                <c:pt idx="34056">
                  <c:v>-0.10725700000000001</c:v>
                </c:pt>
                <c:pt idx="34057">
                  <c:v>-0.111305</c:v>
                </c:pt>
                <c:pt idx="34058">
                  <c:v>-0.115048</c:v>
                </c:pt>
                <c:pt idx="34059">
                  <c:v>-0.119171</c:v>
                </c:pt>
                <c:pt idx="34060">
                  <c:v>-0.12263</c:v>
                </c:pt>
                <c:pt idx="34061">
                  <c:v>-0.12654599999999999</c:v>
                </c:pt>
                <c:pt idx="34062">
                  <c:v>-0.13029399999999999</c:v>
                </c:pt>
                <c:pt idx="34063">
                  <c:v>-0.13408300000000001</c:v>
                </c:pt>
                <c:pt idx="34064">
                  <c:v>-0.137848</c:v>
                </c:pt>
                <c:pt idx="34065">
                  <c:v>-0.14135600000000001</c:v>
                </c:pt>
                <c:pt idx="34066">
                  <c:v>-0.145036</c:v>
                </c:pt>
                <c:pt idx="34067">
                  <c:v>-0.14857400000000001</c:v>
                </c:pt>
                <c:pt idx="34068">
                  <c:v>-0.15227199999999999</c:v>
                </c:pt>
                <c:pt idx="34069">
                  <c:v>-0.15562400000000001</c:v>
                </c:pt>
                <c:pt idx="34070">
                  <c:v>-0.159136</c:v>
                </c:pt>
                <c:pt idx="34071">
                  <c:v>-0.16248000000000001</c:v>
                </c:pt>
                <c:pt idx="34072">
                  <c:v>-0.16582</c:v>
                </c:pt>
                <c:pt idx="34073">
                  <c:v>-0.16914699999999999</c:v>
                </c:pt>
                <c:pt idx="34074">
                  <c:v>-0.17235200000000001</c:v>
                </c:pt>
                <c:pt idx="34075">
                  <c:v>-0.17561199999999999</c:v>
                </c:pt>
                <c:pt idx="34076">
                  <c:v>-0.178454</c:v>
                </c:pt>
                <c:pt idx="34077">
                  <c:v>-0.18179400000000001</c:v>
                </c:pt>
                <c:pt idx="34078">
                  <c:v>-0.184722</c:v>
                </c:pt>
                <c:pt idx="34079">
                  <c:v>-0.187863</c:v>
                </c:pt>
                <c:pt idx="34080">
                  <c:v>-0.19089</c:v>
                </c:pt>
                <c:pt idx="34081">
                  <c:v>-0.193716</c:v>
                </c:pt>
                <c:pt idx="34082">
                  <c:v>-0.19656499999999999</c:v>
                </c:pt>
                <c:pt idx="34083">
                  <c:v>-0.19941600000000001</c:v>
                </c:pt>
                <c:pt idx="34084">
                  <c:v>-0.20220299999999999</c:v>
                </c:pt>
                <c:pt idx="34085">
                  <c:v>-0.20494499999999999</c:v>
                </c:pt>
                <c:pt idx="34086">
                  <c:v>-0.20749100000000001</c:v>
                </c:pt>
                <c:pt idx="34087">
                  <c:v>-0.210065</c:v>
                </c:pt>
                <c:pt idx="34088">
                  <c:v>-0.21253</c:v>
                </c:pt>
                <c:pt idx="34089">
                  <c:v>-0.21521000000000001</c:v>
                </c:pt>
                <c:pt idx="34090">
                  <c:v>-0.217811</c:v>
                </c:pt>
                <c:pt idx="34091">
                  <c:v>-0.22029899999999999</c:v>
                </c:pt>
                <c:pt idx="34092">
                  <c:v>-0.222498</c:v>
                </c:pt>
                <c:pt idx="34093">
                  <c:v>-0.224907</c:v>
                </c:pt>
                <c:pt idx="34094">
                  <c:v>-0.22723199999999999</c:v>
                </c:pt>
                <c:pt idx="34095">
                  <c:v>-0.229541</c:v>
                </c:pt>
                <c:pt idx="34096">
                  <c:v>-0.231901</c:v>
                </c:pt>
                <c:pt idx="34097">
                  <c:v>-0.23382900000000001</c:v>
                </c:pt>
                <c:pt idx="34098">
                  <c:v>-0.23608399999999999</c:v>
                </c:pt>
                <c:pt idx="34099">
                  <c:v>-0.237978</c:v>
                </c:pt>
                <c:pt idx="34100">
                  <c:v>-0.24030799999999999</c:v>
                </c:pt>
                <c:pt idx="34101">
                  <c:v>-0.242258</c:v>
                </c:pt>
                <c:pt idx="34102">
                  <c:v>-0.24417900000000001</c:v>
                </c:pt>
                <c:pt idx="34103">
                  <c:v>-0.246027</c:v>
                </c:pt>
                <c:pt idx="34104">
                  <c:v>-0.24792500000000001</c:v>
                </c:pt>
                <c:pt idx="34105">
                  <c:v>-0.249804</c:v>
                </c:pt>
                <c:pt idx="34106">
                  <c:v>-0.25165100000000001</c:v>
                </c:pt>
                <c:pt idx="34107">
                  <c:v>-0.25342799999999999</c:v>
                </c:pt>
                <c:pt idx="34108">
                  <c:v>-0.25512299999999999</c:v>
                </c:pt>
                <c:pt idx="34109">
                  <c:v>-0.25672</c:v>
                </c:pt>
                <c:pt idx="34110">
                  <c:v>-0.25859500000000002</c:v>
                </c:pt>
                <c:pt idx="34111">
                  <c:v>-0.26004899999999997</c:v>
                </c:pt>
                <c:pt idx="34112">
                  <c:v>-0.26171800000000001</c:v>
                </c:pt>
                <c:pt idx="34113">
                  <c:v>-0.26311699999999999</c:v>
                </c:pt>
                <c:pt idx="34114">
                  <c:v>-0.26458900000000002</c:v>
                </c:pt>
                <c:pt idx="34115">
                  <c:v>-0.26579799999999998</c:v>
                </c:pt>
                <c:pt idx="34116">
                  <c:v>-0.26724799999999999</c:v>
                </c:pt>
                <c:pt idx="34117">
                  <c:v>-0.26863900000000002</c:v>
                </c:pt>
                <c:pt idx="34118">
                  <c:v>-0.26974300000000001</c:v>
                </c:pt>
                <c:pt idx="34119">
                  <c:v>-0.27105099999999999</c:v>
                </c:pt>
                <c:pt idx="34120">
                  <c:v>-0.27242499999999997</c:v>
                </c:pt>
                <c:pt idx="34121">
                  <c:v>-0.273619</c:v>
                </c:pt>
                <c:pt idx="34122">
                  <c:v>-0.27477299999999999</c:v>
                </c:pt>
                <c:pt idx="34123">
                  <c:v>-0.27623900000000001</c:v>
                </c:pt>
                <c:pt idx="34124">
                  <c:v>-0.27720400000000001</c:v>
                </c:pt>
                <c:pt idx="34125">
                  <c:v>-0.27832000000000001</c:v>
                </c:pt>
                <c:pt idx="34126">
                  <c:v>-0.27954499999999999</c:v>
                </c:pt>
                <c:pt idx="34127">
                  <c:v>-0.28044599999999997</c:v>
                </c:pt>
                <c:pt idx="34128">
                  <c:v>-0.28173100000000001</c:v>
                </c:pt>
                <c:pt idx="34129">
                  <c:v>-0.28240900000000002</c:v>
                </c:pt>
                <c:pt idx="34130">
                  <c:v>-0.283605</c:v>
                </c:pt>
                <c:pt idx="34131">
                  <c:v>-0.28436400000000001</c:v>
                </c:pt>
                <c:pt idx="34132">
                  <c:v>-0.28534399999999999</c:v>
                </c:pt>
                <c:pt idx="34133">
                  <c:v>-0.28624300000000003</c:v>
                </c:pt>
                <c:pt idx="34134">
                  <c:v>-0.287157</c:v>
                </c:pt>
                <c:pt idx="34135">
                  <c:v>-0.28795599999999999</c:v>
                </c:pt>
                <c:pt idx="34136">
                  <c:v>-0.288545</c:v>
                </c:pt>
                <c:pt idx="34137">
                  <c:v>-0.289601</c:v>
                </c:pt>
                <c:pt idx="34138">
                  <c:v>-0.29027799999999998</c:v>
                </c:pt>
                <c:pt idx="34139">
                  <c:v>-0.290989</c:v>
                </c:pt>
                <c:pt idx="34140">
                  <c:v>-0.29158299999999998</c:v>
                </c:pt>
                <c:pt idx="34141">
                  <c:v>-0.29225800000000002</c:v>
                </c:pt>
                <c:pt idx="34142">
                  <c:v>-0.29292200000000002</c:v>
                </c:pt>
                <c:pt idx="34143">
                  <c:v>-0.293514</c:v>
                </c:pt>
                <c:pt idx="34144">
                  <c:v>-0.294292</c:v>
                </c:pt>
                <c:pt idx="34145">
                  <c:v>-0.29482000000000003</c:v>
                </c:pt>
                <c:pt idx="34146">
                  <c:v>-0.29547299999999999</c:v>
                </c:pt>
                <c:pt idx="34147">
                  <c:v>-0.29611100000000001</c:v>
                </c:pt>
                <c:pt idx="34148">
                  <c:v>-0.29669699999999999</c:v>
                </c:pt>
                <c:pt idx="34149">
                  <c:v>-0.29744900000000002</c:v>
                </c:pt>
                <c:pt idx="34150">
                  <c:v>-0.29796899999999998</c:v>
                </c:pt>
                <c:pt idx="34151">
                  <c:v>-0.29853000000000002</c:v>
                </c:pt>
                <c:pt idx="34152">
                  <c:v>-0.298925</c:v>
                </c:pt>
                <c:pt idx="34153">
                  <c:v>-0.29966999999999999</c:v>
                </c:pt>
                <c:pt idx="34154">
                  <c:v>-0.30017700000000003</c:v>
                </c:pt>
                <c:pt idx="34155">
                  <c:v>-0.30078199999999999</c:v>
                </c:pt>
                <c:pt idx="34156">
                  <c:v>-0.30124899999999999</c:v>
                </c:pt>
                <c:pt idx="34157">
                  <c:v>-0.30182199999999998</c:v>
                </c:pt>
                <c:pt idx="34158">
                  <c:v>-0.30230200000000002</c:v>
                </c:pt>
                <c:pt idx="34159">
                  <c:v>-0.30288300000000001</c:v>
                </c:pt>
                <c:pt idx="34160">
                  <c:v>-0.30350500000000002</c:v>
                </c:pt>
                <c:pt idx="34161">
                  <c:v>-0.30380699999999999</c:v>
                </c:pt>
                <c:pt idx="34162">
                  <c:v>-0.30446499999999999</c:v>
                </c:pt>
                <c:pt idx="34163">
                  <c:v>-0.30487799999999998</c:v>
                </c:pt>
                <c:pt idx="34164">
                  <c:v>-0.30518899999999999</c:v>
                </c:pt>
                <c:pt idx="34165">
                  <c:v>-0.30570399999999998</c:v>
                </c:pt>
                <c:pt idx="34166">
                  <c:v>-0.30626399999999998</c:v>
                </c:pt>
                <c:pt idx="34167">
                  <c:v>-0.306863</c:v>
                </c:pt>
                <c:pt idx="34168">
                  <c:v>-0.30730099999999999</c:v>
                </c:pt>
                <c:pt idx="34169">
                  <c:v>-0.30762</c:v>
                </c:pt>
                <c:pt idx="34170">
                  <c:v>-0.30819999999999997</c:v>
                </c:pt>
                <c:pt idx="34171">
                  <c:v>-0.30885299999999999</c:v>
                </c:pt>
                <c:pt idx="34172">
                  <c:v>-0.30929000000000001</c:v>
                </c:pt>
                <c:pt idx="34173">
                  <c:v>-0.30975900000000001</c:v>
                </c:pt>
                <c:pt idx="34174">
                  <c:v>-0.31028600000000001</c:v>
                </c:pt>
                <c:pt idx="34175">
                  <c:v>-0.31065700000000002</c:v>
                </c:pt>
                <c:pt idx="34176">
                  <c:v>-0.31108000000000002</c:v>
                </c:pt>
                <c:pt idx="34177">
                  <c:v>-0.31161299999999997</c:v>
                </c:pt>
                <c:pt idx="34178">
                  <c:v>-0.31218899999999999</c:v>
                </c:pt>
                <c:pt idx="34179">
                  <c:v>-0.31262499999999999</c:v>
                </c:pt>
                <c:pt idx="34180">
                  <c:v>-0.31304100000000001</c:v>
                </c:pt>
                <c:pt idx="34181">
                  <c:v>-0.31347900000000001</c:v>
                </c:pt>
                <c:pt idx="34182">
                  <c:v>-0.31398700000000002</c:v>
                </c:pt>
                <c:pt idx="34183">
                  <c:v>-0.31470799999999999</c:v>
                </c:pt>
                <c:pt idx="34184">
                  <c:v>-0.31504300000000002</c:v>
                </c:pt>
                <c:pt idx="34185">
                  <c:v>-0.31544499999999998</c:v>
                </c:pt>
                <c:pt idx="34186">
                  <c:v>-0.31611800000000001</c:v>
                </c:pt>
                <c:pt idx="34187">
                  <c:v>-0.31640200000000002</c:v>
                </c:pt>
                <c:pt idx="34188">
                  <c:v>-0.31712400000000002</c:v>
                </c:pt>
                <c:pt idx="34189">
                  <c:v>-0.31747599999999998</c:v>
                </c:pt>
                <c:pt idx="34190">
                  <c:v>-0.31814900000000002</c:v>
                </c:pt>
                <c:pt idx="34191">
                  <c:v>-0.31835599999999997</c:v>
                </c:pt>
                <c:pt idx="34192">
                  <c:v>-0.31872499999999998</c:v>
                </c:pt>
                <c:pt idx="34193">
                  <c:v>-0.319106</c:v>
                </c:pt>
                <c:pt idx="34194">
                  <c:v>-0.31967699999999999</c:v>
                </c:pt>
                <c:pt idx="34195">
                  <c:v>-0.31990299999999999</c:v>
                </c:pt>
                <c:pt idx="34196">
                  <c:v>-0.319965</c:v>
                </c:pt>
                <c:pt idx="34197">
                  <c:v>-0.32051600000000002</c:v>
                </c:pt>
                <c:pt idx="34198">
                  <c:v>-0.32075999999999999</c:v>
                </c:pt>
                <c:pt idx="34199">
                  <c:v>-0.32114700000000002</c:v>
                </c:pt>
                <c:pt idx="34200">
                  <c:v>-0.321376</c:v>
                </c:pt>
                <c:pt idx="34201">
                  <c:v>-0.32164599999999999</c:v>
                </c:pt>
                <c:pt idx="34202">
                  <c:v>-0.32181500000000002</c:v>
                </c:pt>
                <c:pt idx="34203">
                  <c:v>-0.32212499999999999</c:v>
                </c:pt>
                <c:pt idx="34204">
                  <c:v>-0.322403</c:v>
                </c:pt>
                <c:pt idx="34205">
                  <c:v>-0.32254699999999997</c:v>
                </c:pt>
                <c:pt idx="34206">
                  <c:v>-0.32274199999999997</c:v>
                </c:pt>
                <c:pt idx="34207">
                  <c:v>-0.322741</c:v>
                </c:pt>
                <c:pt idx="34208">
                  <c:v>-0.32305200000000001</c:v>
                </c:pt>
                <c:pt idx="34209">
                  <c:v>-0.323046</c:v>
                </c:pt>
                <c:pt idx="34210">
                  <c:v>-0.32318200000000002</c:v>
                </c:pt>
                <c:pt idx="34211">
                  <c:v>-0.32336599999999999</c:v>
                </c:pt>
                <c:pt idx="34212">
                  <c:v>-0.32328699999999999</c:v>
                </c:pt>
                <c:pt idx="34213">
                  <c:v>-0.32327</c:v>
                </c:pt>
                <c:pt idx="34214">
                  <c:v>-0.32313700000000001</c:v>
                </c:pt>
                <c:pt idx="34215">
                  <c:v>-0.32329599999999997</c:v>
                </c:pt>
                <c:pt idx="34216">
                  <c:v>-0.32321299999999997</c:v>
                </c:pt>
                <c:pt idx="34217">
                  <c:v>-0.32304500000000003</c:v>
                </c:pt>
                <c:pt idx="34218">
                  <c:v>-0.32301999999999997</c:v>
                </c:pt>
                <c:pt idx="34219">
                  <c:v>-0.32290000000000002</c:v>
                </c:pt>
                <c:pt idx="34220">
                  <c:v>-0.32266</c:v>
                </c:pt>
                <c:pt idx="34221">
                  <c:v>-0.32251000000000002</c:v>
                </c:pt>
                <c:pt idx="34222">
                  <c:v>-0.32234499999999999</c:v>
                </c:pt>
                <c:pt idx="34223">
                  <c:v>-0.32189600000000002</c:v>
                </c:pt>
                <c:pt idx="34224">
                  <c:v>-0.321629</c:v>
                </c:pt>
                <c:pt idx="34225">
                  <c:v>-0.32130799999999998</c:v>
                </c:pt>
                <c:pt idx="34226">
                  <c:v>-0.320988</c:v>
                </c:pt>
                <c:pt idx="34227">
                  <c:v>-0.32064799999999999</c:v>
                </c:pt>
                <c:pt idx="34228">
                  <c:v>-0.32017600000000002</c:v>
                </c:pt>
                <c:pt idx="34229">
                  <c:v>-0.31972699999999998</c:v>
                </c:pt>
                <c:pt idx="34230">
                  <c:v>-0.319249</c:v>
                </c:pt>
                <c:pt idx="34231">
                  <c:v>-0.31865900000000003</c:v>
                </c:pt>
                <c:pt idx="34232">
                  <c:v>-0.31797399999999998</c:v>
                </c:pt>
                <c:pt idx="34233">
                  <c:v>-0.31733600000000001</c:v>
                </c:pt>
                <c:pt idx="34234">
                  <c:v>-0.31669799999999998</c:v>
                </c:pt>
                <c:pt idx="34235">
                  <c:v>-0.31581500000000001</c:v>
                </c:pt>
                <c:pt idx="34236">
                  <c:v>-0.31504100000000002</c:v>
                </c:pt>
                <c:pt idx="34237">
                  <c:v>-0.314247</c:v>
                </c:pt>
                <c:pt idx="34238">
                  <c:v>-0.31374200000000002</c:v>
                </c:pt>
                <c:pt idx="34239">
                  <c:v>-0.31280999999999998</c:v>
                </c:pt>
                <c:pt idx="34240">
                  <c:v>-0.31215300000000001</c:v>
                </c:pt>
                <c:pt idx="34241">
                  <c:v>-0.31105500000000003</c:v>
                </c:pt>
                <c:pt idx="34242">
                  <c:v>-0.31045699999999998</c:v>
                </c:pt>
                <c:pt idx="34243">
                  <c:v>-0.309533</c:v>
                </c:pt>
                <c:pt idx="34244">
                  <c:v>-0.308562</c:v>
                </c:pt>
                <c:pt idx="34245">
                  <c:v>-0.30756800000000001</c:v>
                </c:pt>
                <c:pt idx="34246">
                  <c:v>-0.306425</c:v>
                </c:pt>
                <c:pt idx="34247">
                  <c:v>-0.30529899999999999</c:v>
                </c:pt>
                <c:pt idx="34248">
                  <c:v>-0.304201</c:v>
                </c:pt>
                <c:pt idx="34249">
                  <c:v>-0.30306499999999997</c:v>
                </c:pt>
                <c:pt idx="34250">
                  <c:v>-0.30176500000000001</c:v>
                </c:pt>
                <c:pt idx="34251">
                  <c:v>-0.30054500000000001</c:v>
                </c:pt>
                <c:pt idx="34252">
                  <c:v>-0.29900900000000002</c:v>
                </c:pt>
                <c:pt idx="34253">
                  <c:v>-0.29780800000000002</c:v>
                </c:pt>
                <c:pt idx="34254">
                  <c:v>-0.29657299999999998</c:v>
                </c:pt>
                <c:pt idx="34255">
                  <c:v>-0.29495199999999999</c:v>
                </c:pt>
                <c:pt idx="34256">
                  <c:v>-0.293574</c:v>
                </c:pt>
                <c:pt idx="34257">
                  <c:v>-0.29202299999999998</c:v>
                </c:pt>
                <c:pt idx="34258">
                  <c:v>-0.29069899999999999</c:v>
                </c:pt>
                <c:pt idx="34259">
                  <c:v>-0.288823</c:v>
                </c:pt>
                <c:pt idx="34260">
                  <c:v>-0.28753699999999999</c:v>
                </c:pt>
                <c:pt idx="34261">
                  <c:v>-0.28589300000000001</c:v>
                </c:pt>
                <c:pt idx="34262">
                  <c:v>-0.28411399999999998</c:v>
                </c:pt>
                <c:pt idx="34263">
                  <c:v>-0.282389</c:v>
                </c:pt>
                <c:pt idx="34264">
                  <c:v>-0.28060299999999999</c:v>
                </c:pt>
                <c:pt idx="34265">
                  <c:v>-0.27909800000000001</c:v>
                </c:pt>
                <c:pt idx="34266">
                  <c:v>-0.27695399999999998</c:v>
                </c:pt>
                <c:pt idx="34267">
                  <c:v>-0.27522099999999999</c:v>
                </c:pt>
                <c:pt idx="34268">
                  <c:v>-0.27319700000000002</c:v>
                </c:pt>
                <c:pt idx="34269">
                  <c:v>-0.271206</c:v>
                </c:pt>
                <c:pt idx="34270">
                  <c:v>-0.26923999999999998</c:v>
                </c:pt>
                <c:pt idx="34271">
                  <c:v>-0.267235</c:v>
                </c:pt>
                <c:pt idx="34272">
                  <c:v>-0.26508100000000001</c:v>
                </c:pt>
                <c:pt idx="34273">
                  <c:v>-0.26282699999999998</c:v>
                </c:pt>
                <c:pt idx="34274">
                  <c:v>-0.26072400000000001</c:v>
                </c:pt>
                <c:pt idx="34275">
                  <c:v>-0.258488</c:v>
                </c:pt>
                <c:pt idx="34276">
                  <c:v>-0.25642100000000001</c:v>
                </c:pt>
                <c:pt idx="34277">
                  <c:v>-0.25407099999999999</c:v>
                </c:pt>
                <c:pt idx="34278">
                  <c:v>-0.25190000000000001</c:v>
                </c:pt>
                <c:pt idx="34279">
                  <c:v>-0.24952199999999999</c:v>
                </c:pt>
                <c:pt idx="34280">
                  <c:v>-0.24718899999999999</c:v>
                </c:pt>
                <c:pt idx="34281">
                  <c:v>-0.24492800000000001</c:v>
                </c:pt>
                <c:pt idx="34282">
                  <c:v>-0.24225099999999999</c:v>
                </c:pt>
                <c:pt idx="34283">
                  <c:v>-0.23977200000000001</c:v>
                </c:pt>
                <c:pt idx="34284">
                  <c:v>-0.23721</c:v>
                </c:pt>
                <c:pt idx="34285">
                  <c:v>-0.23471800000000001</c:v>
                </c:pt>
                <c:pt idx="34286">
                  <c:v>-0.23196</c:v>
                </c:pt>
                <c:pt idx="34287">
                  <c:v>-0.22930400000000001</c:v>
                </c:pt>
                <c:pt idx="34288">
                  <c:v>-0.22653999999999999</c:v>
                </c:pt>
                <c:pt idx="34289">
                  <c:v>-0.22387599999999999</c:v>
                </c:pt>
                <c:pt idx="34290">
                  <c:v>-0.22092100000000001</c:v>
                </c:pt>
                <c:pt idx="34291">
                  <c:v>-0.218085</c:v>
                </c:pt>
                <c:pt idx="34292">
                  <c:v>-0.21545800000000001</c:v>
                </c:pt>
                <c:pt idx="34293">
                  <c:v>-0.212502</c:v>
                </c:pt>
                <c:pt idx="34294">
                  <c:v>-0.20962</c:v>
                </c:pt>
                <c:pt idx="34295">
                  <c:v>-0.20652300000000001</c:v>
                </c:pt>
                <c:pt idx="34296">
                  <c:v>-0.203568</c:v>
                </c:pt>
                <c:pt idx="34297">
                  <c:v>-0.200767</c:v>
                </c:pt>
                <c:pt idx="34298">
                  <c:v>-0.197578</c:v>
                </c:pt>
                <c:pt idx="34299">
                  <c:v>-0.19456200000000001</c:v>
                </c:pt>
                <c:pt idx="34300">
                  <c:v>-0.19144</c:v>
                </c:pt>
                <c:pt idx="34301">
                  <c:v>-0.18817</c:v>
                </c:pt>
                <c:pt idx="34302">
                  <c:v>-0.185247</c:v>
                </c:pt>
                <c:pt idx="34303">
                  <c:v>-0.18199799999999999</c:v>
                </c:pt>
                <c:pt idx="34304">
                  <c:v>-0.17887500000000001</c:v>
                </c:pt>
                <c:pt idx="34305">
                  <c:v>-0.17555499999999999</c:v>
                </c:pt>
                <c:pt idx="34306">
                  <c:v>-0.172344</c:v>
                </c:pt>
                <c:pt idx="34307">
                  <c:v>-0.16911999999999999</c:v>
                </c:pt>
                <c:pt idx="34308">
                  <c:v>-0.16595299999999999</c:v>
                </c:pt>
                <c:pt idx="34309">
                  <c:v>-0.16262799999999999</c:v>
                </c:pt>
                <c:pt idx="34310">
                  <c:v>-0.159277</c:v>
                </c:pt>
                <c:pt idx="34311">
                  <c:v>-0.15579599999999999</c:v>
                </c:pt>
                <c:pt idx="34312">
                  <c:v>-0.15249199999999999</c:v>
                </c:pt>
                <c:pt idx="34313">
                  <c:v>-0.149177</c:v>
                </c:pt>
                <c:pt idx="34314">
                  <c:v>-0.14561099999999999</c:v>
                </c:pt>
                <c:pt idx="34315">
                  <c:v>-0.14236399999999999</c:v>
                </c:pt>
                <c:pt idx="34316">
                  <c:v>-0.138708</c:v>
                </c:pt>
                <c:pt idx="34317">
                  <c:v>-0.135405</c:v>
                </c:pt>
                <c:pt idx="34318">
                  <c:v>-0.13181699999999999</c:v>
                </c:pt>
                <c:pt idx="34319">
                  <c:v>-0.12846199999999999</c:v>
                </c:pt>
                <c:pt idx="34320">
                  <c:v>-0.125059</c:v>
                </c:pt>
                <c:pt idx="34321">
                  <c:v>-0.121446</c:v>
                </c:pt>
                <c:pt idx="34322">
                  <c:v>-0.11809799999999999</c:v>
                </c:pt>
                <c:pt idx="34323">
                  <c:v>-0.114328</c:v>
                </c:pt>
                <c:pt idx="34324">
                  <c:v>-0.111096</c:v>
                </c:pt>
                <c:pt idx="34325">
                  <c:v>-0.10734100000000001</c:v>
                </c:pt>
                <c:pt idx="34326">
                  <c:v>-0.10380499999999999</c:v>
                </c:pt>
                <c:pt idx="34327">
                  <c:v>-0.100217</c:v>
                </c:pt>
                <c:pt idx="34328">
                  <c:v>-9.6601999999999993E-2</c:v>
                </c:pt>
                <c:pt idx="34329">
                  <c:v>-9.3351299999999998E-2</c:v>
                </c:pt>
                <c:pt idx="34330">
                  <c:v>-8.9514300000000005E-2</c:v>
                </c:pt>
                <c:pt idx="34331">
                  <c:v>-8.6198499999999997E-2</c:v>
                </c:pt>
                <c:pt idx="34332">
                  <c:v>-8.2451800000000006E-2</c:v>
                </c:pt>
                <c:pt idx="34333">
                  <c:v>-7.8948299999999999E-2</c:v>
                </c:pt>
                <c:pt idx="34334">
                  <c:v>-7.5380299999999997E-2</c:v>
                </c:pt>
                <c:pt idx="34335">
                  <c:v>-7.1965699999999994E-2</c:v>
                </c:pt>
                <c:pt idx="34336">
                  <c:v>-6.8295599999999998E-2</c:v>
                </c:pt>
                <c:pt idx="34337">
                  <c:v>-6.4793900000000001E-2</c:v>
                </c:pt>
                <c:pt idx="34338">
                  <c:v>-6.1204599999999998E-2</c:v>
                </c:pt>
                <c:pt idx="34339">
                  <c:v>-5.74526E-2</c:v>
                </c:pt>
                <c:pt idx="34340">
                  <c:v>-5.43861E-2</c:v>
                </c:pt>
                <c:pt idx="34341">
                  <c:v>-5.04784E-2</c:v>
                </c:pt>
                <c:pt idx="34342">
                  <c:v>-4.7216399999999999E-2</c:v>
                </c:pt>
                <c:pt idx="34343">
                  <c:v>-4.3538800000000002E-2</c:v>
                </c:pt>
                <c:pt idx="34344">
                  <c:v>-4.0252499999999997E-2</c:v>
                </c:pt>
                <c:pt idx="34345">
                  <c:v>-3.6790200000000002E-2</c:v>
                </c:pt>
                <c:pt idx="34346">
                  <c:v>-3.3354500000000002E-2</c:v>
                </c:pt>
                <c:pt idx="34347">
                  <c:v>-2.9961499999999999E-2</c:v>
                </c:pt>
                <c:pt idx="34348">
                  <c:v>-2.6439899999999999E-2</c:v>
                </c:pt>
                <c:pt idx="34349">
                  <c:v>-2.3093800000000001E-2</c:v>
                </c:pt>
                <c:pt idx="34350">
                  <c:v>-1.9465099999999999E-2</c:v>
                </c:pt>
                <c:pt idx="34351">
                  <c:v>-1.6315699999999999E-2</c:v>
                </c:pt>
                <c:pt idx="34352">
                  <c:v>-1.27583E-2</c:v>
                </c:pt>
                <c:pt idx="34353">
                  <c:v>-9.4755099999999995E-3</c:v>
                </c:pt>
                <c:pt idx="34354">
                  <c:v>-5.91283E-3</c:v>
                </c:pt>
                <c:pt idx="34355">
                  <c:v>-2.5045900000000001E-3</c:v>
                </c:pt>
                <c:pt idx="34356">
                  <c:v>5.5208899999999997E-4</c:v>
                </c:pt>
                <c:pt idx="34357">
                  <c:v>4.0107600000000004E-3</c:v>
                </c:pt>
                <c:pt idx="34358">
                  <c:v>7.1214900000000003E-3</c:v>
                </c:pt>
                <c:pt idx="34359">
                  <c:v>1.04741E-2</c:v>
                </c:pt>
                <c:pt idx="34360">
                  <c:v>1.36323E-2</c:v>
                </c:pt>
                <c:pt idx="34361">
                  <c:v>1.6746799999999999E-2</c:v>
                </c:pt>
                <c:pt idx="34362">
                  <c:v>1.9953700000000001E-2</c:v>
                </c:pt>
                <c:pt idx="34363">
                  <c:v>2.3046299999999999E-2</c:v>
                </c:pt>
                <c:pt idx="34364">
                  <c:v>2.6179399999999999E-2</c:v>
                </c:pt>
                <c:pt idx="34365">
                  <c:v>2.9336399999999999E-2</c:v>
                </c:pt>
                <c:pt idx="34366">
                  <c:v>3.2488999999999997E-2</c:v>
                </c:pt>
                <c:pt idx="34367">
                  <c:v>3.5224999999999999E-2</c:v>
                </c:pt>
                <c:pt idx="34368">
                  <c:v>3.8478999999999999E-2</c:v>
                </c:pt>
                <c:pt idx="34369">
                  <c:v>4.1479099999999998E-2</c:v>
                </c:pt>
                <c:pt idx="34370">
                  <c:v>4.4509199999999999E-2</c:v>
                </c:pt>
                <c:pt idx="34371">
                  <c:v>4.73943E-2</c:v>
                </c:pt>
                <c:pt idx="34372">
                  <c:v>5.0246600000000002E-2</c:v>
                </c:pt>
                <c:pt idx="34373">
                  <c:v>5.3254299999999997E-2</c:v>
                </c:pt>
                <c:pt idx="34374">
                  <c:v>5.5974799999999998E-2</c:v>
                </c:pt>
                <c:pt idx="34375">
                  <c:v>5.87921E-2</c:v>
                </c:pt>
                <c:pt idx="34376">
                  <c:v>6.1726900000000001E-2</c:v>
                </c:pt>
                <c:pt idx="34377">
                  <c:v>6.4466399999999993E-2</c:v>
                </c:pt>
                <c:pt idx="34378">
                  <c:v>6.7352800000000004E-2</c:v>
                </c:pt>
                <c:pt idx="34379">
                  <c:v>6.9978700000000005E-2</c:v>
                </c:pt>
                <c:pt idx="34380">
                  <c:v>7.28491E-2</c:v>
                </c:pt>
                <c:pt idx="34381">
                  <c:v>7.5417399999999996E-2</c:v>
                </c:pt>
                <c:pt idx="34382">
                  <c:v>7.8159300000000001E-2</c:v>
                </c:pt>
                <c:pt idx="34383">
                  <c:v>8.07533E-2</c:v>
                </c:pt>
                <c:pt idx="34384">
                  <c:v>8.3309099999999997E-2</c:v>
                </c:pt>
                <c:pt idx="34385">
                  <c:v>8.5899199999999995E-2</c:v>
                </c:pt>
                <c:pt idx="34386">
                  <c:v>8.8408700000000007E-2</c:v>
                </c:pt>
                <c:pt idx="34387">
                  <c:v>9.1020500000000004E-2</c:v>
                </c:pt>
                <c:pt idx="34388">
                  <c:v>9.3296299999999999E-2</c:v>
                </c:pt>
                <c:pt idx="34389">
                  <c:v>9.5910400000000007E-2</c:v>
                </c:pt>
                <c:pt idx="34390">
                  <c:v>9.8242099999999999E-2</c:v>
                </c:pt>
                <c:pt idx="34391">
                  <c:v>0.100662</c:v>
                </c:pt>
                <c:pt idx="34392">
                  <c:v>0.102988</c:v>
                </c:pt>
                <c:pt idx="34393">
                  <c:v>0.105416</c:v>
                </c:pt>
                <c:pt idx="34394">
                  <c:v>0.10764600000000001</c:v>
                </c:pt>
                <c:pt idx="34395">
                  <c:v>0.110057</c:v>
                </c:pt>
                <c:pt idx="34396">
                  <c:v>0.112317</c:v>
                </c:pt>
                <c:pt idx="34397">
                  <c:v>0.11444600000000001</c:v>
                </c:pt>
                <c:pt idx="34398">
                  <c:v>0.116756</c:v>
                </c:pt>
                <c:pt idx="34399">
                  <c:v>0.118837</c:v>
                </c:pt>
                <c:pt idx="34400">
                  <c:v>0.121117</c:v>
                </c:pt>
                <c:pt idx="34401">
                  <c:v>0.123125</c:v>
                </c:pt>
                <c:pt idx="34402">
                  <c:v>0.12529999999999999</c:v>
                </c:pt>
                <c:pt idx="34403">
                  <c:v>0.12743199999999999</c:v>
                </c:pt>
                <c:pt idx="34404">
                  <c:v>0.12950300000000001</c:v>
                </c:pt>
                <c:pt idx="34405">
                  <c:v>0.131408</c:v>
                </c:pt>
                <c:pt idx="34406">
                  <c:v>0.13340099999999999</c:v>
                </c:pt>
                <c:pt idx="34407">
                  <c:v>0.13544400000000001</c:v>
                </c:pt>
                <c:pt idx="34408">
                  <c:v>0.13724700000000001</c:v>
                </c:pt>
                <c:pt idx="34409">
                  <c:v>0.13933899999999999</c:v>
                </c:pt>
                <c:pt idx="34410">
                  <c:v>0.141072</c:v>
                </c:pt>
                <c:pt idx="34411">
                  <c:v>0.142986</c:v>
                </c:pt>
                <c:pt idx="34412">
                  <c:v>0.144729</c:v>
                </c:pt>
                <c:pt idx="34413">
                  <c:v>0.146618</c:v>
                </c:pt>
                <c:pt idx="34414">
                  <c:v>0.14857300000000001</c:v>
                </c:pt>
                <c:pt idx="34415">
                  <c:v>0.150089</c:v>
                </c:pt>
                <c:pt idx="34416">
                  <c:v>0.15208199999999999</c:v>
                </c:pt>
                <c:pt idx="34417">
                  <c:v>0.15365699999999999</c:v>
                </c:pt>
                <c:pt idx="34418">
                  <c:v>0.15548400000000001</c:v>
                </c:pt>
                <c:pt idx="34419">
                  <c:v>0.15717500000000001</c:v>
                </c:pt>
                <c:pt idx="34420">
                  <c:v>0.15882399999999999</c:v>
                </c:pt>
                <c:pt idx="34421">
                  <c:v>0.16048899999999999</c:v>
                </c:pt>
                <c:pt idx="34422">
                  <c:v>0.16217100000000001</c:v>
                </c:pt>
                <c:pt idx="34423">
                  <c:v>0.16375799999999999</c:v>
                </c:pt>
                <c:pt idx="34424">
                  <c:v>0.16528100000000001</c:v>
                </c:pt>
                <c:pt idx="34425">
                  <c:v>0.16699600000000001</c:v>
                </c:pt>
                <c:pt idx="34426">
                  <c:v>0.168266</c:v>
                </c:pt>
                <c:pt idx="34427">
                  <c:v>0.170039</c:v>
                </c:pt>
                <c:pt idx="34428">
                  <c:v>0.17136499999999999</c:v>
                </c:pt>
                <c:pt idx="34429">
                  <c:v>0.17297999999999999</c:v>
                </c:pt>
                <c:pt idx="34430">
                  <c:v>0.17441300000000001</c:v>
                </c:pt>
                <c:pt idx="34431">
                  <c:v>0.17565500000000001</c:v>
                </c:pt>
                <c:pt idx="34432">
                  <c:v>0.17741100000000001</c:v>
                </c:pt>
                <c:pt idx="34433">
                  <c:v>0.17860500000000001</c:v>
                </c:pt>
                <c:pt idx="34434">
                  <c:v>0.180121</c:v>
                </c:pt>
                <c:pt idx="34435">
                  <c:v>0.18123900000000001</c:v>
                </c:pt>
                <c:pt idx="34436">
                  <c:v>0.18271399999999999</c:v>
                </c:pt>
                <c:pt idx="34437">
                  <c:v>0.18395300000000001</c:v>
                </c:pt>
                <c:pt idx="34438">
                  <c:v>0.18503900000000001</c:v>
                </c:pt>
                <c:pt idx="34439">
                  <c:v>0.186338</c:v>
                </c:pt>
                <c:pt idx="34440">
                  <c:v>0.18753</c:v>
                </c:pt>
                <c:pt idx="34441">
                  <c:v>0.188778</c:v>
                </c:pt>
                <c:pt idx="34442">
                  <c:v>0.189689</c:v>
                </c:pt>
                <c:pt idx="34443">
                  <c:v>0.19090099999999999</c:v>
                </c:pt>
                <c:pt idx="34444">
                  <c:v>0.19214500000000001</c:v>
                </c:pt>
                <c:pt idx="34445">
                  <c:v>0.19323100000000001</c:v>
                </c:pt>
                <c:pt idx="34446">
                  <c:v>0.194359</c:v>
                </c:pt>
                <c:pt idx="34447">
                  <c:v>0.19530700000000001</c:v>
                </c:pt>
                <c:pt idx="34448">
                  <c:v>0.19637499999999999</c:v>
                </c:pt>
                <c:pt idx="34449">
                  <c:v>0.19744200000000001</c:v>
                </c:pt>
                <c:pt idx="34450">
                  <c:v>0.19822500000000001</c:v>
                </c:pt>
                <c:pt idx="34451">
                  <c:v>0.19944200000000001</c:v>
                </c:pt>
                <c:pt idx="34452">
                  <c:v>0.200348</c:v>
                </c:pt>
                <c:pt idx="34453">
                  <c:v>0.20110800000000001</c:v>
                </c:pt>
                <c:pt idx="34454">
                  <c:v>0.20199800000000001</c:v>
                </c:pt>
                <c:pt idx="34455">
                  <c:v>0.20308399999999999</c:v>
                </c:pt>
                <c:pt idx="34456">
                  <c:v>0.20405300000000001</c:v>
                </c:pt>
                <c:pt idx="34457">
                  <c:v>0.20491100000000001</c:v>
                </c:pt>
                <c:pt idx="34458">
                  <c:v>0.20543400000000001</c:v>
                </c:pt>
                <c:pt idx="34459">
                  <c:v>0.206597</c:v>
                </c:pt>
                <c:pt idx="34460">
                  <c:v>0.207173</c:v>
                </c:pt>
                <c:pt idx="34461">
                  <c:v>0.208011</c:v>
                </c:pt>
                <c:pt idx="34462">
                  <c:v>0.20877399999999999</c:v>
                </c:pt>
                <c:pt idx="34463">
                  <c:v>0.20947199999999999</c:v>
                </c:pt>
                <c:pt idx="34464">
                  <c:v>0.21023800000000001</c:v>
                </c:pt>
                <c:pt idx="34465">
                  <c:v>0.210732</c:v>
                </c:pt>
                <c:pt idx="34466">
                  <c:v>0.21148700000000001</c:v>
                </c:pt>
                <c:pt idx="34467">
                  <c:v>0.212229</c:v>
                </c:pt>
                <c:pt idx="34468">
                  <c:v>0.213059</c:v>
                </c:pt>
                <c:pt idx="34469">
                  <c:v>0.21338599999999999</c:v>
                </c:pt>
                <c:pt idx="34470">
                  <c:v>0.21409400000000001</c:v>
                </c:pt>
                <c:pt idx="34471">
                  <c:v>0.21479100000000001</c:v>
                </c:pt>
                <c:pt idx="34472">
                  <c:v>0.215394</c:v>
                </c:pt>
                <c:pt idx="34473">
                  <c:v>0.216278</c:v>
                </c:pt>
                <c:pt idx="34474">
                  <c:v>0.21664600000000001</c:v>
                </c:pt>
                <c:pt idx="34475">
                  <c:v>0.21721099999999999</c:v>
                </c:pt>
                <c:pt idx="34476">
                  <c:v>0.21790799999999999</c:v>
                </c:pt>
                <c:pt idx="34477">
                  <c:v>0.21831500000000001</c:v>
                </c:pt>
                <c:pt idx="34478">
                  <c:v>0.21895800000000001</c:v>
                </c:pt>
                <c:pt idx="34479">
                  <c:v>0.21943699999999999</c:v>
                </c:pt>
                <c:pt idx="34480">
                  <c:v>0.21998400000000001</c:v>
                </c:pt>
                <c:pt idx="34481">
                  <c:v>0.22031999999999999</c:v>
                </c:pt>
                <c:pt idx="34482">
                  <c:v>0.221002</c:v>
                </c:pt>
                <c:pt idx="34483">
                  <c:v>0.22139400000000001</c:v>
                </c:pt>
                <c:pt idx="34484">
                  <c:v>0.222001</c:v>
                </c:pt>
                <c:pt idx="34485">
                  <c:v>0.22216</c:v>
                </c:pt>
                <c:pt idx="34486">
                  <c:v>0.222859</c:v>
                </c:pt>
                <c:pt idx="34487">
                  <c:v>0.22334300000000001</c:v>
                </c:pt>
                <c:pt idx="34488">
                  <c:v>0.223775</c:v>
                </c:pt>
                <c:pt idx="34489">
                  <c:v>0.22417500000000001</c:v>
                </c:pt>
                <c:pt idx="34490">
                  <c:v>0.224577</c:v>
                </c:pt>
                <c:pt idx="34491">
                  <c:v>0.22517000000000001</c:v>
                </c:pt>
                <c:pt idx="34492">
                  <c:v>0.225517</c:v>
                </c:pt>
                <c:pt idx="34493">
                  <c:v>0.22606100000000001</c:v>
                </c:pt>
                <c:pt idx="34494">
                  <c:v>0.226408</c:v>
                </c:pt>
                <c:pt idx="34495">
                  <c:v>0.22695100000000001</c:v>
                </c:pt>
                <c:pt idx="34496">
                  <c:v>0.227378</c:v>
                </c:pt>
                <c:pt idx="34497">
                  <c:v>0.227626</c:v>
                </c:pt>
                <c:pt idx="34498">
                  <c:v>0.22825200000000001</c:v>
                </c:pt>
                <c:pt idx="34499">
                  <c:v>0.228496</c:v>
                </c:pt>
                <c:pt idx="34500">
                  <c:v>0.22917799999999999</c:v>
                </c:pt>
                <c:pt idx="34501">
                  <c:v>0.229436</c:v>
                </c:pt>
                <c:pt idx="34502">
                  <c:v>0.229852</c:v>
                </c:pt>
                <c:pt idx="34503">
                  <c:v>0.23031299999999999</c:v>
                </c:pt>
                <c:pt idx="34504">
                  <c:v>0.230573</c:v>
                </c:pt>
                <c:pt idx="34505">
                  <c:v>0.23099500000000001</c:v>
                </c:pt>
                <c:pt idx="34506">
                  <c:v>0.23136300000000001</c:v>
                </c:pt>
                <c:pt idx="34507">
                  <c:v>0.23163600000000001</c:v>
                </c:pt>
                <c:pt idx="34508">
                  <c:v>0.2319</c:v>
                </c:pt>
                <c:pt idx="34509">
                  <c:v>0.23217299999999999</c:v>
                </c:pt>
                <c:pt idx="34510">
                  <c:v>0.232459</c:v>
                </c:pt>
                <c:pt idx="34511">
                  <c:v>0.232599</c:v>
                </c:pt>
                <c:pt idx="34512">
                  <c:v>0.232957</c:v>
                </c:pt>
                <c:pt idx="34513">
                  <c:v>0.23322000000000001</c:v>
                </c:pt>
                <c:pt idx="34514">
                  <c:v>0.23354900000000001</c:v>
                </c:pt>
                <c:pt idx="34515">
                  <c:v>0.23369500000000001</c:v>
                </c:pt>
                <c:pt idx="34516">
                  <c:v>0.234102</c:v>
                </c:pt>
                <c:pt idx="34517">
                  <c:v>0.23424200000000001</c:v>
                </c:pt>
                <c:pt idx="34518">
                  <c:v>0.23457</c:v>
                </c:pt>
                <c:pt idx="34519">
                  <c:v>0.23487</c:v>
                </c:pt>
                <c:pt idx="34520">
                  <c:v>0.235011</c:v>
                </c:pt>
                <c:pt idx="34521">
                  <c:v>0.23507600000000001</c:v>
                </c:pt>
                <c:pt idx="34522">
                  <c:v>0.23544000000000001</c:v>
                </c:pt>
                <c:pt idx="34523">
                  <c:v>0.23563400000000001</c:v>
                </c:pt>
                <c:pt idx="34524">
                  <c:v>0.23532800000000001</c:v>
                </c:pt>
                <c:pt idx="34525">
                  <c:v>0.23566999999999999</c:v>
                </c:pt>
                <c:pt idx="34526">
                  <c:v>0.23560700000000001</c:v>
                </c:pt>
                <c:pt idx="34527">
                  <c:v>0.23572699999999999</c:v>
                </c:pt>
                <c:pt idx="34528">
                  <c:v>0.23566000000000001</c:v>
                </c:pt>
                <c:pt idx="34529">
                  <c:v>0.23552200000000001</c:v>
                </c:pt>
                <c:pt idx="34530">
                  <c:v>0.23541200000000001</c:v>
                </c:pt>
                <c:pt idx="34531">
                  <c:v>0.23511499999999999</c:v>
                </c:pt>
                <c:pt idx="34532">
                  <c:v>0.23511099999999999</c:v>
                </c:pt>
                <c:pt idx="34533">
                  <c:v>0.23497699999999999</c:v>
                </c:pt>
                <c:pt idx="34534">
                  <c:v>0.23464599999999999</c:v>
                </c:pt>
                <c:pt idx="34535">
                  <c:v>0.23436399999999999</c:v>
                </c:pt>
                <c:pt idx="34536">
                  <c:v>0.23422299999999999</c:v>
                </c:pt>
                <c:pt idx="34537">
                  <c:v>0.23396600000000001</c:v>
                </c:pt>
                <c:pt idx="34538">
                  <c:v>0.233769</c:v>
                </c:pt>
                <c:pt idx="34539">
                  <c:v>0.23360600000000001</c:v>
                </c:pt>
                <c:pt idx="34540">
                  <c:v>0.23305200000000001</c:v>
                </c:pt>
                <c:pt idx="34541">
                  <c:v>0.233041</c:v>
                </c:pt>
                <c:pt idx="34542">
                  <c:v>0.232711</c:v>
                </c:pt>
                <c:pt idx="34543">
                  <c:v>0.23236699999999999</c:v>
                </c:pt>
                <c:pt idx="34544">
                  <c:v>0.231963</c:v>
                </c:pt>
                <c:pt idx="34545">
                  <c:v>0.23152700000000001</c:v>
                </c:pt>
                <c:pt idx="34546">
                  <c:v>0.23111400000000001</c:v>
                </c:pt>
                <c:pt idx="34547">
                  <c:v>0.23045499999999999</c:v>
                </c:pt>
                <c:pt idx="34548">
                  <c:v>0.22995499999999999</c:v>
                </c:pt>
                <c:pt idx="34549">
                  <c:v>0.229463</c:v>
                </c:pt>
                <c:pt idx="34550">
                  <c:v>0.22892199999999999</c:v>
                </c:pt>
                <c:pt idx="34551">
                  <c:v>0.22819999999999999</c:v>
                </c:pt>
                <c:pt idx="34552">
                  <c:v>0.22761999999999999</c:v>
                </c:pt>
                <c:pt idx="34553">
                  <c:v>0.227022</c:v>
                </c:pt>
                <c:pt idx="34554">
                  <c:v>0.22616700000000001</c:v>
                </c:pt>
                <c:pt idx="34555">
                  <c:v>0.22576399999999999</c:v>
                </c:pt>
                <c:pt idx="34556">
                  <c:v>0.224747</c:v>
                </c:pt>
                <c:pt idx="34557">
                  <c:v>0.22395300000000001</c:v>
                </c:pt>
                <c:pt idx="34558">
                  <c:v>0.22315399999999999</c:v>
                </c:pt>
                <c:pt idx="34559">
                  <c:v>0.22248200000000001</c:v>
                </c:pt>
                <c:pt idx="34560">
                  <c:v>0.22179399999999999</c:v>
                </c:pt>
                <c:pt idx="34561">
                  <c:v>0.22063099999999999</c:v>
                </c:pt>
                <c:pt idx="34562">
                  <c:v>0.21999299999999999</c:v>
                </c:pt>
                <c:pt idx="34563">
                  <c:v>0.21896399999999999</c:v>
                </c:pt>
                <c:pt idx="34564">
                  <c:v>0.218112</c:v>
                </c:pt>
                <c:pt idx="34565">
                  <c:v>0.21721599999999999</c:v>
                </c:pt>
                <c:pt idx="34566">
                  <c:v>0.21610399999999999</c:v>
                </c:pt>
                <c:pt idx="34567">
                  <c:v>0.21501799999999999</c:v>
                </c:pt>
                <c:pt idx="34568">
                  <c:v>0.21390899999999999</c:v>
                </c:pt>
                <c:pt idx="34569">
                  <c:v>0.21287300000000001</c:v>
                </c:pt>
                <c:pt idx="34570">
                  <c:v>0.21173900000000001</c:v>
                </c:pt>
                <c:pt idx="34571">
                  <c:v>0.210675</c:v>
                </c:pt>
                <c:pt idx="34572">
                  <c:v>0.209263</c:v>
                </c:pt>
                <c:pt idx="34573">
                  <c:v>0.208284</c:v>
                </c:pt>
                <c:pt idx="34574">
                  <c:v>0.20696999999999999</c:v>
                </c:pt>
                <c:pt idx="34575">
                  <c:v>0.20571200000000001</c:v>
                </c:pt>
                <c:pt idx="34576">
                  <c:v>0.20452999999999999</c:v>
                </c:pt>
                <c:pt idx="34577">
                  <c:v>0.20328399999999999</c:v>
                </c:pt>
                <c:pt idx="34578">
                  <c:v>0.20214799999999999</c:v>
                </c:pt>
                <c:pt idx="34579">
                  <c:v>0.200546</c:v>
                </c:pt>
                <c:pt idx="34580">
                  <c:v>0.199241</c:v>
                </c:pt>
                <c:pt idx="34581">
                  <c:v>0.197938</c:v>
                </c:pt>
                <c:pt idx="34582">
                  <c:v>0.19655</c:v>
                </c:pt>
                <c:pt idx="34583">
                  <c:v>0.19481499999999999</c:v>
                </c:pt>
                <c:pt idx="34584">
                  <c:v>0.19349</c:v>
                </c:pt>
                <c:pt idx="34585">
                  <c:v>0.191885</c:v>
                </c:pt>
                <c:pt idx="34586">
                  <c:v>0.19034400000000001</c:v>
                </c:pt>
                <c:pt idx="34587">
                  <c:v>0.18887999999999999</c:v>
                </c:pt>
                <c:pt idx="34588">
                  <c:v>0.18698300000000001</c:v>
                </c:pt>
                <c:pt idx="34589">
                  <c:v>0.18559100000000001</c:v>
                </c:pt>
                <c:pt idx="34590">
                  <c:v>0.18360899999999999</c:v>
                </c:pt>
                <c:pt idx="34591">
                  <c:v>0.18208099999999999</c:v>
                </c:pt>
                <c:pt idx="34592">
                  <c:v>0.18027199999999999</c:v>
                </c:pt>
                <c:pt idx="34593">
                  <c:v>0.17838799999999999</c:v>
                </c:pt>
                <c:pt idx="34594">
                  <c:v>0.17655699999999999</c:v>
                </c:pt>
                <c:pt idx="34595">
                  <c:v>0.17465800000000001</c:v>
                </c:pt>
                <c:pt idx="34596">
                  <c:v>0.17275799999999999</c:v>
                </c:pt>
                <c:pt idx="34597">
                  <c:v>0.17092499999999999</c:v>
                </c:pt>
                <c:pt idx="34598">
                  <c:v>0.168991</c:v>
                </c:pt>
                <c:pt idx="34599">
                  <c:v>0.166796</c:v>
                </c:pt>
                <c:pt idx="34600">
                  <c:v>0.16517100000000001</c:v>
                </c:pt>
                <c:pt idx="34601">
                  <c:v>0.162942</c:v>
                </c:pt>
                <c:pt idx="34602">
                  <c:v>0.16091800000000001</c:v>
                </c:pt>
                <c:pt idx="34603">
                  <c:v>0.15884300000000001</c:v>
                </c:pt>
                <c:pt idx="34604">
                  <c:v>0.15667200000000001</c:v>
                </c:pt>
                <c:pt idx="34605">
                  <c:v>0.15459500000000001</c:v>
                </c:pt>
                <c:pt idx="34606">
                  <c:v>0.152223</c:v>
                </c:pt>
                <c:pt idx="34607">
                  <c:v>0.15013000000000001</c:v>
                </c:pt>
                <c:pt idx="34608">
                  <c:v>0.14780699999999999</c:v>
                </c:pt>
                <c:pt idx="34609">
                  <c:v>0.14557100000000001</c:v>
                </c:pt>
                <c:pt idx="34610">
                  <c:v>0.14326</c:v>
                </c:pt>
                <c:pt idx="34611">
                  <c:v>0.140955</c:v>
                </c:pt>
                <c:pt idx="34612">
                  <c:v>0.138493</c:v>
                </c:pt>
                <c:pt idx="34613">
                  <c:v>0.13605500000000001</c:v>
                </c:pt>
                <c:pt idx="34614">
                  <c:v>0.13389799999999999</c:v>
                </c:pt>
                <c:pt idx="34615">
                  <c:v>0.13108800000000001</c:v>
                </c:pt>
                <c:pt idx="34616">
                  <c:v>0.12881600000000001</c:v>
                </c:pt>
                <c:pt idx="34617">
                  <c:v>0.12640000000000001</c:v>
                </c:pt>
                <c:pt idx="34618">
                  <c:v>0.123617</c:v>
                </c:pt>
                <c:pt idx="34619">
                  <c:v>0.12149</c:v>
                </c:pt>
                <c:pt idx="34620">
                  <c:v>0.118648</c:v>
                </c:pt>
                <c:pt idx="34621">
                  <c:v>0.116137</c:v>
                </c:pt>
                <c:pt idx="34622">
                  <c:v>0.11361</c:v>
                </c:pt>
                <c:pt idx="34623">
                  <c:v>0.11090999999999999</c:v>
                </c:pt>
                <c:pt idx="34624">
                  <c:v>0.10845299999999999</c:v>
                </c:pt>
                <c:pt idx="34625">
                  <c:v>0.105736</c:v>
                </c:pt>
                <c:pt idx="34626">
                  <c:v>0.103107</c:v>
                </c:pt>
                <c:pt idx="34627">
                  <c:v>0.100508</c:v>
                </c:pt>
                <c:pt idx="34628">
                  <c:v>9.77605E-2</c:v>
                </c:pt>
                <c:pt idx="34629">
                  <c:v>9.5126000000000002E-2</c:v>
                </c:pt>
                <c:pt idx="34630">
                  <c:v>9.2633800000000002E-2</c:v>
                </c:pt>
                <c:pt idx="34631">
                  <c:v>8.9768600000000004E-2</c:v>
                </c:pt>
                <c:pt idx="34632">
                  <c:v>8.7224300000000005E-2</c:v>
                </c:pt>
                <c:pt idx="34633">
                  <c:v>8.455E-2</c:v>
                </c:pt>
                <c:pt idx="34634">
                  <c:v>8.1708000000000003E-2</c:v>
                </c:pt>
                <c:pt idx="34635">
                  <c:v>7.8946199999999994E-2</c:v>
                </c:pt>
                <c:pt idx="34636">
                  <c:v>7.6171199999999994E-2</c:v>
                </c:pt>
                <c:pt idx="34637">
                  <c:v>7.3517100000000002E-2</c:v>
                </c:pt>
                <c:pt idx="34638">
                  <c:v>7.0698200000000003E-2</c:v>
                </c:pt>
                <c:pt idx="34639">
                  <c:v>6.7919999999999994E-2</c:v>
                </c:pt>
                <c:pt idx="34640">
                  <c:v>6.5220299999999995E-2</c:v>
                </c:pt>
                <c:pt idx="34641">
                  <c:v>6.2638700000000005E-2</c:v>
                </c:pt>
                <c:pt idx="34642">
                  <c:v>5.9701400000000002E-2</c:v>
                </c:pt>
                <c:pt idx="34643">
                  <c:v>5.7168700000000003E-2</c:v>
                </c:pt>
                <c:pt idx="34644">
                  <c:v>5.4615200000000003E-2</c:v>
                </c:pt>
                <c:pt idx="34645">
                  <c:v>5.1692700000000001E-2</c:v>
                </c:pt>
                <c:pt idx="34646">
                  <c:v>4.9240800000000001E-2</c:v>
                </c:pt>
                <c:pt idx="34647">
                  <c:v>4.6523299999999997E-2</c:v>
                </c:pt>
                <c:pt idx="34648">
                  <c:v>4.3793199999999997E-2</c:v>
                </c:pt>
                <c:pt idx="34649">
                  <c:v>4.13052E-2</c:v>
                </c:pt>
                <c:pt idx="34650">
                  <c:v>3.8419099999999998E-2</c:v>
                </c:pt>
                <c:pt idx="34651">
                  <c:v>3.5974600000000002E-2</c:v>
                </c:pt>
                <c:pt idx="34652">
                  <c:v>3.31469E-2</c:v>
                </c:pt>
                <c:pt idx="34653">
                  <c:v>3.0614599999999999E-2</c:v>
                </c:pt>
                <c:pt idx="34654">
                  <c:v>2.8011399999999999E-2</c:v>
                </c:pt>
                <c:pt idx="34655">
                  <c:v>2.5402000000000001E-2</c:v>
                </c:pt>
                <c:pt idx="34656">
                  <c:v>2.29556E-2</c:v>
                </c:pt>
                <c:pt idx="34657">
                  <c:v>2.0385199999999999E-2</c:v>
                </c:pt>
                <c:pt idx="34658">
                  <c:v>1.7700299999999999E-2</c:v>
                </c:pt>
                <c:pt idx="34659">
                  <c:v>1.51991E-2</c:v>
                </c:pt>
                <c:pt idx="34660">
                  <c:v>1.2844299999999999E-2</c:v>
                </c:pt>
                <c:pt idx="34661">
                  <c:v>1.03952E-2</c:v>
                </c:pt>
                <c:pt idx="34662">
                  <c:v>7.9266000000000007E-3</c:v>
                </c:pt>
                <c:pt idx="34663">
                  <c:v>5.4148399999999998E-3</c:v>
                </c:pt>
                <c:pt idx="34664">
                  <c:v>3.2097900000000001E-3</c:v>
                </c:pt>
                <c:pt idx="34665">
                  <c:v>7.6633500000000004E-4</c:v>
                </c:pt>
                <c:pt idx="34666">
                  <c:v>-1.63539E-3</c:v>
                </c:pt>
                <c:pt idx="34667">
                  <c:v>-3.8988199999999999E-3</c:v>
                </c:pt>
                <c:pt idx="34668">
                  <c:v>-6.0289799999999998E-3</c:v>
                </c:pt>
                <c:pt idx="34669">
                  <c:v>-8.2905900000000005E-3</c:v>
                </c:pt>
                <c:pt idx="34670">
                  <c:v>-1.06658E-2</c:v>
                </c:pt>
                <c:pt idx="34671">
                  <c:v>-1.27355E-2</c:v>
                </c:pt>
                <c:pt idx="34672">
                  <c:v>-1.50282E-2</c:v>
                </c:pt>
                <c:pt idx="34673">
                  <c:v>-1.70838E-2</c:v>
                </c:pt>
                <c:pt idx="34674">
                  <c:v>-1.93434E-2</c:v>
                </c:pt>
                <c:pt idx="34675">
                  <c:v>-2.1561E-2</c:v>
                </c:pt>
                <c:pt idx="34676">
                  <c:v>-2.3587299999999999E-2</c:v>
                </c:pt>
                <c:pt idx="34677">
                  <c:v>-2.57491E-2</c:v>
                </c:pt>
                <c:pt idx="34678">
                  <c:v>-2.77659E-2</c:v>
                </c:pt>
                <c:pt idx="34679">
                  <c:v>-2.9889200000000001E-2</c:v>
                </c:pt>
                <c:pt idx="34680">
                  <c:v>-3.1847599999999997E-2</c:v>
                </c:pt>
                <c:pt idx="34681">
                  <c:v>-3.3682900000000002E-2</c:v>
                </c:pt>
                <c:pt idx="34682">
                  <c:v>-3.5714200000000002E-2</c:v>
                </c:pt>
                <c:pt idx="34683">
                  <c:v>-3.7477900000000001E-2</c:v>
                </c:pt>
                <c:pt idx="34684">
                  <c:v>-3.9298199999999998E-2</c:v>
                </c:pt>
                <c:pt idx="34685">
                  <c:v>-4.12678E-2</c:v>
                </c:pt>
                <c:pt idx="34686">
                  <c:v>-4.3075099999999998E-2</c:v>
                </c:pt>
                <c:pt idx="34687">
                  <c:v>-4.4684500000000002E-2</c:v>
                </c:pt>
                <c:pt idx="34688">
                  <c:v>-4.6423499999999999E-2</c:v>
                </c:pt>
                <c:pt idx="34689">
                  <c:v>-4.8022500000000003E-2</c:v>
                </c:pt>
                <c:pt idx="34690">
                  <c:v>-4.99046E-2</c:v>
                </c:pt>
                <c:pt idx="34691">
                  <c:v>-5.15602E-2</c:v>
                </c:pt>
                <c:pt idx="34692">
                  <c:v>-5.3016300000000002E-2</c:v>
                </c:pt>
                <c:pt idx="34693">
                  <c:v>-5.4650200000000003E-2</c:v>
                </c:pt>
                <c:pt idx="34694">
                  <c:v>-5.6308799999999999E-2</c:v>
                </c:pt>
                <c:pt idx="34695">
                  <c:v>-5.7741300000000002E-2</c:v>
                </c:pt>
                <c:pt idx="34696">
                  <c:v>-5.9370699999999998E-2</c:v>
                </c:pt>
                <c:pt idx="34697">
                  <c:v>-6.0920200000000001E-2</c:v>
                </c:pt>
                <c:pt idx="34698">
                  <c:v>-6.2292300000000002E-2</c:v>
                </c:pt>
                <c:pt idx="34699">
                  <c:v>-6.3877699999999996E-2</c:v>
                </c:pt>
                <c:pt idx="34700">
                  <c:v>-6.5029299999999998E-2</c:v>
                </c:pt>
                <c:pt idx="34701">
                  <c:v>-6.6522300000000006E-2</c:v>
                </c:pt>
                <c:pt idx="34702">
                  <c:v>-6.8029500000000007E-2</c:v>
                </c:pt>
                <c:pt idx="34703">
                  <c:v>-6.9205000000000003E-2</c:v>
                </c:pt>
                <c:pt idx="34704">
                  <c:v>-7.0514499999999994E-2</c:v>
                </c:pt>
                <c:pt idx="34705">
                  <c:v>-7.1710499999999996E-2</c:v>
                </c:pt>
                <c:pt idx="34706">
                  <c:v>-7.2911299999999998E-2</c:v>
                </c:pt>
                <c:pt idx="34707">
                  <c:v>-7.4310600000000004E-2</c:v>
                </c:pt>
                <c:pt idx="34708">
                  <c:v>-7.5196299999999994E-2</c:v>
                </c:pt>
                <c:pt idx="34709">
                  <c:v>-7.6492599999999994E-2</c:v>
                </c:pt>
                <c:pt idx="34710">
                  <c:v>-7.7420799999999998E-2</c:v>
                </c:pt>
                <c:pt idx="34711">
                  <c:v>-7.8490799999999999E-2</c:v>
                </c:pt>
                <c:pt idx="34712">
                  <c:v>-7.9683500000000004E-2</c:v>
                </c:pt>
                <c:pt idx="34713">
                  <c:v>-8.0708299999999997E-2</c:v>
                </c:pt>
                <c:pt idx="34714">
                  <c:v>-8.1755599999999998E-2</c:v>
                </c:pt>
                <c:pt idx="34715">
                  <c:v>-8.2691399999999998E-2</c:v>
                </c:pt>
                <c:pt idx="34716">
                  <c:v>-8.3673399999999995E-2</c:v>
                </c:pt>
                <c:pt idx="34717">
                  <c:v>-8.4768399999999994E-2</c:v>
                </c:pt>
                <c:pt idx="34718">
                  <c:v>-8.5825700000000005E-2</c:v>
                </c:pt>
                <c:pt idx="34719">
                  <c:v>-8.6405200000000001E-2</c:v>
                </c:pt>
                <c:pt idx="34720">
                  <c:v>-8.7262000000000006E-2</c:v>
                </c:pt>
                <c:pt idx="34721">
                  <c:v>-8.83274E-2</c:v>
                </c:pt>
                <c:pt idx="34722">
                  <c:v>-8.9080999999999994E-2</c:v>
                </c:pt>
                <c:pt idx="34723">
                  <c:v>-8.9969099999999996E-2</c:v>
                </c:pt>
                <c:pt idx="34724">
                  <c:v>-9.0614399999999998E-2</c:v>
                </c:pt>
                <c:pt idx="34725">
                  <c:v>-9.1486600000000001E-2</c:v>
                </c:pt>
                <c:pt idx="34726">
                  <c:v>-9.2061100000000007E-2</c:v>
                </c:pt>
                <c:pt idx="34727">
                  <c:v>-9.28398E-2</c:v>
                </c:pt>
                <c:pt idx="34728">
                  <c:v>-9.3420799999999998E-2</c:v>
                </c:pt>
                <c:pt idx="34729">
                  <c:v>-9.4250600000000004E-2</c:v>
                </c:pt>
                <c:pt idx="34730">
                  <c:v>-9.4940700000000003E-2</c:v>
                </c:pt>
                <c:pt idx="34731">
                  <c:v>-9.54401E-2</c:v>
                </c:pt>
                <c:pt idx="34732">
                  <c:v>-9.62007E-2</c:v>
                </c:pt>
                <c:pt idx="34733">
                  <c:v>-9.6735299999999996E-2</c:v>
                </c:pt>
                <c:pt idx="34734">
                  <c:v>-9.7627099999999994E-2</c:v>
                </c:pt>
                <c:pt idx="34735">
                  <c:v>-9.8189100000000001E-2</c:v>
                </c:pt>
                <c:pt idx="34736">
                  <c:v>-9.8685499999999995E-2</c:v>
                </c:pt>
                <c:pt idx="34737">
                  <c:v>-9.9406999999999995E-2</c:v>
                </c:pt>
                <c:pt idx="34738">
                  <c:v>-9.9855899999999997E-2</c:v>
                </c:pt>
                <c:pt idx="34739">
                  <c:v>-0.10062500000000001</c:v>
                </c:pt>
                <c:pt idx="34740">
                  <c:v>-0.101006</c:v>
                </c:pt>
                <c:pt idx="34741">
                  <c:v>-0.101604</c:v>
                </c:pt>
                <c:pt idx="34742">
                  <c:v>-0.102178</c:v>
                </c:pt>
                <c:pt idx="34743">
                  <c:v>-0.102577</c:v>
                </c:pt>
                <c:pt idx="34744">
                  <c:v>-0.103032</c:v>
                </c:pt>
                <c:pt idx="34745">
                  <c:v>-0.103549</c:v>
                </c:pt>
                <c:pt idx="34746">
                  <c:v>-0.10408299999999999</c:v>
                </c:pt>
                <c:pt idx="34747">
                  <c:v>-0.10440000000000001</c:v>
                </c:pt>
                <c:pt idx="34748">
                  <c:v>-0.104921</c:v>
                </c:pt>
                <c:pt idx="34749">
                  <c:v>-0.105294</c:v>
                </c:pt>
                <c:pt idx="34750">
                  <c:v>-0.105723</c:v>
                </c:pt>
                <c:pt idx="34751">
                  <c:v>-0.10603700000000001</c:v>
                </c:pt>
                <c:pt idx="34752">
                  <c:v>-0.106423</c:v>
                </c:pt>
                <c:pt idx="34753">
                  <c:v>-0.10684100000000001</c:v>
                </c:pt>
                <c:pt idx="34754">
                  <c:v>-0.107123</c:v>
                </c:pt>
                <c:pt idx="34755">
                  <c:v>-0.107531</c:v>
                </c:pt>
                <c:pt idx="34756">
                  <c:v>-0.107779</c:v>
                </c:pt>
                <c:pt idx="34757">
                  <c:v>-0.108225</c:v>
                </c:pt>
                <c:pt idx="34758">
                  <c:v>-0.10853699999999999</c:v>
                </c:pt>
                <c:pt idx="34759">
                  <c:v>-0.108792</c:v>
                </c:pt>
                <c:pt idx="34760">
                  <c:v>-0.109195</c:v>
                </c:pt>
                <c:pt idx="34761">
                  <c:v>-0.10935599999999999</c:v>
                </c:pt>
                <c:pt idx="34762">
                  <c:v>-0.109919</c:v>
                </c:pt>
                <c:pt idx="34763">
                  <c:v>-0.110026</c:v>
                </c:pt>
                <c:pt idx="34764">
                  <c:v>-0.110515</c:v>
                </c:pt>
                <c:pt idx="34765">
                  <c:v>-0.110628</c:v>
                </c:pt>
                <c:pt idx="34766">
                  <c:v>-0.110981</c:v>
                </c:pt>
                <c:pt idx="34767">
                  <c:v>-0.111328</c:v>
                </c:pt>
                <c:pt idx="34768">
                  <c:v>-0.111556</c:v>
                </c:pt>
                <c:pt idx="34769">
                  <c:v>-0.111885</c:v>
                </c:pt>
                <c:pt idx="34770">
                  <c:v>-0.11201999999999999</c:v>
                </c:pt>
                <c:pt idx="34771">
                  <c:v>-0.112363</c:v>
                </c:pt>
                <c:pt idx="34772">
                  <c:v>-0.112666</c:v>
                </c:pt>
                <c:pt idx="34773">
                  <c:v>-0.113056</c:v>
                </c:pt>
                <c:pt idx="34774">
                  <c:v>-0.113049</c:v>
                </c:pt>
                <c:pt idx="34775">
                  <c:v>-0.113299</c:v>
                </c:pt>
                <c:pt idx="34776">
                  <c:v>-0.113509</c:v>
                </c:pt>
                <c:pt idx="34777">
                  <c:v>-0.11395</c:v>
                </c:pt>
                <c:pt idx="34778">
                  <c:v>-0.113959</c:v>
                </c:pt>
                <c:pt idx="34779">
                  <c:v>-0.11398800000000001</c:v>
                </c:pt>
                <c:pt idx="34780">
                  <c:v>-0.114272</c:v>
                </c:pt>
                <c:pt idx="34781">
                  <c:v>-0.114386</c:v>
                </c:pt>
                <c:pt idx="34782">
                  <c:v>-0.11454499999999999</c:v>
                </c:pt>
                <c:pt idx="34783">
                  <c:v>-0.114552</c:v>
                </c:pt>
                <c:pt idx="34784">
                  <c:v>-0.11472599999999999</c:v>
                </c:pt>
                <c:pt idx="34785">
                  <c:v>-0.114907</c:v>
                </c:pt>
                <c:pt idx="34786">
                  <c:v>-0.114831</c:v>
                </c:pt>
                <c:pt idx="34787">
                  <c:v>-0.115019</c:v>
                </c:pt>
                <c:pt idx="34788">
                  <c:v>-0.114999</c:v>
                </c:pt>
                <c:pt idx="34789">
                  <c:v>-0.115368</c:v>
                </c:pt>
                <c:pt idx="34790">
                  <c:v>-0.11505</c:v>
                </c:pt>
                <c:pt idx="34791">
                  <c:v>-0.11522</c:v>
                </c:pt>
                <c:pt idx="34792">
                  <c:v>-0.115423</c:v>
                </c:pt>
                <c:pt idx="34793">
                  <c:v>-0.115318</c:v>
                </c:pt>
                <c:pt idx="34794">
                  <c:v>-0.115462</c:v>
                </c:pt>
                <c:pt idx="34795">
                  <c:v>-0.115553</c:v>
                </c:pt>
                <c:pt idx="34796">
                  <c:v>-0.11559800000000001</c:v>
                </c:pt>
                <c:pt idx="34797">
                  <c:v>-0.11565599999999999</c:v>
                </c:pt>
                <c:pt idx="34798">
                  <c:v>-0.11555600000000001</c:v>
                </c:pt>
                <c:pt idx="34799">
                  <c:v>-0.115601</c:v>
                </c:pt>
                <c:pt idx="34800">
                  <c:v>-0.115623</c:v>
                </c:pt>
                <c:pt idx="34801">
                  <c:v>-0.115471</c:v>
                </c:pt>
                <c:pt idx="34802">
                  <c:v>-0.115261</c:v>
                </c:pt>
                <c:pt idx="34803">
                  <c:v>-0.115222</c:v>
                </c:pt>
                <c:pt idx="34804">
                  <c:v>-0.11504</c:v>
                </c:pt>
                <c:pt idx="34805">
                  <c:v>-0.115064</c:v>
                </c:pt>
                <c:pt idx="34806">
                  <c:v>-0.11480799999999999</c:v>
                </c:pt>
                <c:pt idx="34807">
                  <c:v>-0.114583</c:v>
                </c:pt>
                <c:pt idx="34808">
                  <c:v>-0.11459</c:v>
                </c:pt>
                <c:pt idx="34809">
                  <c:v>-0.114228</c:v>
                </c:pt>
                <c:pt idx="34810">
                  <c:v>-0.11426799999999999</c:v>
                </c:pt>
                <c:pt idx="34811">
                  <c:v>-0.113926</c:v>
                </c:pt>
                <c:pt idx="34812">
                  <c:v>-0.113898</c:v>
                </c:pt>
                <c:pt idx="34813">
                  <c:v>-0.113569</c:v>
                </c:pt>
                <c:pt idx="34814">
                  <c:v>-0.113459</c:v>
                </c:pt>
                <c:pt idx="34815">
                  <c:v>-0.11329699999999999</c:v>
                </c:pt>
                <c:pt idx="34816">
                  <c:v>-0.11300300000000001</c:v>
                </c:pt>
                <c:pt idx="34817">
                  <c:v>-0.112779</c:v>
                </c:pt>
                <c:pt idx="34818">
                  <c:v>-0.112459</c:v>
                </c:pt>
                <c:pt idx="34819">
                  <c:v>-0.112285</c:v>
                </c:pt>
                <c:pt idx="34820">
                  <c:v>-0.11190899999999999</c:v>
                </c:pt>
                <c:pt idx="34821">
                  <c:v>-0.111611</c:v>
                </c:pt>
                <c:pt idx="34822">
                  <c:v>-0.111521</c:v>
                </c:pt>
                <c:pt idx="34823">
                  <c:v>-0.110841</c:v>
                </c:pt>
                <c:pt idx="34824">
                  <c:v>-0.110527</c:v>
                </c:pt>
                <c:pt idx="34825">
                  <c:v>-0.110128</c:v>
                </c:pt>
                <c:pt idx="34826">
                  <c:v>-0.109761</c:v>
                </c:pt>
                <c:pt idx="34827">
                  <c:v>-0.10927199999999999</c:v>
                </c:pt>
                <c:pt idx="34828">
                  <c:v>-0.108806</c:v>
                </c:pt>
                <c:pt idx="34829">
                  <c:v>-0.108255</c:v>
                </c:pt>
                <c:pt idx="34830">
                  <c:v>-0.107625</c:v>
                </c:pt>
                <c:pt idx="34831">
                  <c:v>-0.107193</c:v>
                </c:pt>
                <c:pt idx="34832">
                  <c:v>-0.106803</c:v>
                </c:pt>
                <c:pt idx="34833">
                  <c:v>-0.10630000000000001</c:v>
                </c:pt>
                <c:pt idx="34834">
                  <c:v>-0.10576099999999999</c:v>
                </c:pt>
                <c:pt idx="34835">
                  <c:v>-0.105265</c:v>
                </c:pt>
                <c:pt idx="34836">
                  <c:v>-0.104861</c:v>
                </c:pt>
                <c:pt idx="34837">
                  <c:v>-0.104369</c:v>
                </c:pt>
                <c:pt idx="34838">
                  <c:v>-0.103797</c:v>
                </c:pt>
                <c:pt idx="34839">
                  <c:v>-0.103326</c:v>
                </c:pt>
                <c:pt idx="34840">
                  <c:v>-0.10265100000000001</c:v>
                </c:pt>
                <c:pt idx="34841">
                  <c:v>-0.102184</c:v>
                </c:pt>
                <c:pt idx="34842">
                  <c:v>-0.101463</c:v>
                </c:pt>
                <c:pt idx="34843">
                  <c:v>-0.100739</c:v>
                </c:pt>
                <c:pt idx="34844">
                  <c:v>-0.100395</c:v>
                </c:pt>
                <c:pt idx="34845">
                  <c:v>-9.9374699999999996E-2</c:v>
                </c:pt>
                <c:pt idx="34846">
                  <c:v>-9.8811399999999994E-2</c:v>
                </c:pt>
                <c:pt idx="34847">
                  <c:v>-9.8097599999999993E-2</c:v>
                </c:pt>
                <c:pt idx="34848">
                  <c:v>-9.7384299999999993E-2</c:v>
                </c:pt>
                <c:pt idx="34849">
                  <c:v>-9.6764100000000006E-2</c:v>
                </c:pt>
                <c:pt idx="34850">
                  <c:v>-9.5818600000000004E-2</c:v>
                </c:pt>
                <c:pt idx="34851">
                  <c:v>-9.5186400000000004E-2</c:v>
                </c:pt>
                <c:pt idx="34852">
                  <c:v>-9.4303600000000001E-2</c:v>
                </c:pt>
                <c:pt idx="34853">
                  <c:v>-9.3589400000000003E-2</c:v>
                </c:pt>
                <c:pt idx="34854">
                  <c:v>-9.2797099999999993E-2</c:v>
                </c:pt>
                <c:pt idx="34855">
                  <c:v>-9.2025099999999999E-2</c:v>
                </c:pt>
                <c:pt idx="34856">
                  <c:v>-9.1159299999999999E-2</c:v>
                </c:pt>
                <c:pt idx="34857">
                  <c:v>-9.0210799999999994E-2</c:v>
                </c:pt>
                <c:pt idx="34858">
                  <c:v>-8.9293800000000007E-2</c:v>
                </c:pt>
                <c:pt idx="34859">
                  <c:v>-8.84857E-2</c:v>
                </c:pt>
                <c:pt idx="34860">
                  <c:v>-8.7578900000000001E-2</c:v>
                </c:pt>
                <c:pt idx="34861">
                  <c:v>-8.6590899999999998E-2</c:v>
                </c:pt>
                <c:pt idx="34862">
                  <c:v>-8.5715299999999994E-2</c:v>
                </c:pt>
                <c:pt idx="34863">
                  <c:v>-8.4767800000000004E-2</c:v>
                </c:pt>
                <c:pt idx="34864">
                  <c:v>-8.3753800000000003E-2</c:v>
                </c:pt>
                <c:pt idx="34865">
                  <c:v>-8.2916299999999998E-2</c:v>
                </c:pt>
                <c:pt idx="34866">
                  <c:v>-8.1885200000000005E-2</c:v>
                </c:pt>
                <c:pt idx="34867">
                  <c:v>-8.0849799999999999E-2</c:v>
                </c:pt>
                <c:pt idx="34868">
                  <c:v>-7.98122E-2</c:v>
                </c:pt>
                <c:pt idx="34869">
                  <c:v>-7.8824699999999998E-2</c:v>
                </c:pt>
                <c:pt idx="34870">
                  <c:v>-7.7630900000000003E-2</c:v>
                </c:pt>
                <c:pt idx="34871">
                  <c:v>-7.6594800000000005E-2</c:v>
                </c:pt>
                <c:pt idx="34872">
                  <c:v>-7.5418100000000002E-2</c:v>
                </c:pt>
                <c:pt idx="34873">
                  <c:v>-7.4209499999999998E-2</c:v>
                </c:pt>
                <c:pt idx="34874">
                  <c:v>-7.3234499999999994E-2</c:v>
                </c:pt>
                <c:pt idx="34875">
                  <c:v>-7.2078699999999996E-2</c:v>
                </c:pt>
                <c:pt idx="34876">
                  <c:v>-7.1024900000000002E-2</c:v>
                </c:pt>
                <c:pt idx="34877">
                  <c:v>-6.9931300000000002E-2</c:v>
                </c:pt>
                <c:pt idx="34878">
                  <c:v>-6.8743200000000004E-2</c:v>
                </c:pt>
                <c:pt idx="34879">
                  <c:v>-6.7640199999999998E-2</c:v>
                </c:pt>
                <c:pt idx="34880">
                  <c:v>-6.64574E-2</c:v>
                </c:pt>
                <c:pt idx="34881">
                  <c:v>-6.5453600000000001E-2</c:v>
                </c:pt>
                <c:pt idx="34882">
                  <c:v>-6.4253400000000002E-2</c:v>
                </c:pt>
                <c:pt idx="34883">
                  <c:v>-6.3034699999999999E-2</c:v>
                </c:pt>
                <c:pt idx="34884">
                  <c:v>-6.2002099999999997E-2</c:v>
                </c:pt>
                <c:pt idx="34885">
                  <c:v>-6.06965E-2</c:v>
                </c:pt>
                <c:pt idx="34886">
                  <c:v>-5.9631200000000002E-2</c:v>
                </c:pt>
                <c:pt idx="34887">
                  <c:v>-5.83896E-2</c:v>
                </c:pt>
                <c:pt idx="34888">
                  <c:v>-5.7150600000000003E-2</c:v>
                </c:pt>
                <c:pt idx="34889">
                  <c:v>-5.5892999999999998E-2</c:v>
                </c:pt>
                <c:pt idx="34890">
                  <c:v>-5.4676700000000002E-2</c:v>
                </c:pt>
                <c:pt idx="34891">
                  <c:v>-5.3245199999999999E-2</c:v>
                </c:pt>
                <c:pt idx="34892">
                  <c:v>-5.2282000000000002E-2</c:v>
                </c:pt>
                <c:pt idx="34893">
                  <c:v>-5.0696499999999999E-2</c:v>
                </c:pt>
                <c:pt idx="34894">
                  <c:v>-4.95716E-2</c:v>
                </c:pt>
                <c:pt idx="34895">
                  <c:v>-4.8326399999999999E-2</c:v>
                </c:pt>
                <c:pt idx="34896">
                  <c:v>-4.7166100000000002E-2</c:v>
                </c:pt>
                <c:pt idx="34897">
                  <c:v>-4.5941900000000001E-2</c:v>
                </c:pt>
                <c:pt idx="34898">
                  <c:v>-4.46883E-2</c:v>
                </c:pt>
                <c:pt idx="34899">
                  <c:v>-4.3650799999999997E-2</c:v>
                </c:pt>
                <c:pt idx="34900">
                  <c:v>-4.2385100000000002E-2</c:v>
                </c:pt>
                <c:pt idx="34901">
                  <c:v>-4.1467299999999999E-2</c:v>
                </c:pt>
                <c:pt idx="34902">
                  <c:v>-4.0224299999999998E-2</c:v>
                </c:pt>
                <c:pt idx="34903">
                  <c:v>-3.9421100000000001E-2</c:v>
                </c:pt>
                <c:pt idx="34904">
                  <c:v>-3.8317299999999999E-2</c:v>
                </c:pt>
                <c:pt idx="34905">
                  <c:v>-3.7131999999999998E-2</c:v>
                </c:pt>
                <c:pt idx="34906">
                  <c:v>-3.62245E-2</c:v>
                </c:pt>
                <c:pt idx="34907">
                  <c:v>-3.4795E-2</c:v>
                </c:pt>
                <c:pt idx="34908">
                  <c:v>-3.4133799999999999E-2</c:v>
                </c:pt>
                <c:pt idx="34909">
                  <c:v>-3.3015999999999997E-2</c:v>
                </c:pt>
                <c:pt idx="34910">
                  <c:v>-3.1819300000000002E-2</c:v>
                </c:pt>
                <c:pt idx="34911">
                  <c:v>-3.11221E-2</c:v>
                </c:pt>
                <c:pt idx="34912">
                  <c:v>-2.9879900000000001E-2</c:v>
                </c:pt>
                <c:pt idx="34913">
                  <c:v>-2.91801E-2</c:v>
                </c:pt>
                <c:pt idx="34914">
                  <c:v>-2.82595E-2</c:v>
                </c:pt>
                <c:pt idx="34915">
                  <c:v>-2.7316099999999999E-2</c:v>
                </c:pt>
                <c:pt idx="34916">
                  <c:v>-2.64625E-2</c:v>
                </c:pt>
                <c:pt idx="34917">
                  <c:v>-2.55617E-2</c:v>
                </c:pt>
                <c:pt idx="34918">
                  <c:v>-2.4697199999999999E-2</c:v>
                </c:pt>
                <c:pt idx="34919">
                  <c:v>-2.4086199999999999E-2</c:v>
                </c:pt>
                <c:pt idx="34920">
                  <c:v>-2.3303399999999998E-2</c:v>
                </c:pt>
                <c:pt idx="34921">
                  <c:v>-2.2397899999999998E-2</c:v>
                </c:pt>
                <c:pt idx="34922">
                  <c:v>-2.1887799999999999E-2</c:v>
                </c:pt>
                <c:pt idx="34923">
                  <c:v>-2.1022900000000001E-2</c:v>
                </c:pt>
                <c:pt idx="34924">
                  <c:v>-2.05329E-2</c:v>
                </c:pt>
                <c:pt idx="34925">
                  <c:v>-1.9941199999999999E-2</c:v>
                </c:pt>
                <c:pt idx="34926">
                  <c:v>-1.9270599999999999E-2</c:v>
                </c:pt>
                <c:pt idx="34927">
                  <c:v>-1.8776600000000001E-2</c:v>
                </c:pt>
                <c:pt idx="34928">
                  <c:v>-1.8233300000000001E-2</c:v>
                </c:pt>
                <c:pt idx="34929">
                  <c:v>-1.78648E-2</c:v>
                </c:pt>
                <c:pt idx="34930">
                  <c:v>-1.7359599999999999E-2</c:v>
                </c:pt>
                <c:pt idx="34931">
                  <c:v>-1.6993600000000001E-2</c:v>
                </c:pt>
                <c:pt idx="34932">
                  <c:v>-1.6500299999999999E-2</c:v>
                </c:pt>
                <c:pt idx="34933">
                  <c:v>-1.6081999999999999E-2</c:v>
                </c:pt>
                <c:pt idx="34934">
                  <c:v>-1.5658700000000001E-2</c:v>
                </c:pt>
                <c:pt idx="34935">
                  <c:v>-1.54133E-2</c:v>
                </c:pt>
                <c:pt idx="34936">
                  <c:v>-1.5013200000000001E-2</c:v>
                </c:pt>
                <c:pt idx="34937">
                  <c:v>-1.44572E-2</c:v>
                </c:pt>
                <c:pt idx="34938">
                  <c:v>-1.4258699999999999E-2</c:v>
                </c:pt>
                <c:pt idx="34939">
                  <c:v>-1.3879900000000001E-2</c:v>
                </c:pt>
                <c:pt idx="34940">
                  <c:v>-1.36122E-2</c:v>
                </c:pt>
                <c:pt idx="34941">
                  <c:v>-1.34287E-2</c:v>
                </c:pt>
                <c:pt idx="34942">
                  <c:v>-1.29839E-2</c:v>
                </c:pt>
                <c:pt idx="34943">
                  <c:v>-1.28588E-2</c:v>
                </c:pt>
                <c:pt idx="34944">
                  <c:v>-1.2621E-2</c:v>
                </c:pt>
                <c:pt idx="34945">
                  <c:v>-1.2489500000000001E-2</c:v>
                </c:pt>
                <c:pt idx="34946">
                  <c:v>-1.23518E-2</c:v>
                </c:pt>
                <c:pt idx="34947">
                  <c:v>-1.2125199999999999E-2</c:v>
                </c:pt>
                <c:pt idx="34948">
                  <c:v>-1.1753700000000001E-2</c:v>
                </c:pt>
                <c:pt idx="34949">
                  <c:v>-1.1841000000000001E-2</c:v>
                </c:pt>
                <c:pt idx="34950">
                  <c:v>-1.15479E-2</c:v>
                </c:pt>
                <c:pt idx="34951">
                  <c:v>-1.1594500000000001E-2</c:v>
                </c:pt>
                <c:pt idx="34952">
                  <c:v>-1.13822E-2</c:v>
                </c:pt>
                <c:pt idx="34953">
                  <c:v>-1.1278699999999999E-2</c:v>
                </c:pt>
                <c:pt idx="34954">
                  <c:v>-1.1229299999999999E-2</c:v>
                </c:pt>
                <c:pt idx="34955">
                  <c:v>-1.11238E-2</c:v>
                </c:pt>
                <c:pt idx="34956">
                  <c:v>-1.11591E-2</c:v>
                </c:pt>
                <c:pt idx="34957">
                  <c:v>-1.0880799999999999E-2</c:v>
                </c:pt>
                <c:pt idx="34958">
                  <c:v>-1.08252E-2</c:v>
                </c:pt>
                <c:pt idx="34959">
                  <c:v>-1.0737699999999999E-2</c:v>
                </c:pt>
                <c:pt idx="34960">
                  <c:v>-1.0555699999999999E-2</c:v>
                </c:pt>
                <c:pt idx="34961">
                  <c:v>-1.04648E-2</c:v>
                </c:pt>
                <c:pt idx="34962">
                  <c:v>-1.02979E-2</c:v>
                </c:pt>
                <c:pt idx="34963">
                  <c:v>-1.0360899999999999E-2</c:v>
                </c:pt>
                <c:pt idx="34964">
                  <c:v>-1.0038099999999999E-2</c:v>
                </c:pt>
                <c:pt idx="34965">
                  <c:v>-1.01254E-2</c:v>
                </c:pt>
                <c:pt idx="34966">
                  <c:v>-1.0052699999999999E-2</c:v>
                </c:pt>
                <c:pt idx="34967">
                  <c:v>-9.88465E-3</c:v>
                </c:pt>
                <c:pt idx="34968">
                  <c:v>-1.0082300000000001E-2</c:v>
                </c:pt>
                <c:pt idx="34969">
                  <c:v>-9.7094699999999996E-3</c:v>
                </c:pt>
                <c:pt idx="34970">
                  <c:v>-9.8024900000000005E-3</c:v>
                </c:pt>
                <c:pt idx="34971">
                  <c:v>-9.6409700000000004E-3</c:v>
                </c:pt>
                <c:pt idx="34972">
                  <c:v>-9.4477599999999995E-3</c:v>
                </c:pt>
                <c:pt idx="34973">
                  <c:v>-9.3574599999999997E-3</c:v>
                </c:pt>
                <c:pt idx="34974">
                  <c:v>-9.1807699999999996E-3</c:v>
                </c:pt>
                <c:pt idx="34975">
                  <c:v>-8.9045500000000007E-3</c:v>
                </c:pt>
                <c:pt idx="34976">
                  <c:v>-8.7878100000000001E-3</c:v>
                </c:pt>
                <c:pt idx="34977">
                  <c:v>-8.4455299999999997E-3</c:v>
                </c:pt>
                <c:pt idx="34978">
                  <c:v>-8.3620799999999992E-3</c:v>
                </c:pt>
                <c:pt idx="34979">
                  <c:v>-8.2393899999999992E-3</c:v>
                </c:pt>
                <c:pt idx="34980">
                  <c:v>-7.7841300000000002E-3</c:v>
                </c:pt>
                <c:pt idx="34981">
                  <c:v>-7.82156E-3</c:v>
                </c:pt>
                <c:pt idx="34982">
                  <c:v>-7.6234299999999996E-3</c:v>
                </c:pt>
                <c:pt idx="34983">
                  <c:v>-7.4192399999999997E-3</c:v>
                </c:pt>
                <c:pt idx="34984">
                  <c:v>-7.2716999999999999E-3</c:v>
                </c:pt>
                <c:pt idx="34985">
                  <c:v>-7.04618E-3</c:v>
                </c:pt>
                <c:pt idx="34986">
                  <c:v>-6.8121400000000004E-3</c:v>
                </c:pt>
                <c:pt idx="34987">
                  <c:v>-6.66207E-3</c:v>
                </c:pt>
                <c:pt idx="34988">
                  <c:v>-6.4889400000000003E-3</c:v>
                </c:pt>
                <c:pt idx="34989">
                  <c:v>-6.2244500000000003E-3</c:v>
                </c:pt>
                <c:pt idx="34990">
                  <c:v>-5.9587199999999998E-3</c:v>
                </c:pt>
                <c:pt idx="34991">
                  <c:v>-5.6595700000000001E-3</c:v>
                </c:pt>
                <c:pt idx="34992">
                  <c:v>-5.4616100000000004E-3</c:v>
                </c:pt>
                <c:pt idx="34993">
                  <c:v>-5.3495699999999997E-3</c:v>
                </c:pt>
                <c:pt idx="34994">
                  <c:v>-4.9879700000000004E-3</c:v>
                </c:pt>
                <c:pt idx="34995">
                  <c:v>-4.7580599999999997E-3</c:v>
                </c:pt>
                <c:pt idx="34996">
                  <c:v>-4.4191500000000002E-3</c:v>
                </c:pt>
                <c:pt idx="34997">
                  <c:v>-4.0754900000000002E-3</c:v>
                </c:pt>
                <c:pt idx="34998">
                  <c:v>-3.8595700000000001E-3</c:v>
                </c:pt>
                <c:pt idx="34999">
                  <c:v>-3.5144400000000002E-3</c:v>
                </c:pt>
                <c:pt idx="35000">
                  <c:v>-3.1692199999999999E-3</c:v>
                </c:pt>
                <c:pt idx="35001">
                  <c:v>-2.9533099999999998E-3</c:v>
                </c:pt>
                <c:pt idx="35002">
                  <c:v>-2.6163100000000002E-3</c:v>
                </c:pt>
                <c:pt idx="35003">
                  <c:v>-2.3470299999999999E-3</c:v>
                </c:pt>
                <c:pt idx="35004">
                  <c:v>-2.2166E-3</c:v>
                </c:pt>
                <c:pt idx="35005">
                  <c:v>-1.87626E-3</c:v>
                </c:pt>
                <c:pt idx="35006">
                  <c:v>-1.7355199999999999E-3</c:v>
                </c:pt>
                <c:pt idx="35007">
                  <c:v>-1.4021000000000001E-3</c:v>
                </c:pt>
                <c:pt idx="35008">
                  <c:v>-1.17354E-3</c:v>
                </c:pt>
                <c:pt idx="35009">
                  <c:v>-9.0187500000000001E-4</c:v>
                </c:pt>
                <c:pt idx="35010">
                  <c:v>-6.4232500000000001E-4</c:v>
                </c:pt>
                <c:pt idx="35011">
                  <c:v>-4.9884799999999998E-4</c:v>
                </c:pt>
                <c:pt idx="35012" formatCode="0.00E+00">
                  <c:v>-2.2519500000000001E-6</c:v>
                </c:pt>
                <c:pt idx="35013">
                  <c:v>1.34547E-4</c:v>
                </c:pt>
                <c:pt idx="35014">
                  <c:v>5.3175300000000004E-4</c:v>
                </c:pt>
                <c:pt idx="35015">
                  <c:v>6.9763900000000001E-4</c:v>
                </c:pt>
                <c:pt idx="35016">
                  <c:v>1.2797399999999999E-3</c:v>
                </c:pt>
                <c:pt idx="35017">
                  <c:v>1.49154E-3</c:v>
                </c:pt>
                <c:pt idx="35018">
                  <c:v>1.67531E-3</c:v>
                </c:pt>
                <c:pt idx="35019">
                  <c:v>2.1347699999999998E-3</c:v>
                </c:pt>
                <c:pt idx="35020">
                  <c:v>2.2046399999999999E-3</c:v>
                </c:pt>
                <c:pt idx="35021">
                  <c:v>2.75363E-3</c:v>
                </c:pt>
                <c:pt idx="35022">
                  <c:v>2.91209E-3</c:v>
                </c:pt>
                <c:pt idx="35023">
                  <c:v>3.07471E-3</c:v>
                </c:pt>
                <c:pt idx="35024">
                  <c:v>3.3965699999999998E-3</c:v>
                </c:pt>
                <c:pt idx="35025">
                  <c:v>3.6922499999999998E-3</c:v>
                </c:pt>
                <c:pt idx="35026">
                  <c:v>4.0991600000000001E-3</c:v>
                </c:pt>
                <c:pt idx="35027">
                  <c:v>4.1133200000000002E-3</c:v>
                </c:pt>
                <c:pt idx="35028">
                  <c:v>4.5555700000000001E-3</c:v>
                </c:pt>
                <c:pt idx="35029">
                  <c:v>4.7201200000000004E-3</c:v>
                </c:pt>
                <c:pt idx="35030">
                  <c:v>5.1437999999999996E-3</c:v>
                </c:pt>
                <c:pt idx="35031">
                  <c:v>5.1978099999999998E-3</c:v>
                </c:pt>
                <c:pt idx="35032">
                  <c:v>5.50652E-3</c:v>
                </c:pt>
                <c:pt idx="35033">
                  <c:v>5.7275700000000004E-3</c:v>
                </c:pt>
                <c:pt idx="35034">
                  <c:v>5.6974299999999999E-3</c:v>
                </c:pt>
                <c:pt idx="35035">
                  <c:v>6.0140000000000002E-3</c:v>
                </c:pt>
                <c:pt idx="35036">
                  <c:v>6.1918199999999998E-3</c:v>
                </c:pt>
                <c:pt idx="35037">
                  <c:v>6.4224299999999998E-3</c:v>
                </c:pt>
                <c:pt idx="35038">
                  <c:v>6.4755899999999998E-3</c:v>
                </c:pt>
                <c:pt idx="35039">
                  <c:v>6.5995400000000001E-3</c:v>
                </c:pt>
                <c:pt idx="35040">
                  <c:v>6.91838E-3</c:v>
                </c:pt>
                <c:pt idx="35041">
                  <c:v>6.9704199999999997E-3</c:v>
                </c:pt>
                <c:pt idx="35042">
                  <c:v>7.2362900000000003E-3</c:v>
                </c:pt>
                <c:pt idx="35043">
                  <c:v>7.3572200000000003E-3</c:v>
                </c:pt>
                <c:pt idx="35044">
                  <c:v>7.4629400000000004E-3</c:v>
                </c:pt>
                <c:pt idx="35045">
                  <c:v>7.6078700000000001E-3</c:v>
                </c:pt>
                <c:pt idx="35046">
                  <c:v>7.8086099999999997E-3</c:v>
                </c:pt>
                <c:pt idx="35047">
                  <c:v>7.9787199999999999E-3</c:v>
                </c:pt>
                <c:pt idx="35048">
                  <c:v>7.9996100000000007E-3</c:v>
                </c:pt>
                <c:pt idx="35049">
                  <c:v>8.1884999999999996E-3</c:v>
                </c:pt>
                <c:pt idx="35050">
                  <c:v>8.0950399999999995E-3</c:v>
                </c:pt>
                <c:pt idx="35051">
                  <c:v>8.3998900000000001E-3</c:v>
                </c:pt>
                <c:pt idx="35052">
                  <c:v>8.49251E-3</c:v>
                </c:pt>
                <c:pt idx="35053">
                  <c:v>8.6200600000000006E-3</c:v>
                </c:pt>
                <c:pt idx="35054">
                  <c:v>8.59912E-3</c:v>
                </c:pt>
                <c:pt idx="35055">
                  <c:v>8.6232600000000006E-3</c:v>
                </c:pt>
                <c:pt idx="35056">
                  <c:v>8.83807E-3</c:v>
                </c:pt>
                <c:pt idx="35057">
                  <c:v>8.74196E-3</c:v>
                </c:pt>
                <c:pt idx="35058">
                  <c:v>8.7630599999999996E-3</c:v>
                </c:pt>
                <c:pt idx="35059">
                  <c:v>8.9432899999999996E-3</c:v>
                </c:pt>
                <c:pt idx="35060">
                  <c:v>8.6556500000000008E-3</c:v>
                </c:pt>
                <c:pt idx="35061">
                  <c:v>8.6457500000000007E-3</c:v>
                </c:pt>
                <c:pt idx="35062">
                  <c:v>8.4855399999999997E-3</c:v>
                </c:pt>
                <c:pt idx="35063">
                  <c:v>8.5974999999999992E-3</c:v>
                </c:pt>
                <c:pt idx="35064">
                  <c:v>8.2805799999999992E-3</c:v>
                </c:pt>
                <c:pt idx="35065">
                  <c:v>8.2313100000000004E-3</c:v>
                </c:pt>
                <c:pt idx="35066">
                  <c:v>7.9121299999999999E-3</c:v>
                </c:pt>
                <c:pt idx="35067">
                  <c:v>7.9275400000000003E-3</c:v>
                </c:pt>
                <c:pt idx="35068">
                  <c:v>7.8677299999999999E-3</c:v>
                </c:pt>
                <c:pt idx="35069">
                  <c:v>7.5567999999999998E-3</c:v>
                </c:pt>
                <c:pt idx="35070">
                  <c:v>7.3866599999999998E-3</c:v>
                </c:pt>
                <c:pt idx="35071">
                  <c:v>7.0242100000000003E-3</c:v>
                </c:pt>
                <c:pt idx="35072">
                  <c:v>6.8066200000000002E-3</c:v>
                </c:pt>
                <c:pt idx="35073">
                  <c:v>6.5610599999999996E-3</c:v>
                </c:pt>
                <c:pt idx="35074">
                  <c:v>6.3057199999999999E-3</c:v>
                </c:pt>
                <c:pt idx="35075">
                  <c:v>5.8695099999999997E-3</c:v>
                </c:pt>
                <c:pt idx="35076">
                  <c:v>5.8087099999999999E-3</c:v>
                </c:pt>
                <c:pt idx="35077">
                  <c:v>5.2628099999999997E-3</c:v>
                </c:pt>
                <c:pt idx="35078">
                  <c:v>5.2125399999999999E-3</c:v>
                </c:pt>
                <c:pt idx="35079">
                  <c:v>4.8872200000000003E-3</c:v>
                </c:pt>
                <c:pt idx="35080">
                  <c:v>4.4964200000000001E-3</c:v>
                </c:pt>
                <c:pt idx="35081">
                  <c:v>4.3036799999999998E-3</c:v>
                </c:pt>
                <c:pt idx="35082">
                  <c:v>3.74699E-3</c:v>
                </c:pt>
                <c:pt idx="35083">
                  <c:v>3.3836199999999999E-3</c:v>
                </c:pt>
                <c:pt idx="35084">
                  <c:v>3.0741900000000001E-3</c:v>
                </c:pt>
                <c:pt idx="35085">
                  <c:v>2.3967400000000001E-3</c:v>
                </c:pt>
                <c:pt idx="35086">
                  <c:v>2.0005600000000002E-3</c:v>
                </c:pt>
                <c:pt idx="35087">
                  <c:v>1.3209300000000001E-3</c:v>
                </c:pt>
                <c:pt idx="35088">
                  <c:v>8.3180099999999996E-4</c:v>
                </c:pt>
                <c:pt idx="35089">
                  <c:v>1.78517E-4</c:v>
                </c:pt>
                <c:pt idx="35090">
                  <c:v>-5.0094899999999999E-4</c:v>
                </c:pt>
                <c:pt idx="35091">
                  <c:v>-1.12587E-3</c:v>
                </c:pt>
                <c:pt idx="35092">
                  <c:v>-1.7134299999999999E-3</c:v>
                </c:pt>
                <c:pt idx="35093">
                  <c:v>-2.4410399999999998E-3</c:v>
                </c:pt>
                <c:pt idx="35094">
                  <c:v>-3.1986100000000002E-3</c:v>
                </c:pt>
                <c:pt idx="35095">
                  <c:v>-3.6706500000000001E-3</c:v>
                </c:pt>
                <c:pt idx="35096">
                  <c:v>-4.38719E-3</c:v>
                </c:pt>
                <c:pt idx="35097">
                  <c:v>-4.8643999999999996E-3</c:v>
                </c:pt>
                <c:pt idx="35098">
                  <c:v>-5.7634000000000001E-3</c:v>
                </c:pt>
                <c:pt idx="35099">
                  <c:v>-6.3432200000000001E-3</c:v>
                </c:pt>
                <c:pt idx="35100">
                  <c:v>-7.0416599999999999E-3</c:v>
                </c:pt>
                <c:pt idx="35101">
                  <c:v>-7.6577199999999998E-3</c:v>
                </c:pt>
                <c:pt idx="35102">
                  <c:v>-8.5753900000000004E-3</c:v>
                </c:pt>
                <c:pt idx="35103">
                  <c:v>-9.0721900000000008E-3</c:v>
                </c:pt>
                <c:pt idx="35104">
                  <c:v>-1.00596E-2</c:v>
                </c:pt>
                <c:pt idx="35105">
                  <c:v>-1.0862999999999999E-2</c:v>
                </c:pt>
                <c:pt idx="35106">
                  <c:v>-1.16087E-2</c:v>
                </c:pt>
                <c:pt idx="35107">
                  <c:v>-1.24923E-2</c:v>
                </c:pt>
                <c:pt idx="35108">
                  <c:v>-1.3212399999999999E-2</c:v>
                </c:pt>
                <c:pt idx="35109">
                  <c:v>-1.42699E-2</c:v>
                </c:pt>
                <c:pt idx="35110">
                  <c:v>-1.51766E-2</c:v>
                </c:pt>
                <c:pt idx="35111">
                  <c:v>-1.6015700000000001E-2</c:v>
                </c:pt>
                <c:pt idx="35112">
                  <c:v>-1.6928700000000001E-2</c:v>
                </c:pt>
                <c:pt idx="35113">
                  <c:v>-1.7708600000000001E-2</c:v>
                </c:pt>
                <c:pt idx="35114">
                  <c:v>-1.8671500000000001E-2</c:v>
                </c:pt>
                <c:pt idx="35115">
                  <c:v>-1.9531400000000001E-2</c:v>
                </c:pt>
                <c:pt idx="35116">
                  <c:v>-2.0301300000000001E-2</c:v>
                </c:pt>
                <c:pt idx="35117">
                  <c:v>-2.1082799999999999E-2</c:v>
                </c:pt>
                <c:pt idx="35118">
                  <c:v>-2.2087200000000001E-2</c:v>
                </c:pt>
                <c:pt idx="35119">
                  <c:v>-2.2819300000000001E-2</c:v>
                </c:pt>
                <c:pt idx="35120">
                  <c:v>-2.3730600000000001E-2</c:v>
                </c:pt>
                <c:pt idx="35121">
                  <c:v>-2.4715299999999999E-2</c:v>
                </c:pt>
                <c:pt idx="35122">
                  <c:v>-2.5423899999999999E-2</c:v>
                </c:pt>
                <c:pt idx="35123">
                  <c:v>-2.64257E-2</c:v>
                </c:pt>
                <c:pt idx="35124">
                  <c:v>-2.7254E-2</c:v>
                </c:pt>
                <c:pt idx="35125">
                  <c:v>-2.82174E-2</c:v>
                </c:pt>
                <c:pt idx="35126">
                  <c:v>-2.91848E-2</c:v>
                </c:pt>
                <c:pt idx="35127">
                  <c:v>-2.9936899999999999E-2</c:v>
                </c:pt>
                <c:pt idx="35128">
                  <c:v>-3.08568E-2</c:v>
                </c:pt>
                <c:pt idx="35129">
                  <c:v>-3.16665E-2</c:v>
                </c:pt>
                <c:pt idx="35130">
                  <c:v>-3.2643100000000001E-2</c:v>
                </c:pt>
                <c:pt idx="35131">
                  <c:v>-3.3360899999999999E-2</c:v>
                </c:pt>
                <c:pt idx="35132">
                  <c:v>-3.4379E-2</c:v>
                </c:pt>
                <c:pt idx="35133">
                  <c:v>-3.5007200000000002E-2</c:v>
                </c:pt>
                <c:pt idx="35134">
                  <c:v>-3.5953699999999998E-2</c:v>
                </c:pt>
                <c:pt idx="35135">
                  <c:v>-3.65698E-2</c:v>
                </c:pt>
                <c:pt idx="35136">
                  <c:v>-3.7248799999999999E-2</c:v>
                </c:pt>
                <c:pt idx="35137">
                  <c:v>-3.8176599999999998E-2</c:v>
                </c:pt>
                <c:pt idx="35138">
                  <c:v>-3.8678900000000002E-2</c:v>
                </c:pt>
                <c:pt idx="35139">
                  <c:v>-3.9418700000000001E-2</c:v>
                </c:pt>
                <c:pt idx="35140">
                  <c:v>-4.0058000000000003E-2</c:v>
                </c:pt>
                <c:pt idx="35141">
                  <c:v>-4.0592200000000002E-2</c:v>
                </c:pt>
                <c:pt idx="35142">
                  <c:v>-4.1255100000000003E-2</c:v>
                </c:pt>
                <c:pt idx="35143">
                  <c:v>-4.1757200000000001E-2</c:v>
                </c:pt>
                <c:pt idx="35144">
                  <c:v>-4.2386E-2</c:v>
                </c:pt>
                <c:pt idx="35145">
                  <c:v>-4.2917999999999998E-2</c:v>
                </c:pt>
                <c:pt idx="35146">
                  <c:v>-4.3375200000000003E-2</c:v>
                </c:pt>
                <c:pt idx="35147">
                  <c:v>-4.3659900000000001E-2</c:v>
                </c:pt>
                <c:pt idx="35148">
                  <c:v>-4.4321600000000003E-2</c:v>
                </c:pt>
                <c:pt idx="35149">
                  <c:v>-4.4630400000000001E-2</c:v>
                </c:pt>
                <c:pt idx="35150">
                  <c:v>-4.5018500000000003E-2</c:v>
                </c:pt>
                <c:pt idx="35151">
                  <c:v>-4.5278499999999999E-2</c:v>
                </c:pt>
                <c:pt idx="35152">
                  <c:v>-4.5657200000000002E-2</c:v>
                </c:pt>
                <c:pt idx="35153">
                  <c:v>-4.6169000000000002E-2</c:v>
                </c:pt>
                <c:pt idx="35154">
                  <c:v>-4.6148500000000002E-2</c:v>
                </c:pt>
                <c:pt idx="35155">
                  <c:v>-4.6649599999999999E-2</c:v>
                </c:pt>
                <c:pt idx="35156">
                  <c:v>-4.6657499999999998E-2</c:v>
                </c:pt>
                <c:pt idx="35157">
                  <c:v>-4.6879499999999998E-2</c:v>
                </c:pt>
                <c:pt idx="35158">
                  <c:v>-4.6906299999999998E-2</c:v>
                </c:pt>
                <c:pt idx="35159">
                  <c:v>-4.6951600000000003E-2</c:v>
                </c:pt>
                <c:pt idx="35160">
                  <c:v>-4.7205999999999998E-2</c:v>
                </c:pt>
                <c:pt idx="35161">
                  <c:v>-4.7037599999999999E-2</c:v>
                </c:pt>
                <c:pt idx="35162">
                  <c:v>-4.6983799999999999E-2</c:v>
                </c:pt>
                <c:pt idx="35163">
                  <c:v>-4.6748100000000001E-2</c:v>
                </c:pt>
                <c:pt idx="35164">
                  <c:v>-4.7008099999999997E-2</c:v>
                </c:pt>
                <c:pt idx="35165">
                  <c:v>-4.6726799999999999E-2</c:v>
                </c:pt>
                <c:pt idx="35166">
                  <c:v>-4.6570599999999997E-2</c:v>
                </c:pt>
                <c:pt idx="35167">
                  <c:v>-4.6586000000000002E-2</c:v>
                </c:pt>
                <c:pt idx="35168">
                  <c:v>-4.6278399999999997E-2</c:v>
                </c:pt>
                <c:pt idx="35169">
                  <c:v>-4.62189E-2</c:v>
                </c:pt>
                <c:pt idx="35170">
                  <c:v>-4.59122E-2</c:v>
                </c:pt>
                <c:pt idx="35171">
                  <c:v>-4.57358E-2</c:v>
                </c:pt>
                <c:pt idx="35172">
                  <c:v>-4.5403899999999997E-2</c:v>
                </c:pt>
                <c:pt idx="35173">
                  <c:v>-4.5065300000000003E-2</c:v>
                </c:pt>
                <c:pt idx="35174">
                  <c:v>-4.4688499999999999E-2</c:v>
                </c:pt>
                <c:pt idx="35175">
                  <c:v>-4.4336800000000003E-2</c:v>
                </c:pt>
                <c:pt idx="35176">
                  <c:v>-4.3866099999999998E-2</c:v>
                </c:pt>
                <c:pt idx="35177">
                  <c:v>-4.3357E-2</c:v>
                </c:pt>
                <c:pt idx="35178">
                  <c:v>-4.2700500000000002E-2</c:v>
                </c:pt>
                <c:pt idx="35179">
                  <c:v>-4.2218499999999999E-2</c:v>
                </c:pt>
                <c:pt idx="35180">
                  <c:v>-4.18532E-2</c:v>
                </c:pt>
                <c:pt idx="35181">
                  <c:v>-4.1080999999999999E-2</c:v>
                </c:pt>
                <c:pt idx="35182">
                  <c:v>-4.04739E-2</c:v>
                </c:pt>
                <c:pt idx="35183">
                  <c:v>-3.9874300000000001E-2</c:v>
                </c:pt>
                <c:pt idx="35184">
                  <c:v>-3.9263199999999998E-2</c:v>
                </c:pt>
                <c:pt idx="35185">
                  <c:v>-3.8585399999999999E-2</c:v>
                </c:pt>
                <c:pt idx="35186">
                  <c:v>-3.8052000000000002E-2</c:v>
                </c:pt>
                <c:pt idx="35187">
                  <c:v>-3.7372299999999997E-2</c:v>
                </c:pt>
                <c:pt idx="35188">
                  <c:v>-3.6658299999999998E-2</c:v>
                </c:pt>
                <c:pt idx="35189">
                  <c:v>-3.6093500000000001E-2</c:v>
                </c:pt>
                <c:pt idx="35190">
                  <c:v>-3.5427800000000002E-2</c:v>
                </c:pt>
                <c:pt idx="35191">
                  <c:v>-3.5048700000000002E-2</c:v>
                </c:pt>
                <c:pt idx="35192">
                  <c:v>-3.4259900000000003E-2</c:v>
                </c:pt>
                <c:pt idx="35193">
                  <c:v>-3.3736500000000003E-2</c:v>
                </c:pt>
                <c:pt idx="35194">
                  <c:v>-3.3262399999999998E-2</c:v>
                </c:pt>
                <c:pt idx="35195">
                  <c:v>-3.2379100000000001E-2</c:v>
                </c:pt>
                <c:pt idx="35196">
                  <c:v>-3.17705E-2</c:v>
                </c:pt>
                <c:pt idx="35197">
                  <c:v>-3.12483E-2</c:v>
                </c:pt>
                <c:pt idx="35198">
                  <c:v>-3.03748E-2</c:v>
                </c:pt>
                <c:pt idx="35199">
                  <c:v>-2.95997E-2</c:v>
                </c:pt>
                <c:pt idx="35200">
                  <c:v>-2.8962999999999999E-2</c:v>
                </c:pt>
                <c:pt idx="35201">
                  <c:v>-2.8310399999999999E-2</c:v>
                </c:pt>
                <c:pt idx="35202">
                  <c:v>-2.7519200000000001E-2</c:v>
                </c:pt>
                <c:pt idx="35203">
                  <c:v>-2.6819800000000001E-2</c:v>
                </c:pt>
                <c:pt idx="35204">
                  <c:v>-2.6147799999999999E-2</c:v>
                </c:pt>
                <c:pt idx="35205">
                  <c:v>-2.5534399999999999E-2</c:v>
                </c:pt>
                <c:pt idx="35206">
                  <c:v>-2.4695600000000002E-2</c:v>
                </c:pt>
                <c:pt idx="35207">
                  <c:v>-2.4274899999999999E-2</c:v>
                </c:pt>
                <c:pt idx="35208">
                  <c:v>-2.3621699999999999E-2</c:v>
                </c:pt>
                <c:pt idx="35209">
                  <c:v>-2.3023200000000001E-2</c:v>
                </c:pt>
                <c:pt idx="35210">
                  <c:v>-2.2366299999999999E-2</c:v>
                </c:pt>
                <c:pt idx="35211">
                  <c:v>-2.1726800000000001E-2</c:v>
                </c:pt>
                <c:pt idx="35212">
                  <c:v>-2.1349799999999999E-2</c:v>
                </c:pt>
                <c:pt idx="35213">
                  <c:v>-2.0725400000000001E-2</c:v>
                </c:pt>
                <c:pt idx="35214">
                  <c:v>-2.0205799999999999E-2</c:v>
                </c:pt>
                <c:pt idx="35215">
                  <c:v>-1.96139E-2</c:v>
                </c:pt>
                <c:pt idx="35216">
                  <c:v>-1.9319599999999999E-2</c:v>
                </c:pt>
                <c:pt idx="35217">
                  <c:v>-1.87108E-2</c:v>
                </c:pt>
                <c:pt idx="35218">
                  <c:v>-1.8128600000000002E-2</c:v>
                </c:pt>
                <c:pt idx="35219">
                  <c:v>-1.80658E-2</c:v>
                </c:pt>
                <c:pt idx="35220">
                  <c:v>-1.72479E-2</c:v>
                </c:pt>
                <c:pt idx="35221">
                  <c:v>-1.6970900000000001E-2</c:v>
                </c:pt>
                <c:pt idx="35222">
                  <c:v>-1.63967E-2</c:v>
                </c:pt>
                <c:pt idx="35223">
                  <c:v>-1.61922E-2</c:v>
                </c:pt>
                <c:pt idx="35224">
                  <c:v>-1.5887200000000001E-2</c:v>
                </c:pt>
                <c:pt idx="35225">
                  <c:v>-1.5216E-2</c:v>
                </c:pt>
                <c:pt idx="35226">
                  <c:v>-1.51649E-2</c:v>
                </c:pt>
                <c:pt idx="35227">
                  <c:v>-1.46502E-2</c:v>
                </c:pt>
                <c:pt idx="35228">
                  <c:v>-1.45877E-2</c:v>
                </c:pt>
                <c:pt idx="35229">
                  <c:v>-1.4282E-2</c:v>
                </c:pt>
                <c:pt idx="35230">
                  <c:v>-1.4175999999999999E-2</c:v>
                </c:pt>
                <c:pt idx="35231">
                  <c:v>-1.4060700000000001E-2</c:v>
                </c:pt>
                <c:pt idx="35232">
                  <c:v>-1.38935E-2</c:v>
                </c:pt>
                <c:pt idx="35233">
                  <c:v>-1.37608E-2</c:v>
                </c:pt>
                <c:pt idx="35234">
                  <c:v>-1.37276E-2</c:v>
                </c:pt>
                <c:pt idx="35235">
                  <c:v>-1.36566E-2</c:v>
                </c:pt>
                <c:pt idx="35236">
                  <c:v>-1.3560300000000001E-2</c:v>
                </c:pt>
                <c:pt idx="35237">
                  <c:v>-1.3564700000000001E-2</c:v>
                </c:pt>
                <c:pt idx="35238">
                  <c:v>-1.3455699999999999E-2</c:v>
                </c:pt>
                <c:pt idx="35239">
                  <c:v>-1.35827E-2</c:v>
                </c:pt>
                <c:pt idx="35240">
                  <c:v>-1.36683E-2</c:v>
                </c:pt>
                <c:pt idx="35241">
                  <c:v>-1.3582E-2</c:v>
                </c:pt>
                <c:pt idx="35242">
                  <c:v>-1.39446E-2</c:v>
                </c:pt>
                <c:pt idx="35243">
                  <c:v>-1.37401E-2</c:v>
                </c:pt>
                <c:pt idx="35244">
                  <c:v>-1.40074E-2</c:v>
                </c:pt>
                <c:pt idx="35245">
                  <c:v>-1.41785E-2</c:v>
                </c:pt>
                <c:pt idx="35246">
                  <c:v>-1.4296100000000001E-2</c:v>
                </c:pt>
                <c:pt idx="35247">
                  <c:v>-1.4692500000000001E-2</c:v>
                </c:pt>
                <c:pt idx="35248">
                  <c:v>-1.4959E-2</c:v>
                </c:pt>
                <c:pt idx="35249">
                  <c:v>-1.52094E-2</c:v>
                </c:pt>
                <c:pt idx="35250">
                  <c:v>-1.5506300000000001E-2</c:v>
                </c:pt>
                <c:pt idx="35251">
                  <c:v>-1.6020400000000001E-2</c:v>
                </c:pt>
                <c:pt idx="35252">
                  <c:v>-1.6384599999999999E-2</c:v>
                </c:pt>
                <c:pt idx="35253">
                  <c:v>-1.67344E-2</c:v>
                </c:pt>
                <c:pt idx="35254">
                  <c:v>-1.7182900000000001E-2</c:v>
                </c:pt>
                <c:pt idx="35255">
                  <c:v>-1.7683000000000001E-2</c:v>
                </c:pt>
                <c:pt idx="35256">
                  <c:v>-1.84134E-2</c:v>
                </c:pt>
                <c:pt idx="35257">
                  <c:v>-1.8502600000000001E-2</c:v>
                </c:pt>
                <c:pt idx="35258">
                  <c:v>-1.9510099999999999E-2</c:v>
                </c:pt>
                <c:pt idx="35259">
                  <c:v>-1.9979500000000001E-2</c:v>
                </c:pt>
                <c:pt idx="35260">
                  <c:v>-2.04756E-2</c:v>
                </c:pt>
                <c:pt idx="35261">
                  <c:v>-2.1144900000000001E-2</c:v>
                </c:pt>
                <c:pt idx="35262">
                  <c:v>-2.18642E-2</c:v>
                </c:pt>
                <c:pt idx="35263">
                  <c:v>-2.2601E-2</c:v>
                </c:pt>
                <c:pt idx="35264">
                  <c:v>-2.28808E-2</c:v>
                </c:pt>
                <c:pt idx="35265">
                  <c:v>-2.3861899999999998E-2</c:v>
                </c:pt>
                <c:pt idx="35266">
                  <c:v>-2.4503400000000002E-2</c:v>
                </c:pt>
                <c:pt idx="35267">
                  <c:v>-2.5260000000000001E-2</c:v>
                </c:pt>
                <c:pt idx="35268">
                  <c:v>-2.6085799999999999E-2</c:v>
                </c:pt>
                <c:pt idx="35269">
                  <c:v>-2.6770599999999999E-2</c:v>
                </c:pt>
                <c:pt idx="35270">
                  <c:v>-2.73896E-2</c:v>
                </c:pt>
                <c:pt idx="35271">
                  <c:v>-2.8486500000000001E-2</c:v>
                </c:pt>
                <c:pt idx="35272">
                  <c:v>-2.9189300000000001E-2</c:v>
                </c:pt>
                <c:pt idx="35273">
                  <c:v>-3.0007800000000001E-2</c:v>
                </c:pt>
                <c:pt idx="35274">
                  <c:v>-3.0909699999999998E-2</c:v>
                </c:pt>
                <c:pt idx="35275">
                  <c:v>-3.1638399999999997E-2</c:v>
                </c:pt>
                <c:pt idx="35276">
                  <c:v>-3.2466799999999997E-2</c:v>
                </c:pt>
                <c:pt idx="35277">
                  <c:v>-3.3412299999999999E-2</c:v>
                </c:pt>
                <c:pt idx="35278">
                  <c:v>-3.4540700000000001E-2</c:v>
                </c:pt>
                <c:pt idx="35279">
                  <c:v>-3.4882700000000003E-2</c:v>
                </c:pt>
                <c:pt idx="35280">
                  <c:v>-3.6036800000000001E-2</c:v>
                </c:pt>
                <c:pt idx="35281">
                  <c:v>-3.6715400000000002E-2</c:v>
                </c:pt>
                <c:pt idx="35282">
                  <c:v>-3.7542800000000001E-2</c:v>
                </c:pt>
                <c:pt idx="35283">
                  <c:v>-3.8595999999999998E-2</c:v>
                </c:pt>
                <c:pt idx="35284">
                  <c:v>-3.9218900000000001E-2</c:v>
                </c:pt>
                <c:pt idx="35285">
                  <c:v>-4.0046100000000001E-2</c:v>
                </c:pt>
                <c:pt idx="35286">
                  <c:v>-4.0864299999999999E-2</c:v>
                </c:pt>
                <c:pt idx="35287">
                  <c:v>-4.1551299999999999E-2</c:v>
                </c:pt>
                <c:pt idx="35288">
                  <c:v>-4.2413399999999997E-2</c:v>
                </c:pt>
                <c:pt idx="35289">
                  <c:v>-4.3407599999999998E-2</c:v>
                </c:pt>
                <c:pt idx="35290">
                  <c:v>-4.3901000000000003E-2</c:v>
                </c:pt>
                <c:pt idx="35291">
                  <c:v>-4.5012099999999999E-2</c:v>
                </c:pt>
                <c:pt idx="35292">
                  <c:v>-4.5497200000000002E-2</c:v>
                </c:pt>
                <c:pt idx="35293">
                  <c:v>-4.6338499999999998E-2</c:v>
                </c:pt>
                <c:pt idx="35294">
                  <c:v>-4.7264899999999999E-2</c:v>
                </c:pt>
                <c:pt idx="35295">
                  <c:v>-4.7553100000000001E-2</c:v>
                </c:pt>
                <c:pt idx="35296">
                  <c:v>-4.8450199999999999E-2</c:v>
                </c:pt>
                <c:pt idx="35297">
                  <c:v>-4.9125099999999998E-2</c:v>
                </c:pt>
                <c:pt idx="35298">
                  <c:v>-4.9783300000000003E-2</c:v>
                </c:pt>
                <c:pt idx="35299">
                  <c:v>-5.0545699999999999E-2</c:v>
                </c:pt>
                <c:pt idx="35300">
                  <c:v>-5.0911499999999998E-2</c:v>
                </c:pt>
                <c:pt idx="35301">
                  <c:v>-5.1803099999999998E-2</c:v>
                </c:pt>
                <c:pt idx="35302">
                  <c:v>-5.1784299999999998E-2</c:v>
                </c:pt>
                <c:pt idx="35303">
                  <c:v>-5.2679999999999998E-2</c:v>
                </c:pt>
                <c:pt idx="35304">
                  <c:v>-5.27018E-2</c:v>
                </c:pt>
                <c:pt idx="35305">
                  <c:v>-5.3365599999999999E-2</c:v>
                </c:pt>
                <c:pt idx="35306">
                  <c:v>-5.3701899999999997E-2</c:v>
                </c:pt>
                <c:pt idx="35307">
                  <c:v>-5.3905500000000002E-2</c:v>
                </c:pt>
                <c:pt idx="35308">
                  <c:v>-5.4103199999999997E-2</c:v>
                </c:pt>
                <c:pt idx="35309">
                  <c:v>-5.41827E-2</c:v>
                </c:pt>
                <c:pt idx="35310">
                  <c:v>-5.4742100000000002E-2</c:v>
                </c:pt>
                <c:pt idx="35311">
                  <c:v>-5.4705299999999998E-2</c:v>
                </c:pt>
                <c:pt idx="35312">
                  <c:v>-5.5149799999999999E-2</c:v>
                </c:pt>
                <c:pt idx="35313">
                  <c:v>-5.4937800000000002E-2</c:v>
                </c:pt>
                <c:pt idx="35314">
                  <c:v>-5.4991999999999999E-2</c:v>
                </c:pt>
                <c:pt idx="35315">
                  <c:v>-5.51812E-2</c:v>
                </c:pt>
                <c:pt idx="35316">
                  <c:v>-5.5243500000000001E-2</c:v>
                </c:pt>
                <c:pt idx="35317">
                  <c:v>-5.5027699999999999E-2</c:v>
                </c:pt>
                <c:pt idx="35318">
                  <c:v>-5.48738E-2</c:v>
                </c:pt>
                <c:pt idx="35319">
                  <c:v>-5.4671400000000002E-2</c:v>
                </c:pt>
                <c:pt idx="35320">
                  <c:v>-5.4617600000000002E-2</c:v>
                </c:pt>
                <c:pt idx="35321">
                  <c:v>-5.4357900000000001E-2</c:v>
                </c:pt>
                <c:pt idx="35322">
                  <c:v>-5.4342300000000003E-2</c:v>
                </c:pt>
                <c:pt idx="35323">
                  <c:v>-5.3783499999999998E-2</c:v>
                </c:pt>
                <c:pt idx="35324">
                  <c:v>-5.3422200000000003E-2</c:v>
                </c:pt>
                <c:pt idx="35325">
                  <c:v>-5.2795500000000002E-2</c:v>
                </c:pt>
                <c:pt idx="35326">
                  <c:v>-5.2704500000000001E-2</c:v>
                </c:pt>
                <c:pt idx="35327">
                  <c:v>-5.18483E-2</c:v>
                </c:pt>
                <c:pt idx="35328">
                  <c:v>-5.1528299999999999E-2</c:v>
                </c:pt>
                <c:pt idx="35329">
                  <c:v>-5.0615800000000002E-2</c:v>
                </c:pt>
                <c:pt idx="35330">
                  <c:v>-4.9898100000000001E-2</c:v>
                </c:pt>
                <c:pt idx="35331">
                  <c:v>-4.9164199999999998E-2</c:v>
                </c:pt>
                <c:pt idx="35332">
                  <c:v>-4.8526800000000002E-2</c:v>
                </c:pt>
                <c:pt idx="35333">
                  <c:v>-4.7863200000000002E-2</c:v>
                </c:pt>
                <c:pt idx="35334">
                  <c:v>-4.6775900000000002E-2</c:v>
                </c:pt>
                <c:pt idx="35335">
                  <c:v>-4.5885599999999999E-2</c:v>
                </c:pt>
                <c:pt idx="35336">
                  <c:v>-4.4698799999999997E-2</c:v>
                </c:pt>
                <c:pt idx="35337">
                  <c:v>-4.40136E-2</c:v>
                </c:pt>
                <c:pt idx="35338">
                  <c:v>-4.3069700000000002E-2</c:v>
                </c:pt>
                <c:pt idx="35339">
                  <c:v>-4.1751099999999999E-2</c:v>
                </c:pt>
                <c:pt idx="35340">
                  <c:v>-4.0645500000000001E-2</c:v>
                </c:pt>
                <c:pt idx="35341">
                  <c:v>-3.9134799999999997E-2</c:v>
                </c:pt>
                <c:pt idx="35342">
                  <c:v>-3.8310900000000002E-2</c:v>
                </c:pt>
                <c:pt idx="35343">
                  <c:v>-3.6829000000000001E-2</c:v>
                </c:pt>
                <c:pt idx="35344">
                  <c:v>-3.5676100000000002E-2</c:v>
                </c:pt>
                <c:pt idx="35345">
                  <c:v>-3.4328600000000001E-2</c:v>
                </c:pt>
                <c:pt idx="35346">
                  <c:v>-3.27275E-2</c:v>
                </c:pt>
                <c:pt idx="35347">
                  <c:v>-3.1474299999999997E-2</c:v>
                </c:pt>
                <c:pt idx="35348">
                  <c:v>-3.00717E-2</c:v>
                </c:pt>
                <c:pt idx="35349">
                  <c:v>-2.8640700000000002E-2</c:v>
                </c:pt>
                <c:pt idx="35350">
                  <c:v>-2.71244E-2</c:v>
                </c:pt>
                <c:pt idx="35351">
                  <c:v>-2.5501699999999999E-2</c:v>
                </c:pt>
                <c:pt idx="35352">
                  <c:v>-2.3806999999999998E-2</c:v>
                </c:pt>
                <c:pt idx="35353">
                  <c:v>-2.2256600000000001E-2</c:v>
                </c:pt>
                <c:pt idx="35354">
                  <c:v>-2.05696E-2</c:v>
                </c:pt>
                <c:pt idx="35355">
                  <c:v>-1.8841E-2</c:v>
                </c:pt>
                <c:pt idx="35356">
                  <c:v>-1.7058199999999999E-2</c:v>
                </c:pt>
                <c:pt idx="35357">
                  <c:v>-1.53221E-2</c:v>
                </c:pt>
                <c:pt idx="35358">
                  <c:v>-1.3419499999999999E-2</c:v>
                </c:pt>
                <c:pt idx="35359">
                  <c:v>-1.1567900000000001E-2</c:v>
                </c:pt>
                <c:pt idx="35360">
                  <c:v>-9.8514499999999994E-3</c:v>
                </c:pt>
                <c:pt idx="35361">
                  <c:v>-7.7998E-3</c:v>
                </c:pt>
                <c:pt idx="35362">
                  <c:v>-5.9694700000000002E-3</c:v>
                </c:pt>
                <c:pt idx="35363">
                  <c:v>-4.0571599999999998E-3</c:v>
                </c:pt>
                <c:pt idx="35364">
                  <c:v>-2.30737E-3</c:v>
                </c:pt>
                <c:pt idx="35365">
                  <c:v>-2.4057700000000001E-4</c:v>
                </c:pt>
                <c:pt idx="35366">
                  <c:v>1.76754E-3</c:v>
                </c:pt>
                <c:pt idx="35367">
                  <c:v>3.5556899999999998E-3</c:v>
                </c:pt>
                <c:pt idx="35368">
                  <c:v>5.7774799999999998E-3</c:v>
                </c:pt>
                <c:pt idx="35369">
                  <c:v>7.7830499999999997E-3</c:v>
                </c:pt>
                <c:pt idx="35370">
                  <c:v>9.7076200000000001E-3</c:v>
                </c:pt>
                <c:pt idx="35371">
                  <c:v>1.1651099999999999E-2</c:v>
                </c:pt>
                <c:pt idx="35372">
                  <c:v>1.3528500000000001E-2</c:v>
                </c:pt>
                <c:pt idx="35373">
                  <c:v>1.5872000000000001E-2</c:v>
                </c:pt>
                <c:pt idx="35374">
                  <c:v>1.7682E-2</c:v>
                </c:pt>
                <c:pt idx="35375">
                  <c:v>1.9753300000000001E-2</c:v>
                </c:pt>
                <c:pt idx="35376">
                  <c:v>2.1666999999999999E-2</c:v>
                </c:pt>
                <c:pt idx="35377">
                  <c:v>2.3928899999999999E-2</c:v>
                </c:pt>
                <c:pt idx="35378">
                  <c:v>2.5649000000000002E-2</c:v>
                </c:pt>
                <c:pt idx="35379">
                  <c:v>2.7949700000000001E-2</c:v>
                </c:pt>
                <c:pt idx="35380">
                  <c:v>2.9747699999999998E-2</c:v>
                </c:pt>
                <c:pt idx="35381">
                  <c:v>3.20072E-2</c:v>
                </c:pt>
                <c:pt idx="35382">
                  <c:v>3.3891200000000003E-2</c:v>
                </c:pt>
                <c:pt idx="35383">
                  <c:v>3.58838E-2</c:v>
                </c:pt>
                <c:pt idx="35384">
                  <c:v>3.7928999999999997E-2</c:v>
                </c:pt>
                <c:pt idx="35385">
                  <c:v>3.9819300000000002E-2</c:v>
                </c:pt>
                <c:pt idx="35386">
                  <c:v>4.1745699999999997E-2</c:v>
                </c:pt>
                <c:pt idx="35387">
                  <c:v>4.35754E-2</c:v>
                </c:pt>
                <c:pt idx="35388">
                  <c:v>4.5520900000000003E-2</c:v>
                </c:pt>
                <c:pt idx="35389">
                  <c:v>4.7305800000000002E-2</c:v>
                </c:pt>
                <c:pt idx="35390">
                  <c:v>4.91954E-2</c:v>
                </c:pt>
                <c:pt idx="35391">
                  <c:v>5.1105699999999997E-2</c:v>
                </c:pt>
                <c:pt idx="35392">
                  <c:v>5.2623499999999997E-2</c:v>
                </c:pt>
                <c:pt idx="35393">
                  <c:v>5.4576399999999997E-2</c:v>
                </c:pt>
                <c:pt idx="35394">
                  <c:v>5.6121299999999999E-2</c:v>
                </c:pt>
                <c:pt idx="35395">
                  <c:v>5.8059699999999999E-2</c:v>
                </c:pt>
                <c:pt idx="35396">
                  <c:v>5.9769799999999998E-2</c:v>
                </c:pt>
                <c:pt idx="35397">
                  <c:v>6.1197000000000001E-2</c:v>
                </c:pt>
                <c:pt idx="35398">
                  <c:v>6.3118099999999996E-2</c:v>
                </c:pt>
                <c:pt idx="35399">
                  <c:v>6.4467999999999998E-2</c:v>
                </c:pt>
                <c:pt idx="35400">
                  <c:v>6.6108100000000003E-2</c:v>
                </c:pt>
                <c:pt idx="35401">
                  <c:v>6.7462999999999995E-2</c:v>
                </c:pt>
                <c:pt idx="35402">
                  <c:v>6.9162500000000002E-2</c:v>
                </c:pt>
                <c:pt idx="35403">
                  <c:v>7.0691299999999999E-2</c:v>
                </c:pt>
                <c:pt idx="35404">
                  <c:v>7.1901999999999994E-2</c:v>
                </c:pt>
                <c:pt idx="35405">
                  <c:v>7.3555700000000002E-2</c:v>
                </c:pt>
                <c:pt idx="35406">
                  <c:v>7.4771799999999999E-2</c:v>
                </c:pt>
                <c:pt idx="35407">
                  <c:v>7.6131000000000004E-2</c:v>
                </c:pt>
                <c:pt idx="35408">
                  <c:v>7.7182000000000001E-2</c:v>
                </c:pt>
                <c:pt idx="35409">
                  <c:v>7.8618400000000005E-2</c:v>
                </c:pt>
                <c:pt idx="35410">
                  <c:v>7.9837400000000003E-2</c:v>
                </c:pt>
                <c:pt idx="35411">
                  <c:v>8.1022300000000005E-2</c:v>
                </c:pt>
                <c:pt idx="35412">
                  <c:v>8.2138600000000006E-2</c:v>
                </c:pt>
                <c:pt idx="35413">
                  <c:v>8.3057800000000001E-2</c:v>
                </c:pt>
                <c:pt idx="35414">
                  <c:v>8.4194199999999997E-2</c:v>
                </c:pt>
                <c:pt idx="35415">
                  <c:v>8.5015099999999996E-2</c:v>
                </c:pt>
                <c:pt idx="35416">
                  <c:v>8.6151099999999994E-2</c:v>
                </c:pt>
                <c:pt idx="35417">
                  <c:v>8.6916400000000005E-2</c:v>
                </c:pt>
                <c:pt idx="35418">
                  <c:v>8.7842100000000006E-2</c:v>
                </c:pt>
                <c:pt idx="35419">
                  <c:v>8.8492199999999993E-2</c:v>
                </c:pt>
                <c:pt idx="35420">
                  <c:v>8.9456400000000005E-2</c:v>
                </c:pt>
                <c:pt idx="35421">
                  <c:v>9.0003799999999995E-2</c:v>
                </c:pt>
                <c:pt idx="35422">
                  <c:v>9.0886999999999996E-2</c:v>
                </c:pt>
                <c:pt idx="35423">
                  <c:v>9.1470899999999994E-2</c:v>
                </c:pt>
                <c:pt idx="35424">
                  <c:v>9.17935E-2</c:v>
                </c:pt>
                <c:pt idx="35425">
                  <c:v>9.2581499999999997E-2</c:v>
                </c:pt>
                <c:pt idx="35426">
                  <c:v>9.2860999999999999E-2</c:v>
                </c:pt>
                <c:pt idx="35427">
                  <c:v>9.3385599999999999E-2</c:v>
                </c:pt>
                <c:pt idx="35428">
                  <c:v>9.3836199999999995E-2</c:v>
                </c:pt>
                <c:pt idx="35429">
                  <c:v>9.40497E-2</c:v>
                </c:pt>
                <c:pt idx="35430">
                  <c:v>9.44358E-2</c:v>
                </c:pt>
                <c:pt idx="35431">
                  <c:v>9.4558699999999996E-2</c:v>
                </c:pt>
                <c:pt idx="35432">
                  <c:v>9.5248600000000003E-2</c:v>
                </c:pt>
                <c:pt idx="35433">
                  <c:v>9.5441100000000001E-2</c:v>
                </c:pt>
                <c:pt idx="35434">
                  <c:v>9.5603499999999994E-2</c:v>
                </c:pt>
                <c:pt idx="35435">
                  <c:v>9.5647999999999997E-2</c:v>
                </c:pt>
                <c:pt idx="35436">
                  <c:v>9.6020300000000003E-2</c:v>
                </c:pt>
                <c:pt idx="35437">
                  <c:v>9.6129999999999993E-2</c:v>
                </c:pt>
                <c:pt idx="35438">
                  <c:v>9.6323699999999998E-2</c:v>
                </c:pt>
                <c:pt idx="35439">
                  <c:v>9.6269199999999999E-2</c:v>
                </c:pt>
                <c:pt idx="35440">
                  <c:v>9.6084900000000001E-2</c:v>
                </c:pt>
                <c:pt idx="35441">
                  <c:v>9.6348900000000001E-2</c:v>
                </c:pt>
                <c:pt idx="35442">
                  <c:v>9.6138799999999996E-2</c:v>
                </c:pt>
                <c:pt idx="35443">
                  <c:v>9.6160800000000005E-2</c:v>
                </c:pt>
                <c:pt idx="35444">
                  <c:v>9.5879199999999998E-2</c:v>
                </c:pt>
                <c:pt idx="35445">
                  <c:v>9.5806000000000002E-2</c:v>
                </c:pt>
                <c:pt idx="35446">
                  <c:v>9.54763E-2</c:v>
                </c:pt>
                <c:pt idx="35447">
                  <c:v>9.5229999999999995E-2</c:v>
                </c:pt>
                <c:pt idx="35448">
                  <c:v>9.5058400000000001E-2</c:v>
                </c:pt>
                <c:pt idx="35449">
                  <c:v>9.4810900000000004E-2</c:v>
                </c:pt>
                <c:pt idx="35450">
                  <c:v>9.4559400000000002E-2</c:v>
                </c:pt>
                <c:pt idx="35451">
                  <c:v>9.4064800000000004E-2</c:v>
                </c:pt>
                <c:pt idx="35452">
                  <c:v>9.4045699999999996E-2</c:v>
                </c:pt>
                <c:pt idx="35453">
                  <c:v>9.36718E-2</c:v>
                </c:pt>
                <c:pt idx="35454">
                  <c:v>9.3625399999999998E-2</c:v>
                </c:pt>
                <c:pt idx="35455">
                  <c:v>9.3404600000000004E-2</c:v>
                </c:pt>
                <c:pt idx="35456">
                  <c:v>9.2944799999999994E-2</c:v>
                </c:pt>
                <c:pt idx="35457">
                  <c:v>9.2783699999999997E-2</c:v>
                </c:pt>
                <c:pt idx="35458">
                  <c:v>9.2461199999999993E-2</c:v>
                </c:pt>
                <c:pt idx="35459">
                  <c:v>9.2189699999999999E-2</c:v>
                </c:pt>
                <c:pt idx="35460">
                  <c:v>9.1808799999999996E-2</c:v>
                </c:pt>
                <c:pt idx="35461">
                  <c:v>9.13408E-2</c:v>
                </c:pt>
                <c:pt idx="35462">
                  <c:v>9.1030299999999995E-2</c:v>
                </c:pt>
                <c:pt idx="35463">
                  <c:v>9.05228E-2</c:v>
                </c:pt>
                <c:pt idx="35464">
                  <c:v>9.0212299999999995E-2</c:v>
                </c:pt>
                <c:pt idx="35465">
                  <c:v>8.9954900000000004E-2</c:v>
                </c:pt>
                <c:pt idx="35466">
                  <c:v>8.9668999999999999E-2</c:v>
                </c:pt>
                <c:pt idx="35467">
                  <c:v>8.8860800000000004E-2</c:v>
                </c:pt>
                <c:pt idx="35468">
                  <c:v>8.8945499999999997E-2</c:v>
                </c:pt>
                <c:pt idx="35469">
                  <c:v>8.8290400000000005E-2</c:v>
                </c:pt>
                <c:pt idx="35470">
                  <c:v>8.8156399999999996E-2</c:v>
                </c:pt>
                <c:pt idx="35471">
                  <c:v>8.7718500000000005E-2</c:v>
                </c:pt>
                <c:pt idx="35472">
                  <c:v>8.7461399999999995E-2</c:v>
                </c:pt>
                <c:pt idx="35473">
                  <c:v>8.7303800000000001E-2</c:v>
                </c:pt>
                <c:pt idx="35474">
                  <c:v>8.7050000000000002E-2</c:v>
                </c:pt>
                <c:pt idx="35475">
                  <c:v>8.6871699999999996E-2</c:v>
                </c:pt>
                <c:pt idx="35476">
                  <c:v>8.6582599999999996E-2</c:v>
                </c:pt>
                <c:pt idx="35477">
                  <c:v>8.6517300000000005E-2</c:v>
                </c:pt>
                <c:pt idx="35478">
                  <c:v>8.6249400000000004E-2</c:v>
                </c:pt>
                <c:pt idx="35479">
                  <c:v>8.6194300000000001E-2</c:v>
                </c:pt>
                <c:pt idx="35480">
                  <c:v>8.5929599999999995E-2</c:v>
                </c:pt>
                <c:pt idx="35481">
                  <c:v>8.5937399999999997E-2</c:v>
                </c:pt>
                <c:pt idx="35482">
                  <c:v>8.5784600000000003E-2</c:v>
                </c:pt>
                <c:pt idx="35483">
                  <c:v>8.5516300000000003E-2</c:v>
                </c:pt>
                <c:pt idx="35484">
                  <c:v>8.5788400000000001E-2</c:v>
                </c:pt>
                <c:pt idx="35485">
                  <c:v>8.5616600000000001E-2</c:v>
                </c:pt>
                <c:pt idx="35486">
                  <c:v>8.5457500000000006E-2</c:v>
                </c:pt>
                <c:pt idx="35487">
                  <c:v>8.5616399999999995E-2</c:v>
                </c:pt>
                <c:pt idx="35488">
                  <c:v>8.5722099999999996E-2</c:v>
                </c:pt>
                <c:pt idx="35489">
                  <c:v>8.5583400000000004E-2</c:v>
                </c:pt>
                <c:pt idx="35490">
                  <c:v>8.5776000000000005E-2</c:v>
                </c:pt>
                <c:pt idx="35491">
                  <c:v>8.6004800000000006E-2</c:v>
                </c:pt>
                <c:pt idx="35492">
                  <c:v>8.6039500000000005E-2</c:v>
                </c:pt>
                <c:pt idx="35493">
                  <c:v>8.6418300000000003E-2</c:v>
                </c:pt>
                <c:pt idx="35494">
                  <c:v>8.64042E-2</c:v>
                </c:pt>
                <c:pt idx="35495">
                  <c:v>8.68086E-2</c:v>
                </c:pt>
                <c:pt idx="35496">
                  <c:v>8.6967600000000006E-2</c:v>
                </c:pt>
                <c:pt idx="35497">
                  <c:v>8.7361599999999998E-2</c:v>
                </c:pt>
                <c:pt idx="35498">
                  <c:v>8.7701000000000001E-2</c:v>
                </c:pt>
                <c:pt idx="35499">
                  <c:v>8.7969000000000006E-2</c:v>
                </c:pt>
                <c:pt idx="35500">
                  <c:v>8.8712200000000005E-2</c:v>
                </c:pt>
                <c:pt idx="35501">
                  <c:v>8.8905999999999999E-2</c:v>
                </c:pt>
                <c:pt idx="35502">
                  <c:v>8.9559700000000006E-2</c:v>
                </c:pt>
                <c:pt idx="35503">
                  <c:v>8.9927000000000007E-2</c:v>
                </c:pt>
                <c:pt idx="35504">
                  <c:v>9.0687900000000002E-2</c:v>
                </c:pt>
                <c:pt idx="35505">
                  <c:v>9.12858E-2</c:v>
                </c:pt>
                <c:pt idx="35506">
                  <c:v>9.1625600000000001E-2</c:v>
                </c:pt>
                <c:pt idx="35507">
                  <c:v>9.2344599999999999E-2</c:v>
                </c:pt>
                <c:pt idx="35508">
                  <c:v>9.2977599999999994E-2</c:v>
                </c:pt>
                <c:pt idx="35509">
                  <c:v>9.3588599999999994E-2</c:v>
                </c:pt>
                <c:pt idx="35510">
                  <c:v>9.40806E-2</c:v>
                </c:pt>
                <c:pt idx="35511">
                  <c:v>9.4787499999999997E-2</c:v>
                </c:pt>
                <c:pt idx="35512">
                  <c:v>9.5556100000000005E-2</c:v>
                </c:pt>
                <c:pt idx="35513">
                  <c:v>9.6106700000000003E-2</c:v>
                </c:pt>
                <c:pt idx="35514">
                  <c:v>9.7199999999999995E-2</c:v>
                </c:pt>
                <c:pt idx="35515">
                  <c:v>9.7753999999999994E-2</c:v>
                </c:pt>
                <c:pt idx="35516">
                  <c:v>9.8791299999999999E-2</c:v>
                </c:pt>
                <c:pt idx="35517">
                  <c:v>9.9524000000000001E-2</c:v>
                </c:pt>
                <c:pt idx="35518">
                  <c:v>0.10033499999999999</c:v>
                </c:pt>
                <c:pt idx="35519">
                  <c:v>0.10143199999999999</c:v>
                </c:pt>
                <c:pt idx="35520">
                  <c:v>0.10230400000000001</c:v>
                </c:pt>
                <c:pt idx="35521">
                  <c:v>0.103231</c:v>
                </c:pt>
                <c:pt idx="35522">
                  <c:v>0.104211</c:v>
                </c:pt>
                <c:pt idx="35523">
                  <c:v>0.105085</c:v>
                </c:pt>
                <c:pt idx="35524">
                  <c:v>0.10623</c:v>
                </c:pt>
                <c:pt idx="35525">
                  <c:v>0.107294</c:v>
                </c:pt>
                <c:pt idx="35526">
                  <c:v>0.108358</c:v>
                </c:pt>
                <c:pt idx="35527">
                  <c:v>0.109403</c:v>
                </c:pt>
                <c:pt idx="35528">
                  <c:v>0.110419</c:v>
                </c:pt>
                <c:pt idx="35529">
                  <c:v>0.111494</c:v>
                </c:pt>
                <c:pt idx="35530">
                  <c:v>0.112694</c:v>
                </c:pt>
                <c:pt idx="35531">
                  <c:v>0.11360099999999999</c:v>
                </c:pt>
                <c:pt idx="35532">
                  <c:v>0.1147</c:v>
                </c:pt>
                <c:pt idx="35533">
                  <c:v>0.115755</c:v>
                </c:pt>
                <c:pt idx="35534">
                  <c:v>0.116836</c:v>
                </c:pt>
                <c:pt idx="35535">
                  <c:v>0.117855</c:v>
                </c:pt>
                <c:pt idx="35536">
                  <c:v>0.119057</c:v>
                </c:pt>
                <c:pt idx="35537">
                  <c:v>0.120035</c:v>
                </c:pt>
                <c:pt idx="35538">
                  <c:v>0.121184</c:v>
                </c:pt>
                <c:pt idx="35539">
                  <c:v>0.12238</c:v>
                </c:pt>
                <c:pt idx="35540">
                  <c:v>0.123386</c:v>
                </c:pt>
                <c:pt idx="35541">
                  <c:v>0.124808</c:v>
                </c:pt>
                <c:pt idx="35542">
                  <c:v>0.12561800000000001</c:v>
                </c:pt>
                <c:pt idx="35543">
                  <c:v>0.126889</c:v>
                </c:pt>
                <c:pt idx="35544">
                  <c:v>0.127968</c:v>
                </c:pt>
                <c:pt idx="35545">
                  <c:v>0.129</c:v>
                </c:pt>
                <c:pt idx="35546">
                  <c:v>0.13023599999999999</c:v>
                </c:pt>
                <c:pt idx="35547">
                  <c:v>0.131047</c:v>
                </c:pt>
                <c:pt idx="35548">
                  <c:v>0.132137</c:v>
                </c:pt>
                <c:pt idx="35549">
                  <c:v>0.13310900000000001</c:v>
                </c:pt>
                <c:pt idx="35550">
                  <c:v>0.134219</c:v>
                </c:pt>
                <c:pt idx="35551">
                  <c:v>0.13516300000000001</c:v>
                </c:pt>
                <c:pt idx="35552">
                  <c:v>0.136268</c:v>
                </c:pt>
                <c:pt idx="35553">
                  <c:v>0.13703299999999999</c:v>
                </c:pt>
                <c:pt idx="35554">
                  <c:v>0.13803199999999999</c:v>
                </c:pt>
                <c:pt idx="35555">
                  <c:v>0.139099</c:v>
                </c:pt>
                <c:pt idx="35556">
                  <c:v>0.13994100000000001</c:v>
                </c:pt>
                <c:pt idx="35557">
                  <c:v>0.14083899999999999</c:v>
                </c:pt>
                <c:pt idx="35558">
                  <c:v>0.14154800000000001</c:v>
                </c:pt>
                <c:pt idx="35559">
                  <c:v>0.14261799999999999</c:v>
                </c:pt>
                <c:pt idx="35560">
                  <c:v>0.143234</c:v>
                </c:pt>
                <c:pt idx="35561">
                  <c:v>0.14413400000000001</c:v>
                </c:pt>
                <c:pt idx="35562">
                  <c:v>0.144956</c:v>
                </c:pt>
                <c:pt idx="35563">
                  <c:v>0.14565900000000001</c:v>
                </c:pt>
                <c:pt idx="35564">
                  <c:v>0.146402</c:v>
                </c:pt>
                <c:pt idx="35565">
                  <c:v>0.146923</c:v>
                </c:pt>
                <c:pt idx="35566">
                  <c:v>0.14765600000000001</c:v>
                </c:pt>
                <c:pt idx="35567">
                  <c:v>0.148095</c:v>
                </c:pt>
                <c:pt idx="35568">
                  <c:v>0.148727</c:v>
                </c:pt>
                <c:pt idx="35569">
                  <c:v>0.14920900000000001</c:v>
                </c:pt>
                <c:pt idx="35570">
                  <c:v>0.14941499999999999</c:v>
                </c:pt>
                <c:pt idx="35571">
                  <c:v>0.150148</c:v>
                </c:pt>
                <c:pt idx="35572">
                  <c:v>0.150168</c:v>
                </c:pt>
                <c:pt idx="35573">
                  <c:v>0.15073900000000001</c:v>
                </c:pt>
                <c:pt idx="35574">
                  <c:v>0.150972</c:v>
                </c:pt>
                <c:pt idx="35575">
                  <c:v>0.151062</c:v>
                </c:pt>
                <c:pt idx="35576">
                  <c:v>0.15149399999999999</c:v>
                </c:pt>
                <c:pt idx="35577">
                  <c:v>0.15139</c:v>
                </c:pt>
                <c:pt idx="35578">
                  <c:v>0.15182899999999999</c:v>
                </c:pt>
                <c:pt idx="35579">
                  <c:v>0.15185599999999999</c:v>
                </c:pt>
                <c:pt idx="35580">
                  <c:v>0.15185599999999999</c:v>
                </c:pt>
                <c:pt idx="35581">
                  <c:v>0.15173400000000001</c:v>
                </c:pt>
                <c:pt idx="35582">
                  <c:v>0.15181700000000001</c:v>
                </c:pt>
                <c:pt idx="35583">
                  <c:v>0.15177199999999999</c:v>
                </c:pt>
                <c:pt idx="35584">
                  <c:v>0.15174399999999999</c:v>
                </c:pt>
                <c:pt idx="35585">
                  <c:v>0.15153800000000001</c:v>
                </c:pt>
                <c:pt idx="35586">
                  <c:v>0.15109300000000001</c:v>
                </c:pt>
                <c:pt idx="35587">
                  <c:v>0.15101800000000001</c:v>
                </c:pt>
                <c:pt idx="35588">
                  <c:v>0.15044399999999999</c:v>
                </c:pt>
                <c:pt idx="35589">
                  <c:v>0.150255</c:v>
                </c:pt>
                <c:pt idx="35590">
                  <c:v>0.14979300000000001</c:v>
                </c:pt>
                <c:pt idx="35591">
                  <c:v>0.149344</c:v>
                </c:pt>
                <c:pt idx="35592">
                  <c:v>0.14876400000000001</c:v>
                </c:pt>
                <c:pt idx="35593">
                  <c:v>0.14815800000000001</c:v>
                </c:pt>
                <c:pt idx="35594">
                  <c:v>0.14766799999999999</c:v>
                </c:pt>
                <c:pt idx="35595">
                  <c:v>0.14702000000000001</c:v>
                </c:pt>
                <c:pt idx="35596">
                  <c:v>0.14649300000000001</c:v>
                </c:pt>
                <c:pt idx="35597">
                  <c:v>0.145257</c:v>
                </c:pt>
                <c:pt idx="35598">
                  <c:v>0.14490500000000001</c:v>
                </c:pt>
                <c:pt idx="35599">
                  <c:v>0.14379800000000001</c:v>
                </c:pt>
                <c:pt idx="35600">
                  <c:v>0.14318</c:v>
                </c:pt>
                <c:pt idx="35601">
                  <c:v>0.14222699999999999</c:v>
                </c:pt>
                <c:pt idx="35602">
                  <c:v>0.141207</c:v>
                </c:pt>
                <c:pt idx="35603">
                  <c:v>0.14056199999999999</c:v>
                </c:pt>
                <c:pt idx="35604">
                  <c:v>0.139261</c:v>
                </c:pt>
                <c:pt idx="35605">
                  <c:v>0.13863200000000001</c:v>
                </c:pt>
                <c:pt idx="35606">
                  <c:v>0.137544</c:v>
                </c:pt>
                <c:pt idx="35607">
                  <c:v>0.136464</c:v>
                </c:pt>
                <c:pt idx="35608">
                  <c:v>0.13526299999999999</c:v>
                </c:pt>
                <c:pt idx="35609">
                  <c:v>0.13422200000000001</c:v>
                </c:pt>
                <c:pt idx="35610">
                  <c:v>0.13305500000000001</c:v>
                </c:pt>
                <c:pt idx="35611">
                  <c:v>0.13186999999999999</c:v>
                </c:pt>
                <c:pt idx="35612">
                  <c:v>0.13063</c:v>
                </c:pt>
                <c:pt idx="35613">
                  <c:v>0.129132</c:v>
                </c:pt>
                <c:pt idx="35614">
                  <c:v>0.12791</c:v>
                </c:pt>
                <c:pt idx="35615">
                  <c:v>0.126584</c:v>
                </c:pt>
                <c:pt idx="35616">
                  <c:v>0.12522</c:v>
                </c:pt>
                <c:pt idx="35617">
                  <c:v>0.12382600000000001</c:v>
                </c:pt>
                <c:pt idx="35618">
                  <c:v>0.12234100000000001</c:v>
                </c:pt>
                <c:pt idx="35619">
                  <c:v>0.121087</c:v>
                </c:pt>
                <c:pt idx="35620">
                  <c:v>0.119528</c:v>
                </c:pt>
                <c:pt idx="35621">
                  <c:v>0.118288</c:v>
                </c:pt>
                <c:pt idx="35622">
                  <c:v>0.116843</c:v>
                </c:pt>
                <c:pt idx="35623">
                  <c:v>0.11543299999999999</c:v>
                </c:pt>
                <c:pt idx="35624">
                  <c:v>0.11401</c:v>
                </c:pt>
                <c:pt idx="35625">
                  <c:v>0.112361</c:v>
                </c:pt>
                <c:pt idx="35626">
                  <c:v>0.11124000000000001</c:v>
                </c:pt>
                <c:pt idx="35627">
                  <c:v>0.109497</c:v>
                </c:pt>
                <c:pt idx="35628">
                  <c:v>0.108247</c:v>
                </c:pt>
                <c:pt idx="35629">
                  <c:v>0.106443</c:v>
                </c:pt>
                <c:pt idx="35630">
                  <c:v>0.10519100000000001</c:v>
                </c:pt>
                <c:pt idx="35631">
                  <c:v>0.103556</c:v>
                </c:pt>
                <c:pt idx="35632">
                  <c:v>0.10212599999999999</c:v>
                </c:pt>
                <c:pt idx="35633">
                  <c:v>0.100809</c:v>
                </c:pt>
                <c:pt idx="35634">
                  <c:v>9.9024200000000007E-2</c:v>
                </c:pt>
                <c:pt idx="35635">
                  <c:v>9.7666100000000006E-2</c:v>
                </c:pt>
                <c:pt idx="35636">
                  <c:v>9.6076700000000001E-2</c:v>
                </c:pt>
                <c:pt idx="35637">
                  <c:v>9.4738299999999998E-2</c:v>
                </c:pt>
                <c:pt idx="35638">
                  <c:v>9.3211600000000006E-2</c:v>
                </c:pt>
                <c:pt idx="35639">
                  <c:v>9.1798099999999994E-2</c:v>
                </c:pt>
                <c:pt idx="35640">
                  <c:v>9.0409900000000001E-2</c:v>
                </c:pt>
                <c:pt idx="35641">
                  <c:v>8.8928999999999994E-2</c:v>
                </c:pt>
                <c:pt idx="35642">
                  <c:v>8.7654700000000002E-2</c:v>
                </c:pt>
                <c:pt idx="35643">
                  <c:v>8.6194999999999994E-2</c:v>
                </c:pt>
                <c:pt idx="35644">
                  <c:v>8.4908700000000004E-2</c:v>
                </c:pt>
                <c:pt idx="35645">
                  <c:v>8.3296999999999996E-2</c:v>
                </c:pt>
                <c:pt idx="35646">
                  <c:v>8.2362400000000002E-2</c:v>
                </c:pt>
                <c:pt idx="35647">
                  <c:v>8.0831700000000006E-2</c:v>
                </c:pt>
                <c:pt idx="35648">
                  <c:v>7.9447699999999996E-2</c:v>
                </c:pt>
                <c:pt idx="35649">
                  <c:v>7.8310400000000002E-2</c:v>
                </c:pt>
                <c:pt idx="35650">
                  <c:v>7.6903399999999997E-2</c:v>
                </c:pt>
                <c:pt idx="35651">
                  <c:v>7.5798299999999999E-2</c:v>
                </c:pt>
                <c:pt idx="35652">
                  <c:v>7.4298400000000001E-2</c:v>
                </c:pt>
                <c:pt idx="35653">
                  <c:v>7.3196899999999995E-2</c:v>
                </c:pt>
                <c:pt idx="35654">
                  <c:v>7.2031899999999996E-2</c:v>
                </c:pt>
                <c:pt idx="35655">
                  <c:v>7.0807400000000006E-2</c:v>
                </c:pt>
                <c:pt idx="35656">
                  <c:v>6.9610199999999997E-2</c:v>
                </c:pt>
                <c:pt idx="35657">
                  <c:v>6.8484600000000007E-2</c:v>
                </c:pt>
                <c:pt idx="35658">
                  <c:v>6.7454299999999995E-2</c:v>
                </c:pt>
                <c:pt idx="35659">
                  <c:v>6.6240800000000002E-2</c:v>
                </c:pt>
                <c:pt idx="35660">
                  <c:v>6.5488400000000002E-2</c:v>
                </c:pt>
                <c:pt idx="35661">
                  <c:v>6.4289499999999999E-2</c:v>
                </c:pt>
                <c:pt idx="35662">
                  <c:v>6.3365599999999994E-2</c:v>
                </c:pt>
                <c:pt idx="35663">
                  <c:v>6.2381600000000002E-2</c:v>
                </c:pt>
                <c:pt idx="35664">
                  <c:v>6.14274E-2</c:v>
                </c:pt>
                <c:pt idx="35665">
                  <c:v>6.0639199999999997E-2</c:v>
                </c:pt>
                <c:pt idx="35666">
                  <c:v>5.9768000000000002E-2</c:v>
                </c:pt>
                <c:pt idx="35667">
                  <c:v>5.8740000000000001E-2</c:v>
                </c:pt>
                <c:pt idx="35668">
                  <c:v>5.7927899999999997E-2</c:v>
                </c:pt>
                <c:pt idx="35669">
                  <c:v>5.7320700000000002E-2</c:v>
                </c:pt>
                <c:pt idx="35670">
                  <c:v>5.6472300000000003E-2</c:v>
                </c:pt>
                <c:pt idx="35671">
                  <c:v>5.5864900000000002E-2</c:v>
                </c:pt>
                <c:pt idx="35672">
                  <c:v>5.50374E-2</c:v>
                </c:pt>
                <c:pt idx="35673">
                  <c:v>5.4391200000000001E-2</c:v>
                </c:pt>
                <c:pt idx="35674">
                  <c:v>5.3878200000000001E-2</c:v>
                </c:pt>
                <c:pt idx="35675">
                  <c:v>5.3155899999999999E-2</c:v>
                </c:pt>
                <c:pt idx="35676">
                  <c:v>5.2606699999999999E-2</c:v>
                </c:pt>
                <c:pt idx="35677">
                  <c:v>5.2003800000000003E-2</c:v>
                </c:pt>
                <c:pt idx="35678">
                  <c:v>5.1614300000000002E-2</c:v>
                </c:pt>
                <c:pt idx="35679">
                  <c:v>5.1079100000000002E-2</c:v>
                </c:pt>
                <c:pt idx="35680">
                  <c:v>5.0487400000000002E-2</c:v>
                </c:pt>
                <c:pt idx="35681">
                  <c:v>5.0072199999999997E-2</c:v>
                </c:pt>
                <c:pt idx="35682">
                  <c:v>4.9822600000000002E-2</c:v>
                </c:pt>
                <c:pt idx="35683">
                  <c:v>4.9346500000000001E-2</c:v>
                </c:pt>
                <c:pt idx="35684">
                  <c:v>4.8862799999999998E-2</c:v>
                </c:pt>
                <c:pt idx="35685">
                  <c:v>4.8537799999999999E-2</c:v>
                </c:pt>
                <c:pt idx="35686">
                  <c:v>4.8158800000000002E-2</c:v>
                </c:pt>
                <c:pt idx="35687">
                  <c:v>4.7801700000000003E-2</c:v>
                </c:pt>
                <c:pt idx="35688">
                  <c:v>4.7729500000000001E-2</c:v>
                </c:pt>
                <c:pt idx="35689">
                  <c:v>4.7173E-2</c:v>
                </c:pt>
                <c:pt idx="35690">
                  <c:v>4.7124600000000003E-2</c:v>
                </c:pt>
                <c:pt idx="35691">
                  <c:v>4.68482E-2</c:v>
                </c:pt>
                <c:pt idx="35692">
                  <c:v>4.6673399999999997E-2</c:v>
                </c:pt>
                <c:pt idx="35693">
                  <c:v>4.6841099999999997E-2</c:v>
                </c:pt>
                <c:pt idx="35694">
                  <c:v>4.6400799999999999E-2</c:v>
                </c:pt>
                <c:pt idx="35695">
                  <c:v>4.6543800000000003E-2</c:v>
                </c:pt>
                <c:pt idx="35696">
                  <c:v>4.6222199999999998E-2</c:v>
                </c:pt>
                <c:pt idx="35697">
                  <c:v>4.6314000000000001E-2</c:v>
                </c:pt>
                <c:pt idx="35698">
                  <c:v>4.6276600000000001E-2</c:v>
                </c:pt>
                <c:pt idx="35699">
                  <c:v>4.6128299999999997E-2</c:v>
                </c:pt>
                <c:pt idx="35700">
                  <c:v>4.6114299999999997E-2</c:v>
                </c:pt>
                <c:pt idx="35701">
                  <c:v>4.6009599999999998E-2</c:v>
                </c:pt>
                <c:pt idx="35702">
                  <c:v>4.6149000000000003E-2</c:v>
                </c:pt>
                <c:pt idx="35703">
                  <c:v>4.6008300000000002E-2</c:v>
                </c:pt>
                <c:pt idx="35704">
                  <c:v>4.5948999999999997E-2</c:v>
                </c:pt>
                <c:pt idx="35705">
                  <c:v>4.58637E-2</c:v>
                </c:pt>
                <c:pt idx="35706">
                  <c:v>4.5842899999999999E-2</c:v>
                </c:pt>
                <c:pt idx="35707">
                  <c:v>4.5774099999999998E-2</c:v>
                </c:pt>
                <c:pt idx="35708">
                  <c:v>4.5885299999999997E-2</c:v>
                </c:pt>
                <c:pt idx="35709">
                  <c:v>4.5877300000000003E-2</c:v>
                </c:pt>
                <c:pt idx="35710">
                  <c:v>4.5829399999999999E-2</c:v>
                </c:pt>
                <c:pt idx="35711">
                  <c:v>4.5892700000000002E-2</c:v>
                </c:pt>
                <c:pt idx="35712">
                  <c:v>4.5830900000000001E-2</c:v>
                </c:pt>
                <c:pt idx="35713">
                  <c:v>4.6101499999999997E-2</c:v>
                </c:pt>
                <c:pt idx="35714">
                  <c:v>4.5956299999999999E-2</c:v>
                </c:pt>
                <c:pt idx="35715">
                  <c:v>4.6369899999999999E-2</c:v>
                </c:pt>
                <c:pt idx="35716">
                  <c:v>4.6035300000000001E-2</c:v>
                </c:pt>
                <c:pt idx="35717">
                  <c:v>4.6225799999999997E-2</c:v>
                </c:pt>
                <c:pt idx="35718">
                  <c:v>4.6252000000000001E-2</c:v>
                </c:pt>
                <c:pt idx="35719">
                  <c:v>4.6140100000000003E-2</c:v>
                </c:pt>
                <c:pt idx="35720">
                  <c:v>4.6256499999999999E-2</c:v>
                </c:pt>
                <c:pt idx="35721">
                  <c:v>4.6046400000000001E-2</c:v>
                </c:pt>
                <c:pt idx="35722">
                  <c:v>4.6105699999999999E-2</c:v>
                </c:pt>
                <c:pt idx="35723">
                  <c:v>4.5866299999999999E-2</c:v>
                </c:pt>
                <c:pt idx="35724">
                  <c:v>4.5905700000000001E-2</c:v>
                </c:pt>
                <c:pt idx="35725">
                  <c:v>4.5888499999999999E-2</c:v>
                </c:pt>
                <c:pt idx="35726">
                  <c:v>4.5730800000000002E-2</c:v>
                </c:pt>
                <c:pt idx="35727">
                  <c:v>4.56593E-2</c:v>
                </c:pt>
                <c:pt idx="35728">
                  <c:v>4.5524299999999997E-2</c:v>
                </c:pt>
                <c:pt idx="35729">
                  <c:v>4.5414299999999998E-2</c:v>
                </c:pt>
                <c:pt idx="35730">
                  <c:v>4.51586E-2</c:v>
                </c:pt>
                <c:pt idx="35731">
                  <c:v>4.5055100000000001E-2</c:v>
                </c:pt>
                <c:pt idx="35732">
                  <c:v>4.47836E-2</c:v>
                </c:pt>
                <c:pt idx="35733">
                  <c:v>4.4583200000000003E-2</c:v>
                </c:pt>
                <c:pt idx="35734">
                  <c:v>4.43121E-2</c:v>
                </c:pt>
                <c:pt idx="35735">
                  <c:v>4.4003300000000002E-2</c:v>
                </c:pt>
                <c:pt idx="35736">
                  <c:v>4.37151E-2</c:v>
                </c:pt>
                <c:pt idx="35737">
                  <c:v>4.3305200000000002E-2</c:v>
                </c:pt>
                <c:pt idx="35738">
                  <c:v>4.31326E-2</c:v>
                </c:pt>
                <c:pt idx="35739">
                  <c:v>4.2680900000000001E-2</c:v>
                </c:pt>
                <c:pt idx="35740">
                  <c:v>4.2322800000000001E-2</c:v>
                </c:pt>
                <c:pt idx="35741">
                  <c:v>4.1686399999999998E-2</c:v>
                </c:pt>
                <c:pt idx="35742">
                  <c:v>4.14309E-2</c:v>
                </c:pt>
                <c:pt idx="35743">
                  <c:v>4.0984E-2</c:v>
                </c:pt>
                <c:pt idx="35744">
                  <c:v>4.0151100000000002E-2</c:v>
                </c:pt>
                <c:pt idx="35745">
                  <c:v>3.9794200000000002E-2</c:v>
                </c:pt>
                <c:pt idx="35746">
                  <c:v>3.90029E-2</c:v>
                </c:pt>
                <c:pt idx="35747">
                  <c:v>3.8464699999999998E-2</c:v>
                </c:pt>
                <c:pt idx="35748">
                  <c:v>3.78608E-2</c:v>
                </c:pt>
                <c:pt idx="35749">
                  <c:v>3.6815800000000003E-2</c:v>
                </c:pt>
                <c:pt idx="35750">
                  <c:v>3.6558199999999999E-2</c:v>
                </c:pt>
                <c:pt idx="35751">
                  <c:v>3.5430400000000001E-2</c:v>
                </c:pt>
                <c:pt idx="35752">
                  <c:v>3.4927E-2</c:v>
                </c:pt>
                <c:pt idx="35753">
                  <c:v>3.3983300000000001E-2</c:v>
                </c:pt>
                <c:pt idx="35754">
                  <c:v>3.32082E-2</c:v>
                </c:pt>
                <c:pt idx="35755">
                  <c:v>3.2311800000000002E-2</c:v>
                </c:pt>
                <c:pt idx="35756">
                  <c:v>3.1379400000000002E-2</c:v>
                </c:pt>
                <c:pt idx="35757">
                  <c:v>3.0491899999999999E-2</c:v>
                </c:pt>
                <c:pt idx="35758">
                  <c:v>2.9551399999999999E-2</c:v>
                </c:pt>
                <c:pt idx="35759">
                  <c:v>2.8485300000000002E-2</c:v>
                </c:pt>
                <c:pt idx="35760">
                  <c:v>2.73913E-2</c:v>
                </c:pt>
                <c:pt idx="35761">
                  <c:v>2.6551399999999999E-2</c:v>
                </c:pt>
                <c:pt idx="35762">
                  <c:v>2.5221E-2</c:v>
                </c:pt>
                <c:pt idx="35763">
                  <c:v>2.4242799999999998E-2</c:v>
                </c:pt>
                <c:pt idx="35764">
                  <c:v>2.3126799999999999E-2</c:v>
                </c:pt>
                <c:pt idx="35765">
                  <c:v>2.1822999999999999E-2</c:v>
                </c:pt>
                <c:pt idx="35766">
                  <c:v>2.07485E-2</c:v>
                </c:pt>
                <c:pt idx="35767">
                  <c:v>1.92412E-2</c:v>
                </c:pt>
                <c:pt idx="35768">
                  <c:v>1.80471E-2</c:v>
                </c:pt>
                <c:pt idx="35769">
                  <c:v>1.6645900000000002E-2</c:v>
                </c:pt>
                <c:pt idx="35770">
                  <c:v>1.54986E-2</c:v>
                </c:pt>
                <c:pt idx="35771">
                  <c:v>1.4061199999999999E-2</c:v>
                </c:pt>
                <c:pt idx="35772">
                  <c:v>1.24855E-2</c:v>
                </c:pt>
                <c:pt idx="35773">
                  <c:v>1.1114000000000001E-2</c:v>
                </c:pt>
                <c:pt idx="35774">
                  <c:v>9.7079799999999997E-3</c:v>
                </c:pt>
                <c:pt idx="35775">
                  <c:v>8.3363299999999994E-3</c:v>
                </c:pt>
                <c:pt idx="35776">
                  <c:v>6.6979300000000004E-3</c:v>
                </c:pt>
                <c:pt idx="35777">
                  <c:v>5.3256500000000003E-3</c:v>
                </c:pt>
                <c:pt idx="35778">
                  <c:v>3.6701799999999999E-3</c:v>
                </c:pt>
                <c:pt idx="35779">
                  <c:v>2.1933299999999998E-3</c:v>
                </c:pt>
                <c:pt idx="35780">
                  <c:v>7.1629599999999995E-4</c:v>
                </c:pt>
                <c:pt idx="35781">
                  <c:v>-8.6140000000000001E-4</c:v>
                </c:pt>
                <c:pt idx="35782">
                  <c:v>-2.3867300000000001E-3</c:v>
                </c:pt>
                <c:pt idx="35783">
                  <c:v>-4.0993699999999998E-3</c:v>
                </c:pt>
                <c:pt idx="35784">
                  <c:v>-5.7316099999999998E-3</c:v>
                </c:pt>
                <c:pt idx="35785">
                  <c:v>-7.3518500000000001E-3</c:v>
                </c:pt>
                <c:pt idx="35786">
                  <c:v>-9.0738799999999994E-3</c:v>
                </c:pt>
                <c:pt idx="35787">
                  <c:v>-1.09281E-2</c:v>
                </c:pt>
                <c:pt idx="35788">
                  <c:v>-1.2622100000000001E-2</c:v>
                </c:pt>
                <c:pt idx="35789">
                  <c:v>-1.42218E-2</c:v>
                </c:pt>
                <c:pt idx="35790">
                  <c:v>-1.61069E-2</c:v>
                </c:pt>
                <c:pt idx="35791">
                  <c:v>-1.7814799999999999E-2</c:v>
                </c:pt>
                <c:pt idx="35792">
                  <c:v>-1.94819E-2</c:v>
                </c:pt>
                <c:pt idx="35793">
                  <c:v>-2.1322799999999999E-2</c:v>
                </c:pt>
                <c:pt idx="35794">
                  <c:v>-2.3033999999999999E-2</c:v>
                </c:pt>
                <c:pt idx="35795">
                  <c:v>-2.4780799999999999E-2</c:v>
                </c:pt>
                <c:pt idx="35796">
                  <c:v>-2.67113E-2</c:v>
                </c:pt>
                <c:pt idx="35797">
                  <c:v>-2.8258200000000001E-2</c:v>
                </c:pt>
                <c:pt idx="35798">
                  <c:v>-3.0137400000000002E-2</c:v>
                </c:pt>
                <c:pt idx="35799">
                  <c:v>-3.18535E-2</c:v>
                </c:pt>
                <c:pt idx="35800">
                  <c:v>-3.37048E-2</c:v>
                </c:pt>
                <c:pt idx="35801">
                  <c:v>-3.5489800000000002E-2</c:v>
                </c:pt>
                <c:pt idx="35802">
                  <c:v>-3.6941099999999998E-2</c:v>
                </c:pt>
                <c:pt idx="35803">
                  <c:v>-3.9129400000000002E-2</c:v>
                </c:pt>
                <c:pt idx="35804">
                  <c:v>-4.0831699999999999E-2</c:v>
                </c:pt>
                <c:pt idx="35805">
                  <c:v>-4.2425900000000002E-2</c:v>
                </c:pt>
                <c:pt idx="35806">
                  <c:v>-4.4262500000000003E-2</c:v>
                </c:pt>
                <c:pt idx="35807">
                  <c:v>-4.5914099999999999E-2</c:v>
                </c:pt>
                <c:pt idx="35808">
                  <c:v>-4.7839899999999998E-2</c:v>
                </c:pt>
                <c:pt idx="35809">
                  <c:v>-4.9608100000000002E-2</c:v>
                </c:pt>
                <c:pt idx="35810">
                  <c:v>-5.1255099999999998E-2</c:v>
                </c:pt>
                <c:pt idx="35811">
                  <c:v>-5.3056300000000001E-2</c:v>
                </c:pt>
                <c:pt idx="35812">
                  <c:v>-5.48125E-2</c:v>
                </c:pt>
                <c:pt idx="35813">
                  <c:v>-5.6545499999999999E-2</c:v>
                </c:pt>
                <c:pt idx="35814">
                  <c:v>-5.8285900000000002E-2</c:v>
                </c:pt>
                <c:pt idx="35815">
                  <c:v>-6.0039500000000003E-2</c:v>
                </c:pt>
                <c:pt idx="35816">
                  <c:v>-6.1638499999999999E-2</c:v>
                </c:pt>
                <c:pt idx="35817">
                  <c:v>-6.3341499999999995E-2</c:v>
                </c:pt>
                <c:pt idx="35818">
                  <c:v>-6.4938999999999997E-2</c:v>
                </c:pt>
                <c:pt idx="35819">
                  <c:v>-6.6591700000000004E-2</c:v>
                </c:pt>
                <c:pt idx="35820">
                  <c:v>-6.8189200000000005E-2</c:v>
                </c:pt>
                <c:pt idx="35821">
                  <c:v>-6.9695900000000005E-2</c:v>
                </c:pt>
                <c:pt idx="35822">
                  <c:v>-7.1147500000000002E-2</c:v>
                </c:pt>
                <c:pt idx="35823">
                  <c:v>-7.2811500000000001E-2</c:v>
                </c:pt>
                <c:pt idx="35824">
                  <c:v>-7.4246000000000006E-2</c:v>
                </c:pt>
                <c:pt idx="35825">
                  <c:v>-7.5827000000000006E-2</c:v>
                </c:pt>
                <c:pt idx="35826">
                  <c:v>-7.7214900000000003E-2</c:v>
                </c:pt>
                <c:pt idx="35827">
                  <c:v>-7.8795400000000002E-2</c:v>
                </c:pt>
                <c:pt idx="35828">
                  <c:v>-8.0137200000000006E-2</c:v>
                </c:pt>
                <c:pt idx="35829">
                  <c:v>-8.1583799999999998E-2</c:v>
                </c:pt>
                <c:pt idx="35830">
                  <c:v>-8.2906099999999996E-2</c:v>
                </c:pt>
                <c:pt idx="35831">
                  <c:v>-8.4377400000000005E-2</c:v>
                </c:pt>
                <c:pt idx="35832">
                  <c:v>-8.5541199999999998E-2</c:v>
                </c:pt>
                <c:pt idx="35833">
                  <c:v>-8.6990100000000001E-2</c:v>
                </c:pt>
                <c:pt idx="35834">
                  <c:v>-8.8353200000000007E-2</c:v>
                </c:pt>
                <c:pt idx="35835">
                  <c:v>-8.9448299999999994E-2</c:v>
                </c:pt>
                <c:pt idx="35836">
                  <c:v>-9.0942200000000001E-2</c:v>
                </c:pt>
                <c:pt idx="35837">
                  <c:v>-9.1825299999999999E-2</c:v>
                </c:pt>
                <c:pt idx="35838">
                  <c:v>-9.3238600000000005E-2</c:v>
                </c:pt>
                <c:pt idx="35839">
                  <c:v>-9.4312400000000005E-2</c:v>
                </c:pt>
                <c:pt idx="35840">
                  <c:v>-9.5365099999999994E-2</c:v>
                </c:pt>
                <c:pt idx="35841">
                  <c:v>-9.6462000000000006E-2</c:v>
                </c:pt>
                <c:pt idx="35842">
                  <c:v>-9.74796E-2</c:v>
                </c:pt>
                <c:pt idx="35843">
                  <c:v>-9.8491800000000004E-2</c:v>
                </c:pt>
                <c:pt idx="35844">
                  <c:v>-9.9499400000000002E-2</c:v>
                </c:pt>
                <c:pt idx="35845">
                  <c:v>-0.100257</c:v>
                </c:pt>
                <c:pt idx="35846">
                  <c:v>-0.101344</c:v>
                </c:pt>
                <c:pt idx="35847">
                  <c:v>-0.102185</c:v>
                </c:pt>
                <c:pt idx="35848">
                  <c:v>-0.103106</c:v>
                </c:pt>
                <c:pt idx="35849">
                  <c:v>-0.103893</c:v>
                </c:pt>
                <c:pt idx="35850">
                  <c:v>-0.104919</c:v>
                </c:pt>
                <c:pt idx="35851">
                  <c:v>-0.105697</c:v>
                </c:pt>
                <c:pt idx="35852">
                  <c:v>-0.106546</c:v>
                </c:pt>
                <c:pt idx="35853">
                  <c:v>-0.107255</c:v>
                </c:pt>
                <c:pt idx="35854">
                  <c:v>-0.108131</c:v>
                </c:pt>
                <c:pt idx="35855">
                  <c:v>-0.10884099999999999</c:v>
                </c:pt>
                <c:pt idx="35856">
                  <c:v>-0.109487</c:v>
                </c:pt>
                <c:pt idx="35857">
                  <c:v>-0.110039</c:v>
                </c:pt>
                <c:pt idx="35858">
                  <c:v>-0.110718</c:v>
                </c:pt>
                <c:pt idx="35859">
                  <c:v>-0.11132400000000001</c:v>
                </c:pt>
                <c:pt idx="35860">
                  <c:v>-0.11173</c:v>
                </c:pt>
                <c:pt idx="35861">
                  <c:v>-0.112382</c:v>
                </c:pt>
                <c:pt idx="35862">
                  <c:v>-0.11271</c:v>
                </c:pt>
                <c:pt idx="35863">
                  <c:v>-0.113422</c:v>
                </c:pt>
                <c:pt idx="35864">
                  <c:v>-0.113832</c:v>
                </c:pt>
                <c:pt idx="35865">
                  <c:v>-0.114242</c:v>
                </c:pt>
                <c:pt idx="35866">
                  <c:v>-0.11477800000000001</c:v>
                </c:pt>
                <c:pt idx="35867">
                  <c:v>-0.115092</c:v>
                </c:pt>
                <c:pt idx="35868">
                  <c:v>-0.115759</c:v>
                </c:pt>
                <c:pt idx="35869">
                  <c:v>-0.11605</c:v>
                </c:pt>
                <c:pt idx="35870">
                  <c:v>-0.116438</c:v>
                </c:pt>
                <c:pt idx="35871">
                  <c:v>-0.116698</c:v>
                </c:pt>
                <c:pt idx="35872">
                  <c:v>-0.117008</c:v>
                </c:pt>
                <c:pt idx="35873">
                  <c:v>-0.117434</c:v>
                </c:pt>
                <c:pt idx="35874">
                  <c:v>-0.117741</c:v>
                </c:pt>
                <c:pt idx="35875">
                  <c:v>-0.118225</c:v>
                </c:pt>
                <c:pt idx="35876">
                  <c:v>-0.118379</c:v>
                </c:pt>
                <c:pt idx="35877">
                  <c:v>-0.118689</c:v>
                </c:pt>
                <c:pt idx="35878">
                  <c:v>-0.119018</c:v>
                </c:pt>
                <c:pt idx="35879">
                  <c:v>-0.11928900000000001</c:v>
                </c:pt>
                <c:pt idx="35880">
                  <c:v>-0.1195</c:v>
                </c:pt>
                <c:pt idx="35881">
                  <c:v>-0.11974899999999999</c:v>
                </c:pt>
                <c:pt idx="35882">
                  <c:v>-0.12002</c:v>
                </c:pt>
                <c:pt idx="35883">
                  <c:v>-0.120072</c:v>
                </c:pt>
                <c:pt idx="35884">
                  <c:v>-0.120507</c:v>
                </c:pt>
                <c:pt idx="35885">
                  <c:v>-0.12053899999999999</c:v>
                </c:pt>
                <c:pt idx="35886">
                  <c:v>-0.120882</c:v>
                </c:pt>
                <c:pt idx="35887">
                  <c:v>-0.120975</c:v>
                </c:pt>
                <c:pt idx="35888">
                  <c:v>-0.121243</c:v>
                </c:pt>
                <c:pt idx="35889">
                  <c:v>-0.12142</c:v>
                </c:pt>
                <c:pt idx="35890">
                  <c:v>-0.121697</c:v>
                </c:pt>
                <c:pt idx="35891">
                  <c:v>-0.12198299999999999</c:v>
                </c:pt>
                <c:pt idx="35892">
                  <c:v>-0.122004</c:v>
                </c:pt>
                <c:pt idx="35893">
                  <c:v>-0.122451</c:v>
                </c:pt>
                <c:pt idx="35894">
                  <c:v>-0.122629</c:v>
                </c:pt>
                <c:pt idx="35895">
                  <c:v>-0.12302200000000001</c:v>
                </c:pt>
                <c:pt idx="35896">
                  <c:v>-0.123267</c:v>
                </c:pt>
                <c:pt idx="35897">
                  <c:v>-0.123455</c:v>
                </c:pt>
                <c:pt idx="35898">
                  <c:v>-0.12370200000000001</c:v>
                </c:pt>
                <c:pt idx="35899">
                  <c:v>-0.123753</c:v>
                </c:pt>
                <c:pt idx="35900">
                  <c:v>-0.124198</c:v>
                </c:pt>
                <c:pt idx="35901">
                  <c:v>-0.124184</c:v>
                </c:pt>
                <c:pt idx="35902">
                  <c:v>-0.12459000000000001</c:v>
                </c:pt>
                <c:pt idx="35903">
                  <c:v>-0.124802</c:v>
                </c:pt>
                <c:pt idx="35904">
                  <c:v>-0.12503600000000001</c:v>
                </c:pt>
                <c:pt idx="35905">
                  <c:v>-0.12515399999999999</c:v>
                </c:pt>
                <c:pt idx="35906">
                  <c:v>-0.12573500000000001</c:v>
                </c:pt>
                <c:pt idx="35907">
                  <c:v>-0.12598000000000001</c:v>
                </c:pt>
                <c:pt idx="35908">
                  <c:v>-0.12614</c:v>
                </c:pt>
                <c:pt idx="35909">
                  <c:v>-0.126558</c:v>
                </c:pt>
                <c:pt idx="35910">
                  <c:v>-0.12687100000000001</c:v>
                </c:pt>
                <c:pt idx="35911">
                  <c:v>-0.127163</c:v>
                </c:pt>
                <c:pt idx="35912">
                  <c:v>-0.12742800000000001</c:v>
                </c:pt>
                <c:pt idx="35913">
                  <c:v>-0.127773</c:v>
                </c:pt>
                <c:pt idx="35914">
                  <c:v>-0.12809999999999999</c:v>
                </c:pt>
                <c:pt idx="35915">
                  <c:v>-0.12854399999999999</c:v>
                </c:pt>
                <c:pt idx="35916">
                  <c:v>-0.12892100000000001</c:v>
                </c:pt>
                <c:pt idx="35917">
                  <c:v>-0.12916</c:v>
                </c:pt>
                <c:pt idx="35918">
                  <c:v>-0.12966</c:v>
                </c:pt>
                <c:pt idx="35919">
                  <c:v>-0.129941</c:v>
                </c:pt>
                <c:pt idx="35920">
                  <c:v>-0.130492</c:v>
                </c:pt>
                <c:pt idx="35921">
                  <c:v>-0.130749</c:v>
                </c:pt>
                <c:pt idx="35922">
                  <c:v>-0.13108700000000001</c:v>
                </c:pt>
                <c:pt idx="35923">
                  <c:v>-0.131773</c:v>
                </c:pt>
                <c:pt idx="35924">
                  <c:v>-0.13199</c:v>
                </c:pt>
                <c:pt idx="35925">
                  <c:v>-0.13248799999999999</c:v>
                </c:pt>
                <c:pt idx="35926">
                  <c:v>-0.13281999999999999</c:v>
                </c:pt>
                <c:pt idx="35927">
                  <c:v>-0.133352</c:v>
                </c:pt>
                <c:pt idx="35928">
                  <c:v>-0.133908</c:v>
                </c:pt>
                <c:pt idx="35929">
                  <c:v>-0.134268</c:v>
                </c:pt>
                <c:pt idx="35930">
                  <c:v>-0.13488900000000001</c:v>
                </c:pt>
                <c:pt idx="35931">
                  <c:v>-0.13541700000000001</c:v>
                </c:pt>
                <c:pt idx="35932">
                  <c:v>-0.13580200000000001</c:v>
                </c:pt>
                <c:pt idx="35933">
                  <c:v>-0.13626199999999999</c:v>
                </c:pt>
                <c:pt idx="35934">
                  <c:v>-0.137048</c:v>
                </c:pt>
                <c:pt idx="35935">
                  <c:v>-0.13739199999999999</c:v>
                </c:pt>
                <c:pt idx="35936">
                  <c:v>-0.13778499999999999</c:v>
                </c:pt>
                <c:pt idx="35937">
                  <c:v>-0.13852200000000001</c:v>
                </c:pt>
                <c:pt idx="35938">
                  <c:v>-0.13889599999999999</c:v>
                </c:pt>
                <c:pt idx="35939">
                  <c:v>-0.139705</c:v>
                </c:pt>
                <c:pt idx="35940">
                  <c:v>-0.13999400000000001</c:v>
                </c:pt>
                <c:pt idx="35941">
                  <c:v>-0.140624</c:v>
                </c:pt>
                <c:pt idx="35942">
                  <c:v>-0.14127899999999999</c:v>
                </c:pt>
                <c:pt idx="35943">
                  <c:v>-0.14189599999999999</c:v>
                </c:pt>
                <c:pt idx="35944">
                  <c:v>-0.14252400000000001</c:v>
                </c:pt>
                <c:pt idx="35945">
                  <c:v>-0.143072</c:v>
                </c:pt>
                <c:pt idx="35946">
                  <c:v>-0.14380399999999999</c:v>
                </c:pt>
                <c:pt idx="35947">
                  <c:v>-0.14436499999999999</c:v>
                </c:pt>
                <c:pt idx="35948">
                  <c:v>-0.145034</c:v>
                </c:pt>
                <c:pt idx="35949">
                  <c:v>-0.145561</c:v>
                </c:pt>
                <c:pt idx="35950">
                  <c:v>-0.14624000000000001</c:v>
                </c:pt>
                <c:pt idx="35951">
                  <c:v>-0.146869</c:v>
                </c:pt>
                <c:pt idx="35952">
                  <c:v>-0.14732899999999999</c:v>
                </c:pt>
                <c:pt idx="35953">
                  <c:v>-0.148144</c:v>
                </c:pt>
                <c:pt idx="35954">
                  <c:v>-0.148705</c:v>
                </c:pt>
                <c:pt idx="35955">
                  <c:v>-0.14932799999999999</c:v>
                </c:pt>
                <c:pt idx="35956">
                  <c:v>-0.15001200000000001</c:v>
                </c:pt>
                <c:pt idx="35957">
                  <c:v>-0.15084500000000001</c:v>
                </c:pt>
                <c:pt idx="35958">
                  <c:v>-0.151229</c:v>
                </c:pt>
                <c:pt idx="35959">
                  <c:v>-0.151949</c:v>
                </c:pt>
                <c:pt idx="35960">
                  <c:v>-0.15256600000000001</c:v>
                </c:pt>
                <c:pt idx="35961">
                  <c:v>-0.15321899999999999</c:v>
                </c:pt>
                <c:pt idx="35962">
                  <c:v>-0.15385699999999999</c:v>
                </c:pt>
                <c:pt idx="35963">
                  <c:v>-0.15442500000000001</c:v>
                </c:pt>
                <c:pt idx="35964">
                  <c:v>-0.15509400000000001</c:v>
                </c:pt>
                <c:pt idx="35965">
                  <c:v>-0.15561</c:v>
                </c:pt>
                <c:pt idx="35966">
                  <c:v>-0.156472</c:v>
                </c:pt>
                <c:pt idx="35967">
                  <c:v>-0.157004</c:v>
                </c:pt>
                <c:pt idx="35968">
                  <c:v>-0.157528</c:v>
                </c:pt>
                <c:pt idx="35969">
                  <c:v>-0.15823999999999999</c:v>
                </c:pt>
                <c:pt idx="35970">
                  <c:v>-0.15887599999999999</c:v>
                </c:pt>
                <c:pt idx="35971">
                  <c:v>-0.15950800000000001</c:v>
                </c:pt>
                <c:pt idx="35972">
                  <c:v>-0.15984899999999999</c:v>
                </c:pt>
                <c:pt idx="35973">
                  <c:v>-0.160746</c:v>
                </c:pt>
                <c:pt idx="35974">
                  <c:v>-0.161103</c:v>
                </c:pt>
                <c:pt idx="35975">
                  <c:v>-0.16189999999999999</c:v>
                </c:pt>
                <c:pt idx="35976">
                  <c:v>-0.16234799999999999</c:v>
                </c:pt>
                <c:pt idx="35977">
                  <c:v>-0.16290299999999999</c:v>
                </c:pt>
                <c:pt idx="35978">
                  <c:v>-0.163573</c:v>
                </c:pt>
                <c:pt idx="35979">
                  <c:v>-0.16378899999999999</c:v>
                </c:pt>
                <c:pt idx="35980">
                  <c:v>-0.164548</c:v>
                </c:pt>
                <c:pt idx="35981">
                  <c:v>-0.164961</c:v>
                </c:pt>
                <c:pt idx="35982">
                  <c:v>-0.16541600000000001</c:v>
                </c:pt>
                <c:pt idx="35983">
                  <c:v>-0.16589799999999999</c:v>
                </c:pt>
                <c:pt idx="35984">
                  <c:v>-0.16636600000000001</c:v>
                </c:pt>
                <c:pt idx="35985">
                  <c:v>-0.16665199999999999</c:v>
                </c:pt>
                <c:pt idx="35986">
                  <c:v>-0.16717599999999999</c:v>
                </c:pt>
                <c:pt idx="35987">
                  <c:v>-0.16759499999999999</c:v>
                </c:pt>
                <c:pt idx="35988">
                  <c:v>-0.167854</c:v>
                </c:pt>
                <c:pt idx="35989">
                  <c:v>-0.16838600000000001</c:v>
                </c:pt>
                <c:pt idx="35990">
                  <c:v>-0.16856699999999999</c:v>
                </c:pt>
                <c:pt idx="35991">
                  <c:v>-0.16875599999999999</c:v>
                </c:pt>
                <c:pt idx="35992">
                  <c:v>-0.16917499999999999</c:v>
                </c:pt>
                <c:pt idx="35993">
                  <c:v>-0.16936200000000001</c:v>
                </c:pt>
                <c:pt idx="35994">
                  <c:v>-0.16983400000000001</c:v>
                </c:pt>
                <c:pt idx="35995">
                  <c:v>-0.16975699999999999</c:v>
                </c:pt>
                <c:pt idx="35996">
                  <c:v>-0.17014799999999999</c:v>
                </c:pt>
                <c:pt idx="35997">
                  <c:v>-0.17021500000000001</c:v>
                </c:pt>
                <c:pt idx="35998">
                  <c:v>-0.17055100000000001</c:v>
                </c:pt>
                <c:pt idx="35999">
                  <c:v>-0.17050499999999999</c:v>
                </c:pt>
                <c:pt idx="36000">
                  <c:v>-0.170574</c:v>
                </c:pt>
                <c:pt idx="36001">
                  <c:v>-0.170739</c:v>
                </c:pt>
                <c:pt idx="36002">
                  <c:v>-0.17080200000000001</c:v>
                </c:pt>
                <c:pt idx="36003">
                  <c:v>-0.17089399999999999</c:v>
                </c:pt>
                <c:pt idx="36004">
                  <c:v>-0.170764</c:v>
                </c:pt>
                <c:pt idx="36005">
                  <c:v>-0.17086100000000001</c:v>
                </c:pt>
                <c:pt idx="36006">
                  <c:v>-0.17086899999999999</c:v>
                </c:pt>
                <c:pt idx="36007">
                  <c:v>-0.17078699999999999</c:v>
                </c:pt>
                <c:pt idx="36008">
                  <c:v>-0.17071500000000001</c:v>
                </c:pt>
                <c:pt idx="36009">
                  <c:v>-0.17052999999999999</c:v>
                </c:pt>
                <c:pt idx="36010">
                  <c:v>-0.170517</c:v>
                </c:pt>
                <c:pt idx="36011">
                  <c:v>-0.17039099999999999</c:v>
                </c:pt>
                <c:pt idx="36012">
                  <c:v>-0.170178</c:v>
                </c:pt>
                <c:pt idx="36013">
                  <c:v>-0.17008000000000001</c:v>
                </c:pt>
                <c:pt idx="36014">
                  <c:v>-0.169934</c:v>
                </c:pt>
                <c:pt idx="36015">
                  <c:v>-0.16969699999999999</c:v>
                </c:pt>
                <c:pt idx="36016">
                  <c:v>-0.16947300000000001</c:v>
                </c:pt>
                <c:pt idx="36017">
                  <c:v>-0.16935800000000001</c:v>
                </c:pt>
                <c:pt idx="36018">
                  <c:v>-0.16887099999999999</c:v>
                </c:pt>
                <c:pt idx="36019">
                  <c:v>-0.16867399999999999</c:v>
                </c:pt>
                <c:pt idx="36020">
                  <c:v>-0.16814599999999999</c:v>
                </c:pt>
                <c:pt idx="36021">
                  <c:v>-0.16800499999999999</c:v>
                </c:pt>
                <c:pt idx="36022">
                  <c:v>-0.16761599999999999</c:v>
                </c:pt>
                <c:pt idx="36023">
                  <c:v>-0.16716200000000001</c:v>
                </c:pt>
                <c:pt idx="36024">
                  <c:v>-0.167015</c:v>
                </c:pt>
                <c:pt idx="36025">
                  <c:v>-0.16645099999999999</c:v>
                </c:pt>
                <c:pt idx="36026">
                  <c:v>-0.16625200000000001</c:v>
                </c:pt>
                <c:pt idx="36027">
                  <c:v>-0.16570499999999999</c:v>
                </c:pt>
                <c:pt idx="36028">
                  <c:v>-0.16539999999999999</c:v>
                </c:pt>
                <c:pt idx="36029">
                  <c:v>-0.16492200000000001</c:v>
                </c:pt>
                <c:pt idx="36030">
                  <c:v>-0.16444300000000001</c:v>
                </c:pt>
                <c:pt idx="36031">
                  <c:v>-0.16395000000000001</c:v>
                </c:pt>
                <c:pt idx="36032">
                  <c:v>-0.16339699999999999</c:v>
                </c:pt>
                <c:pt idx="36033">
                  <c:v>-0.163134</c:v>
                </c:pt>
                <c:pt idx="36034">
                  <c:v>-0.162305</c:v>
                </c:pt>
                <c:pt idx="36035">
                  <c:v>-0.162163</c:v>
                </c:pt>
                <c:pt idx="36036">
                  <c:v>-0.161437</c:v>
                </c:pt>
                <c:pt idx="36037">
                  <c:v>-0.16100300000000001</c:v>
                </c:pt>
                <c:pt idx="36038">
                  <c:v>-0.160525</c:v>
                </c:pt>
                <c:pt idx="36039">
                  <c:v>-0.15982099999999999</c:v>
                </c:pt>
                <c:pt idx="36040">
                  <c:v>-0.15939</c:v>
                </c:pt>
                <c:pt idx="36041">
                  <c:v>-0.158773</c:v>
                </c:pt>
                <c:pt idx="36042">
                  <c:v>-0.158253</c:v>
                </c:pt>
                <c:pt idx="36043">
                  <c:v>-0.15765599999999999</c:v>
                </c:pt>
                <c:pt idx="36044">
                  <c:v>-0.15725</c:v>
                </c:pt>
                <c:pt idx="36045">
                  <c:v>-0.15675600000000001</c:v>
                </c:pt>
                <c:pt idx="36046">
                  <c:v>-0.15604899999999999</c:v>
                </c:pt>
                <c:pt idx="36047">
                  <c:v>-0.15566199999999999</c:v>
                </c:pt>
                <c:pt idx="36048">
                  <c:v>-0.15501100000000001</c:v>
                </c:pt>
                <c:pt idx="36049">
                  <c:v>-0.15459999999999999</c:v>
                </c:pt>
                <c:pt idx="36050">
                  <c:v>-0.153922</c:v>
                </c:pt>
                <c:pt idx="36051">
                  <c:v>-0.153248</c:v>
                </c:pt>
                <c:pt idx="36052">
                  <c:v>-0.15273400000000001</c:v>
                </c:pt>
                <c:pt idx="36053">
                  <c:v>-0.15207200000000001</c:v>
                </c:pt>
                <c:pt idx="36054">
                  <c:v>-0.151586</c:v>
                </c:pt>
                <c:pt idx="36055">
                  <c:v>-0.15096300000000001</c:v>
                </c:pt>
                <c:pt idx="36056">
                  <c:v>-0.15047099999999999</c:v>
                </c:pt>
                <c:pt idx="36057">
                  <c:v>-0.14984600000000001</c:v>
                </c:pt>
                <c:pt idx="36058">
                  <c:v>-0.14926500000000001</c:v>
                </c:pt>
                <c:pt idx="36059">
                  <c:v>-0.14868700000000001</c:v>
                </c:pt>
                <c:pt idx="36060">
                  <c:v>-0.14843500000000001</c:v>
                </c:pt>
                <c:pt idx="36061">
                  <c:v>-0.14769299999999999</c:v>
                </c:pt>
                <c:pt idx="36062" formatCode="0.00E+00">
                  <c:v>-0.14721699999999999</c:v>
                </c:pt>
                <c:pt idx="36063">
                  <c:v>-0.146726</c:v>
                </c:pt>
                <c:pt idx="36064">
                  <c:v>-0.146037</c:v>
                </c:pt>
                <c:pt idx="36065">
                  <c:v>-0.14577999999999999</c:v>
                </c:pt>
                <c:pt idx="36066">
                  <c:v>-0.14510700000000001</c:v>
                </c:pt>
                <c:pt idx="36067">
                  <c:v>-0.14479</c:v>
                </c:pt>
                <c:pt idx="36068">
                  <c:v>-0.144123</c:v>
                </c:pt>
                <c:pt idx="36069">
                  <c:v>-0.143729</c:v>
                </c:pt>
                <c:pt idx="36070">
                  <c:v>-0.143237</c:v>
                </c:pt>
                <c:pt idx="36071">
                  <c:v>-0.14277599999999999</c:v>
                </c:pt>
                <c:pt idx="36072">
                  <c:v>-0.14222199999999999</c:v>
                </c:pt>
                <c:pt idx="36073">
                  <c:v>-0.14175399999999999</c:v>
                </c:pt>
                <c:pt idx="36074">
                  <c:v>-0.14127999999999999</c:v>
                </c:pt>
                <c:pt idx="36075">
                  <c:v>-0.14077500000000001</c:v>
                </c:pt>
                <c:pt idx="36076">
                  <c:v>-0.14058200000000001</c:v>
                </c:pt>
                <c:pt idx="36077">
                  <c:v>-0.139794</c:v>
                </c:pt>
                <c:pt idx="36078">
                  <c:v>-0.13950399999999999</c:v>
                </c:pt>
                <c:pt idx="36079">
                  <c:v>-0.13896500000000001</c:v>
                </c:pt>
                <c:pt idx="36080">
                  <c:v>-0.13866100000000001</c:v>
                </c:pt>
                <c:pt idx="36081">
                  <c:v>-0.138234</c:v>
                </c:pt>
                <c:pt idx="36082" formatCode="0.00E+00">
                  <c:v>-0.137768</c:v>
                </c:pt>
                <c:pt idx="36083">
                  <c:v>-0.13753099999999999</c:v>
                </c:pt>
                <c:pt idx="36084">
                  <c:v>-0.13696</c:v>
                </c:pt>
                <c:pt idx="36085">
                  <c:v>-0.13686000000000001</c:v>
                </c:pt>
                <c:pt idx="36086">
                  <c:v>-0.13625399999999999</c:v>
                </c:pt>
                <c:pt idx="36087">
                  <c:v>-0.136072</c:v>
                </c:pt>
                <c:pt idx="36088">
                  <c:v>-0.13553200000000001</c:v>
                </c:pt>
                <c:pt idx="36089">
                  <c:v>-0.135271</c:v>
                </c:pt>
                <c:pt idx="36090">
                  <c:v>-0.135044</c:v>
                </c:pt>
                <c:pt idx="36091">
                  <c:v>-0.13444500000000001</c:v>
                </c:pt>
                <c:pt idx="36092">
                  <c:v>-0.13447700000000001</c:v>
                </c:pt>
                <c:pt idx="36093">
                  <c:v>-0.133997</c:v>
                </c:pt>
                <c:pt idx="36094">
                  <c:v>-0.13366600000000001</c:v>
                </c:pt>
                <c:pt idx="36095">
                  <c:v>-0.13355600000000001</c:v>
                </c:pt>
                <c:pt idx="36096">
                  <c:v>-0.13306599999999999</c:v>
                </c:pt>
                <c:pt idx="36097">
                  <c:v>-0.13303899999999999</c:v>
                </c:pt>
                <c:pt idx="36098">
                  <c:v>-0.132602</c:v>
                </c:pt>
                <c:pt idx="36099">
                  <c:v>-0.13239200000000001</c:v>
                </c:pt>
                <c:pt idx="36100">
                  <c:v>-0.132102</c:v>
                </c:pt>
                <c:pt idx="36101">
                  <c:v>-0.13181699999999999</c:v>
                </c:pt>
                <c:pt idx="36102">
                  <c:v>-0.131629</c:v>
                </c:pt>
                <c:pt idx="36103">
                  <c:v>-0.13145799999999999</c:v>
                </c:pt>
                <c:pt idx="36104">
                  <c:v>-0.13117500000000001</c:v>
                </c:pt>
                <c:pt idx="36105">
                  <c:v>-0.13095999999999999</c:v>
                </c:pt>
                <c:pt idx="36106">
                  <c:v>-0.130941</c:v>
                </c:pt>
                <c:pt idx="36107">
                  <c:v>-0.130606</c:v>
                </c:pt>
                <c:pt idx="36108">
                  <c:v>-0.13065399999999999</c:v>
                </c:pt>
                <c:pt idx="36109">
                  <c:v>-0.13042100000000001</c:v>
                </c:pt>
                <c:pt idx="36110">
                  <c:v>-0.13020599999999999</c:v>
                </c:pt>
                <c:pt idx="36111">
                  <c:v>-0.130083</c:v>
                </c:pt>
                <c:pt idx="36112">
                  <c:v>-0.12994</c:v>
                </c:pt>
                <c:pt idx="36113">
                  <c:v>-0.12984100000000001</c:v>
                </c:pt>
                <c:pt idx="36114">
                  <c:v>-0.12970599999999999</c:v>
                </c:pt>
                <c:pt idx="36115">
                  <c:v>-0.12950500000000001</c:v>
                </c:pt>
                <c:pt idx="36116">
                  <c:v>-0.129269</c:v>
                </c:pt>
                <c:pt idx="36117">
                  <c:v>-0.12922500000000001</c:v>
                </c:pt>
                <c:pt idx="36118">
                  <c:v>-0.12881100000000001</c:v>
                </c:pt>
                <c:pt idx="36119">
                  <c:v>-0.12870200000000001</c:v>
                </c:pt>
                <c:pt idx="36120">
                  <c:v>-0.12862399999999999</c:v>
                </c:pt>
                <c:pt idx="36121">
                  <c:v>-0.12825700000000001</c:v>
                </c:pt>
                <c:pt idx="36122">
                  <c:v>-0.128251</c:v>
                </c:pt>
                <c:pt idx="36123">
                  <c:v>-0.127888</c:v>
                </c:pt>
                <c:pt idx="36124">
                  <c:v>-0.12796199999999999</c:v>
                </c:pt>
                <c:pt idx="36125">
                  <c:v>-0.12769800000000001</c:v>
                </c:pt>
                <c:pt idx="36126">
                  <c:v>-0.12762399999999999</c:v>
                </c:pt>
                <c:pt idx="36127">
                  <c:v>-0.127551</c:v>
                </c:pt>
                <c:pt idx="36128">
                  <c:v>-0.12724299999999999</c:v>
                </c:pt>
                <c:pt idx="36129">
                  <c:v>-0.12718199999999999</c:v>
                </c:pt>
                <c:pt idx="36130">
                  <c:v>-0.127168</c:v>
                </c:pt>
                <c:pt idx="36131">
                  <c:v>-0.126944</c:v>
                </c:pt>
                <c:pt idx="36132">
                  <c:v>-0.12673400000000001</c:v>
                </c:pt>
                <c:pt idx="36133">
                  <c:v>-0.126613</c:v>
                </c:pt>
                <c:pt idx="36134">
                  <c:v>-0.12636</c:v>
                </c:pt>
                <c:pt idx="36135">
                  <c:v>-0.12617400000000001</c:v>
                </c:pt>
                <c:pt idx="36136">
                  <c:v>-0.12603700000000001</c:v>
                </c:pt>
                <c:pt idx="36137">
                  <c:v>-0.125556</c:v>
                </c:pt>
                <c:pt idx="36138">
                  <c:v>-0.125364</c:v>
                </c:pt>
                <c:pt idx="36139">
                  <c:v>-0.124875</c:v>
                </c:pt>
                <c:pt idx="36140">
                  <c:v>-0.124691</c:v>
                </c:pt>
                <c:pt idx="36141">
                  <c:v>-0.124269</c:v>
                </c:pt>
                <c:pt idx="36142">
                  <c:v>-0.123947</c:v>
                </c:pt>
                <c:pt idx="36143">
                  <c:v>-0.123526</c:v>
                </c:pt>
                <c:pt idx="36144">
                  <c:v>-0.123289</c:v>
                </c:pt>
                <c:pt idx="36145">
                  <c:v>-0.122839</c:v>
                </c:pt>
                <c:pt idx="36146">
                  <c:v>-0.12246700000000001</c:v>
                </c:pt>
                <c:pt idx="36147">
                  <c:v>-0.122179</c:v>
                </c:pt>
                <c:pt idx="36148">
                  <c:v>-0.121526</c:v>
                </c:pt>
                <c:pt idx="36149">
                  <c:v>-0.121334</c:v>
                </c:pt>
                <c:pt idx="36150">
                  <c:v>-0.120561</c:v>
                </c:pt>
                <c:pt idx="36151">
                  <c:v>-0.120422</c:v>
                </c:pt>
                <c:pt idx="36152">
                  <c:v>-0.119808</c:v>
                </c:pt>
                <c:pt idx="36153">
                  <c:v>-0.11917999999999999</c:v>
                </c:pt>
                <c:pt idx="36154">
                  <c:v>-0.118841</c:v>
                </c:pt>
                <c:pt idx="36155">
                  <c:v>-0.11813</c:v>
                </c:pt>
                <c:pt idx="36156">
                  <c:v>-0.117575</c:v>
                </c:pt>
                <c:pt idx="36157">
                  <c:v>-0.116966</c:v>
                </c:pt>
                <c:pt idx="36158">
                  <c:v>-0.116303</c:v>
                </c:pt>
                <c:pt idx="36159">
                  <c:v>-0.115372</c:v>
                </c:pt>
                <c:pt idx="36160">
                  <c:v>-0.11473800000000001</c:v>
                </c:pt>
                <c:pt idx="36161">
                  <c:v>-0.114047</c:v>
                </c:pt>
                <c:pt idx="36162">
                  <c:v>-0.11318</c:v>
                </c:pt>
                <c:pt idx="36163">
                  <c:v>-0.112362</c:v>
                </c:pt>
                <c:pt idx="36164">
                  <c:v>-0.11138199999999999</c:v>
                </c:pt>
                <c:pt idx="36165">
                  <c:v>-0.110695</c:v>
                </c:pt>
                <c:pt idx="36166">
                  <c:v>-0.10959099999999999</c:v>
                </c:pt>
                <c:pt idx="36167">
                  <c:v>-0.108927</c:v>
                </c:pt>
                <c:pt idx="36168">
                  <c:v>-0.10810500000000001</c:v>
                </c:pt>
                <c:pt idx="36169">
                  <c:v>-0.10691000000000001</c:v>
                </c:pt>
                <c:pt idx="36170">
                  <c:v>-0.10609200000000001</c:v>
                </c:pt>
                <c:pt idx="36171">
                  <c:v>-0.104951</c:v>
                </c:pt>
                <c:pt idx="36172">
                  <c:v>-0.104116</c:v>
                </c:pt>
                <c:pt idx="36173">
                  <c:v>-0.102883</c:v>
                </c:pt>
                <c:pt idx="36174">
                  <c:v>-0.101992</c:v>
                </c:pt>
                <c:pt idx="36175">
                  <c:v>-0.100671</c:v>
                </c:pt>
                <c:pt idx="36176">
                  <c:v>-9.9596299999999999E-2</c:v>
                </c:pt>
                <c:pt idx="36177">
                  <c:v>-9.8368899999999995E-2</c:v>
                </c:pt>
                <c:pt idx="36178">
                  <c:v>-9.7290399999999999E-2</c:v>
                </c:pt>
                <c:pt idx="36179">
                  <c:v>-9.6024700000000004E-2</c:v>
                </c:pt>
                <c:pt idx="36180">
                  <c:v>-9.4606800000000005E-2</c:v>
                </c:pt>
                <c:pt idx="36181">
                  <c:v>-9.3441899999999994E-2</c:v>
                </c:pt>
                <c:pt idx="36182">
                  <c:v>-9.2105699999999999E-2</c:v>
                </c:pt>
                <c:pt idx="36183">
                  <c:v>-9.0878299999999995E-2</c:v>
                </c:pt>
                <c:pt idx="36184">
                  <c:v>-8.9577900000000002E-2</c:v>
                </c:pt>
                <c:pt idx="36185">
                  <c:v>-8.8067699999999999E-2</c:v>
                </c:pt>
                <c:pt idx="36186">
                  <c:v>-8.6672299999999994E-2</c:v>
                </c:pt>
                <c:pt idx="36187">
                  <c:v>-8.5381200000000004E-2</c:v>
                </c:pt>
                <c:pt idx="36188">
                  <c:v>-8.3909899999999996E-2</c:v>
                </c:pt>
                <c:pt idx="36189">
                  <c:v>-8.2500699999999996E-2</c:v>
                </c:pt>
                <c:pt idx="36190">
                  <c:v>-8.0986500000000003E-2</c:v>
                </c:pt>
                <c:pt idx="36191">
                  <c:v>-7.9585000000000003E-2</c:v>
                </c:pt>
                <c:pt idx="36192">
                  <c:v>-7.81496E-2</c:v>
                </c:pt>
                <c:pt idx="36193">
                  <c:v>-7.6433100000000004E-2</c:v>
                </c:pt>
                <c:pt idx="36194">
                  <c:v>-7.5030899999999998E-2</c:v>
                </c:pt>
                <c:pt idx="36195">
                  <c:v>-7.35426E-2</c:v>
                </c:pt>
                <c:pt idx="36196">
                  <c:v>-7.1810700000000005E-2</c:v>
                </c:pt>
                <c:pt idx="36197">
                  <c:v>-7.0084800000000003E-2</c:v>
                </c:pt>
                <c:pt idx="36198">
                  <c:v>-6.8348300000000001E-2</c:v>
                </c:pt>
                <c:pt idx="36199">
                  <c:v>-6.6603399999999993E-2</c:v>
                </c:pt>
                <c:pt idx="36200">
                  <c:v>-6.4818799999999996E-2</c:v>
                </c:pt>
                <c:pt idx="36201">
                  <c:v>-6.3035499999999994E-2</c:v>
                </c:pt>
                <c:pt idx="36202">
                  <c:v>-6.1122999999999997E-2</c:v>
                </c:pt>
                <c:pt idx="36203">
                  <c:v>-5.9346099999999999E-2</c:v>
                </c:pt>
                <c:pt idx="36204">
                  <c:v>-5.7472299999999997E-2</c:v>
                </c:pt>
                <c:pt idx="36205">
                  <c:v>-5.57555E-2</c:v>
                </c:pt>
                <c:pt idx="36206">
                  <c:v>-5.4055600000000002E-2</c:v>
                </c:pt>
                <c:pt idx="36207">
                  <c:v>-5.2110999999999998E-2</c:v>
                </c:pt>
                <c:pt idx="36208">
                  <c:v>-5.0410099999999999E-2</c:v>
                </c:pt>
                <c:pt idx="36209">
                  <c:v>-4.8329700000000003E-2</c:v>
                </c:pt>
                <c:pt idx="36210">
                  <c:v>-4.6550099999999997E-2</c:v>
                </c:pt>
                <c:pt idx="36211">
                  <c:v>-4.4898199999999999E-2</c:v>
                </c:pt>
                <c:pt idx="36212">
                  <c:v>-4.2789000000000001E-2</c:v>
                </c:pt>
                <c:pt idx="36213">
                  <c:v>-4.0908800000000002E-2</c:v>
                </c:pt>
                <c:pt idx="36214">
                  <c:v>-3.8913099999999999E-2</c:v>
                </c:pt>
                <c:pt idx="36215">
                  <c:v>-3.7002800000000002E-2</c:v>
                </c:pt>
                <c:pt idx="36216">
                  <c:v>-3.5157899999999999E-2</c:v>
                </c:pt>
                <c:pt idx="36217">
                  <c:v>-3.2816199999999997E-2</c:v>
                </c:pt>
                <c:pt idx="36218">
                  <c:v>-3.0922499999999999E-2</c:v>
                </c:pt>
                <c:pt idx="36219">
                  <c:v>-2.8785999999999999E-2</c:v>
                </c:pt>
                <c:pt idx="36220">
                  <c:v>-2.6594699999999999E-2</c:v>
                </c:pt>
                <c:pt idx="36221">
                  <c:v>-2.4652199999999999E-2</c:v>
                </c:pt>
                <c:pt idx="36222">
                  <c:v>-2.2559200000000001E-2</c:v>
                </c:pt>
                <c:pt idx="36223">
                  <c:v>-2.0355399999999999E-2</c:v>
                </c:pt>
                <c:pt idx="36224">
                  <c:v>-1.83882E-2</c:v>
                </c:pt>
                <c:pt idx="36225">
                  <c:v>-1.61245E-2</c:v>
                </c:pt>
                <c:pt idx="36226">
                  <c:v>-1.40836E-2</c:v>
                </c:pt>
                <c:pt idx="36227">
                  <c:v>-1.20386E-2</c:v>
                </c:pt>
                <c:pt idx="36228">
                  <c:v>-9.7692999999999999E-3</c:v>
                </c:pt>
                <c:pt idx="36229">
                  <c:v>-7.6862900000000001E-3</c:v>
                </c:pt>
                <c:pt idx="36230">
                  <c:v>-5.3571299999999999E-3</c:v>
                </c:pt>
                <c:pt idx="36231">
                  <c:v>-3.5288199999999998E-3</c:v>
                </c:pt>
                <c:pt idx="36232">
                  <c:v>-1.0478600000000001E-3</c:v>
                </c:pt>
                <c:pt idx="36233">
                  <c:v>1.0203499999999999E-3</c:v>
                </c:pt>
                <c:pt idx="36234">
                  <c:v>3.1798500000000001E-3</c:v>
                </c:pt>
                <c:pt idx="36235">
                  <c:v>5.3900099999999998E-3</c:v>
                </c:pt>
                <c:pt idx="36236">
                  <c:v>7.7437599999999997E-3</c:v>
                </c:pt>
                <c:pt idx="36237">
                  <c:v>1.00573E-2</c:v>
                </c:pt>
                <c:pt idx="36238">
                  <c:v>1.20292E-2</c:v>
                </c:pt>
                <c:pt idx="36239">
                  <c:v>1.4582700000000001E-2</c:v>
                </c:pt>
                <c:pt idx="36240">
                  <c:v>1.67899E-2</c:v>
                </c:pt>
                <c:pt idx="36241">
                  <c:v>1.9037499999999999E-2</c:v>
                </c:pt>
                <c:pt idx="36242">
                  <c:v>2.1180299999999999E-2</c:v>
                </c:pt>
                <c:pt idx="36243">
                  <c:v>2.34708E-2</c:v>
                </c:pt>
                <c:pt idx="36244">
                  <c:v>2.5640300000000001E-2</c:v>
                </c:pt>
                <c:pt idx="36245">
                  <c:v>2.7847500000000001E-2</c:v>
                </c:pt>
                <c:pt idx="36246">
                  <c:v>3.0106600000000001E-2</c:v>
                </c:pt>
                <c:pt idx="36247">
                  <c:v>3.2279599999999999E-2</c:v>
                </c:pt>
                <c:pt idx="36248">
                  <c:v>3.4465299999999997E-2</c:v>
                </c:pt>
                <c:pt idx="36249">
                  <c:v>3.6518500000000002E-2</c:v>
                </c:pt>
                <c:pt idx="36250">
                  <c:v>3.8843999999999997E-2</c:v>
                </c:pt>
                <c:pt idx="36251">
                  <c:v>4.0892100000000001E-2</c:v>
                </c:pt>
                <c:pt idx="36252">
                  <c:v>4.3148699999999998E-2</c:v>
                </c:pt>
                <c:pt idx="36253">
                  <c:v>4.5274099999999998E-2</c:v>
                </c:pt>
                <c:pt idx="36254">
                  <c:v>4.75019E-2</c:v>
                </c:pt>
                <c:pt idx="36255">
                  <c:v>4.9679099999999997E-2</c:v>
                </c:pt>
                <c:pt idx="36256">
                  <c:v>5.1894999999999997E-2</c:v>
                </c:pt>
                <c:pt idx="36257">
                  <c:v>5.4013899999999997E-2</c:v>
                </c:pt>
                <c:pt idx="36258">
                  <c:v>5.6337100000000001E-2</c:v>
                </c:pt>
                <c:pt idx="36259">
                  <c:v>5.8592199999999997E-2</c:v>
                </c:pt>
                <c:pt idx="36260">
                  <c:v>6.0690500000000001E-2</c:v>
                </c:pt>
                <c:pt idx="36261">
                  <c:v>6.2846600000000002E-2</c:v>
                </c:pt>
                <c:pt idx="36262">
                  <c:v>6.5086699999999997E-2</c:v>
                </c:pt>
                <c:pt idx="36263">
                  <c:v>6.7161200000000004E-2</c:v>
                </c:pt>
                <c:pt idx="36264">
                  <c:v>6.9424E-2</c:v>
                </c:pt>
                <c:pt idx="36265">
                  <c:v>7.1241499999999999E-2</c:v>
                </c:pt>
                <c:pt idx="36266">
                  <c:v>7.3607099999999995E-2</c:v>
                </c:pt>
                <c:pt idx="36267">
                  <c:v>7.5419600000000003E-2</c:v>
                </c:pt>
                <c:pt idx="36268">
                  <c:v>7.7742599999999995E-2</c:v>
                </c:pt>
                <c:pt idx="36269">
                  <c:v>7.9829499999999998E-2</c:v>
                </c:pt>
                <c:pt idx="36270" formatCode="0.00E+00">
                  <c:v>8.1644099999999997E-2</c:v>
                </c:pt>
                <c:pt idx="36271">
                  <c:v>8.3811300000000005E-2</c:v>
                </c:pt>
                <c:pt idx="36272">
                  <c:v>8.5858299999999999E-2</c:v>
                </c:pt>
                <c:pt idx="36273">
                  <c:v>8.7914099999999995E-2</c:v>
                </c:pt>
                <c:pt idx="36274">
                  <c:v>8.9987899999999996E-2</c:v>
                </c:pt>
                <c:pt idx="36275">
                  <c:v>9.2025099999999999E-2</c:v>
                </c:pt>
                <c:pt idx="36276">
                  <c:v>9.3908400000000003E-2</c:v>
                </c:pt>
                <c:pt idx="36277">
                  <c:v>9.5980700000000002E-2</c:v>
                </c:pt>
                <c:pt idx="36278">
                  <c:v>9.8036999999999999E-2</c:v>
                </c:pt>
                <c:pt idx="36279">
                  <c:v>0.100148</c:v>
                </c:pt>
                <c:pt idx="36280">
                  <c:v>0.10202899999999999</c:v>
                </c:pt>
                <c:pt idx="36281">
                  <c:v>0.103793</c:v>
                </c:pt>
                <c:pt idx="36282">
                  <c:v>0.106132</c:v>
                </c:pt>
                <c:pt idx="36283">
                  <c:v>0.107959</c:v>
                </c:pt>
                <c:pt idx="36284">
                  <c:v>0.109879</c:v>
                </c:pt>
                <c:pt idx="36285">
                  <c:v>0.111917</c:v>
                </c:pt>
                <c:pt idx="36286">
                  <c:v>0.11386</c:v>
                </c:pt>
                <c:pt idx="36287">
                  <c:v>0.115832</c:v>
                </c:pt>
                <c:pt idx="36288">
                  <c:v>0.11780599999999999</c:v>
                </c:pt>
                <c:pt idx="36289">
                  <c:v>0.11978900000000001</c:v>
                </c:pt>
                <c:pt idx="36290">
                  <c:v>0.121684</c:v>
                </c:pt>
                <c:pt idx="36291">
                  <c:v>0.12367599999999999</c:v>
                </c:pt>
                <c:pt idx="36292">
                  <c:v>0.12554799999999999</c:v>
                </c:pt>
                <c:pt idx="36293">
                  <c:v>0.12754799999999999</c:v>
                </c:pt>
                <c:pt idx="36294">
                  <c:v>0.12948499999999999</c:v>
                </c:pt>
                <c:pt idx="36295">
                  <c:v>0.131299</c:v>
                </c:pt>
                <c:pt idx="36296">
                  <c:v>0.13333700000000001</c:v>
                </c:pt>
                <c:pt idx="36297">
                  <c:v>0.13506199999999999</c:v>
                </c:pt>
                <c:pt idx="36298">
                  <c:v>0.13708899999999999</c:v>
                </c:pt>
                <c:pt idx="36299">
                  <c:v>0.138985</c:v>
                </c:pt>
                <c:pt idx="36300">
                  <c:v>0.14080200000000001</c:v>
                </c:pt>
                <c:pt idx="36301">
                  <c:v>0.14263700000000001</c:v>
                </c:pt>
                <c:pt idx="36302">
                  <c:v>0.144535</c:v>
                </c:pt>
                <c:pt idx="36303">
                  <c:v>0.14621500000000001</c:v>
                </c:pt>
                <c:pt idx="36304">
                  <c:v>0.14813899999999999</c:v>
                </c:pt>
                <c:pt idx="36305">
                  <c:v>0.15015200000000001</c:v>
                </c:pt>
                <c:pt idx="36306">
                  <c:v>0.15187500000000001</c:v>
                </c:pt>
                <c:pt idx="36307">
                  <c:v>0.15380099999999999</c:v>
                </c:pt>
                <c:pt idx="36308">
                  <c:v>0.15554699999999999</c:v>
                </c:pt>
                <c:pt idx="36309">
                  <c:v>0.15742200000000001</c:v>
                </c:pt>
                <c:pt idx="36310">
                  <c:v>0.15920400000000001</c:v>
                </c:pt>
                <c:pt idx="36311">
                  <c:v>0.161158</c:v>
                </c:pt>
                <c:pt idx="36312">
                  <c:v>0.16292899999999999</c:v>
                </c:pt>
                <c:pt idx="36313">
                  <c:v>0.16489599999999999</c:v>
                </c:pt>
                <c:pt idx="36314">
                  <c:v>0.16664100000000001</c:v>
                </c:pt>
                <c:pt idx="36315">
                  <c:v>0.16841999999999999</c:v>
                </c:pt>
                <c:pt idx="36316">
                  <c:v>0.17036799999999999</c:v>
                </c:pt>
                <c:pt idx="36317">
                  <c:v>0.172038</c:v>
                </c:pt>
                <c:pt idx="36318">
                  <c:v>0.17405699999999999</c:v>
                </c:pt>
                <c:pt idx="36319">
                  <c:v>0.17574100000000001</c:v>
                </c:pt>
                <c:pt idx="36320">
                  <c:v>0.177449</c:v>
                </c:pt>
                <c:pt idx="36321">
                  <c:v>0.17941399999999999</c:v>
                </c:pt>
                <c:pt idx="36322">
                  <c:v>0.18120700000000001</c:v>
                </c:pt>
                <c:pt idx="36323" formatCode="0.00E+00">
                  <c:v>0.18313299999999999</c:v>
                </c:pt>
                <c:pt idx="36324">
                  <c:v>0.18471000000000001</c:v>
                </c:pt>
                <c:pt idx="36325">
                  <c:v>0.18657299999999999</c:v>
                </c:pt>
                <c:pt idx="36326">
                  <c:v>0.18832299999999999</c:v>
                </c:pt>
                <c:pt idx="36327">
                  <c:v>0.18984400000000001</c:v>
                </c:pt>
                <c:pt idx="36328">
                  <c:v>0.19169800000000001</c:v>
                </c:pt>
                <c:pt idx="36329">
                  <c:v>0.193381</c:v>
                </c:pt>
                <c:pt idx="36330">
                  <c:v>0.19505600000000001</c:v>
                </c:pt>
                <c:pt idx="36331">
                  <c:v>0.196633</c:v>
                </c:pt>
                <c:pt idx="36332">
                  <c:v>0.19853899999999999</c:v>
                </c:pt>
                <c:pt idx="36333">
                  <c:v>0.20007800000000001</c:v>
                </c:pt>
                <c:pt idx="36334">
                  <c:v>0.20189199999999999</c:v>
                </c:pt>
                <c:pt idx="36335">
                  <c:v>0.20347199999999999</c:v>
                </c:pt>
                <c:pt idx="36336">
                  <c:v>0.20533199999999999</c:v>
                </c:pt>
                <c:pt idx="36337">
                  <c:v>0.20690900000000001</c:v>
                </c:pt>
                <c:pt idx="36338">
                  <c:v>0.20848</c:v>
                </c:pt>
                <c:pt idx="36339">
                  <c:v>0.21015400000000001</c:v>
                </c:pt>
                <c:pt idx="36340">
                  <c:v>0.21154400000000001</c:v>
                </c:pt>
                <c:pt idx="36341">
                  <c:v>0.21331600000000001</c:v>
                </c:pt>
                <c:pt idx="36342">
                  <c:v>0.214672</c:v>
                </c:pt>
                <c:pt idx="36343">
                  <c:v>0.216228</c:v>
                </c:pt>
                <c:pt idx="36344">
                  <c:v>0.21778900000000001</c:v>
                </c:pt>
                <c:pt idx="36345">
                  <c:v>0.21937599999999999</c:v>
                </c:pt>
                <c:pt idx="36346">
                  <c:v>0.220827</c:v>
                </c:pt>
                <c:pt idx="36347">
                  <c:v>0.22228500000000001</c:v>
                </c:pt>
                <c:pt idx="36348">
                  <c:v>0.223972</c:v>
                </c:pt>
                <c:pt idx="36349">
                  <c:v>0.22545399999999999</c:v>
                </c:pt>
                <c:pt idx="36350">
                  <c:v>0.226988</c:v>
                </c:pt>
                <c:pt idx="36351">
                  <c:v>0.22842199999999999</c:v>
                </c:pt>
                <c:pt idx="36352">
                  <c:v>0.22996900000000001</c:v>
                </c:pt>
                <c:pt idx="36353">
                  <c:v>0.231327</c:v>
                </c:pt>
                <c:pt idx="36354">
                  <c:v>0.23277700000000001</c:v>
                </c:pt>
                <c:pt idx="36355">
                  <c:v>0.23432700000000001</c:v>
                </c:pt>
                <c:pt idx="36356">
                  <c:v>0.235678</c:v>
                </c:pt>
                <c:pt idx="36357">
                  <c:v>0.236959</c:v>
                </c:pt>
                <c:pt idx="36358">
                  <c:v>0.238205</c:v>
                </c:pt>
                <c:pt idx="36359">
                  <c:v>0.239622</c:v>
                </c:pt>
                <c:pt idx="36360">
                  <c:v>0.24080699999999999</c:v>
                </c:pt>
                <c:pt idx="36361">
                  <c:v>0.24215500000000001</c:v>
                </c:pt>
                <c:pt idx="36362">
                  <c:v>0.243226</c:v>
                </c:pt>
                <c:pt idx="36363">
                  <c:v>0.24437200000000001</c:v>
                </c:pt>
                <c:pt idx="36364">
                  <c:v>0.24563699999999999</c:v>
                </c:pt>
                <c:pt idx="36365">
                  <c:v>0.246584</c:v>
                </c:pt>
                <c:pt idx="36366">
                  <c:v>0.24804599999999999</c:v>
                </c:pt>
                <c:pt idx="36367">
                  <c:v>0.24884999999999999</c:v>
                </c:pt>
                <c:pt idx="36368">
                  <c:v>0.25006299999999998</c:v>
                </c:pt>
                <c:pt idx="36369">
                  <c:v>0.251087</c:v>
                </c:pt>
                <c:pt idx="36370">
                  <c:v>0.25221500000000002</c:v>
                </c:pt>
                <c:pt idx="36371">
                  <c:v>0.25328600000000001</c:v>
                </c:pt>
                <c:pt idx="36372">
                  <c:v>0.25440299999999999</c:v>
                </c:pt>
                <c:pt idx="36373">
                  <c:v>0.25539099999999998</c:v>
                </c:pt>
                <c:pt idx="36374">
                  <c:v>0.25642900000000002</c:v>
                </c:pt>
                <c:pt idx="36375">
                  <c:v>0.25748900000000002</c:v>
                </c:pt>
                <c:pt idx="36376">
                  <c:v>0.25842399999999999</c:v>
                </c:pt>
                <c:pt idx="36377">
                  <c:v>0.25959500000000002</c:v>
                </c:pt>
                <c:pt idx="36378">
                  <c:v>0.26030199999999998</c:v>
                </c:pt>
                <c:pt idx="36379">
                  <c:v>0.261046</c:v>
                </c:pt>
                <c:pt idx="36380">
                  <c:v>0.26184800000000003</c:v>
                </c:pt>
                <c:pt idx="36381">
                  <c:v>0.26263199999999998</c:v>
                </c:pt>
                <c:pt idx="36382">
                  <c:v>0.26347599999999999</c:v>
                </c:pt>
                <c:pt idx="36383">
                  <c:v>0.26414799999999999</c:v>
                </c:pt>
                <c:pt idx="36384">
                  <c:v>0.264621</c:v>
                </c:pt>
                <c:pt idx="36385">
                  <c:v>0.26547799999999999</c:v>
                </c:pt>
                <c:pt idx="36386">
                  <c:v>0.266121</c:v>
                </c:pt>
                <c:pt idx="36387">
                  <c:v>0.26689400000000002</c:v>
                </c:pt>
                <c:pt idx="36388">
                  <c:v>0.26746999999999999</c:v>
                </c:pt>
                <c:pt idx="36389">
                  <c:v>0.26807399999999998</c:v>
                </c:pt>
                <c:pt idx="36390">
                  <c:v>0.26844099999999999</c:v>
                </c:pt>
                <c:pt idx="36391">
                  <c:v>0.26935700000000001</c:v>
                </c:pt>
                <c:pt idx="36392">
                  <c:v>0.26958500000000002</c:v>
                </c:pt>
                <c:pt idx="36393">
                  <c:v>0.270256</c:v>
                </c:pt>
                <c:pt idx="36394">
                  <c:v>0.27065</c:v>
                </c:pt>
                <c:pt idx="36395">
                  <c:v>0.27107799999999999</c:v>
                </c:pt>
                <c:pt idx="36396">
                  <c:v>0.271592</c:v>
                </c:pt>
                <c:pt idx="36397">
                  <c:v>0.27186199999999999</c:v>
                </c:pt>
                <c:pt idx="36398">
                  <c:v>0.27232499999999998</c:v>
                </c:pt>
                <c:pt idx="36399">
                  <c:v>0.27225899999999997</c:v>
                </c:pt>
                <c:pt idx="36400">
                  <c:v>0.27268900000000001</c:v>
                </c:pt>
                <c:pt idx="36401">
                  <c:v>0.273009</c:v>
                </c:pt>
                <c:pt idx="36402">
                  <c:v>0.273061</c:v>
                </c:pt>
                <c:pt idx="36403">
                  <c:v>0.27330399999999999</c:v>
                </c:pt>
                <c:pt idx="36404">
                  <c:v>0.27329300000000001</c:v>
                </c:pt>
                <c:pt idx="36405">
                  <c:v>0.27346399999999998</c:v>
                </c:pt>
                <c:pt idx="36406">
                  <c:v>0.273343</c:v>
                </c:pt>
                <c:pt idx="36407">
                  <c:v>0.27354299999999998</c:v>
                </c:pt>
                <c:pt idx="36408">
                  <c:v>0.27358199999999999</c:v>
                </c:pt>
                <c:pt idx="36409">
                  <c:v>0.27348600000000001</c:v>
                </c:pt>
                <c:pt idx="36410">
                  <c:v>0.27363199999999999</c:v>
                </c:pt>
                <c:pt idx="36411">
                  <c:v>0.27343800000000001</c:v>
                </c:pt>
                <c:pt idx="36412">
                  <c:v>0.273422</c:v>
                </c:pt>
                <c:pt idx="36413">
                  <c:v>0.273171</c:v>
                </c:pt>
                <c:pt idx="36414">
                  <c:v>0.27301599999999998</c:v>
                </c:pt>
                <c:pt idx="36415">
                  <c:v>0.27274100000000001</c:v>
                </c:pt>
                <c:pt idx="36416">
                  <c:v>0.27241599999999999</c:v>
                </c:pt>
                <c:pt idx="36417">
                  <c:v>0.27213999999999999</c:v>
                </c:pt>
                <c:pt idx="36418">
                  <c:v>0.27193600000000001</c:v>
                </c:pt>
                <c:pt idx="36419">
                  <c:v>0.27150600000000003</c:v>
                </c:pt>
                <c:pt idx="36420">
                  <c:v>0.27089099999999999</c:v>
                </c:pt>
                <c:pt idx="36421">
                  <c:v>0.27051999999999998</c:v>
                </c:pt>
                <c:pt idx="36422">
                  <c:v>0.26991900000000002</c:v>
                </c:pt>
                <c:pt idx="36423">
                  <c:v>0.26960600000000001</c:v>
                </c:pt>
                <c:pt idx="36424">
                  <c:v>0.268793</c:v>
                </c:pt>
                <c:pt idx="36425">
                  <c:v>0.26837699999999998</c:v>
                </c:pt>
                <c:pt idx="36426">
                  <c:v>0.26760600000000001</c:v>
                </c:pt>
                <c:pt idx="36427">
                  <c:v>0.266901</c:v>
                </c:pt>
                <c:pt idx="36428">
                  <c:v>0.26633800000000002</c:v>
                </c:pt>
                <c:pt idx="36429">
                  <c:v>0.265569</c:v>
                </c:pt>
                <c:pt idx="36430">
                  <c:v>0.26475100000000001</c:v>
                </c:pt>
                <c:pt idx="36431">
                  <c:v>0.26380500000000001</c:v>
                </c:pt>
                <c:pt idx="36432">
                  <c:v>0.26309199999999999</c:v>
                </c:pt>
                <c:pt idx="36433">
                  <c:v>0.262021</c:v>
                </c:pt>
                <c:pt idx="36434">
                  <c:v>0.26112600000000002</c:v>
                </c:pt>
                <c:pt idx="36435">
                  <c:v>0.26010299999999997</c:v>
                </c:pt>
                <c:pt idx="36436">
                  <c:v>0.25911699999999999</c:v>
                </c:pt>
                <c:pt idx="36437">
                  <c:v>0.25820199999999999</c:v>
                </c:pt>
                <c:pt idx="36438">
                  <c:v>0.256965</c:v>
                </c:pt>
                <c:pt idx="36439">
                  <c:v>0.255909</c:v>
                </c:pt>
                <c:pt idx="36440">
                  <c:v>0.254996</c:v>
                </c:pt>
                <c:pt idx="36441">
                  <c:v>0.25367699999999999</c:v>
                </c:pt>
                <c:pt idx="36442">
                  <c:v>0.25259100000000001</c:v>
                </c:pt>
                <c:pt idx="36443">
                  <c:v>0.25121399999999999</c:v>
                </c:pt>
                <c:pt idx="36444">
                  <c:v>0.24994</c:v>
                </c:pt>
                <c:pt idx="36445">
                  <c:v>0.24866099999999999</c:v>
                </c:pt>
                <c:pt idx="36446">
                  <c:v>0.24726200000000001</c:v>
                </c:pt>
                <c:pt idx="36447">
                  <c:v>0.24593400000000001</c:v>
                </c:pt>
                <c:pt idx="36448">
                  <c:v>0.24445800000000001</c:v>
                </c:pt>
                <c:pt idx="36449">
                  <c:v>0.24284600000000001</c:v>
                </c:pt>
                <c:pt idx="36450">
                  <c:v>0.241503</c:v>
                </c:pt>
                <c:pt idx="36451">
                  <c:v>0.23990800000000001</c:v>
                </c:pt>
                <c:pt idx="36452">
                  <c:v>0.23846600000000001</c:v>
                </c:pt>
                <c:pt idx="36453">
                  <c:v>0.23685400000000001</c:v>
                </c:pt>
                <c:pt idx="36454">
                  <c:v>0.23521800000000001</c:v>
                </c:pt>
                <c:pt idx="36455">
                  <c:v>0.233736</c:v>
                </c:pt>
                <c:pt idx="36456">
                  <c:v>0.23216500000000001</c:v>
                </c:pt>
                <c:pt idx="36457">
                  <c:v>0.23052900000000001</c:v>
                </c:pt>
                <c:pt idx="36458">
                  <c:v>0.22875999999999999</c:v>
                </c:pt>
                <c:pt idx="36459">
                  <c:v>0.226938</c:v>
                </c:pt>
                <c:pt idx="36460">
                  <c:v>0.22529199999999999</c:v>
                </c:pt>
                <c:pt idx="36461">
                  <c:v>0.22334899999999999</c:v>
                </c:pt>
                <c:pt idx="36462">
                  <c:v>0.22145400000000001</c:v>
                </c:pt>
                <c:pt idx="36463">
                  <c:v>0.219698</c:v>
                </c:pt>
                <c:pt idx="36464">
                  <c:v>0.21773600000000001</c:v>
                </c:pt>
                <c:pt idx="36465">
                  <c:v>0.21584</c:v>
                </c:pt>
                <c:pt idx="36466">
                  <c:v>0.21390100000000001</c:v>
                </c:pt>
                <c:pt idx="36467">
                  <c:v>0.21202499999999999</c:v>
                </c:pt>
                <c:pt idx="36468">
                  <c:v>0.209925</c:v>
                </c:pt>
                <c:pt idx="36469">
                  <c:v>0.20799500000000001</c:v>
                </c:pt>
                <c:pt idx="36470">
                  <c:v>0.20596900000000001</c:v>
                </c:pt>
                <c:pt idx="36471">
                  <c:v>0.203788</c:v>
                </c:pt>
                <c:pt idx="36472">
                  <c:v>0.20178299999999999</c:v>
                </c:pt>
                <c:pt idx="36473">
                  <c:v>0.199575</c:v>
                </c:pt>
                <c:pt idx="36474">
                  <c:v>0.197575</c:v>
                </c:pt>
                <c:pt idx="36475">
                  <c:v>0.19547900000000001</c:v>
                </c:pt>
                <c:pt idx="36476">
                  <c:v>0.19314999999999999</c:v>
                </c:pt>
                <c:pt idx="36477">
                  <c:v>0.19117799999999999</c:v>
                </c:pt>
                <c:pt idx="36478">
                  <c:v>0.18890100000000001</c:v>
                </c:pt>
                <c:pt idx="36479">
                  <c:v>0.18681200000000001</c:v>
                </c:pt>
                <c:pt idx="36480">
                  <c:v>0.184529</c:v>
                </c:pt>
                <c:pt idx="36481">
                  <c:v>0.18232899999999999</c:v>
                </c:pt>
                <c:pt idx="36482">
                  <c:v>0.17996100000000001</c:v>
                </c:pt>
                <c:pt idx="36483">
                  <c:v>0.177817</c:v>
                </c:pt>
                <c:pt idx="36484">
                  <c:v>0.17539299999999999</c:v>
                </c:pt>
                <c:pt idx="36485">
                  <c:v>0.17313799999999999</c:v>
                </c:pt>
                <c:pt idx="36486">
                  <c:v>0.170624</c:v>
                </c:pt>
                <c:pt idx="36487">
                  <c:v>0.168208</c:v>
                </c:pt>
                <c:pt idx="36488">
                  <c:v>0.16581199999999999</c:v>
                </c:pt>
                <c:pt idx="36489">
                  <c:v>0.16341900000000001</c:v>
                </c:pt>
                <c:pt idx="36490">
                  <c:v>0.16093099999999999</c:v>
                </c:pt>
                <c:pt idx="36491">
                  <c:v>0.15851100000000001</c:v>
                </c:pt>
                <c:pt idx="36492">
                  <c:v>0.156031</c:v>
                </c:pt>
                <c:pt idx="36493">
                  <c:v>0.15351500000000001</c:v>
                </c:pt>
                <c:pt idx="36494">
                  <c:v>0.15110999999999999</c:v>
                </c:pt>
                <c:pt idx="36495">
                  <c:v>0.14872199999999999</c:v>
                </c:pt>
                <c:pt idx="36496">
                  <c:v>0.1462</c:v>
                </c:pt>
                <c:pt idx="36497">
                  <c:v>0.143625</c:v>
                </c:pt>
                <c:pt idx="36498">
                  <c:v>0.14100399999999999</c:v>
                </c:pt>
                <c:pt idx="36499">
                  <c:v>0.138378</c:v>
                </c:pt>
                <c:pt idx="36500">
                  <c:v>0.13574</c:v>
                </c:pt>
                <c:pt idx="36501">
                  <c:v>0.133245</c:v>
                </c:pt>
                <c:pt idx="36502">
                  <c:v>0.13055900000000001</c:v>
                </c:pt>
                <c:pt idx="36503">
                  <c:v>0.12775400000000001</c:v>
                </c:pt>
                <c:pt idx="36504">
                  <c:v>0.12515299999999999</c:v>
                </c:pt>
                <c:pt idx="36505">
                  <c:v>0.122486</c:v>
                </c:pt>
                <c:pt idx="36506">
                  <c:v>0.11984300000000001</c:v>
                </c:pt>
                <c:pt idx="36507">
                  <c:v>0.117229</c:v>
                </c:pt>
                <c:pt idx="36508">
                  <c:v>0.114594</c:v>
                </c:pt>
                <c:pt idx="36509">
                  <c:v>0.111679</c:v>
                </c:pt>
                <c:pt idx="36510">
                  <c:v>0.109166</c:v>
                </c:pt>
                <c:pt idx="36511" formatCode="0.00E+00">
                  <c:v>0.106437</c:v>
                </c:pt>
                <c:pt idx="36512">
                  <c:v>0.103564</c:v>
                </c:pt>
                <c:pt idx="36513">
                  <c:v>0.10077800000000001</c:v>
                </c:pt>
                <c:pt idx="36514">
                  <c:v>9.7886399999999998E-2</c:v>
                </c:pt>
                <c:pt idx="36515">
                  <c:v>9.5256300000000002E-2</c:v>
                </c:pt>
                <c:pt idx="36516">
                  <c:v>9.2412599999999998E-2</c:v>
                </c:pt>
                <c:pt idx="36517">
                  <c:v>8.9518600000000004E-2</c:v>
                </c:pt>
                <c:pt idx="36518">
                  <c:v>8.6806499999999995E-2</c:v>
                </c:pt>
                <c:pt idx="36519">
                  <c:v>8.40838E-2</c:v>
                </c:pt>
                <c:pt idx="36520">
                  <c:v>8.1242300000000003E-2</c:v>
                </c:pt>
                <c:pt idx="36521">
                  <c:v>7.8259999999999996E-2</c:v>
                </c:pt>
                <c:pt idx="36522">
                  <c:v>7.56439E-2</c:v>
                </c:pt>
                <c:pt idx="36523">
                  <c:v>7.2761800000000001E-2</c:v>
                </c:pt>
                <c:pt idx="36524">
                  <c:v>6.9851999999999997E-2</c:v>
                </c:pt>
                <c:pt idx="36525">
                  <c:v>6.6937399999999994E-2</c:v>
                </c:pt>
                <c:pt idx="36526">
                  <c:v>6.4092399999999994E-2</c:v>
                </c:pt>
                <c:pt idx="36527">
                  <c:v>6.12819E-2</c:v>
                </c:pt>
                <c:pt idx="36528">
                  <c:v>5.8160700000000003E-2</c:v>
                </c:pt>
                <c:pt idx="36529">
                  <c:v>5.5512400000000003E-2</c:v>
                </c:pt>
                <c:pt idx="36530">
                  <c:v>5.2463000000000003E-2</c:v>
                </c:pt>
                <c:pt idx="36531">
                  <c:v>4.9629699999999999E-2</c:v>
                </c:pt>
                <c:pt idx="36532">
                  <c:v>4.67862E-2</c:v>
                </c:pt>
                <c:pt idx="36533">
                  <c:v>4.3764600000000001E-2</c:v>
                </c:pt>
                <c:pt idx="36534">
                  <c:v>4.0962199999999997E-2</c:v>
                </c:pt>
                <c:pt idx="36535">
                  <c:v>3.8039200000000002E-2</c:v>
                </c:pt>
                <c:pt idx="36536">
                  <c:v>3.5035499999999997E-2</c:v>
                </c:pt>
                <c:pt idx="36537">
                  <c:v>3.2028500000000001E-2</c:v>
                </c:pt>
                <c:pt idx="36538">
                  <c:v>2.9158199999999999E-2</c:v>
                </c:pt>
                <c:pt idx="36539">
                  <c:v>2.6173700000000001E-2</c:v>
                </c:pt>
                <c:pt idx="36540">
                  <c:v>2.3310899999999999E-2</c:v>
                </c:pt>
                <c:pt idx="36541">
                  <c:v>2.0220200000000001E-2</c:v>
                </c:pt>
                <c:pt idx="36542">
                  <c:v>1.72474E-2</c:v>
                </c:pt>
                <c:pt idx="36543">
                  <c:v>1.4344900000000001E-2</c:v>
                </c:pt>
                <c:pt idx="36544">
                  <c:v>1.13008E-2</c:v>
                </c:pt>
                <c:pt idx="36545">
                  <c:v>8.4892100000000005E-3</c:v>
                </c:pt>
                <c:pt idx="36546">
                  <c:v>5.4720400000000001E-3</c:v>
                </c:pt>
                <c:pt idx="36547">
                  <c:v>2.4432E-3</c:v>
                </c:pt>
                <c:pt idx="36548">
                  <c:v>-5.4140999999999998E-4</c:v>
                </c:pt>
                <c:pt idx="36549">
                  <c:v>-3.45379E-3</c:v>
                </c:pt>
                <c:pt idx="36550">
                  <c:v>-6.4563199999999998E-3</c:v>
                </c:pt>
                <c:pt idx="36551">
                  <c:v>-9.4620199999999998E-3</c:v>
                </c:pt>
                <c:pt idx="36552">
                  <c:v>-1.24268E-2</c:v>
                </c:pt>
                <c:pt idx="36553">
                  <c:v>-1.5521699999999999E-2</c:v>
                </c:pt>
                <c:pt idx="36554">
                  <c:v>-1.8477899999999998E-2</c:v>
                </c:pt>
                <c:pt idx="36555">
                  <c:v>-2.1423000000000001E-2</c:v>
                </c:pt>
                <c:pt idx="36556">
                  <c:v>-2.4379499999999998E-2</c:v>
                </c:pt>
                <c:pt idx="36557">
                  <c:v>-2.7363599999999998E-2</c:v>
                </c:pt>
                <c:pt idx="36558">
                  <c:v>-3.0601799999999998E-2</c:v>
                </c:pt>
                <c:pt idx="36559">
                  <c:v>-3.3420199999999997E-2</c:v>
                </c:pt>
                <c:pt idx="36560">
                  <c:v>-3.6365700000000001E-2</c:v>
                </c:pt>
                <c:pt idx="36561">
                  <c:v>-3.9408400000000003E-2</c:v>
                </c:pt>
                <c:pt idx="36562">
                  <c:v>-4.2214500000000002E-2</c:v>
                </c:pt>
                <c:pt idx="36563">
                  <c:v>-4.5368199999999997E-2</c:v>
                </c:pt>
                <c:pt idx="36564">
                  <c:v>-4.8369500000000003E-2</c:v>
                </c:pt>
                <c:pt idx="36565">
                  <c:v>-5.1302599999999997E-2</c:v>
                </c:pt>
                <c:pt idx="36566">
                  <c:v>-5.4068499999999999E-2</c:v>
                </c:pt>
                <c:pt idx="36567">
                  <c:v>-5.7048300000000003E-2</c:v>
                </c:pt>
                <c:pt idx="36568">
                  <c:v>-6.00913E-2</c:v>
                </c:pt>
                <c:pt idx="36569">
                  <c:v>-6.3195799999999996E-2</c:v>
                </c:pt>
                <c:pt idx="36570">
                  <c:v>-6.6076999999999997E-2</c:v>
                </c:pt>
                <c:pt idx="36571">
                  <c:v>-6.9042300000000001E-2</c:v>
                </c:pt>
                <c:pt idx="36572">
                  <c:v>-7.1962100000000001E-2</c:v>
                </c:pt>
                <c:pt idx="36573">
                  <c:v>-7.4821100000000001E-2</c:v>
                </c:pt>
                <c:pt idx="36574">
                  <c:v>-7.7854900000000005E-2</c:v>
                </c:pt>
                <c:pt idx="36575">
                  <c:v>-8.0869700000000003E-2</c:v>
                </c:pt>
                <c:pt idx="36576">
                  <c:v>-8.3696099999999996E-2</c:v>
                </c:pt>
                <c:pt idx="36577">
                  <c:v>-8.6585400000000007E-2</c:v>
                </c:pt>
                <c:pt idx="36578">
                  <c:v>-8.9615700000000006E-2</c:v>
                </c:pt>
                <c:pt idx="36579">
                  <c:v>-9.2418500000000001E-2</c:v>
                </c:pt>
                <c:pt idx="36580">
                  <c:v>-9.5477699999999999E-2</c:v>
                </c:pt>
                <c:pt idx="36581">
                  <c:v>-9.8456100000000005E-2</c:v>
                </c:pt>
                <c:pt idx="36582">
                  <c:v>-0.101253</c:v>
                </c:pt>
                <c:pt idx="36583">
                  <c:v>-0.104087</c:v>
                </c:pt>
                <c:pt idx="36584">
                  <c:v>-0.106879</c:v>
                </c:pt>
                <c:pt idx="36585">
                  <c:v>-0.109873</c:v>
                </c:pt>
                <c:pt idx="36586">
                  <c:v>-0.11275399999999999</c:v>
                </c:pt>
                <c:pt idx="36587">
                  <c:v>-0.115372</c:v>
                </c:pt>
                <c:pt idx="36588">
                  <c:v>-0.118238</c:v>
                </c:pt>
                <c:pt idx="36589">
                  <c:v>-0.12099500000000001</c:v>
                </c:pt>
                <c:pt idx="36590">
                  <c:v>-0.123755</c:v>
                </c:pt>
                <c:pt idx="36591">
                  <c:v>-0.12656400000000001</c:v>
                </c:pt>
                <c:pt idx="36592">
                  <c:v>-0.12934399999999999</c:v>
                </c:pt>
                <c:pt idx="36593">
                  <c:v>-0.13178899999999999</c:v>
                </c:pt>
                <c:pt idx="36594">
                  <c:v>-0.134517</c:v>
                </c:pt>
                <c:pt idx="36595">
                  <c:v>-0.13723199999999999</c:v>
                </c:pt>
                <c:pt idx="36596">
                  <c:v>-0.139991</c:v>
                </c:pt>
                <c:pt idx="36597">
                  <c:v>-0.14261399999999999</c:v>
                </c:pt>
                <c:pt idx="36598">
                  <c:v>-0.14522199999999999</c:v>
                </c:pt>
                <c:pt idx="36599">
                  <c:v>-0.147895</c:v>
                </c:pt>
                <c:pt idx="36600">
                  <c:v>-0.15045900000000001</c:v>
                </c:pt>
                <c:pt idx="36601">
                  <c:v>-0.15327299999999999</c:v>
                </c:pt>
                <c:pt idx="36602">
                  <c:v>-0.15579899999999999</c:v>
                </c:pt>
                <c:pt idx="36603">
                  <c:v>-0.15840699999999999</c:v>
                </c:pt>
                <c:pt idx="36604">
                  <c:v>-0.16082299999999999</c:v>
                </c:pt>
                <c:pt idx="36605">
                  <c:v>-0.163496</c:v>
                </c:pt>
                <c:pt idx="36606">
                  <c:v>-0.166021</c:v>
                </c:pt>
                <c:pt idx="36607">
                  <c:v>-0.16853899999999999</c:v>
                </c:pt>
                <c:pt idx="36608">
                  <c:v>-0.17109099999999999</c:v>
                </c:pt>
                <c:pt idx="36609">
                  <c:v>-0.173398</c:v>
                </c:pt>
                <c:pt idx="36610">
                  <c:v>-0.17587</c:v>
                </c:pt>
                <c:pt idx="36611">
                  <c:v>-0.17822099999999999</c:v>
                </c:pt>
                <c:pt idx="36612">
                  <c:v>-0.180699</c:v>
                </c:pt>
                <c:pt idx="36613">
                  <c:v>-0.18287300000000001</c:v>
                </c:pt>
                <c:pt idx="36614">
                  <c:v>-0.18529699999999999</c:v>
                </c:pt>
                <c:pt idx="36615">
                  <c:v>-0.187448</c:v>
                </c:pt>
                <c:pt idx="36616">
                  <c:v>-0.18968599999999999</c:v>
                </c:pt>
                <c:pt idx="36617">
                  <c:v>-0.19186300000000001</c:v>
                </c:pt>
                <c:pt idx="36618">
                  <c:v>-0.19416800000000001</c:v>
                </c:pt>
                <c:pt idx="36619">
                  <c:v>-0.196461</c:v>
                </c:pt>
                <c:pt idx="36620">
                  <c:v>-0.19856399999999999</c:v>
                </c:pt>
                <c:pt idx="36621">
                  <c:v>-0.20082800000000001</c:v>
                </c:pt>
                <c:pt idx="36622">
                  <c:v>-0.20307800000000001</c:v>
                </c:pt>
                <c:pt idx="36623">
                  <c:v>-0.205174</c:v>
                </c:pt>
                <c:pt idx="36624">
                  <c:v>-0.20736299999999999</c:v>
                </c:pt>
                <c:pt idx="36625">
                  <c:v>-0.20940900000000001</c:v>
                </c:pt>
                <c:pt idx="36626">
                  <c:v>-0.211483</c:v>
                </c:pt>
                <c:pt idx="36627">
                  <c:v>-0.213369</c:v>
                </c:pt>
                <c:pt idx="36628">
                  <c:v>-0.215474</c:v>
                </c:pt>
                <c:pt idx="36629">
                  <c:v>-0.21748700000000001</c:v>
                </c:pt>
                <c:pt idx="36630">
                  <c:v>-0.21937499999999999</c:v>
                </c:pt>
                <c:pt idx="36631">
                  <c:v>-0.221417</c:v>
                </c:pt>
                <c:pt idx="36632">
                  <c:v>-0.223164</c:v>
                </c:pt>
                <c:pt idx="36633">
                  <c:v>-0.22509100000000001</c:v>
                </c:pt>
                <c:pt idx="36634">
                  <c:v>-0.226937</c:v>
                </c:pt>
                <c:pt idx="36635">
                  <c:v>-0.228825</c:v>
                </c:pt>
                <c:pt idx="36636">
                  <c:v>-0.23055400000000001</c:v>
                </c:pt>
                <c:pt idx="36637">
                  <c:v>-0.23222599999999999</c:v>
                </c:pt>
                <c:pt idx="36638">
                  <c:v>-0.23405999999999999</c:v>
                </c:pt>
                <c:pt idx="36639">
                  <c:v>-0.23575499999999999</c:v>
                </c:pt>
                <c:pt idx="36640">
                  <c:v>-0.23751800000000001</c:v>
                </c:pt>
                <c:pt idx="36641">
                  <c:v>-0.23924899999999999</c:v>
                </c:pt>
                <c:pt idx="36642">
                  <c:v>-0.24069199999999999</c:v>
                </c:pt>
                <c:pt idx="36643">
                  <c:v>-0.24250099999999999</c:v>
                </c:pt>
                <c:pt idx="36644">
                  <c:v>-0.243918</c:v>
                </c:pt>
                <c:pt idx="36645">
                  <c:v>-0.24549499999999999</c:v>
                </c:pt>
                <c:pt idx="36646">
                  <c:v>-0.246999</c:v>
                </c:pt>
                <c:pt idx="36647">
                  <c:v>-0.24865000000000001</c:v>
                </c:pt>
                <c:pt idx="36648">
                  <c:v>-0.24981</c:v>
                </c:pt>
                <c:pt idx="36649">
                  <c:v>-0.25137599999999999</c:v>
                </c:pt>
                <c:pt idx="36650">
                  <c:v>-0.25284400000000001</c:v>
                </c:pt>
                <c:pt idx="36651">
                  <c:v>-0.25423299999999999</c:v>
                </c:pt>
                <c:pt idx="36652">
                  <c:v>-0.25568099999999999</c:v>
                </c:pt>
                <c:pt idx="36653">
                  <c:v>-0.25676500000000002</c:v>
                </c:pt>
                <c:pt idx="36654">
                  <c:v>-0.25818400000000002</c:v>
                </c:pt>
                <c:pt idx="36655">
                  <c:v>-0.25928899999999999</c:v>
                </c:pt>
                <c:pt idx="36656">
                  <c:v>-0.26070700000000002</c:v>
                </c:pt>
                <c:pt idx="36657">
                  <c:v>-0.26194400000000001</c:v>
                </c:pt>
                <c:pt idx="36658">
                  <c:v>-0.26307399999999997</c:v>
                </c:pt>
                <c:pt idx="36659">
                  <c:v>-0.26440799999999998</c:v>
                </c:pt>
                <c:pt idx="36660">
                  <c:v>-0.26539299999999999</c:v>
                </c:pt>
                <c:pt idx="36661">
                  <c:v>-0.26656800000000003</c:v>
                </c:pt>
                <c:pt idx="36662">
                  <c:v>-0.267679</c:v>
                </c:pt>
                <c:pt idx="36663">
                  <c:v>-0.26882600000000001</c:v>
                </c:pt>
                <c:pt idx="36664">
                  <c:v>-0.269625</c:v>
                </c:pt>
                <c:pt idx="36665">
                  <c:v>-0.270758</c:v>
                </c:pt>
                <c:pt idx="36666">
                  <c:v>-0.27166899999999999</c:v>
                </c:pt>
                <c:pt idx="36667">
                  <c:v>-0.27275300000000002</c:v>
                </c:pt>
                <c:pt idx="36668">
                  <c:v>-0.273594</c:v>
                </c:pt>
                <c:pt idx="36669">
                  <c:v>-0.27439999999999998</c:v>
                </c:pt>
                <c:pt idx="36670">
                  <c:v>-0.27549600000000002</c:v>
                </c:pt>
                <c:pt idx="36671">
                  <c:v>-0.27628900000000001</c:v>
                </c:pt>
                <c:pt idx="36672">
                  <c:v>-0.27716299999999999</c:v>
                </c:pt>
                <c:pt idx="36673">
                  <c:v>-0.27793800000000002</c:v>
                </c:pt>
                <c:pt idx="36674">
                  <c:v>-0.278671</c:v>
                </c:pt>
                <c:pt idx="36675">
                  <c:v>-0.27936699999999998</c:v>
                </c:pt>
                <c:pt idx="36676">
                  <c:v>-0.28000999999999998</c:v>
                </c:pt>
                <c:pt idx="36677">
                  <c:v>-0.280779</c:v>
                </c:pt>
                <c:pt idx="36678">
                  <c:v>-0.28154000000000001</c:v>
                </c:pt>
                <c:pt idx="36679">
                  <c:v>-0.282219</c:v>
                </c:pt>
                <c:pt idx="36680">
                  <c:v>-0.28256100000000001</c:v>
                </c:pt>
                <c:pt idx="36681">
                  <c:v>-0.283304</c:v>
                </c:pt>
                <c:pt idx="36682">
                  <c:v>-0.28371200000000002</c:v>
                </c:pt>
                <c:pt idx="36683">
                  <c:v>-0.28437899999999999</c:v>
                </c:pt>
                <c:pt idx="36684">
                  <c:v>-0.28482499999999999</c:v>
                </c:pt>
                <c:pt idx="36685">
                  <c:v>-0.28526099999999999</c:v>
                </c:pt>
                <c:pt idx="36686">
                  <c:v>-0.28578500000000001</c:v>
                </c:pt>
                <c:pt idx="36687">
                  <c:v>-0.28620600000000002</c:v>
                </c:pt>
                <c:pt idx="36688">
                  <c:v>-0.28674300000000003</c:v>
                </c:pt>
                <c:pt idx="36689">
                  <c:v>-0.28721799999999997</c:v>
                </c:pt>
                <c:pt idx="36690">
                  <c:v>-0.28768899999999997</c:v>
                </c:pt>
                <c:pt idx="36691">
                  <c:v>-0.28795500000000002</c:v>
                </c:pt>
                <c:pt idx="36692">
                  <c:v>-0.288406</c:v>
                </c:pt>
                <c:pt idx="36693">
                  <c:v>-0.288663</c:v>
                </c:pt>
                <c:pt idx="36694">
                  <c:v>-0.28899799999999998</c:v>
                </c:pt>
                <c:pt idx="36695">
                  <c:v>-0.28935</c:v>
                </c:pt>
                <c:pt idx="36696">
                  <c:v>-0.28934100000000001</c:v>
                </c:pt>
                <c:pt idx="36697">
                  <c:v>-0.289769</c:v>
                </c:pt>
                <c:pt idx="36698">
                  <c:v>-0.28971400000000003</c:v>
                </c:pt>
                <c:pt idx="36699">
                  <c:v>-0.290159</c:v>
                </c:pt>
                <c:pt idx="36700">
                  <c:v>-0.290352</c:v>
                </c:pt>
                <c:pt idx="36701">
                  <c:v>-0.29034199999999999</c:v>
                </c:pt>
                <c:pt idx="36702">
                  <c:v>-0.29075600000000001</c:v>
                </c:pt>
                <c:pt idx="36703">
                  <c:v>-0.290659</c:v>
                </c:pt>
                <c:pt idx="36704">
                  <c:v>-0.29086299999999998</c:v>
                </c:pt>
                <c:pt idx="36705">
                  <c:v>-0.29096100000000003</c:v>
                </c:pt>
                <c:pt idx="36706">
                  <c:v>-0.29115999999999997</c:v>
                </c:pt>
                <c:pt idx="36707">
                  <c:v>-0.29111799999999999</c:v>
                </c:pt>
                <c:pt idx="36708">
                  <c:v>-0.291107</c:v>
                </c:pt>
                <c:pt idx="36709">
                  <c:v>-0.29123900000000003</c:v>
                </c:pt>
                <c:pt idx="36710">
                  <c:v>-0.29129699999999997</c:v>
                </c:pt>
                <c:pt idx="36711">
                  <c:v>-0.291325</c:v>
                </c:pt>
                <c:pt idx="36712">
                  <c:v>-0.29107499999999997</c:v>
                </c:pt>
                <c:pt idx="36713">
                  <c:v>-0.29114400000000001</c:v>
                </c:pt>
                <c:pt idx="36714">
                  <c:v>-0.29088799999999998</c:v>
                </c:pt>
                <c:pt idx="36715">
                  <c:v>-0.29103299999999999</c:v>
                </c:pt>
                <c:pt idx="36716">
                  <c:v>-0.29090899999999997</c:v>
                </c:pt>
                <c:pt idx="36717">
                  <c:v>-0.29074699999999998</c:v>
                </c:pt>
                <c:pt idx="36718">
                  <c:v>-0.29061799999999999</c:v>
                </c:pt>
                <c:pt idx="36719">
                  <c:v>-0.29047899999999999</c:v>
                </c:pt>
                <c:pt idx="36720">
                  <c:v>-0.29040199999999999</c:v>
                </c:pt>
                <c:pt idx="36721">
                  <c:v>-0.290184</c:v>
                </c:pt>
                <c:pt idx="36722">
                  <c:v>-0.28987299999999999</c:v>
                </c:pt>
                <c:pt idx="36723">
                  <c:v>-0.289607</c:v>
                </c:pt>
                <c:pt idx="36724">
                  <c:v>-0.28956500000000002</c:v>
                </c:pt>
                <c:pt idx="36725">
                  <c:v>-0.28900799999999999</c:v>
                </c:pt>
                <c:pt idx="36726">
                  <c:v>-0.288856</c:v>
                </c:pt>
                <c:pt idx="36727">
                  <c:v>-0.28863499999999997</c:v>
                </c:pt>
                <c:pt idx="36728">
                  <c:v>-0.28825899999999999</c:v>
                </c:pt>
                <c:pt idx="36729">
                  <c:v>-0.28800500000000001</c:v>
                </c:pt>
                <c:pt idx="36730">
                  <c:v>-0.28759000000000001</c:v>
                </c:pt>
                <c:pt idx="36731">
                  <c:v>-0.28749200000000003</c:v>
                </c:pt>
                <c:pt idx="36732">
                  <c:v>-0.28687499999999999</c:v>
                </c:pt>
                <c:pt idx="36733">
                  <c:v>-0.28659000000000001</c:v>
                </c:pt>
                <c:pt idx="36734">
                  <c:v>-0.28616000000000003</c:v>
                </c:pt>
                <c:pt idx="36735">
                  <c:v>-0.28570499999999999</c:v>
                </c:pt>
                <c:pt idx="36736">
                  <c:v>-0.28525699999999998</c:v>
                </c:pt>
                <c:pt idx="36737">
                  <c:v>-0.284939</c:v>
                </c:pt>
                <c:pt idx="36738">
                  <c:v>-0.284584</c:v>
                </c:pt>
                <c:pt idx="36739">
                  <c:v>-0.28395100000000001</c:v>
                </c:pt>
                <c:pt idx="36740">
                  <c:v>-0.28355399999999997</c:v>
                </c:pt>
                <c:pt idx="36741">
                  <c:v>-0.28297</c:v>
                </c:pt>
                <c:pt idx="36742">
                  <c:v>-0.28269</c:v>
                </c:pt>
                <c:pt idx="36743">
                  <c:v>-0.28207300000000002</c:v>
                </c:pt>
                <c:pt idx="36744">
                  <c:v>-0.281246</c:v>
                </c:pt>
                <c:pt idx="36745">
                  <c:v>-0.28066600000000003</c:v>
                </c:pt>
                <c:pt idx="36746">
                  <c:v>-0.280026</c:v>
                </c:pt>
                <c:pt idx="36747">
                  <c:v>-0.27945300000000001</c:v>
                </c:pt>
                <c:pt idx="36748">
                  <c:v>-0.278526</c:v>
                </c:pt>
                <c:pt idx="36749">
                  <c:v>-0.27798699999999998</c:v>
                </c:pt>
                <c:pt idx="36750">
                  <c:v>-0.27721400000000002</c:v>
                </c:pt>
                <c:pt idx="36751">
                  <c:v>-0.276559</c:v>
                </c:pt>
                <c:pt idx="36752">
                  <c:v>-0.275752</c:v>
                </c:pt>
                <c:pt idx="36753">
                  <c:v>-0.27496900000000002</c:v>
                </c:pt>
                <c:pt idx="36754">
                  <c:v>-0.274231</c:v>
                </c:pt>
                <c:pt idx="36755">
                  <c:v>-0.27338600000000002</c:v>
                </c:pt>
                <c:pt idx="36756">
                  <c:v>-0.27278400000000003</c:v>
                </c:pt>
                <c:pt idx="36757">
                  <c:v>-0.271785</c:v>
                </c:pt>
                <c:pt idx="36758">
                  <c:v>-0.271067</c:v>
                </c:pt>
                <c:pt idx="36759">
                  <c:v>-0.270177</c:v>
                </c:pt>
                <c:pt idx="36760">
                  <c:v>-0.26929700000000001</c:v>
                </c:pt>
                <c:pt idx="36761">
                  <c:v>-0.26846700000000001</c:v>
                </c:pt>
                <c:pt idx="36762">
                  <c:v>-0.26732499999999998</c:v>
                </c:pt>
                <c:pt idx="36763">
                  <c:v>-0.26648300000000003</c:v>
                </c:pt>
                <c:pt idx="36764">
                  <c:v>-0.26535500000000001</c:v>
                </c:pt>
                <c:pt idx="36765">
                  <c:v>-0.264376</c:v>
                </c:pt>
                <c:pt idx="36766">
                  <c:v>-0.263208</c:v>
                </c:pt>
                <c:pt idx="36767">
                  <c:v>-0.26214900000000002</c:v>
                </c:pt>
                <c:pt idx="36768">
                  <c:v>-0.26089800000000002</c:v>
                </c:pt>
                <c:pt idx="36769">
                  <c:v>-0.25977099999999997</c:v>
                </c:pt>
                <c:pt idx="36770">
                  <c:v>-0.25862000000000002</c:v>
                </c:pt>
                <c:pt idx="36771">
                  <c:v>-0.25747100000000001</c:v>
                </c:pt>
                <c:pt idx="36772">
                  <c:v>-0.25628800000000002</c:v>
                </c:pt>
                <c:pt idx="36773">
                  <c:v>-0.25487700000000002</c:v>
                </c:pt>
                <c:pt idx="36774">
                  <c:v>-0.25373299999999999</c:v>
                </c:pt>
                <c:pt idx="36775">
                  <c:v>-0.252307</c:v>
                </c:pt>
                <c:pt idx="36776">
                  <c:v>-0.25116899999999998</c:v>
                </c:pt>
                <c:pt idx="36777">
                  <c:v>-0.24971199999999999</c:v>
                </c:pt>
                <c:pt idx="36778">
                  <c:v>-0.24845</c:v>
                </c:pt>
                <c:pt idx="36779">
                  <c:v>-0.24707000000000001</c:v>
                </c:pt>
                <c:pt idx="36780">
                  <c:v>-0.24562700000000001</c:v>
                </c:pt>
                <c:pt idx="36781">
                  <c:v>-0.24432200000000001</c:v>
                </c:pt>
                <c:pt idx="36782">
                  <c:v>-0.24267</c:v>
                </c:pt>
                <c:pt idx="36783">
                  <c:v>-0.241456</c:v>
                </c:pt>
                <c:pt idx="36784">
                  <c:v>-0.239622</c:v>
                </c:pt>
                <c:pt idx="36785">
                  <c:v>-0.238261</c:v>
                </c:pt>
                <c:pt idx="36786">
                  <c:v>-0.23655200000000001</c:v>
                </c:pt>
                <c:pt idx="36787">
                  <c:v>-0.23482500000000001</c:v>
                </c:pt>
                <c:pt idx="36788">
                  <c:v>-0.23339299999999999</c:v>
                </c:pt>
                <c:pt idx="36789">
                  <c:v>-0.23136200000000001</c:v>
                </c:pt>
                <c:pt idx="36790">
                  <c:v>-0.22994100000000001</c:v>
                </c:pt>
                <c:pt idx="36791">
                  <c:v>-0.22783800000000001</c:v>
                </c:pt>
                <c:pt idx="36792">
                  <c:v>-0.226239</c:v>
                </c:pt>
                <c:pt idx="36793">
                  <c:v>-0.224359</c:v>
                </c:pt>
                <c:pt idx="36794">
                  <c:v>-0.22240299999999999</c:v>
                </c:pt>
                <c:pt idx="36795">
                  <c:v>-0.22050800000000001</c:v>
                </c:pt>
                <c:pt idx="36796">
                  <c:v>-0.218524</c:v>
                </c:pt>
                <c:pt idx="36797">
                  <c:v>-0.21665100000000001</c:v>
                </c:pt>
                <c:pt idx="36798">
                  <c:v>-0.21456</c:v>
                </c:pt>
                <c:pt idx="36799">
                  <c:v>-0.21251300000000001</c:v>
                </c:pt>
                <c:pt idx="36800">
                  <c:v>-0.21030499999999999</c:v>
                </c:pt>
                <c:pt idx="36801">
                  <c:v>-0.208342</c:v>
                </c:pt>
                <c:pt idx="36802">
                  <c:v>-0.20608299999999999</c:v>
                </c:pt>
                <c:pt idx="36803">
                  <c:v>-0.20391899999999999</c:v>
                </c:pt>
                <c:pt idx="36804">
                  <c:v>-0.201739</c:v>
                </c:pt>
                <c:pt idx="36805">
                  <c:v>-0.199292</c:v>
                </c:pt>
                <c:pt idx="36806">
                  <c:v>-0.19714300000000001</c:v>
                </c:pt>
                <c:pt idx="36807">
                  <c:v>-0.194605</c:v>
                </c:pt>
                <c:pt idx="36808">
                  <c:v>-0.192472</c:v>
                </c:pt>
                <c:pt idx="36809">
                  <c:v>-0.18992800000000001</c:v>
                </c:pt>
                <c:pt idx="36810">
                  <c:v>-0.18753400000000001</c:v>
                </c:pt>
                <c:pt idx="36811">
                  <c:v>-0.18481500000000001</c:v>
                </c:pt>
                <c:pt idx="36812">
                  <c:v>-0.18243799999999999</c:v>
                </c:pt>
                <c:pt idx="36813">
                  <c:v>-0.17974300000000001</c:v>
                </c:pt>
                <c:pt idx="36814">
                  <c:v>-0.17704800000000001</c:v>
                </c:pt>
                <c:pt idx="36815">
                  <c:v>-0.174482</c:v>
                </c:pt>
                <c:pt idx="36816">
                  <c:v>-0.171515</c:v>
                </c:pt>
                <c:pt idx="36817">
                  <c:v>-0.16891700000000001</c:v>
                </c:pt>
                <c:pt idx="36818">
                  <c:v>-0.165967</c:v>
                </c:pt>
                <c:pt idx="36819">
                  <c:v>-0.16320000000000001</c:v>
                </c:pt>
                <c:pt idx="36820">
                  <c:v>-0.16045699999999999</c:v>
                </c:pt>
                <c:pt idx="36821">
                  <c:v>-0.15715100000000001</c:v>
                </c:pt>
                <c:pt idx="36822">
                  <c:v>-0.154309</c:v>
                </c:pt>
                <c:pt idx="36823">
                  <c:v>-0.15112100000000001</c:v>
                </c:pt>
                <c:pt idx="36824">
                  <c:v>-0.14815</c:v>
                </c:pt>
                <c:pt idx="36825">
                  <c:v>-0.14509900000000001</c:v>
                </c:pt>
                <c:pt idx="36826">
                  <c:v>-0.14171</c:v>
                </c:pt>
                <c:pt idx="36827">
                  <c:v>-0.13861499999999999</c:v>
                </c:pt>
                <c:pt idx="36828">
                  <c:v>-0.135467</c:v>
                </c:pt>
                <c:pt idx="36829">
                  <c:v>-0.132302</c:v>
                </c:pt>
                <c:pt idx="36830">
                  <c:v>-0.128965</c:v>
                </c:pt>
                <c:pt idx="36831">
                  <c:v>-0.12556100000000001</c:v>
                </c:pt>
                <c:pt idx="36832">
                  <c:v>-0.122062</c:v>
                </c:pt>
                <c:pt idx="36833">
                  <c:v>-0.118771</c:v>
                </c:pt>
                <c:pt idx="36834">
                  <c:v>-0.115161</c:v>
                </c:pt>
                <c:pt idx="36835">
                  <c:v>-0.11167299999999999</c:v>
                </c:pt>
                <c:pt idx="36836">
                  <c:v>-0.108094</c:v>
                </c:pt>
                <c:pt idx="36837">
                  <c:v>-0.104515</c:v>
                </c:pt>
                <c:pt idx="36838">
                  <c:v>-0.100772</c:v>
                </c:pt>
                <c:pt idx="36839">
                  <c:v>-9.7234600000000004E-2</c:v>
                </c:pt>
                <c:pt idx="36840">
                  <c:v>-9.3469300000000005E-2</c:v>
                </c:pt>
                <c:pt idx="36841">
                  <c:v>-8.9778700000000003E-2</c:v>
                </c:pt>
                <c:pt idx="36842">
                  <c:v>-8.5900199999999996E-2</c:v>
                </c:pt>
                <c:pt idx="36843">
                  <c:v>-8.19632E-2</c:v>
                </c:pt>
                <c:pt idx="36844">
                  <c:v>-7.8334500000000001E-2</c:v>
                </c:pt>
                <c:pt idx="36845">
                  <c:v>-7.4423100000000006E-2</c:v>
                </c:pt>
                <c:pt idx="36846">
                  <c:v>-7.0451899999999998E-2</c:v>
                </c:pt>
                <c:pt idx="36847">
                  <c:v>-6.6438499999999998E-2</c:v>
                </c:pt>
                <c:pt idx="36848">
                  <c:v>-6.2372200000000003E-2</c:v>
                </c:pt>
                <c:pt idx="36849">
                  <c:v>-5.8534700000000002E-2</c:v>
                </c:pt>
                <c:pt idx="36850">
                  <c:v>-5.4293399999999999E-2</c:v>
                </c:pt>
                <c:pt idx="36851">
                  <c:v>-5.0380800000000003E-2</c:v>
                </c:pt>
                <c:pt idx="36852">
                  <c:v>-4.6186699999999997E-2</c:v>
                </c:pt>
                <c:pt idx="36853">
                  <c:v>-4.2086699999999998E-2</c:v>
                </c:pt>
                <c:pt idx="36854">
                  <c:v>-3.7837999999999997E-2</c:v>
                </c:pt>
                <c:pt idx="36855">
                  <c:v>-3.3885899999999997E-2</c:v>
                </c:pt>
                <c:pt idx="36856">
                  <c:v>-2.9564099999999999E-2</c:v>
                </c:pt>
                <c:pt idx="36857">
                  <c:v>-2.5498400000000001E-2</c:v>
                </c:pt>
                <c:pt idx="36858">
                  <c:v>-2.1129999999999999E-2</c:v>
                </c:pt>
                <c:pt idx="36859">
                  <c:v>-1.6844100000000001E-2</c:v>
                </c:pt>
                <c:pt idx="36860">
                  <c:v>-1.2714100000000001E-2</c:v>
                </c:pt>
                <c:pt idx="36861">
                  <c:v>-8.1825999999999999E-3</c:v>
                </c:pt>
                <c:pt idx="36862">
                  <c:v>-3.9575599999999997E-3</c:v>
                </c:pt>
                <c:pt idx="36863">
                  <c:v>3.97606E-4</c:v>
                </c:pt>
                <c:pt idx="36864">
                  <c:v>4.8636199999999999E-3</c:v>
                </c:pt>
                <c:pt idx="36865">
                  <c:v>9.2532599999999993E-3</c:v>
                </c:pt>
                <c:pt idx="36866">
                  <c:v>1.3726500000000001E-2</c:v>
                </c:pt>
                <c:pt idx="36867">
                  <c:v>1.80576E-2</c:v>
                </c:pt>
                <c:pt idx="36868">
                  <c:v>2.2583599999999999E-2</c:v>
                </c:pt>
                <c:pt idx="36869">
                  <c:v>2.70362E-2</c:v>
                </c:pt>
                <c:pt idx="36870">
                  <c:v>3.1587400000000002E-2</c:v>
                </c:pt>
                <c:pt idx="36871">
                  <c:v>3.5910600000000001E-2</c:v>
                </c:pt>
                <c:pt idx="36872">
                  <c:v>4.0547199999999999E-2</c:v>
                </c:pt>
                <c:pt idx="36873">
                  <c:v>4.5045700000000001E-2</c:v>
                </c:pt>
                <c:pt idx="36874">
                  <c:v>4.9380399999999998E-2</c:v>
                </c:pt>
                <c:pt idx="36875">
                  <c:v>5.4096900000000003E-2</c:v>
                </c:pt>
                <c:pt idx="36876">
                  <c:v>5.8439699999999997E-2</c:v>
                </c:pt>
                <c:pt idx="36877">
                  <c:v>6.3008700000000001E-2</c:v>
                </c:pt>
                <c:pt idx="36878">
                  <c:v>6.7597500000000005E-2</c:v>
                </c:pt>
                <c:pt idx="36879">
                  <c:v>7.2131299999999995E-2</c:v>
                </c:pt>
                <c:pt idx="36880">
                  <c:v>7.6757099999999995E-2</c:v>
                </c:pt>
                <c:pt idx="36881">
                  <c:v>8.1291299999999997E-2</c:v>
                </c:pt>
                <c:pt idx="36882">
                  <c:v>8.5998500000000005E-2</c:v>
                </c:pt>
                <c:pt idx="36883">
                  <c:v>9.0645600000000007E-2</c:v>
                </c:pt>
                <c:pt idx="36884">
                  <c:v>9.5136200000000004E-2</c:v>
                </c:pt>
                <c:pt idx="36885">
                  <c:v>0.100009</c:v>
                </c:pt>
                <c:pt idx="36886">
                  <c:v>0.104745</c:v>
                </c:pt>
                <c:pt idx="36887">
                  <c:v>0.109166</c:v>
                </c:pt>
                <c:pt idx="36888">
                  <c:v>0.113978</c:v>
                </c:pt>
                <c:pt idx="36889">
                  <c:v>0.118548</c:v>
                </c:pt>
                <c:pt idx="36890">
                  <c:v>0.12324300000000001</c:v>
                </c:pt>
                <c:pt idx="36891">
                  <c:v>0.12783700000000001</c:v>
                </c:pt>
                <c:pt idx="36892">
                  <c:v>0.13253899999999999</c:v>
                </c:pt>
                <c:pt idx="36893">
                  <c:v>0.137295</c:v>
                </c:pt>
                <c:pt idx="36894">
                  <c:v>0.141767</c:v>
                </c:pt>
                <c:pt idx="36895">
                  <c:v>0.146429</c:v>
                </c:pt>
                <c:pt idx="36896">
                  <c:v>0.15109400000000001</c:v>
                </c:pt>
                <c:pt idx="36897">
                  <c:v>0.15574099999999999</c:v>
                </c:pt>
                <c:pt idx="36898">
                  <c:v>0.160248</c:v>
                </c:pt>
                <c:pt idx="36899">
                  <c:v>0.16498299999999999</c:v>
                </c:pt>
                <c:pt idx="36900">
                  <c:v>0.16961100000000001</c:v>
                </c:pt>
                <c:pt idx="36901">
                  <c:v>0.17416699999999999</c:v>
                </c:pt>
                <c:pt idx="36902">
                  <c:v>0.178953</c:v>
                </c:pt>
                <c:pt idx="36903">
                  <c:v>0.18335299999999999</c:v>
                </c:pt>
                <c:pt idx="36904">
                  <c:v>0.18814500000000001</c:v>
                </c:pt>
                <c:pt idx="36905">
                  <c:v>0.19281899999999999</c:v>
                </c:pt>
                <c:pt idx="36906">
                  <c:v>0.19744700000000001</c:v>
                </c:pt>
                <c:pt idx="36907">
                  <c:v>0.202182</c:v>
                </c:pt>
                <c:pt idx="36908">
                  <c:v>0.20660700000000001</c:v>
                </c:pt>
                <c:pt idx="36909">
                  <c:v>0.21126800000000001</c:v>
                </c:pt>
                <c:pt idx="36910">
                  <c:v>0.215807</c:v>
                </c:pt>
                <c:pt idx="36911">
                  <c:v>0.22036800000000001</c:v>
                </c:pt>
                <c:pt idx="36912">
                  <c:v>0.22501099999999999</c:v>
                </c:pt>
                <c:pt idx="36913">
                  <c:v>0.22953200000000001</c:v>
                </c:pt>
                <c:pt idx="36914">
                  <c:v>0.23406399999999999</c:v>
                </c:pt>
                <c:pt idx="36915">
                  <c:v>0.23877899999999999</c:v>
                </c:pt>
                <c:pt idx="36916">
                  <c:v>0.24318500000000001</c:v>
                </c:pt>
                <c:pt idx="36917">
                  <c:v>0.24777299999999999</c:v>
                </c:pt>
                <c:pt idx="36918">
                  <c:v>0.25232700000000002</c:v>
                </c:pt>
                <c:pt idx="36919">
                  <c:v>0.25667000000000001</c:v>
                </c:pt>
                <c:pt idx="36920">
                  <c:v>0.26131900000000002</c:v>
                </c:pt>
                <c:pt idx="36921">
                  <c:v>0.26562799999999998</c:v>
                </c:pt>
                <c:pt idx="36922">
                  <c:v>0.27024799999999999</c:v>
                </c:pt>
                <c:pt idx="36923">
                  <c:v>0.27449899999999999</c:v>
                </c:pt>
                <c:pt idx="36924">
                  <c:v>0.27892099999999997</c:v>
                </c:pt>
                <c:pt idx="36925">
                  <c:v>0.28342600000000001</c:v>
                </c:pt>
                <c:pt idx="36926">
                  <c:v>0.28762700000000002</c:v>
                </c:pt>
                <c:pt idx="36927">
                  <c:v>0.29206500000000002</c:v>
                </c:pt>
                <c:pt idx="36928">
                  <c:v>0.29625800000000002</c:v>
                </c:pt>
                <c:pt idx="36929">
                  <c:v>0.30074200000000001</c:v>
                </c:pt>
                <c:pt idx="36930">
                  <c:v>0.304809</c:v>
                </c:pt>
                <c:pt idx="36931">
                  <c:v>0.30914999999999998</c:v>
                </c:pt>
                <c:pt idx="36932">
                  <c:v>0.31338700000000003</c:v>
                </c:pt>
                <c:pt idx="36933">
                  <c:v>0.31735999999999998</c:v>
                </c:pt>
                <c:pt idx="36934">
                  <c:v>0.32162400000000002</c:v>
                </c:pt>
                <c:pt idx="36935">
                  <c:v>0.32575799999999999</c:v>
                </c:pt>
                <c:pt idx="36936">
                  <c:v>0.32986700000000002</c:v>
                </c:pt>
                <c:pt idx="36937">
                  <c:v>0.33385799999999999</c:v>
                </c:pt>
                <c:pt idx="36938">
                  <c:v>0.33787</c:v>
                </c:pt>
                <c:pt idx="36939">
                  <c:v>0.34183000000000002</c:v>
                </c:pt>
                <c:pt idx="36940">
                  <c:v>0.345941</c:v>
                </c:pt>
                <c:pt idx="36941">
                  <c:v>0.34982600000000003</c:v>
                </c:pt>
                <c:pt idx="36942">
                  <c:v>0.353931</c:v>
                </c:pt>
                <c:pt idx="36943">
                  <c:v>0.35774899999999998</c:v>
                </c:pt>
                <c:pt idx="36944">
                  <c:v>0.361761</c:v>
                </c:pt>
                <c:pt idx="36945">
                  <c:v>0.36577700000000002</c:v>
                </c:pt>
                <c:pt idx="36946">
                  <c:v>0.36935400000000002</c:v>
                </c:pt>
                <c:pt idx="36947">
                  <c:v>0.37337900000000002</c:v>
                </c:pt>
                <c:pt idx="36948">
                  <c:v>0.37697799999999998</c:v>
                </c:pt>
                <c:pt idx="36949">
                  <c:v>0.38081399999999999</c:v>
                </c:pt>
                <c:pt idx="36950">
                  <c:v>0.384405</c:v>
                </c:pt>
                <c:pt idx="36951">
                  <c:v>0.38811899999999999</c:v>
                </c:pt>
                <c:pt idx="36952">
                  <c:v>0.39178400000000002</c:v>
                </c:pt>
                <c:pt idx="36953">
                  <c:v>0.395256</c:v>
                </c:pt>
                <c:pt idx="36954">
                  <c:v>0.39880300000000002</c:v>
                </c:pt>
                <c:pt idx="36955">
                  <c:v>0.40230100000000002</c:v>
                </c:pt>
                <c:pt idx="36956">
                  <c:v>0.40587400000000001</c:v>
                </c:pt>
                <c:pt idx="36957">
                  <c:v>0.40903299999999998</c:v>
                </c:pt>
                <c:pt idx="36958">
                  <c:v>0.41265200000000002</c:v>
                </c:pt>
                <c:pt idx="36959">
                  <c:v>0.41603200000000001</c:v>
                </c:pt>
                <c:pt idx="36960">
                  <c:v>0.41921399999999998</c:v>
                </c:pt>
                <c:pt idx="36961">
                  <c:v>0.42277399999999998</c:v>
                </c:pt>
                <c:pt idx="36962">
                  <c:v>0.42579899999999998</c:v>
                </c:pt>
                <c:pt idx="36963">
                  <c:v>0.42904900000000001</c:v>
                </c:pt>
                <c:pt idx="36964">
                  <c:v>0.43228499999999997</c:v>
                </c:pt>
                <c:pt idx="36965">
                  <c:v>0.435365</c:v>
                </c:pt>
                <c:pt idx="36966">
                  <c:v>0.43868800000000002</c:v>
                </c:pt>
                <c:pt idx="36967">
                  <c:v>0.44153100000000001</c:v>
                </c:pt>
                <c:pt idx="36968">
                  <c:v>0.44488</c:v>
                </c:pt>
                <c:pt idx="36969">
                  <c:v>0.44783299999999998</c:v>
                </c:pt>
                <c:pt idx="36970">
                  <c:v>0.45088200000000001</c:v>
                </c:pt>
                <c:pt idx="36971">
                  <c:v>0.45393</c:v>
                </c:pt>
                <c:pt idx="36972">
                  <c:v>0.45677000000000001</c:v>
                </c:pt>
                <c:pt idx="36973">
                  <c:v>0.45969300000000002</c:v>
                </c:pt>
                <c:pt idx="36974">
                  <c:v>0.46265800000000001</c:v>
                </c:pt>
                <c:pt idx="36975">
                  <c:v>0.465337</c:v>
                </c:pt>
                <c:pt idx="36976">
                  <c:v>0.46811999999999998</c:v>
                </c:pt>
                <c:pt idx="36977">
                  <c:v>0.47073799999999999</c:v>
                </c:pt>
                <c:pt idx="36978">
                  <c:v>0.47347400000000001</c:v>
                </c:pt>
                <c:pt idx="36979">
                  <c:v>0.47605700000000001</c:v>
                </c:pt>
                <c:pt idx="36980">
                  <c:v>0.47873100000000002</c:v>
                </c:pt>
                <c:pt idx="36981">
                  <c:v>0.48125499999999999</c:v>
                </c:pt>
                <c:pt idx="36982">
                  <c:v>0.48380800000000002</c:v>
                </c:pt>
                <c:pt idx="36983">
                  <c:v>0.48629099999999997</c:v>
                </c:pt>
                <c:pt idx="36984">
                  <c:v>0.48888199999999998</c:v>
                </c:pt>
                <c:pt idx="36985">
                  <c:v>0.49131999999999998</c:v>
                </c:pt>
                <c:pt idx="36986">
                  <c:v>0.49382799999999999</c:v>
                </c:pt>
                <c:pt idx="36987">
                  <c:v>0.49611499999999997</c:v>
                </c:pt>
                <c:pt idx="36988">
                  <c:v>0.49866700000000003</c:v>
                </c:pt>
                <c:pt idx="36989">
                  <c:v>0.50067499999999998</c:v>
                </c:pt>
                <c:pt idx="36990">
                  <c:v>0.503054</c:v>
                </c:pt>
                <c:pt idx="36991">
                  <c:v>0.50531499999999996</c:v>
                </c:pt>
                <c:pt idx="36992">
                  <c:v>0.50735200000000003</c:v>
                </c:pt>
                <c:pt idx="36993">
                  <c:v>0.50953899999999996</c:v>
                </c:pt>
                <c:pt idx="36994">
                  <c:v>0.51160600000000001</c:v>
                </c:pt>
                <c:pt idx="36995">
                  <c:v>0.51354999999999995</c:v>
                </c:pt>
                <c:pt idx="36996">
                  <c:v>0.51571400000000001</c:v>
                </c:pt>
                <c:pt idx="36997">
                  <c:v>0.51749800000000001</c:v>
                </c:pt>
                <c:pt idx="36998">
                  <c:v>0.51956599999999997</c:v>
                </c:pt>
                <c:pt idx="36999">
                  <c:v>0.52133300000000005</c:v>
                </c:pt>
                <c:pt idx="37000">
                  <c:v>0.52310900000000005</c:v>
                </c:pt>
                <c:pt idx="37001">
                  <c:v>0.52507800000000004</c:v>
                </c:pt>
                <c:pt idx="37002">
                  <c:v>0.526752</c:v>
                </c:pt>
                <c:pt idx="37003">
                  <c:v>0.52843099999999998</c:v>
                </c:pt>
                <c:pt idx="37004">
                  <c:v>0.52991299999999997</c:v>
                </c:pt>
                <c:pt idx="37005">
                  <c:v>0.531559</c:v>
                </c:pt>
                <c:pt idx="37006">
                  <c:v>0.53314700000000004</c:v>
                </c:pt>
                <c:pt idx="37007">
                  <c:v>0.53451400000000004</c:v>
                </c:pt>
                <c:pt idx="37008">
                  <c:v>0.53591100000000003</c:v>
                </c:pt>
                <c:pt idx="37009">
                  <c:v>0.53734700000000002</c:v>
                </c:pt>
                <c:pt idx="37010">
                  <c:v>0.53878800000000004</c:v>
                </c:pt>
                <c:pt idx="37011">
                  <c:v>0.54009600000000002</c:v>
                </c:pt>
                <c:pt idx="37012">
                  <c:v>0.541323</c:v>
                </c:pt>
                <c:pt idx="37013">
                  <c:v>0.54257999999999995</c:v>
                </c:pt>
                <c:pt idx="37014">
                  <c:v>0.54359000000000002</c:v>
                </c:pt>
                <c:pt idx="37015">
                  <c:v>0.54477900000000001</c:v>
                </c:pt>
                <c:pt idx="37016">
                  <c:v>0.545686</c:v>
                </c:pt>
                <c:pt idx="37017">
                  <c:v>0.54659999999999997</c:v>
                </c:pt>
                <c:pt idx="37018">
                  <c:v>0.54751899999999998</c:v>
                </c:pt>
                <c:pt idx="37019">
                  <c:v>0.54833299999999996</c:v>
                </c:pt>
                <c:pt idx="37020">
                  <c:v>0.54935800000000001</c:v>
                </c:pt>
                <c:pt idx="37021">
                  <c:v>0.54973300000000003</c:v>
                </c:pt>
                <c:pt idx="37022">
                  <c:v>0.55058600000000002</c:v>
                </c:pt>
                <c:pt idx="37023">
                  <c:v>0.55135999999999996</c:v>
                </c:pt>
                <c:pt idx="37024">
                  <c:v>0.55183000000000004</c:v>
                </c:pt>
                <c:pt idx="37025">
                  <c:v>0.55261300000000002</c:v>
                </c:pt>
                <c:pt idx="37026">
                  <c:v>0.55285700000000004</c:v>
                </c:pt>
                <c:pt idx="37027">
                  <c:v>0.55336700000000005</c:v>
                </c:pt>
                <c:pt idx="37028">
                  <c:v>0.55373899999999998</c:v>
                </c:pt>
                <c:pt idx="37029">
                  <c:v>0.55408800000000002</c:v>
                </c:pt>
                <c:pt idx="37030">
                  <c:v>0.55444499999999997</c:v>
                </c:pt>
                <c:pt idx="37031">
                  <c:v>0.55460799999999999</c:v>
                </c:pt>
                <c:pt idx="37032">
                  <c:v>0.55458200000000002</c:v>
                </c:pt>
                <c:pt idx="37033">
                  <c:v>0.554894</c:v>
                </c:pt>
                <c:pt idx="37034">
                  <c:v>0.55496299999999998</c:v>
                </c:pt>
                <c:pt idx="37035">
                  <c:v>0.554809</c:v>
                </c:pt>
                <c:pt idx="37036">
                  <c:v>0.55487399999999998</c:v>
                </c:pt>
                <c:pt idx="37037">
                  <c:v>0.55455399999999999</c:v>
                </c:pt>
                <c:pt idx="37038">
                  <c:v>0.55450999999999995</c:v>
                </c:pt>
                <c:pt idx="37039">
                  <c:v>0.554203</c:v>
                </c:pt>
                <c:pt idx="37040">
                  <c:v>0.55389500000000003</c:v>
                </c:pt>
                <c:pt idx="37041">
                  <c:v>0.55348299999999995</c:v>
                </c:pt>
                <c:pt idx="37042">
                  <c:v>0.55309399999999997</c:v>
                </c:pt>
                <c:pt idx="37043">
                  <c:v>0.552597</c:v>
                </c:pt>
                <c:pt idx="37044">
                  <c:v>0.55222400000000005</c:v>
                </c:pt>
                <c:pt idx="37045">
                  <c:v>0.55166999999999999</c:v>
                </c:pt>
                <c:pt idx="37046">
                  <c:v>0.55115199999999998</c:v>
                </c:pt>
                <c:pt idx="37047">
                  <c:v>0.55057100000000003</c:v>
                </c:pt>
                <c:pt idx="37048">
                  <c:v>0.54994399999999999</c:v>
                </c:pt>
                <c:pt idx="37049">
                  <c:v>0.54921399999999998</c:v>
                </c:pt>
                <c:pt idx="37050">
                  <c:v>0.54850900000000002</c:v>
                </c:pt>
                <c:pt idx="37051">
                  <c:v>0.54771499999999995</c:v>
                </c:pt>
                <c:pt idx="37052">
                  <c:v>0.54666400000000004</c:v>
                </c:pt>
                <c:pt idx="37053">
                  <c:v>0.54588400000000004</c:v>
                </c:pt>
                <c:pt idx="37054">
                  <c:v>0.54461300000000001</c:v>
                </c:pt>
                <c:pt idx="37055">
                  <c:v>0.54361199999999998</c:v>
                </c:pt>
                <c:pt idx="37056">
                  <c:v>0.54246799999999995</c:v>
                </c:pt>
                <c:pt idx="37057">
                  <c:v>0.54120599999999996</c:v>
                </c:pt>
                <c:pt idx="37058">
                  <c:v>0.54007300000000003</c:v>
                </c:pt>
                <c:pt idx="37059">
                  <c:v>0.53863499999999997</c:v>
                </c:pt>
                <c:pt idx="37060">
                  <c:v>0.53732899999999995</c:v>
                </c:pt>
                <c:pt idx="37061">
                  <c:v>0.53590199999999999</c:v>
                </c:pt>
                <c:pt idx="37062">
                  <c:v>0.53443099999999999</c:v>
                </c:pt>
                <c:pt idx="37063">
                  <c:v>0.53284699999999996</c:v>
                </c:pt>
                <c:pt idx="37064">
                  <c:v>0.53119499999999997</c:v>
                </c:pt>
                <c:pt idx="37065">
                  <c:v>0.52957699999999996</c:v>
                </c:pt>
                <c:pt idx="37066">
                  <c:v>0.52793699999999999</c:v>
                </c:pt>
                <c:pt idx="37067">
                  <c:v>0.52618100000000001</c:v>
                </c:pt>
                <c:pt idx="37068">
                  <c:v>0.524563</c:v>
                </c:pt>
                <c:pt idx="37069">
                  <c:v>0.52272600000000002</c:v>
                </c:pt>
                <c:pt idx="37070">
                  <c:v>0.52083299999999999</c:v>
                </c:pt>
                <c:pt idx="37071">
                  <c:v>0.51895999999999998</c:v>
                </c:pt>
                <c:pt idx="37072">
                  <c:v>0.51693999999999996</c:v>
                </c:pt>
                <c:pt idx="37073">
                  <c:v>0.51490000000000002</c:v>
                </c:pt>
                <c:pt idx="37074">
                  <c:v>0.51283800000000002</c:v>
                </c:pt>
                <c:pt idx="37075">
                  <c:v>0.51059500000000002</c:v>
                </c:pt>
                <c:pt idx="37076">
                  <c:v>0.50829199999999997</c:v>
                </c:pt>
                <c:pt idx="37077">
                  <c:v>0.50595000000000001</c:v>
                </c:pt>
                <c:pt idx="37078">
                  <c:v>0.50356199999999995</c:v>
                </c:pt>
                <c:pt idx="37079">
                  <c:v>0.50118300000000005</c:v>
                </c:pt>
                <c:pt idx="37080">
                  <c:v>0.498641</c:v>
                </c:pt>
                <c:pt idx="37081">
                  <c:v>0.49608200000000002</c:v>
                </c:pt>
                <c:pt idx="37082">
                  <c:v>0.49330200000000002</c:v>
                </c:pt>
                <c:pt idx="37083">
                  <c:v>0.49078899999999998</c:v>
                </c:pt>
                <c:pt idx="37084">
                  <c:v>0.48796</c:v>
                </c:pt>
                <c:pt idx="37085">
                  <c:v>0.48528100000000002</c:v>
                </c:pt>
                <c:pt idx="37086">
                  <c:v>0.48219000000000001</c:v>
                </c:pt>
                <c:pt idx="37087">
                  <c:v>0.47936899999999999</c:v>
                </c:pt>
                <c:pt idx="37088">
                  <c:v>0.47640199999999999</c:v>
                </c:pt>
                <c:pt idx="37089">
                  <c:v>0.473381</c:v>
                </c:pt>
                <c:pt idx="37090">
                  <c:v>0.470333</c:v>
                </c:pt>
                <c:pt idx="37091">
                  <c:v>0.46714299999999997</c:v>
                </c:pt>
                <c:pt idx="37092">
                  <c:v>0.463756</c:v>
                </c:pt>
                <c:pt idx="37093">
                  <c:v>0.46053300000000003</c:v>
                </c:pt>
                <c:pt idx="37094">
                  <c:v>0.45723000000000003</c:v>
                </c:pt>
                <c:pt idx="37095">
                  <c:v>0.45380999999999999</c:v>
                </c:pt>
                <c:pt idx="37096">
                  <c:v>0.45021499999999998</c:v>
                </c:pt>
                <c:pt idx="37097">
                  <c:v>0.446517</c:v>
                </c:pt>
                <c:pt idx="37098">
                  <c:v>0.44293500000000002</c:v>
                </c:pt>
                <c:pt idx="37099">
                  <c:v>0.43922600000000001</c:v>
                </c:pt>
                <c:pt idx="37100">
                  <c:v>0.43544899999999997</c:v>
                </c:pt>
                <c:pt idx="37101">
                  <c:v>0.43169000000000002</c:v>
                </c:pt>
                <c:pt idx="37102">
                  <c:v>0.42768699999999998</c:v>
                </c:pt>
                <c:pt idx="37103">
                  <c:v>0.42377300000000001</c:v>
                </c:pt>
                <c:pt idx="37104">
                  <c:v>0.41969400000000001</c:v>
                </c:pt>
                <c:pt idx="37105">
                  <c:v>0.41575000000000001</c:v>
                </c:pt>
                <c:pt idx="37106">
                  <c:v>0.41166599999999998</c:v>
                </c:pt>
                <c:pt idx="37107">
                  <c:v>0.40742400000000001</c:v>
                </c:pt>
                <c:pt idx="37108">
                  <c:v>0.40324700000000002</c:v>
                </c:pt>
                <c:pt idx="37109">
                  <c:v>0.39881499999999998</c:v>
                </c:pt>
                <c:pt idx="37110">
                  <c:v>0.39462399999999997</c:v>
                </c:pt>
                <c:pt idx="37111">
                  <c:v>0.39023400000000003</c:v>
                </c:pt>
                <c:pt idx="37112">
                  <c:v>0.38575100000000001</c:v>
                </c:pt>
                <c:pt idx="37113">
                  <c:v>0.38114999999999999</c:v>
                </c:pt>
                <c:pt idx="37114">
                  <c:v>0.37653799999999998</c:v>
                </c:pt>
                <c:pt idx="37115">
                  <c:v>0.37188199999999999</c:v>
                </c:pt>
                <c:pt idx="37116">
                  <c:v>0.36729600000000001</c:v>
                </c:pt>
                <c:pt idx="37117">
                  <c:v>0.362595</c:v>
                </c:pt>
                <c:pt idx="37118">
                  <c:v>0.35773100000000002</c:v>
                </c:pt>
                <c:pt idx="37119">
                  <c:v>0.352771</c:v>
                </c:pt>
                <c:pt idx="37120">
                  <c:v>0.34780299999999997</c:v>
                </c:pt>
                <c:pt idx="37121">
                  <c:v>0.34304800000000002</c:v>
                </c:pt>
                <c:pt idx="37122">
                  <c:v>0.33792299999999997</c:v>
                </c:pt>
                <c:pt idx="37123">
                  <c:v>0.332868</c:v>
                </c:pt>
                <c:pt idx="37124">
                  <c:v>0.327789</c:v>
                </c:pt>
                <c:pt idx="37125">
                  <c:v>0.32250600000000001</c:v>
                </c:pt>
                <c:pt idx="37126">
                  <c:v>0.31748100000000001</c:v>
                </c:pt>
                <c:pt idx="37127">
                  <c:v>0.31236199999999997</c:v>
                </c:pt>
                <c:pt idx="37128">
                  <c:v>0.30700100000000002</c:v>
                </c:pt>
                <c:pt idx="37129">
                  <c:v>0.30177100000000001</c:v>
                </c:pt>
                <c:pt idx="37130">
                  <c:v>0.29635699999999998</c:v>
                </c:pt>
                <c:pt idx="37131">
                  <c:v>0.29100700000000002</c:v>
                </c:pt>
                <c:pt idx="37132">
                  <c:v>0.285524</c:v>
                </c:pt>
                <c:pt idx="37133">
                  <c:v>0.279949</c:v>
                </c:pt>
                <c:pt idx="37134">
                  <c:v>0.27444200000000002</c:v>
                </c:pt>
                <c:pt idx="37135">
                  <c:v>0.26876499999999998</c:v>
                </c:pt>
                <c:pt idx="37136">
                  <c:v>0.26307999999999998</c:v>
                </c:pt>
                <c:pt idx="37137">
                  <c:v>0.25747199999999998</c:v>
                </c:pt>
                <c:pt idx="37138">
                  <c:v>0.251751</c:v>
                </c:pt>
                <c:pt idx="37139">
                  <c:v>0.24590100000000001</c:v>
                </c:pt>
                <c:pt idx="37140">
                  <c:v>0.240124</c:v>
                </c:pt>
                <c:pt idx="37141">
                  <c:v>0.23421800000000001</c:v>
                </c:pt>
                <c:pt idx="37142">
                  <c:v>0.228157</c:v>
                </c:pt>
                <c:pt idx="37143">
                  <c:v>0.222362</c:v>
                </c:pt>
                <c:pt idx="37144">
                  <c:v>0.21625900000000001</c:v>
                </c:pt>
                <c:pt idx="37145">
                  <c:v>0.21040300000000001</c:v>
                </c:pt>
                <c:pt idx="37146">
                  <c:v>0.204237</c:v>
                </c:pt>
                <c:pt idx="37147">
                  <c:v>0.19814300000000001</c:v>
                </c:pt>
                <c:pt idx="37148">
                  <c:v>0.19198799999999999</c:v>
                </c:pt>
                <c:pt idx="37149">
                  <c:v>0.186026</c:v>
                </c:pt>
                <c:pt idx="37150">
                  <c:v>0.17985000000000001</c:v>
                </c:pt>
                <c:pt idx="37151">
                  <c:v>0.17344899999999999</c:v>
                </c:pt>
                <c:pt idx="37152">
                  <c:v>0.167214</c:v>
                </c:pt>
                <c:pt idx="37153">
                  <c:v>0.16094</c:v>
                </c:pt>
                <c:pt idx="37154">
                  <c:v>0.15468399999999999</c:v>
                </c:pt>
                <c:pt idx="37155">
                  <c:v>0.14823500000000001</c:v>
                </c:pt>
                <c:pt idx="37156">
                  <c:v>0.1419</c:v>
                </c:pt>
                <c:pt idx="37157">
                  <c:v>0.13544</c:v>
                </c:pt>
                <c:pt idx="37158">
                  <c:v>0.12898899999999999</c:v>
                </c:pt>
                <c:pt idx="37159">
                  <c:v>0.122378</c:v>
                </c:pt>
                <c:pt idx="37160">
                  <c:v>0.115979</c:v>
                </c:pt>
                <c:pt idx="37161">
                  <c:v>0.109485</c:v>
                </c:pt>
                <c:pt idx="37162">
                  <c:v>0.10285999999999999</c:v>
                </c:pt>
                <c:pt idx="37163">
                  <c:v>9.6174200000000001E-2</c:v>
                </c:pt>
                <c:pt idx="37164">
                  <c:v>8.96116E-2</c:v>
                </c:pt>
                <c:pt idx="37165">
                  <c:v>8.2850499999999994E-2</c:v>
                </c:pt>
                <c:pt idx="37166">
                  <c:v>7.6220599999999999E-2</c:v>
                </c:pt>
                <c:pt idx="37167">
                  <c:v>6.9513699999999998E-2</c:v>
                </c:pt>
                <c:pt idx="37168">
                  <c:v>6.2783400000000003E-2</c:v>
                </c:pt>
                <c:pt idx="37169">
                  <c:v>5.5964699999999999E-2</c:v>
                </c:pt>
                <c:pt idx="37170">
                  <c:v>4.9161900000000001E-2</c:v>
                </c:pt>
                <c:pt idx="37171">
                  <c:v>4.2473999999999998E-2</c:v>
                </c:pt>
                <c:pt idx="37172">
                  <c:v>3.5448899999999998E-2</c:v>
                </c:pt>
                <c:pt idx="37173">
                  <c:v>2.8754499999999999E-2</c:v>
                </c:pt>
                <c:pt idx="37174">
                  <c:v>2.1657099999999999E-2</c:v>
                </c:pt>
                <c:pt idx="37175">
                  <c:v>1.47761E-2</c:v>
                </c:pt>
                <c:pt idx="37176">
                  <c:v>7.8630899999999997E-3</c:v>
                </c:pt>
                <c:pt idx="37177">
                  <c:v>9.2624999999999999E-4</c:v>
                </c:pt>
                <c:pt idx="37178">
                  <c:v>-5.8823599999999997E-3</c:v>
                </c:pt>
                <c:pt idx="37179">
                  <c:v>-1.2981400000000001E-2</c:v>
                </c:pt>
                <c:pt idx="37180">
                  <c:v>-1.99703E-2</c:v>
                </c:pt>
                <c:pt idx="37181">
                  <c:v>-2.6978800000000001E-2</c:v>
                </c:pt>
                <c:pt idx="37182">
                  <c:v>-3.3779299999999998E-2</c:v>
                </c:pt>
                <c:pt idx="37183">
                  <c:v>-4.0760499999999998E-2</c:v>
                </c:pt>
                <c:pt idx="37184">
                  <c:v>-4.7799899999999999E-2</c:v>
                </c:pt>
                <c:pt idx="37185">
                  <c:v>-5.4670499999999997E-2</c:v>
                </c:pt>
                <c:pt idx="37186">
                  <c:v>-6.1593700000000001E-2</c:v>
                </c:pt>
                <c:pt idx="37187">
                  <c:v>-6.8774699999999994E-2</c:v>
                </c:pt>
                <c:pt idx="37188">
                  <c:v>-7.5517399999999998E-2</c:v>
                </c:pt>
                <c:pt idx="37189">
                  <c:v>-8.2310300000000003E-2</c:v>
                </c:pt>
                <c:pt idx="37190">
                  <c:v>-8.9518700000000007E-2</c:v>
                </c:pt>
                <c:pt idx="37191">
                  <c:v>-9.6198599999999995E-2</c:v>
                </c:pt>
                <c:pt idx="37192">
                  <c:v>-0.103285</c:v>
                </c:pt>
                <c:pt idx="37193">
                  <c:v>-0.110251</c:v>
                </c:pt>
                <c:pt idx="37194">
                  <c:v>-0.1172</c:v>
                </c:pt>
                <c:pt idx="37195">
                  <c:v>-0.123824</c:v>
                </c:pt>
                <c:pt idx="37196">
                  <c:v>-0.13072</c:v>
                </c:pt>
                <c:pt idx="37197">
                  <c:v>-0.13774700000000001</c:v>
                </c:pt>
                <c:pt idx="37198">
                  <c:v>-0.14445</c:v>
                </c:pt>
                <c:pt idx="37199">
                  <c:v>-0.15135599999999999</c:v>
                </c:pt>
                <c:pt idx="37200">
                  <c:v>-0.15808</c:v>
                </c:pt>
                <c:pt idx="37201">
                  <c:v>-0.16500300000000001</c:v>
                </c:pt>
                <c:pt idx="37202">
                  <c:v>-0.17161499999999999</c:v>
                </c:pt>
                <c:pt idx="37203">
                  <c:v>-0.178401</c:v>
                </c:pt>
                <c:pt idx="37204">
                  <c:v>-0.18528900000000001</c:v>
                </c:pt>
                <c:pt idx="37205">
                  <c:v>-0.191693</c:v>
                </c:pt>
                <c:pt idx="37206">
                  <c:v>-0.19842699999999999</c:v>
                </c:pt>
                <c:pt idx="37207">
                  <c:v>-0.20497099999999999</c:v>
                </c:pt>
                <c:pt idx="37208">
                  <c:v>-0.211424</c:v>
                </c:pt>
                <c:pt idx="37209">
                  <c:v>-0.218055</c:v>
                </c:pt>
                <c:pt idx="37210">
                  <c:v>-0.22438</c:v>
                </c:pt>
                <c:pt idx="37211">
                  <c:v>-0.23089599999999999</c:v>
                </c:pt>
                <c:pt idx="37212">
                  <c:v>-0.23717199999999999</c:v>
                </c:pt>
                <c:pt idx="37213">
                  <c:v>-0.243617</c:v>
                </c:pt>
                <c:pt idx="37214">
                  <c:v>-0.24992600000000001</c:v>
                </c:pt>
                <c:pt idx="37215">
                  <c:v>-0.25637500000000002</c:v>
                </c:pt>
                <c:pt idx="37216">
                  <c:v>-0.26257000000000003</c:v>
                </c:pt>
                <c:pt idx="37217">
                  <c:v>-0.26866899999999999</c:v>
                </c:pt>
                <c:pt idx="37218">
                  <c:v>-0.27495599999999998</c:v>
                </c:pt>
                <c:pt idx="37219">
                  <c:v>-0.28077999999999997</c:v>
                </c:pt>
                <c:pt idx="37220">
                  <c:v>-0.28709200000000001</c:v>
                </c:pt>
                <c:pt idx="37221">
                  <c:v>-0.292854</c:v>
                </c:pt>
                <c:pt idx="37222">
                  <c:v>-0.29880200000000001</c:v>
                </c:pt>
                <c:pt idx="37223">
                  <c:v>-0.30462899999999998</c:v>
                </c:pt>
                <c:pt idx="37224">
                  <c:v>-0.31037799999999999</c:v>
                </c:pt>
                <c:pt idx="37225">
                  <c:v>-0.31626199999999999</c:v>
                </c:pt>
                <c:pt idx="37226">
                  <c:v>-0.32194600000000001</c:v>
                </c:pt>
                <c:pt idx="37227">
                  <c:v>-0.327625</c:v>
                </c:pt>
                <c:pt idx="37228">
                  <c:v>-0.33310000000000001</c:v>
                </c:pt>
                <c:pt idx="37229">
                  <c:v>-0.33861999999999998</c:v>
                </c:pt>
                <c:pt idx="37230">
                  <c:v>-0.34402700000000003</c:v>
                </c:pt>
                <c:pt idx="37231">
                  <c:v>-0.34949599999999997</c:v>
                </c:pt>
                <c:pt idx="37232">
                  <c:v>-0.354821</c:v>
                </c:pt>
                <c:pt idx="37233">
                  <c:v>-0.35994599999999999</c:v>
                </c:pt>
                <c:pt idx="37234">
                  <c:v>-0.365317</c:v>
                </c:pt>
                <c:pt idx="37235">
                  <c:v>-0.37028899999999998</c:v>
                </c:pt>
                <c:pt idx="37236">
                  <c:v>-0.37547599999999998</c:v>
                </c:pt>
                <c:pt idx="37237">
                  <c:v>-0.38063599999999997</c:v>
                </c:pt>
                <c:pt idx="37238">
                  <c:v>-0.38552399999999998</c:v>
                </c:pt>
                <c:pt idx="37239">
                  <c:v>-0.39047799999999999</c:v>
                </c:pt>
                <c:pt idx="37240">
                  <c:v>-0.39510299999999998</c:v>
                </c:pt>
                <c:pt idx="37241">
                  <c:v>-0.40002599999999999</c:v>
                </c:pt>
                <c:pt idx="37242">
                  <c:v>-0.40468199999999999</c:v>
                </c:pt>
                <c:pt idx="37243">
                  <c:v>-0.40934700000000002</c:v>
                </c:pt>
                <c:pt idx="37244">
                  <c:v>-0.413883</c:v>
                </c:pt>
                <c:pt idx="37245">
                  <c:v>-0.41823399999999999</c:v>
                </c:pt>
                <c:pt idx="37246">
                  <c:v>-0.422767</c:v>
                </c:pt>
                <c:pt idx="37247">
                  <c:v>-0.42715900000000001</c:v>
                </c:pt>
                <c:pt idx="37248">
                  <c:v>-0.43149599999999999</c:v>
                </c:pt>
                <c:pt idx="37249">
                  <c:v>-0.43565700000000002</c:v>
                </c:pt>
                <c:pt idx="37250">
                  <c:v>-0.43990000000000001</c:v>
                </c:pt>
                <c:pt idx="37251">
                  <c:v>-0.44381500000000002</c:v>
                </c:pt>
                <c:pt idx="37252">
                  <c:v>-0.44809100000000002</c:v>
                </c:pt>
                <c:pt idx="37253">
                  <c:v>-0.45202599999999998</c:v>
                </c:pt>
                <c:pt idx="37254">
                  <c:v>-0.455876</c:v>
                </c:pt>
                <c:pt idx="37255">
                  <c:v>-0.45979300000000001</c:v>
                </c:pt>
                <c:pt idx="37256">
                  <c:v>-0.46328599999999998</c:v>
                </c:pt>
                <c:pt idx="37257">
                  <c:v>-0.46721400000000002</c:v>
                </c:pt>
                <c:pt idx="37258">
                  <c:v>-0.47080300000000003</c:v>
                </c:pt>
                <c:pt idx="37259">
                  <c:v>-0.47428399999999998</c:v>
                </c:pt>
                <c:pt idx="37260">
                  <c:v>-0.47766399999999998</c:v>
                </c:pt>
                <c:pt idx="37261">
                  <c:v>-0.48108099999999998</c:v>
                </c:pt>
                <c:pt idx="37262">
                  <c:v>-0.48440899999999998</c:v>
                </c:pt>
                <c:pt idx="37263">
                  <c:v>-0.48761199999999999</c:v>
                </c:pt>
                <c:pt idx="37264">
                  <c:v>-0.491033</c:v>
                </c:pt>
                <c:pt idx="37265">
                  <c:v>-0.49398199999999998</c:v>
                </c:pt>
                <c:pt idx="37266">
                  <c:v>-0.49708200000000002</c:v>
                </c:pt>
                <c:pt idx="37267">
                  <c:v>-0.49999100000000002</c:v>
                </c:pt>
                <c:pt idx="37268">
                  <c:v>-0.50305999999999995</c:v>
                </c:pt>
                <c:pt idx="37269">
                  <c:v>-0.50610200000000005</c:v>
                </c:pt>
                <c:pt idx="37270">
                  <c:v>-0.50875300000000001</c:v>
                </c:pt>
                <c:pt idx="37271">
                  <c:v>-0.511629</c:v>
                </c:pt>
                <c:pt idx="37272">
                  <c:v>-0.51416399999999995</c:v>
                </c:pt>
                <c:pt idx="37273">
                  <c:v>-0.51683100000000004</c:v>
                </c:pt>
                <c:pt idx="37274">
                  <c:v>-0.51951599999999998</c:v>
                </c:pt>
                <c:pt idx="37275">
                  <c:v>-0.52209499999999998</c:v>
                </c:pt>
                <c:pt idx="37276">
                  <c:v>-0.52427699999999999</c:v>
                </c:pt>
                <c:pt idx="37277">
                  <c:v>-0.52678400000000003</c:v>
                </c:pt>
                <c:pt idx="37278">
                  <c:v>-0.52923500000000001</c:v>
                </c:pt>
                <c:pt idx="37279">
                  <c:v>-0.53144100000000005</c:v>
                </c:pt>
                <c:pt idx="37280">
                  <c:v>-0.53370700000000004</c:v>
                </c:pt>
                <c:pt idx="37281">
                  <c:v>-0.53581800000000002</c:v>
                </c:pt>
                <c:pt idx="37282">
                  <c:v>-0.53774200000000005</c:v>
                </c:pt>
                <c:pt idx="37283">
                  <c:v>-0.53985000000000005</c:v>
                </c:pt>
                <c:pt idx="37284">
                  <c:v>-0.54186699999999999</c:v>
                </c:pt>
                <c:pt idx="37285">
                  <c:v>-0.54395000000000004</c:v>
                </c:pt>
                <c:pt idx="37286">
                  <c:v>-0.54570399999999997</c:v>
                </c:pt>
                <c:pt idx="37287">
                  <c:v>-0.54753499999999999</c:v>
                </c:pt>
                <c:pt idx="37288">
                  <c:v>-0.549207</c:v>
                </c:pt>
                <c:pt idx="37289">
                  <c:v>-0.55105700000000002</c:v>
                </c:pt>
                <c:pt idx="37290">
                  <c:v>-0.55280600000000002</c:v>
                </c:pt>
                <c:pt idx="37291">
                  <c:v>-0.55438100000000001</c:v>
                </c:pt>
                <c:pt idx="37292">
                  <c:v>-0.555983</c:v>
                </c:pt>
                <c:pt idx="37293">
                  <c:v>-0.55743600000000004</c:v>
                </c:pt>
                <c:pt idx="37294">
                  <c:v>-0.55899500000000002</c:v>
                </c:pt>
                <c:pt idx="37295">
                  <c:v>-0.56053799999999998</c:v>
                </c:pt>
                <c:pt idx="37296">
                  <c:v>-0.56190499999999999</c:v>
                </c:pt>
                <c:pt idx="37297">
                  <c:v>-0.56331900000000001</c:v>
                </c:pt>
                <c:pt idx="37298">
                  <c:v>-0.56450999999999996</c:v>
                </c:pt>
                <c:pt idx="37299">
                  <c:v>-0.56591100000000005</c:v>
                </c:pt>
                <c:pt idx="37300">
                  <c:v>-0.56708700000000001</c:v>
                </c:pt>
                <c:pt idx="37301">
                  <c:v>-0.56836900000000001</c:v>
                </c:pt>
                <c:pt idx="37302">
                  <c:v>-0.569604</c:v>
                </c:pt>
                <c:pt idx="37303">
                  <c:v>-0.57057899999999995</c:v>
                </c:pt>
                <c:pt idx="37304">
                  <c:v>-0.57172000000000001</c:v>
                </c:pt>
                <c:pt idx="37305">
                  <c:v>-0.57279999999999998</c:v>
                </c:pt>
                <c:pt idx="37306">
                  <c:v>-0.57382900000000003</c:v>
                </c:pt>
                <c:pt idx="37307">
                  <c:v>-0.57484000000000002</c:v>
                </c:pt>
                <c:pt idx="37308">
                  <c:v>-0.57584599999999997</c:v>
                </c:pt>
                <c:pt idx="37309">
                  <c:v>-0.57665299999999997</c:v>
                </c:pt>
                <c:pt idx="37310">
                  <c:v>-0.57765999999999995</c:v>
                </c:pt>
                <c:pt idx="37311">
                  <c:v>-0.57856700000000005</c:v>
                </c:pt>
                <c:pt idx="37312">
                  <c:v>-0.57953900000000003</c:v>
                </c:pt>
                <c:pt idx="37313">
                  <c:v>-0.58044700000000005</c:v>
                </c:pt>
                <c:pt idx="37314">
                  <c:v>-0.581287</c:v>
                </c:pt>
                <c:pt idx="37315">
                  <c:v>-0.58221500000000004</c:v>
                </c:pt>
                <c:pt idx="37316">
                  <c:v>-0.58304</c:v>
                </c:pt>
                <c:pt idx="37317">
                  <c:v>-0.583816</c:v>
                </c:pt>
                <c:pt idx="37318">
                  <c:v>-0.58463299999999996</c:v>
                </c:pt>
                <c:pt idx="37319">
                  <c:v>-0.58550800000000003</c:v>
                </c:pt>
                <c:pt idx="37320">
                  <c:v>-0.586314</c:v>
                </c:pt>
                <c:pt idx="37321">
                  <c:v>-0.58687199999999995</c:v>
                </c:pt>
                <c:pt idx="37322">
                  <c:v>-0.58765699999999998</c:v>
                </c:pt>
                <c:pt idx="37323">
                  <c:v>-0.58832399999999996</c:v>
                </c:pt>
                <c:pt idx="37324">
                  <c:v>-0.58912500000000001</c:v>
                </c:pt>
                <c:pt idx="37325">
                  <c:v>-0.58978699999999995</c:v>
                </c:pt>
                <c:pt idx="37326">
                  <c:v>-0.59052800000000005</c:v>
                </c:pt>
                <c:pt idx="37327">
                  <c:v>-0.59105099999999999</c:v>
                </c:pt>
                <c:pt idx="37328">
                  <c:v>-0.59178200000000003</c:v>
                </c:pt>
                <c:pt idx="37329">
                  <c:v>-0.59258500000000003</c:v>
                </c:pt>
                <c:pt idx="37330">
                  <c:v>-0.59311000000000003</c:v>
                </c:pt>
                <c:pt idx="37331">
                  <c:v>-0.59382199999999996</c:v>
                </c:pt>
                <c:pt idx="37332">
                  <c:v>-0.59443900000000005</c:v>
                </c:pt>
                <c:pt idx="37333">
                  <c:v>-0.59516199999999997</c:v>
                </c:pt>
                <c:pt idx="37334">
                  <c:v>-0.59589899999999996</c:v>
                </c:pt>
                <c:pt idx="37335">
                  <c:v>-0.59664399999999995</c:v>
                </c:pt>
                <c:pt idx="37336">
                  <c:v>-0.59732600000000002</c:v>
                </c:pt>
                <c:pt idx="37337">
                  <c:v>-0.59793499999999999</c:v>
                </c:pt>
                <c:pt idx="37338">
                  <c:v>-0.59865800000000002</c:v>
                </c:pt>
                <c:pt idx="37339">
                  <c:v>-0.59950300000000001</c:v>
                </c:pt>
                <c:pt idx="37340">
                  <c:v>-0.60022200000000003</c:v>
                </c:pt>
                <c:pt idx="37341">
                  <c:v>-0.600769</c:v>
                </c:pt>
                <c:pt idx="37342">
                  <c:v>-0.60143000000000002</c:v>
                </c:pt>
                <c:pt idx="37343">
                  <c:v>-0.60205799999999998</c:v>
                </c:pt>
                <c:pt idx="37344">
                  <c:v>-0.60281200000000001</c:v>
                </c:pt>
                <c:pt idx="37345">
                  <c:v>-0.60366200000000003</c:v>
                </c:pt>
                <c:pt idx="37346">
                  <c:v>-0.60441199999999995</c:v>
                </c:pt>
                <c:pt idx="37347">
                  <c:v>-0.60489400000000004</c:v>
                </c:pt>
                <c:pt idx="37348">
                  <c:v>-0.60577599999999998</c:v>
                </c:pt>
                <c:pt idx="37349">
                  <c:v>-0.60650999999999999</c:v>
                </c:pt>
                <c:pt idx="37350">
                  <c:v>-0.60725399999999996</c:v>
                </c:pt>
                <c:pt idx="37351">
                  <c:v>-0.60813899999999999</c:v>
                </c:pt>
                <c:pt idx="37352">
                  <c:v>-0.60877800000000004</c:v>
                </c:pt>
                <c:pt idx="37353">
                  <c:v>-0.60960300000000001</c:v>
                </c:pt>
                <c:pt idx="37354">
                  <c:v>-0.610294</c:v>
                </c:pt>
                <c:pt idx="37355">
                  <c:v>-0.61119199999999996</c:v>
                </c:pt>
                <c:pt idx="37356">
                  <c:v>-0.61195200000000005</c:v>
                </c:pt>
                <c:pt idx="37357">
                  <c:v>-0.61275000000000002</c:v>
                </c:pt>
                <c:pt idx="37358">
                  <c:v>-0.61329299999999998</c:v>
                </c:pt>
                <c:pt idx="37359">
                  <c:v>-0.614012</c:v>
                </c:pt>
                <c:pt idx="37360">
                  <c:v>-0.61481699999999995</c:v>
                </c:pt>
                <c:pt idx="37361">
                  <c:v>-0.61554600000000004</c:v>
                </c:pt>
                <c:pt idx="37362">
                  <c:v>-0.61639699999999997</c:v>
                </c:pt>
                <c:pt idx="37363">
                  <c:v>-0.61708799999999997</c:v>
                </c:pt>
                <c:pt idx="37364">
                  <c:v>-0.617703</c:v>
                </c:pt>
                <c:pt idx="37365">
                  <c:v>-0.61835300000000004</c:v>
                </c:pt>
                <c:pt idx="37366">
                  <c:v>-0.61925699999999995</c:v>
                </c:pt>
                <c:pt idx="37367">
                  <c:v>-0.62002999999999997</c:v>
                </c:pt>
                <c:pt idx="37368">
                  <c:v>-0.62062300000000004</c:v>
                </c:pt>
                <c:pt idx="37369">
                  <c:v>-0.621282</c:v>
                </c:pt>
                <c:pt idx="37370">
                  <c:v>-0.62180199999999997</c:v>
                </c:pt>
                <c:pt idx="37371">
                  <c:v>-0.62252099999999999</c:v>
                </c:pt>
                <c:pt idx="37372">
                  <c:v>-0.62322999999999995</c:v>
                </c:pt>
                <c:pt idx="37373">
                  <c:v>-0.62396399999999996</c:v>
                </c:pt>
                <c:pt idx="37374">
                  <c:v>-0.62449399999999999</c:v>
                </c:pt>
                <c:pt idx="37375">
                  <c:v>-0.62501700000000004</c:v>
                </c:pt>
                <c:pt idx="37376">
                  <c:v>-0.62553499999999995</c:v>
                </c:pt>
                <c:pt idx="37377">
                  <c:v>-0.62617999999999996</c:v>
                </c:pt>
                <c:pt idx="37378">
                  <c:v>-0.62674399999999997</c:v>
                </c:pt>
                <c:pt idx="37379">
                  <c:v>-0.62717299999999998</c:v>
                </c:pt>
                <c:pt idx="37380">
                  <c:v>-0.62771600000000005</c:v>
                </c:pt>
                <c:pt idx="37381">
                  <c:v>-0.62795800000000002</c:v>
                </c:pt>
                <c:pt idx="37382">
                  <c:v>-0.62855300000000003</c:v>
                </c:pt>
                <c:pt idx="37383">
                  <c:v>-0.62901099999999999</c:v>
                </c:pt>
                <c:pt idx="37384">
                  <c:v>-0.62939400000000001</c:v>
                </c:pt>
                <c:pt idx="37385">
                  <c:v>-0.62984099999999998</c:v>
                </c:pt>
                <c:pt idx="37386">
                  <c:v>-0.630158</c:v>
                </c:pt>
                <c:pt idx="37387">
                  <c:v>-0.63047299999999995</c:v>
                </c:pt>
                <c:pt idx="37388">
                  <c:v>-0.63078100000000004</c:v>
                </c:pt>
                <c:pt idx="37389">
                  <c:v>-0.63105199999999995</c:v>
                </c:pt>
                <c:pt idx="37390">
                  <c:v>-0.63119899999999995</c:v>
                </c:pt>
                <c:pt idx="37391">
                  <c:v>-0.63134000000000001</c:v>
                </c:pt>
                <c:pt idx="37392">
                  <c:v>-0.63139699999999999</c:v>
                </c:pt>
                <c:pt idx="37393">
                  <c:v>-0.63163599999999998</c:v>
                </c:pt>
                <c:pt idx="37394">
                  <c:v>-0.63160799999999995</c:v>
                </c:pt>
                <c:pt idx="37395">
                  <c:v>-0.63134400000000002</c:v>
                </c:pt>
                <c:pt idx="37396">
                  <c:v>-0.63129500000000005</c:v>
                </c:pt>
                <c:pt idx="37397">
                  <c:v>-0.63096799999999997</c:v>
                </c:pt>
                <c:pt idx="37398">
                  <c:v>-0.63089099999999998</c:v>
                </c:pt>
                <c:pt idx="37399">
                  <c:v>-0.63066699999999998</c:v>
                </c:pt>
                <c:pt idx="37400">
                  <c:v>-0.63020699999999996</c:v>
                </c:pt>
                <c:pt idx="37401">
                  <c:v>-0.62995199999999996</c:v>
                </c:pt>
                <c:pt idx="37402">
                  <c:v>-0.62924500000000005</c:v>
                </c:pt>
                <c:pt idx="37403">
                  <c:v>-0.62898900000000002</c:v>
                </c:pt>
                <c:pt idx="37404">
                  <c:v>-0.62850399999999995</c:v>
                </c:pt>
                <c:pt idx="37405">
                  <c:v>-0.62792400000000004</c:v>
                </c:pt>
                <c:pt idx="37406">
                  <c:v>-0.62718799999999997</c:v>
                </c:pt>
                <c:pt idx="37407">
                  <c:v>-0.62645700000000004</c:v>
                </c:pt>
                <c:pt idx="37408">
                  <c:v>-0.62565899999999997</c:v>
                </c:pt>
                <c:pt idx="37409">
                  <c:v>-0.62477499999999997</c:v>
                </c:pt>
                <c:pt idx="37410">
                  <c:v>-0.62392999999999998</c:v>
                </c:pt>
                <c:pt idx="37411">
                  <c:v>-0.62278999999999995</c:v>
                </c:pt>
                <c:pt idx="37412">
                  <c:v>-0.62184700000000004</c:v>
                </c:pt>
                <c:pt idx="37413">
                  <c:v>-0.62050799999999995</c:v>
                </c:pt>
                <c:pt idx="37414">
                  <c:v>-0.61940399999999995</c:v>
                </c:pt>
                <c:pt idx="37415">
                  <c:v>-0.61821499999999996</c:v>
                </c:pt>
                <c:pt idx="37416">
                  <c:v>-0.61685299999999998</c:v>
                </c:pt>
                <c:pt idx="37417">
                  <c:v>-0.61526700000000001</c:v>
                </c:pt>
                <c:pt idx="37418">
                  <c:v>-0.61366799999999999</c:v>
                </c:pt>
                <c:pt idx="37419">
                  <c:v>-0.61203799999999997</c:v>
                </c:pt>
                <c:pt idx="37420">
                  <c:v>-0.61039100000000002</c:v>
                </c:pt>
                <c:pt idx="37421">
                  <c:v>-0.60858400000000001</c:v>
                </c:pt>
                <c:pt idx="37422">
                  <c:v>-0.60657700000000003</c:v>
                </c:pt>
                <c:pt idx="37423">
                  <c:v>-0.60463800000000001</c:v>
                </c:pt>
                <c:pt idx="37424">
                  <c:v>-0.602545</c:v>
                </c:pt>
                <c:pt idx="37425">
                  <c:v>-0.60041999999999995</c:v>
                </c:pt>
                <c:pt idx="37426">
                  <c:v>-0.59826199999999996</c:v>
                </c:pt>
                <c:pt idx="37427">
                  <c:v>-0.59584899999999996</c:v>
                </c:pt>
                <c:pt idx="37428">
                  <c:v>-0.59337399999999996</c:v>
                </c:pt>
                <c:pt idx="37429">
                  <c:v>-0.59089499999999995</c:v>
                </c:pt>
                <c:pt idx="37430">
                  <c:v>-0.58833899999999995</c:v>
                </c:pt>
                <c:pt idx="37431">
                  <c:v>-0.58560599999999996</c:v>
                </c:pt>
                <c:pt idx="37432">
                  <c:v>-0.58284400000000003</c:v>
                </c:pt>
                <c:pt idx="37433">
                  <c:v>-0.57997900000000002</c:v>
                </c:pt>
                <c:pt idx="37434">
                  <c:v>-0.57704699999999998</c:v>
                </c:pt>
                <c:pt idx="37435">
                  <c:v>-0.57405600000000001</c:v>
                </c:pt>
                <c:pt idx="37436">
                  <c:v>-0.57097500000000001</c:v>
                </c:pt>
                <c:pt idx="37437">
                  <c:v>-0.56770900000000002</c:v>
                </c:pt>
                <c:pt idx="37438">
                  <c:v>-0.56441200000000002</c:v>
                </c:pt>
                <c:pt idx="37439">
                  <c:v>-0.56097200000000003</c:v>
                </c:pt>
                <c:pt idx="37440">
                  <c:v>-0.55737000000000003</c:v>
                </c:pt>
                <c:pt idx="37441">
                  <c:v>-0.55387200000000003</c:v>
                </c:pt>
                <c:pt idx="37442">
                  <c:v>-0.55011100000000002</c:v>
                </c:pt>
                <c:pt idx="37443">
                  <c:v>-0.54638299999999995</c:v>
                </c:pt>
                <c:pt idx="37444">
                  <c:v>-0.54240500000000003</c:v>
                </c:pt>
                <c:pt idx="37445">
                  <c:v>-0.53836399999999995</c:v>
                </c:pt>
                <c:pt idx="37446">
                  <c:v>-0.53424799999999995</c:v>
                </c:pt>
                <c:pt idx="37447">
                  <c:v>-0.53029999999999999</c:v>
                </c:pt>
                <c:pt idx="37448">
                  <c:v>-0.52596900000000002</c:v>
                </c:pt>
                <c:pt idx="37449">
                  <c:v>-0.52148899999999998</c:v>
                </c:pt>
                <c:pt idx="37450">
                  <c:v>-0.51699099999999998</c:v>
                </c:pt>
                <c:pt idx="37451">
                  <c:v>-0.51247900000000002</c:v>
                </c:pt>
                <c:pt idx="37452">
                  <c:v>-0.50793500000000003</c:v>
                </c:pt>
                <c:pt idx="37453">
                  <c:v>-0.50327299999999997</c:v>
                </c:pt>
                <c:pt idx="37454">
                  <c:v>-0.49848599999999998</c:v>
                </c:pt>
                <c:pt idx="37455">
                  <c:v>-0.49361300000000002</c:v>
                </c:pt>
                <c:pt idx="37456">
                  <c:v>-0.48878899999999997</c:v>
                </c:pt>
                <c:pt idx="37457">
                  <c:v>-0.48378599999999999</c:v>
                </c:pt>
                <c:pt idx="37458">
                  <c:v>-0.478794</c:v>
                </c:pt>
                <c:pt idx="37459">
                  <c:v>-0.47366399999999997</c:v>
                </c:pt>
                <c:pt idx="37460">
                  <c:v>-0.46847699999999998</c:v>
                </c:pt>
                <c:pt idx="37461">
                  <c:v>-0.463196</c:v>
                </c:pt>
                <c:pt idx="37462">
                  <c:v>-0.45787</c:v>
                </c:pt>
                <c:pt idx="37463">
                  <c:v>-0.45246599999999998</c:v>
                </c:pt>
                <c:pt idx="37464">
                  <c:v>-0.44691199999999998</c:v>
                </c:pt>
                <c:pt idx="37465">
                  <c:v>-0.44122600000000001</c:v>
                </c:pt>
                <c:pt idx="37466">
                  <c:v>-0.43549399999999999</c:v>
                </c:pt>
                <c:pt idx="37467">
                  <c:v>-0.42966500000000002</c:v>
                </c:pt>
                <c:pt idx="37468">
                  <c:v>-0.423817</c:v>
                </c:pt>
                <c:pt idx="37469">
                  <c:v>-0.41795900000000002</c:v>
                </c:pt>
                <c:pt idx="37470">
                  <c:v>-0.41198899999999999</c:v>
                </c:pt>
                <c:pt idx="37471">
                  <c:v>-0.40585500000000002</c:v>
                </c:pt>
                <c:pt idx="37472">
                  <c:v>-0.399781</c:v>
                </c:pt>
                <c:pt idx="37473">
                  <c:v>-0.39362399999999997</c:v>
                </c:pt>
                <c:pt idx="37474">
                  <c:v>-0.38770199999999999</c:v>
                </c:pt>
                <c:pt idx="37475">
                  <c:v>-0.38156600000000002</c:v>
                </c:pt>
                <c:pt idx="37476">
                  <c:v>-0.375253</c:v>
                </c:pt>
                <c:pt idx="37477">
                  <c:v>-0.36890000000000001</c:v>
                </c:pt>
                <c:pt idx="37478">
                  <c:v>-0.36270400000000003</c:v>
                </c:pt>
                <c:pt idx="37479">
                  <c:v>-0.35616300000000001</c:v>
                </c:pt>
                <c:pt idx="37480">
                  <c:v>-0.35009299999999999</c:v>
                </c:pt>
                <c:pt idx="37481">
                  <c:v>-0.34324399999999999</c:v>
                </c:pt>
                <c:pt idx="37482">
                  <c:v>-0.33661799999999997</c:v>
                </c:pt>
                <c:pt idx="37483">
                  <c:v>-0.33016499999999999</c:v>
                </c:pt>
                <c:pt idx="37484">
                  <c:v>-0.323465</c:v>
                </c:pt>
                <c:pt idx="37485">
                  <c:v>-0.31695899999999999</c:v>
                </c:pt>
                <c:pt idx="37486">
                  <c:v>-0.31012099999999998</c:v>
                </c:pt>
                <c:pt idx="37487">
                  <c:v>-0.303504</c:v>
                </c:pt>
                <c:pt idx="37488">
                  <c:v>-0.29658099999999998</c:v>
                </c:pt>
                <c:pt idx="37489">
                  <c:v>-0.28985300000000003</c:v>
                </c:pt>
                <c:pt idx="37490">
                  <c:v>-0.28292699999999998</c:v>
                </c:pt>
                <c:pt idx="37491">
                  <c:v>-0.27626099999999998</c:v>
                </c:pt>
                <c:pt idx="37492">
                  <c:v>-0.26944299999999999</c:v>
                </c:pt>
                <c:pt idx="37493">
                  <c:v>-0.26264100000000001</c:v>
                </c:pt>
                <c:pt idx="37494">
                  <c:v>-0.25584000000000001</c:v>
                </c:pt>
                <c:pt idx="37495">
                  <c:v>-0.24895300000000001</c:v>
                </c:pt>
                <c:pt idx="37496">
                  <c:v>-0.242202</c:v>
                </c:pt>
                <c:pt idx="37497">
                  <c:v>-0.23522000000000001</c:v>
                </c:pt>
                <c:pt idx="37498">
                  <c:v>-0.2283</c:v>
                </c:pt>
                <c:pt idx="37499">
                  <c:v>-0.22111900000000001</c:v>
                </c:pt>
                <c:pt idx="37500">
                  <c:v>-0.21429999999999999</c:v>
                </c:pt>
                <c:pt idx="37501">
                  <c:v>-0.207285</c:v>
                </c:pt>
                <c:pt idx="37502">
                  <c:v>-0.20029</c:v>
                </c:pt>
                <c:pt idx="37503">
                  <c:v>-0.19330800000000001</c:v>
                </c:pt>
                <c:pt idx="37504">
                  <c:v>-0.18610599999999999</c:v>
                </c:pt>
                <c:pt idx="37505">
                  <c:v>-0.17937800000000001</c:v>
                </c:pt>
                <c:pt idx="37506">
                  <c:v>-0.172232</c:v>
                </c:pt>
                <c:pt idx="37507">
                  <c:v>-0.165432</c:v>
                </c:pt>
                <c:pt idx="37508">
                  <c:v>-0.15848000000000001</c:v>
                </c:pt>
                <c:pt idx="37509">
                  <c:v>-0.15171799999999999</c:v>
                </c:pt>
                <c:pt idx="37510">
                  <c:v>-0.144735</c:v>
                </c:pt>
                <c:pt idx="37511">
                  <c:v>-0.13788</c:v>
                </c:pt>
                <c:pt idx="37512">
                  <c:v>-0.131163</c:v>
                </c:pt>
                <c:pt idx="37513">
                  <c:v>-0.1242</c:v>
                </c:pt>
                <c:pt idx="37514">
                  <c:v>-0.11740399999999999</c:v>
                </c:pt>
                <c:pt idx="37515">
                  <c:v>-0.110248</c:v>
                </c:pt>
                <c:pt idx="37516">
                  <c:v>-0.10375</c:v>
                </c:pt>
                <c:pt idx="37517">
                  <c:v>-9.6842800000000007E-2</c:v>
                </c:pt>
                <c:pt idx="37518">
                  <c:v>-9.0084600000000001E-2</c:v>
                </c:pt>
                <c:pt idx="37519">
                  <c:v>-8.3432599999999996E-2</c:v>
                </c:pt>
                <c:pt idx="37520">
                  <c:v>-7.6677400000000007E-2</c:v>
                </c:pt>
                <c:pt idx="37521">
                  <c:v>-7.0057099999999997E-2</c:v>
                </c:pt>
                <c:pt idx="37522">
                  <c:v>-6.3365299999999999E-2</c:v>
                </c:pt>
                <c:pt idx="37523">
                  <c:v>-5.6814400000000001E-2</c:v>
                </c:pt>
                <c:pt idx="37524">
                  <c:v>-5.0153499999999997E-2</c:v>
                </c:pt>
                <c:pt idx="37525">
                  <c:v>-4.36268E-2</c:v>
                </c:pt>
                <c:pt idx="37526">
                  <c:v>-3.6907700000000002E-2</c:v>
                </c:pt>
                <c:pt idx="37527">
                  <c:v>-3.0382200000000002E-2</c:v>
                </c:pt>
                <c:pt idx="37528">
                  <c:v>-2.3874099999999999E-2</c:v>
                </c:pt>
                <c:pt idx="37529">
                  <c:v>-1.7311900000000002E-2</c:v>
                </c:pt>
                <c:pt idx="37530">
                  <c:v>-1.08755E-2</c:v>
                </c:pt>
                <c:pt idx="37531">
                  <c:v>-4.60116E-3</c:v>
                </c:pt>
                <c:pt idx="37532">
                  <c:v>1.78966E-3</c:v>
                </c:pt>
                <c:pt idx="37533">
                  <c:v>8.1245199999999997E-3</c:v>
                </c:pt>
                <c:pt idx="37534">
                  <c:v>1.41894E-2</c:v>
                </c:pt>
                <c:pt idx="37535">
                  <c:v>2.0699100000000002E-2</c:v>
                </c:pt>
                <c:pt idx="37536">
                  <c:v>2.6776500000000002E-2</c:v>
                </c:pt>
                <c:pt idx="37537">
                  <c:v>3.3234300000000001E-2</c:v>
                </c:pt>
                <c:pt idx="37538">
                  <c:v>3.9360199999999998E-2</c:v>
                </c:pt>
                <c:pt idx="37539">
                  <c:v>4.5280800000000003E-2</c:v>
                </c:pt>
                <c:pt idx="37540">
                  <c:v>5.15802E-2</c:v>
                </c:pt>
                <c:pt idx="37541">
                  <c:v>5.7502999999999999E-2</c:v>
                </c:pt>
                <c:pt idx="37542">
                  <c:v>6.3635800000000006E-2</c:v>
                </c:pt>
                <c:pt idx="37543">
                  <c:v>6.9589200000000004E-2</c:v>
                </c:pt>
                <c:pt idx="37544">
                  <c:v>7.5404700000000005E-2</c:v>
                </c:pt>
                <c:pt idx="37545">
                  <c:v>8.1317899999999999E-2</c:v>
                </c:pt>
                <c:pt idx="37546">
                  <c:v>8.7390599999999999E-2</c:v>
                </c:pt>
                <c:pt idx="37547">
                  <c:v>9.3103699999999998E-2</c:v>
                </c:pt>
                <c:pt idx="37548">
                  <c:v>9.8955699999999994E-2</c:v>
                </c:pt>
                <c:pt idx="37549">
                  <c:v>0.104794</c:v>
                </c:pt>
                <c:pt idx="37550">
                  <c:v>0.110318</c:v>
                </c:pt>
                <c:pt idx="37551">
                  <c:v>0.11631900000000001</c:v>
                </c:pt>
                <c:pt idx="37552">
                  <c:v>0.121631</c:v>
                </c:pt>
                <c:pt idx="37553">
                  <c:v>0.12765499999999999</c:v>
                </c:pt>
                <c:pt idx="37554">
                  <c:v>0.13299</c:v>
                </c:pt>
                <c:pt idx="37555">
                  <c:v>0.138573</c:v>
                </c:pt>
                <c:pt idx="37556">
                  <c:v>0.144201</c:v>
                </c:pt>
                <c:pt idx="37557">
                  <c:v>0.14955099999999999</c:v>
                </c:pt>
                <c:pt idx="37558">
                  <c:v>0.15512000000000001</c:v>
                </c:pt>
                <c:pt idx="37559">
                  <c:v>0.160332</c:v>
                </c:pt>
                <c:pt idx="37560">
                  <c:v>0.165904</c:v>
                </c:pt>
                <c:pt idx="37561">
                  <c:v>0.171098</c:v>
                </c:pt>
                <c:pt idx="37562">
                  <c:v>0.17671400000000001</c:v>
                </c:pt>
                <c:pt idx="37563">
                  <c:v>0.18187400000000001</c:v>
                </c:pt>
                <c:pt idx="37564">
                  <c:v>0.18744</c:v>
                </c:pt>
                <c:pt idx="37565">
                  <c:v>0.19256699999999999</c:v>
                </c:pt>
                <c:pt idx="37566">
                  <c:v>0.197903</c:v>
                </c:pt>
                <c:pt idx="37567">
                  <c:v>0.20346900000000001</c:v>
                </c:pt>
                <c:pt idx="37568">
                  <c:v>0.208566</c:v>
                </c:pt>
                <c:pt idx="37569">
                  <c:v>0.21396399999999999</c:v>
                </c:pt>
                <c:pt idx="37570">
                  <c:v>0.21917600000000001</c:v>
                </c:pt>
                <c:pt idx="37571">
                  <c:v>0.224332</c:v>
                </c:pt>
                <c:pt idx="37572">
                  <c:v>0.22935</c:v>
                </c:pt>
                <c:pt idx="37573">
                  <c:v>0.234708</c:v>
                </c:pt>
                <c:pt idx="37574">
                  <c:v>0.239844</c:v>
                </c:pt>
                <c:pt idx="37575">
                  <c:v>0.24496100000000001</c:v>
                </c:pt>
                <c:pt idx="37576">
                  <c:v>0.25006200000000001</c:v>
                </c:pt>
                <c:pt idx="37577">
                  <c:v>0.25480399999999997</c:v>
                </c:pt>
                <c:pt idx="37578">
                  <c:v>0.260133</c:v>
                </c:pt>
                <c:pt idx="37579">
                  <c:v>0.26508199999999998</c:v>
                </c:pt>
                <c:pt idx="37580">
                  <c:v>0.27025900000000003</c:v>
                </c:pt>
                <c:pt idx="37581">
                  <c:v>0.27511799999999997</c:v>
                </c:pt>
                <c:pt idx="37582">
                  <c:v>0.28001999999999999</c:v>
                </c:pt>
                <c:pt idx="37583">
                  <c:v>0.28519699999999998</c:v>
                </c:pt>
                <c:pt idx="37584">
                  <c:v>0.28983900000000001</c:v>
                </c:pt>
                <c:pt idx="37585">
                  <c:v>0.29504900000000001</c:v>
                </c:pt>
                <c:pt idx="37586">
                  <c:v>0.30001499999999998</c:v>
                </c:pt>
                <c:pt idx="37587">
                  <c:v>0.304983</c:v>
                </c:pt>
                <c:pt idx="37588">
                  <c:v>0.309776</c:v>
                </c:pt>
                <c:pt idx="37589">
                  <c:v>0.31469399999999997</c:v>
                </c:pt>
                <c:pt idx="37590">
                  <c:v>0.31983800000000001</c:v>
                </c:pt>
                <c:pt idx="37591">
                  <c:v>0.32470700000000002</c:v>
                </c:pt>
                <c:pt idx="37592">
                  <c:v>0.32956299999999999</c:v>
                </c:pt>
                <c:pt idx="37593">
                  <c:v>0.334565</c:v>
                </c:pt>
                <c:pt idx="37594">
                  <c:v>0.33962399999999998</c:v>
                </c:pt>
                <c:pt idx="37595">
                  <c:v>0.34443299999999999</c:v>
                </c:pt>
                <c:pt idx="37596">
                  <c:v>0.34975299999999998</c:v>
                </c:pt>
                <c:pt idx="37597">
                  <c:v>0.35449000000000003</c:v>
                </c:pt>
                <c:pt idx="37598">
                  <c:v>0.35938199999999998</c:v>
                </c:pt>
                <c:pt idx="37599">
                  <c:v>0.364431</c:v>
                </c:pt>
                <c:pt idx="37600">
                  <c:v>0.36947000000000002</c:v>
                </c:pt>
                <c:pt idx="37601">
                  <c:v>0.37441600000000003</c:v>
                </c:pt>
                <c:pt idx="37602">
                  <c:v>0.37930399999999997</c:v>
                </c:pt>
                <c:pt idx="37603">
                  <c:v>0.38422699999999999</c:v>
                </c:pt>
                <c:pt idx="37604">
                  <c:v>0.38933499999999999</c:v>
                </c:pt>
                <c:pt idx="37605">
                  <c:v>0.394148</c:v>
                </c:pt>
                <c:pt idx="37606">
                  <c:v>0.39934999999999998</c:v>
                </c:pt>
                <c:pt idx="37607">
                  <c:v>0.40438400000000002</c:v>
                </c:pt>
                <c:pt idx="37608">
                  <c:v>0.40937600000000002</c:v>
                </c:pt>
                <c:pt idx="37609">
                  <c:v>0.41418199999999999</c:v>
                </c:pt>
                <c:pt idx="37610">
                  <c:v>0.419323</c:v>
                </c:pt>
                <c:pt idx="37611">
                  <c:v>0.42417500000000002</c:v>
                </c:pt>
                <c:pt idx="37612">
                  <c:v>0.42936099999999999</c:v>
                </c:pt>
                <c:pt idx="37613">
                  <c:v>0.43423400000000001</c:v>
                </c:pt>
                <c:pt idx="37614">
                  <c:v>0.43928699999999998</c:v>
                </c:pt>
                <c:pt idx="37615">
                  <c:v>0.44437100000000002</c:v>
                </c:pt>
                <c:pt idx="37616">
                  <c:v>0.44933899999999999</c:v>
                </c:pt>
                <c:pt idx="37617">
                  <c:v>0.45430300000000001</c:v>
                </c:pt>
                <c:pt idx="37618">
                  <c:v>0.45932899999999999</c:v>
                </c:pt>
                <c:pt idx="37619">
                  <c:v>0.46436899999999998</c:v>
                </c:pt>
                <c:pt idx="37620">
                  <c:v>0.46951199999999998</c:v>
                </c:pt>
                <c:pt idx="37621">
                  <c:v>0.47442000000000001</c:v>
                </c:pt>
                <c:pt idx="37622">
                  <c:v>0.47939399999999999</c:v>
                </c:pt>
                <c:pt idx="37623">
                  <c:v>0.48443700000000001</c:v>
                </c:pt>
                <c:pt idx="37624">
                  <c:v>0.48943300000000001</c:v>
                </c:pt>
                <c:pt idx="37625">
                  <c:v>0.494394</c:v>
                </c:pt>
                <c:pt idx="37626">
                  <c:v>0.49952800000000003</c:v>
                </c:pt>
                <c:pt idx="37627">
                  <c:v>0.50445899999999999</c:v>
                </c:pt>
                <c:pt idx="37628">
                  <c:v>0.50956699999999999</c:v>
                </c:pt>
                <c:pt idx="37629">
                  <c:v>0.51445700000000005</c:v>
                </c:pt>
                <c:pt idx="37630">
                  <c:v>0.51940600000000003</c:v>
                </c:pt>
                <c:pt idx="37631">
                  <c:v>0.52459699999999998</c:v>
                </c:pt>
                <c:pt idx="37632">
                  <c:v>0.52959900000000004</c:v>
                </c:pt>
                <c:pt idx="37633">
                  <c:v>0.53449599999999997</c:v>
                </c:pt>
                <c:pt idx="37634">
                  <c:v>0.53949000000000003</c:v>
                </c:pt>
                <c:pt idx="37635">
                  <c:v>0.54435599999999995</c:v>
                </c:pt>
                <c:pt idx="37636">
                  <c:v>0.549377</c:v>
                </c:pt>
                <c:pt idx="37637">
                  <c:v>0.55436200000000002</c:v>
                </c:pt>
                <c:pt idx="37638">
                  <c:v>0.55920199999999998</c:v>
                </c:pt>
                <c:pt idx="37639">
                  <c:v>0.56415899999999997</c:v>
                </c:pt>
                <c:pt idx="37640">
                  <c:v>0.56894599999999995</c:v>
                </c:pt>
                <c:pt idx="37641">
                  <c:v>0.57367699999999999</c:v>
                </c:pt>
                <c:pt idx="37642">
                  <c:v>0.57854000000000005</c:v>
                </c:pt>
                <c:pt idx="37643">
                  <c:v>0.58319799999999999</c:v>
                </c:pt>
                <c:pt idx="37644">
                  <c:v>0.58806199999999997</c:v>
                </c:pt>
                <c:pt idx="37645">
                  <c:v>0.59260999999999997</c:v>
                </c:pt>
                <c:pt idx="37646">
                  <c:v>0.59755599999999998</c:v>
                </c:pt>
                <c:pt idx="37647">
                  <c:v>0.60196000000000005</c:v>
                </c:pt>
                <c:pt idx="37648">
                  <c:v>0.60672099999999995</c:v>
                </c:pt>
                <c:pt idx="37649">
                  <c:v>0.61125499999999999</c:v>
                </c:pt>
                <c:pt idx="37650">
                  <c:v>0.61575299999999999</c:v>
                </c:pt>
                <c:pt idx="37651">
                  <c:v>0.62031899999999995</c:v>
                </c:pt>
                <c:pt idx="37652">
                  <c:v>0.62472499999999997</c:v>
                </c:pt>
                <c:pt idx="37653">
                  <c:v>0.62922400000000001</c:v>
                </c:pt>
                <c:pt idx="37654">
                  <c:v>0.63336000000000003</c:v>
                </c:pt>
                <c:pt idx="37655">
                  <c:v>0.63783800000000002</c:v>
                </c:pt>
                <c:pt idx="37656">
                  <c:v>0.64209300000000002</c:v>
                </c:pt>
                <c:pt idx="37657">
                  <c:v>0.64625100000000002</c:v>
                </c:pt>
                <c:pt idx="37658">
                  <c:v>0.65027999999999997</c:v>
                </c:pt>
                <c:pt idx="37659">
                  <c:v>0.65437500000000004</c:v>
                </c:pt>
                <c:pt idx="37660">
                  <c:v>0.65864</c:v>
                </c:pt>
                <c:pt idx="37661">
                  <c:v>0.66232800000000003</c:v>
                </c:pt>
                <c:pt idx="37662">
                  <c:v>0.66646799999999995</c:v>
                </c:pt>
                <c:pt idx="37663">
                  <c:v>0.67021299999999995</c:v>
                </c:pt>
                <c:pt idx="37664">
                  <c:v>0.67418900000000004</c:v>
                </c:pt>
                <c:pt idx="37665">
                  <c:v>0.67778700000000003</c:v>
                </c:pt>
                <c:pt idx="37666">
                  <c:v>0.68142000000000003</c:v>
                </c:pt>
                <c:pt idx="37667">
                  <c:v>0.68496800000000002</c:v>
                </c:pt>
                <c:pt idx="37668">
                  <c:v>0.68833599999999995</c:v>
                </c:pt>
                <c:pt idx="37669">
                  <c:v>0.69162100000000004</c:v>
                </c:pt>
                <c:pt idx="37670">
                  <c:v>0.69493000000000005</c:v>
                </c:pt>
                <c:pt idx="37671">
                  <c:v>0.69805600000000001</c:v>
                </c:pt>
                <c:pt idx="37672">
                  <c:v>0.70102299999999995</c:v>
                </c:pt>
                <c:pt idx="37673">
                  <c:v>0.70419600000000004</c:v>
                </c:pt>
                <c:pt idx="37674">
                  <c:v>0.70679599999999998</c:v>
                </c:pt>
                <c:pt idx="37675">
                  <c:v>0.70981000000000005</c:v>
                </c:pt>
                <c:pt idx="37676">
                  <c:v>0.712534</c:v>
                </c:pt>
                <c:pt idx="37677">
                  <c:v>0.71514299999999997</c:v>
                </c:pt>
                <c:pt idx="37678">
                  <c:v>0.71759600000000001</c:v>
                </c:pt>
                <c:pt idx="37679">
                  <c:v>0.71999199999999997</c:v>
                </c:pt>
                <c:pt idx="37680">
                  <c:v>0.72259899999999999</c:v>
                </c:pt>
                <c:pt idx="37681">
                  <c:v>0.72469600000000001</c:v>
                </c:pt>
                <c:pt idx="37682">
                  <c:v>0.72703700000000004</c:v>
                </c:pt>
                <c:pt idx="37683">
                  <c:v>0.72906499999999996</c:v>
                </c:pt>
                <c:pt idx="37684">
                  <c:v>0.73127799999999998</c:v>
                </c:pt>
                <c:pt idx="37685">
                  <c:v>0.73296399999999995</c:v>
                </c:pt>
                <c:pt idx="37686">
                  <c:v>0.73478699999999997</c:v>
                </c:pt>
                <c:pt idx="37687">
                  <c:v>0.73653599999999997</c:v>
                </c:pt>
                <c:pt idx="37688">
                  <c:v>0.73787800000000003</c:v>
                </c:pt>
                <c:pt idx="37689">
                  <c:v>0.73932600000000004</c:v>
                </c:pt>
                <c:pt idx="37690">
                  <c:v>0.74049799999999999</c:v>
                </c:pt>
                <c:pt idx="37691">
                  <c:v>0.74188299999999996</c:v>
                </c:pt>
                <c:pt idx="37692">
                  <c:v>0.74291200000000002</c:v>
                </c:pt>
                <c:pt idx="37693">
                  <c:v>0.74391200000000002</c:v>
                </c:pt>
                <c:pt idx="37694">
                  <c:v>0.74471699999999996</c:v>
                </c:pt>
                <c:pt idx="37695">
                  <c:v>0.74558599999999997</c:v>
                </c:pt>
                <c:pt idx="37696">
                  <c:v>0.74627900000000003</c:v>
                </c:pt>
                <c:pt idx="37697">
                  <c:v>0.74679499999999999</c:v>
                </c:pt>
                <c:pt idx="37698">
                  <c:v>0.74743899999999996</c:v>
                </c:pt>
                <c:pt idx="37699">
                  <c:v>0.747479</c:v>
                </c:pt>
                <c:pt idx="37700">
                  <c:v>0.74792000000000003</c:v>
                </c:pt>
                <c:pt idx="37701">
                  <c:v>0.74797899999999995</c:v>
                </c:pt>
                <c:pt idx="37702">
                  <c:v>0.74773500000000004</c:v>
                </c:pt>
                <c:pt idx="37703">
                  <c:v>0.74776100000000001</c:v>
                </c:pt>
                <c:pt idx="37704">
                  <c:v>0.74762899999999999</c:v>
                </c:pt>
                <c:pt idx="37705">
                  <c:v>0.74711399999999994</c:v>
                </c:pt>
                <c:pt idx="37706">
                  <c:v>0.74662200000000001</c:v>
                </c:pt>
                <c:pt idx="37707">
                  <c:v>0.74625399999999997</c:v>
                </c:pt>
                <c:pt idx="37708">
                  <c:v>0.74556900000000004</c:v>
                </c:pt>
                <c:pt idx="37709">
                  <c:v>0.74482199999999998</c:v>
                </c:pt>
                <c:pt idx="37710">
                  <c:v>0.743892</c:v>
                </c:pt>
                <c:pt idx="37711">
                  <c:v>0.74296899999999999</c:v>
                </c:pt>
                <c:pt idx="37712">
                  <c:v>0.74192400000000003</c:v>
                </c:pt>
                <c:pt idx="37713">
                  <c:v>0.74061699999999997</c:v>
                </c:pt>
                <c:pt idx="37714">
                  <c:v>0.73964300000000005</c:v>
                </c:pt>
                <c:pt idx="37715">
                  <c:v>0.738035</c:v>
                </c:pt>
                <c:pt idx="37716">
                  <c:v>0.73671500000000001</c:v>
                </c:pt>
                <c:pt idx="37717">
                  <c:v>0.73522100000000001</c:v>
                </c:pt>
                <c:pt idx="37718">
                  <c:v>0.73362000000000005</c:v>
                </c:pt>
                <c:pt idx="37719">
                  <c:v>0.73192599999999997</c:v>
                </c:pt>
                <c:pt idx="37720">
                  <c:v>0.72997100000000004</c:v>
                </c:pt>
                <c:pt idx="37721">
                  <c:v>0.72806899999999997</c:v>
                </c:pt>
                <c:pt idx="37722">
                  <c:v>0.72587699999999999</c:v>
                </c:pt>
                <c:pt idx="37723">
                  <c:v>0.72379400000000005</c:v>
                </c:pt>
                <c:pt idx="37724">
                  <c:v>0.72147799999999995</c:v>
                </c:pt>
                <c:pt idx="37725">
                  <c:v>0.71911400000000003</c:v>
                </c:pt>
                <c:pt idx="37726">
                  <c:v>0.71640700000000002</c:v>
                </c:pt>
                <c:pt idx="37727">
                  <c:v>0.71396099999999996</c:v>
                </c:pt>
                <c:pt idx="37728">
                  <c:v>0.71131800000000001</c:v>
                </c:pt>
                <c:pt idx="37729">
                  <c:v>0.70855599999999996</c:v>
                </c:pt>
                <c:pt idx="37730">
                  <c:v>0.70562400000000003</c:v>
                </c:pt>
                <c:pt idx="37731">
                  <c:v>0.70281800000000005</c:v>
                </c:pt>
                <c:pt idx="37732">
                  <c:v>0.69977100000000003</c:v>
                </c:pt>
                <c:pt idx="37733">
                  <c:v>0.69672699999999999</c:v>
                </c:pt>
                <c:pt idx="37734">
                  <c:v>0.69360699999999997</c:v>
                </c:pt>
                <c:pt idx="37735">
                  <c:v>0.69018000000000002</c:v>
                </c:pt>
                <c:pt idx="37736">
                  <c:v>0.687218</c:v>
                </c:pt>
                <c:pt idx="37737">
                  <c:v>0.68370299999999995</c:v>
                </c:pt>
                <c:pt idx="37738">
                  <c:v>0.68012499999999998</c:v>
                </c:pt>
                <c:pt idx="37739">
                  <c:v>0.67664100000000005</c:v>
                </c:pt>
                <c:pt idx="37740">
                  <c:v>0.67325400000000002</c:v>
                </c:pt>
                <c:pt idx="37741">
                  <c:v>0.66952800000000001</c:v>
                </c:pt>
                <c:pt idx="37742">
                  <c:v>0.66579500000000003</c:v>
                </c:pt>
                <c:pt idx="37743">
                  <c:v>0.66220999999999997</c:v>
                </c:pt>
                <c:pt idx="37744">
                  <c:v>0.65822999999999998</c:v>
                </c:pt>
                <c:pt idx="37745">
                  <c:v>0.65444400000000003</c:v>
                </c:pt>
                <c:pt idx="37746">
                  <c:v>0.65045500000000001</c:v>
                </c:pt>
                <c:pt idx="37747">
                  <c:v>0.64671299999999998</c:v>
                </c:pt>
                <c:pt idx="37748">
                  <c:v>0.64249800000000001</c:v>
                </c:pt>
                <c:pt idx="37749">
                  <c:v>0.63829599999999997</c:v>
                </c:pt>
                <c:pt idx="37750">
                  <c:v>0.63410599999999995</c:v>
                </c:pt>
                <c:pt idx="37751">
                  <c:v>0.62989099999999998</c:v>
                </c:pt>
                <c:pt idx="37752">
                  <c:v>0.62553999999999998</c:v>
                </c:pt>
                <c:pt idx="37753">
                  <c:v>0.62126000000000003</c:v>
                </c:pt>
                <c:pt idx="37754">
                  <c:v>0.61661299999999997</c:v>
                </c:pt>
                <c:pt idx="37755">
                  <c:v>0.61239299999999997</c:v>
                </c:pt>
                <c:pt idx="37756">
                  <c:v>0.60774700000000004</c:v>
                </c:pt>
                <c:pt idx="37757">
                  <c:v>0.60326299999999999</c:v>
                </c:pt>
                <c:pt idx="37758">
                  <c:v>0.59867400000000004</c:v>
                </c:pt>
                <c:pt idx="37759">
                  <c:v>0.59401700000000002</c:v>
                </c:pt>
                <c:pt idx="37760">
                  <c:v>0.589503</c:v>
                </c:pt>
                <c:pt idx="37761">
                  <c:v>0.58465</c:v>
                </c:pt>
                <c:pt idx="37762">
                  <c:v>0.58010799999999996</c:v>
                </c:pt>
                <c:pt idx="37763">
                  <c:v>0.57530899999999996</c:v>
                </c:pt>
                <c:pt idx="37764">
                  <c:v>0.57066899999999998</c:v>
                </c:pt>
                <c:pt idx="37765">
                  <c:v>0.56549400000000005</c:v>
                </c:pt>
                <c:pt idx="37766">
                  <c:v>0.56058699999999995</c:v>
                </c:pt>
                <c:pt idx="37767">
                  <c:v>0.55587299999999995</c:v>
                </c:pt>
                <c:pt idx="37768">
                  <c:v>0.55090499999999998</c:v>
                </c:pt>
                <c:pt idx="37769">
                  <c:v>0.54601599999999995</c:v>
                </c:pt>
                <c:pt idx="37770">
                  <c:v>0.54070200000000002</c:v>
                </c:pt>
                <c:pt idx="37771">
                  <c:v>0.53614799999999996</c:v>
                </c:pt>
                <c:pt idx="37772">
                  <c:v>0.53106699999999996</c:v>
                </c:pt>
                <c:pt idx="37773">
                  <c:v>0.52614700000000003</c:v>
                </c:pt>
                <c:pt idx="37774">
                  <c:v>0.521397</c:v>
                </c:pt>
                <c:pt idx="37775">
                  <c:v>0.51601600000000003</c:v>
                </c:pt>
                <c:pt idx="37776">
                  <c:v>0.51128099999999999</c:v>
                </c:pt>
                <c:pt idx="37777">
                  <c:v>0.50616000000000005</c:v>
                </c:pt>
                <c:pt idx="37778">
                  <c:v>0.50139400000000001</c:v>
                </c:pt>
                <c:pt idx="37779">
                  <c:v>0.49623699999999998</c:v>
                </c:pt>
                <c:pt idx="37780">
                  <c:v>0.49113099999999998</c:v>
                </c:pt>
                <c:pt idx="37781">
                  <c:v>0.48629699999999998</c:v>
                </c:pt>
                <c:pt idx="37782">
                  <c:v>0.48122500000000001</c:v>
                </c:pt>
                <c:pt idx="37783">
                  <c:v>0.476215</c:v>
                </c:pt>
                <c:pt idx="37784">
                  <c:v>0.47137499999999999</c:v>
                </c:pt>
                <c:pt idx="37785">
                  <c:v>0.46621600000000002</c:v>
                </c:pt>
                <c:pt idx="37786">
                  <c:v>0.46121200000000001</c:v>
                </c:pt>
                <c:pt idx="37787">
                  <c:v>0.45643</c:v>
                </c:pt>
                <c:pt idx="37788">
                  <c:v>0.451326</c:v>
                </c:pt>
                <c:pt idx="37789">
                  <c:v>0.44638499999999998</c:v>
                </c:pt>
                <c:pt idx="37790">
                  <c:v>0.44130000000000003</c:v>
                </c:pt>
                <c:pt idx="37791">
                  <c:v>0.43624099999999999</c:v>
                </c:pt>
                <c:pt idx="37792">
                  <c:v>0.431392</c:v>
                </c:pt>
                <c:pt idx="37793">
                  <c:v>0.426126</c:v>
                </c:pt>
                <c:pt idx="37794">
                  <c:v>0.42133999999999999</c:v>
                </c:pt>
                <c:pt idx="37795">
                  <c:v>0.41618500000000003</c:v>
                </c:pt>
                <c:pt idx="37796">
                  <c:v>0.41117900000000002</c:v>
                </c:pt>
                <c:pt idx="37797">
                  <c:v>0.40621200000000002</c:v>
                </c:pt>
                <c:pt idx="37798">
                  <c:v>0.40144000000000002</c:v>
                </c:pt>
                <c:pt idx="37799">
                  <c:v>0.39619100000000002</c:v>
                </c:pt>
                <c:pt idx="37800">
                  <c:v>0.39148100000000002</c:v>
                </c:pt>
                <c:pt idx="37801">
                  <c:v>0.38642199999999999</c:v>
                </c:pt>
                <c:pt idx="37802">
                  <c:v>0.38159700000000002</c:v>
                </c:pt>
                <c:pt idx="37803">
                  <c:v>0.37668800000000002</c:v>
                </c:pt>
                <c:pt idx="37804">
                  <c:v>0.371701</c:v>
                </c:pt>
                <c:pt idx="37805">
                  <c:v>0.367035</c:v>
                </c:pt>
                <c:pt idx="37806">
                  <c:v>0.36197400000000002</c:v>
                </c:pt>
                <c:pt idx="37807">
                  <c:v>0.35698200000000002</c:v>
                </c:pt>
                <c:pt idx="37808">
                  <c:v>0.35208499999999998</c:v>
                </c:pt>
                <c:pt idx="37809">
                  <c:v>0.34697899999999998</c:v>
                </c:pt>
                <c:pt idx="37810">
                  <c:v>0.34231800000000001</c:v>
                </c:pt>
                <c:pt idx="37811">
                  <c:v>0.33743000000000001</c:v>
                </c:pt>
                <c:pt idx="37812">
                  <c:v>0.33242500000000003</c:v>
                </c:pt>
                <c:pt idx="37813">
                  <c:v>0.32766499999999998</c:v>
                </c:pt>
                <c:pt idx="37814">
                  <c:v>0.322824</c:v>
                </c:pt>
                <c:pt idx="37815">
                  <c:v>0.31813200000000003</c:v>
                </c:pt>
                <c:pt idx="37816">
                  <c:v>0.313253</c:v>
                </c:pt>
                <c:pt idx="37817">
                  <c:v>0.30857299999999999</c:v>
                </c:pt>
                <c:pt idx="37818">
                  <c:v>0.30352299999999999</c:v>
                </c:pt>
                <c:pt idx="37819">
                  <c:v>0.29874899999999999</c:v>
                </c:pt>
                <c:pt idx="37820">
                  <c:v>0.29396499999999998</c:v>
                </c:pt>
                <c:pt idx="37821">
                  <c:v>0.28925400000000001</c:v>
                </c:pt>
                <c:pt idx="37822">
                  <c:v>0.28440799999999999</c:v>
                </c:pt>
                <c:pt idx="37823">
                  <c:v>0.27948899999999999</c:v>
                </c:pt>
                <c:pt idx="37824">
                  <c:v>0.27484700000000001</c:v>
                </c:pt>
                <c:pt idx="37825">
                  <c:v>0.27016600000000002</c:v>
                </c:pt>
                <c:pt idx="37826">
                  <c:v>0.265237</c:v>
                </c:pt>
                <c:pt idx="37827">
                  <c:v>0.26079400000000003</c:v>
                </c:pt>
                <c:pt idx="37828">
                  <c:v>0.25577800000000001</c:v>
                </c:pt>
                <c:pt idx="37829">
                  <c:v>0.251133</c:v>
                </c:pt>
                <c:pt idx="37830">
                  <c:v>0.24624399999999999</c:v>
                </c:pt>
                <c:pt idx="37831">
                  <c:v>0.24152299999999999</c:v>
                </c:pt>
                <c:pt idx="37832">
                  <c:v>0.236736</c:v>
                </c:pt>
                <c:pt idx="37833">
                  <c:v>0.23183599999999999</c:v>
                </c:pt>
                <c:pt idx="37834">
                  <c:v>0.22704299999999999</c:v>
                </c:pt>
                <c:pt idx="37835">
                  <c:v>0.222027</c:v>
                </c:pt>
                <c:pt idx="37836">
                  <c:v>0.21724399999999999</c:v>
                </c:pt>
                <c:pt idx="37837">
                  <c:v>0.21233199999999999</c:v>
                </c:pt>
                <c:pt idx="37838">
                  <c:v>0.207399</c:v>
                </c:pt>
                <c:pt idx="37839">
                  <c:v>0.20244400000000001</c:v>
                </c:pt>
                <c:pt idx="37840">
                  <c:v>0.19756399999999999</c:v>
                </c:pt>
                <c:pt idx="37841">
                  <c:v>0.19259499999999999</c:v>
                </c:pt>
                <c:pt idx="37842">
                  <c:v>0.187699</c:v>
                </c:pt>
                <c:pt idx="37843">
                  <c:v>0.18273</c:v>
                </c:pt>
                <c:pt idx="37844">
                  <c:v>0.17786299999999999</c:v>
                </c:pt>
                <c:pt idx="37845">
                  <c:v>0.17290800000000001</c:v>
                </c:pt>
                <c:pt idx="37846">
                  <c:v>0.16780500000000001</c:v>
                </c:pt>
                <c:pt idx="37847">
                  <c:v>0.16292200000000001</c:v>
                </c:pt>
                <c:pt idx="37848">
                  <c:v>0.15774299999999999</c:v>
                </c:pt>
                <c:pt idx="37849">
                  <c:v>0.15278900000000001</c:v>
                </c:pt>
                <c:pt idx="37850">
                  <c:v>0.14780499999999999</c:v>
                </c:pt>
                <c:pt idx="37851">
                  <c:v>0.14278299999999999</c:v>
                </c:pt>
                <c:pt idx="37852">
                  <c:v>0.13758400000000001</c:v>
                </c:pt>
                <c:pt idx="37853">
                  <c:v>0.13230500000000001</c:v>
                </c:pt>
                <c:pt idx="37854">
                  <c:v>0.12740299999999999</c:v>
                </c:pt>
                <c:pt idx="37855">
                  <c:v>0.122026</c:v>
                </c:pt>
                <c:pt idx="37856">
                  <c:v>0.116895</c:v>
                </c:pt>
                <c:pt idx="37857">
                  <c:v>0.111568</c:v>
                </c:pt>
                <c:pt idx="37858">
                  <c:v>0.10637199999999999</c:v>
                </c:pt>
                <c:pt idx="37859">
                  <c:v>0.100934</c:v>
                </c:pt>
                <c:pt idx="37860">
                  <c:v>9.5540600000000003E-2</c:v>
                </c:pt>
                <c:pt idx="37861">
                  <c:v>9.0241100000000005E-2</c:v>
                </c:pt>
                <c:pt idx="37862">
                  <c:v>8.4662899999999999E-2</c:v>
                </c:pt>
                <c:pt idx="37863">
                  <c:v>7.9318799999999995E-2</c:v>
                </c:pt>
                <c:pt idx="37864">
                  <c:v>7.3719900000000005E-2</c:v>
                </c:pt>
                <c:pt idx="37865">
                  <c:v>6.83034E-2</c:v>
                </c:pt>
                <c:pt idx="37866">
                  <c:v>6.2827599999999997E-2</c:v>
                </c:pt>
                <c:pt idx="37867">
                  <c:v>5.7424299999999998E-2</c:v>
                </c:pt>
                <c:pt idx="37868">
                  <c:v>5.1804200000000002E-2</c:v>
                </c:pt>
                <c:pt idx="37869">
                  <c:v>4.6035899999999998E-2</c:v>
                </c:pt>
                <c:pt idx="37870">
                  <c:v>4.0654000000000003E-2</c:v>
                </c:pt>
                <c:pt idx="37871">
                  <c:v>3.4963899999999999E-2</c:v>
                </c:pt>
                <c:pt idx="37872">
                  <c:v>2.9360799999999999E-2</c:v>
                </c:pt>
                <c:pt idx="37873">
                  <c:v>2.3583199999999999E-2</c:v>
                </c:pt>
                <c:pt idx="37874">
                  <c:v>1.7897900000000001E-2</c:v>
                </c:pt>
                <c:pt idx="37875">
                  <c:v>1.2013599999999999E-2</c:v>
                </c:pt>
                <c:pt idx="37876">
                  <c:v>6.0831000000000001E-3</c:v>
                </c:pt>
                <c:pt idx="37877">
                  <c:v>5.2911500000000003E-4</c:v>
                </c:pt>
                <c:pt idx="37878">
                  <c:v>-5.4075800000000004E-3</c:v>
                </c:pt>
                <c:pt idx="37879">
                  <c:v>-1.1230199999999999E-2</c:v>
                </c:pt>
                <c:pt idx="37880">
                  <c:v>-1.73922E-2</c:v>
                </c:pt>
                <c:pt idx="37881">
                  <c:v>-2.3072700000000002E-2</c:v>
                </c:pt>
                <c:pt idx="37882">
                  <c:v>-2.91662E-2</c:v>
                </c:pt>
                <c:pt idx="37883">
                  <c:v>-3.5159099999999999E-2</c:v>
                </c:pt>
                <c:pt idx="37884">
                  <c:v>-4.0868000000000002E-2</c:v>
                </c:pt>
                <c:pt idx="37885">
                  <c:v>-4.7392700000000003E-2</c:v>
                </c:pt>
                <c:pt idx="37886">
                  <c:v>-5.3305600000000002E-2</c:v>
                </c:pt>
                <c:pt idx="37887">
                  <c:v>-5.9225399999999997E-2</c:v>
                </c:pt>
                <c:pt idx="37888">
                  <c:v>-6.5413600000000002E-2</c:v>
                </c:pt>
                <c:pt idx="37889">
                  <c:v>-7.1502700000000002E-2</c:v>
                </c:pt>
                <c:pt idx="37890">
                  <c:v>-7.7641299999999996E-2</c:v>
                </c:pt>
                <c:pt idx="37891">
                  <c:v>-8.3730399999999996E-2</c:v>
                </c:pt>
                <c:pt idx="37892">
                  <c:v>-8.9866500000000002E-2</c:v>
                </c:pt>
                <c:pt idx="37893">
                  <c:v>-9.59594E-2</c:v>
                </c:pt>
                <c:pt idx="37894">
                  <c:v>-0.10205500000000001</c:v>
                </c:pt>
                <c:pt idx="37895">
                  <c:v>-0.10807799999999999</c:v>
                </c:pt>
                <c:pt idx="37896">
                  <c:v>-0.114539</c:v>
                </c:pt>
                <c:pt idx="37897">
                  <c:v>-0.120369</c:v>
                </c:pt>
                <c:pt idx="37898">
                  <c:v>-0.12658900000000001</c:v>
                </c:pt>
                <c:pt idx="37899">
                  <c:v>-0.13268099999999999</c:v>
                </c:pt>
                <c:pt idx="37900">
                  <c:v>-0.13863700000000001</c:v>
                </c:pt>
                <c:pt idx="37901">
                  <c:v>-0.14499000000000001</c:v>
                </c:pt>
                <c:pt idx="37902">
                  <c:v>-0.150923</c:v>
                </c:pt>
                <c:pt idx="37903">
                  <c:v>-0.15707499999999999</c:v>
                </c:pt>
                <c:pt idx="37904">
                  <c:v>-0.16301399999999999</c:v>
                </c:pt>
                <c:pt idx="37905">
                  <c:v>-0.16936000000000001</c:v>
                </c:pt>
                <c:pt idx="37906">
                  <c:v>-0.17538200000000001</c:v>
                </c:pt>
                <c:pt idx="37907">
                  <c:v>-0.181424</c:v>
                </c:pt>
                <c:pt idx="37908">
                  <c:v>-0.187472</c:v>
                </c:pt>
                <c:pt idx="37909">
                  <c:v>-0.19349</c:v>
                </c:pt>
                <c:pt idx="37910">
                  <c:v>-0.19961899999999999</c:v>
                </c:pt>
                <c:pt idx="37911">
                  <c:v>-0.205401</c:v>
                </c:pt>
                <c:pt idx="37912">
                  <c:v>-0.21154500000000001</c:v>
                </c:pt>
                <c:pt idx="37913">
                  <c:v>-0.21759500000000001</c:v>
                </c:pt>
                <c:pt idx="37914">
                  <c:v>-0.22339000000000001</c:v>
                </c:pt>
                <c:pt idx="37915">
                  <c:v>-0.22926099999999999</c:v>
                </c:pt>
                <c:pt idx="37916">
                  <c:v>-0.23511599999999999</c:v>
                </c:pt>
                <c:pt idx="37917">
                  <c:v>-0.24118100000000001</c:v>
                </c:pt>
                <c:pt idx="37918">
                  <c:v>-0.246749</c:v>
                </c:pt>
                <c:pt idx="37919">
                  <c:v>-0.25274999999999997</c:v>
                </c:pt>
                <c:pt idx="37920">
                  <c:v>-0.25826399999999999</c:v>
                </c:pt>
                <c:pt idx="37921">
                  <c:v>-0.26388299999999998</c:v>
                </c:pt>
                <c:pt idx="37922">
                  <c:v>-0.26960600000000001</c:v>
                </c:pt>
                <c:pt idx="37923">
                  <c:v>-0.27500000000000002</c:v>
                </c:pt>
                <c:pt idx="37924">
                  <c:v>-0.28077299999999999</c:v>
                </c:pt>
                <c:pt idx="37925">
                  <c:v>-0.28594199999999997</c:v>
                </c:pt>
                <c:pt idx="37926">
                  <c:v>-0.29158400000000001</c:v>
                </c:pt>
                <c:pt idx="37927">
                  <c:v>-0.29679800000000001</c:v>
                </c:pt>
                <c:pt idx="37928">
                  <c:v>-0.30217100000000002</c:v>
                </c:pt>
                <c:pt idx="37929">
                  <c:v>-0.30777100000000002</c:v>
                </c:pt>
                <c:pt idx="37930">
                  <c:v>-0.31275799999999998</c:v>
                </c:pt>
                <c:pt idx="37931">
                  <c:v>-0.31783899999999998</c:v>
                </c:pt>
                <c:pt idx="37932">
                  <c:v>-0.32314100000000001</c:v>
                </c:pt>
                <c:pt idx="37933">
                  <c:v>-0.328233</c:v>
                </c:pt>
                <c:pt idx="37934">
                  <c:v>-0.33340999999999998</c:v>
                </c:pt>
                <c:pt idx="37935">
                  <c:v>-0.33822999999999998</c:v>
                </c:pt>
                <c:pt idx="37936">
                  <c:v>-0.34321499999999999</c:v>
                </c:pt>
                <c:pt idx="37937">
                  <c:v>-0.34806500000000001</c:v>
                </c:pt>
                <c:pt idx="37938">
                  <c:v>-0.352765</c:v>
                </c:pt>
                <c:pt idx="37939">
                  <c:v>-0.35747200000000001</c:v>
                </c:pt>
                <c:pt idx="37940">
                  <c:v>-0.36221500000000001</c:v>
                </c:pt>
                <c:pt idx="37941">
                  <c:v>-0.36665300000000001</c:v>
                </c:pt>
                <c:pt idx="37942">
                  <c:v>-0.37114000000000003</c:v>
                </c:pt>
                <c:pt idx="37943">
                  <c:v>-0.37565700000000002</c:v>
                </c:pt>
                <c:pt idx="37944">
                  <c:v>-0.37998799999999999</c:v>
                </c:pt>
                <c:pt idx="37945">
                  <c:v>-0.38433899999999999</c:v>
                </c:pt>
                <c:pt idx="37946">
                  <c:v>-0.38858199999999998</c:v>
                </c:pt>
                <c:pt idx="37947">
                  <c:v>-0.392563</c:v>
                </c:pt>
                <c:pt idx="37948">
                  <c:v>-0.396783</c:v>
                </c:pt>
                <c:pt idx="37949">
                  <c:v>-0.40073799999999998</c:v>
                </c:pt>
                <c:pt idx="37950">
                  <c:v>-0.40474700000000002</c:v>
                </c:pt>
                <c:pt idx="37951">
                  <c:v>-0.40845300000000001</c:v>
                </c:pt>
                <c:pt idx="37952">
                  <c:v>-0.41222799999999998</c:v>
                </c:pt>
                <c:pt idx="37953">
                  <c:v>-0.41587000000000002</c:v>
                </c:pt>
                <c:pt idx="37954">
                  <c:v>-0.419433</c:v>
                </c:pt>
                <c:pt idx="37955">
                  <c:v>-0.42293900000000001</c:v>
                </c:pt>
                <c:pt idx="37956">
                  <c:v>-0.42646699999999998</c:v>
                </c:pt>
                <c:pt idx="37957">
                  <c:v>-0.42976199999999998</c:v>
                </c:pt>
                <c:pt idx="37958">
                  <c:v>-0.43298599999999998</c:v>
                </c:pt>
                <c:pt idx="37959">
                  <c:v>-0.43631599999999998</c:v>
                </c:pt>
                <c:pt idx="37960">
                  <c:v>-0.43939</c:v>
                </c:pt>
                <c:pt idx="37961">
                  <c:v>-0.44237500000000002</c:v>
                </c:pt>
                <c:pt idx="37962">
                  <c:v>-0.445324</c:v>
                </c:pt>
                <c:pt idx="37963">
                  <c:v>-0.44808399999999998</c:v>
                </c:pt>
                <c:pt idx="37964">
                  <c:v>-0.45091500000000001</c:v>
                </c:pt>
                <c:pt idx="37965">
                  <c:v>-0.45344299999999998</c:v>
                </c:pt>
                <c:pt idx="37966">
                  <c:v>-0.456173</c:v>
                </c:pt>
                <c:pt idx="37967">
                  <c:v>-0.45878999999999998</c:v>
                </c:pt>
                <c:pt idx="37968">
                  <c:v>-0.46123399999999998</c:v>
                </c:pt>
                <c:pt idx="37969">
                  <c:v>-0.46346199999999999</c:v>
                </c:pt>
                <c:pt idx="37970">
                  <c:v>-0.465806</c:v>
                </c:pt>
                <c:pt idx="37971">
                  <c:v>-0.46787600000000001</c:v>
                </c:pt>
                <c:pt idx="37972">
                  <c:v>-0.47015800000000002</c:v>
                </c:pt>
                <c:pt idx="37973">
                  <c:v>-0.472159</c:v>
                </c:pt>
                <c:pt idx="37974">
                  <c:v>-0.47399799999999997</c:v>
                </c:pt>
                <c:pt idx="37975">
                  <c:v>-0.475856</c:v>
                </c:pt>
                <c:pt idx="37976">
                  <c:v>-0.47756999999999999</c:v>
                </c:pt>
                <c:pt idx="37977">
                  <c:v>-0.47944900000000001</c:v>
                </c:pt>
                <c:pt idx="37978">
                  <c:v>-0.48089300000000001</c:v>
                </c:pt>
                <c:pt idx="37979">
                  <c:v>-0.48257800000000001</c:v>
                </c:pt>
                <c:pt idx="37980">
                  <c:v>-0.48395100000000002</c:v>
                </c:pt>
                <c:pt idx="37981">
                  <c:v>-0.48535699999999998</c:v>
                </c:pt>
                <c:pt idx="37982">
                  <c:v>-0.48664200000000002</c:v>
                </c:pt>
                <c:pt idx="37983">
                  <c:v>-0.488039</c:v>
                </c:pt>
                <c:pt idx="37984">
                  <c:v>-0.48913400000000001</c:v>
                </c:pt>
                <c:pt idx="37985">
                  <c:v>-0.49016199999999999</c:v>
                </c:pt>
                <c:pt idx="37986">
                  <c:v>-0.49131399999999997</c:v>
                </c:pt>
                <c:pt idx="37987">
                  <c:v>-0.49216599999999999</c:v>
                </c:pt>
                <c:pt idx="37988">
                  <c:v>-0.49310999999999999</c:v>
                </c:pt>
                <c:pt idx="37989">
                  <c:v>-0.493975</c:v>
                </c:pt>
                <c:pt idx="37990">
                  <c:v>-0.49481999999999998</c:v>
                </c:pt>
                <c:pt idx="37991">
                  <c:v>-0.49540699999999999</c:v>
                </c:pt>
                <c:pt idx="37992">
                  <c:v>-0.49596000000000001</c:v>
                </c:pt>
                <c:pt idx="37993">
                  <c:v>-0.49659399999999998</c:v>
                </c:pt>
                <c:pt idx="37994">
                  <c:v>-0.49717299999999998</c:v>
                </c:pt>
                <c:pt idx="37995">
                  <c:v>-0.49766199999999999</c:v>
                </c:pt>
                <c:pt idx="37996">
                  <c:v>-0.49801899999999999</c:v>
                </c:pt>
                <c:pt idx="37997">
                  <c:v>-0.49837900000000002</c:v>
                </c:pt>
                <c:pt idx="37998">
                  <c:v>-0.498753</c:v>
                </c:pt>
                <c:pt idx="37999">
                  <c:v>-0.49902400000000002</c:v>
                </c:pt>
                <c:pt idx="38000">
                  <c:v>-0.49940200000000001</c:v>
                </c:pt>
                <c:pt idx="38001">
                  <c:v>-0.49936399999999997</c:v>
                </c:pt>
                <c:pt idx="38002">
                  <c:v>-0.49951699999999999</c:v>
                </c:pt>
                <c:pt idx="38003">
                  <c:v>-0.49961899999999998</c:v>
                </c:pt>
                <c:pt idx="38004">
                  <c:v>-0.49968200000000002</c:v>
                </c:pt>
                <c:pt idx="38005">
                  <c:v>-0.49969599999999997</c:v>
                </c:pt>
                <c:pt idx="38006">
                  <c:v>-0.49957699999999999</c:v>
                </c:pt>
                <c:pt idx="38007">
                  <c:v>-0.49969599999999997</c:v>
                </c:pt>
                <c:pt idx="38008">
                  <c:v>-0.49931300000000001</c:v>
                </c:pt>
                <c:pt idx="38009">
                  <c:v>-0.49926500000000001</c:v>
                </c:pt>
                <c:pt idx="38010">
                  <c:v>-0.49918000000000001</c:v>
                </c:pt>
                <c:pt idx="38011">
                  <c:v>-0.49905100000000002</c:v>
                </c:pt>
                <c:pt idx="38012">
                  <c:v>-0.49866899999999997</c:v>
                </c:pt>
                <c:pt idx="38013">
                  <c:v>-0.49831599999999998</c:v>
                </c:pt>
                <c:pt idx="38014">
                  <c:v>-0.49809599999999998</c:v>
                </c:pt>
                <c:pt idx="38015">
                  <c:v>-0.49781199999999998</c:v>
                </c:pt>
                <c:pt idx="38016">
                  <c:v>-0.49759100000000001</c:v>
                </c:pt>
                <c:pt idx="38017">
                  <c:v>-0.49720500000000001</c:v>
                </c:pt>
                <c:pt idx="38018">
                  <c:v>-0.49680299999999999</c:v>
                </c:pt>
                <c:pt idx="38019">
                  <c:v>-0.49621399999999999</c:v>
                </c:pt>
                <c:pt idx="38020">
                  <c:v>-0.495834</c:v>
                </c:pt>
                <c:pt idx="38021">
                  <c:v>-0.49547099999999999</c:v>
                </c:pt>
                <c:pt idx="38022">
                  <c:v>-0.49500899999999998</c:v>
                </c:pt>
                <c:pt idx="38023">
                  <c:v>-0.49452600000000002</c:v>
                </c:pt>
                <c:pt idx="38024">
                  <c:v>-0.49391800000000002</c:v>
                </c:pt>
                <c:pt idx="38025">
                  <c:v>-0.49339699999999997</c:v>
                </c:pt>
                <c:pt idx="38026">
                  <c:v>-0.49300500000000003</c:v>
                </c:pt>
                <c:pt idx="38027">
                  <c:v>-0.49230499999999999</c:v>
                </c:pt>
                <c:pt idx="38028">
                  <c:v>-0.491788</c:v>
                </c:pt>
                <c:pt idx="38029">
                  <c:v>-0.49103799999999997</c:v>
                </c:pt>
                <c:pt idx="38030">
                  <c:v>-0.49041800000000002</c:v>
                </c:pt>
                <c:pt idx="38031">
                  <c:v>-0.48983399999999999</c:v>
                </c:pt>
                <c:pt idx="38032">
                  <c:v>-0.48915199999999998</c:v>
                </c:pt>
                <c:pt idx="38033">
                  <c:v>-0.488479</c:v>
                </c:pt>
                <c:pt idx="38034">
                  <c:v>-0.48777199999999998</c:v>
                </c:pt>
                <c:pt idx="38035">
                  <c:v>-0.487232</c:v>
                </c:pt>
                <c:pt idx="38036">
                  <c:v>-0.48656500000000003</c:v>
                </c:pt>
                <c:pt idx="38037">
                  <c:v>-0.48597099999999999</c:v>
                </c:pt>
                <c:pt idx="38038">
                  <c:v>-0.485346</c:v>
                </c:pt>
                <c:pt idx="38039">
                  <c:v>-0.48459200000000002</c:v>
                </c:pt>
                <c:pt idx="38040">
                  <c:v>-0.48397000000000001</c:v>
                </c:pt>
                <c:pt idx="38041">
                  <c:v>-0.48318699999999998</c:v>
                </c:pt>
                <c:pt idx="38042">
                  <c:v>-0.48243799999999998</c:v>
                </c:pt>
                <c:pt idx="38043">
                  <c:v>-0.48183100000000001</c:v>
                </c:pt>
                <c:pt idx="38044">
                  <c:v>-0.48093599999999997</c:v>
                </c:pt>
                <c:pt idx="38045">
                  <c:v>-0.48013299999999998</c:v>
                </c:pt>
                <c:pt idx="38046">
                  <c:v>-0.47958600000000001</c:v>
                </c:pt>
                <c:pt idx="38047">
                  <c:v>-0.47878799999999999</c:v>
                </c:pt>
                <c:pt idx="38048">
                  <c:v>-0.47818500000000003</c:v>
                </c:pt>
                <c:pt idx="38049">
                  <c:v>-0.47746300000000003</c:v>
                </c:pt>
                <c:pt idx="38050">
                  <c:v>-0.476572</c:v>
                </c:pt>
                <c:pt idx="38051">
                  <c:v>-0.47590100000000002</c:v>
                </c:pt>
                <c:pt idx="38052">
                  <c:v>-0.47500900000000001</c:v>
                </c:pt>
                <c:pt idx="38053">
                  <c:v>-0.474379</c:v>
                </c:pt>
                <c:pt idx="38054">
                  <c:v>-0.47365600000000002</c:v>
                </c:pt>
                <c:pt idx="38055">
                  <c:v>-0.47254699999999999</c:v>
                </c:pt>
                <c:pt idx="38056">
                  <c:v>-0.47190300000000002</c:v>
                </c:pt>
                <c:pt idx="38057">
                  <c:v>-0.47115099999999999</c:v>
                </c:pt>
                <c:pt idx="38058">
                  <c:v>-0.47034100000000001</c:v>
                </c:pt>
                <c:pt idx="38059">
                  <c:v>-0.46965200000000001</c:v>
                </c:pt>
                <c:pt idx="38060">
                  <c:v>-0.46862300000000001</c:v>
                </c:pt>
                <c:pt idx="38061">
                  <c:v>-0.46804699999999999</c:v>
                </c:pt>
                <c:pt idx="38062">
                  <c:v>-0.466972</c:v>
                </c:pt>
                <c:pt idx="38063">
                  <c:v>-0.46635900000000002</c:v>
                </c:pt>
                <c:pt idx="38064">
                  <c:v>-0.46555400000000002</c:v>
                </c:pt>
                <c:pt idx="38065">
                  <c:v>-0.464777</c:v>
                </c:pt>
                <c:pt idx="38066">
                  <c:v>-0.46385700000000002</c:v>
                </c:pt>
                <c:pt idx="38067">
                  <c:v>-0.46297199999999999</c:v>
                </c:pt>
                <c:pt idx="38068">
                  <c:v>-0.46215299999999998</c:v>
                </c:pt>
                <c:pt idx="38069">
                  <c:v>-0.461308</c:v>
                </c:pt>
                <c:pt idx="38070">
                  <c:v>-0.460559</c:v>
                </c:pt>
                <c:pt idx="38071">
                  <c:v>-0.45947500000000002</c:v>
                </c:pt>
                <c:pt idx="38072">
                  <c:v>-0.45856799999999998</c:v>
                </c:pt>
                <c:pt idx="38073">
                  <c:v>-0.45759699999999998</c:v>
                </c:pt>
                <c:pt idx="38074">
                  <c:v>-0.456895</c:v>
                </c:pt>
                <c:pt idx="38075">
                  <c:v>-0.45613799999999999</c:v>
                </c:pt>
                <c:pt idx="38076">
                  <c:v>-0.45509699999999997</c:v>
                </c:pt>
                <c:pt idx="38077">
                  <c:v>-0.45419900000000002</c:v>
                </c:pt>
                <c:pt idx="38078">
                  <c:v>-0.45324999999999999</c:v>
                </c:pt>
                <c:pt idx="38079">
                  <c:v>-0.452399</c:v>
                </c:pt>
                <c:pt idx="38080">
                  <c:v>-0.45151200000000002</c:v>
                </c:pt>
                <c:pt idx="38081">
                  <c:v>-0.450573</c:v>
                </c:pt>
                <c:pt idx="38082">
                  <c:v>-0.44942100000000001</c:v>
                </c:pt>
                <c:pt idx="38083">
                  <c:v>-0.44864500000000002</c:v>
                </c:pt>
                <c:pt idx="38084">
                  <c:v>-0.44752599999999998</c:v>
                </c:pt>
                <c:pt idx="38085">
                  <c:v>-0.44663000000000003</c:v>
                </c:pt>
                <c:pt idx="38086">
                  <c:v>-0.44565399999999999</c:v>
                </c:pt>
                <c:pt idx="38087">
                  <c:v>-0.44449899999999998</c:v>
                </c:pt>
                <c:pt idx="38088">
                  <c:v>-0.44361099999999998</c:v>
                </c:pt>
                <c:pt idx="38089">
                  <c:v>-0.44238300000000003</c:v>
                </c:pt>
                <c:pt idx="38090">
                  <c:v>-0.44136999999999998</c:v>
                </c:pt>
                <c:pt idx="38091">
                  <c:v>-0.44023200000000001</c:v>
                </c:pt>
                <c:pt idx="38092">
                  <c:v>-0.43904900000000002</c:v>
                </c:pt>
                <c:pt idx="38093">
                  <c:v>-0.43784600000000001</c:v>
                </c:pt>
                <c:pt idx="38094">
                  <c:v>-0.436668</c:v>
                </c:pt>
                <c:pt idx="38095">
                  <c:v>-0.435442</c:v>
                </c:pt>
                <c:pt idx="38096">
                  <c:v>-0.43422100000000002</c:v>
                </c:pt>
                <c:pt idx="38097">
                  <c:v>-0.43287700000000001</c:v>
                </c:pt>
                <c:pt idx="38098">
                  <c:v>-0.43151499999999998</c:v>
                </c:pt>
                <c:pt idx="38099">
                  <c:v>-0.430286</c:v>
                </c:pt>
                <c:pt idx="38100">
                  <c:v>-0.42884100000000003</c:v>
                </c:pt>
                <c:pt idx="38101">
                  <c:v>-0.42745899999999998</c:v>
                </c:pt>
                <c:pt idx="38102">
                  <c:v>-0.42590600000000001</c:v>
                </c:pt>
                <c:pt idx="38103">
                  <c:v>-0.42444999999999999</c:v>
                </c:pt>
                <c:pt idx="38104">
                  <c:v>-0.42282199999999998</c:v>
                </c:pt>
                <c:pt idx="38105">
                  <c:v>-0.42134899999999997</c:v>
                </c:pt>
                <c:pt idx="38106">
                  <c:v>-0.41972999999999999</c:v>
                </c:pt>
                <c:pt idx="38107">
                  <c:v>-0.41809200000000002</c:v>
                </c:pt>
                <c:pt idx="38108">
                  <c:v>-0.41641899999999998</c:v>
                </c:pt>
                <c:pt idx="38109">
                  <c:v>-0.41463299999999997</c:v>
                </c:pt>
                <c:pt idx="38110">
                  <c:v>-0.41290199999999999</c:v>
                </c:pt>
                <c:pt idx="38111">
                  <c:v>-0.41115299999999999</c:v>
                </c:pt>
                <c:pt idx="38112">
                  <c:v>-0.40923700000000002</c:v>
                </c:pt>
                <c:pt idx="38113">
                  <c:v>-0.40737400000000001</c:v>
                </c:pt>
                <c:pt idx="38114">
                  <c:v>-0.40540500000000002</c:v>
                </c:pt>
                <c:pt idx="38115">
                  <c:v>-0.40347499999999997</c:v>
                </c:pt>
                <c:pt idx="38116">
                  <c:v>-0.401559</c:v>
                </c:pt>
                <c:pt idx="38117">
                  <c:v>-0.39933600000000002</c:v>
                </c:pt>
                <c:pt idx="38118">
                  <c:v>-0.397235</c:v>
                </c:pt>
                <c:pt idx="38119">
                  <c:v>-0.39512399999999998</c:v>
                </c:pt>
                <c:pt idx="38120">
                  <c:v>-0.39283499999999999</c:v>
                </c:pt>
                <c:pt idx="38121">
                  <c:v>-0.39045000000000002</c:v>
                </c:pt>
                <c:pt idx="38122">
                  <c:v>-0.38820900000000003</c:v>
                </c:pt>
                <c:pt idx="38123">
                  <c:v>-0.38585399999999997</c:v>
                </c:pt>
                <c:pt idx="38124">
                  <c:v>-0.38345499999999999</c:v>
                </c:pt>
                <c:pt idx="38125">
                  <c:v>-0.38097399999999998</c:v>
                </c:pt>
                <c:pt idx="38126">
                  <c:v>-0.37840800000000002</c:v>
                </c:pt>
                <c:pt idx="38127">
                  <c:v>-0.37594100000000003</c:v>
                </c:pt>
                <c:pt idx="38128">
                  <c:v>-0.37333</c:v>
                </c:pt>
                <c:pt idx="38129">
                  <c:v>-0.37071199999999999</c:v>
                </c:pt>
                <c:pt idx="38130">
                  <c:v>-0.36783700000000003</c:v>
                </c:pt>
                <c:pt idx="38131">
                  <c:v>-0.36502099999999998</c:v>
                </c:pt>
                <c:pt idx="38132">
                  <c:v>-0.36213000000000001</c:v>
                </c:pt>
                <c:pt idx="38133">
                  <c:v>-0.35923300000000002</c:v>
                </c:pt>
                <c:pt idx="38134">
                  <c:v>-0.35623500000000002</c:v>
                </c:pt>
                <c:pt idx="38135">
                  <c:v>-0.35317500000000002</c:v>
                </c:pt>
                <c:pt idx="38136">
                  <c:v>-0.35009099999999999</c:v>
                </c:pt>
                <c:pt idx="38137">
                  <c:v>-0.346835</c:v>
                </c:pt>
                <c:pt idx="38138">
                  <c:v>-0.34372599999999998</c:v>
                </c:pt>
                <c:pt idx="38139">
                  <c:v>-0.34034700000000001</c:v>
                </c:pt>
                <c:pt idx="38140">
                  <c:v>-0.337229</c:v>
                </c:pt>
                <c:pt idx="38141">
                  <c:v>-0.33365400000000001</c:v>
                </c:pt>
                <c:pt idx="38142">
                  <c:v>-0.33027699999999999</c:v>
                </c:pt>
                <c:pt idx="38143">
                  <c:v>-0.32685399999999998</c:v>
                </c:pt>
                <c:pt idx="38144">
                  <c:v>-0.32326100000000002</c:v>
                </c:pt>
                <c:pt idx="38145">
                  <c:v>-0.32000499999999998</c:v>
                </c:pt>
                <c:pt idx="38146">
                  <c:v>-0.316299</c:v>
                </c:pt>
                <c:pt idx="38147">
                  <c:v>-0.31247999999999998</c:v>
                </c:pt>
                <c:pt idx="38148">
                  <c:v>-0.30861100000000002</c:v>
                </c:pt>
                <c:pt idx="38149">
                  <c:v>-0.305423</c:v>
                </c:pt>
                <c:pt idx="38150">
                  <c:v>-0.30140800000000001</c:v>
                </c:pt>
                <c:pt idx="38151">
                  <c:v>-0.29742400000000002</c:v>
                </c:pt>
                <c:pt idx="38152">
                  <c:v>-0.29376600000000003</c:v>
                </c:pt>
                <c:pt idx="38153">
                  <c:v>-0.29007899999999998</c:v>
                </c:pt>
                <c:pt idx="38154">
                  <c:v>-0.28584599999999999</c:v>
                </c:pt>
                <c:pt idx="38155">
                  <c:v>-0.28184599999999999</c:v>
                </c:pt>
                <c:pt idx="38156">
                  <c:v>-0.27826299999999998</c:v>
                </c:pt>
                <c:pt idx="38157">
                  <c:v>-0.27383299999999999</c:v>
                </c:pt>
                <c:pt idx="38158">
                  <c:v>-0.269758</c:v>
                </c:pt>
                <c:pt idx="38159">
                  <c:v>-0.26546999999999998</c:v>
                </c:pt>
                <c:pt idx="38160">
                  <c:v>-0.26133099999999998</c:v>
                </c:pt>
                <c:pt idx="38161">
                  <c:v>-0.25712499999999999</c:v>
                </c:pt>
                <c:pt idx="38162">
                  <c:v>-0.25279800000000002</c:v>
                </c:pt>
                <c:pt idx="38163">
                  <c:v>-0.24857299999999999</c:v>
                </c:pt>
                <c:pt idx="38164">
                  <c:v>-0.24408099999999999</c:v>
                </c:pt>
                <c:pt idx="38165">
                  <c:v>-0.239929</c:v>
                </c:pt>
                <c:pt idx="38166">
                  <c:v>-0.23527000000000001</c:v>
                </c:pt>
                <c:pt idx="38167">
                  <c:v>-0.23110600000000001</c:v>
                </c:pt>
                <c:pt idx="38168">
                  <c:v>-0.22636000000000001</c:v>
                </c:pt>
                <c:pt idx="38169">
                  <c:v>-0.222076</c:v>
                </c:pt>
                <c:pt idx="38170">
                  <c:v>-0.21738299999999999</c:v>
                </c:pt>
                <c:pt idx="38171">
                  <c:v>-0.21288499999999999</c:v>
                </c:pt>
                <c:pt idx="38172">
                  <c:v>-0.208508</c:v>
                </c:pt>
                <c:pt idx="38173">
                  <c:v>-0.20353099999999999</c:v>
                </c:pt>
                <c:pt idx="38174">
                  <c:v>-0.199292</c:v>
                </c:pt>
                <c:pt idx="38175">
                  <c:v>-0.194326</c:v>
                </c:pt>
                <c:pt idx="38176">
                  <c:v>-0.18981400000000001</c:v>
                </c:pt>
                <c:pt idx="38177">
                  <c:v>-0.185276</c:v>
                </c:pt>
                <c:pt idx="38178">
                  <c:v>-0.18036199999999999</c:v>
                </c:pt>
                <c:pt idx="38179">
                  <c:v>-0.175841</c:v>
                </c:pt>
                <c:pt idx="38180">
                  <c:v>-0.17105999999999999</c:v>
                </c:pt>
                <c:pt idx="38181">
                  <c:v>-0.16639799999999999</c:v>
                </c:pt>
                <c:pt idx="38182">
                  <c:v>-0.16155800000000001</c:v>
                </c:pt>
                <c:pt idx="38183">
                  <c:v>-0.156914</c:v>
                </c:pt>
                <c:pt idx="38184">
                  <c:v>-0.15205399999999999</c:v>
                </c:pt>
                <c:pt idx="38185">
                  <c:v>-0.147317</c:v>
                </c:pt>
                <c:pt idx="38186">
                  <c:v>-0.14249600000000001</c:v>
                </c:pt>
                <c:pt idx="38187">
                  <c:v>-0.137792</c:v>
                </c:pt>
                <c:pt idx="38188">
                  <c:v>-0.13316600000000001</c:v>
                </c:pt>
                <c:pt idx="38189">
                  <c:v>-0.128165</c:v>
                </c:pt>
                <c:pt idx="38190">
                  <c:v>-0.123539</c:v>
                </c:pt>
                <c:pt idx="38191">
                  <c:v>-0.11869300000000001</c:v>
                </c:pt>
                <c:pt idx="38192">
                  <c:v>-0.114034</c:v>
                </c:pt>
                <c:pt idx="38193">
                  <c:v>-0.109156</c:v>
                </c:pt>
                <c:pt idx="38194">
                  <c:v>-0.10434400000000001</c:v>
                </c:pt>
                <c:pt idx="38195">
                  <c:v>-9.9611199999999997E-2</c:v>
                </c:pt>
                <c:pt idx="38196">
                  <c:v>-9.4793600000000006E-2</c:v>
                </c:pt>
                <c:pt idx="38197">
                  <c:v>-8.9972200000000002E-2</c:v>
                </c:pt>
                <c:pt idx="38198">
                  <c:v>-8.5188399999999997E-2</c:v>
                </c:pt>
                <c:pt idx="38199">
                  <c:v>-8.0374000000000001E-2</c:v>
                </c:pt>
                <c:pt idx="38200">
                  <c:v>-7.5397000000000006E-2</c:v>
                </c:pt>
                <c:pt idx="38201">
                  <c:v>-7.0768700000000004E-2</c:v>
                </c:pt>
                <c:pt idx="38202">
                  <c:v>-6.5823499999999993E-2</c:v>
                </c:pt>
                <c:pt idx="38203">
                  <c:v>-6.1158799999999999E-2</c:v>
                </c:pt>
                <c:pt idx="38204">
                  <c:v>-5.6217900000000001E-2</c:v>
                </c:pt>
                <c:pt idx="38205">
                  <c:v>-5.1490399999999999E-2</c:v>
                </c:pt>
                <c:pt idx="38206">
                  <c:v>-4.6728600000000002E-2</c:v>
                </c:pt>
                <c:pt idx="38207">
                  <c:v>-4.1923500000000002E-2</c:v>
                </c:pt>
                <c:pt idx="38208">
                  <c:v>-3.7257699999999998E-2</c:v>
                </c:pt>
                <c:pt idx="38209">
                  <c:v>-3.2447400000000001E-2</c:v>
                </c:pt>
                <c:pt idx="38210">
                  <c:v>-2.7657299999999999E-2</c:v>
                </c:pt>
                <c:pt idx="38211">
                  <c:v>-2.3097199999999998E-2</c:v>
                </c:pt>
                <c:pt idx="38212">
                  <c:v>-1.8421E-2</c:v>
                </c:pt>
                <c:pt idx="38213">
                  <c:v>-1.3735900000000001E-2</c:v>
                </c:pt>
                <c:pt idx="38214">
                  <c:v>-9.1389499999999999E-3</c:v>
                </c:pt>
                <c:pt idx="38215">
                  <c:v>-4.55793E-3</c:v>
                </c:pt>
                <c:pt idx="38216" formatCode="0.00E+00">
                  <c:v>8.3384099999999993E-5</c:v>
                </c:pt>
                <c:pt idx="38217">
                  <c:v>4.5700699999999999E-3</c:v>
                </c:pt>
                <c:pt idx="38218">
                  <c:v>9.0459600000000005E-3</c:v>
                </c:pt>
                <c:pt idx="38219">
                  <c:v>1.37071E-2</c:v>
                </c:pt>
                <c:pt idx="38220">
                  <c:v>1.8257099999999998E-2</c:v>
                </c:pt>
                <c:pt idx="38221">
                  <c:v>2.27447E-2</c:v>
                </c:pt>
                <c:pt idx="38222">
                  <c:v>2.73691E-2</c:v>
                </c:pt>
                <c:pt idx="38223">
                  <c:v>3.1945899999999999E-2</c:v>
                </c:pt>
                <c:pt idx="38224">
                  <c:v>3.6389100000000001E-2</c:v>
                </c:pt>
                <c:pt idx="38225">
                  <c:v>4.09944E-2</c:v>
                </c:pt>
                <c:pt idx="38226">
                  <c:v>4.56576E-2</c:v>
                </c:pt>
                <c:pt idx="38227">
                  <c:v>5.0085499999999998E-2</c:v>
                </c:pt>
                <c:pt idx="38228">
                  <c:v>5.4485800000000001E-2</c:v>
                </c:pt>
                <c:pt idx="38229">
                  <c:v>5.9072699999999999E-2</c:v>
                </c:pt>
                <c:pt idx="38230">
                  <c:v>6.3575099999999996E-2</c:v>
                </c:pt>
                <c:pt idx="38231">
                  <c:v>6.7966200000000004E-2</c:v>
                </c:pt>
                <c:pt idx="38232">
                  <c:v>7.2527499999999995E-2</c:v>
                </c:pt>
                <c:pt idx="38233">
                  <c:v>7.6670600000000005E-2</c:v>
                </c:pt>
                <c:pt idx="38234">
                  <c:v>8.1392599999999996E-2</c:v>
                </c:pt>
                <c:pt idx="38235">
                  <c:v>8.5607299999999997E-2</c:v>
                </c:pt>
                <c:pt idx="38236">
                  <c:v>9.0152599999999999E-2</c:v>
                </c:pt>
                <c:pt idx="38237">
                  <c:v>9.4345999999999999E-2</c:v>
                </c:pt>
                <c:pt idx="38238">
                  <c:v>9.8756899999999995E-2</c:v>
                </c:pt>
                <c:pt idx="38239">
                  <c:v>0.10326</c:v>
                </c:pt>
                <c:pt idx="38240">
                  <c:v>0.10742</c:v>
                </c:pt>
                <c:pt idx="38241">
                  <c:v>0.111751</c:v>
                </c:pt>
                <c:pt idx="38242">
                  <c:v>0.11596099999999999</c:v>
                </c:pt>
                <c:pt idx="38243">
                  <c:v>0.120251</c:v>
                </c:pt>
                <c:pt idx="38244">
                  <c:v>0.124414</c:v>
                </c:pt>
                <c:pt idx="38245">
                  <c:v>0.12873599999999999</c:v>
                </c:pt>
                <c:pt idx="38246">
                  <c:v>0.132795</c:v>
                </c:pt>
                <c:pt idx="38247">
                  <c:v>0.137182</c:v>
                </c:pt>
                <c:pt idx="38248">
                  <c:v>0.14121</c:v>
                </c:pt>
                <c:pt idx="38249">
                  <c:v>0.14530899999999999</c:v>
                </c:pt>
                <c:pt idx="38250">
                  <c:v>0.149587</c:v>
                </c:pt>
                <c:pt idx="38251">
                  <c:v>0.15354000000000001</c:v>
                </c:pt>
                <c:pt idx="38252">
                  <c:v>0.157885</c:v>
                </c:pt>
                <c:pt idx="38253">
                  <c:v>0.16169600000000001</c:v>
                </c:pt>
                <c:pt idx="38254">
                  <c:v>0.16598499999999999</c:v>
                </c:pt>
                <c:pt idx="38255">
                  <c:v>0.16989099999999999</c:v>
                </c:pt>
                <c:pt idx="38256">
                  <c:v>0.17416799999999999</c:v>
                </c:pt>
                <c:pt idx="38257">
                  <c:v>0.17809700000000001</c:v>
                </c:pt>
                <c:pt idx="38258">
                  <c:v>0.182171</c:v>
                </c:pt>
                <c:pt idx="38259">
                  <c:v>0.18623899999999999</c:v>
                </c:pt>
                <c:pt idx="38260">
                  <c:v>0.190224</c:v>
                </c:pt>
                <c:pt idx="38261">
                  <c:v>0.19445299999999999</c:v>
                </c:pt>
                <c:pt idx="38262">
                  <c:v>0.19811200000000001</c:v>
                </c:pt>
                <c:pt idx="38263">
                  <c:v>0.20235400000000001</c:v>
                </c:pt>
                <c:pt idx="38264">
                  <c:v>0.20649799999999999</c:v>
                </c:pt>
                <c:pt idx="38265">
                  <c:v>0.21041099999999999</c:v>
                </c:pt>
                <c:pt idx="38266">
                  <c:v>0.21431900000000001</c:v>
                </c:pt>
                <c:pt idx="38267">
                  <c:v>0.21848600000000001</c:v>
                </c:pt>
                <c:pt idx="38268">
                  <c:v>0.22239300000000001</c:v>
                </c:pt>
                <c:pt idx="38269">
                  <c:v>0.22636100000000001</c:v>
                </c:pt>
                <c:pt idx="38270">
                  <c:v>0.23005200000000001</c:v>
                </c:pt>
                <c:pt idx="38271">
                  <c:v>0.23422999999999999</c:v>
                </c:pt>
                <c:pt idx="38272">
                  <c:v>0.23818900000000001</c:v>
                </c:pt>
                <c:pt idx="38273">
                  <c:v>0.241786</c:v>
                </c:pt>
                <c:pt idx="38274">
                  <c:v>0.24560799999999999</c:v>
                </c:pt>
                <c:pt idx="38275">
                  <c:v>0.24931900000000001</c:v>
                </c:pt>
                <c:pt idx="38276">
                  <c:v>0.253166</c:v>
                </c:pt>
                <c:pt idx="38277">
                  <c:v>0.257019</c:v>
                </c:pt>
                <c:pt idx="38278">
                  <c:v>0.26067699999999999</c:v>
                </c:pt>
                <c:pt idx="38279">
                  <c:v>0.264488</c:v>
                </c:pt>
                <c:pt idx="38280">
                  <c:v>0.26807300000000001</c:v>
                </c:pt>
                <c:pt idx="38281">
                  <c:v>0.271812</c:v>
                </c:pt>
                <c:pt idx="38282">
                  <c:v>0.275453</c:v>
                </c:pt>
                <c:pt idx="38283">
                  <c:v>0.27930899999999997</c:v>
                </c:pt>
                <c:pt idx="38284">
                  <c:v>0.28295500000000001</c:v>
                </c:pt>
                <c:pt idx="38285">
                  <c:v>0.286719</c:v>
                </c:pt>
                <c:pt idx="38286">
                  <c:v>0.29034399999999999</c:v>
                </c:pt>
                <c:pt idx="38287">
                  <c:v>0.294041</c:v>
                </c:pt>
                <c:pt idx="38288">
                  <c:v>0.29805300000000001</c:v>
                </c:pt>
                <c:pt idx="38289">
                  <c:v>0.30135099999999998</c:v>
                </c:pt>
                <c:pt idx="38290">
                  <c:v>0.30522300000000002</c:v>
                </c:pt>
                <c:pt idx="38291">
                  <c:v>0.308832</c:v>
                </c:pt>
                <c:pt idx="38292">
                  <c:v>0.31236999999999998</c:v>
                </c:pt>
                <c:pt idx="38293">
                  <c:v>0.316276</c:v>
                </c:pt>
                <c:pt idx="38294">
                  <c:v>0.31967400000000001</c:v>
                </c:pt>
                <c:pt idx="38295">
                  <c:v>0.32323499999999999</c:v>
                </c:pt>
                <c:pt idx="38296">
                  <c:v>0.32681199999999999</c:v>
                </c:pt>
                <c:pt idx="38297">
                  <c:v>0.33036700000000002</c:v>
                </c:pt>
                <c:pt idx="38298">
                  <c:v>0.33399800000000002</c:v>
                </c:pt>
                <c:pt idx="38299">
                  <c:v>0.33754400000000001</c:v>
                </c:pt>
                <c:pt idx="38300">
                  <c:v>0.34085700000000002</c:v>
                </c:pt>
                <c:pt idx="38301">
                  <c:v>0.34451199999999998</c:v>
                </c:pt>
                <c:pt idx="38302">
                  <c:v>0.34773799999999999</c:v>
                </c:pt>
                <c:pt idx="38303">
                  <c:v>0.35133999999999999</c:v>
                </c:pt>
                <c:pt idx="38304">
                  <c:v>0.35476799999999997</c:v>
                </c:pt>
                <c:pt idx="38305">
                  <c:v>0.35813600000000001</c:v>
                </c:pt>
                <c:pt idx="38306">
                  <c:v>0.36155999999999999</c:v>
                </c:pt>
                <c:pt idx="38307">
                  <c:v>0.36490600000000001</c:v>
                </c:pt>
                <c:pt idx="38308">
                  <c:v>0.36843199999999998</c:v>
                </c:pt>
                <c:pt idx="38309">
                  <c:v>0.37173899999999999</c:v>
                </c:pt>
                <c:pt idx="38310">
                  <c:v>0.37503700000000001</c:v>
                </c:pt>
                <c:pt idx="38311">
                  <c:v>0.37851200000000002</c:v>
                </c:pt>
                <c:pt idx="38312">
                  <c:v>0.381629</c:v>
                </c:pt>
                <c:pt idx="38313">
                  <c:v>0.385015</c:v>
                </c:pt>
                <c:pt idx="38314">
                  <c:v>0.38815100000000002</c:v>
                </c:pt>
                <c:pt idx="38315">
                  <c:v>0.39133600000000002</c:v>
                </c:pt>
                <c:pt idx="38316">
                  <c:v>0.39452799999999999</c:v>
                </c:pt>
                <c:pt idx="38317">
                  <c:v>0.39765600000000001</c:v>
                </c:pt>
                <c:pt idx="38318">
                  <c:v>0.40088400000000002</c:v>
                </c:pt>
                <c:pt idx="38319">
                  <c:v>0.404005</c:v>
                </c:pt>
                <c:pt idx="38320">
                  <c:v>0.40727600000000003</c:v>
                </c:pt>
                <c:pt idx="38321">
                  <c:v>0.41018399999999999</c:v>
                </c:pt>
                <c:pt idx="38322">
                  <c:v>0.41327799999999998</c:v>
                </c:pt>
                <c:pt idx="38323">
                  <c:v>0.41634300000000002</c:v>
                </c:pt>
                <c:pt idx="38324">
                  <c:v>0.41950900000000002</c:v>
                </c:pt>
                <c:pt idx="38325">
                  <c:v>0.42248400000000003</c:v>
                </c:pt>
                <c:pt idx="38326">
                  <c:v>0.42553400000000002</c:v>
                </c:pt>
                <c:pt idx="38327">
                  <c:v>0.42855300000000002</c:v>
                </c:pt>
                <c:pt idx="38328">
                  <c:v>0.43164799999999998</c:v>
                </c:pt>
                <c:pt idx="38329">
                  <c:v>0.43450800000000001</c:v>
                </c:pt>
                <c:pt idx="38330">
                  <c:v>0.43756899999999999</c:v>
                </c:pt>
                <c:pt idx="38331">
                  <c:v>0.44051699999999999</c:v>
                </c:pt>
                <c:pt idx="38332">
                  <c:v>0.443268</c:v>
                </c:pt>
                <c:pt idx="38333">
                  <c:v>0.44605400000000001</c:v>
                </c:pt>
                <c:pt idx="38334">
                  <c:v>0.44868999999999998</c:v>
                </c:pt>
                <c:pt idx="38335">
                  <c:v>0.45154100000000003</c:v>
                </c:pt>
                <c:pt idx="38336">
                  <c:v>0.45408100000000001</c:v>
                </c:pt>
                <c:pt idx="38337">
                  <c:v>0.45680599999999999</c:v>
                </c:pt>
                <c:pt idx="38338">
                  <c:v>0.45935100000000001</c:v>
                </c:pt>
                <c:pt idx="38339">
                  <c:v>0.46180700000000002</c:v>
                </c:pt>
                <c:pt idx="38340">
                  <c:v>0.46444099999999999</c:v>
                </c:pt>
                <c:pt idx="38341">
                  <c:v>0.46682299999999999</c:v>
                </c:pt>
                <c:pt idx="38342">
                  <c:v>0.46933399999999997</c:v>
                </c:pt>
                <c:pt idx="38343">
                  <c:v>0.47161500000000001</c:v>
                </c:pt>
                <c:pt idx="38344">
                  <c:v>0.47403299999999998</c:v>
                </c:pt>
                <c:pt idx="38345">
                  <c:v>0.47638900000000001</c:v>
                </c:pt>
                <c:pt idx="38346">
                  <c:v>0.478605</c:v>
                </c:pt>
                <c:pt idx="38347">
                  <c:v>0.481157</c:v>
                </c:pt>
                <c:pt idx="38348">
                  <c:v>0.48319699999999999</c:v>
                </c:pt>
                <c:pt idx="38349">
                  <c:v>0.48543500000000001</c:v>
                </c:pt>
                <c:pt idx="38350">
                  <c:v>0.48764000000000002</c:v>
                </c:pt>
                <c:pt idx="38351">
                  <c:v>0.48966500000000002</c:v>
                </c:pt>
                <c:pt idx="38352">
                  <c:v>0.49190600000000001</c:v>
                </c:pt>
                <c:pt idx="38353">
                  <c:v>0.493892</c:v>
                </c:pt>
                <c:pt idx="38354">
                  <c:v>0.49584299999999998</c:v>
                </c:pt>
                <c:pt idx="38355">
                  <c:v>0.49782700000000002</c:v>
                </c:pt>
                <c:pt idx="38356">
                  <c:v>0.49972</c:v>
                </c:pt>
                <c:pt idx="38357">
                  <c:v>0.50154399999999999</c:v>
                </c:pt>
                <c:pt idx="38358">
                  <c:v>0.50354699999999997</c:v>
                </c:pt>
                <c:pt idx="38359">
                  <c:v>0.50512800000000002</c:v>
                </c:pt>
                <c:pt idx="38360">
                  <c:v>0.50690000000000002</c:v>
                </c:pt>
                <c:pt idx="38361">
                  <c:v>0.50836099999999995</c:v>
                </c:pt>
                <c:pt idx="38362">
                  <c:v>0.51004099999999997</c:v>
                </c:pt>
                <c:pt idx="38363">
                  <c:v>0.51156999999999997</c:v>
                </c:pt>
                <c:pt idx="38364">
                  <c:v>0.51299600000000001</c:v>
                </c:pt>
                <c:pt idx="38365">
                  <c:v>0.51447399999999999</c:v>
                </c:pt>
                <c:pt idx="38366">
                  <c:v>0.51581600000000005</c:v>
                </c:pt>
                <c:pt idx="38367">
                  <c:v>0.51711300000000004</c:v>
                </c:pt>
                <c:pt idx="38368">
                  <c:v>0.51832599999999995</c:v>
                </c:pt>
                <c:pt idx="38369">
                  <c:v>0.51945300000000005</c:v>
                </c:pt>
                <c:pt idx="38370">
                  <c:v>0.52047200000000005</c:v>
                </c:pt>
                <c:pt idx="38371">
                  <c:v>0.52160200000000001</c:v>
                </c:pt>
                <c:pt idx="38372">
                  <c:v>0.522648</c:v>
                </c:pt>
                <c:pt idx="38373">
                  <c:v>0.52351499999999995</c:v>
                </c:pt>
                <c:pt idx="38374">
                  <c:v>0.52468700000000001</c:v>
                </c:pt>
                <c:pt idx="38375">
                  <c:v>0.525393</c:v>
                </c:pt>
                <c:pt idx="38376">
                  <c:v>0.52636099999999997</c:v>
                </c:pt>
                <c:pt idx="38377">
                  <c:v>0.52707999999999999</c:v>
                </c:pt>
                <c:pt idx="38378">
                  <c:v>0.52801799999999999</c:v>
                </c:pt>
                <c:pt idx="38379">
                  <c:v>0.52878599999999998</c:v>
                </c:pt>
                <c:pt idx="38380">
                  <c:v>0.52926399999999996</c:v>
                </c:pt>
                <c:pt idx="38381">
                  <c:v>0.52985700000000002</c:v>
                </c:pt>
                <c:pt idx="38382">
                  <c:v>0.53042699999999998</c:v>
                </c:pt>
                <c:pt idx="38383">
                  <c:v>0.53087499999999999</c:v>
                </c:pt>
                <c:pt idx="38384">
                  <c:v>0.53113100000000002</c:v>
                </c:pt>
                <c:pt idx="38385">
                  <c:v>0.53155200000000002</c:v>
                </c:pt>
                <c:pt idx="38386">
                  <c:v>0.53164400000000001</c:v>
                </c:pt>
                <c:pt idx="38387">
                  <c:v>0.53209499999999998</c:v>
                </c:pt>
                <c:pt idx="38388">
                  <c:v>0.53204099999999999</c:v>
                </c:pt>
                <c:pt idx="38389">
                  <c:v>0.532416</c:v>
                </c:pt>
                <c:pt idx="38390">
                  <c:v>0.53239099999999995</c:v>
                </c:pt>
                <c:pt idx="38391">
                  <c:v>0.53238399999999997</c:v>
                </c:pt>
                <c:pt idx="38392">
                  <c:v>0.53255300000000005</c:v>
                </c:pt>
                <c:pt idx="38393">
                  <c:v>0.53220500000000004</c:v>
                </c:pt>
                <c:pt idx="38394">
                  <c:v>0.53230699999999997</c:v>
                </c:pt>
                <c:pt idx="38395">
                  <c:v>0.53189200000000003</c:v>
                </c:pt>
                <c:pt idx="38396">
                  <c:v>0.53171400000000002</c:v>
                </c:pt>
                <c:pt idx="38397">
                  <c:v>0.53136499999999998</c:v>
                </c:pt>
                <c:pt idx="38398">
                  <c:v>0.53088299999999999</c:v>
                </c:pt>
                <c:pt idx="38399">
                  <c:v>0.53051300000000001</c:v>
                </c:pt>
                <c:pt idx="38400">
                  <c:v>0.52981599999999995</c:v>
                </c:pt>
                <c:pt idx="38401">
                  <c:v>0.52950799999999998</c:v>
                </c:pt>
                <c:pt idx="38402">
                  <c:v>0.52880099999999997</c:v>
                </c:pt>
                <c:pt idx="38403">
                  <c:v>0.52822999999999998</c:v>
                </c:pt>
                <c:pt idx="38404">
                  <c:v>0.52756099999999995</c:v>
                </c:pt>
                <c:pt idx="38405">
                  <c:v>0.52685599999999999</c:v>
                </c:pt>
                <c:pt idx="38406">
                  <c:v>0.52614099999999997</c:v>
                </c:pt>
                <c:pt idx="38407">
                  <c:v>0.52515100000000003</c:v>
                </c:pt>
                <c:pt idx="38408">
                  <c:v>0.524474</c:v>
                </c:pt>
                <c:pt idx="38409">
                  <c:v>0.52349000000000001</c:v>
                </c:pt>
                <c:pt idx="38410">
                  <c:v>0.52239199999999997</c:v>
                </c:pt>
                <c:pt idx="38411">
                  <c:v>0.52152600000000005</c:v>
                </c:pt>
                <c:pt idx="38412">
                  <c:v>0.52054500000000004</c:v>
                </c:pt>
                <c:pt idx="38413">
                  <c:v>0.51921399999999995</c:v>
                </c:pt>
                <c:pt idx="38414">
                  <c:v>0.51822500000000005</c:v>
                </c:pt>
                <c:pt idx="38415">
                  <c:v>0.51710599999999995</c:v>
                </c:pt>
                <c:pt idx="38416">
                  <c:v>0.51585099999999995</c:v>
                </c:pt>
                <c:pt idx="38417">
                  <c:v>0.51455600000000001</c:v>
                </c:pt>
                <c:pt idx="38418">
                  <c:v>0.51311700000000005</c:v>
                </c:pt>
                <c:pt idx="38419">
                  <c:v>0.511822</c:v>
                </c:pt>
                <c:pt idx="38420">
                  <c:v>0.51038899999999998</c:v>
                </c:pt>
                <c:pt idx="38421">
                  <c:v>0.50869399999999998</c:v>
                </c:pt>
                <c:pt idx="38422">
                  <c:v>0.50725600000000004</c:v>
                </c:pt>
                <c:pt idx="38423">
                  <c:v>0.50558599999999998</c:v>
                </c:pt>
                <c:pt idx="38424">
                  <c:v>0.50390999999999997</c:v>
                </c:pt>
                <c:pt idx="38425">
                  <c:v>0.50223600000000002</c:v>
                </c:pt>
                <c:pt idx="38426">
                  <c:v>0.50063800000000003</c:v>
                </c:pt>
                <c:pt idx="38427">
                  <c:v>0.49871799999999999</c:v>
                </c:pt>
                <c:pt idx="38428">
                  <c:v>0.49712000000000001</c:v>
                </c:pt>
                <c:pt idx="38429">
                  <c:v>0.49506299999999998</c:v>
                </c:pt>
                <c:pt idx="38430">
                  <c:v>0.49313699999999999</c:v>
                </c:pt>
                <c:pt idx="38431">
                  <c:v>0.49148900000000001</c:v>
                </c:pt>
                <c:pt idx="38432">
                  <c:v>0.48915500000000001</c:v>
                </c:pt>
                <c:pt idx="38433">
                  <c:v>0.48728399999999999</c:v>
                </c:pt>
                <c:pt idx="38434">
                  <c:v>0.48516500000000001</c:v>
                </c:pt>
                <c:pt idx="38435">
                  <c:v>0.48304599999999998</c:v>
                </c:pt>
                <c:pt idx="38436">
                  <c:v>0.48101300000000002</c:v>
                </c:pt>
                <c:pt idx="38437">
                  <c:v>0.47875800000000002</c:v>
                </c:pt>
                <c:pt idx="38438">
                  <c:v>0.47665800000000003</c:v>
                </c:pt>
                <c:pt idx="38439">
                  <c:v>0.47436299999999998</c:v>
                </c:pt>
                <c:pt idx="38440">
                  <c:v>0.47201599999999999</c:v>
                </c:pt>
                <c:pt idx="38441">
                  <c:v>0.46969499999999997</c:v>
                </c:pt>
                <c:pt idx="38442">
                  <c:v>0.46728999999999998</c:v>
                </c:pt>
                <c:pt idx="38443">
                  <c:v>0.46493699999999999</c:v>
                </c:pt>
                <c:pt idx="38444">
                  <c:v>0.46246599999999999</c:v>
                </c:pt>
                <c:pt idx="38445">
                  <c:v>0.45987600000000001</c:v>
                </c:pt>
                <c:pt idx="38446">
                  <c:v>0.45728000000000002</c:v>
                </c:pt>
                <c:pt idx="38447">
                  <c:v>0.45466800000000002</c:v>
                </c:pt>
                <c:pt idx="38448">
                  <c:v>0.452015</c:v>
                </c:pt>
                <c:pt idx="38449">
                  <c:v>0.44930399999999998</c:v>
                </c:pt>
                <c:pt idx="38450">
                  <c:v>0.446627</c:v>
                </c:pt>
                <c:pt idx="38451">
                  <c:v>0.44374799999999998</c:v>
                </c:pt>
                <c:pt idx="38452">
                  <c:v>0.44108199999999997</c:v>
                </c:pt>
                <c:pt idx="38453">
                  <c:v>0.43807099999999999</c:v>
                </c:pt>
                <c:pt idx="38454">
                  <c:v>0.43529200000000001</c:v>
                </c:pt>
                <c:pt idx="38455">
                  <c:v>0.43240600000000001</c:v>
                </c:pt>
                <c:pt idx="38456">
                  <c:v>0.42951499999999998</c:v>
                </c:pt>
                <c:pt idx="38457">
                  <c:v>0.42648599999999998</c:v>
                </c:pt>
                <c:pt idx="38458">
                  <c:v>0.42346299999999998</c:v>
                </c:pt>
                <c:pt idx="38459">
                  <c:v>0.42055300000000001</c:v>
                </c:pt>
                <c:pt idx="38460">
                  <c:v>0.41747899999999999</c:v>
                </c:pt>
                <c:pt idx="38461">
                  <c:v>0.41439599999999999</c:v>
                </c:pt>
                <c:pt idx="38462">
                  <c:v>0.411103</c:v>
                </c:pt>
                <c:pt idx="38463">
                  <c:v>0.40816599999999997</c:v>
                </c:pt>
                <c:pt idx="38464">
                  <c:v>0.40474900000000003</c:v>
                </c:pt>
                <c:pt idx="38465">
                  <c:v>0.40151799999999999</c:v>
                </c:pt>
                <c:pt idx="38466">
                  <c:v>0.398345</c:v>
                </c:pt>
                <c:pt idx="38467">
                  <c:v>0.39475700000000002</c:v>
                </c:pt>
                <c:pt idx="38468">
                  <c:v>0.39152599999999999</c:v>
                </c:pt>
                <c:pt idx="38469">
                  <c:v>0.388021</c:v>
                </c:pt>
                <c:pt idx="38470">
                  <c:v>0.38466499999999998</c:v>
                </c:pt>
                <c:pt idx="38471">
                  <c:v>0.38124200000000003</c:v>
                </c:pt>
                <c:pt idx="38472">
                  <c:v>0.37769399999999997</c:v>
                </c:pt>
                <c:pt idx="38473">
                  <c:v>0.37421199999999999</c:v>
                </c:pt>
                <c:pt idx="38474">
                  <c:v>0.37071999999999999</c:v>
                </c:pt>
                <c:pt idx="38475">
                  <c:v>0.36701600000000001</c:v>
                </c:pt>
                <c:pt idx="38476">
                  <c:v>0.36338599999999999</c:v>
                </c:pt>
                <c:pt idx="38477">
                  <c:v>0.359819</c:v>
                </c:pt>
                <c:pt idx="38478">
                  <c:v>0.355821</c:v>
                </c:pt>
                <c:pt idx="38479">
                  <c:v>0.35239900000000002</c:v>
                </c:pt>
                <c:pt idx="38480">
                  <c:v>0.348408</c:v>
                </c:pt>
                <c:pt idx="38481">
                  <c:v>0.34476600000000002</c:v>
                </c:pt>
                <c:pt idx="38482">
                  <c:v>0.34084199999999998</c:v>
                </c:pt>
                <c:pt idx="38483">
                  <c:v>0.33707799999999999</c:v>
                </c:pt>
                <c:pt idx="38484">
                  <c:v>0.33319399999999999</c:v>
                </c:pt>
                <c:pt idx="38485">
                  <c:v>0.329316</c:v>
                </c:pt>
                <c:pt idx="38486">
                  <c:v>0.32530900000000001</c:v>
                </c:pt>
                <c:pt idx="38487">
                  <c:v>0.32126300000000002</c:v>
                </c:pt>
                <c:pt idx="38488">
                  <c:v>0.31720900000000002</c:v>
                </c:pt>
                <c:pt idx="38489">
                  <c:v>0.312863</c:v>
                </c:pt>
                <c:pt idx="38490">
                  <c:v>0.30892500000000001</c:v>
                </c:pt>
                <c:pt idx="38491">
                  <c:v>0.30481900000000001</c:v>
                </c:pt>
                <c:pt idx="38492">
                  <c:v>0.30054799999999998</c:v>
                </c:pt>
                <c:pt idx="38493">
                  <c:v>0.29651499999999997</c:v>
                </c:pt>
                <c:pt idx="38494">
                  <c:v>0.29233100000000001</c:v>
                </c:pt>
                <c:pt idx="38495">
                  <c:v>0.28822900000000001</c:v>
                </c:pt>
                <c:pt idx="38496">
                  <c:v>0.28389599999999998</c:v>
                </c:pt>
                <c:pt idx="38497">
                  <c:v>0.27959099999999998</c:v>
                </c:pt>
                <c:pt idx="38498">
                  <c:v>0.27524300000000002</c:v>
                </c:pt>
                <c:pt idx="38499">
                  <c:v>0.270899</c:v>
                </c:pt>
                <c:pt idx="38500">
                  <c:v>0.26635300000000001</c:v>
                </c:pt>
                <c:pt idx="38501">
                  <c:v>0.26208500000000001</c:v>
                </c:pt>
                <c:pt idx="38502">
                  <c:v>0.25760499999999997</c:v>
                </c:pt>
                <c:pt idx="38503">
                  <c:v>0.25296299999999999</c:v>
                </c:pt>
                <c:pt idx="38504">
                  <c:v>0.24845200000000001</c:v>
                </c:pt>
                <c:pt idx="38505">
                  <c:v>0.243589</c:v>
                </c:pt>
                <c:pt idx="38506">
                  <c:v>0.23933099999999999</c:v>
                </c:pt>
                <c:pt idx="38507">
                  <c:v>0.23451</c:v>
                </c:pt>
                <c:pt idx="38508">
                  <c:v>0.229799</c:v>
                </c:pt>
                <c:pt idx="38509">
                  <c:v>0.22517400000000001</c:v>
                </c:pt>
                <c:pt idx="38510">
                  <c:v>0.220355</c:v>
                </c:pt>
                <c:pt idx="38511">
                  <c:v>0.21588399999999999</c:v>
                </c:pt>
                <c:pt idx="38512">
                  <c:v>0.21096300000000001</c:v>
                </c:pt>
                <c:pt idx="38513">
                  <c:v>0.20602500000000001</c:v>
                </c:pt>
                <c:pt idx="38514">
                  <c:v>0.20135800000000001</c:v>
                </c:pt>
                <c:pt idx="38515">
                  <c:v>0.19645099999999999</c:v>
                </c:pt>
                <c:pt idx="38516">
                  <c:v>0.19175500000000001</c:v>
                </c:pt>
                <c:pt idx="38517">
                  <c:v>0.18670500000000001</c:v>
                </c:pt>
                <c:pt idx="38518">
                  <c:v>0.18206</c:v>
                </c:pt>
                <c:pt idx="38519">
                  <c:v>0.17679400000000001</c:v>
                </c:pt>
                <c:pt idx="38520">
                  <c:v>0.171932</c:v>
                </c:pt>
                <c:pt idx="38521">
                  <c:v>0.16692299999999999</c:v>
                </c:pt>
                <c:pt idx="38522">
                  <c:v>0.161638</c:v>
                </c:pt>
                <c:pt idx="38523">
                  <c:v>0.15703400000000001</c:v>
                </c:pt>
                <c:pt idx="38524">
                  <c:v>0.15151899999999999</c:v>
                </c:pt>
                <c:pt idx="38525">
                  <c:v>0.14658499999999999</c:v>
                </c:pt>
                <c:pt idx="38526">
                  <c:v>0.14141599999999999</c:v>
                </c:pt>
                <c:pt idx="38527">
                  <c:v>0.13627600000000001</c:v>
                </c:pt>
                <c:pt idx="38528">
                  <c:v>0.131296</c:v>
                </c:pt>
                <c:pt idx="38529">
                  <c:v>0.125836</c:v>
                </c:pt>
                <c:pt idx="38530">
                  <c:v>0.12081799999999999</c:v>
                </c:pt>
                <c:pt idx="38531">
                  <c:v>0.115664</c:v>
                </c:pt>
                <c:pt idx="38532">
                  <c:v>0.11042200000000001</c:v>
                </c:pt>
                <c:pt idx="38533">
                  <c:v>0.10499799999999999</c:v>
                </c:pt>
                <c:pt idx="38534">
                  <c:v>0.100088</c:v>
                </c:pt>
                <c:pt idx="38535">
                  <c:v>9.45854E-2</c:v>
                </c:pt>
                <c:pt idx="38536">
                  <c:v>8.9251200000000003E-2</c:v>
                </c:pt>
                <c:pt idx="38537">
                  <c:v>8.4142900000000007E-2</c:v>
                </c:pt>
                <c:pt idx="38538">
                  <c:v>7.8900799999999993E-2</c:v>
                </c:pt>
                <c:pt idx="38539">
                  <c:v>7.3832400000000006E-2</c:v>
                </c:pt>
                <c:pt idx="38540">
                  <c:v>6.81205E-2</c:v>
                </c:pt>
                <c:pt idx="38541">
                  <c:v>6.2985600000000003E-2</c:v>
                </c:pt>
                <c:pt idx="38542">
                  <c:v>5.76587E-2</c:v>
                </c:pt>
                <c:pt idx="38543">
                  <c:v>5.24308E-2</c:v>
                </c:pt>
                <c:pt idx="38544">
                  <c:v>4.7012199999999997E-2</c:v>
                </c:pt>
                <c:pt idx="38545">
                  <c:v>4.1635499999999999E-2</c:v>
                </c:pt>
                <c:pt idx="38546">
                  <c:v>3.6368400000000002E-2</c:v>
                </c:pt>
                <c:pt idx="38547">
                  <c:v>3.08352E-2</c:v>
                </c:pt>
                <c:pt idx="38548">
                  <c:v>2.58111E-2</c:v>
                </c:pt>
                <c:pt idx="38549">
                  <c:v>2.0172900000000001E-2</c:v>
                </c:pt>
                <c:pt idx="38550">
                  <c:v>1.5044800000000001E-2</c:v>
                </c:pt>
                <c:pt idx="38551">
                  <c:v>9.70326E-3</c:v>
                </c:pt>
                <c:pt idx="38552">
                  <c:v>4.2207900000000003E-3</c:v>
                </c:pt>
                <c:pt idx="38553">
                  <c:v>-9.2495700000000001E-4</c:v>
                </c:pt>
                <c:pt idx="38554">
                  <c:v>-6.35624E-3</c:v>
                </c:pt>
                <c:pt idx="38555">
                  <c:v>-1.15624E-2</c:v>
                </c:pt>
                <c:pt idx="38556">
                  <c:v>-1.7029800000000001E-2</c:v>
                </c:pt>
                <c:pt idx="38557">
                  <c:v>-2.2240800000000002E-2</c:v>
                </c:pt>
                <c:pt idx="38558">
                  <c:v>-2.7659300000000001E-2</c:v>
                </c:pt>
                <c:pt idx="38559">
                  <c:v>-3.2895300000000002E-2</c:v>
                </c:pt>
                <c:pt idx="38560">
                  <c:v>-3.8174600000000003E-2</c:v>
                </c:pt>
                <c:pt idx="38561">
                  <c:v>-4.3544699999999999E-2</c:v>
                </c:pt>
                <c:pt idx="38562">
                  <c:v>-4.8684600000000001E-2</c:v>
                </c:pt>
                <c:pt idx="38563">
                  <c:v>-5.3934700000000002E-2</c:v>
                </c:pt>
                <c:pt idx="38564">
                  <c:v>-5.8975800000000002E-2</c:v>
                </c:pt>
                <c:pt idx="38565">
                  <c:v>-6.4282699999999998E-2</c:v>
                </c:pt>
                <c:pt idx="38566">
                  <c:v>-6.9487800000000002E-2</c:v>
                </c:pt>
                <c:pt idx="38567">
                  <c:v>-7.4545E-2</c:v>
                </c:pt>
                <c:pt idx="38568">
                  <c:v>-7.9805399999999999E-2</c:v>
                </c:pt>
                <c:pt idx="38569">
                  <c:v>-8.48854E-2</c:v>
                </c:pt>
                <c:pt idx="38570">
                  <c:v>-8.9998499999999995E-2</c:v>
                </c:pt>
                <c:pt idx="38571">
                  <c:v>-9.5068700000000006E-2</c:v>
                </c:pt>
                <c:pt idx="38572">
                  <c:v>-0.100289</c:v>
                </c:pt>
                <c:pt idx="38573">
                  <c:v>-0.105313</c:v>
                </c:pt>
                <c:pt idx="38574">
                  <c:v>-0.110249</c:v>
                </c:pt>
                <c:pt idx="38575">
                  <c:v>-0.115202</c:v>
                </c:pt>
                <c:pt idx="38576">
                  <c:v>-0.12019299999999999</c:v>
                </c:pt>
                <c:pt idx="38577">
                  <c:v>-0.12546099999999999</c:v>
                </c:pt>
                <c:pt idx="38578">
                  <c:v>-0.13000700000000001</c:v>
                </c:pt>
                <c:pt idx="38579">
                  <c:v>-0.135156</c:v>
                </c:pt>
                <c:pt idx="38580">
                  <c:v>-0.139847</c:v>
                </c:pt>
                <c:pt idx="38581">
                  <c:v>-0.144762</c:v>
                </c:pt>
                <c:pt idx="38582">
                  <c:v>-0.149751</c:v>
                </c:pt>
                <c:pt idx="38583">
                  <c:v>-0.154471</c:v>
                </c:pt>
                <c:pt idx="38584">
                  <c:v>-0.15917500000000001</c:v>
                </c:pt>
                <c:pt idx="38585">
                  <c:v>-0.163712</c:v>
                </c:pt>
                <c:pt idx="38586">
                  <c:v>-0.16849900000000001</c:v>
                </c:pt>
                <c:pt idx="38587">
                  <c:v>-0.17317299999999999</c:v>
                </c:pt>
                <c:pt idx="38588">
                  <c:v>-0.177756</c:v>
                </c:pt>
                <c:pt idx="38589">
                  <c:v>-0.182333</c:v>
                </c:pt>
                <c:pt idx="38590">
                  <c:v>-0.18682399999999999</c:v>
                </c:pt>
                <c:pt idx="38591">
                  <c:v>-0.19139800000000001</c:v>
                </c:pt>
                <c:pt idx="38592">
                  <c:v>-0.195798</c:v>
                </c:pt>
                <c:pt idx="38593">
                  <c:v>-0.20036999999999999</c:v>
                </c:pt>
                <c:pt idx="38594">
                  <c:v>-0.20464199999999999</c:v>
                </c:pt>
                <c:pt idx="38595">
                  <c:v>-0.208953</c:v>
                </c:pt>
                <c:pt idx="38596">
                  <c:v>-0.21323</c:v>
                </c:pt>
                <c:pt idx="38597">
                  <c:v>-0.217478</c:v>
                </c:pt>
                <c:pt idx="38598">
                  <c:v>-0.22181400000000001</c:v>
                </c:pt>
                <c:pt idx="38599">
                  <c:v>-0.22599900000000001</c:v>
                </c:pt>
                <c:pt idx="38600">
                  <c:v>-0.23010800000000001</c:v>
                </c:pt>
                <c:pt idx="38601">
                  <c:v>-0.23416200000000001</c:v>
                </c:pt>
                <c:pt idx="38602">
                  <c:v>-0.23826800000000001</c:v>
                </c:pt>
                <c:pt idx="38603">
                  <c:v>-0.24240800000000001</c:v>
                </c:pt>
                <c:pt idx="38604">
                  <c:v>-0.246281</c:v>
                </c:pt>
                <c:pt idx="38605">
                  <c:v>-0.25030400000000003</c:v>
                </c:pt>
                <c:pt idx="38606">
                  <c:v>-0.25399699999999997</c:v>
                </c:pt>
                <c:pt idx="38607">
                  <c:v>-0.25804199999999999</c:v>
                </c:pt>
                <c:pt idx="38608">
                  <c:v>-0.26172800000000002</c:v>
                </c:pt>
                <c:pt idx="38609">
                  <c:v>-0.26563799999999999</c:v>
                </c:pt>
                <c:pt idx="38610">
                  <c:v>-0.26920699999999997</c:v>
                </c:pt>
                <c:pt idx="38611">
                  <c:v>-0.27280399999999999</c:v>
                </c:pt>
                <c:pt idx="38612">
                  <c:v>-0.276395</c:v>
                </c:pt>
                <c:pt idx="38613">
                  <c:v>-0.27992299999999998</c:v>
                </c:pt>
                <c:pt idx="38614">
                  <c:v>-0.28342600000000001</c:v>
                </c:pt>
                <c:pt idx="38615">
                  <c:v>-0.286939</c:v>
                </c:pt>
                <c:pt idx="38616">
                  <c:v>-0.29039999999999999</c:v>
                </c:pt>
                <c:pt idx="38617">
                  <c:v>-0.29377300000000001</c:v>
                </c:pt>
                <c:pt idx="38618" formatCode="0.00E+00">
                  <c:v>-0.29708299999999999</c:v>
                </c:pt>
                <c:pt idx="38619">
                  <c:v>-0.30058699999999999</c:v>
                </c:pt>
                <c:pt idx="38620">
                  <c:v>-0.30374000000000001</c:v>
                </c:pt>
                <c:pt idx="38621">
                  <c:v>-0.307008</c:v>
                </c:pt>
                <c:pt idx="38622">
                  <c:v>-0.30993100000000001</c:v>
                </c:pt>
                <c:pt idx="38623">
                  <c:v>-0.31318600000000002</c:v>
                </c:pt>
                <c:pt idx="38624">
                  <c:v>-0.31627300000000003</c:v>
                </c:pt>
                <c:pt idx="38625">
                  <c:v>-0.31919700000000001</c:v>
                </c:pt>
                <c:pt idx="38626">
                  <c:v>-0.32222600000000001</c:v>
                </c:pt>
                <c:pt idx="38627">
                  <c:v>-0.32511000000000001</c:v>
                </c:pt>
                <c:pt idx="38628">
                  <c:v>-0.32807199999999997</c:v>
                </c:pt>
                <c:pt idx="38629">
                  <c:v>-0.33082099999999998</c:v>
                </c:pt>
                <c:pt idx="38630">
                  <c:v>-0.33379900000000001</c:v>
                </c:pt>
                <c:pt idx="38631">
                  <c:v>-0.33646500000000001</c:v>
                </c:pt>
                <c:pt idx="38632">
                  <c:v>-0.33922200000000002</c:v>
                </c:pt>
                <c:pt idx="38633">
                  <c:v>-0.34179599999999999</c:v>
                </c:pt>
                <c:pt idx="38634">
                  <c:v>-0.34433799999999998</c:v>
                </c:pt>
                <c:pt idx="38635">
                  <c:v>-0.34702899999999998</c:v>
                </c:pt>
                <c:pt idx="38636">
                  <c:v>-0.34950199999999998</c:v>
                </c:pt>
                <c:pt idx="38637">
                  <c:v>-0.35206199999999999</c:v>
                </c:pt>
                <c:pt idx="38638">
                  <c:v>-0.35452400000000001</c:v>
                </c:pt>
                <c:pt idx="38639">
                  <c:v>-0.35691299999999998</c:v>
                </c:pt>
                <c:pt idx="38640">
                  <c:v>-0.35945199999999999</c:v>
                </c:pt>
                <c:pt idx="38641">
                  <c:v>-0.361653</c:v>
                </c:pt>
                <c:pt idx="38642">
                  <c:v>-0.36409399999999997</c:v>
                </c:pt>
                <c:pt idx="38643">
                  <c:v>-0.36640899999999998</c:v>
                </c:pt>
                <c:pt idx="38644">
                  <c:v>-0.36853399999999997</c:v>
                </c:pt>
                <c:pt idx="38645">
                  <c:v>-0.370726</c:v>
                </c:pt>
                <c:pt idx="38646">
                  <c:v>-0.37297599999999997</c:v>
                </c:pt>
                <c:pt idx="38647">
                  <c:v>-0.37503300000000001</c:v>
                </c:pt>
                <c:pt idx="38648">
                  <c:v>-0.37719399999999997</c:v>
                </c:pt>
                <c:pt idx="38649">
                  <c:v>-0.37921100000000002</c:v>
                </c:pt>
                <c:pt idx="38650">
                  <c:v>-0.38125599999999998</c:v>
                </c:pt>
                <c:pt idx="38651">
                  <c:v>-0.38338800000000001</c:v>
                </c:pt>
                <c:pt idx="38652">
                  <c:v>-0.38516299999999998</c:v>
                </c:pt>
                <c:pt idx="38653">
                  <c:v>-0.38731100000000002</c:v>
                </c:pt>
                <c:pt idx="38654">
                  <c:v>-0.38911400000000002</c:v>
                </c:pt>
                <c:pt idx="38655">
                  <c:v>-0.39108700000000002</c:v>
                </c:pt>
                <c:pt idx="38656">
                  <c:v>-0.39283099999999999</c:v>
                </c:pt>
                <c:pt idx="38657">
                  <c:v>-0.39467799999999997</c:v>
                </c:pt>
                <c:pt idx="38658">
                  <c:v>-0.39655499999999999</c:v>
                </c:pt>
                <c:pt idx="38659">
                  <c:v>-0.398285</c:v>
                </c:pt>
                <c:pt idx="38660">
                  <c:v>-0.40021000000000001</c:v>
                </c:pt>
                <c:pt idx="38661">
                  <c:v>-0.40176299999999998</c:v>
                </c:pt>
                <c:pt idx="38662">
                  <c:v>-0.40344400000000002</c:v>
                </c:pt>
                <c:pt idx="38663">
                  <c:v>-0.405109</c:v>
                </c:pt>
                <c:pt idx="38664">
                  <c:v>-0.40689199999999998</c:v>
                </c:pt>
                <c:pt idx="38665">
                  <c:v>-0.40840599999999999</c:v>
                </c:pt>
                <c:pt idx="38666">
                  <c:v>-0.41001900000000002</c:v>
                </c:pt>
                <c:pt idx="38667">
                  <c:v>-0.411551</c:v>
                </c:pt>
                <c:pt idx="38668">
                  <c:v>-0.41315299999999999</c:v>
                </c:pt>
                <c:pt idx="38669">
                  <c:v>-0.41459800000000002</c:v>
                </c:pt>
                <c:pt idx="38670">
                  <c:v>-0.41615099999999999</c:v>
                </c:pt>
                <c:pt idx="38671">
                  <c:v>-0.41772500000000001</c:v>
                </c:pt>
                <c:pt idx="38672">
                  <c:v>-0.41908699999999999</c:v>
                </c:pt>
                <c:pt idx="38673">
                  <c:v>-0.42056100000000002</c:v>
                </c:pt>
                <c:pt idx="38674">
                  <c:v>-0.42193399999999998</c:v>
                </c:pt>
                <c:pt idx="38675">
                  <c:v>-0.42336299999999999</c:v>
                </c:pt>
                <c:pt idx="38676">
                  <c:v>-0.42491800000000002</c:v>
                </c:pt>
                <c:pt idx="38677">
                  <c:v>-0.42616599999999999</c:v>
                </c:pt>
                <c:pt idx="38678">
                  <c:v>-0.42762299999999998</c:v>
                </c:pt>
                <c:pt idx="38679">
                  <c:v>-0.42881000000000002</c:v>
                </c:pt>
                <c:pt idx="38680">
                  <c:v>-0.43026999999999999</c:v>
                </c:pt>
                <c:pt idx="38681">
                  <c:v>-0.431668</c:v>
                </c:pt>
                <c:pt idx="38682">
                  <c:v>-0.43291400000000002</c:v>
                </c:pt>
                <c:pt idx="38683">
                  <c:v>-0.43415100000000001</c:v>
                </c:pt>
                <c:pt idx="38684">
                  <c:v>-0.43526599999999999</c:v>
                </c:pt>
                <c:pt idx="38685">
                  <c:v>-0.43654999999999999</c:v>
                </c:pt>
                <c:pt idx="38686">
                  <c:v>-0.43776300000000001</c:v>
                </c:pt>
                <c:pt idx="38687">
                  <c:v>-0.43909999999999999</c:v>
                </c:pt>
                <c:pt idx="38688">
                  <c:v>-0.44013200000000002</c:v>
                </c:pt>
                <c:pt idx="38689">
                  <c:v>-0.44117200000000001</c:v>
                </c:pt>
                <c:pt idx="38690">
                  <c:v>-0.44225599999999998</c:v>
                </c:pt>
                <c:pt idx="38691">
                  <c:v>-0.443465</c:v>
                </c:pt>
                <c:pt idx="38692">
                  <c:v>-0.44465199999999999</c:v>
                </c:pt>
                <c:pt idx="38693">
                  <c:v>-0.44554899999999997</c:v>
                </c:pt>
                <c:pt idx="38694">
                  <c:v>-0.44666899999999998</c:v>
                </c:pt>
                <c:pt idx="38695">
                  <c:v>-0.44754100000000002</c:v>
                </c:pt>
                <c:pt idx="38696">
                  <c:v>-0.44863199999999998</c:v>
                </c:pt>
                <c:pt idx="38697">
                  <c:v>-0.44964399999999999</c:v>
                </c:pt>
                <c:pt idx="38698">
                  <c:v>-0.45062200000000002</c:v>
                </c:pt>
                <c:pt idx="38699">
                  <c:v>-0.45155400000000001</c:v>
                </c:pt>
                <c:pt idx="38700">
                  <c:v>-0.452295</c:v>
                </c:pt>
                <c:pt idx="38701">
                  <c:v>-0.45330100000000001</c:v>
                </c:pt>
                <c:pt idx="38702">
                  <c:v>-0.45416400000000001</c:v>
                </c:pt>
                <c:pt idx="38703">
                  <c:v>-0.45513300000000001</c:v>
                </c:pt>
                <c:pt idx="38704">
                  <c:v>-0.45584000000000002</c:v>
                </c:pt>
                <c:pt idx="38705">
                  <c:v>-0.45660299999999998</c:v>
                </c:pt>
                <c:pt idx="38706">
                  <c:v>-0.45744699999999999</c:v>
                </c:pt>
                <c:pt idx="38707">
                  <c:v>-0.45819700000000002</c:v>
                </c:pt>
                <c:pt idx="38708">
                  <c:v>-0.45913999999999999</c:v>
                </c:pt>
                <c:pt idx="38709">
                  <c:v>-0.45966600000000002</c:v>
                </c:pt>
                <c:pt idx="38710">
                  <c:v>-0.46043800000000001</c:v>
                </c:pt>
                <c:pt idx="38711">
                  <c:v>-0.46101900000000001</c:v>
                </c:pt>
                <c:pt idx="38712">
                  <c:v>-0.461644</c:v>
                </c:pt>
                <c:pt idx="38713">
                  <c:v>-0.462393</c:v>
                </c:pt>
                <c:pt idx="38714">
                  <c:v>-0.46282899999999999</c:v>
                </c:pt>
                <c:pt idx="38715">
                  <c:v>-0.46354200000000001</c:v>
                </c:pt>
                <c:pt idx="38716">
                  <c:v>-0.46382000000000001</c:v>
                </c:pt>
                <c:pt idx="38717">
                  <c:v>-0.464476</c:v>
                </c:pt>
                <c:pt idx="38718">
                  <c:v>-0.46487899999999999</c:v>
                </c:pt>
                <c:pt idx="38719">
                  <c:v>-0.46554099999999998</c:v>
                </c:pt>
                <c:pt idx="38720">
                  <c:v>-0.46593299999999999</c:v>
                </c:pt>
                <c:pt idx="38721">
                  <c:v>-0.46624100000000002</c:v>
                </c:pt>
                <c:pt idx="38722">
                  <c:v>-0.466725</c:v>
                </c:pt>
                <c:pt idx="38723">
                  <c:v>-0.46680899999999997</c:v>
                </c:pt>
                <c:pt idx="38724">
                  <c:v>-0.46752300000000002</c:v>
                </c:pt>
                <c:pt idx="38725">
                  <c:v>-0.46764699999999998</c:v>
                </c:pt>
                <c:pt idx="38726">
                  <c:v>-0.46795100000000001</c:v>
                </c:pt>
                <c:pt idx="38727">
                  <c:v>-0.46809099999999998</c:v>
                </c:pt>
                <c:pt idx="38728">
                  <c:v>-0.46835199999999999</c:v>
                </c:pt>
                <c:pt idx="38729">
                  <c:v>-0.46865499999999999</c:v>
                </c:pt>
                <c:pt idx="38730">
                  <c:v>-0.46872000000000003</c:v>
                </c:pt>
                <c:pt idx="38731">
                  <c:v>-0.46890999999999999</c:v>
                </c:pt>
                <c:pt idx="38732">
                  <c:v>-0.46887800000000002</c:v>
                </c:pt>
                <c:pt idx="38733">
                  <c:v>-0.46889700000000001</c:v>
                </c:pt>
                <c:pt idx="38734">
                  <c:v>-0.46884199999999998</c:v>
                </c:pt>
                <c:pt idx="38735">
                  <c:v>-0.46896700000000002</c:v>
                </c:pt>
                <c:pt idx="38736">
                  <c:v>-0.46891899999999997</c:v>
                </c:pt>
                <c:pt idx="38737">
                  <c:v>-0.46873599999999999</c:v>
                </c:pt>
                <c:pt idx="38738">
                  <c:v>-0.468698</c:v>
                </c:pt>
                <c:pt idx="38739">
                  <c:v>-0.46850599999999998</c:v>
                </c:pt>
                <c:pt idx="38740">
                  <c:v>-0.46845700000000001</c:v>
                </c:pt>
                <c:pt idx="38741">
                  <c:v>-0.46822200000000003</c:v>
                </c:pt>
                <c:pt idx="38742">
                  <c:v>-0.46806700000000001</c:v>
                </c:pt>
                <c:pt idx="38743">
                  <c:v>-0.46762399999999998</c:v>
                </c:pt>
                <c:pt idx="38744">
                  <c:v>-0.46752500000000002</c:v>
                </c:pt>
                <c:pt idx="38745">
                  <c:v>-0.46715200000000001</c:v>
                </c:pt>
                <c:pt idx="38746">
                  <c:v>-0.46690100000000001</c:v>
                </c:pt>
                <c:pt idx="38747">
                  <c:v>-0.46646799999999999</c:v>
                </c:pt>
                <c:pt idx="38748">
                  <c:v>-0.46599000000000002</c:v>
                </c:pt>
                <c:pt idx="38749">
                  <c:v>-0.46546199999999999</c:v>
                </c:pt>
                <c:pt idx="38750">
                  <c:v>-0.46508899999999997</c:v>
                </c:pt>
                <c:pt idx="38751">
                  <c:v>-0.464588</c:v>
                </c:pt>
                <c:pt idx="38752">
                  <c:v>-0.46389799999999998</c:v>
                </c:pt>
                <c:pt idx="38753">
                  <c:v>-0.46332499999999999</c:v>
                </c:pt>
                <c:pt idx="38754">
                  <c:v>-0.46245700000000001</c:v>
                </c:pt>
                <c:pt idx="38755">
                  <c:v>-0.46200999999999998</c:v>
                </c:pt>
                <c:pt idx="38756">
                  <c:v>-0.46126600000000001</c:v>
                </c:pt>
                <c:pt idx="38757">
                  <c:v>-0.46051999999999998</c:v>
                </c:pt>
                <c:pt idx="38758">
                  <c:v>-0.45980100000000002</c:v>
                </c:pt>
                <c:pt idx="38759">
                  <c:v>-0.45888499999999999</c:v>
                </c:pt>
                <c:pt idx="38760">
                  <c:v>-0.45818799999999998</c:v>
                </c:pt>
                <c:pt idx="38761">
                  <c:v>-0.45713199999999998</c:v>
                </c:pt>
                <c:pt idx="38762">
                  <c:v>-0.45642500000000003</c:v>
                </c:pt>
                <c:pt idx="38763">
                  <c:v>-0.45527000000000001</c:v>
                </c:pt>
                <c:pt idx="38764">
                  <c:v>-0.45424900000000001</c:v>
                </c:pt>
                <c:pt idx="38765">
                  <c:v>-0.45320899999999997</c:v>
                </c:pt>
                <c:pt idx="38766">
                  <c:v>-0.45209100000000002</c:v>
                </c:pt>
                <c:pt idx="38767">
                  <c:v>-0.45097199999999998</c:v>
                </c:pt>
                <c:pt idx="38768">
                  <c:v>-0.44970199999999999</c:v>
                </c:pt>
                <c:pt idx="38769">
                  <c:v>-0.44852399999999998</c:v>
                </c:pt>
                <c:pt idx="38770">
                  <c:v>-0.44718799999999997</c:v>
                </c:pt>
                <c:pt idx="38771">
                  <c:v>-0.44592100000000001</c:v>
                </c:pt>
                <c:pt idx="38772">
                  <c:v>-0.44444600000000001</c:v>
                </c:pt>
                <c:pt idx="38773">
                  <c:v>-0.44309100000000001</c:v>
                </c:pt>
                <c:pt idx="38774">
                  <c:v>-0.44164399999999998</c:v>
                </c:pt>
                <c:pt idx="38775">
                  <c:v>-0.440021</c:v>
                </c:pt>
                <c:pt idx="38776">
                  <c:v>-0.43862200000000001</c:v>
                </c:pt>
                <c:pt idx="38777">
                  <c:v>-0.43697200000000003</c:v>
                </c:pt>
                <c:pt idx="38778">
                  <c:v>-0.43550699999999998</c:v>
                </c:pt>
                <c:pt idx="38779">
                  <c:v>-0.43383100000000002</c:v>
                </c:pt>
                <c:pt idx="38780">
                  <c:v>-0.43201000000000001</c:v>
                </c:pt>
                <c:pt idx="38781">
                  <c:v>-0.43048199999999998</c:v>
                </c:pt>
                <c:pt idx="38782">
                  <c:v>-0.42846899999999999</c:v>
                </c:pt>
                <c:pt idx="38783">
                  <c:v>-0.42700700000000003</c:v>
                </c:pt>
                <c:pt idx="38784">
                  <c:v>-0.42479800000000001</c:v>
                </c:pt>
                <c:pt idx="38785">
                  <c:v>-0.423097</c:v>
                </c:pt>
                <c:pt idx="38786">
                  <c:v>-0.42105500000000001</c:v>
                </c:pt>
                <c:pt idx="38787">
                  <c:v>-0.419095</c:v>
                </c:pt>
                <c:pt idx="38788">
                  <c:v>-0.41697000000000001</c:v>
                </c:pt>
                <c:pt idx="38789">
                  <c:v>-0.41490700000000003</c:v>
                </c:pt>
                <c:pt idx="38790">
                  <c:v>-0.41289399999999998</c:v>
                </c:pt>
                <c:pt idx="38791">
                  <c:v>-0.41069499999999998</c:v>
                </c:pt>
                <c:pt idx="38792">
                  <c:v>-0.40846100000000002</c:v>
                </c:pt>
                <c:pt idx="38793">
                  <c:v>-0.40603800000000001</c:v>
                </c:pt>
                <c:pt idx="38794">
                  <c:v>-0.403978</c:v>
                </c:pt>
                <c:pt idx="38795">
                  <c:v>-0.40156399999999998</c:v>
                </c:pt>
                <c:pt idx="38796">
                  <c:v>-0.399287</c:v>
                </c:pt>
                <c:pt idx="38797">
                  <c:v>-0.39681</c:v>
                </c:pt>
                <c:pt idx="38798">
                  <c:v>-0.39424599999999999</c:v>
                </c:pt>
                <c:pt idx="38799">
                  <c:v>-0.391849</c:v>
                </c:pt>
                <c:pt idx="38800">
                  <c:v>-0.38928400000000002</c:v>
                </c:pt>
                <c:pt idx="38801">
                  <c:v>-0.386907</c:v>
                </c:pt>
                <c:pt idx="38802">
                  <c:v>-0.38412800000000002</c:v>
                </c:pt>
                <c:pt idx="38803">
                  <c:v>-0.38162400000000002</c:v>
                </c:pt>
                <c:pt idx="38804">
                  <c:v>-0.37877699999999997</c:v>
                </c:pt>
                <c:pt idx="38805">
                  <c:v>-0.37641599999999997</c:v>
                </c:pt>
                <c:pt idx="38806">
                  <c:v>-0.37359900000000001</c:v>
                </c:pt>
                <c:pt idx="38807">
                  <c:v>-0.37074400000000002</c:v>
                </c:pt>
                <c:pt idx="38808">
                  <c:v>-0.36789899999999998</c:v>
                </c:pt>
                <c:pt idx="38809">
                  <c:v>-0.36471100000000001</c:v>
                </c:pt>
                <c:pt idx="38810">
                  <c:v>-0.36220799999999997</c:v>
                </c:pt>
                <c:pt idx="38811">
                  <c:v>-0.35914499999999999</c:v>
                </c:pt>
                <c:pt idx="38812">
                  <c:v>-0.35627500000000001</c:v>
                </c:pt>
                <c:pt idx="38813">
                  <c:v>-0.35310399999999997</c:v>
                </c:pt>
                <c:pt idx="38814">
                  <c:v>-0.35016399999999998</c:v>
                </c:pt>
                <c:pt idx="38815">
                  <c:v>-0.34715299999999999</c:v>
                </c:pt>
                <c:pt idx="38816">
                  <c:v>-0.34420200000000001</c:v>
                </c:pt>
                <c:pt idx="38817">
                  <c:v>-0.34113500000000002</c:v>
                </c:pt>
                <c:pt idx="38818">
                  <c:v>-0.33783400000000002</c:v>
                </c:pt>
                <c:pt idx="38819">
                  <c:v>-0.33473199999999997</c:v>
                </c:pt>
                <c:pt idx="38820">
                  <c:v>-0.33166499999999999</c:v>
                </c:pt>
                <c:pt idx="38821">
                  <c:v>-0.32872600000000002</c:v>
                </c:pt>
                <c:pt idx="38822">
                  <c:v>-0.325432</c:v>
                </c:pt>
                <c:pt idx="38823">
                  <c:v>-0.32211699999999999</c:v>
                </c:pt>
                <c:pt idx="38824">
                  <c:v>-0.31879099999999999</c:v>
                </c:pt>
                <c:pt idx="38825">
                  <c:v>-0.31563999999999998</c:v>
                </c:pt>
                <c:pt idx="38826">
                  <c:v>-0.312662</c:v>
                </c:pt>
                <c:pt idx="38827">
                  <c:v>-0.309085</c:v>
                </c:pt>
                <c:pt idx="38828">
                  <c:v>-0.30598500000000001</c:v>
                </c:pt>
                <c:pt idx="38829">
                  <c:v>-0.302456</c:v>
                </c:pt>
                <c:pt idx="38830">
                  <c:v>-0.299313</c:v>
                </c:pt>
                <c:pt idx="38831">
                  <c:v>-0.295819</c:v>
                </c:pt>
                <c:pt idx="38832">
                  <c:v>-0.292574</c:v>
                </c:pt>
                <c:pt idx="38833">
                  <c:v>-0.28918300000000002</c:v>
                </c:pt>
                <c:pt idx="38834">
                  <c:v>-0.28559000000000001</c:v>
                </c:pt>
                <c:pt idx="38835">
                  <c:v>-0.282217</c:v>
                </c:pt>
                <c:pt idx="38836">
                  <c:v>-0.27874300000000002</c:v>
                </c:pt>
                <c:pt idx="38837">
                  <c:v>-0.27558199999999999</c:v>
                </c:pt>
                <c:pt idx="38838">
                  <c:v>-0.27188200000000001</c:v>
                </c:pt>
                <c:pt idx="38839">
                  <c:v>-0.268598</c:v>
                </c:pt>
                <c:pt idx="38840">
                  <c:v>-0.26514100000000002</c:v>
                </c:pt>
                <c:pt idx="38841">
                  <c:v>-0.261656</c:v>
                </c:pt>
                <c:pt idx="38842">
                  <c:v>-0.25824599999999998</c:v>
                </c:pt>
                <c:pt idx="38843">
                  <c:v>-0.25473699999999999</c:v>
                </c:pt>
                <c:pt idx="38844">
                  <c:v>-0.25139499999999998</c:v>
                </c:pt>
                <c:pt idx="38845">
                  <c:v>-0.24781800000000001</c:v>
                </c:pt>
                <c:pt idx="38846">
                  <c:v>-0.24449899999999999</c:v>
                </c:pt>
                <c:pt idx="38847">
                  <c:v>-0.24094599999999999</c:v>
                </c:pt>
                <c:pt idx="38848">
                  <c:v>-0.23772799999999999</c:v>
                </c:pt>
                <c:pt idx="38849">
                  <c:v>-0.23405799999999999</c:v>
                </c:pt>
                <c:pt idx="38850">
                  <c:v>-0.230573</c:v>
                </c:pt>
                <c:pt idx="38851">
                  <c:v>-0.22692799999999999</c:v>
                </c:pt>
                <c:pt idx="38852">
                  <c:v>-0.22365099999999999</c:v>
                </c:pt>
                <c:pt idx="38853">
                  <c:v>-0.220195</c:v>
                </c:pt>
                <c:pt idx="38854">
                  <c:v>-0.21642800000000001</c:v>
                </c:pt>
                <c:pt idx="38855">
                  <c:v>-0.213144</c:v>
                </c:pt>
                <c:pt idx="38856">
                  <c:v>-0.20949300000000001</c:v>
                </c:pt>
                <c:pt idx="38857">
                  <c:v>-0.20614499999999999</c:v>
                </c:pt>
                <c:pt idx="38858">
                  <c:v>-0.20263</c:v>
                </c:pt>
                <c:pt idx="38859">
                  <c:v>-0.199133</c:v>
                </c:pt>
                <c:pt idx="38860">
                  <c:v>-0.19552800000000001</c:v>
                </c:pt>
                <c:pt idx="38861">
                  <c:v>-0.19219800000000001</c:v>
                </c:pt>
                <c:pt idx="38862">
                  <c:v>-0.18858</c:v>
                </c:pt>
                <c:pt idx="38863">
                  <c:v>-0.185054</c:v>
                </c:pt>
                <c:pt idx="38864">
                  <c:v>-0.18174999999999999</c:v>
                </c:pt>
                <c:pt idx="38865">
                  <c:v>-0.178124</c:v>
                </c:pt>
                <c:pt idx="38866">
                  <c:v>-0.17457800000000001</c:v>
                </c:pt>
                <c:pt idx="38867">
                  <c:v>-0.171074</c:v>
                </c:pt>
                <c:pt idx="38868">
                  <c:v>-0.167686</c:v>
                </c:pt>
                <c:pt idx="38869">
                  <c:v>-0.16424</c:v>
                </c:pt>
                <c:pt idx="38870">
                  <c:v>-0.16066800000000001</c:v>
                </c:pt>
                <c:pt idx="38871">
                  <c:v>-0.15722900000000001</c:v>
                </c:pt>
                <c:pt idx="38872">
                  <c:v>-0.15353900000000001</c:v>
                </c:pt>
                <c:pt idx="38873">
                  <c:v>-0.15015700000000001</c:v>
                </c:pt>
                <c:pt idx="38874">
                  <c:v>-0.146705</c:v>
                </c:pt>
                <c:pt idx="38875">
                  <c:v>-0.14338500000000001</c:v>
                </c:pt>
                <c:pt idx="38876">
                  <c:v>-0.13975599999999999</c:v>
                </c:pt>
                <c:pt idx="38877">
                  <c:v>-0.13649900000000001</c:v>
                </c:pt>
                <c:pt idx="38878">
                  <c:v>-0.132856</c:v>
                </c:pt>
                <c:pt idx="38879">
                  <c:v>-0.12953899999999999</c:v>
                </c:pt>
                <c:pt idx="38880">
                  <c:v>-0.12618699999999999</c:v>
                </c:pt>
                <c:pt idx="38881">
                  <c:v>-0.122474</c:v>
                </c:pt>
                <c:pt idx="38882">
                  <c:v>-0.11899999999999999</c:v>
                </c:pt>
                <c:pt idx="38883">
                  <c:v>-0.115337</c:v>
                </c:pt>
                <c:pt idx="38884">
                  <c:v>-0.112151</c:v>
                </c:pt>
                <c:pt idx="38885">
                  <c:v>-0.1085</c:v>
                </c:pt>
                <c:pt idx="38886">
                  <c:v>-0.104977</c:v>
                </c:pt>
                <c:pt idx="38887">
                  <c:v>-0.10145899999999999</c:v>
                </c:pt>
                <c:pt idx="38888">
                  <c:v>-9.7993700000000003E-2</c:v>
                </c:pt>
                <c:pt idx="38889">
                  <c:v>-9.4462000000000004E-2</c:v>
                </c:pt>
                <c:pt idx="38890">
                  <c:v>-9.1012200000000001E-2</c:v>
                </c:pt>
                <c:pt idx="38891">
                  <c:v>-8.7552400000000002E-2</c:v>
                </c:pt>
                <c:pt idx="38892">
                  <c:v>-8.3931800000000001E-2</c:v>
                </c:pt>
                <c:pt idx="38893">
                  <c:v>-8.0502199999999996E-2</c:v>
                </c:pt>
                <c:pt idx="38894">
                  <c:v>-7.7122200000000002E-2</c:v>
                </c:pt>
                <c:pt idx="38895">
                  <c:v>-7.3400699999999999E-2</c:v>
                </c:pt>
                <c:pt idx="38896">
                  <c:v>-7.0097099999999996E-2</c:v>
                </c:pt>
                <c:pt idx="38897">
                  <c:v>-6.6554199999999994E-2</c:v>
                </c:pt>
                <c:pt idx="38898">
                  <c:v>-6.3039499999999998E-2</c:v>
                </c:pt>
                <c:pt idx="38899">
                  <c:v>-5.9477299999999997E-2</c:v>
                </c:pt>
                <c:pt idx="38900">
                  <c:v>-5.6044999999999998E-2</c:v>
                </c:pt>
                <c:pt idx="38901">
                  <c:v>-5.2543100000000002E-2</c:v>
                </c:pt>
                <c:pt idx="38902">
                  <c:v>-4.8984199999999999E-2</c:v>
                </c:pt>
                <c:pt idx="38903">
                  <c:v>-4.56564E-2</c:v>
                </c:pt>
                <c:pt idx="38904">
                  <c:v>-4.2147999999999998E-2</c:v>
                </c:pt>
                <c:pt idx="38905">
                  <c:v>-3.8581699999999997E-2</c:v>
                </c:pt>
                <c:pt idx="38906">
                  <c:v>-3.5127899999999997E-2</c:v>
                </c:pt>
                <c:pt idx="38907">
                  <c:v>-3.1802400000000002E-2</c:v>
                </c:pt>
                <c:pt idx="38908">
                  <c:v>-2.8076E-2</c:v>
                </c:pt>
                <c:pt idx="38909">
                  <c:v>-2.4724699999999999E-2</c:v>
                </c:pt>
                <c:pt idx="38910">
                  <c:v>-2.0943300000000001E-2</c:v>
                </c:pt>
                <c:pt idx="38911">
                  <c:v>-1.7608100000000002E-2</c:v>
                </c:pt>
                <c:pt idx="38912">
                  <c:v>-1.3990300000000001E-2</c:v>
                </c:pt>
                <c:pt idx="38913">
                  <c:v>-1.0423200000000001E-2</c:v>
                </c:pt>
                <c:pt idx="38914">
                  <c:v>-7.0652099999999997E-3</c:v>
                </c:pt>
                <c:pt idx="38915">
                  <c:v>-3.2558499999999998E-3</c:v>
                </c:pt>
                <c:pt idx="38916">
                  <c:v>1.19605E-4</c:v>
                </c:pt>
                <c:pt idx="38917">
                  <c:v>3.6979000000000001E-3</c:v>
                </c:pt>
                <c:pt idx="38918">
                  <c:v>7.1512499999999996E-3</c:v>
                </c:pt>
                <c:pt idx="38919">
                  <c:v>1.07352E-2</c:v>
                </c:pt>
                <c:pt idx="38920">
                  <c:v>1.4383999999999999E-2</c:v>
                </c:pt>
                <c:pt idx="38921">
                  <c:v>1.7812399999999999E-2</c:v>
                </c:pt>
                <c:pt idx="38922">
                  <c:v>2.1573999999999999E-2</c:v>
                </c:pt>
                <c:pt idx="38923">
                  <c:v>2.48046E-2</c:v>
                </c:pt>
                <c:pt idx="38924">
                  <c:v>2.8510600000000001E-2</c:v>
                </c:pt>
                <c:pt idx="38925">
                  <c:v>3.2031999999999998E-2</c:v>
                </c:pt>
                <c:pt idx="38926">
                  <c:v>3.5635399999999998E-2</c:v>
                </c:pt>
                <c:pt idx="38927">
                  <c:v>3.9209300000000002E-2</c:v>
                </c:pt>
                <c:pt idx="38928">
                  <c:v>4.2790000000000002E-2</c:v>
                </c:pt>
                <c:pt idx="38929">
                  <c:v>4.6319199999999998E-2</c:v>
                </c:pt>
                <c:pt idx="38930">
                  <c:v>4.9853700000000001E-2</c:v>
                </c:pt>
                <c:pt idx="38931">
                  <c:v>5.3626199999999999E-2</c:v>
                </c:pt>
                <c:pt idx="38932">
                  <c:v>5.7101800000000001E-2</c:v>
                </c:pt>
                <c:pt idx="38933">
                  <c:v>6.0753799999999997E-2</c:v>
                </c:pt>
                <c:pt idx="38934">
                  <c:v>6.4078099999999999E-2</c:v>
                </c:pt>
                <c:pt idx="38935">
                  <c:v>6.7913699999999994E-2</c:v>
                </c:pt>
                <c:pt idx="38936">
                  <c:v>7.1438000000000001E-2</c:v>
                </c:pt>
                <c:pt idx="38937">
                  <c:v>7.5020299999999998E-2</c:v>
                </c:pt>
                <c:pt idx="38938">
                  <c:v>7.8780900000000001E-2</c:v>
                </c:pt>
                <c:pt idx="38939">
                  <c:v>8.2110199999999994E-2</c:v>
                </c:pt>
                <c:pt idx="38940">
                  <c:v>8.6158100000000001E-2</c:v>
                </c:pt>
                <c:pt idx="38941">
                  <c:v>8.9504200000000006E-2</c:v>
                </c:pt>
                <c:pt idx="38942">
                  <c:v>9.3356300000000003E-2</c:v>
                </c:pt>
                <c:pt idx="38943">
                  <c:v>9.6835400000000002E-2</c:v>
                </c:pt>
                <c:pt idx="38944">
                  <c:v>0.100554</c:v>
                </c:pt>
                <c:pt idx="38945">
                  <c:v>0.104224</c:v>
                </c:pt>
                <c:pt idx="38946">
                  <c:v>0.10778699999999999</c:v>
                </c:pt>
                <c:pt idx="38947">
                  <c:v>0.111592</c:v>
                </c:pt>
                <c:pt idx="38948">
                  <c:v>0.115193</c:v>
                </c:pt>
                <c:pt idx="38949">
                  <c:v>0.119009</c:v>
                </c:pt>
                <c:pt idx="38950">
                  <c:v>0.122559</c:v>
                </c:pt>
                <c:pt idx="38951">
                  <c:v>0.12631400000000001</c:v>
                </c:pt>
                <c:pt idx="38952">
                  <c:v>0.13012499999999999</c:v>
                </c:pt>
                <c:pt idx="38953">
                  <c:v>0.13356000000000001</c:v>
                </c:pt>
                <c:pt idx="38954">
                  <c:v>0.137603</c:v>
                </c:pt>
                <c:pt idx="38955">
                  <c:v>0.14091699999999999</c:v>
                </c:pt>
                <c:pt idx="38956">
                  <c:v>0.144649</c:v>
                </c:pt>
                <c:pt idx="38957">
                  <c:v>0.148316</c:v>
                </c:pt>
                <c:pt idx="38958">
                  <c:v>0.151977</c:v>
                </c:pt>
                <c:pt idx="38959">
                  <c:v>0.155695</c:v>
                </c:pt>
                <c:pt idx="38960">
                  <c:v>0.159411</c:v>
                </c:pt>
                <c:pt idx="38961">
                  <c:v>0.163162</c:v>
                </c:pt>
                <c:pt idx="38962">
                  <c:v>0.16661200000000001</c:v>
                </c:pt>
                <c:pt idx="38963">
                  <c:v>0.17057</c:v>
                </c:pt>
                <c:pt idx="38964">
                  <c:v>0.17424999999999999</c:v>
                </c:pt>
                <c:pt idx="38965">
                  <c:v>0.178068</c:v>
                </c:pt>
                <c:pt idx="38966">
                  <c:v>0.18151999999999999</c:v>
                </c:pt>
                <c:pt idx="38967">
                  <c:v>0.18545800000000001</c:v>
                </c:pt>
                <c:pt idx="38968">
                  <c:v>0.18918399999999999</c:v>
                </c:pt>
                <c:pt idx="38969">
                  <c:v>0.19272700000000001</c:v>
                </c:pt>
                <c:pt idx="38970">
                  <c:v>0.19666600000000001</c:v>
                </c:pt>
                <c:pt idx="38971">
                  <c:v>0.200182</c:v>
                </c:pt>
                <c:pt idx="38972">
                  <c:v>0.20399100000000001</c:v>
                </c:pt>
                <c:pt idx="38973">
                  <c:v>0.207679</c:v>
                </c:pt>
                <c:pt idx="38974">
                  <c:v>0.21148900000000001</c:v>
                </c:pt>
                <c:pt idx="38975">
                  <c:v>0.215085</c:v>
                </c:pt>
                <c:pt idx="38976">
                  <c:v>0.21884999999999999</c:v>
                </c:pt>
                <c:pt idx="38977">
                  <c:v>0.22250500000000001</c:v>
                </c:pt>
                <c:pt idx="38978">
                  <c:v>0.226051</c:v>
                </c:pt>
                <c:pt idx="38979">
                  <c:v>0.22986100000000001</c:v>
                </c:pt>
                <c:pt idx="38980">
                  <c:v>0.23342399999999999</c:v>
                </c:pt>
                <c:pt idx="38981">
                  <c:v>0.23721800000000001</c:v>
                </c:pt>
                <c:pt idx="38982">
                  <c:v>0.240652</c:v>
                </c:pt>
                <c:pt idx="38983">
                  <c:v>0.24434900000000001</c:v>
                </c:pt>
                <c:pt idx="38984">
                  <c:v>0.24784700000000001</c:v>
                </c:pt>
                <c:pt idx="38985">
                  <c:v>0.25150299999999998</c:v>
                </c:pt>
                <c:pt idx="38986">
                  <c:v>0.25506099999999998</c:v>
                </c:pt>
                <c:pt idx="38987">
                  <c:v>0.258602</c:v>
                </c:pt>
                <c:pt idx="38988">
                  <c:v>0.26207000000000003</c:v>
                </c:pt>
                <c:pt idx="38989">
                  <c:v>0.26562200000000002</c:v>
                </c:pt>
                <c:pt idx="38990">
                  <c:v>0.26936500000000002</c:v>
                </c:pt>
                <c:pt idx="38991">
                  <c:v>0.27277400000000002</c:v>
                </c:pt>
                <c:pt idx="38992">
                  <c:v>0.27639200000000003</c:v>
                </c:pt>
                <c:pt idx="38993">
                  <c:v>0.27979199999999999</c:v>
                </c:pt>
                <c:pt idx="38994">
                  <c:v>0.28335300000000002</c:v>
                </c:pt>
                <c:pt idx="38995">
                  <c:v>0.28685500000000003</c:v>
                </c:pt>
                <c:pt idx="38996">
                  <c:v>0.29027599999999998</c:v>
                </c:pt>
                <c:pt idx="38997">
                  <c:v>0.29369499999999998</c:v>
                </c:pt>
                <c:pt idx="38998">
                  <c:v>0.29706500000000002</c:v>
                </c:pt>
                <c:pt idx="38999">
                  <c:v>0.30051299999999997</c:v>
                </c:pt>
                <c:pt idx="39000">
                  <c:v>0.30390800000000001</c:v>
                </c:pt>
                <c:pt idx="39001">
                  <c:v>0.30722899999999997</c:v>
                </c:pt>
                <c:pt idx="39002">
                  <c:v>0.31047400000000003</c:v>
                </c:pt>
                <c:pt idx="39003">
                  <c:v>0.31396299999999999</c:v>
                </c:pt>
                <c:pt idx="39004">
                  <c:v>0.31720100000000001</c:v>
                </c:pt>
                <c:pt idx="39005">
                  <c:v>0.32025300000000001</c:v>
                </c:pt>
                <c:pt idx="39006">
                  <c:v>0.32364199999999999</c:v>
                </c:pt>
                <c:pt idx="39007">
                  <c:v>0.326791</c:v>
                </c:pt>
                <c:pt idx="39008">
                  <c:v>0.33001399999999997</c:v>
                </c:pt>
                <c:pt idx="39009">
                  <c:v>0.33307999999999999</c:v>
                </c:pt>
                <c:pt idx="39010">
                  <c:v>0.33628200000000003</c:v>
                </c:pt>
                <c:pt idx="39011">
                  <c:v>0.33930900000000003</c:v>
                </c:pt>
                <c:pt idx="39012">
                  <c:v>0.342416</c:v>
                </c:pt>
                <c:pt idx="39013">
                  <c:v>0.34548200000000001</c:v>
                </c:pt>
                <c:pt idx="39014">
                  <c:v>0.34849799999999997</c:v>
                </c:pt>
                <c:pt idx="39015">
                  <c:v>0.35133799999999998</c:v>
                </c:pt>
                <c:pt idx="39016">
                  <c:v>0.35431099999999999</c:v>
                </c:pt>
                <c:pt idx="39017">
                  <c:v>0.357269</c:v>
                </c:pt>
                <c:pt idx="39018">
                  <c:v>0.360012</c:v>
                </c:pt>
                <c:pt idx="39019">
                  <c:v>0.36299100000000001</c:v>
                </c:pt>
                <c:pt idx="39020">
                  <c:v>0.36559900000000001</c:v>
                </c:pt>
                <c:pt idx="39021">
                  <c:v>0.36845800000000001</c:v>
                </c:pt>
                <c:pt idx="39022">
                  <c:v>0.37114000000000003</c:v>
                </c:pt>
                <c:pt idx="39023">
                  <c:v>0.37382799999999999</c:v>
                </c:pt>
                <c:pt idx="39024">
                  <c:v>0.37652600000000003</c:v>
                </c:pt>
                <c:pt idx="39025">
                  <c:v>0.37897500000000001</c:v>
                </c:pt>
                <c:pt idx="39026">
                  <c:v>0.381745</c:v>
                </c:pt>
                <c:pt idx="39027">
                  <c:v>0.38411299999999998</c:v>
                </c:pt>
                <c:pt idx="39028">
                  <c:v>0.38669900000000001</c:v>
                </c:pt>
                <c:pt idx="39029">
                  <c:v>0.38913300000000001</c:v>
                </c:pt>
                <c:pt idx="39030">
                  <c:v>0.39163900000000001</c:v>
                </c:pt>
                <c:pt idx="39031">
                  <c:v>0.39395599999999997</c:v>
                </c:pt>
                <c:pt idx="39032">
                  <c:v>0.39626699999999998</c:v>
                </c:pt>
                <c:pt idx="39033">
                  <c:v>0.39851999999999999</c:v>
                </c:pt>
                <c:pt idx="39034">
                  <c:v>0.400841</c:v>
                </c:pt>
                <c:pt idx="39035">
                  <c:v>0.40304800000000002</c:v>
                </c:pt>
                <c:pt idx="39036">
                  <c:v>0.40513100000000002</c:v>
                </c:pt>
                <c:pt idx="39037">
                  <c:v>0.40711900000000001</c:v>
                </c:pt>
                <c:pt idx="39038">
                  <c:v>0.40931000000000001</c:v>
                </c:pt>
                <c:pt idx="39039">
                  <c:v>0.41139100000000001</c:v>
                </c:pt>
                <c:pt idx="39040">
                  <c:v>0.413329</c:v>
                </c:pt>
                <c:pt idx="39041">
                  <c:v>0.41519699999999998</c:v>
                </c:pt>
                <c:pt idx="39042">
                  <c:v>0.41691699999999998</c:v>
                </c:pt>
                <c:pt idx="39043">
                  <c:v>0.41889399999999999</c:v>
                </c:pt>
                <c:pt idx="39044">
                  <c:v>0.420599</c:v>
                </c:pt>
                <c:pt idx="39045">
                  <c:v>0.42224400000000001</c:v>
                </c:pt>
                <c:pt idx="39046">
                  <c:v>0.42407</c:v>
                </c:pt>
                <c:pt idx="39047">
                  <c:v>0.425402</c:v>
                </c:pt>
                <c:pt idx="39048">
                  <c:v>0.42690499999999998</c:v>
                </c:pt>
                <c:pt idx="39049">
                  <c:v>0.428508</c:v>
                </c:pt>
                <c:pt idx="39050">
                  <c:v>0.429865</c:v>
                </c:pt>
                <c:pt idx="39051">
                  <c:v>0.431307</c:v>
                </c:pt>
                <c:pt idx="39052">
                  <c:v>0.43232100000000001</c:v>
                </c:pt>
                <c:pt idx="39053">
                  <c:v>0.43393399999999999</c:v>
                </c:pt>
                <c:pt idx="39054">
                  <c:v>0.435062</c:v>
                </c:pt>
                <c:pt idx="39055">
                  <c:v>0.43621199999999999</c:v>
                </c:pt>
                <c:pt idx="39056">
                  <c:v>0.43743799999999999</c:v>
                </c:pt>
                <c:pt idx="39057">
                  <c:v>0.43835499999999999</c:v>
                </c:pt>
                <c:pt idx="39058">
                  <c:v>0.43947199999999997</c:v>
                </c:pt>
                <c:pt idx="39059">
                  <c:v>0.44032900000000003</c:v>
                </c:pt>
                <c:pt idx="39060">
                  <c:v>0.44114599999999998</c:v>
                </c:pt>
                <c:pt idx="39061">
                  <c:v>0.44203500000000001</c:v>
                </c:pt>
                <c:pt idx="39062">
                  <c:v>0.44273200000000001</c:v>
                </c:pt>
                <c:pt idx="39063">
                  <c:v>0.44353300000000001</c:v>
                </c:pt>
                <c:pt idx="39064">
                  <c:v>0.44395099999999998</c:v>
                </c:pt>
                <c:pt idx="39065">
                  <c:v>0.44466600000000001</c:v>
                </c:pt>
                <c:pt idx="39066">
                  <c:v>0.44528600000000002</c:v>
                </c:pt>
                <c:pt idx="39067">
                  <c:v>0.44571</c:v>
                </c:pt>
                <c:pt idx="39068">
                  <c:v>0.44620599999999999</c:v>
                </c:pt>
                <c:pt idx="39069">
                  <c:v>0.44633899999999999</c:v>
                </c:pt>
                <c:pt idx="39070">
                  <c:v>0.44687700000000002</c:v>
                </c:pt>
                <c:pt idx="39071">
                  <c:v>0.44683699999999998</c:v>
                </c:pt>
                <c:pt idx="39072">
                  <c:v>0.44700800000000002</c:v>
                </c:pt>
                <c:pt idx="39073">
                  <c:v>0.44728400000000001</c:v>
                </c:pt>
                <c:pt idx="39074">
                  <c:v>0.447046</c:v>
                </c:pt>
                <c:pt idx="39075">
                  <c:v>0.44706600000000002</c:v>
                </c:pt>
                <c:pt idx="39076">
                  <c:v>0.44675300000000001</c:v>
                </c:pt>
                <c:pt idx="39077">
                  <c:v>0.44669399999999998</c:v>
                </c:pt>
                <c:pt idx="39078">
                  <c:v>0.44644899999999998</c:v>
                </c:pt>
                <c:pt idx="39079">
                  <c:v>0.446104</c:v>
                </c:pt>
                <c:pt idx="39080">
                  <c:v>0.445718</c:v>
                </c:pt>
                <c:pt idx="39081">
                  <c:v>0.44540299999999999</c:v>
                </c:pt>
                <c:pt idx="39082">
                  <c:v>0.444797</c:v>
                </c:pt>
                <c:pt idx="39083">
                  <c:v>0.44444299999999998</c:v>
                </c:pt>
                <c:pt idx="39084">
                  <c:v>0.44370999999999999</c:v>
                </c:pt>
                <c:pt idx="39085">
                  <c:v>0.44325300000000001</c:v>
                </c:pt>
                <c:pt idx="39086">
                  <c:v>0.44253300000000001</c:v>
                </c:pt>
                <c:pt idx="39087">
                  <c:v>0.441859</c:v>
                </c:pt>
                <c:pt idx="39088">
                  <c:v>0.44104599999999999</c:v>
                </c:pt>
                <c:pt idx="39089">
                  <c:v>0.44028</c:v>
                </c:pt>
                <c:pt idx="39090">
                  <c:v>0.43953999999999999</c:v>
                </c:pt>
                <c:pt idx="39091">
                  <c:v>0.43828299999999998</c:v>
                </c:pt>
                <c:pt idx="39092">
                  <c:v>0.43753500000000001</c:v>
                </c:pt>
                <c:pt idx="39093">
                  <c:v>0.43628600000000001</c:v>
                </c:pt>
                <c:pt idx="39094">
                  <c:v>0.435282</c:v>
                </c:pt>
                <c:pt idx="39095">
                  <c:v>0.43413000000000002</c:v>
                </c:pt>
                <c:pt idx="39096">
                  <c:v>0.43262699999999998</c:v>
                </c:pt>
                <c:pt idx="39097">
                  <c:v>0.43149599999999999</c:v>
                </c:pt>
                <c:pt idx="39098">
                  <c:v>0.42989300000000003</c:v>
                </c:pt>
                <c:pt idx="39099">
                  <c:v>0.428562</c:v>
                </c:pt>
                <c:pt idx="39100">
                  <c:v>0.42717500000000003</c:v>
                </c:pt>
                <c:pt idx="39101">
                  <c:v>0.42549399999999998</c:v>
                </c:pt>
                <c:pt idx="39102">
                  <c:v>0.42403999999999997</c:v>
                </c:pt>
                <c:pt idx="39103">
                  <c:v>0.42235099999999998</c:v>
                </c:pt>
                <c:pt idx="39104">
                  <c:v>0.420848</c:v>
                </c:pt>
                <c:pt idx="39105">
                  <c:v>0.41909999999999997</c:v>
                </c:pt>
                <c:pt idx="39106">
                  <c:v>0.41760900000000001</c:v>
                </c:pt>
                <c:pt idx="39107">
                  <c:v>0.41560799999999998</c:v>
                </c:pt>
                <c:pt idx="39108">
                  <c:v>0.41410999999999998</c:v>
                </c:pt>
                <c:pt idx="39109">
                  <c:v>0.412076</c:v>
                </c:pt>
                <c:pt idx="39110">
                  <c:v>0.41041</c:v>
                </c:pt>
                <c:pt idx="39111">
                  <c:v>0.40835500000000002</c:v>
                </c:pt>
                <c:pt idx="39112">
                  <c:v>0.40623799999999999</c:v>
                </c:pt>
                <c:pt idx="39113">
                  <c:v>0.40432099999999999</c:v>
                </c:pt>
                <c:pt idx="39114">
                  <c:v>0.40191900000000003</c:v>
                </c:pt>
                <c:pt idx="39115">
                  <c:v>0.40003</c:v>
                </c:pt>
                <c:pt idx="39116">
                  <c:v>0.397812</c:v>
                </c:pt>
                <c:pt idx="39117">
                  <c:v>0.39569799999999999</c:v>
                </c:pt>
                <c:pt idx="39118">
                  <c:v>0.39332</c:v>
                </c:pt>
                <c:pt idx="39119">
                  <c:v>0.39114700000000002</c:v>
                </c:pt>
                <c:pt idx="39120">
                  <c:v>0.38891199999999998</c:v>
                </c:pt>
                <c:pt idx="39121">
                  <c:v>0.38657900000000001</c:v>
                </c:pt>
                <c:pt idx="39122">
                  <c:v>0.384324</c:v>
                </c:pt>
                <c:pt idx="39123">
                  <c:v>0.38168200000000002</c:v>
                </c:pt>
                <c:pt idx="39124">
                  <c:v>0.37940000000000002</c:v>
                </c:pt>
                <c:pt idx="39125">
                  <c:v>0.37682700000000002</c:v>
                </c:pt>
                <c:pt idx="39126">
                  <c:v>0.37423299999999998</c:v>
                </c:pt>
                <c:pt idx="39127">
                  <c:v>0.37196400000000002</c:v>
                </c:pt>
                <c:pt idx="39128">
                  <c:v>0.36915999999999999</c:v>
                </c:pt>
                <c:pt idx="39129">
                  <c:v>0.36668699999999999</c:v>
                </c:pt>
                <c:pt idx="39130">
                  <c:v>0.36393900000000001</c:v>
                </c:pt>
                <c:pt idx="39131">
                  <c:v>0.36133300000000002</c:v>
                </c:pt>
                <c:pt idx="39132">
                  <c:v>0.358769</c:v>
                </c:pt>
                <c:pt idx="39133">
                  <c:v>0.35598299999999999</c:v>
                </c:pt>
                <c:pt idx="39134">
                  <c:v>0.353132</c:v>
                </c:pt>
                <c:pt idx="39135">
                  <c:v>0.35027599999999998</c:v>
                </c:pt>
                <c:pt idx="39136">
                  <c:v>0.34742400000000001</c:v>
                </c:pt>
                <c:pt idx="39137">
                  <c:v>0.34460800000000003</c:v>
                </c:pt>
                <c:pt idx="39138">
                  <c:v>0.341754</c:v>
                </c:pt>
                <c:pt idx="39139">
                  <c:v>0.33867199999999997</c:v>
                </c:pt>
                <c:pt idx="39140">
                  <c:v>0.335762</c:v>
                </c:pt>
                <c:pt idx="39141">
                  <c:v>0.33278600000000003</c:v>
                </c:pt>
                <c:pt idx="39142">
                  <c:v>0.32982</c:v>
                </c:pt>
                <c:pt idx="39143">
                  <c:v>0.32678400000000002</c:v>
                </c:pt>
                <c:pt idx="39144">
                  <c:v>0.32385999999999998</c:v>
                </c:pt>
                <c:pt idx="39145">
                  <c:v>0.32069799999999998</c:v>
                </c:pt>
                <c:pt idx="39146">
                  <c:v>0.31754100000000002</c:v>
                </c:pt>
                <c:pt idx="39147">
                  <c:v>0.31451200000000001</c:v>
                </c:pt>
                <c:pt idx="39148">
                  <c:v>0.31136200000000003</c:v>
                </c:pt>
                <c:pt idx="39149">
                  <c:v>0.30825999999999998</c:v>
                </c:pt>
                <c:pt idx="39150">
                  <c:v>0.30484499999999998</c:v>
                </c:pt>
                <c:pt idx="39151">
                  <c:v>0.30162099999999997</c:v>
                </c:pt>
                <c:pt idx="39152">
                  <c:v>0.29838599999999998</c:v>
                </c:pt>
                <c:pt idx="39153">
                  <c:v>0.29494500000000001</c:v>
                </c:pt>
                <c:pt idx="39154">
                  <c:v>0.29179500000000003</c:v>
                </c:pt>
                <c:pt idx="39155">
                  <c:v>0.28810000000000002</c:v>
                </c:pt>
                <c:pt idx="39156">
                  <c:v>0.28485100000000002</c:v>
                </c:pt>
                <c:pt idx="39157">
                  <c:v>0.281366</c:v>
                </c:pt>
                <c:pt idx="39158">
                  <c:v>0.277978</c:v>
                </c:pt>
                <c:pt idx="39159">
                  <c:v>0.27452100000000002</c:v>
                </c:pt>
                <c:pt idx="39160">
                  <c:v>0.27093699999999998</c:v>
                </c:pt>
                <c:pt idx="39161">
                  <c:v>0.267619</c:v>
                </c:pt>
                <c:pt idx="39162">
                  <c:v>0.263959</c:v>
                </c:pt>
                <c:pt idx="39163">
                  <c:v>0.26037900000000003</c:v>
                </c:pt>
                <c:pt idx="39164">
                  <c:v>0.25694400000000001</c:v>
                </c:pt>
                <c:pt idx="39165">
                  <c:v>0.25339400000000001</c:v>
                </c:pt>
                <c:pt idx="39166">
                  <c:v>0.24950900000000001</c:v>
                </c:pt>
                <c:pt idx="39167">
                  <c:v>0.24604400000000001</c:v>
                </c:pt>
                <c:pt idx="39168">
                  <c:v>0.24260899999999999</c:v>
                </c:pt>
                <c:pt idx="39169">
                  <c:v>0.23860100000000001</c:v>
                </c:pt>
                <c:pt idx="39170">
                  <c:v>0.234902</c:v>
                </c:pt>
                <c:pt idx="39171">
                  <c:v>0.231374</c:v>
                </c:pt>
                <c:pt idx="39172">
                  <c:v>0.22759299999999999</c:v>
                </c:pt>
                <c:pt idx="39173">
                  <c:v>0.22353100000000001</c:v>
                </c:pt>
                <c:pt idx="39174">
                  <c:v>0.220108</c:v>
                </c:pt>
                <c:pt idx="39175">
                  <c:v>0.21629599999999999</c:v>
                </c:pt>
                <c:pt idx="39176">
                  <c:v>0.21245</c:v>
                </c:pt>
                <c:pt idx="39177">
                  <c:v>0.20863899999999999</c:v>
                </c:pt>
                <c:pt idx="39178">
                  <c:v>0.20472199999999999</c:v>
                </c:pt>
                <c:pt idx="39179">
                  <c:v>0.201044</c:v>
                </c:pt>
                <c:pt idx="39180">
                  <c:v>0.19712199999999999</c:v>
                </c:pt>
                <c:pt idx="39181">
                  <c:v>0.193493</c:v>
                </c:pt>
                <c:pt idx="39182">
                  <c:v>0.189417</c:v>
                </c:pt>
                <c:pt idx="39183">
                  <c:v>0.185584</c:v>
                </c:pt>
                <c:pt idx="39184">
                  <c:v>0.18160299999999999</c:v>
                </c:pt>
                <c:pt idx="39185">
                  <c:v>0.177791</c:v>
                </c:pt>
                <c:pt idx="39186">
                  <c:v>0.173846</c:v>
                </c:pt>
                <c:pt idx="39187">
                  <c:v>0.16996800000000001</c:v>
                </c:pt>
                <c:pt idx="39188">
                  <c:v>0.166103</c:v>
                </c:pt>
                <c:pt idx="39189">
                  <c:v>0.162243</c:v>
                </c:pt>
                <c:pt idx="39190">
                  <c:v>0.158113</c:v>
                </c:pt>
                <c:pt idx="39191">
                  <c:v>0.154249</c:v>
                </c:pt>
                <c:pt idx="39192">
                  <c:v>0.150314</c:v>
                </c:pt>
                <c:pt idx="39193">
                  <c:v>0.14611199999999999</c:v>
                </c:pt>
                <c:pt idx="39194">
                  <c:v>0.14208399999999999</c:v>
                </c:pt>
                <c:pt idx="39195">
                  <c:v>0.138235</c:v>
                </c:pt>
                <c:pt idx="39196">
                  <c:v>0.1341</c:v>
                </c:pt>
                <c:pt idx="39197">
                  <c:v>0.13040099999999999</c:v>
                </c:pt>
                <c:pt idx="39198">
                  <c:v>0.12606200000000001</c:v>
                </c:pt>
                <c:pt idx="39199">
                  <c:v>0.12219099999999999</c:v>
                </c:pt>
                <c:pt idx="39200">
                  <c:v>0.11813</c:v>
                </c:pt>
                <c:pt idx="39201">
                  <c:v>0.11404</c:v>
                </c:pt>
                <c:pt idx="39202">
                  <c:v>0.110167</c:v>
                </c:pt>
                <c:pt idx="39203">
                  <c:v>0.10609</c:v>
                </c:pt>
                <c:pt idx="39204">
                  <c:v>0.10203</c:v>
                </c:pt>
                <c:pt idx="39205">
                  <c:v>9.80322E-2</c:v>
                </c:pt>
                <c:pt idx="39206">
                  <c:v>9.4034499999999993E-2</c:v>
                </c:pt>
                <c:pt idx="39207">
                  <c:v>9.00146E-2</c:v>
                </c:pt>
                <c:pt idx="39208">
                  <c:v>8.6031300000000005E-2</c:v>
                </c:pt>
                <c:pt idx="39209">
                  <c:v>8.2079899999999997E-2</c:v>
                </c:pt>
                <c:pt idx="39210">
                  <c:v>7.7685000000000004E-2</c:v>
                </c:pt>
                <c:pt idx="39211">
                  <c:v>7.3829599999999995E-2</c:v>
                </c:pt>
                <c:pt idx="39212">
                  <c:v>6.9804199999999997E-2</c:v>
                </c:pt>
                <c:pt idx="39213">
                  <c:v>6.5679299999999996E-2</c:v>
                </c:pt>
                <c:pt idx="39214">
                  <c:v>6.1636499999999997E-2</c:v>
                </c:pt>
                <c:pt idx="39215">
                  <c:v>5.7375299999999997E-2</c:v>
                </c:pt>
                <c:pt idx="39216">
                  <c:v>5.3310999999999997E-2</c:v>
                </c:pt>
                <c:pt idx="39217">
                  <c:v>4.9160599999999999E-2</c:v>
                </c:pt>
                <c:pt idx="39218">
                  <c:v>4.5129900000000001E-2</c:v>
                </c:pt>
                <c:pt idx="39219">
                  <c:v>4.0965799999999997E-2</c:v>
                </c:pt>
                <c:pt idx="39220">
                  <c:v>3.66649E-2</c:v>
                </c:pt>
                <c:pt idx="39221">
                  <c:v>3.2605700000000001E-2</c:v>
                </c:pt>
                <c:pt idx="39222">
                  <c:v>2.8519699999999999E-2</c:v>
                </c:pt>
                <c:pt idx="39223">
                  <c:v>2.4232099999999999E-2</c:v>
                </c:pt>
                <c:pt idx="39224">
                  <c:v>2.01256E-2</c:v>
                </c:pt>
                <c:pt idx="39225">
                  <c:v>1.6024699999999999E-2</c:v>
                </c:pt>
                <c:pt idx="39226">
                  <c:v>1.16682E-2</c:v>
                </c:pt>
                <c:pt idx="39227">
                  <c:v>7.7819600000000001E-3</c:v>
                </c:pt>
                <c:pt idx="39228">
                  <c:v>3.4206800000000002E-3</c:v>
                </c:pt>
                <c:pt idx="39229">
                  <c:v>-6.5130899999999998E-4</c:v>
                </c:pt>
                <c:pt idx="39230">
                  <c:v>-4.8343600000000002E-3</c:v>
                </c:pt>
                <c:pt idx="39231">
                  <c:v>-9.1183700000000006E-3</c:v>
                </c:pt>
                <c:pt idx="39232">
                  <c:v>-1.3380299999999999E-2</c:v>
                </c:pt>
                <c:pt idx="39233">
                  <c:v>-1.7704600000000001E-2</c:v>
                </c:pt>
                <c:pt idx="39234">
                  <c:v>-2.1938800000000001E-2</c:v>
                </c:pt>
                <c:pt idx="39235">
                  <c:v>-2.6087599999999999E-2</c:v>
                </c:pt>
                <c:pt idx="39236">
                  <c:v>-3.0243599999999999E-2</c:v>
                </c:pt>
                <c:pt idx="39237">
                  <c:v>-3.4735200000000001E-2</c:v>
                </c:pt>
                <c:pt idx="39238">
                  <c:v>-3.87459E-2</c:v>
                </c:pt>
                <c:pt idx="39239">
                  <c:v>-4.2926600000000002E-2</c:v>
                </c:pt>
                <c:pt idx="39240">
                  <c:v>-4.7104500000000001E-2</c:v>
                </c:pt>
                <c:pt idx="39241">
                  <c:v>-5.1336800000000002E-2</c:v>
                </c:pt>
                <c:pt idx="39242">
                  <c:v>-5.5781699999999997E-2</c:v>
                </c:pt>
                <c:pt idx="39243">
                  <c:v>-5.9855600000000002E-2</c:v>
                </c:pt>
                <c:pt idx="39244">
                  <c:v>-6.4168699999999995E-2</c:v>
                </c:pt>
                <c:pt idx="39245">
                  <c:v>-6.8493200000000004E-2</c:v>
                </c:pt>
                <c:pt idx="39246">
                  <c:v>-7.2721999999999995E-2</c:v>
                </c:pt>
                <c:pt idx="39247">
                  <c:v>-7.7153399999999997E-2</c:v>
                </c:pt>
                <c:pt idx="39248">
                  <c:v>-8.1422099999999997E-2</c:v>
                </c:pt>
                <c:pt idx="39249">
                  <c:v>-8.5940299999999997E-2</c:v>
                </c:pt>
                <c:pt idx="39250">
                  <c:v>-8.9970499999999995E-2</c:v>
                </c:pt>
                <c:pt idx="39251">
                  <c:v>-9.4291299999999995E-2</c:v>
                </c:pt>
                <c:pt idx="39252">
                  <c:v>-9.8489400000000005E-2</c:v>
                </c:pt>
                <c:pt idx="39253">
                  <c:v>-0.102893</c:v>
                </c:pt>
                <c:pt idx="39254">
                  <c:v>-0.10723199999999999</c:v>
                </c:pt>
                <c:pt idx="39255">
                  <c:v>-0.111371</c:v>
                </c:pt>
                <c:pt idx="39256">
                  <c:v>-0.115687</c:v>
                </c:pt>
                <c:pt idx="39257">
                  <c:v>-0.119815</c:v>
                </c:pt>
                <c:pt idx="39258">
                  <c:v>-0.124121</c:v>
                </c:pt>
                <c:pt idx="39259">
                  <c:v>-0.128356</c:v>
                </c:pt>
                <c:pt idx="39260">
                  <c:v>-0.13267999999999999</c:v>
                </c:pt>
                <c:pt idx="39261">
                  <c:v>-0.136707</c:v>
                </c:pt>
                <c:pt idx="39262">
                  <c:v>-0.140844</c:v>
                </c:pt>
                <c:pt idx="39263">
                  <c:v>-0.145062</c:v>
                </c:pt>
                <c:pt idx="39264">
                  <c:v>-0.14932799999999999</c:v>
                </c:pt>
                <c:pt idx="39265">
                  <c:v>-0.153338</c:v>
                </c:pt>
                <c:pt idx="39266">
                  <c:v>-0.15737000000000001</c:v>
                </c:pt>
                <c:pt idx="39267">
                  <c:v>-0.161496</c:v>
                </c:pt>
                <c:pt idx="39268">
                  <c:v>-0.16542699999999999</c:v>
                </c:pt>
                <c:pt idx="39269">
                  <c:v>-0.16977600000000001</c:v>
                </c:pt>
                <c:pt idx="39270">
                  <c:v>-0.17360600000000001</c:v>
                </c:pt>
                <c:pt idx="39271">
                  <c:v>-0.17772099999999999</c:v>
                </c:pt>
                <c:pt idx="39272">
                  <c:v>-0.18166299999999999</c:v>
                </c:pt>
                <c:pt idx="39273">
                  <c:v>-0.185581</c:v>
                </c:pt>
                <c:pt idx="39274">
                  <c:v>-0.189779</c:v>
                </c:pt>
                <c:pt idx="39275">
                  <c:v>-0.193548</c:v>
                </c:pt>
                <c:pt idx="39276">
                  <c:v>-0.197578</c:v>
                </c:pt>
                <c:pt idx="39277">
                  <c:v>-0.20130300000000001</c:v>
                </c:pt>
                <c:pt idx="39278">
                  <c:v>-0.20522000000000001</c:v>
                </c:pt>
                <c:pt idx="39279">
                  <c:v>-0.20902299999999999</c:v>
                </c:pt>
                <c:pt idx="39280">
                  <c:v>-0.21285799999999999</c:v>
                </c:pt>
                <c:pt idx="39281">
                  <c:v>-0.21671899999999999</c:v>
                </c:pt>
                <c:pt idx="39282">
                  <c:v>-0.220302</c:v>
                </c:pt>
                <c:pt idx="39283">
                  <c:v>-0.22411</c:v>
                </c:pt>
                <c:pt idx="39284">
                  <c:v>-0.22762099999999999</c:v>
                </c:pt>
                <c:pt idx="39285">
                  <c:v>-0.23153899999999999</c:v>
                </c:pt>
                <c:pt idx="39286">
                  <c:v>-0.23491100000000001</c:v>
                </c:pt>
                <c:pt idx="39287">
                  <c:v>-0.238618</c:v>
                </c:pt>
                <c:pt idx="39288">
                  <c:v>-0.24191799999999999</c:v>
                </c:pt>
                <c:pt idx="39289">
                  <c:v>-0.24554899999999999</c:v>
                </c:pt>
                <c:pt idx="39290">
                  <c:v>-0.24896699999999999</c:v>
                </c:pt>
                <c:pt idx="39291">
                  <c:v>-0.25222099999999997</c:v>
                </c:pt>
                <c:pt idx="39292">
                  <c:v>-0.25558700000000001</c:v>
                </c:pt>
                <c:pt idx="39293">
                  <c:v>-0.258712</c:v>
                </c:pt>
                <c:pt idx="39294">
                  <c:v>-0.26217000000000001</c:v>
                </c:pt>
                <c:pt idx="39295">
                  <c:v>-0.26501400000000003</c:v>
                </c:pt>
                <c:pt idx="39296">
                  <c:v>-0.26840900000000001</c:v>
                </c:pt>
                <c:pt idx="39297">
                  <c:v>-0.271505</c:v>
                </c:pt>
                <c:pt idx="39298">
                  <c:v>-0.27420099999999997</c:v>
                </c:pt>
                <c:pt idx="39299">
                  <c:v>-0.27747300000000003</c:v>
                </c:pt>
                <c:pt idx="39300">
                  <c:v>-0.280364</c:v>
                </c:pt>
                <c:pt idx="39301">
                  <c:v>-0.28336</c:v>
                </c:pt>
                <c:pt idx="39302">
                  <c:v>-0.28602699999999998</c:v>
                </c:pt>
                <c:pt idx="39303">
                  <c:v>-0.28899799999999998</c:v>
                </c:pt>
                <c:pt idx="39304">
                  <c:v>-0.29183700000000001</c:v>
                </c:pt>
                <c:pt idx="39305">
                  <c:v>-0.294213</c:v>
                </c:pt>
                <c:pt idx="39306">
                  <c:v>-0.29708899999999999</c:v>
                </c:pt>
                <c:pt idx="39307">
                  <c:v>-0.29972599999999999</c:v>
                </c:pt>
                <c:pt idx="39308">
                  <c:v>-0.30229600000000001</c:v>
                </c:pt>
                <c:pt idx="39309">
                  <c:v>-0.30463800000000002</c:v>
                </c:pt>
                <c:pt idx="39310">
                  <c:v>-0.307172</c:v>
                </c:pt>
                <c:pt idx="39311">
                  <c:v>-0.30964199999999997</c:v>
                </c:pt>
                <c:pt idx="39312">
                  <c:v>-0.31187300000000001</c:v>
                </c:pt>
                <c:pt idx="39313">
                  <c:v>-0.31442300000000001</c:v>
                </c:pt>
                <c:pt idx="39314">
                  <c:v>-0.31637900000000002</c:v>
                </c:pt>
                <c:pt idx="39315">
                  <c:v>-0.31872200000000001</c:v>
                </c:pt>
                <c:pt idx="39316">
                  <c:v>-0.32061200000000001</c:v>
                </c:pt>
                <c:pt idx="39317">
                  <c:v>-0.32284000000000002</c:v>
                </c:pt>
                <c:pt idx="39318">
                  <c:v>-0.32489299999999999</c:v>
                </c:pt>
                <c:pt idx="39319">
                  <c:v>-0.326658</c:v>
                </c:pt>
                <c:pt idx="39320">
                  <c:v>-0.32864300000000002</c:v>
                </c:pt>
                <c:pt idx="39321">
                  <c:v>-0.33019399999999999</c:v>
                </c:pt>
                <c:pt idx="39322">
                  <c:v>-0.332038</c:v>
                </c:pt>
                <c:pt idx="39323">
                  <c:v>-0.333677</c:v>
                </c:pt>
                <c:pt idx="39324">
                  <c:v>-0.33528200000000002</c:v>
                </c:pt>
                <c:pt idx="39325">
                  <c:v>-0.33663999999999999</c:v>
                </c:pt>
                <c:pt idx="39326">
                  <c:v>-0.33814899999999998</c:v>
                </c:pt>
                <c:pt idx="39327">
                  <c:v>-0.33968399999999999</c:v>
                </c:pt>
                <c:pt idx="39328">
                  <c:v>-0.34099499999999999</c:v>
                </c:pt>
                <c:pt idx="39329">
                  <c:v>-0.342387</c:v>
                </c:pt>
                <c:pt idx="39330">
                  <c:v>-0.34362599999999999</c:v>
                </c:pt>
                <c:pt idx="39331">
                  <c:v>-0.344883</c:v>
                </c:pt>
                <c:pt idx="39332">
                  <c:v>-0.34593400000000002</c:v>
                </c:pt>
                <c:pt idx="39333">
                  <c:v>-0.347196</c:v>
                </c:pt>
                <c:pt idx="39334">
                  <c:v>-0.34809299999999999</c:v>
                </c:pt>
                <c:pt idx="39335">
                  <c:v>-0.34897899999999998</c:v>
                </c:pt>
                <c:pt idx="39336">
                  <c:v>-0.34992099999999998</c:v>
                </c:pt>
                <c:pt idx="39337">
                  <c:v>-0.35056900000000002</c:v>
                </c:pt>
                <c:pt idx="39338">
                  <c:v>-0.351323</c:v>
                </c:pt>
                <c:pt idx="39339">
                  <c:v>-0.35195199999999999</c:v>
                </c:pt>
                <c:pt idx="39340">
                  <c:v>-0.35274499999999998</c:v>
                </c:pt>
                <c:pt idx="39341">
                  <c:v>-0.35319299999999998</c:v>
                </c:pt>
                <c:pt idx="39342">
                  <c:v>-0.35374499999999998</c:v>
                </c:pt>
                <c:pt idx="39343">
                  <c:v>-0.35416599999999998</c:v>
                </c:pt>
                <c:pt idx="39344">
                  <c:v>-0.35457899999999998</c:v>
                </c:pt>
                <c:pt idx="39345">
                  <c:v>-0.354966</c:v>
                </c:pt>
                <c:pt idx="39346">
                  <c:v>-0.35523399999999999</c:v>
                </c:pt>
                <c:pt idx="39347">
                  <c:v>-0.35549900000000001</c:v>
                </c:pt>
                <c:pt idx="39348">
                  <c:v>-0.35561599999999999</c:v>
                </c:pt>
                <c:pt idx="39349">
                  <c:v>-0.35556199999999999</c:v>
                </c:pt>
                <c:pt idx="39350">
                  <c:v>-0.355624</c:v>
                </c:pt>
                <c:pt idx="39351">
                  <c:v>-0.35573900000000003</c:v>
                </c:pt>
                <c:pt idx="39352">
                  <c:v>-0.35572199999999998</c:v>
                </c:pt>
                <c:pt idx="39353">
                  <c:v>-0.35537600000000003</c:v>
                </c:pt>
                <c:pt idx="39354">
                  <c:v>-0.35527599999999998</c:v>
                </c:pt>
                <c:pt idx="39355">
                  <c:v>-0.35483399999999998</c:v>
                </c:pt>
                <c:pt idx="39356">
                  <c:v>-0.35464000000000001</c:v>
                </c:pt>
                <c:pt idx="39357">
                  <c:v>-0.35421999999999998</c:v>
                </c:pt>
                <c:pt idx="39358">
                  <c:v>-0.35385699999999998</c:v>
                </c:pt>
                <c:pt idx="39359">
                  <c:v>-0.353356</c:v>
                </c:pt>
                <c:pt idx="39360">
                  <c:v>-0.35273599999999999</c:v>
                </c:pt>
                <c:pt idx="39361">
                  <c:v>-0.35220099999999999</c:v>
                </c:pt>
                <c:pt idx="39362">
                  <c:v>-0.35158099999999998</c:v>
                </c:pt>
                <c:pt idx="39363">
                  <c:v>-0.35100700000000001</c:v>
                </c:pt>
                <c:pt idx="39364">
                  <c:v>-0.35006999999999999</c:v>
                </c:pt>
                <c:pt idx="39365">
                  <c:v>-0.34954800000000003</c:v>
                </c:pt>
                <c:pt idx="39366">
                  <c:v>-0.348636</c:v>
                </c:pt>
                <c:pt idx="39367">
                  <c:v>-0.34789900000000001</c:v>
                </c:pt>
                <c:pt idx="39368">
                  <c:v>-0.34704099999999999</c:v>
                </c:pt>
                <c:pt idx="39369">
                  <c:v>-0.34603499999999998</c:v>
                </c:pt>
                <c:pt idx="39370">
                  <c:v>-0.34520800000000001</c:v>
                </c:pt>
                <c:pt idx="39371">
                  <c:v>-0.34404899999999999</c:v>
                </c:pt>
                <c:pt idx="39372">
                  <c:v>-0.34317799999999998</c:v>
                </c:pt>
                <c:pt idx="39373">
                  <c:v>-0.34198000000000001</c:v>
                </c:pt>
                <c:pt idx="39374">
                  <c:v>-0.34077200000000002</c:v>
                </c:pt>
                <c:pt idx="39375">
                  <c:v>-0.33943000000000001</c:v>
                </c:pt>
                <c:pt idx="39376">
                  <c:v>-0.33822999999999998</c:v>
                </c:pt>
                <c:pt idx="39377">
                  <c:v>-0.33691900000000002</c:v>
                </c:pt>
                <c:pt idx="39378">
                  <c:v>-0.33557399999999998</c:v>
                </c:pt>
                <c:pt idx="39379">
                  <c:v>-0.333984</c:v>
                </c:pt>
                <c:pt idx="39380">
                  <c:v>-0.33274700000000001</c:v>
                </c:pt>
                <c:pt idx="39381">
                  <c:v>-0.33137899999999998</c:v>
                </c:pt>
                <c:pt idx="39382">
                  <c:v>-0.32972899999999999</c:v>
                </c:pt>
                <c:pt idx="39383">
                  <c:v>-0.328399</c:v>
                </c:pt>
                <c:pt idx="39384">
                  <c:v>-0.32693699999999998</c:v>
                </c:pt>
                <c:pt idx="39385">
                  <c:v>-0.32527400000000001</c:v>
                </c:pt>
                <c:pt idx="39386">
                  <c:v>-0.32387100000000002</c:v>
                </c:pt>
                <c:pt idx="39387">
                  <c:v>-0.32228000000000001</c:v>
                </c:pt>
                <c:pt idx="39388">
                  <c:v>-0.32075399999999998</c:v>
                </c:pt>
                <c:pt idx="39389">
                  <c:v>-0.31915300000000002</c:v>
                </c:pt>
                <c:pt idx="39390">
                  <c:v>-0.31764999999999999</c:v>
                </c:pt>
                <c:pt idx="39391">
                  <c:v>-0.315996</c:v>
                </c:pt>
                <c:pt idx="39392">
                  <c:v>-0.31428299999999998</c:v>
                </c:pt>
                <c:pt idx="39393">
                  <c:v>-0.31268800000000002</c:v>
                </c:pt>
                <c:pt idx="39394">
                  <c:v>-0.31096200000000002</c:v>
                </c:pt>
                <c:pt idx="39395">
                  <c:v>-0.30934499999999998</c:v>
                </c:pt>
                <c:pt idx="39396">
                  <c:v>-0.30763699999999999</c:v>
                </c:pt>
                <c:pt idx="39397">
                  <c:v>-0.305844</c:v>
                </c:pt>
                <c:pt idx="39398">
                  <c:v>-0.30400700000000003</c:v>
                </c:pt>
                <c:pt idx="39399">
                  <c:v>-0.30227900000000002</c:v>
                </c:pt>
                <c:pt idx="39400">
                  <c:v>-0.30050300000000002</c:v>
                </c:pt>
                <c:pt idx="39401">
                  <c:v>-0.29878300000000002</c:v>
                </c:pt>
                <c:pt idx="39402">
                  <c:v>-0.29692000000000002</c:v>
                </c:pt>
                <c:pt idx="39403">
                  <c:v>-0.29517500000000002</c:v>
                </c:pt>
                <c:pt idx="39404">
                  <c:v>-0.29325400000000001</c:v>
                </c:pt>
                <c:pt idx="39405">
                  <c:v>-0.29143599999999997</c:v>
                </c:pt>
                <c:pt idx="39406">
                  <c:v>-0.28976600000000002</c:v>
                </c:pt>
                <c:pt idx="39407">
                  <c:v>-0.28777799999999998</c:v>
                </c:pt>
                <c:pt idx="39408">
                  <c:v>-0.286111</c:v>
                </c:pt>
                <c:pt idx="39409">
                  <c:v>-0.28429500000000002</c:v>
                </c:pt>
                <c:pt idx="39410">
                  <c:v>-0.28240599999999999</c:v>
                </c:pt>
                <c:pt idx="39411">
                  <c:v>-0.280912</c:v>
                </c:pt>
                <c:pt idx="39412">
                  <c:v>-0.27899400000000002</c:v>
                </c:pt>
                <c:pt idx="39413">
                  <c:v>-0.27726099999999998</c:v>
                </c:pt>
                <c:pt idx="39414">
                  <c:v>-0.27541399999999999</c:v>
                </c:pt>
                <c:pt idx="39415">
                  <c:v>-0.273704</c:v>
                </c:pt>
                <c:pt idx="39416">
                  <c:v>-0.27207999999999999</c:v>
                </c:pt>
                <c:pt idx="39417">
                  <c:v>-0.27006400000000003</c:v>
                </c:pt>
                <c:pt idx="39418">
                  <c:v>-0.26846300000000001</c:v>
                </c:pt>
                <c:pt idx="39419">
                  <c:v>-0.26652900000000002</c:v>
                </c:pt>
                <c:pt idx="39420">
                  <c:v>-0.26486799999999999</c:v>
                </c:pt>
                <c:pt idx="39421">
                  <c:v>-0.26308999999999999</c:v>
                </c:pt>
                <c:pt idx="39422">
                  <c:v>-0.261463</c:v>
                </c:pt>
                <c:pt idx="39423">
                  <c:v>-0.25959100000000002</c:v>
                </c:pt>
                <c:pt idx="39424">
                  <c:v>-0.25777899999999998</c:v>
                </c:pt>
                <c:pt idx="39425">
                  <c:v>-0.25614599999999998</c:v>
                </c:pt>
                <c:pt idx="39426">
                  <c:v>-0.25446600000000003</c:v>
                </c:pt>
                <c:pt idx="39427">
                  <c:v>-0.252803</c:v>
                </c:pt>
                <c:pt idx="39428">
                  <c:v>-0.25110100000000002</c:v>
                </c:pt>
                <c:pt idx="39429">
                  <c:v>-0.249474</c:v>
                </c:pt>
                <c:pt idx="39430">
                  <c:v>-0.24782999999999999</c:v>
                </c:pt>
                <c:pt idx="39431">
                  <c:v>-0.24638599999999999</c:v>
                </c:pt>
                <c:pt idx="39432">
                  <c:v>-0.244863</c:v>
                </c:pt>
                <c:pt idx="39433">
                  <c:v>-0.243336</c:v>
                </c:pt>
                <c:pt idx="39434">
                  <c:v>-0.24166799999999999</c:v>
                </c:pt>
                <c:pt idx="39435">
                  <c:v>-0.240258</c:v>
                </c:pt>
                <c:pt idx="39436">
                  <c:v>-0.238704</c:v>
                </c:pt>
                <c:pt idx="39437">
                  <c:v>-0.23728099999999999</c:v>
                </c:pt>
                <c:pt idx="39438">
                  <c:v>-0.23585400000000001</c:v>
                </c:pt>
                <c:pt idx="39439">
                  <c:v>-0.23427700000000001</c:v>
                </c:pt>
                <c:pt idx="39440">
                  <c:v>-0.23291500000000001</c:v>
                </c:pt>
                <c:pt idx="39441">
                  <c:v>-0.231212</c:v>
                </c:pt>
                <c:pt idx="39442">
                  <c:v>-0.230073</c:v>
                </c:pt>
                <c:pt idx="39443">
                  <c:v>-0.2286</c:v>
                </c:pt>
                <c:pt idx="39444">
                  <c:v>-0.22708400000000001</c:v>
                </c:pt>
                <c:pt idx="39445">
                  <c:v>-0.225721</c:v>
                </c:pt>
                <c:pt idx="39446">
                  <c:v>-0.22429399999999999</c:v>
                </c:pt>
                <c:pt idx="39447">
                  <c:v>-0.223076</c:v>
                </c:pt>
                <c:pt idx="39448">
                  <c:v>-0.22162000000000001</c:v>
                </c:pt>
                <c:pt idx="39449">
                  <c:v>-0.220549</c:v>
                </c:pt>
                <c:pt idx="39450">
                  <c:v>-0.219051</c:v>
                </c:pt>
                <c:pt idx="39451">
                  <c:v>-0.21787899999999999</c:v>
                </c:pt>
                <c:pt idx="39452">
                  <c:v>-0.21667</c:v>
                </c:pt>
                <c:pt idx="39453">
                  <c:v>-0.21532799999999999</c:v>
                </c:pt>
                <c:pt idx="39454">
                  <c:v>-0.21424599999999999</c:v>
                </c:pt>
                <c:pt idx="39455">
                  <c:v>-0.21274399999999999</c:v>
                </c:pt>
                <c:pt idx="39456">
                  <c:v>-0.21187400000000001</c:v>
                </c:pt>
                <c:pt idx="39457">
                  <c:v>-0.21034700000000001</c:v>
                </c:pt>
                <c:pt idx="39458">
                  <c:v>-0.209424</c:v>
                </c:pt>
                <c:pt idx="39459">
                  <c:v>-0.20822099999999999</c:v>
                </c:pt>
                <c:pt idx="39460">
                  <c:v>-0.20702300000000001</c:v>
                </c:pt>
                <c:pt idx="39461">
                  <c:v>-0.20580000000000001</c:v>
                </c:pt>
                <c:pt idx="39462">
                  <c:v>-0.204676</c:v>
                </c:pt>
                <c:pt idx="39463">
                  <c:v>-0.203401</c:v>
                </c:pt>
                <c:pt idx="39464">
                  <c:v>-0.20213300000000001</c:v>
                </c:pt>
                <c:pt idx="39465">
                  <c:v>-0.20097200000000001</c:v>
                </c:pt>
                <c:pt idx="39466">
                  <c:v>-0.19975999999999999</c:v>
                </c:pt>
                <c:pt idx="39467">
                  <c:v>-0.198681</c:v>
                </c:pt>
                <c:pt idx="39468">
                  <c:v>-0.197411</c:v>
                </c:pt>
                <c:pt idx="39469">
                  <c:v>-0.196573</c:v>
                </c:pt>
                <c:pt idx="39470">
                  <c:v>-0.195492</c:v>
                </c:pt>
                <c:pt idx="39471">
                  <c:v>-0.19422800000000001</c:v>
                </c:pt>
                <c:pt idx="39472">
                  <c:v>-0.19337499999999999</c:v>
                </c:pt>
                <c:pt idx="39473">
                  <c:v>-0.191945</c:v>
                </c:pt>
                <c:pt idx="39474">
                  <c:v>-0.19094800000000001</c:v>
                </c:pt>
                <c:pt idx="39475">
                  <c:v>-0.18975800000000001</c:v>
                </c:pt>
                <c:pt idx="39476">
                  <c:v>-0.18857299999999999</c:v>
                </c:pt>
                <c:pt idx="39477">
                  <c:v>-0.187475</c:v>
                </c:pt>
                <c:pt idx="39478">
                  <c:v>-0.18609500000000001</c:v>
                </c:pt>
                <c:pt idx="39479">
                  <c:v>-0.18504399999999999</c:v>
                </c:pt>
                <c:pt idx="39480">
                  <c:v>-0.18368799999999999</c:v>
                </c:pt>
                <c:pt idx="39481">
                  <c:v>-0.18259500000000001</c:v>
                </c:pt>
                <c:pt idx="39482">
                  <c:v>-0.181199</c:v>
                </c:pt>
                <c:pt idx="39483">
                  <c:v>-0.18005699999999999</c:v>
                </c:pt>
                <c:pt idx="39484">
                  <c:v>-0.17854999999999999</c:v>
                </c:pt>
                <c:pt idx="39485">
                  <c:v>-0.177483</c:v>
                </c:pt>
                <c:pt idx="39486">
                  <c:v>-0.17616399999999999</c:v>
                </c:pt>
                <c:pt idx="39487">
                  <c:v>-0.17458899999999999</c:v>
                </c:pt>
                <c:pt idx="39488">
                  <c:v>-0.173488</c:v>
                </c:pt>
                <c:pt idx="39489">
                  <c:v>-0.172015</c:v>
                </c:pt>
                <c:pt idx="39490">
                  <c:v>-0.170789</c:v>
                </c:pt>
                <c:pt idx="39491">
                  <c:v>-0.169321</c:v>
                </c:pt>
                <c:pt idx="39492">
                  <c:v>-0.167828</c:v>
                </c:pt>
                <c:pt idx="39493">
                  <c:v>-0.16641300000000001</c:v>
                </c:pt>
                <c:pt idx="39494">
                  <c:v>-0.164905</c:v>
                </c:pt>
                <c:pt idx="39495">
                  <c:v>-0.16345899999999999</c:v>
                </c:pt>
                <c:pt idx="39496">
                  <c:v>-0.161829</c:v>
                </c:pt>
                <c:pt idx="39497">
                  <c:v>-0.16026899999999999</c:v>
                </c:pt>
                <c:pt idx="39498">
                  <c:v>-0.158691</c:v>
                </c:pt>
                <c:pt idx="39499">
                  <c:v>-0.157023</c:v>
                </c:pt>
                <c:pt idx="39500">
                  <c:v>-0.15531400000000001</c:v>
                </c:pt>
                <c:pt idx="39501">
                  <c:v>-0.153701</c:v>
                </c:pt>
                <c:pt idx="39502">
                  <c:v>-0.151953</c:v>
                </c:pt>
                <c:pt idx="39503">
                  <c:v>-0.150091</c:v>
                </c:pt>
                <c:pt idx="39504">
                  <c:v>-0.14829200000000001</c:v>
                </c:pt>
                <c:pt idx="39505">
                  <c:v>-0.146393</c:v>
                </c:pt>
                <c:pt idx="39506">
                  <c:v>-0.14453299999999999</c:v>
                </c:pt>
                <c:pt idx="39507">
                  <c:v>-0.14260200000000001</c:v>
                </c:pt>
                <c:pt idx="39508">
                  <c:v>-0.140624</c:v>
                </c:pt>
                <c:pt idx="39509">
                  <c:v>-0.13867299999999999</c:v>
                </c:pt>
                <c:pt idx="39510">
                  <c:v>-0.1368</c:v>
                </c:pt>
                <c:pt idx="39511">
                  <c:v>-0.13464000000000001</c:v>
                </c:pt>
                <c:pt idx="39512">
                  <c:v>-0.13258300000000001</c:v>
                </c:pt>
                <c:pt idx="39513">
                  <c:v>-0.13048899999999999</c:v>
                </c:pt>
                <c:pt idx="39514">
                  <c:v>-0.12808900000000001</c:v>
                </c:pt>
                <c:pt idx="39515">
                  <c:v>-0.12593699999999999</c:v>
                </c:pt>
                <c:pt idx="39516">
                  <c:v>-0.12377000000000001</c:v>
                </c:pt>
                <c:pt idx="39517">
                  <c:v>-0.121583</c:v>
                </c:pt>
                <c:pt idx="39518">
                  <c:v>-0.118991</c:v>
                </c:pt>
                <c:pt idx="39519">
                  <c:v>-0.11654</c:v>
                </c:pt>
                <c:pt idx="39520">
                  <c:v>-0.114231</c:v>
                </c:pt>
                <c:pt idx="39521">
                  <c:v>-0.111667</c:v>
                </c:pt>
                <c:pt idx="39522">
                  <c:v>-0.10928400000000001</c:v>
                </c:pt>
                <c:pt idx="39523">
                  <c:v>-0.10668800000000001</c:v>
                </c:pt>
                <c:pt idx="39524">
                  <c:v>-0.104217</c:v>
                </c:pt>
                <c:pt idx="39525">
                  <c:v>-0.101467</c:v>
                </c:pt>
                <c:pt idx="39526">
                  <c:v>-9.9117399999999994E-2</c:v>
                </c:pt>
                <c:pt idx="39527">
                  <c:v>-9.6151200000000006E-2</c:v>
                </c:pt>
                <c:pt idx="39528">
                  <c:v>-9.3628400000000001E-2</c:v>
                </c:pt>
                <c:pt idx="39529">
                  <c:v>-9.1030399999999997E-2</c:v>
                </c:pt>
                <c:pt idx="39530">
                  <c:v>-8.8132100000000005E-2</c:v>
                </c:pt>
                <c:pt idx="39531">
                  <c:v>-8.5412500000000002E-2</c:v>
                </c:pt>
                <c:pt idx="39532">
                  <c:v>-8.2418900000000003E-2</c:v>
                </c:pt>
                <c:pt idx="39533">
                  <c:v>-7.96737E-2</c:v>
                </c:pt>
                <c:pt idx="39534">
                  <c:v>-7.6581399999999994E-2</c:v>
                </c:pt>
                <c:pt idx="39535">
                  <c:v>-7.3450399999999999E-2</c:v>
                </c:pt>
                <c:pt idx="39536">
                  <c:v>-7.04404E-2</c:v>
                </c:pt>
                <c:pt idx="39537">
                  <c:v>-6.7332000000000003E-2</c:v>
                </c:pt>
                <c:pt idx="39538">
                  <c:v>-6.4017500000000005E-2</c:v>
                </c:pt>
                <c:pt idx="39539">
                  <c:v>-6.1069600000000002E-2</c:v>
                </c:pt>
                <c:pt idx="39540">
                  <c:v>-5.75436E-2</c:v>
                </c:pt>
                <c:pt idx="39541">
                  <c:v>-5.4174199999999999E-2</c:v>
                </c:pt>
                <c:pt idx="39542">
                  <c:v>-5.0910700000000003E-2</c:v>
                </c:pt>
                <c:pt idx="39543">
                  <c:v>-4.7366199999999997E-2</c:v>
                </c:pt>
                <c:pt idx="39544">
                  <c:v>-4.4160699999999997E-2</c:v>
                </c:pt>
                <c:pt idx="39545">
                  <c:v>-4.0495000000000003E-2</c:v>
                </c:pt>
                <c:pt idx="39546">
                  <c:v>-3.7275900000000001E-2</c:v>
                </c:pt>
                <c:pt idx="39547">
                  <c:v>-3.37615E-2</c:v>
                </c:pt>
                <c:pt idx="39548">
                  <c:v>-3.0310299999999998E-2</c:v>
                </c:pt>
                <c:pt idx="39549">
                  <c:v>-2.6933499999999999E-2</c:v>
                </c:pt>
                <c:pt idx="39550">
                  <c:v>-2.33528E-2</c:v>
                </c:pt>
                <c:pt idx="39551">
                  <c:v>-1.9754899999999999E-2</c:v>
                </c:pt>
                <c:pt idx="39552">
                  <c:v>-1.6045299999999998E-2</c:v>
                </c:pt>
                <c:pt idx="39553">
                  <c:v>-1.25103E-2</c:v>
                </c:pt>
                <c:pt idx="39554">
                  <c:v>-8.7052599999999994E-3</c:v>
                </c:pt>
                <c:pt idx="39555">
                  <c:v>-5.2923800000000002E-3</c:v>
                </c:pt>
                <c:pt idx="39556">
                  <c:v>-1.2915299999999999E-3</c:v>
                </c:pt>
                <c:pt idx="39557">
                  <c:v>2.4023500000000001E-3</c:v>
                </c:pt>
                <c:pt idx="39558">
                  <c:v>6.1560199999999999E-3</c:v>
                </c:pt>
                <c:pt idx="39559">
                  <c:v>1.0108199999999999E-2</c:v>
                </c:pt>
                <c:pt idx="39560">
                  <c:v>1.3818199999999999E-2</c:v>
                </c:pt>
                <c:pt idx="39561">
                  <c:v>1.7904699999999999E-2</c:v>
                </c:pt>
                <c:pt idx="39562">
                  <c:v>2.1891899999999999E-2</c:v>
                </c:pt>
                <c:pt idx="39563">
                  <c:v>2.5740499999999999E-2</c:v>
                </c:pt>
                <c:pt idx="39564">
                  <c:v>2.9926700000000001E-2</c:v>
                </c:pt>
                <c:pt idx="39565">
                  <c:v>3.3798099999999998E-2</c:v>
                </c:pt>
                <c:pt idx="39566">
                  <c:v>3.7975599999999998E-2</c:v>
                </c:pt>
                <c:pt idx="39567">
                  <c:v>4.2159799999999997E-2</c:v>
                </c:pt>
                <c:pt idx="39568">
                  <c:v>4.6248699999999997E-2</c:v>
                </c:pt>
                <c:pt idx="39569">
                  <c:v>5.0194700000000002E-2</c:v>
                </c:pt>
                <c:pt idx="39570">
                  <c:v>5.4350500000000003E-2</c:v>
                </c:pt>
                <c:pt idx="39571">
                  <c:v>5.8336100000000002E-2</c:v>
                </c:pt>
                <c:pt idx="39572">
                  <c:v>6.2775300000000006E-2</c:v>
                </c:pt>
                <c:pt idx="39573">
                  <c:v>6.6631499999999996E-2</c:v>
                </c:pt>
                <c:pt idx="39574">
                  <c:v>7.0856699999999995E-2</c:v>
                </c:pt>
                <c:pt idx="39575">
                  <c:v>7.5033699999999995E-2</c:v>
                </c:pt>
                <c:pt idx="39576">
                  <c:v>7.9096100000000003E-2</c:v>
                </c:pt>
                <c:pt idx="39577">
                  <c:v>8.3568299999999998E-2</c:v>
                </c:pt>
                <c:pt idx="39578">
                  <c:v>8.7539599999999995E-2</c:v>
                </c:pt>
                <c:pt idx="39579">
                  <c:v>9.1867000000000004E-2</c:v>
                </c:pt>
                <c:pt idx="39580">
                  <c:v>9.5986600000000005E-2</c:v>
                </c:pt>
                <c:pt idx="39581">
                  <c:v>0.10034700000000001</c:v>
                </c:pt>
                <c:pt idx="39582">
                  <c:v>0.10462100000000001</c:v>
                </c:pt>
                <c:pt idx="39583">
                  <c:v>0.108834</c:v>
                </c:pt>
                <c:pt idx="39584">
                  <c:v>0.11319799999999999</c:v>
                </c:pt>
                <c:pt idx="39585">
                  <c:v>0.11720999999999999</c:v>
                </c:pt>
                <c:pt idx="39586">
                  <c:v>0.121766</c:v>
                </c:pt>
                <c:pt idx="39587">
                  <c:v>0.12581600000000001</c:v>
                </c:pt>
                <c:pt idx="39588">
                  <c:v>0.130028</c:v>
                </c:pt>
                <c:pt idx="39589">
                  <c:v>0.13427600000000001</c:v>
                </c:pt>
                <c:pt idx="39590">
                  <c:v>0.13828599999999999</c:v>
                </c:pt>
                <c:pt idx="39591">
                  <c:v>0.14277200000000001</c:v>
                </c:pt>
                <c:pt idx="39592">
                  <c:v>0.14680000000000001</c:v>
                </c:pt>
                <c:pt idx="39593">
                  <c:v>0.15098500000000001</c:v>
                </c:pt>
                <c:pt idx="39594">
                  <c:v>0.15522</c:v>
                </c:pt>
                <c:pt idx="39595">
                  <c:v>0.15939400000000001</c:v>
                </c:pt>
                <c:pt idx="39596">
                  <c:v>0.16334000000000001</c:v>
                </c:pt>
                <c:pt idx="39597">
                  <c:v>0.167764</c:v>
                </c:pt>
                <c:pt idx="39598">
                  <c:v>0.17174700000000001</c:v>
                </c:pt>
                <c:pt idx="39599">
                  <c:v>0.17605799999999999</c:v>
                </c:pt>
                <c:pt idx="39600">
                  <c:v>0.180092</c:v>
                </c:pt>
                <c:pt idx="39601">
                  <c:v>0.18423999999999999</c:v>
                </c:pt>
                <c:pt idx="39602">
                  <c:v>0.188439</c:v>
                </c:pt>
                <c:pt idx="39603">
                  <c:v>0.19237199999999999</c:v>
                </c:pt>
                <c:pt idx="39604">
                  <c:v>0.19656100000000001</c:v>
                </c:pt>
                <c:pt idx="39605">
                  <c:v>0.20047599999999999</c:v>
                </c:pt>
                <c:pt idx="39606">
                  <c:v>0.204542</c:v>
                </c:pt>
                <c:pt idx="39607">
                  <c:v>0.20843400000000001</c:v>
                </c:pt>
                <c:pt idx="39608">
                  <c:v>0.212308</c:v>
                </c:pt>
                <c:pt idx="39609">
                  <c:v>0.21610499999999999</c:v>
                </c:pt>
                <c:pt idx="39610">
                  <c:v>0.219751</c:v>
                </c:pt>
                <c:pt idx="39611">
                  <c:v>0.22383700000000001</c:v>
                </c:pt>
                <c:pt idx="39612">
                  <c:v>0.22720799999999999</c:v>
                </c:pt>
                <c:pt idx="39613">
                  <c:v>0.231291</c:v>
                </c:pt>
                <c:pt idx="39614">
                  <c:v>0.23472799999999999</c:v>
                </c:pt>
                <c:pt idx="39615">
                  <c:v>0.23857999999999999</c:v>
                </c:pt>
                <c:pt idx="39616">
                  <c:v>0.24221799999999999</c:v>
                </c:pt>
                <c:pt idx="39617">
                  <c:v>0.24576600000000001</c:v>
                </c:pt>
                <c:pt idx="39618">
                  <c:v>0.249468</c:v>
                </c:pt>
                <c:pt idx="39619">
                  <c:v>0.25284000000000001</c:v>
                </c:pt>
                <c:pt idx="39620">
                  <c:v>0.25649699999999998</c:v>
                </c:pt>
                <c:pt idx="39621">
                  <c:v>0.25982899999999998</c:v>
                </c:pt>
                <c:pt idx="39622">
                  <c:v>0.26331700000000002</c:v>
                </c:pt>
                <c:pt idx="39623">
                  <c:v>0.26670100000000002</c:v>
                </c:pt>
                <c:pt idx="39624">
                  <c:v>0.27001900000000001</c:v>
                </c:pt>
                <c:pt idx="39625">
                  <c:v>0.27314899999999998</c:v>
                </c:pt>
                <c:pt idx="39626">
                  <c:v>0.27655999999999997</c:v>
                </c:pt>
                <c:pt idx="39627">
                  <c:v>0.27969500000000003</c:v>
                </c:pt>
                <c:pt idx="39628">
                  <c:v>0.28292099999999998</c:v>
                </c:pt>
                <c:pt idx="39629">
                  <c:v>0.28609699999999999</c:v>
                </c:pt>
                <c:pt idx="39630">
                  <c:v>0.289103</c:v>
                </c:pt>
                <c:pt idx="39631">
                  <c:v>0.29240100000000002</c:v>
                </c:pt>
                <c:pt idx="39632">
                  <c:v>0.29539300000000002</c:v>
                </c:pt>
                <c:pt idx="39633">
                  <c:v>0.298398</c:v>
                </c:pt>
                <c:pt idx="39634">
                  <c:v>0.30146499999999998</c:v>
                </c:pt>
                <c:pt idx="39635">
                  <c:v>0.30436999999999997</c:v>
                </c:pt>
                <c:pt idx="39636">
                  <c:v>0.30713000000000001</c:v>
                </c:pt>
                <c:pt idx="39637">
                  <c:v>0.30994899999999997</c:v>
                </c:pt>
                <c:pt idx="39638">
                  <c:v>0.31273600000000001</c:v>
                </c:pt>
                <c:pt idx="39639">
                  <c:v>0.31522099999999997</c:v>
                </c:pt>
                <c:pt idx="39640">
                  <c:v>0.31779800000000002</c:v>
                </c:pt>
                <c:pt idx="39641">
                  <c:v>0.32010899999999998</c:v>
                </c:pt>
                <c:pt idx="39642">
                  <c:v>0.322737</c:v>
                </c:pt>
                <c:pt idx="39643">
                  <c:v>0.325077</c:v>
                </c:pt>
                <c:pt idx="39644">
                  <c:v>0.32751799999999998</c:v>
                </c:pt>
                <c:pt idx="39645">
                  <c:v>0.33027299999999998</c:v>
                </c:pt>
                <c:pt idx="39646">
                  <c:v>0.33241300000000001</c:v>
                </c:pt>
                <c:pt idx="39647">
                  <c:v>0.334872</c:v>
                </c:pt>
                <c:pt idx="39648">
                  <c:v>0.33721600000000002</c:v>
                </c:pt>
                <c:pt idx="39649">
                  <c:v>0.33963300000000002</c:v>
                </c:pt>
                <c:pt idx="39650">
                  <c:v>0.34188499999999999</c:v>
                </c:pt>
                <c:pt idx="39651">
                  <c:v>0.344082</c:v>
                </c:pt>
                <c:pt idx="39652">
                  <c:v>0.34602300000000003</c:v>
                </c:pt>
                <c:pt idx="39653">
                  <c:v>0.34833799999999998</c:v>
                </c:pt>
                <c:pt idx="39654">
                  <c:v>0.35024899999999998</c:v>
                </c:pt>
                <c:pt idx="39655">
                  <c:v>0.35243799999999997</c:v>
                </c:pt>
                <c:pt idx="39656">
                  <c:v>0.35433100000000001</c:v>
                </c:pt>
                <c:pt idx="39657">
                  <c:v>0.35603699999999999</c:v>
                </c:pt>
                <c:pt idx="39658">
                  <c:v>0.35813200000000001</c:v>
                </c:pt>
                <c:pt idx="39659">
                  <c:v>0.36000199999999999</c:v>
                </c:pt>
                <c:pt idx="39660">
                  <c:v>0.36168400000000001</c:v>
                </c:pt>
                <c:pt idx="39661">
                  <c:v>0.363618</c:v>
                </c:pt>
                <c:pt idx="39662">
                  <c:v>0.365259</c:v>
                </c:pt>
                <c:pt idx="39663">
                  <c:v>0.36712899999999998</c:v>
                </c:pt>
                <c:pt idx="39664">
                  <c:v>0.36872700000000003</c:v>
                </c:pt>
                <c:pt idx="39665">
                  <c:v>0.37040200000000001</c:v>
                </c:pt>
                <c:pt idx="39666">
                  <c:v>0.37205899999999997</c:v>
                </c:pt>
                <c:pt idx="39667">
                  <c:v>0.37348199999999998</c:v>
                </c:pt>
                <c:pt idx="39668">
                  <c:v>0.37511</c:v>
                </c:pt>
                <c:pt idx="39669">
                  <c:v>0.37635800000000003</c:v>
                </c:pt>
                <c:pt idx="39670">
                  <c:v>0.37805100000000003</c:v>
                </c:pt>
                <c:pt idx="39671">
                  <c:v>0.37922099999999997</c:v>
                </c:pt>
                <c:pt idx="39672">
                  <c:v>0.38078000000000001</c:v>
                </c:pt>
                <c:pt idx="39673">
                  <c:v>0.38204399999999999</c:v>
                </c:pt>
                <c:pt idx="39674">
                  <c:v>0.38322699999999998</c:v>
                </c:pt>
                <c:pt idx="39675">
                  <c:v>0.38478000000000001</c:v>
                </c:pt>
                <c:pt idx="39676">
                  <c:v>0.38594899999999999</c:v>
                </c:pt>
                <c:pt idx="39677">
                  <c:v>0.38702700000000001</c:v>
                </c:pt>
                <c:pt idx="39678">
                  <c:v>0.38822800000000002</c:v>
                </c:pt>
                <c:pt idx="39679">
                  <c:v>0.389131</c:v>
                </c:pt>
                <c:pt idx="39680">
                  <c:v>0.39041900000000002</c:v>
                </c:pt>
                <c:pt idx="39681">
                  <c:v>0.39142300000000002</c:v>
                </c:pt>
                <c:pt idx="39682">
                  <c:v>0.39243499999999998</c:v>
                </c:pt>
                <c:pt idx="39683">
                  <c:v>0.39350400000000002</c:v>
                </c:pt>
                <c:pt idx="39684">
                  <c:v>0.39425900000000003</c:v>
                </c:pt>
                <c:pt idx="39685">
                  <c:v>0.39535900000000002</c:v>
                </c:pt>
                <c:pt idx="39686">
                  <c:v>0.39639400000000002</c:v>
                </c:pt>
                <c:pt idx="39687">
                  <c:v>0.39715499999999998</c:v>
                </c:pt>
                <c:pt idx="39688">
                  <c:v>0.39800799999999997</c:v>
                </c:pt>
                <c:pt idx="39689">
                  <c:v>0.39879700000000001</c:v>
                </c:pt>
                <c:pt idx="39690">
                  <c:v>0.39967799999999998</c:v>
                </c:pt>
                <c:pt idx="39691">
                  <c:v>0.40046199999999998</c:v>
                </c:pt>
                <c:pt idx="39692">
                  <c:v>0.40091500000000002</c:v>
                </c:pt>
                <c:pt idx="39693">
                  <c:v>0.40169300000000002</c:v>
                </c:pt>
                <c:pt idx="39694">
                  <c:v>0.40212199999999998</c:v>
                </c:pt>
                <c:pt idx="39695">
                  <c:v>0.40299299999999999</c:v>
                </c:pt>
                <c:pt idx="39696">
                  <c:v>0.403335</c:v>
                </c:pt>
                <c:pt idx="39697">
                  <c:v>0.40395399999999998</c:v>
                </c:pt>
                <c:pt idx="39698">
                  <c:v>0.404223</c:v>
                </c:pt>
                <c:pt idx="39699">
                  <c:v>0.40488099999999999</c:v>
                </c:pt>
                <c:pt idx="39700">
                  <c:v>0.40521200000000002</c:v>
                </c:pt>
                <c:pt idx="39701">
                  <c:v>0.40561799999999998</c:v>
                </c:pt>
                <c:pt idx="39702">
                  <c:v>0.40619899999999998</c:v>
                </c:pt>
                <c:pt idx="39703">
                  <c:v>0.40620600000000001</c:v>
                </c:pt>
                <c:pt idx="39704">
                  <c:v>0.40676400000000001</c:v>
                </c:pt>
                <c:pt idx="39705">
                  <c:v>0.40696900000000003</c:v>
                </c:pt>
                <c:pt idx="39706">
                  <c:v>0.40712900000000002</c:v>
                </c:pt>
                <c:pt idx="39707">
                  <c:v>0.407358</c:v>
                </c:pt>
                <c:pt idx="39708">
                  <c:v>0.40735900000000003</c:v>
                </c:pt>
                <c:pt idx="39709">
                  <c:v>0.40758899999999998</c:v>
                </c:pt>
                <c:pt idx="39710">
                  <c:v>0.40756199999999998</c:v>
                </c:pt>
                <c:pt idx="39711">
                  <c:v>0.40770600000000001</c:v>
                </c:pt>
                <c:pt idx="39712">
                  <c:v>0.40776600000000002</c:v>
                </c:pt>
                <c:pt idx="39713">
                  <c:v>0.40787099999999998</c:v>
                </c:pt>
                <c:pt idx="39714">
                  <c:v>0.40777099999999999</c:v>
                </c:pt>
                <c:pt idx="39715">
                  <c:v>0.40775099999999997</c:v>
                </c:pt>
                <c:pt idx="39716">
                  <c:v>0.40759299999999998</c:v>
                </c:pt>
                <c:pt idx="39717">
                  <c:v>0.40746700000000002</c:v>
                </c:pt>
                <c:pt idx="39718">
                  <c:v>0.40758</c:v>
                </c:pt>
                <c:pt idx="39719">
                  <c:v>0.40720800000000001</c:v>
                </c:pt>
                <c:pt idx="39720">
                  <c:v>0.40704800000000002</c:v>
                </c:pt>
                <c:pt idx="39721">
                  <c:v>0.40678900000000001</c:v>
                </c:pt>
                <c:pt idx="39722">
                  <c:v>0.40650500000000001</c:v>
                </c:pt>
                <c:pt idx="39723">
                  <c:v>0.406275</c:v>
                </c:pt>
                <c:pt idx="39724">
                  <c:v>0.40583599999999997</c:v>
                </c:pt>
                <c:pt idx="39725">
                  <c:v>0.40567300000000001</c:v>
                </c:pt>
                <c:pt idx="39726">
                  <c:v>0.40507399999999999</c:v>
                </c:pt>
                <c:pt idx="39727">
                  <c:v>0.40460600000000002</c:v>
                </c:pt>
                <c:pt idx="39728">
                  <c:v>0.40421299999999999</c:v>
                </c:pt>
                <c:pt idx="39729">
                  <c:v>0.40380300000000002</c:v>
                </c:pt>
                <c:pt idx="39730">
                  <c:v>0.40313900000000003</c:v>
                </c:pt>
                <c:pt idx="39731">
                  <c:v>0.40248299999999998</c:v>
                </c:pt>
                <c:pt idx="39732">
                  <c:v>0.40196100000000001</c:v>
                </c:pt>
                <c:pt idx="39733">
                  <c:v>0.401333</c:v>
                </c:pt>
                <c:pt idx="39734">
                  <c:v>0.40057300000000001</c:v>
                </c:pt>
                <c:pt idx="39735">
                  <c:v>0.39995999999999998</c:v>
                </c:pt>
                <c:pt idx="39736">
                  <c:v>0.39911600000000003</c:v>
                </c:pt>
                <c:pt idx="39737">
                  <c:v>0.39833099999999999</c:v>
                </c:pt>
                <c:pt idx="39738">
                  <c:v>0.39758399999999999</c:v>
                </c:pt>
                <c:pt idx="39739">
                  <c:v>0.39655800000000002</c:v>
                </c:pt>
                <c:pt idx="39740">
                  <c:v>0.39580700000000002</c:v>
                </c:pt>
                <c:pt idx="39741">
                  <c:v>0.39485500000000001</c:v>
                </c:pt>
                <c:pt idx="39742">
                  <c:v>0.39380300000000001</c:v>
                </c:pt>
                <c:pt idx="39743">
                  <c:v>0.392955</c:v>
                </c:pt>
                <c:pt idx="39744">
                  <c:v>0.39176899999999998</c:v>
                </c:pt>
                <c:pt idx="39745">
                  <c:v>0.390849</c:v>
                </c:pt>
                <c:pt idx="39746">
                  <c:v>0.38957900000000001</c:v>
                </c:pt>
                <c:pt idx="39747">
                  <c:v>0.38851799999999997</c:v>
                </c:pt>
                <c:pt idx="39748">
                  <c:v>0.38734200000000002</c:v>
                </c:pt>
                <c:pt idx="39749">
                  <c:v>0.386042</c:v>
                </c:pt>
                <c:pt idx="39750">
                  <c:v>0.38494400000000001</c:v>
                </c:pt>
                <c:pt idx="39751">
                  <c:v>0.38350499999999998</c:v>
                </c:pt>
                <c:pt idx="39752">
                  <c:v>0.38216</c:v>
                </c:pt>
                <c:pt idx="39753">
                  <c:v>0.38071700000000003</c:v>
                </c:pt>
                <c:pt idx="39754">
                  <c:v>0.37935600000000003</c:v>
                </c:pt>
                <c:pt idx="39755">
                  <c:v>0.37775599999999998</c:v>
                </c:pt>
                <c:pt idx="39756">
                  <c:v>0.376137</c:v>
                </c:pt>
                <c:pt idx="39757">
                  <c:v>0.37461</c:v>
                </c:pt>
                <c:pt idx="39758">
                  <c:v>0.37275700000000001</c:v>
                </c:pt>
                <c:pt idx="39759">
                  <c:v>0.37133699999999997</c:v>
                </c:pt>
                <c:pt idx="39760">
                  <c:v>0.369371</c:v>
                </c:pt>
                <c:pt idx="39761">
                  <c:v>0.36750500000000003</c:v>
                </c:pt>
                <c:pt idx="39762">
                  <c:v>0.36569299999999999</c:v>
                </c:pt>
                <c:pt idx="39763">
                  <c:v>0.363533</c:v>
                </c:pt>
                <c:pt idx="39764">
                  <c:v>0.36197800000000002</c:v>
                </c:pt>
                <c:pt idx="39765">
                  <c:v>0.35951499999999997</c:v>
                </c:pt>
                <c:pt idx="39766">
                  <c:v>0.35750500000000002</c:v>
                </c:pt>
                <c:pt idx="39767">
                  <c:v>0.35555500000000001</c:v>
                </c:pt>
                <c:pt idx="39768">
                  <c:v>0.35308800000000001</c:v>
                </c:pt>
                <c:pt idx="39769">
                  <c:v>0.35109000000000001</c:v>
                </c:pt>
                <c:pt idx="39770">
                  <c:v>0.34861199999999998</c:v>
                </c:pt>
                <c:pt idx="39771">
                  <c:v>0.34654000000000001</c:v>
                </c:pt>
                <c:pt idx="39772">
                  <c:v>0.34376699999999999</c:v>
                </c:pt>
                <c:pt idx="39773">
                  <c:v>0.34145199999999998</c:v>
                </c:pt>
                <c:pt idx="39774">
                  <c:v>0.33906700000000001</c:v>
                </c:pt>
                <c:pt idx="39775">
                  <c:v>0.33650000000000002</c:v>
                </c:pt>
                <c:pt idx="39776">
                  <c:v>0.33379799999999998</c:v>
                </c:pt>
                <c:pt idx="39777">
                  <c:v>0.33133800000000002</c:v>
                </c:pt>
                <c:pt idx="39778">
                  <c:v>0.32855000000000001</c:v>
                </c:pt>
                <c:pt idx="39779">
                  <c:v>0.32588400000000001</c:v>
                </c:pt>
                <c:pt idx="39780">
                  <c:v>0.32294499999999998</c:v>
                </c:pt>
                <c:pt idx="39781">
                  <c:v>0.32023200000000002</c:v>
                </c:pt>
                <c:pt idx="39782">
                  <c:v>0.31725300000000001</c:v>
                </c:pt>
                <c:pt idx="39783">
                  <c:v>0.31412099999999998</c:v>
                </c:pt>
                <c:pt idx="39784">
                  <c:v>0.31093700000000002</c:v>
                </c:pt>
                <c:pt idx="39785">
                  <c:v>0.30795400000000001</c:v>
                </c:pt>
                <c:pt idx="39786">
                  <c:v>0.30458000000000002</c:v>
                </c:pt>
                <c:pt idx="39787">
                  <c:v>0.30145899999999998</c:v>
                </c:pt>
                <c:pt idx="39788">
                  <c:v>0.29783100000000001</c:v>
                </c:pt>
                <c:pt idx="39789">
                  <c:v>0.29475499999999999</c:v>
                </c:pt>
                <c:pt idx="39790">
                  <c:v>0.29103299999999999</c:v>
                </c:pt>
                <c:pt idx="39791">
                  <c:v>0.28768899999999997</c:v>
                </c:pt>
                <c:pt idx="39792">
                  <c:v>0.284084</c:v>
                </c:pt>
                <c:pt idx="39793">
                  <c:v>0.28032600000000002</c:v>
                </c:pt>
                <c:pt idx="39794">
                  <c:v>0.27668399999999999</c:v>
                </c:pt>
                <c:pt idx="39795">
                  <c:v>0.27276899999999998</c:v>
                </c:pt>
                <c:pt idx="39796">
                  <c:v>0.26925700000000002</c:v>
                </c:pt>
                <c:pt idx="39797">
                  <c:v>0.26517000000000002</c:v>
                </c:pt>
                <c:pt idx="39798">
                  <c:v>0.261326</c:v>
                </c:pt>
                <c:pt idx="39799">
                  <c:v>0.25742300000000001</c:v>
                </c:pt>
                <c:pt idx="39800">
                  <c:v>0.25351699999999999</c:v>
                </c:pt>
                <c:pt idx="39801">
                  <c:v>0.249582</c:v>
                </c:pt>
                <c:pt idx="39802">
                  <c:v>0.24563399999999999</c:v>
                </c:pt>
                <c:pt idx="39803">
                  <c:v>0.24161199999999999</c:v>
                </c:pt>
                <c:pt idx="39804">
                  <c:v>0.237266</c:v>
                </c:pt>
                <c:pt idx="39805">
                  <c:v>0.23336100000000001</c:v>
                </c:pt>
                <c:pt idx="39806">
                  <c:v>0.22907</c:v>
                </c:pt>
                <c:pt idx="39807" formatCode="0.00E+00">
                  <c:v>0.22476199999999999</c:v>
                </c:pt>
                <c:pt idx="39808">
                  <c:v>0.220329</c:v>
                </c:pt>
                <c:pt idx="39809">
                  <c:v>0.21601600000000001</c:v>
                </c:pt>
                <c:pt idx="39810">
                  <c:v>0.211589</c:v>
                </c:pt>
                <c:pt idx="39811">
                  <c:v>0.20699899999999999</c:v>
                </c:pt>
                <c:pt idx="39812">
                  <c:v>0.202404</c:v>
                </c:pt>
                <c:pt idx="39813">
                  <c:v>0.197718</c:v>
                </c:pt>
                <c:pt idx="39814">
                  <c:v>0.193187</c:v>
                </c:pt>
                <c:pt idx="39815">
                  <c:v>0.188468</c:v>
                </c:pt>
                <c:pt idx="39816">
                  <c:v>0.18371799999999999</c:v>
                </c:pt>
                <c:pt idx="39817">
                  <c:v>0.17888000000000001</c:v>
                </c:pt>
                <c:pt idx="39818">
                  <c:v>0.17420099999999999</c:v>
                </c:pt>
                <c:pt idx="39819">
                  <c:v>0.16929900000000001</c:v>
                </c:pt>
                <c:pt idx="39820">
                  <c:v>0.164328</c:v>
                </c:pt>
                <c:pt idx="39821">
                  <c:v>0.15945000000000001</c:v>
                </c:pt>
                <c:pt idx="39822">
                  <c:v>0.15443100000000001</c:v>
                </c:pt>
                <c:pt idx="39823">
                  <c:v>0.149338</c:v>
                </c:pt>
                <c:pt idx="39824">
                  <c:v>0.14433599999999999</c:v>
                </c:pt>
                <c:pt idx="39825">
                  <c:v>0.139376</c:v>
                </c:pt>
                <c:pt idx="39826">
                  <c:v>0.13408</c:v>
                </c:pt>
                <c:pt idx="39827">
                  <c:v>0.12881600000000001</c:v>
                </c:pt>
                <c:pt idx="39828">
                  <c:v>0.12381399999999999</c:v>
                </c:pt>
                <c:pt idx="39829">
                  <c:v>0.118717</c:v>
                </c:pt>
                <c:pt idx="39830">
                  <c:v>0.113467</c:v>
                </c:pt>
                <c:pt idx="39831">
                  <c:v>0.108225</c:v>
                </c:pt>
                <c:pt idx="39832">
                  <c:v>0.102933</c:v>
                </c:pt>
                <c:pt idx="39833">
                  <c:v>9.7607600000000003E-2</c:v>
                </c:pt>
                <c:pt idx="39834">
                  <c:v>9.2285599999999995E-2</c:v>
                </c:pt>
                <c:pt idx="39835">
                  <c:v>8.6794999999999997E-2</c:v>
                </c:pt>
                <c:pt idx="39836">
                  <c:v>8.1450999999999996E-2</c:v>
                </c:pt>
                <c:pt idx="39837">
                  <c:v>7.6076099999999994E-2</c:v>
                </c:pt>
                <c:pt idx="39838">
                  <c:v>7.0550699999999994E-2</c:v>
                </c:pt>
                <c:pt idx="39839">
                  <c:v>6.5028900000000001E-2</c:v>
                </c:pt>
                <c:pt idx="39840">
                  <c:v>5.9591400000000003E-2</c:v>
                </c:pt>
                <c:pt idx="39841">
                  <c:v>5.4173300000000001E-2</c:v>
                </c:pt>
                <c:pt idx="39842">
                  <c:v>4.8500000000000001E-2</c:v>
                </c:pt>
                <c:pt idx="39843">
                  <c:v>4.2935599999999997E-2</c:v>
                </c:pt>
                <c:pt idx="39844">
                  <c:v>3.73823E-2</c:v>
                </c:pt>
                <c:pt idx="39845">
                  <c:v>3.1862300000000003E-2</c:v>
                </c:pt>
                <c:pt idx="39846">
                  <c:v>2.6057400000000001E-2</c:v>
                </c:pt>
                <c:pt idx="39847">
                  <c:v>2.0593199999999999E-2</c:v>
                </c:pt>
                <c:pt idx="39848">
                  <c:v>1.48509E-2</c:v>
                </c:pt>
                <c:pt idx="39849">
                  <c:v>9.35654E-3</c:v>
                </c:pt>
                <c:pt idx="39850">
                  <c:v>3.54076E-3</c:v>
                </c:pt>
                <c:pt idx="39851">
                  <c:v>-2.1157799999999998E-3</c:v>
                </c:pt>
                <c:pt idx="39852">
                  <c:v>-7.68543E-3</c:v>
                </c:pt>
                <c:pt idx="39853">
                  <c:v>-1.35695E-2</c:v>
                </c:pt>
                <c:pt idx="39854">
                  <c:v>-1.9258999999999998E-2</c:v>
                </c:pt>
                <c:pt idx="39855">
                  <c:v>-2.4969600000000002E-2</c:v>
                </c:pt>
                <c:pt idx="39856">
                  <c:v>-3.0672899999999999E-2</c:v>
                </c:pt>
                <c:pt idx="39857">
                  <c:v>-3.64207E-2</c:v>
                </c:pt>
                <c:pt idx="39858">
                  <c:v>-4.2088500000000001E-2</c:v>
                </c:pt>
                <c:pt idx="39859">
                  <c:v>-4.77811E-2</c:v>
                </c:pt>
                <c:pt idx="39860">
                  <c:v>-5.3519799999999999E-2</c:v>
                </c:pt>
                <c:pt idx="39861">
                  <c:v>-5.9068099999999998E-2</c:v>
                </c:pt>
                <c:pt idx="39862">
                  <c:v>-6.4902899999999999E-2</c:v>
                </c:pt>
                <c:pt idx="39863">
                  <c:v>-7.0556599999999997E-2</c:v>
                </c:pt>
                <c:pt idx="39864">
                  <c:v>-7.6423500000000005E-2</c:v>
                </c:pt>
                <c:pt idx="39865">
                  <c:v>-8.2101400000000005E-2</c:v>
                </c:pt>
                <c:pt idx="39866">
                  <c:v>-8.7842000000000003E-2</c:v>
                </c:pt>
                <c:pt idx="39867">
                  <c:v>-9.34083E-2</c:v>
                </c:pt>
                <c:pt idx="39868">
                  <c:v>-9.9196500000000007E-2</c:v>
                </c:pt>
                <c:pt idx="39869">
                  <c:v>-0.104763</c:v>
                </c:pt>
                <c:pt idx="39870">
                  <c:v>-0.11031000000000001</c:v>
                </c:pt>
                <c:pt idx="39871">
                  <c:v>-0.116009</c:v>
                </c:pt>
                <c:pt idx="39872">
                  <c:v>-0.121512</c:v>
                </c:pt>
                <c:pt idx="39873">
                  <c:v>-0.12720000000000001</c:v>
                </c:pt>
                <c:pt idx="39874">
                  <c:v>-0.13274900000000001</c:v>
                </c:pt>
                <c:pt idx="39875">
                  <c:v>-0.138407</c:v>
                </c:pt>
                <c:pt idx="39876">
                  <c:v>-0.143928</c:v>
                </c:pt>
                <c:pt idx="39877">
                  <c:v>-0.14940000000000001</c:v>
                </c:pt>
                <c:pt idx="39878">
                  <c:v>-0.15487500000000001</c:v>
                </c:pt>
                <c:pt idx="39879">
                  <c:v>-0.160304</c:v>
                </c:pt>
                <c:pt idx="39880">
                  <c:v>-0.16567000000000001</c:v>
                </c:pt>
                <c:pt idx="39881">
                  <c:v>-0.17095399999999999</c:v>
                </c:pt>
                <c:pt idx="39882">
                  <c:v>-0.17645</c:v>
                </c:pt>
                <c:pt idx="39883">
                  <c:v>-0.18154100000000001</c:v>
                </c:pt>
                <c:pt idx="39884">
                  <c:v>-0.18682399999999999</c:v>
                </c:pt>
                <c:pt idx="39885">
                  <c:v>-0.19223000000000001</c:v>
                </c:pt>
                <c:pt idx="39886">
                  <c:v>-0.19736600000000001</c:v>
                </c:pt>
                <c:pt idx="39887">
                  <c:v>-0.20252700000000001</c:v>
                </c:pt>
                <c:pt idx="39888">
                  <c:v>-0.20761499999999999</c:v>
                </c:pt>
                <c:pt idx="39889">
                  <c:v>-0.212677</c:v>
                </c:pt>
                <c:pt idx="39890">
                  <c:v>-0.21784500000000001</c:v>
                </c:pt>
                <c:pt idx="39891">
                  <c:v>-0.222694</c:v>
                </c:pt>
                <c:pt idx="39892">
                  <c:v>-0.22778699999999999</c:v>
                </c:pt>
                <c:pt idx="39893">
                  <c:v>-0.23274500000000001</c:v>
                </c:pt>
                <c:pt idx="39894">
                  <c:v>-0.237534</c:v>
                </c:pt>
                <c:pt idx="39895">
                  <c:v>-0.242586</c:v>
                </c:pt>
                <c:pt idx="39896">
                  <c:v>-0.24737999999999999</c:v>
                </c:pt>
                <c:pt idx="39897">
                  <c:v>-0.25222699999999998</c:v>
                </c:pt>
                <c:pt idx="39898">
                  <c:v>-0.257021</c:v>
                </c:pt>
                <c:pt idx="39899">
                  <c:v>-0.26152999999999998</c:v>
                </c:pt>
                <c:pt idx="39900">
                  <c:v>-0.26633499999999999</c:v>
                </c:pt>
                <c:pt idx="39901">
                  <c:v>-0.27098299999999997</c:v>
                </c:pt>
                <c:pt idx="39902">
                  <c:v>-0.27551399999999998</c:v>
                </c:pt>
                <c:pt idx="39903">
                  <c:v>-0.280167</c:v>
                </c:pt>
                <c:pt idx="39904">
                  <c:v>-0.28448299999999999</c:v>
                </c:pt>
                <c:pt idx="39905">
                  <c:v>-0.28905500000000001</c:v>
                </c:pt>
                <c:pt idx="39906">
                  <c:v>-0.29348000000000002</c:v>
                </c:pt>
                <c:pt idx="39907">
                  <c:v>-0.29761300000000002</c:v>
                </c:pt>
                <c:pt idx="39908">
                  <c:v>-0.30202800000000002</c:v>
                </c:pt>
                <c:pt idx="39909">
                  <c:v>-0.30614200000000003</c:v>
                </c:pt>
                <c:pt idx="39910">
                  <c:v>-0.31017400000000001</c:v>
                </c:pt>
                <c:pt idx="39911">
                  <c:v>-0.31429000000000001</c:v>
                </c:pt>
                <c:pt idx="39912">
                  <c:v>-0.31843700000000003</c:v>
                </c:pt>
                <c:pt idx="39913">
                  <c:v>-0.32232699999999997</c:v>
                </c:pt>
                <c:pt idx="39914">
                  <c:v>-0.32635799999999998</c:v>
                </c:pt>
                <c:pt idx="39915">
                  <c:v>-0.330262</c:v>
                </c:pt>
                <c:pt idx="39916">
                  <c:v>-0.33407100000000001</c:v>
                </c:pt>
                <c:pt idx="39917">
                  <c:v>-0.33778599999999998</c:v>
                </c:pt>
                <c:pt idx="39918">
                  <c:v>-0.34140300000000001</c:v>
                </c:pt>
                <c:pt idx="39919">
                  <c:v>-0.34504200000000002</c:v>
                </c:pt>
                <c:pt idx="39920">
                  <c:v>-0.348551</c:v>
                </c:pt>
                <c:pt idx="39921">
                  <c:v>-0.35221400000000003</c:v>
                </c:pt>
                <c:pt idx="39922">
                  <c:v>-0.35558899999999999</c:v>
                </c:pt>
                <c:pt idx="39923">
                  <c:v>-0.35910900000000001</c:v>
                </c:pt>
                <c:pt idx="39924">
                  <c:v>-0.36269000000000001</c:v>
                </c:pt>
                <c:pt idx="39925">
                  <c:v>-0.36600199999999999</c:v>
                </c:pt>
                <c:pt idx="39926">
                  <c:v>-0.369338</c:v>
                </c:pt>
                <c:pt idx="39927">
                  <c:v>-0.37233500000000003</c:v>
                </c:pt>
                <c:pt idx="39928">
                  <c:v>-0.37568800000000002</c:v>
                </c:pt>
                <c:pt idx="39929">
                  <c:v>-0.37865799999999999</c:v>
                </c:pt>
                <c:pt idx="39930">
                  <c:v>-0.38170199999999999</c:v>
                </c:pt>
                <c:pt idx="39931">
                  <c:v>-0.384544</c:v>
                </c:pt>
                <c:pt idx="39932">
                  <c:v>-0.38745000000000002</c:v>
                </c:pt>
                <c:pt idx="39933">
                  <c:v>-0.39032099999999997</c:v>
                </c:pt>
                <c:pt idx="39934">
                  <c:v>-0.39317299999999999</c:v>
                </c:pt>
                <c:pt idx="39935">
                  <c:v>-0.39605299999999999</c:v>
                </c:pt>
                <c:pt idx="39936">
                  <c:v>-0.398789</c:v>
                </c:pt>
                <c:pt idx="39937">
                  <c:v>-0.40149400000000002</c:v>
                </c:pt>
                <c:pt idx="39938">
                  <c:v>-0.40383000000000002</c:v>
                </c:pt>
                <c:pt idx="39939">
                  <c:v>-0.40673700000000002</c:v>
                </c:pt>
                <c:pt idx="39940">
                  <c:v>-0.40900399999999998</c:v>
                </c:pt>
                <c:pt idx="39941">
                  <c:v>-0.41158</c:v>
                </c:pt>
                <c:pt idx="39942">
                  <c:v>-0.41386200000000001</c:v>
                </c:pt>
                <c:pt idx="39943">
                  <c:v>-0.41616599999999998</c:v>
                </c:pt>
                <c:pt idx="39944">
                  <c:v>-0.41836499999999999</c:v>
                </c:pt>
                <c:pt idx="39945">
                  <c:v>-0.42058699999999999</c:v>
                </c:pt>
                <c:pt idx="39946">
                  <c:v>-0.42298999999999998</c:v>
                </c:pt>
                <c:pt idx="39947">
                  <c:v>-0.42501499999999998</c:v>
                </c:pt>
                <c:pt idx="39948">
                  <c:v>-0.42720000000000002</c:v>
                </c:pt>
                <c:pt idx="39949">
                  <c:v>-0.42899999999999999</c:v>
                </c:pt>
                <c:pt idx="39950">
                  <c:v>-0.43081599999999998</c:v>
                </c:pt>
                <c:pt idx="39951">
                  <c:v>-0.43283899999999997</c:v>
                </c:pt>
                <c:pt idx="39952">
                  <c:v>-0.43462499999999998</c:v>
                </c:pt>
                <c:pt idx="39953">
                  <c:v>-0.43620100000000001</c:v>
                </c:pt>
                <c:pt idx="39954">
                  <c:v>-0.43780400000000003</c:v>
                </c:pt>
                <c:pt idx="39955">
                  <c:v>-0.43945099999999998</c:v>
                </c:pt>
                <c:pt idx="39956">
                  <c:v>-0.44102999999999998</c:v>
                </c:pt>
                <c:pt idx="39957">
                  <c:v>-0.44266800000000001</c:v>
                </c:pt>
                <c:pt idx="39958">
                  <c:v>-0.44397300000000001</c:v>
                </c:pt>
                <c:pt idx="39959">
                  <c:v>-0.44550600000000001</c:v>
                </c:pt>
                <c:pt idx="39960">
                  <c:v>-0.44707200000000002</c:v>
                </c:pt>
                <c:pt idx="39961">
                  <c:v>-0.44835199999999997</c:v>
                </c:pt>
                <c:pt idx="39962">
                  <c:v>-0.44966899999999999</c:v>
                </c:pt>
                <c:pt idx="39963">
                  <c:v>-0.45110499999999998</c:v>
                </c:pt>
                <c:pt idx="39964">
                  <c:v>-0.45214199999999999</c:v>
                </c:pt>
                <c:pt idx="39965">
                  <c:v>-0.45321299999999998</c:v>
                </c:pt>
                <c:pt idx="39966">
                  <c:v>-0.45438000000000001</c:v>
                </c:pt>
                <c:pt idx="39967">
                  <c:v>-0.45538200000000001</c:v>
                </c:pt>
                <c:pt idx="39968">
                  <c:v>-0.45639299999999999</c:v>
                </c:pt>
                <c:pt idx="39969">
                  <c:v>-0.45728099999999999</c:v>
                </c:pt>
                <c:pt idx="39970">
                  <c:v>-0.45820100000000002</c:v>
                </c:pt>
                <c:pt idx="39971">
                  <c:v>-0.458899</c:v>
                </c:pt>
                <c:pt idx="39972">
                  <c:v>-0.45989400000000002</c:v>
                </c:pt>
                <c:pt idx="39973">
                  <c:v>-0.46054</c:v>
                </c:pt>
                <c:pt idx="39974">
                  <c:v>-0.46127000000000001</c:v>
                </c:pt>
                <c:pt idx="39975">
                  <c:v>-0.461897</c:v>
                </c:pt>
                <c:pt idx="39976">
                  <c:v>-0.46262599999999998</c:v>
                </c:pt>
                <c:pt idx="39977">
                  <c:v>-0.463005</c:v>
                </c:pt>
                <c:pt idx="39978">
                  <c:v>-0.46371000000000001</c:v>
                </c:pt>
                <c:pt idx="39979">
                  <c:v>-0.46419700000000003</c:v>
                </c:pt>
                <c:pt idx="39980">
                  <c:v>-0.46450200000000003</c:v>
                </c:pt>
                <c:pt idx="39981">
                  <c:v>-0.46489000000000003</c:v>
                </c:pt>
                <c:pt idx="39982">
                  <c:v>-0.46509600000000001</c:v>
                </c:pt>
                <c:pt idx="39983">
                  <c:v>-0.465561</c:v>
                </c:pt>
                <c:pt idx="39984">
                  <c:v>-0.46581</c:v>
                </c:pt>
                <c:pt idx="39985">
                  <c:v>-0.46608899999999998</c:v>
                </c:pt>
                <c:pt idx="39986">
                  <c:v>-0.46613100000000002</c:v>
                </c:pt>
                <c:pt idx="39987">
                  <c:v>-0.46627200000000002</c:v>
                </c:pt>
                <c:pt idx="39988">
                  <c:v>-0.46642400000000001</c:v>
                </c:pt>
                <c:pt idx="39989">
                  <c:v>-0.46645599999999998</c:v>
                </c:pt>
                <c:pt idx="39990">
                  <c:v>-0.466497</c:v>
                </c:pt>
                <c:pt idx="39991">
                  <c:v>-0.46627200000000002</c:v>
                </c:pt>
                <c:pt idx="39992">
                  <c:v>-0.466362</c:v>
                </c:pt>
                <c:pt idx="39993">
                  <c:v>-0.466086</c:v>
                </c:pt>
                <c:pt idx="39994">
                  <c:v>-0.46619100000000002</c:v>
                </c:pt>
                <c:pt idx="39995">
                  <c:v>-0.46594999999999998</c:v>
                </c:pt>
                <c:pt idx="39996">
                  <c:v>-0.46578999999999998</c:v>
                </c:pt>
                <c:pt idx="39997">
                  <c:v>-0.46545799999999998</c:v>
                </c:pt>
                <c:pt idx="39998">
                  <c:v>-0.46506599999999998</c:v>
                </c:pt>
                <c:pt idx="39999">
                  <c:v>-0.46490599999999999</c:v>
                </c:pt>
                <c:pt idx="40000">
                  <c:v>-0.46453899999999998</c:v>
                </c:pt>
                <c:pt idx="40001">
                  <c:v>-0.46434900000000001</c:v>
                </c:pt>
                <c:pt idx="40002">
                  <c:v>-0.46355099999999999</c:v>
                </c:pt>
                <c:pt idx="40003">
                  <c:v>-0.46326800000000001</c:v>
                </c:pt>
                <c:pt idx="40004">
                  <c:v>-0.46273599999999998</c:v>
                </c:pt>
                <c:pt idx="40005">
                  <c:v>-0.46206900000000001</c:v>
                </c:pt>
                <c:pt idx="40006">
                  <c:v>-0.46164899999999998</c:v>
                </c:pt>
                <c:pt idx="40007">
                  <c:v>-0.460953</c:v>
                </c:pt>
                <c:pt idx="40008">
                  <c:v>-0.46026699999999998</c:v>
                </c:pt>
                <c:pt idx="40009">
                  <c:v>-0.45958599999999999</c:v>
                </c:pt>
                <c:pt idx="40010">
                  <c:v>-0.45875700000000003</c:v>
                </c:pt>
                <c:pt idx="40011">
                  <c:v>-0.458206</c:v>
                </c:pt>
                <c:pt idx="40012">
                  <c:v>-0.45756799999999997</c:v>
                </c:pt>
                <c:pt idx="40013">
                  <c:v>-0.45663999999999999</c:v>
                </c:pt>
                <c:pt idx="40014">
                  <c:v>-0.45576800000000001</c:v>
                </c:pt>
                <c:pt idx="40015">
                  <c:v>-0.45525199999999999</c:v>
                </c:pt>
                <c:pt idx="40016">
                  <c:v>-0.45425599999999999</c:v>
                </c:pt>
                <c:pt idx="40017">
                  <c:v>-0.45349899999999999</c:v>
                </c:pt>
                <c:pt idx="40018">
                  <c:v>-0.452432</c:v>
                </c:pt>
                <c:pt idx="40019">
                  <c:v>-0.45152599999999998</c:v>
                </c:pt>
                <c:pt idx="40020">
                  <c:v>-0.45057900000000001</c:v>
                </c:pt>
                <c:pt idx="40021">
                  <c:v>-0.44963199999999998</c:v>
                </c:pt>
                <c:pt idx="40022">
                  <c:v>-0.448799</c:v>
                </c:pt>
                <c:pt idx="40023">
                  <c:v>-0.44749899999999998</c:v>
                </c:pt>
                <c:pt idx="40024">
                  <c:v>-0.44655800000000001</c:v>
                </c:pt>
                <c:pt idx="40025">
                  <c:v>-0.44534800000000002</c:v>
                </c:pt>
                <c:pt idx="40026">
                  <c:v>-0.44440400000000002</c:v>
                </c:pt>
                <c:pt idx="40027">
                  <c:v>-0.443355</c:v>
                </c:pt>
                <c:pt idx="40028">
                  <c:v>-0.44217000000000001</c:v>
                </c:pt>
                <c:pt idx="40029">
                  <c:v>-0.44104500000000002</c:v>
                </c:pt>
                <c:pt idx="40030">
                  <c:v>-0.439803</c:v>
                </c:pt>
                <c:pt idx="40031">
                  <c:v>-0.43876100000000001</c:v>
                </c:pt>
                <c:pt idx="40032">
                  <c:v>-0.43753500000000001</c:v>
                </c:pt>
                <c:pt idx="40033">
                  <c:v>-0.43637100000000001</c:v>
                </c:pt>
                <c:pt idx="40034">
                  <c:v>-0.43503599999999998</c:v>
                </c:pt>
                <c:pt idx="40035">
                  <c:v>-0.43368800000000002</c:v>
                </c:pt>
                <c:pt idx="40036">
                  <c:v>-0.43233100000000002</c:v>
                </c:pt>
                <c:pt idx="40037">
                  <c:v>-0.43096499999999999</c:v>
                </c:pt>
                <c:pt idx="40038">
                  <c:v>-0.42961199999999999</c:v>
                </c:pt>
                <c:pt idx="40039">
                  <c:v>-0.42818699999999998</c:v>
                </c:pt>
                <c:pt idx="40040">
                  <c:v>-0.42668299999999998</c:v>
                </c:pt>
                <c:pt idx="40041">
                  <c:v>-0.425149</c:v>
                </c:pt>
                <c:pt idx="40042">
                  <c:v>-0.42379499999999998</c:v>
                </c:pt>
                <c:pt idx="40043">
                  <c:v>-0.42233999999999999</c:v>
                </c:pt>
                <c:pt idx="40044">
                  <c:v>-0.42106199999999999</c:v>
                </c:pt>
                <c:pt idx="40045">
                  <c:v>-0.41933399999999998</c:v>
                </c:pt>
                <c:pt idx="40046">
                  <c:v>-0.41783399999999998</c:v>
                </c:pt>
                <c:pt idx="40047">
                  <c:v>-0.416354</c:v>
                </c:pt>
                <c:pt idx="40048">
                  <c:v>-0.414933</c:v>
                </c:pt>
                <c:pt idx="40049">
                  <c:v>-0.41340500000000002</c:v>
                </c:pt>
                <c:pt idx="40050">
                  <c:v>-0.41171200000000002</c:v>
                </c:pt>
                <c:pt idx="40051">
                  <c:v>-0.41019299999999997</c:v>
                </c:pt>
                <c:pt idx="40052">
                  <c:v>-0.40849999999999997</c:v>
                </c:pt>
                <c:pt idx="40053">
                  <c:v>-0.40690199999999999</c:v>
                </c:pt>
                <c:pt idx="40054">
                  <c:v>-0.405362</c:v>
                </c:pt>
                <c:pt idx="40055">
                  <c:v>-0.40366800000000003</c:v>
                </c:pt>
                <c:pt idx="40056">
                  <c:v>-0.401897</c:v>
                </c:pt>
                <c:pt idx="40057">
                  <c:v>-0.40015299999999998</c:v>
                </c:pt>
                <c:pt idx="40058">
                  <c:v>-0.39842899999999998</c:v>
                </c:pt>
                <c:pt idx="40059">
                  <c:v>-0.39668399999999998</c:v>
                </c:pt>
                <c:pt idx="40060">
                  <c:v>-0.39489299999999999</c:v>
                </c:pt>
                <c:pt idx="40061">
                  <c:v>-0.39286199999999999</c:v>
                </c:pt>
                <c:pt idx="40062">
                  <c:v>-0.39110699999999998</c:v>
                </c:pt>
                <c:pt idx="40063">
                  <c:v>-0.38900499999999999</c:v>
                </c:pt>
                <c:pt idx="40064">
                  <c:v>-0.38736100000000001</c:v>
                </c:pt>
                <c:pt idx="40065">
                  <c:v>-0.38541599999999998</c:v>
                </c:pt>
                <c:pt idx="40066">
                  <c:v>-0.38357400000000003</c:v>
                </c:pt>
                <c:pt idx="40067">
                  <c:v>-0.381552</c:v>
                </c:pt>
                <c:pt idx="40068">
                  <c:v>-0.37948599999999999</c:v>
                </c:pt>
                <c:pt idx="40069">
                  <c:v>-0.37771199999999999</c:v>
                </c:pt>
                <c:pt idx="40070">
                  <c:v>-0.37578600000000001</c:v>
                </c:pt>
                <c:pt idx="40071">
                  <c:v>-0.37390499999999999</c:v>
                </c:pt>
                <c:pt idx="40072">
                  <c:v>-0.37165300000000001</c:v>
                </c:pt>
                <c:pt idx="40073">
                  <c:v>-0.36969999999999997</c:v>
                </c:pt>
                <c:pt idx="40074">
                  <c:v>-0.36781399999999997</c:v>
                </c:pt>
                <c:pt idx="40075">
                  <c:v>-0.365699</c:v>
                </c:pt>
                <c:pt idx="40076">
                  <c:v>-0.36369400000000002</c:v>
                </c:pt>
                <c:pt idx="40077">
                  <c:v>-0.36145899999999997</c:v>
                </c:pt>
                <c:pt idx="40078">
                  <c:v>-0.359518</c:v>
                </c:pt>
                <c:pt idx="40079">
                  <c:v>-0.357267</c:v>
                </c:pt>
                <c:pt idx="40080">
                  <c:v>-0.35531499999999999</c:v>
                </c:pt>
                <c:pt idx="40081">
                  <c:v>-0.35324</c:v>
                </c:pt>
                <c:pt idx="40082">
                  <c:v>-0.35093000000000002</c:v>
                </c:pt>
                <c:pt idx="40083">
                  <c:v>-0.34865699999999999</c:v>
                </c:pt>
                <c:pt idx="40084">
                  <c:v>-0.34618599999999999</c:v>
                </c:pt>
                <c:pt idx="40085">
                  <c:v>-0.34405400000000003</c:v>
                </c:pt>
                <c:pt idx="40086">
                  <c:v>-0.34184599999999998</c:v>
                </c:pt>
                <c:pt idx="40087">
                  <c:v>-0.33937099999999998</c:v>
                </c:pt>
                <c:pt idx="40088">
                  <c:v>-0.33699099999999999</c:v>
                </c:pt>
                <c:pt idx="40089">
                  <c:v>-0.33461400000000002</c:v>
                </c:pt>
                <c:pt idx="40090">
                  <c:v>-0.33216299999999999</c:v>
                </c:pt>
                <c:pt idx="40091">
                  <c:v>-0.32999000000000001</c:v>
                </c:pt>
                <c:pt idx="40092">
                  <c:v>-0.327739</c:v>
                </c:pt>
                <c:pt idx="40093">
                  <c:v>-0.32528899999999999</c:v>
                </c:pt>
                <c:pt idx="40094">
                  <c:v>-0.32285399999999997</c:v>
                </c:pt>
                <c:pt idx="40095">
                  <c:v>-0.32033600000000001</c:v>
                </c:pt>
                <c:pt idx="40096">
                  <c:v>-0.31808500000000001</c:v>
                </c:pt>
                <c:pt idx="40097">
                  <c:v>-0.31566499999999997</c:v>
                </c:pt>
                <c:pt idx="40098">
                  <c:v>-0.31306400000000001</c:v>
                </c:pt>
                <c:pt idx="40099">
                  <c:v>-0.31049500000000002</c:v>
                </c:pt>
                <c:pt idx="40100">
                  <c:v>-0.30795499999999998</c:v>
                </c:pt>
                <c:pt idx="40101">
                  <c:v>-0.30529099999999998</c:v>
                </c:pt>
                <c:pt idx="40102">
                  <c:v>-0.30270599999999998</c:v>
                </c:pt>
                <c:pt idx="40103">
                  <c:v>-0.30020000000000002</c:v>
                </c:pt>
                <c:pt idx="40104">
                  <c:v>-0.29741499999999998</c:v>
                </c:pt>
                <c:pt idx="40105">
                  <c:v>-0.294846</c:v>
                </c:pt>
                <c:pt idx="40106">
                  <c:v>-0.29197699999999999</c:v>
                </c:pt>
                <c:pt idx="40107">
                  <c:v>-0.28942499999999999</c:v>
                </c:pt>
                <c:pt idx="40108">
                  <c:v>-0.286742</c:v>
                </c:pt>
                <c:pt idx="40109">
                  <c:v>-0.28384500000000001</c:v>
                </c:pt>
                <c:pt idx="40110">
                  <c:v>-0.281115</c:v>
                </c:pt>
                <c:pt idx="40111">
                  <c:v>-0.278169</c:v>
                </c:pt>
                <c:pt idx="40112">
                  <c:v>-0.27531600000000001</c:v>
                </c:pt>
                <c:pt idx="40113">
                  <c:v>-0.27231100000000003</c:v>
                </c:pt>
                <c:pt idx="40114">
                  <c:v>-0.269202</c:v>
                </c:pt>
                <c:pt idx="40115">
                  <c:v>-0.26624599999999998</c:v>
                </c:pt>
                <c:pt idx="40116">
                  <c:v>-0.263152</c:v>
                </c:pt>
                <c:pt idx="40117">
                  <c:v>-0.25999699999999998</c:v>
                </c:pt>
                <c:pt idx="40118">
                  <c:v>-0.25691999999999998</c:v>
                </c:pt>
                <c:pt idx="40119">
                  <c:v>-0.25406600000000001</c:v>
                </c:pt>
                <c:pt idx="40120">
                  <c:v>-0.25076199999999998</c:v>
                </c:pt>
                <c:pt idx="40121">
                  <c:v>-0.24757299999999999</c:v>
                </c:pt>
                <c:pt idx="40122">
                  <c:v>-0.24446499999999999</c:v>
                </c:pt>
                <c:pt idx="40123">
                  <c:v>-0.24124699999999999</c:v>
                </c:pt>
                <c:pt idx="40124">
                  <c:v>-0.23802499999999999</c:v>
                </c:pt>
                <c:pt idx="40125">
                  <c:v>-0.23475699999999999</c:v>
                </c:pt>
                <c:pt idx="40126">
                  <c:v>-0.23142499999999999</c:v>
                </c:pt>
                <c:pt idx="40127">
                  <c:v>-0.227993</c:v>
                </c:pt>
                <c:pt idx="40128">
                  <c:v>-0.224774</c:v>
                </c:pt>
                <c:pt idx="40129">
                  <c:v>-0.22123499999999999</c:v>
                </c:pt>
                <c:pt idx="40130">
                  <c:v>-0.217998</c:v>
                </c:pt>
                <c:pt idx="40131">
                  <c:v>-0.21426700000000001</c:v>
                </c:pt>
                <c:pt idx="40132">
                  <c:v>-0.210809</c:v>
                </c:pt>
                <c:pt idx="40133">
                  <c:v>-0.20725299999999999</c:v>
                </c:pt>
                <c:pt idx="40134">
                  <c:v>-0.20371900000000001</c:v>
                </c:pt>
                <c:pt idx="40135">
                  <c:v>-0.20002900000000001</c:v>
                </c:pt>
                <c:pt idx="40136">
                  <c:v>-0.196351</c:v>
                </c:pt>
                <c:pt idx="40137">
                  <c:v>-0.192665</c:v>
                </c:pt>
                <c:pt idx="40138">
                  <c:v>-0.18883900000000001</c:v>
                </c:pt>
                <c:pt idx="40139">
                  <c:v>-0.18490500000000001</c:v>
                </c:pt>
                <c:pt idx="40140">
                  <c:v>-0.18121000000000001</c:v>
                </c:pt>
                <c:pt idx="40141">
                  <c:v>-0.17719299999999999</c:v>
                </c:pt>
                <c:pt idx="40142">
                  <c:v>-0.173375</c:v>
                </c:pt>
                <c:pt idx="40143">
                  <c:v>-0.16945099999999999</c:v>
                </c:pt>
                <c:pt idx="40144">
                  <c:v>-0.16528999999999999</c:v>
                </c:pt>
                <c:pt idx="40145">
                  <c:v>-0.161387</c:v>
                </c:pt>
                <c:pt idx="40146">
                  <c:v>-0.15737300000000001</c:v>
                </c:pt>
                <c:pt idx="40147">
                  <c:v>-0.15330099999999999</c:v>
                </c:pt>
                <c:pt idx="40148">
                  <c:v>-0.149002</c:v>
                </c:pt>
                <c:pt idx="40149">
                  <c:v>-0.14479300000000001</c:v>
                </c:pt>
                <c:pt idx="40150">
                  <c:v>-0.140713</c:v>
                </c:pt>
                <c:pt idx="40151">
                  <c:v>-0.136546</c:v>
                </c:pt>
                <c:pt idx="40152">
                  <c:v>-0.131906</c:v>
                </c:pt>
                <c:pt idx="40153">
                  <c:v>-0.12786700000000001</c:v>
                </c:pt>
                <c:pt idx="40154">
                  <c:v>-0.12335500000000001</c:v>
                </c:pt>
                <c:pt idx="40155">
                  <c:v>-0.119117</c:v>
                </c:pt>
                <c:pt idx="40156">
                  <c:v>-0.11466</c:v>
                </c:pt>
                <c:pt idx="40157">
                  <c:v>-0.110431</c:v>
                </c:pt>
                <c:pt idx="40158">
                  <c:v>-0.105948</c:v>
                </c:pt>
                <c:pt idx="40159">
                  <c:v>-0.101607</c:v>
                </c:pt>
                <c:pt idx="40160">
                  <c:v>-9.6951200000000001E-2</c:v>
                </c:pt>
                <c:pt idx="40161">
                  <c:v>-9.2465800000000001E-2</c:v>
                </c:pt>
                <c:pt idx="40162">
                  <c:v>-8.8112200000000002E-2</c:v>
                </c:pt>
                <c:pt idx="40163">
                  <c:v>-8.3380999999999997E-2</c:v>
                </c:pt>
                <c:pt idx="40164">
                  <c:v>-7.8769199999999998E-2</c:v>
                </c:pt>
                <c:pt idx="40165">
                  <c:v>-7.4045399999999997E-2</c:v>
                </c:pt>
                <c:pt idx="40166">
                  <c:v>-6.9527099999999994E-2</c:v>
                </c:pt>
                <c:pt idx="40167">
                  <c:v>-6.4716899999999994E-2</c:v>
                </c:pt>
                <c:pt idx="40168">
                  <c:v>-5.9871500000000001E-2</c:v>
                </c:pt>
                <c:pt idx="40169">
                  <c:v>-5.5382300000000002E-2</c:v>
                </c:pt>
                <c:pt idx="40170">
                  <c:v>-5.0541299999999997E-2</c:v>
                </c:pt>
                <c:pt idx="40171">
                  <c:v>-4.5585300000000002E-2</c:v>
                </c:pt>
                <c:pt idx="40172">
                  <c:v>-4.0747999999999999E-2</c:v>
                </c:pt>
                <c:pt idx="40173">
                  <c:v>-3.6033599999999999E-2</c:v>
                </c:pt>
                <c:pt idx="40174">
                  <c:v>-3.0899200000000002E-2</c:v>
                </c:pt>
                <c:pt idx="40175">
                  <c:v>-2.6086499999999999E-2</c:v>
                </c:pt>
                <c:pt idx="40176">
                  <c:v>-2.0945600000000002E-2</c:v>
                </c:pt>
                <c:pt idx="40177">
                  <c:v>-1.60135E-2</c:v>
                </c:pt>
                <c:pt idx="40178">
                  <c:v>-1.1065500000000001E-2</c:v>
                </c:pt>
                <c:pt idx="40179">
                  <c:v>-5.8715800000000004E-3</c:v>
                </c:pt>
                <c:pt idx="40180">
                  <c:v>-1.0275499999999999E-3</c:v>
                </c:pt>
                <c:pt idx="40181">
                  <c:v>4.2068799999999996E-3</c:v>
                </c:pt>
                <c:pt idx="40182">
                  <c:v>9.1594399999999996E-3</c:v>
                </c:pt>
                <c:pt idx="40183">
                  <c:v>1.41893E-2</c:v>
                </c:pt>
                <c:pt idx="40184">
                  <c:v>1.9172000000000002E-2</c:v>
                </c:pt>
                <c:pt idx="40185">
                  <c:v>2.4391199999999998E-2</c:v>
                </c:pt>
                <c:pt idx="40186">
                  <c:v>2.9398400000000002E-2</c:v>
                </c:pt>
                <c:pt idx="40187">
                  <c:v>3.4646999999999997E-2</c:v>
                </c:pt>
                <c:pt idx="40188">
                  <c:v>3.96414E-2</c:v>
                </c:pt>
                <c:pt idx="40189">
                  <c:v>4.4735499999999997E-2</c:v>
                </c:pt>
                <c:pt idx="40190">
                  <c:v>5.0061399999999999E-2</c:v>
                </c:pt>
                <c:pt idx="40191">
                  <c:v>5.4959500000000001E-2</c:v>
                </c:pt>
                <c:pt idx="40192">
                  <c:v>6.0296200000000001E-2</c:v>
                </c:pt>
                <c:pt idx="40193">
                  <c:v>6.5336900000000003E-2</c:v>
                </c:pt>
                <c:pt idx="40194">
                  <c:v>7.0247500000000004E-2</c:v>
                </c:pt>
                <c:pt idx="40195">
                  <c:v>7.54417E-2</c:v>
                </c:pt>
                <c:pt idx="40196">
                  <c:v>8.0484700000000006E-2</c:v>
                </c:pt>
                <c:pt idx="40197">
                  <c:v>8.5780599999999999E-2</c:v>
                </c:pt>
                <c:pt idx="40198">
                  <c:v>9.0892100000000003E-2</c:v>
                </c:pt>
                <c:pt idx="40199">
                  <c:v>9.6080299999999993E-2</c:v>
                </c:pt>
                <c:pt idx="40200">
                  <c:v>0.10116</c:v>
                </c:pt>
                <c:pt idx="40201">
                  <c:v>0.106465</c:v>
                </c:pt>
                <c:pt idx="40202">
                  <c:v>0.111486</c:v>
                </c:pt>
                <c:pt idx="40203">
                  <c:v>0.116976</c:v>
                </c:pt>
                <c:pt idx="40204">
                  <c:v>0.122044</c:v>
                </c:pt>
                <c:pt idx="40205">
                  <c:v>0.12719800000000001</c:v>
                </c:pt>
                <c:pt idx="40206">
                  <c:v>0.132493</c:v>
                </c:pt>
                <c:pt idx="40207">
                  <c:v>0.137735</c:v>
                </c:pt>
                <c:pt idx="40208">
                  <c:v>0.14291599999999999</c:v>
                </c:pt>
                <c:pt idx="40209">
                  <c:v>0.148145</c:v>
                </c:pt>
                <c:pt idx="40210">
                  <c:v>0.15331600000000001</c:v>
                </c:pt>
                <c:pt idx="40211">
                  <c:v>0.15849099999999999</c:v>
                </c:pt>
                <c:pt idx="40212">
                  <c:v>0.16369</c:v>
                </c:pt>
                <c:pt idx="40213">
                  <c:v>0.168905</c:v>
                </c:pt>
                <c:pt idx="40214">
                  <c:v>0.17393</c:v>
                </c:pt>
                <c:pt idx="40215">
                  <c:v>0.17893899999999999</c:v>
                </c:pt>
                <c:pt idx="40216">
                  <c:v>0.18403600000000001</c:v>
                </c:pt>
                <c:pt idx="40217">
                  <c:v>0.189218</c:v>
                </c:pt>
                <c:pt idx="40218">
                  <c:v>0.19419600000000001</c:v>
                </c:pt>
                <c:pt idx="40219">
                  <c:v>0.19936699999999999</c:v>
                </c:pt>
                <c:pt idx="40220">
                  <c:v>0.204233</c:v>
                </c:pt>
                <c:pt idx="40221">
                  <c:v>0.209205</c:v>
                </c:pt>
                <c:pt idx="40222">
                  <c:v>0.214281</c:v>
                </c:pt>
                <c:pt idx="40223">
                  <c:v>0.219135</c:v>
                </c:pt>
                <c:pt idx="40224">
                  <c:v>0.22439200000000001</c:v>
                </c:pt>
                <c:pt idx="40225">
                  <c:v>0.22908300000000001</c:v>
                </c:pt>
                <c:pt idx="40226">
                  <c:v>0.234182</c:v>
                </c:pt>
                <c:pt idx="40227">
                  <c:v>0.239153</c:v>
                </c:pt>
                <c:pt idx="40228">
                  <c:v>0.24390500000000001</c:v>
                </c:pt>
                <c:pt idx="40229">
                  <c:v>0.24876699999999999</c:v>
                </c:pt>
                <c:pt idx="40230">
                  <c:v>0.253749</c:v>
                </c:pt>
                <c:pt idx="40231">
                  <c:v>0.25838</c:v>
                </c:pt>
                <c:pt idx="40232">
                  <c:v>0.26327899999999999</c:v>
                </c:pt>
                <c:pt idx="40233">
                  <c:v>0.26805899999999999</c:v>
                </c:pt>
                <c:pt idx="40234">
                  <c:v>0.27265400000000001</c:v>
                </c:pt>
                <c:pt idx="40235">
                  <c:v>0.27760200000000002</c:v>
                </c:pt>
                <c:pt idx="40236">
                  <c:v>0.28202100000000002</c:v>
                </c:pt>
                <c:pt idx="40237">
                  <c:v>0.28692600000000001</c:v>
                </c:pt>
                <c:pt idx="40238">
                  <c:v>0.29158499999999998</c:v>
                </c:pt>
                <c:pt idx="40239">
                  <c:v>0.29627599999999998</c:v>
                </c:pt>
                <c:pt idx="40240">
                  <c:v>0.30102800000000002</c:v>
                </c:pt>
                <c:pt idx="40241">
                  <c:v>0.30559399999999998</c:v>
                </c:pt>
                <c:pt idx="40242">
                  <c:v>0.31014799999999998</c:v>
                </c:pt>
                <c:pt idx="40243">
                  <c:v>0.314695</c:v>
                </c:pt>
                <c:pt idx="40244">
                  <c:v>0.319241</c:v>
                </c:pt>
                <c:pt idx="40245">
                  <c:v>0.32360800000000001</c:v>
                </c:pt>
                <c:pt idx="40246">
                  <c:v>0.32813199999999998</c:v>
                </c:pt>
                <c:pt idx="40247">
                  <c:v>0.33230900000000002</c:v>
                </c:pt>
                <c:pt idx="40248">
                  <c:v>0.336511</c:v>
                </c:pt>
                <c:pt idx="40249">
                  <c:v>0.34085399999999999</c:v>
                </c:pt>
                <c:pt idx="40250">
                  <c:v>0.34496500000000002</c:v>
                </c:pt>
                <c:pt idx="40251">
                  <c:v>0.34921200000000002</c:v>
                </c:pt>
                <c:pt idx="40252">
                  <c:v>0.35331200000000001</c:v>
                </c:pt>
                <c:pt idx="40253">
                  <c:v>0.35735499999999998</c:v>
                </c:pt>
                <c:pt idx="40254">
                  <c:v>0.36156300000000002</c:v>
                </c:pt>
                <c:pt idx="40255">
                  <c:v>0.36537500000000001</c:v>
                </c:pt>
                <c:pt idx="40256">
                  <c:v>0.36935299999999999</c:v>
                </c:pt>
                <c:pt idx="40257">
                  <c:v>0.373305</c:v>
                </c:pt>
                <c:pt idx="40258">
                  <c:v>0.37705</c:v>
                </c:pt>
                <c:pt idx="40259">
                  <c:v>0.38092799999999999</c:v>
                </c:pt>
                <c:pt idx="40260">
                  <c:v>0.384465</c:v>
                </c:pt>
                <c:pt idx="40261">
                  <c:v>0.38819300000000001</c:v>
                </c:pt>
                <c:pt idx="40262">
                  <c:v>0.39186500000000002</c:v>
                </c:pt>
                <c:pt idx="40263">
                  <c:v>0.39522400000000002</c:v>
                </c:pt>
                <c:pt idx="40264">
                  <c:v>0.39898</c:v>
                </c:pt>
                <c:pt idx="40265">
                  <c:v>0.402337</c:v>
                </c:pt>
                <c:pt idx="40266">
                  <c:v>0.40578199999999998</c:v>
                </c:pt>
                <c:pt idx="40267">
                  <c:v>0.40930699999999998</c:v>
                </c:pt>
                <c:pt idx="40268">
                  <c:v>0.41244399999999998</c:v>
                </c:pt>
                <c:pt idx="40269">
                  <c:v>0.41575699999999999</c:v>
                </c:pt>
                <c:pt idx="40270">
                  <c:v>0.41882399999999997</c:v>
                </c:pt>
                <c:pt idx="40271">
                  <c:v>0.422101</c:v>
                </c:pt>
                <c:pt idx="40272">
                  <c:v>0.425091</c:v>
                </c:pt>
                <c:pt idx="40273">
                  <c:v>0.42819499999999999</c:v>
                </c:pt>
                <c:pt idx="40274">
                  <c:v>0.43095600000000001</c:v>
                </c:pt>
                <c:pt idx="40275">
                  <c:v>0.43396899999999999</c:v>
                </c:pt>
                <c:pt idx="40276">
                  <c:v>0.43670999999999999</c:v>
                </c:pt>
                <c:pt idx="40277">
                  <c:v>0.439525</c:v>
                </c:pt>
                <c:pt idx="40278">
                  <c:v>0.44232900000000003</c:v>
                </c:pt>
                <c:pt idx="40279">
                  <c:v>0.44481199999999999</c:v>
                </c:pt>
                <c:pt idx="40280">
                  <c:v>0.44755400000000001</c:v>
                </c:pt>
                <c:pt idx="40281">
                  <c:v>0.45008900000000002</c:v>
                </c:pt>
                <c:pt idx="40282">
                  <c:v>0.45242100000000002</c:v>
                </c:pt>
                <c:pt idx="40283">
                  <c:v>0.45498</c:v>
                </c:pt>
                <c:pt idx="40284">
                  <c:v>0.45709699999999998</c:v>
                </c:pt>
                <c:pt idx="40285">
                  <c:v>0.45944699999999999</c:v>
                </c:pt>
                <c:pt idx="40286">
                  <c:v>0.46170800000000001</c:v>
                </c:pt>
                <c:pt idx="40287">
                  <c:v>0.46366200000000002</c:v>
                </c:pt>
                <c:pt idx="40288">
                  <c:v>0.46579300000000001</c:v>
                </c:pt>
                <c:pt idx="40289">
                  <c:v>0.46783200000000003</c:v>
                </c:pt>
                <c:pt idx="40290">
                  <c:v>0.46970899999999999</c:v>
                </c:pt>
                <c:pt idx="40291">
                  <c:v>0.471721</c:v>
                </c:pt>
                <c:pt idx="40292">
                  <c:v>0.47365299999999999</c:v>
                </c:pt>
                <c:pt idx="40293">
                  <c:v>0.47547800000000001</c:v>
                </c:pt>
                <c:pt idx="40294">
                  <c:v>0.47739100000000001</c:v>
                </c:pt>
                <c:pt idx="40295">
                  <c:v>0.47902899999999998</c:v>
                </c:pt>
                <c:pt idx="40296">
                  <c:v>0.48092200000000002</c:v>
                </c:pt>
                <c:pt idx="40297">
                  <c:v>0.48247800000000002</c:v>
                </c:pt>
                <c:pt idx="40298">
                  <c:v>0.48419099999999998</c:v>
                </c:pt>
                <c:pt idx="40299">
                  <c:v>0.485817</c:v>
                </c:pt>
                <c:pt idx="40300">
                  <c:v>0.48730000000000001</c:v>
                </c:pt>
                <c:pt idx="40301">
                  <c:v>0.488786</c:v>
                </c:pt>
                <c:pt idx="40302">
                  <c:v>0.490259</c:v>
                </c:pt>
                <c:pt idx="40303">
                  <c:v>0.49161100000000002</c:v>
                </c:pt>
                <c:pt idx="40304">
                  <c:v>0.49289300000000003</c:v>
                </c:pt>
                <c:pt idx="40305">
                  <c:v>0.49444900000000003</c:v>
                </c:pt>
                <c:pt idx="40306">
                  <c:v>0.49537399999999998</c:v>
                </c:pt>
                <c:pt idx="40307">
                  <c:v>0.49659500000000001</c:v>
                </c:pt>
                <c:pt idx="40308">
                  <c:v>0.49772699999999997</c:v>
                </c:pt>
                <c:pt idx="40309">
                  <c:v>0.49885400000000002</c:v>
                </c:pt>
                <c:pt idx="40310">
                  <c:v>0.50015399999999999</c:v>
                </c:pt>
                <c:pt idx="40311">
                  <c:v>0.50078</c:v>
                </c:pt>
                <c:pt idx="40312">
                  <c:v>0.50225299999999995</c:v>
                </c:pt>
                <c:pt idx="40313">
                  <c:v>0.50300199999999995</c:v>
                </c:pt>
                <c:pt idx="40314">
                  <c:v>0.50414000000000003</c:v>
                </c:pt>
                <c:pt idx="40315">
                  <c:v>0.50516000000000005</c:v>
                </c:pt>
                <c:pt idx="40316">
                  <c:v>0.50616799999999995</c:v>
                </c:pt>
                <c:pt idx="40317">
                  <c:v>0.50688800000000001</c:v>
                </c:pt>
                <c:pt idx="40318">
                  <c:v>0.50788500000000003</c:v>
                </c:pt>
                <c:pt idx="40319">
                  <c:v>0.50878800000000002</c:v>
                </c:pt>
                <c:pt idx="40320">
                  <c:v>0.50964600000000004</c:v>
                </c:pt>
                <c:pt idx="40321">
                  <c:v>0.51036099999999995</c:v>
                </c:pt>
                <c:pt idx="40322">
                  <c:v>0.51087300000000002</c:v>
                </c:pt>
                <c:pt idx="40323">
                  <c:v>0.511772</c:v>
                </c:pt>
                <c:pt idx="40324">
                  <c:v>0.51224499999999995</c:v>
                </c:pt>
                <c:pt idx="40325">
                  <c:v>0.51313500000000001</c:v>
                </c:pt>
                <c:pt idx="40326">
                  <c:v>0.51347600000000004</c:v>
                </c:pt>
                <c:pt idx="40327">
                  <c:v>0.51415699999999998</c:v>
                </c:pt>
                <c:pt idx="40328">
                  <c:v>0.51470000000000005</c:v>
                </c:pt>
                <c:pt idx="40329">
                  <c:v>0.51508799999999999</c:v>
                </c:pt>
                <c:pt idx="40330">
                  <c:v>0.51566699999999999</c:v>
                </c:pt>
                <c:pt idx="40331">
                  <c:v>0.51599300000000003</c:v>
                </c:pt>
                <c:pt idx="40332">
                  <c:v>0.51655899999999999</c:v>
                </c:pt>
                <c:pt idx="40333">
                  <c:v>0.51654699999999998</c:v>
                </c:pt>
                <c:pt idx="40334">
                  <c:v>0.51707800000000004</c:v>
                </c:pt>
                <c:pt idx="40335">
                  <c:v>0.51755499999999999</c:v>
                </c:pt>
                <c:pt idx="40336">
                  <c:v>0.51777600000000001</c:v>
                </c:pt>
                <c:pt idx="40337">
                  <c:v>0.51810299999999998</c:v>
                </c:pt>
                <c:pt idx="40338">
                  <c:v>0.51813699999999996</c:v>
                </c:pt>
                <c:pt idx="40339">
                  <c:v>0.51855099999999998</c:v>
                </c:pt>
                <c:pt idx="40340">
                  <c:v>0.51851100000000006</c:v>
                </c:pt>
                <c:pt idx="40341">
                  <c:v>0.51866000000000001</c:v>
                </c:pt>
                <c:pt idx="40342">
                  <c:v>0.51874600000000004</c:v>
                </c:pt>
                <c:pt idx="40343">
                  <c:v>0.51849400000000001</c:v>
                </c:pt>
                <c:pt idx="40344">
                  <c:v>0.51863899999999996</c:v>
                </c:pt>
                <c:pt idx="40345">
                  <c:v>0.51840399999999998</c:v>
                </c:pt>
                <c:pt idx="40346">
                  <c:v>0.51823600000000003</c:v>
                </c:pt>
                <c:pt idx="40347">
                  <c:v>0.51817899999999995</c:v>
                </c:pt>
                <c:pt idx="40348">
                  <c:v>0.51791100000000001</c:v>
                </c:pt>
                <c:pt idx="40349">
                  <c:v>0.517486</c:v>
                </c:pt>
                <c:pt idx="40350">
                  <c:v>0.51733200000000001</c:v>
                </c:pt>
                <c:pt idx="40351">
                  <c:v>0.51686699999999997</c:v>
                </c:pt>
                <c:pt idx="40352">
                  <c:v>0.51649900000000004</c:v>
                </c:pt>
                <c:pt idx="40353">
                  <c:v>0.51617000000000002</c:v>
                </c:pt>
                <c:pt idx="40354">
                  <c:v>0.51552600000000004</c:v>
                </c:pt>
                <c:pt idx="40355">
                  <c:v>0.51517000000000002</c:v>
                </c:pt>
                <c:pt idx="40356">
                  <c:v>0.51437900000000003</c:v>
                </c:pt>
                <c:pt idx="40357">
                  <c:v>0.51377499999999998</c:v>
                </c:pt>
                <c:pt idx="40358">
                  <c:v>0.513289</c:v>
                </c:pt>
                <c:pt idx="40359">
                  <c:v>0.51257299999999995</c:v>
                </c:pt>
                <c:pt idx="40360">
                  <c:v>0.51165099999999997</c:v>
                </c:pt>
                <c:pt idx="40361">
                  <c:v>0.51096699999999995</c:v>
                </c:pt>
                <c:pt idx="40362">
                  <c:v>0.51006799999999997</c:v>
                </c:pt>
                <c:pt idx="40363">
                  <c:v>0.50920299999999996</c:v>
                </c:pt>
                <c:pt idx="40364">
                  <c:v>0.50836800000000004</c:v>
                </c:pt>
                <c:pt idx="40365">
                  <c:v>0.50719999999999998</c:v>
                </c:pt>
                <c:pt idx="40366">
                  <c:v>0.506274</c:v>
                </c:pt>
                <c:pt idx="40367">
                  <c:v>0.50501499999999999</c:v>
                </c:pt>
                <c:pt idx="40368">
                  <c:v>0.50386900000000001</c:v>
                </c:pt>
                <c:pt idx="40369">
                  <c:v>0.50276799999999999</c:v>
                </c:pt>
                <c:pt idx="40370">
                  <c:v>0.50124999999999997</c:v>
                </c:pt>
                <c:pt idx="40371">
                  <c:v>0.49996299999999999</c:v>
                </c:pt>
                <c:pt idx="40372">
                  <c:v>0.49867800000000001</c:v>
                </c:pt>
                <c:pt idx="40373">
                  <c:v>0.49728299999999998</c:v>
                </c:pt>
                <c:pt idx="40374">
                  <c:v>0.49587100000000001</c:v>
                </c:pt>
                <c:pt idx="40375">
                  <c:v>0.494309</c:v>
                </c:pt>
                <c:pt idx="40376">
                  <c:v>0.49274200000000001</c:v>
                </c:pt>
                <c:pt idx="40377">
                  <c:v>0.49117699999999997</c:v>
                </c:pt>
                <c:pt idx="40378">
                  <c:v>0.489373</c:v>
                </c:pt>
                <c:pt idx="40379">
                  <c:v>0.48782999999999999</c:v>
                </c:pt>
                <c:pt idx="40380">
                  <c:v>0.48619699999999999</c:v>
                </c:pt>
                <c:pt idx="40381">
                  <c:v>0.48417300000000002</c:v>
                </c:pt>
                <c:pt idx="40382">
                  <c:v>0.48242299999999999</c:v>
                </c:pt>
                <c:pt idx="40383">
                  <c:v>0.48060199999999997</c:v>
                </c:pt>
                <c:pt idx="40384">
                  <c:v>0.47879699999999997</c:v>
                </c:pt>
                <c:pt idx="40385">
                  <c:v>0.47677799999999998</c:v>
                </c:pt>
                <c:pt idx="40386">
                  <c:v>0.47475899999999999</c:v>
                </c:pt>
                <c:pt idx="40387">
                  <c:v>0.47283700000000001</c:v>
                </c:pt>
                <c:pt idx="40388">
                  <c:v>0.47068500000000002</c:v>
                </c:pt>
                <c:pt idx="40389">
                  <c:v>0.468553</c:v>
                </c:pt>
                <c:pt idx="40390">
                  <c:v>0.46632800000000002</c:v>
                </c:pt>
                <c:pt idx="40391">
                  <c:v>0.46429199999999998</c:v>
                </c:pt>
                <c:pt idx="40392">
                  <c:v>0.46201900000000001</c:v>
                </c:pt>
                <c:pt idx="40393">
                  <c:v>0.45960800000000002</c:v>
                </c:pt>
                <c:pt idx="40394">
                  <c:v>0.45736100000000002</c:v>
                </c:pt>
                <c:pt idx="40395">
                  <c:v>0.45493899999999998</c:v>
                </c:pt>
                <c:pt idx="40396">
                  <c:v>0.452683</c:v>
                </c:pt>
                <c:pt idx="40397">
                  <c:v>0.44994299999999998</c:v>
                </c:pt>
                <c:pt idx="40398">
                  <c:v>0.44772800000000001</c:v>
                </c:pt>
                <c:pt idx="40399">
                  <c:v>0.445081</c:v>
                </c:pt>
                <c:pt idx="40400">
                  <c:v>0.44244099999999997</c:v>
                </c:pt>
                <c:pt idx="40401">
                  <c:v>0.43984099999999998</c:v>
                </c:pt>
                <c:pt idx="40402">
                  <c:v>0.43732100000000002</c:v>
                </c:pt>
                <c:pt idx="40403">
                  <c:v>0.434452</c:v>
                </c:pt>
                <c:pt idx="40404">
                  <c:v>0.43165199999999998</c:v>
                </c:pt>
                <c:pt idx="40405">
                  <c:v>0.42894500000000002</c:v>
                </c:pt>
                <c:pt idx="40406">
                  <c:v>0.42594700000000002</c:v>
                </c:pt>
                <c:pt idx="40407">
                  <c:v>0.42315700000000001</c:v>
                </c:pt>
                <c:pt idx="40408">
                  <c:v>0.42002699999999998</c:v>
                </c:pt>
                <c:pt idx="40409">
                  <c:v>0.41696800000000001</c:v>
                </c:pt>
                <c:pt idx="40410">
                  <c:v>0.41398499999999999</c:v>
                </c:pt>
                <c:pt idx="40411">
                  <c:v>0.410721</c:v>
                </c:pt>
                <c:pt idx="40412">
                  <c:v>0.40757300000000002</c:v>
                </c:pt>
                <c:pt idx="40413">
                  <c:v>0.40425299999999997</c:v>
                </c:pt>
                <c:pt idx="40414">
                  <c:v>0.40099299999999999</c:v>
                </c:pt>
                <c:pt idx="40415">
                  <c:v>0.39758500000000002</c:v>
                </c:pt>
                <c:pt idx="40416">
                  <c:v>0.39407500000000001</c:v>
                </c:pt>
                <c:pt idx="40417">
                  <c:v>0.39071099999999997</c:v>
                </c:pt>
                <c:pt idx="40418">
                  <c:v>0.38718399999999997</c:v>
                </c:pt>
                <c:pt idx="40419">
                  <c:v>0.38346400000000003</c:v>
                </c:pt>
                <c:pt idx="40420">
                  <c:v>0.37975700000000001</c:v>
                </c:pt>
                <c:pt idx="40421">
                  <c:v>0.37625700000000001</c:v>
                </c:pt>
                <c:pt idx="40422">
                  <c:v>0.37249500000000002</c:v>
                </c:pt>
                <c:pt idx="40423">
                  <c:v>0.36873</c:v>
                </c:pt>
                <c:pt idx="40424">
                  <c:v>0.36496099999999998</c:v>
                </c:pt>
                <c:pt idx="40425">
                  <c:v>0.361016</c:v>
                </c:pt>
                <c:pt idx="40426">
                  <c:v>0.35713699999999998</c:v>
                </c:pt>
                <c:pt idx="40427">
                  <c:v>0.35312900000000003</c:v>
                </c:pt>
                <c:pt idx="40428">
                  <c:v>0.34900100000000001</c:v>
                </c:pt>
                <c:pt idx="40429">
                  <c:v>0.34516799999999997</c:v>
                </c:pt>
                <c:pt idx="40430">
                  <c:v>0.34077600000000002</c:v>
                </c:pt>
                <c:pt idx="40431">
                  <c:v>0.33657799999999999</c:v>
                </c:pt>
                <c:pt idx="40432">
                  <c:v>0.33239400000000002</c:v>
                </c:pt>
                <c:pt idx="40433">
                  <c:v>0.327899</c:v>
                </c:pt>
                <c:pt idx="40434">
                  <c:v>0.32357799999999998</c:v>
                </c:pt>
                <c:pt idx="40435">
                  <c:v>0.31891900000000001</c:v>
                </c:pt>
                <c:pt idx="40436">
                  <c:v>0.31434899999999999</c:v>
                </c:pt>
                <c:pt idx="40437">
                  <c:v>0.30979499999999999</c:v>
                </c:pt>
                <c:pt idx="40438">
                  <c:v>0.30508299999999999</c:v>
                </c:pt>
                <c:pt idx="40439">
                  <c:v>0.30022100000000002</c:v>
                </c:pt>
                <c:pt idx="40440">
                  <c:v>0.29557699999999998</c:v>
                </c:pt>
                <c:pt idx="40441">
                  <c:v>0.290659</c:v>
                </c:pt>
                <c:pt idx="40442">
                  <c:v>0.28582600000000002</c:v>
                </c:pt>
                <c:pt idx="40443">
                  <c:v>0.28070600000000001</c:v>
                </c:pt>
                <c:pt idx="40444">
                  <c:v>0.27575</c:v>
                </c:pt>
                <c:pt idx="40445">
                  <c:v>0.27084999999999998</c:v>
                </c:pt>
                <c:pt idx="40446">
                  <c:v>0.26574599999999998</c:v>
                </c:pt>
                <c:pt idx="40447">
                  <c:v>0.26047300000000001</c:v>
                </c:pt>
                <c:pt idx="40448">
                  <c:v>0.25541799999999998</c:v>
                </c:pt>
                <c:pt idx="40449">
                  <c:v>0.250197</c:v>
                </c:pt>
                <c:pt idx="40450">
                  <c:v>0.244976</c:v>
                </c:pt>
                <c:pt idx="40451">
                  <c:v>0.23975399999999999</c:v>
                </c:pt>
                <c:pt idx="40452">
                  <c:v>0.23438400000000001</c:v>
                </c:pt>
                <c:pt idx="40453">
                  <c:v>0.229045</c:v>
                </c:pt>
                <c:pt idx="40454">
                  <c:v>0.22355700000000001</c:v>
                </c:pt>
                <c:pt idx="40455">
                  <c:v>0.218143</c:v>
                </c:pt>
                <c:pt idx="40456">
                  <c:v>0.21268200000000001</c:v>
                </c:pt>
                <c:pt idx="40457">
                  <c:v>0.20708799999999999</c:v>
                </c:pt>
                <c:pt idx="40458">
                  <c:v>0.20157900000000001</c:v>
                </c:pt>
                <c:pt idx="40459">
                  <c:v>0.19597999999999999</c:v>
                </c:pt>
                <c:pt idx="40460">
                  <c:v>0.190383</c:v>
                </c:pt>
                <c:pt idx="40461">
                  <c:v>0.184809</c:v>
                </c:pt>
                <c:pt idx="40462">
                  <c:v>0.17913899999999999</c:v>
                </c:pt>
                <c:pt idx="40463">
                  <c:v>0.17341100000000001</c:v>
                </c:pt>
                <c:pt idx="40464">
                  <c:v>0.16777400000000001</c:v>
                </c:pt>
                <c:pt idx="40465">
                  <c:v>0.16201099999999999</c:v>
                </c:pt>
                <c:pt idx="40466">
                  <c:v>0.15639400000000001</c:v>
                </c:pt>
                <c:pt idx="40467">
                  <c:v>0.15063499999999999</c:v>
                </c:pt>
                <c:pt idx="40468">
                  <c:v>0.14491999999999999</c:v>
                </c:pt>
                <c:pt idx="40469">
                  <c:v>0.139212</c:v>
                </c:pt>
                <c:pt idx="40470">
                  <c:v>0.133467</c:v>
                </c:pt>
                <c:pt idx="40471">
                  <c:v>0.127665</c:v>
                </c:pt>
                <c:pt idx="40472">
                  <c:v>0.122029</c:v>
                </c:pt>
                <c:pt idx="40473">
                  <c:v>0.116284</c:v>
                </c:pt>
                <c:pt idx="40474" formatCode="0.00E+00">
                  <c:v>0.110517</c:v>
                </c:pt>
                <c:pt idx="40475">
                  <c:v>0.104643</c:v>
                </c:pt>
                <c:pt idx="40476">
                  <c:v>9.9094299999999996E-2</c:v>
                </c:pt>
                <c:pt idx="40477">
                  <c:v>9.3164999999999998E-2</c:v>
                </c:pt>
                <c:pt idx="40478">
                  <c:v>8.7656200000000004E-2</c:v>
                </c:pt>
                <c:pt idx="40479">
                  <c:v>8.18049E-2</c:v>
                </c:pt>
                <c:pt idx="40480">
                  <c:v>7.6033400000000001E-2</c:v>
                </c:pt>
                <c:pt idx="40481">
                  <c:v>7.04066E-2</c:v>
                </c:pt>
                <c:pt idx="40482">
                  <c:v>6.4696500000000004E-2</c:v>
                </c:pt>
                <c:pt idx="40483">
                  <c:v>5.91116E-2</c:v>
                </c:pt>
                <c:pt idx="40484">
                  <c:v>5.3344700000000002E-2</c:v>
                </c:pt>
                <c:pt idx="40485">
                  <c:v>4.7702799999999997E-2</c:v>
                </c:pt>
                <c:pt idx="40486">
                  <c:v>4.2139000000000003E-2</c:v>
                </c:pt>
                <c:pt idx="40487">
                  <c:v>3.6493200000000003E-2</c:v>
                </c:pt>
                <c:pt idx="40488">
                  <c:v>3.0962E-2</c:v>
                </c:pt>
                <c:pt idx="40489">
                  <c:v>2.5549599999999999E-2</c:v>
                </c:pt>
                <c:pt idx="40490">
                  <c:v>1.99907E-2</c:v>
                </c:pt>
                <c:pt idx="40491">
                  <c:v>1.4364999999999999E-2</c:v>
                </c:pt>
                <c:pt idx="40492">
                  <c:v>9.0371199999999992E-3</c:v>
                </c:pt>
                <c:pt idx="40493">
                  <c:v>3.6072000000000001E-3</c:v>
                </c:pt>
                <c:pt idx="40494">
                  <c:v>-1.85691E-3</c:v>
                </c:pt>
                <c:pt idx="40495">
                  <c:v>-7.3236899999999999E-3</c:v>
                </c:pt>
                <c:pt idx="40496">
                  <c:v>-1.2697099999999999E-2</c:v>
                </c:pt>
                <c:pt idx="40497">
                  <c:v>-1.8063099999999999E-2</c:v>
                </c:pt>
                <c:pt idx="40498">
                  <c:v>-2.34072E-2</c:v>
                </c:pt>
                <c:pt idx="40499">
                  <c:v>-2.8712700000000001E-2</c:v>
                </c:pt>
                <c:pt idx="40500">
                  <c:v>-3.39466E-2</c:v>
                </c:pt>
                <c:pt idx="40501">
                  <c:v>-3.9086099999999999E-2</c:v>
                </c:pt>
                <c:pt idx="40502">
                  <c:v>-4.4183899999999998E-2</c:v>
                </c:pt>
                <c:pt idx="40503">
                  <c:v>-4.9341400000000001E-2</c:v>
                </c:pt>
                <c:pt idx="40504">
                  <c:v>-5.4371200000000001E-2</c:v>
                </c:pt>
                <c:pt idx="40505">
                  <c:v>-5.9327299999999999E-2</c:v>
                </c:pt>
                <c:pt idx="40506">
                  <c:v>-6.4317100000000002E-2</c:v>
                </c:pt>
                <c:pt idx="40507">
                  <c:v>-6.9514999999999993E-2</c:v>
                </c:pt>
                <c:pt idx="40508">
                  <c:v>-7.41285E-2</c:v>
                </c:pt>
                <c:pt idx="40509">
                  <c:v>-7.8958399999999998E-2</c:v>
                </c:pt>
                <c:pt idx="40510">
                  <c:v>-8.3862199999999998E-2</c:v>
                </c:pt>
                <c:pt idx="40511">
                  <c:v>-8.8605600000000007E-2</c:v>
                </c:pt>
                <c:pt idx="40512">
                  <c:v>-9.3372899999999995E-2</c:v>
                </c:pt>
                <c:pt idx="40513">
                  <c:v>-9.7972699999999996E-2</c:v>
                </c:pt>
                <c:pt idx="40514">
                  <c:v>-0.102821</c:v>
                </c:pt>
                <c:pt idx="40515">
                  <c:v>-0.10709100000000001</c:v>
                </c:pt>
                <c:pt idx="40516">
                  <c:v>-0.111745</c:v>
                </c:pt>
                <c:pt idx="40517">
                  <c:v>-0.11623699999999999</c:v>
                </c:pt>
                <c:pt idx="40518">
                  <c:v>-0.120933</c:v>
                </c:pt>
                <c:pt idx="40519">
                  <c:v>-0.12500900000000001</c:v>
                </c:pt>
                <c:pt idx="40520">
                  <c:v>-0.12942400000000001</c:v>
                </c:pt>
                <c:pt idx="40521">
                  <c:v>-0.133662</c:v>
                </c:pt>
                <c:pt idx="40522">
                  <c:v>-0.13782900000000001</c:v>
                </c:pt>
                <c:pt idx="40523">
                  <c:v>-0.142127</c:v>
                </c:pt>
                <c:pt idx="40524">
                  <c:v>-0.14630599999999999</c:v>
                </c:pt>
                <c:pt idx="40525">
                  <c:v>-0.15051700000000001</c:v>
                </c:pt>
                <c:pt idx="40526">
                  <c:v>-0.154331</c:v>
                </c:pt>
                <c:pt idx="40527">
                  <c:v>-0.15840799999999999</c:v>
                </c:pt>
                <c:pt idx="40528">
                  <c:v>-0.162382</c:v>
                </c:pt>
                <c:pt idx="40529">
                  <c:v>-0.16627800000000001</c:v>
                </c:pt>
                <c:pt idx="40530">
                  <c:v>-0.17010500000000001</c:v>
                </c:pt>
                <c:pt idx="40531">
                  <c:v>-0.173651</c:v>
                </c:pt>
                <c:pt idx="40532">
                  <c:v>-0.177622</c:v>
                </c:pt>
                <c:pt idx="40533">
                  <c:v>-0.180927</c:v>
                </c:pt>
                <c:pt idx="40534">
                  <c:v>-0.18479300000000001</c:v>
                </c:pt>
                <c:pt idx="40535">
                  <c:v>-0.18825700000000001</c:v>
                </c:pt>
                <c:pt idx="40536">
                  <c:v>-0.19170999999999999</c:v>
                </c:pt>
                <c:pt idx="40537">
                  <c:v>-0.19519700000000001</c:v>
                </c:pt>
                <c:pt idx="40538">
                  <c:v>-0.198439</c:v>
                </c:pt>
                <c:pt idx="40539">
                  <c:v>-0.202043</c:v>
                </c:pt>
                <c:pt idx="40540">
                  <c:v>-0.20496200000000001</c:v>
                </c:pt>
                <c:pt idx="40541">
                  <c:v>-0.20830799999999999</c:v>
                </c:pt>
                <c:pt idx="40542">
                  <c:v>-0.21129500000000001</c:v>
                </c:pt>
                <c:pt idx="40543">
                  <c:v>-0.214334</c:v>
                </c:pt>
                <c:pt idx="40544">
                  <c:v>-0.217276</c:v>
                </c:pt>
                <c:pt idx="40545">
                  <c:v>-0.22014</c:v>
                </c:pt>
                <c:pt idx="40546">
                  <c:v>-0.22314000000000001</c:v>
                </c:pt>
                <c:pt idx="40547">
                  <c:v>-0.225801</c:v>
                </c:pt>
                <c:pt idx="40548">
                  <c:v>-0.228655</c:v>
                </c:pt>
                <c:pt idx="40549">
                  <c:v>-0.23117799999999999</c:v>
                </c:pt>
                <c:pt idx="40550">
                  <c:v>-0.23393900000000001</c:v>
                </c:pt>
                <c:pt idx="40551">
                  <c:v>-0.23660500000000001</c:v>
                </c:pt>
                <c:pt idx="40552">
                  <c:v>-0.23880399999999999</c:v>
                </c:pt>
                <c:pt idx="40553">
                  <c:v>-0.24166899999999999</c:v>
                </c:pt>
                <c:pt idx="40554">
                  <c:v>-0.244006</c:v>
                </c:pt>
                <c:pt idx="40555">
                  <c:v>-0.24642500000000001</c:v>
                </c:pt>
                <c:pt idx="40556">
                  <c:v>-0.24857899999999999</c:v>
                </c:pt>
                <c:pt idx="40557">
                  <c:v>-0.25091200000000002</c:v>
                </c:pt>
                <c:pt idx="40558">
                  <c:v>-0.25325399999999998</c:v>
                </c:pt>
                <c:pt idx="40559">
                  <c:v>-0.25528800000000001</c:v>
                </c:pt>
                <c:pt idx="40560">
                  <c:v>-0.25731900000000002</c:v>
                </c:pt>
                <c:pt idx="40561">
                  <c:v>-0.25934099999999999</c:v>
                </c:pt>
                <c:pt idx="40562">
                  <c:v>-0.26141999999999999</c:v>
                </c:pt>
                <c:pt idx="40563">
                  <c:v>-0.26335700000000001</c:v>
                </c:pt>
                <c:pt idx="40564">
                  <c:v>-0.26526</c:v>
                </c:pt>
                <c:pt idx="40565">
                  <c:v>-0.26696500000000001</c:v>
                </c:pt>
                <c:pt idx="40566">
                  <c:v>-0.26889200000000002</c:v>
                </c:pt>
                <c:pt idx="40567">
                  <c:v>-0.27076699999999998</c:v>
                </c:pt>
                <c:pt idx="40568">
                  <c:v>-0.27232800000000001</c:v>
                </c:pt>
                <c:pt idx="40569">
                  <c:v>-0.274169</c:v>
                </c:pt>
                <c:pt idx="40570">
                  <c:v>-0.27566499999999999</c:v>
                </c:pt>
                <c:pt idx="40571">
                  <c:v>-0.27731099999999997</c:v>
                </c:pt>
                <c:pt idx="40572">
                  <c:v>-0.27880500000000003</c:v>
                </c:pt>
                <c:pt idx="40573">
                  <c:v>-0.28032800000000002</c:v>
                </c:pt>
                <c:pt idx="40574">
                  <c:v>-0.281891</c:v>
                </c:pt>
                <c:pt idx="40575">
                  <c:v>-0.28335700000000003</c:v>
                </c:pt>
                <c:pt idx="40576">
                  <c:v>-0.28467399999999998</c:v>
                </c:pt>
                <c:pt idx="40577">
                  <c:v>-0.28609800000000002</c:v>
                </c:pt>
                <c:pt idx="40578">
                  <c:v>-0.287387</c:v>
                </c:pt>
                <c:pt idx="40579">
                  <c:v>-0.28873100000000002</c:v>
                </c:pt>
                <c:pt idx="40580">
                  <c:v>-0.289993</c:v>
                </c:pt>
                <c:pt idx="40581">
                  <c:v>-0.29109800000000002</c:v>
                </c:pt>
                <c:pt idx="40582">
                  <c:v>-0.29217900000000002</c:v>
                </c:pt>
                <c:pt idx="40583">
                  <c:v>-0.29334100000000002</c:v>
                </c:pt>
                <c:pt idx="40584">
                  <c:v>-0.29453200000000002</c:v>
                </c:pt>
                <c:pt idx="40585">
                  <c:v>-0.29549500000000001</c:v>
                </c:pt>
                <c:pt idx="40586">
                  <c:v>-0.296713</c:v>
                </c:pt>
                <c:pt idx="40587">
                  <c:v>-0.29761100000000001</c:v>
                </c:pt>
                <c:pt idx="40588">
                  <c:v>-0.298591</c:v>
                </c:pt>
                <c:pt idx="40589">
                  <c:v>-0.29975400000000002</c:v>
                </c:pt>
                <c:pt idx="40590">
                  <c:v>-0.30066300000000001</c:v>
                </c:pt>
                <c:pt idx="40591">
                  <c:v>-0.30168200000000001</c:v>
                </c:pt>
                <c:pt idx="40592">
                  <c:v>-0.30240099999999998</c:v>
                </c:pt>
                <c:pt idx="40593">
                  <c:v>-0.30347000000000002</c:v>
                </c:pt>
                <c:pt idx="40594">
                  <c:v>-0.30452400000000002</c:v>
                </c:pt>
                <c:pt idx="40595">
                  <c:v>-0.30527199999999999</c:v>
                </c:pt>
                <c:pt idx="40596">
                  <c:v>-0.30617299999999997</c:v>
                </c:pt>
                <c:pt idx="40597">
                  <c:v>-0.30696299999999999</c:v>
                </c:pt>
                <c:pt idx="40598">
                  <c:v>-0.30776100000000001</c:v>
                </c:pt>
                <c:pt idx="40599">
                  <c:v>-0.308645</c:v>
                </c:pt>
                <c:pt idx="40600">
                  <c:v>-0.30931999999999998</c:v>
                </c:pt>
                <c:pt idx="40601">
                  <c:v>-0.310166</c:v>
                </c:pt>
                <c:pt idx="40602">
                  <c:v>-0.310726</c:v>
                </c:pt>
                <c:pt idx="40603">
                  <c:v>-0.31128800000000001</c:v>
                </c:pt>
                <c:pt idx="40604">
                  <c:v>-0.31226999999999999</c:v>
                </c:pt>
                <c:pt idx="40605">
                  <c:v>-0.31291799999999997</c:v>
                </c:pt>
                <c:pt idx="40606">
                  <c:v>-0.313363</c:v>
                </c:pt>
                <c:pt idx="40607">
                  <c:v>-0.314025</c:v>
                </c:pt>
                <c:pt idx="40608">
                  <c:v>-0.314581</c:v>
                </c:pt>
                <c:pt idx="40609">
                  <c:v>-0.31532900000000003</c:v>
                </c:pt>
                <c:pt idx="40610">
                  <c:v>-0.31585000000000002</c:v>
                </c:pt>
                <c:pt idx="40611">
                  <c:v>-0.31643399999999999</c:v>
                </c:pt>
                <c:pt idx="40612">
                  <c:v>-0.316994</c:v>
                </c:pt>
                <c:pt idx="40613">
                  <c:v>-0.31744499999999998</c:v>
                </c:pt>
                <c:pt idx="40614">
                  <c:v>-0.31812200000000002</c:v>
                </c:pt>
                <c:pt idx="40615">
                  <c:v>-0.31877</c:v>
                </c:pt>
                <c:pt idx="40616">
                  <c:v>-0.31932199999999999</c:v>
                </c:pt>
                <c:pt idx="40617">
                  <c:v>-0.319826</c:v>
                </c:pt>
                <c:pt idx="40618">
                  <c:v>-0.320436</c:v>
                </c:pt>
                <c:pt idx="40619">
                  <c:v>-0.32091799999999998</c:v>
                </c:pt>
                <c:pt idx="40620">
                  <c:v>-0.32153399999999999</c:v>
                </c:pt>
                <c:pt idx="40621">
                  <c:v>-0.32200400000000001</c:v>
                </c:pt>
                <c:pt idx="40622">
                  <c:v>-0.32225700000000002</c:v>
                </c:pt>
                <c:pt idx="40623">
                  <c:v>-0.32291700000000001</c:v>
                </c:pt>
                <c:pt idx="40624">
                  <c:v>-0.323243</c:v>
                </c:pt>
                <c:pt idx="40625">
                  <c:v>-0.32378600000000002</c:v>
                </c:pt>
                <c:pt idx="40626">
                  <c:v>-0.32409700000000002</c:v>
                </c:pt>
                <c:pt idx="40627">
                  <c:v>-0.32463500000000001</c:v>
                </c:pt>
                <c:pt idx="40628">
                  <c:v>-0.32497799999999999</c:v>
                </c:pt>
                <c:pt idx="40629">
                  <c:v>-0.32530799999999999</c:v>
                </c:pt>
                <c:pt idx="40630">
                  <c:v>-0.325542</c:v>
                </c:pt>
                <c:pt idx="40631">
                  <c:v>-0.326073</c:v>
                </c:pt>
                <c:pt idx="40632">
                  <c:v>-0.32638</c:v>
                </c:pt>
                <c:pt idx="40633">
                  <c:v>-0.32672200000000001</c:v>
                </c:pt>
                <c:pt idx="40634">
                  <c:v>-0.326878</c:v>
                </c:pt>
                <c:pt idx="40635">
                  <c:v>-0.32736199999999999</c:v>
                </c:pt>
                <c:pt idx="40636">
                  <c:v>-0.32761099999999999</c:v>
                </c:pt>
                <c:pt idx="40637">
                  <c:v>-0.328067</c:v>
                </c:pt>
                <c:pt idx="40638">
                  <c:v>-0.32832299999999998</c:v>
                </c:pt>
                <c:pt idx="40639">
                  <c:v>-0.32862400000000003</c:v>
                </c:pt>
                <c:pt idx="40640">
                  <c:v>-0.32893800000000001</c:v>
                </c:pt>
                <c:pt idx="40641">
                  <c:v>-0.32924399999999998</c:v>
                </c:pt>
                <c:pt idx="40642">
                  <c:v>-0.32960200000000001</c:v>
                </c:pt>
                <c:pt idx="40643">
                  <c:v>-0.32982600000000001</c:v>
                </c:pt>
                <c:pt idx="40644">
                  <c:v>-0.33008900000000002</c:v>
                </c:pt>
                <c:pt idx="40645">
                  <c:v>-0.33035399999999998</c:v>
                </c:pt>
                <c:pt idx="40646">
                  <c:v>-0.33064100000000002</c:v>
                </c:pt>
                <c:pt idx="40647">
                  <c:v>-0.33093400000000001</c:v>
                </c:pt>
                <c:pt idx="40648">
                  <c:v>-0.33122000000000001</c:v>
                </c:pt>
                <c:pt idx="40649">
                  <c:v>-0.33119700000000002</c:v>
                </c:pt>
                <c:pt idx="40650">
                  <c:v>-0.33142899999999997</c:v>
                </c:pt>
                <c:pt idx="40651">
                  <c:v>-0.33168900000000001</c:v>
                </c:pt>
                <c:pt idx="40652">
                  <c:v>-0.33166000000000001</c:v>
                </c:pt>
                <c:pt idx="40653">
                  <c:v>-0.33191100000000001</c:v>
                </c:pt>
                <c:pt idx="40654">
                  <c:v>-0.33196900000000001</c:v>
                </c:pt>
                <c:pt idx="40655">
                  <c:v>-0.33208300000000002</c:v>
                </c:pt>
                <c:pt idx="40656">
                  <c:v>-0.33212799999999998</c:v>
                </c:pt>
                <c:pt idx="40657">
                  <c:v>-0.33232400000000001</c:v>
                </c:pt>
                <c:pt idx="40658">
                  <c:v>-0.33246599999999998</c:v>
                </c:pt>
                <c:pt idx="40659">
                  <c:v>-0.33241900000000002</c:v>
                </c:pt>
                <c:pt idx="40660">
                  <c:v>-0.33238299999999998</c:v>
                </c:pt>
                <c:pt idx="40661">
                  <c:v>-0.33236700000000002</c:v>
                </c:pt>
                <c:pt idx="40662">
                  <c:v>-0.33241399999999999</c:v>
                </c:pt>
                <c:pt idx="40663">
                  <c:v>-0.33222800000000002</c:v>
                </c:pt>
                <c:pt idx="40664">
                  <c:v>-0.33237</c:v>
                </c:pt>
                <c:pt idx="40665">
                  <c:v>-0.33197300000000002</c:v>
                </c:pt>
                <c:pt idx="40666">
                  <c:v>-0.332098</c:v>
                </c:pt>
                <c:pt idx="40667">
                  <c:v>-0.33191500000000002</c:v>
                </c:pt>
                <c:pt idx="40668">
                  <c:v>-0.33188499999999999</c:v>
                </c:pt>
                <c:pt idx="40669">
                  <c:v>-0.331594</c:v>
                </c:pt>
                <c:pt idx="40670">
                  <c:v>-0.33139600000000002</c:v>
                </c:pt>
                <c:pt idx="40671">
                  <c:v>-0.33113199999999998</c:v>
                </c:pt>
                <c:pt idx="40672">
                  <c:v>-0.33102100000000001</c:v>
                </c:pt>
                <c:pt idx="40673">
                  <c:v>-0.330791</c:v>
                </c:pt>
                <c:pt idx="40674">
                  <c:v>-0.33026100000000003</c:v>
                </c:pt>
                <c:pt idx="40675">
                  <c:v>-0.33012399999999997</c:v>
                </c:pt>
                <c:pt idx="40676">
                  <c:v>-0.32949800000000001</c:v>
                </c:pt>
                <c:pt idx="40677">
                  <c:v>-0.32934999999999998</c:v>
                </c:pt>
                <c:pt idx="40678">
                  <c:v>-0.32878600000000002</c:v>
                </c:pt>
                <c:pt idx="40679">
                  <c:v>-0.328204</c:v>
                </c:pt>
                <c:pt idx="40680">
                  <c:v>-0.32787899999999998</c:v>
                </c:pt>
                <c:pt idx="40681">
                  <c:v>-0.32712200000000002</c:v>
                </c:pt>
                <c:pt idx="40682">
                  <c:v>-0.32669799999999999</c:v>
                </c:pt>
                <c:pt idx="40683">
                  <c:v>-0.325957</c:v>
                </c:pt>
                <c:pt idx="40684">
                  <c:v>-0.32535599999999998</c:v>
                </c:pt>
                <c:pt idx="40685">
                  <c:v>-0.32480700000000001</c:v>
                </c:pt>
                <c:pt idx="40686">
                  <c:v>-0.32396000000000003</c:v>
                </c:pt>
                <c:pt idx="40687">
                  <c:v>-0.32327</c:v>
                </c:pt>
                <c:pt idx="40688">
                  <c:v>-0.32242999999999999</c:v>
                </c:pt>
                <c:pt idx="40689">
                  <c:v>-0.321517</c:v>
                </c:pt>
                <c:pt idx="40690">
                  <c:v>-0.32069199999999998</c:v>
                </c:pt>
                <c:pt idx="40691">
                  <c:v>-0.31981700000000002</c:v>
                </c:pt>
                <c:pt idx="40692">
                  <c:v>-0.31886199999999998</c:v>
                </c:pt>
                <c:pt idx="40693">
                  <c:v>-0.31785799999999997</c:v>
                </c:pt>
                <c:pt idx="40694">
                  <c:v>-0.31688300000000003</c:v>
                </c:pt>
                <c:pt idx="40695">
                  <c:v>-0.315774</c:v>
                </c:pt>
                <c:pt idx="40696">
                  <c:v>-0.314859</c:v>
                </c:pt>
                <c:pt idx="40697">
                  <c:v>-0.31340299999999999</c:v>
                </c:pt>
                <c:pt idx="40698">
                  <c:v>-0.31244499999999997</c:v>
                </c:pt>
                <c:pt idx="40699">
                  <c:v>-0.31112600000000001</c:v>
                </c:pt>
                <c:pt idx="40700">
                  <c:v>-0.30987399999999998</c:v>
                </c:pt>
                <c:pt idx="40701">
                  <c:v>-0.30836599999999997</c:v>
                </c:pt>
                <c:pt idx="40702">
                  <c:v>-0.30723299999999998</c:v>
                </c:pt>
                <c:pt idx="40703">
                  <c:v>-0.305699</c:v>
                </c:pt>
                <c:pt idx="40704">
                  <c:v>-0.30432500000000001</c:v>
                </c:pt>
                <c:pt idx="40705">
                  <c:v>-0.302867</c:v>
                </c:pt>
                <c:pt idx="40706">
                  <c:v>-0.30105700000000002</c:v>
                </c:pt>
                <c:pt idx="40707">
                  <c:v>-0.29979800000000001</c:v>
                </c:pt>
                <c:pt idx="40708">
                  <c:v>-0.29800900000000002</c:v>
                </c:pt>
                <c:pt idx="40709">
                  <c:v>-0.296514</c:v>
                </c:pt>
                <c:pt idx="40710">
                  <c:v>-0.29472900000000002</c:v>
                </c:pt>
                <c:pt idx="40711">
                  <c:v>-0.29292299999999999</c:v>
                </c:pt>
                <c:pt idx="40712">
                  <c:v>-0.291375</c:v>
                </c:pt>
                <c:pt idx="40713">
                  <c:v>-0.28936899999999999</c:v>
                </c:pt>
                <c:pt idx="40714">
                  <c:v>-0.28759800000000002</c:v>
                </c:pt>
                <c:pt idx="40715">
                  <c:v>-0.28547299999999998</c:v>
                </c:pt>
                <c:pt idx="40716">
                  <c:v>-0.28384199999999998</c:v>
                </c:pt>
                <c:pt idx="40717">
                  <c:v>-0.28165499999999999</c:v>
                </c:pt>
                <c:pt idx="40718">
                  <c:v>-0.27980699999999997</c:v>
                </c:pt>
                <c:pt idx="40719">
                  <c:v>-0.27759899999999998</c:v>
                </c:pt>
                <c:pt idx="40720">
                  <c:v>-0.27555200000000002</c:v>
                </c:pt>
                <c:pt idx="40721">
                  <c:v>-0.27343200000000001</c:v>
                </c:pt>
                <c:pt idx="40722">
                  <c:v>-0.271208</c:v>
                </c:pt>
                <c:pt idx="40723">
                  <c:v>-0.26917400000000002</c:v>
                </c:pt>
                <c:pt idx="40724">
                  <c:v>-0.26669300000000001</c:v>
                </c:pt>
                <c:pt idx="40725">
                  <c:v>-0.26448300000000002</c:v>
                </c:pt>
                <c:pt idx="40726">
                  <c:v>-0.26219599999999998</c:v>
                </c:pt>
                <c:pt idx="40727">
                  <c:v>-0.25977099999999997</c:v>
                </c:pt>
                <c:pt idx="40728">
                  <c:v>-0.25731599999999999</c:v>
                </c:pt>
                <c:pt idx="40729">
                  <c:v>-0.25484200000000001</c:v>
                </c:pt>
                <c:pt idx="40730">
                  <c:v>-0.25250400000000001</c:v>
                </c:pt>
                <c:pt idx="40731">
                  <c:v>-0.24992700000000001</c:v>
                </c:pt>
                <c:pt idx="40732">
                  <c:v>-0.247642</c:v>
                </c:pt>
                <c:pt idx="40733">
                  <c:v>-0.24482699999999999</c:v>
                </c:pt>
                <c:pt idx="40734">
                  <c:v>-0.24252199999999999</c:v>
                </c:pt>
                <c:pt idx="40735">
                  <c:v>-0.23982300000000001</c:v>
                </c:pt>
                <c:pt idx="40736">
                  <c:v>-0.237262</c:v>
                </c:pt>
                <c:pt idx="40737">
                  <c:v>-0.23469200000000001</c:v>
                </c:pt>
                <c:pt idx="40738">
                  <c:v>-0.23174800000000001</c:v>
                </c:pt>
                <c:pt idx="40739">
                  <c:v>-0.229301</c:v>
                </c:pt>
                <c:pt idx="40740">
                  <c:v>-0.22634699999999999</c:v>
                </c:pt>
                <c:pt idx="40741">
                  <c:v>-0.22370799999999999</c:v>
                </c:pt>
                <c:pt idx="40742">
                  <c:v>-0.22081300000000001</c:v>
                </c:pt>
                <c:pt idx="40743">
                  <c:v>-0.21809200000000001</c:v>
                </c:pt>
                <c:pt idx="40744">
                  <c:v>-0.21518399999999999</c:v>
                </c:pt>
                <c:pt idx="40745">
                  <c:v>-0.21239</c:v>
                </c:pt>
                <c:pt idx="40746">
                  <c:v>-0.20939199999999999</c:v>
                </c:pt>
                <c:pt idx="40747">
                  <c:v>-0.20647199999999999</c:v>
                </c:pt>
                <c:pt idx="40748">
                  <c:v>-0.20360800000000001</c:v>
                </c:pt>
                <c:pt idx="40749">
                  <c:v>-0.20058899999999999</c:v>
                </c:pt>
                <c:pt idx="40750">
                  <c:v>-0.19787399999999999</c:v>
                </c:pt>
                <c:pt idx="40751">
                  <c:v>-0.194378</c:v>
                </c:pt>
                <c:pt idx="40752">
                  <c:v>-0.191579</c:v>
                </c:pt>
                <c:pt idx="40753">
                  <c:v>-0.18843199999999999</c:v>
                </c:pt>
                <c:pt idx="40754">
                  <c:v>-0.18545800000000001</c:v>
                </c:pt>
                <c:pt idx="40755">
                  <c:v>-0.18242900000000001</c:v>
                </c:pt>
                <c:pt idx="40756">
                  <c:v>-0.17908299999999999</c:v>
                </c:pt>
                <c:pt idx="40757">
                  <c:v>-0.17602400000000001</c:v>
                </c:pt>
                <c:pt idx="40758">
                  <c:v>-0.172655</c:v>
                </c:pt>
                <c:pt idx="40759">
                  <c:v>-0.16972100000000001</c:v>
                </c:pt>
                <c:pt idx="40760">
                  <c:v>-0.16633600000000001</c:v>
                </c:pt>
                <c:pt idx="40761">
                  <c:v>-0.16325300000000001</c:v>
                </c:pt>
                <c:pt idx="40762">
                  <c:v>-0.159942</c:v>
                </c:pt>
                <c:pt idx="40763">
                  <c:v>-0.15673400000000001</c:v>
                </c:pt>
                <c:pt idx="40764">
                  <c:v>-0.15359900000000001</c:v>
                </c:pt>
                <c:pt idx="40765">
                  <c:v>-0.15016199999999999</c:v>
                </c:pt>
                <c:pt idx="40766">
                  <c:v>-0.14706900000000001</c:v>
                </c:pt>
                <c:pt idx="40767">
                  <c:v>-0.14360600000000001</c:v>
                </c:pt>
                <c:pt idx="40768">
                  <c:v>-0.14052799999999999</c:v>
                </c:pt>
                <c:pt idx="40769">
                  <c:v>-0.13714000000000001</c:v>
                </c:pt>
                <c:pt idx="40770">
                  <c:v>-0.133608</c:v>
                </c:pt>
                <c:pt idx="40771">
                  <c:v>-0.130527</c:v>
                </c:pt>
                <c:pt idx="40772">
                  <c:v>-0.127169</c:v>
                </c:pt>
                <c:pt idx="40773">
                  <c:v>-0.12386800000000001</c:v>
                </c:pt>
                <c:pt idx="40774">
                  <c:v>-0.120436</c:v>
                </c:pt>
                <c:pt idx="40775">
                  <c:v>-0.117216</c:v>
                </c:pt>
                <c:pt idx="40776">
                  <c:v>-0.113719</c:v>
                </c:pt>
                <c:pt idx="40777">
                  <c:v>-0.11049399999999999</c:v>
                </c:pt>
                <c:pt idx="40778">
                  <c:v>-0.10696899999999999</c:v>
                </c:pt>
                <c:pt idx="40779">
                  <c:v>-0.103488</c:v>
                </c:pt>
                <c:pt idx="40780">
                  <c:v>-0.100138</c:v>
                </c:pt>
                <c:pt idx="40781">
                  <c:v>-9.6566700000000005E-2</c:v>
                </c:pt>
                <c:pt idx="40782">
                  <c:v>-9.3349799999999997E-2</c:v>
                </c:pt>
                <c:pt idx="40783">
                  <c:v>-8.9574299999999996E-2</c:v>
                </c:pt>
                <c:pt idx="40784">
                  <c:v>-8.6300299999999996E-2</c:v>
                </c:pt>
                <c:pt idx="40785">
                  <c:v>-8.2742300000000005E-2</c:v>
                </c:pt>
                <c:pt idx="40786">
                  <c:v>-7.9332E-2</c:v>
                </c:pt>
                <c:pt idx="40787">
                  <c:v>-7.5873700000000002E-2</c:v>
                </c:pt>
                <c:pt idx="40788">
                  <c:v>-7.2291400000000006E-2</c:v>
                </c:pt>
                <c:pt idx="40789">
                  <c:v>-6.8913500000000003E-2</c:v>
                </c:pt>
                <c:pt idx="40790">
                  <c:v>-6.54193E-2</c:v>
                </c:pt>
                <c:pt idx="40791">
                  <c:v>-6.2100099999999998E-2</c:v>
                </c:pt>
                <c:pt idx="40792">
                  <c:v>-5.8355600000000001E-2</c:v>
                </c:pt>
                <c:pt idx="40793">
                  <c:v>-5.5048399999999997E-2</c:v>
                </c:pt>
                <c:pt idx="40794">
                  <c:v>-5.1537800000000002E-2</c:v>
                </c:pt>
                <c:pt idx="40795">
                  <c:v>-4.8080400000000002E-2</c:v>
                </c:pt>
                <c:pt idx="40796">
                  <c:v>-4.4781700000000001E-2</c:v>
                </c:pt>
                <c:pt idx="40797">
                  <c:v>-4.0963899999999998E-2</c:v>
                </c:pt>
                <c:pt idx="40798">
                  <c:v>-3.7824200000000002E-2</c:v>
                </c:pt>
                <c:pt idx="40799">
                  <c:v>-3.4246400000000003E-2</c:v>
                </c:pt>
                <c:pt idx="40800">
                  <c:v>-3.0970399999999999E-2</c:v>
                </c:pt>
                <c:pt idx="40801">
                  <c:v>-2.7576199999999999E-2</c:v>
                </c:pt>
                <c:pt idx="40802">
                  <c:v>-2.4142400000000001E-2</c:v>
                </c:pt>
                <c:pt idx="40803">
                  <c:v>-2.0689599999999999E-2</c:v>
                </c:pt>
                <c:pt idx="40804">
                  <c:v>-1.74085E-2</c:v>
                </c:pt>
                <c:pt idx="40805">
                  <c:v>-1.3998500000000001E-2</c:v>
                </c:pt>
                <c:pt idx="40806">
                  <c:v>-1.04467E-2</c:v>
                </c:pt>
                <c:pt idx="40807">
                  <c:v>-7.1288000000000002E-3</c:v>
                </c:pt>
                <c:pt idx="40808">
                  <c:v>-3.5971599999999999E-3</c:v>
                </c:pt>
                <c:pt idx="40809">
                  <c:v>-4.4699600000000001E-4</c:v>
                </c:pt>
                <c:pt idx="40810">
                  <c:v>3.2772000000000001E-3</c:v>
                </c:pt>
                <c:pt idx="40811">
                  <c:v>6.3656399999999997E-3</c:v>
                </c:pt>
                <c:pt idx="40812">
                  <c:v>9.8013100000000006E-3</c:v>
                </c:pt>
                <c:pt idx="40813">
                  <c:v>1.3206300000000001E-2</c:v>
                </c:pt>
                <c:pt idx="40814">
                  <c:v>1.6379000000000001E-2</c:v>
                </c:pt>
                <c:pt idx="40815">
                  <c:v>1.9868799999999999E-2</c:v>
                </c:pt>
                <c:pt idx="40816">
                  <c:v>2.2951800000000001E-2</c:v>
                </c:pt>
                <c:pt idx="40817">
                  <c:v>2.6306699999999999E-2</c:v>
                </c:pt>
                <c:pt idx="40818">
                  <c:v>2.9579299999999999E-2</c:v>
                </c:pt>
                <c:pt idx="40819">
                  <c:v>3.2901899999999998E-2</c:v>
                </c:pt>
                <c:pt idx="40820">
                  <c:v>3.6019900000000001E-2</c:v>
                </c:pt>
                <c:pt idx="40821">
                  <c:v>3.9284199999999998E-2</c:v>
                </c:pt>
                <c:pt idx="40822">
                  <c:v>4.2428500000000001E-2</c:v>
                </c:pt>
                <c:pt idx="40823">
                  <c:v>4.5464999999999998E-2</c:v>
                </c:pt>
                <c:pt idx="40824">
                  <c:v>4.8930399999999999E-2</c:v>
                </c:pt>
                <c:pt idx="40825">
                  <c:v>5.1748500000000003E-2</c:v>
                </c:pt>
                <c:pt idx="40826">
                  <c:v>5.4917100000000003E-2</c:v>
                </c:pt>
                <c:pt idx="40827">
                  <c:v>5.7860599999999998E-2</c:v>
                </c:pt>
                <c:pt idx="40828">
                  <c:v>6.0924199999999998E-2</c:v>
                </c:pt>
                <c:pt idx="40829">
                  <c:v>6.4110200000000006E-2</c:v>
                </c:pt>
                <c:pt idx="40830">
                  <c:v>6.7085400000000003E-2</c:v>
                </c:pt>
                <c:pt idx="40831">
                  <c:v>6.9983199999999995E-2</c:v>
                </c:pt>
                <c:pt idx="40832">
                  <c:v>7.3062699999999994E-2</c:v>
                </c:pt>
                <c:pt idx="40833">
                  <c:v>7.6216599999999995E-2</c:v>
                </c:pt>
                <c:pt idx="40834">
                  <c:v>7.8992000000000007E-2</c:v>
                </c:pt>
                <c:pt idx="40835">
                  <c:v>8.2056699999999996E-2</c:v>
                </c:pt>
                <c:pt idx="40836">
                  <c:v>8.4897500000000001E-2</c:v>
                </c:pt>
                <c:pt idx="40837">
                  <c:v>8.7965699999999994E-2</c:v>
                </c:pt>
                <c:pt idx="40838">
                  <c:v>9.0826699999999996E-2</c:v>
                </c:pt>
                <c:pt idx="40839">
                  <c:v>9.3611600000000003E-2</c:v>
                </c:pt>
                <c:pt idx="40840">
                  <c:v>9.6495600000000001E-2</c:v>
                </c:pt>
                <c:pt idx="40841">
                  <c:v>9.9185499999999996E-2</c:v>
                </c:pt>
                <c:pt idx="40842">
                  <c:v>0.10218000000000001</c:v>
                </c:pt>
                <c:pt idx="40843">
                  <c:v>0.104741</c:v>
                </c:pt>
                <c:pt idx="40844">
                  <c:v>0.10761900000000001</c:v>
                </c:pt>
                <c:pt idx="40845">
                  <c:v>0.110372</c:v>
                </c:pt>
                <c:pt idx="40846">
                  <c:v>0.113026</c:v>
                </c:pt>
                <c:pt idx="40847">
                  <c:v>0.115702</c:v>
                </c:pt>
                <c:pt idx="40848">
                  <c:v>0.118296</c:v>
                </c:pt>
                <c:pt idx="40849">
                  <c:v>0.121047</c:v>
                </c:pt>
                <c:pt idx="40850">
                  <c:v>0.123448</c:v>
                </c:pt>
                <c:pt idx="40851">
                  <c:v>0.126247</c:v>
                </c:pt>
                <c:pt idx="40852">
                  <c:v>0.12862899999999999</c:v>
                </c:pt>
                <c:pt idx="40853">
                  <c:v>0.13104099999999999</c:v>
                </c:pt>
                <c:pt idx="40854">
                  <c:v>0.13369400000000001</c:v>
                </c:pt>
                <c:pt idx="40855">
                  <c:v>0.135819</c:v>
                </c:pt>
                <c:pt idx="40856">
                  <c:v>0.138655</c:v>
                </c:pt>
                <c:pt idx="40857">
                  <c:v>0.140734</c:v>
                </c:pt>
                <c:pt idx="40858">
                  <c:v>0.14332700000000001</c:v>
                </c:pt>
                <c:pt idx="40859">
                  <c:v>0.14568300000000001</c:v>
                </c:pt>
                <c:pt idx="40860">
                  <c:v>0.147984</c:v>
                </c:pt>
                <c:pt idx="40861">
                  <c:v>0.150507</c:v>
                </c:pt>
                <c:pt idx="40862">
                  <c:v>0.15268399999999999</c:v>
                </c:pt>
                <c:pt idx="40863">
                  <c:v>0.15489600000000001</c:v>
                </c:pt>
                <c:pt idx="40864">
                  <c:v>0.15720600000000001</c:v>
                </c:pt>
                <c:pt idx="40865">
                  <c:v>0.15949199999999999</c:v>
                </c:pt>
                <c:pt idx="40866">
                  <c:v>0.16176599999999999</c:v>
                </c:pt>
                <c:pt idx="40867">
                  <c:v>0.16387499999999999</c:v>
                </c:pt>
                <c:pt idx="40868">
                  <c:v>0.16597700000000001</c:v>
                </c:pt>
                <c:pt idx="40869">
                  <c:v>0.168323</c:v>
                </c:pt>
                <c:pt idx="40870">
                  <c:v>0.170347</c:v>
                </c:pt>
                <c:pt idx="40871">
                  <c:v>0.17241000000000001</c:v>
                </c:pt>
                <c:pt idx="40872">
                  <c:v>0.17461399999999999</c:v>
                </c:pt>
                <c:pt idx="40873">
                  <c:v>0.176397</c:v>
                </c:pt>
                <c:pt idx="40874">
                  <c:v>0.17855599999999999</c:v>
                </c:pt>
                <c:pt idx="40875">
                  <c:v>0.180336</c:v>
                </c:pt>
                <c:pt idx="40876">
                  <c:v>0.182501</c:v>
                </c:pt>
                <c:pt idx="40877">
                  <c:v>0.18431</c:v>
                </c:pt>
                <c:pt idx="40878">
                  <c:v>0.18629599999999999</c:v>
                </c:pt>
                <c:pt idx="40879">
                  <c:v>0.188275</c:v>
                </c:pt>
                <c:pt idx="40880">
                  <c:v>0.190001</c:v>
                </c:pt>
                <c:pt idx="40881">
                  <c:v>0.19203600000000001</c:v>
                </c:pt>
                <c:pt idx="40882">
                  <c:v>0.193691</c:v>
                </c:pt>
                <c:pt idx="40883">
                  <c:v>0.19566700000000001</c:v>
                </c:pt>
                <c:pt idx="40884">
                  <c:v>0.197103</c:v>
                </c:pt>
                <c:pt idx="40885">
                  <c:v>0.19900899999999999</c:v>
                </c:pt>
                <c:pt idx="40886">
                  <c:v>0.20073299999999999</c:v>
                </c:pt>
                <c:pt idx="40887">
                  <c:v>0.20243800000000001</c:v>
                </c:pt>
                <c:pt idx="40888">
                  <c:v>0.20421700000000001</c:v>
                </c:pt>
                <c:pt idx="40889">
                  <c:v>0.20577799999999999</c:v>
                </c:pt>
                <c:pt idx="40890">
                  <c:v>0.20732</c:v>
                </c:pt>
                <c:pt idx="40891">
                  <c:v>0.20891100000000001</c:v>
                </c:pt>
                <c:pt idx="40892">
                  <c:v>0.21060400000000001</c:v>
                </c:pt>
                <c:pt idx="40893">
                  <c:v>0.21190500000000001</c:v>
                </c:pt>
                <c:pt idx="40894">
                  <c:v>0.21352599999999999</c:v>
                </c:pt>
                <c:pt idx="40895">
                  <c:v>0.214865</c:v>
                </c:pt>
                <c:pt idx="40896">
                  <c:v>0.21634400000000001</c:v>
                </c:pt>
                <c:pt idx="40897">
                  <c:v>0.21799199999999999</c:v>
                </c:pt>
                <c:pt idx="40898">
                  <c:v>0.21926399999999999</c:v>
                </c:pt>
                <c:pt idx="40899">
                  <c:v>0.22081899999999999</c:v>
                </c:pt>
                <c:pt idx="40900">
                  <c:v>0.22200800000000001</c:v>
                </c:pt>
                <c:pt idx="40901">
                  <c:v>0.22351299999999999</c:v>
                </c:pt>
                <c:pt idx="40902">
                  <c:v>0.224938</c:v>
                </c:pt>
                <c:pt idx="40903">
                  <c:v>0.22614200000000001</c:v>
                </c:pt>
                <c:pt idx="40904">
                  <c:v>0.22748499999999999</c:v>
                </c:pt>
                <c:pt idx="40905">
                  <c:v>0.22866900000000001</c:v>
                </c:pt>
                <c:pt idx="40906">
                  <c:v>0.23005200000000001</c:v>
                </c:pt>
                <c:pt idx="40907">
                  <c:v>0.231188</c:v>
                </c:pt>
                <c:pt idx="40908">
                  <c:v>0.23255200000000001</c:v>
                </c:pt>
                <c:pt idx="40909">
                  <c:v>0.23363100000000001</c:v>
                </c:pt>
                <c:pt idx="40910">
                  <c:v>0.234846</c:v>
                </c:pt>
                <c:pt idx="40911">
                  <c:v>0.235906</c:v>
                </c:pt>
                <c:pt idx="40912">
                  <c:v>0.236954</c:v>
                </c:pt>
                <c:pt idx="40913">
                  <c:v>0.23819799999999999</c:v>
                </c:pt>
                <c:pt idx="40914">
                  <c:v>0.23888699999999999</c:v>
                </c:pt>
                <c:pt idx="40915">
                  <c:v>0.24010000000000001</c:v>
                </c:pt>
                <c:pt idx="40916">
                  <c:v>0.24085899999999999</c:v>
                </c:pt>
                <c:pt idx="40917">
                  <c:v>0.241898</c:v>
                </c:pt>
                <c:pt idx="40918">
                  <c:v>0.242671</c:v>
                </c:pt>
                <c:pt idx="40919">
                  <c:v>0.243613</c:v>
                </c:pt>
                <c:pt idx="40920">
                  <c:v>0.244561</c:v>
                </c:pt>
                <c:pt idx="40921">
                  <c:v>0.24537500000000001</c:v>
                </c:pt>
                <c:pt idx="40922">
                  <c:v>0.246145</c:v>
                </c:pt>
                <c:pt idx="40923">
                  <c:v>0.24693000000000001</c:v>
                </c:pt>
                <c:pt idx="40924">
                  <c:v>0.24787100000000001</c:v>
                </c:pt>
                <c:pt idx="40925">
                  <c:v>0.24839900000000001</c:v>
                </c:pt>
                <c:pt idx="40926">
                  <c:v>0.249278</c:v>
                </c:pt>
                <c:pt idx="40927">
                  <c:v>0.24973300000000001</c:v>
                </c:pt>
                <c:pt idx="40928">
                  <c:v>0.25048500000000001</c:v>
                </c:pt>
                <c:pt idx="40929">
                  <c:v>0.25109399999999998</c:v>
                </c:pt>
                <c:pt idx="40930">
                  <c:v>0.25151000000000001</c:v>
                </c:pt>
                <c:pt idx="40931">
                  <c:v>0.25208000000000003</c:v>
                </c:pt>
                <c:pt idx="40932">
                  <c:v>0.25253100000000001</c:v>
                </c:pt>
                <c:pt idx="40933">
                  <c:v>0.25303100000000001</c:v>
                </c:pt>
                <c:pt idx="40934">
                  <c:v>0.25329200000000002</c:v>
                </c:pt>
                <c:pt idx="40935">
                  <c:v>0.25381900000000002</c:v>
                </c:pt>
                <c:pt idx="40936">
                  <c:v>0.25414500000000001</c:v>
                </c:pt>
                <c:pt idx="40937">
                  <c:v>0.254411</c:v>
                </c:pt>
                <c:pt idx="40938">
                  <c:v>0.25481999999999999</c:v>
                </c:pt>
                <c:pt idx="40939">
                  <c:v>0.254917</c:v>
                </c:pt>
                <c:pt idx="40940">
                  <c:v>0.25524599999999997</c:v>
                </c:pt>
                <c:pt idx="40941">
                  <c:v>0.25531900000000002</c:v>
                </c:pt>
                <c:pt idx="40942">
                  <c:v>0.25558999999999998</c:v>
                </c:pt>
                <c:pt idx="40943">
                  <c:v>0.25576399999999999</c:v>
                </c:pt>
                <c:pt idx="40944">
                  <c:v>0.25572299999999998</c:v>
                </c:pt>
                <c:pt idx="40945">
                  <c:v>0.25578099999999998</c:v>
                </c:pt>
                <c:pt idx="40946">
                  <c:v>0.25579299999999999</c:v>
                </c:pt>
                <c:pt idx="40947">
                  <c:v>0.25586999999999999</c:v>
                </c:pt>
                <c:pt idx="40948">
                  <c:v>0.25581700000000002</c:v>
                </c:pt>
                <c:pt idx="40949">
                  <c:v>0.25569700000000001</c:v>
                </c:pt>
                <c:pt idx="40950">
                  <c:v>0.25539400000000001</c:v>
                </c:pt>
                <c:pt idx="40951">
                  <c:v>0.25528400000000001</c:v>
                </c:pt>
                <c:pt idx="40952">
                  <c:v>0.255193</c:v>
                </c:pt>
                <c:pt idx="40953">
                  <c:v>0.25480399999999997</c:v>
                </c:pt>
                <c:pt idx="40954">
                  <c:v>0.25464900000000001</c:v>
                </c:pt>
                <c:pt idx="40955">
                  <c:v>0.254081</c:v>
                </c:pt>
                <c:pt idx="40956">
                  <c:v>0.253967</c:v>
                </c:pt>
                <c:pt idx="40957">
                  <c:v>0.25345200000000001</c:v>
                </c:pt>
                <c:pt idx="40958">
                  <c:v>0.25312200000000001</c:v>
                </c:pt>
                <c:pt idx="40959">
                  <c:v>0.252577</c:v>
                </c:pt>
                <c:pt idx="40960">
                  <c:v>0.25217699999999998</c:v>
                </c:pt>
                <c:pt idx="40961">
                  <c:v>0.251612</c:v>
                </c:pt>
                <c:pt idx="40962">
                  <c:v>0.25093799999999999</c:v>
                </c:pt>
                <c:pt idx="40963">
                  <c:v>0.25057299999999999</c:v>
                </c:pt>
                <c:pt idx="40964">
                  <c:v>0.24995100000000001</c:v>
                </c:pt>
                <c:pt idx="40965">
                  <c:v>0.24933900000000001</c:v>
                </c:pt>
                <c:pt idx="40966">
                  <c:v>0.24870200000000001</c:v>
                </c:pt>
                <c:pt idx="40967">
                  <c:v>0.24809500000000001</c:v>
                </c:pt>
                <c:pt idx="40968">
                  <c:v>0.24748000000000001</c:v>
                </c:pt>
                <c:pt idx="40969">
                  <c:v>0.246563</c:v>
                </c:pt>
                <c:pt idx="40970">
                  <c:v>0.24598300000000001</c:v>
                </c:pt>
                <c:pt idx="40971">
                  <c:v>0.245002</c:v>
                </c:pt>
                <c:pt idx="40972">
                  <c:v>0.244283</c:v>
                </c:pt>
                <c:pt idx="40973">
                  <c:v>0.24334600000000001</c:v>
                </c:pt>
                <c:pt idx="40974">
                  <c:v>0.24237900000000001</c:v>
                </c:pt>
                <c:pt idx="40975">
                  <c:v>0.24154300000000001</c:v>
                </c:pt>
                <c:pt idx="40976">
                  <c:v>0.240316</c:v>
                </c:pt>
                <c:pt idx="40977">
                  <c:v>0.23938599999999999</c:v>
                </c:pt>
                <c:pt idx="40978">
                  <c:v>0.23829600000000001</c:v>
                </c:pt>
                <c:pt idx="40979">
                  <c:v>0.23725199999999999</c:v>
                </c:pt>
                <c:pt idx="40980">
                  <c:v>0.23627999999999999</c:v>
                </c:pt>
                <c:pt idx="40981">
                  <c:v>0.235046</c:v>
                </c:pt>
                <c:pt idx="40982">
                  <c:v>0.233824</c:v>
                </c:pt>
                <c:pt idx="40983">
                  <c:v>0.23269000000000001</c:v>
                </c:pt>
                <c:pt idx="40984">
                  <c:v>0.23152900000000001</c:v>
                </c:pt>
                <c:pt idx="40985">
                  <c:v>0.230351</c:v>
                </c:pt>
                <c:pt idx="40986">
                  <c:v>0.22909499999999999</c:v>
                </c:pt>
                <c:pt idx="40987">
                  <c:v>0.227691</c:v>
                </c:pt>
                <c:pt idx="40988">
                  <c:v>0.22658600000000001</c:v>
                </c:pt>
                <c:pt idx="40989">
                  <c:v>0.22503200000000001</c:v>
                </c:pt>
                <c:pt idx="40990">
                  <c:v>0.22365299999999999</c:v>
                </c:pt>
                <c:pt idx="40991">
                  <c:v>0.222385</c:v>
                </c:pt>
                <c:pt idx="40992">
                  <c:v>0.22072700000000001</c:v>
                </c:pt>
                <c:pt idx="40993">
                  <c:v>0.21957499999999999</c:v>
                </c:pt>
                <c:pt idx="40994">
                  <c:v>0.21776499999999999</c:v>
                </c:pt>
                <c:pt idx="40995">
                  <c:v>0.21646799999999999</c:v>
                </c:pt>
                <c:pt idx="40996">
                  <c:v>0.214757</c:v>
                </c:pt>
                <c:pt idx="40997">
                  <c:v>0.21318000000000001</c:v>
                </c:pt>
                <c:pt idx="40998">
                  <c:v>0.21153</c:v>
                </c:pt>
                <c:pt idx="40999">
                  <c:v>0.20966499999999999</c:v>
                </c:pt>
                <c:pt idx="41000">
                  <c:v>0.20799200000000001</c:v>
                </c:pt>
                <c:pt idx="41001">
                  <c:v>0.206321</c:v>
                </c:pt>
                <c:pt idx="41002">
                  <c:v>0.2044</c:v>
                </c:pt>
                <c:pt idx="41003">
                  <c:v>0.20250799999999999</c:v>
                </c:pt>
                <c:pt idx="41004">
                  <c:v>0.200852</c:v>
                </c:pt>
                <c:pt idx="41005">
                  <c:v>0.19869899999999999</c:v>
                </c:pt>
                <c:pt idx="41006">
                  <c:v>0.19717199999999999</c:v>
                </c:pt>
                <c:pt idx="41007">
                  <c:v>0.19508800000000001</c:v>
                </c:pt>
                <c:pt idx="41008">
                  <c:v>0.19311800000000001</c:v>
                </c:pt>
                <c:pt idx="41009">
                  <c:v>0.19091900000000001</c:v>
                </c:pt>
                <c:pt idx="41010">
                  <c:v>0.188998</c:v>
                </c:pt>
                <c:pt idx="41011">
                  <c:v>0.18682299999999999</c:v>
                </c:pt>
                <c:pt idx="41012">
                  <c:v>0.18447</c:v>
                </c:pt>
                <c:pt idx="41013">
                  <c:v>0.182417</c:v>
                </c:pt>
                <c:pt idx="41014">
                  <c:v>0.18018000000000001</c:v>
                </c:pt>
                <c:pt idx="41015">
                  <c:v>0.17796899999999999</c:v>
                </c:pt>
                <c:pt idx="41016">
                  <c:v>0.175621</c:v>
                </c:pt>
                <c:pt idx="41017">
                  <c:v>0.17335900000000001</c:v>
                </c:pt>
                <c:pt idx="41018">
                  <c:v>0.17095199999999999</c:v>
                </c:pt>
                <c:pt idx="41019">
                  <c:v>0.16849900000000001</c:v>
                </c:pt>
                <c:pt idx="41020">
                  <c:v>0.166162</c:v>
                </c:pt>
                <c:pt idx="41021">
                  <c:v>0.163572</c:v>
                </c:pt>
                <c:pt idx="41022">
                  <c:v>0.161187</c:v>
                </c:pt>
                <c:pt idx="41023">
                  <c:v>0.15839900000000001</c:v>
                </c:pt>
                <c:pt idx="41024">
                  <c:v>0.15589700000000001</c:v>
                </c:pt>
                <c:pt idx="41025">
                  <c:v>0.15321899999999999</c:v>
                </c:pt>
                <c:pt idx="41026">
                  <c:v>0.15046799999999999</c:v>
                </c:pt>
                <c:pt idx="41027">
                  <c:v>0.147781</c:v>
                </c:pt>
                <c:pt idx="41028">
                  <c:v>0.14490400000000001</c:v>
                </c:pt>
                <c:pt idx="41029">
                  <c:v>0.142147</c:v>
                </c:pt>
                <c:pt idx="41030">
                  <c:v>0.13947000000000001</c:v>
                </c:pt>
                <c:pt idx="41031">
                  <c:v>0.136374</c:v>
                </c:pt>
                <c:pt idx="41032">
                  <c:v>0.13350600000000001</c:v>
                </c:pt>
                <c:pt idx="41033">
                  <c:v>0.130522</c:v>
                </c:pt>
                <c:pt idx="41034">
                  <c:v>0.12755900000000001</c:v>
                </c:pt>
                <c:pt idx="41035">
                  <c:v>0.124527</c:v>
                </c:pt>
                <c:pt idx="41036">
                  <c:v>0.121374</c:v>
                </c:pt>
                <c:pt idx="41037">
                  <c:v>0.118422</c:v>
                </c:pt>
                <c:pt idx="41038">
                  <c:v>0.11519699999999999</c:v>
                </c:pt>
                <c:pt idx="41039">
                  <c:v>0.112236</c:v>
                </c:pt>
                <c:pt idx="41040">
                  <c:v>0.109095</c:v>
                </c:pt>
                <c:pt idx="41041">
                  <c:v>0.105854</c:v>
                </c:pt>
                <c:pt idx="41042">
                  <c:v>0.102594</c:v>
                </c:pt>
                <c:pt idx="41043">
                  <c:v>9.9368600000000001E-2</c:v>
                </c:pt>
                <c:pt idx="41044">
                  <c:v>9.6208199999999994E-2</c:v>
                </c:pt>
                <c:pt idx="41045">
                  <c:v>9.2821100000000004E-2</c:v>
                </c:pt>
                <c:pt idx="41046">
                  <c:v>8.9566199999999999E-2</c:v>
                </c:pt>
                <c:pt idx="41047">
                  <c:v>8.6247500000000005E-2</c:v>
                </c:pt>
                <c:pt idx="41048">
                  <c:v>8.2774299999999995E-2</c:v>
                </c:pt>
                <c:pt idx="41049">
                  <c:v>7.9362000000000002E-2</c:v>
                </c:pt>
                <c:pt idx="41050">
                  <c:v>7.6013499999999998E-2</c:v>
                </c:pt>
                <c:pt idx="41051">
                  <c:v>7.2555999999999995E-2</c:v>
                </c:pt>
                <c:pt idx="41052">
                  <c:v>6.9128200000000001E-2</c:v>
                </c:pt>
                <c:pt idx="41053">
                  <c:v>6.5477599999999997E-2</c:v>
                </c:pt>
                <c:pt idx="41054">
                  <c:v>6.2073099999999999E-2</c:v>
                </c:pt>
                <c:pt idx="41055">
                  <c:v>5.8611400000000001E-2</c:v>
                </c:pt>
                <c:pt idx="41056">
                  <c:v>5.4988500000000003E-2</c:v>
                </c:pt>
                <c:pt idx="41057">
                  <c:v>5.1656399999999998E-2</c:v>
                </c:pt>
                <c:pt idx="41058">
                  <c:v>4.7892299999999999E-2</c:v>
                </c:pt>
                <c:pt idx="41059">
                  <c:v>4.4452499999999999E-2</c:v>
                </c:pt>
                <c:pt idx="41060">
                  <c:v>4.09174E-2</c:v>
                </c:pt>
                <c:pt idx="41061">
                  <c:v>3.7317799999999998E-2</c:v>
                </c:pt>
                <c:pt idx="41062">
                  <c:v>3.3782100000000002E-2</c:v>
                </c:pt>
                <c:pt idx="41063">
                  <c:v>3.0169600000000001E-2</c:v>
                </c:pt>
                <c:pt idx="41064">
                  <c:v>2.6592500000000002E-2</c:v>
                </c:pt>
                <c:pt idx="41065">
                  <c:v>2.28778E-2</c:v>
                </c:pt>
                <c:pt idx="41066">
                  <c:v>1.94264E-2</c:v>
                </c:pt>
                <c:pt idx="41067">
                  <c:v>1.5689600000000001E-2</c:v>
                </c:pt>
                <c:pt idx="41068">
                  <c:v>1.20927E-2</c:v>
                </c:pt>
                <c:pt idx="41069">
                  <c:v>8.39085E-3</c:v>
                </c:pt>
                <c:pt idx="41070">
                  <c:v>4.9093599999999998E-3</c:v>
                </c:pt>
                <c:pt idx="41071">
                  <c:v>1.30364E-3</c:v>
                </c:pt>
                <c:pt idx="41072">
                  <c:v>-2.3807699999999999E-3</c:v>
                </c:pt>
                <c:pt idx="41073">
                  <c:v>-5.9696899999999997E-3</c:v>
                </c:pt>
                <c:pt idx="41074">
                  <c:v>-9.5417699999999998E-3</c:v>
                </c:pt>
                <c:pt idx="41075">
                  <c:v>-1.3108699999999999E-2</c:v>
                </c:pt>
                <c:pt idx="41076">
                  <c:v>-1.6757000000000001E-2</c:v>
                </c:pt>
                <c:pt idx="41077">
                  <c:v>-2.0187500000000001E-2</c:v>
                </c:pt>
                <c:pt idx="41078">
                  <c:v>-2.3908499999999999E-2</c:v>
                </c:pt>
                <c:pt idx="41079">
                  <c:v>-2.74439E-2</c:v>
                </c:pt>
                <c:pt idx="41080">
                  <c:v>-3.0997400000000001E-2</c:v>
                </c:pt>
                <c:pt idx="41081">
                  <c:v>-3.4563299999999998E-2</c:v>
                </c:pt>
                <c:pt idx="41082">
                  <c:v>-3.7878099999999998E-2</c:v>
                </c:pt>
                <c:pt idx="41083">
                  <c:v>-4.1654799999999999E-2</c:v>
                </c:pt>
                <c:pt idx="41084">
                  <c:v>-4.4908400000000001E-2</c:v>
                </c:pt>
                <c:pt idx="41085">
                  <c:v>-4.8471599999999997E-2</c:v>
                </c:pt>
                <c:pt idx="41086">
                  <c:v>-5.1960600000000003E-2</c:v>
                </c:pt>
                <c:pt idx="41087">
                  <c:v>-5.54066E-2</c:v>
                </c:pt>
                <c:pt idx="41088">
                  <c:v>-5.9138900000000001E-2</c:v>
                </c:pt>
                <c:pt idx="41089">
                  <c:v>-6.2415699999999998E-2</c:v>
                </c:pt>
                <c:pt idx="41090">
                  <c:v>-6.6109600000000004E-2</c:v>
                </c:pt>
                <c:pt idx="41091">
                  <c:v>-6.9642899999999994E-2</c:v>
                </c:pt>
                <c:pt idx="41092">
                  <c:v>-7.3270699999999994E-2</c:v>
                </c:pt>
                <c:pt idx="41093">
                  <c:v>-7.6498700000000003E-2</c:v>
                </c:pt>
                <c:pt idx="41094">
                  <c:v>-8.0082899999999999E-2</c:v>
                </c:pt>
                <c:pt idx="41095">
                  <c:v>-8.3424300000000007E-2</c:v>
                </c:pt>
                <c:pt idx="41096">
                  <c:v>-8.6804800000000001E-2</c:v>
                </c:pt>
                <c:pt idx="41097">
                  <c:v>-9.0208999999999998E-2</c:v>
                </c:pt>
                <c:pt idx="41098">
                  <c:v>-9.3459299999999995E-2</c:v>
                </c:pt>
                <c:pt idx="41099">
                  <c:v>-9.6893900000000005E-2</c:v>
                </c:pt>
                <c:pt idx="41100">
                  <c:v>-0.100106</c:v>
                </c:pt>
                <c:pt idx="41101">
                  <c:v>-0.103494</c:v>
                </c:pt>
                <c:pt idx="41102">
                  <c:v>-0.106656</c:v>
                </c:pt>
                <c:pt idx="41103">
                  <c:v>-0.10983800000000001</c:v>
                </c:pt>
                <c:pt idx="41104">
                  <c:v>-0.112983</c:v>
                </c:pt>
                <c:pt idx="41105">
                  <c:v>-0.116259</c:v>
                </c:pt>
                <c:pt idx="41106">
                  <c:v>-0.119325</c:v>
                </c:pt>
                <c:pt idx="41107">
                  <c:v>-0.12245200000000001</c:v>
                </c:pt>
                <c:pt idx="41108">
                  <c:v>-0.12570000000000001</c:v>
                </c:pt>
                <c:pt idx="41109">
                  <c:v>-0.128716</c:v>
                </c:pt>
                <c:pt idx="41110">
                  <c:v>-0.131769</c:v>
                </c:pt>
                <c:pt idx="41111">
                  <c:v>-0.13481599999999999</c:v>
                </c:pt>
                <c:pt idx="41112">
                  <c:v>-0.13773299999999999</c:v>
                </c:pt>
                <c:pt idx="41113">
                  <c:v>-0.14094000000000001</c:v>
                </c:pt>
                <c:pt idx="41114">
                  <c:v>-0.14364099999999999</c:v>
                </c:pt>
                <c:pt idx="41115">
                  <c:v>-0.14682000000000001</c:v>
                </c:pt>
                <c:pt idx="41116">
                  <c:v>-0.149758</c:v>
                </c:pt>
                <c:pt idx="41117">
                  <c:v>-0.15281</c:v>
                </c:pt>
                <c:pt idx="41118">
                  <c:v>-0.15563099999999999</c:v>
                </c:pt>
                <c:pt idx="41119">
                  <c:v>-0.15861600000000001</c:v>
                </c:pt>
                <c:pt idx="41120">
                  <c:v>-0.161492</c:v>
                </c:pt>
                <c:pt idx="41121">
                  <c:v>-0.164192</c:v>
                </c:pt>
                <c:pt idx="41122">
                  <c:v>-0.16706099999999999</c:v>
                </c:pt>
                <c:pt idx="41123">
                  <c:v>-0.16974</c:v>
                </c:pt>
                <c:pt idx="41124">
                  <c:v>-0.172599</c:v>
                </c:pt>
                <c:pt idx="41125">
                  <c:v>-0.17500299999999999</c:v>
                </c:pt>
                <c:pt idx="41126">
                  <c:v>-0.17777999999999999</c:v>
                </c:pt>
                <c:pt idx="41127">
                  <c:v>-0.18026800000000001</c:v>
                </c:pt>
                <c:pt idx="41128">
                  <c:v>-0.18282699999999999</c:v>
                </c:pt>
                <c:pt idx="41129">
                  <c:v>-0.18545400000000001</c:v>
                </c:pt>
                <c:pt idx="41130">
                  <c:v>-0.18789800000000001</c:v>
                </c:pt>
                <c:pt idx="41131">
                  <c:v>-0.19048799999999999</c:v>
                </c:pt>
                <c:pt idx="41132">
                  <c:v>-0.19291</c:v>
                </c:pt>
                <c:pt idx="41133">
                  <c:v>-0.195297</c:v>
                </c:pt>
                <c:pt idx="41134">
                  <c:v>-0.19756599999999999</c:v>
                </c:pt>
                <c:pt idx="41135">
                  <c:v>-0.19992099999999999</c:v>
                </c:pt>
                <c:pt idx="41136">
                  <c:v>-0.20210700000000001</c:v>
                </c:pt>
                <c:pt idx="41137">
                  <c:v>-0.204261</c:v>
                </c:pt>
                <c:pt idx="41138">
                  <c:v>-0.206595</c:v>
                </c:pt>
                <c:pt idx="41139">
                  <c:v>-0.20860899999999999</c:v>
                </c:pt>
                <c:pt idx="41140">
                  <c:v>-0.21094599999999999</c:v>
                </c:pt>
                <c:pt idx="41141">
                  <c:v>-0.21276400000000001</c:v>
                </c:pt>
                <c:pt idx="41142">
                  <c:v>-0.21499199999999999</c:v>
                </c:pt>
                <c:pt idx="41143">
                  <c:v>-0.21712300000000001</c:v>
                </c:pt>
                <c:pt idx="41144">
                  <c:v>-0.219053</c:v>
                </c:pt>
                <c:pt idx="41145">
                  <c:v>-0.22103200000000001</c:v>
                </c:pt>
                <c:pt idx="41146">
                  <c:v>-0.22290599999999999</c:v>
                </c:pt>
                <c:pt idx="41147">
                  <c:v>-0.22475800000000001</c:v>
                </c:pt>
                <c:pt idx="41148">
                  <c:v>-0.226575</c:v>
                </c:pt>
                <c:pt idx="41149">
                  <c:v>-0.22836100000000001</c:v>
                </c:pt>
                <c:pt idx="41150">
                  <c:v>-0.230158</c:v>
                </c:pt>
                <c:pt idx="41151">
                  <c:v>-0.231991</c:v>
                </c:pt>
                <c:pt idx="41152">
                  <c:v>-0.233571</c:v>
                </c:pt>
                <c:pt idx="41153">
                  <c:v>-0.23529</c:v>
                </c:pt>
                <c:pt idx="41154">
                  <c:v>-0.23683499999999999</c:v>
                </c:pt>
                <c:pt idx="41155">
                  <c:v>-0.238455</c:v>
                </c:pt>
                <c:pt idx="41156">
                  <c:v>-0.24010300000000001</c:v>
                </c:pt>
                <c:pt idx="41157">
                  <c:v>-0.24156900000000001</c:v>
                </c:pt>
                <c:pt idx="41158">
                  <c:v>-0.24307999999999999</c:v>
                </c:pt>
                <c:pt idx="41159">
                  <c:v>-0.24451300000000001</c:v>
                </c:pt>
                <c:pt idx="41160">
                  <c:v>-0.24590899999999999</c:v>
                </c:pt>
                <c:pt idx="41161">
                  <c:v>-0.24742900000000001</c:v>
                </c:pt>
                <c:pt idx="41162">
                  <c:v>-0.24875900000000001</c:v>
                </c:pt>
                <c:pt idx="41163">
                  <c:v>-0.25015300000000001</c:v>
                </c:pt>
                <c:pt idx="41164">
                  <c:v>-0.25149100000000002</c:v>
                </c:pt>
                <c:pt idx="41165">
                  <c:v>-0.25262400000000002</c:v>
                </c:pt>
                <c:pt idx="41166">
                  <c:v>-0.25395600000000002</c:v>
                </c:pt>
                <c:pt idx="41167">
                  <c:v>-0.25527899999999998</c:v>
                </c:pt>
                <c:pt idx="41168">
                  <c:v>-0.256463</c:v>
                </c:pt>
                <c:pt idx="41169">
                  <c:v>-0.25756600000000002</c:v>
                </c:pt>
                <c:pt idx="41170">
                  <c:v>-0.258857</c:v>
                </c:pt>
                <c:pt idx="41171">
                  <c:v>-0.25976900000000003</c:v>
                </c:pt>
                <c:pt idx="41172">
                  <c:v>-0.26116200000000001</c:v>
                </c:pt>
                <c:pt idx="41173">
                  <c:v>-0.26203500000000002</c:v>
                </c:pt>
                <c:pt idx="41174">
                  <c:v>-0.26328699999999999</c:v>
                </c:pt>
                <c:pt idx="41175">
                  <c:v>-0.26416800000000001</c:v>
                </c:pt>
                <c:pt idx="41176">
                  <c:v>-0.265287</c:v>
                </c:pt>
                <c:pt idx="41177">
                  <c:v>-0.266183</c:v>
                </c:pt>
                <c:pt idx="41178">
                  <c:v>-0.26729399999999998</c:v>
                </c:pt>
                <c:pt idx="41179">
                  <c:v>-0.26823200000000003</c:v>
                </c:pt>
                <c:pt idx="41180">
                  <c:v>-0.26898</c:v>
                </c:pt>
                <c:pt idx="41181">
                  <c:v>-0.27005899999999999</c:v>
                </c:pt>
                <c:pt idx="41182">
                  <c:v>-0.270847</c:v>
                </c:pt>
                <c:pt idx="41183">
                  <c:v>-0.27206599999999997</c:v>
                </c:pt>
                <c:pt idx="41184">
                  <c:v>-0.27277899999999999</c:v>
                </c:pt>
                <c:pt idx="41185">
                  <c:v>-0.27352799999999999</c:v>
                </c:pt>
                <c:pt idx="41186">
                  <c:v>-0.27454400000000001</c:v>
                </c:pt>
                <c:pt idx="41187">
                  <c:v>-0.27540700000000001</c:v>
                </c:pt>
                <c:pt idx="41188">
                  <c:v>-0.27627800000000002</c:v>
                </c:pt>
                <c:pt idx="41189">
                  <c:v>-0.27705400000000002</c:v>
                </c:pt>
                <c:pt idx="41190">
                  <c:v>-0.27787400000000001</c:v>
                </c:pt>
                <c:pt idx="41191">
                  <c:v>-0.27863599999999999</c:v>
                </c:pt>
                <c:pt idx="41192">
                  <c:v>-0.27954299999999999</c:v>
                </c:pt>
                <c:pt idx="41193">
                  <c:v>-0.280082</c:v>
                </c:pt>
                <c:pt idx="41194">
                  <c:v>-0.28103800000000001</c:v>
                </c:pt>
                <c:pt idx="41195">
                  <c:v>-0.28172700000000001</c:v>
                </c:pt>
                <c:pt idx="41196">
                  <c:v>-0.28226499999999999</c:v>
                </c:pt>
                <c:pt idx="41197">
                  <c:v>-0.28315400000000002</c:v>
                </c:pt>
                <c:pt idx="41198">
                  <c:v>-0.28387800000000002</c:v>
                </c:pt>
                <c:pt idx="41199">
                  <c:v>-0.28469699999999998</c:v>
                </c:pt>
                <c:pt idx="41200">
                  <c:v>-0.28537299999999999</c:v>
                </c:pt>
                <c:pt idx="41201">
                  <c:v>-0.28591699999999998</c:v>
                </c:pt>
                <c:pt idx="41202">
                  <c:v>-0.28677799999999998</c:v>
                </c:pt>
                <c:pt idx="41203">
                  <c:v>-0.287354</c:v>
                </c:pt>
                <c:pt idx="41204">
                  <c:v>-0.28817700000000002</c:v>
                </c:pt>
                <c:pt idx="41205">
                  <c:v>-0.28873700000000002</c:v>
                </c:pt>
                <c:pt idx="41206">
                  <c:v>-0.289211</c:v>
                </c:pt>
                <c:pt idx="41207">
                  <c:v>-0.28988000000000003</c:v>
                </c:pt>
                <c:pt idx="41208">
                  <c:v>-0.29034700000000002</c:v>
                </c:pt>
                <c:pt idx="41209">
                  <c:v>-0.29114499999999999</c:v>
                </c:pt>
                <c:pt idx="41210">
                  <c:v>-0.29168300000000003</c:v>
                </c:pt>
                <c:pt idx="41211">
                  <c:v>-0.29229899999999998</c:v>
                </c:pt>
                <c:pt idx="41212">
                  <c:v>-0.29255900000000001</c:v>
                </c:pt>
                <c:pt idx="41213">
                  <c:v>-0.29338900000000001</c:v>
                </c:pt>
                <c:pt idx="41214">
                  <c:v>-0.29366199999999998</c:v>
                </c:pt>
                <c:pt idx="41215">
                  <c:v>-0.29432399999999997</c:v>
                </c:pt>
                <c:pt idx="41216">
                  <c:v>-0.295012</c:v>
                </c:pt>
                <c:pt idx="41217">
                  <c:v>-0.29533999999999999</c:v>
                </c:pt>
                <c:pt idx="41218">
                  <c:v>-0.29591000000000001</c:v>
                </c:pt>
                <c:pt idx="41219">
                  <c:v>-0.296433</c:v>
                </c:pt>
                <c:pt idx="41220">
                  <c:v>-0.29697899999999999</c:v>
                </c:pt>
                <c:pt idx="41221">
                  <c:v>-0.29746400000000001</c:v>
                </c:pt>
                <c:pt idx="41222">
                  <c:v>-0.29788399999999998</c:v>
                </c:pt>
                <c:pt idx="41223">
                  <c:v>-0.29831099999999999</c:v>
                </c:pt>
                <c:pt idx="41224">
                  <c:v>-0.298896</c:v>
                </c:pt>
                <c:pt idx="41225">
                  <c:v>-0.299348</c:v>
                </c:pt>
                <c:pt idx="41226">
                  <c:v>-0.299923</c:v>
                </c:pt>
                <c:pt idx="41227">
                  <c:v>-0.30030200000000001</c:v>
                </c:pt>
                <c:pt idx="41228">
                  <c:v>-0.30064099999999999</c:v>
                </c:pt>
                <c:pt idx="41229">
                  <c:v>-0.301064</c:v>
                </c:pt>
                <c:pt idx="41230">
                  <c:v>-0.30152699999999999</c:v>
                </c:pt>
                <c:pt idx="41231">
                  <c:v>-0.30195699999999998</c:v>
                </c:pt>
                <c:pt idx="41232">
                  <c:v>-0.302205</c:v>
                </c:pt>
                <c:pt idx="41233">
                  <c:v>-0.302398</c:v>
                </c:pt>
                <c:pt idx="41234">
                  <c:v>-0.30282900000000001</c:v>
                </c:pt>
                <c:pt idx="41235">
                  <c:v>-0.30311500000000002</c:v>
                </c:pt>
                <c:pt idx="41236">
                  <c:v>-0.30347200000000002</c:v>
                </c:pt>
                <c:pt idx="41237">
                  <c:v>-0.30374699999999999</c:v>
                </c:pt>
                <c:pt idx="41238">
                  <c:v>-0.30419099999999999</c:v>
                </c:pt>
                <c:pt idx="41239">
                  <c:v>-0.30433700000000002</c:v>
                </c:pt>
                <c:pt idx="41240">
                  <c:v>-0.30475999999999998</c:v>
                </c:pt>
                <c:pt idx="41241">
                  <c:v>-0.30481799999999998</c:v>
                </c:pt>
                <c:pt idx="41242">
                  <c:v>-0.30534299999999998</c:v>
                </c:pt>
                <c:pt idx="41243">
                  <c:v>-0.30540400000000001</c:v>
                </c:pt>
                <c:pt idx="41244">
                  <c:v>-0.305504</c:v>
                </c:pt>
                <c:pt idx="41245">
                  <c:v>-0.30578499999999997</c:v>
                </c:pt>
                <c:pt idx="41246">
                  <c:v>-0.305983</c:v>
                </c:pt>
                <c:pt idx="41247">
                  <c:v>-0.30616399999999999</c:v>
                </c:pt>
                <c:pt idx="41248">
                  <c:v>-0.30630099999999999</c:v>
                </c:pt>
                <c:pt idx="41249">
                  <c:v>-0.30650300000000003</c:v>
                </c:pt>
                <c:pt idx="41250">
                  <c:v>-0.30652299999999999</c:v>
                </c:pt>
                <c:pt idx="41251">
                  <c:v>-0.306697</c:v>
                </c:pt>
                <c:pt idx="41252">
                  <c:v>-0.306672</c:v>
                </c:pt>
                <c:pt idx="41253">
                  <c:v>-0.306869</c:v>
                </c:pt>
                <c:pt idx="41254">
                  <c:v>-0.30691200000000002</c:v>
                </c:pt>
                <c:pt idx="41255">
                  <c:v>-0.306676</c:v>
                </c:pt>
                <c:pt idx="41256">
                  <c:v>-0.30674899999999999</c:v>
                </c:pt>
                <c:pt idx="41257">
                  <c:v>-0.30651699999999998</c:v>
                </c:pt>
                <c:pt idx="41258">
                  <c:v>-0.30665799999999999</c:v>
                </c:pt>
                <c:pt idx="41259">
                  <c:v>-0.30638300000000002</c:v>
                </c:pt>
                <c:pt idx="41260">
                  <c:v>-0.30613800000000002</c:v>
                </c:pt>
                <c:pt idx="41261">
                  <c:v>-0.30595099999999997</c:v>
                </c:pt>
                <c:pt idx="41262">
                  <c:v>-0.30568899999999999</c:v>
                </c:pt>
                <c:pt idx="41263">
                  <c:v>-0.30561700000000003</c:v>
                </c:pt>
                <c:pt idx="41264">
                  <c:v>-0.30523800000000001</c:v>
                </c:pt>
                <c:pt idx="41265">
                  <c:v>-0.30481000000000003</c:v>
                </c:pt>
                <c:pt idx="41266">
                  <c:v>-0.304477</c:v>
                </c:pt>
                <c:pt idx="41267">
                  <c:v>-0.30433900000000003</c:v>
                </c:pt>
                <c:pt idx="41268">
                  <c:v>-0.30354999999999999</c:v>
                </c:pt>
                <c:pt idx="41269">
                  <c:v>-0.30323099999999997</c:v>
                </c:pt>
                <c:pt idx="41270">
                  <c:v>-0.30283100000000002</c:v>
                </c:pt>
                <c:pt idx="41271">
                  <c:v>-0.30222500000000002</c:v>
                </c:pt>
                <c:pt idx="41272">
                  <c:v>-0.30178300000000002</c:v>
                </c:pt>
                <c:pt idx="41273">
                  <c:v>-0.301008</c:v>
                </c:pt>
                <c:pt idx="41274">
                  <c:v>-0.30064099999999999</c:v>
                </c:pt>
                <c:pt idx="41275">
                  <c:v>-0.29968400000000001</c:v>
                </c:pt>
                <c:pt idx="41276">
                  <c:v>-0.29905300000000001</c:v>
                </c:pt>
                <c:pt idx="41277">
                  <c:v>-0.29820600000000003</c:v>
                </c:pt>
                <c:pt idx="41278">
                  <c:v>-0.29749700000000001</c:v>
                </c:pt>
                <c:pt idx="41279">
                  <c:v>-0.29675000000000001</c:v>
                </c:pt>
                <c:pt idx="41280">
                  <c:v>-0.29571599999999998</c:v>
                </c:pt>
                <c:pt idx="41281">
                  <c:v>-0.29480200000000001</c:v>
                </c:pt>
                <c:pt idx="41282">
                  <c:v>-0.29369899999999999</c:v>
                </c:pt>
                <c:pt idx="41283">
                  <c:v>-0.292821</c:v>
                </c:pt>
                <c:pt idx="41284">
                  <c:v>-0.29162100000000002</c:v>
                </c:pt>
                <c:pt idx="41285">
                  <c:v>-0.29061399999999998</c:v>
                </c:pt>
                <c:pt idx="41286">
                  <c:v>-0.28941</c:v>
                </c:pt>
                <c:pt idx="41287">
                  <c:v>-0.28812599999999999</c:v>
                </c:pt>
                <c:pt idx="41288">
                  <c:v>-0.28680499999999998</c:v>
                </c:pt>
                <c:pt idx="41289">
                  <c:v>-0.285306</c:v>
                </c:pt>
                <c:pt idx="41290">
                  <c:v>-0.28416400000000003</c:v>
                </c:pt>
                <c:pt idx="41291">
                  <c:v>-0.28244200000000003</c:v>
                </c:pt>
                <c:pt idx="41292">
                  <c:v>-0.28103600000000001</c:v>
                </c:pt>
                <c:pt idx="41293">
                  <c:v>-0.27930899999999997</c:v>
                </c:pt>
                <c:pt idx="41294">
                  <c:v>-0.277638</c:v>
                </c:pt>
                <c:pt idx="41295">
                  <c:v>-0.27613500000000002</c:v>
                </c:pt>
                <c:pt idx="41296">
                  <c:v>-0.27446900000000002</c:v>
                </c:pt>
                <c:pt idx="41297">
                  <c:v>-0.27277899999999999</c:v>
                </c:pt>
                <c:pt idx="41298">
                  <c:v>-0.27082699999999998</c:v>
                </c:pt>
                <c:pt idx="41299">
                  <c:v>-0.26919100000000001</c:v>
                </c:pt>
                <c:pt idx="41300">
                  <c:v>-0.26719999999999999</c:v>
                </c:pt>
                <c:pt idx="41301">
                  <c:v>-0.26553599999999999</c:v>
                </c:pt>
                <c:pt idx="41302">
                  <c:v>-0.26342199999999999</c:v>
                </c:pt>
                <c:pt idx="41303">
                  <c:v>-0.26138299999999998</c:v>
                </c:pt>
                <c:pt idx="41304">
                  <c:v>-0.25940400000000002</c:v>
                </c:pt>
                <c:pt idx="41305">
                  <c:v>-0.25752799999999998</c:v>
                </c:pt>
                <c:pt idx="41306">
                  <c:v>-0.255305</c:v>
                </c:pt>
                <c:pt idx="41307">
                  <c:v>-0.25305899999999998</c:v>
                </c:pt>
                <c:pt idx="41308">
                  <c:v>-0.25091999999999998</c:v>
                </c:pt>
                <c:pt idx="41309">
                  <c:v>-0.24865599999999999</c:v>
                </c:pt>
                <c:pt idx="41310">
                  <c:v>-0.246282</c:v>
                </c:pt>
                <c:pt idx="41311">
                  <c:v>-0.24374399999999999</c:v>
                </c:pt>
                <c:pt idx="41312">
                  <c:v>-0.24138000000000001</c:v>
                </c:pt>
                <c:pt idx="41313">
                  <c:v>-0.239042</c:v>
                </c:pt>
                <c:pt idx="41314">
                  <c:v>-0.236266</c:v>
                </c:pt>
                <c:pt idx="41315">
                  <c:v>-0.233931</c:v>
                </c:pt>
                <c:pt idx="41316">
                  <c:v>-0.231188</c:v>
                </c:pt>
                <c:pt idx="41317">
                  <c:v>-0.228738</c:v>
                </c:pt>
                <c:pt idx="41318">
                  <c:v>-0.22597900000000001</c:v>
                </c:pt>
                <c:pt idx="41319">
                  <c:v>-0.22332199999999999</c:v>
                </c:pt>
                <c:pt idx="41320">
                  <c:v>-0.22059000000000001</c:v>
                </c:pt>
                <c:pt idx="41321">
                  <c:v>-0.217694</c:v>
                </c:pt>
                <c:pt idx="41322">
                  <c:v>-0.21507899999999999</c:v>
                </c:pt>
                <c:pt idx="41323">
                  <c:v>-0.21226</c:v>
                </c:pt>
                <c:pt idx="41324">
                  <c:v>-0.20931900000000001</c:v>
                </c:pt>
                <c:pt idx="41325">
                  <c:v>-0.206423</c:v>
                </c:pt>
                <c:pt idx="41326">
                  <c:v>-0.2036</c:v>
                </c:pt>
                <c:pt idx="41327">
                  <c:v>-0.20061999999999999</c:v>
                </c:pt>
                <c:pt idx="41328">
                  <c:v>-0.19781199999999999</c:v>
                </c:pt>
                <c:pt idx="41329">
                  <c:v>-0.194857</c:v>
                </c:pt>
                <c:pt idx="41330">
                  <c:v>-0.19170200000000001</c:v>
                </c:pt>
                <c:pt idx="41331">
                  <c:v>-0.18854599999999999</c:v>
                </c:pt>
                <c:pt idx="41332">
                  <c:v>-0.185477</c:v>
                </c:pt>
                <c:pt idx="41333">
                  <c:v>-0.18249699999999999</c:v>
                </c:pt>
                <c:pt idx="41334">
                  <c:v>-0.17921500000000001</c:v>
                </c:pt>
                <c:pt idx="41335">
                  <c:v>-0.17610600000000001</c:v>
                </c:pt>
                <c:pt idx="41336">
                  <c:v>-0.17269599999999999</c:v>
                </c:pt>
                <c:pt idx="41337">
                  <c:v>-0.16949700000000001</c:v>
                </c:pt>
                <c:pt idx="41338">
                  <c:v>-0.16610800000000001</c:v>
                </c:pt>
                <c:pt idx="41339">
                  <c:v>-0.16295799999999999</c:v>
                </c:pt>
                <c:pt idx="41340">
                  <c:v>-0.15959200000000001</c:v>
                </c:pt>
                <c:pt idx="41341">
                  <c:v>-0.156027</c:v>
                </c:pt>
                <c:pt idx="41342">
                  <c:v>-0.152647</c:v>
                </c:pt>
                <c:pt idx="41343">
                  <c:v>-0.149147</c:v>
                </c:pt>
                <c:pt idx="41344">
                  <c:v>-0.146063</c:v>
                </c:pt>
                <c:pt idx="41345">
                  <c:v>-0.142541</c:v>
                </c:pt>
                <c:pt idx="41346">
                  <c:v>-0.13911299999999999</c:v>
                </c:pt>
                <c:pt idx="41347">
                  <c:v>-0.135717</c:v>
                </c:pt>
                <c:pt idx="41348">
                  <c:v>-0.13237199999999999</c:v>
                </c:pt>
                <c:pt idx="41349">
                  <c:v>-0.12900900000000001</c:v>
                </c:pt>
                <c:pt idx="41350">
                  <c:v>-0.12558</c:v>
                </c:pt>
                <c:pt idx="41351">
                  <c:v>-0.122228</c:v>
                </c:pt>
                <c:pt idx="41352">
                  <c:v>-0.118579</c:v>
                </c:pt>
                <c:pt idx="41353">
                  <c:v>-0.115173</c:v>
                </c:pt>
                <c:pt idx="41354">
                  <c:v>-0.111624</c:v>
                </c:pt>
                <c:pt idx="41355">
                  <c:v>-0.108264</c:v>
                </c:pt>
                <c:pt idx="41356">
                  <c:v>-0.104564</c:v>
                </c:pt>
                <c:pt idx="41357">
                  <c:v>-0.100998</c:v>
                </c:pt>
                <c:pt idx="41358">
                  <c:v>-9.7333000000000003E-2</c:v>
                </c:pt>
                <c:pt idx="41359">
                  <c:v>-9.3686099999999994E-2</c:v>
                </c:pt>
                <c:pt idx="41360">
                  <c:v>-9.0284799999999998E-2</c:v>
                </c:pt>
                <c:pt idx="41361">
                  <c:v>-8.6496699999999996E-2</c:v>
                </c:pt>
                <c:pt idx="41362">
                  <c:v>-8.2899500000000001E-2</c:v>
                </c:pt>
                <c:pt idx="41363">
                  <c:v>-7.9217399999999993E-2</c:v>
                </c:pt>
                <c:pt idx="41364">
                  <c:v>-7.5738600000000003E-2</c:v>
                </c:pt>
                <c:pt idx="41365">
                  <c:v>-7.2039400000000003E-2</c:v>
                </c:pt>
                <c:pt idx="41366">
                  <c:v>-6.8626599999999996E-2</c:v>
                </c:pt>
                <c:pt idx="41367">
                  <c:v>-6.49975E-2</c:v>
                </c:pt>
                <c:pt idx="41368">
                  <c:v>-6.1303499999999997E-2</c:v>
                </c:pt>
                <c:pt idx="41369">
                  <c:v>-5.8000099999999999E-2</c:v>
                </c:pt>
                <c:pt idx="41370">
                  <c:v>-5.4117199999999997E-2</c:v>
                </c:pt>
                <c:pt idx="41371">
                  <c:v>-5.0800400000000002E-2</c:v>
                </c:pt>
                <c:pt idx="41372">
                  <c:v>-4.69148E-2</c:v>
                </c:pt>
                <c:pt idx="41373">
                  <c:v>-4.3513900000000001E-2</c:v>
                </c:pt>
                <c:pt idx="41374">
                  <c:v>-3.9917800000000003E-2</c:v>
                </c:pt>
                <c:pt idx="41375">
                  <c:v>-3.6264299999999999E-2</c:v>
                </c:pt>
                <c:pt idx="41376">
                  <c:v>-3.3049200000000001E-2</c:v>
                </c:pt>
                <c:pt idx="41377">
                  <c:v>-2.9232999999999999E-2</c:v>
                </c:pt>
                <c:pt idx="41378">
                  <c:v>-2.5794899999999999E-2</c:v>
                </c:pt>
                <c:pt idx="41379">
                  <c:v>-2.2079499999999998E-2</c:v>
                </c:pt>
                <c:pt idx="41380">
                  <c:v>-1.8679899999999999E-2</c:v>
                </c:pt>
                <c:pt idx="41381">
                  <c:v>-1.50504E-2</c:v>
                </c:pt>
                <c:pt idx="41382">
                  <c:v>-1.1602400000000001E-2</c:v>
                </c:pt>
                <c:pt idx="41383">
                  <c:v>-7.9568199999999999E-3</c:v>
                </c:pt>
                <c:pt idx="41384">
                  <c:v>-4.4698000000000003E-3</c:v>
                </c:pt>
                <c:pt idx="41385">
                  <c:v>-9.6099900000000003E-4</c:v>
                </c:pt>
                <c:pt idx="41386">
                  <c:v>2.4898400000000001E-3</c:v>
                </c:pt>
                <c:pt idx="41387">
                  <c:v>5.7418499999999997E-3</c:v>
                </c:pt>
                <c:pt idx="41388">
                  <c:v>9.4197499999999993E-3</c:v>
                </c:pt>
                <c:pt idx="41389">
                  <c:v>1.2626200000000001E-2</c:v>
                </c:pt>
                <c:pt idx="41390">
                  <c:v>1.6136500000000002E-2</c:v>
                </c:pt>
                <c:pt idx="41391">
                  <c:v>1.9563199999999999E-2</c:v>
                </c:pt>
                <c:pt idx="41392">
                  <c:v>2.2812599999999999E-2</c:v>
                </c:pt>
                <c:pt idx="41393">
                  <c:v>2.6268900000000001E-2</c:v>
                </c:pt>
                <c:pt idx="41394">
                  <c:v>2.95692E-2</c:v>
                </c:pt>
                <c:pt idx="41395">
                  <c:v>3.3124300000000002E-2</c:v>
                </c:pt>
                <c:pt idx="41396">
                  <c:v>3.6329500000000001E-2</c:v>
                </c:pt>
                <c:pt idx="41397">
                  <c:v>3.9725900000000001E-2</c:v>
                </c:pt>
                <c:pt idx="41398">
                  <c:v>4.2865100000000003E-2</c:v>
                </c:pt>
                <c:pt idx="41399">
                  <c:v>4.6430699999999998E-2</c:v>
                </c:pt>
                <c:pt idx="41400">
                  <c:v>4.9630500000000001E-2</c:v>
                </c:pt>
                <c:pt idx="41401">
                  <c:v>5.3147699999999999E-2</c:v>
                </c:pt>
                <c:pt idx="41402">
                  <c:v>5.6328299999999998E-2</c:v>
                </c:pt>
                <c:pt idx="41403">
                  <c:v>5.9393399999999999E-2</c:v>
                </c:pt>
                <c:pt idx="41404">
                  <c:v>6.2954899999999994E-2</c:v>
                </c:pt>
                <c:pt idx="41405">
                  <c:v>6.5893699999999999E-2</c:v>
                </c:pt>
                <c:pt idx="41406">
                  <c:v>6.9247900000000001E-2</c:v>
                </c:pt>
                <c:pt idx="41407">
                  <c:v>7.2372300000000001E-2</c:v>
                </c:pt>
                <c:pt idx="41408">
                  <c:v>7.5424000000000005E-2</c:v>
                </c:pt>
                <c:pt idx="41409">
                  <c:v>7.8497600000000001E-2</c:v>
                </c:pt>
                <c:pt idx="41410">
                  <c:v>8.1845299999999996E-2</c:v>
                </c:pt>
                <c:pt idx="41411">
                  <c:v>8.4863099999999997E-2</c:v>
                </c:pt>
                <c:pt idx="41412">
                  <c:v>8.7867600000000004E-2</c:v>
                </c:pt>
                <c:pt idx="41413">
                  <c:v>9.0843199999999999E-2</c:v>
                </c:pt>
                <c:pt idx="41414">
                  <c:v>9.3938900000000006E-2</c:v>
                </c:pt>
                <c:pt idx="41415">
                  <c:v>9.7060599999999997E-2</c:v>
                </c:pt>
                <c:pt idx="41416">
                  <c:v>9.9972199999999997E-2</c:v>
                </c:pt>
                <c:pt idx="41417">
                  <c:v>0.10318099999999999</c:v>
                </c:pt>
                <c:pt idx="41418">
                  <c:v>0.106104</c:v>
                </c:pt>
                <c:pt idx="41419">
                  <c:v>0.108989</c:v>
                </c:pt>
                <c:pt idx="41420">
                  <c:v>0.111998</c:v>
                </c:pt>
                <c:pt idx="41421">
                  <c:v>0.115023</c:v>
                </c:pt>
                <c:pt idx="41422">
                  <c:v>0.117911</c:v>
                </c:pt>
                <c:pt idx="41423">
                  <c:v>0.121013</c:v>
                </c:pt>
                <c:pt idx="41424">
                  <c:v>0.12382799999999999</c:v>
                </c:pt>
                <c:pt idx="41425">
                  <c:v>0.12672</c:v>
                </c:pt>
                <c:pt idx="41426">
                  <c:v>0.12982199999999999</c:v>
                </c:pt>
                <c:pt idx="41427">
                  <c:v>0.132609</c:v>
                </c:pt>
                <c:pt idx="41428">
                  <c:v>0.135848</c:v>
                </c:pt>
                <c:pt idx="41429">
                  <c:v>0.138431</c:v>
                </c:pt>
                <c:pt idx="41430">
                  <c:v>0.14155000000000001</c:v>
                </c:pt>
                <c:pt idx="41431">
                  <c:v>0.14461599999999999</c:v>
                </c:pt>
                <c:pt idx="41432">
                  <c:v>0.147254</c:v>
                </c:pt>
                <c:pt idx="41433">
                  <c:v>0.15035399999999999</c:v>
                </c:pt>
                <c:pt idx="41434">
                  <c:v>0.15312100000000001</c:v>
                </c:pt>
                <c:pt idx="41435">
                  <c:v>0.15609999999999999</c:v>
                </c:pt>
                <c:pt idx="41436">
                  <c:v>0.15887899999999999</c:v>
                </c:pt>
                <c:pt idx="41437">
                  <c:v>0.16181100000000001</c:v>
                </c:pt>
                <c:pt idx="41438">
                  <c:v>0.16464699999999999</c:v>
                </c:pt>
                <c:pt idx="41439">
                  <c:v>0.16760700000000001</c:v>
                </c:pt>
                <c:pt idx="41440">
                  <c:v>0.17035400000000001</c:v>
                </c:pt>
                <c:pt idx="41441">
                  <c:v>0.173295</c:v>
                </c:pt>
                <c:pt idx="41442">
                  <c:v>0.17624400000000001</c:v>
                </c:pt>
                <c:pt idx="41443">
                  <c:v>0.17908199999999999</c:v>
                </c:pt>
                <c:pt idx="41444">
                  <c:v>0.18218400000000001</c:v>
                </c:pt>
                <c:pt idx="41445">
                  <c:v>0.18470700000000001</c:v>
                </c:pt>
                <c:pt idx="41446">
                  <c:v>0.187885</c:v>
                </c:pt>
                <c:pt idx="41447">
                  <c:v>0.19070300000000001</c:v>
                </c:pt>
                <c:pt idx="41448">
                  <c:v>0.193741</c:v>
                </c:pt>
                <c:pt idx="41449">
                  <c:v>0.19663900000000001</c:v>
                </c:pt>
                <c:pt idx="41450">
                  <c:v>0.19961899999999999</c:v>
                </c:pt>
                <c:pt idx="41451">
                  <c:v>0.20253399999999999</c:v>
                </c:pt>
                <c:pt idx="41452">
                  <c:v>0.20552300000000001</c:v>
                </c:pt>
                <c:pt idx="41453">
                  <c:v>0.208507</c:v>
                </c:pt>
                <c:pt idx="41454">
                  <c:v>0.211511</c:v>
                </c:pt>
                <c:pt idx="41455">
                  <c:v>0.214643</c:v>
                </c:pt>
                <c:pt idx="41456">
                  <c:v>0.21752099999999999</c:v>
                </c:pt>
                <c:pt idx="41457">
                  <c:v>0.220723</c:v>
                </c:pt>
                <c:pt idx="41458">
                  <c:v>0.22375800000000001</c:v>
                </c:pt>
                <c:pt idx="41459">
                  <c:v>0.22679099999999999</c:v>
                </c:pt>
                <c:pt idx="41460">
                  <c:v>0.23013500000000001</c:v>
                </c:pt>
                <c:pt idx="41461">
                  <c:v>0.23296900000000001</c:v>
                </c:pt>
                <c:pt idx="41462">
                  <c:v>0.23633899999999999</c:v>
                </c:pt>
                <c:pt idx="41463">
                  <c:v>0.23944099999999999</c:v>
                </c:pt>
                <c:pt idx="41464">
                  <c:v>0.242503</c:v>
                </c:pt>
                <c:pt idx="41465">
                  <c:v>0.245727</c:v>
                </c:pt>
                <c:pt idx="41466">
                  <c:v>0.24870700000000001</c:v>
                </c:pt>
                <c:pt idx="41467">
                  <c:v>0.25190600000000002</c:v>
                </c:pt>
                <c:pt idx="41468">
                  <c:v>0.25504900000000003</c:v>
                </c:pt>
                <c:pt idx="41469">
                  <c:v>0.258185</c:v>
                </c:pt>
                <c:pt idx="41470">
                  <c:v>0.261569</c:v>
                </c:pt>
                <c:pt idx="41471">
                  <c:v>0.264627</c:v>
                </c:pt>
                <c:pt idx="41472">
                  <c:v>0.26790199999999997</c:v>
                </c:pt>
                <c:pt idx="41473">
                  <c:v>0.27129599999999998</c:v>
                </c:pt>
                <c:pt idx="41474">
                  <c:v>0.27452599999999999</c:v>
                </c:pt>
                <c:pt idx="41475">
                  <c:v>0.27785799999999999</c:v>
                </c:pt>
                <c:pt idx="41476">
                  <c:v>0.28127400000000002</c:v>
                </c:pt>
                <c:pt idx="41477">
                  <c:v>0.28445799999999999</c:v>
                </c:pt>
                <c:pt idx="41478">
                  <c:v>0.28789300000000001</c:v>
                </c:pt>
                <c:pt idx="41479">
                  <c:v>0.29113</c:v>
                </c:pt>
                <c:pt idx="41480">
                  <c:v>0.294597</c:v>
                </c:pt>
                <c:pt idx="41481">
                  <c:v>0.29788700000000001</c:v>
                </c:pt>
                <c:pt idx="41482">
                  <c:v>0.30127700000000002</c:v>
                </c:pt>
                <c:pt idx="41483">
                  <c:v>0.30451800000000001</c:v>
                </c:pt>
                <c:pt idx="41484">
                  <c:v>0.308033</c:v>
                </c:pt>
                <c:pt idx="41485">
                  <c:v>0.31121799999999999</c:v>
                </c:pt>
                <c:pt idx="41486">
                  <c:v>0.31471700000000002</c:v>
                </c:pt>
                <c:pt idx="41487">
                  <c:v>0.31820599999999999</c:v>
                </c:pt>
                <c:pt idx="41488">
                  <c:v>0.321183</c:v>
                </c:pt>
                <c:pt idx="41489">
                  <c:v>0.32502500000000001</c:v>
                </c:pt>
                <c:pt idx="41490">
                  <c:v>0.32814700000000002</c:v>
                </c:pt>
                <c:pt idx="41491">
                  <c:v>0.33172200000000002</c:v>
                </c:pt>
                <c:pt idx="41492">
                  <c:v>0.33512500000000001</c:v>
                </c:pt>
                <c:pt idx="41493">
                  <c:v>0.33824900000000002</c:v>
                </c:pt>
                <c:pt idx="41494">
                  <c:v>0.34192499999999998</c:v>
                </c:pt>
                <c:pt idx="41495">
                  <c:v>0.34509200000000001</c:v>
                </c:pt>
                <c:pt idx="41496">
                  <c:v>0.348688</c:v>
                </c:pt>
                <c:pt idx="41497">
                  <c:v>0.35186200000000001</c:v>
                </c:pt>
                <c:pt idx="41498">
                  <c:v>0.35519699999999998</c:v>
                </c:pt>
                <c:pt idx="41499">
                  <c:v>0.35855700000000001</c:v>
                </c:pt>
                <c:pt idx="41500">
                  <c:v>0.36181099999999999</c:v>
                </c:pt>
                <c:pt idx="41501">
                  <c:v>0.36507899999999999</c:v>
                </c:pt>
                <c:pt idx="41502">
                  <c:v>0.36844399999999999</c:v>
                </c:pt>
                <c:pt idx="41503">
                  <c:v>0.37151099999999998</c:v>
                </c:pt>
                <c:pt idx="41504">
                  <c:v>0.37456499999999998</c:v>
                </c:pt>
                <c:pt idx="41505">
                  <c:v>0.37782100000000002</c:v>
                </c:pt>
                <c:pt idx="41506">
                  <c:v>0.38087300000000002</c:v>
                </c:pt>
                <c:pt idx="41507">
                  <c:v>0.38417699999999999</c:v>
                </c:pt>
                <c:pt idx="41508">
                  <c:v>0.38730700000000001</c:v>
                </c:pt>
                <c:pt idx="41509">
                  <c:v>0.390511</c:v>
                </c:pt>
                <c:pt idx="41510">
                  <c:v>0.39346500000000001</c:v>
                </c:pt>
                <c:pt idx="41511">
                  <c:v>0.39675500000000002</c:v>
                </c:pt>
                <c:pt idx="41512">
                  <c:v>0.39976899999999999</c:v>
                </c:pt>
                <c:pt idx="41513">
                  <c:v>0.40304699999999999</c:v>
                </c:pt>
                <c:pt idx="41514">
                  <c:v>0.40573399999999998</c:v>
                </c:pt>
                <c:pt idx="41515">
                  <c:v>0.40867799999999999</c:v>
                </c:pt>
                <c:pt idx="41516">
                  <c:v>0.411748</c:v>
                </c:pt>
                <c:pt idx="41517">
                  <c:v>0.41447299999999998</c:v>
                </c:pt>
                <c:pt idx="41518">
                  <c:v>0.417518</c:v>
                </c:pt>
                <c:pt idx="41519">
                  <c:v>0.42000500000000002</c:v>
                </c:pt>
                <c:pt idx="41520">
                  <c:v>0.42297200000000001</c:v>
                </c:pt>
                <c:pt idx="41521">
                  <c:v>0.42573800000000001</c:v>
                </c:pt>
                <c:pt idx="41522">
                  <c:v>0.428367</c:v>
                </c:pt>
                <c:pt idx="41523">
                  <c:v>0.43124800000000002</c:v>
                </c:pt>
                <c:pt idx="41524">
                  <c:v>0.43358200000000002</c:v>
                </c:pt>
                <c:pt idx="41525">
                  <c:v>0.43631900000000001</c:v>
                </c:pt>
                <c:pt idx="41526">
                  <c:v>0.43871599999999999</c:v>
                </c:pt>
                <c:pt idx="41527">
                  <c:v>0.441328</c:v>
                </c:pt>
                <c:pt idx="41528">
                  <c:v>0.44377699999999998</c:v>
                </c:pt>
                <c:pt idx="41529">
                  <c:v>0.44628400000000001</c:v>
                </c:pt>
                <c:pt idx="41530">
                  <c:v>0.44834200000000002</c:v>
                </c:pt>
                <c:pt idx="41531">
                  <c:v>0.45114199999999999</c:v>
                </c:pt>
                <c:pt idx="41532">
                  <c:v>0.45313500000000001</c:v>
                </c:pt>
                <c:pt idx="41533">
                  <c:v>0.45552900000000002</c:v>
                </c:pt>
                <c:pt idx="41534">
                  <c:v>0.457735</c:v>
                </c:pt>
                <c:pt idx="41535">
                  <c:v>0.45963300000000001</c:v>
                </c:pt>
                <c:pt idx="41536">
                  <c:v>0.46181699999999998</c:v>
                </c:pt>
                <c:pt idx="41537">
                  <c:v>0.46371099999999998</c:v>
                </c:pt>
                <c:pt idx="41538">
                  <c:v>0.46570499999999998</c:v>
                </c:pt>
                <c:pt idx="41539">
                  <c:v>0.467499</c:v>
                </c:pt>
                <c:pt idx="41540">
                  <c:v>0.46945700000000001</c:v>
                </c:pt>
                <c:pt idx="41541">
                  <c:v>0.471134</c:v>
                </c:pt>
                <c:pt idx="41542">
                  <c:v>0.47280299999999997</c:v>
                </c:pt>
                <c:pt idx="41543">
                  <c:v>0.474638</c:v>
                </c:pt>
                <c:pt idx="41544">
                  <c:v>0.47601399999999999</c:v>
                </c:pt>
                <c:pt idx="41545">
                  <c:v>0.47787499999999999</c:v>
                </c:pt>
                <c:pt idx="41546">
                  <c:v>0.47907300000000003</c:v>
                </c:pt>
                <c:pt idx="41547">
                  <c:v>0.48050700000000002</c:v>
                </c:pt>
                <c:pt idx="41548">
                  <c:v>0.48210799999999998</c:v>
                </c:pt>
                <c:pt idx="41549">
                  <c:v>0.48323500000000003</c:v>
                </c:pt>
                <c:pt idx="41550">
                  <c:v>0.48493599999999998</c:v>
                </c:pt>
                <c:pt idx="41551">
                  <c:v>0.48589900000000003</c:v>
                </c:pt>
                <c:pt idx="41552">
                  <c:v>0.48718499999999998</c:v>
                </c:pt>
                <c:pt idx="41553">
                  <c:v>0.48836800000000002</c:v>
                </c:pt>
                <c:pt idx="41554">
                  <c:v>0.489479</c:v>
                </c:pt>
                <c:pt idx="41555">
                  <c:v>0.49058800000000002</c:v>
                </c:pt>
                <c:pt idx="41556">
                  <c:v>0.49141000000000001</c:v>
                </c:pt>
                <c:pt idx="41557">
                  <c:v>0.49221799999999999</c:v>
                </c:pt>
                <c:pt idx="41558">
                  <c:v>0.49309199999999997</c:v>
                </c:pt>
                <c:pt idx="41559">
                  <c:v>0.49373600000000001</c:v>
                </c:pt>
                <c:pt idx="41560">
                  <c:v>0.49452699999999999</c:v>
                </c:pt>
                <c:pt idx="41561">
                  <c:v>0.49502800000000002</c:v>
                </c:pt>
                <c:pt idx="41562">
                  <c:v>0.49540099999999998</c:v>
                </c:pt>
                <c:pt idx="41563">
                  <c:v>0.49614799999999998</c:v>
                </c:pt>
                <c:pt idx="41564">
                  <c:v>0.496197</c:v>
                </c:pt>
                <c:pt idx="41565">
                  <c:v>0.49681599999999998</c:v>
                </c:pt>
                <c:pt idx="41566">
                  <c:v>0.49692999999999998</c:v>
                </c:pt>
                <c:pt idx="41567">
                  <c:v>0.49724000000000002</c:v>
                </c:pt>
                <c:pt idx="41568">
                  <c:v>0.497089</c:v>
                </c:pt>
                <c:pt idx="41569">
                  <c:v>0.49712400000000001</c:v>
                </c:pt>
                <c:pt idx="41570">
                  <c:v>0.49730999999999997</c:v>
                </c:pt>
                <c:pt idx="41571">
                  <c:v>0.49717499999999998</c:v>
                </c:pt>
                <c:pt idx="41572">
                  <c:v>0.49730099999999999</c:v>
                </c:pt>
                <c:pt idx="41573">
                  <c:v>0.49674800000000002</c:v>
                </c:pt>
                <c:pt idx="41574">
                  <c:v>0.49669400000000002</c:v>
                </c:pt>
                <c:pt idx="41575">
                  <c:v>0.49646899999999999</c:v>
                </c:pt>
                <c:pt idx="41576">
                  <c:v>0.49604900000000002</c:v>
                </c:pt>
                <c:pt idx="41577">
                  <c:v>0.49589499999999997</c:v>
                </c:pt>
                <c:pt idx="41578">
                  <c:v>0.49509300000000001</c:v>
                </c:pt>
                <c:pt idx="41579">
                  <c:v>0.49472100000000002</c:v>
                </c:pt>
                <c:pt idx="41580">
                  <c:v>0.493946</c:v>
                </c:pt>
                <c:pt idx="41581">
                  <c:v>0.49327700000000002</c:v>
                </c:pt>
                <c:pt idx="41582">
                  <c:v>0.49254599999999998</c:v>
                </c:pt>
                <c:pt idx="41583">
                  <c:v>0.49157699999999999</c:v>
                </c:pt>
                <c:pt idx="41584">
                  <c:v>0.49065900000000001</c:v>
                </c:pt>
                <c:pt idx="41585">
                  <c:v>0.48949300000000001</c:v>
                </c:pt>
                <c:pt idx="41586">
                  <c:v>0.48873899999999998</c:v>
                </c:pt>
                <c:pt idx="41587">
                  <c:v>0.48757499999999998</c:v>
                </c:pt>
                <c:pt idx="41588">
                  <c:v>0.48638599999999999</c:v>
                </c:pt>
                <c:pt idx="41589">
                  <c:v>0.48497499999999999</c:v>
                </c:pt>
                <c:pt idx="41590">
                  <c:v>0.484068</c:v>
                </c:pt>
                <c:pt idx="41591">
                  <c:v>0.48261999999999999</c:v>
                </c:pt>
                <c:pt idx="41592">
                  <c:v>0.481437</c:v>
                </c:pt>
                <c:pt idx="41593">
                  <c:v>0.479825</c:v>
                </c:pt>
                <c:pt idx="41594">
                  <c:v>0.47842400000000002</c:v>
                </c:pt>
                <c:pt idx="41595">
                  <c:v>0.47694799999999998</c:v>
                </c:pt>
                <c:pt idx="41596">
                  <c:v>0.475217</c:v>
                </c:pt>
                <c:pt idx="41597">
                  <c:v>0.47385100000000002</c:v>
                </c:pt>
                <c:pt idx="41598">
                  <c:v>0.471939</c:v>
                </c:pt>
                <c:pt idx="41599">
                  <c:v>0.470329</c:v>
                </c:pt>
                <c:pt idx="41600">
                  <c:v>0.468275</c:v>
                </c:pt>
                <c:pt idx="41601">
                  <c:v>0.46637899999999999</c:v>
                </c:pt>
                <c:pt idx="41602">
                  <c:v>0.464503</c:v>
                </c:pt>
                <c:pt idx="41603">
                  <c:v>0.46232800000000002</c:v>
                </c:pt>
                <c:pt idx="41604">
                  <c:v>0.46059099999999997</c:v>
                </c:pt>
                <c:pt idx="41605">
                  <c:v>0.45812199999999997</c:v>
                </c:pt>
                <c:pt idx="41606">
                  <c:v>0.45619799999999999</c:v>
                </c:pt>
                <c:pt idx="41607">
                  <c:v>0.45398699999999997</c:v>
                </c:pt>
                <c:pt idx="41608">
                  <c:v>0.45173400000000002</c:v>
                </c:pt>
                <c:pt idx="41609">
                  <c:v>0.449515</c:v>
                </c:pt>
                <c:pt idx="41610">
                  <c:v>0.447214</c:v>
                </c:pt>
                <c:pt idx="41611">
                  <c:v>0.44487100000000002</c:v>
                </c:pt>
                <c:pt idx="41612">
                  <c:v>0.44262099999999999</c:v>
                </c:pt>
                <c:pt idx="41613">
                  <c:v>0.44028499999999998</c:v>
                </c:pt>
                <c:pt idx="41614">
                  <c:v>0.43775799999999998</c:v>
                </c:pt>
                <c:pt idx="41615">
                  <c:v>0.43538199999999999</c:v>
                </c:pt>
                <c:pt idx="41616">
                  <c:v>0.43284600000000001</c:v>
                </c:pt>
                <c:pt idx="41617">
                  <c:v>0.430427</c:v>
                </c:pt>
                <c:pt idx="41618">
                  <c:v>0.427894</c:v>
                </c:pt>
                <c:pt idx="41619">
                  <c:v>0.425238</c:v>
                </c:pt>
                <c:pt idx="41620">
                  <c:v>0.42262499999999997</c:v>
                </c:pt>
                <c:pt idx="41621">
                  <c:v>0.41974400000000001</c:v>
                </c:pt>
                <c:pt idx="41622">
                  <c:v>0.417099</c:v>
                </c:pt>
                <c:pt idx="41623">
                  <c:v>0.41423199999999999</c:v>
                </c:pt>
                <c:pt idx="41624">
                  <c:v>0.411441</c:v>
                </c:pt>
                <c:pt idx="41625">
                  <c:v>0.40863300000000002</c:v>
                </c:pt>
                <c:pt idx="41626">
                  <c:v>0.40590300000000001</c:v>
                </c:pt>
                <c:pt idx="41627">
                  <c:v>0.40298</c:v>
                </c:pt>
                <c:pt idx="41628">
                  <c:v>0.40011000000000002</c:v>
                </c:pt>
                <c:pt idx="41629">
                  <c:v>0.397318</c:v>
                </c:pt>
                <c:pt idx="41630">
                  <c:v>0.39435300000000001</c:v>
                </c:pt>
                <c:pt idx="41631">
                  <c:v>0.39160099999999998</c:v>
                </c:pt>
                <c:pt idx="41632">
                  <c:v>0.38847900000000002</c:v>
                </c:pt>
                <c:pt idx="41633">
                  <c:v>0.38545000000000001</c:v>
                </c:pt>
                <c:pt idx="41634">
                  <c:v>0.38254500000000002</c:v>
                </c:pt>
                <c:pt idx="41635">
                  <c:v>0.379386</c:v>
                </c:pt>
                <c:pt idx="41636">
                  <c:v>0.37667200000000001</c:v>
                </c:pt>
                <c:pt idx="41637">
                  <c:v>0.373423</c:v>
                </c:pt>
                <c:pt idx="41638">
                  <c:v>0.37039800000000001</c:v>
                </c:pt>
                <c:pt idx="41639">
                  <c:v>0.367234</c:v>
                </c:pt>
                <c:pt idx="41640">
                  <c:v>0.36421799999999999</c:v>
                </c:pt>
                <c:pt idx="41641">
                  <c:v>0.36123300000000003</c:v>
                </c:pt>
                <c:pt idx="41642">
                  <c:v>0.35804999999999998</c:v>
                </c:pt>
                <c:pt idx="41643">
                  <c:v>0.35491099999999998</c:v>
                </c:pt>
                <c:pt idx="41644">
                  <c:v>0.351738</c:v>
                </c:pt>
                <c:pt idx="41645">
                  <c:v>0.34869</c:v>
                </c:pt>
                <c:pt idx="41646">
                  <c:v>0.345495</c:v>
                </c:pt>
                <c:pt idx="41647">
                  <c:v>0.34223399999999998</c:v>
                </c:pt>
                <c:pt idx="41648">
                  <c:v>0.33906700000000001</c:v>
                </c:pt>
                <c:pt idx="41649">
                  <c:v>0.33594400000000002</c:v>
                </c:pt>
                <c:pt idx="41650">
                  <c:v>0.33268399999999998</c:v>
                </c:pt>
                <c:pt idx="41651">
                  <c:v>0.329399</c:v>
                </c:pt>
                <c:pt idx="41652">
                  <c:v>0.32626300000000003</c:v>
                </c:pt>
                <c:pt idx="41653">
                  <c:v>0.32309900000000003</c:v>
                </c:pt>
                <c:pt idx="41654">
                  <c:v>0.31985200000000003</c:v>
                </c:pt>
                <c:pt idx="41655">
                  <c:v>0.31665700000000002</c:v>
                </c:pt>
                <c:pt idx="41656">
                  <c:v>0.31359900000000002</c:v>
                </c:pt>
                <c:pt idx="41657">
                  <c:v>0.31030200000000002</c:v>
                </c:pt>
                <c:pt idx="41658">
                  <c:v>0.30727100000000002</c:v>
                </c:pt>
                <c:pt idx="41659">
                  <c:v>0.30418499999999998</c:v>
                </c:pt>
                <c:pt idx="41660">
                  <c:v>0.30075000000000002</c:v>
                </c:pt>
                <c:pt idx="41661">
                  <c:v>0.297541</c:v>
                </c:pt>
                <c:pt idx="41662">
                  <c:v>0.29433300000000001</c:v>
                </c:pt>
                <c:pt idx="41663">
                  <c:v>0.29104400000000002</c:v>
                </c:pt>
                <c:pt idx="41664">
                  <c:v>0.28791899999999998</c:v>
                </c:pt>
                <c:pt idx="41665">
                  <c:v>0.28448899999999999</c:v>
                </c:pt>
                <c:pt idx="41666">
                  <c:v>0.28126299999999999</c:v>
                </c:pt>
                <c:pt idx="41667">
                  <c:v>0.27809899999999999</c:v>
                </c:pt>
                <c:pt idx="41668">
                  <c:v>0.27476600000000001</c:v>
                </c:pt>
                <c:pt idx="41669">
                  <c:v>0.27168500000000001</c:v>
                </c:pt>
                <c:pt idx="41670">
                  <c:v>0.26827699999999999</c:v>
                </c:pt>
                <c:pt idx="41671">
                  <c:v>0.265019</c:v>
                </c:pt>
                <c:pt idx="41672">
                  <c:v>0.26191300000000001</c:v>
                </c:pt>
                <c:pt idx="41673">
                  <c:v>0.258741</c:v>
                </c:pt>
                <c:pt idx="41674">
                  <c:v>0.255359</c:v>
                </c:pt>
                <c:pt idx="41675">
                  <c:v>0.25214399999999998</c:v>
                </c:pt>
                <c:pt idx="41676">
                  <c:v>0.24893199999999999</c:v>
                </c:pt>
                <c:pt idx="41677">
                  <c:v>0.245701</c:v>
                </c:pt>
                <c:pt idx="41678">
                  <c:v>0.24243000000000001</c:v>
                </c:pt>
                <c:pt idx="41679">
                  <c:v>0.23918900000000001</c:v>
                </c:pt>
                <c:pt idx="41680">
                  <c:v>0.23593800000000001</c:v>
                </c:pt>
                <c:pt idx="41681">
                  <c:v>0.23243900000000001</c:v>
                </c:pt>
                <c:pt idx="41682">
                  <c:v>0.229439</c:v>
                </c:pt>
                <c:pt idx="41683">
                  <c:v>0.226047</c:v>
                </c:pt>
                <c:pt idx="41684">
                  <c:v>0.22268099999999999</c:v>
                </c:pt>
                <c:pt idx="41685">
                  <c:v>0.219389</c:v>
                </c:pt>
                <c:pt idx="41686">
                  <c:v>0.216138</c:v>
                </c:pt>
                <c:pt idx="41687">
                  <c:v>0.212648</c:v>
                </c:pt>
                <c:pt idx="41688">
                  <c:v>0.209255</c:v>
                </c:pt>
                <c:pt idx="41689">
                  <c:v>0.20598</c:v>
                </c:pt>
                <c:pt idx="41690">
                  <c:v>0.20277500000000001</c:v>
                </c:pt>
                <c:pt idx="41691">
                  <c:v>0.19930700000000001</c:v>
                </c:pt>
                <c:pt idx="41692">
                  <c:v>0.195963</c:v>
                </c:pt>
                <c:pt idx="41693">
                  <c:v>0.19248399999999999</c:v>
                </c:pt>
                <c:pt idx="41694">
                  <c:v>0.189252</c:v>
                </c:pt>
                <c:pt idx="41695">
                  <c:v>0.185776</c:v>
                </c:pt>
                <c:pt idx="41696">
                  <c:v>0.182528</c:v>
                </c:pt>
                <c:pt idx="41697">
                  <c:v>0.17916299999999999</c:v>
                </c:pt>
                <c:pt idx="41698">
                  <c:v>0.17559</c:v>
                </c:pt>
                <c:pt idx="41699">
                  <c:v>0.172322</c:v>
                </c:pt>
                <c:pt idx="41700">
                  <c:v>0.168877</c:v>
                </c:pt>
                <c:pt idx="41701">
                  <c:v>0.165352</c:v>
                </c:pt>
                <c:pt idx="41702">
                  <c:v>0.16194500000000001</c:v>
                </c:pt>
                <c:pt idx="41703">
                  <c:v>0.15842200000000001</c:v>
                </c:pt>
                <c:pt idx="41704">
                  <c:v>0.15482599999999999</c:v>
                </c:pt>
                <c:pt idx="41705">
                  <c:v>0.15132300000000001</c:v>
                </c:pt>
                <c:pt idx="41706">
                  <c:v>0.14771599999999999</c:v>
                </c:pt>
                <c:pt idx="41707">
                  <c:v>0.14422199999999999</c:v>
                </c:pt>
                <c:pt idx="41708">
                  <c:v>0.14064299999999999</c:v>
                </c:pt>
                <c:pt idx="41709">
                  <c:v>0.13720499999999999</c:v>
                </c:pt>
                <c:pt idx="41710">
                  <c:v>0.13339400000000001</c:v>
                </c:pt>
                <c:pt idx="41711">
                  <c:v>0.12985099999999999</c:v>
                </c:pt>
                <c:pt idx="41712">
                  <c:v>0.12615299999999999</c:v>
                </c:pt>
                <c:pt idx="41713">
                  <c:v>0.12259299999999999</c:v>
                </c:pt>
                <c:pt idx="41714">
                  <c:v>0.118897</c:v>
                </c:pt>
                <c:pt idx="41715">
                  <c:v>0.11515</c:v>
                </c:pt>
                <c:pt idx="41716">
                  <c:v>0.11156000000000001</c:v>
                </c:pt>
                <c:pt idx="41717">
                  <c:v>0.107667</c:v>
                </c:pt>
                <c:pt idx="41718">
                  <c:v>0.10395699999999999</c:v>
                </c:pt>
                <c:pt idx="41719">
                  <c:v>0.10049</c:v>
                </c:pt>
                <c:pt idx="41720">
                  <c:v>9.6377000000000004E-2</c:v>
                </c:pt>
                <c:pt idx="41721">
                  <c:v>9.2799099999999995E-2</c:v>
                </c:pt>
                <c:pt idx="41722">
                  <c:v>8.8935E-2</c:v>
                </c:pt>
                <c:pt idx="41723">
                  <c:v>8.5215299999999994E-2</c:v>
                </c:pt>
                <c:pt idx="41724">
                  <c:v>8.1473400000000001E-2</c:v>
                </c:pt>
                <c:pt idx="41725">
                  <c:v>7.7644500000000005E-2</c:v>
                </c:pt>
                <c:pt idx="41726">
                  <c:v>7.3828299999999999E-2</c:v>
                </c:pt>
                <c:pt idx="41727">
                  <c:v>6.9981500000000002E-2</c:v>
                </c:pt>
                <c:pt idx="41728">
                  <c:v>6.6111400000000001E-2</c:v>
                </c:pt>
                <c:pt idx="41729">
                  <c:v>6.2224700000000001E-2</c:v>
                </c:pt>
                <c:pt idx="41730">
                  <c:v>5.8260899999999997E-2</c:v>
                </c:pt>
                <c:pt idx="41731">
                  <c:v>5.4147199999999999E-2</c:v>
                </c:pt>
                <c:pt idx="41732">
                  <c:v>5.0326000000000003E-2</c:v>
                </c:pt>
                <c:pt idx="41733">
                  <c:v>4.6312300000000001E-2</c:v>
                </c:pt>
                <c:pt idx="41734">
                  <c:v>4.2235799999999997E-2</c:v>
                </c:pt>
                <c:pt idx="41735">
                  <c:v>3.8444300000000001E-2</c:v>
                </c:pt>
                <c:pt idx="41736">
                  <c:v>3.4392399999999997E-2</c:v>
                </c:pt>
                <c:pt idx="41737">
                  <c:v>3.03276E-2</c:v>
                </c:pt>
                <c:pt idx="41738">
                  <c:v>2.62819E-2</c:v>
                </c:pt>
                <c:pt idx="41739">
                  <c:v>2.2341400000000001E-2</c:v>
                </c:pt>
                <c:pt idx="41740">
                  <c:v>1.8277399999999999E-2</c:v>
                </c:pt>
                <c:pt idx="41741">
                  <c:v>1.4340500000000001E-2</c:v>
                </c:pt>
                <c:pt idx="41742">
                  <c:v>1.0055100000000001E-2</c:v>
                </c:pt>
                <c:pt idx="41743">
                  <c:v>5.9376100000000003E-3</c:v>
                </c:pt>
                <c:pt idx="41744">
                  <c:v>2.0353699999999999E-3</c:v>
                </c:pt>
                <c:pt idx="41745">
                  <c:v>-2.19936E-3</c:v>
                </c:pt>
                <c:pt idx="41746">
                  <c:v>-6.12855E-3</c:v>
                </c:pt>
                <c:pt idx="41747">
                  <c:v>-1.03404E-2</c:v>
                </c:pt>
                <c:pt idx="41748">
                  <c:v>-1.4505199999999999E-2</c:v>
                </c:pt>
                <c:pt idx="41749">
                  <c:v>-1.8503499999999999E-2</c:v>
                </c:pt>
                <c:pt idx="41750">
                  <c:v>-2.26137E-2</c:v>
                </c:pt>
                <c:pt idx="41751">
                  <c:v>-2.65998E-2</c:v>
                </c:pt>
                <c:pt idx="41752">
                  <c:v>-3.0853599999999998E-2</c:v>
                </c:pt>
                <c:pt idx="41753">
                  <c:v>-3.5025599999999997E-2</c:v>
                </c:pt>
                <c:pt idx="41754">
                  <c:v>-3.9092799999999997E-2</c:v>
                </c:pt>
                <c:pt idx="41755">
                  <c:v>-4.32501E-2</c:v>
                </c:pt>
                <c:pt idx="41756">
                  <c:v>-4.73576E-2</c:v>
                </c:pt>
                <c:pt idx="41757">
                  <c:v>-5.1652200000000002E-2</c:v>
                </c:pt>
                <c:pt idx="41758">
                  <c:v>-5.58308E-2</c:v>
                </c:pt>
                <c:pt idx="41759">
                  <c:v>-6.0112199999999998E-2</c:v>
                </c:pt>
                <c:pt idx="41760">
                  <c:v>-6.41177E-2</c:v>
                </c:pt>
                <c:pt idx="41761">
                  <c:v>-6.8506899999999996E-2</c:v>
                </c:pt>
                <c:pt idx="41762">
                  <c:v>-7.2575299999999995E-2</c:v>
                </c:pt>
                <c:pt idx="41763">
                  <c:v>-7.6799800000000001E-2</c:v>
                </c:pt>
                <c:pt idx="41764">
                  <c:v>-8.0923800000000004E-2</c:v>
                </c:pt>
                <c:pt idx="41765">
                  <c:v>-8.5121600000000006E-2</c:v>
                </c:pt>
                <c:pt idx="41766">
                  <c:v>-8.9204599999999995E-2</c:v>
                </c:pt>
                <c:pt idx="41767">
                  <c:v>-9.3482300000000004E-2</c:v>
                </c:pt>
                <c:pt idx="41768">
                  <c:v>-9.7546999999999995E-2</c:v>
                </c:pt>
                <c:pt idx="41769">
                  <c:v>-0.101786</c:v>
                </c:pt>
                <c:pt idx="41770">
                  <c:v>-0.10616</c:v>
                </c:pt>
                <c:pt idx="41771">
                  <c:v>-0.11003599999999999</c:v>
                </c:pt>
                <c:pt idx="41772">
                  <c:v>-0.11443</c:v>
                </c:pt>
                <c:pt idx="41773">
                  <c:v>-0.11844200000000001</c:v>
                </c:pt>
                <c:pt idx="41774">
                  <c:v>-0.122598</c:v>
                </c:pt>
                <c:pt idx="41775">
                  <c:v>-0.126861</c:v>
                </c:pt>
                <c:pt idx="41776">
                  <c:v>-0.130853</c:v>
                </c:pt>
                <c:pt idx="41777">
                  <c:v>-0.13516500000000001</c:v>
                </c:pt>
                <c:pt idx="41778">
                  <c:v>-0.13905500000000001</c:v>
                </c:pt>
                <c:pt idx="41779">
                  <c:v>-0.14335700000000001</c:v>
                </c:pt>
                <c:pt idx="41780">
                  <c:v>-0.14741699999999999</c:v>
                </c:pt>
                <c:pt idx="41781">
                  <c:v>-0.151418</c:v>
                </c:pt>
                <c:pt idx="41782">
                  <c:v>-0.15543999999999999</c:v>
                </c:pt>
                <c:pt idx="41783">
                  <c:v>-0.159583</c:v>
                </c:pt>
                <c:pt idx="41784">
                  <c:v>-0.163526</c:v>
                </c:pt>
                <c:pt idx="41785">
                  <c:v>-0.16759499999999999</c:v>
                </c:pt>
                <c:pt idx="41786">
                  <c:v>-0.17161799999999999</c:v>
                </c:pt>
                <c:pt idx="41787">
                  <c:v>-0.175483</c:v>
                </c:pt>
                <c:pt idx="41788">
                  <c:v>-0.17949599999999999</c:v>
                </c:pt>
                <c:pt idx="41789">
                  <c:v>-0.18340999999999999</c:v>
                </c:pt>
                <c:pt idx="41790">
                  <c:v>-0.18747</c:v>
                </c:pt>
                <c:pt idx="41791">
                  <c:v>-0.191389</c:v>
                </c:pt>
                <c:pt idx="41792">
                  <c:v>-0.195076</c:v>
                </c:pt>
                <c:pt idx="41793">
                  <c:v>-0.198937</c:v>
                </c:pt>
                <c:pt idx="41794">
                  <c:v>-0.20288300000000001</c:v>
                </c:pt>
                <c:pt idx="41795">
                  <c:v>-0.20663400000000001</c:v>
                </c:pt>
                <c:pt idx="41796">
                  <c:v>-0.21035499999999999</c:v>
                </c:pt>
                <c:pt idx="41797">
                  <c:v>-0.21423300000000001</c:v>
                </c:pt>
                <c:pt idx="41798">
                  <c:v>-0.21781300000000001</c:v>
                </c:pt>
                <c:pt idx="41799">
                  <c:v>-0.221716</c:v>
                </c:pt>
                <c:pt idx="41800">
                  <c:v>-0.225465</c:v>
                </c:pt>
                <c:pt idx="41801">
                  <c:v>-0.22913600000000001</c:v>
                </c:pt>
                <c:pt idx="41802">
                  <c:v>-0.232879</c:v>
                </c:pt>
                <c:pt idx="41803">
                  <c:v>-0.23630100000000001</c:v>
                </c:pt>
                <c:pt idx="41804">
                  <c:v>-0.23990500000000001</c:v>
                </c:pt>
                <c:pt idx="41805">
                  <c:v>-0.24354700000000001</c:v>
                </c:pt>
                <c:pt idx="41806">
                  <c:v>-0.24682999999999999</c:v>
                </c:pt>
                <c:pt idx="41807">
                  <c:v>-0.25049700000000003</c:v>
                </c:pt>
                <c:pt idx="41808">
                  <c:v>-0.253718</c:v>
                </c:pt>
                <c:pt idx="41809">
                  <c:v>-0.257137</c:v>
                </c:pt>
                <c:pt idx="41810">
                  <c:v>-0.26055800000000001</c:v>
                </c:pt>
                <c:pt idx="41811">
                  <c:v>-0.263876</c:v>
                </c:pt>
                <c:pt idx="41812">
                  <c:v>-0.26703700000000002</c:v>
                </c:pt>
                <c:pt idx="41813">
                  <c:v>-0.27028099999999999</c:v>
                </c:pt>
                <c:pt idx="41814">
                  <c:v>-0.273308</c:v>
                </c:pt>
                <c:pt idx="41815">
                  <c:v>-0.276611</c:v>
                </c:pt>
                <c:pt idx="41816">
                  <c:v>-0.27966200000000002</c:v>
                </c:pt>
                <c:pt idx="41817">
                  <c:v>-0.28271400000000002</c:v>
                </c:pt>
                <c:pt idx="41818">
                  <c:v>-0.28587899999999999</c:v>
                </c:pt>
                <c:pt idx="41819">
                  <c:v>-0.288665</c:v>
                </c:pt>
                <c:pt idx="41820">
                  <c:v>-0.29175499999999999</c:v>
                </c:pt>
                <c:pt idx="41821">
                  <c:v>-0.29467500000000002</c:v>
                </c:pt>
                <c:pt idx="41822">
                  <c:v>-0.29741800000000002</c:v>
                </c:pt>
                <c:pt idx="41823">
                  <c:v>-0.30031200000000002</c:v>
                </c:pt>
                <c:pt idx="41824">
                  <c:v>-0.303062</c:v>
                </c:pt>
                <c:pt idx="41825">
                  <c:v>-0.305948</c:v>
                </c:pt>
                <c:pt idx="41826">
                  <c:v>-0.30846000000000001</c:v>
                </c:pt>
                <c:pt idx="41827">
                  <c:v>-0.31134400000000001</c:v>
                </c:pt>
                <c:pt idx="41828">
                  <c:v>-0.31384899999999999</c:v>
                </c:pt>
                <c:pt idx="41829">
                  <c:v>-0.31650200000000001</c:v>
                </c:pt>
                <c:pt idx="41830">
                  <c:v>-0.31898599999999999</c:v>
                </c:pt>
                <c:pt idx="41831">
                  <c:v>-0.32145699999999999</c:v>
                </c:pt>
                <c:pt idx="41832">
                  <c:v>-0.324129</c:v>
                </c:pt>
                <c:pt idx="41833">
                  <c:v>-0.32628400000000002</c:v>
                </c:pt>
                <c:pt idx="41834">
                  <c:v>-0.32882499999999998</c:v>
                </c:pt>
                <c:pt idx="41835">
                  <c:v>-0.33107999999999999</c:v>
                </c:pt>
                <c:pt idx="41836">
                  <c:v>-0.33340599999999998</c:v>
                </c:pt>
                <c:pt idx="41837">
                  <c:v>-0.33560400000000001</c:v>
                </c:pt>
                <c:pt idx="41838">
                  <c:v>-0.33782600000000002</c:v>
                </c:pt>
                <c:pt idx="41839">
                  <c:v>-0.340028</c:v>
                </c:pt>
                <c:pt idx="41840">
                  <c:v>-0.34211999999999998</c:v>
                </c:pt>
                <c:pt idx="41841">
                  <c:v>-0.34429300000000002</c:v>
                </c:pt>
                <c:pt idx="41842">
                  <c:v>-0.34638099999999999</c:v>
                </c:pt>
                <c:pt idx="41843">
                  <c:v>-0.34841699999999998</c:v>
                </c:pt>
                <c:pt idx="41844">
                  <c:v>-0.35026400000000002</c:v>
                </c:pt>
                <c:pt idx="41845">
                  <c:v>-0.35229100000000002</c:v>
                </c:pt>
                <c:pt idx="41846">
                  <c:v>-0.35421799999999998</c:v>
                </c:pt>
                <c:pt idx="41847">
                  <c:v>-0.35603899999999999</c:v>
                </c:pt>
                <c:pt idx="41848">
                  <c:v>-0.35805100000000001</c:v>
                </c:pt>
                <c:pt idx="41849">
                  <c:v>-0.35969899999999999</c:v>
                </c:pt>
                <c:pt idx="41850">
                  <c:v>-0.36157499999999998</c:v>
                </c:pt>
                <c:pt idx="41851">
                  <c:v>-0.363284</c:v>
                </c:pt>
                <c:pt idx="41852">
                  <c:v>-0.36491499999999999</c:v>
                </c:pt>
                <c:pt idx="41853">
                  <c:v>-0.36664099999999999</c:v>
                </c:pt>
                <c:pt idx="41854">
                  <c:v>-0.36821799999999999</c:v>
                </c:pt>
                <c:pt idx="41855">
                  <c:v>-0.36991499999999999</c:v>
                </c:pt>
                <c:pt idx="41856">
                  <c:v>-0.37147200000000002</c:v>
                </c:pt>
                <c:pt idx="41857">
                  <c:v>-0.37316700000000003</c:v>
                </c:pt>
                <c:pt idx="41858">
                  <c:v>-0.374668</c:v>
                </c:pt>
                <c:pt idx="41859">
                  <c:v>-0.37623499999999999</c:v>
                </c:pt>
                <c:pt idx="41860">
                  <c:v>-0.37762099999999998</c:v>
                </c:pt>
                <c:pt idx="41861">
                  <c:v>-0.37926500000000002</c:v>
                </c:pt>
                <c:pt idx="41862">
                  <c:v>-0.380772</c:v>
                </c:pt>
                <c:pt idx="41863">
                  <c:v>-0.38195200000000001</c:v>
                </c:pt>
                <c:pt idx="41864">
                  <c:v>-0.383494</c:v>
                </c:pt>
                <c:pt idx="41865">
                  <c:v>-0.384712</c:v>
                </c:pt>
                <c:pt idx="41866">
                  <c:v>-0.38608399999999998</c:v>
                </c:pt>
                <c:pt idx="41867">
                  <c:v>-0.387382</c:v>
                </c:pt>
                <c:pt idx="41868">
                  <c:v>-0.38866699999999998</c:v>
                </c:pt>
                <c:pt idx="41869">
                  <c:v>-0.38994499999999999</c:v>
                </c:pt>
                <c:pt idx="41870">
                  <c:v>-0.39110099999999998</c:v>
                </c:pt>
                <c:pt idx="41871">
                  <c:v>-0.39246300000000001</c:v>
                </c:pt>
                <c:pt idx="41872">
                  <c:v>-0.39352700000000002</c:v>
                </c:pt>
                <c:pt idx="41873">
                  <c:v>-0.39488000000000001</c:v>
                </c:pt>
                <c:pt idx="41874">
                  <c:v>-0.39590799999999998</c:v>
                </c:pt>
                <c:pt idx="41875">
                  <c:v>-0.39716000000000001</c:v>
                </c:pt>
                <c:pt idx="41876">
                  <c:v>-0.398256</c:v>
                </c:pt>
                <c:pt idx="41877">
                  <c:v>-0.39920600000000001</c:v>
                </c:pt>
                <c:pt idx="41878">
                  <c:v>-0.40051999999999999</c:v>
                </c:pt>
                <c:pt idx="41879">
                  <c:v>-0.40148499999999998</c:v>
                </c:pt>
                <c:pt idx="41880">
                  <c:v>-0.40258300000000002</c:v>
                </c:pt>
                <c:pt idx="41881">
                  <c:v>-0.403534</c:v>
                </c:pt>
                <c:pt idx="41882">
                  <c:v>-0.40454899999999999</c:v>
                </c:pt>
                <c:pt idx="41883">
                  <c:v>-0.40550199999999997</c:v>
                </c:pt>
                <c:pt idx="41884">
                  <c:v>-0.40644799999999998</c:v>
                </c:pt>
                <c:pt idx="41885">
                  <c:v>-0.40726699999999999</c:v>
                </c:pt>
                <c:pt idx="41886">
                  <c:v>-0.40829199999999999</c:v>
                </c:pt>
                <c:pt idx="41887">
                  <c:v>-0.40906799999999999</c:v>
                </c:pt>
                <c:pt idx="41888">
                  <c:v>-0.40991899999999998</c:v>
                </c:pt>
                <c:pt idx="41889">
                  <c:v>-0.41082800000000003</c:v>
                </c:pt>
                <c:pt idx="41890">
                  <c:v>-0.41159600000000002</c:v>
                </c:pt>
                <c:pt idx="41891">
                  <c:v>-0.41237600000000002</c:v>
                </c:pt>
                <c:pt idx="41892">
                  <c:v>-0.41317799999999999</c:v>
                </c:pt>
                <c:pt idx="41893">
                  <c:v>-0.41391899999999998</c:v>
                </c:pt>
                <c:pt idx="41894">
                  <c:v>-0.41469499999999998</c:v>
                </c:pt>
                <c:pt idx="41895">
                  <c:v>-0.41553400000000001</c:v>
                </c:pt>
                <c:pt idx="41896">
                  <c:v>-0.41607699999999997</c:v>
                </c:pt>
                <c:pt idx="41897">
                  <c:v>-0.41672300000000001</c:v>
                </c:pt>
                <c:pt idx="41898">
                  <c:v>-0.41739900000000002</c:v>
                </c:pt>
                <c:pt idx="41899">
                  <c:v>-0.41802699999999998</c:v>
                </c:pt>
                <c:pt idx="41900">
                  <c:v>-0.41865400000000003</c:v>
                </c:pt>
                <c:pt idx="41901">
                  <c:v>-0.41929300000000003</c:v>
                </c:pt>
                <c:pt idx="41902">
                  <c:v>-0.419846</c:v>
                </c:pt>
                <c:pt idx="41903">
                  <c:v>-0.42036200000000001</c:v>
                </c:pt>
                <c:pt idx="41904">
                  <c:v>-0.42107600000000001</c:v>
                </c:pt>
                <c:pt idx="41905">
                  <c:v>-0.42144599999999999</c:v>
                </c:pt>
                <c:pt idx="41906">
                  <c:v>-0.42216599999999999</c:v>
                </c:pt>
                <c:pt idx="41907">
                  <c:v>-0.42247099999999999</c:v>
                </c:pt>
                <c:pt idx="41908">
                  <c:v>-0.42311900000000002</c:v>
                </c:pt>
                <c:pt idx="41909">
                  <c:v>-0.42355399999999999</c:v>
                </c:pt>
                <c:pt idx="41910">
                  <c:v>-0.424037</c:v>
                </c:pt>
                <c:pt idx="41911">
                  <c:v>-0.42454399999999998</c:v>
                </c:pt>
                <c:pt idx="41912">
                  <c:v>-0.42485099999999998</c:v>
                </c:pt>
                <c:pt idx="41913">
                  <c:v>-0.42519099999999999</c:v>
                </c:pt>
                <c:pt idx="41914">
                  <c:v>-0.42563000000000001</c:v>
                </c:pt>
                <c:pt idx="41915">
                  <c:v>-0.42592400000000002</c:v>
                </c:pt>
                <c:pt idx="41916">
                  <c:v>-0.42628700000000003</c:v>
                </c:pt>
                <c:pt idx="41917">
                  <c:v>-0.426618</c:v>
                </c:pt>
                <c:pt idx="41918">
                  <c:v>-0.42668800000000001</c:v>
                </c:pt>
                <c:pt idx="41919">
                  <c:v>-0.42717500000000003</c:v>
                </c:pt>
                <c:pt idx="41920">
                  <c:v>-0.4274</c:v>
                </c:pt>
                <c:pt idx="41921">
                  <c:v>-0.42768299999999998</c:v>
                </c:pt>
                <c:pt idx="41922">
                  <c:v>-0.42790099999999998</c:v>
                </c:pt>
                <c:pt idx="41923">
                  <c:v>-0.42796800000000002</c:v>
                </c:pt>
                <c:pt idx="41924">
                  <c:v>-0.42824000000000001</c:v>
                </c:pt>
                <c:pt idx="41925">
                  <c:v>-0.428313</c:v>
                </c:pt>
                <c:pt idx="41926">
                  <c:v>-0.42859000000000003</c:v>
                </c:pt>
                <c:pt idx="41927">
                  <c:v>-0.42878699999999997</c:v>
                </c:pt>
                <c:pt idx="41928">
                  <c:v>-0.42885099999999998</c:v>
                </c:pt>
                <c:pt idx="41929">
                  <c:v>-0.428813</c:v>
                </c:pt>
                <c:pt idx="41930">
                  <c:v>-0.42889899999999997</c:v>
                </c:pt>
                <c:pt idx="41931">
                  <c:v>-0.42900899999999997</c:v>
                </c:pt>
                <c:pt idx="41932">
                  <c:v>-0.42905700000000002</c:v>
                </c:pt>
                <c:pt idx="41933">
                  <c:v>-0.42906499999999997</c:v>
                </c:pt>
                <c:pt idx="41934">
                  <c:v>-0.42896899999999999</c:v>
                </c:pt>
                <c:pt idx="41935">
                  <c:v>-0.42910799999999999</c:v>
                </c:pt>
                <c:pt idx="41936">
                  <c:v>-0.42897999999999997</c:v>
                </c:pt>
                <c:pt idx="41937">
                  <c:v>-0.429226</c:v>
                </c:pt>
                <c:pt idx="41938">
                  <c:v>-0.42917100000000002</c:v>
                </c:pt>
                <c:pt idx="41939">
                  <c:v>-0.42913000000000001</c:v>
                </c:pt>
                <c:pt idx="41940">
                  <c:v>-0.42900899999999997</c:v>
                </c:pt>
                <c:pt idx="41941">
                  <c:v>-0.42892599999999997</c:v>
                </c:pt>
                <c:pt idx="41942">
                  <c:v>-0.42896800000000002</c:v>
                </c:pt>
                <c:pt idx="41943">
                  <c:v>-0.42863699999999999</c:v>
                </c:pt>
                <c:pt idx="41944">
                  <c:v>-0.428616</c:v>
                </c:pt>
                <c:pt idx="41945">
                  <c:v>-0.428201</c:v>
                </c:pt>
                <c:pt idx="41946">
                  <c:v>-0.42808499999999999</c:v>
                </c:pt>
                <c:pt idx="41947">
                  <c:v>-0.42794900000000002</c:v>
                </c:pt>
                <c:pt idx="41948">
                  <c:v>-0.42762600000000001</c:v>
                </c:pt>
                <c:pt idx="41949">
                  <c:v>-0.42746299999999998</c:v>
                </c:pt>
                <c:pt idx="41950">
                  <c:v>-0.42698700000000001</c:v>
                </c:pt>
                <c:pt idx="41951">
                  <c:v>-0.42675200000000002</c:v>
                </c:pt>
                <c:pt idx="41952">
                  <c:v>-0.426236</c:v>
                </c:pt>
                <c:pt idx="41953">
                  <c:v>-0.42597099999999999</c:v>
                </c:pt>
                <c:pt idx="41954">
                  <c:v>-0.42532599999999998</c:v>
                </c:pt>
                <c:pt idx="41955">
                  <c:v>-0.424931</c:v>
                </c:pt>
                <c:pt idx="41956">
                  <c:v>-0.42419699999999999</c:v>
                </c:pt>
                <c:pt idx="41957">
                  <c:v>-0.42381999999999997</c:v>
                </c:pt>
                <c:pt idx="41958">
                  <c:v>-0.423288</c:v>
                </c:pt>
                <c:pt idx="41959">
                  <c:v>-0.42275099999999999</c:v>
                </c:pt>
                <c:pt idx="41960">
                  <c:v>-0.42217300000000002</c:v>
                </c:pt>
                <c:pt idx="41961">
                  <c:v>-0.42144399999999999</c:v>
                </c:pt>
                <c:pt idx="41962">
                  <c:v>-0.42084100000000002</c:v>
                </c:pt>
                <c:pt idx="41963">
                  <c:v>-0.42004999999999998</c:v>
                </c:pt>
                <c:pt idx="41964">
                  <c:v>-0.41933300000000001</c:v>
                </c:pt>
                <c:pt idx="41965">
                  <c:v>-0.41852600000000001</c:v>
                </c:pt>
                <c:pt idx="41966">
                  <c:v>-0.41769800000000001</c:v>
                </c:pt>
                <c:pt idx="41967">
                  <c:v>-0.41675000000000001</c:v>
                </c:pt>
                <c:pt idx="41968">
                  <c:v>-0.415765</c:v>
                </c:pt>
                <c:pt idx="41969">
                  <c:v>-0.41486200000000001</c:v>
                </c:pt>
                <c:pt idx="41970">
                  <c:v>-0.41376299999999999</c:v>
                </c:pt>
                <c:pt idx="41971">
                  <c:v>-0.41286099999999998</c:v>
                </c:pt>
                <c:pt idx="41972">
                  <c:v>-0.41157100000000002</c:v>
                </c:pt>
                <c:pt idx="41973">
                  <c:v>-0.41051199999999999</c:v>
                </c:pt>
                <c:pt idx="41974">
                  <c:v>-0.40933999999999998</c:v>
                </c:pt>
                <c:pt idx="41975">
                  <c:v>-0.40798699999999999</c:v>
                </c:pt>
                <c:pt idx="41976">
                  <c:v>-0.40699800000000003</c:v>
                </c:pt>
                <c:pt idx="41977">
                  <c:v>-0.40541300000000002</c:v>
                </c:pt>
                <c:pt idx="41978">
                  <c:v>-0.40403600000000001</c:v>
                </c:pt>
                <c:pt idx="41979">
                  <c:v>-0.40256900000000001</c:v>
                </c:pt>
                <c:pt idx="41980">
                  <c:v>-0.401194</c:v>
                </c:pt>
                <c:pt idx="41981">
                  <c:v>-0.399646</c:v>
                </c:pt>
                <c:pt idx="41982">
                  <c:v>-0.39801300000000001</c:v>
                </c:pt>
                <c:pt idx="41983">
                  <c:v>-0.39619100000000002</c:v>
                </c:pt>
                <c:pt idx="41984">
                  <c:v>-0.39450600000000002</c:v>
                </c:pt>
                <c:pt idx="41985">
                  <c:v>-0.39276699999999998</c:v>
                </c:pt>
                <c:pt idx="41986">
                  <c:v>-0.390899</c:v>
                </c:pt>
                <c:pt idx="41987">
                  <c:v>-0.38916200000000001</c:v>
                </c:pt>
                <c:pt idx="41988">
                  <c:v>-0.38720399999999999</c:v>
                </c:pt>
                <c:pt idx="41989">
                  <c:v>-0.38522099999999998</c:v>
                </c:pt>
                <c:pt idx="41990">
                  <c:v>-0.38333299999999998</c:v>
                </c:pt>
                <c:pt idx="41991">
                  <c:v>-0.38121300000000002</c:v>
                </c:pt>
                <c:pt idx="41992">
                  <c:v>-0.379245</c:v>
                </c:pt>
                <c:pt idx="41993">
                  <c:v>-0.37703500000000001</c:v>
                </c:pt>
                <c:pt idx="41994">
                  <c:v>-0.37481900000000001</c:v>
                </c:pt>
                <c:pt idx="41995">
                  <c:v>-0.37260900000000002</c:v>
                </c:pt>
                <c:pt idx="41996">
                  <c:v>-0.37028899999999998</c:v>
                </c:pt>
                <c:pt idx="41997">
                  <c:v>-0.36807800000000002</c:v>
                </c:pt>
                <c:pt idx="41998">
                  <c:v>-0.36558299999999999</c:v>
                </c:pt>
                <c:pt idx="41999">
                  <c:v>-0.36312899999999998</c:v>
                </c:pt>
                <c:pt idx="42000">
                  <c:v>-0.36051699999999998</c:v>
                </c:pt>
                <c:pt idx="42001">
                  <c:v>-0.35811500000000002</c:v>
                </c:pt>
                <c:pt idx="42002">
                  <c:v>-0.355348</c:v>
                </c:pt>
                <c:pt idx="42003">
                  <c:v>-0.35281699999999999</c:v>
                </c:pt>
                <c:pt idx="42004">
                  <c:v>-0.35000799999999999</c:v>
                </c:pt>
                <c:pt idx="42005">
                  <c:v>-0.34723199999999999</c:v>
                </c:pt>
                <c:pt idx="42006">
                  <c:v>-0.344391</c:v>
                </c:pt>
                <c:pt idx="42007">
                  <c:v>-0.341528</c:v>
                </c:pt>
                <c:pt idx="42008">
                  <c:v>-0.33873900000000001</c:v>
                </c:pt>
                <c:pt idx="42009">
                  <c:v>-0.33562700000000001</c:v>
                </c:pt>
                <c:pt idx="42010">
                  <c:v>-0.33268700000000001</c:v>
                </c:pt>
                <c:pt idx="42011">
                  <c:v>-0.32947100000000001</c:v>
                </c:pt>
                <c:pt idx="42012">
                  <c:v>-0.32663999999999999</c:v>
                </c:pt>
                <c:pt idx="42013">
                  <c:v>-0.32328800000000002</c:v>
                </c:pt>
                <c:pt idx="42014">
                  <c:v>-0.32030399999999998</c:v>
                </c:pt>
                <c:pt idx="42015">
                  <c:v>-0.31712499999999999</c:v>
                </c:pt>
                <c:pt idx="42016">
                  <c:v>-0.31373699999999999</c:v>
                </c:pt>
                <c:pt idx="42017">
                  <c:v>-0.31073400000000001</c:v>
                </c:pt>
                <c:pt idx="42018">
                  <c:v>-0.30739499999999997</c:v>
                </c:pt>
                <c:pt idx="42019">
                  <c:v>-0.30421199999999998</c:v>
                </c:pt>
                <c:pt idx="42020">
                  <c:v>-0.30071199999999998</c:v>
                </c:pt>
                <c:pt idx="42021">
                  <c:v>-0.29737599999999997</c:v>
                </c:pt>
                <c:pt idx="42022">
                  <c:v>-0.29399399999999998</c:v>
                </c:pt>
                <c:pt idx="42023">
                  <c:v>-0.29074899999999998</c:v>
                </c:pt>
                <c:pt idx="42024">
                  <c:v>-0.287186</c:v>
                </c:pt>
                <c:pt idx="42025">
                  <c:v>-0.28378199999999998</c:v>
                </c:pt>
                <c:pt idx="42026">
                  <c:v>-0.28028900000000001</c:v>
                </c:pt>
                <c:pt idx="42027">
                  <c:v>-0.27672400000000003</c:v>
                </c:pt>
                <c:pt idx="42028">
                  <c:v>-0.27334399999999998</c:v>
                </c:pt>
                <c:pt idx="42029">
                  <c:v>-0.26961600000000002</c:v>
                </c:pt>
                <c:pt idx="42030">
                  <c:v>-0.26611499999999999</c:v>
                </c:pt>
                <c:pt idx="42031">
                  <c:v>-0.262156</c:v>
                </c:pt>
                <c:pt idx="42032">
                  <c:v>-0.25866699999999998</c:v>
                </c:pt>
                <c:pt idx="42033">
                  <c:v>-0.25487500000000002</c:v>
                </c:pt>
                <c:pt idx="42034">
                  <c:v>-0.251114</c:v>
                </c:pt>
                <c:pt idx="42035">
                  <c:v>-0.24748300000000001</c:v>
                </c:pt>
                <c:pt idx="42036">
                  <c:v>-0.243532</c:v>
                </c:pt>
                <c:pt idx="42037">
                  <c:v>-0.239815</c:v>
                </c:pt>
                <c:pt idx="42038">
                  <c:v>-0.23600299999999999</c:v>
                </c:pt>
                <c:pt idx="42039">
                  <c:v>-0.23233799999999999</c:v>
                </c:pt>
                <c:pt idx="42040">
                  <c:v>-0.228575</c:v>
                </c:pt>
                <c:pt idx="42041">
                  <c:v>-0.224694</c:v>
                </c:pt>
                <c:pt idx="42042">
                  <c:v>-0.22090199999999999</c:v>
                </c:pt>
                <c:pt idx="42043">
                  <c:v>-0.21712100000000001</c:v>
                </c:pt>
                <c:pt idx="42044">
                  <c:v>-0.21341599999999999</c:v>
                </c:pt>
                <c:pt idx="42045">
                  <c:v>-0.20956900000000001</c:v>
                </c:pt>
                <c:pt idx="42046">
                  <c:v>-0.20578099999999999</c:v>
                </c:pt>
                <c:pt idx="42047">
                  <c:v>-0.20180000000000001</c:v>
                </c:pt>
                <c:pt idx="42048">
                  <c:v>-0.19820499999999999</c:v>
                </c:pt>
                <c:pt idx="42049">
                  <c:v>-0.19416900000000001</c:v>
                </c:pt>
                <c:pt idx="42050">
                  <c:v>-0.19043499999999999</c:v>
                </c:pt>
                <c:pt idx="42051">
                  <c:v>-0.18657299999999999</c:v>
                </c:pt>
                <c:pt idx="42052">
                  <c:v>-0.182584</c:v>
                </c:pt>
                <c:pt idx="42053">
                  <c:v>-0.17879999999999999</c:v>
                </c:pt>
                <c:pt idx="42054">
                  <c:v>-0.17488200000000001</c:v>
                </c:pt>
                <c:pt idx="42055">
                  <c:v>-0.17113</c:v>
                </c:pt>
                <c:pt idx="42056">
                  <c:v>-0.16709399999999999</c:v>
                </c:pt>
                <c:pt idx="42057">
                  <c:v>-0.163216</c:v>
                </c:pt>
                <c:pt idx="42058">
                  <c:v>-0.159414</c:v>
                </c:pt>
                <c:pt idx="42059">
                  <c:v>-0.15545999999999999</c:v>
                </c:pt>
                <c:pt idx="42060">
                  <c:v>-0.15157799999999999</c:v>
                </c:pt>
                <c:pt idx="42061">
                  <c:v>-0.147483</c:v>
                </c:pt>
                <c:pt idx="42062">
                  <c:v>-0.143702</c:v>
                </c:pt>
                <c:pt idx="42063">
                  <c:v>-0.139738</c:v>
                </c:pt>
                <c:pt idx="42064">
                  <c:v>-0.13588600000000001</c:v>
                </c:pt>
                <c:pt idx="42065">
                  <c:v>-0.132129</c:v>
                </c:pt>
                <c:pt idx="42066">
                  <c:v>-0.12817000000000001</c:v>
                </c:pt>
                <c:pt idx="42067">
                  <c:v>-0.124418</c:v>
                </c:pt>
                <c:pt idx="42068">
                  <c:v>-0.120536</c:v>
                </c:pt>
                <c:pt idx="42069">
                  <c:v>-0.116595</c:v>
                </c:pt>
                <c:pt idx="42070">
                  <c:v>-0.112826</c:v>
                </c:pt>
                <c:pt idx="42071">
                  <c:v>-0.10893</c:v>
                </c:pt>
                <c:pt idx="42072">
                  <c:v>-0.10499</c:v>
                </c:pt>
                <c:pt idx="42073">
                  <c:v>-0.101164</c:v>
                </c:pt>
                <c:pt idx="42074">
                  <c:v>-9.7289899999999999E-2</c:v>
                </c:pt>
                <c:pt idx="42075">
                  <c:v>-9.3560400000000002E-2</c:v>
                </c:pt>
                <c:pt idx="42076">
                  <c:v>-8.9740700000000007E-2</c:v>
                </c:pt>
                <c:pt idx="42077">
                  <c:v>-8.5898600000000006E-2</c:v>
                </c:pt>
                <c:pt idx="42078">
                  <c:v>-8.2311700000000002E-2</c:v>
                </c:pt>
                <c:pt idx="42079">
                  <c:v>-7.8405600000000006E-2</c:v>
                </c:pt>
                <c:pt idx="42080">
                  <c:v>-7.4718000000000007E-2</c:v>
                </c:pt>
                <c:pt idx="42081">
                  <c:v>-7.1104299999999995E-2</c:v>
                </c:pt>
                <c:pt idx="42082">
                  <c:v>-6.7167400000000002E-2</c:v>
                </c:pt>
                <c:pt idx="42083">
                  <c:v>-6.3421500000000006E-2</c:v>
                </c:pt>
                <c:pt idx="42084">
                  <c:v>-5.9629799999999997E-2</c:v>
                </c:pt>
                <c:pt idx="42085">
                  <c:v>-5.5972599999999997E-2</c:v>
                </c:pt>
                <c:pt idx="42086">
                  <c:v>-5.22076E-2</c:v>
                </c:pt>
                <c:pt idx="42087">
                  <c:v>-4.8511400000000003E-2</c:v>
                </c:pt>
                <c:pt idx="42088">
                  <c:v>-4.4677000000000001E-2</c:v>
                </c:pt>
                <c:pt idx="42089">
                  <c:v>-4.1122800000000001E-2</c:v>
                </c:pt>
                <c:pt idx="42090">
                  <c:v>-3.7291999999999999E-2</c:v>
                </c:pt>
                <c:pt idx="42091">
                  <c:v>-3.3853899999999999E-2</c:v>
                </c:pt>
                <c:pt idx="42092">
                  <c:v>-3.0100600000000002E-2</c:v>
                </c:pt>
                <c:pt idx="42093">
                  <c:v>-2.6445099999999999E-2</c:v>
                </c:pt>
                <c:pt idx="42094">
                  <c:v>-2.3073799999999998E-2</c:v>
                </c:pt>
                <c:pt idx="42095">
                  <c:v>-1.9263499999999999E-2</c:v>
                </c:pt>
                <c:pt idx="42096">
                  <c:v>-1.5817100000000001E-2</c:v>
                </c:pt>
                <c:pt idx="42097">
                  <c:v>-1.20889E-2</c:v>
                </c:pt>
                <c:pt idx="42098">
                  <c:v>-8.5442599999999997E-3</c:v>
                </c:pt>
                <c:pt idx="42099">
                  <c:v>-5.0325200000000004E-3</c:v>
                </c:pt>
                <c:pt idx="42100">
                  <c:v>-1.4651600000000001E-3</c:v>
                </c:pt>
                <c:pt idx="42101">
                  <c:v>1.9158000000000001E-3</c:v>
                </c:pt>
                <c:pt idx="42102">
                  <c:v>5.5191199999999998E-3</c:v>
                </c:pt>
                <c:pt idx="42103">
                  <c:v>9.2168200000000006E-3</c:v>
                </c:pt>
                <c:pt idx="42104">
                  <c:v>1.24373E-2</c:v>
                </c:pt>
                <c:pt idx="42105">
                  <c:v>1.5854799999999999E-2</c:v>
                </c:pt>
                <c:pt idx="42106">
                  <c:v>1.9298699999999998E-2</c:v>
                </c:pt>
                <c:pt idx="42107">
                  <c:v>2.2616899999999999E-2</c:v>
                </c:pt>
                <c:pt idx="42108">
                  <c:v>2.6127899999999999E-2</c:v>
                </c:pt>
                <c:pt idx="42109">
                  <c:v>2.9301000000000001E-2</c:v>
                </c:pt>
                <c:pt idx="42110">
                  <c:v>3.2720899999999997E-2</c:v>
                </c:pt>
                <c:pt idx="42111">
                  <c:v>3.5959999999999999E-2</c:v>
                </c:pt>
                <c:pt idx="42112">
                  <c:v>3.9321099999999998E-2</c:v>
                </c:pt>
                <c:pt idx="42113">
                  <c:v>4.26186E-2</c:v>
                </c:pt>
                <c:pt idx="42114">
                  <c:v>4.58574E-2</c:v>
                </c:pt>
                <c:pt idx="42115">
                  <c:v>4.91498E-2</c:v>
                </c:pt>
                <c:pt idx="42116">
                  <c:v>5.2201299999999999E-2</c:v>
                </c:pt>
                <c:pt idx="42117">
                  <c:v>5.5468799999999999E-2</c:v>
                </c:pt>
                <c:pt idx="42118">
                  <c:v>5.8381200000000001E-2</c:v>
                </c:pt>
                <c:pt idx="42119">
                  <c:v>6.16062E-2</c:v>
                </c:pt>
                <c:pt idx="42120">
                  <c:v>6.4764699999999994E-2</c:v>
                </c:pt>
                <c:pt idx="42121">
                  <c:v>6.7699999999999996E-2</c:v>
                </c:pt>
                <c:pt idx="42122">
                  <c:v>7.0981900000000001E-2</c:v>
                </c:pt>
                <c:pt idx="42123">
                  <c:v>7.3916599999999999E-2</c:v>
                </c:pt>
                <c:pt idx="42124">
                  <c:v>7.7096100000000001E-2</c:v>
                </c:pt>
                <c:pt idx="42125">
                  <c:v>8.0104099999999998E-2</c:v>
                </c:pt>
                <c:pt idx="42126">
                  <c:v>8.3123600000000006E-2</c:v>
                </c:pt>
                <c:pt idx="42127">
                  <c:v>8.6093199999999995E-2</c:v>
                </c:pt>
                <c:pt idx="42128">
                  <c:v>8.8973999999999998E-2</c:v>
                </c:pt>
                <c:pt idx="42129">
                  <c:v>9.2019699999999996E-2</c:v>
                </c:pt>
                <c:pt idx="42130">
                  <c:v>9.4782900000000003E-2</c:v>
                </c:pt>
                <c:pt idx="42131">
                  <c:v>9.77716E-2</c:v>
                </c:pt>
                <c:pt idx="42132">
                  <c:v>0.100372</c:v>
                </c:pt>
                <c:pt idx="42133">
                  <c:v>0.103489</c:v>
                </c:pt>
                <c:pt idx="42134">
                  <c:v>0.106085</c:v>
                </c:pt>
                <c:pt idx="42135">
                  <c:v>0.109183</c:v>
                </c:pt>
                <c:pt idx="42136">
                  <c:v>0.111842</c:v>
                </c:pt>
                <c:pt idx="42137">
                  <c:v>0.114533</c:v>
                </c:pt>
                <c:pt idx="42138">
                  <c:v>0.11747299999999999</c:v>
                </c:pt>
                <c:pt idx="42139">
                  <c:v>0.120056</c:v>
                </c:pt>
                <c:pt idx="42140">
                  <c:v>0.123013</c:v>
                </c:pt>
                <c:pt idx="42141">
                  <c:v>0.12556899999999999</c:v>
                </c:pt>
                <c:pt idx="42142">
                  <c:v>0.12842200000000001</c:v>
                </c:pt>
                <c:pt idx="42143">
                  <c:v>0.130883</c:v>
                </c:pt>
                <c:pt idx="42144">
                  <c:v>0.13355300000000001</c:v>
                </c:pt>
                <c:pt idx="42145">
                  <c:v>0.13626199999999999</c:v>
                </c:pt>
                <c:pt idx="42146">
                  <c:v>0.13888400000000001</c:v>
                </c:pt>
                <c:pt idx="42147">
                  <c:v>0.14167099999999999</c:v>
                </c:pt>
                <c:pt idx="42148">
                  <c:v>0.14413100000000001</c:v>
                </c:pt>
                <c:pt idx="42149">
                  <c:v>0.14696600000000001</c:v>
                </c:pt>
                <c:pt idx="42150">
                  <c:v>0.149563</c:v>
                </c:pt>
                <c:pt idx="42151">
                  <c:v>0.15215699999999999</c:v>
                </c:pt>
                <c:pt idx="42152">
                  <c:v>0.154866</c:v>
                </c:pt>
                <c:pt idx="42153">
                  <c:v>0.157307</c:v>
                </c:pt>
                <c:pt idx="42154">
                  <c:v>0.15992400000000001</c:v>
                </c:pt>
                <c:pt idx="42155">
                  <c:v>0.16228100000000001</c:v>
                </c:pt>
                <c:pt idx="42156">
                  <c:v>0.16478799999999999</c:v>
                </c:pt>
                <c:pt idx="42157">
                  <c:v>0.167266</c:v>
                </c:pt>
                <c:pt idx="42158">
                  <c:v>0.16967599999999999</c:v>
                </c:pt>
                <c:pt idx="42159">
                  <c:v>0.17218900000000001</c:v>
                </c:pt>
                <c:pt idx="42160">
                  <c:v>0.17460500000000001</c:v>
                </c:pt>
                <c:pt idx="42161">
                  <c:v>0.17716100000000001</c:v>
                </c:pt>
                <c:pt idx="42162">
                  <c:v>0.179702</c:v>
                </c:pt>
                <c:pt idx="42163">
                  <c:v>0.18219099999999999</c:v>
                </c:pt>
                <c:pt idx="42164">
                  <c:v>0.18456400000000001</c:v>
                </c:pt>
                <c:pt idx="42165">
                  <c:v>0.18720500000000001</c:v>
                </c:pt>
                <c:pt idx="42166">
                  <c:v>0.18959100000000001</c:v>
                </c:pt>
                <c:pt idx="42167">
                  <c:v>0.19220300000000001</c:v>
                </c:pt>
                <c:pt idx="42168">
                  <c:v>0.19455</c:v>
                </c:pt>
                <c:pt idx="42169">
                  <c:v>0.19703399999999999</c:v>
                </c:pt>
                <c:pt idx="42170">
                  <c:v>0.19936400000000001</c:v>
                </c:pt>
                <c:pt idx="42171">
                  <c:v>0.20186200000000001</c:v>
                </c:pt>
                <c:pt idx="42172">
                  <c:v>0.20430000000000001</c:v>
                </c:pt>
                <c:pt idx="42173">
                  <c:v>0.20675099999999999</c:v>
                </c:pt>
                <c:pt idx="42174">
                  <c:v>0.209204</c:v>
                </c:pt>
                <c:pt idx="42175">
                  <c:v>0.211479</c:v>
                </c:pt>
                <c:pt idx="42176">
                  <c:v>0.21399899999999999</c:v>
                </c:pt>
                <c:pt idx="42177">
                  <c:v>0.21631800000000001</c:v>
                </c:pt>
                <c:pt idx="42178">
                  <c:v>0.21886900000000001</c:v>
                </c:pt>
                <c:pt idx="42179">
                  <c:v>0.221055</c:v>
                </c:pt>
                <c:pt idx="42180">
                  <c:v>0.223416</c:v>
                </c:pt>
                <c:pt idx="42181">
                  <c:v>0.225881</c:v>
                </c:pt>
                <c:pt idx="42182">
                  <c:v>0.22801099999999999</c:v>
                </c:pt>
                <c:pt idx="42183">
                  <c:v>0.23045599999999999</c:v>
                </c:pt>
                <c:pt idx="42184">
                  <c:v>0.23261899999999999</c:v>
                </c:pt>
                <c:pt idx="42185">
                  <c:v>0.23517299999999999</c:v>
                </c:pt>
                <c:pt idx="42186">
                  <c:v>0.237125</c:v>
                </c:pt>
                <c:pt idx="42187">
                  <c:v>0.23971500000000001</c:v>
                </c:pt>
                <c:pt idx="42188">
                  <c:v>0.24193799999999999</c:v>
                </c:pt>
                <c:pt idx="42189">
                  <c:v>0.24435899999999999</c:v>
                </c:pt>
                <c:pt idx="42190">
                  <c:v>0.24652399999999999</c:v>
                </c:pt>
                <c:pt idx="42191">
                  <c:v>0.24884999999999999</c:v>
                </c:pt>
                <c:pt idx="42192">
                  <c:v>0.25122499999999998</c:v>
                </c:pt>
                <c:pt idx="42193">
                  <c:v>0.25324400000000002</c:v>
                </c:pt>
                <c:pt idx="42194">
                  <c:v>0.255687</c:v>
                </c:pt>
                <c:pt idx="42195">
                  <c:v>0.25745200000000001</c:v>
                </c:pt>
                <c:pt idx="42196">
                  <c:v>0.25969999999999999</c:v>
                </c:pt>
                <c:pt idx="42197">
                  <c:v>0.26191999999999999</c:v>
                </c:pt>
                <c:pt idx="42198">
                  <c:v>0.26388400000000001</c:v>
                </c:pt>
                <c:pt idx="42199">
                  <c:v>0.26597399999999999</c:v>
                </c:pt>
                <c:pt idx="42200">
                  <c:v>0.26813500000000001</c:v>
                </c:pt>
                <c:pt idx="42201">
                  <c:v>0.27041700000000002</c:v>
                </c:pt>
                <c:pt idx="42202">
                  <c:v>0.27216400000000002</c:v>
                </c:pt>
                <c:pt idx="42203">
                  <c:v>0.27442800000000001</c:v>
                </c:pt>
                <c:pt idx="42204">
                  <c:v>0.27636899999999998</c:v>
                </c:pt>
                <c:pt idx="42205">
                  <c:v>0.27864100000000003</c:v>
                </c:pt>
                <c:pt idx="42206">
                  <c:v>0.28040399999999999</c:v>
                </c:pt>
                <c:pt idx="42207">
                  <c:v>0.28235900000000003</c:v>
                </c:pt>
                <c:pt idx="42208">
                  <c:v>0.284549</c:v>
                </c:pt>
                <c:pt idx="42209">
                  <c:v>0.28632400000000002</c:v>
                </c:pt>
                <c:pt idx="42210">
                  <c:v>0.288298</c:v>
                </c:pt>
                <c:pt idx="42211">
                  <c:v>0.28997299999999998</c:v>
                </c:pt>
                <c:pt idx="42212">
                  <c:v>0.29197000000000001</c:v>
                </c:pt>
                <c:pt idx="42213">
                  <c:v>0.29363</c:v>
                </c:pt>
                <c:pt idx="42214">
                  <c:v>0.29550300000000002</c:v>
                </c:pt>
                <c:pt idx="42215">
                  <c:v>0.29688999999999999</c:v>
                </c:pt>
                <c:pt idx="42216">
                  <c:v>0.29882300000000001</c:v>
                </c:pt>
                <c:pt idx="42217">
                  <c:v>0.30030600000000002</c:v>
                </c:pt>
                <c:pt idx="42218">
                  <c:v>0.301871</c:v>
                </c:pt>
                <c:pt idx="42219">
                  <c:v>0.303616</c:v>
                </c:pt>
                <c:pt idx="42220">
                  <c:v>0.30494300000000002</c:v>
                </c:pt>
                <c:pt idx="42221">
                  <c:v>0.30670399999999998</c:v>
                </c:pt>
                <c:pt idx="42222">
                  <c:v>0.30784099999999998</c:v>
                </c:pt>
                <c:pt idx="42223">
                  <c:v>0.30963800000000002</c:v>
                </c:pt>
                <c:pt idx="42224">
                  <c:v>0.31100899999999998</c:v>
                </c:pt>
                <c:pt idx="42225">
                  <c:v>0.312496</c:v>
                </c:pt>
                <c:pt idx="42226">
                  <c:v>0.313859</c:v>
                </c:pt>
                <c:pt idx="42227">
                  <c:v>0.315133</c:v>
                </c:pt>
                <c:pt idx="42228">
                  <c:v>0.31658900000000001</c:v>
                </c:pt>
                <c:pt idx="42229">
                  <c:v>0.31781399999999999</c:v>
                </c:pt>
                <c:pt idx="42230">
                  <c:v>0.31909599999999999</c:v>
                </c:pt>
                <c:pt idx="42231">
                  <c:v>0.32046400000000003</c:v>
                </c:pt>
                <c:pt idx="42232">
                  <c:v>0.32152199999999997</c:v>
                </c:pt>
                <c:pt idx="42233">
                  <c:v>0.32278400000000002</c:v>
                </c:pt>
                <c:pt idx="42234">
                  <c:v>0.32365500000000003</c:v>
                </c:pt>
                <c:pt idx="42235">
                  <c:v>0.32505600000000001</c:v>
                </c:pt>
                <c:pt idx="42236">
                  <c:v>0.32576699999999997</c:v>
                </c:pt>
                <c:pt idx="42237">
                  <c:v>0.32689000000000001</c:v>
                </c:pt>
                <c:pt idx="42238">
                  <c:v>0.32782099999999997</c:v>
                </c:pt>
                <c:pt idx="42239">
                  <c:v>0.32868700000000001</c:v>
                </c:pt>
                <c:pt idx="42240">
                  <c:v>0.32974199999999998</c:v>
                </c:pt>
                <c:pt idx="42241">
                  <c:v>0.33021299999999998</c:v>
                </c:pt>
                <c:pt idx="42242">
                  <c:v>0.33132800000000001</c:v>
                </c:pt>
                <c:pt idx="42243">
                  <c:v>0.33191100000000001</c:v>
                </c:pt>
                <c:pt idx="42244">
                  <c:v>0.33274399999999998</c:v>
                </c:pt>
                <c:pt idx="42245">
                  <c:v>0.333449</c:v>
                </c:pt>
                <c:pt idx="42246">
                  <c:v>0.33423399999999998</c:v>
                </c:pt>
                <c:pt idx="42247">
                  <c:v>0.33479700000000001</c:v>
                </c:pt>
                <c:pt idx="42248">
                  <c:v>0.33546700000000002</c:v>
                </c:pt>
                <c:pt idx="42249">
                  <c:v>0.33598600000000001</c:v>
                </c:pt>
                <c:pt idx="42250">
                  <c:v>0.33655200000000002</c:v>
                </c:pt>
                <c:pt idx="42251">
                  <c:v>0.33722800000000003</c:v>
                </c:pt>
                <c:pt idx="42252">
                  <c:v>0.33769500000000002</c:v>
                </c:pt>
                <c:pt idx="42253">
                  <c:v>0.33812500000000001</c:v>
                </c:pt>
                <c:pt idx="42254">
                  <c:v>0.33848099999999998</c:v>
                </c:pt>
                <c:pt idx="42255">
                  <c:v>0.33892899999999998</c:v>
                </c:pt>
                <c:pt idx="42256">
                  <c:v>0.339115</c:v>
                </c:pt>
                <c:pt idx="42257">
                  <c:v>0.33950000000000002</c:v>
                </c:pt>
                <c:pt idx="42258">
                  <c:v>0.33963599999999999</c:v>
                </c:pt>
                <c:pt idx="42259">
                  <c:v>0.33989999999999998</c:v>
                </c:pt>
                <c:pt idx="42260">
                  <c:v>0.34021299999999999</c:v>
                </c:pt>
                <c:pt idx="42261">
                  <c:v>0.34011200000000003</c:v>
                </c:pt>
                <c:pt idx="42262">
                  <c:v>0.340584</c:v>
                </c:pt>
                <c:pt idx="42263">
                  <c:v>0.34049600000000002</c:v>
                </c:pt>
                <c:pt idx="42264">
                  <c:v>0.34077600000000002</c:v>
                </c:pt>
                <c:pt idx="42265">
                  <c:v>0.34083200000000002</c:v>
                </c:pt>
                <c:pt idx="42266">
                  <c:v>0.340748</c:v>
                </c:pt>
                <c:pt idx="42267">
                  <c:v>0.34108300000000003</c:v>
                </c:pt>
                <c:pt idx="42268">
                  <c:v>0.340723</c:v>
                </c:pt>
                <c:pt idx="42269">
                  <c:v>0.34085100000000002</c:v>
                </c:pt>
                <c:pt idx="42270">
                  <c:v>0.340756</c:v>
                </c:pt>
                <c:pt idx="42271">
                  <c:v>0.34058899999999998</c:v>
                </c:pt>
                <c:pt idx="42272">
                  <c:v>0.34038800000000002</c:v>
                </c:pt>
                <c:pt idx="42273">
                  <c:v>0.34011799999999998</c:v>
                </c:pt>
                <c:pt idx="42274">
                  <c:v>0.33974199999999999</c:v>
                </c:pt>
                <c:pt idx="42275">
                  <c:v>0.339586</c:v>
                </c:pt>
                <c:pt idx="42276">
                  <c:v>0.33913700000000002</c:v>
                </c:pt>
                <c:pt idx="42277">
                  <c:v>0.338812</c:v>
                </c:pt>
                <c:pt idx="42278">
                  <c:v>0.33849899999999999</c:v>
                </c:pt>
                <c:pt idx="42279">
                  <c:v>0.33793499999999999</c:v>
                </c:pt>
                <c:pt idx="42280">
                  <c:v>0.33755499999999999</c:v>
                </c:pt>
                <c:pt idx="42281">
                  <c:v>0.33687</c:v>
                </c:pt>
                <c:pt idx="42282">
                  <c:v>0.33661000000000002</c:v>
                </c:pt>
                <c:pt idx="42283">
                  <c:v>0.335868</c:v>
                </c:pt>
                <c:pt idx="42284">
                  <c:v>0.33544800000000002</c:v>
                </c:pt>
                <c:pt idx="42285">
                  <c:v>0.33462500000000001</c:v>
                </c:pt>
                <c:pt idx="42286">
                  <c:v>0.33418399999999998</c:v>
                </c:pt>
                <c:pt idx="42287">
                  <c:v>0.33349400000000001</c:v>
                </c:pt>
                <c:pt idx="42288">
                  <c:v>0.33260000000000001</c:v>
                </c:pt>
                <c:pt idx="42289">
                  <c:v>0.33214300000000002</c:v>
                </c:pt>
                <c:pt idx="42290">
                  <c:v>0.33106999999999998</c:v>
                </c:pt>
                <c:pt idx="42291">
                  <c:v>0.33077400000000001</c:v>
                </c:pt>
                <c:pt idx="42292">
                  <c:v>0.32960600000000001</c:v>
                </c:pt>
                <c:pt idx="42293">
                  <c:v>0.32884099999999999</c:v>
                </c:pt>
                <c:pt idx="42294">
                  <c:v>0.32794800000000002</c:v>
                </c:pt>
                <c:pt idx="42295">
                  <c:v>0.32696999999999998</c:v>
                </c:pt>
                <c:pt idx="42296">
                  <c:v>0.32606800000000002</c:v>
                </c:pt>
                <c:pt idx="42297">
                  <c:v>0.32488</c:v>
                </c:pt>
                <c:pt idx="42298">
                  <c:v>0.32394299999999998</c:v>
                </c:pt>
                <c:pt idx="42299">
                  <c:v>0.32272099999999998</c:v>
                </c:pt>
                <c:pt idx="42300">
                  <c:v>0.32161299999999998</c:v>
                </c:pt>
                <c:pt idx="42301">
                  <c:v>0.32031700000000002</c:v>
                </c:pt>
                <c:pt idx="42302">
                  <c:v>0.319386</c:v>
                </c:pt>
                <c:pt idx="42303">
                  <c:v>0.31785799999999997</c:v>
                </c:pt>
                <c:pt idx="42304">
                  <c:v>0.31677699999999998</c:v>
                </c:pt>
                <c:pt idx="42305">
                  <c:v>0.31559500000000001</c:v>
                </c:pt>
                <c:pt idx="42306">
                  <c:v>0.31406400000000001</c:v>
                </c:pt>
                <c:pt idx="42307">
                  <c:v>0.31311600000000001</c:v>
                </c:pt>
                <c:pt idx="42308">
                  <c:v>0.31158599999999997</c:v>
                </c:pt>
                <c:pt idx="42309">
                  <c:v>0.31036399999999997</c:v>
                </c:pt>
                <c:pt idx="42310">
                  <c:v>0.30898500000000001</c:v>
                </c:pt>
                <c:pt idx="42311">
                  <c:v>0.307506</c:v>
                </c:pt>
                <c:pt idx="42312">
                  <c:v>0.30603200000000003</c:v>
                </c:pt>
                <c:pt idx="42313">
                  <c:v>0.30448399999999998</c:v>
                </c:pt>
                <c:pt idx="42314">
                  <c:v>0.30312499999999998</c:v>
                </c:pt>
                <c:pt idx="42315">
                  <c:v>0.30157299999999998</c:v>
                </c:pt>
                <c:pt idx="42316">
                  <c:v>0.29993599999999998</c:v>
                </c:pt>
                <c:pt idx="42317">
                  <c:v>0.29833799999999999</c:v>
                </c:pt>
                <c:pt idx="42318">
                  <c:v>0.29698600000000003</c:v>
                </c:pt>
                <c:pt idx="42319">
                  <c:v>0.295317</c:v>
                </c:pt>
                <c:pt idx="42320">
                  <c:v>0.29334700000000002</c:v>
                </c:pt>
                <c:pt idx="42321">
                  <c:v>0.292041</c:v>
                </c:pt>
                <c:pt idx="42322">
                  <c:v>0.290182</c:v>
                </c:pt>
                <c:pt idx="42323">
                  <c:v>0.28865099999999999</c:v>
                </c:pt>
                <c:pt idx="42324">
                  <c:v>0.286748</c:v>
                </c:pt>
                <c:pt idx="42325">
                  <c:v>0.28512599999999999</c:v>
                </c:pt>
                <c:pt idx="42326">
                  <c:v>0.283416</c:v>
                </c:pt>
                <c:pt idx="42327">
                  <c:v>0.28137499999999999</c:v>
                </c:pt>
                <c:pt idx="42328">
                  <c:v>0.27992499999999998</c:v>
                </c:pt>
                <c:pt idx="42329">
                  <c:v>0.27803099999999997</c:v>
                </c:pt>
                <c:pt idx="42330">
                  <c:v>0.27626800000000001</c:v>
                </c:pt>
                <c:pt idx="42331">
                  <c:v>0.27434999999999998</c:v>
                </c:pt>
                <c:pt idx="42332">
                  <c:v>0.27266699999999999</c:v>
                </c:pt>
                <c:pt idx="42333">
                  <c:v>0.27063799999999999</c:v>
                </c:pt>
                <c:pt idx="42334">
                  <c:v>0.26896500000000001</c:v>
                </c:pt>
                <c:pt idx="42335">
                  <c:v>0.26670500000000003</c:v>
                </c:pt>
                <c:pt idx="42336">
                  <c:v>0.26495800000000003</c:v>
                </c:pt>
                <c:pt idx="42337">
                  <c:v>0.26307799999999998</c:v>
                </c:pt>
                <c:pt idx="42338">
                  <c:v>0.26103100000000001</c:v>
                </c:pt>
                <c:pt idx="42339">
                  <c:v>0.25906699999999999</c:v>
                </c:pt>
                <c:pt idx="42340">
                  <c:v>0.25705600000000001</c:v>
                </c:pt>
                <c:pt idx="42341">
                  <c:v>0.25517000000000001</c:v>
                </c:pt>
                <c:pt idx="42342">
                  <c:v>0.25314900000000001</c:v>
                </c:pt>
                <c:pt idx="42343">
                  <c:v>0.25114799999999998</c:v>
                </c:pt>
                <c:pt idx="42344">
                  <c:v>0.24912000000000001</c:v>
                </c:pt>
                <c:pt idx="42345">
                  <c:v>0.24726400000000001</c:v>
                </c:pt>
                <c:pt idx="42346">
                  <c:v>0.245055</c:v>
                </c:pt>
                <c:pt idx="42347">
                  <c:v>0.24296599999999999</c:v>
                </c:pt>
                <c:pt idx="42348">
                  <c:v>0.24111099999999999</c:v>
                </c:pt>
                <c:pt idx="42349">
                  <c:v>0.238931</c:v>
                </c:pt>
                <c:pt idx="42350">
                  <c:v>0.236954</c:v>
                </c:pt>
                <c:pt idx="42351">
                  <c:v>0.23469300000000001</c:v>
                </c:pt>
                <c:pt idx="42352">
                  <c:v>0.23242099999999999</c:v>
                </c:pt>
                <c:pt idx="42353">
                  <c:v>0.23047799999999999</c:v>
                </c:pt>
                <c:pt idx="42354">
                  <c:v>0.22824900000000001</c:v>
                </c:pt>
                <c:pt idx="42355">
                  <c:v>0.22611800000000001</c:v>
                </c:pt>
                <c:pt idx="42356">
                  <c:v>0.223994</c:v>
                </c:pt>
                <c:pt idx="42357">
                  <c:v>0.221663</c:v>
                </c:pt>
                <c:pt idx="42358">
                  <c:v>0.21945400000000001</c:v>
                </c:pt>
                <c:pt idx="42359">
                  <c:v>0.21740000000000001</c:v>
                </c:pt>
                <c:pt idx="42360">
                  <c:v>0.21490400000000001</c:v>
                </c:pt>
                <c:pt idx="42361">
                  <c:v>0.212918</c:v>
                </c:pt>
                <c:pt idx="42362">
                  <c:v>0.21038299999999999</c:v>
                </c:pt>
                <c:pt idx="42363">
                  <c:v>0.20811199999999999</c:v>
                </c:pt>
                <c:pt idx="42364">
                  <c:v>0.20594999999999999</c:v>
                </c:pt>
                <c:pt idx="42365">
                  <c:v>0.203405</c:v>
                </c:pt>
                <c:pt idx="42366">
                  <c:v>0.20125100000000001</c:v>
                </c:pt>
                <c:pt idx="42367">
                  <c:v>0.19863800000000001</c:v>
                </c:pt>
                <c:pt idx="42368">
                  <c:v>0.19639599999999999</c:v>
                </c:pt>
                <c:pt idx="42369">
                  <c:v>0.194026</c:v>
                </c:pt>
                <c:pt idx="42370">
                  <c:v>0.191749</c:v>
                </c:pt>
                <c:pt idx="42371">
                  <c:v>0.18934899999999999</c:v>
                </c:pt>
                <c:pt idx="42372">
                  <c:v>0.186922</c:v>
                </c:pt>
                <c:pt idx="42373">
                  <c:v>0.18473200000000001</c:v>
                </c:pt>
                <c:pt idx="42374">
                  <c:v>0.18210899999999999</c:v>
                </c:pt>
                <c:pt idx="42375">
                  <c:v>0.18002399999999999</c:v>
                </c:pt>
                <c:pt idx="42376">
                  <c:v>0.177283</c:v>
                </c:pt>
                <c:pt idx="42377">
                  <c:v>0.17516000000000001</c:v>
                </c:pt>
                <c:pt idx="42378">
                  <c:v>0.172543</c:v>
                </c:pt>
                <c:pt idx="42379">
                  <c:v>0.16986599999999999</c:v>
                </c:pt>
                <c:pt idx="42380">
                  <c:v>0.167543</c:v>
                </c:pt>
                <c:pt idx="42381">
                  <c:v>0.16467300000000001</c:v>
                </c:pt>
                <c:pt idx="42382">
                  <c:v>0.16265299999999999</c:v>
                </c:pt>
                <c:pt idx="42383">
                  <c:v>0.15972800000000001</c:v>
                </c:pt>
                <c:pt idx="42384">
                  <c:v>0.15739700000000001</c:v>
                </c:pt>
                <c:pt idx="42385">
                  <c:v>0.154722</c:v>
                </c:pt>
                <c:pt idx="42386">
                  <c:v>0.152278</c:v>
                </c:pt>
                <c:pt idx="42387">
                  <c:v>0.149813</c:v>
                </c:pt>
                <c:pt idx="42388">
                  <c:v>0.147146</c:v>
                </c:pt>
                <c:pt idx="42389">
                  <c:v>0.14441999999999999</c:v>
                </c:pt>
                <c:pt idx="42390">
                  <c:v>0.141794</c:v>
                </c:pt>
                <c:pt idx="42391">
                  <c:v>0.13927100000000001</c:v>
                </c:pt>
                <c:pt idx="42392">
                  <c:v>0.13644300000000001</c:v>
                </c:pt>
                <c:pt idx="42393">
                  <c:v>0.134102</c:v>
                </c:pt>
                <c:pt idx="42394">
                  <c:v>0.131184</c:v>
                </c:pt>
                <c:pt idx="42395">
                  <c:v>0.12853999999999999</c:v>
                </c:pt>
                <c:pt idx="42396">
                  <c:v>0.12617600000000001</c:v>
                </c:pt>
                <c:pt idx="42397">
                  <c:v>0.12346799999999999</c:v>
                </c:pt>
                <c:pt idx="42398">
                  <c:v>0.121063</c:v>
                </c:pt>
                <c:pt idx="42399">
                  <c:v>0.118197</c:v>
                </c:pt>
                <c:pt idx="42400">
                  <c:v>0.115748</c:v>
                </c:pt>
                <c:pt idx="42401">
                  <c:v>0.113013</c:v>
                </c:pt>
                <c:pt idx="42402">
                  <c:v>0.11033800000000001</c:v>
                </c:pt>
                <c:pt idx="42403">
                  <c:v>0.10774400000000001</c:v>
                </c:pt>
                <c:pt idx="42404">
                  <c:v>0.105113</c:v>
                </c:pt>
                <c:pt idx="42405">
                  <c:v>0.10237300000000001</c:v>
                </c:pt>
                <c:pt idx="42406">
                  <c:v>9.9504599999999999E-2</c:v>
                </c:pt>
                <c:pt idx="42407">
                  <c:v>9.7039899999999998E-2</c:v>
                </c:pt>
                <c:pt idx="42408">
                  <c:v>9.4360200000000005E-2</c:v>
                </c:pt>
                <c:pt idx="42409">
                  <c:v>9.1747999999999996E-2</c:v>
                </c:pt>
                <c:pt idx="42410">
                  <c:v>8.9036900000000002E-2</c:v>
                </c:pt>
                <c:pt idx="42411">
                  <c:v>8.6080500000000004E-2</c:v>
                </c:pt>
                <c:pt idx="42412">
                  <c:v>8.3704000000000001E-2</c:v>
                </c:pt>
                <c:pt idx="42413">
                  <c:v>8.0887200000000006E-2</c:v>
                </c:pt>
                <c:pt idx="42414">
                  <c:v>7.81607E-2</c:v>
                </c:pt>
                <c:pt idx="42415">
                  <c:v>7.5532199999999994E-2</c:v>
                </c:pt>
                <c:pt idx="42416">
                  <c:v>7.2607599999999994E-2</c:v>
                </c:pt>
                <c:pt idx="42417">
                  <c:v>6.9917699999999999E-2</c:v>
                </c:pt>
                <c:pt idx="42418">
                  <c:v>6.7321599999999995E-2</c:v>
                </c:pt>
                <c:pt idx="42419">
                  <c:v>6.4592899999999995E-2</c:v>
                </c:pt>
                <c:pt idx="42420">
                  <c:v>6.2065700000000001E-2</c:v>
                </c:pt>
                <c:pt idx="42421">
                  <c:v>5.92489E-2</c:v>
                </c:pt>
                <c:pt idx="42422">
                  <c:v>5.6386199999999997E-2</c:v>
                </c:pt>
                <c:pt idx="42423">
                  <c:v>5.4013100000000001E-2</c:v>
                </c:pt>
                <c:pt idx="42424">
                  <c:v>5.1277299999999998E-2</c:v>
                </c:pt>
                <c:pt idx="42425">
                  <c:v>4.8691900000000003E-2</c:v>
                </c:pt>
                <c:pt idx="42426">
                  <c:v>4.5991200000000003E-2</c:v>
                </c:pt>
                <c:pt idx="42427">
                  <c:v>4.32863E-2</c:v>
                </c:pt>
                <c:pt idx="42428">
                  <c:v>4.0792299999999997E-2</c:v>
                </c:pt>
                <c:pt idx="42429">
                  <c:v>3.8039400000000001E-2</c:v>
                </c:pt>
                <c:pt idx="42430">
                  <c:v>3.5224800000000001E-2</c:v>
                </c:pt>
                <c:pt idx="42431">
                  <c:v>3.26228E-2</c:v>
                </c:pt>
                <c:pt idx="42432">
                  <c:v>2.99215E-2</c:v>
                </c:pt>
                <c:pt idx="42433">
                  <c:v>2.6990699999999999E-2</c:v>
                </c:pt>
                <c:pt idx="42434">
                  <c:v>2.45521E-2</c:v>
                </c:pt>
                <c:pt idx="42435">
                  <c:v>2.18088E-2</c:v>
                </c:pt>
                <c:pt idx="42436">
                  <c:v>1.92114E-2</c:v>
                </c:pt>
                <c:pt idx="42437">
                  <c:v>1.6511600000000001E-2</c:v>
                </c:pt>
                <c:pt idx="42438">
                  <c:v>1.36744E-2</c:v>
                </c:pt>
                <c:pt idx="42439">
                  <c:v>1.13656E-2</c:v>
                </c:pt>
                <c:pt idx="42440">
                  <c:v>8.6586600000000003E-3</c:v>
                </c:pt>
                <c:pt idx="42441">
                  <c:v>5.9760999999999998E-3</c:v>
                </c:pt>
                <c:pt idx="42442">
                  <c:v>3.4371200000000001E-3</c:v>
                </c:pt>
                <c:pt idx="42443">
                  <c:v>4.1956900000000001E-4</c:v>
                </c:pt>
                <c:pt idx="42444">
                  <c:v>-2.0706800000000001E-3</c:v>
                </c:pt>
                <c:pt idx="42445">
                  <c:v>-4.7035000000000002E-3</c:v>
                </c:pt>
                <c:pt idx="42446">
                  <c:v>-7.3732499999999996E-3</c:v>
                </c:pt>
                <c:pt idx="42447">
                  <c:v>-1.0003E-2</c:v>
                </c:pt>
                <c:pt idx="42448">
                  <c:v>-1.27843E-2</c:v>
                </c:pt>
                <c:pt idx="42449">
                  <c:v>-1.5313800000000001E-2</c:v>
                </c:pt>
                <c:pt idx="42450">
                  <c:v>-1.7777299999999999E-2</c:v>
                </c:pt>
                <c:pt idx="42451">
                  <c:v>-2.0586500000000001E-2</c:v>
                </c:pt>
                <c:pt idx="42452">
                  <c:v>-2.2830199999999998E-2</c:v>
                </c:pt>
                <c:pt idx="42453">
                  <c:v>-2.5532800000000001E-2</c:v>
                </c:pt>
                <c:pt idx="42454">
                  <c:v>-2.8284799999999999E-2</c:v>
                </c:pt>
                <c:pt idx="42455">
                  <c:v>-3.0307000000000001E-2</c:v>
                </c:pt>
                <c:pt idx="42456">
                  <c:v>-3.3178899999999997E-2</c:v>
                </c:pt>
                <c:pt idx="42457">
                  <c:v>-3.5282300000000003E-2</c:v>
                </c:pt>
                <c:pt idx="42458">
                  <c:v>-3.81412E-2</c:v>
                </c:pt>
                <c:pt idx="42459">
                  <c:v>-4.03957E-2</c:v>
                </c:pt>
                <c:pt idx="42460">
                  <c:v>-4.2833700000000002E-2</c:v>
                </c:pt>
                <c:pt idx="42461">
                  <c:v>-4.5155099999999997E-2</c:v>
                </c:pt>
                <c:pt idx="42462">
                  <c:v>-4.7598399999999999E-2</c:v>
                </c:pt>
                <c:pt idx="42463">
                  <c:v>-5.00636E-2</c:v>
                </c:pt>
                <c:pt idx="42464">
                  <c:v>-5.2412E-2</c:v>
                </c:pt>
                <c:pt idx="42465">
                  <c:v>-5.4907200000000003E-2</c:v>
                </c:pt>
                <c:pt idx="42466">
                  <c:v>-5.6794499999999998E-2</c:v>
                </c:pt>
                <c:pt idx="42467">
                  <c:v>-5.95177E-2</c:v>
                </c:pt>
                <c:pt idx="42468">
                  <c:v>-6.1605699999999999E-2</c:v>
                </c:pt>
                <c:pt idx="42469">
                  <c:v>-6.4073900000000003E-2</c:v>
                </c:pt>
                <c:pt idx="42470">
                  <c:v>-6.65052E-2</c:v>
                </c:pt>
                <c:pt idx="42471">
                  <c:v>-6.8650100000000006E-2</c:v>
                </c:pt>
                <c:pt idx="42472">
                  <c:v>-7.0956699999999998E-2</c:v>
                </c:pt>
                <c:pt idx="42473">
                  <c:v>-7.3130799999999996E-2</c:v>
                </c:pt>
                <c:pt idx="42474">
                  <c:v>-7.5512999999999997E-2</c:v>
                </c:pt>
                <c:pt idx="42475">
                  <c:v>-7.7647999999999995E-2</c:v>
                </c:pt>
                <c:pt idx="42476">
                  <c:v>-7.9730800000000004E-2</c:v>
                </c:pt>
                <c:pt idx="42477">
                  <c:v>-8.1836500000000006E-2</c:v>
                </c:pt>
                <c:pt idx="42478">
                  <c:v>-8.3940000000000001E-2</c:v>
                </c:pt>
                <c:pt idx="42479">
                  <c:v>-8.6245299999999997E-2</c:v>
                </c:pt>
                <c:pt idx="42480">
                  <c:v>-8.8025800000000001E-2</c:v>
                </c:pt>
                <c:pt idx="42481">
                  <c:v>-9.0421899999999999E-2</c:v>
                </c:pt>
                <c:pt idx="42482">
                  <c:v>-9.2115500000000003E-2</c:v>
                </c:pt>
                <c:pt idx="42483">
                  <c:v>-9.4219700000000003E-2</c:v>
                </c:pt>
                <c:pt idx="42484">
                  <c:v>-9.6347500000000003E-2</c:v>
                </c:pt>
                <c:pt idx="42485">
                  <c:v>-9.8204100000000003E-2</c:v>
                </c:pt>
                <c:pt idx="42486">
                  <c:v>-0.10023899999999999</c:v>
                </c:pt>
                <c:pt idx="42487">
                  <c:v>-0.102118</c:v>
                </c:pt>
                <c:pt idx="42488">
                  <c:v>-0.104185</c:v>
                </c:pt>
                <c:pt idx="42489">
                  <c:v>-0.106032</c:v>
                </c:pt>
                <c:pt idx="42490">
                  <c:v>-0.108067</c:v>
                </c:pt>
                <c:pt idx="42491">
                  <c:v>-0.109762</c:v>
                </c:pt>
                <c:pt idx="42492">
                  <c:v>-0.111557</c:v>
                </c:pt>
                <c:pt idx="42493">
                  <c:v>-0.113568</c:v>
                </c:pt>
                <c:pt idx="42494">
                  <c:v>-0.11519799999999999</c:v>
                </c:pt>
                <c:pt idx="42495">
                  <c:v>-0.117129</c:v>
                </c:pt>
                <c:pt idx="42496">
                  <c:v>-0.118617</c:v>
                </c:pt>
                <c:pt idx="42497">
                  <c:v>-0.120499</c:v>
                </c:pt>
                <c:pt idx="42498">
                  <c:v>-0.12220300000000001</c:v>
                </c:pt>
                <c:pt idx="42499">
                  <c:v>-0.123765</c:v>
                </c:pt>
                <c:pt idx="42500">
                  <c:v>-0.125639</c:v>
                </c:pt>
                <c:pt idx="42501">
                  <c:v>-0.12696399999999999</c:v>
                </c:pt>
                <c:pt idx="42502">
                  <c:v>-0.12875300000000001</c:v>
                </c:pt>
                <c:pt idx="42503">
                  <c:v>-0.130352</c:v>
                </c:pt>
                <c:pt idx="42504">
                  <c:v>-0.13195899999999999</c:v>
                </c:pt>
                <c:pt idx="42505">
                  <c:v>-0.133492</c:v>
                </c:pt>
                <c:pt idx="42506">
                  <c:v>-0.13502400000000001</c:v>
                </c:pt>
                <c:pt idx="42507">
                  <c:v>-0.13655900000000001</c:v>
                </c:pt>
                <c:pt idx="42508">
                  <c:v>-0.138152</c:v>
                </c:pt>
                <c:pt idx="42509">
                  <c:v>-0.139655</c:v>
                </c:pt>
                <c:pt idx="42510">
                  <c:v>-0.141067</c:v>
                </c:pt>
                <c:pt idx="42511">
                  <c:v>-0.142876</c:v>
                </c:pt>
                <c:pt idx="42512">
                  <c:v>-0.14416300000000001</c:v>
                </c:pt>
                <c:pt idx="42513">
                  <c:v>-0.145708</c:v>
                </c:pt>
                <c:pt idx="42514">
                  <c:v>-0.147259</c:v>
                </c:pt>
                <c:pt idx="42515">
                  <c:v>-0.148732</c:v>
                </c:pt>
                <c:pt idx="42516">
                  <c:v>-0.15018500000000001</c:v>
                </c:pt>
                <c:pt idx="42517">
                  <c:v>-0.151536</c:v>
                </c:pt>
                <c:pt idx="42518">
                  <c:v>-0.15293799999999999</c:v>
                </c:pt>
                <c:pt idx="42519">
                  <c:v>-0.154279</c:v>
                </c:pt>
                <c:pt idx="42520">
                  <c:v>-0.15572900000000001</c:v>
                </c:pt>
                <c:pt idx="42521">
                  <c:v>-0.15707299999999999</c:v>
                </c:pt>
                <c:pt idx="42522">
                  <c:v>-0.15833</c:v>
                </c:pt>
                <c:pt idx="42523">
                  <c:v>-0.15953999999999999</c:v>
                </c:pt>
                <c:pt idx="42524">
                  <c:v>-0.16080800000000001</c:v>
                </c:pt>
                <c:pt idx="42525">
                  <c:v>-0.16232199999999999</c:v>
                </c:pt>
                <c:pt idx="42526">
                  <c:v>-0.163382</c:v>
                </c:pt>
                <c:pt idx="42527">
                  <c:v>-0.16472600000000001</c:v>
                </c:pt>
                <c:pt idx="42528">
                  <c:v>-0.165852</c:v>
                </c:pt>
                <c:pt idx="42529">
                  <c:v>-0.16726099999999999</c:v>
                </c:pt>
                <c:pt idx="42530">
                  <c:v>-0.16844000000000001</c:v>
                </c:pt>
                <c:pt idx="42531">
                  <c:v>-0.169687</c:v>
                </c:pt>
                <c:pt idx="42532">
                  <c:v>-0.170846</c:v>
                </c:pt>
                <c:pt idx="42533">
                  <c:v>-0.17194899999999999</c:v>
                </c:pt>
                <c:pt idx="42534">
                  <c:v>-0.17305799999999999</c:v>
                </c:pt>
                <c:pt idx="42535">
                  <c:v>-0.17438100000000001</c:v>
                </c:pt>
                <c:pt idx="42536">
                  <c:v>-0.17549899999999999</c:v>
                </c:pt>
                <c:pt idx="42537">
                  <c:v>-0.17660400000000001</c:v>
                </c:pt>
                <c:pt idx="42538">
                  <c:v>-0.17768900000000001</c:v>
                </c:pt>
                <c:pt idx="42539">
                  <c:v>-0.17868300000000001</c:v>
                </c:pt>
                <c:pt idx="42540">
                  <c:v>-0.17986099999999999</c:v>
                </c:pt>
                <c:pt idx="42541">
                  <c:v>-0.18107999999999999</c:v>
                </c:pt>
                <c:pt idx="42542">
                  <c:v>-0.18179600000000001</c:v>
                </c:pt>
                <c:pt idx="42543">
                  <c:v>-0.182977</c:v>
                </c:pt>
                <c:pt idx="42544">
                  <c:v>-0.18392</c:v>
                </c:pt>
                <c:pt idx="42545">
                  <c:v>-0.18493899999999999</c:v>
                </c:pt>
                <c:pt idx="42546">
                  <c:v>-0.18596799999999999</c:v>
                </c:pt>
                <c:pt idx="42547">
                  <c:v>-0.186973</c:v>
                </c:pt>
                <c:pt idx="42548">
                  <c:v>-0.187996</c:v>
                </c:pt>
                <c:pt idx="42549">
                  <c:v>-0.188863</c:v>
                </c:pt>
                <c:pt idx="42550">
                  <c:v>-0.18993299999999999</c:v>
                </c:pt>
                <c:pt idx="42551">
                  <c:v>-0.19086800000000001</c:v>
                </c:pt>
                <c:pt idx="42552">
                  <c:v>-0.192021</c:v>
                </c:pt>
                <c:pt idx="42553">
                  <c:v>-0.19278400000000001</c:v>
                </c:pt>
                <c:pt idx="42554">
                  <c:v>-0.193743</c:v>
                </c:pt>
                <c:pt idx="42555">
                  <c:v>-0.194633</c:v>
                </c:pt>
                <c:pt idx="42556">
                  <c:v>-0.195441</c:v>
                </c:pt>
                <c:pt idx="42557">
                  <c:v>-0.196465</c:v>
                </c:pt>
                <c:pt idx="42558">
                  <c:v>-0.19716400000000001</c:v>
                </c:pt>
                <c:pt idx="42559">
                  <c:v>-0.19800300000000001</c:v>
                </c:pt>
                <c:pt idx="42560">
                  <c:v>-0.198937</c:v>
                </c:pt>
                <c:pt idx="42561">
                  <c:v>-0.19974800000000001</c:v>
                </c:pt>
                <c:pt idx="42562">
                  <c:v>-0.20044200000000001</c:v>
                </c:pt>
                <c:pt idx="42563">
                  <c:v>-0.20148099999999999</c:v>
                </c:pt>
                <c:pt idx="42564">
                  <c:v>-0.20202300000000001</c:v>
                </c:pt>
                <c:pt idx="42565">
                  <c:v>-0.20286999999999999</c:v>
                </c:pt>
                <c:pt idx="42566">
                  <c:v>-0.20372699999999999</c:v>
                </c:pt>
                <c:pt idx="42567">
                  <c:v>-0.20444999999999999</c:v>
                </c:pt>
                <c:pt idx="42568">
                  <c:v>-0.205345</c:v>
                </c:pt>
                <c:pt idx="42569">
                  <c:v>-0.20585200000000001</c:v>
                </c:pt>
                <c:pt idx="42570">
                  <c:v>-0.206785</c:v>
                </c:pt>
                <c:pt idx="42571">
                  <c:v>-0.20751600000000001</c:v>
                </c:pt>
                <c:pt idx="42572">
                  <c:v>-0.208372</c:v>
                </c:pt>
                <c:pt idx="42573">
                  <c:v>-0.20893200000000001</c:v>
                </c:pt>
                <c:pt idx="42574">
                  <c:v>-0.20985899999999999</c:v>
                </c:pt>
                <c:pt idx="42575">
                  <c:v>-0.210256</c:v>
                </c:pt>
                <c:pt idx="42576">
                  <c:v>-0.21109900000000001</c:v>
                </c:pt>
                <c:pt idx="42577">
                  <c:v>-0.211809</c:v>
                </c:pt>
                <c:pt idx="42578">
                  <c:v>-0.21223900000000001</c:v>
                </c:pt>
                <c:pt idx="42579">
                  <c:v>-0.21293500000000001</c:v>
                </c:pt>
                <c:pt idx="42580">
                  <c:v>-0.21356700000000001</c:v>
                </c:pt>
                <c:pt idx="42581">
                  <c:v>-0.21398400000000001</c:v>
                </c:pt>
                <c:pt idx="42582">
                  <c:v>-0.214671</c:v>
                </c:pt>
                <c:pt idx="42583">
                  <c:v>-0.21493100000000001</c:v>
                </c:pt>
                <c:pt idx="42584">
                  <c:v>-0.21569099999999999</c:v>
                </c:pt>
                <c:pt idx="42585">
                  <c:v>-0.216193</c:v>
                </c:pt>
                <c:pt idx="42586">
                  <c:v>-0.21654499999999999</c:v>
                </c:pt>
                <c:pt idx="42587">
                  <c:v>-0.21728600000000001</c:v>
                </c:pt>
                <c:pt idx="42588">
                  <c:v>-0.21764700000000001</c:v>
                </c:pt>
                <c:pt idx="42589">
                  <c:v>-0.218362</c:v>
                </c:pt>
                <c:pt idx="42590">
                  <c:v>-0.218832</c:v>
                </c:pt>
                <c:pt idx="42591">
                  <c:v>-0.21940100000000001</c:v>
                </c:pt>
                <c:pt idx="42592">
                  <c:v>-0.219836</c:v>
                </c:pt>
                <c:pt idx="42593">
                  <c:v>-0.220364</c:v>
                </c:pt>
                <c:pt idx="42594">
                  <c:v>-0.22081899999999999</c:v>
                </c:pt>
                <c:pt idx="42595">
                  <c:v>-0.22123699999999999</c:v>
                </c:pt>
                <c:pt idx="42596">
                  <c:v>-0.22165199999999999</c:v>
                </c:pt>
                <c:pt idx="42597">
                  <c:v>-0.22203800000000001</c:v>
                </c:pt>
                <c:pt idx="42598">
                  <c:v>-0.22247400000000001</c:v>
                </c:pt>
                <c:pt idx="42599">
                  <c:v>-0.222805</c:v>
                </c:pt>
                <c:pt idx="42600">
                  <c:v>-0.223135</c:v>
                </c:pt>
                <c:pt idx="42601">
                  <c:v>-0.22344800000000001</c:v>
                </c:pt>
                <c:pt idx="42602">
                  <c:v>-0.22387899999999999</c:v>
                </c:pt>
                <c:pt idx="42603">
                  <c:v>-0.224047</c:v>
                </c:pt>
                <c:pt idx="42604">
                  <c:v>-0.224416</c:v>
                </c:pt>
                <c:pt idx="42605">
                  <c:v>-0.224578</c:v>
                </c:pt>
                <c:pt idx="42606">
                  <c:v>-0.22492400000000001</c:v>
                </c:pt>
                <c:pt idx="42607">
                  <c:v>-0.225406</c:v>
                </c:pt>
                <c:pt idx="42608">
                  <c:v>-0.225248</c:v>
                </c:pt>
                <c:pt idx="42609">
                  <c:v>-0.22568099999999999</c:v>
                </c:pt>
                <c:pt idx="42610">
                  <c:v>-0.225828</c:v>
                </c:pt>
                <c:pt idx="42611">
                  <c:v>-0.22587299999999999</c:v>
                </c:pt>
                <c:pt idx="42612">
                  <c:v>-0.22631100000000001</c:v>
                </c:pt>
                <c:pt idx="42613">
                  <c:v>-0.22617999999999999</c:v>
                </c:pt>
                <c:pt idx="42614">
                  <c:v>-0.226408</c:v>
                </c:pt>
                <c:pt idx="42615">
                  <c:v>-0.22616700000000001</c:v>
                </c:pt>
                <c:pt idx="42616">
                  <c:v>-0.226384</c:v>
                </c:pt>
                <c:pt idx="42617">
                  <c:v>-0.22658300000000001</c:v>
                </c:pt>
                <c:pt idx="42618">
                  <c:v>-0.22662399999999999</c:v>
                </c:pt>
                <c:pt idx="42619">
                  <c:v>-0.22653599999999999</c:v>
                </c:pt>
                <c:pt idx="42620">
                  <c:v>-0.22656200000000001</c:v>
                </c:pt>
                <c:pt idx="42621">
                  <c:v>-0.226439</c:v>
                </c:pt>
                <c:pt idx="42622">
                  <c:v>-0.226442</c:v>
                </c:pt>
                <c:pt idx="42623">
                  <c:v>-0.226358</c:v>
                </c:pt>
                <c:pt idx="42624">
                  <c:v>-0.22617499999999999</c:v>
                </c:pt>
                <c:pt idx="42625">
                  <c:v>-0.22604299999999999</c:v>
                </c:pt>
                <c:pt idx="42626">
                  <c:v>-0.22586500000000001</c:v>
                </c:pt>
                <c:pt idx="42627">
                  <c:v>-0.225719</c:v>
                </c:pt>
                <c:pt idx="42628">
                  <c:v>-0.225526</c:v>
                </c:pt>
                <c:pt idx="42629">
                  <c:v>-0.22544400000000001</c:v>
                </c:pt>
                <c:pt idx="42630">
                  <c:v>-0.22497700000000001</c:v>
                </c:pt>
                <c:pt idx="42631">
                  <c:v>-0.22472900000000001</c:v>
                </c:pt>
                <c:pt idx="42632">
                  <c:v>-0.22445799999999999</c:v>
                </c:pt>
                <c:pt idx="42633">
                  <c:v>-0.22415499999999999</c:v>
                </c:pt>
                <c:pt idx="42634">
                  <c:v>-0.22397</c:v>
                </c:pt>
                <c:pt idx="42635">
                  <c:v>-0.223384</c:v>
                </c:pt>
                <c:pt idx="42636">
                  <c:v>-0.22325600000000001</c:v>
                </c:pt>
                <c:pt idx="42637">
                  <c:v>-0.22262799999999999</c:v>
                </c:pt>
                <c:pt idx="42638">
                  <c:v>-0.22242200000000001</c:v>
                </c:pt>
                <c:pt idx="42639">
                  <c:v>-0.221998</c:v>
                </c:pt>
                <c:pt idx="42640">
                  <c:v>-0.22142500000000001</c:v>
                </c:pt>
                <c:pt idx="42641">
                  <c:v>-0.22092400000000001</c:v>
                </c:pt>
                <c:pt idx="42642">
                  <c:v>-0.22018699999999999</c:v>
                </c:pt>
                <c:pt idx="42643">
                  <c:v>-0.21986800000000001</c:v>
                </c:pt>
                <c:pt idx="42644">
                  <c:v>-0.21901000000000001</c:v>
                </c:pt>
                <c:pt idx="42645">
                  <c:v>-0.21853</c:v>
                </c:pt>
                <c:pt idx="42646">
                  <c:v>-0.217774</c:v>
                </c:pt>
                <c:pt idx="42647">
                  <c:v>-0.217054</c:v>
                </c:pt>
                <c:pt idx="42648">
                  <c:v>-0.21629000000000001</c:v>
                </c:pt>
                <c:pt idx="42649">
                  <c:v>-0.21574199999999999</c:v>
                </c:pt>
                <c:pt idx="42650">
                  <c:v>-0.21493100000000001</c:v>
                </c:pt>
                <c:pt idx="42651">
                  <c:v>-0.21393400000000001</c:v>
                </c:pt>
                <c:pt idx="42652">
                  <c:v>-0.21337900000000001</c:v>
                </c:pt>
                <c:pt idx="42653">
                  <c:v>-0.21234500000000001</c:v>
                </c:pt>
                <c:pt idx="42654">
                  <c:v>-0.211675</c:v>
                </c:pt>
                <c:pt idx="42655">
                  <c:v>-0.210698</c:v>
                </c:pt>
                <c:pt idx="42656">
                  <c:v>-0.20996300000000001</c:v>
                </c:pt>
                <c:pt idx="42657">
                  <c:v>-0.209067</c:v>
                </c:pt>
                <c:pt idx="42658">
                  <c:v>-0.20810899999999999</c:v>
                </c:pt>
                <c:pt idx="42659">
                  <c:v>-0.20727899999999999</c:v>
                </c:pt>
                <c:pt idx="42660">
                  <c:v>-0.20625399999999999</c:v>
                </c:pt>
                <c:pt idx="42661">
                  <c:v>-0.205266</c:v>
                </c:pt>
                <c:pt idx="42662">
                  <c:v>-0.20407900000000001</c:v>
                </c:pt>
                <c:pt idx="42663">
                  <c:v>-0.20320299999999999</c:v>
                </c:pt>
                <c:pt idx="42664">
                  <c:v>-0.20188200000000001</c:v>
                </c:pt>
                <c:pt idx="42665">
                  <c:v>-0.20075799999999999</c:v>
                </c:pt>
                <c:pt idx="42666">
                  <c:v>-0.199743</c:v>
                </c:pt>
                <c:pt idx="42667">
                  <c:v>-0.198407</c:v>
                </c:pt>
                <c:pt idx="42668">
                  <c:v>-0.19739100000000001</c:v>
                </c:pt>
                <c:pt idx="42669">
                  <c:v>-0.19616400000000001</c:v>
                </c:pt>
                <c:pt idx="42670">
                  <c:v>-0.195044</c:v>
                </c:pt>
                <c:pt idx="42671">
                  <c:v>-0.19392100000000001</c:v>
                </c:pt>
                <c:pt idx="42672">
                  <c:v>-0.19251399999999999</c:v>
                </c:pt>
                <c:pt idx="42673">
                  <c:v>-0.191358</c:v>
                </c:pt>
                <c:pt idx="42674">
                  <c:v>-0.190112</c:v>
                </c:pt>
                <c:pt idx="42675">
                  <c:v>-0.18883</c:v>
                </c:pt>
                <c:pt idx="42676">
                  <c:v>-0.18773500000000001</c:v>
                </c:pt>
                <c:pt idx="42677">
                  <c:v>-0.18640300000000001</c:v>
                </c:pt>
                <c:pt idx="42678">
                  <c:v>-0.18501000000000001</c:v>
                </c:pt>
                <c:pt idx="42679">
                  <c:v>-0.18376000000000001</c:v>
                </c:pt>
                <c:pt idx="42680">
                  <c:v>-0.18248900000000001</c:v>
                </c:pt>
                <c:pt idx="42681">
                  <c:v>-0.181091</c:v>
                </c:pt>
                <c:pt idx="42682">
                  <c:v>-0.17999699999999999</c:v>
                </c:pt>
                <c:pt idx="42683">
                  <c:v>-0.17846999999999999</c:v>
                </c:pt>
                <c:pt idx="42684">
                  <c:v>-0.17718999999999999</c:v>
                </c:pt>
                <c:pt idx="42685">
                  <c:v>-0.17577000000000001</c:v>
                </c:pt>
                <c:pt idx="42686">
                  <c:v>-0.17450599999999999</c:v>
                </c:pt>
                <c:pt idx="42687">
                  <c:v>-0.17307700000000001</c:v>
                </c:pt>
                <c:pt idx="42688">
                  <c:v>-0.17169699999999999</c:v>
                </c:pt>
                <c:pt idx="42689">
                  <c:v>-0.17022300000000001</c:v>
                </c:pt>
                <c:pt idx="42690">
                  <c:v>-0.16900799999999999</c:v>
                </c:pt>
                <c:pt idx="42691">
                  <c:v>-0.167403</c:v>
                </c:pt>
                <c:pt idx="42692">
                  <c:v>-0.166133</c:v>
                </c:pt>
                <c:pt idx="42693">
                  <c:v>-0.164827</c:v>
                </c:pt>
                <c:pt idx="42694">
                  <c:v>-0.16320100000000001</c:v>
                </c:pt>
                <c:pt idx="42695">
                  <c:v>-0.16180900000000001</c:v>
                </c:pt>
                <c:pt idx="42696">
                  <c:v>-0.16042300000000001</c:v>
                </c:pt>
                <c:pt idx="42697">
                  <c:v>-0.159136</c:v>
                </c:pt>
                <c:pt idx="42698">
                  <c:v>-0.15785099999999999</c:v>
                </c:pt>
                <c:pt idx="42699">
                  <c:v>-0.15617800000000001</c:v>
                </c:pt>
                <c:pt idx="42700">
                  <c:v>-0.15496299999999999</c:v>
                </c:pt>
                <c:pt idx="42701">
                  <c:v>-0.15349399999999999</c:v>
                </c:pt>
                <c:pt idx="42702">
                  <c:v>-0.152221</c:v>
                </c:pt>
                <c:pt idx="42703">
                  <c:v>-0.15084700000000001</c:v>
                </c:pt>
                <c:pt idx="42704">
                  <c:v>-0.149483</c:v>
                </c:pt>
                <c:pt idx="42705">
                  <c:v>-0.14813999999999999</c:v>
                </c:pt>
                <c:pt idx="42706">
                  <c:v>-0.146837</c:v>
                </c:pt>
                <c:pt idx="42707">
                  <c:v>-0.14568500000000001</c:v>
                </c:pt>
                <c:pt idx="42708">
                  <c:v>-0.14430899999999999</c:v>
                </c:pt>
                <c:pt idx="42709">
                  <c:v>-0.14312</c:v>
                </c:pt>
                <c:pt idx="42710">
                  <c:v>-0.141684</c:v>
                </c:pt>
                <c:pt idx="42711">
                  <c:v>-0.14054800000000001</c:v>
                </c:pt>
                <c:pt idx="42712">
                  <c:v>-0.13919100000000001</c:v>
                </c:pt>
                <c:pt idx="42713">
                  <c:v>-0.138183</c:v>
                </c:pt>
                <c:pt idx="42714">
                  <c:v>-0.136768</c:v>
                </c:pt>
                <c:pt idx="42715">
                  <c:v>-0.135491</c:v>
                </c:pt>
                <c:pt idx="42716">
                  <c:v>-0.134213</c:v>
                </c:pt>
                <c:pt idx="42717">
                  <c:v>-0.13320399999999999</c:v>
                </c:pt>
                <c:pt idx="42718">
                  <c:v>-0.13194</c:v>
                </c:pt>
                <c:pt idx="42719">
                  <c:v>-0.13079099999999999</c:v>
                </c:pt>
                <c:pt idx="42720">
                  <c:v>-0.129633</c:v>
                </c:pt>
                <c:pt idx="42721">
                  <c:v>-0.128446</c:v>
                </c:pt>
                <c:pt idx="42722">
                  <c:v>-0.12745899999999999</c:v>
                </c:pt>
                <c:pt idx="42723">
                  <c:v>-0.126139</c:v>
                </c:pt>
                <c:pt idx="42724">
                  <c:v>-0.125081</c:v>
                </c:pt>
                <c:pt idx="42725">
                  <c:v>-0.124178</c:v>
                </c:pt>
                <c:pt idx="42726">
                  <c:v>-0.122965</c:v>
                </c:pt>
                <c:pt idx="42727">
                  <c:v>-0.121854</c:v>
                </c:pt>
                <c:pt idx="42728">
                  <c:v>-0.120613</c:v>
                </c:pt>
                <c:pt idx="42729">
                  <c:v>-0.119739</c:v>
                </c:pt>
                <c:pt idx="42730">
                  <c:v>-0.11876299999999999</c:v>
                </c:pt>
                <c:pt idx="42731">
                  <c:v>-0.11759799999999999</c:v>
                </c:pt>
                <c:pt idx="42732">
                  <c:v>-0.116815</c:v>
                </c:pt>
                <c:pt idx="42733">
                  <c:v>-0.11557099999999999</c:v>
                </c:pt>
                <c:pt idx="42734">
                  <c:v>-0.11491</c:v>
                </c:pt>
                <c:pt idx="42735">
                  <c:v>-0.113923</c:v>
                </c:pt>
                <c:pt idx="42736">
                  <c:v>-0.11315500000000001</c:v>
                </c:pt>
                <c:pt idx="42737">
                  <c:v>-0.112238</c:v>
                </c:pt>
                <c:pt idx="42738">
                  <c:v>-0.111494</c:v>
                </c:pt>
                <c:pt idx="42739">
                  <c:v>-0.110513</c:v>
                </c:pt>
                <c:pt idx="42740">
                  <c:v>-0.10974200000000001</c:v>
                </c:pt>
                <c:pt idx="42741">
                  <c:v>-0.10898099999999999</c:v>
                </c:pt>
                <c:pt idx="42742">
                  <c:v>-0.10807</c:v>
                </c:pt>
                <c:pt idx="42743">
                  <c:v>-0.10739799999999999</c:v>
                </c:pt>
                <c:pt idx="42744">
                  <c:v>-0.106325</c:v>
                </c:pt>
                <c:pt idx="42745">
                  <c:v>-0.105916</c:v>
                </c:pt>
                <c:pt idx="42746">
                  <c:v>-0.104966</c:v>
                </c:pt>
                <c:pt idx="42747">
                  <c:v>-0.104394</c:v>
                </c:pt>
                <c:pt idx="42748">
                  <c:v>-0.10362499999999999</c:v>
                </c:pt>
                <c:pt idx="42749">
                  <c:v>-0.103052</c:v>
                </c:pt>
                <c:pt idx="42750">
                  <c:v>-0.102218</c:v>
                </c:pt>
                <c:pt idx="42751">
                  <c:v>-0.101623</c:v>
                </c:pt>
                <c:pt idx="42752">
                  <c:v>-0.101037</c:v>
                </c:pt>
                <c:pt idx="42753">
                  <c:v>-0.10020800000000001</c:v>
                </c:pt>
                <c:pt idx="42754">
                  <c:v>-9.9778500000000006E-2</c:v>
                </c:pt>
                <c:pt idx="42755">
                  <c:v>-9.8770899999999995E-2</c:v>
                </c:pt>
                <c:pt idx="42756">
                  <c:v>-9.8359299999999997E-2</c:v>
                </c:pt>
                <c:pt idx="42757">
                  <c:v>-9.7887000000000002E-2</c:v>
                </c:pt>
                <c:pt idx="42758">
                  <c:v>-9.7082299999999996E-2</c:v>
                </c:pt>
                <c:pt idx="42759">
                  <c:v>-9.6543400000000001E-2</c:v>
                </c:pt>
                <c:pt idx="42760">
                  <c:v>-9.5962099999999995E-2</c:v>
                </c:pt>
                <c:pt idx="42761">
                  <c:v>-9.5451099999999997E-2</c:v>
                </c:pt>
                <c:pt idx="42762">
                  <c:v>-9.4870499999999996E-2</c:v>
                </c:pt>
                <c:pt idx="42763">
                  <c:v>-9.4425599999999998E-2</c:v>
                </c:pt>
                <c:pt idx="42764">
                  <c:v>-9.3840999999999994E-2</c:v>
                </c:pt>
                <c:pt idx="42765">
                  <c:v>-9.3196899999999999E-2</c:v>
                </c:pt>
                <c:pt idx="42766">
                  <c:v>-9.2717999999999995E-2</c:v>
                </c:pt>
                <c:pt idx="42767">
                  <c:v>-9.2249100000000001E-2</c:v>
                </c:pt>
                <c:pt idx="42768">
                  <c:v>-9.19518E-2</c:v>
                </c:pt>
                <c:pt idx="42769">
                  <c:v>-9.1178700000000001E-2</c:v>
                </c:pt>
                <c:pt idx="42770">
                  <c:v>-9.1037099999999996E-2</c:v>
                </c:pt>
                <c:pt idx="42771">
                  <c:v>-9.0291399999999994E-2</c:v>
                </c:pt>
                <c:pt idx="42772">
                  <c:v>-8.9956599999999998E-2</c:v>
                </c:pt>
                <c:pt idx="42773">
                  <c:v>-8.9479400000000001E-2</c:v>
                </c:pt>
                <c:pt idx="42774">
                  <c:v>-8.9084999999999998E-2</c:v>
                </c:pt>
                <c:pt idx="42775">
                  <c:v>-8.8497000000000006E-2</c:v>
                </c:pt>
                <c:pt idx="42776">
                  <c:v>-8.80407E-2</c:v>
                </c:pt>
                <c:pt idx="42777">
                  <c:v>-8.7641399999999994E-2</c:v>
                </c:pt>
                <c:pt idx="42778">
                  <c:v>-8.7014999999999995E-2</c:v>
                </c:pt>
                <c:pt idx="42779">
                  <c:v>-8.6665699999999998E-2</c:v>
                </c:pt>
                <c:pt idx="42780">
                  <c:v>-8.60871E-2</c:v>
                </c:pt>
                <c:pt idx="42781">
                  <c:v>-8.5526900000000003E-2</c:v>
                </c:pt>
                <c:pt idx="42782">
                  <c:v>-8.5004300000000005E-2</c:v>
                </c:pt>
                <c:pt idx="42783">
                  <c:v>-8.4371600000000005E-2</c:v>
                </c:pt>
                <c:pt idx="42784">
                  <c:v>-8.42363E-2</c:v>
                </c:pt>
                <c:pt idx="42785">
                  <c:v>-8.3356399999999997E-2</c:v>
                </c:pt>
                <c:pt idx="42786">
                  <c:v>-8.3244499999999999E-2</c:v>
                </c:pt>
                <c:pt idx="42787">
                  <c:v>-8.2568799999999998E-2</c:v>
                </c:pt>
                <c:pt idx="42788">
                  <c:v>-8.2228499999999996E-2</c:v>
                </c:pt>
                <c:pt idx="42789">
                  <c:v>-8.1827800000000006E-2</c:v>
                </c:pt>
                <c:pt idx="42790">
                  <c:v>-8.1257599999999999E-2</c:v>
                </c:pt>
                <c:pt idx="42791">
                  <c:v>-8.0702700000000002E-2</c:v>
                </c:pt>
                <c:pt idx="42792">
                  <c:v>-8.0094499999999999E-2</c:v>
                </c:pt>
                <c:pt idx="42793">
                  <c:v>-7.9729300000000003E-2</c:v>
                </c:pt>
                <c:pt idx="42794">
                  <c:v>-7.8992300000000001E-2</c:v>
                </c:pt>
                <c:pt idx="42795">
                  <c:v>-7.8537399999999993E-2</c:v>
                </c:pt>
                <c:pt idx="42796">
                  <c:v>-7.76945E-2</c:v>
                </c:pt>
                <c:pt idx="42797">
                  <c:v>-7.7257599999999996E-2</c:v>
                </c:pt>
                <c:pt idx="42798">
                  <c:v>-7.6304300000000005E-2</c:v>
                </c:pt>
                <c:pt idx="42799">
                  <c:v>-7.5869599999999995E-2</c:v>
                </c:pt>
                <c:pt idx="42800">
                  <c:v>-7.5144500000000003E-2</c:v>
                </c:pt>
                <c:pt idx="42801">
                  <c:v>-7.4437199999999995E-2</c:v>
                </c:pt>
                <c:pt idx="42802">
                  <c:v>-7.3744900000000002E-2</c:v>
                </c:pt>
                <c:pt idx="42803">
                  <c:v>-7.3057499999999997E-2</c:v>
                </c:pt>
                <c:pt idx="42804">
                  <c:v>-7.22772E-2</c:v>
                </c:pt>
                <c:pt idx="42805">
                  <c:v>-7.1350300000000005E-2</c:v>
                </c:pt>
                <c:pt idx="42806">
                  <c:v>-7.0864999999999997E-2</c:v>
                </c:pt>
                <c:pt idx="42807">
                  <c:v>-6.9744899999999999E-2</c:v>
                </c:pt>
                <c:pt idx="42808">
                  <c:v>-6.9057499999999994E-2</c:v>
                </c:pt>
                <c:pt idx="42809">
                  <c:v>-6.8010399999999999E-2</c:v>
                </c:pt>
                <c:pt idx="42810">
                  <c:v>-6.7228300000000005E-2</c:v>
                </c:pt>
                <c:pt idx="42811">
                  <c:v>-6.6274E-2</c:v>
                </c:pt>
                <c:pt idx="42812">
                  <c:v>-6.5101000000000006E-2</c:v>
                </c:pt>
                <c:pt idx="42813">
                  <c:v>-6.4463000000000006E-2</c:v>
                </c:pt>
                <c:pt idx="42814">
                  <c:v>-6.3058600000000006E-2</c:v>
                </c:pt>
                <c:pt idx="42815">
                  <c:v>-6.2209399999999998E-2</c:v>
                </c:pt>
                <c:pt idx="42816">
                  <c:v>-6.0959899999999997E-2</c:v>
                </c:pt>
                <c:pt idx="42817">
                  <c:v>-6.0018000000000002E-2</c:v>
                </c:pt>
                <c:pt idx="42818">
                  <c:v>-5.8752699999999998E-2</c:v>
                </c:pt>
                <c:pt idx="42819">
                  <c:v>-5.7497899999999998E-2</c:v>
                </c:pt>
                <c:pt idx="42820">
                  <c:v>-5.6387E-2</c:v>
                </c:pt>
                <c:pt idx="42821">
                  <c:v>-5.49995E-2</c:v>
                </c:pt>
                <c:pt idx="42822">
                  <c:v>-5.3814800000000003E-2</c:v>
                </c:pt>
                <c:pt idx="42823">
                  <c:v>-5.2309899999999999E-2</c:v>
                </c:pt>
                <c:pt idx="42824">
                  <c:v>-5.1168400000000003E-2</c:v>
                </c:pt>
                <c:pt idx="42825">
                  <c:v>-4.95699E-2</c:v>
                </c:pt>
                <c:pt idx="42826">
                  <c:v>-4.8211700000000003E-2</c:v>
                </c:pt>
                <c:pt idx="42827">
                  <c:v>-4.6894400000000003E-2</c:v>
                </c:pt>
                <c:pt idx="42828">
                  <c:v>-4.5038599999999998E-2</c:v>
                </c:pt>
                <c:pt idx="42829">
                  <c:v>-4.36958E-2</c:v>
                </c:pt>
                <c:pt idx="42830">
                  <c:v>-4.19695E-2</c:v>
                </c:pt>
                <c:pt idx="42831">
                  <c:v>-4.03057E-2</c:v>
                </c:pt>
                <c:pt idx="42832">
                  <c:v>-3.8472399999999997E-2</c:v>
                </c:pt>
                <c:pt idx="42833">
                  <c:v>-3.6838099999999999E-2</c:v>
                </c:pt>
                <c:pt idx="42834">
                  <c:v>-3.4918499999999998E-2</c:v>
                </c:pt>
                <c:pt idx="42835">
                  <c:v>-3.3265799999999998E-2</c:v>
                </c:pt>
                <c:pt idx="42836">
                  <c:v>-3.1163300000000001E-2</c:v>
                </c:pt>
                <c:pt idx="42837">
                  <c:v>-2.9348599999999999E-2</c:v>
                </c:pt>
                <c:pt idx="42838">
                  <c:v>-2.75888E-2</c:v>
                </c:pt>
                <c:pt idx="42839">
                  <c:v>-2.5414699999999998E-2</c:v>
                </c:pt>
                <c:pt idx="42840">
                  <c:v>-2.36881E-2</c:v>
                </c:pt>
                <c:pt idx="42841">
                  <c:v>-2.1293599999999999E-2</c:v>
                </c:pt>
                <c:pt idx="42842">
                  <c:v>-1.9370200000000001E-2</c:v>
                </c:pt>
                <c:pt idx="42843">
                  <c:v>-1.72531E-2</c:v>
                </c:pt>
                <c:pt idx="42844">
                  <c:v>-1.49937E-2</c:v>
                </c:pt>
                <c:pt idx="42845">
                  <c:v>-1.29021E-2</c:v>
                </c:pt>
                <c:pt idx="42846">
                  <c:v>-1.0493199999999999E-2</c:v>
                </c:pt>
                <c:pt idx="42847">
                  <c:v>-8.1564700000000007E-3</c:v>
                </c:pt>
                <c:pt idx="42848">
                  <c:v>-5.8668399999999999E-3</c:v>
                </c:pt>
                <c:pt idx="42849">
                  <c:v>-3.7106499999999998E-3</c:v>
                </c:pt>
                <c:pt idx="42850">
                  <c:v>-1.0458399999999999E-3</c:v>
                </c:pt>
                <c:pt idx="42851">
                  <c:v>1.1754999999999999E-3</c:v>
                </c:pt>
                <c:pt idx="42852">
                  <c:v>3.7505400000000001E-3</c:v>
                </c:pt>
                <c:pt idx="42853">
                  <c:v>6.0356999999999997E-3</c:v>
                </c:pt>
                <c:pt idx="42854">
                  <c:v>8.5013699999999994E-3</c:v>
                </c:pt>
                <c:pt idx="42855">
                  <c:v>1.1043900000000001E-2</c:v>
                </c:pt>
                <c:pt idx="42856">
                  <c:v>1.35727E-2</c:v>
                </c:pt>
                <c:pt idx="42857">
                  <c:v>1.6437400000000001E-2</c:v>
                </c:pt>
                <c:pt idx="42858">
                  <c:v>1.88948E-2</c:v>
                </c:pt>
                <c:pt idx="42859">
                  <c:v>2.1694999999999999E-2</c:v>
                </c:pt>
                <c:pt idx="42860">
                  <c:v>2.4386100000000001E-2</c:v>
                </c:pt>
                <c:pt idx="42861">
                  <c:v>2.71928E-2</c:v>
                </c:pt>
                <c:pt idx="42862">
                  <c:v>2.9832399999999999E-2</c:v>
                </c:pt>
                <c:pt idx="42863">
                  <c:v>3.2761400000000003E-2</c:v>
                </c:pt>
                <c:pt idx="42864">
                  <c:v>3.5439199999999997E-2</c:v>
                </c:pt>
                <c:pt idx="42865">
                  <c:v>3.7961500000000002E-2</c:v>
                </c:pt>
                <c:pt idx="42866">
                  <c:v>4.08928E-2</c:v>
                </c:pt>
                <c:pt idx="42867">
                  <c:v>4.3624999999999997E-2</c:v>
                </c:pt>
                <c:pt idx="42868">
                  <c:v>4.66354E-2</c:v>
                </c:pt>
                <c:pt idx="42869">
                  <c:v>4.9152000000000001E-2</c:v>
                </c:pt>
                <c:pt idx="42870">
                  <c:v>5.2131299999999998E-2</c:v>
                </c:pt>
                <c:pt idx="42871">
                  <c:v>5.4978100000000002E-2</c:v>
                </c:pt>
                <c:pt idx="42872">
                  <c:v>5.7803899999999998E-2</c:v>
                </c:pt>
                <c:pt idx="42873">
                  <c:v>6.0852999999999997E-2</c:v>
                </c:pt>
                <c:pt idx="42874">
                  <c:v>6.3809400000000002E-2</c:v>
                </c:pt>
                <c:pt idx="42875">
                  <c:v>6.6622799999999996E-2</c:v>
                </c:pt>
                <c:pt idx="42876">
                  <c:v>6.9462099999999999E-2</c:v>
                </c:pt>
                <c:pt idx="42877">
                  <c:v>7.2587200000000004E-2</c:v>
                </c:pt>
                <c:pt idx="42878">
                  <c:v>7.5321799999999994E-2</c:v>
                </c:pt>
                <c:pt idx="42879">
                  <c:v>7.8478500000000007E-2</c:v>
                </c:pt>
                <c:pt idx="42880">
                  <c:v>8.1209699999999996E-2</c:v>
                </c:pt>
                <c:pt idx="42881">
                  <c:v>8.4112800000000001E-2</c:v>
                </c:pt>
                <c:pt idx="42882">
                  <c:v>8.7170200000000003E-2</c:v>
                </c:pt>
                <c:pt idx="42883">
                  <c:v>9.0092099999999994E-2</c:v>
                </c:pt>
                <c:pt idx="42884">
                  <c:v>9.3122099999999999E-2</c:v>
                </c:pt>
                <c:pt idx="42885">
                  <c:v>9.5831600000000003E-2</c:v>
                </c:pt>
                <c:pt idx="42886">
                  <c:v>9.8922399999999994E-2</c:v>
                </c:pt>
                <c:pt idx="42887">
                  <c:v>0.101839</c:v>
                </c:pt>
                <c:pt idx="42888">
                  <c:v>0.104828</c:v>
                </c:pt>
                <c:pt idx="42889">
                  <c:v>0.107719</c:v>
                </c:pt>
                <c:pt idx="42890">
                  <c:v>0.110732</c:v>
                </c:pt>
                <c:pt idx="42891">
                  <c:v>0.11360199999999999</c:v>
                </c:pt>
                <c:pt idx="42892">
                  <c:v>0.11608</c:v>
                </c:pt>
                <c:pt idx="42893">
                  <c:v>0.119209</c:v>
                </c:pt>
                <c:pt idx="42894">
                  <c:v>0.121876</c:v>
                </c:pt>
                <c:pt idx="42895">
                  <c:v>0.124804</c:v>
                </c:pt>
                <c:pt idx="42896">
                  <c:v>0.127528</c:v>
                </c:pt>
                <c:pt idx="42897">
                  <c:v>0.13023100000000001</c:v>
                </c:pt>
                <c:pt idx="42898">
                  <c:v>0.133104</c:v>
                </c:pt>
                <c:pt idx="42899">
                  <c:v>0.135847</c:v>
                </c:pt>
                <c:pt idx="42900">
                  <c:v>0.13896900000000001</c:v>
                </c:pt>
                <c:pt idx="42901">
                  <c:v>0.141509</c:v>
                </c:pt>
                <c:pt idx="42902">
                  <c:v>0.14424500000000001</c:v>
                </c:pt>
                <c:pt idx="42903">
                  <c:v>0.14691499999999999</c:v>
                </c:pt>
                <c:pt idx="42904">
                  <c:v>0.14987900000000001</c:v>
                </c:pt>
                <c:pt idx="42905">
                  <c:v>0.15240899999999999</c:v>
                </c:pt>
                <c:pt idx="42906">
                  <c:v>0.15514500000000001</c:v>
                </c:pt>
                <c:pt idx="42907">
                  <c:v>0.15776699999999999</c:v>
                </c:pt>
                <c:pt idx="42908">
                  <c:v>0.16034200000000001</c:v>
                </c:pt>
                <c:pt idx="42909">
                  <c:v>0.163276</c:v>
                </c:pt>
                <c:pt idx="42910">
                  <c:v>0.165575</c:v>
                </c:pt>
                <c:pt idx="42911">
                  <c:v>0.16844000000000001</c:v>
                </c:pt>
                <c:pt idx="42912">
                  <c:v>0.170796</c:v>
                </c:pt>
                <c:pt idx="42913">
                  <c:v>0.17336699999999999</c:v>
                </c:pt>
                <c:pt idx="42914">
                  <c:v>0.17596800000000001</c:v>
                </c:pt>
                <c:pt idx="42915">
                  <c:v>0.17816799999999999</c:v>
                </c:pt>
                <c:pt idx="42916">
                  <c:v>0.180841</c:v>
                </c:pt>
                <c:pt idx="42917">
                  <c:v>0.18312100000000001</c:v>
                </c:pt>
                <c:pt idx="42918">
                  <c:v>0.18561800000000001</c:v>
                </c:pt>
                <c:pt idx="42919">
                  <c:v>0.18781800000000001</c:v>
                </c:pt>
                <c:pt idx="42920">
                  <c:v>0.190272</c:v>
                </c:pt>
                <c:pt idx="42921">
                  <c:v>0.192495</c:v>
                </c:pt>
                <c:pt idx="42922">
                  <c:v>0.194941</c:v>
                </c:pt>
                <c:pt idx="42923">
                  <c:v>0.19716700000000001</c:v>
                </c:pt>
                <c:pt idx="42924">
                  <c:v>0.19914000000000001</c:v>
                </c:pt>
                <c:pt idx="42925">
                  <c:v>0.20157900000000001</c:v>
                </c:pt>
                <c:pt idx="42926">
                  <c:v>0.203711</c:v>
                </c:pt>
                <c:pt idx="42927">
                  <c:v>0.205817</c:v>
                </c:pt>
                <c:pt idx="42928">
                  <c:v>0.20810500000000001</c:v>
                </c:pt>
                <c:pt idx="42929">
                  <c:v>0.21004200000000001</c:v>
                </c:pt>
                <c:pt idx="42930">
                  <c:v>0.21215100000000001</c:v>
                </c:pt>
                <c:pt idx="42931">
                  <c:v>0.21427499999999999</c:v>
                </c:pt>
                <c:pt idx="42932">
                  <c:v>0.21615500000000001</c:v>
                </c:pt>
                <c:pt idx="42933">
                  <c:v>0.21840899999999999</c:v>
                </c:pt>
                <c:pt idx="42934">
                  <c:v>0.21998799999999999</c:v>
                </c:pt>
                <c:pt idx="42935">
                  <c:v>0.222085</c:v>
                </c:pt>
                <c:pt idx="42936">
                  <c:v>0.22386300000000001</c:v>
                </c:pt>
                <c:pt idx="42937">
                  <c:v>0.22564000000000001</c:v>
                </c:pt>
                <c:pt idx="42938">
                  <c:v>0.227408</c:v>
                </c:pt>
                <c:pt idx="42939">
                  <c:v>0.22909199999999999</c:v>
                </c:pt>
                <c:pt idx="42940">
                  <c:v>0.23078499999999999</c:v>
                </c:pt>
                <c:pt idx="42941">
                  <c:v>0.23241700000000001</c:v>
                </c:pt>
                <c:pt idx="42942">
                  <c:v>0.233902</c:v>
                </c:pt>
                <c:pt idx="42943">
                  <c:v>0.235516</c:v>
                </c:pt>
                <c:pt idx="42944">
                  <c:v>0.23700599999999999</c:v>
                </c:pt>
                <c:pt idx="42945">
                  <c:v>0.23858299999999999</c:v>
                </c:pt>
                <c:pt idx="42946">
                  <c:v>0.240012</c:v>
                </c:pt>
                <c:pt idx="42947">
                  <c:v>0.241401</c:v>
                </c:pt>
                <c:pt idx="42948">
                  <c:v>0.242979</c:v>
                </c:pt>
                <c:pt idx="42949">
                  <c:v>0.244508</c:v>
                </c:pt>
                <c:pt idx="42950">
                  <c:v>0.24588499999999999</c:v>
                </c:pt>
                <c:pt idx="42951">
                  <c:v>0.24712100000000001</c:v>
                </c:pt>
                <c:pt idx="42952">
                  <c:v>0.24851799999999999</c:v>
                </c:pt>
                <c:pt idx="42953">
                  <c:v>0.24968399999999999</c:v>
                </c:pt>
                <c:pt idx="42954">
                  <c:v>0.251112</c:v>
                </c:pt>
                <c:pt idx="42955">
                  <c:v>0.25237300000000001</c:v>
                </c:pt>
                <c:pt idx="42956">
                  <c:v>0.25320199999999998</c:v>
                </c:pt>
                <c:pt idx="42957">
                  <c:v>0.25440099999999999</c:v>
                </c:pt>
                <c:pt idx="42958">
                  <c:v>0.25520799999999999</c:v>
                </c:pt>
                <c:pt idx="42959">
                  <c:v>0.25648100000000001</c:v>
                </c:pt>
                <c:pt idx="42960">
                  <c:v>0.25736100000000001</c:v>
                </c:pt>
                <c:pt idx="42961">
                  <c:v>0.25821699999999997</c:v>
                </c:pt>
                <c:pt idx="42962">
                  <c:v>0.25920900000000002</c:v>
                </c:pt>
                <c:pt idx="42963">
                  <c:v>0.26009599999999999</c:v>
                </c:pt>
                <c:pt idx="42964">
                  <c:v>0.2611</c:v>
                </c:pt>
                <c:pt idx="42965">
                  <c:v>0.26202700000000001</c:v>
                </c:pt>
                <c:pt idx="42966">
                  <c:v>0.26277600000000001</c:v>
                </c:pt>
                <c:pt idx="42967">
                  <c:v>0.26347500000000001</c:v>
                </c:pt>
                <c:pt idx="42968">
                  <c:v>0.26430999999999999</c:v>
                </c:pt>
                <c:pt idx="42969">
                  <c:v>0.26494699999999999</c:v>
                </c:pt>
                <c:pt idx="42970">
                  <c:v>0.26593</c:v>
                </c:pt>
                <c:pt idx="42971">
                  <c:v>0.26627200000000001</c:v>
                </c:pt>
                <c:pt idx="42972">
                  <c:v>0.26699699999999998</c:v>
                </c:pt>
                <c:pt idx="42973">
                  <c:v>0.26754499999999998</c:v>
                </c:pt>
                <c:pt idx="42974">
                  <c:v>0.26827899999999999</c:v>
                </c:pt>
                <c:pt idx="42975">
                  <c:v>0.26875700000000002</c:v>
                </c:pt>
                <c:pt idx="42976">
                  <c:v>0.26946199999999998</c:v>
                </c:pt>
                <c:pt idx="42977">
                  <c:v>0.27006799999999997</c:v>
                </c:pt>
                <c:pt idx="42978">
                  <c:v>0.27035300000000001</c:v>
                </c:pt>
                <c:pt idx="42979">
                  <c:v>0.27113799999999999</c:v>
                </c:pt>
                <c:pt idx="42980">
                  <c:v>0.27139999999999997</c:v>
                </c:pt>
                <c:pt idx="42981">
                  <c:v>0.27200099999999999</c:v>
                </c:pt>
                <c:pt idx="42982">
                  <c:v>0.27244699999999999</c:v>
                </c:pt>
                <c:pt idx="42983">
                  <c:v>0.27245900000000001</c:v>
                </c:pt>
                <c:pt idx="42984">
                  <c:v>0.27332600000000001</c:v>
                </c:pt>
                <c:pt idx="42985">
                  <c:v>0.27312199999999998</c:v>
                </c:pt>
                <c:pt idx="42986">
                  <c:v>0.27397899999999997</c:v>
                </c:pt>
                <c:pt idx="42987">
                  <c:v>0.27400799999999997</c:v>
                </c:pt>
                <c:pt idx="42988">
                  <c:v>0.27432499999999999</c:v>
                </c:pt>
                <c:pt idx="42989">
                  <c:v>0.274669</c:v>
                </c:pt>
                <c:pt idx="42990">
                  <c:v>0.27495900000000001</c:v>
                </c:pt>
                <c:pt idx="42991">
                  <c:v>0.27546399999999999</c:v>
                </c:pt>
                <c:pt idx="42992">
                  <c:v>0.27552599999999999</c:v>
                </c:pt>
                <c:pt idx="42993">
                  <c:v>0.27593699999999999</c:v>
                </c:pt>
                <c:pt idx="42994">
                  <c:v>0.27588400000000002</c:v>
                </c:pt>
                <c:pt idx="42995">
                  <c:v>0.27645199999999998</c:v>
                </c:pt>
                <c:pt idx="42996">
                  <c:v>0.27657500000000002</c:v>
                </c:pt>
                <c:pt idx="42997">
                  <c:v>0.27684599999999998</c:v>
                </c:pt>
                <c:pt idx="42998">
                  <c:v>0.27690700000000001</c:v>
                </c:pt>
                <c:pt idx="42999">
                  <c:v>0.277028</c:v>
                </c:pt>
                <c:pt idx="43000">
                  <c:v>0.27732099999999998</c:v>
                </c:pt>
                <c:pt idx="43001">
                  <c:v>0.277308</c:v>
                </c:pt>
                <c:pt idx="43002">
                  <c:v>0.27762100000000001</c:v>
                </c:pt>
                <c:pt idx="43003">
                  <c:v>0.277563</c:v>
                </c:pt>
                <c:pt idx="43004">
                  <c:v>0.27782699999999999</c:v>
                </c:pt>
                <c:pt idx="43005">
                  <c:v>0.27770899999999998</c:v>
                </c:pt>
                <c:pt idx="43006">
                  <c:v>0.27794799999999997</c:v>
                </c:pt>
                <c:pt idx="43007">
                  <c:v>0.277804</c:v>
                </c:pt>
                <c:pt idx="43008">
                  <c:v>0.27801500000000001</c:v>
                </c:pt>
                <c:pt idx="43009">
                  <c:v>0.27801999999999999</c:v>
                </c:pt>
                <c:pt idx="43010">
                  <c:v>0.27791700000000003</c:v>
                </c:pt>
                <c:pt idx="43011">
                  <c:v>0.27810699999999999</c:v>
                </c:pt>
                <c:pt idx="43012">
                  <c:v>0.27817399999999998</c:v>
                </c:pt>
                <c:pt idx="43013">
                  <c:v>0.27817500000000001</c:v>
                </c:pt>
                <c:pt idx="43014">
                  <c:v>0.27824100000000002</c:v>
                </c:pt>
                <c:pt idx="43015">
                  <c:v>0.278227</c:v>
                </c:pt>
                <c:pt idx="43016">
                  <c:v>0.27826600000000001</c:v>
                </c:pt>
                <c:pt idx="43017">
                  <c:v>0.27820499999999998</c:v>
                </c:pt>
                <c:pt idx="43018">
                  <c:v>0.27824100000000002</c:v>
                </c:pt>
                <c:pt idx="43019">
                  <c:v>0.27835399999999999</c:v>
                </c:pt>
                <c:pt idx="43020">
                  <c:v>0.277918</c:v>
                </c:pt>
                <c:pt idx="43021">
                  <c:v>0.27773399999999998</c:v>
                </c:pt>
                <c:pt idx="43022">
                  <c:v>0.27773100000000001</c:v>
                </c:pt>
                <c:pt idx="43023">
                  <c:v>0.277503</c:v>
                </c:pt>
                <c:pt idx="43024">
                  <c:v>0.27724700000000002</c:v>
                </c:pt>
                <c:pt idx="43025">
                  <c:v>0.27697300000000002</c:v>
                </c:pt>
                <c:pt idx="43026">
                  <c:v>0.27675100000000002</c:v>
                </c:pt>
                <c:pt idx="43027">
                  <c:v>0.276611</c:v>
                </c:pt>
                <c:pt idx="43028">
                  <c:v>0.27634399999999998</c:v>
                </c:pt>
                <c:pt idx="43029">
                  <c:v>0.27637200000000001</c:v>
                </c:pt>
                <c:pt idx="43030">
                  <c:v>0.27590199999999998</c:v>
                </c:pt>
                <c:pt idx="43031">
                  <c:v>0.27568500000000001</c:v>
                </c:pt>
                <c:pt idx="43032">
                  <c:v>0.27543699999999999</c:v>
                </c:pt>
                <c:pt idx="43033">
                  <c:v>0.27510000000000001</c:v>
                </c:pt>
                <c:pt idx="43034">
                  <c:v>0.274893</c:v>
                </c:pt>
                <c:pt idx="43035">
                  <c:v>0.27465600000000001</c:v>
                </c:pt>
                <c:pt idx="43036">
                  <c:v>0.27425100000000002</c:v>
                </c:pt>
                <c:pt idx="43037">
                  <c:v>0.27368500000000001</c:v>
                </c:pt>
                <c:pt idx="43038">
                  <c:v>0.27351900000000001</c:v>
                </c:pt>
                <c:pt idx="43039">
                  <c:v>0.27291799999999999</c:v>
                </c:pt>
                <c:pt idx="43040">
                  <c:v>0.27258100000000002</c:v>
                </c:pt>
                <c:pt idx="43041">
                  <c:v>0.27191199999999999</c:v>
                </c:pt>
                <c:pt idx="43042">
                  <c:v>0.27146900000000002</c:v>
                </c:pt>
                <c:pt idx="43043">
                  <c:v>0.270839</c:v>
                </c:pt>
                <c:pt idx="43044">
                  <c:v>0.26993899999999998</c:v>
                </c:pt>
                <c:pt idx="43045">
                  <c:v>0.26951900000000001</c:v>
                </c:pt>
                <c:pt idx="43046">
                  <c:v>0.26869900000000002</c:v>
                </c:pt>
                <c:pt idx="43047">
                  <c:v>0.267928</c:v>
                </c:pt>
                <c:pt idx="43048">
                  <c:v>0.26729599999999998</c:v>
                </c:pt>
                <c:pt idx="43049">
                  <c:v>0.26639699999999999</c:v>
                </c:pt>
                <c:pt idx="43050">
                  <c:v>0.26566000000000001</c:v>
                </c:pt>
                <c:pt idx="43051">
                  <c:v>0.26501200000000003</c:v>
                </c:pt>
                <c:pt idx="43052">
                  <c:v>0.26405400000000001</c:v>
                </c:pt>
                <c:pt idx="43053">
                  <c:v>0.26307000000000003</c:v>
                </c:pt>
                <c:pt idx="43054">
                  <c:v>0.26234200000000002</c:v>
                </c:pt>
                <c:pt idx="43055">
                  <c:v>0.26135599999999998</c:v>
                </c:pt>
                <c:pt idx="43056">
                  <c:v>0.260517</c:v>
                </c:pt>
                <c:pt idx="43057">
                  <c:v>0.25940299999999999</c:v>
                </c:pt>
                <c:pt idx="43058">
                  <c:v>0.25834200000000002</c:v>
                </c:pt>
                <c:pt idx="43059">
                  <c:v>0.25731999999999999</c:v>
                </c:pt>
                <c:pt idx="43060">
                  <c:v>0.256104</c:v>
                </c:pt>
                <c:pt idx="43061">
                  <c:v>0.25497599999999998</c:v>
                </c:pt>
                <c:pt idx="43062">
                  <c:v>0.253743</c:v>
                </c:pt>
                <c:pt idx="43063">
                  <c:v>0.25244699999999998</c:v>
                </c:pt>
                <c:pt idx="43064">
                  <c:v>0.25100099999999997</c:v>
                </c:pt>
                <c:pt idx="43065">
                  <c:v>0.24978600000000001</c:v>
                </c:pt>
                <c:pt idx="43066">
                  <c:v>0.24823799999999999</c:v>
                </c:pt>
                <c:pt idx="43067">
                  <c:v>0.246918</c:v>
                </c:pt>
                <c:pt idx="43068">
                  <c:v>0.24556500000000001</c:v>
                </c:pt>
                <c:pt idx="43069">
                  <c:v>0.243786</c:v>
                </c:pt>
                <c:pt idx="43070">
                  <c:v>0.24251800000000001</c:v>
                </c:pt>
                <c:pt idx="43071">
                  <c:v>0.24071000000000001</c:v>
                </c:pt>
                <c:pt idx="43072">
                  <c:v>0.239311</c:v>
                </c:pt>
                <c:pt idx="43073">
                  <c:v>0.23763300000000001</c:v>
                </c:pt>
                <c:pt idx="43074">
                  <c:v>0.235849</c:v>
                </c:pt>
                <c:pt idx="43075">
                  <c:v>0.23416500000000001</c:v>
                </c:pt>
                <c:pt idx="43076">
                  <c:v>0.23227700000000001</c:v>
                </c:pt>
                <c:pt idx="43077">
                  <c:v>0.23072100000000001</c:v>
                </c:pt>
                <c:pt idx="43078">
                  <c:v>0.22867399999999999</c:v>
                </c:pt>
                <c:pt idx="43079">
                  <c:v>0.22676099999999999</c:v>
                </c:pt>
                <c:pt idx="43080">
                  <c:v>0.22468399999999999</c:v>
                </c:pt>
                <c:pt idx="43081">
                  <c:v>0.22290199999999999</c:v>
                </c:pt>
                <c:pt idx="43082">
                  <c:v>0.220662</c:v>
                </c:pt>
                <c:pt idx="43083">
                  <c:v>0.21868599999999999</c:v>
                </c:pt>
                <c:pt idx="43084">
                  <c:v>0.216414</c:v>
                </c:pt>
                <c:pt idx="43085">
                  <c:v>0.21404300000000001</c:v>
                </c:pt>
                <c:pt idx="43086">
                  <c:v>0.21199100000000001</c:v>
                </c:pt>
                <c:pt idx="43087">
                  <c:v>0.209452</c:v>
                </c:pt>
                <c:pt idx="43088">
                  <c:v>0.20732700000000001</c:v>
                </c:pt>
                <c:pt idx="43089">
                  <c:v>0.20477400000000001</c:v>
                </c:pt>
                <c:pt idx="43090">
                  <c:v>0.202433</c:v>
                </c:pt>
                <c:pt idx="43091">
                  <c:v>0.19977600000000001</c:v>
                </c:pt>
                <c:pt idx="43092">
                  <c:v>0.19720699999999999</c:v>
                </c:pt>
                <c:pt idx="43093">
                  <c:v>0.19488</c:v>
                </c:pt>
                <c:pt idx="43094">
                  <c:v>0.19223699999999999</c:v>
                </c:pt>
                <c:pt idx="43095">
                  <c:v>0.18971099999999999</c:v>
                </c:pt>
                <c:pt idx="43096">
                  <c:v>0.18679699999999999</c:v>
                </c:pt>
                <c:pt idx="43097">
                  <c:v>0.184447</c:v>
                </c:pt>
                <c:pt idx="43098">
                  <c:v>0.181556</c:v>
                </c:pt>
                <c:pt idx="43099">
                  <c:v>0.17860100000000001</c:v>
                </c:pt>
                <c:pt idx="43100">
                  <c:v>0.176119</c:v>
                </c:pt>
                <c:pt idx="43101">
                  <c:v>0.17285900000000001</c:v>
                </c:pt>
                <c:pt idx="43102">
                  <c:v>0.16988700000000001</c:v>
                </c:pt>
                <c:pt idx="43103">
                  <c:v>0.166911</c:v>
                </c:pt>
                <c:pt idx="43104">
                  <c:v>0.16381999999999999</c:v>
                </c:pt>
                <c:pt idx="43105">
                  <c:v>0.16089800000000001</c:v>
                </c:pt>
                <c:pt idx="43106">
                  <c:v>0.15750700000000001</c:v>
                </c:pt>
                <c:pt idx="43107">
                  <c:v>0.154358</c:v>
                </c:pt>
                <c:pt idx="43108">
                  <c:v>0.15109900000000001</c:v>
                </c:pt>
                <c:pt idx="43109">
                  <c:v>0.14784700000000001</c:v>
                </c:pt>
                <c:pt idx="43110">
                  <c:v>0.144506</c:v>
                </c:pt>
                <c:pt idx="43111">
                  <c:v>0.14121500000000001</c:v>
                </c:pt>
                <c:pt idx="43112">
                  <c:v>0.13749</c:v>
                </c:pt>
                <c:pt idx="43113">
                  <c:v>0.134295</c:v>
                </c:pt>
                <c:pt idx="43114">
                  <c:v>0.13081200000000001</c:v>
                </c:pt>
                <c:pt idx="43115">
                  <c:v>0.127333</c:v>
                </c:pt>
                <c:pt idx="43116">
                  <c:v>0.123767</c:v>
                </c:pt>
                <c:pt idx="43117">
                  <c:v>0.120168</c:v>
                </c:pt>
                <c:pt idx="43118">
                  <c:v>0.116615</c:v>
                </c:pt>
                <c:pt idx="43119">
                  <c:v>0.112896</c:v>
                </c:pt>
                <c:pt idx="43120">
                  <c:v>0.109399</c:v>
                </c:pt>
                <c:pt idx="43121">
                  <c:v>0.105571</c:v>
                </c:pt>
                <c:pt idx="43122">
                  <c:v>0.101925</c:v>
                </c:pt>
                <c:pt idx="43123">
                  <c:v>9.7990999999999995E-2</c:v>
                </c:pt>
                <c:pt idx="43124">
                  <c:v>9.4255800000000001E-2</c:v>
                </c:pt>
                <c:pt idx="43125">
                  <c:v>9.0606099999999995E-2</c:v>
                </c:pt>
                <c:pt idx="43126">
                  <c:v>8.6629200000000003E-2</c:v>
                </c:pt>
                <c:pt idx="43127">
                  <c:v>8.2887100000000005E-2</c:v>
                </c:pt>
                <c:pt idx="43128">
                  <c:v>7.8741699999999998E-2</c:v>
                </c:pt>
                <c:pt idx="43129">
                  <c:v>7.4910599999999994E-2</c:v>
                </c:pt>
                <c:pt idx="43130">
                  <c:v>7.0885199999999995E-2</c:v>
                </c:pt>
                <c:pt idx="43131">
                  <c:v>6.7006099999999999E-2</c:v>
                </c:pt>
                <c:pt idx="43132">
                  <c:v>6.3005699999999998E-2</c:v>
                </c:pt>
                <c:pt idx="43133">
                  <c:v>5.8912800000000001E-2</c:v>
                </c:pt>
                <c:pt idx="43134">
                  <c:v>5.4912000000000002E-2</c:v>
                </c:pt>
                <c:pt idx="43135">
                  <c:v>5.0729299999999998E-2</c:v>
                </c:pt>
                <c:pt idx="43136">
                  <c:v>4.68762E-2</c:v>
                </c:pt>
                <c:pt idx="43137">
                  <c:v>4.2875499999999997E-2</c:v>
                </c:pt>
                <c:pt idx="43138">
                  <c:v>3.8658600000000001E-2</c:v>
                </c:pt>
                <c:pt idx="43139">
                  <c:v>3.45233E-2</c:v>
                </c:pt>
                <c:pt idx="43140">
                  <c:v>3.0330200000000002E-2</c:v>
                </c:pt>
                <c:pt idx="43141">
                  <c:v>2.6250200000000001E-2</c:v>
                </c:pt>
                <c:pt idx="43142">
                  <c:v>2.2088699999999999E-2</c:v>
                </c:pt>
                <c:pt idx="43143">
                  <c:v>1.8129800000000001E-2</c:v>
                </c:pt>
                <c:pt idx="43144">
                  <c:v>1.3895899999999999E-2</c:v>
                </c:pt>
                <c:pt idx="43145">
                  <c:v>9.8518800000000004E-3</c:v>
                </c:pt>
                <c:pt idx="43146">
                  <c:v>5.7462199999999998E-3</c:v>
                </c:pt>
                <c:pt idx="43147">
                  <c:v>1.7462300000000001E-3</c:v>
                </c:pt>
                <c:pt idx="43148">
                  <c:v>-2.37469E-3</c:v>
                </c:pt>
                <c:pt idx="43149">
                  <c:v>-6.4035999999999997E-3</c:v>
                </c:pt>
                <c:pt idx="43150">
                  <c:v>-1.0496500000000001E-2</c:v>
                </c:pt>
                <c:pt idx="43151">
                  <c:v>-1.4749E-2</c:v>
                </c:pt>
                <c:pt idx="43152">
                  <c:v>-1.85519E-2</c:v>
                </c:pt>
                <c:pt idx="43153">
                  <c:v>-2.27815E-2</c:v>
                </c:pt>
                <c:pt idx="43154">
                  <c:v>-2.6837E-2</c:v>
                </c:pt>
                <c:pt idx="43155">
                  <c:v>-3.0862500000000001E-2</c:v>
                </c:pt>
                <c:pt idx="43156">
                  <c:v>-3.4923999999999997E-2</c:v>
                </c:pt>
                <c:pt idx="43157">
                  <c:v>-3.8793399999999999E-2</c:v>
                </c:pt>
                <c:pt idx="43158">
                  <c:v>-4.3027700000000002E-2</c:v>
                </c:pt>
                <c:pt idx="43159">
                  <c:v>-4.6779500000000002E-2</c:v>
                </c:pt>
                <c:pt idx="43160">
                  <c:v>-5.0823899999999998E-2</c:v>
                </c:pt>
                <c:pt idx="43161">
                  <c:v>-5.4838499999999998E-2</c:v>
                </c:pt>
                <c:pt idx="43162">
                  <c:v>-5.8750299999999998E-2</c:v>
                </c:pt>
                <c:pt idx="43163">
                  <c:v>-6.2692700000000004E-2</c:v>
                </c:pt>
                <c:pt idx="43164">
                  <c:v>-6.6588599999999998E-2</c:v>
                </c:pt>
                <c:pt idx="43165">
                  <c:v>-7.0443500000000006E-2</c:v>
                </c:pt>
                <c:pt idx="43166">
                  <c:v>-7.4350899999999998E-2</c:v>
                </c:pt>
                <c:pt idx="43167">
                  <c:v>-7.8193299999999993E-2</c:v>
                </c:pt>
                <c:pt idx="43168">
                  <c:v>-8.1975400000000004E-2</c:v>
                </c:pt>
                <c:pt idx="43169">
                  <c:v>-8.5704500000000003E-2</c:v>
                </c:pt>
                <c:pt idx="43170">
                  <c:v>-8.9435600000000004E-2</c:v>
                </c:pt>
                <c:pt idx="43171">
                  <c:v>-9.3105499999999994E-2</c:v>
                </c:pt>
                <c:pt idx="43172">
                  <c:v>-9.6734899999999999E-2</c:v>
                </c:pt>
                <c:pt idx="43173">
                  <c:v>-0.10033</c:v>
                </c:pt>
                <c:pt idx="43174">
                  <c:v>-0.10394399999999999</c:v>
                </c:pt>
                <c:pt idx="43175">
                  <c:v>-0.107422</c:v>
                </c:pt>
                <c:pt idx="43176">
                  <c:v>-0.110931</c:v>
                </c:pt>
                <c:pt idx="43177">
                  <c:v>-0.114413</c:v>
                </c:pt>
                <c:pt idx="43178">
                  <c:v>-0.118103</c:v>
                </c:pt>
                <c:pt idx="43179">
                  <c:v>-0.121406</c:v>
                </c:pt>
                <c:pt idx="43180">
                  <c:v>-0.125004</c:v>
                </c:pt>
                <c:pt idx="43181">
                  <c:v>-0.12839400000000001</c:v>
                </c:pt>
                <c:pt idx="43182">
                  <c:v>-0.131637</c:v>
                </c:pt>
                <c:pt idx="43183">
                  <c:v>-0.13508200000000001</c:v>
                </c:pt>
                <c:pt idx="43184">
                  <c:v>-0.13822100000000001</c:v>
                </c:pt>
                <c:pt idx="43185">
                  <c:v>-0.14170099999999999</c:v>
                </c:pt>
                <c:pt idx="43186">
                  <c:v>-0.14458799999999999</c:v>
                </c:pt>
                <c:pt idx="43187">
                  <c:v>-0.14785400000000001</c:v>
                </c:pt>
                <c:pt idx="43188">
                  <c:v>-0.150981</c:v>
                </c:pt>
                <c:pt idx="43189">
                  <c:v>-0.154085</c:v>
                </c:pt>
                <c:pt idx="43190">
                  <c:v>-0.15728500000000001</c:v>
                </c:pt>
                <c:pt idx="43191">
                  <c:v>-0.16020400000000001</c:v>
                </c:pt>
                <c:pt idx="43192">
                  <c:v>-0.16328500000000001</c:v>
                </c:pt>
                <c:pt idx="43193">
                  <c:v>-0.166128</c:v>
                </c:pt>
                <c:pt idx="43194">
                  <c:v>-0.16923199999999999</c:v>
                </c:pt>
                <c:pt idx="43195">
                  <c:v>-0.17207</c:v>
                </c:pt>
                <c:pt idx="43196">
                  <c:v>-0.17494799999999999</c:v>
                </c:pt>
                <c:pt idx="43197">
                  <c:v>-0.17774000000000001</c:v>
                </c:pt>
                <c:pt idx="43198">
                  <c:v>-0.18042</c:v>
                </c:pt>
                <c:pt idx="43199">
                  <c:v>-0.183116</c:v>
                </c:pt>
                <c:pt idx="43200">
                  <c:v>-0.18574099999999999</c:v>
                </c:pt>
                <c:pt idx="43201">
                  <c:v>-0.188662</c:v>
                </c:pt>
                <c:pt idx="43202">
                  <c:v>-0.19094900000000001</c:v>
                </c:pt>
                <c:pt idx="43203">
                  <c:v>-0.19364899999999999</c:v>
                </c:pt>
                <c:pt idx="43204">
                  <c:v>-0.19605700000000001</c:v>
                </c:pt>
                <c:pt idx="43205">
                  <c:v>-0.19863500000000001</c:v>
                </c:pt>
                <c:pt idx="43206">
                  <c:v>-0.201073</c:v>
                </c:pt>
                <c:pt idx="43207">
                  <c:v>-0.20341600000000001</c:v>
                </c:pt>
                <c:pt idx="43208">
                  <c:v>-0.20582600000000001</c:v>
                </c:pt>
                <c:pt idx="43209">
                  <c:v>-0.20809</c:v>
                </c:pt>
                <c:pt idx="43210">
                  <c:v>-0.21064099999999999</c:v>
                </c:pt>
                <c:pt idx="43211">
                  <c:v>-0.212701</c:v>
                </c:pt>
                <c:pt idx="43212">
                  <c:v>-0.21501600000000001</c:v>
                </c:pt>
                <c:pt idx="43213">
                  <c:v>-0.21712100000000001</c:v>
                </c:pt>
                <c:pt idx="43214">
                  <c:v>-0.21918799999999999</c:v>
                </c:pt>
                <c:pt idx="43215">
                  <c:v>-0.22137200000000001</c:v>
                </c:pt>
                <c:pt idx="43216">
                  <c:v>-0.22340099999999999</c:v>
                </c:pt>
                <c:pt idx="43217">
                  <c:v>-0.22542100000000001</c:v>
                </c:pt>
                <c:pt idx="43218">
                  <c:v>-0.22723599999999999</c:v>
                </c:pt>
                <c:pt idx="43219">
                  <c:v>-0.22928399999999999</c:v>
                </c:pt>
                <c:pt idx="43220">
                  <c:v>-0.231096</c:v>
                </c:pt>
                <c:pt idx="43221">
                  <c:v>-0.233263</c:v>
                </c:pt>
                <c:pt idx="43222">
                  <c:v>-0.235126</c:v>
                </c:pt>
                <c:pt idx="43223">
                  <c:v>-0.23682300000000001</c:v>
                </c:pt>
                <c:pt idx="43224">
                  <c:v>-0.23872399999999999</c:v>
                </c:pt>
                <c:pt idx="43225">
                  <c:v>-0.24036299999999999</c:v>
                </c:pt>
                <c:pt idx="43226">
                  <c:v>-0.24226700000000001</c:v>
                </c:pt>
                <c:pt idx="43227">
                  <c:v>-0.243893</c:v>
                </c:pt>
                <c:pt idx="43228">
                  <c:v>-0.245527</c:v>
                </c:pt>
                <c:pt idx="43229">
                  <c:v>-0.24718100000000001</c:v>
                </c:pt>
                <c:pt idx="43230">
                  <c:v>-0.248695</c:v>
                </c:pt>
                <c:pt idx="43231">
                  <c:v>-0.25020599999999998</c:v>
                </c:pt>
                <c:pt idx="43232">
                  <c:v>-0.25177500000000003</c:v>
                </c:pt>
                <c:pt idx="43233">
                  <c:v>-0.25309999999999999</c:v>
                </c:pt>
                <c:pt idx="43234">
                  <c:v>-0.25457000000000002</c:v>
                </c:pt>
                <c:pt idx="43235">
                  <c:v>-0.25592799999999999</c:v>
                </c:pt>
                <c:pt idx="43236">
                  <c:v>-0.25725999999999999</c:v>
                </c:pt>
                <c:pt idx="43237">
                  <c:v>-0.25890800000000003</c:v>
                </c:pt>
                <c:pt idx="43238">
                  <c:v>-0.260019</c:v>
                </c:pt>
                <c:pt idx="43239">
                  <c:v>-0.26150800000000002</c:v>
                </c:pt>
                <c:pt idx="43240">
                  <c:v>-0.26264700000000002</c:v>
                </c:pt>
                <c:pt idx="43241">
                  <c:v>-0.26396599999999998</c:v>
                </c:pt>
                <c:pt idx="43242">
                  <c:v>-0.26530799999999999</c:v>
                </c:pt>
                <c:pt idx="43243">
                  <c:v>-0.266376</c:v>
                </c:pt>
                <c:pt idx="43244">
                  <c:v>-0.267621</c:v>
                </c:pt>
                <c:pt idx="43245">
                  <c:v>-0.26877099999999998</c:v>
                </c:pt>
                <c:pt idx="43246">
                  <c:v>-0.26988099999999998</c:v>
                </c:pt>
                <c:pt idx="43247">
                  <c:v>-0.27098800000000001</c:v>
                </c:pt>
                <c:pt idx="43248">
                  <c:v>-0.272281</c:v>
                </c:pt>
                <c:pt idx="43249">
                  <c:v>-0.27333600000000002</c:v>
                </c:pt>
                <c:pt idx="43250">
                  <c:v>-0.27423700000000001</c:v>
                </c:pt>
                <c:pt idx="43251">
                  <c:v>-0.27540399999999998</c:v>
                </c:pt>
                <c:pt idx="43252">
                  <c:v>-0.276144</c:v>
                </c:pt>
                <c:pt idx="43253">
                  <c:v>-0.27738699999999999</c:v>
                </c:pt>
                <c:pt idx="43254">
                  <c:v>-0.27805299999999999</c:v>
                </c:pt>
                <c:pt idx="43255">
                  <c:v>-0.27912100000000001</c:v>
                </c:pt>
                <c:pt idx="43256">
                  <c:v>-0.27985599999999999</c:v>
                </c:pt>
                <c:pt idx="43257">
                  <c:v>-0.28078799999999998</c:v>
                </c:pt>
                <c:pt idx="43258">
                  <c:v>-0.28174300000000002</c:v>
                </c:pt>
                <c:pt idx="43259">
                  <c:v>-0.28254000000000001</c:v>
                </c:pt>
                <c:pt idx="43260">
                  <c:v>-0.28350999999999998</c:v>
                </c:pt>
                <c:pt idx="43261">
                  <c:v>-0.28423799999999999</c:v>
                </c:pt>
                <c:pt idx="43262">
                  <c:v>-0.28512500000000002</c:v>
                </c:pt>
                <c:pt idx="43263">
                  <c:v>-0.28572999999999998</c:v>
                </c:pt>
                <c:pt idx="43264">
                  <c:v>-0.28653299999999998</c:v>
                </c:pt>
                <c:pt idx="43265">
                  <c:v>-0.28734799999999999</c:v>
                </c:pt>
                <c:pt idx="43266">
                  <c:v>-0.28790300000000002</c:v>
                </c:pt>
                <c:pt idx="43267">
                  <c:v>-0.28873300000000002</c:v>
                </c:pt>
                <c:pt idx="43268">
                  <c:v>-0.28916599999999998</c:v>
                </c:pt>
                <c:pt idx="43269">
                  <c:v>-0.29019400000000001</c:v>
                </c:pt>
                <c:pt idx="43270">
                  <c:v>-0.29081499999999999</c:v>
                </c:pt>
                <c:pt idx="43271">
                  <c:v>-0.29120499999999999</c:v>
                </c:pt>
                <c:pt idx="43272">
                  <c:v>-0.29202600000000001</c:v>
                </c:pt>
                <c:pt idx="43273">
                  <c:v>-0.29239300000000001</c:v>
                </c:pt>
                <c:pt idx="43274">
                  <c:v>-0.29308099999999998</c:v>
                </c:pt>
                <c:pt idx="43275">
                  <c:v>-0.29358699999999999</c:v>
                </c:pt>
                <c:pt idx="43276">
                  <c:v>-0.29424699999999998</c:v>
                </c:pt>
                <c:pt idx="43277">
                  <c:v>-0.29455799999999999</c:v>
                </c:pt>
                <c:pt idx="43278">
                  <c:v>-0.295047</c:v>
                </c:pt>
                <c:pt idx="43279">
                  <c:v>-0.29547299999999999</c:v>
                </c:pt>
                <c:pt idx="43280">
                  <c:v>-0.296041</c:v>
                </c:pt>
                <c:pt idx="43281">
                  <c:v>-0.29628100000000002</c:v>
                </c:pt>
                <c:pt idx="43282">
                  <c:v>-0.29660900000000001</c:v>
                </c:pt>
                <c:pt idx="43283">
                  <c:v>-0.29681200000000002</c:v>
                </c:pt>
                <c:pt idx="43284">
                  <c:v>-0.29719800000000002</c:v>
                </c:pt>
                <c:pt idx="43285">
                  <c:v>-0.29750700000000002</c:v>
                </c:pt>
                <c:pt idx="43286">
                  <c:v>-0.29777999999999999</c:v>
                </c:pt>
                <c:pt idx="43287">
                  <c:v>-0.29794999999999999</c:v>
                </c:pt>
                <c:pt idx="43288">
                  <c:v>-0.29816300000000001</c:v>
                </c:pt>
                <c:pt idx="43289">
                  <c:v>-0.29840499999999998</c:v>
                </c:pt>
                <c:pt idx="43290">
                  <c:v>-0.29877100000000001</c:v>
                </c:pt>
                <c:pt idx="43291">
                  <c:v>-0.298846</c:v>
                </c:pt>
                <c:pt idx="43292">
                  <c:v>-0.298933</c:v>
                </c:pt>
                <c:pt idx="43293">
                  <c:v>-0.29897200000000002</c:v>
                </c:pt>
                <c:pt idx="43294">
                  <c:v>-0.299147</c:v>
                </c:pt>
                <c:pt idx="43295">
                  <c:v>-0.29905799999999999</c:v>
                </c:pt>
                <c:pt idx="43296">
                  <c:v>-0.29936400000000002</c:v>
                </c:pt>
                <c:pt idx="43297">
                  <c:v>-0.29905300000000001</c:v>
                </c:pt>
                <c:pt idx="43298">
                  <c:v>-0.29910500000000001</c:v>
                </c:pt>
                <c:pt idx="43299">
                  <c:v>-0.299128</c:v>
                </c:pt>
                <c:pt idx="43300">
                  <c:v>-0.298954</c:v>
                </c:pt>
                <c:pt idx="43301">
                  <c:v>-0.29905799999999999</c:v>
                </c:pt>
                <c:pt idx="43302">
                  <c:v>-0.298651</c:v>
                </c:pt>
                <c:pt idx="43303">
                  <c:v>-0.29854599999999998</c:v>
                </c:pt>
                <c:pt idx="43304">
                  <c:v>-0.29823899999999998</c:v>
                </c:pt>
                <c:pt idx="43305">
                  <c:v>-0.29808299999999999</c:v>
                </c:pt>
                <c:pt idx="43306">
                  <c:v>-0.297817</c:v>
                </c:pt>
                <c:pt idx="43307">
                  <c:v>-0.29745899999999997</c:v>
                </c:pt>
                <c:pt idx="43308">
                  <c:v>-0.297126</c:v>
                </c:pt>
                <c:pt idx="43309">
                  <c:v>-0.29656300000000002</c:v>
                </c:pt>
                <c:pt idx="43310">
                  <c:v>-0.29627300000000001</c:v>
                </c:pt>
                <c:pt idx="43311">
                  <c:v>-0.29573199999999999</c:v>
                </c:pt>
                <c:pt idx="43312">
                  <c:v>-0.29528900000000002</c:v>
                </c:pt>
                <c:pt idx="43313">
                  <c:v>-0.29464099999999999</c:v>
                </c:pt>
                <c:pt idx="43314">
                  <c:v>-0.293985</c:v>
                </c:pt>
                <c:pt idx="43315">
                  <c:v>-0.29345900000000003</c:v>
                </c:pt>
                <c:pt idx="43316">
                  <c:v>-0.29273300000000002</c:v>
                </c:pt>
                <c:pt idx="43317">
                  <c:v>-0.29209299999999999</c:v>
                </c:pt>
                <c:pt idx="43318">
                  <c:v>-0.29134500000000002</c:v>
                </c:pt>
                <c:pt idx="43319">
                  <c:v>-0.29054200000000002</c:v>
                </c:pt>
                <c:pt idx="43320">
                  <c:v>-0.28963299999999997</c:v>
                </c:pt>
                <c:pt idx="43321">
                  <c:v>-0.28889100000000001</c:v>
                </c:pt>
                <c:pt idx="43322">
                  <c:v>-0.28790700000000002</c:v>
                </c:pt>
                <c:pt idx="43323">
                  <c:v>-0.287107</c:v>
                </c:pt>
                <c:pt idx="43324">
                  <c:v>-0.28605000000000003</c:v>
                </c:pt>
                <c:pt idx="43325">
                  <c:v>-0.28489199999999998</c:v>
                </c:pt>
                <c:pt idx="43326">
                  <c:v>-0.28395300000000001</c:v>
                </c:pt>
                <c:pt idx="43327">
                  <c:v>-0.282777</c:v>
                </c:pt>
                <c:pt idx="43328">
                  <c:v>-0.28183999999999998</c:v>
                </c:pt>
                <c:pt idx="43329">
                  <c:v>-0.28049600000000002</c:v>
                </c:pt>
                <c:pt idx="43330">
                  <c:v>-0.27937699999999999</c:v>
                </c:pt>
                <c:pt idx="43331">
                  <c:v>-0.27804200000000001</c:v>
                </c:pt>
                <c:pt idx="43332">
                  <c:v>-0.27671800000000002</c:v>
                </c:pt>
                <c:pt idx="43333">
                  <c:v>-0.275312</c:v>
                </c:pt>
                <c:pt idx="43334">
                  <c:v>-0.27380300000000002</c:v>
                </c:pt>
                <c:pt idx="43335">
                  <c:v>-0.27250400000000002</c:v>
                </c:pt>
                <c:pt idx="43336">
                  <c:v>-0.270903</c:v>
                </c:pt>
                <c:pt idx="43337">
                  <c:v>-0.26947500000000002</c:v>
                </c:pt>
                <c:pt idx="43338">
                  <c:v>-0.26776499999999998</c:v>
                </c:pt>
                <c:pt idx="43339">
                  <c:v>-0.26633800000000002</c:v>
                </c:pt>
                <c:pt idx="43340">
                  <c:v>-0.26450600000000002</c:v>
                </c:pt>
                <c:pt idx="43341">
                  <c:v>-0.26291399999999998</c:v>
                </c:pt>
                <c:pt idx="43342">
                  <c:v>-0.26109900000000003</c:v>
                </c:pt>
                <c:pt idx="43343">
                  <c:v>-0.25925799999999999</c:v>
                </c:pt>
                <c:pt idx="43344">
                  <c:v>-0.257552</c:v>
                </c:pt>
                <c:pt idx="43345">
                  <c:v>-0.25555699999999998</c:v>
                </c:pt>
                <c:pt idx="43346">
                  <c:v>-0.25358900000000001</c:v>
                </c:pt>
                <c:pt idx="43347">
                  <c:v>-0.25156400000000001</c:v>
                </c:pt>
                <c:pt idx="43348">
                  <c:v>-0.249696</c:v>
                </c:pt>
                <c:pt idx="43349">
                  <c:v>-0.24749299999999999</c:v>
                </c:pt>
                <c:pt idx="43350">
                  <c:v>-0.245365</c:v>
                </c:pt>
                <c:pt idx="43351">
                  <c:v>-0.24318000000000001</c:v>
                </c:pt>
                <c:pt idx="43352">
                  <c:v>-0.24099499999999999</c:v>
                </c:pt>
                <c:pt idx="43353">
                  <c:v>-0.23882900000000001</c:v>
                </c:pt>
                <c:pt idx="43354">
                  <c:v>-0.23647399999999999</c:v>
                </c:pt>
                <c:pt idx="43355">
                  <c:v>-0.23435600000000001</c:v>
                </c:pt>
                <c:pt idx="43356">
                  <c:v>-0.23191800000000001</c:v>
                </c:pt>
                <c:pt idx="43357">
                  <c:v>-0.229461</c:v>
                </c:pt>
                <c:pt idx="43358">
                  <c:v>-0.22711000000000001</c:v>
                </c:pt>
                <c:pt idx="43359">
                  <c:v>-0.224603</c:v>
                </c:pt>
                <c:pt idx="43360">
                  <c:v>-0.22228000000000001</c:v>
                </c:pt>
                <c:pt idx="43361">
                  <c:v>-0.21948100000000001</c:v>
                </c:pt>
                <c:pt idx="43362">
                  <c:v>-0.21710599999999999</c:v>
                </c:pt>
                <c:pt idx="43363">
                  <c:v>-0.214333</c:v>
                </c:pt>
                <c:pt idx="43364">
                  <c:v>-0.21177299999999999</c:v>
                </c:pt>
                <c:pt idx="43365">
                  <c:v>-0.208928</c:v>
                </c:pt>
                <c:pt idx="43366">
                  <c:v>-0.20635500000000001</c:v>
                </c:pt>
                <c:pt idx="43367">
                  <c:v>-0.20347899999999999</c:v>
                </c:pt>
                <c:pt idx="43368">
                  <c:v>-0.200544</c:v>
                </c:pt>
                <c:pt idx="43369">
                  <c:v>-0.197821</c:v>
                </c:pt>
                <c:pt idx="43370">
                  <c:v>-0.19472900000000001</c:v>
                </c:pt>
                <c:pt idx="43371">
                  <c:v>-0.19207299999999999</c:v>
                </c:pt>
                <c:pt idx="43372">
                  <c:v>-0.18871499999999999</c:v>
                </c:pt>
                <c:pt idx="43373">
                  <c:v>-0.185978</c:v>
                </c:pt>
                <c:pt idx="43374">
                  <c:v>-0.182918</c:v>
                </c:pt>
                <c:pt idx="43375">
                  <c:v>-0.179954</c:v>
                </c:pt>
                <c:pt idx="43376">
                  <c:v>-0.17683699999999999</c:v>
                </c:pt>
                <c:pt idx="43377">
                  <c:v>-0.17371300000000001</c:v>
                </c:pt>
                <c:pt idx="43378">
                  <c:v>-0.17086000000000001</c:v>
                </c:pt>
                <c:pt idx="43379">
                  <c:v>-0.167628</c:v>
                </c:pt>
                <c:pt idx="43380">
                  <c:v>-0.164655</c:v>
                </c:pt>
                <c:pt idx="43381">
                  <c:v>-0.16134200000000001</c:v>
                </c:pt>
                <c:pt idx="43382">
                  <c:v>-0.15840199999999999</c:v>
                </c:pt>
                <c:pt idx="43383">
                  <c:v>-0.155026</c:v>
                </c:pt>
                <c:pt idx="43384">
                  <c:v>-0.151868</c:v>
                </c:pt>
                <c:pt idx="43385">
                  <c:v>-0.14843100000000001</c:v>
                </c:pt>
                <c:pt idx="43386">
                  <c:v>-0.14519199999999999</c:v>
                </c:pt>
                <c:pt idx="43387">
                  <c:v>-0.14214099999999999</c:v>
                </c:pt>
                <c:pt idx="43388">
                  <c:v>-0.13864599999999999</c:v>
                </c:pt>
                <c:pt idx="43389">
                  <c:v>-0.13536999999999999</c:v>
                </c:pt>
                <c:pt idx="43390">
                  <c:v>-0.132024</c:v>
                </c:pt>
                <c:pt idx="43391">
                  <c:v>-0.128742</c:v>
                </c:pt>
                <c:pt idx="43392">
                  <c:v>-0.125309</c:v>
                </c:pt>
                <c:pt idx="43393">
                  <c:v>-0.122016</c:v>
                </c:pt>
                <c:pt idx="43394">
                  <c:v>-0.11852</c:v>
                </c:pt>
                <c:pt idx="43395">
                  <c:v>-0.115179</c:v>
                </c:pt>
                <c:pt idx="43396">
                  <c:v>-0.111793</c:v>
                </c:pt>
                <c:pt idx="43397">
                  <c:v>-0.10824300000000001</c:v>
                </c:pt>
                <c:pt idx="43398">
                  <c:v>-0.105018</c:v>
                </c:pt>
                <c:pt idx="43399">
                  <c:v>-0.101399</c:v>
                </c:pt>
                <c:pt idx="43400">
                  <c:v>-9.8165600000000006E-2</c:v>
                </c:pt>
                <c:pt idx="43401">
                  <c:v>-9.4697400000000001E-2</c:v>
                </c:pt>
                <c:pt idx="43402">
                  <c:v>-9.1158199999999995E-2</c:v>
                </c:pt>
                <c:pt idx="43403">
                  <c:v>-8.7881200000000007E-2</c:v>
                </c:pt>
                <c:pt idx="43404">
                  <c:v>-8.4410700000000005E-2</c:v>
                </c:pt>
                <c:pt idx="43405">
                  <c:v>-8.10699E-2</c:v>
                </c:pt>
                <c:pt idx="43406">
                  <c:v>-7.7611899999999998E-2</c:v>
                </c:pt>
                <c:pt idx="43407">
                  <c:v>-7.4230299999999999E-2</c:v>
                </c:pt>
                <c:pt idx="43408">
                  <c:v>-7.0798700000000006E-2</c:v>
                </c:pt>
                <c:pt idx="43409">
                  <c:v>-6.7549600000000001E-2</c:v>
                </c:pt>
                <c:pt idx="43410">
                  <c:v>-6.4004000000000005E-2</c:v>
                </c:pt>
                <c:pt idx="43411">
                  <c:v>-6.0933599999999997E-2</c:v>
                </c:pt>
                <c:pt idx="43412">
                  <c:v>-5.7416300000000003E-2</c:v>
                </c:pt>
                <c:pt idx="43413">
                  <c:v>-5.3933399999999999E-2</c:v>
                </c:pt>
                <c:pt idx="43414">
                  <c:v>-5.1015100000000001E-2</c:v>
                </c:pt>
                <c:pt idx="43415">
                  <c:v>-4.7329400000000001E-2</c:v>
                </c:pt>
                <c:pt idx="43416">
                  <c:v>-4.4217600000000003E-2</c:v>
                </c:pt>
                <c:pt idx="43417">
                  <c:v>-4.0752099999999999E-2</c:v>
                </c:pt>
                <c:pt idx="43418">
                  <c:v>-3.7653499999999999E-2</c:v>
                </c:pt>
                <c:pt idx="43419">
                  <c:v>-3.4247800000000002E-2</c:v>
                </c:pt>
                <c:pt idx="43420">
                  <c:v>-3.1053799999999999E-2</c:v>
                </c:pt>
                <c:pt idx="43421">
                  <c:v>-2.7692999999999999E-2</c:v>
                </c:pt>
                <c:pt idx="43422">
                  <c:v>-2.4649299999999999E-2</c:v>
                </c:pt>
                <c:pt idx="43423">
                  <c:v>-2.12286E-2</c:v>
                </c:pt>
                <c:pt idx="43424">
                  <c:v>-1.8077099999999999E-2</c:v>
                </c:pt>
                <c:pt idx="43425">
                  <c:v>-1.5004999999999999E-2</c:v>
                </c:pt>
                <c:pt idx="43426">
                  <c:v>-1.1712999999999999E-2</c:v>
                </c:pt>
                <c:pt idx="43427">
                  <c:v>-8.6014899999999998E-3</c:v>
                </c:pt>
                <c:pt idx="43428">
                  <c:v>-5.2781E-3</c:v>
                </c:pt>
                <c:pt idx="43429">
                  <c:v>-2.2835099999999999E-3</c:v>
                </c:pt>
                <c:pt idx="43430">
                  <c:v>7.9037900000000002E-4</c:v>
                </c:pt>
                <c:pt idx="43431">
                  <c:v>3.85251E-3</c:v>
                </c:pt>
                <c:pt idx="43432">
                  <c:v>6.9099799999999996E-3</c:v>
                </c:pt>
                <c:pt idx="43433">
                  <c:v>9.9872899999999994E-3</c:v>
                </c:pt>
                <c:pt idx="43434">
                  <c:v>1.28375E-2</c:v>
                </c:pt>
                <c:pt idx="43435">
                  <c:v>1.59954E-2</c:v>
                </c:pt>
                <c:pt idx="43436">
                  <c:v>1.8892699999999998E-2</c:v>
                </c:pt>
                <c:pt idx="43437">
                  <c:v>2.1787600000000001E-2</c:v>
                </c:pt>
                <c:pt idx="43438">
                  <c:v>2.4810700000000002E-2</c:v>
                </c:pt>
                <c:pt idx="43439">
                  <c:v>2.7679499999999999E-2</c:v>
                </c:pt>
                <c:pt idx="43440">
                  <c:v>3.0758500000000001E-2</c:v>
                </c:pt>
                <c:pt idx="43441">
                  <c:v>3.3267900000000003E-2</c:v>
                </c:pt>
                <c:pt idx="43442">
                  <c:v>3.6605400000000003E-2</c:v>
                </c:pt>
                <c:pt idx="43443">
                  <c:v>3.91373E-2</c:v>
                </c:pt>
                <c:pt idx="43444">
                  <c:v>4.2077200000000002E-2</c:v>
                </c:pt>
                <c:pt idx="43445">
                  <c:v>4.4977299999999998E-2</c:v>
                </c:pt>
                <c:pt idx="43446">
                  <c:v>4.7655599999999999E-2</c:v>
                </c:pt>
                <c:pt idx="43447">
                  <c:v>5.05578E-2</c:v>
                </c:pt>
                <c:pt idx="43448">
                  <c:v>5.3190800000000003E-2</c:v>
                </c:pt>
                <c:pt idx="43449">
                  <c:v>5.6002999999999997E-2</c:v>
                </c:pt>
                <c:pt idx="43450">
                  <c:v>5.8816E-2</c:v>
                </c:pt>
                <c:pt idx="43451">
                  <c:v>6.1591600000000003E-2</c:v>
                </c:pt>
                <c:pt idx="43452">
                  <c:v>6.41679E-2</c:v>
                </c:pt>
                <c:pt idx="43453">
                  <c:v>6.6986599999999993E-2</c:v>
                </c:pt>
                <c:pt idx="43454">
                  <c:v>6.9536600000000004E-2</c:v>
                </c:pt>
                <c:pt idx="43455">
                  <c:v>7.2386400000000004E-2</c:v>
                </c:pt>
                <c:pt idx="43456">
                  <c:v>7.4788999999999994E-2</c:v>
                </c:pt>
                <c:pt idx="43457">
                  <c:v>7.7390399999999998E-2</c:v>
                </c:pt>
                <c:pt idx="43458">
                  <c:v>8.0096200000000006E-2</c:v>
                </c:pt>
                <c:pt idx="43459">
                  <c:v>8.2484000000000002E-2</c:v>
                </c:pt>
                <c:pt idx="43460">
                  <c:v>8.5148299999999996E-2</c:v>
                </c:pt>
                <c:pt idx="43461">
                  <c:v>8.7557800000000005E-2</c:v>
                </c:pt>
                <c:pt idx="43462">
                  <c:v>9.0144000000000002E-2</c:v>
                </c:pt>
                <c:pt idx="43463">
                  <c:v>9.2627500000000002E-2</c:v>
                </c:pt>
                <c:pt idx="43464">
                  <c:v>9.5044600000000007E-2</c:v>
                </c:pt>
                <c:pt idx="43465">
                  <c:v>9.7707299999999997E-2</c:v>
                </c:pt>
                <c:pt idx="43466">
                  <c:v>0.100212</c:v>
                </c:pt>
                <c:pt idx="43467">
                  <c:v>0.102743</c:v>
                </c:pt>
                <c:pt idx="43468">
                  <c:v>0.104936</c:v>
                </c:pt>
                <c:pt idx="43469">
                  <c:v>0.10781399999999999</c:v>
                </c:pt>
                <c:pt idx="43470">
                  <c:v>0.109915</c:v>
                </c:pt>
                <c:pt idx="43471">
                  <c:v>0.112562</c:v>
                </c:pt>
                <c:pt idx="43472">
                  <c:v>0.114828</c:v>
                </c:pt>
                <c:pt idx="43473">
                  <c:v>0.117128</c:v>
                </c:pt>
                <c:pt idx="43474">
                  <c:v>0.11983099999999999</c:v>
                </c:pt>
                <c:pt idx="43475">
                  <c:v>0.121935</c:v>
                </c:pt>
                <c:pt idx="43476">
                  <c:v>0.124512</c:v>
                </c:pt>
                <c:pt idx="43477">
                  <c:v>0.12678700000000001</c:v>
                </c:pt>
                <c:pt idx="43478">
                  <c:v>0.12917300000000001</c:v>
                </c:pt>
                <c:pt idx="43479">
                  <c:v>0.13150600000000001</c:v>
                </c:pt>
                <c:pt idx="43480">
                  <c:v>0.13391400000000001</c:v>
                </c:pt>
                <c:pt idx="43481">
                  <c:v>0.13616900000000001</c:v>
                </c:pt>
                <c:pt idx="43482">
                  <c:v>0.13868900000000001</c:v>
                </c:pt>
                <c:pt idx="43483">
                  <c:v>0.14073099999999999</c:v>
                </c:pt>
                <c:pt idx="43484">
                  <c:v>0.14316699999999999</c:v>
                </c:pt>
                <c:pt idx="43485">
                  <c:v>0.14560100000000001</c:v>
                </c:pt>
                <c:pt idx="43486">
                  <c:v>0.14752999999999999</c:v>
                </c:pt>
                <c:pt idx="43487">
                  <c:v>0.15010999999999999</c:v>
                </c:pt>
                <c:pt idx="43488">
                  <c:v>0.152228</c:v>
                </c:pt>
                <c:pt idx="43489">
                  <c:v>0.15473500000000001</c:v>
                </c:pt>
                <c:pt idx="43490">
                  <c:v>0.156947</c:v>
                </c:pt>
                <c:pt idx="43491">
                  <c:v>0.159193</c:v>
                </c:pt>
                <c:pt idx="43492">
                  <c:v>0.161659</c:v>
                </c:pt>
                <c:pt idx="43493">
                  <c:v>0.16400700000000001</c:v>
                </c:pt>
                <c:pt idx="43494">
                  <c:v>0.166078</c:v>
                </c:pt>
                <c:pt idx="43495">
                  <c:v>0.168263</c:v>
                </c:pt>
                <c:pt idx="43496">
                  <c:v>0.17080999999999999</c:v>
                </c:pt>
                <c:pt idx="43497">
                  <c:v>0.17272599999999999</c:v>
                </c:pt>
                <c:pt idx="43498">
                  <c:v>0.175176</c:v>
                </c:pt>
                <c:pt idx="43499">
                  <c:v>0.17724300000000001</c:v>
                </c:pt>
                <c:pt idx="43500">
                  <c:v>0.17938299999999999</c:v>
                </c:pt>
                <c:pt idx="43501">
                  <c:v>0.18174799999999999</c:v>
                </c:pt>
                <c:pt idx="43502">
                  <c:v>0.18387400000000001</c:v>
                </c:pt>
                <c:pt idx="43503">
                  <c:v>0.186194</c:v>
                </c:pt>
                <c:pt idx="43504">
                  <c:v>0.18829000000000001</c:v>
                </c:pt>
                <c:pt idx="43505">
                  <c:v>0.19061</c:v>
                </c:pt>
                <c:pt idx="43506">
                  <c:v>0.19296199999999999</c:v>
                </c:pt>
                <c:pt idx="43507">
                  <c:v>0.195212</c:v>
                </c:pt>
                <c:pt idx="43508">
                  <c:v>0.197463</c:v>
                </c:pt>
                <c:pt idx="43509">
                  <c:v>0.19983200000000001</c:v>
                </c:pt>
                <c:pt idx="43510">
                  <c:v>0.20214399999999999</c:v>
                </c:pt>
                <c:pt idx="43511">
                  <c:v>0.204294</c:v>
                </c:pt>
                <c:pt idx="43512">
                  <c:v>0.20666100000000001</c:v>
                </c:pt>
                <c:pt idx="43513">
                  <c:v>0.20877699999999999</c:v>
                </c:pt>
                <c:pt idx="43514">
                  <c:v>0.211204</c:v>
                </c:pt>
                <c:pt idx="43515">
                  <c:v>0.21321499999999999</c:v>
                </c:pt>
                <c:pt idx="43516">
                  <c:v>0.21560499999999999</c:v>
                </c:pt>
                <c:pt idx="43517">
                  <c:v>0.21785399999999999</c:v>
                </c:pt>
                <c:pt idx="43518">
                  <c:v>0.220054</c:v>
                </c:pt>
                <c:pt idx="43519">
                  <c:v>0.22244800000000001</c:v>
                </c:pt>
                <c:pt idx="43520">
                  <c:v>0.22475700000000001</c:v>
                </c:pt>
                <c:pt idx="43521">
                  <c:v>0.226939</c:v>
                </c:pt>
                <c:pt idx="43522">
                  <c:v>0.22914899999999999</c:v>
                </c:pt>
                <c:pt idx="43523">
                  <c:v>0.23155300000000001</c:v>
                </c:pt>
                <c:pt idx="43524">
                  <c:v>0.23388</c:v>
                </c:pt>
                <c:pt idx="43525">
                  <c:v>0.236043</c:v>
                </c:pt>
                <c:pt idx="43526">
                  <c:v>0.238286</c:v>
                </c:pt>
                <c:pt idx="43527">
                  <c:v>0.24044299999999999</c:v>
                </c:pt>
                <c:pt idx="43528">
                  <c:v>0.24288599999999999</c:v>
                </c:pt>
                <c:pt idx="43529">
                  <c:v>0.245008</c:v>
                </c:pt>
                <c:pt idx="43530">
                  <c:v>0.247471</c:v>
                </c:pt>
                <c:pt idx="43531">
                  <c:v>0.249665</c:v>
                </c:pt>
                <c:pt idx="43532">
                  <c:v>0.25181599999999998</c:v>
                </c:pt>
                <c:pt idx="43533">
                  <c:v>0.254272</c:v>
                </c:pt>
                <c:pt idx="43534">
                  <c:v>0.25639499999999998</c:v>
                </c:pt>
                <c:pt idx="43535">
                  <c:v>0.25865899999999997</c:v>
                </c:pt>
                <c:pt idx="43536">
                  <c:v>0.26088600000000001</c:v>
                </c:pt>
                <c:pt idx="43537">
                  <c:v>0.26313500000000001</c:v>
                </c:pt>
                <c:pt idx="43538">
                  <c:v>0.26539800000000002</c:v>
                </c:pt>
                <c:pt idx="43539">
                  <c:v>0.26763399999999998</c:v>
                </c:pt>
                <c:pt idx="43540">
                  <c:v>0.26978799999999997</c:v>
                </c:pt>
                <c:pt idx="43541">
                  <c:v>0.272121</c:v>
                </c:pt>
                <c:pt idx="43542">
                  <c:v>0.27424100000000001</c:v>
                </c:pt>
                <c:pt idx="43543">
                  <c:v>0.27647500000000003</c:v>
                </c:pt>
                <c:pt idx="43544">
                  <c:v>0.27883799999999997</c:v>
                </c:pt>
                <c:pt idx="43545">
                  <c:v>0.28087000000000001</c:v>
                </c:pt>
                <c:pt idx="43546">
                  <c:v>0.28320200000000001</c:v>
                </c:pt>
                <c:pt idx="43547">
                  <c:v>0.28519800000000001</c:v>
                </c:pt>
                <c:pt idx="43548">
                  <c:v>0.28739599999999998</c:v>
                </c:pt>
                <c:pt idx="43549">
                  <c:v>0.28950799999999999</c:v>
                </c:pt>
                <c:pt idx="43550">
                  <c:v>0.29155999999999999</c:v>
                </c:pt>
                <c:pt idx="43551">
                  <c:v>0.293576</c:v>
                </c:pt>
                <c:pt idx="43552">
                  <c:v>0.29572799999999999</c:v>
                </c:pt>
                <c:pt idx="43553">
                  <c:v>0.29778500000000002</c:v>
                </c:pt>
                <c:pt idx="43554">
                  <c:v>0.29960300000000001</c:v>
                </c:pt>
                <c:pt idx="43555">
                  <c:v>0.301707</c:v>
                </c:pt>
                <c:pt idx="43556">
                  <c:v>0.30367</c:v>
                </c:pt>
                <c:pt idx="43557">
                  <c:v>0.30564000000000002</c:v>
                </c:pt>
                <c:pt idx="43558">
                  <c:v>0.30758000000000002</c:v>
                </c:pt>
                <c:pt idx="43559">
                  <c:v>0.30924600000000002</c:v>
                </c:pt>
                <c:pt idx="43560">
                  <c:v>0.31139899999999998</c:v>
                </c:pt>
                <c:pt idx="43561">
                  <c:v>0.31306299999999998</c:v>
                </c:pt>
                <c:pt idx="43562">
                  <c:v>0.31487999999999999</c:v>
                </c:pt>
                <c:pt idx="43563">
                  <c:v>0.31662499999999999</c:v>
                </c:pt>
                <c:pt idx="43564">
                  <c:v>0.318166</c:v>
                </c:pt>
                <c:pt idx="43565">
                  <c:v>0.31998199999999999</c:v>
                </c:pt>
                <c:pt idx="43566">
                  <c:v>0.32175100000000001</c:v>
                </c:pt>
                <c:pt idx="43567">
                  <c:v>0.32329799999999997</c:v>
                </c:pt>
                <c:pt idx="43568">
                  <c:v>0.32507799999999998</c:v>
                </c:pt>
                <c:pt idx="43569">
                  <c:v>0.326548</c:v>
                </c:pt>
                <c:pt idx="43570">
                  <c:v>0.328094</c:v>
                </c:pt>
                <c:pt idx="43571">
                  <c:v>0.32965899999999998</c:v>
                </c:pt>
                <c:pt idx="43572">
                  <c:v>0.33111600000000002</c:v>
                </c:pt>
                <c:pt idx="43573">
                  <c:v>0.332565</c:v>
                </c:pt>
                <c:pt idx="43574">
                  <c:v>0.333567</c:v>
                </c:pt>
                <c:pt idx="43575">
                  <c:v>0.33489799999999997</c:v>
                </c:pt>
                <c:pt idx="43576">
                  <c:v>0.33629700000000001</c:v>
                </c:pt>
                <c:pt idx="43577">
                  <c:v>0.33728799999999998</c:v>
                </c:pt>
                <c:pt idx="43578">
                  <c:v>0.33852900000000002</c:v>
                </c:pt>
                <c:pt idx="43579">
                  <c:v>0.33964800000000001</c:v>
                </c:pt>
                <c:pt idx="43580">
                  <c:v>0.34061599999999997</c:v>
                </c:pt>
                <c:pt idx="43581">
                  <c:v>0.34154499999999999</c:v>
                </c:pt>
                <c:pt idx="43582">
                  <c:v>0.34269300000000003</c:v>
                </c:pt>
                <c:pt idx="43583">
                  <c:v>0.34371000000000002</c:v>
                </c:pt>
                <c:pt idx="43584">
                  <c:v>0.34452500000000003</c:v>
                </c:pt>
                <c:pt idx="43585">
                  <c:v>0.34539300000000001</c:v>
                </c:pt>
                <c:pt idx="43586">
                  <c:v>0.346107</c:v>
                </c:pt>
                <c:pt idx="43587">
                  <c:v>0.34702699999999997</c:v>
                </c:pt>
                <c:pt idx="43588">
                  <c:v>0.34764800000000001</c:v>
                </c:pt>
                <c:pt idx="43589">
                  <c:v>0.34831600000000001</c:v>
                </c:pt>
                <c:pt idx="43590">
                  <c:v>0.34878700000000001</c:v>
                </c:pt>
                <c:pt idx="43591">
                  <c:v>0.34921200000000002</c:v>
                </c:pt>
                <c:pt idx="43592">
                  <c:v>0.34988000000000002</c:v>
                </c:pt>
                <c:pt idx="43593">
                  <c:v>0.35019400000000001</c:v>
                </c:pt>
                <c:pt idx="43594">
                  <c:v>0.35047899999999998</c:v>
                </c:pt>
                <c:pt idx="43595">
                  <c:v>0.35081499999999999</c:v>
                </c:pt>
                <c:pt idx="43596">
                  <c:v>0.35105999999999998</c:v>
                </c:pt>
                <c:pt idx="43597">
                  <c:v>0.35109899999999999</c:v>
                </c:pt>
                <c:pt idx="43598">
                  <c:v>0.35145500000000002</c:v>
                </c:pt>
                <c:pt idx="43599">
                  <c:v>0.35139900000000002</c:v>
                </c:pt>
                <c:pt idx="43600">
                  <c:v>0.35145300000000002</c:v>
                </c:pt>
                <c:pt idx="43601">
                  <c:v>0.35146300000000003</c:v>
                </c:pt>
                <c:pt idx="43602">
                  <c:v>0.35134500000000002</c:v>
                </c:pt>
                <c:pt idx="43603">
                  <c:v>0.35138799999999998</c:v>
                </c:pt>
                <c:pt idx="43604">
                  <c:v>0.351136</c:v>
                </c:pt>
                <c:pt idx="43605">
                  <c:v>0.35102899999999998</c:v>
                </c:pt>
                <c:pt idx="43606">
                  <c:v>0.350829</c:v>
                </c:pt>
                <c:pt idx="43607">
                  <c:v>0.35062100000000002</c:v>
                </c:pt>
                <c:pt idx="43608">
                  <c:v>0.35039999999999999</c:v>
                </c:pt>
                <c:pt idx="43609">
                  <c:v>0.34992099999999998</c:v>
                </c:pt>
                <c:pt idx="43610">
                  <c:v>0.349638</c:v>
                </c:pt>
                <c:pt idx="43611">
                  <c:v>0.34908099999999997</c:v>
                </c:pt>
                <c:pt idx="43612">
                  <c:v>0.34869499999999998</c:v>
                </c:pt>
                <c:pt idx="43613">
                  <c:v>0.347775</c:v>
                </c:pt>
                <c:pt idx="43614">
                  <c:v>0.34723500000000002</c:v>
                </c:pt>
                <c:pt idx="43615">
                  <c:v>0.34667700000000001</c:v>
                </c:pt>
                <c:pt idx="43616">
                  <c:v>0.34567799999999999</c:v>
                </c:pt>
                <c:pt idx="43617">
                  <c:v>0.34503099999999998</c:v>
                </c:pt>
                <c:pt idx="43618">
                  <c:v>0.343974</c:v>
                </c:pt>
                <c:pt idx="43619">
                  <c:v>0.343136</c:v>
                </c:pt>
                <c:pt idx="43620">
                  <c:v>0.34230300000000002</c:v>
                </c:pt>
                <c:pt idx="43621">
                  <c:v>0.34099800000000002</c:v>
                </c:pt>
                <c:pt idx="43622">
                  <c:v>0.34015800000000002</c:v>
                </c:pt>
                <c:pt idx="43623">
                  <c:v>0.33881499999999998</c:v>
                </c:pt>
                <c:pt idx="43624">
                  <c:v>0.33772099999999999</c:v>
                </c:pt>
                <c:pt idx="43625">
                  <c:v>0.33640900000000001</c:v>
                </c:pt>
                <c:pt idx="43626">
                  <c:v>0.33508500000000002</c:v>
                </c:pt>
                <c:pt idx="43627">
                  <c:v>0.33383499999999999</c:v>
                </c:pt>
                <c:pt idx="43628">
                  <c:v>0.33246399999999998</c:v>
                </c:pt>
                <c:pt idx="43629">
                  <c:v>0.33077000000000001</c:v>
                </c:pt>
                <c:pt idx="43630">
                  <c:v>0.329594</c:v>
                </c:pt>
                <c:pt idx="43631">
                  <c:v>0.32794099999999998</c:v>
                </c:pt>
                <c:pt idx="43632">
                  <c:v>0.32643100000000003</c:v>
                </c:pt>
                <c:pt idx="43633">
                  <c:v>0.32480900000000001</c:v>
                </c:pt>
                <c:pt idx="43634">
                  <c:v>0.322988</c:v>
                </c:pt>
                <c:pt idx="43635">
                  <c:v>0.32161699999999999</c:v>
                </c:pt>
                <c:pt idx="43636">
                  <c:v>0.31962400000000002</c:v>
                </c:pt>
                <c:pt idx="43637">
                  <c:v>0.31779200000000002</c:v>
                </c:pt>
                <c:pt idx="43638">
                  <c:v>0.31600400000000001</c:v>
                </c:pt>
                <c:pt idx="43639">
                  <c:v>0.31418299999999999</c:v>
                </c:pt>
                <c:pt idx="43640">
                  <c:v>0.31216300000000002</c:v>
                </c:pt>
                <c:pt idx="43641">
                  <c:v>0.30992900000000001</c:v>
                </c:pt>
                <c:pt idx="43642">
                  <c:v>0.30804700000000002</c:v>
                </c:pt>
                <c:pt idx="43643">
                  <c:v>0.30585400000000001</c:v>
                </c:pt>
                <c:pt idx="43644">
                  <c:v>0.303651</c:v>
                </c:pt>
                <c:pt idx="43645">
                  <c:v>0.30126700000000001</c:v>
                </c:pt>
                <c:pt idx="43646">
                  <c:v>0.29882500000000001</c:v>
                </c:pt>
                <c:pt idx="43647">
                  <c:v>0.29672599999999999</c:v>
                </c:pt>
                <c:pt idx="43648">
                  <c:v>0.29407</c:v>
                </c:pt>
                <c:pt idx="43649">
                  <c:v>0.29181200000000002</c:v>
                </c:pt>
                <c:pt idx="43650">
                  <c:v>0.28903400000000001</c:v>
                </c:pt>
                <c:pt idx="43651">
                  <c:v>0.28654600000000002</c:v>
                </c:pt>
                <c:pt idx="43652">
                  <c:v>0.28381800000000001</c:v>
                </c:pt>
                <c:pt idx="43653">
                  <c:v>0.28128599999999998</c:v>
                </c:pt>
                <c:pt idx="43654">
                  <c:v>0.27859</c:v>
                </c:pt>
                <c:pt idx="43655">
                  <c:v>0.27591700000000002</c:v>
                </c:pt>
                <c:pt idx="43656">
                  <c:v>0.27306599999999998</c:v>
                </c:pt>
                <c:pt idx="43657">
                  <c:v>0.27023000000000003</c:v>
                </c:pt>
                <c:pt idx="43658">
                  <c:v>0.26752999999999999</c:v>
                </c:pt>
                <c:pt idx="43659">
                  <c:v>0.26448199999999999</c:v>
                </c:pt>
                <c:pt idx="43660">
                  <c:v>0.26169500000000001</c:v>
                </c:pt>
                <c:pt idx="43661">
                  <c:v>0.25848100000000002</c:v>
                </c:pt>
                <c:pt idx="43662">
                  <c:v>0.25544899999999998</c:v>
                </c:pt>
                <c:pt idx="43663">
                  <c:v>0.25245800000000002</c:v>
                </c:pt>
                <c:pt idx="43664">
                  <c:v>0.24913199999999999</c:v>
                </c:pt>
                <c:pt idx="43665">
                  <c:v>0.24616299999999999</c:v>
                </c:pt>
                <c:pt idx="43666">
                  <c:v>0.242758</c:v>
                </c:pt>
                <c:pt idx="43667">
                  <c:v>0.23949799999999999</c:v>
                </c:pt>
                <c:pt idx="43668">
                  <c:v>0.23613600000000001</c:v>
                </c:pt>
                <c:pt idx="43669">
                  <c:v>0.23300499999999999</c:v>
                </c:pt>
                <c:pt idx="43670">
                  <c:v>0.22956099999999999</c:v>
                </c:pt>
                <c:pt idx="43671">
                  <c:v>0.226103</c:v>
                </c:pt>
                <c:pt idx="43672">
                  <c:v>0.222722</c:v>
                </c:pt>
                <c:pt idx="43673">
                  <c:v>0.21917500000000001</c:v>
                </c:pt>
                <c:pt idx="43674">
                  <c:v>0.21574699999999999</c:v>
                </c:pt>
                <c:pt idx="43675">
                  <c:v>0.21224299999999999</c:v>
                </c:pt>
                <c:pt idx="43676">
                  <c:v>0.208757</c:v>
                </c:pt>
                <c:pt idx="43677">
                  <c:v>0.20524000000000001</c:v>
                </c:pt>
                <c:pt idx="43678">
                  <c:v>0.201574</c:v>
                </c:pt>
                <c:pt idx="43679">
                  <c:v>0.19807</c:v>
                </c:pt>
                <c:pt idx="43680">
                  <c:v>0.194415</c:v>
                </c:pt>
                <c:pt idx="43681">
                  <c:v>0.19089400000000001</c:v>
                </c:pt>
                <c:pt idx="43682">
                  <c:v>0.18710199999999999</c:v>
                </c:pt>
                <c:pt idx="43683">
                  <c:v>0.18341499999999999</c:v>
                </c:pt>
                <c:pt idx="43684">
                  <c:v>0.179589</c:v>
                </c:pt>
                <c:pt idx="43685">
                  <c:v>0.17599999999999999</c:v>
                </c:pt>
                <c:pt idx="43686">
                  <c:v>0.172233</c:v>
                </c:pt>
                <c:pt idx="43687">
                  <c:v>0.168346</c:v>
                </c:pt>
                <c:pt idx="43688">
                  <c:v>0.16449800000000001</c:v>
                </c:pt>
                <c:pt idx="43689">
                  <c:v>0.16049099999999999</c:v>
                </c:pt>
                <c:pt idx="43690">
                  <c:v>0.15667700000000001</c:v>
                </c:pt>
                <c:pt idx="43691">
                  <c:v>0.15271799999999999</c:v>
                </c:pt>
                <c:pt idx="43692">
                  <c:v>0.148812</c:v>
                </c:pt>
                <c:pt idx="43693">
                  <c:v>0.144818</c:v>
                </c:pt>
                <c:pt idx="43694">
                  <c:v>0.14086499999999999</c:v>
                </c:pt>
                <c:pt idx="43695">
                  <c:v>0.136855</c:v>
                </c:pt>
                <c:pt idx="43696">
                  <c:v>0.13297900000000001</c:v>
                </c:pt>
                <c:pt idx="43697">
                  <c:v>0.12901799999999999</c:v>
                </c:pt>
                <c:pt idx="43698">
                  <c:v>0.12482600000000001</c:v>
                </c:pt>
                <c:pt idx="43699">
                  <c:v>0.12106</c:v>
                </c:pt>
                <c:pt idx="43700">
                  <c:v>0.116719</c:v>
                </c:pt>
                <c:pt idx="43701">
                  <c:v>0.11275399999999999</c:v>
                </c:pt>
                <c:pt idx="43702">
                  <c:v>0.10883900000000001</c:v>
                </c:pt>
                <c:pt idx="43703">
                  <c:v>0.104557</c:v>
                </c:pt>
                <c:pt idx="43704">
                  <c:v>0.100705</c:v>
                </c:pt>
                <c:pt idx="43705">
                  <c:v>9.6134499999999998E-2</c:v>
                </c:pt>
                <c:pt idx="43706">
                  <c:v>9.2307799999999995E-2</c:v>
                </c:pt>
                <c:pt idx="43707">
                  <c:v>8.8269299999999995E-2</c:v>
                </c:pt>
                <c:pt idx="43708">
                  <c:v>8.3966799999999994E-2</c:v>
                </c:pt>
                <c:pt idx="43709">
                  <c:v>7.9794500000000004E-2</c:v>
                </c:pt>
                <c:pt idx="43710">
                  <c:v>7.5541499999999998E-2</c:v>
                </c:pt>
                <c:pt idx="43711">
                  <c:v>7.1401599999999996E-2</c:v>
                </c:pt>
                <c:pt idx="43712">
                  <c:v>6.7023399999999997E-2</c:v>
                </c:pt>
                <c:pt idx="43713">
                  <c:v>6.3013600000000003E-2</c:v>
                </c:pt>
                <c:pt idx="43714">
                  <c:v>5.8692300000000003E-2</c:v>
                </c:pt>
                <c:pt idx="43715">
                  <c:v>5.4373100000000001E-2</c:v>
                </c:pt>
                <c:pt idx="43716">
                  <c:v>4.9991399999999998E-2</c:v>
                </c:pt>
                <c:pt idx="43717">
                  <c:v>4.5862800000000002E-2</c:v>
                </c:pt>
                <c:pt idx="43718">
                  <c:v>4.1606299999999999E-2</c:v>
                </c:pt>
                <c:pt idx="43719">
                  <c:v>3.73012E-2</c:v>
                </c:pt>
                <c:pt idx="43720">
                  <c:v>3.2867100000000003E-2</c:v>
                </c:pt>
                <c:pt idx="43721">
                  <c:v>2.8488099999999999E-2</c:v>
                </c:pt>
                <c:pt idx="43722">
                  <c:v>2.4184600000000001E-2</c:v>
                </c:pt>
                <c:pt idx="43723">
                  <c:v>1.9851899999999999E-2</c:v>
                </c:pt>
                <c:pt idx="43724">
                  <c:v>1.5402300000000001E-2</c:v>
                </c:pt>
                <c:pt idx="43725">
                  <c:v>1.11247E-2</c:v>
                </c:pt>
                <c:pt idx="43726">
                  <c:v>6.7343000000000004E-3</c:v>
                </c:pt>
                <c:pt idx="43727">
                  <c:v>2.3080800000000001E-3</c:v>
                </c:pt>
                <c:pt idx="43728">
                  <c:v>-2.0440900000000001E-3</c:v>
                </c:pt>
                <c:pt idx="43729">
                  <c:v>-6.3633500000000003E-3</c:v>
                </c:pt>
                <c:pt idx="43730">
                  <c:v>-1.0840900000000001E-2</c:v>
                </c:pt>
                <c:pt idx="43731">
                  <c:v>-1.5307400000000001E-2</c:v>
                </c:pt>
                <c:pt idx="43732">
                  <c:v>-1.9768600000000001E-2</c:v>
                </c:pt>
                <c:pt idx="43733">
                  <c:v>-2.4262200000000001E-2</c:v>
                </c:pt>
                <c:pt idx="43734">
                  <c:v>-2.8601000000000001E-2</c:v>
                </c:pt>
                <c:pt idx="43735">
                  <c:v>-3.3083700000000001E-2</c:v>
                </c:pt>
                <c:pt idx="43736">
                  <c:v>-3.7484299999999998E-2</c:v>
                </c:pt>
                <c:pt idx="43737">
                  <c:v>-4.18976E-2</c:v>
                </c:pt>
                <c:pt idx="43738">
                  <c:v>-4.6289499999999997E-2</c:v>
                </c:pt>
                <c:pt idx="43739">
                  <c:v>-5.07289E-2</c:v>
                </c:pt>
                <c:pt idx="43740">
                  <c:v>-5.5209800000000003E-2</c:v>
                </c:pt>
                <c:pt idx="43741">
                  <c:v>-5.9623299999999997E-2</c:v>
                </c:pt>
                <c:pt idx="43742">
                  <c:v>-6.4156500000000005E-2</c:v>
                </c:pt>
                <c:pt idx="43743">
                  <c:v>-6.8485500000000005E-2</c:v>
                </c:pt>
                <c:pt idx="43744">
                  <c:v>-7.3150400000000004E-2</c:v>
                </c:pt>
                <c:pt idx="43745">
                  <c:v>-7.74117E-2</c:v>
                </c:pt>
                <c:pt idx="43746">
                  <c:v>-8.1841499999999998E-2</c:v>
                </c:pt>
                <c:pt idx="43747">
                  <c:v>-8.6358099999999993E-2</c:v>
                </c:pt>
                <c:pt idx="43748">
                  <c:v>-9.0833899999999995E-2</c:v>
                </c:pt>
                <c:pt idx="43749">
                  <c:v>-9.5225799999999999E-2</c:v>
                </c:pt>
                <c:pt idx="43750">
                  <c:v>-9.9894700000000003E-2</c:v>
                </c:pt>
                <c:pt idx="43751">
                  <c:v>-0.104154</c:v>
                </c:pt>
                <c:pt idx="43752">
                  <c:v>-0.108518</c:v>
                </c:pt>
                <c:pt idx="43753">
                  <c:v>-0.11296399999999999</c:v>
                </c:pt>
                <c:pt idx="43754">
                  <c:v>-0.11738800000000001</c:v>
                </c:pt>
                <c:pt idx="43755">
                  <c:v>-0.121934</c:v>
                </c:pt>
                <c:pt idx="43756">
                  <c:v>-0.126083</c:v>
                </c:pt>
                <c:pt idx="43757">
                  <c:v>-0.13058700000000001</c:v>
                </c:pt>
                <c:pt idx="43758">
                  <c:v>-0.134716</c:v>
                </c:pt>
                <c:pt idx="43759">
                  <c:v>-0.13897200000000001</c:v>
                </c:pt>
                <c:pt idx="43760">
                  <c:v>-0.14349200000000001</c:v>
                </c:pt>
                <c:pt idx="43761">
                  <c:v>-0.14774699999999999</c:v>
                </c:pt>
                <c:pt idx="43762">
                  <c:v>-0.15201999999999999</c:v>
                </c:pt>
                <c:pt idx="43763">
                  <c:v>-0.15604499999999999</c:v>
                </c:pt>
                <c:pt idx="43764">
                  <c:v>-0.16044</c:v>
                </c:pt>
                <c:pt idx="43765">
                  <c:v>-0.16460900000000001</c:v>
                </c:pt>
                <c:pt idx="43766">
                  <c:v>-0.16895299999999999</c:v>
                </c:pt>
                <c:pt idx="43767">
                  <c:v>-0.172931</c:v>
                </c:pt>
                <c:pt idx="43768">
                  <c:v>-0.177339</c:v>
                </c:pt>
                <c:pt idx="43769">
                  <c:v>-0.18134600000000001</c:v>
                </c:pt>
                <c:pt idx="43770">
                  <c:v>-0.18554000000000001</c:v>
                </c:pt>
                <c:pt idx="43771">
                  <c:v>-0.189803</c:v>
                </c:pt>
                <c:pt idx="43772">
                  <c:v>-0.19375000000000001</c:v>
                </c:pt>
                <c:pt idx="43773">
                  <c:v>-0.19799600000000001</c:v>
                </c:pt>
                <c:pt idx="43774">
                  <c:v>-0.20177300000000001</c:v>
                </c:pt>
                <c:pt idx="43775">
                  <c:v>-0.20597699999999999</c:v>
                </c:pt>
                <c:pt idx="43776">
                  <c:v>-0.210008</c:v>
                </c:pt>
                <c:pt idx="43777">
                  <c:v>-0.21398600000000001</c:v>
                </c:pt>
                <c:pt idx="43778">
                  <c:v>-0.217857</c:v>
                </c:pt>
                <c:pt idx="43779">
                  <c:v>-0.22185099999999999</c:v>
                </c:pt>
                <c:pt idx="43780">
                  <c:v>-0.22573399999999999</c:v>
                </c:pt>
                <c:pt idx="43781">
                  <c:v>-0.22953799999999999</c:v>
                </c:pt>
                <c:pt idx="43782">
                  <c:v>-0.23353199999999999</c:v>
                </c:pt>
                <c:pt idx="43783">
                  <c:v>-0.237235</c:v>
                </c:pt>
                <c:pt idx="43784">
                  <c:v>-0.240978</c:v>
                </c:pt>
                <c:pt idx="43785">
                  <c:v>-0.24474299999999999</c:v>
                </c:pt>
                <c:pt idx="43786">
                  <c:v>-0.248414</c:v>
                </c:pt>
                <c:pt idx="43787">
                  <c:v>-0.25229699999999999</c:v>
                </c:pt>
                <c:pt idx="43788">
                  <c:v>-0.255687</c:v>
                </c:pt>
                <c:pt idx="43789">
                  <c:v>-0.25944200000000001</c:v>
                </c:pt>
                <c:pt idx="43790">
                  <c:v>-0.26289099999999999</c:v>
                </c:pt>
                <c:pt idx="43791">
                  <c:v>-0.266399</c:v>
                </c:pt>
                <c:pt idx="43792">
                  <c:v>-0.27011000000000002</c:v>
                </c:pt>
                <c:pt idx="43793">
                  <c:v>-0.27345399999999997</c:v>
                </c:pt>
                <c:pt idx="43794">
                  <c:v>-0.27696999999999999</c:v>
                </c:pt>
                <c:pt idx="43795">
                  <c:v>-0.28020400000000001</c:v>
                </c:pt>
                <c:pt idx="43796">
                  <c:v>-0.28365699999999999</c:v>
                </c:pt>
                <c:pt idx="43797">
                  <c:v>-0.28684900000000002</c:v>
                </c:pt>
                <c:pt idx="43798">
                  <c:v>-0.29026200000000002</c:v>
                </c:pt>
                <c:pt idx="43799">
                  <c:v>-0.29337600000000003</c:v>
                </c:pt>
                <c:pt idx="43800">
                  <c:v>-0.29654900000000001</c:v>
                </c:pt>
                <c:pt idx="43801">
                  <c:v>-0.29981000000000002</c:v>
                </c:pt>
                <c:pt idx="43802">
                  <c:v>-0.30302299999999999</c:v>
                </c:pt>
                <c:pt idx="43803">
                  <c:v>-0.30615100000000001</c:v>
                </c:pt>
                <c:pt idx="43804">
                  <c:v>-0.30913000000000002</c:v>
                </c:pt>
                <c:pt idx="43805">
                  <c:v>-0.31218499999999999</c:v>
                </c:pt>
                <c:pt idx="43806">
                  <c:v>-0.31509599999999999</c:v>
                </c:pt>
                <c:pt idx="43807">
                  <c:v>-0.31797199999999998</c:v>
                </c:pt>
                <c:pt idx="43808">
                  <c:v>-0.32103999999999999</c:v>
                </c:pt>
                <c:pt idx="43809">
                  <c:v>-0.32384299999999999</c:v>
                </c:pt>
                <c:pt idx="43810">
                  <c:v>-0.326627</c:v>
                </c:pt>
                <c:pt idx="43811">
                  <c:v>-0.32921800000000001</c:v>
                </c:pt>
                <c:pt idx="43812">
                  <c:v>-0.332117</c:v>
                </c:pt>
                <c:pt idx="43813">
                  <c:v>-0.33480900000000002</c:v>
                </c:pt>
                <c:pt idx="43814">
                  <c:v>-0.33757300000000001</c:v>
                </c:pt>
                <c:pt idx="43815">
                  <c:v>-0.34006199999999998</c:v>
                </c:pt>
                <c:pt idx="43816">
                  <c:v>-0.34256900000000001</c:v>
                </c:pt>
                <c:pt idx="43817">
                  <c:v>-0.34503299999999998</c:v>
                </c:pt>
                <c:pt idx="43818">
                  <c:v>-0.347528</c:v>
                </c:pt>
                <c:pt idx="43819">
                  <c:v>-0.35019600000000001</c:v>
                </c:pt>
                <c:pt idx="43820">
                  <c:v>-0.35251900000000003</c:v>
                </c:pt>
                <c:pt idx="43821">
                  <c:v>-0.35486400000000001</c:v>
                </c:pt>
                <c:pt idx="43822">
                  <c:v>-0.357124</c:v>
                </c:pt>
                <c:pt idx="43823">
                  <c:v>-0.35940499999999997</c:v>
                </c:pt>
                <c:pt idx="43824">
                  <c:v>-0.36178199999999999</c:v>
                </c:pt>
                <c:pt idx="43825">
                  <c:v>-0.36390499999999998</c:v>
                </c:pt>
                <c:pt idx="43826">
                  <c:v>-0.36604999999999999</c:v>
                </c:pt>
                <c:pt idx="43827">
                  <c:v>-0.36813699999999999</c:v>
                </c:pt>
                <c:pt idx="43828">
                  <c:v>-0.37024000000000001</c:v>
                </c:pt>
                <c:pt idx="43829">
                  <c:v>-0.37224699999999999</c:v>
                </c:pt>
                <c:pt idx="43830">
                  <c:v>-0.37438500000000002</c:v>
                </c:pt>
                <c:pt idx="43831">
                  <c:v>-0.37615999999999999</c:v>
                </c:pt>
                <c:pt idx="43832">
                  <c:v>-0.37816899999999998</c:v>
                </c:pt>
                <c:pt idx="43833">
                  <c:v>-0.37992399999999998</c:v>
                </c:pt>
                <c:pt idx="43834">
                  <c:v>-0.38178499999999999</c:v>
                </c:pt>
                <c:pt idx="43835">
                  <c:v>-0.38365700000000003</c:v>
                </c:pt>
                <c:pt idx="43836">
                  <c:v>-0.38541799999999998</c:v>
                </c:pt>
                <c:pt idx="43837">
                  <c:v>-0.38706800000000002</c:v>
                </c:pt>
                <c:pt idx="43838">
                  <c:v>-0.388789</c:v>
                </c:pt>
                <c:pt idx="43839">
                  <c:v>-0.390372</c:v>
                </c:pt>
                <c:pt idx="43840">
                  <c:v>-0.39200000000000002</c:v>
                </c:pt>
                <c:pt idx="43841">
                  <c:v>-0.39373799999999998</c:v>
                </c:pt>
                <c:pt idx="43842">
                  <c:v>-0.39498</c:v>
                </c:pt>
                <c:pt idx="43843">
                  <c:v>-0.39655299999999999</c:v>
                </c:pt>
                <c:pt idx="43844">
                  <c:v>-0.39787</c:v>
                </c:pt>
                <c:pt idx="43845">
                  <c:v>-0.39921299999999998</c:v>
                </c:pt>
                <c:pt idx="43846">
                  <c:v>-0.40068399999999998</c:v>
                </c:pt>
                <c:pt idx="43847">
                  <c:v>-0.40165000000000001</c:v>
                </c:pt>
                <c:pt idx="43848">
                  <c:v>-0.40308899999999998</c:v>
                </c:pt>
                <c:pt idx="43849">
                  <c:v>-0.404053</c:v>
                </c:pt>
                <c:pt idx="43850">
                  <c:v>-0.405414</c:v>
                </c:pt>
                <c:pt idx="43851">
                  <c:v>-0.40661999999999998</c:v>
                </c:pt>
                <c:pt idx="43852">
                  <c:v>-0.40776299999999999</c:v>
                </c:pt>
                <c:pt idx="43853">
                  <c:v>-0.40894399999999997</c:v>
                </c:pt>
                <c:pt idx="43854">
                  <c:v>-0.409885</c:v>
                </c:pt>
                <c:pt idx="43855">
                  <c:v>-0.41089100000000001</c:v>
                </c:pt>
                <c:pt idx="43856">
                  <c:v>-0.411972</c:v>
                </c:pt>
                <c:pt idx="43857">
                  <c:v>-0.413078</c:v>
                </c:pt>
                <c:pt idx="43858">
                  <c:v>-0.41370400000000002</c:v>
                </c:pt>
                <c:pt idx="43859">
                  <c:v>-0.41462500000000002</c:v>
                </c:pt>
                <c:pt idx="43860">
                  <c:v>-0.415462</c:v>
                </c:pt>
                <c:pt idx="43861">
                  <c:v>-0.41619099999999998</c:v>
                </c:pt>
                <c:pt idx="43862">
                  <c:v>-0.41710399999999997</c:v>
                </c:pt>
                <c:pt idx="43863">
                  <c:v>-0.41754999999999998</c:v>
                </c:pt>
                <c:pt idx="43864">
                  <c:v>-0.41838700000000001</c:v>
                </c:pt>
                <c:pt idx="43865">
                  <c:v>-0.41894500000000001</c:v>
                </c:pt>
                <c:pt idx="43866">
                  <c:v>-0.41961300000000001</c:v>
                </c:pt>
                <c:pt idx="43867">
                  <c:v>-0.42029</c:v>
                </c:pt>
                <c:pt idx="43868">
                  <c:v>-0.42096600000000001</c:v>
                </c:pt>
                <c:pt idx="43869">
                  <c:v>-0.42144500000000001</c:v>
                </c:pt>
                <c:pt idx="43870">
                  <c:v>-0.42185</c:v>
                </c:pt>
                <c:pt idx="43871">
                  <c:v>-0.42229699999999998</c:v>
                </c:pt>
                <c:pt idx="43872">
                  <c:v>-0.42274499999999998</c:v>
                </c:pt>
                <c:pt idx="43873">
                  <c:v>-0.42316500000000001</c:v>
                </c:pt>
                <c:pt idx="43874">
                  <c:v>-0.42326599999999998</c:v>
                </c:pt>
                <c:pt idx="43875">
                  <c:v>-0.42352099999999998</c:v>
                </c:pt>
                <c:pt idx="43876">
                  <c:v>-0.42380200000000001</c:v>
                </c:pt>
                <c:pt idx="43877">
                  <c:v>-0.42388300000000001</c:v>
                </c:pt>
                <c:pt idx="43878">
                  <c:v>-0.42442099999999999</c:v>
                </c:pt>
                <c:pt idx="43879">
                  <c:v>-0.42428300000000002</c:v>
                </c:pt>
                <c:pt idx="43880">
                  <c:v>-0.42465700000000001</c:v>
                </c:pt>
                <c:pt idx="43881">
                  <c:v>-0.42468400000000001</c:v>
                </c:pt>
                <c:pt idx="43882">
                  <c:v>-0.42501699999999998</c:v>
                </c:pt>
                <c:pt idx="43883">
                  <c:v>-0.42522100000000002</c:v>
                </c:pt>
                <c:pt idx="43884">
                  <c:v>-0.42522799999999999</c:v>
                </c:pt>
                <c:pt idx="43885">
                  <c:v>-0.42524400000000001</c:v>
                </c:pt>
                <c:pt idx="43886">
                  <c:v>-0.425205</c:v>
                </c:pt>
                <c:pt idx="43887">
                  <c:v>-0.42547000000000001</c:v>
                </c:pt>
                <c:pt idx="43888">
                  <c:v>-0.42527599999999999</c:v>
                </c:pt>
                <c:pt idx="43889">
                  <c:v>-0.425512</c:v>
                </c:pt>
                <c:pt idx="43890">
                  <c:v>-0.42511599999999999</c:v>
                </c:pt>
                <c:pt idx="43891">
                  <c:v>-0.42509799999999998</c:v>
                </c:pt>
                <c:pt idx="43892">
                  <c:v>-0.42491400000000001</c:v>
                </c:pt>
                <c:pt idx="43893">
                  <c:v>-0.42487599999999998</c:v>
                </c:pt>
                <c:pt idx="43894">
                  <c:v>-0.42486200000000002</c:v>
                </c:pt>
                <c:pt idx="43895">
                  <c:v>-0.42444700000000002</c:v>
                </c:pt>
                <c:pt idx="43896">
                  <c:v>-0.42422100000000001</c:v>
                </c:pt>
                <c:pt idx="43897">
                  <c:v>-0.42386499999999999</c:v>
                </c:pt>
                <c:pt idx="43898">
                  <c:v>-0.42380400000000001</c:v>
                </c:pt>
                <c:pt idx="43899">
                  <c:v>-0.42356899999999997</c:v>
                </c:pt>
                <c:pt idx="43900">
                  <c:v>-0.42326999999999998</c:v>
                </c:pt>
                <c:pt idx="43901">
                  <c:v>-0.42280499999999999</c:v>
                </c:pt>
                <c:pt idx="43902">
                  <c:v>-0.42244999999999999</c:v>
                </c:pt>
                <c:pt idx="43903">
                  <c:v>-0.42196099999999997</c:v>
                </c:pt>
                <c:pt idx="43904">
                  <c:v>-0.42172500000000002</c:v>
                </c:pt>
                <c:pt idx="43905">
                  <c:v>-0.42155199999999998</c:v>
                </c:pt>
                <c:pt idx="43906">
                  <c:v>-0.42092200000000002</c:v>
                </c:pt>
                <c:pt idx="43907">
                  <c:v>-0.42038599999999998</c:v>
                </c:pt>
                <c:pt idx="43908">
                  <c:v>-0.42008099999999998</c:v>
                </c:pt>
                <c:pt idx="43909">
                  <c:v>-0.41955700000000001</c:v>
                </c:pt>
                <c:pt idx="43910">
                  <c:v>-0.41926200000000002</c:v>
                </c:pt>
                <c:pt idx="43911">
                  <c:v>-0.41873100000000002</c:v>
                </c:pt>
                <c:pt idx="43912">
                  <c:v>-0.41813800000000001</c:v>
                </c:pt>
                <c:pt idx="43913">
                  <c:v>-0.417576</c:v>
                </c:pt>
                <c:pt idx="43914">
                  <c:v>-0.41690100000000002</c:v>
                </c:pt>
                <c:pt idx="43915">
                  <c:v>-0.41642800000000002</c:v>
                </c:pt>
                <c:pt idx="43916">
                  <c:v>-0.41573100000000002</c:v>
                </c:pt>
                <c:pt idx="43917">
                  <c:v>-0.41512700000000002</c:v>
                </c:pt>
                <c:pt idx="43918">
                  <c:v>-0.41430899999999998</c:v>
                </c:pt>
                <c:pt idx="43919">
                  <c:v>-0.41367100000000001</c:v>
                </c:pt>
                <c:pt idx="43920">
                  <c:v>-0.41300500000000001</c:v>
                </c:pt>
                <c:pt idx="43921">
                  <c:v>-0.41228399999999998</c:v>
                </c:pt>
                <c:pt idx="43922">
                  <c:v>-0.41144700000000001</c:v>
                </c:pt>
                <c:pt idx="43923">
                  <c:v>-0.41062199999999999</c:v>
                </c:pt>
                <c:pt idx="43924">
                  <c:v>-0.40976099999999999</c:v>
                </c:pt>
                <c:pt idx="43925">
                  <c:v>-0.40881800000000001</c:v>
                </c:pt>
                <c:pt idx="43926">
                  <c:v>-0.40805200000000003</c:v>
                </c:pt>
                <c:pt idx="43927">
                  <c:v>-0.40712500000000001</c:v>
                </c:pt>
                <c:pt idx="43928">
                  <c:v>-0.40598499999999998</c:v>
                </c:pt>
                <c:pt idx="43929">
                  <c:v>-0.40510099999999999</c:v>
                </c:pt>
                <c:pt idx="43930">
                  <c:v>-0.40387600000000001</c:v>
                </c:pt>
                <c:pt idx="43931">
                  <c:v>-0.40301100000000001</c:v>
                </c:pt>
                <c:pt idx="43932">
                  <c:v>-0.402092</c:v>
                </c:pt>
                <c:pt idx="43933">
                  <c:v>-0.40076299999999998</c:v>
                </c:pt>
                <c:pt idx="43934">
                  <c:v>-0.399702</c:v>
                </c:pt>
                <c:pt idx="43935">
                  <c:v>-0.39837499999999998</c:v>
                </c:pt>
                <c:pt idx="43936">
                  <c:v>-0.39723199999999997</c:v>
                </c:pt>
                <c:pt idx="43937">
                  <c:v>-0.39611000000000002</c:v>
                </c:pt>
                <c:pt idx="43938">
                  <c:v>-0.394903</c:v>
                </c:pt>
                <c:pt idx="43939">
                  <c:v>-0.39355299999999999</c:v>
                </c:pt>
                <c:pt idx="43940">
                  <c:v>-0.39217999999999997</c:v>
                </c:pt>
                <c:pt idx="43941">
                  <c:v>-0.39085700000000001</c:v>
                </c:pt>
                <c:pt idx="43942">
                  <c:v>-0.38943499999999998</c:v>
                </c:pt>
                <c:pt idx="43943">
                  <c:v>-0.38805099999999998</c:v>
                </c:pt>
                <c:pt idx="43944">
                  <c:v>-0.38637100000000002</c:v>
                </c:pt>
                <c:pt idx="43945">
                  <c:v>-0.38493500000000003</c:v>
                </c:pt>
                <c:pt idx="43946">
                  <c:v>-0.38326399999999999</c:v>
                </c:pt>
                <c:pt idx="43947">
                  <c:v>-0.381631</c:v>
                </c:pt>
                <c:pt idx="43948">
                  <c:v>-0.38026799999999999</c:v>
                </c:pt>
                <c:pt idx="43949">
                  <c:v>-0.37836799999999998</c:v>
                </c:pt>
                <c:pt idx="43950">
                  <c:v>-0.37662899999999999</c:v>
                </c:pt>
                <c:pt idx="43951">
                  <c:v>-0.37480200000000002</c:v>
                </c:pt>
                <c:pt idx="43952">
                  <c:v>-0.37312499999999998</c:v>
                </c:pt>
                <c:pt idx="43953">
                  <c:v>-0.37121199999999999</c:v>
                </c:pt>
                <c:pt idx="43954">
                  <c:v>-0.369392</c:v>
                </c:pt>
                <c:pt idx="43955">
                  <c:v>-0.36742200000000003</c:v>
                </c:pt>
                <c:pt idx="43956">
                  <c:v>-0.36538199999999998</c:v>
                </c:pt>
                <c:pt idx="43957">
                  <c:v>-0.36349599999999999</c:v>
                </c:pt>
                <c:pt idx="43958">
                  <c:v>-0.361315</c:v>
                </c:pt>
                <c:pt idx="43959">
                  <c:v>-0.359574</c:v>
                </c:pt>
                <c:pt idx="43960">
                  <c:v>-0.35702499999999998</c:v>
                </c:pt>
                <c:pt idx="43961">
                  <c:v>-0.35509499999999999</c:v>
                </c:pt>
                <c:pt idx="43962">
                  <c:v>-0.35274</c:v>
                </c:pt>
                <c:pt idx="43963">
                  <c:v>-0.35043099999999999</c:v>
                </c:pt>
                <c:pt idx="43964">
                  <c:v>-0.34811500000000001</c:v>
                </c:pt>
                <c:pt idx="43965">
                  <c:v>-0.34564600000000001</c:v>
                </c:pt>
                <c:pt idx="43966">
                  <c:v>-0.34310000000000002</c:v>
                </c:pt>
                <c:pt idx="43967">
                  <c:v>-0.34059600000000001</c:v>
                </c:pt>
                <c:pt idx="43968">
                  <c:v>-0.33825300000000003</c:v>
                </c:pt>
                <c:pt idx="43969">
                  <c:v>-0.33567200000000003</c:v>
                </c:pt>
                <c:pt idx="43970">
                  <c:v>-0.33318999999999999</c:v>
                </c:pt>
                <c:pt idx="43971">
                  <c:v>-0.330567</c:v>
                </c:pt>
                <c:pt idx="43972">
                  <c:v>-0.32778600000000002</c:v>
                </c:pt>
                <c:pt idx="43973">
                  <c:v>-0.32515500000000003</c:v>
                </c:pt>
                <c:pt idx="43974">
                  <c:v>-0.32224799999999998</c:v>
                </c:pt>
                <c:pt idx="43975">
                  <c:v>-0.31974399999999997</c:v>
                </c:pt>
                <c:pt idx="43976">
                  <c:v>-0.316604</c:v>
                </c:pt>
                <c:pt idx="43977">
                  <c:v>-0.31371399999999999</c:v>
                </c:pt>
                <c:pt idx="43978">
                  <c:v>-0.31079000000000001</c:v>
                </c:pt>
                <c:pt idx="43979">
                  <c:v>-0.307809</c:v>
                </c:pt>
                <c:pt idx="43980">
                  <c:v>-0.30492900000000001</c:v>
                </c:pt>
                <c:pt idx="43981">
                  <c:v>-0.301616</c:v>
                </c:pt>
                <c:pt idx="43982">
                  <c:v>-0.29873100000000002</c:v>
                </c:pt>
                <c:pt idx="43983">
                  <c:v>-0.29539599999999999</c:v>
                </c:pt>
                <c:pt idx="43984">
                  <c:v>-0.29236400000000001</c:v>
                </c:pt>
                <c:pt idx="43985">
                  <c:v>-0.28914600000000001</c:v>
                </c:pt>
                <c:pt idx="43986">
                  <c:v>-0.28597</c:v>
                </c:pt>
                <c:pt idx="43987">
                  <c:v>-0.28257500000000002</c:v>
                </c:pt>
                <c:pt idx="43988">
                  <c:v>-0.279167</c:v>
                </c:pt>
                <c:pt idx="43989">
                  <c:v>-0.27571600000000002</c:v>
                </c:pt>
                <c:pt idx="43990">
                  <c:v>-0.27201799999999998</c:v>
                </c:pt>
                <c:pt idx="43991">
                  <c:v>-0.26897500000000002</c:v>
                </c:pt>
                <c:pt idx="43992">
                  <c:v>-0.26508399999999999</c:v>
                </c:pt>
                <c:pt idx="43993">
                  <c:v>-0.261577</c:v>
                </c:pt>
                <c:pt idx="43994">
                  <c:v>-0.25789699999999999</c:v>
                </c:pt>
                <c:pt idx="43995">
                  <c:v>-0.25413799999999998</c:v>
                </c:pt>
                <c:pt idx="43996">
                  <c:v>-0.25084899999999999</c:v>
                </c:pt>
                <c:pt idx="43997">
                  <c:v>-0.24704200000000001</c:v>
                </c:pt>
                <c:pt idx="43998">
                  <c:v>-0.24332599999999999</c:v>
                </c:pt>
                <c:pt idx="43999">
                  <c:v>-0.23929600000000001</c:v>
                </c:pt>
                <c:pt idx="44000">
                  <c:v>-0.23572799999999999</c:v>
                </c:pt>
                <c:pt idx="44001">
                  <c:v>-0.23180999999999999</c:v>
                </c:pt>
                <c:pt idx="44002">
                  <c:v>-0.22814599999999999</c:v>
                </c:pt>
                <c:pt idx="44003">
                  <c:v>-0.224079</c:v>
                </c:pt>
                <c:pt idx="44004">
                  <c:v>-0.22009799999999999</c:v>
                </c:pt>
                <c:pt idx="44005">
                  <c:v>-0.21625900000000001</c:v>
                </c:pt>
                <c:pt idx="44006">
                  <c:v>-0.21234800000000001</c:v>
                </c:pt>
                <c:pt idx="44007">
                  <c:v>-0.20841100000000001</c:v>
                </c:pt>
                <c:pt idx="44008">
                  <c:v>-0.20440900000000001</c:v>
                </c:pt>
                <c:pt idx="44009">
                  <c:v>-0.20042299999999999</c:v>
                </c:pt>
                <c:pt idx="44010">
                  <c:v>-0.196245</c:v>
                </c:pt>
                <c:pt idx="44011">
                  <c:v>-0.19222600000000001</c:v>
                </c:pt>
                <c:pt idx="44012">
                  <c:v>-0.188053</c:v>
                </c:pt>
                <c:pt idx="44013">
                  <c:v>-0.18406700000000001</c:v>
                </c:pt>
                <c:pt idx="44014">
                  <c:v>-0.17976</c:v>
                </c:pt>
                <c:pt idx="44015">
                  <c:v>-0.175568</c:v>
                </c:pt>
                <c:pt idx="44016">
                  <c:v>-0.17133000000000001</c:v>
                </c:pt>
                <c:pt idx="44017">
                  <c:v>-0.16691800000000001</c:v>
                </c:pt>
                <c:pt idx="44018">
                  <c:v>-0.16295799999999999</c:v>
                </c:pt>
                <c:pt idx="44019">
                  <c:v>-0.15842100000000001</c:v>
                </c:pt>
                <c:pt idx="44020">
                  <c:v>-0.15423000000000001</c:v>
                </c:pt>
                <c:pt idx="44021">
                  <c:v>-0.14971699999999999</c:v>
                </c:pt>
                <c:pt idx="44022">
                  <c:v>-0.14562800000000001</c:v>
                </c:pt>
                <c:pt idx="44023">
                  <c:v>-0.14124</c:v>
                </c:pt>
                <c:pt idx="44024">
                  <c:v>-0.13683000000000001</c:v>
                </c:pt>
                <c:pt idx="44025">
                  <c:v>-0.13270499999999999</c:v>
                </c:pt>
                <c:pt idx="44026">
                  <c:v>-0.12828999999999999</c:v>
                </c:pt>
                <c:pt idx="44027">
                  <c:v>-0.12379</c:v>
                </c:pt>
                <c:pt idx="44028">
                  <c:v>-0.11939900000000001</c:v>
                </c:pt>
                <c:pt idx="44029">
                  <c:v>-0.115231</c:v>
                </c:pt>
                <c:pt idx="44030">
                  <c:v>-0.1105</c:v>
                </c:pt>
                <c:pt idx="44031">
                  <c:v>-0.10624699999999999</c:v>
                </c:pt>
                <c:pt idx="44032">
                  <c:v>-0.101621</c:v>
                </c:pt>
                <c:pt idx="44033">
                  <c:v>-9.7285499999999997E-2</c:v>
                </c:pt>
                <c:pt idx="44034">
                  <c:v>-9.2969800000000005E-2</c:v>
                </c:pt>
                <c:pt idx="44035">
                  <c:v>-8.8447899999999996E-2</c:v>
                </c:pt>
                <c:pt idx="44036">
                  <c:v>-8.4072999999999995E-2</c:v>
                </c:pt>
                <c:pt idx="44037">
                  <c:v>-7.9559599999999994E-2</c:v>
                </c:pt>
                <c:pt idx="44038">
                  <c:v>-7.5487700000000005E-2</c:v>
                </c:pt>
                <c:pt idx="44039">
                  <c:v>-7.0861900000000005E-2</c:v>
                </c:pt>
                <c:pt idx="44040">
                  <c:v>-6.6615999999999995E-2</c:v>
                </c:pt>
                <c:pt idx="44041">
                  <c:v>-6.1876399999999998E-2</c:v>
                </c:pt>
                <c:pt idx="44042">
                  <c:v>-5.76985E-2</c:v>
                </c:pt>
                <c:pt idx="44043">
                  <c:v>-5.2986499999999999E-2</c:v>
                </c:pt>
                <c:pt idx="44044">
                  <c:v>-4.8577700000000001E-2</c:v>
                </c:pt>
                <c:pt idx="44045">
                  <c:v>-4.4342699999999999E-2</c:v>
                </c:pt>
                <c:pt idx="44046">
                  <c:v>-3.9574400000000003E-2</c:v>
                </c:pt>
                <c:pt idx="44047">
                  <c:v>-3.5261399999999998E-2</c:v>
                </c:pt>
                <c:pt idx="44048">
                  <c:v>-3.0798499999999999E-2</c:v>
                </c:pt>
                <c:pt idx="44049">
                  <c:v>-2.64053E-2</c:v>
                </c:pt>
                <c:pt idx="44050">
                  <c:v>-2.1988500000000001E-2</c:v>
                </c:pt>
                <c:pt idx="44051">
                  <c:v>-1.7667100000000002E-2</c:v>
                </c:pt>
                <c:pt idx="44052">
                  <c:v>-1.3083900000000001E-2</c:v>
                </c:pt>
                <c:pt idx="44053">
                  <c:v>-8.6106499999999992E-3</c:v>
                </c:pt>
                <c:pt idx="44054">
                  <c:v>-4.2065399999999999E-3</c:v>
                </c:pt>
                <c:pt idx="44055" formatCode="0.00E+00">
                  <c:v>5.9601400000000002E-5</c:v>
                </c:pt>
                <c:pt idx="44056">
                  <c:v>4.2504300000000004E-3</c:v>
                </c:pt>
                <c:pt idx="44057">
                  <c:v>8.8923800000000001E-3</c:v>
                </c:pt>
                <c:pt idx="44058">
                  <c:v>1.29774E-2</c:v>
                </c:pt>
                <c:pt idx="44059">
                  <c:v>1.7479700000000001E-2</c:v>
                </c:pt>
                <c:pt idx="44060">
                  <c:v>2.1852E-2</c:v>
                </c:pt>
                <c:pt idx="44061">
                  <c:v>2.58677E-2</c:v>
                </c:pt>
                <c:pt idx="44062">
                  <c:v>3.04151E-2</c:v>
                </c:pt>
                <c:pt idx="44063">
                  <c:v>3.4510899999999997E-2</c:v>
                </c:pt>
                <c:pt idx="44064">
                  <c:v>3.8976799999999999E-2</c:v>
                </c:pt>
                <c:pt idx="44065">
                  <c:v>4.29521E-2</c:v>
                </c:pt>
                <c:pt idx="44066">
                  <c:v>4.7335099999999998E-2</c:v>
                </c:pt>
                <c:pt idx="44067">
                  <c:v>5.1349499999999999E-2</c:v>
                </c:pt>
                <c:pt idx="44068">
                  <c:v>5.5571000000000002E-2</c:v>
                </c:pt>
                <c:pt idx="44069">
                  <c:v>5.9780399999999997E-2</c:v>
                </c:pt>
                <c:pt idx="44070">
                  <c:v>6.3837500000000005E-2</c:v>
                </c:pt>
                <c:pt idx="44071">
                  <c:v>6.8262299999999998E-2</c:v>
                </c:pt>
                <c:pt idx="44072">
                  <c:v>7.1972900000000006E-2</c:v>
                </c:pt>
                <c:pt idx="44073">
                  <c:v>7.6526899999999995E-2</c:v>
                </c:pt>
                <c:pt idx="44074">
                  <c:v>8.02451E-2</c:v>
                </c:pt>
                <c:pt idx="44075">
                  <c:v>8.4459000000000006E-2</c:v>
                </c:pt>
                <c:pt idx="44076">
                  <c:v>8.8555300000000003E-2</c:v>
                </c:pt>
                <c:pt idx="44077">
                  <c:v>9.2235499999999998E-2</c:v>
                </c:pt>
                <c:pt idx="44078">
                  <c:v>9.6464499999999995E-2</c:v>
                </c:pt>
                <c:pt idx="44079">
                  <c:v>0.100242</c:v>
                </c:pt>
                <c:pt idx="44080">
                  <c:v>0.104398</c:v>
                </c:pt>
                <c:pt idx="44081">
                  <c:v>0.108278</c:v>
                </c:pt>
                <c:pt idx="44082">
                  <c:v>0.112175</c:v>
                </c:pt>
                <c:pt idx="44083">
                  <c:v>0.11597300000000001</c:v>
                </c:pt>
                <c:pt idx="44084">
                  <c:v>0.11991400000000001</c:v>
                </c:pt>
                <c:pt idx="44085">
                  <c:v>0.123694</c:v>
                </c:pt>
                <c:pt idx="44086">
                  <c:v>0.127496</c:v>
                </c:pt>
                <c:pt idx="44087">
                  <c:v>0.13114700000000001</c:v>
                </c:pt>
                <c:pt idx="44088">
                  <c:v>0.134599</c:v>
                </c:pt>
                <c:pt idx="44089">
                  <c:v>0.138764</c:v>
                </c:pt>
                <c:pt idx="44090">
                  <c:v>0.14197100000000001</c:v>
                </c:pt>
                <c:pt idx="44091">
                  <c:v>0.14583699999999999</c:v>
                </c:pt>
                <c:pt idx="44092">
                  <c:v>0.14943300000000001</c:v>
                </c:pt>
                <c:pt idx="44093">
                  <c:v>0.152915</c:v>
                </c:pt>
                <c:pt idx="44094">
                  <c:v>0.15664800000000001</c:v>
                </c:pt>
                <c:pt idx="44095">
                  <c:v>0.15998399999999999</c:v>
                </c:pt>
                <c:pt idx="44096">
                  <c:v>0.16386100000000001</c:v>
                </c:pt>
                <c:pt idx="44097">
                  <c:v>0.16714799999999999</c:v>
                </c:pt>
                <c:pt idx="44098">
                  <c:v>0.17067299999999999</c:v>
                </c:pt>
                <c:pt idx="44099">
                  <c:v>0.173959</c:v>
                </c:pt>
                <c:pt idx="44100">
                  <c:v>0.17757200000000001</c:v>
                </c:pt>
                <c:pt idx="44101">
                  <c:v>0.18080599999999999</c:v>
                </c:pt>
                <c:pt idx="44102">
                  <c:v>0.18438599999999999</c:v>
                </c:pt>
                <c:pt idx="44103">
                  <c:v>0.18740200000000001</c:v>
                </c:pt>
                <c:pt idx="44104">
                  <c:v>0.19079199999999999</c:v>
                </c:pt>
                <c:pt idx="44105">
                  <c:v>0.19417799999999999</c:v>
                </c:pt>
                <c:pt idx="44106">
                  <c:v>0.197156</c:v>
                </c:pt>
                <c:pt idx="44107">
                  <c:v>0.20055500000000001</c:v>
                </c:pt>
                <c:pt idx="44108">
                  <c:v>0.20374800000000001</c:v>
                </c:pt>
                <c:pt idx="44109">
                  <c:v>0.20692099999999999</c:v>
                </c:pt>
                <c:pt idx="44110">
                  <c:v>0.20995</c:v>
                </c:pt>
                <c:pt idx="44111">
                  <c:v>0.21323900000000001</c:v>
                </c:pt>
                <c:pt idx="44112">
                  <c:v>0.216339</c:v>
                </c:pt>
                <c:pt idx="44113">
                  <c:v>0.21965999999999999</c:v>
                </c:pt>
                <c:pt idx="44114">
                  <c:v>0.22248499999999999</c:v>
                </c:pt>
                <c:pt idx="44115">
                  <c:v>0.22564300000000001</c:v>
                </c:pt>
                <c:pt idx="44116">
                  <c:v>0.22894200000000001</c:v>
                </c:pt>
                <c:pt idx="44117">
                  <c:v>0.231545</c:v>
                </c:pt>
                <c:pt idx="44118">
                  <c:v>0.234876</c:v>
                </c:pt>
                <c:pt idx="44119">
                  <c:v>0.237454</c:v>
                </c:pt>
                <c:pt idx="44120">
                  <c:v>0.24063000000000001</c:v>
                </c:pt>
                <c:pt idx="44121">
                  <c:v>0.24340999999999999</c:v>
                </c:pt>
                <c:pt idx="44122">
                  <c:v>0.24637700000000001</c:v>
                </c:pt>
                <c:pt idx="44123">
                  <c:v>0.249197</c:v>
                </c:pt>
                <c:pt idx="44124">
                  <c:v>0.25206899999999999</c:v>
                </c:pt>
                <c:pt idx="44125">
                  <c:v>0.25489200000000001</c:v>
                </c:pt>
                <c:pt idx="44126">
                  <c:v>0.25750299999999998</c:v>
                </c:pt>
                <c:pt idx="44127">
                  <c:v>0.26058500000000001</c:v>
                </c:pt>
                <c:pt idx="44128">
                  <c:v>0.26311000000000001</c:v>
                </c:pt>
                <c:pt idx="44129">
                  <c:v>0.26597999999999999</c:v>
                </c:pt>
                <c:pt idx="44130">
                  <c:v>0.268702</c:v>
                </c:pt>
                <c:pt idx="44131">
                  <c:v>0.27144600000000002</c:v>
                </c:pt>
                <c:pt idx="44132">
                  <c:v>0.27436700000000003</c:v>
                </c:pt>
                <c:pt idx="44133">
                  <c:v>0.27672000000000002</c:v>
                </c:pt>
                <c:pt idx="44134">
                  <c:v>0.27984799999999999</c:v>
                </c:pt>
                <c:pt idx="44135">
                  <c:v>0.282252</c:v>
                </c:pt>
                <c:pt idx="44136">
                  <c:v>0.28501199999999999</c:v>
                </c:pt>
                <c:pt idx="44137">
                  <c:v>0.28775699999999999</c:v>
                </c:pt>
                <c:pt idx="44138">
                  <c:v>0.29042600000000002</c:v>
                </c:pt>
                <c:pt idx="44139">
                  <c:v>0.29305700000000001</c:v>
                </c:pt>
                <c:pt idx="44140">
                  <c:v>0.29570299999999999</c:v>
                </c:pt>
                <c:pt idx="44141">
                  <c:v>0.29823499999999997</c:v>
                </c:pt>
                <c:pt idx="44142">
                  <c:v>0.300927</c:v>
                </c:pt>
                <c:pt idx="44143">
                  <c:v>0.30344700000000002</c:v>
                </c:pt>
                <c:pt idx="44144">
                  <c:v>0.30603900000000001</c:v>
                </c:pt>
                <c:pt idx="44145">
                  <c:v>0.30870599999999998</c:v>
                </c:pt>
                <c:pt idx="44146">
                  <c:v>0.31113099999999999</c:v>
                </c:pt>
                <c:pt idx="44147">
                  <c:v>0.31377300000000002</c:v>
                </c:pt>
                <c:pt idx="44148">
                  <c:v>0.31634099999999998</c:v>
                </c:pt>
                <c:pt idx="44149">
                  <c:v>0.31870999999999999</c:v>
                </c:pt>
                <c:pt idx="44150">
                  <c:v>0.32143300000000002</c:v>
                </c:pt>
                <c:pt idx="44151">
                  <c:v>0.32368400000000003</c:v>
                </c:pt>
                <c:pt idx="44152">
                  <c:v>0.32633499999999999</c:v>
                </c:pt>
                <c:pt idx="44153">
                  <c:v>0.328766</c:v>
                </c:pt>
                <c:pt idx="44154">
                  <c:v>0.33113900000000002</c:v>
                </c:pt>
                <c:pt idx="44155">
                  <c:v>0.333594</c:v>
                </c:pt>
                <c:pt idx="44156">
                  <c:v>0.33597900000000003</c:v>
                </c:pt>
                <c:pt idx="44157">
                  <c:v>0.33839799999999998</c:v>
                </c:pt>
                <c:pt idx="44158">
                  <c:v>0.34072799999999998</c:v>
                </c:pt>
                <c:pt idx="44159">
                  <c:v>0.343281</c:v>
                </c:pt>
                <c:pt idx="44160">
                  <c:v>0.34551700000000002</c:v>
                </c:pt>
                <c:pt idx="44161">
                  <c:v>0.34814800000000001</c:v>
                </c:pt>
                <c:pt idx="44162">
                  <c:v>0.35022300000000001</c:v>
                </c:pt>
                <c:pt idx="44163">
                  <c:v>0.35275000000000001</c:v>
                </c:pt>
                <c:pt idx="44164">
                  <c:v>0.35509800000000002</c:v>
                </c:pt>
                <c:pt idx="44165">
                  <c:v>0.35733799999999999</c:v>
                </c:pt>
                <c:pt idx="44166">
                  <c:v>0.35979499999999998</c:v>
                </c:pt>
                <c:pt idx="44167">
                  <c:v>0.36166399999999999</c:v>
                </c:pt>
                <c:pt idx="44168">
                  <c:v>0.364097</c:v>
                </c:pt>
                <c:pt idx="44169">
                  <c:v>0.36620799999999998</c:v>
                </c:pt>
                <c:pt idx="44170">
                  <c:v>0.36846899999999999</c:v>
                </c:pt>
                <c:pt idx="44171">
                  <c:v>0.37074299999999999</c:v>
                </c:pt>
                <c:pt idx="44172">
                  <c:v>0.37277300000000002</c:v>
                </c:pt>
                <c:pt idx="44173">
                  <c:v>0.37481999999999999</c:v>
                </c:pt>
                <c:pt idx="44174">
                  <c:v>0.376994</c:v>
                </c:pt>
                <c:pt idx="44175">
                  <c:v>0.37909399999999999</c:v>
                </c:pt>
                <c:pt idx="44176">
                  <c:v>0.38118000000000002</c:v>
                </c:pt>
                <c:pt idx="44177">
                  <c:v>0.38317699999999999</c:v>
                </c:pt>
                <c:pt idx="44178">
                  <c:v>0.38502799999999998</c:v>
                </c:pt>
                <c:pt idx="44179">
                  <c:v>0.38719399999999998</c:v>
                </c:pt>
                <c:pt idx="44180">
                  <c:v>0.389017</c:v>
                </c:pt>
                <c:pt idx="44181">
                  <c:v>0.39095000000000002</c:v>
                </c:pt>
                <c:pt idx="44182">
                  <c:v>0.39282800000000001</c:v>
                </c:pt>
                <c:pt idx="44183">
                  <c:v>0.394617</c:v>
                </c:pt>
                <c:pt idx="44184">
                  <c:v>0.39627699999999999</c:v>
                </c:pt>
                <c:pt idx="44185">
                  <c:v>0.398088</c:v>
                </c:pt>
                <c:pt idx="44186">
                  <c:v>0.39998600000000001</c:v>
                </c:pt>
                <c:pt idx="44187">
                  <c:v>0.40132400000000001</c:v>
                </c:pt>
                <c:pt idx="44188">
                  <c:v>0.403277</c:v>
                </c:pt>
                <c:pt idx="44189">
                  <c:v>0.40452399999999999</c:v>
                </c:pt>
                <c:pt idx="44190">
                  <c:v>0.40644000000000002</c:v>
                </c:pt>
                <c:pt idx="44191">
                  <c:v>0.40790599999999999</c:v>
                </c:pt>
                <c:pt idx="44192">
                  <c:v>0.409302</c:v>
                </c:pt>
                <c:pt idx="44193">
                  <c:v>0.41097</c:v>
                </c:pt>
                <c:pt idx="44194">
                  <c:v>0.41211100000000001</c:v>
                </c:pt>
                <c:pt idx="44195">
                  <c:v>0.413657</c:v>
                </c:pt>
                <c:pt idx="44196">
                  <c:v>0.41494700000000001</c:v>
                </c:pt>
                <c:pt idx="44197">
                  <c:v>0.41629699999999997</c:v>
                </c:pt>
                <c:pt idx="44198">
                  <c:v>0.41759400000000002</c:v>
                </c:pt>
                <c:pt idx="44199">
                  <c:v>0.41884500000000002</c:v>
                </c:pt>
                <c:pt idx="44200">
                  <c:v>0.41986000000000001</c:v>
                </c:pt>
                <c:pt idx="44201">
                  <c:v>0.42119600000000001</c:v>
                </c:pt>
                <c:pt idx="44202">
                  <c:v>0.42218800000000001</c:v>
                </c:pt>
                <c:pt idx="44203">
                  <c:v>0.42333300000000001</c:v>
                </c:pt>
                <c:pt idx="44204">
                  <c:v>0.42429699999999998</c:v>
                </c:pt>
                <c:pt idx="44205">
                  <c:v>0.425176</c:v>
                </c:pt>
                <c:pt idx="44206">
                  <c:v>0.42623</c:v>
                </c:pt>
                <c:pt idx="44207">
                  <c:v>0.42693799999999998</c:v>
                </c:pt>
                <c:pt idx="44208">
                  <c:v>0.42787700000000001</c:v>
                </c:pt>
                <c:pt idx="44209">
                  <c:v>0.428732</c:v>
                </c:pt>
                <c:pt idx="44210">
                  <c:v>0.429313</c:v>
                </c:pt>
                <c:pt idx="44211">
                  <c:v>0.430147</c:v>
                </c:pt>
                <c:pt idx="44212">
                  <c:v>0.43081000000000003</c:v>
                </c:pt>
                <c:pt idx="44213">
                  <c:v>0.43133500000000002</c:v>
                </c:pt>
                <c:pt idx="44214">
                  <c:v>0.43192199999999997</c:v>
                </c:pt>
                <c:pt idx="44215">
                  <c:v>0.432531</c:v>
                </c:pt>
                <c:pt idx="44216">
                  <c:v>0.43282799999999999</c:v>
                </c:pt>
                <c:pt idx="44217">
                  <c:v>0.43340299999999998</c:v>
                </c:pt>
                <c:pt idx="44218">
                  <c:v>0.43370999999999998</c:v>
                </c:pt>
                <c:pt idx="44219">
                  <c:v>0.434118</c:v>
                </c:pt>
                <c:pt idx="44220">
                  <c:v>0.43452499999999999</c:v>
                </c:pt>
                <c:pt idx="44221">
                  <c:v>0.434506</c:v>
                </c:pt>
                <c:pt idx="44222">
                  <c:v>0.43506800000000001</c:v>
                </c:pt>
                <c:pt idx="44223">
                  <c:v>0.43512000000000001</c:v>
                </c:pt>
                <c:pt idx="44224">
                  <c:v>0.435305</c:v>
                </c:pt>
                <c:pt idx="44225">
                  <c:v>0.435442</c:v>
                </c:pt>
                <c:pt idx="44226">
                  <c:v>0.43529000000000001</c:v>
                </c:pt>
                <c:pt idx="44227">
                  <c:v>0.43528299999999998</c:v>
                </c:pt>
                <c:pt idx="44228">
                  <c:v>0.435284</c:v>
                </c:pt>
                <c:pt idx="44229">
                  <c:v>0.43507499999999999</c:v>
                </c:pt>
                <c:pt idx="44230">
                  <c:v>0.43497000000000002</c:v>
                </c:pt>
                <c:pt idx="44231">
                  <c:v>0.43473600000000001</c:v>
                </c:pt>
                <c:pt idx="44232">
                  <c:v>0.43442799999999998</c:v>
                </c:pt>
                <c:pt idx="44233">
                  <c:v>0.43422500000000003</c:v>
                </c:pt>
                <c:pt idx="44234">
                  <c:v>0.43375799999999998</c:v>
                </c:pt>
                <c:pt idx="44235">
                  <c:v>0.43356899999999998</c:v>
                </c:pt>
                <c:pt idx="44236">
                  <c:v>0.43300499999999997</c:v>
                </c:pt>
                <c:pt idx="44237">
                  <c:v>0.43262</c:v>
                </c:pt>
                <c:pt idx="44238">
                  <c:v>0.43217100000000003</c:v>
                </c:pt>
                <c:pt idx="44239">
                  <c:v>0.43150100000000002</c:v>
                </c:pt>
                <c:pt idx="44240">
                  <c:v>0.43097999999999997</c:v>
                </c:pt>
                <c:pt idx="44241">
                  <c:v>0.43033700000000003</c:v>
                </c:pt>
                <c:pt idx="44242">
                  <c:v>0.42965500000000001</c:v>
                </c:pt>
                <c:pt idx="44243">
                  <c:v>0.42867100000000002</c:v>
                </c:pt>
                <c:pt idx="44244">
                  <c:v>0.42808200000000002</c:v>
                </c:pt>
                <c:pt idx="44245">
                  <c:v>0.42711300000000002</c:v>
                </c:pt>
                <c:pt idx="44246">
                  <c:v>0.42621300000000001</c:v>
                </c:pt>
                <c:pt idx="44247">
                  <c:v>0.42549300000000001</c:v>
                </c:pt>
                <c:pt idx="44248">
                  <c:v>0.424178</c:v>
                </c:pt>
                <c:pt idx="44249">
                  <c:v>0.42336200000000002</c:v>
                </c:pt>
                <c:pt idx="44250">
                  <c:v>0.42202899999999999</c:v>
                </c:pt>
                <c:pt idx="44251">
                  <c:v>0.42087999999999998</c:v>
                </c:pt>
                <c:pt idx="44252">
                  <c:v>0.41975400000000002</c:v>
                </c:pt>
                <c:pt idx="44253">
                  <c:v>0.41832599999999998</c:v>
                </c:pt>
                <c:pt idx="44254">
                  <c:v>0.41713600000000001</c:v>
                </c:pt>
                <c:pt idx="44255">
                  <c:v>0.41575000000000001</c:v>
                </c:pt>
                <c:pt idx="44256">
                  <c:v>0.41434500000000002</c:v>
                </c:pt>
                <c:pt idx="44257">
                  <c:v>0.41276200000000002</c:v>
                </c:pt>
                <c:pt idx="44258">
                  <c:v>0.41136899999999998</c:v>
                </c:pt>
                <c:pt idx="44259">
                  <c:v>0.40955200000000003</c:v>
                </c:pt>
                <c:pt idx="44260">
                  <c:v>0.40824899999999997</c:v>
                </c:pt>
                <c:pt idx="44261">
                  <c:v>0.40664600000000001</c:v>
                </c:pt>
                <c:pt idx="44262">
                  <c:v>0.40495100000000001</c:v>
                </c:pt>
                <c:pt idx="44263">
                  <c:v>0.40330100000000002</c:v>
                </c:pt>
                <c:pt idx="44264">
                  <c:v>0.40137</c:v>
                </c:pt>
                <c:pt idx="44265">
                  <c:v>0.39971299999999998</c:v>
                </c:pt>
                <c:pt idx="44266">
                  <c:v>0.39787400000000001</c:v>
                </c:pt>
                <c:pt idx="44267">
                  <c:v>0.39596500000000001</c:v>
                </c:pt>
                <c:pt idx="44268">
                  <c:v>0.393955</c:v>
                </c:pt>
                <c:pt idx="44269">
                  <c:v>0.392067</c:v>
                </c:pt>
                <c:pt idx="44270">
                  <c:v>0.389934</c:v>
                </c:pt>
                <c:pt idx="44271">
                  <c:v>0.38780799999999999</c:v>
                </c:pt>
                <c:pt idx="44272">
                  <c:v>0.385602</c:v>
                </c:pt>
                <c:pt idx="44273">
                  <c:v>0.383353</c:v>
                </c:pt>
                <c:pt idx="44274">
                  <c:v>0.38132100000000002</c:v>
                </c:pt>
                <c:pt idx="44275">
                  <c:v>0.37873600000000002</c:v>
                </c:pt>
                <c:pt idx="44276">
                  <c:v>0.37670500000000001</c:v>
                </c:pt>
                <c:pt idx="44277">
                  <c:v>0.37424499999999999</c:v>
                </c:pt>
                <c:pt idx="44278">
                  <c:v>0.371888</c:v>
                </c:pt>
                <c:pt idx="44279">
                  <c:v>0.36961899999999998</c:v>
                </c:pt>
                <c:pt idx="44280">
                  <c:v>0.36703999999999998</c:v>
                </c:pt>
                <c:pt idx="44281">
                  <c:v>0.36454300000000001</c:v>
                </c:pt>
                <c:pt idx="44282">
                  <c:v>0.36210700000000001</c:v>
                </c:pt>
                <c:pt idx="44283">
                  <c:v>0.359601</c:v>
                </c:pt>
                <c:pt idx="44284">
                  <c:v>0.35692099999999999</c:v>
                </c:pt>
                <c:pt idx="44285">
                  <c:v>0.35447499999999998</c:v>
                </c:pt>
                <c:pt idx="44286">
                  <c:v>0.35168100000000002</c:v>
                </c:pt>
                <c:pt idx="44287">
                  <c:v>0.349244</c:v>
                </c:pt>
                <c:pt idx="44288">
                  <c:v>0.34659099999999998</c:v>
                </c:pt>
                <c:pt idx="44289">
                  <c:v>0.34375299999999998</c:v>
                </c:pt>
                <c:pt idx="44290">
                  <c:v>0.34124300000000002</c:v>
                </c:pt>
                <c:pt idx="44291">
                  <c:v>0.33805400000000002</c:v>
                </c:pt>
                <c:pt idx="44292">
                  <c:v>0.33563300000000001</c:v>
                </c:pt>
                <c:pt idx="44293">
                  <c:v>0.33251999999999998</c:v>
                </c:pt>
                <c:pt idx="44294">
                  <c:v>0.32963700000000001</c:v>
                </c:pt>
                <c:pt idx="44295">
                  <c:v>0.32679200000000003</c:v>
                </c:pt>
                <c:pt idx="44296">
                  <c:v>0.32384600000000002</c:v>
                </c:pt>
                <c:pt idx="44297">
                  <c:v>0.32094</c:v>
                </c:pt>
                <c:pt idx="44298">
                  <c:v>0.31775799999999998</c:v>
                </c:pt>
                <c:pt idx="44299">
                  <c:v>0.314975</c:v>
                </c:pt>
                <c:pt idx="44300">
                  <c:v>0.31198599999999999</c:v>
                </c:pt>
                <c:pt idx="44301">
                  <c:v>0.30911</c:v>
                </c:pt>
                <c:pt idx="44302">
                  <c:v>0.30589499999999997</c:v>
                </c:pt>
                <c:pt idx="44303">
                  <c:v>0.30286600000000002</c:v>
                </c:pt>
                <c:pt idx="44304">
                  <c:v>0.29974400000000001</c:v>
                </c:pt>
                <c:pt idx="44305">
                  <c:v>0.29658200000000001</c:v>
                </c:pt>
                <c:pt idx="44306">
                  <c:v>0.29366399999999998</c:v>
                </c:pt>
                <c:pt idx="44307">
                  <c:v>0.29039700000000002</c:v>
                </c:pt>
                <c:pt idx="44308">
                  <c:v>0.28717799999999999</c:v>
                </c:pt>
                <c:pt idx="44309">
                  <c:v>0.28414699999999998</c:v>
                </c:pt>
                <c:pt idx="44310">
                  <c:v>0.280802</c:v>
                </c:pt>
                <c:pt idx="44311">
                  <c:v>0.27789999999999998</c:v>
                </c:pt>
                <c:pt idx="44312">
                  <c:v>0.27462999999999999</c:v>
                </c:pt>
                <c:pt idx="44313">
                  <c:v>0.271171</c:v>
                </c:pt>
                <c:pt idx="44314">
                  <c:v>0.26788099999999998</c:v>
                </c:pt>
                <c:pt idx="44315">
                  <c:v>0.26481100000000002</c:v>
                </c:pt>
                <c:pt idx="44316">
                  <c:v>0.261486</c:v>
                </c:pt>
                <c:pt idx="44317">
                  <c:v>0.25833800000000001</c:v>
                </c:pt>
                <c:pt idx="44318">
                  <c:v>0.25473499999999999</c:v>
                </c:pt>
                <c:pt idx="44319">
                  <c:v>0.25157299999999999</c:v>
                </c:pt>
                <c:pt idx="44320">
                  <c:v>0.248304</c:v>
                </c:pt>
                <c:pt idx="44321">
                  <c:v>0.244917</c:v>
                </c:pt>
                <c:pt idx="44322">
                  <c:v>0.241703</c:v>
                </c:pt>
                <c:pt idx="44323">
                  <c:v>0.23824500000000001</c:v>
                </c:pt>
                <c:pt idx="44324">
                  <c:v>0.23497399999999999</c:v>
                </c:pt>
                <c:pt idx="44325">
                  <c:v>0.23174</c:v>
                </c:pt>
                <c:pt idx="44326">
                  <c:v>0.22814400000000001</c:v>
                </c:pt>
                <c:pt idx="44327">
                  <c:v>0.225052</c:v>
                </c:pt>
                <c:pt idx="44328">
                  <c:v>0.22156000000000001</c:v>
                </c:pt>
                <c:pt idx="44329">
                  <c:v>0.21821399999999999</c:v>
                </c:pt>
                <c:pt idx="44330">
                  <c:v>0.214558</c:v>
                </c:pt>
                <c:pt idx="44331">
                  <c:v>0.21132600000000001</c:v>
                </c:pt>
                <c:pt idx="44332">
                  <c:v>0.20788699999999999</c:v>
                </c:pt>
                <c:pt idx="44333">
                  <c:v>0.20418900000000001</c:v>
                </c:pt>
                <c:pt idx="44334">
                  <c:v>0.20102900000000001</c:v>
                </c:pt>
                <c:pt idx="44335">
                  <c:v>0.197079</c:v>
                </c:pt>
                <c:pt idx="44336">
                  <c:v>0.193934</c:v>
                </c:pt>
                <c:pt idx="44337">
                  <c:v>0.190274</c:v>
                </c:pt>
                <c:pt idx="44338">
                  <c:v>0.18689600000000001</c:v>
                </c:pt>
                <c:pt idx="44339">
                  <c:v>0.183361</c:v>
                </c:pt>
                <c:pt idx="44340">
                  <c:v>0.17963899999999999</c:v>
                </c:pt>
                <c:pt idx="44341">
                  <c:v>0.17633599999999999</c:v>
                </c:pt>
                <c:pt idx="44342">
                  <c:v>0.17280200000000001</c:v>
                </c:pt>
                <c:pt idx="44343">
                  <c:v>0.16924900000000001</c:v>
                </c:pt>
                <c:pt idx="44344">
                  <c:v>0.16594100000000001</c:v>
                </c:pt>
                <c:pt idx="44345">
                  <c:v>0.16234699999999999</c:v>
                </c:pt>
                <c:pt idx="44346">
                  <c:v>0.15870000000000001</c:v>
                </c:pt>
                <c:pt idx="44347">
                  <c:v>0.15540499999999999</c:v>
                </c:pt>
                <c:pt idx="44348">
                  <c:v>0.15184700000000001</c:v>
                </c:pt>
                <c:pt idx="44349">
                  <c:v>0.14837</c:v>
                </c:pt>
                <c:pt idx="44350">
                  <c:v>0.14469499999999999</c:v>
                </c:pt>
                <c:pt idx="44351">
                  <c:v>0.14113700000000001</c:v>
                </c:pt>
                <c:pt idx="44352">
                  <c:v>0.13766999999999999</c:v>
                </c:pt>
                <c:pt idx="44353">
                  <c:v>0.13397100000000001</c:v>
                </c:pt>
                <c:pt idx="44354">
                  <c:v>0.13046099999999999</c:v>
                </c:pt>
                <c:pt idx="44355">
                  <c:v>0.12684300000000001</c:v>
                </c:pt>
                <c:pt idx="44356">
                  <c:v>0.123317</c:v>
                </c:pt>
                <c:pt idx="44357">
                  <c:v>0.11953999999999999</c:v>
                </c:pt>
                <c:pt idx="44358">
                  <c:v>0.116163</c:v>
                </c:pt>
                <c:pt idx="44359">
                  <c:v>0.112402</c:v>
                </c:pt>
                <c:pt idx="44360">
                  <c:v>0.108726</c:v>
                </c:pt>
                <c:pt idx="44361">
                  <c:v>0.105105</c:v>
                </c:pt>
                <c:pt idx="44362">
                  <c:v>0.101339</c:v>
                </c:pt>
                <c:pt idx="44363">
                  <c:v>9.7669900000000004E-2</c:v>
                </c:pt>
                <c:pt idx="44364">
                  <c:v>9.4040100000000001E-2</c:v>
                </c:pt>
                <c:pt idx="44365">
                  <c:v>9.0528899999999995E-2</c:v>
                </c:pt>
                <c:pt idx="44366">
                  <c:v>8.6646000000000001E-2</c:v>
                </c:pt>
                <c:pt idx="44367">
                  <c:v>8.3236500000000005E-2</c:v>
                </c:pt>
                <c:pt idx="44368">
                  <c:v>7.9468800000000006E-2</c:v>
                </c:pt>
                <c:pt idx="44369">
                  <c:v>7.5930800000000007E-2</c:v>
                </c:pt>
                <c:pt idx="44370">
                  <c:v>7.2278099999999998E-2</c:v>
                </c:pt>
                <c:pt idx="44371">
                  <c:v>6.8712599999999999E-2</c:v>
                </c:pt>
                <c:pt idx="44372">
                  <c:v>6.5055000000000002E-2</c:v>
                </c:pt>
                <c:pt idx="44373">
                  <c:v>6.1232399999999999E-2</c:v>
                </c:pt>
                <c:pt idx="44374">
                  <c:v>5.7797899999999999E-2</c:v>
                </c:pt>
                <c:pt idx="44375">
                  <c:v>5.3995899999999999E-2</c:v>
                </c:pt>
                <c:pt idx="44376">
                  <c:v>5.03358E-2</c:v>
                </c:pt>
                <c:pt idx="44377">
                  <c:v>4.67073E-2</c:v>
                </c:pt>
                <c:pt idx="44378">
                  <c:v>4.2898100000000002E-2</c:v>
                </c:pt>
                <c:pt idx="44379">
                  <c:v>3.9289299999999999E-2</c:v>
                </c:pt>
                <c:pt idx="44380">
                  <c:v>3.5499999999999997E-2</c:v>
                </c:pt>
                <c:pt idx="44381">
                  <c:v>3.1963600000000002E-2</c:v>
                </c:pt>
                <c:pt idx="44382">
                  <c:v>2.8072400000000001E-2</c:v>
                </c:pt>
                <c:pt idx="44383">
                  <c:v>2.45323E-2</c:v>
                </c:pt>
                <c:pt idx="44384">
                  <c:v>2.06783E-2</c:v>
                </c:pt>
                <c:pt idx="44385">
                  <c:v>1.7157200000000001E-2</c:v>
                </c:pt>
                <c:pt idx="44386">
                  <c:v>1.3369900000000001E-2</c:v>
                </c:pt>
                <c:pt idx="44387">
                  <c:v>9.6564900000000002E-3</c:v>
                </c:pt>
                <c:pt idx="44388">
                  <c:v>6.2566599999999998E-3</c:v>
                </c:pt>
                <c:pt idx="44389">
                  <c:v>2.23529E-3</c:v>
                </c:pt>
                <c:pt idx="44390">
                  <c:v>-1.10754E-3</c:v>
                </c:pt>
                <c:pt idx="44391">
                  <c:v>-4.9011699999999998E-3</c:v>
                </c:pt>
                <c:pt idx="44392">
                  <c:v>-8.6699399999999992E-3</c:v>
                </c:pt>
                <c:pt idx="44393">
                  <c:v>-1.2123200000000001E-2</c:v>
                </c:pt>
                <c:pt idx="44394">
                  <c:v>-1.59703E-2</c:v>
                </c:pt>
                <c:pt idx="44395">
                  <c:v>-1.94567E-2</c:v>
                </c:pt>
                <c:pt idx="44396">
                  <c:v>-2.3171000000000001E-2</c:v>
                </c:pt>
                <c:pt idx="44397">
                  <c:v>-2.66956E-2</c:v>
                </c:pt>
                <c:pt idx="44398">
                  <c:v>-3.0225599999999998E-2</c:v>
                </c:pt>
                <c:pt idx="44399">
                  <c:v>-3.4008200000000002E-2</c:v>
                </c:pt>
                <c:pt idx="44400">
                  <c:v>-3.7618899999999997E-2</c:v>
                </c:pt>
                <c:pt idx="44401">
                  <c:v>-4.1233199999999998E-2</c:v>
                </c:pt>
                <c:pt idx="44402">
                  <c:v>-4.48695E-2</c:v>
                </c:pt>
                <c:pt idx="44403">
                  <c:v>-4.8484100000000002E-2</c:v>
                </c:pt>
                <c:pt idx="44404">
                  <c:v>-5.1994499999999999E-2</c:v>
                </c:pt>
                <c:pt idx="44405">
                  <c:v>-5.5703099999999998E-2</c:v>
                </c:pt>
                <c:pt idx="44406">
                  <c:v>-5.9285600000000001E-2</c:v>
                </c:pt>
                <c:pt idx="44407">
                  <c:v>-6.28113E-2</c:v>
                </c:pt>
                <c:pt idx="44408">
                  <c:v>-6.6320500000000004E-2</c:v>
                </c:pt>
                <c:pt idx="44409">
                  <c:v>-6.9846599999999995E-2</c:v>
                </c:pt>
                <c:pt idx="44410">
                  <c:v>-7.3341199999999995E-2</c:v>
                </c:pt>
                <c:pt idx="44411">
                  <c:v>-7.6907400000000001E-2</c:v>
                </c:pt>
                <c:pt idx="44412">
                  <c:v>-8.0423999999999995E-2</c:v>
                </c:pt>
                <c:pt idx="44413">
                  <c:v>-8.3851499999999995E-2</c:v>
                </c:pt>
                <c:pt idx="44414">
                  <c:v>-8.7368600000000005E-2</c:v>
                </c:pt>
                <c:pt idx="44415">
                  <c:v>-9.0569399999999994E-2</c:v>
                </c:pt>
                <c:pt idx="44416">
                  <c:v>-9.4218399999999994E-2</c:v>
                </c:pt>
                <c:pt idx="44417">
                  <c:v>-9.7651600000000005E-2</c:v>
                </c:pt>
                <c:pt idx="44418">
                  <c:v>-0.100943</c:v>
                </c:pt>
                <c:pt idx="44419">
                  <c:v>-0.104422</c:v>
                </c:pt>
                <c:pt idx="44420">
                  <c:v>-0.107512</c:v>
                </c:pt>
                <c:pt idx="44421">
                  <c:v>-0.11126800000000001</c:v>
                </c:pt>
                <c:pt idx="44422">
                  <c:v>-0.114551</c:v>
                </c:pt>
                <c:pt idx="44423">
                  <c:v>-0.11775099999999999</c:v>
                </c:pt>
                <c:pt idx="44424">
                  <c:v>-0.12112299999999999</c:v>
                </c:pt>
                <c:pt idx="44425">
                  <c:v>-0.124471</c:v>
                </c:pt>
                <c:pt idx="44426">
                  <c:v>-0.12768299999999999</c:v>
                </c:pt>
                <c:pt idx="44427">
                  <c:v>-0.13112299999999999</c:v>
                </c:pt>
                <c:pt idx="44428">
                  <c:v>-0.13436899999999999</c:v>
                </c:pt>
                <c:pt idx="44429">
                  <c:v>-0.13755000000000001</c:v>
                </c:pt>
                <c:pt idx="44430">
                  <c:v>-0.14092299999999999</c:v>
                </c:pt>
                <c:pt idx="44431">
                  <c:v>-0.14388600000000001</c:v>
                </c:pt>
                <c:pt idx="44432">
                  <c:v>-0.14735500000000001</c:v>
                </c:pt>
                <c:pt idx="44433">
                  <c:v>-0.15049699999999999</c:v>
                </c:pt>
                <c:pt idx="44434">
                  <c:v>-0.153477</c:v>
                </c:pt>
                <c:pt idx="44435">
                  <c:v>-0.156666</c:v>
                </c:pt>
                <c:pt idx="44436">
                  <c:v>-0.15966</c:v>
                </c:pt>
                <c:pt idx="44437">
                  <c:v>-0.16278200000000001</c:v>
                </c:pt>
                <c:pt idx="44438">
                  <c:v>-0.165855</c:v>
                </c:pt>
                <c:pt idx="44439">
                  <c:v>-0.16891100000000001</c:v>
                </c:pt>
                <c:pt idx="44440">
                  <c:v>-0.17192299999999999</c:v>
                </c:pt>
                <c:pt idx="44441">
                  <c:v>-0.17505399999999999</c:v>
                </c:pt>
                <c:pt idx="44442">
                  <c:v>-0.177786</c:v>
                </c:pt>
                <c:pt idx="44443">
                  <c:v>-0.180981</c:v>
                </c:pt>
                <c:pt idx="44444">
                  <c:v>-0.183869</c:v>
                </c:pt>
                <c:pt idx="44445">
                  <c:v>-0.186749</c:v>
                </c:pt>
                <c:pt idx="44446">
                  <c:v>-0.189632</c:v>
                </c:pt>
                <c:pt idx="44447">
                  <c:v>-0.19237599999999999</c:v>
                </c:pt>
                <c:pt idx="44448">
                  <c:v>-0.19542699999999999</c:v>
                </c:pt>
                <c:pt idx="44449">
                  <c:v>-0.198159</c:v>
                </c:pt>
                <c:pt idx="44450">
                  <c:v>-0.200985</c:v>
                </c:pt>
                <c:pt idx="44451">
                  <c:v>-0.20375299999999999</c:v>
                </c:pt>
                <c:pt idx="44452">
                  <c:v>-0.20628099999999999</c:v>
                </c:pt>
                <c:pt idx="44453">
                  <c:v>-0.209234</c:v>
                </c:pt>
                <c:pt idx="44454">
                  <c:v>-0.21173900000000001</c:v>
                </c:pt>
                <c:pt idx="44455">
                  <c:v>-0.21432100000000001</c:v>
                </c:pt>
                <c:pt idx="44456">
                  <c:v>-0.21705099999999999</c:v>
                </c:pt>
                <c:pt idx="44457">
                  <c:v>-0.21957499999999999</c:v>
                </c:pt>
                <c:pt idx="44458">
                  <c:v>-0.222113</c:v>
                </c:pt>
                <c:pt idx="44459">
                  <c:v>-0.22480900000000001</c:v>
                </c:pt>
                <c:pt idx="44460">
                  <c:v>-0.22713900000000001</c:v>
                </c:pt>
                <c:pt idx="44461">
                  <c:v>-0.22945599999999999</c:v>
                </c:pt>
                <c:pt idx="44462">
                  <c:v>-0.23205200000000001</c:v>
                </c:pt>
                <c:pt idx="44463">
                  <c:v>-0.234261</c:v>
                </c:pt>
                <c:pt idx="44464">
                  <c:v>-0.236765</c:v>
                </c:pt>
                <c:pt idx="44465">
                  <c:v>-0.23891399999999999</c:v>
                </c:pt>
                <c:pt idx="44466">
                  <c:v>-0.24111299999999999</c:v>
                </c:pt>
                <c:pt idx="44467">
                  <c:v>-0.24329100000000001</c:v>
                </c:pt>
                <c:pt idx="44468">
                  <c:v>-0.24554999999999999</c:v>
                </c:pt>
                <c:pt idx="44469">
                  <c:v>-0.247726</c:v>
                </c:pt>
                <c:pt idx="44470">
                  <c:v>-0.24976400000000001</c:v>
                </c:pt>
                <c:pt idx="44471">
                  <c:v>-0.25182900000000003</c:v>
                </c:pt>
                <c:pt idx="44472">
                  <c:v>-0.25383099999999997</c:v>
                </c:pt>
                <c:pt idx="44473">
                  <c:v>-0.25593100000000002</c:v>
                </c:pt>
                <c:pt idx="44474">
                  <c:v>-0.257691</c:v>
                </c:pt>
                <c:pt idx="44475">
                  <c:v>-0.25989299999999999</c:v>
                </c:pt>
                <c:pt idx="44476">
                  <c:v>-0.26155899999999999</c:v>
                </c:pt>
                <c:pt idx="44477">
                  <c:v>-0.26324999999999998</c:v>
                </c:pt>
                <c:pt idx="44478">
                  <c:v>-0.26525900000000002</c:v>
                </c:pt>
                <c:pt idx="44479">
                  <c:v>-0.266814</c:v>
                </c:pt>
                <c:pt idx="44480">
                  <c:v>-0.26857999999999999</c:v>
                </c:pt>
                <c:pt idx="44481">
                  <c:v>-0.270231</c:v>
                </c:pt>
                <c:pt idx="44482">
                  <c:v>-0.27176299999999998</c:v>
                </c:pt>
                <c:pt idx="44483">
                  <c:v>-0.27333099999999999</c:v>
                </c:pt>
                <c:pt idx="44484">
                  <c:v>-0.27493699999999999</c:v>
                </c:pt>
                <c:pt idx="44485">
                  <c:v>-0.2762</c:v>
                </c:pt>
                <c:pt idx="44486">
                  <c:v>-0.27773199999999998</c:v>
                </c:pt>
                <c:pt idx="44487">
                  <c:v>-0.27906799999999998</c:v>
                </c:pt>
                <c:pt idx="44488">
                  <c:v>-0.28036100000000003</c:v>
                </c:pt>
                <c:pt idx="44489">
                  <c:v>-0.281719</c:v>
                </c:pt>
                <c:pt idx="44490">
                  <c:v>-0.28282600000000002</c:v>
                </c:pt>
                <c:pt idx="44491">
                  <c:v>-0.28428399999999998</c:v>
                </c:pt>
                <c:pt idx="44492">
                  <c:v>-0.28526099999999999</c:v>
                </c:pt>
                <c:pt idx="44493">
                  <c:v>-0.28643000000000002</c:v>
                </c:pt>
                <c:pt idx="44494">
                  <c:v>-0.28748800000000002</c:v>
                </c:pt>
                <c:pt idx="44495">
                  <c:v>-0.28852499999999998</c:v>
                </c:pt>
                <c:pt idx="44496">
                  <c:v>-0.28960000000000002</c:v>
                </c:pt>
                <c:pt idx="44497">
                  <c:v>-0.29040700000000003</c:v>
                </c:pt>
                <c:pt idx="44498">
                  <c:v>-0.29149399999999998</c:v>
                </c:pt>
                <c:pt idx="44499">
                  <c:v>-0.29211799999999999</c:v>
                </c:pt>
                <c:pt idx="44500">
                  <c:v>-0.293184</c:v>
                </c:pt>
                <c:pt idx="44501">
                  <c:v>-0.29377500000000001</c:v>
                </c:pt>
                <c:pt idx="44502">
                  <c:v>-0.29455599999999998</c:v>
                </c:pt>
                <c:pt idx="44503">
                  <c:v>-0.29519400000000001</c:v>
                </c:pt>
                <c:pt idx="44504">
                  <c:v>-0.29581800000000003</c:v>
                </c:pt>
                <c:pt idx="44505">
                  <c:v>-0.29647699999999999</c:v>
                </c:pt>
                <c:pt idx="44506">
                  <c:v>-0.29680299999999998</c:v>
                </c:pt>
                <c:pt idx="44507">
                  <c:v>-0.29749399999999998</c:v>
                </c:pt>
                <c:pt idx="44508">
                  <c:v>-0.29786299999999999</c:v>
                </c:pt>
                <c:pt idx="44509">
                  <c:v>-0.29831099999999999</c:v>
                </c:pt>
                <c:pt idx="44510">
                  <c:v>-0.298931</c:v>
                </c:pt>
                <c:pt idx="44511">
                  <c:v>-0.29921399999999998</c:v>
                </c:pt>
                <c:pt idx="44512">
                  <c:v>-0.29958200000000001</c:v>
                </c:pt>
                <c:pt idx="44513">
                  <c:v>-0.29990800000000001</c:v>
                </c:pt>
                <c:pt idx="44514">
                  <c:v>-0.30022900000000002</c:v>
                </c:pt>
                <c:pt idx="44515">
                  <c:v>-0.30027300000000001</c:v>
                </c:pt>
                <c:pt idx="44516">
                  <c:v>-0.30060999999999999</c:v>
                </c:pt>
                <c:pt idx="44517">
                  <c:v>-0.30071599999999998</c:v>
                </c:pt>
                <c:pt idx="44518">
                  <c:v>-0.30091200000000001</c:v>
                </c:pt>
                <c:pt idx="44519">
                  <c:v>-0.30099100000000001</c:v>
                </c:pt>
                <c:pt idx="44520">
                  <c:v>-0.30109000000000002</c:v>
                </c:pt>
                <c:pt idx="44521">
                  <c:v>-0.301232</c:v>
                </c:pt>
                <c:pt idx="44522">
                  <c:v>-0.301093</c:v>
                </c:pt>
                <c:pt idx="44523">
                  <c:v>-0.30127500000000002</c:v>
                </c:pt>
                <c:pt idx="44524">
                  <c:v>-0.301232</c:v>
                </c:pt>
                <c:pt idx="44525">
                  <c:v>-0.30122500000000002</c:v>
                </c:pt>
                <c:pt idx="44526">
                  <c:v>-0.30096899999999999</c:v>
                </c:pt>
                <c:pt idx="44527">
                  <c:v>-0.30081999999999998</c:v>
                </c:pt>
                <c:pt idx="44528">
                  <c:v>-0.30056100000000002</c:v>
                </c:pt>
                <c:pt idx="44529">
                  <c:v>-0.30031799999999997</c:v>
                </c:pt>
                <c:pt idx="44530">
                  <c:v>-0.30015399999999998</c:v>
                </c:pt>
                <c:pt idx="44531">
                  <c:v>-0.29977900000000002</c:v>
                </c:pt>
                <c:pt idx="44532">
                  <c:v>-0.29941099999999998</c:v>
                </c:pt>
                <c:pt idx="44533">
                  <c:v>-0.298952</c:v>
                </c:pt>
                <c:pt idx="44534">
                  <c:v>-0.29880899999999999</c:v>
                </c:pt>
                <c:pt idx="44535">
                  <c:v>-0.29835099999999998</c:v>
                </c:pt>
                <c:pt idx="44536">
                  <c:v>-0.29792000000000002</c:v>
                </c:pt>
                <c:pt idx="44537">
                  <c:v>-0.297628</c:v>
                </c:pt>
                <c:pt idx="44538">
                  <c:v>-0.29700300000000002</c:v>
                </c:pt>
                <c:pt idx="44539">
                  <c:v>-0.29668699999999998</c:v>
                </c:pt>
                <c:pt idx="44540">
                  <c:v>-0.296182</c:v>
                </c:pt>
                <c:pt idx="44541">
                  <c:v>-0.295601</c:v>
                </c:pt>
                <c:pt idx="44542">
                  <c:v>-0.29499500000000001</c:v>
                </c:pt>
                <c:pt idx="44543">
                  <c:v>-0.29447200000000001</c:v>
                </c:pt>
                <c:pt idx="44544">
                  <c:v>-0.29372199999999998</c:v>
                </c:pt>
                <c:pt idx="44545">
                  <c:v>-0.29320800000000002</c:v>
                </c:pt>
                <c:pt idx="44546">
                  <c:v>-0.29244500000000001</c:v>
                </c:pt>
                <c:pt idx="44547">
                  <c:v>-0.29170699999999999</c:v>
                </c:pt>
                <c:pt idx="44548">
                  <c:v>-0.29090199999999999</c:v>
                </c:pt>
                <c:pt idx="44549">
                  <c:v>-0.28999799999999998</c:v>
                </c:pt>
                <c:pt idx="44550">
                  <c:v>-0.289466</c:v>
                </c:pt>
                <c:pt idx="44551">
                  <c:v>-0.28843600000000003</c:v>
                </c:pt>
                <c:pt idx="44552">
                  <c:v>-0.28740199999999999</c:v>
                </c:pt>
                <c:pt idx="44553">
                  <c:v>-0.28667900000000002</c:v>
                </c:pt>
                <c:pt idx="44554">
                  <c:v>-0.28561799999999998</c:v>
                </c:pt>
                <c:pt idx="44555">
                  <c:v>-0.28469699999999998</c:v>
                </c:pt>
                <c:pt idx="44556">
                  <c:v>-0.28350799999999998</c:v>
                </c:pt>
                <c:pt idx="44557">
                  <c:v>-0.28275899999999998</c:v>
                </c:pt>
                <c:pt idx="44558">
                  <c:v>-0.28168700000000002</c:v>
                </c:pt>
                <c:pt idx="44559">
                  <c:v>-0.28072799999999998</c:v>
                </c:pt>
                <c:pt idx="44560">
                  <c:v>-0.279534</c:v>
                </c:pt>
                <c:pt idx="44561">
                  <c:v>-0.27862399999999998</c:v>
                </c:pt>
                <c:pt idx="44562">
                  <c:v>-0.27744999999999997</c:v>
                </c:pt>
                <c:pt idx="44563">
                  <c:v>-0.27613599999999999</c:v>
                </c:pt>
                <c:pt idx="44564">
                  <c:v>-0.27517399999999997</c:v>
                </c:pt>
                <c:pt idx="44565">
                  <c:v>-0.27385300000000001</c:v>
                </c:pt>
                <c:pt idx="44566">
                  <c:v>-0.27260800000000002</c:v>
                </c:pt>
                <c:pt idx="44567">
                  <c:v>-0.27122499999999999</c:v>
                </c:pt>
                <c:pt idx="44568">
                  <c:v>-0.26996300000000001</c:v>
                </c:pt>
                <c:pt idx="44569">
                  <c:v>-0.26852700000000002</c:v>
                </c:pt>
                <c:pt idx="44570">
                  <c:v>-0.26702900000000002</c:v>
                </c:pt>
                <c:pt idx="44571">
                  <c:v>-0.26572000000000001</c:v>
                </c:pt>
                <c:pt idx="44572">
                  <c:v>-0.26444400000000001</c:v>
                </c:pt>
                <c:pt idx="44573">
                  <c:v>-0.26297900000000002</c:v>
                </c:pt>
                <c:pt idx="44574">
                  <c:v>-0.26139899999999999</c:v>
                </c:pt>
                <c:pt idx="44575">
                  <c:v>-0.26012600000000002</c:v>
                </c:pt>
                <c:pt idx="44576">
                  <c:v>-0.25846200000000003</c:v>
                </c:pt>
                <c:pt idx="44577">
                  <c:v>-0.257162</c:v>
                </c:pt>
                <c:pt idx="44578">
                  <c:v>-0.25549500000000003</c:v>
                </c:pt>
                <c:pt idx="44579">
                  <c:v>-0.25379600000000002</c:v>
                </c:pt>
                <c:pt idx="44580">
                  <c:v>-0.25235999999999997</c:v>
                </c:pt>
                <c:pt idx="44581">
                  <c:v>-0.250639</c:v>
                </c:pt>
                <c:pt idx="44582">
                  <c:v>-0.248914</c:v>
                </c:pt>
                <c:pt idx="44583">
                  <c:v>-0.24712200000000001</c:v>
                </c:pt>
                <c:pt idx="44584">
                  <c:v>-0.24555399999999999</c:v>
                </c:pt>
                <c:pt idx="44585">
                  <c:v>-0.243727</c:v>
                </c:pt>
                <c:pt idx="44586">
                  <c:v>-0.24202099999999999</c:v>
                </c:pt>
                <c:pt idx="44587">
                  <c:v>-0.24010799999999999</c:v>
                </c:pt>
                <c:pt idx="44588">
                  <c:v>-0.23839099999999999</c:v>
                </c:pt>
                <c:pt idx="44589">
                  <c:v>-0.236711</c:v>
                </c:pt>
                <c:pt idx="44590">
                  <c:v>-0.23469000000000001</c:v>
                </c:pt>
                <c:pt idx="44591">
                  <c:v>-0.233071</c:v>
                </c:pt>
                <c:pt idx="44592">
                  <c:v>-0.230934</c:v>
                </c:pt>
                <c:pt idx="44593">
                  <c:v>-0.229301</c:v>
                </c:pt>
                <c:pt idx="44594">
                  <c:v>-0.227327</c:v>
                </c:pt>
                <c:pt idx="44595">
                  <c:v>-0.225439</c:v>
                </c:pt>
                <c:pt idx="44596">
                  <c:v>-0.22341800000000001</c:v>
                </c:pt>
                <c:pt idx="44597">
                  <c:v>-0.221498</c:v>
                </c:pt>
                <c:pt idx="44598">
                  <c:v>-0.219557</c:v>
                </c:pt>
                <c:pt idx="44599">
                  <c:v>-0.21773400000000001</c:v>
                </c:pt>
                <c:pt idx="44600">
                  <c:v>-0.215588</c:v>
                </c:pt>
                <c:pt idx="44601">
                  <c:v>-0.21357200000000001</c:v>
                </c:pt>
                <c:pt idx="44602">
                  <c:v>-0.211539</c:v>
                </c:pt>
                <c:pt idx="44603">
                  <c:v>-0.209226</c:v>
                </c:pt>
                <c:pt idx="44604">
                  <c:v>-0.207372</c:v>
                </c:pt>
                <c:pt idx="44605">
                  <c:v>-0.20521500000000001</c:v>
                </c:pt>
                <c:pt idx="44606">
                  <c:v>-0.202989</c:v>
                </c:pt>
                <c:pt idx="44607">
                  <c:v>-0.200738</c:v>
                </c:pt>
                <c:pt idx="44608">
                  <c:v>-0.198598</c:v>
                </c:pt>
                <c:pt idx="44609">
                  <c:v>-0.19639999999999999</c:v>
                </c:pt>
                <c:pt idx="44610">
                  <c:v>-0.194075</c:v>
                </c:pt>
                <c:pt idx="44611">
                  <c:v>-0.191883</c:v>
                </c:pt>
                <c:pt idx="44612">
                  <c:v>-0.189669</c:v>
                </c:pt>
                <c:pt idx="44613">
                  <c:v>-0.18750900000000001</c:v>
                </c:pt>
                <c:pt idx="44614">
                  <c:v>-0.185033</c:v>
                </c:pt>
                <c:pt idx="44615">
                  <c:v>-0.18284</c:v>
                </c:pt>
                <c:pt idx="44616">
                  <c:v>-0.180702</c:v>
                </c:pt>
                <c:pt idx="44617">
                  <c:v>-0.178152</c:v>
                </c:pt>
                <c:pt idx="44618">
                  <c:v>-0.175895</c:v>
                </c:pt>
                <c:pt idx="44619">
                  <c:v>-0.173343</c:v>
                </c:pt>
                <c:pt idx="44620">
                  <c:v>-0.17107</c:v>
                </c:pt>
                <c:pt idx="44621">
                  <c:v>-0.168623</c:v>
                </c:pt>
                <c:pt idx="44622">
                  <c:v>-0.166157</c:v>
                </c:pt>
                <c:pt idx="44623">
                  <c:v>-0.16372900000000001</c:v>
                </c:pt>
                <c:pt idx="44624">
                  <c:v>-0.161189</c:v>
                </c:pt>
                <c:pt idx="44625">
                  <c:v>-0.15883800000000001</c:v>
                </c:pt>
                <c:pt idx="44626">
                  <c:v>-0.15620400000000001</c:v>
                </c:pt>
                <c:pt idx="44627">
                  <c:v>-0.153806</c:v>
                </c:pt>
                <c:pt idx="44628">
                  <c:v>-0.151117</c:v>
                </c:pt>
                <c:pt idx="44629">
                  <c:v>-0.14878</c:v>
                </c:pt>
                <c:pt idx="44630">
                  <c:v>-0.14598900000000001</c:v>
                </c:pt>
                <c:pt idx="44631">
                  <c:v>-0.14341599999999999</c:v>
                </c:pt>
                <c:pt idx="44632">
                  <c:v>-0.14072299999999999</c:v>
                </c:pt>
                <c:pt idx="44633">
                  <c:v>-0.13796600000000001</c:v>
                </c:pt>
                <c:pt idx="44634">
                  <c:v>-0.135293</c:v>
                </c:pt>
                <c:pt idx="44635">
                  <c:v>-0.13253699999999999</c:v>
                </c:pt>
                <c:pt idx="44636">
                  <c:v>-0.12998799999999999</c:v>
                </c:pt>
                <c:pt idx="44637">
                  <c:v>-0.12693299999999999</c:v>
                </c:pt>
                <c:pt idx="44638">
                  <c:v>-0.124415</c:v>
                </c:pt>
                <c:pt idx="44639">
                  <c:v>-0.121605</c:v>
                </c:pt>
                <c:pt idx="44640">
                  <c:v>-0.118822</c:v>
                </c:pt>
                <c:pt idx="44641">
                  <c:v>-0.115915</c:v>
                </c:pt>
                <c:pt idx="44642">
                  <c:v>-0.113055</c:v>
                </c:pt>
                <c:pt idx="44643">
                  <c:v>-0.11019900000000001</c:v>
                </c:pt>
                <c:pt idx="44644">
                  <c:v>-0.10723299999999999</c:v>
                </c:pt>
                <c:pt idx="44645">
                  <c:v>-0.104323</c:v>
                </c:pt>
                <c:pt idx="44646">
                  <c:v>-0.101282</c:v>
                </c:pt>
                <c:pt idx="44647">
                  <c:v>-9.8403099999999993E-2</c:v>
                </c:pt>
                <c:pt idx="44648">
                  <c:v>-9.5372100000000001E-2</c:v>
                </c:pt>
                <c:pt idx="44649">
                  <c:v>-9.2321299999999995E-2</c:v>
                </c:pt>
                <c:pt idx="44650">
                  <c:v>-8.9546200000000006E-2</c:v>
                </c:pt>
                <c:pt idx="44651">
                  <c:v>-8.6177400000000001E-2</c:v>
                </c:pt>
                <c:pt idx="44652">
                  <c:v>-8.3335699999999999E-2</c:v>
                </c:pt>
                <c:pt idx="44653">
                  <c:v>-8.0213999999999994E-2</c:v>
                </c:pt>
                <c:pt idx="44654">
                  <c:v>-7.7218400000000006E-2</c:v>
                </c:pt>
                <c:pt idx="44655">
                  <c:v>-7.4051699999999998E-2</c:v>
                </c:pt>
                <c:pt idx="44656">
                  <c:v>-7.1037400000000001E-2</c:v>
                </c:pt>
                <c:pt idx="44657">
                  <c:v>-6.7665900000000001E-2</c:v>
                </c:pt>
                <c:pt idx="44658">
                  <c:v>-6.4752500000000004E-2</c:v>
                </c:pt>
                <c:pt idx="44659">
                  <c:v>-6.1494E-2</c:v>
                </c:pt>
                <c:pt idx="44660">
                  <c:v>-5.8127699999999997E-2</c:v>
                </c:pt>
                <c:pt idx="44661">
                  <c:v>-5.52553E-2</c:v>
                </c:pt>
                <c:pt idx="44662">
                  <c:v>-5.1554599999999999E-2</c:v>
                </c:pt>
                <c:pt idx="44663">
                  <c:v>-4.8719400000000003E-2</c:v>
                </c:pt>
                <c:pt idx="44664">
                  <c:v>-4.5167800000000001E-2</c:v>
                </c:pt>
                <c:pt idx="44665">
                  <c:v>-4.20998E-2</c:v>
                </c:pt>
                <c:pt idx="44666">
                  <c:v>-3.8795799999999998E-2</c:v>
                </c:pt>
                <c:pt idx="44667">
                  <c:v>-3.5465400000000001E-2</c:v>
                </c:pt>
                <c:pt idx="44668">
                  <c:v>-3.22403E-2</c:v>
                </c:pt>
                <c:pt idx="44669">
                  <c:v>-2.8856199999999999E-2</c:v>
                </c:pt>
                <c:pt idx="44670">
                  <c:v>-2.55564E-2</c:v>
                </c:pt>
                <c:pt idx="44671">
                  <c:v>-2.21056E-2</c:v>
                </c:pt>
                <c:pt idx="44672">
                  <c:v>-1.8909800000000001E-2</c:v>
                </c:pt>
                <c:pt idx="44673">
                  <c:v>-1.5246900000000001E-2</c:v>
                </c:pt>
                <c:pt idx="44674">
                  <c:v>-1.20117E-2</c:v>
                </c:pt>
                <c:pt idx="44675">
                  <c:v>-8.7949900000000008E-3</c:v>
                </c:pt>
                <c:pt idx="44676">
                  <c:v>-5.27064E-3</c:v>
                </c:pt>
                <c:pt idx="44677">
                  <c:v>-2.0290299999999998E-3</c:v>
                </c:pt>
                <c:pt idx="44678">
                  <c:v>1.42293E-3</c:v>
                </c:pt>
                <c:pt idx="44679">
                  <c:v>4.6633300000000003E-3</c:v>
                </c:pt>
                <c:pt idx="44680">
                  <c:v>7.9972299999999993E-3</c:v>
                </c:pt>
                <c:pt idx="44681">
                  <c:v>1.1494600000000001E-2</c:v>
                </c:pt>
                <c:pt idx="44682">
                  <c:v>1.4788900000000001E-2</c:v>
                </c:pt>
                <c:pt idx="44683">
                  <c:v>1.8198499999999999E-2</c:v>
                </c:pt>
                <c:pt idx="44684">
                  <c:v>2.1656499999999999E-2</c:v>
                </c:pt>
                <c:pt idx="44685">
                  <c:v>2.4882499999999998E-2</c:v>
                </c:pt>
                <c:pt idx="44686">
                  <c:v>2.8440199999999999E-2</c:v>
                </c:pt>
                <c:pt idx="44687">
                  <c:v>3.1820000000000001E-2</c:v>
                </c:pt>
                <c:pt idx="44688">
                  <c:v>3.5249000000000003E-2</c:v>
                </c:pt>
                <c:pt idx="44689">
                  <c:v>3.8795499999999997E-2</c:v>
                </c:pt>
                <c:pt idx="44690">
                  <c:v>4.1879600000000003E-2</c:v>
                </c:pt>
                <c:pt idx="44691">
                  <c:v>4.55594E-2</c:v>
                </c:pt>
                <c:pt idx="44692">
                  <c:v>4.8813500000000003E-2</c:v>
                </c:pt>
                <c:pt idx="44693">
                  <c:v>5.2301100000000003E-2</c:v>
                </c:pt>
                <c:pt idx="44694">
                  <c:v>5.5612700000000001E-2</c:v>
                </c:pt>
                <c:pt idx="44695">
                  <c:v>5.8835699999999998E-2</c:v>
                </c:pt>
                <c:pt idx="44696">
                  <c:v>6.23767E-2</c:v>
                </c:pt>
                <c:pt idx="44697">
                  <c:v>6.5594899999999998E-2</c:v>
                </c:pt>
                <c:pt idx="44698">
                  <c:v>6.8957400000000002E-2</c:v>
                </c:pt>
                <c:pt idx="44699">
                  <c:v>7.2285600000000005E-2</c:v>
                </c:pt>
                <c:pt idx="44700">
                  <c:v>7.5735700000000003E-2</c:v>
                </c:pt>
                <c:pt idx="44701">
                  <c:v>7.8850100000000006E-2</c:v>
                </c:pt>
                <c:pt idx="44702">
                  <c:v>8.2257200000000003E-2</c:v>
                </c:pt>
                <c:pt idx="44703">
                  <c:v>8.5641400000000006E-2</c:v>
                </c:pt>
                <c:pt idx="44704">
                  <c:v>8.8630100000000003E-2</c:v>
                </c:pt>
                <c:pt idx="44705">
                  <c:v>9.2368800000000001E-2</c:v>
                </c:pt>
                <c:pt idx="44706">
                  <c:v>9.5296000000000006E-2</c:v>
                </c:pt>
                <c:pt idx="44707">
                  <c:v>9.8731200000000005E-2</c:v>
                </c:pt>
                <c:pt idx="44708">
                  <c:v>0.101941</c:v>
                </c:pt>
                <c:pt idx="44709">
                  <c:v>0.105166</c:v>
                </c:pt>
                <c:pt idx="44710">
                  <c:v>0.10856499999999999</c:v>
                </c:pt>
                <c:pt idx="44711">
                  <c:v>0.111481</c:v>
                </c:pt>
                <c:pt idx="44712">
                  <c:v>0.114885</c:v>
                </c:pt>
                <c:pt idx="44713">
                  <c:v>0.118038</c:v>
                </c:pt>
                <c:pt idx="44714">
                  <c:v>0.12121999999999999</c:v>
                </c:pt>
                <c:pt idx="44715">
                  <c:v>0.124205</c:v>
                </c:pt>
                <c:pt idx="44716">
                  <c:v>0.12753</c:v>
                </c:pt>
                <c:pt idx="44717">
                  <c:v>0.130248</c:v>
                </c:pt>
                <c:pt idx="44718">
                  <c:v>0.133572</c:v>
                </c:pt>
                <c:pt idx="44719">
                  <c:v>0.13650000000000001</c:v>
                </c:pt>
                <c:pt idx="44720">
                  <c:v>0.139545</c:v>
                </c:pt>
                <c:pt idx="44721">
                  <c:v>0.142431</c:v>
                </c:pt>
                <c:pt idx="44722">
                  <c:v>0.145368</c:v>
                </c:pt>
                <c:pt idx="44723">
                  <c:v>0.14858199999999999</c:v>
                </c:pt>
                <c:pt idx="44724">
                  <c:v>0.151145</c:v>
                </c:pt>
                <c:pt idx="44725">
                  <c:v>0.15418599999999999</c:v>
                </c:pt>
                <c:pt idx="44726">
                  <c:v>0.15700700000000001</c:v>
                </c:pt>
                <c:pt idx="44727">
                  <c:v>0.15987999999999999</c:v>
                </c:pt>
                <c:pt idx="44728">
                  <c:v>0.16267100000000001</c:v>
                </c:pt>
                <c:pt idx="44729">
                  <c:v>0.16527600000000001</c:v>
                </c:pt>
                <c:pt idx="44730">
                  <c:v>0.16825399999999999</c:v>
                </c:pt>
                <c:pt idx="44731">
                  <c:v>0.17063999999999999</c:v>
                </c:pt>
                <c:pt idx="44732">
                  <c:v>0.17369499999999999</c:v>
                </c:pt>
                <c:pt idx="44733">
                  <c:v>0.175982</c:v>
                </c:pt>
                <c:pt idx="44734">
                  <c:v>0.17871699999999999</c:v>
                </c:pt>
                <c:pt idx="44735">
                  <c:v>0.18143799999999999</c:v>
                </c:pt>
                <c:pt idx="44736">
                  <c:v>0.18393999999999999</c:v>
                </c:pt>
                <c:pt idx="44737">
                  <c:v>0.18663399999999999</c:v>
                </c:pt>
                <c:pt idx="44738">
                  <c:v>0.188776</c:v>
                </c:pt>
                <c:pt idx="44739">
                  <c:v>0.19151599999999999</c:v>
                </c:pt>
                <c:pt idx="44740">
                  <c:v>0.193881</c:v>
                </c:pt>
                <c:pt idx="44741">
                  <c:v>0.19611700000000001</c:v>
                </c:pt>
                <c:pt idx="44742">
                  <c:v>0.19855100000000001</c:v>
                </c:pt>
                <c:pt idx="44743">
                  <c:v>0.200876</c:v>
                </c:pt>
                <c:pt idx="44744">
                  <c:v>0.20292499999999999</c:v>
                </c:pt>
                <c:pt idx="44745">
                  <c:v>0.20529700000000001</c:v>
                </c:pt>
                <c:pt idx="44746">
                  <c:v>0.20738699999999999</c:v>
                </c:pt>
                <c:pt idx="44747">
                  <c:v>0.20948</c:v>
                </c:pt>
                <c:pt idx="44748">
                  <c:v>0.211785</c:v>
                </c:pt>
                <c:pt idx="44749">
                  <c:v>0.21352499999999999</c:v>
                </c:pt>
                <c:pt idx="44750">
                  <c:v>0.216034</c:v>
                </c:pt>
                <c:pt idx="44751">
                  <c:v>0.21793000000000001</c:v>
                </c:pt>
                <c:pt idx="44752">
                  <c:v>0.219778</c:v>
                </c:pt>
                <c:pt idx="44753">
                  <c:v>0.22186</c:v>
                </c:pt>
                <c:pt idx="44754">
                  <c:v>0.22355900000000001</c:v>
                </c:pt>
                <c:pt idx="44755">
                  <c:v>0.22541900000000001</c:v>
                </c:pt>
                <c:pt idx="44756">
                  <c:v>0.22711799999999999</c:v>
                </c:pt>
                <c:pt idx="44757">
                  <c:v>0.22888500000000001</c:v>
                </c:pt>
                <c:pt idx="44758">
                  <c:v>0.23034399999999999</c:v>
                </c:pt>
                <c:pt idx="44759">
                  <c:v>0.23210900000000001</c:v>
                </c:pt>
                <c:pt idx="44760">
                  <c:v>0.233404</c:v>
                </c:pt>
                <c:pt idx="44761">
                  <c:v>0.23519699999999999</c:v>
                </c:pt>
                <c:pt idx="44762">
                  <c:v>0.236627</c:v>
                </c:pt>
                <c:pt idx="44763">
                  <c:v>0.23810500000000001</c:v>
                </c:pt>
                <c:pt idx="44764">
                  <c:v>0.23957999999999999</c:v>
                </c:pt>
                <c:pt idx="44765">
                  <c:v>0.24090700000000001</c:v>
                </c:pt>
                <c:pt idx="44766">
                  <c:v>0.24224899999999999</c:v>
                </c:pt>
                <c:pt idx="44767">
                  <c:v>0.24371899999999999</c:v>
                </c:pt>
                <c:pt idx="44768">
                  <c:v>0.24496899999999999</c:v>
                </c:pt>
                <c:pt idx="44769">
                  <c:v>0.246394</c:v>
                </c:pt>
                <c:pt idx="44770">
                  <c:v>0.24755199999999999</c:v>
                </c:pt>
                <c:pt idx="44771">
                  <c:v>0.248756</c:v>
                </c:pt>
                <c:pt idx="44772">
                  <c:v>0.24986800000000001</c:v>
                </c:pt>
                <c:pt idx="44773">
                  <c:v>0.25109300000000001</c:v>
                </c:pt>
                <c:pt idx="44774">
                  <c:v>0.25203999999999999</c:v>
                </c:pt>
                <c:pt idx="44775">
                  <c:v>0.25304500000000002</c:v>
                </c:pt>
                <c:pt idx="44776">
                  <c:v>0.25372699999999998</c:v>
                </c:pt>
                <c:pt idx="44777">
                  <c:v>0.25502399999999997</c:v>
                </c:pt>
                <c:pt idx="44778">
                  <c:v>0.25557200000000002</c:v>
                </c:pt>
                <c:pt idx="44779">
                  <c:v>0.25650099999999998</c:v>
                </c:pt>
                <c:pt idx="44780">
                  <c:v>0.25716</c:v>
                </c:pt>
                <c:pt idx="44781">
                  <c:v>0.257714</c:v>
                </c:pt>
                <c:pt idx="44782">
                  <c:v>0.25864599999999999</c:v>
                </c:pt>
                <c:pt idx="44783">
                  <c:v>0.25912200000000002</c:v>
                </c:pt>
                <c:pt idx="44784">
                  <c:v>0.25987100000000002</c:v>
                </c:pt>
                <c:pt idx="44785">
                  <c:v>0.26027099999999997</c:v>
                </c:pt>
                <c:pt idx="44786">
                  <c:v>0.26094200000000001</c:v>
                </c:pt>
                <c:pt idx="44787">
                  <c:v>0.26144499999999998</c:v>
                </c:pt>
                <c:pt idx="44788">
                  <c:v>0.262044</c:v>
                </c:pt>
                <c:pt idx="44789">
                  <c:v>0.26231500000000002</c:v>
                </c:pt>
                <c:pt idx="44790">
                  <c:v>0.26294699999999999</c:v>
                </c:pt>
                <c:pt idx="44791">
                  <c:v>0.26346000000000003</c:v>
                </c:pt>
                <c:pt idx="44792">
                  <c:v>0.26353900000000002</c:v>
                </c:pt>
                <c:pt idx="44793">
                  <c:v>0.26415300000000003</c:v>
                </c:pt>
                <c:pt idx="44794">
                  <c:v>0.26413700000000001</c:v>
                </c:pt>
                <c:pt idx="44795">
                  <c:v>0.26443899999999998</c:v>
                </c:pt>
                <c:pt idx="44796">
                  <c:v>0.26447999999999999</c:v>
                </c:pt>
                <c:pt idx="44797">
                  <c:v>0.26438299999999998</c:v>
                </c:pt>
                <c:pt idx="44798">
                  <c:v>0.26461299999999999</c:v>
                </c:pt>
                <c:pt idx="44799">
                  <c:v>0.26456000000000002</c:v>
                </c:pt>
                <c:pt idx="44800">
                  <c:v>0.26452199999999998</c:v>
                </c:pt>
                <c:pt idx="44801">
                  <c:v>0.26434600000000003</c:v>
                </c:pt>
                <c:pt idx="44802">
                  <c:v>0.26434400000000002</c:v>
                </c:pt>
                <c:pt idx="44803">
                  <c:v>0.26386100000000001</c:v>
                </c:pt>
                <c:pt idx="44804">
                  <c:v>0.26400899999999999</c:v>
                </c:pt>
                <c:pt idx="44805">
                  <c:v>0.26338400000000001</c:v>
                </c:pt>
                <c:pt idx="44806">
                  <c:v>0.263401</c:v>
                </c:pt>
                <c:pt idx="44807">
                  <c:v>0.263102</c:v>
                </c:pt>
                <c:pt idx="44808">
                  <c:v>0.26228200000000002</c:v>
                </c:pt>
                <c:pt idx="44809">
                  <c:v>0.26243699999999998</c:v>
                </c:pt>
                <c:pt idx="44810">
                  <c:v>0.26186999999999999</c:v>
                </c:pt>
                <c:pt idx="44811">
                  <c:v>0.26154100000000002</c:v>
                </c:pt>
                <c:pt idx="44812">
                  <c:v>0.26084499999999999</c:v>
                </c:pt>
                <c:pt idx="44813">
                  <c:v>0.260685</c:v>
                </c:pt>
                <c:pt idx="44814">
                  <c:v>0.260048</c:v>
                </c:pt>
                <c:pt idx="44815">
                  <c:v>0.25935000000000002</c:v>
                </c:pt>
                <c:pt idx="44816">
                  <c:v>0.25862600000000002</c:v>
                </c:pt>
                <c:pt idx="44817">
                  <c:v>0.258044</c:v>
                </c:pt>
                <c:pt idx="44818">
                  <c:v>0.25747399999999998</c:v>
                </c:pt>
                <c:pt idx="44819">
                  <c:v>0.25635200000000002</c:v>
                </c:pt>
                <c:pt idx="44820">
                  <c:v>0.25596000000000002</c:v>
                </c:pt>
                <c:pt idx="44821">
                  <c:v>0.25492399999999998</c:v>
                </c:pt>
                <c:pt idx="44822">
                  <c:v>0.25406800000000002</c:v>
                </c:pt>
                <c:pt idx="44823">
                  <c:v>0.25336199999999998</c:v>
                </c:pt>
                <c:pt idx="44824">
                  <c:v>0.25226900000000002</c:v>
                </c:pt>
                <c:pt idx="44825">
                  <c:v>0.25132700000000002</c:v>
                </c:pt>
                <c:pt idx="44826">
                  <c:v>0.25037500000000001</c:v>
                </c:pt>
                <c:pt idx="44827">
                  <c:v>0.24923500000000001</c:v>
                </c:pt>
                <c:pt idx="44828">
                  <c:v>0.248138</c:v>
                </c:pt>
                <c:pt idx="44829">
                  <c:v>0.247169</c:v>
                </c:pt>
                <c:pt idx="44830">
                  <c:v>0.24599199999999999</c:v>
                </c:pt>
                <c:pt idx="44831">
                  <c:v>0.244754</c:v>
                </c:pt>
                <c:pt idx="44832">
                  <c:v>0.24368200000000001</c:v>
                </c:pt>
                <c:pt idx="44833">
                  <c:v>0.24240600000000001</c:v>
                </c:pt>
                <c:pt idx="44834">
                  <c:v>0.24141499999999999</c:v>
                </c:pt>
                <c:pt idx="44835">
                  <c:v>0.23975099999999999</c:v>
                </c:pt>
                <c:pt idx="44836">
                  <c:v>0.23888999999999999</c:v>
                </c:pt>
                <c:pt idx="44837">
                  <c:v>0.23714299999999999</c:v>
                </c:pt>
                <c:pt idx="44838">
                  <c:v>0.23608100000000001</c:v>
                </c:pt>
                <c:pt idx="44839">
                  <c:v>0.234541</c:v>
                </c:pt>
                <c:pt idx="44840">
                  <c:v>0.23313800000000001</c:v>
                </c:pt>
                <c:pt idx="44841">
                  <c:v>0.231713</c:v>
                </c:pt>
                <c:pt idx="44842">
                  <c:v>0.230049</c:v>
                </c:pt>
                <c:pt idx="44843">
                  <c:v>0.228709</c:v>
                </c:pt>
                <c:pt idx="44844">
                  <c:v>0.22709199999999999</c:v>
                </c:pt>
                <c:pt idx="44845">
                  <c:v>0.22576199999999999</c:v>
                </c:pt>
                <c:pt idx="44846">
                  <c:v>0.223911</c:v>
                </c:pt>
                <c:pt idx="44847">
                  <c:v>0.222579</c:v>
                </c:pt>
                <c:pt idx="44848">
                  <c:v>0.220641</c:v>
                </c:pt>
                <c:pt idx="44849">
                  <c:v>0.21914400000000001</c:v>
                </c:pt>
                <c:pt idx="44850">
                  <c:v>0.21782299999999999</c:v>
                </c:pt>
                <c:pt idx="44851">
                  <c:v>0.21587899999999999</c:v>
                </c:pt>
                <c:pt idx="44852">
                  <c:v>0.21435100000000001</c:v>
                </c:pt>
                <c:pt idx="44853">
                  <c:v>0.21245600000000001</c:v>
                </c:pt>
                <c:pt idx="44854">
                  <c:v>0.210872</c:v>
                </c:pt>
                <c:pt idx="44855">
                  <c:v>0.20941499999999999</c:v>
                </c:pt>
                <c:pt idx="44856">
                  <c:v>0.20735500000000001</c:v>
                </c:pt>
                <c:pt idx="44857">
                  <c:v>0.20578099999999999</c:v>
                </c:pt>
                <c:pt idx="44858">
                  <c:v>0.204009</c:v>
                </c:pt>
                <c:pt idx="44859">
                  <c:v>0.202155</c:v>
                </c:pt>
                <c:pt idx="44860">
                  <c:v>0.20037099999999999</c:v>
                </c:pt>
                <c:pt idx="44861">
                  <c:v>0.19860900000000001</c:v>
                </c:pt>
                <c:pt idx="44862">
                  <c:v>0.196604</c:v>
                </c:pt>
                <c:pt idx="44863">
                  <c:v>0.19473499999999999</c:v>
                </c:pt>
                <c:pt idx="44864">
                  <c:v>0.19275100000000001</c:v>
                </c:pt>
                <c:pt idx="44865">
                  <c:v>0.19095899999999999</c:v>
                </c:pt>
                <c:pt idx="44866">
                  <c:v>0.18899199999999999</c:v>
                </c:pt>
                <c:pt idx="44867">
                  <c:v>0.18686900000000001</c:v>
                </c:pt>
                <c:pt idx="44868">
                  <c:v>0.18512100000000001</c:v>
                </c:pt>
                <c:pt idx="44869">
                  <c:v>0.183225</c:v>
                </c:pt>
                <c:pt idx="44870">
                  <c:v>0.181177</c:v>
                </c:pt>
                <c:pt idx="44871">
                  <c:v>0.1792</c:v>
                </c:pt>
                <c:pt idx="44872">
                  <c:v>0.17732899999999999</c:v>
                </c:pt>
                <c:pt idx="44873">
                  <c:v>0.17521800000000001</c:v>
                </c:pt>
                <c:pt idx="44874">
                  <c:v>0.173238</c:v>
                </c:pt>
                <c:pt idx="44875">
                  <c:v>0.171155</c:v>
                </c:pt>
                <c:pt idx="44876">
                  <c:v>0.16911999999999999</c:v>
                </c:pt>
                <c:pt idx="44877">
                  <c:v>0.16739699999999999</c:v>
                </c:pt>
                <c:pt idx="44878">
                  <c:v>0.164996</c:v>
                </c:pt>
                <c:pt idx="44879">
                  <c:v>0.16327800000000001</c:v>
                </c:pt>
                <c:pt idx="44880">
                  <c:v>0.16094900000000001</c:v>
                </c:pt>
                <c:pt idx="44881">
                  <c:v>0.159052</c:v>
                </c:pt>
                <c:pt idx="44882">
                  <c:v>0.156976</c:v>
                </c:pt>
                <c:pt idx="44883">
                  <c:v>0.15465999999999999</c:v>
                </c:pt>
                <c:pt idx="44884">
                  <c:v>0.152724</c:v>
                </c:pt>
                <c:pt idx="44885">
                  <c:v>0.15058099999999999</c:v>
                </c:pt>
                <c:pt idx="44886">
                  <c:v>0.14844199999999999</c:v>
                </c:pt>
                <c:pt idx="44887">
                  <c:v>0.14610100000000001</c:v>
                </c:pt>
                <c:pt idx="44888">
                  <c:v>0.144231</c:v>
                </c:pt>
                <c:pt idx="44889">
                  <c:v>0.14178499999999999</c:v>
                </c:pt>
                <c:pt idx="44890">
                  <c:v>0.13970299999999999</c:v>
                </c:pt>
                <c:pt idx="44891">
                  <c:v>0.13756699999999999</c:v>
                </c:pt>
                <c:pt idx="44892">
                  <c:v>0.13544</c:v>
                </c:pt>
                <c:pt idx="44893">
                  <c:v>0.133269</c:v>
                </c:pt>
                <c:pt idx="44894">
                  <c:v>0.13081499999999999</c:v>
                </c:pt>
                <c:pt idx="44895">
                  <c:v>0.12914800000000001</c:v>
                </c:pt>
                <c:pt idx="44896">
                  <c:v>0.12674199999999999</c:v>
                </c:pt>
                <c:pt idx="44897">
                  <c:v>0.124613</c:v>
                </c:pt>
                <c:pt idx="44898">
                  <c:v>0.122323</c:v>
                </c:pt>
                <c:pt idx="44899">
                  <c:v>0.120265</c:v>
                </c:pt>
                <c:pt idx="44900">
                  <c:v>0.117856</c:v>
                </c:pt>
                <c:pt idx="44901">
                  <c:v>0.115673</c:v>
                </c:pt>
                <c:pt idx="44902">
                  <c:v>0.113465</c:v>
                </c:pt>
                <c:pt idx="44903">
                  <c:v>0.111002</c:v>
                </c:pt>
                <c:pt idx="44904">
                  <c:v>0.108991</c:v>
                </c:pt>
                <c:pt idx="44905">
                  <c:v>0.10637099999999999</c:v>
                </c:pt>
                <c:pt idx="44906">
                  <c:v>0.10419200000000001</c:v>
                </c:pt>
                <c:pt idx="44907">
                  <c:v>0.101817</c:v>
                </c:pt>
                <c:pt idx="44908">
                  <c:v>9.9682000000000007E-2</c:v>
                </c:pt>
                <c:pt idx="44909">
                  <c:v>9.73387E-2</c:v>
                </c:pt>
                <c:pt idx="44910">
                  <c:v>9.48851E-2</c:v>
                </c:pt>
                <c:pt idx="44911">
                  <c:v>9.2543200000000006E-2</c:v>
                </c:pt>
                <c:pt idx="44912">
                  <c:v>9.0151899999999993E-2</c:v>
                </c:pt>
                <c:pt idx="44913">
                  <c:v>8.7866899999999998E-2</c:v>
                </c:pt>
                <c:pt idx="44914">
                  <c:v>8.5460300000000003E-2</c:v>
                </c:pt>
                <c:pt idx="44915">
                  <c:v>8.3159899999999995E-2</c:v>
                </c:pt>
                <c:pt idx="44916">
                  <c:v>8.0715999999999996E-2</c:v>
                </c:pt>
                <c:pt idx="44917">
                  <c:v>7.8504099999999993E-2</c:v>
                </c:pt>
                <c:pt idx="44918">
                  <c:v>7.6232800000000003E-2</c:v>
                </c:pt>
                <c:pt idx="44919">
                  <c:v>7.3799600000000007E-2</c:v>
                </c:pt>
                <c:pt idx="44920">
                  <c:v>7.16223E-2</c:v>
                </c:pt>
                <c:pt idx="44921">
                  <c:v>6.8925E-2</c:v>
                </c:pt>
                <c:pt idx="44922">
                  <c:v>6.6786899999999996E-2</c:v>
                </c:pt>
                <c:pt idx="44923">
                  <c:v>6.4371999999999999E-2</c:v>
                </c:pt>
                <c:pt idx="44924">
                  <c:v>6.1959300000000002E-2</c:v>
                </c:pt>
                <c:pt idx="44925">
                  <c:v>5.9547700000000002E-2</c:v>
                </c:pt>
                <c:pt idx="44926">
                  <c:v>5.70178E-2</c:v>
                </c:pt>
                <c:pt idx="44927">
                  <c:v>5.4420000000000003E-2</c:v>
                </c:pt>
                <c:pt idx="44928">
                  <c:v>5.1992099999999999E-2</c:v>
                </c:pt>
                <c:pt idx="44929">
                  <c:v>4.9718999999999999E-2</c:v>
                </c:pt>
                <c:pt idx="44930">
                  <c:v>4.6940599999999999E-2</c:v>
                </c:pt>
                <c:pt idx="44931">
                  <c:v>4.4687200000000003E-2</c:v>
                </c:pt>
                <c:pt idx="44932">
                  <c:v>4.2118599999999999E-2</c:v>
                </c:pt>
                <c:pt idx="44933">
                  <c:v>3.9709300000000003E-2</c:v>
                </c:pt>
                <c:pt idx="44934">
                  <c:v>3.7414200000000002E-2</c:v>
                </c:pt>
                <c:pt idx="44935">
                  <c:v>3.4805200000000001E-2</c:v>
                </c:pt>
                <c:pt idx="44936">
                  <c:v>3.2604300000000003E-2</c:v>
                </c:pt>
                <c:pt idx="44937">
                  <c:v>2.9978600000000001E-2</c:v>
                </c:pt>
                <c:pt idx="44938">
                  <c:v>2.75146E-2</c:v>
                </c:pt>
                <c:pt idx="44939">
                  <c:v>2.52783E-2</c:v>
                </c:pt>
                <c:pt idx="44940">
                  <c:v>2.2701499999999999E-2</c:v>
                </c:pt>
                <c:pt idx="44941">
                  <c:v>2.0430500000000001E-2</c:v>
                </c:pt>
                <c:pt idx="44942">
                  <c:v>1.7943799999999999E-2</c:v>
                </c:pt>
                <c:pt idx="44943">
                  <c:v>1.5569599999999999E-2</c:v>
                </c:pt>
                <c:pt idx="44944">
                  <c:v>1.31626E-2</c:v>
                </c:pt>
                <c:pt idx="44945">
                  <c:v>1.07963E-2</c:v>
                </c:pt>
                <c:pt idx="44946">
                  <c:v>8.3615100000000008E-3</c:v>
                </c:pt>
                <c:pt idx="44947">
                  <c:v>6.1109700000000003E-3</c:v>
                </c:pt>
                <c:pt idx="44948">
                  <c:v>3.52755E-3</c:v>
                </c:pt>
                <c:pt idx="44949">
                  <c:v>1.0899900000000001E-3</c:v>
                </c:pt>
                <c:pt idx="44950">
                  <c:v>-1.23543E-3</c:v>
                </c:pt>
                <c:pt idx="44951">
                  <c:v>-3.75589E-3</c:v>
                </c:pt>
                <c:pt idx="44952">
                  <c:v>-6.2567500000000002E-3</c:v>
                </c:pt>
                <c:pt idx="44953">
                  <c:v>-8.8978700000000004E-3</c:v>
                </c:pt>
                <c:pt idx="44954">
                  <c:v>-1.11988E-2</c:v>
                </c:pt>
                <c:pt idx="44955">
                  <c:v>-1.3599399999999999E-2</c:v>
                </c:pt>
                <c:pt idx="44956">
                  <c:v>-1.57822E-2</c:v>
                </c:pt>
                <c:pt idx="44957">
                  <c:v>-1.8415600000000001E-2</c:v>
                </c:pt>
                <c:pt idx="44958">
                  <c:v>-2.0478199999999998E-2</c:v>
                </c:pt>
                <c:pt idx="44959">
                  <c:v>-2.29141E-2</c:v>
                </c:pt>
                <c:pt idx="44960">
                  <c:v>-2.5300099999999999E-2</c:v>
                </c:pt>
                <c:pt idx="44961">
                  <c:v>-2.74124E-2</c:v>
                </c:pt>
                <c:pt idx="44962">
                  <c:v>-2.9806900000000001E-2</c:v>
                </c:pt>
                <c:pt idx="44963">
                  <c:v>-3.1850499999999997E-2</c:v>
                </c:pt>
                <c:pt idx="44964">
                  <c:v>-3.4551400000000003E-2</c:v>
                </c:pt>
                <c:pt idx="44965">
                  <c:v>-3.6643000000000002E-2</c:v>
                </c:pt>
                <c:pt idx="44966">
                  <c:v>-3.8965899999999998E-2</c:v>
                </c:pt>
                <c:pt idx="44967">
                  <c:v>-4.1207800000000003E-2</c:v>
                </c:pt>
                <c:pt idx="44968">
                  <c:v>-4.34615E-2</c:v>
                </c:pt>
                <c:pt idx="44969">
                  <c:v>-4.5860499999999998E-2</c:v>
                </c:pt>
                <c:pt idx="44970">
                  <c:v>-4.8238099999999999E-2</c:v>
                </c:pt>
                <c:pt idx="44971">
                  <c:v>-5.0476699999999999E-2</c:v>
                </c:pt>
                <c:pt idx="44972">
                  <c:v>-5.2650799999999998E-2</c:v>
                </c:pt>
                <c:pt idx="44973">
                  <c:v>-5.5106599999999999E-2</c:v>
                </c:pt>
                <c:pt idx="44974">
                  <c:v>-5.7345699999999999E-2</c:v>
                </c:pt>
                <c:pt idx="44975">
                  <c:v>-5.97349E-2</c:v>
                </c:pt>
                <c:pt idx="44976">
                  <c:v>-6.2097100000000002E-2</c:v>
                </c:pt>
                <c:pt idx="44977">
                  <c:v>-6.4215400000000006E-2</c:v>
                </c:pt>
                <c:pt idx="44978">
                  <c:v>-6.6616599999999998E-2</c:v>
                </c:pt>
                <c:pt idx="44979">
                  <c:v>-6.8687899999999996E-2</c:v>
                </c:pt>
                <c:pt idx="44980">
                  <c:v>-7.1127099999999999E-2</c:v>
                </c:pt>
                <c:pt idx="44981">
                  <c:v>-7.31155E-2</c:v>
                </c:pt>
                <c:pt idx="44982">
                  <c:v>-7.5430899999999995E-2</c:v>
                </c:pt>
                <c:pt idx="44983">
                  <c:v>-7.7468300000000004E-2</c:v>
                </c:pt>
                <c:pt idx="44984">
                  <c:v>-7.9762E-2</c:v>
                </c:pt>
                <c:pt idx="44985">
                  <c:v>-8.1796099999999997E-2</c:v>
                </c:pt>
                <c:pt idx="44986">
                  <c:v>-8.4079899999999999E-2</c:v>
                </c:pt>
                <c:pt idx="44987">
                  <c:v>-8.6229200000000006E-2</c:v>
                </c:pt>
                <c:pt idx="44988">
                  <c:v>-8.8184299999999993E-2</c:v>
                </c:pt>
                <c:pt idx="44989">
                  <c:v>-9.0554399999999993E-2</c:v>
                </c:pt>
                <c:pt idx="44990">
                  <c:v>-9.2516399999999999E-2</c:v>
                </c:pt>
                <c:pt idx="44991">
                  <c:v>-9.4613699999999995E-2</c:v>
                </c:pt>
                <c:pt idx="44992">
                  <c:v>-9.7062800000000005E-2</c:v>
                </c:pt>
                <c:pt idx="44993">
                  <c:v>-9.9033300000000005E-2</c:v>
                </c:pt>
                <c:pt idx="44994">
                  <c:v>-0.101286</c:v>
                </c:pt>
                <c:pt idx="44995">
                  <c:v>-0.103257</c:v>
                </c:pt>
                <c:pt idx="44996">
                  <c:v>-0.105503</c:v>
                </c:pt>
                <c:pt idx="44997">
                  <c:v>-0.107721</c:v>
                </c:pt>
                <c:pt idx="44998">
                  <c:v>-0.109554</c:v>
                </c:pt>
                <c:pt idx="44999">
                  <c:v>-0.11175300000000001</c:v>
                </c:pt>
                <c:pt idx="45000">
                  <c:v>-0.113973</c:v>
                </c:pt>
                <c:pt idx="45001">
                  <c:v>-0.115857</c:v>
                </c:pt>
                <c:pt idx="45002">
                  <c:v>-0.118134</c:v>
                </c:pt>
                <c:pt idx="45003">
                  <c:v>-0.120076</c:v>
                </c:pt>
                <c:pt idx="45004">
                  <c:v>-0.12204</c:v>
                </c:pt>
                <c:pt idx="45005">
                  <c:v>-0.124057</c:v>
                </c:pt>
                <c:pt idx="45006">
                  <c:v>-0.12590399999999999</c:v>
                </c:pt>
                <c:pt idx="45007">
                  <c:v>-0.12804199999999999</c:v>
                </c:pt>
                <c:pt idx="45008">
                  <c:v>-0.129741</c:v>
                </c:pt>
                <c:pt idx="45009">
                  <c:v>-0.13178699999999999</c:v>
                </c:pt>
                <c:pt idx="45010">
                  <c:v>-0.13364400000000001</c:v>
                </c:pt>
                <c:pt idx="45011">
                  <c:v>-0.135547</c:v>
                </c:pt>
                <c:pt idx="45012">
                  <c:v>-0.137493</c:v>
                </c:pt>
                <c:pt idx="45013">
                  <c:v>-0.139291</c:v>
                </c:pt>
                <c:pt idx="45014">
                  <c:v>-0.14100299999999999</c:v>
                </c:pt>
                <c:pt idx="45015">
                  <c:v>-0.14287</c:v>
                </c:pt>
                <c:pt idx="45016">
                  <c:v>-0.14477799999999999</c:v>
                </c:pt>
                <c:pt idx="45017">
                  <c:v>-0.14635500000000001</c:v>
                </c:pt>
                <c:pt idx="45018">
                  <c:v>-0.14816199999999999</c:v>
                </c:pt>
                <c:pt idx="45019">
                  <c:v>-0.149949</c:v>
                </c:pt>
                <c:pt idx="45020">
                  <c:v>-0.151472</c:v>
                </c:pt>
                <c:pt idx="45021">
                  <c:v>-0.15330299999999999</c:v>
                </c:pt>
                <c:pt idx="45022">
                  <c:v>-0.154749</c:v>
                </c:pt>
                <c:pt idx="45023">
                  <c:v>-0.15653900000000001</c:v>
                </c:pt>
                <c:pt idx="45024">
                  <c:v>-0.15797600000000001</c:v>
                </c:pt>
                <c:pt idx="45025">
                  <c:v>-0.15955900000000001</c:v>
                </c:pt>
                <c:pt idx="45026">
                  <c:v>-0.161019</c:v>
                </c:pt>
                <c:pt idx="45027">
                  <c:v>-0.16237799999999999</c:v>
                </c:pt>
                <c:pt idx="45028">
                  <c:v>-0.16381999999999999</c:v>
                </c:pt>
                <c:pt idx="45029">
                  <c:v>-0.165412</c:v>
                </c:pt>
                <c:pt idx="45030">
                  <c:v>-0.166848</c:v>
                </c:pt>
                <c:pt idx="45031">
                  <c:v>-0.167991</c:v>
                </c:pt>
                <c:pt idx="45032">
                  <c:v>-0.16961300000000001</c:v>
                </c:pt>
                <c:pt idx="45033">
                  <c:v>-0.17086200000000001</c:v>
                </c:pt>
                <c:pt idx="45034">
                  <c:v>-0.17230200000000001</c:v>
                </c:pt>
                <c:pt idx="45035">
                  <c:v>-0.173542</c:v>
                </c:pt>
                <c:pt idx="45036">
                  <c:v>-0.174705</c:v>
                </c:pt>
                <c:pt idx="45037">
                  <c:v>-0.17615500000000001</c:v>
                </c:pt>
                <c:pt idx="45038">
                  <c:v>-0.17709900000000001</c:v>
                </c:pt>
                <c:pt idx="45039">
                  <c:v>-0.178618</c:v>
                </c:pt>
                <c:pt idx="45040">
                  <c:v>-0.179536</c:v>
                </c:pt>
                <c:pt idx="45041">
                  <c:v>-0.18069299999999999</c:v>
                </c:pt>
                <c:pt idx="45042">
                  <c:v>-0.18157899999999999</c:v>
                </c:pt>
                <c:pt idx="45043">
                  <c:v>-0.18279999999999999</c:v>
                </c:pt>
                <c:pt idx="45044">
                  <c:v>-0.183583</c:v>
                </c:pt>
                <c:pt idx="45045">
                  <c:v>-0.18476699999999999</c:v>
                </c:pt>
                <c:pt idx="45046">
                  <c:v>-0.185612</c:v>
                </c:pt>
                <c:pt idx="45047">
                  <c:v>-0.186311</c:v>
                </c:pt>
                <c:pt idx="45048">
                  <c:v>-0.18751699999999999</c:v>
                </c:pt>
                <c:pt idx="45049">
                  <c:v>-0.18804899999999999</c:v>
                </c:pt>
                <c:pt idx="45050">
                  <c:v>-0.18912899999999999</c:v>
                </c:pt>
                <c:pt idx="45051">
                  <c:v>-0.18981999999999999</c:v>
                </c:pt>
                <c:pt idx="45052">
                  <c:v>-0.190613</c:v>
                </c:pt>
                <c:pt idx="45053">
                  <c:v>-0.19145300000000001</c:v>
                </c:pt>
                <c:pt idx="45054">
                  <c:v>-0.19200800000000001</c:v>
                </c:pt>
                <c:pt idx="45055">
                  <c:v>-0.192972</c:v>
                </c:pt>
                <c:pt idx="45056">
                  <c:v>-0.19358500000000001</c:v>
                </c:pt>
                <c:pt idx="45057">
                  <c:v>-0.194221</c:v>
                </c:pt>
                <c:pt idx="45058">
                  <c:v>-0.19486300000000001</c:v>
                </c:pt>
                <c:pt idx="45059">
                  <c:v>-0.19550200000000001</c:v>
                </c:pt>
                <c:pt idx="45060">
                  <c:v>-0.19592899999999999</c:v>
                </c:pt>
                <c:pt idx="45061">
                  <c:v>-0.196599</c:v>
                </c:pt>
                <c:pt idx="45062">
                  <c:v>-0.19711300000000001</c:v>
                </c:pt>
                <c:pt idx="45063">
                  <c:v>-0.197405</c:v>
                </c:pt>
                <c:pt idx="45064">
                  <c:v>-0.198014</c:v>
                </c:pt>
                <c:pt idx="45065">
                  <c:v>-0.19824900000000001</c:v>
                </c:pt>
                <c:pt idx="45066">
                  <c:v>-0.19875899999999999</c:v>
                </c:pt>
                <c:pt idx="45067">
                  <c:v>-0.199022</c:v>
                </c:pt>
                <c:pt idx="45068">
                  <c:v>-0.199375</c:v>
                </c:pt>
                <c:pt idx="45069">
                  <c:v>-0.19972899999999999</c:v>
                </c:pt>
                <c:pt idx="45070">
                  <c:v>-0.20006699999999999</c:v>
                </c:pt>
                <c:pt idx="45071">
                  <c:v>-0.20033799999999999</c:v>
                </c:pt>
                <c:pt idx="45072">
                  <c:v>-0.20063900000000001</c:v>
                </c:pt>
                <c:pt idx="45073">
                  <c:v>-0.20091000000000001</c:v>
                </c:pt>
                <c:pt idx="45074">
                  <c:v>-0.20117499999999999</c:v>
                </c:pt>
                <c:pt idx="45075">
                  <c:v>-0.201516</c:v>
                </c:pt>
                <c:pt idx="45076">
                  <c:v>-0.20147000000000001</c:v>
                </c:pt>
                <c:pt idx="45077">
                  <c:v>-0.20185800000000001</c:v>
                </c:pt>
                <c:pt idx="45078">
                  <c:v>-0.202044</c:v>
                </c:pt>
                <c:pt idx="45079">
                  <c:v>-0.202152</c:v>
                </c:pt>
                <c:pt idx="45080">
                  <c:v>-0.202483</c:v>
                </c:pt>
                <c:pt idx="45081">
                  <c:v>-0.202239</c:v>
                </c:pt>
                <c:pt idx="45082">
                  <c:v>-0.202546</c:v>
                </c:pt>
                <c:pt idx="45083">
                  <c:v>-0.20257500000000001</c:v>
                </c:pt>
                <c:pt idx="45084">
                  <c:v>-0.20260600000000001</c:v>
                </c:pt>
                <c:pt idx="45085">
                  <c:v>-0.202624</c:v>
                </c:pt>
                <c:pt idx="45086">
                  <c:v>-0.20233999999999999</c:v>
                </c:pt>
                <c:pt idx="45087">
                  <c:v>-0.20236799999999999</c:v>
                </c:pt>
                <c:pt idx="45088">
                  <c:v>-0.20238400000000001</c:v>
                </c:pt>
                <c:pt idx="45089">
                  <c:v>-0.20238500000000001</c:v>
                </c:pt>
                <c:pt idx="45090">
                  <c:v>-0.20204900000000001</c:v>
                </c:pt>
                <c:pt idx="45091">
                  <c:v>-0.201903</c:v>
                </c:pt>
                <c:pt idx="45092">
                  <c:v>-0.20177200000000001</c:v>
                </c:pt>
                <c:pt idx="45093">
                  <c:v>-0.20173099999999999</c:v>
                </c:pt>
                <c:pt idx="45094">
                  <c:v>-0.20158699999999999</c:v>
                </c:pt>
                <c:pt idx="45095">
                  <c:v>-0.20124300000000001</c:v>
                </c:pt>
                <c:pt idx="45096">
                  <c:v>-0.201131</c:v>
                </c:pt>
                <c:pt idx="45097">
                  <c:v>-0.200734</c:v>
                </c:pt>
                <c:pt idx="45098">
                  <c:v>-0.20075200000000001</c:v>
                </c:pt>
                <c:pt idx="45099">
                  <c:v>-0.20047300000000001</c:v>
                </c:pt>
                <c:pt idx="45100">
                  <c:v>-0.20019000000000001</c:v>
                </c:pt>
                <c:pt idx="45101">
                  <c:v>-0.19989999999999999</c:v>
                </c:pt>
                <c:pt idx="45102">
                  <c:v>-0.19970199999999999</c:v>
                </c:pt>
                <c:pt idx="45103">
                  <c:v>-0.199242</c:v>
                </c:pt>
                <c:pt idx="45104">
                  <c:v>-0.199049</c:v>
                </c:pt>
                <c:pt idx="45105">
                  <c:v>-0.198545</c:v>
                </c:pt>
                <c:pt idx="45106">
                  <c:v>-0.19806199999999999</c:v>
                </c:pt>
                <c:pt idx="45107">
                  <c:v>-0.19777700000000001</c:v>
                </c:pt>
                <c:pt idx="45108">
                  <c:v>-0.19719100000000001</c:v>
                </c:pt>
                <c:pt idx="45109">
                  <c:v>-0.19680900000000001</c:v>
                </c:pt>
                <c:pt idx="45110">
                  <c:v>-0.19647800000000001</c:v>
                </c:pt>
                <c:pt idx="45111">
                  <c:v>-0.19589999999999999</c:v>
                </c:pt>
                <c:pt idx="45112">
                  <c:v>-0.19550200000000001</c:v>
                </c:pt>
                <c:pt idx="45113">
                  <c:v>-0.19484299999999999</c:v>
                </c:pt>
                <c:pt idx="45114">
                  <c:v>-0.194379</c:v>
                </c:pt>
                <c:pt idx="45115">
                  <c:v>-0.19384399999999999</c:v>
                </c:pt>
                <c:pt idx="45116">
                  <c:v>-0.19328100000000001</c:v>
                </c:pt>
                <c:pt idx="45117">
                  <c:v>-0.19264700000000001</c:v>
                </c:pt>
                <c:pt idx="45118">
                  <c:v>-0.19203100000000001</c:v>
                </c:pt>
                <c:pt idx="45119">
                  <c:v>-0.19132299999999999</c:v>
                </c:pt>
                <c:pt idx="45120">
                  <c:v>-0.19083600000000001</c:v>
                </c:pt>
                <c:pt idx="45121">
                  <c:v>-0.190278</c:v>
                </c:pt>
                <c:pt idx="45122">
                  <c:v>-0.18938199999999999</c:v>
                </c:pt>
                <c:pt idx="45123">
                  <c:v>-0.188859</c:v>
                </c:pt>
                <c:pt idx="45124">
                  <c:v>-0.188</c:v>
                </c:pt>
                <c:pt idx="45125">
                  <c:v>-0.187499</c:v>
                </c:pt>
                <c:pt idx="45126">
                  <c:v>-0.186693</c:v>
                </c:pt>
                <c:pt idx="45127">
                  <c:v>-0.186086</c:v>
                </c:pt>
                <c:pt idx="45128">
                  <c:v>-0.185278</c:v>
                </c:pt>
                <c:pt idx="45129">
                  <c:v>-0.18470700000000001</c:v>
                </c:pt>
                <c:pt idx="45130">
                  <c:v>-0.18395600000000001</c:v>
                </c:pt>
                <c:pt idx="45131">
                  <c:v>-0.18317800000000001</c:v>
                </c:pt>
                <c:pt idx="45132">
                  <c:v>-0.18256900000000001</c:v>
                </c:pt>
                <c:pt idx="45133">
                  <c:v>-0.18171499999999999</c:v>
                </c:pt>
                <c:pt idx="45134">
                  <c:v>-0.18104999999999999</c:v>
                </c:pt>
                <c:pt idx="45135">
                  <c:v>-0.18009700000000001</c:v>
                </c:pt>
                <c:pt idx="45136">
                  <c:v>-0.17948900000000001</c:v>
                </c:pt>
                <c:pt idx="45137">
                  <c:v>-0.178731</c:v>
                </c:pt>
                <c:pt idx="45138">
                  <c:v>-0.17773600000000001</c:v>
                </c:pt>
                <c:pt idx="45139">
                  <c:v>-0.176953</c:v>
                </c:pt>
                <c:pt idx="45140">
                  <c:v>-0.17601600000000001</c:v>
                </c:pt>
                <c:pt idx="45141">
                  <c:v>-0.17539099999999999</c:v>
                </c:pt>
                <c:pt idx="45142">
                  <c:v>-0.174404</c:v>
                </c:pt>
                <c:pt idx="45143">
                  <c:v>-0.17361799999999999</c:v>
                </c:pt>
                <c:pt idx="45144">
                  <c:v>-0.17255100000000001</c:v>
                </c:pt>
                <c:pt idx="45145">
                  <c:v>-0.17164099999999999</c:v>
                </c:pt>
                <c:pt idx="45146">
                  <c:v>-0.170733</c:v>
                </c:pt>
                <c:pt idx="45147">
                  <c:v>-0.169937</c:v>
                </c:pt>
                <c:pt idx="45148">
                  <c:v>-0.16899600000000001</c:v>
                </c:pt>
                <c:pt idx="45149">
                  <c:v>-0.16791400000000001</c:v>
                </c:pt>
                <c:pt idx="45150">
                  <c:v>-0.167155</c:v>
                </c:pt>
                <c:pt idx="45151">
                  <c:v>-0.16622200000000001</c:v>
                </c:pt>
                <c:pt idx="45152">
                  <c:v>-0.16547000000000001</c:v>
                </c:pt>
                <c:pt idx="45153">
                  <c:v>-0.164469</c:v>
                </c:pt>
                <c:pt idx="45154">
                  <c:v>-0.16345699999999999</c:v>
                </c:pt>
                <c:pt idx="45155">
                  <c:v>-0.162577</c:v>
                </c:pt>
                <c:pt idx="45156">
                  <c:v>-0.16172400000000001</c:v>
                </c:pt>
                <c:pt idx="45157">
                  <c:v>-0.16087199999999999</c:v>
                </c:pt>
                <c:pt idx="45158">
                  <c:v>-0.15984499999999999</c:v>
                </c:pt>
                <c:pt idx="45159">
                  <c:v>-0.158993</c:v>
                </c:pt>
                <c:pt idx="45160">
                  <c:v>-0.15806700000000001</c:v>
                </c:pt>
                <c:pt idx="45161">
                  <c:v>-0.15715199999999999</c:v>
                </c:pt>
                <c:pt idx="45162">
                  <c:v>-0.15604899999999999</c:v>
                </c:pt>
                <c:pt idx="45163">
                  <c:v>-0.15531900000000001</c:v>
                </c:pt>
                <c:pt idx="45164">
                  <c:v>-0.15437100000000001</c:v>
                </c:pt>
                <c:pt idx="45165">
                  <c:v>-0.15317600000000001</c:v>
                </c:pt>
                <c:pt idx="45166">
                  <c:v>-0.15240500000000001</c:v>
                </c:pt>
                <c:pt idx="45167">
                  <c:v>-0.151176</c:v>
                </c:pt>
                <c:pt idx="45168">
                  <c:v>-0.15021100000000001</c:v>
                </c:pt>
                <c:pt idx="45169">
                  <c:v>-0.14929700000000001</c:v>
                </c:pt>
                <c:pt idx="45170">
                  <c:v>-0.148067</c:v>
                </c:pt>
                <c:pt idx="45171">
                  <c:v>-0.146948</c:v>
                </c:pt>
                <c:pt idx="45172">
                  <c:v>-0.14594199999999999</c:v>
                </c:pt>
                <c:pt idx="45173">
                  <c:v>-0.14465700000000001</c:v>
                </c:pt>
                <c:pt idx="45174">
                  <c:v>-0.143593</c:v>
                </c:pt>
                <c:pt idx="45175">
                  <c:v>-0.14252100000000001</c:v>
                </c:pt>
                <c:pt idx="45176">
                  <c:v>-0.14110600000000001</c:v>
                </c:pt>
                <c:pt idx="45177">
                  <c:v>-0.140264</c:v>
                </c:pt>
                <c:pt idx="45178">
                  <c:v>-0.13874800000000001</c:v>
                </c:pt>
                <c:pt idx="45179">
                  <c:v>-0.137794</c:v>
                </c:pt>
                <c:pt idx="45180">
                  <c:v>-0.13658899999999999</c:v>
                </c:pt>
                <c:pt idx="45181">
                  <c:v>-0.13531799999999999</c:v>
                </c:pt>
                <c:pt idx="45182">
                  <c:v>-0.134188</c:v>
                </c:pt>
                <c:pt idx="45183">
                  <c:v>-0.132993</c:v>
                </c:pt>
                <c:pt idx="45184">
                  <c:v>-0.13175799999999999</c:v>
                </c:pt>
                <c:pt idx="45185">
                  <c:v>-0.130412</c:v>
                </c:pt>
                <c:pt idx="45186">
                  <c:v>-0.12930800000000001</c:v>
                </c:pt>
                <c:pt idx="45187">
                  <c:v>-0.12785199999999999</c:v>
                </c:pt>
                <c:pt idx="45188">
                  <c:v>-0.12673499999999999</c:v>
                </c:pt>
                <c:pt idx="45189">
                  <c:v>-0.12517400000000001</c:v>
                </c:pt>
                <c:pt idx="45190">
                  <c:v>-0.123885</c:v>
                </c:pt>
                <c:pt idx="45191">
                  <c:v>-0.12256</c:v>
                </c:pt>
                <c:pt idx="45192">
                  <c:v>-0.12075</c:v>
                </c:pt>
                <c:pt idx="45193">
                  <c:v>-0.119467</c:v>
                </c:pt>
                <c:pt idx="45194">
                  <c:v>-0.11765100000000001</c:v>
                </c:pt>
                <c:pt idx="45195">
                  <c:v>-0.116356</c:v>
                </c:pt>
                <c:pt idx="45196">
                  <c:v>-0.11486499999999999</c:v>
                </c:pt>
                <c:pt idx="45197">
                  <c:v>-0.113133</c:v>
                </c:pt>
                <c:pt idx="45198">
                  <c:v>-0.111725</c:v>
                </c:pt>
                <c:pt idx="45199">
                  <c:v>-0.109763</c:v>
                </c:pt>
                <c:pt idx="45200">
                  <c:v>-0.108255</c:v>
                </c:pt>
                <c:pt idx="45201">
                  <c:v>-0.10662199999999999</c:v>
                </c:pt>
                <c:pt idx="45202">
                  <c:v>-0.10496900000000001</c:v>
                </c:pt>
                <c:pt idx="45203">
                  <c:v>-0.103186</c:v>
                </c:pt>
                <c:pt idx="45204">
                  <c:v>-0.10138800000000001</c:v>
                </c:pt>
                <c:pt idx="45205">
                  <c:v>-9.9685700000000002E-2</c:v>
                </c:pt>
                <c:pt idx="45206">
                  <c:v>-9.7961699999999999E-2</c:v>
                </c:pt>
                <c:pt idx="45207">
                  <c:v>-9.6070100000000005E-2</c:v>
                </c:pt>
                <c:pt idx="45208">
                  <c:v>-9.4039399999999995E-2</c:v>
                </c:pt>
                <c:pt idx="45209">
                  <c:v>-9.2286400000000005E-2</c:v>
                </c:pt>
                <c:pt idx="45210">
                  <c:v>-9.0135599999999996E-2</c:v>
                </c:pt>
                <c:pt idx="45211">
                  <c:v>-8.8411000000000003E-2</c:v>
                </c:pt>
                <c:pt idx="45212">
                  <c:v>-8.6431499999999994E-2</c:v>
                </c:pt>
                <c:pt idx="45213">
                  <c:v>-8.4311899999999995E-2</c:v>
                </c:pt>
                <c:pt idx="45214">
                  <c:v>-8.2285300000000006E-2</c:v>
                </c:pt>
                <c:pt idx="45215">
                  <c:v>-8.0166399999999999E-2</c:v>
                </c:pt>
                <c:pt idx="45216">
                  <c:v>-7.8242000000000006E-2</c:v>
                </c:pt>
                <c:pt idx="45217">
                  <c:v>-7.5962399999999999E-2</c:v>
                </c:pt>
                <c:pt idx="45218">
                  <c:v>-7.4031100000000002E-2</c:v>
                </c:pt>
                <c:pt idx="45219">
                  <c:v>-7.1600899999999995E-2</c:v>
                </c:pt>
                <c:pt idx="45220">
                  <c:v>-6.9444800000000001E-2</c:v>
                </c:pt>
                <c:pt idx="45221">
                  <c:v>-6.7121899999999998E-2</c:v>
                </c:pt>
                <c:pt idx="45222">
                  <c:v>-6.4941700000000005E-2</c:v>
                </c:pt>
                <c:pt idx="45223">
                  <c:v>-6.2641199999999994E-2</c:v>
                </c:pt>
                <c:pt idx="45224">
                  <c:v>-6.0238E-2</c:v>
                </c:pt>
                <c:pt idx="45225">
                  <c:v>-5.8172300000000003E-2</c:v>
                </c:pt>
                <c:pt idx="45226">
                  <c:v>-5.5609699999999998E-2</c:v>
                </c:pt>
                <c:pt idx="45227">
                  <c:v>-5.3279199999999999E-2</c:v>
                </c:pt>
                <c:pt idx="45228">
                  <c:v>-5.1123599999999998E-2</c:v>
                </c:pt>
                <c:pt idx="45229">
                  <c:v>-4.8794999999999998E-2</c:v>
                </c:pt>
                <c:pt idx="45230">
                  <c:v>-4.6182099999999997E-2</c:v>
                </c:pt>
                <c:pt idx="45231">
                  <c:v>-4.3917699999999997E-2</c:v>
                </c:pt>
                <c:pt idx="45232">
                  <c:v>-4.1264799999999997E-2</c:v>
                </c:pt>
                <c:pt idx="45233">
                  <c:v>-3.8822599999999999E-2</c:v>
                </c:pt>
                <c:pt idx="45234">
                  <c:v>-3.6301899999999998E-2</c:v>
                </c:pt>
                <c:pt idx="45235">
                  <c:v>-3.3669499999999998E-2</c:v>
                </c:pt>
                <c:pt idx="45236">
                  <c:v>-3.12652E-2</c:v>
                </c:pt>
                <c:pt idx="45237">
                  <c:v>-2.8495699999999999E-2</c:v>
                </c:pt>
                <c:pt idx="45238">
                  <c:v>-2.6127399999999999E-2</c:v>
                </c:pt>
                <c:pt idx="45239">
                  <c:v>-2.3494500000000001E-2</c:v>
                </c:pt>
                <c:pt idx="45240">
                  <c:v>-2.09815E-2</c:v>
                </c:pt>
                <c:pt idx="45241">
                  <c:v>-1.82387E-2</c:v>
                </c:pt>
                <c:pt idx="45242">
                  <c:v>-1.5690599999999999E-2</c:v>
                </c:pt>
                <c:pt idx="45243">
                  <c:v>-1.30676E-2</c:v>
                </c:pt>
                <c:pt idx="45244">
                  <c:v>-1.03587E-2</c:v>
                </c:pt>
                <c:pt idx="45245">
                  <c:v>-7.94775E-3</c:v>
                </c:pt>
                <c:pt idx="45246">
                  <c:v>-4.9234200000000004E-3</c:v>
                </c:pt>
                <c:pt idx="45247">
                  <c:v>-2.5435200000000001E-3</c:v>
                </c:pt>
                <c:pt idx="45248">
                  <c:v>3.9913699999999998E-4</c:v>
                </c:pt>
                <c:pt idx="45249">
                  <c:v>3.0634500000000001E-3</c:v>
                </c:pt>
                <c:pt idx="45250">
                  <c:v>5.7430399999999996E-3</c:v>
                </c:pt>
                <c:pt idx="45251">
                  <c:v>8.5411500000000008E-3</c:v>
                </c:pt>
                <c:pt idx="45252">
                  <c:v>1.1134E-2</c:v>
                </c:pt>
                <c:pt idx="45253">
                  <c:v>1.4183100000000001E-2</c:v>
                </c:pt>
                <c:pt idx="45254">
                  <c:v>1.6832699999999999E-2</c:v>
                </c:pt>
                <c:pt idx="45255">
                  <c:v>1.9561499999999999E-2</c:v>
                </c:pt>
                <c:pt idx="45256">
                  <c:v>2.2314400000000002E-2</c:v>
                </c:pt>
                <c:pt idx="45257">
                  <c:v>2.52585E-2</c:v>
                </c:pt>
                <c:pt idx="45258">
                  <c:v>2.8104899999999999E-2</c:v>
                </c:pt>
                <c:pt idx="45259">
                  <c:v>3.0883600000000001E-2</c:v>
                </c:pt>
                <c:pt idx="45260">
                  <c:v>3.3743099999999998E-2</c:v>
                </c:pt>
                <c:pt idx="45261">
                  <c:v>3.6358599999999998E-2</c:v>
                </c:pt>
                <c:pt idx="45262">
                  <c:v>3.9455400000000002E-2</c:v>
                </c:pt>
                <c:pt idx="45263">
                  <c:v>4.2078699999999997E-2</c:v>
                </c:pt>
                <c:pt idx="45264">
                  <c:v>4.5130900000000002E-2</c:v>
                </c:pt>
                <c:pt idx="45265">
                  <c:v>4.7565299999999998E-2</c:v>
                </c:pt>
                <c:pt idx="45266">
                  <c:v>5.0421000000000001E-2</c:v>
                </c:pt>
                <c:pt idx="45267">
                  <c:v>5.3215400000000003E-2</c:v>
                </c:pt>
                <c:pt idx="45268">
                  <c:v>5.5723200000000001E-2</c:v>
                </c:pt>
                <c:pt idx="45269">
                  <c:v>5.8761599999999997E-2</c:v>
                </c:pt>
                <c:pt idx="45270">
                  <c:v>6.1486100000000002E-2</c:v>
                </c:pt>
                <c:pt idx="45271">
                  <c:v>6.4287399999999995E-2</c:v>
                </c:pt>
                <c:pt idx="45272">
                  <c:v>6.6898299999999994E-2</c:v>
                </c:pt>
                <c:pt idx="45273">
                  <c:v>6.9855500000000001E-2</c:v>
                </c:pt>
                <c:pt idx="45274">
                  <c:v>7.2627399999999995E-2</c:v>
                </c:pt>
                <c:pt idx="45275">
                  <c:v>7.5511800000000004E-2</c:v>
                </c:pt>
                <c:pt idx="45276">
                  <c:v>7.8242999999999993E-2</c:v>
                </c:pt>
                <c:pt idx="45277">
                  <c:v>8.0885499999999999E-2</c:v>
                </c:pt>
                <c:pt idx="45278">
                  <c:v>8.3993899999999996E-2</c:v>
                </c:pt>
                <c:pt idx="45279">
                  <c:v>8.6431300000000003E-2</c:v>
                </c:pt>
                <c:pt idx="45280">
                  <c:v>8.9546899999999999E-2</c:v>
                </c:pt>
                <c:pt idx="45281">
                  <c:v>9.2044100000000004E-2</c:v>
                </c:pt>
                <c:pt idx="45282">
                  <c:v>9.4924300000000003E-2</c:v>
                </c:pt>
                <c:pt idx="45283">
                  <c:v>9.7745399999999996E-2</c:v>
                </c:pt>
                <c:pt idx="45284">
                  <c:v>0.10030699999999999</c:v>
                </c:pt>
                <c:pt idx="45285">
                  <c:v>0.103197</c:v>
                </c:pt>
                <c:pt idx="45286">
                  <c:v>0.105795</c:v>
                </c:pt>
                <c:pt idx="45287">
                  <c:v>0.108511</c:v>
                </c:pt>
                <c:pt idx="45288">
                  <c:v>0.111014</c:v>
                </c:pt>
                <c:pt idx="45289">
                  <c:v>0.11373800000000001</c:v>
                </c:pt>
                <c:pt idx="45290">
                  <c:v>0.116227</c:v>
                </c:pt>
                <c:pt idx="45291">
                  <c:v>0.118991</c:v>
                </c:pt>
                <c:pt idx="45292">
                  <c:v>0.121419</c:v>
                </c:pt>
                <c:pt idx="45293">
                  <c:v>0.123862</c:v>
                </c:pt>
                <c:pt idx="45294">
                  <c:v>0.12655</c:v>
                </c:pt>
                <c:pt idx="45295">
                  <c:v>0.12886400000000001</c:v>
                </c:pt>
                <c:pt idx="45296">
                  <c:v>0.131573</c:v>
                </c:pt>
                <c:pt idx="45297">
                  <c:v>0.13391600000000001</c:v>
                </c:pt>
                <c:pt idx="45298">
                  <c:v>0.136461</c:v>
                </c:pt>
                <c:pt idx="45299">
                  <c:v>0.138876</c:v>
                </c:pt>
                <c:pt idx="45300">
                  <c:v>0.14130000000000001</c:v>
                </c:pt>
                <c:pt idx="45301">
                  <c:v>0.14364199999999999</c:v>
                </c:pt>
                <c:pt idx="45302">
                  <c:v>0.146206</c:v>
                </c:pt>
                <c:pt idx="45303">
                  <c:v>0.14852000000000001</c:v>
                </c:pt>
                <c:pt idx="45304">
                  <c:v>0.15054500000000001</c:v>
                </c:pt>
                <c:pt idx="45305">
                  <c:v>0.15317600000000001</c:v>
                </c:pt>
                <c:pt idx="45306">
                  <c:v>0.15523000000000001</c:v>
                </c:pt>
                <c:pt idx="45307">
                  <c:v>0.15754899999999999</c:v>
                </c:pt>
                <c:pt idx="45308">
                  <c:v>0.159493</c:v>
                </c:pt>
                <c:pt idx="45309">
                  <c:v>0.161637</c:v>
                </c:pt>
                <c:pt idx="45310">
                  <c:v>0.16370299999999999</c:v>
                </c:pt>
                <c:pt idx="45311">
                  <c:v>0.16580700000000001</c:v>
                </c:pt>
                <c:pt idx="45312">
                  <c:v>0.167824</c:v>
                </c:pt>
                <c:pt idx="45313">
                  <c:v>0.169712</c:v>
                </c:pt>
                <c:pt idx="45314">
                  <c:v>0.17169799999999999</c:v>
                </c:pt>
                <c:pt idx="45315">
                  <c:v>0.173432</c:v>
                </c:pt>
                <c:pt idx="45316">
                  <c:v>0.17547099999999999</c:v>
                </c:pt>
                <c:pt idx="45317">
                  <c:v>0.177147</c:v>
                </c:pt>
                <c:pt idx="45318">
                  <c:v>0.17909700000000001</c:v>
                </c:pt>
                <c:pt idx="45319">
                  <c:v>0.18068500000000001</c:v>
                </c:pt>
                <c:pt idx="45320">
                  <c:v>0.18226500000000001</c:v>
                </c:pt>
                <c:pt idx="45321">
                  <c:v>0.18416299999999999</c:v>
                </c:pt>
                <c:pt idx="45322">
                  <c:v>0.18562899999999999</c:v>
                </c:pt>
                <c:pt idx="45323">
                  <c:v>0.18732299999999999</c:v>
                </c:pt>
                <c:pt idx="45324">
                  <c:v>0.18870899999999999</c:v>
                </c:pt>
                <c:pt idx="45325">
                  <c:v>0.190446</c:v>
                </c:pt>
                <c:pt idx="45326">
                  <c:v>0.19172800000000001</c:v>
                </c:pt>
                <c:pt idx="45327">
                  <c:v>0.19315599999999999</c:v>
                </c:pt>
                <c:pt idx="45328">
                  <c:v>0.19466</c:v>
                </c:pt>
                <c:pt idx="45329">
                  <c:v>0.195885</c:v>
                </c:pt>
                <c:pt idx="45330">
                  <c:v>0.19724800000000001</c:v>
                </c:pt>
                <c:pt idx="45331">
                  <c:v>0.19817499999999999</c:v>
                </c:pt>
                <c:pt idx="45332">
                  <c:v>0.19960800000000001</c:v>
                </c:pt>
                <c:pt idx="45333">
                  <c:v>0.20067299999999999</c:v>
                </c:pt>
                <c:pt idx="45334">
                  <c:v>0.20183799999999999</c:v>
                </c:pt>
                <c:pt idx="45335">
                  <c:v>0.20277500000000001</c:v>
                </c:pt>
                <c:pt idx="45336">
                  <c:v>0.20367399999999999</c:v>
                </c:pt>
                <c:pt idx="45337">
                  <c:v>0.20488799999999999</c:v>
                </c:pt>
                <c:pt idx="45338">
                  <c:v>0.20569299999999999</c:v>
                </c:pt>
                <c:pt idx="45339">
                  <c:v>0.20702999999999999</c:v>
                </c:pt>
                <c:pt idx="45340">
                  <c:v>0.20769699999999999</c:v>
                </c:pt>
                <c:pt idx="45341">
                  <c:v>0.20877999999999999</c:v>
                </c:pt>
                <c:pt idx="45342">
                  <c:v>0.20965</c:v>
                </c:pt>
                <c:pt idx="45343">
                  <c:v>0.21030399999999999</c:v>
                </c:pt>
                <c:pt idx="45344">
                  <c:v>0.21125099999999999</c:v>
                </c:pt>
                <c:pt idx="45345">
                  <c:v>0.21191599999999999</c:v>
                </c:pt>
                <c:pt idx="45346">
                  <c:v>0.21235699999999999</c:v>
                </c:pt>
                <c:pt idx="45347">
                  <c:v>0.21299100000000001</c:v>
                </c:pt>
                <c:pt idx="45348">
                  <c:v>0.21348700000000001</c:v>
                </c:pt>
                <c:pt idx="45349">
                  <c:v>0.21403</c:v>
                </c:pt>
                <c:pt idx="45350">
                  <c:v>0.21446399999999999</c:v>
                </c:pt>
                <c:pt idx="45351">
                  <c:v>0.21479300000000001</c:v>
                </c:pt>
                <c:pt idx="45352">
                  <c:v>0.21526799999999999</c:v>
                </c:pt>
                <c:pt idx="45353">
                  <c:v>0.21562999999999999</c:v>
                </c:pt>
                <c:pt idx="45354">
                  <c:v>0.215975</c:v>
                </c:pt>
                <c:pt idx="45355">
                  <c:v>0.216643</c:v>
                </c:pt>
                <c:pt idx="45356">
                  <c:v>0.21666099999999999</c:v>
                </c:pt>
                <c:pt idx="45357">
                  <c:v>0.21722</c:v>
                </c:pt>
                <c:pt idx="45358">
                  <c:v>0.217387</c:v>
                </c:pt>
                <c:pt idx="45359">
                  <c:v>0.21776599999999999</c:v>
                </c:pt>
                <c:pt idx="45360">
                  <c:v>0.21810399999999999</c:v>
                </c:pt>
                <c:pt idx="45361">
                  <c:v>0.218388</c:v>
                </c:pt>
                <c:pt idx="45362">
                  <c:v>0.21859100000000001</c:v>
                </c:pt>
                <c:pt idx="45363">
                  <c:v>0.21861700000000001</c:v>
                </c:pt>
                <c:pt idx="45364">
                  <c:v>0.218998</c:v>
                </c:pt>
                <c:pt idx="45365">
                  <c:v>0.21896499999999999</c:v>
                </c:pt>
                <c:pt idx="45366">
                  <c:v>0.21921499999999999</c:v>
                </c:pt>
                <c:pt idx="45367">
                  <c:v>0.218976</c:v>
                </c:pt>
                <c:pt idx="45368">
                  <c:v>0.21903500000000001</c:v>
                </c:pt>
                <c:pt idx="45369">
                  <c:v>0.219057</c:v>
                </c:pt>
                <c:pt idx="45370">
                  <c:v>0.218721</c:v>
                </c:pt>
                <c:pt idx="45371">
                  <c:v>0.21890100000000001</c:v>
                </c:pt>
                <c:pt idx="45372">
                  <c:v>0.21870800000000001</c:v>
                </c:pt>
                <c:pt idx="45373">
                  <c:v>0.21837500000000001</c:v>
                </c:pt>
                <c:pt idx="45374">
                  <c:v>0.218225</c:v>
                </c:pt>
                <c:pt idx="45375">
                  <c:v>0.21812999999999999</c:v>
                </c:pt>
                <c:pt idx="45376">
                  <c:v>0.21797900000000001</c:v>
                </c:pt>
                <c:pt idx="45377">
                  <c:v>0.21773200000000001</c:v>
                </c:pt>
                <c:pt idx="45378">
                  <c:v>0.21745300000000001</c:v>
                </c:pt>
                <c:pt idx="45379">
                  <c:v>0.21741199999999999</c:v>
                </c:pt>
                <c:pt idx="45380">
                  <c:v>0.217224</c:v>
                </c:pt>
                <c:pt idx="45381">
                  <c:v>0.21698600000000001</c:v>
                </c:pt>
                <c:pt idx="45382">
                  <c:v>0.216866</c:v>
                </c:pt>
                <c:pt idx="45383">
                  <c:v>0.21632999999999999</c:v>
                </c:pt>
                <c:pt idx="45384">
                  <c:v>0.216221</c:v>
                </c:pt>
                <c:pt idx="45385">
                  <c:v>0.215749</c:v>
                </c:pt>
                <c:pt idx="45386">
                  <c:v>0.21535899999999999</c:v>
                </c:pt>
                <c:pt idx="45387">
                  <c:v>0.21489800000000001</c:v>
                </c:pt>
                <c:pt idx="45388">
                  <c:v>0.214613</c:v>
                </c:pt>
                <c:pt idx="45389">
                  <c:v>0.214084</c:v>
                </c:pt>
                <c:pt idx="45390">
                  <c:v>0.21343699999999999</c:v>
                </c:pt>
                <c:pt idx="45391">
                  <c:v>0.213112</c:v>
                </c:pt>
                <c:pt idx="45392">
                  <c:v>0.21252499999999999</c:v>
                </c:pt>
                <c:pt idx="45393">
                  <c:v>0.21207699999999999</c:v>
                </c:pt>
                <c:pt idx="45394">
                  <c:v>0.21120700000000001</c:v>
                </c:pt>
                <c:pt idx="45395">
                  <c:v>0.21067</c:v>
                </c:pt>
                <c:pt idx="45396">
                  <c:v>0.21019499999999999</c:v>
                </c:pt>
                <c:pt idx="45397">
                  <c:v>0.20939099999999999</c:v>
                </c:pt>
                <c:pt idx="45398">
                  <c:v>0.20886099999999999</c:v>
                </c:pt>
                <c:pt idx="45399">
                  <c:v>0.20805799999999999</c:v>
                </c:pt>
                <c:pt idx="45400">
                  <c:v>0.20741299999999999</c:v>
                </c:pt>
                <c:pt idx="45401">
                  <c:v>0.20668400000000001</c:v>
                </c:pt>
                <c:pt idx="45402">
                  <c:v>0.20613000000000001</c:v>
                </c:pt>
                <c:pt idx="45403">
                  <c:v>0.205348</c:v>
                </c:pt>
                <c:pt idx="45404">
                  <c:v>0.20460100000000001</c:v>
                </c:pt>
                <c:pt idx="45405">
                  <c:v>0.20367499999999999</c:v>
                </c:pt>
                <c:pt idx="45406">
                  <c:v>0.202986</c:v>
                </c:pt>
                <c:pt idx="45407">
                  <c:v>0.20227700000000001</c:v>
                </c:pt>
                <c:pt idx="45408">
                  <c:v>0.20133799999999999</c:v>
                </c:pt>
                <c:pt idx="45409">
                  <c:v>0.20074500000000001</c:v>
                </c:pt>
                <c:pt idx="45410">
                  <c:v>0.199488</c:v>
                </c:pt>
                <c:pt idx="45411">
                  <c:v>0.199018</c:v>
                </c:pt>
                <c:pt idx="45412">
                  <c:v>0.19795599999999999</c:v>
                </c:pt>
                <c:pt idx="45413">
                  <c:v>0.19711100000000001</c:v>
                </c:pt>
                <c:pt idx="45414">
                  <c:v>0.19628699999999999</c:v>
                </c:pt>
                <c:pt idx="45415">
                  <c:v>0.19526199999999999</c:v>
                </c:pt>
                <c:pt idx="45416">
                  <c:v>0.194412</c:v>
                </c:pt>
                <c:pt idx="45417">
                  <c:v>0.193275</c:v>
                </c:pt>
                <c:pt idx="45418">
                  <c:v>0.19252</c:v>
                </c:pt>
                <c:pt idx="45419">
                  <c:v>0.19129599999999999</c:v>
                </c:pt>
                <c:pt idx="45420">
                  <c:v>0.19065699999999999</c:v>
                </c:pt>
                <c:pt idx="45421">
                  <c:v>0.18924099999999999</c:v>
                </c:pt>
                <c:pt idx="45422">
                  <c:v>0.18836</c:v>
                </c:pt>
                <c:pt idx="45423">
                  <c:v>0.18740200000000001</c:v>
                </c:pt>
                <c:pt idx="45424">
                  <c:v>0.18626599999999999</c:v>
                </c:pt>
                <c:pt idx="45425">
                  <c:v>0.18540799999999999</c:v>
                </c:pt>
                <c:pt idx="45426">
                  <c:v>0.184172</c:v>
                </c:pt>
                <c:pt idx="45427">
                  <c:v>0.18304799999999999</c:v>
                </c:pt>
                <c:pt idx="45428">
                  <c:v>0.18204699999999999</c:v>
                </c:pt>
                <c:pt idx="45429">
                  <c:v>0.18087700000000001</c:v>
                </c:pt>
                <c:pt idx="45430">
                  <c:v>0.17987400000000001</c:v>
                </c:pt>
                <c:pt idx="45431">
                  <c:v>0.17869099999999999</c:v>
                </c:pt>
                <c:pt idx="45432">
                  <c:v>0.17746600000000001</c:v>
                </c:pt>
                <c:pt idx="45433">
                  <c:v>0.17624200000000001</c:v>
                </c:pt>
                <c:pt idx="45434">
                  <c:v>0.175099</c:v>
                </c:pt>
                <c:pt idx="45435">
                  <c:v>0.17401800000000001</c:v>
                </c:pt>
                <c:pt idx="45436">
                  <c:v>0.17286899999999999</c:v>
                </c:pt>
                <c:pt idx="45437">
                  <c:v>0.17147799999999999</c:v>
                </c:pt>
                <c:pt idx="45438">
                  <c:v>0.17032600000000001</c:v>
                </c:pt>
                <c:pt idx="45439">
                  <c:v>0.16919899999999999</c:v>
                </c:pt>
                <c:pt idx="45440">
                  <c:v>0.16791400000000001</c:v>
                </c:pt>
                <c:pt idx="45441">
                  <c:v>0.166744</c:v>
                </c:pt>
                <c:pt idx="45442">
                  <c:v>0.16544</c:v>
                </c:pt>
                <c:pt idx="45443">
                  <c:v>0.164382</c:v>
                </c:pt>
                <c:pt idx="45444">
                  <c:v>0.16297500000000001</c:v>
                </c:pt>
                <c:pt idx="45445">
                  <c:v>0.161713</c:v>
                </c:pt>
                <c:pt idx="45446">
                  <c:v>0.16051499999999999</c:v>
                </c:pt>
                <c:pt idx="45447">
                  <c:v>0.159413</c:v>
                </c:pt>
                <c:pt idx="45448">
                  <c:v>0.15795300000000001</c:v>
                </c:pt>
                <c:pt idx="45449">
                  <c:v>0.15654899999999999</c:v>
                </c:pt>
                <c:pt idx="45450">
                  <c:v>0.155442</c:v>
                </c:pt>
                <c:pt idx="45451">
                  <c:v>0.15390200000000001</c:v>
                </c:pt>
                <c:pt idx="45452">
                  <c:v>0.152724</c:v>
                </c:pt>
                <c:pt idx="45453">
                  <c:v>0.15117900000000001</c:v>
                </c:pt>
                <c:pt idx="45454">
                  <c:v>0.14968999999999999</c:v>
                </c:pt>
                <c:pt idx="45455">
                  <c:v>0.14821999999999999</c:v>
                </c:pt>
                <c:pt idx="45456">
                  <c:v>0.146956</c:v>
                </c:pt>
                <c:pt idx="45457">
                  <c:v>0.14546100000000001</c:v>
                </c:pt>
                <c:pt idx="45458">
                  <c:v>0.144068</c:v>
                </c:pt>
                <c:pt idx="45459">
                  <c:v>0.14260900000000001</c:v>
                </c:pt>
                <c:pt idx="45460">
                  <c:v>0.141038</c:v>
                </c:pt>
                <c:pt idx="45461">
                  <c:v>0.13952200000000001</c:v>
                </c:pt>
                <c:pt idx="45462">
                  <c:v>0.13805899999999999</c:v>
                </c:pt>
                <c:pt idx="45463">
                  <c:v>0.13674800000000001</c:v>
                </c:pt>
                <c:pt idx="45464">
                  <c:v>0.134852</c:v>
                </c:pt>
                <c:pt idx="45465">
                  <c:v>0.13328300000000001</c:v>
                </c:pt>
                <c:pt idx="45466">
                  <c:v>0.13181100000000001</c:v>
                </c:pt>
                <c:pt idx="45467">
                  <c:v>0.13009299999999999</c:v>
                </c:pt>
                <c:pt idx="45468">
                  <c:v>0.128473</c:v>
                </c:pt>
                <c:pt idx="45469">
                  <c:v>0.12689300000000001</c:v>
                </c:pt>
                <c:pt idx="45470">
                  <c:v>0.12526300000000001</c:v>
                </c:pt>
                <c:pt idx="45471">
                  <c:v>0.123532</c:v>
                </c:pt>
                <c:pt idx="45472">
                  <c:v>0.12184</c:v>
                </c:pt>
                <c:pt idx="45473">
                  <c:v>0.120134</c:v>
                </c:pt>
                <c:pt idx="45474">
                  <c:v>0.118413</c:v>
                </c:pt>
                <c:pt idx="45475">
                  <c:v>0.116788</c:v>
                </c:pt>
                <c:pt idx="45476">
                  <c:v>0.11472400000000001</c:v>
                </c:pt>
                <c:pt idx="45477">
                  <c:v>0.113094</c:v>
                </c:pt>
                <c:pt idx="45478">
                  <c:v>0.111203</c:v>
                </c:pt>
                <c:pt idx="45479">
                  <c:v>0.109581</c:v>
                </c:pt>
                <c:pt idx="45480">
                  <c:v>0.10760500000000001</c:v>
                </c:pt>
                <c:pt idx="45481">
                  <c:v>0.105486</c:v>
                </c:pt>
                <c:pt idx="45482">
                  <c:v>0.103683</c:v>
                </c:pt>
                <c:pt idx="45483">
                  <c:v>0.101616</c:v>
                </c:pt>
                <c:pt idx="45484">
                  <c:v>9.9696800000000002E-2</c:v>
                </c:pt>
                <c:pt idx="45485">
                  <c:v>9.7703300000000007E-2</c:v>
                </c:pt>
                <c:pt idx="45486">
                  <c:v>9.5576300000000003E-2</c:v>
                </c:pt>
                <c:pt idx="45487">
                  <c:v>9.3428800000000006E-2</c:v>
                </c:pt>
                <c:pt idx="45488">
                  <c:v>9.1364000000000001E-2</c:v>
                </c:pt>
                <c:pt idx="45489">
                  <c:v>8.9424400000000001E-2</c:v>
                </c:pt>
                <c:pt idx="45490">
                  <c:v>8.7405200000000002E-2</c:v>
                </c:pt>
                <c:pt idx="45491">
                  <c:v>8.5162699999999994E-2</c:v>
                </c:pt>
                <c:pt idx="45492">
                  <c:v>8.2854800000000006E-2</c:v>
                </c:pt>
                <c:pt idx="45493">
                  <c:v>8.0970500000000001E-2</c:v>
                </c:pt>
                <c:pt idx="45494">
                  <c:v>7.8665100000000002E-2</c:v>
                </c:pt>
                <c:pt idx="45495">
                  <c:v>7.6603699999999997E-2</c:v>
                </c:pt>
                <c:pt idx="45496">
                  <c:v>7.4493599999999993E-2</c:v>
                </c:pt>
                <c:pt idx="45497">
                  <c:v>7.2077100000000005E-2</c:v>
                </c:pt>
                <c:pt idx="45498">
                  <c:v>7.0060899999999995E-2</c:v>
                </c:pt>
                <c:pt idx="45499">
                  <c:v>6.7673300000000006E-2</c:v>
                </c:pt>
                <c:pt idx="45500">
                  <c:v>6.5710599999999994E-2</c:v>
                </c:pt>
                <c:pt idx="45501">
                  <c:v>6.3298599999999997E-2</c:v>
                </c:pt>
                <c:pt idx="45502">
                  <c:v>6.0935200000000002E-2</c:v>
                </c:pt>
                <c:pt idx="45503">
                  <c:v>5.86227E-2</c:v>
                </c:pt>
                <c:pt idx="45504">
                  <c:v>5.6031999999999998E-2</c:v>
                </c:pt>
                <c:pt idx="45505">
                  <c:v>5.3831900000000002E-2</c:v>
                </c:pt>
                <c:pt idx="45506">
                  <c:v>5.1511700000000001E-2</c:v>
                </c:pt>
                <c:pt idx="45507">
                  <c:v>4.9151300000000002E-2</c:v>
                </c:pt>
                <c:pt idx="45508">
                  <c:v>4.6741600000000001E-2</c:v>
                </c:pt>
                <c:pt idx="45509">
                  <c:v>4.4258499999999999E-2</c:v>
                </c:pt>
                <c:pt idx="45510">
                  <c:v>4.1941699999999998E-2</c:v>
                </c:pt>
                <c:pt idx="45511">
                  <c:v>3.9412999999999997E-2</c:v>
                </c:pt>
                <c:pt idx="45512">
                  <c:v>3.7169399999999998E-2</c:v>
                </c:pt>
                <c:pt idx="45513">
                  <c:v>3.4764700000000003E-2</c:v>
                </c:pt>
                <c:pt idx="45514">
                  <c:v>3.21006E-2</c:v>
                </c:pt>
                <c:pt idx="45515">
                  <c:v>2.9810799999999998E-2</c:v>
                </c:pt>
                <c:pt idx="45516">
                  <c:v>2.72751E-2</c:v>
                </c:pt>
                <c:pt idx="45517">
                  <c:v>2.4872700000000001E-2</c:v>
                </c:pt>
                <c:pt idx="45518">
                  <c:v>2.2524099999999998E-2</c:v>
                </c:pt>
                <c:pt idx="45519">
                  <c:v>1.9917899999999999E-2</c:v>
                </c:pt>
                <c:pt idx="45520">
                  <c:v>1.7371600000000001E-2</c:v>
                </c:pt>
                <c:pt idx="45521">
                  <c:v>1.5026599999999999E-2</c:v>
                </c:pt>
                <c:pt idx="45522">
                  <c:v>1.2565399999999999E-2</c:v>
                </c:pt>
                <c:pt idx="45523">
                  <c:v>9.9873600000000007E-3</c:v>
                </c:pt>
                <c:pt idx="45524">
                  <c:v>7.4653100000000002E-3</c:v>
                </c:pt>
                <c:pt idx="45525">
                  <c:v>4.9896699999999999E-3</c:v>
                </c:pt>
                <c:pt idx="45526">
                  <c:v>2.5333E-3</c:v>
                </c:pt>
                <c:pt idx="45527">
                  <c:v>-1.6481199999999999E-4</c:v>
                </c:pt>
                <c:pt idx="45528">
                  <c:v>-2.53689E-3</c:v>
                </c:pt>
                <c:pt idx="45529">
                  <c:v>-5.0962500000000001E-3</c:v>
                </c:pt>
                <c:pt idx="45530">
                  <c:v>-7.5540599999999996E-3</c:v>
                </c:pt>
                <c:pt idx="45531">
                  <c:v>-1.01609E-2</c:v>
                </c:pt>
                <c:pt idx="45532">
                  <c:v>-1.25688E-2</c:v>
                </c:pt>
                <c:pt idx="45533">
                  <c:v>-1.49248E-2</c:v>
                </c:pt>
                <c:pt idx="45534">
                  <c:v>-1.7524499999999998E-2</c:v>
                </c:pt>
                <c:pt idx="45535">
                  <c:v>-2.0007E-2</c:v>
                </c:pt>
                <c:pt idx="45536">
                  <c:v>-2.26348E-2</c:v>
                </c:pt>
                <c:pt idx="45537">
                  <c:v>-2.4891900000000002E-2</c:v>
                </c:pt>
                <c:pt idx="45538">
                  <c:v>-2.7565900000000001E-2</c:v>
                </c:pt>
                <c:pt idx="45539">
                  <c:v>-2.9931900000000001E-2</c:v>
                </c:pt>
                <c:pt idx="45540">
                  <c:v>-3.25422E-2</c:v>
                </c:pt>
                <c:pt idx="45541">
                  <c:v>-3.5088000000000001E-2</c:v>
                </c:pt>
                <c:pt idx="45542">
                  <c:v>-3.7544300000000003E-2</c:v>
                </c:pt>
                <c:pt idx="45543">
                  <c:v>-3.9983699999999997E-2</c:v>
                </c:pt>
                <c:pt idx="45544">
                  <c:v>-4.2518399999999998E-2</c:v>
                </c:pt>
                <c:pt idx="45545">
                  <c:v>-4.4888900000000002E-2</c:v>
                </c:pt>
                <c:pt idx="45546">
                  <c:v>-4.7400600000000001E-2</c:v>
                </c:pt>
                <c:pt idx="45547">
                  <c:v>-4.9955100000000002E-2</c:v>
                </c:pt>
                <c:pt idx="45548">
                  <c:v>-5.2357800000000003E-2</c:v>
                </c:pt>
                <c:pt idx="45549">
                  <c:v>-5.4606399999999999E-2</c:v>
                </c:pt>
                <c:pt idx="45550">
                  <c:v>-5.7202500000000003E-2</c:v>
                </c:pt>
                <c:pt idx="45551">
                  <c:v>-5.9688600000000001E-2</c:v>
                </c:pt>
                <c:pt idx="45552">
                  <c:v>-6.2013800000000001E-2</c:v>
                </c:pt>
                <c:pt idx="45553">
                  <c:v>-6.4371399999999995E-2</c:v>
                </c:pt>
                <c:pt idx="45554">
                  <c:v>-6.6913399999999998E-2</c:v>
                </c:pt>
                <c:pt idx="45555">
                  <c:v>-6.9162199999999993E-2</c:v>
                </c:pt>
                <c:pt idx="45556">
                  <c:v>-7.1670300000000006E-2</c:v>
                </c:pt>
                <c:pt idx="45557">
                  <c:v>-7.3941300000000001E-2</c:v>
                </c:pt>
                <c:pt idx="45558">
                  <c:v>-7.6425800000000002E-2</c:v>
                </c:pt>
                <c:pt idx="45559">
                  <c:v>-7.8744599999999998E-2</c:v>
                </c:pt>
                <c:pt idx="45560">
                  <c:v>-8.1135600000000002E-2</c:v>
                </c:pt>
                <c:pt idx="45561">
                  <c:v>-8.3452399999999996E-2</c:v>
                </c:pt>
                <c:pt idx="45562">
                  <c:v>-8.5676100000000005E-2</c:v>
                </c:pt>
                <c:pt idx="45563">
                  <c:v>-8.8294200000000003E-2</c:v>
                </c:pt>
                <c:pt idx="45564">
                  <c:v>-9.0342099999999995E-2</c:v>
                </c:pt>
                <c:pt idx="45565">
                  <c:v>-9.2828099999999997E-2</c:v>
                </c:pt>
                <c:pt idx="45566">
                  <c:v>-9.4942299999999993E-2</c:v>
                </c:pt>
                <c:pt idx="45567">
                  <c:v>-9.7260299999999994E-2</c:v>
                </c:pt>
                <c:pt idx="45568">
                  <c:v>-9.9564200000000005E-2</c:v>
                </c:pt>
                <c:pt idx="45569">
                  <c:v>-0.101689</c:v>
                </c:pt>
                <c:pt idx="45570">
                  <c:v>-0.10402599999999999</c:v>
                </c:pt>
                <c:pt idx="45571">
                  <c:v>-0.10626099999999999</c:v>
                </c:pt>
                <c:pt idx="45572">
                  <c:v>-0.10849</c:v>
                </c:pt>
                <c:pt idx="45573">
                  <c:v>-0.110542</c:v>
                </c:pt>
                <c:pt idx="45574">
                  <c:v>-0.11278199999999999</c:v>
                </c:pt>
                <c:pt idx="45575">
                  <c:v>-0.11497400000000001</c:v>
                </c:pt>
                <c:pt idx="45576">
                  <c:v>-0.11708</c:v>
                </c:pt>
                <c:pt idx="45577">
                  <c:v>-0.119126</c:v>
                </c:pt>
                <c:pt idx="45578">
                  <c:v>-0.121271</c:v>
                </c:pt>
                <c:pt idx="45579">
                  <c:v>-0.123318</c:v>
                </c:pt>
                <c:pt idx="45580">
                  <c:v>-0.12539500000000001</c:v>
                </c:pt>
                <c:pt idx="45581">
                  <c:v>-0.12736</c:v>
                </c:pt>
                <c:pt idx="45582">
                  <c:v>-0.12948000000000001</c:v>
                </c:pt>
                <c:pt idx="45583">
                  <c:v>-0.13152900000000001</c:v>
                </c:pt>
                <c:pt idx="45584">
                  <c:v>-0.13348099999999999</c:v>
                </c:pt>
                <c:pt idx="45585">
                  <c:v>-0.13545699999999999</c:v>
                </c:pt>
                <c:pt idx="45586">
                  <c:v>-0.13752600000000001</c:v>
                </c:pt>
                <c:pt idx="45587">
                  <c:v>-0.139402</c:v>
                </c:pt>
                <c:pt idx="45588">
                  <c:v>-0.141344</c:v>
                </c:pt>
                <c:pt idx="45589">
                  <c:v>-0.14324100000000001</c:v>
                </c:pt>
                <c:pt idx="45590">
                  <c:v>-0.145344</c:v>
                </c:pt>
                <c:pt idx="45591">
                  <c:v>-0.147036</c:v>
                </c:pt>
                <c:pt idx="45592">
                  <c:v>-0.148977</c:v>
                </c:pt>
                <c:pt idx="45593">
                  <c:v>-0.15074299999999999</c:v>
                </c:pt>
                <c:pt idx="45594">
                  <c:v>-0.15248700000000001</c:v>
                </c:pt>
                <c:pt idx="45595">
                  <c:v>-0.15455099999999999</c:v>
                </c:pt>
                <c:pt idx="45596">
                  <c:v>-0.15607199999999999</c:v>
                </c:pt>
                <c:pt idx="45597">
                  <c:v>-0.157945</c:v>
                </c:pt>
                <c:pt idx="45598">
                  <c:v>-0.159612</c:v>
                </c:pt>
                <c:pt idx="45599">
                  <c:v>-0.161302</c:v>
                </c:pt>
                <c:pt idx="45600">
                  <c:v>-0.16311</c:v>
                </c:pt>
                <c:pt idx="45601">
                  <c:v>-0.164718</c:v>
                </c:pt>
                <c:pt idx="45602">
                  <c:v>-0.166487</c:v>
                </c:pt>
                <c:pt idx="45603">
                  <c:v>-0.16807800000000001</c:v>
                </c:pt>
                <c:pt idx="45604">
                  <c:v>-0.16964599999999999</c:v>
                </c:pt>
                <c:pt idx="45605">
                  <c:v>-0.17125000000000001</c:v>
                </c:pt>
                <c:pt idx="45606">
                  <c:v>-0.17299100000000001</c:v>
                </c:pt>
                <c:pt idx="45607">
                  <c:v>-0.174485</c:v>
                </c:pt>
                <c:pt idx="45608">
                  <c:v>-0.17605100000000001</c:v>
                </c:pt>
                <c:pt idx="45609">
                  <c:v>-0.177699</c:v>
                </c:pt>
                <c:pt idx="45610">
                  <c:v>-0.17938000000000001</c:v>
                </c:pt>
                <c:pt idx="45611">
                  <c:v>-0.180867</c:v>
                </c:pt>
                <c:pt idx="45612">
                  <c:v>-0.18238499999999999</c:v>
                </c:pt>
                <c:pt idx="45613">
                  <c:v>-0.18404499999999999</c:v>
                </c:pt>
                <c:pt idx="45614">
                  <c:v>-0.18541299999999999</c:v>
                </c:pt>
                <c:pt idx="45615">
                  <c:v>-0.18679699999999999</c:v>
                </c:pt>
                <c:pt idx="45616">
                  <c:v>-0.18823500000000001</c:v>
                </c:pt>
                <c:pt idx="45617">
                  <c:v>-0.18969</c:v>
                </c:pt>
                <c:pt idx="45618">
                  <c:v>-0.191103</c:v>
                </c:pt>
                <c:pt idx="45619">
                  <c:v>-0.19243299999999999</c:v>
                </c:pt>
                <c:pt idx="45620">
                  <c:v>-0.19383</c:v>
                </c:pt>
                <c:pt idx="45621">
                  <c:v>-0.19511600000000001</c:v>
                </c:pt>
                <c:pt idx="45622">
                  <c:v>-0.196633</c:v>
                </c:pt>
                <c:pt idx="45623">
                  <c:v>-0.198097</c:v>
                </c:pt>
                <c:pt idx="45624">
                  <c:v>-0.19938500000000001</c:v>
                </c:pt>
                <c:pt idx="45625">
                  <c:v>-0.20071600000000001</c:v>
                </c:pt>
                <c:pt idx="45626">
                  <c:v>-0.20191600000000001</c:v>
                </c:pt>
                <c:pt idx="45627">
                  <c:v>-0.20341000000000001</c:v>
                </c:pt>
                <c:pt idx="45628">
                  <c:v>-0.20449999999999999</c:v>
                </c:pt>
                <c:pt idx="45629">
                  <c:v>-0.20589399999999999</c:v>
                </c:pt>
                <c:pt idx="45630">
                  <c:v>-0.20705200000000001</c:v>
                </c:pt>
                <c:pt idx="45631">
                  <c:v>-0.208347</c:v>
                </c:pt>
                <c:pt idx="45632">
                  <c:v>-0.20957100000000001</c:v>
                </c:pt>
                <c:pt idx="45633">
                  <c:v>-0.21095700000000001</c:v>
                </c:pt>
                <c:pt idx="45634">
                  <c:v>-0.21218000000000001</c:v>
                </c:pt>
                <c:pt idx="45635">
                  <c:v>-0.213417</c:v>
                </c:pt>
                <c:pt idx="45636">
                  <c:v>-0.21460299999999999</c:v>
                </c:pt>
                <c:pt idx="45637">
                  <c:v>-0.21579499999999999</c:v>
                </c:pt>
                <c:pt idx="45638">
                  <c:v>-0.21724599999999999</c:v>
                </c:pt>
                <c:pt idx="45639">
                  <c:v>-0.21829799999999999</c:v>
                </c:pt>
                <c:pt idx="45640">
                  <c:v>-0.21959000000000001</c:v>
                </c:pt>
                <c:pt idx="45641">
                  <c:v>-0.220662</c:v>
                </c:pt>
                <c:pt idx="45642">
                  <c:v>-0.221772</c:v>
                </c:pt>
                <c:pt idx="45643">
                  <c:v>-0.222861</c:v>
                </c:pt>
                <c:pt idx="45644">
                  <c:v>-0.22403699999999999</c:v>
                </c:pt>
                <c:pt idx="45645">
                  <c:v>-0.22511800000000001</c:v>
                </c:pt>
                <c:pt idx="45646">
                  <c:v>-0.22611400000000001</c:v>
                </c:pt>
                <c:pt idx="45647">
                  <c:v>-0.22724</c:v>
                </c:pt>
                <c:pt idx="45648">
                  <c:v>-0.22814300000000001</c:v>
                </c:pt>
                <c:pt idx="45649">
                  <c:v>-0.22930400000000001</c:v>
                </c:pt>
                <c:pt idx="45650">
                  <c:v>-0.23014299999999999</c:v>
                </c:pt>
                <c:pt idx="45651">
                  <c:v>-0.231207</c:v>
                </c:pt>
                <c:pt idx="45652">
                  <c:v>-0.232157</c:v>
                </c:pt>
                <c:pt idx="45653">
                  <c:v>-0.23306199999999999</c:v>
                </c:pt>
                <c:pt idx="45654">
                  <c:v>-0.23426</c:v>
                </c:pt>
                <c:pt idx="45655">
                  <c:v>-0.23496500000000001</c:v>
                </c:pt>
                <c:pt idx="45656">
                  <c:v>-0.236177</c:v>
                </c:pt>
                <c:pt idx="45657">
                  <c:v>-0.23694000000000001</c:v>
                </c:pt>
                <c:pt idx="45658">
                  <c:v>-0.23821999999999999</c:v>
                </c:pt>
                <c:pt idx="45659">
                  <c:v>-0.238953</c:v>
                </c:pt>
                <c:pt idx="45660">
                  <c:v>-0.24010000000000001</c:v>
                </c:pt>
                <c:pt idx="45661">
                  <c:v>-0.240954</c:v>
                </c:pt>
                <c:pt idx="45662">
                  <c:v>-0.24184600000000001</c:v>
                </c:pt>
                <c:pt idx="45663">
                  <c:v>-0.24273600000000001</c:v>
                </c:pt>
                <c:pt idx="45664">
                  <c:v>-0.24357300000000001</c:v>
                </c:pt>
                <c:pt idx="45665">
                  <c:v>-0.244586</c:v>
                </c:pt>
                <c:pt idx="45666">
                  <c:v>-0.24521200000000001</c:v>
                </c:pt>
                <c:pt idx="45667">
                  <c:v>-0.24610199999999999</c:v>
                </c:pt>
                <c:pt idx="45668">
                  <c:v>-0.24687500000000001</c:v>
                </c:pt>
                <c:pt idx="45669">
                  <c:v>-0.24760399999999999</c:v>
                </c:pt>
                <c:pt idx="45670">
                  <c:v>-0.24853700000000001</c:v>
                </c:pt>
                <c:pt idx="45671">
                  <c:v>-0.24910099999999999</c:v>
                </c:pt>
                <c:pt idx="45672">
                  <c:v>-0.25010100000000002</c:v>
                </c:pt>
                <c:pt idx="45673">
                  <c:v>-0.25055699999999997</c:v>
                </c:pt>
                <c:pt idx="45674">
                  <c:v>-0.25152799999999997</c:v>
                </c:pt>
                <c:pt idx="45675">
                  <c:v>-0.25212699999999999</c:v>
                </c:pt>
                <c:pt idx="45676">
                  <c:v>-0.25309999999999999</c:v>
                </c:pt>
                <c:pt idx="45677">
                  <c:v>-0.25360199999999999</c:v>
                </c:pt>
                <c:pt idx="45678">
                  <c:v>-0.25428899999999999</c:v>
                </c:pt>
                <c:pt idx="45679">
                  <c:v>-0.25495200000000001</c:v>
                </c:pt>
                <c:pt idx="45680">
                  <c:v>-0.255689</c:v>
                </c:pt>
                <c:pt idx="45681">
                  <c:v>-0.25641000000000003</c:v>
                </c:pt>
                <c:pt idx="45682">
                  <c:v>-0.256855</c:v>
                </c:pt>
                <c:pt idx="45683">
                  <c:v>-0.25769900000000001</c:v>
                </c:pt>
                <c:pt idx="45684">
                  <c:v>-0.258073</c:v>
                </c:pt>
                <c:pt idx="45685">
                  <c:v>-0.25876500000000002</c:v>
                </c:pt>
                <c:pt idx="45686">
                  <c:v>-0.25938699999999998</c:v>
                </c:pt>
                <c:pt idx="45687">
                  <c:v>-0.25985599999999998</c:v>
                </c:pt>
                <c:pt idx="45688">
                  <c:v>-0.26066400000000001</c:v>
                </c:pt>
                <c:pt idx="45689">
                  <c:v>-0.26061200000000001</c:v>
                </c:pt>
                <c:pt idx="45690">
                  <c:v>-0.26139899999999999</c:v>
                </c:pt>
                <c:pt idx="45691">
                  <c:v>-0.26199600000000001</c:v>
                </c:pt>
                <c:pt idx="45692">
                  <c:v>-0.26262400000000002</c:v>
                </c:pt>
                <c:pt idx="45693">
                  <c:v>-0.26299699999999998</c:v>
                </c:pt>
                <c:pt idx="45694">
                  <c:v>-0.26358199999999998</c:v>
                </c:pt>
                <c:pt idx="45695">
                  <c:v>-0.263874</c:v>
                </c:pt>
                <c:pt idx="45696">
                  <c:v>-0.26447700000000002</c:v>
                </c:pt>
                <c:pt idx="45697">
                  <c:v>-0.26486999999999999</c:v>
                </c:pt>
                <c:pt idx="45698">
                  <c:v>-0.26515300000000003</c:v>
                </c:pt>
                <c:pt idx="45699">
                  <c:v>-0.26561099999999999</c:v>
                </c:pt>
                <c:pt idx="45700">
                  <c:v>-0.26597599999999999</c:v>
                </c:pt>
                <c:pt idx="45701">
                  <c:v>-0.26632299999999998</c:v>
                </c:pt>
                <c:pt idx="45702">
                  <c:v>-0.26686300000000002</c:v>
                </c:pt>
                <c:pt idx="45703">
                  <c:v>-0.267401</c:v>
                </c:pt>
                <c:pt idx="45704">
                  <c:v>-0.26758100000000001</c:v>
                </c:pt>
                <c:pt idx="45705">
                  <c:v>-0.26803900000000003</c:v>
                </c:pt>
                <c:pt idx="45706">
                  <c:v>-0.26829999999999998</c:v>
                </c:pt>
                <c:pt idx="45707">
                  <c:v>-0.26869300000000002</c:v>
                </c:pt>
                <c:pt idx="45708">
                  <c:v>-0.26911400000000002</c:v>
                </c:pt>
                <c:pt idx="45709">
                  <c:v>-0.26934900000000001</c:v>
                </c:pt>
                <c:pt idx="45710">
                  <c:v>-0.26967999999999998</c:v>
                </c:pt>
                <c:pt idx="45711">
                  <c:v>-0.26982299999999998</c:v>
                </c:pt>
                <c:pt idx="45712">
                  <c:v>-0.27005499999999999</c:v>
                </c:pt>
                <c:pt idx="45713">
                  <c:v>-0.270341</c:v>
                </c:pt>
                <c:pt idx="45714">
                  <c:v>-0.27032899999999999</c:v>
                </c:pt>
                <c:pt idx="45715">
                  <c:v>-0.27062900000000001</c:v>
                </c:pt>
                <c:pt idx="45716">
                  <c:v>-0.27053100000000002</c:v>
                </c:pt>
                <c:pt idx="45717">
                  <c:v>-0.27093099999999998</c:v>
                </c:pt>
                <c:pt idx="45718">
                  <c:v>-0.27092699999999997</c:v>
                </c:pt>
                <c:pt idx="45719">
                  <c:v>-0.27128200000000002</c:v>
                </c:pt>
                <c:pt idx="45720">
                  <c:v>-0.27116000000000001</c:v>
                </c:pt>
                <c:pt idx="45721">
                  <c:v>-0.271401</c:v>
                </c:pt>
                <c:pt idx="45722">
                  <c:v>-0.27135700000000001</c:v>
                </c:pt>
                <c:pt idx="45723">
                  <c:v>-0.27153300000000002</c:v>
                </c:pt>
                <c:pt idx="45724">
                  <c:v>-0.27163399999999999</c:v>
                </c:pt>
                <c:pt idx="45725">
                  <c:v>-0.27139099999999999</c:v>
                </c:pt>
                <c:pt idx="45726">
                  <c:v>-0.27150400000000002</c:v>
                </c:pt>
                <c:pt idx="45727">
                  <c:v>-0.27130199999999999</c:v>
                </c:pt>
                <c:pt idx="45728">
                  <c:v>-0.27143499999999998</c:v>
                </c:pt>
                <c:pt idx="45729">
                  <c:v>-0.27130799999999999</c:v>
                </c:pt>
                <c:pt idx="45730">
                  <c:v>-0.27124100000000001</c:v>
                </c:pt>
                <c:pt idx="45731">
                  <c:v>-0.27113700000000002</c:v>
                </c:pt>
                <c:pt idx="45732">
                  <c:v>-0.27082600000000001</c:v>
                </c:pt>
                <c:pt idx="45733">
                  <c:v>-0.270895</c:v>
                </c:pt>
                <c:pt idx="45734">
                  <c:v>-0.270484</c:v>
                </c:pt>
                <c:pt idx="45735">
                  <c:v>-0.27044099999999999</c:v>
                </c:pt>
                <c:pt idx="45736">
                  <c:v>-0.26993600000000001</c:v>
                </c:pt>
                <c:pt idx="45737">
                  <c:v>-0.26982299999999998</c:v>
                </c:pt>
                <c:pt idx="45738">
                  <c:v>-0.26933099999999999</c:v>
                </c:pt>
                <c:pt idx="45739">
                  <c:v>-0.26917200000000002</c:v>
                </c:pt>
                <c:pt idx="45740">
                  <c:v>-0.268982</c:v>
                </c:pt>
                <c:pt idx="45741">
                  <c:v>-0.268482</c:v>
                </c:pt>
                <c:pt idx="45742">
                  <c:v>-0.268347</c:v>
                </c:pt>
                <c:pt idx="45743">
                  <c:v>-0.26768199999999998</c:v>
                </c:pt>
                <c:pt idx="45744">
                  <c:v>-0.26751999999999998</c:v>
                </c:pt>
                <c:pt idx="45745">
                  <c:v>-0.26696900000000001</c:v>
                </c:pt>
                <c:pt idx="45746">
                  <c:v>-0.26659100000000002</c:v>
                </c:pt>
                <c:pt idx="45747">
                  <c:v>-0.266073</c:v>
                </c:pt>
                <c:pt idx="45748">
                  <c:v>-0.26556400000000002</c:v>
                </c:pt>
                <c:pt idx="45749">
                  <c:v>-0.26516699999999999</c:v>
                </c:pt>
                <c:pt idx="45750">
                  <c:v>-0.264621</c:v>
                </c:pt>
                <c:pt idx="45751">
                  <c:v>-0.26414599999999999</c:v>
                </c:pt>
                <c:pt idx="45752">
                  <c:v>-0.26336599999999999</c:v>
                </c:pt>
                <c:pt idx="45753">
                  <c:v>-0.26301200000000002</c:v>
                </c:pt>
                <c:pt idx="45754">
                  <c:v>-0.26223299999999999</c:v>
                </c:pt>
                <c:pt idx="45755">
                  <c:v>-0.26169300000000001</c:v>
                </c:pt>
                <c:pt idx="45756">
                  <c:v>-0.26103799999999999</c:v>
                </c:pt>
                <c:pt idx="45757">
                  <c:v>-0.26041700000000001</c:v>
                </c:pt>
                <c:pt idx="45758">
                  <c:v>-0.25978200000000001</c:v>
                </c:pt>
                <c:pt idx="45759">
                  <c:v>-0.25895899999999999</c:v>
                </c:pt>
                <c:pt idx="45760">
                  <c:v>-0.25828800000000002</c:v>
                </c:pt>
                <c:pt idx="45761">
                  <c:v>-0.25758799999999998</c:v>
                </c:pt>
                <c:pt idx="45762">
                  <c:v>-0.25699499999999997</c:v>
                </c:pt>
                <c:pt idx="45763">
                  <c:v>-0.25589699999999999</c:v>
                </c:pt>
                <c:pt idx="45764">
                  <c:v>-0.25546999999999997</c:v>
                </c:pt>
                <c:pt idx="45765">
                  <c:v>-0.25437799999999999</c:v>
                </c:pt>
                <c:pt idx="45766">
                  <c:v>-0.253772</c:v>
                </c:pt>
                <c:pt idx="45767">
                  <c:v>-0.25297199999999997</c:v>
                </c:pt>
                <c:pt idx="45768">
                  <c:v>-0.25214300000000001</c:v>
                </c:pt>
                <c:pt idx="45769">
                  <c:v>-0.25142100000000001</c:v>
                </c:pt>
                <c:pt idx="45770">
                  <c:v>-0.25046099999999999</c:v>
                </c:pt>
                <c:pt idx="45771">
                  <c:v>-0.24989900000000001</c:v>
                </c:pt>
                <c:pt idx="45772">
                  <c:v>-0.24887000000000001</c:v>
                </c:pt>
                <c:pt idx="45773">
                  <c:v>-0.24813099999999999</c:v>
                </c:pt>
                <c:pt idx="45774">
                  <c:v>-0.24704799999999999</c:v>
                </c:pt>
                <c:pt idx="45775">
                  <c:v>-0.24623800000000001</c:v>
                </c:pt>
                <c:pt idx="45776">
                  <c:v>-0.245282</c:v>
                </c:pt>
                <c:pt idx="45777">
                  <c:v>-0.24432200000000001</c:v>
                </c:pt>
                <c:pt idx="45778">
                  <c:v>-0.24356700000000001</c:v>
                </c:pt>
                <c:pt idx="45779">
                  <c:v>-0.24229000000000001</c:v>
                </c:pt>
                <c:pt idx="45780">
                  <c:v>-0.24159700000000001</c:v>
                </c:pt>
                <c:pt idx="45781">
                  <c:v>-0.24046699999999999</c:v>
                </c:pt>
                <c:pt idx="45782">
                  <c:v>-0.239705</c:v>
                </c:pt>
                <c:pt idx="45783">
                  <c:v>-0.23866599999999999</c:v>
                </c:pt>
                <c:pt idx="45784">
                  <c:v>-0.237595</c:v>
                </c:pt>
                <c:pt idx="45785">
                  <c:v>-0.23686199999999999</c:v>
                </c:pt>
                <c:pt idx="45786">
                  <c:v>-0.23578399999999999</c:v>
                </c:pt>
                <c:pt idx="45787">
                  <c:v>-0.235037</c:v>
                </c:pt>
                <c:pt idx="45788">
                  <c:v>-0.23394100000000001</c:v>
                </c:pt>
                <c:pt idx="45789">
                  <c:v>-0.23296900000000001</c:v>
                </c:pt>
                <c:pt idx="45790">
                  <c:v>-0.231881</c:v>
                </c:pt>
                <c:pt idx="45791">
                  <c:v>-0.230964</c:v>
                </c:pt>
                <c:pt idx="45792">
                  <c:v>-0.229854</c:v>
                </c:pt>
                <c:pt idx="45793">
                  <c:v>-0.22895699999999999</c:v>
                </c:pt>
                <c:pt idx="45794">
                  <c:v>-0.22783</c:v>
                </c:pt>
                <c:pt idx="45795">
                  <c:v>-0.226602</c:v>
                </c:pt>
                <c:pt idx="45796">
                  <c:v>-0.225629</c:v>
                </c:pt>
                <c:pt idx="45797">
                  <c:v>-0.224277</c:v>
                </c:pt>
                <c:pt idx="45798">
                  <c:v>-0.223493</c:v>
                </c:pt>
                <c:pt idx="45799">
                  <c:v>-0.22192100000000001</c:v>
                </c:pt>
                <c:pt idx="45800">
                  <c:v>-0.22079099999999999</c:v>
                </c:pt>
                <c:pt idx="45801">
                  <c:v>-0.21967500000000001</c:v>
                </c:pt>
                <c:pt idx="45802">
                  <c:v>-0.21848400000000001</c:v>
                </c:pt>
                <c:pt idx="45803">
                  <c:v>-0.21709700000000001</c:v>
                </c:pt>
                <c:pt idx="45804">
                  <c:v>-0.215919</c:v>
                </c:pt>
                <c:pt idx="45805">
                  <c:v>-0.21475</c:v>
                </c:pt>
                <c:pt idx="45806">
                  <c:v>-0.213391</c:v>
                </c:pt>
                <c:pt idx="45807">
                  <c:v>-0.21213799999999999</c:v>
                </c:pt>
                <c:pt idx="45808">
                  <c:v>-0.21097299999999999</c:v>
                </c:pt>
                <c:pt idx="45809">
                  <c:v>-0.209813</c:v>
                </c:pt>
                <c:pt idx="45810">
                  <c:v>-0.20835799999999999</c:v>
                </c:pt>
                <c:pt idx="45811">
                  <c:v>-0.207181</c:v>
                </c:pt>
                <c:pt idx="45812">
                  <c:v>-0.20575499999999999</c:v>
                </c:pt>
                <c:pt idx="45813">
                  <c:v>-0.20442299999999999</c:v>
                </c:pt>
                <c:pt idx="45814">
                  <c:v>-0.203044</c:v>
                </c:pt>
                <c:pt idx="45815">
                  <c:v>-0.20163500000000001</c:v>
                </c:pt>
                <c:pt idx="45816">
                  <c:v>-0.200158</c:v>
                </c:pt>
                <c:pt idx="45817">
                  <c:v>-0.19866900000000001</c:v>
                </c:pt>
                <c:pt idx="45818">
                  <c:v>-0.19722000000000001</c:v>
                </c:pt>
                <c:pt idx="45819">
                  <c:v>-0.19562199999999999</c:v>
                </c:pt>
                <c:pt idx="45820">
                  <c:v>-0.19436100000000001</c:v>
                </c:pt>
                <c:pt idx="45821">
                  <c:v>-0.192717</c:v>
                </c:pt>
                <c:pt idx="45822">
                  <c:v>-0.19116900000000001</c:v>
                </c:pt>
                <c:pt idx="45823">
                  <c:v>-0.18942600000000001</c:v>
                </c:pt>
                <c:pt idx="45824">
                  <c:v>-0.18774299999999999</c:v>
                </c:pt>
                <c:pt idx="45825">
                  <c:v>-0.18637500000000001</c:v>
                </c:pt>
                <c:pt idx="45826">
                  <c:v>-0.184309</c:v>
                </c:pt>
                <c:pt idx="45827">
                  <c:v>-0.18277099999999999</c:v>
                </c:pt>
                <c:pt idx="45828">
                  <c:v>-0.18065400000000001</c:v>
                </c:pt>
                <c:pt idx="45829">
                  <c:v>-0.17913699999999999</c:v>
                </c:pt>
                <c:pt idx="45830">
                  <c:v>-0.17730699999999999</c:v>
                </c:pt>
                <c:pt idx="45831">
                  <c:v>-0.175458</c:v>
                </c:pt>
                <c:pt idx="45832">
                  <c:v>-0.17355100000000001</c:v>
                </c:pt>
                <c:pt idx="45833">
                  <c:v>-0.17171500000000001</c:v>
                </c:pt>
                <c:pt idx="45834">
                  <c:v>-0.16968800000000001</c:v>
                </c:pt>
                <c:pt idx="45835">
                  <c:v>-0.16786200000000001</c:v>
                </c:pt>
                <c:pt idx="45836">
                  <c:v>-0.16617599999999999</c:v>
                </c:pt>
                <c:pt idx="45837">
                  <c:v>-0.163887</c:v>
                </c:pt>
                <c:pt idx="45838">
                  <c:v>-0.16212699999999999</c:v>
                </c:pt>
                <c:pt idx="45839">
                  <c:v>-0.16006400000000001</c:v>
                </c:pt>
                <c:pt idx="45840">
                  <c:v>-0.158081</c:v>
                </c:pt>
                <c:pt idx="45841">
                  <c:v>-0.15595800000000001</c:v>
                </c:pt>
                <c:pt idx="45842">
                  <c:v>-0.153864</c:v>
                </c:pt>
                <c:pt idx="45843">
                  <c:v>-0.151728</c:v>
                </c:pt>
                <c:pt idx="45844">
                  <c:v>-0.149566</c:v>
                </c:pt>
                <c:pt idx="45845">
                  <c:v>-0.147449</c:v>
                </c:pt>
                <c:pt idx="45846">
                  <c:v>-0.14497299999999999</c:v>
                </c:pt>
                <c:pt idx="45847">
                  <c:v>-0.14296500000000001</c:v>
                </c:pt>
                <c:pt idx="45848">
                  <c:v>-0.14051</c:v>
                </c:pt>
                <c:pt idx="45849">
                  <c:v>-0.13814100000000001</c:v>
                </c:pt>
                <c:pt idx="45850">
                  <c:v>-0.13567399999999999</c:v>
                </c:pt>
                <c:pt idx="45851">
                  <c:v>-0.13312299999999999</c:v>
                </c:pt>
                <c:pt idx="45852">
                  <c:v>-0.13083</c:v>
                </c:pt>
                <c:pt idx="45853">
                  <c:v>-0.12807399999999999</c:v>
                </c:pt>
                <c:pt idx="45854">
                  <c:v>-0.12573899999999999</c:v>
                </c:pt>
                <c:pt idx="45855">
                  <c:v>-0.12304900000000001</c:v>
                </c:pt>
                <c:pt idx="45856">
                  <c:v>-0.12058099999999999</c:v>
                </c:pt>
                <c:pt idx="45857">
                  <c:v>-0.11803900000000001</c:v>
                </c:pt>
                <c:pt idx="45858">
                  <c:v>-0.115462</c:v>
                </c:pt>
                <c:pt idx="45859">
                  <c:v>-0.11287800000000001</c:v>
                </c:pt>
                <c:pt idx="45860">
                  <c:v>-0.110065</c:v>
                </c:pt>
                <c:pt idx="45861">
                  <c:v>-0.10735699999999999</c:v>
                </c:pt>
                <c:pt idx="45862">
                  <c:v>-0.104574</c:v>
                </c:pt>
                <c:pt idx="45863">
                  <c:v>-0.101982</c:v>
                </c:pt>
                <c:pt idx="45864">
                  <c:v>-9.8860699999999996E-2</c:v>
                </c:pt>
                <c:pt idx="45865">
                  <c:v>-9.62731E-2</c:v>
                </c:pt>
                <c:pt idx="45866">
                  <c:v>-9.3150300000000005E-2</c:v>
                </c:pt>
                <c:pt idx="45867">
                  <c:v>-9.0359200000000001E-2</c:v>
                </c:pt>
                <c:pt idx="45868">
                  <c:v>-8.7350499999999998E-2</c:v>
                </c:pt>
                <c:pt idx="45869">
                  <c:v>-8.4348300000000001E-2</c:v>
                </c:pt>
                <c:pt idx="45870">
                  <c:v>-8.1632399999999994E-2</c:v>
                </c:pt>
                <c:pt idx="45871">
                  <c:v>-7.8267400000000001E-2</c:v>
                </c:pt>
                <c:pt idx="45872">
                  <c:v>-7.5334700000000004E-2</c:v>
                </c:pt>
                <c:pt idx="45873">
                  <c:v>-7.2119900000000001E-2</c:v>
                </c:pt>
                <c:pt idx="45874">
                  <c:v>-6.9083099999999995E-2</c:v>
                </c:pt>
                <c:pt idx="45875">
                  <c:v>-6.5778299999999998E-2</c:v>
                </c:pt>
                <c:pt idx="45876">
                  <c:v>-6.2581399999999995E-2</c:v>
                </c:pt>
                <c:pt idx="45877">
                  <c:v>-5.9210199999999998E-2</c:v>
                </c:pt>
                <c:pt idx="45878">
                  <c:v>-5.59582E-2</c:v>
                </c:pt>
                <c:pt idx="45879">
                  <c:v>-5.2761599999999999E-2</c:v>
                </c:pt>
                <c:pt idx="45880">
                  <c:v>-4.9121100000000001E-2</c:v>
                </c:pt>
                <c:pt idx="45881">
                  <c:v>-4.6021699999999999E-2</c:v>
                </c:pt>
                <c:pt idx="45882">
                  <c:v>-4.23358E-2</c:v>
                </c:pt>
                <c:pt idx="45883">
                  <c:v>-3.90777E-2</c:v>
                </c:pt>
                <c:pt idx="45884">
                  <c:v>-3.5625999999999998E-2</c:v>
                </c:pt>
                <c:pt idx="45885">
                  <c:v>-3.1815200000000002E-2</c:v>
                </c:pt>
                <c:pt idx="45886">
                  <c:v>-2.85445E-2</c:v>
                </c:pt>
                <c:pt idx="45887">
                  <c:v>-2.4777199999999999E-2</c:v>
                </c:pt>
                <c:pt idx="45888">
                  <c:v>-2.12853E-2</c:v>
                </c:pt>
                <c:pt idx="45889">
                  <c:v>-1.7639599999999998E-2</c:v>
                </c:pt>
                <c:pt idx="45890">
                  <c:v>-1.40357E-2</c:v>
                </c:pt>
                <c:pt idx="45891">
                  <c:v>-1.0273600000000001E-2</c:v>
                </c:pt>
                <c:pt idx="45892">
                  <c:v>-6.6539399999999997E-3</c:v>
                </c:pt>
                <c:pt idx="45893">
                  <c:v>-2.86784E-3</c:v>
                </c:pt>
                <c:pt idx="45894">
                  <c:v>8.9160800000000001E-4</c:v>
                </c:pt>
                <c:pt idx="45895">
                  <c:v>4.6593399999999997E-3</c:v>
                </c:pt>
                <c:pt idx="45896">
                  <c:v>8.5685199999999996E-3</c:v>
                </c:pt>
                <c:pt idx="45897">
                  <c:v>1.2160799999999999E-2</c:v>
                </c:pt>
                <c:pt idx="45898">
                  <c:v>1.6367699999999999E-2</c:v>
                </c:pt>
                <c:pt idx="45899">
                  <c:v>1.9903199999999999E-2</c:v>
                </c:pt>
                <c:pt idx="45900">
                  <c:v>2.40568E-2</c:v>
                </c:pt>
                <c:pt idx="45901">
                  <c:v>2.7898900000000001E-2</c:v>
                </c:pt>
                <c:pt idx="45902">
                  <c:v>3.1947200000000002E-2</c:v>
                </c:pt>
                <c:pt idx="45903">
                  <c:v>3.5695900000000003E-2</c:v>
                </c:pt>
                <c:pt idx="45904">
                  <c:v>3.9843200000000002E-2</c:v>
                </c:pt>
                <c:pt idx="45905">
                  <c:v>4.3822199999999999E-2</c:v>
                </c:pt>
                <c:pt idx="45906">
                  <c:v>4.7665300000000001E-2</c:v>
                </c:pt>
                <c:pt idx="45907">
                  <c:v>5.20773E-2</c:v>
                </c:pt>
                <c:pt idx="45908">
                  <c:v>5.5846E-2</c:v>
                </c:pt>
                <c:pt idx="45909">
                  <c:v>6.02327E-2</c:v>
                </c:pt>
                <c:pt idx="45910">
                  <c:v>6.3964099999999996E-2</c:v>
                </c:pt>
                <c:pt idx="45911">
                  <c:v>6.8315299999999995E-2</c:v>
                </c:pt>
                <c:pt idx="45912">
                  <c:v>7.2386099999999995E-2</c:v>
                </c:pt>
                <c:pt idx="45913">
                  <c:v>7.6373999999999997E-2</c:v>
                </c:pt>
                <c:pt idx="45914">
                  <c:v>8.0822400000000003E-2</c:v>
                </c:pt>
                <c:pt idx="45915">
                  <c:v>8.4748400000000002E-2</c:v>
                </c:pt>
                <c:pt idx="45916">
                  <c:v>8.9020000000000002E-2</c:v>
                </c:pt>
                <c:pt idx="45917">
                  <c:v>9.3158900000000003E-2</c:v>
                </c:pt>
                <c:pt idx="45918">
                  <c:v>9.7424700000000003E-2</c:v>
                </c:pt>
                <c:pt idx="45919">
                  <c:v>0.101567</c:v>
                </c:pt>
                <c:pt idx="45920">
                  <c:v>0.10582</c:v>
                </c:pt>
                <c:pt idx="45921">
                  <c:v>0.109862</c:v>
                </c:pt>
                <c:pt idx="45922">
                  <c:v>0.11425100000000001</c:v>
                </c:pt>
                <c:pt idx="45923">
                  <c:v>0.118385</c:v>
                </c:pt>
                <c:pt idx="45924">
                  <c:v>0.12252</c:v>
                </c:pt>
                <c:pt idx="45925">
                  <c:v>0.126974</c:v>
                </c:pt>
                <c:pt idx="45926">
                  <c:v>0.13090499999999999</c:v>
                </c:pt>
                <c:pt idx="45927">
                  <c:v>0.13536400000000001</c:v>
                </c:pt>
                <c:pt idx="45928">
                  <c:v>0.139377</c:v>
                </c:pt>
                <c:pt idx="45929">
                  <c:v>0.143789</c:v>
                </c:pt>
                <c:pt idx="45930">
                  <c:v>0.14793400000000001</c:v>
                </c:pt>
                <c:pt idx="45931">
                  <c:v>0.152194</c:v>
                </c:pt>
                <c:pt idx="45932">
                  <c:v>0.15629999999999999</c:v>
                </c:pt>
                <c:pt idx="45933">
                  <c:v>0.16043199999999999</c:v>
                </c:pt>
                <c:pt idx="45934">
                  <c:v>0.16475999999999999</c:v>
                </c:pt>
                <c:pt idx="45935">
                  <c:v>0.16875299999999999</c:v>
                </c:pt>
                <c:pt idx="45936">
                  <c:v>0.173237</c:v>
                </c:pt>
                <c:pt idx="45937">
                  <c:v>0.17700099999999999</c:v>
                </c:pt>
                <c:pt idx="45938">
                  <c:v>0.18140700000000001</c:v>
                </c:pt>
                <c:pt idx="45939">
                  <c:v>0.18538399999999999</c:v>
                </c:pt>
                <c:pt idx="45940">
                  <c:v>0.18959000000000001</c:v>
                </c:pt>
                <c:pt idx="45941">
                  <c:v>0.193829</c:v>
                </c:pt>
                <c:pt idx="45942">
                  <c:v>0.19755400000000001</c:v>
                </c:pt>
                <c:pt idx="45943">
                  <c:v>0.201935</c:v>
                </c:pt>
                <c:pt idx="45944">
                  <c:v>0.205678</c:v>
                </c:pt>
                <c:pt idx="45945">
                  <c:v>0.20979800000000001</c:v>
                </c:pt>
                <c:pt idx="45946">
                  <c:v>0.21396100000000001</c:v>
                </c:pt>
                <c:pt idx="45947">
                  <c:v>0.21773999999999999</c:v>
                </c:pt>
                <c:pt idx="45948">
                  <c:v>0.22181799999999999</c:v>
                </c:pt>
                <c:pt idx="45949">
                  <c:v>0.225769</c:v>
                </c:pt>
                <c:pt idx="45950">
                  <c:v>0.22961500000000001</c:v>
                </c:pt>
                <c:pt idx="45951">
                  <c:v>0.233712</c:v>
                </c:pt>
                <c:pt idx="45952">
                  <c:v>0.237481</c:v>
                </c:pt>
                <c:pt idx="45953">
                  <c:v>0.241204</c:v>
                </c:pt>
                <c:pt idx="45954">
                  <c:v>0.24524199999999999</c:v>
                </c:pt>
                <c:pt idx="45955">
                  <c:v>0.24875</c:v>
                </c:pt>
                <c:pt idx="45956">
                  <c:v>0.25256299999999998</c:v>
                </c:pt>
                <c:pt idx="45957">
                  <c:v>0.25633499999999998</c:v>
                </c:pt>
                <c:pt idx="45958">
                  <c:v>0.25977699999999998</c:v>
                </c:pt>
                <c:pt idx="45959">
                  <c:v>0.26354</c:v>
                </c:pt>
                <c:pt idx="45960">
                  <c:v>0.267044</c:v>
                </c:pt>
                <c:pt idx="45961">
                  <c:v>0.27060600000000001</c:v>
                </c:pt>
                <c:pt idx="45962">
                  <c:v>0.27427600000000002</c:v>
                </c:pt>
                <c:pt idx="45963">
                  <c:v>0.27776299999999998</c:v>
                </c:pt>
                <c:pt idx="45964">
                  <c:v>0.28101500000000001</c:v>
                </c:pt>
                <c:pt idx="45965">
                  <c:v>0.28463300000000002</c:v>
                </c:pt>
                <c:pt idx="45966">
                  <c:v>0.28807899999999997</c:v>
                </c:pt>
                <c:pt idx="45967">
                  <c:v>0.29167700000000002</c:v>
                </c:pt>
                <c:pt idx="45968">
                  <c:v>0.29483799999999999</c:v>
                </c:pt>
                <c:pt idx="45969">
                  <c:v>0.29807800000000001</c:v>
                </c:pt>
                <c:pt idx="45970">
                  <c:v>0.30152299999999999</c:v>
                </c:pt>
                <c:pt idx="45971">
                  <c:v>0.30460399999999999</c:v>
                </c:pt>
                <c:pt idx="45972">
                  <c:v>0.30787700000000001</c:v>
                </c:pt>
                <c:pt idx="45973">
                  <c:v>0.31087399999999998</c:v>
                </c:pt>
                <c:pt idx="45974">
                  <c:v>0.31378899999999998</c:v>
                </c:pt>
                <c:pt idx="45975">
                  <c:v>0.316855</c:v>
                </c:pt>
                <c:pt idx="45976">
                  <c:v>0.31979099999999999</c:v>
                </c:pt>
                <c:pt idx="45977">
                  <c:v>0.32274199999999997</c:v>
                </c:pt>
                <c:pt idx="45978">
                  <c:v>0.32577600000000001</c:v>
                </c:pt>
                <c:pt idx="45979">
                  <c:v>0.32840000000000003</c:v>
                </c:pt>
                <c:pt idx="45980">
                  <c:v>0.33125199999999999</c:v>
                </c:pt>
                <c:pt idx="45981">
                  <c:v>0.334096</c:v>
                </c:pt>
                <c:pt idx="45982">
                  <c:v>0.336779</c:v>
                </c:pt>
                <c:pt idx="45983">
                  <c:v>0.33972999999999998</c:v>
                </c:pt>
                <c:pt idx="45984">
                  <c:v>0.34195500000000001</c:v>
                </c:pt>
                <c:pt idx="45985">
                  <c:v>0.34485100000000002</c:v>
                </c:pt>
                <c:pt idx="45986">
                  <c:v>0.34740399999999999</c:v>
                </c:pt>
                <c:pt idx="45987">
                  <c:v>0.34982799999999997</c:v>
                </c:pt>
                <c:pt idx="45988">
                  <c:v>0.35246</c:v>
                </c:pt>
                <c:pt idx="45989">
                  <c:v>0.35472500000000001</c:v>
                </c:pt>
                <c:pt idx="45990">
                  <c:v>0.35721700000000001</c:v>
                </c:pt>
                <c:pt idx="45991">
                  <c:v>0.359433</c:v>
                </c:pt>
                <c:pt idx="45992">
                  <c:v>0.361794</c:v>
                </c:pt>
                <c:pt idx="45993">
                  <c:v>0.36388900000000002</c:v>
                </c:pt>
                <c:pt idx="45994">
                  <c:v>0.366286</c:v>
                </c:pt>
                <c:pt idx="45995">
                  <c:v>0.368093</c:v>
                </c:pt>
                <c:pt idx="45996">
                  <c:v>0.37041299999999999</c:v>
                </c:pt>
                <c:pt idx="45997">
                  <c:v>0.37232599999999999</c:v>
                </c:pt>
                <c:pt idx="45998">
                  <c:v>0.37443599999999999</c:v>
                </c:pt>
                <c:pt idx="45999">
                  <c:v>0.37661</c:v>
                </c:pt>
                <c:pt idx="46000">
                  <c:v>0.37828600000000001</c:v>
                </c:pt>
                <c:pt idx="46001">
                  <c:v>0.38033800000000001</c:v>
                </c:pt>
                <c:pt idx="46002">
                  <c:v>0.38209500000000002</c:v>
                </c:pt>
                <c:pt idx="46003">
                  <c:v>0.38402199999999997</c:v>
                </c:pt>
                <c:pt idx="46004">
                  <c:v>0.38583499999999998</c:v>
                </c:pt>
                <c:pt idx="46005">
                  <c:v>0.38760499999999998</c:v>
                </c:pt>
                <c:pt idx="46006">
                  <c:v>0.38914100000000001</c:v>
                </c:pt>
                <c:pt idx="46007">
                  <c:v>0.39092399999999999</c:v>
                </c:pt>
                <c:pt idx="46008">
                  <c:v>0.39243499999999998</c:v>
                </c:pt>
                <c:pt idx="46009">
                  <c:v>0.394179</c:v>
                </c:pt>
                <c:pt idx="46010">
                  <c:v>0.395708</c:v>
                </c:pt>
                <c:pt idx="46011">
                  <c:v>0.39696599999999999</c:v>
                </c:pt>
                <c:pt idx="46012">
                  <c:v>0.39860600000000002</c:v>
                </c:pt>
                <c:pt idx="46013">
                  <c:v>0.399953</c:v>
                </c:pt>
                <c:pt idx="46014">
                  <c:v>0.40132000000000001</c:v>
                </c:pt>
                <c:pt idx="46015">
                  <c:v>0.402725</c:v>
                </c:pt>
                <c:pt idx="46016">
                  <c:v>0.40377800000000003</c:v>
                </c:pt>
                <c:pt idx="46017">
                  <c:v>0.40518399999999999</c:v>
                </c:pt>
                <c:pt idx="46018">
                  <c:v>0.40631400000000001</c:v>
                </c:pt>
                <c:pt idx="46019">
                  <c:v>0.40765800000000002</c:v>
                </c:pt>
                <c:pt idx="46020">
                  <c:v>0.40873500000000001</c:v>
                </c:pt>
                <c:pt idx="46021">
                  <c:v>0.40999400000000003</c:v>
                </c:pt>
                <c:pt idx="46022">
                  <c:v>0.41091499999999997</c:v>
                </c:pt>
                <c:pt idx="46023">
                  <c:v>0.41211700000000001</c:v>
                </c:pt>
                <c:pt idx="46024">
                  <c:v>0.41309299999999999</c:v>
                </c:pt>
                <c:pt idx="46025">
                  <c:v>0.41410799999999998</c:v>
                </c:pt>
                <c:pt idx="46026">
                  <c:v>0.41522399999999998</c:v>
                </c:pt>
                <c:pt idx="46027">
                  <c:v>0.415904</c:v>
                </c:pt>
                <c:pt idx="46028">
                  <c:v>0.41686699999999999</c:v>
                </c:pt>
                <c:pt idx="46029">
                  <c:v>0.41789799999999999</c:v>
                </c:pt>
                <c:pt idx="46030">
                  <c:v>0.41861199999999998</c:v>
                </c:pt>
                <c:pt idx="46031">
                  <c:v>0.41957899999999998</c:v>
                </c:pt>
                <c:pt idx="46032">
                  <c:v>0.42018</c:v>
                </c:pt>
                <c:pt idx="46033">
                  <c:v>0.42110599999999998</c:v>
                </c:pt>
                <c:pt idx="46034">
                  <c:v>0.42188199999999998</c:v>
                </c:pt>
                <c:pt idx="46035">
                  <c:v>0.42257699999999998</c:v>
                </c:pt>
                <c:pt idx="46036">
                  <c:v>0.423373</c:v>
                </c:pt>
                <c:pt idx="46037">
                  <c:v>0.42395500000000003</c:v>
                </c:pt>
                <c:pt idx="46038">
                  <c:v>0.42448900000000001</c:v>
                </c:pt>
                <c:pt idx="46039">
                  <c:v>0.42532199999999998</c:v>
                </c:pt>
                <c:pt idx="46040">
                  <c:v>0.42565900000000001</c:v>
                </c:pt>
                <c:pt idx="46041">
                  <c:v>0.42648399999999997</c:v>
                </c:pt>
                <c:pt idx="46042">
                  <c:v>0.42671599999999998</c:v>
                </c:pt>
                <c:pt idx="46043">
                  <c:v>0.42731000000000002</c:v>
                </c:pt>
                <c:pt idx="46044">
                  <c:v>0.42777799999999999</c:v>
                </c:pt>
                <c:pt idx="46045">
                  <c:v>0.428095</c:v>
                </c:pt>
                <c:pt idx="46046">
                  <c:v>0.42877700000000002</c:v>
                </c:pt>
                <c:pt idx="46047">
                  <c:v>0.42901</c:v>
                </c:pt>
                <c:pt idx="46048">
                  <c:v>0.42962</c:v>
                </c:pt>
                <c:pt idx="46049">
                  <c:v>0.42978499999999997</c:v>
                </c:pt>
                <c:pt idx="46050">
                  <c:v>0.430315</c:v>
                </c:pt>
                <c:pt idx="46051">
                  <c:v>0.43064200000000002</c:v>
                </c:pt>
                <c:pt idx="46052">
                  <c:v>0.43104100000000001</c:v>
                </c:pt>
                <c:pt idx="46053">
                  <c:v>0.431479</c:v>
                </c:pt>
                <c:pt idx="46054">
                  <c:v>0.431506</c:v>
                </c:pt>
                <c:pt idx="46055">
                  <c:v>0.43216300000000002</c:v>
                </c:pt>
                <c:pt idx="46056">
                  <c:v>0.43206099999999997</c:v>
                </c:pt>
                <c:pt idx="46057">
                  <c:v>0.43259599999999998</c:v>
                </c:pt>
                <c:pt idx="46058">
                  <c:v>0.43260999999999999</c:v>
                </c:pt>
                <c:pt idx="46059">
                  <c:v>0.43264399999999997</c:v>
                </c:pt>
                <c:pt idx="46060">
                  <c:v>0.43293300000000001</c:v>
                </c:pt>
                <c:pt idx="46061">
                  <c:v>0.433064</c:v>
                </c:pt>
                <c:pt idx="46062">
                  <c:v>0.433195</c:v>
                </c:pt>
                <c:pt idx="46063">
                  <c:v>0.43332500000000002</c:v>
                </c:pt>
                <c:pt idx="46064">
                  <c:v>0.43335600000000002</c:v>
                </c:pt>
                <c:pt idx="46065">
                  <c:v>0.43341499999999999</c:v>
                </c:pt>
                <c:pt idx="46066">
                  <c:v>0.43365399999999998</c:v>
                </c:pt>
                <c:pt idx="46067">
                  <c:v>0.43366399999999999</c:v>
                </c:pt>
                <c:pt idx="46068">
                  <c:v>0.433749</c:v>
                </c:pt>
                <c:pt idx="46069">
                  <c:v>0.43366900000000003</c:v>
                </c:pt>
                <c:pt idx="46070">
                  <c:v>0.43374499999999999</c:v>
                </c:pt>
                <c:pt idx="46071">
                  <c:v>0.43366300000000002</c:v>
                </c:pt>
                <c:pt idx="46072">
                  <c:v>0.433645</c:v>
                </c:pt>
                <c:pt idx="46073">
                  <c:v>0.433591</c:v>
                </c:pt>
                <c:pt idx="46074">
                  <c:v>0.43331799999999998</c:v>
                </c:pt>
                <c:pt idx="46075">
                  <c:v>0.43335299999999999</c:v>
                </c:pt>
                <c:pt idx="46076">
                  <c:v>0.43311100000000002</c:v>
                </c:pt>
                <c:pt idx="46077">
                  <c:v>0.43317499999999998</c:v>
                </c:pt>
                <c:pt idx="46078">
                  <c:v>0.43288300000000002</c:v>
                </c:pt>
                <c:pt idx="46079">
                  <c:v>0.43274600000000002</c:v>
                </c:pt>
                <c:pt idx="46080">
                  <c:v>0.43273099999999998</c:v>
                </c:pt>
                <c:pt idx="46081">
                  <c:v>0.432334</c:v>
                </c:pt>
                <c:pt idx="46082">
                  <c:v>0.43229299999999998</c:v>
                </c:pt>
                <c:pt idx="46083">
                  <c:v>0.43184600000000001</c:v>
                </c:pt>
                <c:pt idx="46084">
                  <c:v>0.43176599999999998</c:v>
                </c:pt>
                <c:pt idx="46085">
                  <c:v>0.43131900000000001</c:v>
                </c:pt>
                <c:pt idx="46086">
                  <c:v>0.43095899999999998</c:v>
                </c:pt>
                <c:pt idx="46087">
                  <c:v>0.43070000000000003</c:v>
                </c:pt>
                <c:pt idx="46088">
                  <c:v>0.43033199999999999</c:v>
                </c:pt>
                <c:pt idx="46089">
                  <c:v>0.430006</c:v>
                </c:pt>
                <c:pt idx="46090">
                  <c:v>0.42955700000000002</c:v>
                </c:pt>
                <c:pt idx="46091">
                  <c:v>0.42907499999999998</c:v>
                </c:pt>
                <c:pt idx="46092">
                  <c:v>0.42875799999999997</c:v>
                </c:pt>
                <c:pt idx="46093">
                  <c:v>0.42836099999999999</c:v>
                </c:pt>
                <c:pt idx="46094">
                  <c:v>0.42782500000000001</c:v>
                </c:pt>
                <c:pt idx="46095">
                  <c:v>0.427421</c:v>
                </c:pt>
                <c:pt idx="46096">
                  <c:v>0.42678300000000002</c:v>
                </c:pt>
                <c:pt idx="46097">
                  <c:v>0.42609599999999997</c:v>
                </c:pt>
                <c:pt idx="46098">
                  <c:v>0.42576900000000001</c:v>
                </c:pt>
                <c:pt idx="46099">
                  <c:v>0.42490800000000001</c:v>
                </c:pt>
                <c:pt idx="46100">
                  <c:v>0.424431</c:v>
                </c:pt>
                <c:pt idx="46101">
                  <c:v>0.42342299999999999</c:v>
                </c:pt>
                <c:pt idx="46102">
                  <c:v>0.42296699999999998</c:v>
                </c:pt>
                <c:pt idx="46103">
                  <c:v>0.42216300000000001</c:v>
                </c:pt>
                <c:pt idx="46104">
                  <c:v>0.42154199999999997</c:v>
                </c:pt>
                <c:pt idx="46105">
                  <c:v>0.420597</c:v>
                </c:pt>
                <c:pt idx="46106">
                  <c:v>0.419906</c:v>
                </c:pt>
                <c:pt idx="46107">
                  <c:v>0.41915599999999997</c:v>
                </c:pt>
                <c:pt idx="46108">
                  <c:v>0.41807</c:v>
                </c:pt>
                <c:pt idx="46109">
                  <c:v>0.41749399999999998</c:v>
                </c:pt>
                <c:pt idx="46110">
                  <c:v>0.41644599999999998</c:v>
                </c:pt>
                <c:pt idx="46111">
                  <c:v>0.41550399999999998</c:v>
                </c:pt>
                <c:pt idx="46112">
                  <c:v>0.41464899999999999</c:v>
                </c:pt>
                <c:pt idx="46113">
                  <c:v>0.41353499999999999</c:v>
                </c:pt>
                <c:pt idx="46114">
                  <c:v>0.41259200000000001</c:v>
                </c:pt>
                <c:pt idx="46115">
                  <c:v>0.41148800000000002</c:v>
                </c:pt>
                <c:pt idx="46116">
                  <c:v>0.41055399999999997</c:v>
                </c:pt>
                <c:pt idx="46117">
                  <c:v>0.40939799999999998</c:v>
                </c:pt>
                <c:pt idx="46118">
                  <c:v>0.40810000000000002</c:v>
                </c:pt>
                <c:pt idx="46119">
                  <c:v>0.40699800000000003</c:v>
                </c:pt>
                <c:pt idx="46120">
                  <c:v>0.40592099999999998</c:v>
                </c:pt>
                <c:pt idx="46121">
                  <c:v>0.40443899999999999</c:v>
                </c:pt>
                <c:pt idx="46122">
                  <c:v>0.40323199999999998</c:v>
                </c:pt>
                <c:pt idx="46123">
                  <c:v>0.40160099999999999</c:v>
                </c:pt>
                <c:pt idx="46124">
                  <c:v>0.40037600000000001</c:v>
                </c:pt>
                <c:pt idx="46125">
                  <c:v>0.39894499999999999</c:v>
                </c:pt>
                <c:pt idx="46126">
                  <c:v>0.39751700000000001</c:v>
                </c:pt>
                <c:pt idx="46127">
                  <c:v>0.396092</c:v>
                </c:pt>
                <c:pt idx="46128">
                  <c:v>0.39443099999999998</c:v>
                </c:pt>
                <c:pt idx="46129">
                  <c:v>0.39301900000000001</c:v>
                </c:pt>
                <c:pt idx="46130">
                  <c:v>0.39143600000000001</c:v>
                </c:pt>
                <c:pt idx="46131">
                  <c:v>0.38990000000000002</c:v>
                </c:pt>
                <c:pt idx="46132">
                  <c:v>0.38828499999999999</c:v>
                </c:pt>
                <c:pt idx="46133">
                  <c:v>0.38639099999999998</c:v>
                </c:pt>
                <c:pt idx="46134">
                  <c:v>0.38484499999999999</c:v>
                </c:pt>
                <c:pt idx="46135">
                  <c:v>0.383019</c:v>
                </c:pt>
                <c:pt idx="46136">
                  <c:v>0.381332</c:v>
                </c:pt>
                <c:pt idx="46137">
                  <c:v>0.37923699999999999</c:v>
                </c:pt>
                <c:pt idx="46138">
                  <c:v>0.377417</c:v>
                </c:pt>
                <c:pt idx="46139">
                  <c:v>0.375558</c:v>
                </c:pt>
                <c:pt idx="46140">
                  <c:v>0.37343799999999999</c:v>
                </c:pt>
                <c:pt idx="46141">
                  <c:v>0.37154199999999998</c:v>
                </c:pt>
                <c:pt idx="46142">
                  <c:v>0.36941499999999999</c:v>
                </c:pt>
                <c:pt idx="46143">
                  <c:v>0.36729000000000001</c:v>
                </c:pt>
                <c:pt idx="46144">
                  <c:v>0.36528500000000003</c:v>
                </c:pt>
                <c:pt idx="46145">
                  <c:v>0.36284899999999998</c:v>
                </c:pt>
                <c:pt idx="46146">
                  <c:v>0.360678</c:v>
                </c:pt>
                <c:pt idx="46147">
                  <c:v>0.35849500000000001</c:v>
                </c:pt>
                <c:pt idx="46148">
                  <c:v>0.35592400000000002</c:v>
                </c:pt>
                <c:pt idx="46149">
                  <c:v>0.35392800000000002</c:v>
                </c:pt>
                <c:pt idx="46150">
                  <c:v>0.35120099999999999</c:v>
                </c:pt>
                <c:pt idx="46151">
                  <c:v>0.34887499999999999</c:v>
                </c:pt>
                <c:pt idx="46152">
                  <c:v>0.346717</c:v>
                </c:pt>
                <c:pt idx="46153">
                  <c:v>0.34420800000000001</c:v>
                </c:pt>
                <c:pt idx="46154">
                  <c:v>0.34165200000000001</c:v>
                </c:pt>
                <c:pt idx="46155">
                  <c:v>0.33920800000000001</c:v>
                </c:pt>
                <c:pt idx="46156">
                  <c:v>0.33675699999999997</c:v>
                </c:pt>
                <c:pt idx="46157">
                  <c:v>0.33418399999999998</c:v>
                </c:pt>
                <c:pt idx="46158">
                  <c:v>0.331536</c:v>
                </c:pt>
                <c:pt idx="46159">
                  <c:v>0.328814</c:v>
                </c:pt>
                <c:pt idx="46160">
                  <c:v>0.32599800000000001</c:v>
                </c:pt>
                <c:pt idx="46161">
                  <c:v>0.32330300000000001</c:v>
                </c:pt>
                <c:pt idx="46162">
                  <c:v>0.32031300000000001</c:v>
                </c:pt>
                <c:pt idx="46163">
                  <c:v>0.31764599999999998</c:v>
                </c:pt>
                <c:pt idx="46164">
                  <c:v>0.31462899999999999</c:v>
                </c:pt>
                <c:pt idx="46165">
                  <c:v>0.31160199999999999</c:v>
                </c:pt>
                <c:pt idx="46166">
                  <c:v>0.30888300000000002</c:v>
                </c:pt>
                <c:pt idx="46167">
                  <c:v>0.30565799999999999</c:v>
                </c:pt>
                <c:pt idx="46168">
                  <c:v>0.30269000000000001</c:v>
                </c:pt>
                <c:pt idx="46169">
                  <c:v>0.29954900000000001</c:v>
                </c:pt>
                <c:pt idx="46170">
                  <c:v>0.296348</c:v>
                </c:pt>
                <c:pt idx="46171">
                  <c:v>0.29321399999999997</c:v>
                </c:pt>
                <c:pt idx="46172">
                  <c:v>0.28995900000000002</c:v>
                </c:pt>
                <c:pt idx="46173">
                  <c:v>0.28680699999999998</c:v>
                </c:pt>
                <c:pt idx="46174">
                  <c:v>0.28348099999999998</c:v>
                </c:pt>
                <c:pt idx="46175">
                  <c:v>0.28028599999999998</c:v>
                </c:pt>
                <c:pt idx="46176">
                  <c:v>0.27691900000000003</c:v>
                </c:pt>
                <c:pt idx="46177">
                  <c:v>0.273706</c:v>
                </c:pt>
                <c:pt idx="46178">
                  <c:v>0.270283</c:v>
                </c:pt>
                <c:pt idx="46179">
                  <c:v>0.26714900000000003</c:v>
                </c:pt>
                <c:pt idx="46180">
                  <c:v>0.26357999999999998</c:v>
                </c:pt>
                <c:pt idx="46181">
                  <c:v>0.26012800000000003</c:v>
                </c:pt>
                <c:pt idx="46182">
                  <c:v>0.25672499999999998</c:v>
                </c:pt>
                <c:pt idx="46183">
                  <c:v>0.25309700000000002</c:v>
                </c:pt>
                <c:pt idx="46184">
                  <c:v>0.24973999999999999</c:v>
                </c:pt>
                <c:pt idx="46185">
                  <c:v>0.246055</c:v>
                </c:pt>
                <c:pt idx="46186">
                  <c:v>0.24258099999999999</c:v>
                </c:pt>
                <c:pt idx="46187">
                  <c:v>0.23861199999999999</c:v>
                </c:pt>
                <c:pt idx="46188">
                  <c:v>0.23519300000000001</c:v>
                </c:pt>
                <c:pt idx="46189">
                  <c:v>0.23141</c:v>
                </c:pt>
                <c:pt idx="46190">
                  <c:v>0.22766</c:v>
                </c:pt>
                <c:pt idx="46191">
                  <c:v>0.22391800000000001</c:v>
                </c:pt>
                <c:pt idx="46192">
                  <c:v>0.22020200000000001</c:v>
                </c:pt>
                <c:pt idx="46193">
                  <c:v>0.216475</c:v>
                </c:pt>
                <c:pt idx="46194">
                  <c:v>0.212338</c:v>
                </c:pt>
                <c:pt idx="46195">
                  <c:v>0.208789</c:v>
                </c:pt>
                <c:pt idx="46196">
                  <c:v>0.20504</c:v>
                </c:pt>
                <c:pt idx="46197">
                  <c:v>0.20083799999999999</c:v>
                </c:pt>
                <c:pt idx="46198">
                  <c:v>0.19725500000000001</c:v>
                </c:pt>
                <c:pt idx="46199">
                  <c:v>0.19323299999999999</c:v>
                </c:pt>
                <c:pt idx="46200">
                  <c:v>0.18926599999999999</c:v>
                </c:pt>
                <c:pt idx="46201">
                  <c:v>0.185309</c:v>
                </c:pt>
                <c:pt idx="46202">
                  <c:v>0.18153</c:v>
                </c:pt>
                <c:pt idx="46203">
                  <c:v>0.17757000000000001</c:v>
                </c:pt>
                <c:pt idx="46204">
                  <c:v>0.17357900000000001</c:v>
                </c:pt>
                <c:pt idx="46205">
                  <c:v>0.169567</c:v>
                </c:pt>
                <c:pt idx="46206">
                  <c:v>0.16569800000000001</c:v>
                </c:pt>
                <c:pt idx="46207">
                  <c:v>0.16173399999999999</c:v>
                </c:pt>
                <c:pt idx="46208">
                  <c:v>0.157476</c:v>
                </c:pt>
                <c:pt idx="46209">
                  <c:v>0.153534</c:v>
                </c:pt>
                <c:pt idx="46210">
                  <c:v>0.149175</c:v>
                </c:pt>
                <c:pt idx="46211">
                  <c:v>0.14493200000000001</c:v>
                </c:pt>
                <c:pt idx="46212">
                  <c:v>0.14111399999999999</c:v>
                </c:pt>
                <c:pt idx="46213">
                  <c:v>0.13680500000000001</c:v>
                </c:pt>
                <c:pt idx="46214">
                  <c:v>0.132772</c:v>
                </c:pt>
                <c:pt idx="46215">
                  <c:v>0.12854599999999999</c:v>
                </c:pt>
                <c:pt idx="46216">
                  <c:v>0.124598</c:v>
                </c:pt>
                <c:pt idx="46217">
                  <c:v>0.120478</c:v>
                </c:pt>
                <c:pt idx="46218">
                  <c:v>0.11622499999999999</c:v>
                </c:pt>
                <c:pt idx="46219">
                  <c:v>0.112302</c:v>
                </c:pt>
                <c:pt idx="46220">
                  <c:v>0.108067</c:v>
                </c:pt>
                <c:pt idx="46221">
                  <c:v>0.10389900000000001</c:v>
                </c:pt>
                <c:pt idx="46222">
                  <c:v>9.9680500000000005E-2</c:v>
                </c:pt>
                <c:pt idx="46223">
                  <c:v>9.5698599999999995E-2</c:v>
                </c:pt>
                <c:pt idx="46224">
                  <c:v>9.1386499999999996E-2</c:v>
                </c:pt>
                <c:pt idx="46225">
                  <c:v>8.7472599999999998E-2</c:v>
                </c:pt>
                <c:pt idx="46226">
                  <c:v>8.3203700000000005E-2</c:v>
                </c:pt>
                <c:pt idx="46227">
                  <c:v>7.8896800000000003E-2</c:v>
                </c:pt>
                <c:pt idx="46228">
                  <c:v>7.4981199999999998E-2</c:v>
                </c:pt>
                <c:pt idx="46229">
                  <c:v>7.0801100000000006E-2</c:v>
                </c:pt>
                <c:pt idx="46230">
                  <c:v>6.6755599999999998E-2</c:v>
                </c:pt>
                <c:pt idx="46231">
                  <c:v>6.2657599999999994E-2</c:v>
                </c:pt>
                <c:pt idx="46232">
                  <c:v>5.8404200000000003E-2</c:v>
                </c:pt>
                <c:pt idx="46233">
                  <c:v>5.4476499999999997E-2</c:v>
                </c:pt>
                <c:pt idx="46234">
                  <c:v>5.0267699999999998E-2</c:v>
                </c:pt>
                <c:pt idx="46235">
                  <c:v>4.6289900000000002E-2</c:v>
                </c:pt>
                <c:pt idx="46236">
                  <c:v>4.2299400000000001E-2</c:v>
                </c:pt>
                <c:pt idx="46237">
                  <c:v>3.8090199999999998E-2</c:v>
                </c:pt>
                <c:pt idx="46238">
                  <c:v>3.3971500000000002E-2</c:v>
                </c:pt>
                <c:pt idx="46239">
                  <c:v>3.0212200000000002E-2</c:v>
                </c:pt>
                <c:pt idx="46240">
                  <c:v>2.6223300000000001E-2</c:v>
                </c:pt>
                <c:pt idx="46241">
                  <c:v>2.2096000000000001E-2</c:v>
                </c:pt>
                <c:pt idx="46242">
                  <c:v>1.8124000000000001E-2</c:v>
                </c:pt>
                <c:pt idx="46243">
                  <c:v>1.40736E-2</c:v>
                </c:pt>
                <c:pt idx="46244">
                  <c:v>1.02281E-2</c:v>
                </c:pt>
                <c:pt idx="46245">
                  <c:v>6.1273899999999999E-3</c:v>
                </c:pt>
                <c:pt idx="46246">
                  <c:v>2.3043999999999999E-3</c:v>
                </c:pt>
                <c:pt idx="46247">
                  <c:v>-1.7472900000000001E-3</c:v>
                </c:pt>
                <c:pt idx="46248">
                  <c:v>-5.6639300000000002E-3</c:v>
                </c:pt>
                <c:pt idx="46249">
                  <c:v>-9.6307900000000002E-3</c:v>
                </c:pt>
                <c:pt idx="46250">
                  <c:v>-1.34606E-2</c:v>
                </c:pt>
                <c:pt idx="46251">
                  <c:v>-1.7357000000000001E-2</c:v>
                </c:pt>
                <c:pt idx="46252">
                  <c:v>-2.1170000000000001E-2</c:v>
                </c:pt>
                <c:pt idx="46253">
                  <c:v>-2.4795899999999999E-2</c:v>
                </c:pt>
                <c:pt idx="46254">
                  <c:v>-2.8927000000000001E-2</c:v>
                </c:pt>
                <c:pt idx="46255">
                  <c:v>-3.2498399999999997E-2</c:v>
                </c:pt>
                <c:pt idx="46256">
                  <c:v>-3.6384600000000003E-2</c:v>
                </c:pt>
                <c:pt idx="46257">
                  <c:v>-4.0021399999999999E-2</c:v>
                </c:pt>
                <c:pt idx="46258">
                  <c:v>-4.3823099999999997E-2</c:v>
                </c:pt>
                <c:pt idx="46259">
                  <c:v>-4.7679199999999998E-2</c:v>
                </c:pt>
                <c:pt idx="46260">
                  <c:v>-5.1230600000000001E-2</c:v>
                </c:pt>
                <c:pt idx="46261">
                  <c:v>-5.5011600000000001E-2</c:v>
                </c:pt>
                <c:pt idx="46262">
                  <c:v>-5.8608300000000002E-2</c:v>
                </c:pt>
                <c:pt idx="46263">
                  <c:v>-6.2373400000000002E-2</c:v>
                </c:pt>
                <c:pt idx="46264">
                  <c:v>-6.5826899999999994E-2</c:v>
                </c:pt>
                <c:pt idx="46265">
                  <c:v>-6.9728100000000001E-2</c:v>
                </c:pt>
                <c:pt idx="46266">
                  <c:v>-7.3175199999999996E-2</c:v>
                </c:pt>
                <c:pt idx="46267">
                  <c:v>-7.6705999999999996E-2</c:v>
                </c:pt>
                <c:pt idx="46268">
                  <c:v>-8.0307100000000006E-2</c:v>
                </c:pt>
                <c:pt idx="46269">
                  <c:v>-8.36924E-2</c:v>
                </c:pt>
                <c:pt idx="46270">
                  <c:v>-8.7431099999999998E-2</c:v>
                </c:pt>
                <c:pt idx="46271">
                  <c:v>-9.0735099999999999E-2</c:v>
                </c:pt>
                <c:pt idx="46272">
                  <c:v>-9.4376699999999994E-2</c:v>
                </c:pt>
                <c:pt idx="46273">
                  <c:v>-9.7651399999999999E-2</c:v>
                </c:pt>
                <c:pt idx="46274">
                  <c:v>-0.10125000000000001</c:v>
                </c:pt>
                <c:pt idx="46275">
                  <c:v>-0.10459499999999999</c:v>
                </c:pt>
                <c:pt idx="46276">
                  <c:v>-0.107934</c:v>
                </c:pt>
                <c:pt idx="46277">
                  <c:v>-0.111396</c:v>
                </c:pt>
                <c:pt idx="46278">
                  <c:v>-0.114729</c:v>
                </c:pt>
                <c:pt idx="46279">
                  <c:v>-0.118265</c:v>
                </c:pt>
                <c:pt idx="46280">
                  <c:v>-0.121408</c:v>
                </c:pt>
                <c:pt idx="46281">
                  <c:v>-0.12492</c:v>
                </c:pt>
                <c:pt idx="46282">
                  <c:v>-0.128056</c:v>
                </c:pt>
                <c:pt idx="46283">
                  <c:v>-0.13136900000000001</c:v>
                </c:pt>
                <c:pt idx="46284">
                  <c:v>-0.13465299999999999</c:v>
                </c:pt>
                <c:pt idx="46285">
                  <c:v>-0.13774800000000001</c:v>
                </c:pt>
                <c:pt idx="46286">
                  <c:v>-0.141153</c:v>
                </c:pt>
                <c:pt idx="46287">
                  <c:v>-0.14426800000000001</c:v>
                </c:pt>
                <c:pt idx="46288">
                  <c:v>-0.14743899999999999</c:v>
                </c:pt>
                <c:pt idx="46289">
                  <c:v>-0.15069399999999999</c:v>
                </c:pt>
                <c:pt idx="46290">
                  <c:v>-0.153808</c:v>
                </c:pt>
                <c:pt idx="46291">
                  <c:v>-0.15698699999999999</c:v>
                </c:pt>
                <c:pt idx="46292">
                  <c:v>-0.160133</c:v>
                </c:pt>
                <c:pt idx="46293">
                  <c:v>-0.163268</c:v>
                </c:pt>
                <c:pt idx="46294">
                  <c:v>-0.16628999999999999</c:v>
                </c:pt>
                <c:pt idx="46295">
                  <c:v>-0.169318</c:v>
                </c:pt>
                <c:pt idx="46296">
                  <c:v>-0.17241500000000001</c:v>
                </c:pt>
                <c:pt idx="46297">
                  <c:v>-0.17543500000000001</c:v>
                </c:pt>
                <c:pt idx="46298">
                  <c:v>-0.17852399999999999</c:v>
                </c:pt>
                <c:pt idx="46299">
                  <c:v>-0.18143200000000001</c:v>
                </c:pt>
                <c:pt idx="46300">
                  <c:v>-0.184611</c:v>
                </c:pt>
                <c:pt idx="46301">
                  <c:v>-0.18740399999999999</c:v>
                </c:pt>
                <c:pt idx="46302">
                  <c:v>-0.19046199999999999</c:v>
                </c:pt>
                <c:pt idx="46303">
                  <c:v>-0.193385</c:v>
                </c:pt>
                <c:pt idx="46304">
                  <c:v>-0.19636200000000001</c:v>
                </c:pt>
                <c:pt idx="46305">
                  <c:v>-0.19920199999999999</c:v>
                </c:pt>
                <c:pt idx="46306">
                  <c:v>-0.20211799999999999</c:v>
                </c:pt>
                <c:pt idx="46307">
                  <c:v>-0.204932</c:v>
                </c:pt>
                <c:pt idx="46308">
                  <c:v>-0.20790600000000001</c:v>
                </c:pt>
                <c:pt idx="46309">
                  <c:v>-0.21077099999999999</c:v>
                </c:pt>
                <c:pt idx="46310">
                  <c:v>-0.213537</c:v>
                </c:pt>
                <c:pt idx="46311">
                  <c:v>-0.21640699999999999</c:v>
                </c:pt>
                <c:pt idx="46312">
                  <c:v>-0.21904599999999999</c:v>
                </c:pt>
                <c:pt idx="46313">
                  <c:v>-0.22201699999999999</c:v>
                </c:pt>
                <c:pt idx="46314">
                  <c:v>-0.224854</c:v>
                </c:pt>
                <c:pt idx="46315">
                  <c:v>-0.22747000000000001</c:v>
                </c:pt>
                <c:pt idx="46316">
                  <c:v>-0.23041500000000001</c:v>
                </c:pt>
                <c:pt idx="46317">
                  <c:v>-0.23303599999999999</c:v>
                </c:pt>
                <c:pt idx="46318">
                  <c:v>-0.23580000000000001</c:v>
                </c:pt>
                <c:pt idx="46319">
                  <c:v>-0.23851900000000001</c:v>
                </c:pt>
                <c:pt idx="46320">
                  <c:v>-0.24137400000000001</c:v>
                </c:pt>
                <c:pt idx="46321">
                  <c:v>-0.24382400000000001</c:v>
                </c:pt>
                <c:pt idx="46322">
                  <c:v>-0.24632200000000001</c:v>
                </c:pt>
                <c:pt idx="46323">
                  <c:v>-0.24904899999999999</c:v>
                </c:pt>
                <c:pt idx="46324">
                  <c:v>-0.25163200000000002</c:v>
                </c:pt>
                <c:pt idx="46325">
                  <c:v>-0.25443399999999999</c:v>
                </c:pt>
                <c:pt idx="46326">
                  <c:v>-0.256689</c:v>
                </c:pt>
                <c:pt idx="46327">
                  <c:v>-0.25944899999999999</c:v>
                </c:pt>
                <c:pt idx="46328">
                  <c:v>-0.26184299999999999</c:v>
                </c:pt>
                <c:pt idx="46329">
                  <c:v>-0.26460800000000001</c:v>
                </c:pt>
                <c:pt idx="46330">
                  <c:v>-0.26712200000000003</c:v>
                </c:pt>
                <c:pt idx="46331">
                  <c:v>-0.26966699999999999</c:v>
                </c:pt>
                <c:pt idx="46332">
                  <c:v>-0.27207599999999998</c:v>
                </c:pt>
                <c:pt idx="46333">
                  <c:v>-0.27454000000000001</c:v>
                </c:pt>
                <c:pt idx="46334">
                  <c:v>-0.27709499999999998</c:v>
                </c:pt>
                <c:pt idx="46335">
                  <c:v>-0.27942</c:v>
                </c:pt>
                <c:pt idx="46336">
                  <c:v>-0.28198899999999999</c:v>
                </c:pt>
                <c:pt idx="46337">
                  <c:v>-0.284169</c:v>
                </c:pt>
                <c:pt idx="46338">
                  <c:v>-0.28662100000000001</c:v>
                </c:pt>
                <c:pt idx="46339">
                  <c:v>-0.28892899999999999</c:v>
                </c:pt>
                <c:pt idx="46340">
                  <c:v>-0.29128399999999999</c:v>
                </c:pt>
                <c:pt idx="46341">
                  <c:v>-0.29381600000000002</c:v>
                </c:pt>
                <c:pt idx="46342">
                  <c:v>-0.29593999999999998</c:v>
                </c:pt>
                <c:pt idx="46343">
                  <c:v>-0.29827300000000001</c:v>
                </c:pt>
                <c:pt idx="46344">
                  <c:v>-0.30054900000000001</c:v>
                </c:pt>
                <c:pt idx="46345">
                  <c:v>-0.30294700000000002</c:v>
                </c:pt>
                <c:pt idx="46346">
                  <c:v>-0.30524299999999999</c:v>
                </c:pt>
                <c:pt idx="46347">
                  <c:v>-0.30742399999999998</c:v>
                </c:pt>
                <c:pt idx="46348">
                  <c:v>-0.30955700000000003</c:v>
                </c:pt>
                <c:pt idx="46349">
                  <c:v>-0.31171599999999999</c:v>
                </c:pt>
                <c:pt idx="46350">
                  <c:v>-0.31398700000000002</c:v>
                </c:pt>
                <c:pt idx="46351">
                  <c:v>-0.31608199999999997</c:v>
                </c:pt>
                <c:pt idx="46352">
                  <c:v>-0.318241</c:v>
                </c:pt>
                <c:pt idx="46353">
                  <c:v>-0.32025199999999998</c:v>
                </c:pt>
                <c:pt idx="46354">
                  <c:v>-0.32222200000000001</c:v>
                </c:pt>
                <c:pt idx="46355">
                  <c:v>-0.32439200000000001</c:v>
                </c:pt>
                <c:pt idx="46356">
                  <c:v>-0.32627699999999998</c:v>
                </c:pt>
                <c:pt idx="46357">
                  <c:v>-0.32839499999999999</c:v>
                </c:pt>
                <c:pt idx="46358">
                  <c:v>-0.33038200000000001</c:v>
                </c:pt>
                <c:pt idx="46359">
                  <c:v>-0.332258</c:v>
                </c:pt>
                <c:pt idx="46360">
                  <c:v>-0.33414100000000002</c:v>
                </c:pt>
                <c:pt idx="46361">
                  <c:v>-0.33614899999999998</c:v>
                </c:pt>
                <c:pt idx="46362">
                  <c:v>-0.33808100000000002</c:v>
                </c:pt>
                <c:pt idx="46363">
                  <c:v>-0.33987000000000001</c:v>
                </c:pt>
                <c:pt idx="46364">
                  <c:v>-0.34186</c:v>
                </c:pt>
                <c:pt idx="46365">
                  <c:v>-0.343607</c:v>
                </c:pt>
                <c:pt idx="46366">
                  <c:v>-0.34553</c:v>
                </c:pt>
                <c:pt idx="46367">
                  <c:v>-0.34726699999999999</c:v>
                </c:pt>
                <c:pt idx="46368">
                  <c:v>-0.34929100000000002</c:v>
                </c:pt>
                <c:pt idx="46369">
                  <c:v>-0.35089199999999998</c:v>
                </c:pt>
                <c:pt idx="46370">
                  <c:v>-0.35259699999999999</c:v>
                </c:pt>
                <c:pt idx="46371">
                  <c:v>-0.35433999999999999</c:v>
                </c:pt>
                <c:pt idx="46372">
                  <c:v>-0.35603600000000002</c:v>
                </c:pt>
                <c:pt idx="46373">
                  <c:v>-0.35785800000000001</c:v>
                </c:pt>
                <c:pt idx="46374">
                  <c:v>-0.35938199999999998</c:v>
                </c:pt>
                <c:pt idx="46375">
                  <c:v>-0.36110700000000001</c:v>
                </c:pt>
                <c:pt idx="46376">
                  <c:v>-0.36244100000000001</c:v>
                </c:pt>
                <c:pt idx="46377">
                  <c:v>-0.36424699999999999</c:v>
                </c:pt>
                <c:pt idx="46378">
                  <c:v>-0.36573600000000001</c:v>
                </c:pt>
                <c:pt idx="46379">
                  <c:v>-0.36738900000000002</c:v>
                </c:pt>
                <c:pt idx="46380">
                  <c:v>-0.36881000000000003</c:v>
                </c:pt>
                <c:pt idx="46381">
                  <c:v>-0.37018699999999999</c:v>
                </c:pt>
                <c:pt idx="46382">
                  <c:v>-0.37171300000000002</c:v>
                </c:pt>
                <c:pt idx="46383">
                  <c:v>-0.37309999999999999</c:v>
                </c:pt>
                <c:pt idx="46384">
                  <c:v>-0.37462499999999999</c:v>
                </c:pt>
                <c:pt idx="46385">
                  <c:v>-0.37588700000000003</c:v>
                </c:pt>
                <c:pt idx="46386">
                  <c:v>-0.37733</c:v>
                </c:pt>
                <c:pt idx="46387">
                  <c:v>-0.37847700000000001</c:v>
                </c:pt>
                <c:pt idx="46388">
                  <c:v>-0.37983</c:v>
                </c:pt>
                <c:pt idx="46389">
                  <c:v>-0.381247</c:v>
                </c:pt>
                <c:pt idx="46390">
                  <c:v>-0.38252399999999998</c:v>
                </c:pt>
                <c:pt idx="46391">
                  <c:v>-0.383745</c:v>
                </c:pt>
                <c:pt idx="46392">
                  <c:v>-0.38483000000000001</c:v>
                </c:pt>
                <c:pt idx="46393">
                  <c:v>-0.386154</c:v>
                </c:pt>
                <c:pt idx="46394">
                  <c:v>-0.38722800000000002</c:v>
                </c:pt>
                <c:pt idx="46395">
                  <c:v>-0.38847900000000002</c:v>
                </c:pt>
                <c:pt idx="46396">
                  <c:v>-0.38952500000000001</c:v>
                </c:pt>
                <c:pt idx="46397">
                  <c:v>-0.390544</c:v>
                </c:pt>
                <c:pt idx="46398">
                  <c:v>-0.39161099999999999</c:v>
                </c:pt>
                <c:pt idx="46399">
                  <c:v>-0.39254499999999998</c:v>
                </c:pt>
                <c:pt idx="46400">
                  <c:v>-0.393679</c:v>
                </c:pt>
                <c:pt idx="46401">
                  <c:v>-0.39469700000000002</c:v>
                </c:pt>
                <c:pt idx="46402">
                  <c:v>-0.39558100000000002</c:v>
                </c:pt>
                <c:pt idx="46403">
                  <c:v>-0.396393</c:v>
                </c:pt>
                <c:pt idx="46404">
                  <c:v>-0.39728799999999997</c:v>
                </c:pt>
                <c:pt idx="46405">
                  <c:v>-0.39822000000000002</c:v>
                </c:pt>
                <c:pt idx="46406">
                  <c:v>-0.39912300000000001</c:v>
                </c:pt>
                <c:pt idx="46407">
                  <c:v>-0.39995599999999998</c:v>
                </c:pt>
                <c:pt idx="46408">
                  <c:v>-0.400559</c:v>
                </c:pt>
                <c:pt idx="46409">
                  <c:v>-0.40134999999999998</c:v>
                </c:pt>
                <c:pt idx="46410">
                  <c:v>-0.40212599999999998</c:v>
                </c:pt>
                <c:pt idx="46411">
                  <c:v>-0.402868</c:v>
                </c:pt>
                <c:pt idx="46412">
                  <c:v>-0.40369699999999997</c:v>
                </c:pt>
                <c:pt idx="46413">
                  <c:v>-0.40415800000000002</c:v>
                </c:pt>
                <c:pt idx="46414">
                  <c:v>-0.40471800000000002</c:v>
                </c:pt>
                <c:pt idx="46415">
                  <c:v>-0.40538000000000002</c:v>
                </c:pt>
                <c:pt idx="46416">
                  <c:v>-0.406032</c:v>
                </c:pt>
                <c:pt idx="46417">
                  <c:v>-0.40660499999999999</c:v>
                </c:pt>
                <c:pt idx="46418">
                  <c:v>-0.40707199999999999</c:v>
                </c:pt>
                <c:pt idx="46419">
                  <c:v>-0.407383</c:v>
                </c:pt>
                <c:pt idx="46420">
                  <c:v>-0.40780699999999998</c:v>
                </c:pt>
                <c:pt idx="46421">
                  <c:v>-0.40815800000000002</c:v>
                </c:pt>
                <c:pt idx="46422">
                  <c:v>-0.408721</c:v>
                </c:pt>
                <c:pt idx="46423">
                  <c:v>-0.408999</c:v>
                </c:pt>
                <c:pt idx="46424">
                  <c:v>-0.40927799999999998</c:v>
                </c:pt>
                <c:pt idx="46425">
                  <c:v>-0.40955999999999998</c:v>
                </c:pt>
                <c:pt idx="46426">
                  <c:v>-0.40990300000000002</c:v>
                </c:pt>
                <c:pt idx="46427">
                  <c:v>-0.41029500000000002</c:v>
                </c:pt>
                <c:pt idx="46428">
                  <c:v>-0.41046100000000002</c:v>
                </c:pt>
                <c:pt idx="46429">
                  <c:v>-0.41073100000000001</c:v>
                </c:pt>
                <c:pt idx="46430">
                  <c:v>-0.410742</c:v>
                </c:pt>
                <c:pt idx="46431">
                  <c:v>-0.41087499999999999</c:v>
                </c:pt>
                <c:pt idx="46432">
                  <c:v>-0.41104299999999999</c:v>
                </c:pt>
                <c:pt idx="46433">
                  <c:v>-0.41123500000000002</c:v>
                </c:pt>
                <c:pt idx="46434">
                  <c:v>-0.41128900000000002</c:v>
                </c:pt>
                <c:pt idx="46435">
                  <c:v>-0.41119499999999998</c:v>
                </c:pt>
                <c:pt idx="46436">
                  <c:v>-0.41123900000000002</c:v>
                </c:pt>
                <c:pt idx="46437">
                  <c:v>-0.411273</c:v>
                </c:pt>
                <c:pt idx="46438">
                  <c:v>-0.411331</c:v>
                </c:pt>
                <c:pt idx="46439">
                  <c:v>-0.41126699999999999</c:v>
                </c:pt>
                <c:pt idx="46440">
                  <c:v>-0.41093000000000002</c:v>
                </c:pt>
                <c:pt idx="46441">
                  <c:v>-0.41095700000000002</c:v>
                </c:pt>
                <c:pt idx="46442">
                  <c:v>-0.41060000000000002</c:v>
                </c:pt>
                <c:pt idx="46443">
                  <c:v>-0.41050300000000001</c:v>
                </c:pt>
                <c:pt idx="46444">
                  <c:v>-0.41029399999999999</c:v>
                </c:pt>
                <c:pt idx="46445">
                  <c:v>-0.41000199999999998</c:v>
                </c:pt>
                <c:pt idx="46446">
                  <c:v>-0.40965699999999999</c:v>
                </c:pt>
                <c:pt idx="46447">
                  <c:v>-0.40941100000000002</c:v>
                </c:pt>
                <c:pt idx="46448">
                  <c:v>-0.40911799999999998</c:v>
                </c:pt>
                <c:pt idx="46449">
                  <c:v>-0.40890100000000001</c:v>
                </c:pt>
                <c:pt idx="46450">
                  <c:v>-0.40863899999999997</c:v>
                </c:pt>
                <c:pt idx="46451">
                  <c:v>-0.407914</c:v>
                </c:pt>
                <c:pt idx="46452">
                  <c:v>-0.40766400000000003</c:v>
                </c:pt>
                <c:pt idx="46453">
                  <c:v>-0.40719499999999997</c:v>
                </c:pt>
                <c:pt idx="46454">
                  <c:v>-0.40686</c:v>
                </c:pt>
                <c:pt idx="46455">
                  <c:v>-0.40639599999999998</c:v>
                </c:pt>
                <c:pt idx="46456">
                  <c:v>-0.40562599999999999</c:v>
                </c:pt>
                <c:pt idx="46457">
                  <c:v>-0.405169</c:v>
                </c:pt>
                <c:pt idx="46458">
                  <c:v>-0.40453699999999998</c:v>
                </c:pt>
                <c:pt idx="46459">
                  <c:v>-0.40403</c:v>
                </c:pt>
                <c:pt idx="46460">
                  <c:v>-0.40334900000000001</c:v>
                </c:pt>
                <c:pt idx="46461">
                  <c:v>-0.40273500000000001</c:v>
                </c:pt>
                <c:pt idx="46462">
                  <c:v>-0.40204299999999998</c:v>
                </c:pt>
                <c:pt idx="46463">
                  <c:v>-0.40132699999999999</c:v>
                </c:pt>
                <c:pt idx="46464">
                  <c:v>-0.40068599999999999</c:v>
                </c:pt>
                <c:pt idx="46465">
                  <c:v>-0.40001100000000001</c:v>
                </c:pt>
                <c:pt idx="46466">
                  <c:v>-0.39924999999999999</c:v>
                </c:pt>
                <c:pt idx="46467">
                  <c:v>-0.39823799999999998</c:v>
                </c:pt>
                <c:pt idx="46468">
                  <c:v>-0.39747100000000002</c:v>
                </c:pt>
                <c:pt idx="46469">
                  <c:v>-0.39664199999999999</c:v>
                </c:pt>
                <c:pt idx="46470">
                  <c:v>-0.39580599999999999</c:v>
                </c:pt>
                <c:pt idx="46471">
                  <c:v>-0.39484000000000002</c:v>
                </c:pt>
                <c:pt idx="46472">
                  <c:v>-0.39380500000000002</c:v>
                </c:pt>
                <c:pt idx="46473">
                  <c:v>-0.39289000000000002</c:v>
                </c:pt>
                <c:pt idx="46474">
                  <c:v>-0.39183499999999999</c:v>
                </c:pt>
                <c:pt idx="46475">
                  <c:v>-0.39086399999999999</c:v>
                </c:pt>
                <c:pt idx="46476">
                  <c:v>-0.38988699999999998</c:v>
                </c:pt>
                <c:pt idx="46477">
                  <c:v>-0.388826</c:v>
                </c:pt>
                <c:pt idx="46478">
                  <c:v>-0.38757399999999997</c:v>
                </c:pt>
                <c:pt idx="46479">
                  <c:v>-0.38655699999999998</c:v>
                </c:pt>
                <c:pt idx="46480">
                  <c:v>-0.38536900000000002</c:v>
                </c:pt>
                <c:pt idx="46481">
                  <c:v>-0.38428200000000001</c:v>
                </c:pt>
                <c:pt idx="46482">
                  <c:v>-0.38320100000000001</c:v>
                </c:pt>
                <c:pt idx="46483">
                  <c:v>-0.38179600000000002</c:v>
                </c:pt>
                <c:pt idx="46484">
                  <c:v>-0.38070900000000002</c:v>
                </c:pt>
                <c:pt idx="46485">
                  <c:v>-0.379359</c:v>
                </c:pt>
                <c:pt idx="46486">
                  <c:v>-0.37831399999999998</c:v>
                </c:pt>
                <c:pt idx="46487">
                  <c:v>-0.37692399999999998</c:v>
                </c:pt>
                <c:pt idx="46488">
                  <c:v>-0.37560300000000002</c:v>
                </c:pt>
                <c:pt idx="46489">
                  <c:v>-0.37430099999999999</c:v>
                </c:pt>
                <c:pt idx="46490">
                  <c:v>-0.37293700000000002</c:v>
                </c:pt>
                <c:pt idx="46491">
                  <c:v>-0.37164199999999997</c:v>
                </c:pt>
                <c:pt idx="46492">
                  <c:v>-0.370253</c:v>
                </c:pt>
                <c:pt idx="46493">
                  <c:v>-0.36891200000000002</c:v>
                </c:pt>
                <c:pt idx="46494">
                  <c:v>-0.36730400000000002</c:v>
                </c:pt>
                <c:pt idx="46495">
                  <c:v>-0.36597499999999999</c:v>
                </c:pt>
                <c:pt idx="46496">
                  <c:v>-0.36442099999999999</c:v>
                </c:pt>
                <c:pt idx="46497">
                  <c:v>-0.36303200000000002</c:v>
                </c:pt>
                <c:pt idx="46498">
                  <c:v>-0.36147699999999999</c:v>
                </c:pt>
                <c:pt idx="46499">
                  <c:v>-0.35977199999999998</c:v>
                </c:pt>
                <c:pt idx="46500">
                  <c:v>-0.35829699999999998</c:v>
                </c:pt>
                <c:pt idx="46501">
                  <c:v>-0.35664699999999999</c:v>
                </c:pt>
                <c:pt idx="46502">
                  <c:v>-0.35517599999999999</c:v>
                </c:pt>
                <c:pt idx="46503">
                  <c:v>-0.35347600000000001</c:v>
                </c:pt>
                <c:pt idx="46504">
                  <c:v>-0.351966</c:v>
                </c:pt>
                <c:pt idx="46505">
                  <c:v>-0.35019299999999998</c:v>
                </c:pt>
                <c:pt idx="46506">
                  <c:v>-0.34855999999999998</c:v>
                </c:pt>
                <c:pt idx="46507">
                  <c:v>-0.34676699999999999</c:v>
                </c:pt>
                <c:pt idx="46508">
                  <c:v>-0.34515299999999999</c:v>
                </c:pt>
                <c:pt idx="46509">
                  <c:v>-0.34336800000000001</c:v>
                </c:pt>
                <c:pt idx="46510">
                  <c:v>-0.34148600000000001</c:v>
                </c:pt>
                <c:pt idx="46511">
                  <c:v>-0.33971899999999999</c:v>
                </c:pt>
                <c:pt idx="46512">
                  <c:v>-0.33779300000000001</c:v>
                </c:pt>
                <c:pt idx="46513">
                  <c:v>-0.33615</c:v>
                </c:pt>
                <c:pt idx="46514">
                  <c:v>-0.33413799999999999</c:v>
                </c:pt>
                <c:pt idx="46515">
                  <c:v>-0.33229500000000001</c:v>
                </c:pt>
                <c:pt idx="46516">
                  <c:v>-0.33053500000000002</c:v>
                </c:pt>
                <c:pt idx="46517">
                  <c:v>-0.32862599999999997</c:v>
                </c:pt>
                <c:pt idx="46518">
                  <c:v>-0.326791</c:v>
                </c:pt>
                <c:pt idx="46519">
                  <c:v>-0.32472699999999999</c:v>
                </c:pt>
                <c:pt idx="46520">
                  <c:v>-0.322932</c:v>
                </c:pt>
                <c:pt idx="46521">
                  <c:v>-0.32071499999999997</c:v>
                </c:pt>
                <c:pt idx="46522">
                  <c:v>-0.31887199999999999</c:v>
                </c:pt>
                <c:pt idx="46523">
                  <c:v>-0.31667600000000001</c:v>
                </c:pt>
                <c:pt idx="46524">
                  <c:v>-0.31481100000000001</c:v>
                </c:pt>
                <c:pt idx="46525">
                  <c:v>-0.31275700000000001</c:v>
                </c:pt>
                <c:pt idx="46526">
                  <c:v>-0.31060100000000002</c:v>
                </c:pt>
                <c:pt idx="46527">
                  <c:v>-0.30862800000000001</c:v>
                </c:pt>
                <c:pt idx="46528">
                  <c:v>-0.30644900000000003</c:v>
                </c:pt>
                <c:pt idx="46529">
                  <c:v>-0.30439300000000002</c:v>
                </c:pt>
                <c:pt idx="46530">
                  <c:v>-0.30222500000000002</c:v>
                </c:pt>
                <c:pt idx="46531">
                  <c:v>-0.30013299999999998</c:v>
                </c:pt>
                <c:pt idx="46532">
                  <c:v>-0.29780000000000001</c:v>
                </c:pt>
                <c:pt idx="46533">
                  <c:v>-0.29562100000000002</c:v>
                </c:pt>
                <c:pt idx="46534">
                  <c:v>-0.29347200000000001</c:v>
                </c:pt>
                <c:pt idx="46535">
                  <c:v>-0.291184</c:v>
                </c:pt>
                <c:pt idx="46536">
                  <c:v>-0.28889799999999999</c:v>
                </c:pt>
                <c:pt idx="46537">
                  <c:v>-0.28651700000000002</c:v>
                </c:pt>
                <c:pt idx="46538">
                  <c:v>-0.28428799999999999</c:v>
                </c:pt>
                <c:pt idx="46539">
                  <c:v>-0.28164400000000001</c:v>
                </c:pt>
                <c:pt idx="46540">
                  <c:v>-0.27959400000000001</c:v>
                </c:pt>
                <c:pt idx="46541">
                  <c:v>-0.27719700000000003</c:v>
                </c:pt>
                <c:pt idx="46542">
                  <c:v>-0.27476400000000001</c:v>
                </c:pt>
                <c:pt idx="46543">
                  <c:v>-0.272318</c:v>
                </c:pt>
                <c:pt idx="46544">
                  <c:v>-0.26986599999999999</c:v>
                </c:pt>
                <c:pt idx="46545">
                  <c:v>-0.26757399999999998</c:v>
                </c:pt>
                <c:pt idx="46546">
                  <c:v>-0.265015</c:v>
                </c:pt>
                <c:pt idx="46547">
                  <c:v>-0.26266699999999998</c:v>
                </c:pt>
                <c:pt idx="46548">
                  <c:v>-0.25996200000000003</c:v>
                </c:pt>
                <c:pt idx="46549">
                  <c:v>-0.25735000000000002</c:v>
                </c:pt>
                <c:pt idx="46550">
                  <c:v>-0.25470799999999999</c:v>
                </c:pt>
                <c:pt idx="46551">
                  <c:v>-0.252359</c:v>
                </c:pt>
                <c:pt idx="46552">
                  <c:v>-0.249749</c:v>
                </c:pt>
                <c:pt idx="46553">
                  <c:v>-0.24701000000000001</c:v>
                </c:pt>
                <c:pt idx="46554">
                  <c:v>-0.24437999999999999</c:v>
                </c:pt>
                <c:pt idx="46555">
                  <c:v>-0.24173600000000001</c:v>
                </c:pt>
                <c:pt idx="46556">
                  <c:v>-0.239176</c:v>
                </c:pt>
                <c:pt idx="46557">
                  <c:v>-0.23643700000000001</c:v>
                </c:pt>
                <c:pt idx="46558">
                  <c:v>-0.23371700000000001</c:v>
                </c:pt>
                <c:pt idx="46559">
                  <c:v>-0.23094999999999999</c:v>
                </c:pt>
                <c:pt idx="46560">
                  <c:v>-0.228043</c:v>
                </c:pt>
                <c:pt idx="46561">
                  <c:v>-0.22534599999999999</c:v>
                </c:pt>
                <c:pt idx="46562">
                  <c:v>-0.22256200000000001</c:v>
                </c:pt>
                <c:pt idx="46563">
                  <c:v>-0.219834</c:v>
                </c:pt>
                <c:pt idx="46564">
                  <c:v>-0.21686900000000001</c:v>
                </c:pt>
                <c:pt idx="46565">
                  <c:v>-0.21412600000000001</c:v>
                </c:pt>
                <c:pt idx="46566">
                  <c:v>-0.21124999999999999</c:v>
                </c:pt>
                <c:pt idx="46567">
                  <c:v>-0.20872099999999999</c:v>
                </c:pt>
                <c:pt idx="46568">
                  <c:v>-0.20577500000000001</c:v>
                </c:pt>
                <c:pt idx="46569">
                  <c:v>-0.20271500000000001</c:v>
                </c:pt>
                <c:pt idx="46570">
                  <c:v>-0.199848</c:v>
                </c:pt>
                <c:pt idx="46571">
                  <c:v>-0.19689499999999999</c:v>
                </c:pt>
                <c:pt idx="46572">
                  <c:v>-0.194074</c:v>
                </c:pt>
                <c:pt idx="46573">
                  <c:v>-0.190916</c:v>
                </c:pt>
                <c:pt idx="46574">
                  <c:v>-0.18796399999999999</c:v>
                </c:pt>
                <c:pt idx="46575">
                  <c:v>-0.18504799999999999</c:v>
                </c:pt>
                <c:pt idx="46576">
                  <c:v>-0.18182999999999999</c:v>
                </c:pt>
                <c:pt idx="46577">
                  <c:v>-0.178811</c:v>
                </c:pt>
                <c:pt idx="46578">
                  <c:v>-0.17591000000000001</c:v>
                </c:pt>
                <c:pt idx="46579">
                  <c:v>-0.17285600000000001</c:v>
                </c:pt>
                <c:pt idx="46580">
                  <c:v>-0.16966400000000001</c:v>
                </c:pt>
                <c:pt idx="46581">
                  <c:v>-0.166689</c:v>
                </c:pt>
                <c:pt idx="46582">
                  <c:v>-0.163743</c:v>
                </c:pt>
                <c:pt idx="46583">
                  <c:v>-0.16072800000000001</c:v>
                </c:pt>
                <c:pt idx="46584">
                  <c:v>-0.15743599999999999</c:v>
                </c:pt>
                <c:pt idx="46585">
                  <c:v>-0.15448899999999999</c:v>
                </c:pt>
                <c:pt idx="46586">
                  <c:v>-0.15127599999999999</c:v>
                </c:pt>
                <c:pt idx="46587">
                  <c:v>-0.14824300000000001</c:v>
                </c:pt>
                <c:pt idx="46588">
                  <c:v>-0.14521200000000001</c:v>
                </c:pt>
                <c:pt idx="46589">
                  <c:v>-0.14200499999999999</c:v>
                </c:pt>
                <c:pt idx="46590">
                  <c:v>-0.13900499999999999</c:v>
                </c:pt>
                <c:pt idx="46591">
                  <c:v>-0.13567199999999999</c:v>
                </c:pt>
                <c:pt idx="46592">
                  <c:v>-0.13275700000000001</c:v>
                </c:pt>
                <c:pt idx="46593">
                  <c:v>-0.12937000000000001</c:v>
                </c:pt>
                <c:pt idx="46594">
                  <c:v>-0.12653900000000001</c:v>
                </c:pt>
                <c:pt idx="46595">
                  <c:v>-0.123199</c:v>
                </c:pt>
                <c:pt idx="46596">
                  <c:v>-0.12003900000000001</c:v>
                </c:pt>
                <c:pt idx="46597">
                  <c:v>-0.116878</c:v>
                </c:pt>
                <c:pt idx="46598">
                  <c:v>-0.113646</c:v>
                </c:pt>
                <c:pt idx="46599">
                  <c:v>-0.110722</c:v>
                </c:pt>
                <c:pt idx="46600">
                  <c:v>-0.10732999999999999</c:v>
                </c:pt>
                <c:pt idx="46601">
                  <c:v>-0.104356</c:v>
                </c:pt>
                <c:pt idx="46602">
                  <c:v>-0.10125099999999999</c:v>
                </c:pt>
                <c:pt idx="46603">
                  <c:v>-9.8053100000000004E-2</c:v>
                </c:pt>
                <c:pt idx="46604">
                  <c:v>-9.5130500000000007E-2</c:v>
                </c:pt>
                <c:pt idx="46605">
                  <c:v>-9.1968099999999997E-2</c:v>
                </c:pt>
                <c:pt idx="46606">
                  <c:v>-8.8865600000000003E-2</c:v>
                </c:pt>
                <c:pt idx="46607">
                  <c:v>-8.5631200000000005E-2</c:v>
                </c:pt>
                <c:pt idx="46608">
                  <c:v>-8.2625299999999999E-2</c:v>
                </c:pt>
                <c:pt idx="46609">
                  <c:v>-7.9509499999999997E-2</c:v>
                </c:pt>
                <c:pt idx="46610">
                  <c:v>-7.6598799999999995E-2</c:v>
                </c:pt>
                <c:pt idx="46611">
                  <c:v>-7.3333200000000001E-2</c:v>
                </c:pt>
                <c:pt idx="46612">
                  <c:v>-7.04983E-2</c:v>
                </c:pt>
                <c:pt idx="46613">
                  <c:v>-6.7316899999999999E-2</c:v>
                </c:pt>
                <c:pt idx="46614">
                  <c:v>-6.4320000000000002E-2</c:v>
                </c:pt>
                <c:pt idx="46615">
                  <c:v>-6.1512400000000002E-2</c:v>
                </c:pt>
                <c:pt idx="46616">
                  <c:v>-5.8235799999999997E-2</c:v>
                </c:pt>
                <c:pt idx="46617">
                  <c:v>-5.5426599999999999E-2</c:v>
                </c:pt>
                <c:pt idx="46618">
                  <c:v>-5.2432699999999999E-2</c:v>
                </c:pt>
                <c:pt idx="46619">
                  <c:v>-4.94753E-2</c:v>
                </c:pt>
                <c:pt idx="46620">
                  <c:v>-4.6507100000000003E-2</c:v>
                </c:pt>
                <c:pt idx="46621">
                  <c:v>-4.3664599999999998E-2</c:v>
                </c:pt>
                <c:pt idx="46622">
                  <c:v>-4.0767999999999999E-2</c:v>
                </c:pt>
                <c:pt idx="46623">
                  <c:v>-3.7777499999999999E-2</c:v>
                </c:pt>
                <c:pt idx="46624">
                  <c:v>-3.4925200000000003E-2</c:v>
                </c:pt>
                <c:pt idx="46625">
                  <c:v>-3.1939700000000001E-2</c:v>
                </c:pt>
                <c:pt idx="46626">
                  <c:v>-2.9313499999999999E-2</c:v>
                </c:pt>
                <c:pt idx="46627">
                  <c:v>-2.6293899999999999E-2</c:v>
                </c:pt>
                <c:pt idx="46628">
                  <c:v>-2.3407000000000001E-2</c:v>
                </c:pt>
                <c:pt idx="46629">
                  <c:v>-2.0763899999999998E-2</c:v>
                </c:pt>
                <c:pt idx="46630">
                  <c:v>-1.7784000000000001E-2</c:v>
                </c:pt>
                <c:pt idx="46631">
                  <c:v>-1.50428E-2</c:v>
                </c:pt>
                <c:pt idx="46632">
                  <c:v>-1.2212199999999999E-2</c:v>
                </c:pt>
                <c:pt idx="46633">
                  <c:v>-9.6205700000000002E-3</c:v>
                </c:pt>
                <c:pt idx="46634">
                  <c:v>-6.9105399999999997E-3</c:v>
                </c:pt>
                <c:pt idx="46635">
                  <c:v>-4.1790799999999999E-3</c:v>
                </c:pt>
                <c:pt idx="46636">
                  <c:v>-1.4097700000000001E-3</c:v>
                </c:pt>
                <c:pt idx="46637">
                  <c:v>1.1808299999999999E-3</c:v>
                </c:pt>
                <c:pt idx="46638">
                  <c:v>3.8212799999999998E-3</c:v>
                </c:pt>
                <c:pt idx="46639">
                  <c:v>6.4829900000000001E-3</c:v>
                </c:pt>
                <c:pt idx="46640">
                  <c:v>9.1333999999999999E-3</c:v>
                </c:pt>
                <c:pt idx="46641">
                  <c:v>1.18122E-2</c:v>
                </c:pt>
                <c:pt idx="46642">
                  <c:v>1.43673E-2</c:v>
                </c:pt>
                <c:pt idx="46643">
                  <c:v>1.6902799999999999E-2</c:v>
                </c:pt>
                <c:pt idx="46644">
                  <c:v>1.9298599999999999E-2</c:v>
                </c:pt>
                <c:pt idx="46645">
                  <c:v>2.1809599999999998E-2</c:v>
                </c:pt>
                <c:pt idx="46646">
                  <c:v>2.43991E-2</c:v>
                </c:pt>
                <c:pt idx="46647">
                  <c:v>2.6938299999999998E-2</c:v>
                </c:pt>
                <c:pt idx="46648">
                  <c:v>2.9387300000000002E-2</c:v>
                </c:pt>
                <c:pt idx="46649">
                  <c:v>3.1728699999999999E-2</c:v>
                </c:pt>
                <c:pt idx="46650">
                  <c:v>3.43848E-2</c:v>
                </c:pt>
                <c:pt idx="46651">
                  <c:v>3.6793800000000002E-2</c:v>
                </c:pt>
                <c:pt idx="46652">
                  <c:v>3.94223E-2</c:v>
                </c:pt>
                <c:pt idx="46653">
                  <c:v>4.1539100000000002E-2</c:v>
                </c:pt>
                <c:pt idx="46654">
                  <c:v>4.4060700000000001E-2</c:v>
                </c:pt>
                <c:pt idx="46655">
                  <c:v>4.6413299999999998E-2</c:v>
                </c:pt>
                <c:pt idx="46656">
                  <c:v>4.8818500000000001E-2</c:v>
                </c:pt>
                <c:pt idx="46657">
                  <c:v>5.1331599999999998E-2</c:v>
                </c:pt>
                <c:pt idx="46658">
                  <c:v>5.3374499999999998E-2</c:v>
                </c:pt>
                <c:pt idx="46659">
                  <c:v>5.5828500000000003E-2</c:v>
                </c:pt>
                <c:pt idx="46660">
                  <c:v>5.7857199999999998E-2</c:v>
                </c:pt>
                <c:pt idx="46661">
                  <c:v>6.0399899999999999E-2</c:v>
                </c:pt>
                <c:pt idx="46662">
                  <c:v>6.2601599999999993E-2</c:v>
                </c:pt>
                <c:pt idx="46663">
                  <c:v>6.4960199999999996E-2</c:v>
                </c:pt>
                <c:pt idx="46664">
                  <c:v>6.6961300000000001E-2</c:v>
                </c:pt>
                <c:pt idx="46665">
                  <c:v>6.9336499999999995E-2</c:v>
                </c:pt>
                <c:pt idx="46666">
                  <c:v>7.1524799999999999E-2</c:v>
                </c:pt>
                <c:pt idx="46667">
                  <c:v>7.37564E-2</c:v>
                </c:pt>
                <c:pt idx="46668">
                  <c:v>7.5973100000000002E-2</c:v>
                </c:pt>
                <c:pt idx="46669">
                  <c:v>7.7873399999999995E-2</c:v>
                </c:pt>
                <c:pt idx="46670">
                  <c:v>8.0298099999999997E-2</c:v>
                </c:pt>
                <c:pt idx="46671">
                  <c:v>8.2092600000000002E-2</c:v>
                </c:pt>
                <c:pt idx="46672">
                  <c:v>8.4436499999999998E-2</c:v>
                </c:pt>
                <c:pt idx="46673">
                  <c:v>8.6540699999999998E-2</c:v>
                </c:pt>
                <c:pt idx="46674">
                  <c:v>8.8578000000000004E-2</c:v>
                </c:pt>
                <c:pt idx="46675">
                  <c:v>9.0690699999999999E-2</c:v>
                </c:pt>
                <c:pt idx="46676">
                  <c:v>9.2897999999999994E-2</c:v>
                </c:pt>
                <c:pt idx="46677">
                  <c:v>9.4963800000000001E-2</c:v>
                </c:pt>
                <c:pt idx="46678">
                  <c:v>9.7114699999999998E-2</c:v>
                </c:pt>
                <c:pt idx="46679">
                  <c:v>9.9189299999999994E-2</c:v>
                </c:pt>
                <c:pt idx="46680">
                  <c:v>0.10112</c:v>
                </c:pt>
                <c:pt idx="46681">
                  <c:v>0.10318099999999999</c:v>
                </c:pt>
                <c:pt idx="46682">
                  <c:v>0.105172</c:v>
                </c:pt>
                <c:pt idx="46683">
                  <c:v>0.107057</c:v>
                </c:pt>
                <c:pt idx="46684">
                  <c:v>0.109052</c:v>
                </c:pt>
                <c:pt idx="46685">
                  <c:v>0.110804</c:v>
                </c:pt>
                <c:pt idx="46686">
                  <c:v>0.11283700000000001</c:v>
                </c:pt>
                <c:pt idx="46687">
                  <c:v>0.11470900000000001</c:v>
                </c:pt>
                <c:pt idx="46688">
                  <c:v>0.116631</c:v>
                </c:pt>
                <c:pt idx="46689">
                  <c:v>0.118543</c:v>
                </c:pt>
                <c:pt idx="46690">
                  <c:v>0.12045</c:v>
                </c:pt>
                <c:pt idx="46691">
                  <c:v>0.122169</c:v>
                </c:pt>
                <c:pt idx="46692">
                  <c:v>0.124152</c:v>
                </c:pt>
                <c:pt idx="46693">
                  <c:v>0.125943</c:v>
                </c:pt>
                <c:pt idx="46694">
                  <c:v>0.127891</c:v>
                </c:pt>
                <c:pt idx="46695">
                  <c:v>0.12973699999999999</c:v>
                </c:pt>
                <c:pt idx="46696">
                  <c:v>0.13136400000000001</c:v>
                </c:pt>
                <c:pt idx="46697">
                  <c:v>0.13331699999999999</c:v>
                </c:pt>
                <c:pt idx="46698">
                  <c:v>0.13508600000000001</c:v>
                </c:pt>
                <c:pt idx="46699">
                  <c:v>0.136847</c:v>
                </c:pt>
                <c:pt idx="46700">
                  <c:v>0.138573</c:v>
                </c:pt>
                <c:pt idx="46701">
                  <c:v>0.140509</c:v>
                </c:pt>
                <c:pt idx="46702">
                  <c:v>0.14210100000000001</c:v>
                </c:pt>
                <c:pt idx="46703">
                  <c:v>0.143813</c:v>
                </c:pt>
                <c:pt idx="46704">
                  <c:v>0.14558299999999999</c:v>
                </c:pt>
                <c:pt idx="46705">
                  <c:v>0.14729100000000001</c:v>
                </c:pt>
                <c:pt idx="46706">
                  <c:v>0.1492</c:v>
                </c:pt>
                <c:pt idx="46707">
                  <c:v>0.15067900000000001</c:v>
                </c:pt>
                <c:pt idx="46708">
                  <c:v>0.15253800000000001</c:v>
                </c:pt>
                <c:pt idx="46709">
                  <c:v>0.154173</c:v>
                </c:pt>
                <c:pt idx="46710">
                  <c:v>0.15592900000000001</c:v>
                </c:pt>
                <c:pt idx="46711">
                  <c:v>0.15770000000000001</c:v>
                </c:pt>
                <c:pt idx="46712">
                  <c:v>0.159218</c:v>
                </c:pt>
                <c:pt idx="46713">
                  <c:v>0.160939</c:v>
                </c:pt>
                <c:pt idx="46714">
                  <c:v>0.16252900000000001</c:v>
                </c:pt>
                <c:pt idx="46715">
                  <c:v>0.16436500000000001</c:v>
                </c:pt>
                <c:pt idx="46716">
                  <c:v>0.16598199999999999</c:v>
                </c:pt>
                <c:pt idx="46717">
                  <c:v>0.167602</c:v>
                </c:pt>
                <c:pt idx="46718">
                  <c:v>0.16911699999999999</c:v>
                </c:pt>
                <c:pt idx="46719">
                  <c:v>0.170767</c:v>
                </c:pt>
                <c:pt idx="46720">
                  <c:v>0.17226900000000001</c:v>
                </c:pt>
                <c:pt idx="46721">
                  <c:v>0.17391599999999999</c:v>
                </c:pt>
                <c:pt idx="46722">
                  <c:v>0.175682</c:v>
                </c:pt>
                <c:pt idx="46723">
                  <c:v>0.17682800000000001</c:v>
                </c:pt>
                <c:pt idx="46724">
                  <c:v>0.17871999999999999</c:v>
                </c:pt>
                <c:pt idx="46725">
                  <c:v>0.18018700000000001</c:v>
                </c:pt>
                <c:pt idx="46726">
                  <c:v>0.182</c:v>
                </c:pt>
                <c:pt idx="46727">
                  <c:v>0.18352399999999999</c:v>
                </c:pt>
                <c:pt idx="46728">
                  <c:v>0.18506</c:v>
                </c:pt>
                <c:pt idx="46729">
                  <c:v>0.186886</c:v>
                </c:pt>
                <c:pt idx="46730">
                  <c:v>0.188301</c:v>
                </c:pt>
                <c:pt idx="46731">
                  <c:v>0.19005</c:v>
                </c:pt>
                <c:pt idx="46732">
                  <c:v>0.19164999999999999</c:v>
                </c:pt>
                <c:pt idx="46733">
                  <c:v>0.19341900000000001</c:v>
                </c:pt>
                <c:pt idx="46734">
                  <c:v>0.194685</c:v>
                </c:pt>
                <c:pt idx="46735">
                  <c:v>0.19641500000000001</c:v>
                </c:pt>
                <c:pt idx="46736">
                  <c:v>0.19786799999999999</c:v>
                </c:pt>
                <c:pt idx="46737">
                  <c:v>0.199544</c:v>
                </c:pt>
                <c:pt idx="46738">
                  <c:v>0.201182</c:v>
                </c:pt>
                <c:pt idx="46739">
                  <c:v>0.20236000000000001</c:v>
                </c:pt>
                <c:pt idx="46740">
                  <c:v>0.204261</c:v>
                </c:pt>
                <c:pt idx="46741">
                  <c:v>0.205647</c:v>
                </c:pt>
                <c:pt idx="46742">
                  <c:v>0.207398</c:v>
                </c:pt>
                <c:pt idx="46743">
                  <c:v>0.20882999999999999</c:v>
                </c:pt>
                <c:pt idx="46744">
                  <c:v>0.21054400000000001</c:v>
                </c:pt>
                <c:pt idx="46745">
                  <c:v>0.21213199999999999</c:v>
                </c:pt>
                <c:pt idx="46746">
                  <c:v>0.213728</c:v>
                </c:pt>
                <c:pt idx="46747">
                  <c:v>0.21530199999999999</c:v>
                </c:pt>
                <c:pt idx="46748">
                  <c:v>0.21713099999999999</c:v>
                </c:pt>
                <c:pt idx="46749">
                  <c:v>0.218699</c:v>
                </c:pt>
                <c:pt idx="46750">
                  <c:v>0.22009100000000001</c:v>
                </c:pt>
                <c:pt idx="46751">
                  <c:v>0.22173200000000001</c:v>
                </c:pt>
                <c:pt idx="46752">
                  <c:v>0.223136</c:v>
                </c:pt>
                <c:pt idx="46753">
                  <c:v>0.22501099999999999</c:v>
                </c:pt>
                <c:pt idx="46754">
                  <c:v>0.22644500000000001</c:v>
                </c:pt>
                <c:pt idx="46755">
                  <c:v>0.22794</c:v>
                </c:pt>
                <c:pt idx="46756">
                  <c:v>0.22978399999999999</c:v>
                </c:pt>
                <c:pt idx="46757">
                  <c:v>0.23111300000000001</c:v>
                </c:pt>
                <c:pt idx="46758">
                  <c:v>0.232955</c:v>
                </c:pt>
                <c:pt idx="46759">
                  <c:v>0.23432900000000001</c:v>
                </c:pt>
                <c:pt idx="46760">
                  <c:v>0.236069</c:v>
                </c:pt>
                <c:pt idx="46761">
                  <c:v>0.23752300000000001</c:v>
                </c:pt>
                <c:pt idx="46762">
                  <c:v>0.23894199999999999</c:v>
                </c:pt>
                <c:pt idx="46763">
                  <c:v>0.24048700000000001</c:v>
                </c:pt>
                <c:pt idx="46764">
                  <c:v>0.24228</c:v>
                </c:pt>
                <c:pt idx="46765">
                  <c:v>0.243752</c:v>
                </c:pt>
                <c:pt idx="46766">
                  <c:v>0.24510399999999999</c:v>
                </c:pt>
                <c:pt idx="46767">
                  <c:v>0.246951</c:v>
                </c:pt>
                <c:pt idx="46768">
                  <c:v>0.24818899999999999</c:v>
                </c:pt>
                <c:pt idx="46769">
                  <c:v>0.25009500000000001</c:v>
                </c:pt>
                <c:pt idx="46770">
                  <c:v>0.25151299999999999</c:v>
                </c:pt>
                <c:pt idx="46771">
                  <c:v>0.25308700000000001</c:v>
                </c:pt>
                <c:pt idx="46772">
                  <c:v>0.25451499999999999</c:v>
                </c:pt>
                <c:pt idx="46773">
                  <c:v>0.255913</c:v>
                </c:pt>
                <c:pt idx="46774">
                  <c:v>0.25762200000000002</c:v>
                </c:pt>
                <c:pt idx="46775">
                  <c:v>0.25905099999999998</c:v>
                </c:pt>
                <c:pt idx="46776">
                  <c:v>0.260382</c:v>
                </c:pt>
                <c:pt idx="46777">
                  <c:v>0.26175700000000002</c:v>
                </c:pt>
                <c:pt idx="46778">
                  <c:v>0.26342100000000002</c:v>
                </c:pt>
                <c:pt idx="46779">
                  <c:v>0.264764</c:v>
                </c:pt>
                <c:pt idx="46780">
                  <c:v>0.266401</c:v>
                </c:pt>
                <c:pt idx="46781">
                  <c:v>0.26747799999999999</c:v>
                </c:pt>
                <c:pt idx="46782">
                  <c:v>0.26900000000000002</c:v>
                </c:pt>
                <c:pt idx="46783">
                  <c:v>0.27038499999999999</c:v>
                </c:pt>
                <c:pt idx="46784">
                  <c:v>0.271648</c:v>
                </c:pt>
                <c:pt idx="46785">
                  <c:v>0.27320899999999998</c:v>
                </c:pt>
                <c:pt idx="46786">
                  <c:v>0.27413900000000002</c:v>
                </c:pt>
                <c:pt idx="46787">
                  <c:v>0.27581</c:v>
                </c:pt>
                <c:pt idx="46788">
                  <c:v>0.27667799999999998</c:v>
                </c:pt>
                <c:pt idx="46789">
                  <c:v>0.27795999999999998</c:v>
                </c:pt>
                <c:pt idx="46790">
                  <c:v>0.27912700000000001</c:v>
                </c:pt>
                <c:pt idx="46791">
                  <c:v>0.280385</c:v>
                </c:pt>
                <c:pt idx="46792">
                  <c:v>0.28148800000000002</c:v>
                </c:pt>
                <c:pt idx="46793">
                  <c:v>0.282358</c:v>
                </c:pt>
                <c:pt idx="46794">
                  <c:v>0.28379700000000002</c:v>
                </c:pt>
                <c:pt idx="46795">
                  <c:v>0.28464800000000001</c:v>
                </c:pt>
                <c:pt idx="46796">
                  <c:v>0.28597299999999998</c:v>
                </c:pt>
                <c:pt idx="46797">
                  <c:v>0.286773</c:v>
                </c:pt>
                <c:pt idx="46798">
                  <c:v>0.28767599999999999</c:v>
                </c:pt>
                <c:pt idx="46799">
                  <c:v>0.28890300000000002</c:v>
                </c:pt>
                <c:pt idx="46800">
                  <c:v>0.28940300000000002</c:v>
                </c:pt>
                <c:pt idx="46801">
                  <c:v>0.29070600000000002</c:v>
                </c:pt>
                <c:pt idx="46802">
                  <c:v>0.29127900000000001</c:v>
                </c:pt>
                <c:pt idx="46803">
                  <c:v>0.29217599999999999</c:v>
                </c:pt>
                <c:pt idx="46804">
                  <c:v>0.292798</c:v>
                </c:pt>
                <c:pt idx="46805">
                  <c:v>0.29348400000000002</c:v>
                </c:pt>
                <c:pt idx="46806">
                  <c:v>0.29438700000000001</c:v>
                </c:pt>
                <c:pt idx="46807">
                  <c:v>0.29502</c:v>
                </c:pt>
                <c:pt idx="46808">
                  <c:v>0.29554599999999998</c:v>
                </c:pt>
                <c:pt idx="46809">
                  <c:v>0.29602899999999999</c:v>
                </c:pt>
                <c:pt idx="46810">
                  <c:v>0.29655799999999999</c:v>
                </c:pt>
                <c:pt idx="46811">
                  <c:v>0.296954</c:v>
                </c:pt>
                <c:pt idx="46812">
                  <c:v>0.29778700000000002</c:v>
                </c:pt>
                <c:pt idx="46813">
                  <c:v>0.29781000000000002</c:v>
                </c:pt>
                <c:pt idx="46814">
                  <c:v>0.29824400000000001</c:v>
                </c:pt>
                <c:pt idx="46815">
                  <c:v>0.29853600000000002</c:v>
                </c:pt>
                <c:pt idx="46816">
                  <c:v>0.29873100000000002</c:v>
                </c:pt>
                <c:pt idx="46817">
                  <c:v>0.29914600000000002</c:v>
                </c:pt>
                <c:pt idx="46818">
                  <c:v>0.29926000000000003</c:v>
                </c:pt>
                <c:pt idx="46819">
                  <c:v>0.29950500000000002</c:v>
                </c:pt>
                <c:pt idx="46820">
                  <c:v>0.29943500000000001</c:v>
                </c:pt>
                <c:pt idx="46821">
                  <c:v>0.29968099999999998</c:v>
                </c:pt>
                <c:pt idx="46822">
                  <c:v>0.29969699999999999</c:v>
                </c:pt>
                <c:pt idx="46823">
                  <c:v>0.29987000000000003</c:v>
                </c:pt>
                <c:pt idx="46824">
                  <c:v>0.299649</c:v>
                </c:pt>
                <c:pt idx="46825">
                  <c:v>0.29964299999999999</c:v>
                </c:pt>
                <c:pt idx="46826">
                  <c:v>0.299597</c:v>
                </c:pt>
                <c:pt idx="46827">
                  <c:v>0.29933599999999999</c:v>
                </c:pt>
                <c:pt idx="46828">
                  <c:v>0.299427</c:v>
                </c:pt>
                <c:pt idx="46829">
                  <c:v>0.29880200000000001</c:v>
                </c:pt>
                <c:pt idx="46830">
                  <c:v>0.298767</c:v>
                </c:pt>
                <c:pt idx="46831">
                  <c:v>0.29829899999999998</c:v>
                </c:pt>
                <c:pt idx="46832">
                  <c:v>0.29792200000000002</c:v>
                </c:pt>
                <c:pt idx="46833">
                  <c:v>0.29760500000000001</c:v>
                </c:pt>
                <c:pt idx="46834">
                  <c:v>0.29712300000000003</c:v>
                </c:pt>
                <c:pt idx="46835">
                  <c:v>0.29679899999999998</c:v>
                </c:pt>
                <c:pt idx="46836">
                  <c:v>0.296186</c:v>
                </c:pt>
                <c:pt idx="46837">
                  <c:v>0.29573199999999999</c:v>
                </c:pt>
                <c:pt idx="46838">
                  <c:v>0.295182</c:v>
                </c:pt>
                <c:pt idx="46839">
                  <c:v>0.294595</c:v>
                </c:pt>
                <c:pt idx="46840">
                  <c:v>0.293825</c:v>
                </c:pt>
                <c:pt idx="46841">
                  <c:v>0.29326000000000002</c:v>
                </c:pt>
                <c:pt idx="46842">
                  <c:v>0.29256399999999999</c:v>
                </c:pt>
                <c:pt idx="46843">
                  <c:v>0.29177799999999998</c:v>
                </c:pt>
                <c:pt idx="46844">
                  <c:v>0.29117199999999999</c:v>
                </c:pt>
                <c:pt idx="46845">
                  <c:v>0.29020800000000002</c:v>
                </c:pt>
                <c:pt idx="46846">
                  <c:v>0.28936299999999998</c:v>
                </c:pt>
                <c:pt idx="46847">
                  <c:v>0.28834300000000002</c:v>
                </c:pt>
                <c:pt idx="46848">
                  <c:v>0.28757500000000003</c:v>
                </c:pt>
                <c:pt idx="46849">
                  <c:v>0.28659299999999999</c:v>
                </c:pt>
                <c:pt idx="46850">
                  <c:v>0.28570899999999999</c:v>
                </c:pt>
                <c:pt idx="46851">
                  <c:v>0.28463100000000002</c:v>
                </c:pt>
                <c:pt idx="46852">
                  <c:v>0.28345700000000001</c:v>
                </c:pt>
                <c:pt idx="46853">
                  <c:v>0.282522</c:v>
                </c:pt>
                <c:pt idx="46854">
                  <c:v>0.28123199999999998</c:v>
                </c:pt>
                <c:pt idx="46855">
                  <c:v>0.28041500000000003</c:v>
                </c:pt>
                <c:pt idx="46856">
                  <c:v>0.27884100000000001</c:v>
                </c:pt>
                <c:pt idx="46857">
                  <c:v>0.27795599999999998</c:v>
                </c:pt>
                <c:pt idx="46858">
                  <c:v>0.276584</c:v>
                </c:pt>
                <c:pt idx="46859">
                  <c:v>0.275422</c:v>
                </c:pt>
                <c:pt idx="46860">
                  <c:v>0.27427299999999999</c:v>
                </c:pt>
                <c:pt idx="46861">
                  <c:v>0.27279599999999998</c:v>
                </c:pt>
                <c:pt idx="46862">
                  <c:v>0.271783</c:v>
                </c:pt>
                <c:pt idx="46863">
                  <c:v>0.27029300000000001</c:v>
                </c:pt>
                <c:pt idx="46864">
                  <c:v>0.26905000000000001</c:v>
                </c:pt>
                <c:pt idx="46865">
                  <c:v>0.26778000000000002</c:v>
                </c:pt>
                <c:pt idx="46866">
                  <c:v>0.266401</c:v>
                </c:pt>
                <c:pt idx="46867">
                  <c:v>0.26465100000000003</c:v>
                </c:pt>
                <c:pt idx="46868">
                  <c:v>0.263374</c:v>
                </c:pt>
                <c:pt idx="46869">
                  <c:v>0.26173400000000002</c:v>
                </c:pt>
                <c:pt idx="46870">
                  <c:v>0.26031799999999999</c:v>
                </c:pt>
                <c:pt idx="46871">
                  <c:v>0.25875700000000001</c:v>
                </c:pt>
                <c:pt idx="46872">
                  <c:v>0.25687199999999999</c:v>
                </c:pt>
                <c:pt idx="46873">
                  <c:v>0.25581900000000002</c:v>
                </c:pt>
                <c:pt idx="46874">
                  <c:v>0.25384699999999999</c:v>
                </c:pt>
                <c:pt idx="46875">
                  <c:v>0.25227899999999998</c:v>
                </c:pt>
                <c:pt idx="46876">
                  <c:v>0.25068600000000002</c:v>
                </c:pt>
                <c:pt idx="46877">
                  <c:v>0.249054</c:v>
                </c:pt>
                <c:pt idx="46878">
                  <c:v>0.24729699999999999</c:v>
                </c:pt>
                <c:pt idx="46879">
                  <c:v>0.24543799999999999</c:v>
                </c:pt>
                <c:pt idx="46880">
                  <c:v>0.24374399999999999</c:v>
                </c:pt>
                <c:pt idx="46881">
                  <c:v>0.241953</c:v>
                </c:pt>
                <c:pt idx="46882">
                  <c:v>0.24015400000000001</c:v>
                </c:pt>
                <c:pt idx="46883">
                  <c:v>0.238063</c:v>
                </c:pt>
                <c:pt idx="46884">
                  <c:v>0.236489</c:v>
                </c:pt>
                <c:pt idx="46885">
                  <c:v>0.23435400000000001</c:v>
                </c:pt>
                <c:pt idx="46886">
                  <c:v>0.23254</c:v>
                </c:pt>
                <c:pt idx="46887">
                  <c:v>0.23070299999999999</c:v>
                </c:pt>
                <c:pt idx="46888">
                  <c:v>0.22866800000000001</c:v>
                </c:pt>
                <c:pt idx="46889">
                  <c:v>0.22677900000000001</c:v>
                </c:pt>
                <c:pt idx="46890">
                  <c:v>0.22467799999999999</c:v>
                </c:pt>
                <c:pt idx="46891">
                  <c:v>0.22286600000000001</c:v>
                </c:pt>
                <c:pt idx="46892">
                  <c:v>0.220917</c:v>
                </c:pt>
                <c:pt idx="46893">
                  <c:v>0.21891099999999999</c:v>
                </c:pt>
                <c:pt idx="46894">
                  <c:v>0.21679200000000001</c:v>
                </c:pt>
                <c:pt idx="46895">
                  <c:v>0.214839</c:v>
                </c:pt>
                <c:pt idx="46896">
                  <c:v>0.21279300000000001</c:v>
                </c:pt>
                <c:pt idx="46897">
                  <c:v>0.21079100000000001</c:v>
                </c:pt>
                <c:pt idx="46898">
                  <c:v>0.208896</c:v>
                </c:pt>
                <c:pt idx="46899">
                  <c:v>0.206563</c:v>
                </c:pt>
                <c:pt idx="46900">
                  <c:v>0.204711</c:v>
                </c:pt>
                <c:pt idx="46901">
                  <c:v>0.20243700000000001</c:v>
                </c:pt>
                <c:pt idx="46902">
                  <c:v>0.20043800000000001</c:v>
                </c:pt>
                <c:pt idx="46903">
                  <c:v>0.19821</c:v>
                </c:pt>
                <c:pt idx="46904">
                  <c:v>0.19609499999999999</c:v>
                </c:pt>
                <c:pt idx="46905">
                  <c:v>0.19405500000000001</c:v>
                </c:pt>
                <c:pt idx="46906">
                  <c:v>0.19170400000000001</c:v>
                </c:pt>
                <c:pt idx="46907">
                  <c:v>0.18962000000000001</c:v>
                </c:pt>
                <c:pt idx="46908">
                  <c:v>0.18738099999999999</c:v>
                </c:pt>
                <c:pt idx="46909">
                  <c:v>0.18530199999999999</c:v>
                </c:pt>
                <c:pt idx="46910">
                  <c:v>0.182949</c:v>
                </c:pt>
                <c:pt idx="46911">
                  <c:v>0.18080499999999999</c:v>
                </c:pt>
                <c:pt idx="46912">
                  <c:v>0.178562</c:v>
                </c:pt>
                <c:pt idx="46913">
                  <c:v>0.176429</c:v>
                </c:pt>
                <c:pt idx="46914">
                  <c:v>0.17433899999999999</c:v>
                </c:pt>
                <c:pt idx="46915">
                  <c:v>0.171817</c:v>
                </c:pt>
                <c:pt idx="46916">
                  <c:v>0.17005300000000001</c:v>
                </c:pt>
                <c:pt idx="46917">
                  <c:v>0.167403</c:v>
                </c:pt>
                <c:pt idx="46918">
                  <c:v>0.16526099999999999</c:v>
                </c:pt>
                <c:pt idx="46919">
                  <c:v>0.16332099999999999</c:v>
                </c:pt>
                <c:pt idx="46920">
                  <c:v>0.16075900000000001</c:v>
                </c:pt>
                <c:pt idx="46921">
                  <c:v>0.15884999999999999</c:v>
                </c:pt>
                <c:pt idx="46922">
                  <c:v>0.15648999999999999</c:v>
                </c:pt>
                <c:pt idx="46923">
                  <c:v>0.15439800000000001</c:v>
                </c:pt>
                <c:pt idx="46924">
                  <c:v>0.15223900000000001</c:v>
                </c:pt>
                <c:pt idx="46925">
                  <c:v>0.150005</c:v>
                </c:pt>
                <c:pt idx="46926">
                  <c:v>0.14771699999999999</c:v>
                </c:pt>
                <c:pt idx="46927">
                  <c:v>0.14571200000000001</c:v>
                </c:pt>
                <c:pt idx="46928">
                  <c:v>0.14338400000000001</c:v>
                </c:pt>
                <c:pt idx="46929">
                  <c:v>0.14118600000000001</c:v>
                </c:pt>
                <c:pt idx="46930">
                  <c:v>0.13905000000000001</c:v>
                </c:pt>
                <c:pt idx="46931">
                  <c:v>0.13650899999999999</c:v>
                </c:pt>
                <c:pt idx="46932">
                  <c:v>0.13478899999999999</c:v>
                </c:pt>
                <c:pt idx="46933">
                  <c:v>0.13233500000000001</c:v>
                </c:pt>
                <c:pt idx="46934">
                  <c:v>0.13011900000000001</c:v>
                </c:pt>
                <c:pt idx="46935">
                  <c:v>0.12784799999999999</c:v>
                </c:pt>
                <c:pt idx="46936">
                  <c:v>0.12587799999999999</c:v>
                </c:pt>
                <c:pt idx="46937">
                  <c:v>0.123561</c:v>
                </c:pt>
                <c:pt idx="46938">
                  <c:v>0.12127400000000001</c:v>
                </c:pt>
                <c:pt idx="46939">
                  <c:v>0.119046</c:v>
                </c:pt>
                <c:pt idx="46940">
                  <c:v>0.116864</c:v>
                </c:pt>
                <c:pt idx="46941">
                  <c:v>0.114852</c:v>
                </c:pt>
                <c:pt idx="46942">
                  <c:v>0.112452</c:v>
                </c:pt>
                <c:pt idx="46943">
                  <c:v>0.110481</c:v>
                </c:pt>
                <c:pt idx="46944">
                  <c:v>0.108172</c:v>
                </c:pt>
                <c:pt idx="46945">
                  <c:v>0.106142</c:v>
                </c:pt>
                <c:pt idx="46946">
                  <c:v>0.103974</c:v>
                </c:pt>
                <c:pt idx="46947">
                  <c:v>0.10192</c:v>
                </c:pt>
                <c:pt idx="46948">
                  <c:v>9.9697800000000003E-2</c:v>
                </c:pt>
                <c:pt idx="46949">
                  <c:v>9.7538100000000003E-2</c:v>
                </c:pt>
                <c:pt idx="46950">
                  <c:v>9.5435699999999998E-2</c:v>
                </c:pt>
                <c:pt idx="46951">
                  <c:v>9.3280600000000005E-2</c:v>
                </c:pt>
                <c:pt idx="46952">
                  <c:v>9.1261700000000001E-2</c:v>
                </c:pt>
                <c:pt idx="46953">
                  <c:v>8.8904300000000006E-2</c:v>
                </c:pt>
                <c:pt idx="46954">
                  <c:v>8.6780999999999997E-2</c:v>
                </c:pt>
                <c:pt idx="46955">
                  <c:v>8.4493100000000002E-2</c:v>
                </c:pt>
                <c:pt idx="46956">
                  <c:v>8.2310999999999995E-2</c:v>
                </c:pt>
                <c:pt idx="46957">
                  <c:v>7.9964900000000005E-2</c:v>
                </c:pt>
                <c:pt idx="46958">
                  <c:v>7.7794299999999997E-2</c:v>
                </c:pt>
                <c:pt idx="46959">
                  <c:v>7.5684899999999999E-2</c:v>
                </c:pt>
                <c:pt idx="46960">
                  <c:v>7.3230500000000004E-2</c:v>
                </c:pt>
                <c:pt idx="46961">
                  <c:v>7.1027099999999996E-2</c:v>
                </c:pt>
                <c:pt idx="46962">
                  <c:v>6.89168E-2</c:v>
                </c:pt>
                <c:pt idx="46963">
                  <c:v>6.68517E-2</c:v>
                </c:pt>
                <c:pt idx="46964">
                  <c:v>6.4404799999999998E-2</c:v>
                </c:pt>
                <c:pt idx="46965">
                  <c:v>6.2149500000000003E-2</c:v>
                </c:pt>
                <c:pt idx="46966">
                  <c:v>6.00498E-2</c:v>
                </c:pt>
                <c:pt idx="46967">
                  <c:v>5.7674499999999997E-2</c:v>
                </c:pt>
                <c:pt idx="46968">
                  <c:v>5.5809200000000003E-2</c:v>
                </c:pt>
                <c:pt idx="46969">
                  <c:v>5.3264100000000002E-2</c:v>
                </c:pt>
                <c:pt idx="46970">
                  <c:v>5.1108000000000001E-2</c:v>
                </c:pt>
                <c:pt idx="46971">
                  <c:v>4.8794499999999998E-2</c:v>
                </c:pt>
                <c:pt idx="46972">
                  <c:v>4.6460700000000001E-2</c:v>
                </c:pt>
                <c:pt idx="46973">
                  <c:v>4.44407E-2</c:v>
                </c:pt>
                <c:pt idx="46974">
                  <c:v>4.1897200000000002E-2</c:v>
                </c:pt>
                <c:pt idx="46975">
                  <c:v>3.96706E-2</c:v>
                </c:pt>
                <c:pt idx="46976">
                  <c:v>3.7217300000000002E-2</c:v>
                </c:pt>
                <c:pt idx="46977">
                  <c:v>3.4930700000000002E-2</c:v>
                </c:pt>
                <c:pt idx="46978">
                  <c:v>3.2629900000000003E-2</c:v>
                </c:pt>
                <c:pt idx="46979">
                  <c:v>3.0281599999999999E-2</c:v>
                </c:pt>
                <c:pt idx="46980">
                  <c:v>2.7943200000000001E-2</c:v>
                </c:pt>
                <c:pt idx="46981">
                  <c:v>2.55727E-2</c:v>
                </c:pt>
                <c:pt idx="46982">
                  <c:v>2.3202500000000001E-2</c:v>
                </c:pt>
                <c:pt idx="46983">
                  <c:v>2.0930500000000001E-2</c:v>
                </c:pt>
                <c:pt idx="46984">
                  <c:v>1.85658E-2</c:v>
                </c:pt>
                <c:pt idx="46985">
                  <c:v>1.61701E-2</c:v>
                </c:pt>
                <c:pt idx="46986">
                  <c:v>1.38555E-2</c:v>
                </c:pt>
                <c:pt idx="46987">
                  <c:v>1.13039E-2</c:v>
                </c:pt>
                <c:pt idx="46988">
                  <c:v>9.0356700000000009E-3</c:v>
                </c:pt>
                <c:pt idx="46989">
                  <c:v>6.6314299999999998E-3</c:v>
                </c:pt>
                <c:pt idx="46990">
                  <c:v>4.3228199999999998E-3</c:v>
                </c:pt>
                <c:pt idx="46991">
                  <c:v>1.85578E-3</c:v>
                </c:pt>
                <c:pt idx="46992">
                  <c:v>-5.7238500000000002E-4</c:v>
                </c:pt>
                <c:pt idx="46993">
                  <c:v>-3.0408900000000001E-3</c:v>
                </c:pt>
                <c:pt idx="46994">
                  <c:v>-5.5131399999999997E-3</c:v>
                </c:pt>
                <c:pt idx="46995">
                  <c:v>-7.85281E-3</c:v>
                </c:pt>
                <c:pt idx="46996">
                  <c:v>-1.0362700000000001E-2</c:v>
                </c:pt>
                <c:pt idx="46997">
                  <c:v>-1.30054E-2</c:v>
                </c:pt>
                <c:pt idx="46998">
                  <c:v>-1.54679E-2</c:v>
                </c:pt>
                <c:pt idx="46999">
                  <c:v>-1.8016000000000001E-2</c:v>
                </c:pt>
                <c:pt idx="47000">
                  <c:v>-2.0258100000000001E-2</c:v>
                </c:pt>
                <c:pt idx="47001">
                  <c:v>-2.2904999999999998E-2</c:v>
                </c:pt>
                <c:pt idx="47002">
                  <c:v>-2.5270899999999999E-2</c:v>
                </c:pt>
                <c:pt idx="47003">
                  <c:v>-2.7750199999999999E-2</c:v>
                </c:pt>
                <c:pt idx="47004">
                  <c:v>-3.0310699999999999E-2</c:v>
                </c:pt>
                <c:pt idx="47005">
                  <c:v>-3.2590399999999999E-2</c:v>
                </c:pt>
                <c:pt idx="47006">
                  <c:v>-3.5033300000000003E-2</c:v>
                </c:pt>
                <c:pt idx="47007">
                  <c:v>-3.7483099999999998E-2</c:v>
                </c:pt>
                <c:pt idx="47008">
                  <c:v>-4.0166300000000002E-2</c:v>
                </c:pt>
                <c:pt idx="47009">
                  <c:v>-4.24205E-2</c:v>
                </c:pt>
                <c:pt idx="47010">
                  <c:v>-4.4808300000000002E-2</c:v>
                </c:pt>
                <c:pt idx="47011">
                  <c:v>-4.7268499999999998E-2</c:v>
                </c:pt>
                <c:pt idx="47012">
                  <c:v>-4.9873399999999998E-2</c:v>
                </c:pt>
                <c:pt idx="47013">
                  <c:v>-5.2210100000000002E-2</c:v>
                </c:pt>
                <c:pt idx="47014">
                  <c:v>-5.4683700000000002E-2</c:v>
                </c:pt>
                <c:pt idx="47015">
                  <c:v>-5.7166799999999997E-2</c:v>
                </c:pt>
                <c:pt idx="47016">
                  <c:v>-5.9699200000000001E-2</c:v>
                </c:pt>
                <c:pt idx="47017">
                  <c:v>-6.2053799999999999E-2</c:v>
                </c:pt>
                <c:pt idx="47018">
                  <c:v>-6.4534400000000006E-2</c:v>
                </c:pt>
                <c:pt idx="47019">
                  <c:v>-6.7113599999999995E-2</c:v>
                </c:pt>
                <c:pt idx="47020">
                  <c:v>-6.9397299999999995E-2</c:v>
                </c:pt>
                <c:pt idx="47021">
                  <c:v>-7.2115899999999997E-2</c:v>
                </c:pt>
                <c:pt idx="47022">
                  <c:v>-7.42559E-2</c:v>
                </c:pt>
                <c:pt idx="47023">
                  <c:v>-7.6818899999999996E-2</c:v>
                </c:pt>
                <c:pt idx="47024">
                  <c:v>-7.9430799999999996E-2</c:v>
                </c:pt>
                <c:pt idx="47025">
                  <c:v>-8.1639799999999998E-2</c:v>
                </c:pt>
                <c:pt idx="47026">
                  <c:v>-8.41755E-2</c:v>
                </c:pt>
                <c:pt idx="47027">
                  <c:v>-8.6240999999999998E-2</c:v>
                </c:pt>
                <c:pt idx="47028">
                  <c:v>-8.8918200000000003E-2</c:v>
                </c:pt>
                <c:pt idx="47029">
                  <c:v>-9.1019799999999998E-2</c:v>
                </c:pt>
                <c:pt idx="47030">
                  <c:v>-9.3378000000000003E-2</c:v>
                </c:pt>
                <c:pt idx="47031">
                  <c:v>-9.5501699999999995E-2</c:v>
                </c:pt>
                <c:pt idx="47032">
                  <c:v>-9.7817799999999996E-2</c:v>
                </c:pt>
                <c:pt idx="47033">
                  <c:v>-0.100104</c:v>
                </c:pt>
                <c:pt idx="47034">
                  <c:v>-0.10234699999999999</c:v>
                </c:pt>
                <c:pt idx="47035">
                  <c:v>-0.10481799999999999</c:v>
                </c:pt>
                <c:pt idx="47036">
                  <c:v>-0.10691100000000001</c:v>
                </c:pt>
                <c:pt idx="47037">
                  <c:v>-0.109377</c:v>
                </c:pt>
                <c:pt idx="47038">
                  <c:v>-0.111418</c:v>
                </c:pt>
                <c:pt idx="47039">
                  <c:v>-0.113895</c:v>
                </c:pt>
                <c:pt idx="47040">
                  <c:v>-0.116045</c:v>
                </c:pt>
                <c:pt idx="47041">
                  <c:v>-0.118107</c:v>
                </c:pt>
                <c:pt idx="47042">
                  <c:v>-0.120416</c:v>
                </c:pt>
                <c:pt idx="47043">
                  <c:v>-0.12239800000000001</c:v>
                </c:pt>
                <c:pt idx="47044">
                  <c:v>-0.12466000000000001</c:v>
                </c:pt>
                <c:pt idx="47045">
                  <c:v>-0.12661</c:v>
                </c:pt>
                <c:pt idx="47046">
                  <c:v>-0.12884699999999999</c:v>
                </c:pt>
                <c:pt idx="47047">
                  <c:v>-0.13084899999999999</c:v>
                </c:pt>
                <c:pt idx="47048">
                  <c:v>-0.132935</c:v>
                </c:pt>
                <c:pt idx="47049">
                  <c:v>-0.134849</c:v>
                </c:pt>
                <c:pt idx="47050">
                  <c:v>-0.13697999999999999</c:v>
                </c:pt>
                <c:pt idx="47051">
                  <c:v>-0.13886200000000001</c:v>
                </c:pt>
                <c:pt idx="47052">
                  <c:v>-0.140794</c:v>
                </c:pt>
                <c:pt idx="47053">
                  <c:v>-0.14291799999999999</c:v>
                </c:pt>
                <c:pt idx="47054">
                  <c:v>-0.14444100000000001</c:v>
                </c:pt>
                <c:pt idx="47055">
                  <c:v>-0.14652299999999999</c:v>
                </c:pt>
                <c:pt idx="47056">
                  <c:v>-0.148336</c:v>
                </c:pt>
                <c:pt idx="47057">
                  <c:v>-0.15013599999999999</c:v>
                </c:pt>
                <c:pt idx="47058">
                  <c:v>-0.15201799999999999</c:v>
                </c:pt>
                <c:pt idx="47059">
                  <c:v>-0.15346699999999999</c:v>
                </c:pt>
                <c:pt idx="47060">
                  <c:v>-0.15539500000000001</c:v>
                </c:pt>
                <c:pt idx="47061">
                  <c:v>-0.15701499999999999</c:v>
                </c:pt>
                <c:pt idx="47062">
                  <c:v>-0.15865299999999999</c:v>
                </c:pt>
                <c:pt idx="47063">
                  <c:v>-0.16036800000000001</c:v>
                </c:pt>
                <c:pt idx="47064">
                  <c:v>-0.16181100000000001</c:v>
                </c:pt>
                <c:pt idx="47065">
                  <c:v>-0.16347200000000001</c:v>
                </c:pt>
                <c:pt idx="47066">
                  <c:v>-0.164997</c:v>
                </c:pt>
                <c:pt idx="47067">
                  <c:v>-0.16658300000000001</c:v>
                </c:pt>
                <c:pt idx="47068">
                  <c:v>-0.16788400000000001</c:v>
                </c:pt>
                <c:pt idx="47069">
                  <c:v>-0.16942199999999999</c:v>
                </c:pt>
                <c:pt idx="47070">
                  <c:v>-0.17055999999999999</c:v>
                </c:pt>
                <c:pt idx="47071">
                  <c:v>-0.172121</c:v>
                </c:pt>
                <c:pt idx="47072">
                  <c:v>-0.173344</c:v>
                </c:pt>
                <c:pt idx="47073">
                  <c:v>-0.17468</c:v>
                </c:pt>
                <c:pt idx="47074">
                  <c:v>-0.17593700000000001</c:v>
                </c:pt>
                <c:pt idx="47075">
                  <c:v>-0.17718999999999999</c:v>
                </c:pt>
                <c:pt idx="47076">
                  <c:v>-0.17822299999999999</c:v>
                </c:pt>
                <c:pt idx="47077">
                  <c:v>-0.179448</c:v>
                </c:pt>
                <c:pt idx="47078">
                  <c:v>-0.180586</c:v>
                </c:pt>
                <c:pt idx="47079">
                  <c:v>-0.18165999999999999</c:v>
                </c:pt>
                <c:pt idx="47080">
                  <c:v>-0.182694</c:v>
                </c:pt>
                <c:pt idx="47081">
                  <c:v>-0.18346699999999999</c:v>
                </c:pt>
                <c:pt idx="47082">
                  <c:v>-0.18462500000000001</c:v>
                </c:pt>
                <c:pt idx="47083">
                  <c:v>-0.185554</c:v>
                </c:pt>
                <c:pt idx="47084">
                  <c:v>-0.18640499999999999</c:v>
                </c:pt>
                <c:pt idx="47085">
                  <c:v>-0.18735499999999999</c:v>
                </c:pt>
                <c:pt idx="47086">
                  <c:v>-0.18788199999999999</c:v>
                </c:pt>
                <c:pt idx="47087">
                  <c:v>-0.18886600000000001</c:v>
                </c:pt>
                <c:pt idx="47088">
                  <c:v>-0.18953200000000001</c:v>
                </c:pt>
                <c:pt idx="47089">
                  <c:v>-0.19031000000000001</c:v>
                </c:pt>
                <c:pt idx="47090">
                  <c:v>-0.19084300000000001</c:v>
                </c:pt>
                <c:pt idx="47091">
                  <c:v>-0.19147400000000001</c:v>
                </c:pt>
                <c:pt idx="47092">
                  <c:v>-0.192052</c:v>
                </c:pt>
                <c:pt idx="47093">
                  <c:v>-0.19268199999999999</c:v>
                </c:pt>
                <c:pt idx="47094">
                  <c:v>-0.193161</c:v>
                </c:pt>
                <c:pt idx="47095">
                  <c:v>-0.19356100000000001</c:v>
                </c:pt>
                <c:pt idx="47096">
                  <c:v>-0.19405</c:v>
                </c:pt>
                <c:pt idx="47097">
                  <c:v>-0.19442699999999999</c:v>
                </c:pt>
                <c:pt idx="47098">
                  <c:v>-0.19489500000000001</c:v>
                </c:pt>
                <c:pt idx="47099">
                  <c:v>-0.19511400000000001</c:v>
                </c:pt>
                <c:pt idx="47100">
                  <c:v>-0.19536600000000001</c:v>
                </c:pt>
                <c:pt idx="47101">
                  <c:v>-0.19570000000000001</c:v>
                </c:pt>
                <c:pt idx="47102">
                  <c:v>-0.19594900000000001</c:v>
                </c:pt>
                <c:pt idx="47103">
                  <c:v>-0.19630600000000001</c:v>
                </c:pt>
                <c:pt idx="47104">
                  <c:v>-0.19634799999999999</c:v>
                </c:pt>
                <c:pt idx="47105">
                  <c:v>-0.196578</c:v>
                </c:pt>
                <c:pt idx="47106">
                  <c:v>-0.196743</c:v>
                </c:pt>
                <c:pt idx="47107">
                  <c:v>-0.1968</c:v>
                </c:pt>
                <c:pt idx="47108">
                  <c:v>-0.196771</c:v>
                </c:pt>
                <c:pt idx="47109">
                  <c:v>-0.19700500000000001</c:v>
                </c:pt>
                <c:pt idx="47110">
                  <c:v>-0.196907</c:v>
                </c:pt>
                <c:pt idx="47111">
                  <c:v>-0.19680400000000001</c:v>
                </c:pt>
                <c:pt idx="47112">
                  <c:v>-0.196883</c:v>
                </c:pt>
                <c:pt idx="47113">
                  <c:v>-0.196576</c:v>
                </c:pt>
                <c:pt idx="47114">
                  <c:v>-0.19685900000000001</c:v>
                </c:pt>
                <c:pt idx="47115">
                  <c:v>-0.19651399999999999</c:v>
                </c:pt>
                <c:pt idx="47116">
                  <c:v>-0.19644300000000001</c:v>
                </c:pt>
                <c:pt idx="47117">
                  <c:v>-0.19620000000000001</c:v>
                </c:pt>
                <c:pt idx="47118">
                  <c:v>-0.195935</c:v>
                </c:pt>
                <c:pt idx="47119">
                  <c:v>-0.19581599999999999</c:v>
                </c:pt>
                <c:pt idx="47120">
                  <c:v>-0.195323</c:v>
                </c:pt>
                <c:pt idx="47121">
                  <c:v>-0.195241</c:v>
                </c:pt>
                <c:pt idx="47122">
                  <c:v>-0.194933</c:v>
                </c:pt>
                <c:pt idx="47123">
                  <c:v>-0.19453400000000001</c:v>
                </c:pt>
                <c:pt idx="47124">
                  <c:v>-0.194161</c:v>
                </c:pt>
                <c:pt idx="47125">
                  <c:v>-0.19397600000000001</c:v>
                </c:pt>
                <c:pt idx="47126">
                  <c:v>-0.19334599999999999</c:v>
                </c:pt>
                <c:pt idx="47127">
                  <c:v>-0.192914</c:v>
                </c:pt>
                <c:pt idx="47128">
                  <c:v>-0.19253600000000001</c:v>
                </c:pt>
                <c:pt idx="47129">
                  <c:v>-0.19206899999999999</c:v>
                </c:pt>
                <c:pt idx="47130">
                  <c:v>-0.19184100000000001</c:v>
                </c:pt>
                <c:pt idx="47131">
                  <c:v>-0.19103400000000001</c:v>
                </c:pt>
                <c:pt idx="47132">
                  <c:v>-0.190663</c:v>
                </c:pt>
                <c:pt idx="47133">
                  <c:v>-0.19007599999999999</c:v>
                </c:pt>
                <c:pt idx="47134">
                  <c:v>-0.18967899999999999</c:v>
                </c:pt>
                <c:pt idx="47135">
                  <c:v>-0.188966</c:v>
                </c:pt>
                <c:pt idx="47136">
                  <c:v>-0.18846099999999999</c:v>
                </c:pt>
                <c:pt idx="47137">
                  <c:v>-0.18779100000000001</c:v>
                </c:pt>
                <c:pt idx="47138">
                  <c:v>-0.18712699999999999</c:v>
                </c:pt>
                <c:pt idx="47139">
                  <c:v>-0.186589</c:v>
                </c:pt>
                <c:pt idx="47140">
                  <c:v>-0.18573200000000001</c:v>
                </c:pt>
                <c:pt idx="47141">
                  <c:v>-0.18535599999999999</c:v>
                </c:pt>
                <c:pt idx="47142">
                  <c:v>-0.18459300000000001</c:v>
                </c:pt>
                <c:pt idx="47143">
                  <c:v>-0.18389900000000001</c:v>
                </c:pt>
                <c:pt idx="47144">
                  <c:v>-0.183111</c:v>
                </c:pt>
                <c:pt idx="47145">
                  <c:v>-0.18218300000000001</c:v>
                </c:pt>
                <c:pt idx="47146">
                  <c:v>-0.18173900000000001</c:v>
                </c:pt>
                <c:pt idx="47147">
                  <c:v>-0.180788</c:v>
                </c:pt>
                <c:pt idx="47148">
                  <c:v>-0.180119</c:v>
                </c:pt>
                <c:pt idx="47149">
                  <c:v>-0.17909900000000001</c:v>
                </c:pt>
                <c:pt idx="47150">
                  <c:v>-0.178231</c:v>
                </c:pt>
                <c:pt idx="47151">
                  <c:v>-0.17752000000000001</c:v>
                </c:pt>
                <c:pt idx="47152">
                  <c:v>-0.176647</c:v>
                </c:pt>
                <c:pt idx="47153">
                  <c:v>-0.17585100000000001</c:v>
                </c:pt>
                <c:pt idx="47154">
                  <c:v>-0.174873</c:v>
                </c:pt>
                <c:pt idx="47155">
                  <c:v>-0.174124</c:v>
                </c:pt>
                <c:pt idx="47156">
                  <c:v>-0.17307</c:v>
                </c:pt>
                <c:pt idx="47157">
                  <c:v>-0.17220299999999999</c:v>
                </c:pt>
                <c:pt idx="47158">
                  <c:v>-0.171122</c:v>
                </c:pt>
                <c:pt idx="47159">
                  <c:v>-0.17022799999999999</c:v>
                </c:pt>
                <c:pt idx="47160">
                  <c:v>-0.16917299999999999</c:v>
                </c:pt>
                <c:pt idx="47161">
                  <c:v>-0.16822999999999999</c:v>
                </c:pt>
                <c:pt idx="47162">
                  <c:v>-0.167242</c:v>
                </c:pt>
                <c:pt idx="47163">
                  <c:v>-0.16608200000000001</c:v>
                </c:pt>
                <c:pt idx="47164">
                  <c:v>-0.16516600000000001</c:v>
                </c:pt>
                <c:pt idx="47165">
                  <c:v>-0.16405400000000001</c:v>
                </c:pt>
                <c:pt idx="47166">
                  <c:v>-0.16303799999999999</c:v>
                </c:pt>
                <c:pt idx="47167">
                  <c:v>-0.161857</c:v>
                </c:pt>
                <c:pt idx="47168">
                  <c:v>-0.160972</c:v>
                </c:pt>
                <c:pt idx="47169">
                  <c:v>-0.15970699999999999</c:v>
                </c:pt>
                <c:pt idx="47170">
                  <c:v>-0.158828</c:v>
                </c:pt>
                <c:pt idx="47171">
                  <c:v>-0.157439</c:v>
                </c:pt>
                <c:pt idx="47172">
                  <c:v>-0.156474</c:v>
                </c:pt>
                <c:pt idx="47173">
                  <c:v>-0.15540300000000001</c:v>
                </c:pt>
                <c:pt idx="47174">
                  <c:v>-0.15406800000000001</c:v>
                </c:pt>
                <c:pt idx="47175">
                  <c:v>-0.15307200000000001</c:v>
                </c:pt>
                <c:pt idx="47176">
                  <c:v>-0.15172099999999999</c:v>
                </c:pt>
                <c:pt idx="47177">
                  <c:v>-0.15055399999999999</c:v>
                </c:pt>
                <c:pt idx="47178">
                  <c:v>-0.14935399999999999</c:v>
                </c:pt>
                <c:pt idx="47179">
                  <c:v>-0.14802799999999999</c:v>
                </c:pt>
                <c:pt idx="47180">
                  <c:v>-0.14691000000000001</c:v>
                </c:pt>
                <c:pt idx="47181">
                  <c:v>-0.14564099999999999</c:v>
                </c:pt>
                <c:pt idx="47182">
                  <c:v>-0.14427400000000001</c:v>
                </c:pt>
                <c:pt idx="47183">
                  <c:v>-0.143068</c:v>
                </c:pt>
                <c:pt idx="47184">
                  <c:v>-0.14191100000000001</c:v>
                </c:pt>
                <c:pt idx="47185">
                  <c:v>-0.14020299999999999</c:v>
                </c:pt>
                <c:pt idx="47186">
                  <c:v>-0.139126</c:v>
                </c:pt>
                <c:pt idx="47187">
                  <c:v>-0.13756699999999999</c:v>
                </c:pt>
                <c:pt idx="47188">
                  <c:v>-0.136348</c:v>
                </c:pt>
                <c:pt idx="47189">
                  <c:v>-0.134877</c:v>
                </c:pt>
                <c:pt idx="47190">
                  <c:v>-0.13333900000000001</c:v>
                </c:pt>
                <c:pt idx="47191">
                  <c:v>-0.132161</c:v>
                </c:pt>
                <c:pt idx="47192">
                  <c:v>-0.13056100000000001</c:v>
                </c:pt>
                <c:pt idx="47193">
                  <c:v>-0.12936400000000001</c:v>
                </c:pt>
                <c:pt idx="47194">
                  <c:v>-0.12765599999999999</c:v>
                </c:pt>
                <c:pt idx="47195">
                  <c:v>-0.12622800000000001</c:v>
                </c:pt>
                <c:pt idx="47196">
                  <c:v>-0.124819</c:v>
                </c:pt>
                <c:pt idx="47197">
                  <c:v>-0.12330199999999999</c:v>
                </c:pt>
                <c:pt idx="47198">
                  <c:v>-0.121618</c:v>
                </c:pt>
                <c:pt idx="47199">
                  <c:v>-0.119978</c:v>
                </c:pt>
                <c:pt idx="47200">
                  <c:v>-0.118409</c:v>
                </c:pt>
                <c:pt idx="47201">
                  <c:v>-0.11670800000000001</c:v>
                </c:pt>
                <c:pt idx="47202">
                  <c:v>-0.115172</c:v>
                </c:pt>
                <c:pt idx="47203">
                  <c:v>-0.113331</c:v>
                </c:pt>
                <c:pt idx="47204">
                  <c:v>-0.111766</c:v>
                </c:pt>
                <c:pt idx="47205">
                  <c:v>-0.109802</c:v>
                </c:pt>
                <c:pt idx="47206">
                  <c:v>-0.10834000000000001</c:v>
                </c:pt>
                <c:pt idx="47207">
                  <c:v>-0.106421</c:v>
                </c:pt>
                <c:pt idx="47208">
                  <c:v>-0.104583</c:v>
                </c:pt>
                <c:pt idx="47209">
                  <c:v>-0.10286099999999999</c:v>
                </c:pt>
                <c:pt idx="47210">
                  <c:v>-0.100853</c:v>
                </c:pt>
                <c:pt idx="47211">
                  <c:v>-9.9056199999999997E-2</c:v>
                </c:pt>
                <c:pt idx="47212">
                  <c:v>-9.69555E-2</c:v>
                </c:pt>
                <c:pt idx="47213">
                  <c:v>-9.52567E-2</c:v>
                </c:pt>
                <c:pt idx="47214">
                  <c:v>-9.3037800000000004E-2</c:v>
                </c:pt>
                <c:pt idx="47215">
                  <c:v>-9.1146000000000005E-2</c:v>
                </c:pt>
                <c:pt idx="47216">
                  <c:v>-8.9044899999999996E-2</c:v>
                </c:pt>
                <c:pt idx="47217">
                  <c:v>-8.6796200000000004E-2</c:v>
                </c:pt>
                <c:pt idx="47218">
                  <c:v>-8.4768300000000005E-2</c:v>
                </c:pt>
                <c:pt idx="47219">
                  <c:v>-8.2536999999999999E-2</c:v>
                </c:pt>
                <c:pt idx="47220">
                  <c:v>-8.0469399999999996E-2</c:v>
                </c:pt>
                <c:pt idx="47221">
                  <c:v>-7.7951900000000005E-2</c:v>
                </c:pt>
                <c:pt idx="47222">
                  <c:v>-7.5851399999999999E-2</c:v>
                </c:pt>
                <c:pt idx="47223">
                  <c:v>-7.3394799999999996E-2</c:v>
                </c:pt>
                <c:pt idx="47224">
                  <c:v>-7.1138800000000002E-2</c:v>
                </c:pt>
                <c:pt idx="47225">
                  <c:v>-6.8445500000000006E-2</c:v>
                </c:pt>
                <c:pt idx="47226">
                  <c:v>-6.6222699999999995E-2</c:v>
                </c:pt>
                <c:pt idx="47227">
                  <c:v>-6.3626100000000005E-2</c:v>
                </c:pt>
                <c:pt idx="47228">
                  <c:v>-6.0944400000000003E-2</c:v>
                </c:pt>
                <c:pt idx="47229">
                  <c:v>-5.8695999999999998E-2</c:v>
                </c:pt>
                <c:pt idx="47230">
                  <c:v>-5.5810800000000001E-2</c:v>
                </c:pt>
                <c:pt idx="47231">
                  <c:v>-5.3302000000000002E-2</c:v>
                </c:pt>
                <c:pt idx="47232">
                  <c:v>-5.0779699999999997E-2</c:v>
                </c:pt>
                <c:pt idx="47233">
                  <c:v>-4.79237E-2</c:v>
                </c:pt>
                <c:pt idx="47234">
                  <c:v>-4.5258800000000002E-2</c:v>
                </c:pt>
                <c:pt idx="47235">
                  <c:v>-4.2368900000000001E-2</c:v>
                </c:pt>
                <c:pt idx="47236">
                  <c:v>-3.9552799999999999E-2</c:v>
                </c:pt>
                <c:pt idx="47237">
                  <c:v>-3.6618499999999998E-2</c:v>
                </c:pt>
                <c:pt idx="47238">
                  <c:v>-3.35716E-2</c:v>
                </c:pt>
                <c:pt idx="47239">
                  <c:v>-3.0551200000000001E-2</c:v>
                </c:pt>
                <c:pt idx="47240">
                  <c:v>-2.7632799999999999E-2</c:v>
                </c:pt>
                <c:pt idx="47241">
                  <c:v>-2.44236E-2</c:v>
                </c:pt>
                <c:pt idx="47242">
                  <c:v>-2.1492299999999999E-2</c:v>
                </c:pt>
                <c:pt idx="47243">
                  <c:v>-1.8098E-2</c:v>
                </c:pt>
                <c:pt idx="47244">
                  <c:v>-1.4848200000000001E-2</c:v>
                </c:pt>
                <c:pt idx="47245">
                  <c:v>-1.18272E-2</c:v>
                </c:pt>
                <c:pt idx="47246">
                  <c:v>-8.4315399999999995E-3</c:v>
                </c:pt>
                <c:pt idx="47247">
                  <c:v>-5.1780899999999998E-3</c:v>
                </c:pt>
                <c:pt idx="47248">
                  <c:v>-1.70441E-3</c:v>
                </c:pt>
                <c:pt idx="47249">
                  <c:v>1.5294900000000001E-3</c:v>
                </c:pt>
                <c:pt idx="47250">
                  <c:v>5.1585600000000004E-3</c:v>
                </c:pt>
                <c:pt idx="47251">
                  <c:v>8.5280600000000005E-3</c:v>
                </c:pt>
                <c:pt idx="47252">
                  <c:v>1.2117899999999999E-2</c:v>
                </c:pt>
                <c:pt idx="47253">
                  <c:v>1.5655100000000002E-2</c:v>
                </c:pt>
                <c:pt idx="47254">
                  <c:v>1.9196499999999998E-2</c:v>
                </c:pt>
                <c:pt idx="47255">
                  <c:v>2.29807E-2</c:v>
                </c:pt>
                <c:pt idx="47256">
                  <c:v>2.6277999999999999E-2</c:v>
                </c:pt>
                <c:pt idx="47257">
                  <c:v>3.03907E-2</c:v>
                </c:pt>
                <c:pt idx="47258">
                  <c:v>3.38877E-2</c:v>
                </c:pt>
                <c:pt idx="47259">
                  <c:v>3.7774000000000002E-2</c:v>
                </c:pt>
                <c:pt idx="47260">
                  <c:v>4.1669900000000003E-2</c:v>
                </c:pt>
                <c:pt idx="47261">
                  <c:v>4.5249900000000003E-2</c:v>
                </c:pt>
                <c:pt idx="47262">
                  <c:v>4.9359899999999998E-2</c:v>
                </c:pt>
                <c:pt idx="47263">
                  <c:v>5.3296200000000002E-2</c:v>
                </c:pt>
                <c:pt idx="47264">
                  <c:v>5.7275100000000002E-2</c:v>
                </c:pt>
                <c:pt idx="47265">
                  <c:v>6.11646E-2</c:v>
                </c:pt>
                <c:pt idx="47266">
                  <c:v>6.5327700000000002E-2</c:v>
                </c:pt>
                <c:pt idx="47267">
                  <c:v>6.92686E-2</c:v>
                </c:pt>
                <c:pt idx="47268">
                  <c:v>7.3464299999999996E-2</c:v>
                </c:pt>
                <c:pt idx="47269">
                  <c:v>7.7194700000000005E-2</c:v>
                </c:pt>
                <c:pt idx="47270">
                  <c:v>8.1586099999999995E-2</c:v>
                </c:pt>
                <c:pt idx="47271">
                  <c:v>8.5732699999999995E-2</c:v>
                </c:pt>
                <c:pt idx="47272">
                  <c:v>8.9812400000000001E-2</c:v>
                </c:pt>
                <c:pt idx="47273">
                  <c:v>9.4115500000000005E-2</c:v>
                </c:pt>
                <c:pt idx="47274">
                  <c:v>9.81905E-2</c:v>
                </c:pt>
                <c:pt idx="47275">
                  <c:v>0.10244499999999999</c:v>
                </c:pt>
                <c:pt idx="47276">
                  <c:v>0.106831</c:v>
                </c:pt>
                <c:pt idx="47277">
                  <c:v>0.111014</c:v>
                </c:pt>
                <c:pt idx="47278">
                  <c:v>0.115268</c:v>
                </c:pt>
                <c:pt idx="47279">
                  <c:v>0.119548</c:v>
                </c:pt>
                <c:pt idx="47280">
                  <c:v>0.123846</c:v>
                </c:pt>
                <c:pt idx="47281">
                  <c:v>0.12809100000000001</c:v>
                </c:pt>
                <c:pt idx="47282">
                  <c:v>0.132497</c:v>
                </c:pt>
                <c:pt idx="47283">
                  <c:v>0.136794</c:v>
                </c:pt>
                <c:pt idx="47284">
                  <c:v>0.14118800000000001</c:v>
                </c:pt>
                <c:pt idx="47285">
                  <c:v>0.145513</c:v>
                </c:pt>
                <c:pt idx="47286">
                  <c:v>0.14987300000000001</c:v>
                </c:pt>
                <c:pt idx="47287">
                  <c:v>0.15443999999999999</c:v>
                </c:pt>
                <c:pt idx="47288">
                  <c:v>0.158665</c:v>
                </c:pt>
                <c:pt idx="47289">
                  <c:v>0.16321099999999999</c:v>
                </c:pt>
                <c:pt idx="47290">
                  <c:v>0.167574</c:v>
                </c:pt>
                <c:pt idx="47291">
                  <c:v>0.171961</c:v>
                </c:pt>
                <c:pt idx="47292">
                  <c:v>0.176344</c:v>
                </c:pt>
                <c:pt idx="47293">
                  <c:v>0.180836</c:v>
                </c:pt>
                <c:pt idx="47294">
                  <c:v>0.185145</c:v>
                </c:pt>
                <c:pt idx="47295">
                  <c:v>0.1895</c:v>
                </c:pt>
                <c:pt idx="47296">
                  <c:v>0.19384699999999999</c:v>
                </c:pt>
                <c:pt idx="47297">
                  <c:v>0.19817199999999999</c:v>
                </c:pt>
                <c:pt idx="47298">
                  <c:v>0.20253199999999999</c:v>
                </c:pt>
                <c:pt idx="47299">
                  <c:v>0.20679600000000001</c:v>
                </c:pt>
                <c:pt idx="47300">
                  <c:v>0.211258</c:v>
                </c:pt>
                <c:pt idx="47301">
                  <c:v>0.21526400000000001</c:v>
                </c:pt>
                <c:pt idx="47302">
                  <c:v>0.219865</c:v>
                </c:pt>
                <c:pt idx="47303">
                  <c:v>0.224019</c:v>
                </c:pt>
                <c:pt idx="47304">
                  <c:v>0.22828200000000001</c:v>
                </c:pt>
                <c:pt idx="47305">
                  <c:v>0.232539</c:v>
                </c:pt>
                <c:pt idx="47306">
                  <c:v>0.236786</c:v>
                </c:pt>
                <c:pt idx="47307">
                  <c:v>0.241066</c:v>
                </c:pt>
                <c:pt idx="47308">
                  <c:v>0.245035</c:v>
                </c:pt>
                <c:pt idx="47309">
                  <c:v>0.24931500000000001</c:v>
                </c:pt>
                <c:pt idx="47310">
                  <c:v>0.25329699999999999</c:v>
                </c:pt>
                <c:pt idx="47311">
                  <c:v>0.257496</c:v>
                </c:pt>
                <c:pt idx="47312">
                  <c:v>0.26140000000000002</c:v>
                </c:pt>
                <c:pt idx="47313">
                  <c:v>0.26541399999999998</c:v>
                </c:pt>
                <c:pt idx="47314">
                  <c:v>0.26947900000000002</c:v>
                </c:pt>
                <c:pt idx="47315">
                  <c:v>0.27320299999999997</c:v>
                </c:pt>
                <c:pt idx="47316">
                  <c:v>0.277449</c:v>
                </c:pt>
                <c:pt idx="47317">
                  <c:v>0.28100700000000001</c:v>
                </c:pt>
                <c:pt idx="47318">
                  <c:v>0.28494999999999998</c:v>
                </c:pt>
                <c:pt idx="47319">
                  <c:v>0.28866399999999998</c:v>
                </c:pt>
                <c:pt idx="47320">
                  <c:v>0.292408</c:v>
                </c:pt>
                <c:pt idx="47321">
                  <c:v>0.29623500000000003</c:v>
                </c:pt>
                <c:pt idx="47322">
                  <c:v>0.29984699999999997</c:v>
                </c:pt>
                <c:pt idx="47323">
                  <c:v>0.303178</c:v>
                </c:pt>
                <c:pt idx="47324">
                  <c:v>0.30685299999999999</c:v>
                </c:pt>
                <c:pt idx="47325">
                  <c:v>0.31037799999999999</c:v>
                </c:pt>
                <c:pt idx="47326">
                  <c:v>0.31381999999999999</c:v>
                </c:pt>
                <c:pt idx="47327">
                  <c:v>0.317334</c:v>
                </c:pt>
                <c:pt idx="47328">
                  <c:v>0.32038899999999998</c:v>
                </c:pt>
                <c:pt idx="47329">
                  <c:v>0.32403300000000002</c:v>
                </c:pt>
                <c:pt idx="47330">
                  <c:v>0.32708399999999999</c:v>
                </c:pt>
                <c:pt idx="47331">
                  <c:v>0.330432</c:v>
                </c:pt>
                <c:pt idx="47332">
                  <c:v>0.33354299999999998</c:v>
                </c:pt>
                <c:pt idx="47333">
                  <c:v>0.33651199999999998</c:v>
                </c:pt>
                <c:pt idx="47334">
                  <c:v>0.33965099999999998</c:v>
                </c:pt>
                <c:pt idx="47335">
                  <c:v>0.342416</c:v>
                </c:pt>
                <c:pt idx="47336">
                  <c:v>0.345443</c:v>
                </c:pt>
                <c:pt idx="47337">
                  <c:v>0.34810999999999998</c:v>
                </c:pt>
                <c:pt idx="47338">
                  <c:v>0.35104099999999999</c:v>
                </c:pt>
                <c:pt idx="47339">
                  <c:v>0.35363800000000001</c:v>
                </c:pt>
                <c:pt idx="47340">
                  <c:v>0.35613499999999998</c:v>
                </c:pt>
                <c:pt idx="47341">
                  <c:v>0.35894599999999999</c:v>
                </c:pt>
                <c:pt idx="47342">
                  <c:v>0.36132500000000001</c:v>
                </c:pt>
                <c:pt idx="47343">
                  <c:v>0.36405700000000002</c:v>
                </c:pt>
                <c:pt idx="47344">
                  <c:v>0.36612899999999998</c:v>
                </c:pt>
                <c:pt idx="47345">
                  <c:v>0.36859700000000001</c:v>
                </c:pt>
                <c:pt idx="47346">
                  <c:v>0.37102200000000002</c:v>
                </c:pt>
                <c:pt idx="47347">
                  <c:v>0.37303700000000001</c:v>
                </c:pt>
                <c:pt idx="47348">
                  <c:v>0.37526100000000001</c:v>
                </c:pt>
                <c:pt idx="47349">
                  <c:v>0.37728499999999998</c:v>
                </c:pt>
                <c:pt idx="47350">
                  <c:v>0.379077</c:v>
                </c:pt>
                <c:pt idx="47351">
                  <c:v>0.38119999999999998</c:v>
                </c:pt>
                <c:pt idx="47352">
                  <c:v>0.38275900000000002</c:v>
                </c:pt>
                <c:pt idx="47353">
                  <c:v>0.38472400000000001</c:v>
                </c:pt>
                <c:pt idx="47354">
                  <c:v>0.38634400000000002</c:v>
                </c:pt>
                <c:pt idx="47355">
                  <c:v>0.38775900000000002</c:v>
                </c:pt>
                <c:pt idx="47356">
                  <c:v>0.38948199999999999</c:v>
                </c:pt>
                <c:pt idx="47357">
                  <c:v>0.390847</c:v>
                </c:pt>
                <c:pt idx="47358">
                  <c:v>0.392237</c:v>
                </c:pt>
                <c:pt idx="47359">
                  <c:v>0.39354099999999997</c:v>
                </c:pt>
                <c:pt idx="47360">
                  <c:v>0.39459100000000003</c:v>
                </c:pt>
                <c:pt idx="47361">
                  <c:v>0.396013</c:v>
                </c:pt>
                <c:pt idx="47362">
                  <c:v>0.39696599999999999</c:v>
                </c:pt>
                <c:pt idx="47363">
                  <c:v>0.39810699999999999</c:v>
                </c:pt>
                <c:pt idx="47364">
                  <c:v>0.39898800000000001</c:v>
                </c:pt>
                <c:pt idx="47365">
                  <c:v>0.40005800000000002</c:v>
                </c:pt>
                <c:pt idx="47366">
                  <c:v>0.400787</c:v>
                </c:pt>
                <c:pt idx="47367">
                  <c:v>0.40144099999999999</c:v>
                </c:pt>
                <c:pt idx="47368">
                  <c:v>0.40223300000000001</c:v>
                </c:pt>
                <c:pt idx="47369">
                  <c:v>0.40266099999999999</c:v>
                </c:pt>
                <c:pt idx="47370">
                  <c:v>0.40331699999999998</c:v>
                </c:pt>
                <c:pt idx="47371">
                  <c:v>0.40356500000000001</c:v>
                </c:pt>
                <c:pt idx="47372">
                  <c:v>0.40371000000000001</c:v>
                </c:pt>
                <c:pt idx="47373">
                  <c:v>0.40420299999999998</c:v>
                </c:pt>
                <c:pt idx="47374">
                  <c:v>0.40425299999999997</c:v>
                </c:pt>
                <c:pt idx="47375">
                  <c:v>0.40455999999999998</c:v>
                </c:pt>
                <c:pt idx="47376">
                  <c:v>0.404476</c:v>
                </c:pt>
                <c:pt idx="47377">
                  <c:v>0.40448200000000001</c:v>
                </c:pt>
                <c:pt idx="47378">
                  <c:v>0.40457199999999999</c:v>
                </c:pt>
                <c:pt idx="47379">
                  <c:v>0.40440799999999999</c:v>
                </c:pt>
                <c:pt idx="47380">
                  <c:v>0.40428399999999998</c:v>
                </c:pt>
                <c:pt idx="47381">
                  <c:v>0.40409</c:v>
                </c:pt>
                <c:pt idx="47382">
                  <c:v>0.40373100000000001</c:v>
                </c:pt>
                <c:pt idx="47383">
                  <c:v>0.40339599999999998</c:v>
                </c:pt>
                <c:pt idx="47384">
                  <c:v>0.403001</c:v>
                </c:pt>
                <c:pt idx="47385">
                  <c:v>0.40242</c:v>
                </c:pt>
                <c:pt idx="47386">
                  <c:v>0.40176099999999998</c:v>
                </c:pt>
                <c:pt idx="47387">
                  <c:v>0.40110099999999999</c:v>
                </c:pt>
                <c:pt idx="47388">
                  <c:v>0.400424</c:v>
                </c:pt>
                <c:pt idx="47389">
                  <c:v>0.3997</c:v>
                </c:pt>
                <c:pt idx="47390">
                  <c:v>0.39874900000000002</c:v>
                </c:pt>
                <c:pt idx="47391">
                  <c:v>0.397814</c:v>
                </c:pt>
                <c:pt idx="47392">
                  <c:v>0.39700200000000002</c:v>
                </c:pt>
                <c:pt idx="47393">
                  <c:v>0.39591100000000001</c:v>
                </c:pt>
                <c:pt idx="47394">
                  <c:v>0.39482899999999999</c:v>
                </c:pt>
                <c:pt idx="47395">
                  <c:v>0.39369599999999999</c:v>
                </c:pt>
                <c:pt idx="47396">
                  <c:v>0.39247199999999999</c:v>
                </c:pt>
                <c:pt idx="47397">
                  <c:v>0.39123200000000002</c:v>
                </c:pt>
                <c:pt idx="47398">
                  <c:v>0.38991999999999999</c:v>
                </c:pt>
                <c:pt idx="47399">
                  <c:v>0.38852100000000001</c:v>
                </c:pt>
                <c:pt idx="47400">
                  <c:v>0.387208</c:v>
                </c:pt>
                <c:pt idx="47401">
                  <c:v>0.38566699999999998</c:v>
                </c:pt>
                <c:pt idx="47402">
                  <c:v>0.38423600000000002</c:v>
                </c:pt>
                <c:pt idx="47403">
                  <c:v>0.38273600000000002</c:v>
                </c:pt>
                <c:pt idx="47404">
                  <c:v>0.38094899999999998</c:v>
                </c:pt>
                <c:pt idx="47405">
                  <c:v>0.37947999999999998</c:v>
                </c:pt>
                <c:pt idx="47406">
                  <c:v>0.37778099999999998</c:v>
                </c:pt>
                <c:pt idx="47407">
                  <c:v>0.37602600000000003</c:v>
                </c:pt>
                <c:pt idx="47408">
                  <c:v>0.37440299999999999</c:v>
                </c:pt>
                <c:pt idx="47409">
                  <c:v>0.37231199999999998</c:v>
                </c:pt>
                <c:pt idx="47410">
                  <c:v>0.37054900000000002</c:v>
                </c:pt>
                <c:pt idx="47411">
                  <c:v>0.36880200000000002</c:v>
                </c:pt>
                <c:pt idx="47412">
                  <c:v>0.36676500000000001</c:v>
                </c:pt>
                <c:pt idx="47413">
                  <c:v>0.36486600000000002</c:v>
                </c:pt>
                <c:pt idx="47414">
                  <c:v>0.36278500000000002</c:v>
                </c:pt>
                <c:pt idx="47415">
                  <c:v>0.36074000000000001</c:v>
                </c:pt>
                <c:pt idx="47416">
                  <c:v>0.35890899999999998</c:v>
                </c:pt>
                <c:pt idx="47417">
                  <c:v>0.35665599999999997</c:v>
                </c:pt>
                <c:pt idx="47418">
                  <c:v>0.35456500000000002</c:v>
                </c:pt>
                <c:pt idx="47419">
                  <c:v>0.35239799999999999</c:v>
                </c:pt>
                <c:pt idx="47420">
                  <c:v>0.35005399999999998</c:v>
                </c:pt>
                <c:pt idx="47421">
                  <c:v>0.34798400000000002</c:v>
                </c:pt>
                <c:pt idx="47422">
                  <c:v>0.34563899999999997</c:v>
                </c:pt>
                <c:pt idx="47423">
                  <c:v>0.34328399999999998</c:v>
                </c:pt>
                <c:pt idx="47424">
                  <c:v>0.34095199999999998</c:v>
                </c:pt>
                <c:pt idx="47425">
                  <c:v>0.33860499999999999</c:v>
                </c:pt>
                <c:pt idx="47426">
                  <c:v>0.33610299999999999</c:v>
                </c:pt>
                <c:pt idx="47427">
                  <c:v>0.33357100000000001</c:v>
                </c:pt>
                <c:pt idx="47428">
                  <c:v>0.33115699999999998</c:v>
                </c:pt>
                <c:pt idx="47429">
                  <c:v>0.32855099999999998</c:v>
                </c:pt>
                <c:pt idx="47430">
                  <c:v>0.326185</c:v>
                </c:pt>
                <c:pt idx="47431">
                  <c:v>0.32356299999999999</c:v>
                </c:pt>
                <c:pt idx="47432">
                  <c:v>0.32089800000000002</c:v>
                </c:pt>
                <c:pt idx="47433">
                  <c:v>0.31839499999999998</c:v>
                </c:pt>
                <c:pt idx="47434">
                  <c:v>0.31566499999999997</c:v>
                </c:pt>
                <c:pt idx="47435">
                  <c:v>0.31316300000000002</c:v>
                </c:pt>
                <c:pt idx="47436">
                  <c:v>0.31029600000000002</c:v>
                </c:pt>
                <c:pt idx="47437">
                  <c:v>0.30735499999999999</c:v>
                </c:pt>
                <c:pt idx="47438">
                  <c:v>0.30475000000000002</c:v>
                </c:pt>
                <c:pt idx="47439">
                  <c:v>0.30190800000000001</c:v>
                </c:pt>
                <c:pt idx="47440">
                  <c:v>0.29911399999999999</c:v>
                </c:pt>
                <c:pt idx="47441">
                  <c:v>0.29625299999999999</c:v>
                </c:pt>
                <c:pt idx="47442">
                  <c:v>0.293269</c:v>
                </c:pt>
                <c:pt idx="47443">
                  <c:v>0.290325</c:v>
                </c:pt>
                <c:pt idx="47444">
                  <c:v>0.28764200000000001</c:v>
                </c:pt>
                <c:pt idx="47445">
                  <c:v>0.284549</c:v>
                </c:pt>
                <c:pt idx="47446">
                  <c:v>0.281642</c:v>
                </c:pt>
                <c:pt idx="47447">
                  <c:v>0.27845999999999999</c:v>
                </c:pt>
                <c:pt idx="47448">
                  <c:v>0.27545900000000001</c:v>
                </c:pt>
                <c:pt idx="47449">
                  <c:v>0.27240900000000001</c:v>
                </c:pt>
                <c:pt idx="47450">
                  <c:v>0.26928000000000002</c:v>
                </c:pt>
                <c:pt idx="47451">
                  <c:v>0.26608399999999999</c:v>
                </c:pt>
                <c:pt idx="47452">
                  <c:v>0.26280799999999999</c:v>
                </c:pt>
                <c:pt idx="47453">
                  <c:v>0.25947700000000001</c:v>
                </c:pt>
                <c:pt idx="47454">
                  <c:v>0.25622899999999998</c:v>
                </c:pt>
                <c:pt idx="47455">
                  <c:v>0.25317200000000001</c:v>
                </c:pt>
                <c:pt idx="47456">
                  <c:v>0.249662</c:v>
                </c:pt>
                <c:pt idx="47457">
                  <c:v>0.24637100000000001</c:v>
                </c:pt>
                <c:pt idx="47458">
                  <c:v>0.24302799999999999</c:v>
                </c:pt>
                <c:pt idx="47459">
                  <c:v>0.23935699999999999</c:v>
                </c:pt>
                <c:pt idx="47460">
                  <c:v>0.236122</c:v>
                </c:pt>
                <c:pt idx="47461">
                  <c:v>0.232572</c:v>
                </c:pt>
                <c:pt idx="47462">
                  <c:v>0.229355</c:v>
                </c:pt>
                <c:pt idx="47463">
                  <c:v>0.22536</c:v>
                </c:pt>
                <c:pt idx="47464">
                  <c:v>0.22179699999999999</c:v>
                </c:pt>
                <c:pt idx="47465">
                  <c:v>0.21806200000000001</c:v>
                </c:pt>
                <c:pt idx="47466">
                  <c:v>0.214505</c:v>
                </c:pt>
                <c:pt idx="47467">
                  <c:v>0.21057000000000001</c:v>
                </c:pt>
                <c:pt idx="47468">
                  <c:v>0.20674699999999999</c:v>
                </c:pt>
                <c:pt idx="47469">
                  <c:v>0.20289499999999999</c:v>
                </c:pt>
                <c:pt idx="47470">
                  <c:v>0.19867099999999999</c:v>
                </c:pt>
                <c:pt idx="47471">
                  <c:v>0.194802</c:v>
                </c:pt>
                <c:pt idx="47472">
                  <c:v>0.19096199999999999</c:v>
                </c:pt>
                <c:pt idx="47473">
                  <c:v>0.18698200000000001</c:v>
                </c:pt>
                <c:pt idx="47474">
                  <c:v>0.182833</c:v>
                </c:pt>
                <c:pt idx="47475">
                  <c:v>0.17871999999999999</c:v>
                </c:pt>
                <c:pt idx="47476">
                  <c:v>0.17455100000000001</c:v>
                </c:pt>
                <c:pt idx="47477">
                  <c:v>0.17024700000000001</c:v>
                </c:pt>
                <c:pt idx="47478">
                  <c:v>0.16620699999999999</c:v>
                </c:pt>
                <c:pt idx="47479">
                  <c:v>0.16187399999999999</c:v>
                </c:pt>
                <c:pt idx="47480">
                  <c:v>0.15751000000000001</c:v>
                </c:pt>
                <c:pt idx="47481">
                  <c:v>0.15307499999999999</c:v>
                </c:pt>
                <c:pt idx="47482">
                  <c:v>0.14871000000000001</c:v>
                </c:pt>
                <c:pt idx="47483">
                  <c:v>0.14429900000000001</c:v>
                </c:pt>
                <c:pt idx="47484">
                  <c:v>0.13971700000000001</c:v>
                </c:pt>
                <c:pt idx="47485">
                  <c:v>0.13539799999999999</c:v>
                </c:pt>
                <c:pt idx="47486">
                  <c:v>0.13050899999999999</c:v>
                </c:pt>
                <c:pt idx="47487">
                  <c:v>0.12595799999999999</c:v>
                </c:pt>
                <c:pt idx="47488">
                  <c:v>0.12136</c:v>
                </c:pt>
                <c:pt idx="47489">
                  <c:v>0.11664099999999999</c:v>
                </c:pt>
                <c:pt idx="47490">
                  <c:v>0.11186400000000001</c:v>
                </c:pt>
                <c:pt idx="47491">
                  <c:v>0.106933</c:v>
                </c:pt>
                <c:pt idx="47492">
                  <c:v>0.102115</c:v>
                </c:pt>
                <c:pt idx="47493">
                  <c:v>9.7050899999999996E-2</c:v>
                </c:pt>
                <c:pt idx="47494">
                  <c:v>9.2083399999999996E-2</c:v>
                </c:pt>
                <c:pt idx="47495">
                  <c:v>8.69481E-2</c:v>
                </c:pt>
                <c:pt idx="47496">
                  <c:v>8.1683000000000006E-2</c:v>
                </c:pt>
                <c:pt idx="47497">
                  <c:v>7.6404E-2</c:v>
                </c:pt>
                <c:pt idx="47498">
                  <c:v>7.0927400000000002E-2</c:v>
                </c:pt>
                <c:pt idx="47499">
                  <c:v>6.5865300000000002E-2</c:v>
                </c:pt>
                <c:pt idx="47500">
                  <c:v>6.0499499999999998E-2</c:v>
                </c:pt>
                <c:pt idx="47501">
                  <c:v>5.5019400000000003E-2</c:v>
                </c:pt>
                <c:pt idx="47502">
                  <c:v>4.9554800000000003E-2</c:v>
                </c:pt>
                <c:pt idx="47503">
                  <c:v>4.3956299999999997E-2</c:v>
                </c:pt>
                <c:pt idx="47504">
                  <c:v>3.85606E-2</c:v>
                </c:pt>
                <c:pt idx="47505">
                  <c:v>3.30313E-2</c:v>
                </c:pt>
                <c:pt idx="47506">
                  <c:v>2.7629299999999999E-2</c:v>
                </c:pt>
                <c:pt idx="47507">
                  <c:v>2.1588900000000001E-2</c:v>
                </c:pt>
                <c:pt idx="47508">
                  <c:v>1.5946100000000001E-2</c:v>
                </c:pt>
                <c:pt idx="47509">
                  <c:v>1.02402E-2</c:v>
                </c:pt>
                <c:pt idx="47510">
                  <c:v>4.2349900000000001E-3</c:v>
                </c:pt>
                <c:pt idx="47511">
                  <c:v>-1.5397399999999999E-3</c:v>
                </c:pt>
                <c:pt idx="47512">
                  <c:v>-7.5185900000000003E-3</c:v>
                </c:pt>
                <c:pt idx="47513">
                  <c:v>-1.35674E-2</c:v>
                </c:pt>
                <c:pt idx="47514">
                  <c:v>-1.9821600000000002E-2</c:v>
                </c:pt>
                <c:pt idx="47515">
                  <c:v>-2.56282E-2</c:v>
                </c:pt>
                <c:pt idx="47516">
                  <c:v>-3.19387E-2</c:v>
                </c:pt>
                <c:pt idx="47517">
                  <c:v>-3.8114799999999997E-2</c:v>
                </c:pt>
                <c:pt idx="47518">
                  <c:v>-4.43548E-2</c:v>
                </c:pt>
                <c:pt idx="47519">
                  <c:v>-5.0737499999999998E-2</c:v>
                </c:pt>
                <c:pt idx="47520">
                  <c:v>-5.6984699999999999E-2</c:v>
                </c:pt>
                <c:pt idx="47521">
                  <c:v>-6.33769E-2</c:v>
                </c:pt>
                <c:pt idx="47522">
                  <c:v>-6.9749000000000005E-2</c:v>
                </c:pt>
                <c:pt idx="47523">
                  <c:v>-7.6299199999999998E-2</c:v>
                </c:pt>
                <c:pt idx="47524">
                  <c:v>-8.2977400000000007E-2</c:v>
                </c:pt>
                <c:pt idx="47525">
                  <c:v>-8.9583899999999994E-2</c:v>
                </c:pt>
                <c:pt idx="47526">
                  <c:v>-9.6150700000000006E-2</c:v>
                </c:pt>
                <c:pt idx="47527">
                  <c:v>-0.10277799999999999</c:v>
                </c:pt>
                <c:pt idx="47528">
                  <c:v>-0.109581</c:v>
                </c:pt>
                <c:pt idx="47529">
                  <c:v>-0.116281</c:v>
                </c:pt>
                <c:pt idx="47530">
                  <c:v>-0.123168</c:v>
                </c:pt>
                <c:pt idx="47531">
                  <c:v>-0.129972</c:v>
                </c:pt>
                <c:pt idx="47532">
                  <c:v>-0.13647100000000001</c:v>
                </c:pt>
                <c:pt idx="47533">
                  <c:v>-0.143372</c:v>
                </c:pt>
                <c:pt idx="47534">
                  <c:v>-0.15030499999999999</c:v>
                </c:pt>
                <c:pt idx="47535">
                  <c:v>-0.15734699999999999</c:v>
                </c:pt>
                <c:pt idx="47536">
                  <c:v>-0.16430500000000001</c:v>
                </c:pt>
                <c:pt idx="47537">
                  <c:v>-0.17125199999999999</c:v>
                </c:pt>
                <c:pt idx="47538">
                  <c:v>-0.178256</c:v>
                </c:pt>
                <c:pt idx="47539">
                  <c:v>-0.18529200000000001</c:v>
                </c:pt>
                <c:pt idx="47540">
                  <c:v>-0.192582</c:v>
                </c:pt>
                <c:pt idx="47541">
                  <c:v>-0.19972899999999999</c:v>
                </c:pt>
                <c:pt idx="47542">
                  <c:v>-0.20668300000000001</c:v>
                </c:pt>
                <c:pt idx="47543">
                  <c:v>-0.213809</c:v>
                </c:pt>
                <c:pt idx="47544">
                  <c:v>-0.220994</c:v>
                </c:pt>
                <c:pt idx="47545">
                  <c:v>-0.22825300000000001</c:v>
                </c:pt>
                <c:pt idx="47546">
                  <c:v>-0.23544499999999999</c:v>
                </c:pt>
                <c:pt idx="47547">
                  <c:v>-0.24262600000000001</c:v>
                </c:pt>
                <c:pt idx="47548">
                  <c:v>-0.24990000000000001</c:v>
                </c:pt>
                <c:pt idx="47549">
                  <c:v>-0.25684699999999999</c:v>
                </c:pt>
                <c:pt idx="47550">
                  <c:v>-0.26423600000000003</c:v>
                </c:pt>
                <c:pt idx="47551">
                  <c:v>-0.27137499999999998</c:v>
                </c:pt>
                <c:pt idx="47552">
                  <c:v>-0.27867599999999998</c:v>
                </c:pt>
                <c:pt idx="47553">
                  <c:v>-0.28572799999999998</c:v>
                </c:pt>
                <c:pt idx="47554">
                  <c:v>-0.29278799999999999</c:v>
                </c:pt>
                <c:pt idx="47555">
                  <c:v>-0.30007899999999998</c:v>
                </c:pt>
                <c:pt idx="47556">
                  <c:v>-0.30701099999999998</c:v>
                </c:pt>
                <c:pt idx="47557">
                  <c:v>-0.31446000000000002</c:v>
                </c:pt>
                <c:pt idx="47558">
                  <c:v>-0.32150800000000002</c:v>
                </c:pt>
                <c:pt idx="47559">
                  <c:v>-0.32852599999999998</c:v>
                </c:pt>
                <c:pt idx="47560">
                  <c:v>-0.33550200000000002</c:v>
                </c:pt>
                <c:pt idx="47561">
                  <c:v>-0.34276499999999999</c:v>
                </c:pt>
                <c:pt idx="47562">
                  <c:v>-0.34969800000000001</c:v>
                </c:pt>
                <c:pt idx="47563">
                  <c:v>-0.35667100000000002</c:v>
                </c:pt>
                <c:pt idx="47564">
                  <c:v>-0.36380299999999999</c:v>
                </c:pt>
                <c:pt idx="47565">
                  <c:v>-0.370506</c:v>
                </c:pt>
                <c:pt idx="47566">
                  <c:v>-0.377494</c:v>
                </c:pt>
                <c:pt idx="47567">
                  <c:v>-0.38423400000000002</c:v>
                </c:pt>
                <c:pt idx="47568">
                  <c:v>-0.39116600000000001</c:v>
                </c:pt>
                <c:pt idx="47569">
                  <c:v>-0.39796999999999999</c:v>
                </c:pt>
                <c:pt idx="47570">
                  <c:v>-0.40442099999999997</c:v>
                </c:pt>
                <c:pt idx="47571">
                  <c:v>-0.41122599999999998</c:v>
                </c:pt>
                <c:pt idx="47572">
                  <c:v>-0.41766399999999998</c:v>
                </c:pt>
                <c:pt idx="47573">
                  <c:v>-0.42433500000000002</c:v>
                </c:pt>
                <c:pt idx="47574">
                  <c:v>-0.43064999999999998</c:v>
                </c:pt>
                <c:pt idx="47575">
                  <c:v>-0.43704199999999999</c:v>
                </c:pt>
                <c:pt idx="47576">
                  <c:v>-0.44330900000000001</c:v>
                </c:pt>
                <c:pt idx="47577">
                  <c:v>-0.44950600000000002</c:v>
                </c:pt>
                <c:pt idx="47578">
                  <c:v>-0.45580700000000002</c:v>
                </c:pt>
                <c:pt idx="47579">
                  <c:v>-0.46186100000000002</c:v>
                </c:pt>
                <c:pt idx="47580">
                  <c:v>-0.467914</c:v>
                </c:pt>
                <c:pt idx="47581">
                  <c:v>-0.473825</c:v>
                </c:pt>
                <c:pt idx="47582">
                  <c:v>-0.47961199999999998</c:v>
                </c:pt>
                <c:pt idx="47583">
                  <c:v>-0.48540299999999997</c:v>
                </c:pt>
                <c:pt idx="47584">
                  <c:v>-0.49114999999999998</c:v>
                </c:pt>
                <c:pt idx="47585">
                  <c:v>-0.49673299999999998</c:v>
                </c:pt>
                <c:pt idx="47586">
                  <c:v>-0.50225799999999998</c:v>
                </c:pt>
                <c:pt idx="47587">
                  <c:v>-0.50761599999999996</c:v>
                </c:pt>
                <c:pt idx="47588">
                  <c:v>-0.51306799999999997</c:v>
                </c:pt>
                <c:pt idx="47589">
                  <c:v>-0.51838399999999996</c:v>
                </c:pt>
                <c:pt idx="47590">
                  <c:v>-0.52350200000000002</c:v>
                </c:pt>
                <c:pt idx="47591">
                  <c:v>-0.528806</c:v>
                </c:pt>
                <c:pt idx="47592">
                  <c:v>-0.53363099999999997</c:v>
                </c:pt>
                <c:pt idx="47593">
                  <c:v>-0.53836799999999996</c:v>
                </c:pt>
                <c:pt idx="47594">
                  <c:v>-0.54332999999999998</c:v>
                </c:pt>
                <c:pt idx="47595">
                  <c:v>-0.54791199999999995</c:v>
                </c:pt>
                <c:pt idx="47596">
                  <c:v>-0.55254499999999995</c:v>
                </c:pt>
                <c:pt idx="47597">
                  <c:v>-0.55692200000000003</c:v>
                </c:pt>
                <c:pt idx="47598">
                  <c:v>-0.561226</c:v>
                </c:pt>
                <c:pt idx="47599">
                  <c:v>-0.56546300000000005</c:v>
                </c:pt>
                <c:pt idx="47600">
                  <c:v>-0.56965399999999999</c:v>
                </c:pt>
                <c:pt idx="47601">
                  <c:v>-0.57369000000000003</c:v>
                </c:pt>
                <c:pt idx="47602">
                  <c:v>-0.57727200000000001</c:v>
                </c:pt>
                <c:pt idx="47603">
                  <c:v>-0.58114200000000005</c:v>
                </c:pt>
                <c:pt idx="47604">
                  <c:v>-0.58479899999999996</c:v>
                </c:pt>
                <c:pt idx="47605">
                  <c:v>-0.58851399999999998</c:v>
                </c:pt>
                <c:pt idx="47606">
                  <c:v>-0.59192699999999998</c:v>
                </c:pt>
                <c:pt idx="47607">
                  <c:v>-0.59534500000000001</c:v>
                </c:pt>
                <c:pt idx="47608">
                  <c:v>-0.59842300000000004</c:v>
                </c:pt>
                <c:pt idx="47609">
                  <c:v>-0.60143899999999995</c:v>
                </c:pt>
                <c:pt idx="47610">
                  <c:v>-0.60464700000000005</c:v>
                </c:pt>
                <c:pt idx="47611">
                  <c:v>-0.60731100000000005</c:v>
                </c:pt>
                <c:pt idx="47612">
                  <c:v>-0.61015799999999998</c:v>
                </c:pt>
                <c:pt idx="47613">
                  <c:v>-0.61282000000000003</c:v>
                </c:pt>
                <c:pt idx="47614">
                  <c:v>-0.615116</c:v>
                </c:pt>
                <c:pt idx="47615">
                  <c:v>-0.61763199999999996</c:v>
                </c:pt>
                <c:pt idx="47616">
                  <c:v>-0.61981200000000003</c:v>
                </c:pt>
                <c:pt idx="47617">
                  <c:v>-0.62207699999999999</c:v>
                </c:pt>
                <c:pt idx="47618">
                  <c:v>-0.624004</c:v>
                </c:pt>
                <c:pt idx="47619">
                  <c:v>-0.62599700000000003</c:v>
                </c:pt>
                <c:pt idx="47620">
                  <c:v>-0.62767300000000004</c:v>
                </c:pt>
                <c:pt idx="47621">
                  <c:v>-0.62955000000000005</c:v>
                </c:pt>
                <c:pt idx="47622">
                  <c:v>-0.63119800000000004</c:v>
                </c:pt>
                <c:pt idx="47623">
                  <c:v>-0.63258099999999995</c:v>
                </c:pt>
                <c:pt idx="47624">
                  <c:v>-0.63395500000000005</c:v>
                </c:pt>
                <c:pt idx="47625">
                  <c:v>-0.63511899999999999</c:v>
                </c:pt>
                <c:pt idx="47626">
                  <c:v>-0.63630200000000003</c:v>
                </c:pt>
                <c:pt idx="47627">
                  <c:v>-0.63742600000000005</c:v>
                </c:pt>
                <c:pt idx="47628">
                  <c:v>-0.638486</c:v>
                </c:pt>
                <c:pt idx="47629">
                  <c:v>-0.63908100000000001</c:v>
                </c:pt>
                <c:pt idx="47630">
                  <c:v>-0.63990499999999995</c:v>
                </c:pt>
                <c:pt idx="47631">
                  <c:v>-0.64051899999999995</c:v>
                </c:pt>
                <c:pt idx="47632">
                  <c:v>-0.64110599999999995</c:v>
                </c:pt>
                <c:pt idx="47633">
                  <c:v>-0.64158499999999996</c:v>
                </c:pt>
                <c:pt idx="47634">
                  <c:v>-0.64192199999999999</c:v>
                </c:pt>
                <c:pt idx="47635">
                  <c:v>-0.64214300000000002</c:v>
                </c:pt>
                <c:pt idx="47636">
                  <c:v>-0.642428</c:v>
                </c:pt>
                <c:pt idx="47637">
                  <c:v>-0.64224499999999995</c:v>
                </c:pt>
                <c:pt idx="47638">
                  <c:v>-0.64232100000000003</c:v>
                </c:pt>
                <c:pt idx="47639">
                  <c:v>-0.64205900000000005</c:v>
                </c:pt>
                <c:pt idx="47640">
                  <c:v>-0.64176800000000001</c:v>
                </c:pt>
                <c:pt idx="47641">
                  <c:v>-0.64130600000000004</c:v>
                </c:pt>
                <c:pt idx="47642">
                  <c:v>-0.64089300000000005</c:v>
                </c:pt>
                <c:pt idx="47643">
                  <c:v>-0.64029899999999995</c:v>
                </c:pt>
                <c:pt idx="47644">
                  <c:v>-0.63973199999999997</c:v>
                </c:pt>
                <c:pt idx="47645">
                  <c:v>-0.63908699999999996</c:v>
                </c:pt>
                <c:pt idx="47646">
                  <c:v>-0.63825100000000001</c:v>
                </c:pt>
                <c:pt idx="47647">
                  <c:v>-0.63744000000000001</c:v>
                </c:pt>
                <c:pt idx="47648">
                  <c:v>-0.63661000000000001</c:v>
                </c:pt>
                <c:pt idx="47649">
                  <c:v>-0.63536899999999996</c:v>
                </c:pt>
                <c:pt idx="47650">
                  <c:v>-0.63431700000000002</c:v>
                </c:pt>
                <c:pt idx="47651">
                  <c:v>-0.63312999999999997</c:v>
                </c:pt>
                <c:pt idx="47652">
                  <c:v>-0.63182099999999997</c:v>
                </c:pt>
                <c:pt idx="47653">
                  <c:v>-0.63055499999999998</c:v>
                </c:pt>
                <c:pt idx="47654">
                  <c:v>-0.62908399999999998</c:v>
                </c:pt>
                <c:pt idx="47655">
                  <c:v>-0.62743099999999996</c:v>
                </c:pt>
                <c:pt idx="47656">
                  <c:v>-0.62592499999999995</c:v>
                </c:pt>
                <c:pt idx="47657">
                  <c:v>-0.624116</c:v>
                </c:pt>
                <c:pt idx="47658">
                  <c:v>-0.62261299999999997</c:v>
                </c:pt>
                <c:pt idx="47659">
                  <c:v>-0.62084799999999996</c:v>
                </c:pt>
                <c:pt idx="47660">
                  <c:v>-0.61922500000000003</c:v>
                </c:pt>
                <c:pt idx="47661">
                  <c:v>-0.61714999999999998</c:v>
                </c:pt>
                <c:pt idx="47662">
                  <c:v>-0.61538000000000004</c:v>
                </c:pt>
                <c:pt idx="47663">
                  <c:v>-0.61314599999999997</c:v>
                </c:pt>
                <c:pt idx="47664">
                  <c:v>-0.61124199999999995</c:v>
                </c:pt>
                <c:pt idx="47665">
                  <c:v>-0.60913399999999995</c:v>
                </c:pt>
                <c:pt idx="47666">
                  <c:v>-0.60713899999999998</c:v>
                </c:pt>
                <c:pt idx="47667">
                  <c:v>-0.60488299999999995</c:v>
                </c:pt>
                <c:pt idx="47668">
                  <c:v>-0.602464</c:v>
                </c:pt>
                <c:pt idx="47669">
                  <c:v>-0.60021800000000003</c:v>
                </c:pt>
                <c:pt idx="47670">
                  <c:v>-0.59806400000000004</c:v>
                </c:pt>
                <c:pt idx="47671">
                  <c:v>-0.59560999999999997</c:v>
                </c:pt>
                <c:pt idx="47672">
                  <c:v>-0.59322600000000003</c:v>
                </c:pt>
                <c:pt idx="47673">
                  <c:v>-0.59077299999999999</c:v>
                </c:pt>
                <c:pt idx="47674">
                  <c:v>-0.58826699999999998</c:v>
                </c:pt>
                <c:pt idx="47675">
                  <c:v>-0.58573699999999995</c:v>
                </c:pt>
                <c:pt idx="47676">
                  <c:v>-0.58322499999999999</c:v>
                </c:pt>
                <c:pt idx="47677">
                  <c:v>-0.58111900000000005</c:v>
                </c:pt>
                <c:pt idx="47678">
                  <c:v>-0.57818700000000001</c:v>
                </c:pt>
                <c:pt idx="47679">
                  <c:v>-0.575627</c:v>
                </c:pt>
                <c:pt idx="47680">
                  <c:v>-0.57282599999999995</c:v>
                </c:pt>
                <c:pt idx="47681">
                  <c:v>-0.57037199999999999</c:v>
                </c:pt>
                <c:pt idx="47682">
                  <c:v>-0.56760600000000005</c:v>
                </c:pt>
                <c:pt idx="47683">
                  <c:v>-0.56504600000000005</c:v>
                </c:pt>
                <c:pt idx="47684">
                  <c:v>-0.56221699999999997</c:v>
                </c:pt>
                <c:pt idx="47685">
                  <c:v>-0.55958300000000005</c:v>
                </c:pt>
                <c:pt idx="47686">
                  <c:v>-0.55690499999999998</c:v>
                </c:pt>
                <c:pt idx="47687">
                  <c:v>-0.55423800000000001</c:v>
                </c:pt>
                <c:pt idx="47688">
                  <c:v>-0.55148900000000001</c:v>
                </c:pt>
                <c:pt idx="47689">
                  <c:v>-0.54851000000000005</c:v>
                </c:pt>
                <c:pt idx="47690">
                  <c:v>-0.54566099999999995</c:v>
                </c:pt>
                <c:pt idx="47691">
                  <c:v>-0.54274599999999995</c:v>
                </c:pt>
                <c:pt idx="47692">
                  <c:v>-0.54006699999999996</c:v>
                </c:pt>
                <c:pt idx="47693">
                  <c:v>-0.53717899999999996</c:v>
                </c:pt>
                <c:pt idx="47694">
                  <c:v>-0.53441300000000003</c:v>
                </c:pt>
                <c:pt idx="47695">
                  <c:v>-0.53143600000000002</c:v>
                </c:pt>
                <c:pt idx="47696">
                  <c:v>-0.52867699999999995</c:v>
                </c:pt>
                <c:pt idx="47697">
                  <c:v>-0.525814</c:v>
                </c:pt>
                <c:pt idx="47698">
                  <c:v>-0.52311700000000005</c:v>
                </c:pt>
                <c:pt idx="47699">
                  <c:v>-0.52031499999999997</c:v>
                </c:pt>
                <c:pt idx="47700">
                  <c:v>-0.51750300000000005</c:v>
                </c:pt>
                <c:pt idx="47701">
                  <c:v>-0.51474799999999998</c:v>
                </c:pt>
                <c:pt idx="47702">
                  <c:v>-0.511853</c:v>
                </c:pt>
                <c:pt idx="47703">
                  <c:v>-0.50919400000000004</c:v>
                </c:pt>
                <c:pt idx="47704">
                  <c:v>-0.50642900000000002</c:v>
                </c:pt>
                <c:pt idx="47705">
                  <c:v>-0.50358199999999997</c:v>
                </c:pt>
                <c:pt idx="47706">
                  <c:v>-0.50093600000000005</c:v>
                </c:pt>
                <c:pt idx="47707">
                  <c:v>-0.49814199999999997</c:v>
                </c:pt>
                <c:pt idx="47708">
                  <c:v>-0.49547200000000002</c:v>
                </c:pt>
                <c:pt idx="47709">
                  <c:v>-0.49279800000000001</c:v>
                </c:pt>
                <c:pt idx="47710">
                  <c:v>-0.48996400000000001</c:v>
                </c:pt>
                <c:pt idx="47711">
                  <c:v>-0.48732999999999999</c:v>
                </c:pt>
                <c:pt idx="47712">
                  <c:v>-0.48444399999999999</c:v>
                </c:pt>
                <c:pt idx="47713">
                  <c:v>-0.481796</c:v>
                </c:pt>
                <c:pt idx="47714">
                  <c:v>-0.47907100000000002</c:v>
                </c:pt>
                <c:pt idx="47715">
                  <c:v>-0.47653000000000001</c:v>
                </c:pt>
                <c:pt idx="47716">
                  <c:v>-0.47379900000000003</c:v>
                </c:pt>
                <c:pt idx="47717">
                  <c:v>-0.47122199999999997</c:v>
                </c:pt>
                <c:pt idx="47718">
                  <c:v>-0.46848600000000001</c:v>
                </c:pt>
                <c:pt idx="47719">
                  <c:v>-0.46590799999999999</c:v>
                </c:pt>
                <c:pt idx="47720">
                  <c:v>-0.46321400000000001</c:v>
                </c:pt>
                <c:pt idx="47721">
                  <c:v>-0.46071899999999999</c:v>
                </c:pt>
                <c:pt idx="47722">
                  <c:v>-0.45797100000000002</c:v>
                </c:pt>
                <c:pt idx="47723">
                  <c:v>-0.45544200000000001</c:v>
                </c:pt>
                <c:pt idx="47724">
                  <c:v>-0.45275599999999999</c:v>
                </c:pt>
                <c:pt idx="47725">
                  <c:v>-0.450206</c:v>
                </c:pt>
                <c:pt idx="47726">
                  <c:v>-0.44753399999999999</c:v>
                </c:pt>
                <c:pt idx="47727">
                  <c:v>-0.44486599999999998</c:v>
                </c:pt>
                <c:pt idx="47728">
                  <c:v>-0.44211400000000001</c:v>
                </c:pt>
                <c:pt idx="47729">
                  <c:v>-0.43945899999999999</c:v>
                </c:pt>
                <c:pt idx="47730">
                  <c:v>-0.43688300000000002</c:v>
                </c:pt>
                <c:pt idx="47731">
                  <c:v>-0.43424800000000002</c:v>
                </c:pt>
                <c:pt idx="47732">
                  <c:v>-0.431479</c:v>
                </c:pt>
                <c:pt idx="47733">
                  <c:v>-0.42876799999999998</c:v>
                </c:pt>
                <c:pt idx="47734">
                  <c:v>-0.42629600000000001</c:v>
                </c:pt>
                <c:pt idx="47735">
                  <c:v>-0.42375099999999999</c:v>
                </c:pt>
                <c:pt idx="47736">
                  <c:v>-0.42119099999999998</c:v>
                </c:pt>
                <c:pt idx="47737">
                  <c:v>-0.41850500000000002</c:v>
                </c:pt>
                <c:pt idx="47738">
                  <c:v>-0.41566399999999998</c:v>
                </c:pt>
                <c:pt idx="47739">
                  <c:v>-0.41308400000000001</c:v>
                </c:pt>
                <c:pt idx="47740">
                  <c:v>-0.410192</c:v>
                </c:pt>
                <c:pt idx="47741">
                  <c:v>-0.40764499999999998</c:v>
                </c:pt>
                <c:pt idx="47742">
                  <c:v>-0.40467999999999998</c:v>
                </c:pt>
                <c:pt idx="47743">
                  <c:v>-0.40192299999999997</c:v>
                </c:pt>
                <c:pt idx="47744">
                  <c:v>-0.39888800000000002</c:v>
                </c:pt>
                <c:pt idx="47745">
                  <c:v>-0.39616099999999999</c:v>
                </c:pt>
                <c:pt idx="47746">
                  <c:v>-0.39337899999999998</c:v>
                </c:pt>
                <c:pt idx="47747">
                  <c:v>-0.39058300000000001</c:v>
                </c:pt>
                <c:pt idx="47748">
                  <c:v>-0.38772200000000001</c:v>
                </c:pt>
                <c:pt idx="47749">
                  <c:v>-0.38464399999999999</c:v>
                </c:pt>
                <c:pt idx="47750">
                  <c:v>-0.381857</c:v>
                </c:pt>
                <c:pt idx="47751">
                  <c:v>-0.37881199999999998</c:v>
                </c:pt>
                <c:pt idx="47752">
                  <c:v>-0.37584499999999998</c:v>
                </c:pt>
                <c:pt idx="47753">
                  <c:v>-0.37272300000000003</c:v>
                </c:pt>
                <c:pt idx="47754">
                  <c:v>-0.36958000000000002</c:v>
                </c:pt>
                <c:pt idx="47755">
                  <c:v>-0.36637399999999998</c:v>
                </c:pt>
                <c:pt idx="47756">
                  <c:v>-0.363178</c:v>
                </c:pt>
                <c:pt idx="47757">
                  <c:v>-0.359935</c:v>
                </c:pt>
                <c:pt idx="47758">
                  <c:v>-0.35655700000000001</c:v>
                </c:pt>
                <c:pt idx="47759">
                  <c:v>-0.35331200000000001</c:v>
                </c:pt>
                <c:pt idx="47760">
                  <c:v>-0.3498</c:v>
                </c:pt>
                <c:pt idx="47761">
                  <c:v>-0.34665699999999999</c:v>
                </c:pt>
                <c:pt idx="47762">
                  <c:v>-0.34318700000000002</c:v>
                </c:pt>
                <c:pt idx="47763">
                  <c:v>-0.33976499999999998</c:v>
                </c:pt>
                <c:pt idx="47764">
                  <c:v>-0.33607999999999999</c:v>
                </c:pt>
                <c:pt idx="47765">
                  <c:v>-0.332312</c:v>
                </c:pt>
                <c:pt idx="47766">
                  <c:v>-0.32892500000000002</c:v>
                </c:pt>
                <c:pt idx="47767">
                  <c:v>-0.32506400000000002</c:v>
                </c:pt>
                <c:pt idx="47768">
                  <c:v>-0.32125599999999999</c:v>
                </c:pt>
                <c:pt idx="47769">
                  <c:v>-0.31731799999999999</c:v>
                </c:pt>
                <c:pt idx="47770">
                  <c:v>-0.31349900000000003</c:v>
                </c:pt>
                <c:pt idx="47771">
                  <c:v>-0.30944899999999997</c:v>
                </c:pt>
                <c:pt idx="47772">
                  <c:v>-0.305452</c:v>
                </c:pt>
                <c:pt idx="47773">
                  <c:v>-0.301371</c:v>
                </c:pt>
                <c:pt idx="47774">
                  <c:v>-0.29728300000000002</c:v>
                </c:pt>
                <c:pt idx="47775">
                  <c:v>-0.29297699999999999</c:v>
                </c:pt>
                <c:pt idx="47776">
                  <c:v>-0.28887099999999999</c:v>
                </c:pt>
                <c:pt idx="47777">
                  <c:v>-0.28442299999999998</c:v>
                </c:pt>
                <c:pt idx="47778">
                  <c:v>-0.28017199999999998</c:v>
                </c:pt>
                <c:pt idx="47779">
                  <c:v>-0.27574100000000001</c:v>
                </c:pt>
                <c:pt idx="47780">
                  <c:v>-0.27118700000000001</c:v>
                </c:pt>
                <c:pt idx="47781">
                  <c:v>-0.266509</c:v>
                </c:pt>
                <c:pt idx="47782">
                  <c:v>-0.261851</c:v>
                </c:pt>
                <c:pt idx="47783">
                  <c:v>-0.25740000000000002</c:v>
                </c:pt>
                <c:pt idx="47784">
                  <c:v>-0.252585</c:v>
                </c:pt>
                <c:pt idx="47785">
                  <c:v>-0.24743200000000001</c:v>
                </c:pt>
                <c:pt idx="47786">
                  <c:v>-0.242704</c:v>
                </c:pt>
                <c:pt idx="47787">
                  <c:v>-0.23797599999999999</c:v>
                </c:pt>
                <c:pt idx="47788">
                  <c:v>-0.233011</c:v>
                </c:pt>
                <c:pt idx="47789">
                  <c:v>-0.228048</c:v>
                </c:pt>
                <c:pt idx="47790">
                  <c:v>-0.22289700000000001</c:v>
                </c:pt>
                <c:pt idx="47791">
                  <c:v>-0.217721</c:v>
                </c:pt>
                <c:pt idx="47792">
                  <c:v>-0.21262</c:v>
                </c:pt>
                <c:pt idx="47793">
                  <c:v>-0.20729600000000001</c:v>
                </c:pt>
                <c:pt idx="47794">
                  <c:v>-0.20183200000000001</c:v>
                </c:pt>
                <c:pt idx="47795">
                  <c:v>-0.196628</c:v>
                </c:pt>
                <c:pt idx="47796">
                  <c:v>-0.190943</c:v>
                </c:pt>
                <c:pt idx="47797">
                  <c:v>-0.185505</c:v>
                </c:pt>
                <c:pt idx="47798">
                  <c:v>-0.17985300000000001</c:v>
                </c:pt>
                <c:pt idx="47799">
                  <c:v>-0.174481</c:v>
                </c:pt>
                <c:pt idx="47800">
                  <c:v>-0.16866400000000001</c:v>
                </c:pt>
                <c:pt idx="47801">
                  <c:v>-0.16303000000000001</c:v>
                </c:pt>
                <c:pt idx="47802">
                  <c:v>-0.157001</c:v>
                </c:pt>
                <c:pt idx="47803">
                  <c:v>-0.15115999999999999</c:v>
                </c:pt>
                <c:pt idx="47804">
                  <c:v>-0.14566299999999999</c:v>
                </c:pt>
                <c:pt idx="47805">
                  <c:v>-0.139598</c:v>
                </c:pt>
                <c:pt idx="47806">
                  <c:v>-0.133634</c:v>
                </c:pt>
                <c:pt idx="47807">
                  <c:v>-0.12733</c:v>
                </c:pt>
                <c:pt idx="47808">
                  <c:v>-0.121378</c:v>
                </c:pt>
                <c:pt idx="47809">
                  <c:v>-0.115436</c:v>
                </c:pt>
                <c:pt idx="47810">
                  <c:v>-0.10911999999999999</c:v>
                </c:pt>
                <c:pt idx="47811">
                  <c:v>-0.102992</c:v>
                </c:pt>
                <c:pt idx="47812">
                  <c:v>-9.6757399999999993E-2</c:v>
                </c:pt>
                <c:pt idx="47813">
                  <c:v>-9.0569700000000003E-2</c:v>
                </c:pt>
                <c:pt idx="47814">
                  <c:v>-8.4303600000000006E-2</c:v>
                </c:pt>
                <c:pt idx="47815">
                  <c:v>-7.8104999999999994E-2</c:v>
                </c:pt>
                <c:pt idx="47816">
                  <c:v>-7.17362E-2</c:v>
                </c:pt>
                <c:pt idx="47817">
                  <c:v>-6.5483700000000006E-2</c:v>
                </c:pt>
                <c:pt idx="47818">
                  <c:v>-5.9045100000000003E-2</c:v>
                </c:pt>
                <c:pt idx="47819">
                  <c:v>-5.2585199999999999E-2</c:v>
                </c:pt>
                <c:pt idx="47820">
                  <c:v>-4.6318100000000001E-2</c:v>
                </c:pt>
                <c:pt idx="47821">
                  <c:v>-3.9930599999999997E-2</c:v>
                </c:pt>
                <c:pt idx="47822">
                  <c:v>-3.3344600000000002E-2</c:v>
                </c:pt>
                <c:pt idx="47823">
                  <c:v>-2.7036899999999999E-2</c:v>
                </c:pt>
                <c:pt idx="47824">
                  <c:v>-2.0683799999999999E-2</c:v>
                </c:pt>
                <c:pt idx="47825">
                  <c:v>-1.42197E-2</c:v>
                </c:pt>
                <c:pt idx="47826">
                  <c:v>-7.7474900000000001E-3</c:v>
                </c:pt>
                <c:pt idx="47827">
                  <c:v>-1.1837600000000001E-3</c:v>
                </c:pt>
                <c:pt idx="47828">
                  <c:v>5.2607699999999997E-3</c:v>
                </c:pt>
                <c:pt idx="47829">
                  <c:v>1.17331E-2</c:v>
                </c:pt>
                <c:pt idx="47830">
                  <c:v>1.8370999999999998E-2</c:v>
                </c:pt>
                <c:pt idx="47831">
                  <c:v>2.4651099999999999E-2</c:v>
                </c:pt>
                <c:pt idx="47832">
                  <c:v>3.1477199999999997E-2</c:v>
                </c:pt>
                <c:pt idx="47833">
                  <c:v>3.79035E-2</c:v>
                </c:pt>
                <c:pt idx="47834">
                  <c:v>4.4306400000000003E-2</c:v>
                </c:pt>
                <c:pt idx="47835">
                  <c:v>5.1082000000000002E-2</c:v>
                </c:pt>
                <c:pt idx="47836">
                  <c:v>5.7591299999999998E-2</c:v>
                </c:pt>
                <c:pt idx="47837">
                  <c:v>6.4103099999999996E-2</c:v>
                </c:pt>
                <c:pt idx="47838">
                  <c:v>7.0704000000000003E-2</c:v>
                </c:pt>
                <c:pt idx="47839">
                  <c:v>7.73253E-2</c:v>
                </c:pt>
                <c:pt idx="47840">
                  <c:v>8.3765000000000006E-2</c:v>
                </c:pt>
                <c:pt idx="47841">
                  <c:v>9.0196499999999999E-2</c:v>
                </c:pt>
                <c:pt idx="47842">
                  <c:v>9.6531199999999998E-2</c:v>
                </c:pt>
                <c:pt idx="47843">
                  <c:v>0.10298400000000001</c:v>
                </c:pt>
                <c:pt idx="47844">
                  <c:v>0.109336</c:v>
                </c:pt>
                <c:pt idx="47845">
                  <c:v>0.11590499999999999</c:v>
                </c:pt>
                <c:pt idx="47846">
                  <c:v>0.121946</c:v>
                </c:pt>
                <c:pt idx="47847">
                  <c:v>0.128277</c:v>
                </c:pt>
                <c:pt idx="47848">
                  <c:v>0.13463600000000001</c:v>
                </c:pt>
                <c:pt idx="47849">
                  <c:v>0.14083100000000001</c:v>
                </c:pt>
                <c:pt idx="47850">
                  <c:v>0.14698700000000001</c:v>
                </c:pt>
                <c:pt idx="47851">
                  <c:v>0.15307200000000001</c:v>
                </c:pt>
                <c:pt idx="47852">
                  <c:v>0.159167</c:v>
                </c:pt>
                <c:pt idx="47853">
                  <c:v>0.165186</c:v>
                </c:pt>
                <c:pt idx="47854">
                  <c:v>0.17113800000000001</c:v>
                </c:pt>
                <c:pt idx="47855">
                  <c:v>0.17725099999999999</c:v>
                </c:pt>
                <c:pt idx="47856">
                  <c:v>0.18323200000000001</c:v>
                </c:pt>
                <c:pt idx="47857">
                  <c:v>0.18900500000000001</c:v>
                </c:pt>
                <c:pt idx="47858">
                  <c:v>0.194913</c:v>
                </c:pt>
                <c:pt idx="47859">
                  <c:v>0.20089399999999999</c:v>
                </c:pt>
                <c:pt idx="47860">
                  <c:v>0.20661599999999999</c:v>
                </c:pt>
                <c:pt idx="47861">
                  <c:v>0.212588</c:v>
                </c:pt>
                <c:pt idx="47862">
                  <c:v>0.21801799999999999</c:v>
                </c:pt>
                <c:pt idx="47863">
                  <c:v>0.22370899999999999</c:v>
                </c:pt>
                <c:pt idx="47864">
                  <c:v>0.229376</c:v>
                </c:pt>
                <c:pt idx="47865">
                  <c:v>0.23492099999999999</c:v>
                </c:pt>
                <c:pt idx="47866">
                  <c:v>0.240617</c:v>
                </c:pt>
                <c:pt idx="47867">
                  <c:v>0.24618000000000001</c:v>
                </c:pt>
                <c:pt idx="47868">
                  <c:v>0.25161</c:v>
                </c:pt>
                <c:pt idx="47869">
                  <c:v>0.25714599999999999</c:v>
                </c:pt>
                <c:pt idx="47870">
                  <c:v>0.26237700000000003</c:v>
                </c:pt>
                <c:pt idx="47871">
                  <c:v>0.26786599999999999</c:v>
                </c:pt>
                <c:pt idx="47872">
                  <c:v>0.27322600000000002</c:v>
                </c:pt>
                <c:pt idx="47873">
                  <c:v>0.27802199999999999</c:v>
                </c:pt>
                <c:pt idx="47874">
                  <c:v>0.28331000000000001</c:v>
                </c:pt>
                <c:pt idx="47875">
                  <c:v>0.28828799999999999</c:v>
                </c:pt>
                <c:pt idx="47876">
                  <c:v>0.29332399999999997</c:v>
                </c:pt>
                <c:pt idx="47877">
                  <c:v>0.29833599999999999</c:v>
                </c:pt>
                <c:pt idx="47878">
                  <c:v>0.30299399999999999</c:v>
                </c:pt>
                <c:pt idx="47879">
                  <c:v>0.30805100000000002</c:v>
                </c:pt>
                <c:pt idx="47880">
                  <c:v>0.312556</c:v>
                </c:pt>
                <c:pt idx="47881">
                  <c:v>0.31743300000000002</c:v>
                </c:pt>
                <c:pt idx="47882">
                  <c:v>0.32202500000000001</c:v>
                </c:pt>
                <c:pt idx="47883">
                  <c:v>0.326677</c:v>
                </c:pt>
                <c:pt idx="47884">
                  <c:v>0.33121499999999998</c:v>
                </c:pt>
                <c:pt idx="47885">
                  <c:v>0.33566000000000001</c:v>
                </c:pt>
                <c:pt idx="47886">
                  <c:v>0.34004200000000001</c:v>
                </c:pt>
                <c:pt idx="47887">
                  <c:v>0.34442400000000001</c:v>
                </c:pt>
                <c:pt idx="47888">
                  <c:v>0.34878700000000001</c:v>
                </c:pt>
                <c:pt idx="47889">
                  <c:v>0.35292200000000001</c:v>
                </c:pt>
                <c:pt idx="47890">
                  <c:v>0.35719000000000001</c:v>
                </c:pt>
                <c:pt idx="47891">
                  <c:v>0.361369</c:v>
                </c:pt>
                <c:pt idx="47892">
                  <c:v>0.36549100000000001</c:v>
                </c:pt>
                <c:pt idx="47893">
                  <c:v>0.36943199999999998</c:v>
                </c:pt>
                <c:pt idx="47894">
                  <c:v>0.37348999999999999</c:v>
                </c:pt>
                <c:pt idx="47895">
                  <c:v>0.377197</c:v>
                </c:pt>
                <c:pt idx="47896">
                  <c:v>0.38109500000000002</c:v>
                </c:pt>
                <c:pt idx="47897">
                  <c:v>0.38498399999999999</c:v>
                </c:pt>
                <c:pt idx="47898">
                  <c:v>0.38878000000000001</c:v>
                </c:pt>
                <c:pt idx="47899">
                  <c:v>0.392484</c:v>
                </c:pt>
                <c:pt idx="47900">
                  <c:v>0.39598</c:v>
                </c:pt>
                <c:pt idx="47901">
                  <c:v>0.39954499999999998</c:v>
                </c:pt>
                <c:pt idx="47902">
                  <c:v>0.40325</c:v>
                </c:pt>
                <c:pt idx="47903">
                  <c:v>0.40655999999999998</c:v>
                </c:pt>
                <c:pt idx="47904">
                  <c:v>0.41006700000000001</c:v>
                </c:pt>
                <c:pt idx="47905">
                  <c:v>0.41359400000000002</c:v>
                </c:pt>
                <c:pt idx="47906">
                  <c:v>0.41690100000000002</c:v>
                </c:pt>
                <c:pt idx="47907">
                  <c:v>0.42024099999999998</c:v>
                </c:pt>
                <c:pt idx="47908">
                  <c:v>0.42342800000000003</c:v>
                </c:pt>
                <c:pt idx="47909">
                  <c:v>0.42672399999999999</c:v>
                </c:pt>
                <c:pt idx="47910">
                  <c:v>0.42982900000000002</c:v>
                </c:pt>
                <c:pt idx="47911">
                  <c:v>0.43292799999999998</c:v>
                </c:pt>
                <c:pt idx="47912">
                  <c:v>0.435946</c:v>
                </c:pt>
                <c:pt idx="47913">
                  <c:v>0.43907200000000002</c:v>
                </c:pt>
                <c:pt idx="47914">
                  <c:v>0.44186399999999998</c:v>
                </c:pt>
                <c:pt idx="47915">
                  <c:v>0.44481100000000001</c:v>
                </c:pt>
                <c:pt idx="47916">
                  <c:v>0.44765500000000003</c:v>
                </c:pt>
                <c:pt idx="47917">
                  <c:v>0.45048500000000002</c:v>
                </c:pt>
                <c:pt idx="47918">
                  <c:v>0.45319700000000002</c:v>
                </c:pt>
                <c:pt idx="47919">
                  <c:v>0.45594099999999999</c:v>
                </c:pt>
                <c:pt idx="47920">
                  <c:v>0.45871499999999998</c:v>
                </c:pt>
                <c:pt idx="47921">
                  <c:v>0.46151599999999998</c:v>
                </c:pt>
                <c:pt idx="47922">
                  <c:v>0.46411400000000003</c:v>
                </c:pt>
                <c:pt idx="47923">
                  <c:v>0.46670699999999998</c:v>
                </c:pt>
                <c:pt idx="47924">
                  <c:v>0.469221</c:v>
                </c:pt>
                <c:pt idx="47925">
                  <c:v>0.47202100000000002</c:v>
                </c:pt>
                <c:pt idx="47926">
                  <c:v>0.47458800000000001</c:v>
                </c:pt>
                <c:pt idx="47927">
                  <c:v>0.47710999999999998</c:v>
                </c:pt>
                <c:pt idx="47928">
                  <c:v>0.479572</c:v>
                </c:pt>
                <c:pt idx="47929">
                  <c:v>0.48206700000000002</c:v>
                </c:pt>
                <c:pt idx="47930">
                  <c:v>0.484624</c:v>
                </c:pt>
                <c:pt idx="47931">
                  <c:v>0.48711399999999999</c:v>
                </c:pt>
                <c:pt idx="47932">
                  <c:v>0.48954900000000001</c:v>
                </c:pt>
                <c:pt idx="47933">
                  <c:v>0.49224800000000002</c:v>
                </c:pt>
                <c:pt idx="47934">
                  <c:v>0.49455100000000002</c:v>
                </c:pt>
                <c:pt idx="47935">
                  <c:v>0.496923</c:v>
                </c:pt>
                <c:pt idx="47936">
                  <c:v>0.49948399999999998</c:v>
                </c:pt>
                <c:pt idx="47937">
                  <c:v>0.50182400000000005</c:v>
                </c:pt>
                <c:pt idx="47938">
                  <c:v>0.50405900000000003</c:v>
                </c:pt>
                <c:pt idx="47939">
                  <c:v>0.50631400000000004</c:v>
                </c:pt>
                <c:pt idx="47940">
                  <c:v>0.50860899999999998</c:v>
                </c:pt>
                <c:pt idx="47941">
                  <c:v>0.51078800000000002</c:v>
                </c:pt>
                <c:pt idx="47942">
                  <c:v>0.51318900000000001</c:v>
                </c:pt>
                <c:pt idx="47943">
                  <c:v>0.51515999999999995</c:v>
                </c:pt>
                <c:pt idx="47944">
                  <c:v>0.51758499999999996</c:v>
                </c:pt>
                <c:pt idx="47945">
                  <c:v>0.51965799999999995</c:v>
                </c:pt>
                <c:pt idx="47946">
                  <c:v>0.522231</c:v>
                </c:pt>
                <c:pt idx="47947">
                  <c:v>0.52427500000000005</c:v>
                </c:pt>
                <c:pt idx="47948">
                  <c:v>0.52638200000000002</c:v>
                </c:pt>
                <c:pt idx="47949">
                  <c:v>0.52871000000000001</c:v>
                </c:pt>
                <c:pt idx="47950">
                  <c:v>0.53079100000000001</c:v>
                </c:pt>
                <c:pt idx="47951">
                  <c:v>0.53305000000000002</c:v>
                </c:pt>
                <c:pt idx="47952">
                  <c:v>0.53528699999999996</c:v>
                </c:pt>
                <c:pt idx="47953">
                  <c:v>0.53771899999999995</c:v>
                </c:pt>
                <c:pt idx="47954">
                  <c:v>0.53973300000000002</c:v>
                </c:pt>
                <c:pt idx="47955">
                  <c:v>0.54204600000000003</c:v>
                </c:pt>
                <c:pt idx="47956">
                  <c:v>0.54408900000000004</c:v>
                </c:pt>
                <c:pt idx="47957">
                  <c:v>0.54674100000000003</c:v>
                </c:pt>
                <c:pt idx="47958">
                  <c:v>0.548732</c:v>
                </c:pt>
                <c:pt idx="47959">
                  <c:v>0.55097799999999997</c:v>
                </c:pt>
                <c:pt idx="47960">
                  <c:v>0.55316900000000002</c:v>
                </c:pt>
                <c:pt idx="47961">
                  <c:v>0.55523800000000001</c:v>
                </c:pt>
                <c:pt idx="47962">
                  <c:v>0.55765100000000001</c:v>
                </c:pt>
                <c:pt idx="47963">
                  <c:v>0.55965299999999996</c:v>
                </c:pt>
                <c:pt idx="47964">
                  <c:v>0.56181499999999995</c:v>
                </c:pt>
                <c:pt idx="47965">
                  <c:v>0.56374000000000002</c:v>
                </c:pt>
                <c:pt idx="47966">
                  <c:v>0.56588400000000005</c:v>
                </c:pt>
                <c:pt idx="47967">
                  <c:v>0.56796800000000003</c:v>
                </c:pt>
                <c:pt idx="47968">
                  <c:v>0.57013800000000003</c:v>
                </c:pt>
                <c:pt idx="47969">
                  <c:v>0.57216599999999995</c:v>
                </c:pt>
                <c:pt idx="47970">
                  <c:v>0.574129</c:v>
                </c:pt>
                <c:pt idx="47971">
                  <c:v>0.57611699999999999</c:v>
                </c:pt>
                <c:pt idx="47972">
                  <c:v>0.57800799999999997</c:v>
                </c:pt>
                <c:pt idx="47973">
                  <c:v>0.58021400000000001</c:v>
                </c:pt>
                <c:pt idx="47974">
                  <c:v>0.58208000000000004</c:v>
                </c:pt>
                <c:pt idx="47975">
                  <c:v>0.58396400000000004</c:v>
                </c:pt>
                <c:pt idx="47976">
                  <c:v>0.58599400000000001</c:v>
                </c:pt>
                <c:pt idx="47977">
                  <c:v>0.58778300000000006</c:v>
                </c:pt>
                <c:pt idx="47978">
                  <c:v>0.58979499999999996</c:v>
                </c:pt>
                <c:pt idx="47979">
                  <c:v>0.59144300000000005</c:v>
                </c:pt>
                <c:pt idx="47980">
                  <c:v>0.59320600000000001</c:v>
                </c:pt>
                <c:pt idx="47981">
                  <c:v>0.59492800000000001</c:v>
                </c:pt>
                <c:pt idx="47982">
                  <c:v>0.59670900000000004</c:v>
                </c:pt>
                <c:pt idx="47983">
                  <c:v>0.59830899999999998</c:v>
                </c:pt>
                <c:pt idx="47984">
                  <c:v>0.600267</c:v>
                </c:pt>
                <c:pt idx="47985">
                  <c:v>0.60177099999999994</c:v>
                </c:pt>
                <c:pt idx="47986">
                  <c:v>0.60333700000000001</c:v>
                </c:pt>
                <c:pt idx="47987">
                  <c:v>0.60466299999999995</c:v>
                </c:pt>
                <c:pt idx="47988">
                  <c:v>0.60636699999999999</c:v>
                </c:pt>
                <c:pt idx="47989">
                  <c:v>0.60784300000000002</c:v>
                </c:pt>
                <c:pt idx="47990">
                  <c:v>0.60916099999999995</c:v>
                </c:pt>
                <c:pt idx="47991">
                  <c:v>0.61048800000000003</c:v>
                </c:pt>
                <c:pt idx="47992">
                  <c:v>0.61177800000000004</c:v>
                </c:pt>
                <c:pt idx="47993">
                  <c:v>0.61292999999999997</c:v>
                </c:pt>
                <c:pt idx="47994">
                  <c:v>0.61409499999999995</c:v>
                </c:pt>
                <c:pt idx="47995">
                  <c:v>0.61527600000000005</c:v>
                </c:pt>
                <c:pt idx="47996">
                  <c:v>0.61634500000000003</c:v>
                </c:pt>
                <c:pt idx="47997">
                  <c:v>0.61719199999999996</c:v>
                </c:pt>
                <c:pt idx="47998">
                  <c:v>0.61812900000000004</c:v>
                </c:pt>
                <c:pt idx="47999">
                  <c:v>0.61889499999999997</c:v>
                </c:pt>
                <c:pt idx="48000">
                  <c:v>0.61981699999999995</c:v>
                </c:pt>
                <c:pt idx="48001">
                  <c:v>0.620425</c:v>
                </c:pt>
                <c:pt idx="48002">
                  <c:v>0.62110299999999996</c:v>
                </c:pt>
                <c:pt idx="48003">
                  <c:v>0.62168599999999996</c:v>
                </c:pt>
                <c:pt idx="48004">
                  <c:v>0.62207800000000002</c:v>
                </c:pt>
                <c:pt idx="48005">
                  <c:v>0.62306499999999998</c:v>
                </c:pt>
                <c:pt idx="48006">
                  <c:v>0.62313200000000002</c:v>
                </c:pt>
                <c:pt idx="48007">
                  <c:v>0.62357899999999999</c:v>
                </c:pt>
                <c:pt idx="48008">
                  <c:v>0.62368299999999999</c:v>
                </c:pt>
                <c:pt idx="48009">
                  <c:v>0.623776</c:v>
                </c:pt>
                <c:pt idx="48010">
                  <c:v>0.62409099999999995</c:v>
                </c:pt>
                <c:pt idx="48011">
                  <c:v>0.62379899999999999</c:v>
                </c:pt>
                <c:pt idx="48012">
                  <c:v>0.62374499999999999</c:v>
                </c:pt>
                <c:pt idx="48013">
                  <c:v>0.62339999999999995</c:v>
                </c:pt>
                <c:pt idx="48014">
                  <c:v>0.62314000000000003</c:v>
                </c:pt>
                <c:pt idx="48015">
                  <c:v>0.622776</c:v>
                </c:pt>
                <c:pt idx="48016">
                  <c:v>0.62244600000000005</c:v>
                </c:pt>
                <c:pt idx="48017">
                  <c:v>0.62185299999999999</c:v>
                </c:pt>
                <c:pt idx="48018">
                  <c:v>0.62132900000000002</c:v>
                </c:pt>
                <c:pt idx="48019">
                  <c:v>0.62043000000000004</c:v>
                </c:pt>
                <c:pt idx="48020">
                  <c:v>0.61965000000000003</c:v>
                </c:pt>
                <c:pt idx="48021">
                  <c:v>0.61877899999999997</c:v>
                </c:pt>
                <c:pt idx="48022">
                  <c:v>0.61771100000000001</c:v>
                </c:pt>
                <c:pt idx="48023">
                  <c:v>0.61676600000000004</c:v>
                </c:pt>
                <c:pt idx="48024">
                  <c:v>0.61525200000000002</c:v>
                </c:pt>
                <c:pt idx="48025">
                  <c:v>0.61411099999999996</c:v>
                </c:pt>
                <c:pt idx="48026">
                  <c:v>0.61262099999999997</c:v>
                </c:pt>
                <c:pt idx="48027">
                  <c:v>0.611155</c:v>
                </c:pt>
                <c:pt idx="48028">
                  <c:v>0.60929900000000004</c:v>
                </c:pt>
                <c:pt idx="48029">
                  <c:v>0.60752300000000004</c:v>
                </c:pt>
                <c:pt idx="48030">
                  <c:v>0.60588299999999995</c:v>
                </c:pt>
                <c:pt idx="48031">
                  <c:v>0.60374000000000005</c:v>
                </c:pt>
                <c:pt idx="48032">
                  <c:v>0.60178100000000001</c:v>
                </c:pt>
                <c:pt idx="48033">
                  <c:v>0.59928800000000004</c:v>
                </c:pt>
                <c:pt idx="48034">
                  <c:v>0.59733000000000003</c:v>
                </c:pt>
                <c:pt idx="48035">
                  <c:v>0.59461399999999998</c:v>
                </c:pt>
                <c:pt idx="48036">
                  <c:v>0.59222799999999998</c:v>
                </c:pt>
                <c:pt idx="48037">
                  <c:v>0.58984999999999999</c:v>
                </c:pt>
                <c:pt idx="48038">
                  <c:v>0.58687100000000003</c:v>
                </c:pt>
                <c:pt idx="48039">
                  <c:v>0.58417399999999997</c:v>
                </c:pt>
                <c:pt idx="48040">
                  <c:v>0.58106100000000005</c:v>
                </c:pt>
                <c:pt idx="48041">
                  <c:v>0.57815000000000005</c:v>
                </c:pt>
                <c:pt idx="48042">
                  <c:v>0.57489599999999996</c:v>
                </c:pt>
                <c:pt idx="48043">
                  <c:v>0.57189699999999999</c:v>
                </c:pt>
                <c:pt idx="48044">
                  <c:v>0.56833999999999996</c:v>
                </c:pt>
                <c:pt idx="48045">
                  <c:v>0.56475699999999995</c:v>
                </c:pt>
                <c:pt idx="48046">
                  <c:v>0.56123100000000004</c:v>
                </c:pt>
                <c:pt idx="48047">
                  <c:v>0.55785700000000005</c:v>
                </c:pt>
                <c:pt idx="48048">
                  <c:v>0.55397799999999997</c:v>
                </c:pt>
                <c:pt idx="48049">
                  <c:v>0.54997499999999999</c:v>
                </c:pt>
                <c:pt idx="48050">
                  <c:v>0.54640699999999998</c:v>
                </c:pt>
                <c:pt idx="48051">
                  <c:v>0.54224399999999995</c:v>
                </c:pt>
                <c:pt idx="48052">
                  <c:v>0.53808100000000003</c:v>
                </c:pt>
                <c:pt idx="48053">
                  <c:v>0.53387399999999996</c:v>
                </c:pt>
                <c:pt idx="48054">
                  <c:v>0.52970300000000003</c:v>
                </c:pt>
                <c:pt idx="48055">
                  <c:v>0.52504399999999996</c:v>
                </c:pt>
                <c:pt idx="48056">
                  <c:v>0.52047900000000002</c:v>
                </c:pt>
                <c:pt idx="48057">
                  <c:v>0.515849</c:v>
                </c:pt>
                <c:pt idx="48058">
                  <c:v>0.51092300000000002</c:v>
                </c:pt>
                <c:pt idx="48059">
                  <c:v>0.50608299999999995</c:v>
                </c:pt>
                <c:pt idx="48060">
                  <c:v>0.50080999999999998</c:v>
                </c:pt>
                <c:pt idx="48061">
                  <c:v>0.49603599999999998</c:v>
                </c:pt>
                <c:pt idx="48062">
                  <c:v>0.49051499999999998</c:v>
                </c:pt>
                <c:pt idx="48063">
                  <c:v>0.485794</c:v>
                </c:pt>
                <c:pt idx="48064">
                  <c:v>0.48032000000000002</c:v>
                </c:pt>
                <c:pt idx="48065">
                  <c:v>0.474748</c:v>
                </c:pt>
                <c:pt idx="48066">
                  <c:v>0.469559</c:v>
                </c:pt>
                <c:pt idx="48067">
                  <c:v>0.46382400000000001</c:v>
                </c:pt>
                <c:pt idx="48068">
                  <c:v>0.458453</c:v>
                </c:pt>
                <c:pt idx="48069">
                  <c:v>0.45267200000000002</c:v>
                </c:pt>
                <c:pt idx="48070">
                  <c:v>0.44725300000000001</c:v>
                </c:pt>
                <c:pt idx="48071">
                  <c:v>0.44115900000000002</c:v>
                </c:pt>
                <c:pt idx="48072">
                  <c:v>0.43540800000000002</c:v>
                </c:pt>
                <c:pt idx="48073">
                  <c:v>0.429531</c:v>
                </c:pt>
                <c:pt idx="48074">
                  <c:v>0.42364000000000002</c:v>
                </c:pt>
                <c:pt idx="48075">
                  <c:v>0.41750900000000002</c:v>
                </c:pt>
                <c:pt idx="48076">
                  <c:v>0.41122900000000001</c:v>
                </c:pt>
                <c:pt idx="48077">
                  <c:v>0.405474</c:v>
                </c:pt>
                <c:pt idx="48078">
                  <c:v>0.39879900000000001</c:v>
                </c:pt>
                <c:pt idx="48079">
                  <c:v>0.39298499999999997</c:v>
                </c:pt>
                <c:pt idx="48080">
                  <c:v>0.38627600000000001</c:v>
                </c:pt>
                <c:pt idx="48081">
                  <c:v>0.38000499999999998</c:v>
                </c:pt>
                <c:pt idx="48082">
                  <c:v>0.37351200000000001</c:v>
                </c:pt>
                <c:pt idx="48083">
                  <c:v>0.36707299999999998</c:v>
                </c:pt>
                <c:pt idx="48084">
                  <c:v>0.36054700000000001</c:v>
                </c:pt>
                <c:pt idx="48085">
                  <c:v>0.35389300000000001</c:v>
                </c:pt>
                <c:pt idx="48086">
                  <c:v>0.347694</c:v>
                </c:pt>
                <c:pt idx="48087">
                  <c:v>0.34066800000000003</c:v>
                </c:pt>
                <c:pt idx="48088">
                  <c:v>0.33435599999999999</c:v>
                </c:pt>
                <c:pt idx="48089">
                  <c:v>0.327596</c:v>
                </c:pt>
                <c:pt idx="48090">
                  <c:v>0.32112800000000002</c:v>
                </c:pt>
                <c:pt idx="48091">
                  <c:v>0.31458900000000001</c:v>
                </c:pt>
                <c:pt idx="48092">
                  <c:v>0.30780800000000003</c:v>
                </c:pt>
                <c:pt idx="48093">
                  <c:v>0.30119499999999999</c:v>
                </c:pt>
                <c:pt idx="48094">
                  <c:v>0.29431200000000002</c:v>
                </c:pt>
                <c:pt idx="48095">
                  <c:v>0.287831</c:v>
                </c:pt>
                <c:pt idx="48096">
                  <c:v>0.28089999999999998</c:v>
                </c:pt>
                <c:pt idx="48097">
                  <c:v>0.27424399999999999</c:v>
                </c:pt>
                <c:pt idx="48098">
                  <c:v>0.26718700000000001</c:v>
                </c:pt>
                <c:pt idx="48099">
                  <c:v>0.26047199999999998</c:v>
                </c:pt>
                <c:pt idx="48100">
                  <c:v>0.25362400000000002</c:v>
                </c:pt>
                <c:pt idx="48101">
                  <c:v>0.246835</c:v>
                </c:pt>
                <c:pt idx="48102">
                  <c:v>0.24034700000000001</c:v>
                </c:pt>
                <c:pt idx="48103">
                  <c:v>0.233177</c:v>
                </c:pt>
                <c:pt idx="48104">
                  <c:v>0.22669300000000001</c:v>
                </c:pt>
                <c:pt idx="48105">
                  <c:v>0.219717</c:v>
                </c:pt>
                <c:pt idx="48106">
                  <c:v>0.21313499999999999</c:v>
                </c:pt>
                <c:pt idx="48107">
                  <c:v>0.20633599999999999</c:v>
                </c:pt>
                <c:pt idx="48108">
                  <c:v>0.19956199999999999</c:v>
                </c:pt>
                <c:pt idx="48109">
                  <c:v>0.19289600000000001</c:v>
                </c:pt>
                <c:pt idx="48110">
                  <c:v>0.185949</c:v>
                </c:pt>
                <c:pt idx="48111">
                  <c:v>0.17955299999999999</c:v>
                </c:pt>
                <c:pt idx="48112">
                  <c:v>0.17272000000000001</c:v>
                </c:pt>
                <c:pt idx="48113">
                  <c:v>0.166292</c:v>
                </c:pt>
                <c:pt idx="48114">
                  <c:v>0.15947500000000001</c:v>
                </c:pt>
                <c:pt idx="48115">
                  <c:v>0.15298600000000001</c:v>
                </c:pt>
                <c:pt idx="48116">
                  <c:v>0.146369</c:v>
                </c:pt>
                <c:pt idx="48117">
                  <c:v>0.13994300000000001</c:v>
                </c:pt>
                <c:pt idx="48118">
                  <c:v>0.13361400000000001</c:v>
                </c:pt>
                <c:pt idx="48119">
                  <c:v>0.126972</c:v>
                </c:pt>
                <c:pt idx="48120">
                  <c:v>0.12052400000000001</c:v>
                </c:pt>
                <c:pt idx="48121">
                  <c:v>0.114273</c:v>
                </c:pt>
                <c:pt idx="48122">
                  <c:v>0.107848</c:v>
                </c:pt>
                <c:pt idx="48123">
                  <c:v>0.101642</c:v>
                </c:pt>
                <c:pt idx="48124">
                  <c:v>9.5351199999999997E-2</c:v>
                </c:pt>
                <c:pt idx="48125">
                  <c:v>8.8853699999999994E-2</c:v>
                </c:pt>
                <c:pt idx="48126">
                  <c:v>8.2687399999999994E-2</c:v>
                </c:pt>
                <c:pt idx="48127">
                  <c:v>7.6617000000000005E-2</c:v>
                </c:pt>
                <c:pt idx="48128">
                  <c:v>7.0446900000000007E-2</c:v>
                </c:pt>
                <c:pt idx="48129">
                  <c:v>6.4587000000000006E-2</c:v>
                </c:pt>
                <c:pt idx="48130">
                  <c:v>5.8367200000000001E-2</c:v>
                </c:pt>
                <c:pt idx="48131">
                  <c:v>5.2436999999999998E-2</c:v>
                </c:pt>
                <c:pt idx="48132">
                  <c:v>4.6556899999999998E-2</c:v>
                </c:pt>
                <c:pt idx="48133">
                  <c:v>4.0658600000000003E-2</c:v>
                </c:pt>
                <c:pt idx="48134">
                  <c:v>3.49726E-2</c:v>
                </c:pt>
                <c:pt idx="48135">
                  <c:v>2.9013299999999999E-2</c:v>
                </c:pt>
                <c:pt idx="48136">
                  <c:v>2.3290999999999999E-2</c:v>
                </c:pt>
                <c:pt idx="48137">
                  <c:v>1.7537000000000001E-2</c:v>
                </c:pt>
                <c:pt idx="48138">
                  <c:v>1.1986200000000001E-2</c:v>
                </c:pt>
                <c:pt idx="48139">
                  <c:v>6.2671799999999998E-3</c:v>
                </c:pt>
                <c:pt idx="48140">
                  <c:v>9.8571100000000001E-4</c:v>
                </c:pt>
                <c:pt idx="48141">
                  <c:v>-4.5887999999999997E-3</c:v>
                </c:pt>
                <c:pt idx="48142">
                  <c:v>-1.01361E-2</c:v>
                </c:pt>
                <c:pt idx="48143">
                  <c:v>-1.52978E-2</c:v>
                </c:pt>
                <c:pt idx="48144">
                  <c:v>-2.0646600000000001E-2</c:v>
                </c:pt>
                <c:pt idx="48145">
                  <c:v>-2.57288E-2</c:v>
                </c:pt>
                <c:pt idx="48146">
                  <c:v>-3.10292E-2</c:v>
                </c:pt>
                <c:pt idx="48147">
                  <c:v>-3.61082E-2</c:v>
                </c:pt>
                <c:pt idx="48148">
                  <c:v>-4.1121699999999997E-2</c:v>
                </c:pt>
                <c:pt idx="48149">
                  <c:v>-4.6059599999999999E-2</c:v>
                </c:pt>
                <c:pt idx="48150">
                  <c:v>-5.1054299999999997E-2</c:v>
                </c:pt>
                <c:pt idx="48151">
                  <c:v>-5.5870900000000001E-2</c:v>
                </c:pt>
                <c:pt idx="48152">
                  <c:v>-6.0786800000000002E-2</c:v>
                </c:pt>
                <c:pt idx="48153">
                  <c:v>-6.5553200000000006E-2</c:v>
                </c:pt>
                <c:pt idx="48154">
                  <c:v>-7.0231299999999997E-2</c:v>
                </c:pt>
                <c:pt idx="48155">
                  <c:v>-7.4945300000000006E-2</c:v>
                </c:pt>
                <c:pt idx="48156">
                  <c:v>-7.9518599999999995E-2</c:v>
                </c:pt>
                <c:pt idx="48157">
                  <c:v>-8.4098400000000004E-2</c:v>
                </c:pt>
                <c:pt idx="48158">
                  <c:v>-8.8630500000000001E-2</c:v>
                </c:pt>
                <c:pt idx="48159">
                  <c:v>-9.3043699999999993E-2</c:v>
                </c:pt>
                <c:pt idx="48160">
                  <c:v>-9.72996E-2</c:v>
                </c:pt>
                <c:pt idx="48161">
                  <c:v>-0.101656</c:v>
                </c:pt>
                <c:pt idx="48162">
                  <c:v>-0.10602200000000001</c:v>
                </c:pt>
                <c:pt idx="48163">
                  <c:v>-0.11006199999999999</c:v>
                </c:pt>
                <c:pt idx="48164">
                  <c:v>-0.114343</c:v>
                </c:pt>
                <c:pt idx="48165">
                  <c:v>-0.118548</c:v>
                </c:pt>
                <c:pt idx="48166">
                  <c:v>-0.12248299999999999</c:v>
                </c:pt>
                <c:pt idx="48167">
                  <c:v>-0.126661</c:v>
                </c:pt>
                <c:pt idx="48168">
                  <c:v>-0.13065399999999999</c:v>
                </c:pt>
                <c:pt idx="48169">
                  <c:v>-0.13453000000000001</c:v>
                </c:pt>
                <c:pt idx="48170">
                  <c:v>-0.13841600000000001</c:v>
                </c:pt>
                <c:pt idx="48171">
                  <c:v>-0.14225599999999999</c:v>
                </c:pt>
                <c:pt idx="48172">
                  <c:v>-0.14596799999999999</c:v>
                </c:pt>
                <c:pt idx="48173">
                  <c:v>-0.14966099999999999</c:v>
                </c:pt>
                <c:pt idx="48174">
                  <c:v>-0.15344099999999999</c:v>
                </c:pt>
                <c:pt idx="48175">
                  <c:v>-0.15711</c:v>
                </c:pt>
                <c:pt idx="48176">
                  <c:v>-0.160634</c:v>
                </c:pt>
                <c:pt idx="48177">
                  <c:v>-0.16425100000000001</c:v>
                </c:pt>
                <c:pt idx="48178">
                  <c:v>-0.167768</c:v>
                </c:pt>
                <c:pt idx="48179">
                  <c:v>-0.17133300000000001</c:v>
                </c:pt>
                <c:pt idx="48180">
                  <c:v>-0.17472399999999999</c:v>
                </c:pt>
                <c:pt idx="48181">
                  <c:v>-0.17833599999999999</c:v>
                </c:pt>
                <c:pt idx="48182">
                  <c:v>-0.181645</c:v>
                </c:pt>
                <c:pt idx="48183">
                  <c:v>-0.18490599999999999</c:v>
                </c:pt>
                <c:pt idx="48184">
                  <c:v>-0.18838199999999999</c:v>
                </c:pt>
                <c:pt idx="48185">
                  <c:v>-0.19176799999999999</c:v>
                </c:pt>
                <c:pt idx="48186">
                  <c:v>-0.19498099999999999</c:v>
                </c:pt>
                <c:pt idx="48187">
                  <c:v>-0.198188</c:v>
                </c:pt>
                <c:pt idx="48188">
                  <c:v>-0.20135500000000001</c:v>
                </c:pt>
                <c:pt idx="48189">
                  <c:v>-0.20449400000000001</c:v>
                </c:pt>
                <c:pt idx="48190">
                  <c:v>-0.20769199999999999</c:v>
                </c:pt>
                <c:pt idx="48191">
                  <c:v>-0.21099599999999999</c:v>
                </c:pt>
                <c:pt idx="48192">
                  <c:v>-0.21399099999999999</c:v>
                </c:pt>
                <c:pt idx="48193">
                  <c:v>-0.217027</c:v>
                </c:pt>
                <c:pt idx="48194">
                  <c:v>-0.220194</c:v>
                </c:pt>
                <c:pt idx="48195">
                  <c:v>-0.22323000000000001</c:v>
                </c:pt>
                <c:pt idx="48196">
                  <c:v>-0.226378</c:v>
                </c:pt>
                <c:pt idx="48197">
                  <c:v>-0.229466</c:v>
                </c:pt>
                <c:pt idx="48198">
                  <c:v>-0.23227</c:v>
                </c:pt>
                <c:pt idx="48199">
                  <c:v>-0.235292</c:v>
                </c:pt>
                <c:pt idx="48200">
                  <c:v>-0.23794599999999999</c:v>
                </c:pt>
                <c:pt idx="48201">
                  <c:v>-0.241342</c:v>
                </c:pt>
                <c:pt idx="48202">
                  <c:v>-0.243895</c:v>
                </c:pt>
                <c:pt idx="48203">
                  <c:v>-0.24693399999999999</c:v>
                </c:pt>
                <c:pt idx="48204">
                  <c:v>-0.24981500000000001</c:v>
                </c:pt>
                <c:pt idx="48205">
                  <c:v>-0.252502</c:v>
                </c:pt>
                <c:pt idx="48206">
                  <c:v>-0.25550499999999998</c:v>
                </c:pt>
                <c:pt idx="48207">
                  <c:v>-0.258156</c:v>
                </c:pt>
                <c:pt idx="48208">
                  <c:v>-0.26124199999999997</c:v>
                </c:pt>
                <c:pt idx="48209">
                  <c:v>-0.26368000000000003</c:v>
                </c:pt>
                <c:pt idx="48210">
                  <c:v>-0.26638800000000001</c:v>
                </c:pt>
                <c:pt idx="48211">
                  <c:v>-0.26899000000000001</c:v>
                </c:pt>
                <c:pt idx="48212">
                  <c:v>-0.27153300000000002</c:v>
                </c:pt>
                <c:pt idx="48213">
                  <c:v>-0.27442</c:v>
                </c:pt>
                <c:pt idx="48214">
                  <c:v>-0.27704000000000001</c:v>
                </c:pt>
                <c:pt idx="48215">
                  <c:v>-0.27947699999999998</c:v>
                </c:pt>
                <c:pt idx="48216">
                  <c:v>-0.28195999999999999</c:v>
                </c:pt>
                <c:pt idx="48217">
                  <c:v>-0.28479700000000002</c:v>
                </c:pt>
                <c:pt idx="48218">
                  <c:v>-0.28724699999999997</c:v>
                </c:pt>
                <c:pt idx="48219">
                  <c:v>-0.28974299999999997</c:v>
                </c:pt>
                <c:pt idx="48220">
                  <c:v>-0.29217199999999999</c:v>
                </c:pt>
                <c:pt idx="48221">
                  <c:v>-0.29458800000000002</c:v>
                </c:pt>
                <c:pt idx="48222">
                  <c:v>-0.29703400000000002</c:v>
                </c:pt>
                <c:pt idx="48223">
                  <c:v>-0.29935</c:v>
                </c:pt>
                <c:pt idx="48224">
                  <c:v>-0.30174499999999999</c:v>
                </c:pt>
                <c:pt idx="48225">
                  <c:v>-0.30413600000000002</c:v>
                </c:pt>
                <c:pt idx="48226">
                  <c:v>-0.30617</c:v>
                </c:pt>
                <c:pt idx="48227">
                  <c:v>-0.30833899999999997</c:v>
                </c:pt>
                <c:pt idx="48228">
                  <c:v>-0.31085099999999999</c:v>
                </c:pt>
                <c:pt idx="48229">
                  <c:v>-0.31291400000000003</c:v>
                </c:pt>
                <c:pt idx="48230">
                  <c:v>-0.31520399999999998</c:v>
                </c:pt>
                <c:pt idx="48231">
                  <c:v>-0.31694699999999998</c:v>
                </c:pt>
                <c:pt idx="48232">
                  <c:v>-0.31938299999999997</c:v>
                </c:pt>
                <c:pt idx="48233">
                  <c:v>-0.32142100000000001</c:v>
                </c:pt>
                <c:pt idx="48234">
                  <c:v>-0.32319799999999999</c:v>
                </c:pt>
                <c:pt idx="48235">
                  <c:v>-0.32538099999999998</c:v>
                </c:pt>
                <c:pt idx="48236">
                  <c:v>-0.32719500000000001</c:v>
                </c:pt>
                <c:pt idx="48237">
                  <c:v>-0.32914500000000002</c:v>
                </c:pt>
                <c:pt idx="48238">
                  <c:v>-0.33084200000000002</c:v>
                </c:pt>
                <c:pt idx="48239">
                  <c:v>-0.332783</c:v>
                </c:pt>
                <c:pt idx="48240">
                  <c:v>-0.33447500000000002</c:v>
                </c:pt>
                <c:pt idx="48241">
                  <c:v>-0.33631800000000001</c:v>
                </c:pt>
                <c:pt idx="48242">
                  <c:v>-0.337812</c:v>
                </c:pt>
                <c:pt idx="48243">
                  <c:v>-0.33943699999999999</c:v>
                </c:pt>
                <c:pt idx="48244">
                  <c:v>-0.34114299999999997</c:v>
                </c:pt>
                <c:pt idx="48245">
                  <c:v>-0.34251599999999999</c:v>
                </c:pt>
                <c:pt idx="48246">
                  <c:v>-0.34410600000000002</c:v>
                </c:pt>
                <c:pt idx="48247">
                  <c:v>-0.34529399999999999</c:v>
                </c:pt>
                <c:pt idx="48248">
                  <c:v>-0.346835</c:v>
                </c:pt>
                <c:pt idx="48249">
                  <c:v>-0.34801300000000002</c:v>
                </c:pt>
                <c:pt idx="48250">
                  <c:v>-0.34926299999999999</c:v>
                </c:pt>
                <c:pt idx="48251">
                  <c:v>-0.35040199999999999</c:v>
                </c:pt>
                <c:pt idx="48252">
                  <c:v>-0.35163299999999997</c:v>
                </c:pt>
                <c:pt idx="48253">
                  <c:v>-0.352717</c:v>
                </c:pt>
                <c:pt idx="48254">
                  <c:v>-0.35360799999999998</c:v>
                </c:pt>
                <c:pt idx="48255">
                  <c:v>-0.35485899999999998</c:v>
                </c:pt>
                <c:pt idx="48256">
                  <c:v>-0.35552499999999998</c:v>
                </c:pt>
                <c:pt idx="48257">
                  <c:v>-0.35657100000000003</c:v>
                </c:pt>
                <c:pt idx="48258">
                  <c:v>-0.35727500000000001</c:v>
                </c:pt>
                <c:pt idx="48259">
                  <c:v>-0.35803000000000001</c:v>
                </c:pt>
                <c:pt idx="48260">
                  <c:v>-0.35893700000000001</c:v>
                </c:pt>
                <c:pt idx="48261">
                  <c:v>-0.35957600000000001</c:v>
                </c:pt>
                <c:pt idx="48262">
                  <c:v>-0.36034699999999997</c:v>
                </c:pt>
                <c:pt idx="48263">
                  <c:v>-0.36058099999999998</c:v>
                </c:pt>
                <c:pt idx="48264">
                  <c:v>-0.36137599999999998</c:v>
                </c:pt>
                <c:pt idx="48265">
                  <c:v>-0.36194999999999999</c:v>
                </c:pt>
                <c:pt idx="48266">
                  <c:v>-0.36228399999999999</c:v>
                </c:pt>
                <c:pt idx="48267">
                  <c:v>-0.36253299999999999</c:v>
                </c:pt>
                <c:pt idx="48268">
                  <c:v>-0.36286400000000002</c:v>
                </c:pt>
                <c:pt idx="48269">
                  <c:v>-0.363234</c:v>
                </c:pt>
                <c:pt idx="48270">
                  <c:v>-0.36319800000000002</c:v>
                </c:pt>
                <c:pt idx="48271">
                  <c:v>-0.363649</c:v>
                </c:pt>
                <c:pt idx="48272">
                  <c:v>-0.36347800000000002</c:v>
                </c:pt>
                <c:pt idx="48273">
                  <c:v>-0.36367899999999997</c:v>
                </c:pt>
                <c:pt idx="48274">
                  <c:v>-0.36346499999999998</c:v>
                </c:pt>
                <c:pt idx="48275">
                  <c:v>-0.36331599999999997</c:v>
                </c:pt>
                <c:pt idx="48276">
                  <c:v>-0.36360999999999999</c:v>
                </c:pt>
                <c:pt idx="48277">
                  <c:v>-0.36295699999999997</c:v>
                </c:pt>
                <c:pt idx="48278">
                  <c:v>-0.36294900000000002</c:v>
                </c:pt>
                <c:pt idx="48279">
                  <c:v>-0.36227900000000002</c:v>
                </c:pt>
                <c:pt idx="48280">
                  <c:v>-0.362014</c:v>
                </c:pt>
                <c:pt idx="48281">
                  <c:v>-0.36166199999999998</c:v>
                </c:pt>
                <c:pt idx="48282">
                  <c:v>-0.36110100000000001</c:v>
                </c:pt>
                <c:pt idx="48283">
                  <c:v>-0.36061700000000002</c:v>
                </c:pt>
                <c:pt idx="48284">
                  <c:v>-0.36000700000000002</c:v>
                </c:pt>
                <c:pt idx="48285">
                  <c:v>-0.35950700000000002</c:v>
                </c:pt>
                <c:pt idx="48286">
                  <c:v>-0.35878300000000002</c:v>
                </c:pt>
                <c:pt idx="48287">
                  <c:v>-0.35818299999999997</c:v>
                </c:pt>
                <c:pt idx="48288">
                  <c:v>-0.35727199999999998</c:v>
                </c:pt>
                <c:pt idx="48289">
                  <c:v>-0.356512</c:v>
                </c:pt>
                <c:pt idx="48290">
                  <c:v>-0.35541</c:v>
                </c:pt>
                <c:pt idx="48291">
                  <c:v>-0.35450199999999998</c:v>
                </c:pt>
                <c:pt idx="48292">
                  <c:v>-0.35361900000000002</c:v>
                </c:pt>
                <c:pt idx="48293">
                  <c:v>-0.352356</c:v>
                </c:pt>
                <c:pt idx="48294">
                  <c:v>-0.35131400000000002</c:v>
                </c:pt>
                <c:pt idx="48295">
                  <c:v>-0.35010000000000002</c:v>
                </c:pt>
                <c:pt idx="48296">
                  <c:v>-0.34890100000000002</c:v>
                </c:pt>
                <c:pt idx="48297">
                  <c:v>-0.347856</c:v>
                </c:pt>
                <c:pt idx="48298">
                  <c:v>-0.346412</c:v>
                </c:pt>
                <c:pt idx="48299">
                  <c:v>-0.34506199999999998</c:v>
                </c:pt>
                <c:pt idx="48300">
                  <c:v>-0.34361199999999997</c:v>
                </c:pt>
                <c:pt idx="48301">
                  <c:v>-0.34201500000000001</c:v>
                </c:pt>
                <c:pt idx="48302">
                  <c:v>-0.34058100000000002</c:v>
                </c:pt>
                <c:pt idx="48303">
                  <c:v>-0.33911200000000002</c:v>
                </c:pt>
                <c:pt idx="48304">
                  <c:v>-0.33730300000000002</c:v>
                </c:pt>
                <c:pt idx="48305">
                  <c:v>-0.33558399999999999</c:v>
                </c:pt>
                <c:pt idx="48306">
                  <c:v>-0.33384000000000003</c:v>
                </c:pt>
                <c:pt idx="48307">
                  <c:v>-0.332202</c:v>
                </c:pt>
                <c:pt idx="48308">
                  <c:v>-0.330347</c:v>
                </c:pt>
                <c:pt idx="48309">
                  <c:v>-0.32858900000000002</c:v>
                </c:pt>
                <c:pt idx="48310">
                  <c:v>-0.32659700000000003</c:v>
                </c:pt>
                <c:pt idx="48311">
                  <c:v>-0.32457999999999998</c:v>
                </c:pt>
                <c:pt idx="48312">
                  <c:v>-0.32281500000000002</c:v>
                </c:pt>
                <c:pt idx="48313">
                  <c:v>-0.32097599999999998</c:v>
                </c:pt>
                <c:pt idx="48314">
                  <c:v>-0.31905699999999998</c:v>
                </c:pt>
                <c:pt idx="48315">
                  <c:v>-0.31670599999999999</c:v>
                </c:pt>
                <c:pt idx="48316">
                  <c:v>-0.314911</c:v>
                </c:pt>
                <c:pt idx="48317">
                  <c:v>-0.31263999999999997</c:v>
                </c:pt>
                <c:pt idx="48318">
                  <c:v>-0.31061899999999998</c:v>
                </c:pt>
                <c:pt idx="48319">
                  <c:v>-0.30862699999999998</c:v>
                </c:pt>
                <c:pt idx="48320">
                  <c:v>-0.30629600000000001</c:v>
                </c:pt>
                <c:pt idx="48321">
                  <c:v>-0.30407299999999998</c:v>
                </c:pt>
                <c:pt idx="48322">
                  <c:v>-0.30180299999999999</c:v>
                </c:pt>
                <c:pt idx="48323">
                  <c:v>-0.29969899999999999</c:v>
                </c:pt>
                <c:pt idx="48324">
                  <c:v>-0.29740699999999998</c:v>
                </c:pt>
                <c:pt idx="48325">
                  <c:v>-0.29507</c:v>
                </c:pt>
                <c:pt idx="48326">
                  <c:v>-0.29266799999999998</c:v>
                </c:pt>
                <c:pt idx="48327">
                  <c:v>-0.29011999999999999</c:v>
                </c:pt>
                <c:pt idx="48328">
                  <c:v>-0.28790399999999999</c:v>
                </c:pt>
                <c:pt idx="48329">
                  <c:v>-0.28553099999999998</c:v>
                </c:pt>
                <c:pt idx="48330">
                  <c:v>-0.28321499999999999</c:v>
                </c:pt>
                <c:pt idx="48331">
                  <c:v>-0.28060499999999999</c:v>
                </c:pt>
                <c:pt idx="48332">
                  <c:v>-0.278248</c:v>
                </c:pt>
                <c:pt idx="48333">
                  <c:v>-0.275756</c:v>
                </c:pt>
                <c:pt idx="48334">
                  <c:v>-0.27366000000000001</c:v>
                </c:pt>
                <c:pt idx="48335">
                  <c:v>-0.27131300000000003</c:v>
                </c:pt>
                <c:pt idx="48336">
                  <c:v>-0.26887100000000003</c:v>
                </c:pt>
                <c:pt idx="48337">
                  <c:v>-0.26641799999999999</c:v>
                </c:pt>
                <c:pt idx="48338">
                  <c:v>-0.26398300000000002</c:v>
                </c:pt>
                <c:pt idx="48339">
                  <c:v>-0.26192300000000002</c:v>
                </c:pt>
                <c:pt idx="48340">
                  <c:v>-0.25947999999999999</c:v>
                </c:pt>
                <c:pt idx="48341">
                  <c:v>-0.25706899999999999</c:v>
                </c:pt>
                <c:pt idx="48342">
                  <c:v>-0.254442</c:v>
                </c:pt>
                <c:pt idx="48343">
                  <c:v>-0.25214300000000001</c:v>
                </c:pt>
                <c:pt idx="48344">
                  <c:v>-0.249778</c:v>
                </c:pt>
                <c:pt idx="48345">
                  <c:v>-0.247532</c:v>
                </c:pt>
                <c:pt idx="48346">
                  <c:v>-0.245173</c:v>
                </c:pt>
                <c:pt idx="48347">
                  <c:v>-0.24257699999999999</c:v>
                </c:pt>
                <c:pt idx="48348">
                  <c:v>-0.24043300000000001</c:v>
                </c:pt>
                <c:pt idx="48349">
                  <c:v>-0.23780599999999999</c:v>
                </c:pt>
                <c:pt idx="48350">
                  <c:v>-0.23592399999999999</c:v>
                </c:pt>
                <c:pt idx="48351">
                  <c:v>-0.233511</c:v>
                </c:pt>
                <c:pt idx="48352">
                  <c:v>-0.23120399999999999</c:v>
                </c:pt>
                <c:pt idx="48353">
                  <c:v>-0.22911899999999999</c:v>
                </c:pt>
                <c:pt idx="48354">
                  <c:v>-0.226768</c:v>
                </c:pt>
                <c:pt idx="48355">
                  <c:v>-0.224799</c:v>
                </c:pt>
                <c:pt idx="48356">
                  <c:v>-0.22275200000000001</c:v>
                </c:pt>
                <c:pt idx="48357">
                  <c:v>-0.22085299999999999</c:v>
                </c:pt>
                <c:pt idx="48358">
                  <c:v>-0.218693</c:v>
                </c:pt>
                <c:pt idx="48359">
                  <c:v>-0.216672</c:v>
                </c:pt>
                <c:pt idx="48360">
                  <c:v>-0.21465999999999999</c:v>
                </c:pt>
                <c:pt idx="48361">
                  <c:v>-0.21293200000000001</c:v>
                </c:pt>
                <c:pt idx="48362">
                  <c:v>-0.21093100000000001</c:v>
                </c:pt>
                <c:pt idx="48363">
                  <c:v>-0.20898700000000001</c:v>
                </c:pt>
                <c:pt idx="48364">
                  <c:v>-0.20697699999999999</c:v>
                </c:pt>
                <c:pt idx="48365">
                  <c:v>-0.20507400000000001</c:v>
                </c:pt>
                <c:pt idx="48366">
                  <c:v>-0.20352799999999999</c:v>
                </c:pt>
                <c:pt idx="48367">
                  <c:v>-0.201511</c:v>
                </c:pt>
                <c:pt idx="48368">
                  <c:v>-0.199605</c:v>
                </c:pt>
                <c:pt idx="48369">
                  <c:v>-0.19789200000000001</c:v>
                </c:pt>
                <c:pt idx="48370">
                  <c:v>-0.19611300000000001</c:v>
                </c:pt>
                <c:pt idx="48371">
                  <c:v>-0.19436899999999999</c:v>
                </c:pt>
                <c:pt idx="48372">
                  <c:v>-0.19284899999999999</c:v>
                </c:pt>
                <c:pt idx="48373">
                  <c:v>-0.19115699999999999</c:v>
                </c:pt>
                <c:pt idx="48374">
                  <c:v>-0.189442</c:v>
                </c:pt>
                <c:pt idx="48375">
                  <c:v>-0.18792700000000001</c:v>
                </c:pt>
                <c:pt idx="48376">
                  <c:v>-0.18620999999999999</c:v>
                </c:pt>
                <c:pt idx="48377">
                  <c:v>-0.184862</c:v>
                </c:pt>
                <c:pt idx="48378">
                  <c:v>-0.18332000000000001</c:v>
                </c:pt>
                <c:pt idx="48379">
                  <c:v>-0.18181600000000001</c:v>
                </c:pt>
                <c:pt idx="48380">
                  <c:v>-0.180338</c:v>
                </c:pt>
                <c:pt idx="48381">
                  <c:v>-0.17896300000000001</c:v>
                </c:pt>
                <c:pt idx="48382">
                  <c:v>-0.17766499999999999</c:v>
                </c:pt>
                <c:pt idx="48383">
                  <c:v>-0.17611299999999999</c:v>
                </c:pt>
                <c:pt idx="48384">
                  <c:v>-0.17499999999999999</c:v>
                </c:pt>
                <c:pt idx="48385">
                  <c:v>-0.17341000000000001</c:v>
                </c:pt>
                <c:pt idx="48386">
                  <c:v>-0.17238999999999999</c:v>
                </c:pt>
                <c:pt idx="48387">
                  <c:v>-0.171016</c:v>
                </c:pt>
                <c:pt idx="48388">
                  <c:v>-0.169767</c:v>
                </c:pt>
                <c:pt idx="48389">
                  <c:v>-0.16847799999999999</c:v>
                </c:pt>
                <c:pt idx="48390">
                  <c:v>-0.167211</c:v>
                </c:pt>
                <c:pt idx="48391">
                  <c:v>-0.16603699999999999</c:v>
                </c:pt>
                <c:pt idx="48392">
                  <c:v>-0.16453400000000001</c:v>
                </c:pt>
                <c:pt idx="48393">
                  <c:v>-0.16370000000000001</c:v>
                </c:pt>
                <c:pt idx="48394">
                  <c:v>-0.162298</c:v>
                </c:pt>
                <c:pt idx="48395">
                  <c:v>-0.161163</c:v>
                </c:pt>
                <c:pt idx="48396">
                  <c:v>-0.15986</c:v>
                </c:pt>
                <c:pt idx="48397">
                  <c:v>-0.15878999999999999</c:v>
                </c:pt>
                <c:pt idx="48398">
                  <c:v>-0.15768299999999999</c:v>
                </c:pt>
                <c:pt idx="48399">
                  <c:v>-0.15659100000000001</c:v>
                </c:pt>
                <c:pt idx="48400">
                  <c:v>-0.15543100000000001</c:v>
                </c:pt>
                <c:pt idx="48401">
                  <c:v>-0.15416299999999999</c:v>
                </c:pt>
                <c:pt idx="48402">
                  <c:v>-0.15315999999999999</c:v>
                </c:pt>
                <c:pt idx="48403">
                  <c:v>-0.15187300000000001</c:v>
                </c:pt>
                <c:pt idx="48404">
                  <c:v>-0.15096200000000001</c:v>
                </c:pt>
                <c:pt idx="48405">
                  <c:v>-0.14953900000000001</c:v>
                </c:pt>
                <c:pt idx="48406">
                  <c:v>-0.148449</c:v>
                </c:pt>
                <c:pt idx="48407">
                  <c:v>-0.14709900000000001</c:v>
                </c:pt>
                <c:pt idx="48408">
                  <c:v>-0.14599300000000001</c:v>
                </c:pt>
                <c:pt idx="48409">
                  <c:v>-0.14498800000000001</c:v>
                </c:pt>
                <c:pt idx="48410">
                  <c:v>-0.14358199999999999</c:v>
                </c:pt>
                <c:pt idx="48411">
                  <c:v>-0.14232</c:v>
                </c:pt>
                <c:pt idx="48412">
                  <c:v>-0.141038</c:v>
                </c:pt>
                <c:pt idx="48413">
                  <c:v>-0.14005999999999999</c:v>
                </c:pt>
                <c:pt idx="48414">
                  <c:v>-0.13874700000000001</c:v>
                </c:pt>
                <c:pt idx="48415">
                  <c:v>-0.13750699999999999</c:v>
                </c:pt>
                <c:pt idx="48416">
                  <c:v>-0.13619100000000001</c:v>
                </c:pt>
                <c:pt idx="48417">
                  <c:v>-0.134885</c:v>
                </c:pt>
                <c:pt idx="48418">
                  <c:v>-0.13347100000000001</c:v>
                </c:pt>
                <c:pt idx="48419">
                  <c:v>-0.13209000000000001</c:v>
                </c:pt>
                <c:pt idx="48420">
                  <c:v>-0.131026</c:v>
                </c:pt>
                <c:pt idx="48421">
                  <c:v>-0.12922600000000001</c:v>
                </c:pt>
                <c:pt idx="48422">
                  <c:v>-0.12792500000000001</c:v>
                </c:pt>
                <c:pt idx="48423">
                  <c:v>-0.126418</c:v>
                </c:pt>
                <c:pt idx="48424">
                  <c:v>-0.125087</c:v>
                </c:pt>
                <c:pt idx="48425">
                  <c:v>-0.12335400000000001</c:v>
                </c:pt>
                <c:pt idx="48426">
                  <c:v>-0.12195499999999999</c:v>
                </c:pt>
                <c:pt idx="48427">
                  <c:v>-0.120194</c:v>
                </c:pt>
                <c:pt idx="48428">
                  <c:v>-0.11863899999999999</c:v>
                </c:pt>
                <c:pt idx="48429">
                  <c:v>-0.11705500000000001</c:v>
                </c:pt>
                <c:pt idx="48430">
                  <c:v>-0.115241</c:v>
                </c:pt>
                <c:pt idx="48431">
                  <c:v>-0.11362700000000001</c:v>
                </c:pt>
                <c:pt idx="48432">
                  <c:v>-0.11160299999999999</c:v>
                </c:pt>
                <c:pt idx="48433">
                  <c:v>-0.10997800000000001</c:v>
                </c:pt>
                <c:pt idx="48434">
                  <c:v>-0.108071</c:v>
                </c:pt>
                <c:pt idx="48435">
                  <c:v>-0.106137</c:v>
                </c:pt>
                <c:pt idx="48436">
                  <c:v>-0.104494</c:v>
                </c:pt>
                <c:pt idx="48437">
                  <c:v>-0.10224</c:v>
                </c:pt>
                <c:pt idx="48438">
                  <c:v>-0.100549</c:v>
                </c:pt>
                <c:pt idx="48439">
                  <c:v>-9.8372600000000004E-2</c:v>
                </c:pt>
                <c:pt idx="48440">
                  <c:v>-9.6415799999999996E-2</c:v>
                </c:pt>
                <c:pt idx="48441">
                  <c:v>-9.4381499999999993E-2</c:v>
                </c:pt>
                <c:pt idx="48442">
                  <c:v>-9.2207700000000004E-2</c:v>
                </c:pt>
                <c:pt idx="48443">
                  <c:v>-8.9822399999999997E-2</c:v>
                </c:pt>
                <c:pt idx="48444">
                  <c:v>-8.7571599999999999E-2</c:v>
                </c:pt>
                <c:pt idx="48445">
                  <c:v>-8.5383799999999996E-2</c:v>
                </c:pt>
                <c:pt idx="48446">
                  <c:v>-8.2667299999999999E-2</c:v>
                </c:pt>
                <c:pt idx="48447">
                  <c:v>-8.0540600000000004E-2</c:v>
                </c:pt>
                <c:pt idx="48448">
                  <c:v>-7.77061E-2</c:v>
                </c:pt>
                <c:pt idx="48449">
                  <c:v>-7.5369900000000004E-2</c:v>
                </c:pt>
                <c:pt idx="48450">
                  <c:v>-7.2794200000000003E-2</c:v>
                </c:pt>
                <c:pt idx="48451">
                  <c:v>-7.0344000000000004E-2</c:v>
                </c:pt>
                <c:pt idx="48452">
                  <c:v>-6.7800700000000005E-2</c:v>
                </c:pt>
                <c:pt idx="48453">
                  <c:v>-6.5046499999999993E-2</c:v>
                </c:pt>
                <c:pt idx="48454">
                  <c:v>-6.24252E-2</c:v>
                </c:pt>
                <c:pt idx="48455">
                  <c:v>-5.9673299999999999E-2</c:v>
                </c:pt>
                <c:pt idx="48456">
                  <c:v>-5.6913199999999997E-2</c:v>
                </c:pt>
                <c:pt idx="48457">
                  <c:v>-5.4075699999999997E-2</c:v>
                </c:pt>
                <c:pt idx="48458">
                  <c:v>-5.1475E-2</c:v>
                </c:pt>
                <c:pt idx="48459">
                  <c:v>-4.8289699999999998E-2</c:v>
                </c:pt>
                <c:pt idx="48460">
                  <c:v>-4.5401200000000003E-2</c:v>
                </c:pt>
                <c:pt idx="48461">
                  <c:v>-4.2490899999999998E-2</c:v>
                </c:pt>
                <c:pt idx="48462">
                  <c:v>-3.9405099999999998E-2</c:v>
                </c:pt>
                <c:pt idx="48463">
                  <c:v>-3.6435500000000003E-2</c:v>
                </c:pt>
                <c:pt idx="48464">
                  <c:v>-3.3090700000000001E-2</c:v>
                </c:pt>
                <c:pt idx="48465">
                  <c:v>-3.0096399999999999E-2</c:v>
                </c:pt>
                <c:pt idx="48466">
                  <c:v>-2.6750599999999999E-2</c:v>
                </c:pt>
                <c:pt idx="48467">
                  <c:v>-2.37489E-2</c:v>
                </c:pt>
                <c:pt idx="48468">
                  <c:v>-2.04522E-2</c:v>
                </c:pt>
                <c:pt idx="48469">
                  <c:v>-1.7053800000000001E-2</c:v>
                </c:pt>
                <c:pt idx="48470">
                  <c:v>-1.3569899999999999E-2</c:v>
                </c:pt>
                <c:pt idx="48471">
                  <c:v>-1.03362E-2</c:v>
                </c:pt>
                <c:pt idx="48472">
                  <c:v>-6.9704399999999996E-3</c:v>
                </c:pt>
                <c:pt idx="48473">
                  <c:v>-3.42633E-3</c:v>
                </c:pt>
                <c:pt idx="48474">
                  <c:v>-2.3036700000000001E-4</c:v>
                </c:pt>
                <c:pt idx="48475">
                  <c:v>3.5923299999999999E-3</c:v>
                </c:pt>
                <c:pt idx="48476">
                  <c:v>7.03726E-3</c:v>
                </c:pt>
                <c:pt idx="48477">
                  <c:v>1.0588999999999999E-2</c:v>
                </c:pt>
                <c:pt idx="48478">
                  <c:v>1.4016199999999999E-2</c:v>
                </c:pt>
                <c:pt idx="48479">
                  <c:v>1.7566700000000001E-2</c:v>
                </c:pt>
                <c:pt idx="48480">
                  <c:v>2.1302700000000001E-2</c:v>
                </c:pt>
                <c:pt idx="48481">
                  <c:v>2.46936E-2</c:v>
                </c:pt>
                <c:pt idx="48482">
                  <c:v>2.8420500000000001E-2</c:v>
                </c:pt>
                <c:pt idx="48483">
                  <c:v>3.1893699999999997E-2</c:v>
                </c:pt>
                <c:pt idx="48484">
                  <c:v>3.5654699999999998E-2</c:v>
                </c:pt>
                <c:pt idx="48485">
                  <c:v>3.9261299999999999E-2</c:v>
                </c:pt>
                <c:pt idx="48486">
                  <c:v>4.3149E-2</c:v>
                </c:pt>
                <c:pt idx="48487">
                  <c:v>4.6752500000000002E-2</c:v>
                </c:pt>
                <c:pt idx="48488">
                  <c:v>5.0295600000000003E-2</c:v>
                </c:pt>
                <c:pt idx="48489">
                  <c:v>5.4104100000000002E-2</c:v>
                </c:pt>
                <c:pt idx="48490">
                  <c:v>5.77014E-2</c:v>
                </c:pt>
                <c:pt idx="48491">
                  <c:v>6.1613399999999999E-2</c:v>
                </c:pt>
                <c:pt idx="48492">
                  <c:v>6.5122399999999997E-2</c:v>
                </c:pt>
                <c:pt idx="48493">
                  <c:v>6.8885699999999994E-2</c:v>
                </c:pt>
                <c:pt idx="48494">
                  <c:v>7.2498199999999999E-2</c:v>
                </c:pt>
                <c:pt idx="48495">
                  <c:v>7.6102600000000006E-2</c:v>
                </c:pt>
                <c:pt idx="48496">
                  <c:v>7.99647E-2</c:v>
                </c:pt>
                <c:pt idx="48497">
                  <c:v>8.3605399999999996E-2</c:v>
                </c:pt>
                <c:pt idx="48498">
                  <c:v>8.7315400000000001E-2</c:v>
                </c:pt>
                <c:pt idx="48499">
                  <c:v>9.0937900000000002E-2</c:v>
                </c:pt>
                <c:pt idx="48500">
                  <c:v>9.4817499999999999E-2</c:v>
                </c:pt>
                <c:pt idx="48501">
                  <c:v>9.8185300000000003E-2</c:v>
                </c:pt>
                <c:pt idx="48502">
                  <c:v>0.10219200000000001</c:v>
                </c:pt>
                <c:pt idx="48503">
                  <c:v>0.10557</c:v>
                </c:pt>
                <c:pt idx="48504">
                  <c:v>0.10916099999999999</c:v>
                </c:pt>
                <c:pt idx="48505">
                  <c:v>0.112844</c:v>
                </c:pt>
                <c:pt idx="48506">
                  <c:v>0.116281</c:v>
                </c:pt>
                <c:pt idx="48507">
                  <c:v>0.120004</c:v>
                </c:pt>
                <c:pt idx="48508">
                  <c:v>0.123249</c:v>
                </c:pt>
                <c:pt idx="48509">
                  <c:v>0.127002</c:v>
                </c:pt>
                <c:pt idx="48510">
                  <c:v>0.13047400000000001</c:v>
                </c:pt>
                <c:pt idx="48511">
                  <c:v>0.13384799999999999</c:v>
                </c:pt>
                <c:pt idx="48512">
                  <c:v>0.13728799999999999</c:v>
                </c:pt>
                <c:pt idx="48513">
                  <c:v>0.14079700000000001</c:v>
                </c:pt>
                <c:pt idx="48514">
                  <c:v>0.144095</c:v>
                </c:pt>
                <c:pt idx="48515">
                  <c:v>0.14729100000000001</c:v>
                </c:pt>
                <c:pt idx="48516">
                  <c:v>0.15072199999999999</c:v>
                </c:pt>
                <c:pt idx="48517">
                  <c:v>0.153831</c:v>
                </c:pt>
                <c:pt idx="48518">
                  <c:v>0.15714800000000001</c:v>
                </c:pt>
                <c:pt idx="48519">
                  <c:v>0.16030900000000001</c:v>
                </c:pt>
                <c:pt idx="48520">
                  <c:v>0.163298</c:v>
                </c:pt>
                <c:pt idx="48521">
                  <c:v>0.16658300000000001</c:v>
                </c:pt>
                <c:pt idx="48522">
                  <c:v>0.16945099999999999</c:v>
                </c:pt>
                <c:pt idx="48523">
                  <c:v>0.172627</c:v>
                </c:pt>
                <c:pt idx="48524">
                  <c:v>0.175595</c:v>
                </c:pt>
                <c:pt idx="48525">
                  <c:v>0.17845</c:v>
                </c:pt>
                <c:pt idx="48526">
                  <c:v>0.18144299999999999</c:v>
                </c:pt>
                <c:pt idx="48527">
                  <c:v>0.18418799999999999</c:v>
                </c:pt>
                <c:pt idx="48528">
                  <c:v>0.186913</c:v>
                </c:pt>
                <c:pt idx="48529">
                  <c:v>0.18968299999999999</c:v>
                </c:pt>
                <c:pt idx="48530">
                  <c:v>0.192193</c:v>
                </c:pt>
                <c:pt idx="48531">
                  <c:v>0.194855</c:v>
                </c:pt>
                <c:pt idx="48532">
                  <c:v>0.19750499999999999</c:v>
                </c:pt>
                <c:pt idx="48533">
                  <c:v>0.19998199999999999</c:v>
                </c:pt>
                <c:pt idx="48534">
                  <c:v>0.20257500000000001</c:v>
                </c:pt>
                <c:pt idx="48535">
                  <c:v>0.204875</c:v>
                </c:pt>
                <c:pt idx="48536">
                  <c:v>0.20738799999999999</c:v>
                </c:pt>
                <c:pt idx="48537">
                  <c:v>0.209816</c:v>
                </c:pt>
                <c:pt idx="48538">
                  <c:v>0.21204799999999999</c:v>
                </c:pt>
                <c:pt idx="48539">
                  <c:v>0.21432499999999999</c:v>
                </c:pt>
                <c:pt idx="48540">
                  <c:v>0.216475</c:v>
                </c:pt>
                <c:pt idx="48541">
                  <c:v>0.218695</c:v>
                </c:pt>
                <c:pt idx="48542">
                  <c:v>0.220833</c:v>
                </c:pt>
                <c:pt idx="48543">
                  <c:v>0.22308600000000001</c:v>
                </c:pt>
                <c:pt idx="48544">
                  <c:v>0.22481899999999999</c:v>
                </c:pt>
                <c:pt idx="48545">
                  <c:v>0.22695100000000001</c:v>
                </c:pt>
                <c:pt idx="48546">
                  <c:v>0.22875899999999999</c:v>
                </c:pt>
                <c:pt idx="48547">
                  <c:v>0.23066700000000001</c:v>
                </c:pt>
                <c:pt idx="48548">
                  <c:v>0.23253599999999999</c:v>
                </c:pt>
                <c:pt idx="48549">
                  <c:v>0.23409199999999999</c:v>
                </c:pt>
                <c:pt idx="48550">
                  <c:v>0.235817</c:v>
                </c:pt>
                <c:pt idx="48551">
                  <c:v>0.237536</c:v>
                </c:pt>
                <c:pt idx="48552">
                  <c:v>0.23902599999999999</c:v>
                </c:pt>
                <c:pt idx="48553">
                  <c:v>0.240699</c:v>
                </c:pt>
                <c:pt idx="48554">
                  <c:v>0.242122</c:v>
                </c:pt>
                <c:pt idx="48555">
                  <c:v>0.24360699999999999</c:v>
                </c:pt>
                <c:pt idx="48556">
                  <c:v>0.24505099999999999</c:v>
                </c:pt>
                <c:pt idx="48557">
                  <c:v>0.24628900000000001</c:v>
                </c:pt>
                <c:pt idx="48558">
                  <c:v>0.24765000000000001</c:v>
                </c:pt>
                <c:pt idx="48559">
                  <c:v>0.24896699999999999</c:v>
                </c:pt>
                <c:pt idx="48560">
                  <c:v>0.25006699999999998</c:v>
                </c:pt>
                <c:pt idx="48561">
                  <c:v>0.251471</c:v>
                </c:pt>
                <c:pt idx="48562">
                  <c:v>0.25241599999999997</c:v>
                </c:pt>
                <c:pt idx="48563">
                  <c:v>0.25361299999999998</c:v>
                </c:pt>
                <c:pt idx="48564">
                  <c:v>0.25467899999999999</c:v>
                </c:pt>
                <c:pt idx="48565">
                  <c:v>0.25580700000000001</c:v>
                </c:pt>
                <c:pt idx="48566">
                  <c:v>0.25670900000000002</c:v>
                </c:pt>
                <c:pt idx="48567">
                  <c:v>0.25774200000000003</c:v>
                </c:pt>
                <c:pt idx="48568">
                  <c:v>0.258687</c:v>
                </c:pt>
                <c:pt idx="48569">
                  <c:v>0.259438</c:v>
                </c:pt>
                <c:pt idx="48570">
                  <c:v>0.26049800000000001</c:v>
                </c:pt>
                <c:pt idx="48571">
                  <c:v>0.26102999999999998</c:v>
                </c:pt>
                <c:pt idx="48572">
                  <c:v>0.261907</c:v>
                </c:pt>
                <c:pt idx="48573">
                  <c:v>0.26251999999999998</c:v>
                </c:pt>
                <c:pt idx="48574">
                  <c:v>0.26324999999999998</c:v>
                </c:pt>
                <c:pt idx="48575">
                  <c:v>0.26401400000000003</c:v>
                </c:pt>
                <c:pt idx="48576">
                  <c:v>0.264237</c:v>
                </c:pt>
                <c:pt idx="48577">
                  <c:v>0.265127</c:v>
                </c:pt>
                <c:pt idx="48578">
                  <c:v>0.26563199999999998</c:v>
                </c:pt>
                <c:pt idx="48579">
                  <c:v>0.26612599999999997</c:v>
                </c:pt>
                <c:pt idx="48580">
                  <c:v>0.26667800000000003</c:v>
                </c:pt>
                <c:pt idx="48581">
                  <c:v>0.26722499999999999</c:v>
                </c:pt>
                <c:pt idx="48582">
                  <c:v>0.26747799999999999</c:v>
                </c:pt>
                <c:pt idx="48583">
                  <c:v>0.26803399999999999</c:v>
                </c:pt>
                <c:pt idx="48584">
                  <c:v>0.268484</c:v>
                </c:pt>
                <c:pt idx="48585">
                  <c:v>0.26877600000000001</c:v>
                </c:pt>
                <c:pt idx="48586">
                  <c:v>0.26924900000000002</c:v>
                </c:pt>
                <c:pt idx="48587">
                  <c:v>0.26933800000000002</c:v>
                </c:pt>
                <c:pt idx="48588">
                  <c:v>0.26997500000000002</c:v>
                </c:pt>
                <c:pt idx="48589">
                  <c:v>0.26991100000000001</c:v>
                </c:pt>
                <c:pt idx="48590">
                  <c:v>0.27035799999999999</c:v>
                </c:pt>
                <c:pt idx="48591">
                  <c:v>0.27081100000000002</c:v>
                </c:pt>
                <c:pt idx="48592">
                  <c:v>0.27069399999999999</c:v>
                </c:pt>
                <c:pt idx="48593">
                  <c:v>0.27119900000000002</c:v>
                </c:pt>
                <c:pt idx="48594">
                  <c:v>0.27151700000000001</c:v>
                </c:pt>
                <c:pt idx="48595">
                  <c:v>0.27180199999999999</c:v>
                </c:pt>
                <c:pt idx="48596">
                  <c:v>0.27193000000000001</c:v>
                </c:pt>
                <c:pt idx="48597">
                  <c:v>0.27228599999999997</c:v>
                </c:pt>
                <c:pt idx="48598">
                  <c:v>0.27243000000000001</c:v>
                </c:pt>
                <c:pt idx="48599">
                  <c:v>0.27269100000000002</c:v>
                </c:pt>
                <c:pt idx="48600">
                  <c:v>0.27274900000000002</c:v>
                </c:pt>
                <c:pt idx="48601">
                  <c:v>0.27296999999999999</c:v>
                </c:pt>
                <c:pt idx="48602">
                  <c:v>0.27324399999999999</c:v>
                </c:pt>
                <c:pt idx="48603">
                  <c:v>0.27296799999999999</c:v>
                </c:pt>
                <c:pt idx="48604">
                  <c:v>0.27337400000000001</c:v>
                </c:pt>
                <c:pt idx="48605">
                  <c:v>0.27335300000000001</c:v>
                </c:pt>
                <c:pt idx="48606">
                  <c:v>0.27349800000000002</c:v>
                </c:pt>
                <c:pt idx="48607">
                  <c:v>0.27359699999999998</c:v>
                </c:pt>
                <c:pt idx="48608">
                  <c:v>0.27358700000000002</c:v>
                </c:pt>
                <c:pt idx="48609">
                  <c:v>0.27367799999999998</c:v>
                </c:pt>
                <c:pt idx="48610">
                  <c:v>0.273843</c:v>
                </c:pt>
                <c:pt idx="48611">
                  <c:v>0.27411600000000003</c:v>
                </c:pt>
                <c:pt idx="48612">
                  <c:v>0.27423199999999998</c:v>
                </c:pt>
                <c:pt idx="48613">
                  <c:v>0.27426600000000001</c:v>
                </c:pt>
                <c:pt idx="48614">
                  <c:v>0.27446799999999999</c:v>
                </c:pt>
                <c:pt idx="48615">
                  <c:v>0.274783</c:v>
                </c:pt>
                <c:pt idx="48616">
                  <c:v>0.27483800000000003</c:v>
                </c:pt>
                <c:pt idx="48617">
                  <c:v>0.275117</c:v>
                </c:pt>
                <c:pt idx="48618">
                  <c:v>0.27520699999999998</c:v>
                </c:pt>
                <c:pt idx="48619">
                  <c:v>0.275335</c:v>
                </c:pt>
                <c:pt idx="48620">
                  <c:v>0.27563799999999999</c:v>
                </c:pt>
                <c:pt idx="48621">
                  <c:v>0.275621</c:v>
                </c:pt>
                <c:pt idx="48622">
                  <c:v>0.27585199999999999</c:v>
                </c:pt>
                <c:pt idx="48623">
                  <c:v>0.27592299999999997</c:v>
                </c:pt>
                <c:pt idx="48624">
                  <c:v>0.276117</c:v>
                </c:pt>
                <c:pt idx="48625">
                  <c:v>0.276113</c:v>
                </c:pt>
                <c:pt idx="48626">
                  <c:v>0.27628900000000001</c:v>
                </c:pt>
                <c:pt idx="48627">
                  <c:v>0.276615</c:v>
                </c:pt>
                <c:pt idx="48628">
                  <c:v>0.27673300000000001</c:v>
                </c:pt>
                <c:pt idx="48629">
                  <c:v>0.27684599999999998</c:v>
                </c:pt>
                <c:pt idx="48630">
                  <c:v>0.27679599999999999</c:v>
                </c:pt>
                <c:pt idx="48631">
                  <c:v>0.277144</c:v>
                </c:pt>
                <c:pt idx="48632">
                  <c:v>0.27721299999999999</c:v>
                </c:pt>
                <c:pt idx="48633">
                  <c:v>0.27734300000000001</c:v>
                </c:pt>
                <c:pt idx="48634">
                  <c:v>0.27758899999999997</c:v>
                </c:pt>
                <c:pt idx="48635">
                  <c:v>0.27758899999999997</c:v>
                </c:pt>
                <c:pt idx="48636">
                  <c:v>0.27788499999999999</c:v>
                </c:pt>
                <c:pt idx="48637">
                  <c:v>0.27802700000000002</c:v>
                </c:pt>
                <c:pt idx="48638">
                  <c:v>0.27812100000000001</c:v>
                </c:pt>
                <c:pt idx="48639">
                  <c:v>0.27834500000000001</c:v>
                </c:pt>
                <c:pt idx="48640">
                  <c:v>0.278391</c:v>
                </c:pt>
                <c:pt idx="48641">
                  <c:v>0.27842699999999998</c:v>
                </c:pt>
                <c:pt idx="48642">
                  <c:v>0.27851700000000001</c:v>
                </c:pt>
                <c:pt idx="48643">
                  <c:v>0.27847</c:v>
                </c:pt>
                <c:pt idx="48644">
                  <c:v>0.27863500000000002</c:v>
                </c:pt>
                <c:pt idx="48645">
                  <c:v>0.27849800000000002</c:v>
                </c:pt>
                <c:pt idx="48646">
                  <c:v>0.27804600000000002</c:v>
                </c:pt>
                <c:pt idx="48647">
                  <c:v>0.27838000000000002</c:v>
                </c:pt>
                <c:pt idx="48648">
                  <c:v>0.27818100000000001</c:v>
                </c:pt>
                <c:pt idx="48649">
                  <c:v>0.27801799999999999</c:v>
                </c:pt>
                <c:pt idx="48650">
                  <c:v>0.277893</c:v>
                </c:pt>
                <c:pt idx="48651">
                  <c:v>0.27755600000000002</c:v>
                </c:pt>
                <c:pt idx="48652">
                  <c:v>0.27744799999999997</c:v>
                </c:pt>
                <c:pt idx="48653">
                  <c:v>0.27712799999999999</c:v>
                </c:pt>
                <c:pt idx="48654">
                  <c:v>0.27712799999999999</c:v>
                </c:pt>
                <c:pt idx="48655">
                  <c:v>0.276669</c:v>
                </c:pt>
                <c:pt idx="48656">
                  <c:v>0.276256</c:v>
                </c:pt>
                <c:pt idx="48657">
                  <c:v>0.27574500000000002</c:v>
                </c:pt>
                <c:pt idx="48658">
                  <c:v>0.27531899999999998</c:v>
                </c:pt>
                <c:pt idx="48659">
                  <c:v>0.27506199999999997</c:v>
                </c:pt>
                <c:pt idx="48660">
                  <c:v>0.274372</c:v>
                </c:pt>
                <c:pt idx="48661">
                  <c:v>0.27398899999999998</c:v>
                </c:pt>
                <c:pt idx="48662">
                  <c:v>0.27310200000000001</c:v>
                </c:pt>
                <c:pt idx="48663">
                  <c:v>0.27260299999999998</c:v>
                </c:pt>
                <c:pt idx="48664">
                  <c:v>0.27187800000000001</c:v>
                </c:pt>
                <c:pt idx="48665">
                  <c:v>0.27118399999999998</c:v>
                </c:pt>
                <c:pt idx="48666">
                  <c:v>0.27028400000000002</c:v>
                </c:pt>
                <c:pt idx="48667">
                  <c:v>0.26924900000000002</c:v>
                </c:pt>
                <c:pt idx="48668">
                  <c:v>0.26830399999999999</c:v>
                </c:pt>
                <c:pt idx="48669">
                  <c:v>0.26723999999999998</c:v>
                </c:pt>
                <c:pt idx="48670">
                  <c:v>0.26624500000000001</c:v>
                </c:pt>
                <c:pt idx="48671">
                  <c:v>0.26493899999999998</c:v>
                </c:pt>
                <c:pt idx="48672">
                  <c:v>0.26368799999999998</c:v>
                </c:pt>
                <c:pt idx="48673">
                  <c:v>0.26213500000000001</c:v>
                </c:pt>
                <c:pt idx="48674">
                  <c:v>0.26096599999999998</c:v>
                </c:pt>
                <c:pt idx="48675">
                  <c:v>0.25953900000000002</c:v>
                </c:pt>
                <c:pt idx="48676">
                  <c:v>0.25783899999999998</c:v>
                </c:pt>
                <c:pt idx="48677">
                  <c:v>0.256411</c:v>
                </c:pt>
                <c:pt idx="48678">
                  <c:v>0.25460300000000002</c:v>
                </c:pt>
                <c:pt idx="48679">
                  <c:v>0.25305499999999997</c:v>
                </c:pt>
                <c:pt idx="48680">
                  <c:v>0.251272</c:v>
                </c:pt>
                <c:pt idx="48681">
                  <c:v>0.24945800000000001</c:v>
                </c:pt>
                <c:pt idx="48682">
                  <c:v>0.24775</c:v>
                </c:pt>
                <c:pt idx="48683">
                  <c:v>0.245618</c:v>
                </c:pt>
                <c:pt idx="48684">
                  <c:v>0.24370900000000001</c:v>
                </c:pt>
                <c:pt idx="48685">
                  <c:v>0.241483</c:v>
                </c:pt>
                <c:pt idx="48686">
                  <c:v>0.23946600000000001</c:v>
                </c:pt>
                <c:pt idx="48687">
                  <c:v>0.23699799999999999</c:v>
                </c:pt>
                <c:pt idx="48688">
                  <c:v>0.23468700000000001</c:v>
                </c:pt>
                <c:pt idx="48689">
                  <c:v>0.23210800000000001</c:v>
                </c:pt>
                <c:pt idx="48690">
                  <c:v>0.229598</c:v>
                </c:pt>
                <c:pt idx="48691">
                  <c:v>0.22706399999999999</c:v>
                </c:pt>
                <c:pt idx="48692">
                  <c:v>0.22433500000000001</c:v>
                </c:pt>
                <c:pt idx="48693">
                  <c:v>0.22159000000000001</c:v>
                </c:pt>
                <c:pt idx="48694">
                  <c:v>0.21870100000000001</c:v>
                </c:pt>
                <c:pt idx="48695">
                  <c:v>0.215721</c:v>
                </c:pt>
                <c:pt idx="48696">
                  <c:v>0.21292800000000001</c:v>
                </c:pt>
                <c:pt idx="48697">
                  <c:v>0.20962500000000001</c:v>
                </c:pt>
                <c:pt idx="48698">
                  <c:v>0.206566</c:v>
                </c:pt>
                <c:pt idx="48699">
                  <c:v>0.20339699999999999</c:v>
                </c:pt>
                <c:pt idx="48700">
                  <c:v>0.200126</c:v>
                </c:pt>
                <c:pt idx="48701">
                  <c:v>0.19665199999999999</c:v>
                </c:pt>
                <c:pt idx="48702">
                  <c:v>0.19351399999999999</c:v>
                </c:pt>
                <c:pt idx="48703">
                  <c:v>0.189859</c:v>
                </c:pt>
                <c:pt idx="48704">
                  <c:v>0.18636</c:v>
                </c:pt>
                <c:pt idx="48705">
                  <c:v>0.182616</c:v>
                </c:pt>
                <c:pt idx="48706">
                  <c:v>0.17916000000000001</c:v>
                </c:pt>
                <c:pt idx="48707">
                  <c:v>0.175346</c:v>
                </c:pt>
                <c:pt idx="48708">
                  <c:v>0.17139599999999999</c:v>
                </c:pt>
                <c:pt idx="48709">
                  <c:v>0.16752800000000001</c:v>
                </c:pt>
                <c:pt idx="48710">
                  <c:v>0.163435</c:v>
                </c:pt>
                <c:pt idx="48711">
                  <c:v>0.159585</c:v>
                </c:pt>
                <c:pt idx="48712">
                  <c:v>0.155501</c:v>
                </c:pt>
                <c:pt idx="48713">
                  <c:v>0.15126600000000001</c:v>
                </c:pt>
                <c:pt idx="48714">
                  <c:v>0.14699499999999999</c:v>
                </c:pt>
                <c:pt idx="48715">
                  <c:v>0.14275099999999999</c:v>
                </c:pt>
                <c:pt idx="48716">
                  <c:v>0.13836100000000001</c:v>
                </c:pt>
                <c:pt idx="48717">
                  <c:v>0.13381299999999999</c:v>
                </c:pt>
                <c:pt idx="48718">
                  <c:v>0.129548</c:v>
                </c:pt>
                <c:pt idx="48719">
                  <c:v>0.124808</c:v>
                </c:pt>
                <c:pt idx="48720">
                  <c:v>0.120477</c:v>
                </c:pt>
                <c:pt idx="48721">
                  <c:v>0.115633</c:v>
                </c:pt>
                <c:pt idx="48722">
                  <c:v>0.11089300000000001</c:v>
                </c:pt>
                <c:pt idx="48723">
                  <c:v>0.106194</c:v>
                </c:pt>
                <c:pt idx="48724">
                  <c:v>0.10134700000000001</c:v>
                </c:pt>
                <c:pt idx="48725">
                  <c:v>9.6621200000000004E-2</c:v>
                </c:pt>
                <c:pt idx="48726">
                  <c:v>9.1519199999999995E-2</c:v>
                </c:pt>
                <c:pt idx="48727">
                  <c:v>8.6569400000000005E-2</c:v>
                </c:pt>
                <c:pt idx="48728">
                  <c:v>8.1643999999999994E-2</c:v>
                </c:pt>
                <c:pt idx="48729">
                  <c:v>7.6724799999999996E-2</c:v>
                </c:pt>
                <c:pt idx="48730">
                  <c:v>7.1526199999999998E-2</c:v>
                </c:pt>
                <c:pt idx="48731">
                  <c:v>6.63295E-2</c:v>
                </c:pt>
                <c:pt idx="48732">
                  <c:v>6.1232599999999998E-2</c:v>
                </c:pt>
                <c:pt idx="48733">
                  <c:v>5.6072299999999999E-2</c:v>
                </c:pt>
                <c:pt idx="48734">
                  <c:v>5.0880799999999997E-2</c:v>
                </c:pt>
                <c:pt idx="48735">
                  <c:v>4.5543800000000002E-2</c:v>
                </c:pt>
                <c:pt idx="48736">
                  <c:v>4.0422600000000003E-2</c:v>
                </c:pt>
                <c:pt idx="48737">
                  <c:v>3.48539E-2</c:v>
                </c:pt>
                <c:pt idx="48738">
                  <c:v>2.9644E-2</c:v>
                </c:pt>
                <c:pt idx="48739">
                  <c:v>2.4456100000000001E-2</c:v>
                </c:pt>
                <c:pt idx="48740">
                  <c:v>1.90712E-2</c:v>
                </c:pt>
                <c:pt idx="48741">
                  <c:v>1.3642700000000001E-2</c:v>
                </c:pt>
                <c:pt idx="48742">
                  <c:v>8.2454299999999998E-3</c:v>
                </c:pt>
                <c:pt idx="48743">
                  <c:v>2.89654E-3</c:v>
                </c:pt>
                <c:pt idx="48744">
                  <c:v>-2.79569E-3</c:v>
                </c:pt>
                <c:pt idx="48745">
                  <c:v>-7.9737799999999998E-3</c:v>
                </c:pt>
                <c:pt idx="48746">
                  <c:v>-1.36063E-2</c:v>
                </c:pt>
                <c:pt idx="48747">
                  <c:v>-1.89725E-2</c:v>
                </c:pt>
                <c:pt idx="48748">
                  <c:v>-2.4570399999999999E-2</c:v>
                </c:pt>
                <c:pt idx="48749">
                  <c:v>-3.0122199999999998E-2</c:v>
                </c:pt>
                <c:pt idx="48750">
                  <c:v>-3.5396499999999997E-2</c:v>
                </c:pt>
                <c:pt idx="48751">
                  <c:v>-4.0960499999999997E-2</c:v>
                </c:pt>
                <c:pt idx="48752">
                  <c:v>-4.6325199999999997E-2</c:v>
                </c:pt>
                <c:pt idx="48753">
                  <c:v>-5.1865700000000001E-2</c:v>
                </c:pt>
                <c:pt idx="48754">
                  <c:v>-5.7291599999999998E-2</c:v>
                </c:pt>
                <c:pt idx="48755">
                  <c:v>-6.2596100000000002E-2</c:v>
                </c:pt>
                <c:pt idx="48756">
                  <c:v>-6.8012199999999995E-2</c:v>
                </c:pt>
                <c:pt idx="48757">
                  <c:v>-7.3410199999999995E-2</c:v>
                </c:pt>
                <c:pt idx="48758">
                  <c:v>-7.8656299999999998E-2</c:v>
                </c:pt>
                <c:pt idx="48759">
                  <c:v>-8.4049899999999997E-2</c:v>
                </c:pt>
                <c:pt idx="48760">
                  <c:v>-8.9438900000000002E-2</c:v>
                </c:pt>
                <c:pt idx="48761">
                  <c:v>-9.4533000000000006E-2</c:v>
                </c:pt>
                <c:pt idx="48762">
                  <c:v>-9.9803699999999995E-2</c:v>
                </c:pt>
                <c:pt idx="48763">
                  <c:v>-0.10487100000000001</c:v>
                </c:pt>
                <c:pt idx="48764">
                  <c:v>-0.110265</c:v>
                </c:pt>
                <c:pt idx="48765">
                  <c:v>-0.11543200000000001</c:v>
                </c:pt>
                <c:pt idx="48766">
                  <c:v>-0.120407</c:v>
                </c:pt>
                <c:pt idx="48767">
                  <c:v>-0.12553500000000001</c:v>
                </c:pt>
                <c:pt idx="48768">
                  <c:v>-0.130439</c:v>
                </c:pt>
                <c:pt idx="48769">
                  <c:v>-0.13550999999999999</c:v>
                </c:pt>
                <c:pt idx="48770">
                  <c:v>-0.140426</c:v>
                </c:pt>
                <c:pt idx="48771">
                  <c:v>-0.14538699999999999</c:v>
                </c:pt>
                <c:pt idx="48772">
                  <c:v>-0.150035</c:v>
                </c:pt>
                <c:pt idx="48773">
                  <c:v>-0.154895</c:v>
                </c:pt>
                <c:pt idx="48774">
                  <c:v>-0.159665</c:v>
                </c:pt>
                <c:pt idx="48775">
                  <c:v>-0.16440299999999999</c:v>
                </c:pt>
                <c:pt idx="48776">
                  <c:v>-0.16889799999999999</c:v>
                </c:pt>
                <c:pt idx="48777">
                  <c:v>-0.17357</c:v>
                </c:pt>
                <c:pt idx="48778">
                  <c:v>-0.177898</c:v>
                </c:pt>
                <c:pt idx="48779">
                  <c:v>-0.182342</c:v>
                </c:pt>
                <c:pt idx="48780">
                  <c:v>-0.186614</c:v>
                </c:pt>
                <c:pt idx="48781">
                  <c:v>-0.19104499999999999</c:v>
                </c:pt>
                <c:pt idx="48782">
                  <c:v>-0.195211</c:v>
                </c:pt>
                <c:pt idx="48783">
                  <c:v>-0.199375</c:v>
                </c:pt>
                <c:pt idx="48784">
                  <c:v>-0.203515</c:v>
                </c:pt>
                <c:pt idx="48785">
                  <c:v>-0.207478</c:v>
                </c:pt>
                <c:pt idx="48786">
                  <c:v>-0.21132000000000001</c:v>
                </c:pt>
                <c:pt idx="48787">
                  <c:v>-0.215479</c:v>
                </c:pt>
                <c:pt idx="48788">
                  <c:v>-0.21920100000000001</c:v>
                </c:pt>
                <c:pt idx="48789">
                  <c:v>-0.22302</c:v>
                </c:pt>
                <c:pt idx="48790">
                  <c:v>-0.22655500000000001</c:v>
                </c:pt>
                <c:pt idx="48791">
                  <c:v>-0.23010900000000001</c:v>
                </c:pt>
                <c:pt idx="48792">
                  <c:v>-0.23368700000000001</c:v>
                </c:pt>
                <c:pt idx="48793">
                  <c:v>-0.23701900000000001</c:v>
                </c:pt>
                <c:pt idx="48794">
                  <c:v>-0.240421</c:v>
                </c:pt>
                <c:pt idx="48795">
                  <c:v>-0.24357999999999999</c:v>
                </c:pt>
                <c:pt idx="48796">
                  <c:v>-0.24688299999999999</c:v>
                </c:pt>
                <c:pt idx="48797">
                  <c:v>-0.25000099999999997</c:v>
                </c:pt>
                <c:pt idx="48798">
                  <c:v>-0.25299700000000003</c:v>
                </c:pt>
                <c:pt idx="48799">
                  <c:v>-0.25605299999999998</c:v>
                </c:pt>
                <c:pt idx="48800">
                  <c:v>-0.258718</c:v>
                </c:pt>
                <c:pt idx="48801">
                  <c:v>-0.26161600000000002</c:v>
                </c:pt>
                <c:pt idx="48802">
                  <c:v>-0.26427600000000001</c:v>
                </c:pt>
                <c:pt idx="48803">
                  <c:v>-0.26693699999999998</c:v>
                </c:pt>
                <c:pt idx="48804">
                  <c:v>-0.26955499999999999</c:v>
                </c:pt>
                <c:pt idx="48805">
                  <c:v>-0.271901</c:v>
                </c:pt>
                <c:pt idx="48806">
                  <c:v>-0.27447899999999997</c:v>
                </c:pt>
                <c:pt idx="48807">
                  <c:v>-0.27671699999999999</c:v>
                </c:pt>
                <c:pt idx="48808">
                  <c:v>-0.27926499999999999</c:v>
                </c:pt>
                <c:pt idx="48809">
                  <c:v>-0.28136</c:v>
                </c:pt>
                <c:pt idx="48810">
                  <c:v>-0.28359899999999999</c:v>
                </c:pt>
                <c:pt idx="48811">
                  <c:v>-0.28551700000000002</c:v>
                </c:pt>
                <c:pt idx="48812">
                  <c:v>-0.28752699999999998</c:v>
                </c:pt>
                <c:pt idx="48813">
                  <c:v>-0.28947899999999999</c:v>
                </c:pt>
                <c:pt idx="48814">
                  <c:v>-0.29135499999999998</c:v>
                </c:pt>
                <c:pt idx="48815">
                  <c:v>-0.29319000000000001</c:v>
                </c:pt>
                <c:pt idx="48816">
                  <c:v>-0.29473500000000002</c:v>
                </c:pt>
                <c:pt idx="48817">
                  <c:v>-0.29636800000000002</c:v>
                </c:pt>
                <c:pt idx="48818">
                  <c:v>-0.29786699999999999</c:v>
                </c:pt>
                <c:pt idx="48819">
                  <c:v>-0.29941099999999998</c:v>
                </c:pt>
                <c:pt idx="48820">
                  <c:v>-0.30091699999999999</c:v>
                </c:pt>
                <c:pt idx="48821">
                  <c:v>-0.30223499999999998</c:v>
                </c:pt>
                <c:pt idx="48822">
                  <c:v>-0.30362</c:v>
                </c:pt>
                <c:pt idx="48823">
                  <c:v>-0.30471100000000001</c:v>
                </c:pt>
                <c:pt idx="48824">
                  <c:v>-0.30611300000000002</c:v>
                </c:pt>
                <c:pt idx="48825">
                  <c:v>-0.30718600000000001</c:v>
                </c:pt>
                <c:pt idx="48826">
                  <c:v>-0.30838599999999999</c:v>
                </c:pt>
                <c:pt idx="48827">
                  <c:v>-0.30933500000000003</c:v>
                </c:pt>
                <c:pt idx="48828">
                  <c:v>-0.31024600000000002</c:v>
                </c:pt>
                <c:pt idx="48829">
                  <c:v>-0.31122</c:v>
                </c:pt>
                <c:pt idx="48830">
                  <c:v>-0.31198100000000001</c:v>
                </c:pt>
                <c:pt idx="48831">
                  <c:v>-0.31291400000000003</c:v>
                </c:pt>
                <c:pt idx="48832">
                  <c:v>-0.31342999999999999</c:v>
                </c:pt>
                <c:pt idx="48833">
                  <c:v>-0.31440200000000001</c:v>
                </c:pt>
                <c:pt idx="48834">
                  <c:v>-0.31492199999999998</c:v>
                </c:pt>
                <c:pt idx="48835">
                  <c:v>-0.31576500000000002</c:v>
                </c:pt>
                <c:pt idx="48836">
                  <c:v>-0.316303</c:v>
                </c:pt>
                <c:pt idx="48837">
                  <c:v>-0.316938</c:v>
                </c:pt>
                <c:pt idx="48838">
                  <c:v>-0.317494</c:v>
                </c:pt>
                <c:pt idx="48839">
                  <c:v>-0.31785999999999998</c:v>
                </c:pt>
                <c:pt idx="48840">
                  <c:v>-0.31850000000000001</c:v>
                </c:pt>
                <c:pt idx="48841">
                  <c:v>-0.31881300000000001</c:v>
                </c:pt>
                <c:pt idx="48842">
                  <c:v>-0.319434</c:v>
                </c:pt>
                <c:pt idx="48843">
                  <c:v>-0.31958799999999998</c:v>
                </c:pt>
                <c:pt idx="48844">
                  <c:v>-0.32011400000000001</c:v>
                </c:pt>
                <c:pt idx="48845">
                  <c:v>-0.32038499999999998</c:v>
                </c:pt>
                <c:pt idx="48846">
                  <c:v>-0.32072499999999998</c:v>
                </c:pt>
                <c:pt idx="48847">
                  <c:v>-0.32114399999999999</c:v>
                </c:pt>
                <c:pt idx="48848">
                  <c:v>-0.32133299999999998</c:v>
                </c:pt>
                <c:pt idx="48849">
                  <c:v>-0.32164799999999999</c:v>
                </c:pt>
                <c:pt idx="48850">
                  <c:v>-0.32187199999999999</c:v>
                </c:pt>
                <c:pt idx="48851">
                  <c:v>-0.322106</c:v>
                </c:pt>
                <c:pt idx="48852">
                  <c:v>-0.32237500000000002</c:v>
                </c:pt>
                <c:pt idx="48853">
                  <c:v>-0.32252599999999998</c:v>
                </c:pt>
                <c:pt idx="48854">
                  <c:v>-0.32277299999999998</c:v>
                </c:pt>
                <c:pt idx="48855">
                  <c:v>-0.32282699999999998</c:v>
                </c:pt>
                <c:pt idx="48856">
                  <c:v>-0.32311000000000001</c:v>
                </c:pt>
                <c:pt idx="48857">
                  <c:v>-0.32331900000000002</c:v>
                </c:pt>
                <c:pt idx="48858">
                  <c:v>-0.32360699999999998</c:v>
                </c:pt>
                <c:pt idx="48859">
                  <c:v>-0.32371499999999997</c:v>
                </c:pt>
                <c:pt idx="48860">
                  <c:v>-0.323799</c:v>
                </c:pt>
                <c:pt idx="48861">
                  <c:v>-0.32402199999999998</c:v>
                </c:pt>
                <c:pt idx="48862">
                  <c:v>-0.32422299999999998</c:v>
                </c:pt>
                <c:pt idx="48863">
                  <c:v>-0.324488</c:v>
                </c:pt>
                <c:pt idx="48864">
                  <c:v>-0.324602</c:v>
                </c:pt>
                <c:pt idx="48865">
                  <c:v>-0.324795</c:v>
                </c:pt>
                <c:pt idx="48866">
                  <c:v>-0.324795</c:v>
                </c:pt>
                <c:pt idx="48867">
                  <c:v>-0.325069</c:v>
                </c:pt>
                <c:pt idx="48868">
                  <c:v>-0.32547399999999999</c:v>
                </c:pt>
                <c:pt idx="48869">
                  <c:v>-0.32552700000000001</c:v>
                </c:pt>
                <c:pt idx="48870">
                  <c:v>-0.32585999999999998</c:v>
                </c:pt>
                <c:pt idx="48871">
                  <c:v>-0.325826</c:v>
                </c:pt>
                <c:pt idx="48872">
                  <c:v>-0.32627</c:v>
                </c:pt>
                <c:pt idx="48873">
                  <c:v>-0.32630500000000001</c:v>
                </c:pt>
                <c:pt idx="48874">
                  <c:v>-0.32696500000000001</c:v>
                </c:pt>
                <c:pt idx="48875">
                  <c:v>-0.32733400000000001</c:v>
                </c:pt>
                <c:pt idx="48876">
                  <c:v>-0.327266</c:v>
                </c:pt>
                <c:pt idx="48877">
                  <c:v>-0.32769300000000001</c:v>
                </c:pt>
                <c:pt idx="48878">
                  <c:v>-0.32807700000000001</c:v>
                </c:pt>
                <c:pt idx="48879">
                  <c:v>-0.32851399999999997</c:v>
                </c:pt>
                <c:pt idx="48880">
                  <c:v>-0.328793</c:v>
                </c:pt>
                <c:pt idx="48881">
                  <c:v>-0.32915100000000003</c:v>
                </c:pt>
                <c:pt idx="48882">
                  <c:v>-0.32928600000000002</c:v>
                </c:pt>
                <c:pt idx="48883">
                  <c:v>-0.329818</c:v>
                </c:pt>
                <c:pt idx="48884">
                  <c:v>-0.33024599999999998</c:v>
                </c:pt>
                <c:pt idx="48885">
                  <c:v>-0.33079199999999997</c:v>
                </c:pt>
                <c:pt idx="48886">
                  <c:v>-0.33102399999999998</c:v>
                </c:pt>
                <c:pt idx="48887">
                  <c:v>-0.33150299999999999</c:v>
                </c:pt>
                <c:pt idx="48888">
                  <c:v>-0.33199899999999999</c:v>
                </c:pt>
                <c:pt idx="48889">
                  <c:v>-0.33249299999999998</c:v>
                </c:pt>
                <c:pt idx="48890">
                  <c:v>-0.33313799999999999</c:v>
                </c:pt>
                <c:pt idx="48891">
                  <c:v>-0.333422</c:v>
                </c:pt>
                <c:pt idx="48892">
                  <c:v>-0.33411200000000002</c:v>
                </c:pt>
                <c:pt idx="48893">
                  <c:v>-0.33435399999999998</c:v>
                </c:pt>
                <c:pt idx="48894">
                  <c:v>-0.33530799999999999</c:v>
                </c:pt>
                <c:pt idx="48895">
                  <c:v>-0.335702</c:v>
                </c:pt>
                <c:pt idx="48896">
                  <c:v>-0.33639200000000002</c:v>
                </c:pt>
                <c:pt idx="48897">
                  <c:v>-0.33678599999999997</c:v>
                </c:pt>
                <c:pt idx="48898">
                  <c:v>-0.33726</c:v>
                </c:pt>
                <c:pt idx="48899">
                  <c:v>-0.33791700000000002</c:v>
                </c:pt>
                <c:pt idx="48900">
                  <c:v>-0.33849200000000002</c:v>
                </c:pt>
                <c:pt idx="48901">
                  <c:v>-0.33916000000000002</c:v>
                </c:pt>
                <c:pt idx="48902">
                  <c:v>-0.339611</c:v>
                </c:pt>
                <c:pt idx="48903">
                  <c:v>-0.34009200000000001</c:v>
                </c:pt>
                <c:pt idx="48904">
                  <c:v>-0.34074199999999999</c:v>
                </c:pt>
                <c:pt idx="48905">
                  <c:v>-0.34128900000000001</c:v>
                </c:pt>
                <c:pt idx="48906">
                  <c:v>-0.34200700000000001</c:v>
                </c:pt>
                <c:pt idx="48907">
                  <c:v>-0.34226800000000002</c:v>
                </c:pt>
                <c:pt idx="48908">
                  <c:v>-0.34284900000000001</c:v>
                </c:pt>
                <c:pt idx="48909">
                  <c:v>-0.343225</c:v>
                </c:pt>
                <c:pt idx="48910">
                  <c:v>-0.34396100000000002</c:v>
                </c:pt>
                <c:pt idx="48911">
                  <c:v>-0.34440900000000002</c:v>
                </c:pt>
                <c:pt idx="48912">
                  <c:v>-0.34490999999999999</c:v>
                </c:pt>
                <c:pt idx="48913">
                  <c:v>-0.34535199999999999</c:v>
                </c:pt>
                <c:pt idx="48914">
                  <c:v>-0.34561599999999998</c:v>
                </c:pt>
                <c:pt idx="48915">
                  <c:v>-0.346163</c:v>
                </c:pt>
                <c:pt idx="48916">
                  <c:v>-0.34649099999999999</c:v>
                </c:pt>
                <c:pt idx="48917">
                  <c:v>-0.34715000000000001</c:v>
                </c:pt>
                <c:pt idx="48918">
                  <c:v>-0.34724699999999997</c:v>
                </c:pt>
                <c:pt idx="48919">
                  <c:v>-0.34763699999999997</c:v>
                </c:pt>
                <c:pt idx="48920">
                  <c:v>-0.34783599999999998</c:v>
                </c:pt>
                <c:pt idx="48921">
                  <c:v>-0.34839599999999998</c:v>
                </c:pt>
                <c:pt idx="48922">
                  <c:v>-0.34881200000000001</c:v>
                </c:pt>
                <c:pt idx="48923">
                  <c:v>-0.34911500000000001</c:v>
                </c:pt>
                <c:pt idx="48924">
                  <c:v>-0.34928500000000001</c:v>
                </c:pt>
                <c:pt idx="48925">
                  <c:v>-0.34950100000000001</c:v>
                </c:pt>
                <c:pt idx="48926">
                  <c:v>-0.34984100000000001</c:v>
                </c:pt>
                <c:pt idx="48927">
                  <c:v>-0.35005700000000001</c:v>
                </c:pt>
                <c:pt idx="48928">
                  <c:v>-0.35015000000000002</c:v>
                </c:pt>
                <c:pt idx="48929">
                  <c:v>-0.35014200000000001</c:v>
                </c:pt>
                <c:pt idx="48930">
                  <c:v>-0.35016399999999998</c:v>
                </c:pt>
                <c:pt idx="48931">
                  <c:v>-0.35013</c:v>
                </c:pt>
                <c:pt idx="48932">
                  <c:v>-0.35031499999999999</c:v>
                </c:pt>
                <c:pt idx="48933">
                  <c:v>-0.35014099999999998</c:v>
                </c:pt>
                <c:pt idx="48934">
                  <c:v>-0.34986699999999998</c:v>
                </c:pt>
                <c:pt idx="48935">
                  <c:v>-0.34972700000000001</c:v>
                </c:pt>
                <c:pt idx="48936">
                  <c:v>-0.34945999999999999</c:v>
                </c:pt>
                <c:pt idx="48937">
                  <c:v>-0.34928399999999998</c:v>
                </c:pt>
                <c:pt idx="48938">
                  <c:v>-0.34905599999999998</c:v>
                </c:pt>
                <c:pt idx="48939">
                  <c:v>-0.348611</c:v>
                </c:pt>
                <c:pt idx="48940">
                  <c:v>-0.34810000000000002</c:v>
                </c:pt>
                <c:pt idx="48941">
                  <c:v>-0.347721</c:v>
                </c:pt>
                <c:pt idx="48942">
                  <c:v>-0.34720000000000001</c:v>
                </c:pt>
                <c:pt idx="48943">
                  <c:v>-0.34650199999999998</c:v>
                </c:pt>
                <c:pt idx="48944">
                  <c:v>-0.34607199999999999</c:v>
                </c:pt>
                <c:pt idx="48945">
                  <c:v>-0.34526600000000002</c:v>
                </c:pt>
                <c:pt idx="48946">
                  <c:v>-0.344634</c:v>
                </c:pt>
                <c:pt idx="48947">
                  <c:v>-0.34363500000000002</c:v>
                </c:pt>
                <c:pt idx="48948">
                  <c:v>-0.34305799999999997</c:v>
                </c:pt>
                <c:pt idx="48949">
                  <c:v>-0.34196399999999999</c:v>
                </c:pt>
                <c:pt idx="48950">
                  <c:v>-0.341196</c:v>
                </c:pt>
                <c:pt idx="48951">
                  <c:v>-0.33996500000000002</c:v>
                </c:pt>
                <c:pt idx="48952">
                  <c:v>-0.33907399999999999</c:v>
                </c:pt>
                <c:pt idx="48953">
                  <c:v>-0.33820899999999998</c:v>
                </c:pt>
                <c:pt idx="48954">
                  <c:v>-0.33697700000000003</c:v>
                </c:pt>
                <c:pt idx="48955">
                  <c:v>-0.33606599999999998</c:v>
                </c:pt>
                <c:pt idx="48956">
                  <c:v>-0.33443800000000001</c:v>
                </c:pt>
                <c:pt idx="48957">
                  <c:v>-0.33335399999999998</c:v>
                </c:pt>
                <c:pt idx="48958">
                  <c:v>-0.331903</c:v>
                </c:pt>
                <c:pt idx="48959">
                  <c:v>-0.33067800000000003</c:v>
                </c:pt>
                <c:pt idx="48960">
                  <c:v>-0.32926100000000003</c:v>
                </c:pt>
                <c:pt idx="48961">
                  <c:v>-0.32753500000000002</c:v>
                </c:pt>
                <c:pt idx="48962">
                  <c:v>-0.326187</c:v>
                </c:pt>
                <c:pt idx="48963">
                  <c:v>-0.32417400000000002</c:v>
                </c:pt>
                <c:pt idx="48964">
                  <c:v>-0.32283600000000001</c:v>
                </c:pt>
                <c:pt idx="48965">
                  <c:v>-0.32086599999999998</c:v>
                </c:pt>
                <c:pt idx="48966">
                  <c:v>-0.31901000000000002</c:v>
                </c:pt>
                <c:pt idx="48967">
                  <c:v>-0.31696800000000003</c:v>
                </c:pt>
                <c:pt idx="48968">
                  <c:v>-0.31513600000000003</c:v>
                </c:pt>
                <c:pt idx="48969">
                  <c:v>-0.313143</c:v>
                </c:pt>
                <c:pt idx="48970">
                  <c:v>-0.31104599999999999</c:v>
                </c:pt>
                <c:pt idx="48971">
                  <c:v>-0.30907800000000002</c:v>
                </c:pt>
                <c:pt idx="48972">
                  <c:v>-0.30668800000000002</c:v>
                </c:pt>
                <c:pt idx="48973">
                  <c:v>-0.30470999999999998</c:v>
                </c:pt>
                <c:pt idx="48974">
                  <c:v>-0.30211900000000003</c:v>
                </c:pt>
                <c:pt idx="48975">
                  <c:v>-0.30014999999999997</c:v>
                </c:pt>
                <c:pt idx="48976">
                  <c:v>-0.29765399999999997</c:v>
                </c:pt>
                <c:pt idx="48977">
                  <c:v>-0.29505900000000002</c:v>
                </c:pt>
                <c:pt idx="48978">
                  <c:v>-0.29259800000000002</c:v>
                </c:pt>
                <c:pt idx="48979">
                  <c:v>-0.28982200000000002</c:v>
                </c:pt>
                <c:pt idx="48980">
                  <c:v>-0.28765099999999999</c:v>
                </c:pt>
                <c:pt idx="48981">
                  <c:v>-0.28466999999999998</c:v>
                </c:pt>
                <c:pt idx="48982">
                  <c:v>-0.28202199999999999</c:v>
                </c:pt>
                <c:pt idx="48983">
                  <c:v>-0.279171</c:v>
                </c:pt>
                <c:pt idx="48984">
                  <c:v>-0.27629100000000001</c:v>
                </c:pt>
                <c:pt idx="48985">
                  <c:v>-0.273476</c:v>
                </c:pt>
                <c:pt idx="48986">
                  <c:v>-0.27060699999999999</c:v>
                </c:pt>
                <c:pt idx="48987">
                  <c:v>-0.26739800000000002</c:v>
                </c:pt>
                <c:pt idx="48988">
                  <c:v>-0.26451000000000002</c:v>
                </c:pt>
                <c:pt idx="48989">
                  <c:v>-0.261241</c:v>
                </c:pt>
                <c:pt idx="48990">
                  <c:v>-0.25821300000000003</c:v>
                </c:pt>
                <c:pt idx="48991">
                  <c:v>-0.25512899999999999</c:v>
                </c:pt>
                <c:pt idx="48992">
                  <c:v>-0.251803</c:v>
                </c:pt>
                <c:pt idx="48993">
                  <c:v>-0.248663</c:v>
                </c:pt>
                <c:pt idx="48994">
                  <c:v>-0.245139</c:v>
                </c:pt>
                <c:pt idx="48995">
                  <c:v>-0.24200199999999999</c:v>
                </c:pt>
                <c:pt idx="48996">
                  <c:v>-0.23850499999999999</c:v>
                </c:pt>
                <c:pt idx="48997">
                  <c:v>-0.23521400000000001</c:v>
                </c:pt>
                <c:pt idx="48998">
                  <c:v>-0.23170199999999999</c:v>
                </c:pt>
                <c:pt idx="48999">
                  <c:v>-0.22824700000000001</c:v>
                </c:pt>
                <c:pt idx="49000">
                  <c:v>-0.22480600000000001</c:v>
                </c:pt>
                <c:pt idx="49001">
                  <c:v>-0.22126299999999999</c:v>
                </c:pt>
                <c:pt idx="49002">
                  <c:v>-0.21791199999999999</c:v>
                </c:pt>
                <c:pt idx="49003">
                  <c:v>-0.214117</c:v>
                </c:pt>
                <c:pt idx="49004">
                  <c:v>-0.210623</c:v>
                </c:pt>
                <c:pt idx="49005">
                  <c:v>-0.206761</c:v>
                </c:pt>
                <c:pt idx="49006">
                  <c:v>-0.20315</c:v>
                </c:pt>
                <c:pt idx="49007">
                  <c:v>-0.19955700000000001</c:v>
                </c:pt>
                <c:pt idx="49008">
                  <c:v>-0.19563900000000001</c:v>
                </c:pt>
                <c:pt idx="49009">
                  <c:v>-0.192023</c:v>
                </c:pt>
                <c:pt idx="49010">
                  <c:v>-0.188058</c:v>
                </c:pt>
                <c:pt idx="49011">
                  <c:v>-0.18451899999999999</c:v>
                </c:pt>
                <c:pt idx="49012">
                  <c:v>-0.18062900000000001</c:v>
                </c:pt>
                <c:pt idx="49013">
                  <c:v>-0.17694299999999999</c:v>
                </c:pt>
                <c:pt idx="49014">
                  <c:v>-0.172928</c:v>
                </c:pt>
                <c:pt idx="49015">
                  <c:v>-0.169151</c:v>
                </c:pt>
                <c:pt idx="49016">
                  <c:v>-0.16517599999999999</c:v>
                </c:pt>
                <c:pt idx="49017">
                  <c:v>-0.161409</c:v>
                </c:pt>
                <c:pt idx="49018">
                  <c:v>-0.15767600000000001</c:v>
                </c:pt>
                <c:pt idx="49019">
                  <c:v>-0.15366199999999999</c:v>
                </c:pt>
                <c:pt idx="49020">
                  <c:v>-0.149899</c:v>
                </c:pt>
                <c:pt idx="49021">
                  <c:v>-0.14586099999999999</c:v>
                </c:pt>
                <c:pt idx="49022">
                  <c:v>-0.14235800000000001</c:v>
                </c:pt>
                <c:pt idx="49023">
                  <c:v>-0.13842299999999999</c:v>
                </c:pt>
                <c:pt idx="49024">
                  <c:v>-0.13459199999999999</c:v>
                </c:pt>
                <c:pt idx="49025">
                  <c:v>-0.130715</c:v>
                </c:pt>
                <c:pt idx="49026">
                  <c:v>-0.12684599999999999</c:v>
                </c:pt>
                <c:pt idx="49027">
                  <c:v>-0.12318</c:v>
                </c:pt>
                <c:pt idx="49028">
                  <c:v>-0.11932</c:v>
                </c:pt>
                <c:pt idx="49029">
                  <c:v>-0.11572399999999999</c:v>
                </c:pt>
                <c:pt idx="49030">
                  <c:v>-0.11169900000000001</c:v>
                </c:pt>
                <c:pt idx="49031">
                  <c:v>-0.10814</c:v>
                </c:pt>
                <c:pt idx="49032">
                  <c:v>-0.10439900000000001</c:v>
                </c:pt>
                <c:pt idx="49033">
                  <c:v>-0.10075199999999999</c:v>
                </c:pt>
                <c:pt idx="49034">
                  <c:v>-9.7165399999999999E-2</c:v>
                </c:pt>
                <c:pt idx="49035">
                  <c:v>-9.3367900000000004E-2</c:v>
                </c:pt>
                <c:pt idx="49036">
                  <c:v>-8.9860300000000004E-2</c:v>
                </c:pt>
                <c:pt idx="49037">
                  <c:v>-8.5916400000000004E-2</c:v>
                </c:pt>
                <c:pt idx="49038">
                  <c:v>-8.2606299999999994E-2</c:v>
                </c:pt>
                <c:pt idx="49039">
                  <c:v>-7.8999600000000003E-2</c:v>
                </c:pt>
                <c:pt idx="49040">
                  <c:v>-7.5407000000000002E-2</c:v>
                </c:pt>
                <c:pt idx="49041">
                  <c:v>-7.1767600000000001E-2</c:v>
                </c:pt>
                <c:pt idx="49042">
                  <c:v>-6.8390900000000004E-2</c:v>
                </c:pt>
                <c:pt idx="49043">
                  <c:v>-6.4908800000000003E-2</c:v>
                </c:pt>
                <c:pt idx="49044">
                  <c:v>-6.1427799999999998E-2</c:v>
                </c:pt>
                <c:pt idx="49045">
                  <c:v>-5.8170600000000003E-2</c:v>
                </c:pt>
                <c:pt idx="49046">
                  <c:v>-5.4578099999999997E-2</c:v>
                </c:pt>
                <c:pt idx="49047">
                  <c:v>-5.1199599999999998E-2</c:v>
                </c:pt>
                <c:pt idx="49048">
                  <c:v>-4.7800599999999999E-2</c:v>
                </c:pt>
                <c:pt idx="49049">
                  <c:v>-4.4692700000000002E-2</c:v>
                </c:pt>
                <c:pt idx="49050">
                  <c:v>-4.12263E-2</c:v>
                </c:pt>
                <c:pt idx="49051">
                  <c:v>-3.8037700000000001E-2</c:v>
                </c:pt>
                <c:pt idx="49052">
                  <c:v>-3.48638E-2</c:v>
                </c:pt>
                <c:pt idx="49053">
                  <c:v>-3.1578000000000002E-2</c:v>
                </c:pt>
                <c:pt idx="49054">
                  <c:v>-2.8552399999999999E-2</c:v>
                </c:pt>
                <c:pt idx="49055">
                  <c:v>-2.5426899999999999E-2</c:v>
                </c:pt>
                <c:pt idx="49056">
                  <c:v>-2.23889E-2</c:v>
                </c:pt>
                <c:pt idx="49057">
                  <c:v>-1.9168500000000002E-2</c:v>
                </c:pt>
                <c:pt idx="49058">
                  <c:v>-1.6307100000000001E-2</c:v>
                </c:pt>
                <c:pt idx="49059">
                  <c:v>-1.3025500000000001E-2</c:v>
                </c:pt>
                <c:pt idx="49060">
                  <c:v>-1.0509299999999999E-2</c:v>
                </c:pt>
                <c:pt idx="49061">
                  <c:v>-7.4713899999999996E-3</c:v>
                </c:pt>
                <c:pt idx="49062">
                  <c:v>-4.4788299999999996E-3</c:v>
                </c:pt>
                <c:pt idx="49063">
                  <c:v>-1.65938E-3</c:v>
                </c:pt>
                <c:pt idx="49064">
                  <c:v>1.4373000000000001E-3</c:v>
                </c:pt>
                <c:pt idx="49065">
                  <c:v>3.7765400000000001E-3</c:v>
                </c:pt>
                <c:pt idx="49066">
                  <c:v>7.1045300000000004E-3</c:v>
                </c:pt>
                <c:pt idx="49067">
                  <c:v>9.7263999999999996E-3</c:v>
                </c:pt>
                <c:pt idx="49068">
                  <c:v>1.26429E-2</c:v>
                </c:pt>
                <c:pt idx="49069">
                  <c:v>1.55386E-2</c:v>
                </c:pt>
                <c:pt idx="49070">
                  <c:v>1.8244300000000001E-2</c:v>
                </c:pt>
                <c:pt idx="49071">
                  <c:v>2.0913899999999999E-2</c:v>
                </c:pt>
                <c:pt idx="49072">
                  <c:v>2.3692399999999999E-2</c:v>
                </c:pt>
                <c:pt idx="49073">
                  <c:v>2.65022E-2</c:v>
                </c:pt>
                <c:pt idx="49074">
                  <c:v>2.9230300000000001E-2</c:v>
                </c:pt>
                <c:pt idx="49075">
                  <c:v>3.2006800000000002E-2</c:v>
                </c:pt>
                <c:pt idx="49076">
                  <c:v>3.4464799999999997E-2</c:v>
                </c:pt>
                <c:pt idx="49077">
                  <c:v>3.7293899999999998E-2</c:v>
                </c:pt>
                <c:pt idx="49078">
                  <c:v>3.9745200000000001E-2</c:v>
                </c:pt>
                <c:pt idx="49079">
                  <c:v>4.2492299999999997E-2</c:v>
                </c:pt>
                <c:pt idx="49080">
                  <c:v>4.50377E-2</c:v>
                </c:pt>
                <c:pt idx="49081">
                  <c:v>4.7440200000000002E-2</c:v>
                </c:pt>
                <c:pt idx="49082">
                  <c:v>5.0094399999999997E-2</c:v>
                </c:pt>
                <c:pt idx="49083">
                  <c:v>5.2697899999999999E-2</c:v>
                </c:pt>
                <c:pt idx="49084">
                  <c:v>5.5188500000000001E-2</c:v>
                </c:pt>
                <c:pt idx="49085">
                  <c:v>5.8027000000000002E-2</c:v>
                </c:pt>
                <c:pt idx="49086">
                  <c:v>6.0507400000000003E-2</c:v>
                </c:pt>
                <c:pt idx="49087">
                  <c:v>6.2837000000000004E-2</c:v>
                </c:pt>
                <c:pt idx="49088">
                  <c:v>6.56109E-2</c:v>
                </c:pt>
                <c:pt idx="49089">
                  <c:v>6.8090999999999999E-2</c:v>
                </c:pt>
                <c:pt idx="49090">
                  <c:v>7.10316E-2</c:v>
                </c:pt>
                <c:pt idx="49091">
                  <c:v>7.3475799999999994E-2</c:v>
                </c:pt>
                <c:pt idx="49092">
                  <c:v>7.60604E-2</c:v>
                </c:pt>
                <c:pt idx="49093">
                  <c:v>7.8907400000000003E-2</c:v>
                </c:pt>
                <c:pt idx="49094">
                  <c:v>8.1384499999999999E-2</c:v>
                </c:pt>
                <c:pt idx="49095">
                  <c:v>8.4283499999999997E-2</c:v>
                </c:pt>
                <c:pt idx="49096">
                  <c:v>8.6885599999999993E-2</c:v>
                </c:pt>
                <c:pt idx="49097">
                  <c:v>8.9709499999999998E-2</c:v>
                </c:pt>
                <c:pt idx="49098">
                  <c:v>9.24677E-2</c:v>
                </c:pt>
                <c:pt idx="49099">
                  <c:v>9.5290200000000005E-2</c:v>
                </c:pt>
                <c:pt idx="49100">
                  <c:v>9.8033999999999996E-2</c:v>
                </c:pt>
                <c:pt idx="49101">
                  <c:v>0.10097</c:v>
                </c:pt>
                <c:pt idx="49102">
                  <c:v>0.10356899999999999</c:v>
                </c:pt>
                <c:pt idx="49103">
                  <c:v>0.106519</c:v>
                </c:pt>
                <c:pt idx="49104">
                  <c:v>0.109351</c:v>
                </c:pt>
                <c:pt idx="49105">
                  <c:v>0.112193</c:v>
                </c:pt>
                <c:pt idx="49106">
                  <c:v>0.11515300000000001</c:v>
                </c:pt>
                <c:pt idx="49107">
                  <c:v>0.11792900000000001</c:v>
                </c:pt>
                <c:pt idx="49108">
                  <c:v>0.12099600000000001</c:v>
                </c:pt>
                <c:pt idx="49109">
                  <c:v>0.123888</c:v>
                </c:pt>
                <c:pt idx="49110">
                  <c:v>0.12684000000000001</c:v>
                </c:pt>
                <c:pt idx="49111">
                  <c:v>0.13012899999999999</c:v>
                </c:pt>
                <c:pt idx="49112">
                  <c:v>0.13317499999999999</c:v>
                </c:pt>
                <c:pt idx="49113">
                  <c:v>0.13622699999999999</c:v>
                </c:pt>
                <c:pt idx="49114">
                  <c:v>0.139457</c:v>
                </c:pt>
                <c:pt idx="49115">
                  <c:v>0.14272599999999999</c:v>
                </c:pt>
                <c:pt idx="49116">
                  <c:v>0.14584900000000001</c:v>
                </c:pt>
                <c:pt idx="49117">
                  <c:v>0.14945700000000001</c:v>
                </c:pt>
                <c:pt idx="49118">
                  <c:v>0.15242700000000001</c:v>
                </c:pt>
                <c:pt idx="49119">
                  <c:v>0.15599299999999999</c:v>
                </c:pt>
                <c:pt idx="49120">
                  <c:v>0.15923100000000001</c:v>
                </c:pt>
                <c:pt idx="49121">
                  <c:v>0.16273899999999999</c:v>
                </c:pt>
                <c:pt idx="49122">
                  <c:v>0.16653599999999999</c:v>
                </c:pt>
                <c:pt idx="49123">
                  <c:v>0.16967699999999999</c:v>
                </c:pt>
                <c:pt idx="49124">
                  <c:v>0.173377</c:v>
                </c:pt>
                <c:pt idx="49125">
                  <c:v>0.177065</c:v>
                </c:pt>
                <c:pt idx="49126">
                  <c:v>0.18060000000000001</c:v>
                </c:pt>
                <c:pt idx="49127">
                  <c:v>0.18443899999999999</c:v>
                </c:pt>
                <c:pt idx="49128">
                  <c:v>0.18810399999999999</c:v>
                </c:pt>
                <c:pt idx="49129">
                  <c:v>0.19181500000000001</c:v>
                </c:pt>
                <c:pt idx="49130">
                  <c:v>0.195795</c:v>
                </c:pt>
                <c:pt idx="49131">
                  <c:v>0.199652</c:v>
                </c:pt>
                <c:pt idx="49132">
                  <c:v>0.20365800000000001</c:v>
                </c:pt>
                <c:pt idx="49133">
                  <c:v>0.207648</c:v>
                </c:pt>
                <c:pt idx="49134">
                  <c:v>0.21155099999999999</c:v>
                </c:pt>
                <c:pt idx="49135">
                  <c:v>0.21578600000000001</c:v>
                </c:pt>
                <c:pt idx="49136">
                  <c:v>0.21974099999999999</c:v>
                </c:pt>
                <c:pt idx="49137">
                  <c:v>0.223942</c:v>
                </c:pt>
                <c:pt idx="49138">
                  <c:v>0.22804199999999999</c:v>
                </c:pt>
                <c:pt idx="49139">
                  <c:v>0.23214499999999999</c:v>
                </c:pt>
                <c:pt idx="49140">
                  <c:v>0.23643600000000001</c:v>
                </c:pt>
                <c:pt idx="49141">
                  <c:v>0.240591</c:v>
                </c:pt>
                <c:pt idx="49142">
                  <c:v>0.24491099999999999</c:v>
                </c:pt>
                <c:pt idx="49143">
                  <c:v>0.24918100000000001</c:v>
                </c:pt>
                <c:pt idx="49144">
                  <c:v>0.25377899999999998</c:v>
                </c:pt>
                <c:pt idx="49145">
                  <c:v>0.257965</c:v>
                </c:pt>
                <c:pt idx="49146">
                  <c:v>0.26247399999999999</c:v>
                </c:pt>
                <c:pt idx="49147">
                  <c:v>0.266986</c:v>
                </c:pt>
                <c:pt idx="49148">
                  <c:v>0.271673</c:v>
                </c:pt>
                <c:pt idx="49149">
                  <c:v>0.27618999999999999</c:v>
                </c:pt>
                <c:pt idx="49150">
                  <c:v>0.28066400000000002</c:v>
                </c:pt>
                <c:pt idx="49151">
                  <c:v>0.28557500000000002</c:v>
                </c:pt>
                <c:pt idx="49152">
                  <c:v>0.29005199999999998</c:v>
                </c:pt>
                <c:pt idx="49153">
                  <c:v>0.29487099999999999</c:v>
                </c:pt>
                <c:pt idx="49154">
                  <c:v>0.29958800000000002</c:v>
                </c:pt>
                <c:pt idx="49155">
                  <c:v>0.30413600000000002</c:v>
                </c:pt>
                <c:pt idx="49156">
                  <c:v>0.30893100000000001</c:v>
                </c:pt>
                <c:pt idx="49157">
                  <c:v>0.31371700000000002</c:v>
                </c:pt>
                <c:pt idx="49158">
                  <c:v>0.31844</c:v>
                </c:pt>
                <c:pt idx="49159">
                  <c:v>0.32325999999999999</c:v>
                </c:pt>
                <c:pt idx="49160">
                  <c:v>0.32803300000000002</c:v>
                </c:pt>
                <c:pt idx="49161">
                  <c:v>0.33277699999999999</c:v>
                </c:pt>
                <c:pt idx="49162">
                  <c:v>0.337731</c:v>
                </c:pt>
                <c:pt idx="49163">
                  <c:v>0.342474</c:v>
                </c:pt>
                <c:pt idx="49164">
                  <c:v>0.34745599999999999</c:v>
                </c:pt>
                <c:pt idx="49165">
                  <c:v>0.35219499999999998</c:v>
                </c:pt>
                <c:pt idx="49166">
                  <c:v>0.35708000000000001</c:v>
                </c:pt>
                <c:pt idx="49167">
                  <c:v>0.36199100000000001</c:v>
                </c:pt>
                <c:pt idx="49168">
                  <c:v>0.36680000000000001</c:v>
                </c:pt>
                <c:pt idx="49169">
                  <c:v>0.37173</c:v>
                </c:pt>
                <c:pt idx="49170">
                  <c:v>0.37663000000000002</c:v>
                </c:pt>
                <c:pt idx="49171">
                  <c:v>0.38152900000000001</c:v>
                </c:pt>
                <c:pt idx="49172">
                  <c:v>0.38635799999999998</c:v>
                </c:pt>
                <c:pt idx="49173">
                  <c:v>0.391293</c:v>
                </c:pt>
                <c:pt idx="49174">
                  <c:v>0.39601700000000001</c:v>
                </c:pt>
                <c:pt idx="49175">
                  <c:v>0.40113399999999999</c:v>
                </c:pt>
                <c:pt idx="49176">
                  <c:v>0.40581499999999998</c:v>
                </c:pt>
                <c:pt idx="49177">
                  <c:v>0.41056599999999999</c:v>
                </c:pt>
                <c:pt idx="49178">
                  <c:v>0.41531800000000002</c:v>
                </c:pt>
                <c:pt idx="49179">
                  <c:v>0.42006199999999999</c:v>
                </c:pt>
                <c:pt idx="49180">
                  <c:v>0.42490699999999998</c:v>
                </c:pt>
                <c:pt idx="49181">
                  <c:v>0.429373</c:v>
                </c:pt>
                <c:pt idx="49182">
                  <c:v>0.43419200000000002</c:v>
                </c:pt>
                <c:pt idx="49183">
                  <c:v>0.43885099999999999</c:v>
                </c:pt>
                <c:pt idx="49184">
                  <c:v>0.44333</c:v>
                </c:pt>
                <c:pt idx="49185">
                  <c:v>0.44797799999999999</c:v>
                </c:pt>
                <c:pt idx="49186">
                  <c:v>0.45266099999999998</c:v>
                </c:pt>
                <c:pt idx="49187">
                  <c:v>0.45695599999999997</c:v>
                </c:pt>
                <c:pt idx="49188">
                  <c:v>0.461474</c:v>
                </c:pt>
                <c:pt idx="49189">
                  <c:v>0.465891</c:v>
                </c:pt>
                <c:pt idx="49190">
                  <c:v>0.47029799999999999</c:v>
                </c:pt>
                <c:pt idx="49191">
                  <c:v>0.47472900000000001</c:v>
                </c:pt>
                <c:pt idx="49192">
                  <c:v>0.47887800000000003</c:v>
                </c:pt>
                <c:pt idx="49193">
                  <c:v>0.48327700000000001</c:v>
                </c:pt>
                <c:pt idx="49194">
                  <c:v>0.48737999999999998</c:v>
                </c:pt>
                <c:pt idx="49195">
                  <c:v>0.49138399999999999</c:v>
                </c:pt>
                <c:pt idx="49196">
                  <c:v>0.49562</c:v>
                </c:pt>
                <c:pt idx="49197">
                  <c:v>0.49941000000000002</c:v>
                </c:pt>
                <c:pt idx="49198">
                  <c:v>0.50363800000000003</c:v>
                </c:pt>
                <c:pt idx="49199">
                  <c:v>0.50727100000000003</c:v>
                </c:pt>
                <c:pt idx="49200">
                  <c:v>0.51118699999999995</c:v>
                </c:pt>
                <c:pt idx="49201">
                  <c:v>0.51494499999999999</c:v>
                </c:pt>
                <c:pt idx="49202">
                  <c:v>0.51874600000000004</c:v>
                </c:pt>
                <c:pt idx="49203">
                  <c:v>0.52224999999999999</c:v>
                </c:pt>
                <c:pt idx="49204">
                  <c:v>0.52572399999999997</c:v>
                </c:pt>
                <c:pt idx="49205">
                  <c:v>0.52934700000000001</c:v>
                </c:pt>
                <c:pt idx="49206">
                  <c:v>0.53250299999999995</c:v>
                </c:pt>
                <c:pt idx="49207">
                  <c:v>0.53606100000000001</c:v>
                </c:pt>
                <c:pt idx="49208">
                  <c:v>0.53913699999999998</c:v>
                </c:pt>
                <c:pt idx="49209">
                  <c:v>0.542238</c:v>
                </c:pt>
                <c:pt idx="49210">
                  <c:v>0.54529899999999998</c:v>
                </c:pt>
                <c:pt idx="49211">
                  <c:v>0.548099</c:v>
                </c:pt>
                <c:pt idx="49212">
                  <c:v>0.55127800000000005</c:v>
                </c:pt>
                <c:pt idx="49213">
                  <c:v>0.553871</c:v>
                </c:pt>
                <c:pt idx="49214">
                  <c:v>0.55660799999999999</c:v>
                </c:pt>
                <c:pt idx="49215">
                  <c:v>0.55932999999999999</c:v>
                </c:pt>
                <c:pt idx="49216">
                  <c:v>0.56184299999999998</c:v>
                </c:pt>
                <c:pt idx="49217">
                  <c:v>0.56435500000000005</c:v>
                </c:pt>
                <c:pt idx="49218">
                  <c:v>0.56688400000000005</c:v>
                </c:pt>
                <c:pt idx="49219">
                  <c:v>0.56905300000000003</c:v>
                </c:pt>
                <c:pt idx="49220">
                  <c:v>0.57117200000000001</c:v>
                </c:pt>
                <c:pt idx="49221">
                  <c:v>0.57331900000000002</c:v>
                </c:pt>
                <c:pt idx="49222">
                  <c:v>0.57531900000000002</c:v>
                </c:pt>
                <c:pt idx="49223">
                  <c:v>0.57730400000000004</c:v>
                </c:pt>
                <c:pt idx="49224">
                  <c:v>0.57900200000000002</c:v>
                </c:pt>
                <c:pt idx="49225">
                  <c:v>0.58080299999999996</c:v>
                </c:pt>
                <c:pt idx="49226">
                  <c:v>0.58213800000000004</c:v>
                </c:pt>
                <c:pt idx="49227">
                  <c:v>0.58386199999999999</c:v>
                </c:pt>
                <c:pt idx="49228">
                  <c:v>0.58535499999999996</c:v>
                </c:pt>
                <c:pt idx="49229">
                  <c:v>0.58659700000000004</c:v>
                </c:pt>
                <c:pt idx="49230">
                  <c:v>0.58760599999999996</c:v>
                </c:pt>
                <c:pt idx="49231">
                  <c:v>0.58893200000000001</c:v>
                </c:pt>
                <c:pt idx="49232">
                  <c:v>0.59009900000000004</c:v>
                </c:pt>
                <c:pt idx="49233">
                  <c:v>0.59085600000000005</c:v>
                </c:pt>
                <c:pt idx="49234">
                  <c:v>0.591951</c:v>
                </c:pt>
                <c:pt idx="49235">
                  <c:v>0.59256600000000004</c:v>
                </c:pt>
                <c:pt idx="49236">
                  <c:v>0.59335199999999999</c:v>
                </c:pt>
                <c:pt idx="49237">
                  <c:v>0.59388700000000005</c:v>
                </c:pt>
                <c:pt idx="49238">
                  <c:v>0.59454899999999999</c:v>
                </c:pt>
                <c:pt idx="49239">
                  <c:v>0.59501300000000001</c:v>
                </c:pt>
                <c:pt idx="49240">
                  <c:v>0.59515300000000004</c:v>
                </c:pt>
                <c:pt idx="49241">
                  <c:v>0.59546299999999996</c:v>
                </c:pt>
                <c:pt idx="49242">
                  <c:v>0.59545300000000001</c:v>
                </c:pt>
                <c:pt idx="49243">
                  <c:v>0.59557800000000005</c:v>
                </c:pt>
                <c:pt idx="49244">
                  <c:v>0.59546600000000005</c:v>
                </c:pt>
                <c:pt idx="49245">
                  <c:v>0.59524900000000003</c:v>
                </c:pt>
                <c:pt idx="49246">
                  <c:v>0.59484999999999999</c:v>
                </c:pt>
                <c:pt idx="49247">
                  <c:v>0.594584</c:v>
                </c:pt>
                <c:pt idx="49248">
                  <c:v>0.59424299999999997</c:v>
                </c:pt>
                <c:pt idx="49249">
                  <c:v>0.59378399999999998</c:v>
                </c:pt>
                <c:pt idx="49250">
                  <c:v>0.59310499999999999</c:v>
                </c:pt>
                <c:pt idx="49251">
                  <c:v>0.59254499999999999</c:v>
                </c:pt>
                <c:pt idx="49252">
                  <c:v>0.59189099999999994</c:v>
                </c:pt>
                <c:pt idx="49253">
                  <c:v>0.59095299999999995</c:v>
                </c:pt>
                <c:pt idx="49254">
                  <c:v>0.59038299999999999</c:v>
                </c:pt>
                <c:pt idx="49255">
                  <c:v>0.58923999999999999</c:v>
                </c:pt>
                <c:pt idx="49256">
                  <c:v>0.58838900000000005</c:v>
                </c:pt>
                <c:pt idx="49257">
                  <c:v>0.58726500000000004</c:v>
                </c:pt>
                <c:pt idx="49258">
                  <c:v>0.58601000000000003</c:v>
                </c:pt>
                <c:pt idx="49259">
                  <c:v>0.58493099999999998</c:v>
                </c:pt>
                <c:pt idx="49260">
                  <c:v>0.58351299999999995</c:v>
                </c:pt>
                <c:pt idx="49261">
                  <c:v>0.58226299999999998</c:v>
                </c:pt>
                <c:pt idx="49262">
                  <c:v>0.58050999999999997</c:v>
                </c:pt>
                <c:pt idx="49263">
                  <c:v>0.57915899999999998</c:v>
                </c:pt>
                <c:pt idx="49264">
                  <c:v>0.577596</c:v>
                </c:pt>
                <c:pt idx="49265">
                  <c:v>0.57580500000000001</c:v>
                </c:pt>
                <c:pt idx="49266">
                  <c:v>0.57407799999999998</c:v>
                </c:pt>
                <c:pt idx="49267">
                  <c:v>0.572214</c:v>
                </c:pt>
                <c:pt idx="49268">
                  <c:v>0.57037800000000005</c:v>
                </c:pt>
                <c:pt idx="49269">
                  <c:v>0.56839700000000004</c:v>
                </c:pt>
                <c:pt idx="49270">
                  <c:v>0.56652800000000003</c:v>
                </c:pt>
                <c:pt idx="49271">
                  <c:v>0.56445500000000004</c:v>
                </c:pt>
                <c:pt idx="49272">
                  <c:v>0.56237599999999999</c:v>
                </c:pt>
                <c:pt idx="49273">
                  <c:v>0.56019699999999994</c:v>
                </c:pt>
                <c:pt idx="49274">
                  <c:v>0.55806800000000001</c:v>
                </c:pt>
                <c:pt idx="49275">
                  <c:v>0.55583499999999997</c:v>
                </c:pt>
                <c:pt idx="49276">
                  <c:v>0.55346799999999996</c:v>
                </c:pt>
                <c:pt idx="49277">
                  <c:v>0.55124600000000001</c:v>
                </c:pt>
                <c:pt idx="49278">
                  <c:v>0.54867200000000005</c:v>
                </c:pt>
                <c:pt idx="49279">
                  <c:v>0.54637500000000006</c:v>
                </c:pt>
                <c:pt idx="49280">
                  <c:v>0.54369999999999996</c:v>
                </c:pt>
                <c:pt idx="49281">
                  <c:v>0.54132499999999995</c:v>
                </c:pt>
                <c:pt idx="49282">
                  <c:v>0.538547</c:v>
                </c:pt>
                <c:pt idx="49283">
                  <c:v>0.53601699999999997</c:v>
                </c:pt>
                <c:pt idx="49284">
                  <c:v>0.53327500000000005</c:v>
                </c:pt>
                <c:pt idx="49285">
                  <c:v>0.53038600000000002</c:v>
                </c:pt>
                <c:pt idx="49286">
                  <c:v>0.52769999999999995</c:v>
                </c:pt>
                <c:pt idx="49287">
                  <c:v>0.52486299999999997</c:v>
                </c:pt>
                <c:pt idx="49288">
                  <c:v>0.52210999999999996</c:v>
                </c:pt>
                <c:pt idx="49289">
                  <c:v>0.51898500000000003</c:v>
                </c:pt>
                <c:pt idx="49290">
                  <c:v>0.516123</c:v>
                </c:pt>
                <c:pt idx="49291">
                  <c:v>0.51306399999999996</c:v>
                </c:pt>
                <c:pt idx="49292">
                  <c:v>0.51007199999999997</c:v>
                </c:pt>
                <c:pt idx="49293">
                  <c:v>0.50719000000000003</c:v>
                </c:pt>
                <c:pt idx="49294">
                  <c:v>0.50381200000000004</c:v>
                </c:pt>
                <c:pt idx="49295">
                  <c:v>0.50082199999999999</c:v>
                </c:pt>
                <c:pt idx="49296">
                  <c:v>0.49762899999999999</c:v>
                </c:pt>
                <c:pt idx="49297">
                  <c:v>0.49439699999999998</c:v>
                </c:pt>
                <c:pt idx="49298">
                  <c:v>0.491257</c:v>
                </c:pt>
                <c:pt idx="49299">
                  <c:v>0.48786499999999999</c:v>
                </c:pt>
                <c:pt idx="49300">
                  <c:v>0.484732</c:v>
                </c:pt>
                <c:pt idx="49301">
                  <c:v>0.48125800000000002</c:v>
                </c:pt>
                <c:pt idx="49302">
                  <c:v>0.47808200000000001</c:v>
                </c:pt>
                <c:pt idx="49303">
                  <c:v>0.47475000000000001</c:v>
                </c:pt>
                <c:pt idx="49304">
                  <c:v>0.47139199999999998</c:v>
                </c:pt>
                <c:pt idx="49305">
                  <c:v>0.46790199999999998</c:v>
                </c:pt>
                <c:pt idx="49306">
                  <c:v>0.46463900000000002</c:v>
                </c:pt>
                <c:pt idx="49307">
                  <c:v>0.46105400000000002</c:v>
                </c:pt>
                <c:pt idx="49308">
                  <c:v>0.45771400000000001</c:v>
                </c:pt>
                <c:pt idx="49309">
                  <c:v>0.454264</c:v>
                </c:pt>
                <c:pt idx="49310">
                  <c:v>0.45079200000000003</c:v>
                </c:pt>
                <c:pt idx="49311">
                  <c:v>0.44722099999999998</c:v>
                </c:pt>
                <c:pt idx="49312">
                  <c:v>0.443602</c:v>
                </c:pt>
                <c:pt idx="49313">
                  <c:v>0.43999300000000002</c:v>
                </c:pt>
                <c:pt idx="49314">
                  <c:v>0.43635499999999999</c:v>
                </c:pt>
                <c:pt idx="49315">
                  <c:v>0.432753</c:v>
                </c:pt>
                <c:pt idx="49316">
                  <c:v>0.42918000000000001</c:v>
                </c:pt>
                <c:pt idx="49317">
                  <c:v>0.425344</c:v>
                </c:pt>
                <c:pt idx="49318">
                  <c:v>0.42178100000000002</c:v>
                </c:pt>
                <c:pt idx="49319">
                  <c:v>0.41802899999999998</c:v>
                </c:pt>
                <c:pt idx="49320">
                  <c:v>0.414605</c:v>
                </c:pt>
                <c:pt idx="49321">
                  <c:v>0.41059000000000001</c:v>
                </c:pt>
                <c:pt idx="49322">
                  <c:v>0.40699299999999999</c:v>
                </c:pt>
                <c:pt idx="49323">
                  <c:v>0.40335799999999999</c:v>
                </c:pt>
                <c:pt idx="49324">
                  <c:v>0.39946300000000001</c:v>
                </c:pt>
                <c:pt idx="49325">
                  <c:v>0.39599800000000002</c:v>
                </c:pt>
                <c:pt idx="49326">
                  <c:v>0.39211600000000002</c:v>
                </c:pt>
                <c:pt idx="49327">
                  <c:v>0.388322</c:v>
                </c:pt>
                <c:pt idx="49328">
                  <c:v>0.384517</c:v>
                </c:pt>
                <c:pt idx="49329">
                  <c:v>0.38084299999999999</c:v>
                </c:pt>
                <c:pt idx="49330">
                  <c:v>0.37720199999999998</c:v>
                </c:pt>
                <c:pt idx="49331">
                  <c:v>0.373417</c:v>
                </c:pt>
                <c:pt idx="49332">
                  <c:v>0.36954399999999998</c:v>
                </c:pt>
                <c:pt idx="49333">
                  <c:v>0.36580600000000002</c:v>
                </c:pt>
                <c:pt idx="49334">
                  <c:v>0.36198900000000001</c:v>
                </c:pt>
                <c:pt idx="49335">
                  <c:v>0.35821599999999998</c:v>
                </c:pt>
                <c:pt idx="49336">
                  <c:v>0.354273</c:v>
                </c:pt>
                <c:pt idx="49337">
                  <c:v>0.350184</c:v>
                </c:pt>
                <c:pt idx="49338">
                  <c:v>0.34631699999999999</c:v>
                </c:pt>
                <c:pt idx="49339">
                  <c:v>0.34239399999999998</c:v>
                </c:pt>
                <c:pt idx="49340">
                  <c:v>0.33837600000000001</c:v>
                </c:pt>
                <c:pt idx="49341">
                  <c:v>0.33419399999999999</c:v>
                </c:pt>
                <c:pt idx="49342">
                  <c:v>0.33018199999999998</c:v>
                </c:pt>
                <c:pt idx="49343">
                  <c:v>0.32617400000000002</c:v>
                </c:pt>
                <c:pt idx="49344">
                  <c:v>0.32203700000000002</c:v>
                </c:pt>
                <c:pt idx="49345">
                  <c:v>0.31803999999999999</c:v>
                </c:pt>
                <c:pt idx="49346">
                  <c:v>0.313971</c:v>
                </c:pt>
                <c:pt idx="49347">
                  <c:v>0.309807</c:v>
                </c:pt>
                <c:pt idx="49348">
                  <c:v>0.305533</c:v>
                </c:pt>
                <c:pt idx="49349">
                  <c:v>0.30132700000000001</c:v>
                </c:pt>
                <c:pt idx="49350">
                  <c:v>0.29733599999999999</c:v>
                </c:pt>
                <c:pt idx="49351">
                  <c:v>0.29296800000000001</c:v>
                </c:pt>
                <c:pt idx="49352">
                  <c:v>0.28866999999999998</c:v>
                </c:pt>
                <c:pt idx="49353">
                  <c:v>0.28444199999999997</c:v>
                </c:pt>
                <c:pt idx="49354">
                  <c:v>0.279949</c:v>
                </c:pt>
                <c:pt idx="49355">
                  <c:v>0.27576800000000001</c:v>
                </c:pt>
                <c:pt idx="49356">
                  <c:v>0.27129799999999998</c:v>
                </c:pt>
                <c:pt idx="49357">
                  <c:v>0.26693899999999998</c:v>
                </c:pt>
                <c:pt idx="49358">
                  <c:v>0.26264199999999999</c:v>
                </c:pt>
                <c:pt idx="49359">
                  <c:v>0.25832500000000003</c:v>
                </c:pt>
                <c:pt idx="49360">
                  <c:v>0.25343900000000003</c:v>
                </c:pt>
                <c:pt idx="49361">
                  <c:v>0.24917</c:v>
                </c:pt>
                <c:pt idx="49362">
                  <c:v>0.244363</c:v>
                </c:pt>
                <c:pt idx="49363">
                  <c:v>0.23969799999999999</c:v>
                </c:pt>
                <c:pt idx="49364">
                  <c:v>0.23499</c:v>
                </c:pt>
                <c:pt idx="49365">
                  <c:v>0.230353</c:v>
                </c:pt>
                <c:pt idx="49366">
                  <c:v>0.22561300000000001</c:v>
                </c:pt>
                <c:pt idx="49367">
                  <c:v>0.220753</c:v>
                </c:pt>
                <c:pt idx="49368">
                  <c:v>0.21589800000000001</c:v>
                </c:pt>
                <c:pt idx="49369">
                  <c:v>0.211011</c:v>
                </c:pt>
                <c:pt idx="49370">
                  <c:v>0.20604500000000001</c:v>
                </c:pt>
                <c:pt idx="49371">
                  <c:v>0.201124</c:v>
                </c:pt>
                <c:pt idx="49372">
                  <c:v>0.196133</c:v>
                </c:pt>
                <c:pt idx="49373">
                  <c:v>0.19093599999999999</c:v>
                </c:pt>
                <c:pt idx="49374">
                  <c:v>0.18584200000000001</c:v>
                </c:pt>
                <c:pt idx="49375">
                  <c:v>0.18085699999999999</c:v>
                </c:pt>
                <c:pt idx="49376">
                  <c:v>0.17537700000000001</c:v>
                </c:pt>
                <c:pt idx="49377">
                  <c:v>0.17025199999999999</c:v>
                </c:pt>
                <c:pt idx="49378">
                  <c:v>0.164961</c:v>
                </c:pt>
                <c:pt idx="49379">
                  <c:v>0.15955</c:v>
                </c:pt>
                <c:pt idx="49380">
                  <c:v>0.15424599999999999</c:v>
                </c:pt>
                <c:pt idx="49381">
                  <c:v>0.14857699999999999</c:v>
                </c:pt>
                <c:pt idx="49382">
                  <c:v>0.14316999999999999</c:v>
                </c:pt>
                <c:pt idx="49383">
                  <c:v>0.137714</c:v>
                </c:pt>
                <c:pt idx="49384">
                  <c:v>0.132162</c:v>
                </c:pt>
                <c:pt idx="49385">
                  <c:v>0.12643799999999999</c:v>
                </c:pt>
                <c:pt idx="49386">
                  <c:v>0.12112000000000001</c:v>
                </c:pt>
                <c:pt idx="49387">
                  <c:v>0.11518200000000001</c:v>
                </c:pt>
                <c:pt idx="49388">
                  <c:v>0.10967399999999999</c:v>
                </c:pt>
                <c:pt idx="49389">
                  <c:v>0.103994</c:v>
                </c:pt>
                <c:pt idx="49390">
                  <c:v>9.8231899999999997E-2</c:v>
                </c:pt>
                <c:pt idx="49391">
                  <c:v>9.2570899999999998E-2</c:v>
                </c:pt>
                <c:pt idx="49392">
                  <c:v>8.63839E-2</c:v>
                </c:pt>
                <c:pt idx="49393">
                  <c:v>8.06785E-2</c:v>
                </c:pt>
                <c:pt idx="49394">
                  <c:v>7.4722800000000006E-2</c:v>
                </c:pt>
                <c:pt idx="49395">
                  <c:v>6.8616200000000002E-2</c:v>
                </c:pt>
                <c:pt idx="49396">
                  <c:v>6.2794299999999997E-2</c:v>
                </c:pt>
                <c:pt idx="49397">
                  <c:v>5.6656699999999997E-2</c:v>
                </c:pt>
                <c:pt idx="49398">
                  <c:v>5.0716200000000003E-2</c:v>
                </c:pt>
                <c:pt idx="49399">
                  <c:v>4.4560000000000002E-2</c:v>
                </c:pt>
                <c:pt idx="49400">
                  <c:v>3.8664200000000003E-2</c:v>
                </c:pt>
                <c:pt idx="49401">
                  <c:v>3.2359600000000002E-2</c:v>
                </c:pt>
                <c:pt idx="49402">
                  <c:v>2.63246E-2</c:v>
                </c:pt>
                <c:pt idx="49403">
                  <c:v>2.0108399999999998E-2</c:v>
                </c:pt>
                <c:pt idx="49404">
                  <c:v>1.38099E-2</c:v>
                </c:pt>
                <c:pt idx="49405">
                  <c:v>7.8264100000000007E-3</c:v>
                </c:pt>
                <c:pt idx="49406">
                  <c:v>1.3768599999999999E-3</c:v>
                </c:pt>
                <c:pt idx="49407">
                  <c:v>-4.6860399999999998E-3</c:v>
                </c:pt>
                <c:pt idx="49408">
                  <c:v>-1.1195399999999999E-2</c:v>
                </c:pt>
                <c:pt idx="49409">
                  <c:v>-1.7516E-2</c:v>
                </c:pt>
                <c:pt idx="49410">
                  <c:v>-2.3762800000000001E-2</c:v>
                </c:pt>
                <c:pt idx="49411">
                  <c:v>-3.0138700000000001E-2</c:v>
                </c:pt>
                <c:pt idx="49412">
                  <c:v>-3.6213299999999997E-2</c:v>
                </c:pt>
                <c:pt idx="49413">
                  <c:v>-4.2826700000000002E-2</c:v>
                </c:pt>
                <c:pt idx="49414">
                  <c:v>-4.9056900000000001E-2</c:v>
                </c:pt>
                <c:pt idx="49415">
                  <c:v>-5.5447000000000003E-2</c:v>
                </c:pt>
                <c:pt idx="49416">
                  <c:v>-6.16827E-2</c:v>
                </c:pt>
                <c:pt idx="49417">
                  <c:v>-6.8024600000000005E-2</c:v>
                </c:pt>
                <c:pt idx="49418">
                  <c:v>-7.4422199999999994E-2</c:v>
                </c:pt>
                <c:pt idx="49419">
                  <c:v>-8.0567600000000003E-2</c:v>
                </c:pt>
                <c:pt idx="49420">
                  <c:v>-8.7095199999999998E-2</c:v>
                </c:pt>
                <c:pt idx="49421">
                  <c:v>-9.3396699999999999E-2</c:v>
                </c:pt>
                <c:pt idx="49422">
                  <c:v>-9.9533499999999997E-2</c:v>
                </c:pt>
                <c:pt idx="49423">
                  <c:v>-0.105894</c:v>
                </c:pt>
                <c:pt idx="49424">
                  <c:v>-0.112236</c:v>
                </c:pt>
                <c:pt idx="49425">
                  <c:v>-0.118613</c:v>
                </c:pt>
                <c:pt idx="49426">
                  <c:v>-0.124713</c:v>
                </c:pt>
                <c:pt idx="49427">
                  <c:v>-0.13102800000000001</c:v>
                </c:pt>
                <c:pt idx="49428">
                  <c:v>-0.137243</c:v>
                </c:pt>
                <c:pt idx="49429">
                  <c:v>-0.14340700000000001</c:v>
                </c:pt>
                <c:pt idx="49430">
                  <c:v>-0.14962</c:v>
                </c:pt>
                <c:pt idx="49431">
                  <c:v>-0.15590499999999999</c:v>
                </c:pt>
                <c:pt idx="49432">
                  <c:v>-0.16192999999999999</c:v>
                </c:pt>
                <c:pt idx="49433">
                  <c:v>-0.16811499999999999</c:v>
                </c:pt>
                <c:pt idx="49434">
                  <c:v>-0.17418</c:v>
                </c:pt>
                <c:pt idx="49435">
                  <c:v>-0.18034700000000001</c:v>
                </c:pt>
                <c:pt idx="49436">
                  <c:v>-0.18648999999999999</c:v>
                </c:pt>
                <c:pt idx="49437">
                  <c:v>-0.19223299999999999</c:v>
                </c:pt>
                <c:pt idx="49438">
                  <c:v>-0.198272</c:v>
                </c:pt>
                <c:pt idx="49439">
                  <c:v>-0.20404600000000001</c:v>
                </c:pt>
                <c:pt idx="49440">
                  <c:v>-0.210037</c:v>
                </c:pt>
                <c:pt idx="49441">
                  <c:v>-0.21595300000000001</c:v>
                </c:pt>
                <c:pt idx="49442">
                  <c:v>-0.22165799999999999</c:v>
                </c:pt>
                <c:pt idx="49443">
                  <c:v>-0.22733400000000001</c:v>
                </c:pt>
                <c:pt idx="49444">
                  <c:v>-0.23297599999999999</c:v>
                </c:pt>
                <c:pt idx="49445">
                  <c:v>-0.238652</c:v>
                </c:pt>
                <c:pt idx="49446">
                  <c:v>-0.24427599999999999</c:v>
                </c:pt>
                <c:pt idx="49447">
                  <c:v>-0.24987100000000001</c:v>
                </c:pt>
                <c:pt idx="49448">
                  <c:v>-0.255247</c:v>
                </c:pt>
                <c:pt idx="49449">
                  <c:v>-0.26073600000000002</c:v>
                </c:pt>
                <c:pt idx="49450">
                  <c:v>-0.26606400000000002</c:v>
                </c:pt>
                <c:pt idx="49451">
                  <c:v>-0.271505</c:v>
                </c:pt>
                <c:pt idx="49452">
                  <c:v>-0.276781</c:v>
                </c:pt>
                <c:pt idx="49453">
                  <c:v>-0.28195999999999999</c:v>
                </c:pt>
                <c:pt idx="49454">
                  <c:v>-0.28708800000000001</c:v>
                </c:pt>
                <c:pt idx="49455">
                  <c:v>-0.29210999999999998</c:v>
                </c:pt>
                <c:pt idx="49456">
                  <c:v>-0.29712100000000002</c:v>
                </c:pt>
                <c:pt idx="49457">
                  <c:v>-0.30204399999999998</c:v>
                </c:pt>
                <c:pt idx="49458">
                  <c:v>-0.30699599999999999</c:v>
                </c:pt>
                <c:pt idx="49459">
                  <c:v>-0.31159999999999999</c:v>
                </c:pt>
                <c:pt idx="49460">
                  <c:v>-0.31653999999999999</c:v>
                </c:pt>
                <c:pt idx="49461">
                  <c:v>-0.32115500000000002</c:v>
                </c:pt>
                <c:pt idx="49462">
                  <c:v>-0.32573600000000003</c:v>
                </c:pt>
                <c:pt idx="49463">
                  <c:v>-0.33051399999999997</c:v>
                </c:pt>
                <c:pt idx="49464">
                  <c:v>-0.33473999999999998</c:v>
                </c:pt>
                <c:pt idx="49465">
                  <c:v>-0.33916600000000002</c:v>
                </c:pt>
                <c:pt idx="49466">
                  <c:v>-0.34343800000000002</c:v>
                </c:pt>
                <c:pt idx="49467">
                  <c:v>-0.34767300000000001</c:v>
                </c:pt>
                <c:pt idx="49468">
                  <c:v>-0.35202299999999997</c:v>
                </c:pt>
                <c:pt idx="49469">
                  <c:v>-0.35587299999999999</c:v>
                </c:pt>
                <c:pt idx="49470">
                  <c:v>-0.359902</c:v>
                </c:pt>
                <c:pt idx="49471">
                  <c:v>-0.36372700000000002</c:v>
                </c:pt>
                <c:pt idx="49472">
                  <c:v>-0.36777199999999999</c:v>
                </c:pt>
                <c:pt idx="49473">
                  <c:v>-0.37150699999999998</c:v>
                </c:pt>
                <c:pt idx="49474">
                  <c:v>-0.37531999999999999</c:v>
                </c:pt>
                <c:pt idx="49475">
                  <c:v>-0.37873299999999999</c:v>
                </c:pt>
                <c:pt idx="49476">
                  <c:v>-0.38244299999999998</c:v>
                </c:pt>
                <c:pt idx="49477">
                  <c:v>-0.385884</c:v>
                </c:pt>
                <c:pt idx="49478">
                  <c:v>-0.38909300000000002</c:v>
                </c:pt>
                <c:pt idx="49479">
                  <c:v>-0.392567</c:v>
                </c:pt>
                <c:pt idx="49480">
                  <c:v>-0.39576899999999998</c:v>
                </c:pt>
                <c:pt idx="49481">
                  <c:v>-0.39886100000000002</c:v>
                </c:pt>
                <c:pt idx="49482">
                  <c:v>-0.40198699999999998</c:v>
                </c:pt>
                <c:pt idx="49483">
                  <c:v>-0.404891</c:v>
                </c:pt>
                <c:pt idx="49484">
                  <c:v>-0.40790599999999999</c:v>
                </c:pt>
                <c:pt idx="49485">
                  <c:v>-0.41056999999999999</c:v>
                </c:pt>
                <c:pt idx="49486">
                  <c:v>-0.41330600000000001</c:v>
                </c:pt>
                <c:pt idx="49487">
                  <c:v>-0.415769</c:v>
                </c:pt>
                <c:pt idx="49488">
                  <c:v>-0.41847000000000001</c:v>
                </c:pt>
                <c:pt idx="49489">
                  <c:v>-0.420796</c:v>
                </c:pt>
                <c:pt idx="49490">
                  <c:v>-0.42341400000000001</c:v>
                </c:pt>
                <c:pt idx="49491">
                  <c:v>-0.425707</c:v>
                </c:pt>
                <c:pt idx="49492">
                  <c:v>-0.42800199999999999</c:v>
                </c:pt>
                <c:pt idx="49493">
                  <c:v>-0.43027100000000001</c:v>
                </c:pt>
                <c:pt idx="49494">
                  <c:v>-0.43221300000000001</c:v>
                </c:pt>
                <c:pt idx="49495">
                  <c:v>-0.43451499999999998</c:v>
                </c:pt>
                <c:pt idx="49496">
                  <c:v>-0.43632199999999999</c:v>
                </c:pt>
                <c:pt idx="49497">
                  <c:v>-0.43832500000000002</c:v>
                </c:pt>
                <c:pt idx="49498">
                  <c:v>-0.44009199999999998</c:v>
                </c:pt>
                <c:pt idx="49499">
                  <c:v>-0.44201699999999999</c:v>
                </c:pt>
                <c:pt idx="49500">
                  <c:v>-0.44361099999999998</c:v>
                </c:pt>
                <c:pt idx="49501">
                  <c:v>-0.445328</c:v>
                </c:pt>
                <c:pt idx="49502">
                  <c:v>-0.446932</c:v>
                </c:pt>
                <c:pt idx="49503">
                  <c:v>-0.44838600000000001</c:v>
                </c:pt>
                <c:pt idx="49504">
                  <c:v>-0.45</c:v>
                </c:pt>
                <c:pt idx="49505">
                  <c:v>-0.45132800000000001</c:v>
                </c:pt>
                <c:pt idx="49506">
                  <c:v>-0.45272000000000001</c:v>
                </c:pt>
                <c:pt idx="49507">
                  <c:v>-0.45399800000000001</c:v>
                </c:pt>
                <c:pt idx="49508">
                  <c:v>-0.45505099999999998</c:v>
                </c:pt>
                <c:pt idx="49509">
                  <c:v>-0.45634599999999997</c:v>
                </c:pt>
                <c:pt idx="49510">
                  <c:v>-0.45734900000000001</c:v>
                </c:pt>
                <c:pt idx="49511">
                  <c:v>-0.458509</c:v>
                </c:pt>
                <c:pt idx="49512">
                  <c:v>-0.459366</c:v>
                </c:pt>
                <c:pt idx="49513">
                  <c:v>-0.46048600000000001</c:v>
                </c:pt>
                <c:pt idx="49514">
                  <c:v>-0.46139000000000002</c:v>
                </c:pt>
                <c:pt idx="49515">
                  <c:v>-0.46236699999999997</c:v>
                </c:pt>
                <c:pt idx="49516">
                  <c:v>-0.46320299999999998</c:v>
                </c:pt>
                <c:pt idx="49517">
                  <c:v>-0.46398699999999998</c:v>
                </c:pt>
                <c:pt idx="49518">
                  <c:v>-0.46488400000000002</c:v>
                </c:pt>
                <c:pt idx="49519">
                  <c:v>-0.46549200000000002</c:v>
                </c:pt>
                <c:pt idx="49520">
                  <c:v>-0.466223</c:v>
                </c:pt>
                <c:pt idx="49521">
                  <c:v>-0.46685100000000002</c:v>
                </c:pt>
                <c:pt idx="49522">
                  <c:v>-0.46752700000000003</c:v>
                </c:pt>
                <c:pt idx="49523">
                  <c:v>-0.46817599999999998</c:v>
                </c:pt>
                <c:pt idx="49524">
                  <c:v>-0.46860200000000002</c:v>
                </c:pt>
                <c:pt idx="49525">
                  <c:v>-0.46910200000000002</c:v>
                </c:pt>
                <c:pt idx="49526">
                  <c:v>-0.46969300000000003</c:v>
                </c:pt>
                <c:pt idx="49527">
                  <c:v>-0.47019499999999997</c:v>
                </c:pt>
                <c:pt idx="49528">
                  <c:v>-0.47070699999999999</c:v>
                </c:pt>
                <c:pt idx="49529">
                  <c:v>-0.47118100000000002</c:v>
                </c:pt>
                <c:pt idx="49530">
                  <c:v>-0.47157500000000002</c:v>
                </c:pt>
                <c:pt idx="49531">
                  <c:v>-0.472001</c:v>
                </c:pt>
                <c:pt idx="49532">
                  <c:v>-0.47244000000000003</c:v>
                </c:pt>
                <c:pt idx="49533">
                  <c:v>-0.47294199999999997</c:v>
                </c:pt>
                <c:pt idx="49534">
                  <c:v>-0.47331499999999999</c:v>
                </c:pt>
                <c:pt idx="49535">
                  <c:v>-0.47346500000000002</c:v>
                </c:pt>
                <c:pt idx="49536">
                  <c:v>-0.47399599999999997</c:v>
                </c:pt>
                <c:pt idx="49537">
                  <c:v>-0.47428999999999999</c:v>
                </c:pt>
                <c:pt idx="49538">
                  <c:v>-0.47467900000000002</c:v>
                </c:pt>
                <c:pt idx="49539">
                  <c:v>-0.47499999999999998</c:v>
                </c:pt>
                <c:pt idx="49540">
                  <c:v>-0.47543999999999997</c:v>
                </c:pt>
                <c:pt idx="49541">
                  <c:v>-0.47563899999999998</c:v>
                </c:pt>
                <c:pt idx="49542">
                  <c:v>-0.47611900000000001</c:v>
                </c:pt>
                <c:pt idx="49543">
                  <c:v>-0.47642800000000002</c:v>
                </c:pt>
                <c:pt idx="49544">
                  <c:v>-0.47681800000000002</c:v>
                </c:pt>
                <c:pt idx="49545">
                  <c:v>-0.477242</c:v>
                </c:pt>
                <c:pt idx="49546">
                  <c:v>-0.47748000000000002</c:v>
                </c:pt>
                <c:pt idx="49547">
                  <c:v>-0.47778599999999999</c:v>
                </c:pt>
                <c:pt idx="49548">
                  <c:v>-0.47821599999999997</c:v>
                </c:pt>
                <c:pt idx="49549">
                  <c:v>-0.478607</c:v>
                </c:pt>
                <c:pt idx="49550">
                  <c:v>-0.47908499999999998</c:v>
                </c:pt>
                <c:pt idx="49551">
                  <c:v>-0.47942499999999999</c:v>
                </c:pt>
                <c:pt idx="49552">
                  <c:v>-0.479827</c:v>
                </c:pt>
                <c:pt idx="49553">
                  <c:v>-0.48015200000000002</c:v>
                </c:pt>
                <c:pt idx="49554">
                  <c:v>-0.480597</c:v>
                </c:pt>
                <c:pt idx="49555">
                  <c:v>-0.48104200000000003</c:v>
                </c:pt>
                <c:pt idx="49556">
                  <c:v>-0.48147499999999999</c:v>
                </c:pt>
                <c:pt idx="49557">
                  <c:v>-0.48178900000000002</c:v>
                </c:pt>
                <c:pt idx="49558">
                  <c:v>-0.48222599999999999</c:v>
                </c:pt>
                <c:pt idx="49559">
                  <c:v>-0.48267700000000002</c:v>
                </c:pt>
                <c:pt idx="49560">
                  <c:v>-0.48309000000000002</c:v>
                </c:pt>
                <c:pt idx="49561">
                  <c:v>-0.48361500000000002</c:v>
                </c:pt>
                <c:pt idx="49562">
                  <c:v>-0.48423300000000002</c:v>
                </c:pt>
                <c:pt idx="49563">
                  <c:v>-0.48458200000000001</c:v>
                </c:pt>
                <c:pt idx="49564">
                  <c:v>-0.48511300000000002</c:v>
                </c:pt>
                <c:pt idx="49565">
                  <c:v>-0.48561700000000002</c:v>
                </c:pt>
                <c:pt idx="49566">
                  <c:v>-0.48623699999999997</c:v>
                </c:pt>
                <c:pt idx="49567">
                  <c:v>-0.486649</c:v>
                </c:pt>
                <c:pt idx="49568">
                  <c:v>-0.487348</c:v>
                </c:pt>
                <c:pt idx="49569">
                  <c:v>-0.48780800000000002</c:v>
                </c:pt>
                <c:pt idx="49570">
                  <c:v>-0.48840600000000001</c:v>
                </c:pt>
                <c:pt idx="49571">
                  <c:v>-0.48892999999999998</c:v>
                </c:pt>
                <c:pt idx="49572">
                  <c:v>-0.489485</c:v>
                </c:pt>
                <c:pt idx="49573">
                  <c:v>-0.49007200000000001</c:v>
                </c:pt>
                <c:pt idx="49574">
                  <c:v>-0.490624</c:v>
                </c:pt>
                <c:pt idx="49575">
                  <c:v>-0.49125999999999997</c:v>
                </c:pt>
                <c:pt idx="49576">
                  <c:v>-0.49179200000000001</c:v>
                </c:pt>
                <c:pt idx="49577">
                  <c:v>-0.49257400000000001</c:v>
                </c:pt>
                <c:pt idx="49578">
                  <c:v>-0.492867</c:v>
                </c:pt>
                <c:pt idx="49579">
                  <c:v>-0.49349799999999999</c:v>
                </c:pt>
                <c:pt idx="49580">
                  <c:v>-0.49411699999999997</c:v>
                </c:pt>
                <c:pt idx="49581">
                  <c:v>-0.49479200000000001</c:v>
                </c:pt>
                <c:pt idx="49582">
                  <c:v>-0.49544300000000002</c:v>
                </c:pt>
                <c:pt idx="49583">
                  <c:v>-0.49585200000000001</c:v>
                </c:pt>
                <c:pt idx="49584">
                  <c:v>-0.49656899999999998</c:v>
                </c:pt>
                <c:pt idx="49585">
                  <c:v>-0.49705300000000002</c:v>
                </c:pt>
                <c:pt idx="49586">
                  <c:v>-0.49778099999999997</c:v>
                </c:pt>
                <c:pt idx="49587">
                  <c:v>-0.49829800000000002</c:v>
                </c:pt>
                <c:pt idx="49588">
                  <c:v>-0.49885000000000002</c:v>
                </c:pt>
                <c:pt idx="49589">
                  <c:v>-0.49942599999999998</c:v>
                </c:pt>
                <c:pt idx="49590">
                  <c:v>-0.499832</c:v>
                </c:pt>
                <c:pt idx="49591">
                  <c:v>-0.50046000000000002</c:v>
                </c:pt>
                <c:pt idx="49592">
                  <c:v>-0.50099300000000002</c:v>
                </c:pt>
                <c:pt idx="49593">
                  <c:v>-0.501498</c:v>
                </c:pt>
                <c:pt idx="49594">
                  <c:v>-0.50190000000000001</c:v>
                </c:pt>
                <c:pt idx="49595">
                  <c:v>-0.50233300000000003</c:v>
                </c:pt>
                <c:pt idx="49596">
                  <c:v>-0.50284399999999996</c:v>
                </c:pt>
                <c:pt idx="49597">
                  <c:v>-0.50321300000000002</c:v>
                </c:pt>
                <c:pt idx="49598">
                  <c:v>-0.50386600000000004</c:v>
                </c:pt>
                <c:pt idx="49599">
                  <c:v>-0.504081</c:v>
                </c:pt>
                <c:pt idx="49600">
                  <c:v>-0.50453400000000004</c:v>
                </c:pt>
                <c:pt idx="49601">
                  <c:v>-0.50473100000000004</c:v>
                </c:pt>
                <c:pt idx="49602">
                  <c:v>-0.50518099999999999</c:v>
                </c:pt>
                <c:pt idx="49603">
                  <c:v>-0.50531999999999999</c:v>
                </c:pt>
                <c:pt idx="49604">
                  <c:v>-0.50562399999999996</c:v>
                </c:pt>
                <c:pt idx="49605">
                  <c:v>-0.50569500000000001</c:v>
                </c:pt>
                <c:pt idx="49606">
                  <c:v>-0.50578500000000004</c:v>
                </c:pt>
                <c:pt idx="49607">
                  <c:v>-0.50601399999999996</c:v>
                </c:pt>
                <c:pt idx="49608">
                  <c:v>-0.50605199999999995</c:v>
                </c:pt>
                <c:pt idx="49609">
                  <c:v>-0.50641000000000003</c:v>
                </c:pt>
                <c:pt idx="49610">
                  <c:v>-0.50629599999999997</c:v>
                </c:pt>
                <c:pt idx="49611">
                  <c:v>-0.50647600000000004</c:v>
                </c:pt>
                <c:pt idx="49612">
                  <c:v>-0.50632900000000003</c:v>
                </c:pt>
                <c:pt idx="49613">
                  <c:v>-0.50632200000000005</c:v>
                </c:pt>
                <c:pt idx="49614" formatCode="0.00E+00">
                  <c:v>-0.506351</c:v>
                </c:pt>
                <c:pt idx="49615">
                  <c:v>-0.50603600000000004</c:v>
                </c:pt>
                <c:pt idx="49616">
                  <c:v>-0.50586799999999998</c:v>
                </c:pt>
                <c:pt idx="49617">
                  <c:v>-0.50564900000000002</c:v>
                </c:pt>
                <c:pt idx="49618">
                  <c:v>-0.50536199999999998</c:v>
                </c:pt>
                <c:pt idx="49619">
                  <c:v>-0.50502199999999997</c:v>
                </c:pt>
                <c:pt idx="49620">
                  <c:v>-0.50467799999999996</c:v>
                </c:pt>
                <c:pt idx="49621">
                  <c:v>-0.50416799999999995</c:v>
                </c:pt>
                <c:pt idx="49622">
                  <c:v>-0.50374399999999997</c:v>
                </c:pt>
                <c:pt idx="49623">
                  <c:v>-0.50322900000000004</c:v>
                </c:pt>
                <c:pt idx="49624">
                  <c:v>-0.502386</c:v>
                </c:pt>
                <c:pt idx="49625">
                  <c:v>-0.50201799999999996</c:v>
                </c:pt>
                <c:pt idx="49626">
                  <c:v>-0.501054</c:v>
                </c:pt>
                <c:pt idx="49627">
                  <c:v>-0.50024599999999997</c:v>
                </c:pt>
                <c:pt idx="49628">
                  <c:v>-0.499365</c:v>
                </c:pt>
                <c:pt idx="49629">
                  <c:v>-0.49837500000000001</c:v>
                </c:pt>
                <c:pt idx="49630">
                  <c:v>-0.49742999999999998</c:v>
                </c:pt>
                <c:pt idx="49631">
                  <c:v>-0.49648599999999998</c:v>
                </c:pt>
                <c:pt idx="49632">
                  <c:v>-0.49539899999999998</c:v>
                </c:pt>
                <c:pt idx="49633">
                  <c:v>-0.49421999999999999</c:v>
                </c:pt>
                <c:pt idx="49634">
                  <c:v>-0.49307400000000001</c:v>
                </c:pt>
                <c:pt idx="49635">
                  <c:v>-0.491622</c:v>
                </c:pt>
                <c:pt idx="49636">
                  <c:v>-0.490537</c:v>
                </c:pt>
                <c:pt idx="49637">
                  <c:v>-0.48902000000000001</c:v>
                </c:pt>
                <c:pt idx="49638">
                  <c:v>-0.48752899999999999</c:v>
                </c:pt>
                <c:pt idx="49639">
                  <c:v>-0.486008</c:v>
                </c:pt>
                <c:pt idx="49640">
                  <c:v>-0.484124</c:v>
                </c:pt>
                <c:pt idx="49641">
                  <c:v>-0.48263299999999998</c:v>
                </c:pt>
                <c:pt idx="49642">
                  <c:v>-0.48067500000000002</c:v>
                </c:pt>
                <c:pt idx="49643">
                  <c:v>-0.47889900000000002</c:v>
                </c:pt>
                <c:pt idx="49644">
                  <c:v>-0.47685499999999997</c:v>
                </c:pt>
                <c:pt idx="49645">
                  <c:v>-0.47484900000000002</c:v>
                </c:pt>
                <c:pt idx="49646">
                  <c:v>-0.47280100000000003</c:v>
                </c:pt>
                <c:pt idx="49647">
                  <c:v>-0.47068500000000002</c:v>
                </c:pt>
                <c:pt idx="49648">
                  <c:v>-0.46849499999999999</c:v>
                </c:pt>
                <c:pt idx="49649">
                  <c:v>-0.466167</c:v>
                </c:pt>
                <c:pt idx="49650">
                  <c:v>-0.463895</c:v>
                </c:pt>
                <c:pt idx="49651">
                  <c:v>-0.461281</c:v>
                </c:pt>
                <c:pt idx="49652">
                  <c:v>-0.45898</c:v>
                </c:pt>
                <c:pt idx="49653">
                  <c:v>-0.45630700000000002</c:v>
                </c:pt>
                <c:pt idx="49654">
                  <c:v>-0.45366000000000001</c:v>
                </c:pt>
                <c:pt idx="49655">
                  <c:v>-0.45083299999999998</c:v>
                </c:pt>
                <c:pt idx="49656">
                  <c:v>-0.44799899999999998</c:v>
                </c:pt>
                <c:pt idx="49657">
                  <c:v>-0.44505099999999997</c:v>
                </c:pt>
                <c:pt idx="49658">
                  <c:v>-0.44214999999999999</c:v>
                </c:pt>
                <c:pt idx="49659">
                  <c:v>-0.43912499999999999</c:v>
                </c:pt>
                <c:pt idx="49660">
                  <c:v>-0.436</c:v>
                </c:pt>
                <c:pt idx="49661">
                  <c:v>-0.43291299999999999</c:v>
                </c:pt>
                <c:pt idx="49662">
                  <c:v>-0.429479</c:v>
                </c:pt>
                <c:pt idx="49663">
                  <c:v>-0.42644700000000002</c:v>
                </c:pt>
                <c:pt idx="49664">
                  <c:v>-0.422931</c:v>
                </c:pt>
                <c:pt idx="49665">
                  <c:v>-0.41944999999999999</c:v>
                </c:pt>
                <c:pt idx="49666">
                  <c:v>-0.41602299999999998</c:v>
                </c:pt>
                <c:pt idx="49667">
                  <c:v>-0.41236499999999998</c:v>
                </c:pt>
                <c:pt idx="49668">
                  <c:v>-0.408916</c:v>
                </c:pt>
                <c:pt idx="49669">
                  <c:v>-0.40518900000000002</c:v>
                </c:pt>
                <c:pt idx="49670">
                  <c:v>-0.40144200000000002</c:v>
                </c:pt>
                <c:pt idx="49671">
                  <c:v>-0.39770899999999998</c:v>
                </c:pt>
                <c:pt idx="49672">
                  <c:v>-0.39383899999999999</c:v>
                </c:pt>
                <c:pt idx="49673">
                  <c:v>-0.38994099999999998</c:v>
                </c:pt>
                <c:pt idx="49674">
                  <c:v>-0.38614900000000002</c:v>
                </c:pt>
                <c:pt idx="49675">
                  <c:v>-0.38201000000000002</c:v>
                </c:pt>
                <c:pt idx="49676">
                  <c:v>-0.37781599999999999</c:v>
                </c:pt>
                <c:pt idx="49677">
                  <c:v>-0.37382900000000002</c:v>
                </c:pt>
                <c:pt idx="49678">
                  <c:v>-0.36965799999999999</c:v>
                </c:pt>
                <c:pt idx="49679">
                  <c:v>-0.365595</c:v>
                </c:pt>
                <c:pt idx="49680">
                  <c:v>-0.36132599999999998</c:v>
                </c:pt>
                <c:pt idx="49681">
                  <c:v>-0.35692499999999999</c:v>
                </c:pt>
                <c:pt idx="49682">
                  <c:v>-0.35268899999999997</c:v>
                </c:pt>
                <c:pt idx="49683">
                  <c:v>-0.348329</c:v>
                </c:pt>
                <c:pt idx="49684">
                  <c:v>-0.34411599999999998</c:v>
                </c:pt>
                <c:pt idx="49685">
                  <c:v>-0.33966299999999999</c:v>
                </c:pt>
                <c:pt idx="49686">
                  <c:v>-0.335227</c:v>
                </c:pt>
                <c:pt idx="49687">
                  <c:v>-0.33061299999999999</c:v>
                </c:pt>
                <c:pt idx="49688">
                  <c:v>-0.32634299999999999</c:v>
                </c:pt>
                <c:pt idx="49689">
                  <c:v>-0.32171</c:v>
                </c:pt>
                <c:pt idx="49690">
                  <c:v>-0.31735000000000002</c:v>
                </c:pt>
                <c:pt idx="49691">
                  <c:v>-0.31261699999999998</c:v>
                </c:pt>
                <c:pt idx="49692">
                  <c:v>-0.30810399999999999</c:v>
                </c:pt>
                <c:pt idx="49693">
                  <c:v>-0.30354999999999999</c:v>
                </c:pt>
                <c:pt idx="49694">
                  <c:v>-0.29888700000000001</c:v>
                </c:pt>
                <c:pt idx="49695">
                  <c:v>-0.29447400000000001</c:v>
                </c:pt>
                <c:pt idx="49696">
                  <c:v>-0.28969499999999998</c:v>
                </c:pt>
                <c:pt idx="49697">
                  <c:v>-0.28510999999999997</c:v>
                </c:pt>
                <c:pt idx="49698">
                  <c:v>-0.28048400000000001</c:v>
                </c:pt>
                <c:pt idx="49699">
                  <c:v>-0.27595599999999998</c:v>
                </c:pt>
                <c:pt idx="49700">
                  <c:v>-0.271397</c:v>
                </c:pt>
                <c:pt idx="49701">
                  <c:v>-0.26678400000000002</c:v>
                </c:pt>
                <c:pt idx="49702">
                  <c:v>-0.262237</c:v>
                </c:pt>
                <c:pt idx="49703">
                  <c:v>-0.25743199999999999</c:v>
                </c:pt>
                <c:pt idx="49704">
                  <c:v>-0.25308199999999997</c:v>
                </c:pt>
                <c:pt idx="49705">
                  <c:v>-0.24835599999999999</c:v>
                </c:pt>
                <c:pt idx="49706">
                  <c:v>-0.243953</c:v>
                </c:pt>
                <c:pt idx="49707">
                  <c:v>-0.239229</c:v>
                </c:pt>
                <c:pt idx="49708">
                  <c:v>-0.23486199999999999</c:v>
                </c:pt>
                <c:pt idx="49709">
                  <c:v>-0.23016200000000001</c:v>
                </c:pt>
                <c:pt idx="49710">
                  <c:v>-0.22577700000000001</c:v>
                </c:pt>
                <c:pt idx="49711">
                  <c:v>-0.221391</c:v>
                </c:pt>
                <c:pt idx="49712">
                  <c:v>-0.216917</c:v>
                </c:pt>
                <c:pt idx="49713">
                  <c:v>-0.21249899999999999</c:v>
                </c:pt>
                <c:pt idx="49714">
                  <c:v>-0.20800099999999999</c:v>
                </c:pt>
                <c:pt idx="49715">
                  <c:v>-0.20372899999999999</c:v>
                </c:pt>
                <c:pt idx="49716">
                  <c:v>-0.199266</c:v>
                </c:pt>
                <c:pt idx="49717">
                  <c:v>-0.19498699999999999</c:v>
                </c:pt>
                <c:pt idx="49718">
                  <c:v>-0.19064600000000001</c:v>
                </c:pt>
                <c:pt idx="49719">
                  <c:v>-0.18639500000000001</c:v>
                </c:pt>
                <c:pt idx="49720">
                  <c:v>-0.18212</c:v>
                </c:pt>
                <c:pt idx="49721">
                  <c:v>-0.17777299999999999</c:v>
                </c:pt>
                <c:pt idx="49722">
                  <c:v>-0.17383299999999999</c:v>
                </c:pt>
                <c:pt idx="49723">
                  <c:v>-0.169318</c:v>
                </c:pt>
                <c:pt idx="49724">
                  <c:v>-0.16539999999999999</c:v>
                </c:pt>
                <c:pt idx="49725">
                  <c:v>-0.16101699999999999</c:v>
                </c:pt>
                <c:pt idx="49726">
                  <c:v>-0.15712799999999999</c:v>
                </c:pt>
                <c:pt idx="49727">
                  <c:v>-0.153085</c:v>
                </c:pt>
                <c:pt idx="49728">
                  <c:v>-0.149032</c:v>
                </c:pt>
                <c:pt idx="49729">
                  <c:v>-0.145012</c:v>
                </c:pt>
                <c:pt idx="49730">
                  <c:v>-0.141128</c:v>
                </c:pt>
                <c:pt idx="49731">
                  <c:v>-0.137244</c:v>
                </c:pt>
                <c:pt idx="49732">
                  <c:v>-0.133326</c:v>
                </c:pt>
                <c:pt idx="49733">
                  <c:v>-0.12972500000000001</c:v>
                </c:pt>
                <c:pt idx="49734">
                  <c:v>-0.125638</c:v>
                </c:pt>
                <c:pt idx="49735">
                  <c:v>-0.122129</c:v>
                </c:pt>
                <c:pt idx="49736">
                  <c:v>-0.118267</c:v>
                </c:pt>
                <c:pt idx="49737">
                  <c:v>-0.114574</c:v>
                </c:pt>
                <c:pt idx="49738">
                  <c:v>-0.111189</c:v>
                </c:pt>
                <c:pt idx="49739">
                  <c:v>-0.107461</c:v>
                </c:pt>
                <c:pt idx="49740">
                  <c:v>-0.104028</c:v>
                </c:pt>
                <c:pt idx="49741">
                  <c:v>-0.100286</c:v>
                </c:pt>
                <c:pt idx="49742">
                  <c:v>-9.6818100000000004E-2</c:v>
                </c:pt>
                <c:pt idx="49743">
                  <c:v>-9.3405799999999997E-2</c:v>
                </c:pt>
                <c:pt idx="49744">
                  <c:v>-8.9883400000000002E-2</c:v>
                </c:pt>
                <c:pt idx="49745">
                  <c:v>-8.6415099999999995E-2</c:v>
                </c:pt>
                <c:pt idx="49746">
                  <c:v>-8.3017800000000003E-2</c:v>
                </c:pt>
                <c:pt idx="49747">
                  <c:v>-7.9678700000000005E-2</c:v>
                </c:pt>
                <c:pt idx="49748">
                  <c:v>-7.6178399999999993E-2</c:v>
                </c:pt>
                <c:pt idx="49749">
                  <c:v>-7.3079699999999997E-2</c:v>
                </c:pt>
                <c:pt idx="49750">
                  <c:v>-6.9647000000000001E-2</c:v>
                </c:pt>
                <c:pt idx="49751">
                  <c:v>-6.6513199999999995E-2</c:v>
                </c:pt>
                <c:pt idx="49752">
                  <c:v>-6.3171400000000003E-2</c:v>
                </c:pt>
                <c:pt idx="49753">
                  <c:v>-5.98623E-2</c:v>
                </c:pt>
                <c:pt idx="49754">
                  <c:v>-5.6886399999999997E-2</c:v>
                </c:pt>
                <c:pt idx="49755">
                  <c:v>-5.3536399999999998E-2</c:v>
                </c:pt>
                <c:pt idx="49756">
                  <c:v>-5.0409799999999998E-2</c:v>
                </c:pt>
                <c:pt idx="49757">
                  <c:v>-4.7167899999999999E-2</c:v>
                </c:pt>
                <c:pt idx="49758">
                  <c:v>-4.4005000000000002E-2</c:v>
                </c:pt>
                <c:pt idx="49759">
                  <c:v>-4.0961600000000001E-2</c:v>
                </c:pt>
                <c:pt idx="49760">
                  <c:v>-3.7882399999999997E-2</c:v>
                </c:pt>
                <c:pt idx="49761">
                  <c:v>-3.47639E-2</c:v>
                </c:pt>
                <c:pt idx="49762">
                  <c:v>-3.1840199999999999E-2</c:v>
                </c:pt>
                <c:pt idx="49763">
                  <c:v>-2.8611600000000001E-2</c:v>
                </c:pt>
                <c:pt idx="49764">
                  <c:v>-2.5634299999999999E-2</c:v>
                </c:pt>
                <c:pt idx="49765">
                  <c:v>-2.2879400000000001E-2</c:v>
                </c:pt>
                <c:pt idx="49766">
                  <c:v>-1.9675100000000001E-2</c:v>
                </c:pt>
                <c:pt idx="49767">
                  <c:v>-1.6717099999999999E-2</c:v>
                </c:pt>
                <c:pt idx="49768">
                  <c:v>-1.36262E-2</c:v>
                </c:pt>
                <c:pt idx="49769">
                  <c:v>-1.07767E-2</c:v>
                </c:pt>
                <c:pt idx="49770">
                  <c:v>-7.8476599999999994E-3</c:v>
                </c:pt>
                <c:pt idx="49771">
                  <c:v>-4.8346099999999996E-3</c:v>
                </c:pt>
                <c:pt idx="49772">
                  <c:v>-1.89931E-3</c:v>
                </c:pt>
                <c:pt idx="49773">
                  <c:v>1.15208E-3</c:v>
                </c:pt>
                <c:pt idx="49774">
                  <c:v>4.0890800000000001E-3</c:v>
                </c:pt>
                <c:pt idx="49775">
                  <c:v>7.1947000000000001E-3</c:v>
                </c:pt>
                <c:pt idx="49776">
                  <c:v>9.8829299999999998E-3</c:v>
                </c:pt>
                <c:pt idx="49777">
                  <c:v>1.3154900000000001E-2</c:v>
                </c:pt>
                <c:pt idx="49778">
                  <c:v>1.5980600000000001E-2</c:v>
                </c:pt>
                <c:pt idx="49779">
                  <c:v>1.92955E-2</c:v>
                </c:pt>
                <c:pt idx="49780">
                  <c:v>2.2070800000000002E-2</c:v>
                </c:pt>
                <c:pt idx="49781">
                  <c:v>2.5117400000000002E-2</c:v>
                </c:pt>
                <c:pt idx="49782">
                  <c:v>2.8374699999999999E-2</c:v>
                </c:pt>
                <c:pt idx="49783">
                  <c:v>3.1384799999999997E-2</c:v>
                </c:pt>
                <c:pt idx="49784">
                  <c:v>3.4942500000000001E-2</c:v>
                </c:pt>
                <c:pt idx="49785">
                  <c:v>3.7637400000000001E-2</c:v>
                </c:pt>
                <c:pt idx="49786">
                  <c:v>4.0862299999999997E-2</c:v>
                </c:pt>
                <c:pt idx="49787">
                  <c:v>4.3888000000000003E-2</c:v>
                </c:pt>
                <c:pt idx="49788">
                  <c:v>4.7221300000000001E-2</c:v>
                </c:pt>
                <c:pt idx="49789">
                  <c:v>5.03346E-2</c:v>
                </c:pt>
                <c:pt idx="49790">
                  <c:v>5.3550500000000001E-2</c:v>
                </c:pt>
                <c:pt idx="49791">
                  <c:v>5.6602100000000002E-2</c:v>
                </c:pt>
                <c:pt idx="49792">
                  <c:v>5.9811000000000003E-2</c:v>
                </c:pt>
                <c:pt idx="49793">
                  <c:v>6.3275999999999999E-2</c:v>
                </c:pt>
                <c:pt idx="49794">
                  <c:v>6.6427200000000006E-2</c:v>
                </c:pt>
                <c:pt idx="49795">
                  <c:v>6.9800899999999999E-2</c:v>
                </c:pt>
                <c:pt idx="49796">
                  <c:v>7.2951000000000002E-2</c:v>
                </c:pt>
                <c:pt idx="49797">
                  <c:v>7.6405399999999998E-2</c:v>
                </c:pt>
                <c:pt idx="49798">
                  <c:v>7.9715800000000003E-2</c:v>
                </c:pt>
                <c:pt idx="49799">
                  <c:v>8.3181199999999997E-2</c:v>
                </c:pt>
                <c:pt idx="49800">
                  <c:v>8.6734099999999995E-2</c:v>
                </c:pt>
                <c:pt idx="49801">
                  <c:v>9.0152599999999999E-2</c:v>
                </c:pt>
                <c:pt idx="49802">
                  <c:v>9.34831E-2</c:v>
                </c:pt>
                <c:pt idx="49803">
                  <c:v>9.70361E-2</c:v>
                </c:pt>
                <c:pt idx="49804">
                  <c:v>0.10073</c:v>
                </c:pt>
                <c:pt idx="49805">
                  <c:v>0.10416300000000001</c:v>
                </c:pt>
                <c:pt idx="49806">
                  <c:v>0.10799499999999999</c:v>
                </c:pt>
                <c:pt idx="49807">
                  <c:v>0.111262</c:v>
                </c:pt>
                <c:pt idx="49808">
                  <c:v>0.11504300000000001</c:v>
                </c:pt>
                <c:pt idx="49809">
                  <c:v>0.118813</c:v>
                </c:pt>
                <c:pt idx="49810">
                  <c:v>0.122571</c:v>
                </c:pt>
                <c:pt idx="49811">
                  <c:v>0.12648499999999999</c:v>
                </c:pt>
                <c:pt idx="49812">
                  <c:v>0.13001699999999999</c:v>
                </c:pt>
                <c:pt idx="49813">
                  <c:v>0.13413700000000001</c:v>
                </c:pt>
                <c:pt idx="49814">
                  <c:v>0.13786300000000001</c:v>
                </c:pt>
                <c:pt idx="49815">
                  <c:v>0.141876</c:v>
                </c:pt>
                <c:pt idx="49816">
                  <c:v>0.14578099999999999</c:v>
                </c:pt>
                <c:pt idx="49817">
                  <c:v>0.149725</c:v>
                </c:pt>
                <c:pt idx="49818">
                  <c:v>0.153395</c:v>
                </c:pt>
                <c:pt idx="49819">
                  <c:v>0.15762599999999999</c:v>
                </c:pt>
                <c:pt idx="49820">
                  <c:v>0.16178699999999999</c:v>
                </c:pt>
                <c:pt idx="49821">
                  <c:v>0.16580900000000001</c:v>
                </c:pt>
                <c:pt idx="49822">
                  <c:v>0.17008599999999999</c:v>
                </c:pt>
                <c:pt idx="49823">
                  <c:v>0.173959</c:v>
                </c:pt>
                <c:pt idx="49824">
                  <c:v>0.17845</c:v>
                </c:pt>
                <c:pt idx="49825">
                  <c:v>0.18253800000000001</c:v>
                </c:pt>
                <c:pt idx="49826">
                  <c:v>0.18684400000000001</c:v>
                </c:pt>
                <c:pt idx="49827">
                  <c:v>0.190916</c:v>
                </c:pt>
                <c:pt idx="49828">
                  <c:v>0.19511300000000001</c:v>
                </c:pt>
                <c:pt idx="49829">
                  <c:v>0.199318</c:v>
                </c:pt>
                <c:pt idx="49830">
                  <c:v>0.20371700000000001</c:v>
                </c:pt>
                <c:pt idx="49831">
                  <c:v>0.20802200000000001</c:v>
                </c:pt>
                <c:pt idx="49832">
                  <c:v>0.21226500000000001</c:v>
                </c:pt>
                <c:pt idx="49833">
                  <c:v>0.21678500000000001</c:v>
                </c:pt>
                <c:pt idx="49834">
                  <c:v>0.22084100000000001</c:v>
                </c:pt>
                <c:pt idx="49835">
                  <c:v>0.22531399999999999</c:v>
                </c:pt>
                <c:pt idx="49836">
                  <c:v>0.22977900000000001</c:v>
                </c:pt>
                <c:pt idx="49837">
                  <c:v>0.23430799999999999</c:v>
                </c:pt>
                <c:pt idx="49838">
                  <c:v>0.23851900000000001</c:v>
                </c:pt>
                <c:pt idx="49839">
                  <c:v>0.24313399999999999</c:v>
                </c:pt>
                <c:pt idx="49840">
                  <c:v>0.24776400000000001</c:v>
                </c:pt>
                <c:pt idx="49841">
                  <c:v>0.25208999999999998</c:v>
                </c:pt>
                <c:pt idx="49842">
                  <c:v>0.25682300000000002</c:v>
                </c:pt>
                <c:pt idx="49843">
                  <c:v>0.26126199999999999</c:v>
                </c:pt>
                <c:pt idx="49844">
                  <c:v>0.26588600000000001</c:v>
                </c:pt>
                <c:pt idx="49845">
                  <c:v>0.27025399999999999</c:v>
                </c:pt>
                <c:pt idx="49846">
                  <c:v>0.27486899999999997</c:v>
                </c:pt>
                <c:pt idx="49847">
                  <c:v>0.27939700000000001</c:v>
                </c:pt>
                <c:pt idx="49848">
                  <c:v>0.283829</c:v>
                </c:pt>
                <c:pt idx="49849">
                  <c:v>0.28843099999999999</c:v>
                </c:pt>
                <c:pt idx="49850">
                  <c:v>0.29278700000000002</c:v>
                </c:pt>
                <c:pt idx="49851">
                  <c:v>0.29748599999999997</c:v>
                </c:pt>
                <c:pt idx="49852">
                  <c:v>0.30178199999999999</c:v>
                </c:pt>
                <c:pt idx="49853">
                  <c:v>0.30650100000000002</c:v>
                </c:pt>
                <c:pt idx="49854">
                  <c:v>0.31086799999999998</c:v>
                </c:pt>
                <c:pt idx="49855">
                  <c:v>0.31531999999999999</c:v>
                </c:pt>
                <c:pt idx="49856">
                  <c:v>0.31996599999999997</c:v>
                </c:pt>
                <c:pt idx="49857">
                  <c:v>0.32421100000000003</c:v>
                </c:pt>
                <c:pt idx="49858">
                  <c:v>0.32872099999999999</c:v>
                </c:pt>
                <c:pt idx="49859">
                  <c:v>0.333038</c:v>
                </c:pt>
                <c:pt idx="49860">
                  <c:v>0.33744499999999999</c:v>
                </c:pt>
                <c:pt idx="49861">
                  <c:v>0.34178599999999998</c:v>
                </c:pt>
                <c:pt idx="49862">
                  <c:v>0.34609699999999999</c:v>
                </c:pt>
                <c:pt idx="49863">
                  <c:v>0.35045999999999999</c:v>
                </c:pt>
                <c:pt idx="49864">
                  <c:v>0.35455799999999998</c:v>
                </c:pt>
                <c:pt idx="49865">
                  <c:v>0.35895700000000003</c:v>
                </c:pt>
                <c:pt idx="49866">
                  <c:v>0.36296</c:v>
                </c:pt>
                <c:pt idx="49867">
                  <c:v>0.367234</c:v>
                </c:pt>
                <c:pt idx="49868">
                  <c:v>0.37118499999999999</c:v>
                </c:pt>
                <c:pt idx="49869">
                  <c:v>0.37536599999999998</c:v>
                </c:pt>
                <c:pt idx="49870">
                  <c:v>0.37944099999999997</c:v>
                </c:pt>
                <c:pt idx="49871">
                  <c:v>0.38344800000000001</c:v>
                </c:pt>
                <c:pt idx="49872">
                  <c:v>0.387542</c:v>
                </c:pt>
                <c:pt idx="49873">
                  <c:v>0.39147900000000002</c:v>
                </c:pt>
                <c:pt idx="49874">
                  <c:v>0.39529199999999998</c:v>
                </c:pt>
                <c:pt idx="49875">
                  <c:v>0.39921499999999999</c:v>
                </c:pt>
                <c:pt idx="49876">
                  <c:v>0.40285199999999999</c:v>
                </c:pt>
                <c:pt idx="49877">
                  <c:v>0.40654299999999999</c:v>
                </c:pt>
                <c:pt idx="49878">
                  <c:v>0.410271</c:v>
                </c:pt>
                <c:pt idx="49879">
                  <c:v>0.41360999999999998</c:v>
                </c:pt>
                <c:pt idx="49880">
                  <c:v>0.41730600000000001</c:v>
                </c:pt>
                <c:pt idx="49881">
                  <c:v>0.42050100000000001</c:v>
                </c:pt>
                <c:pt idx="49882">
                  <c:v>0.42397000000000001</c:v>
                </c:pt>
                <c:pt idx="49883">
                  <c:v>0.42714200000000002</c:v>
                </c:pt>
                <c:pt idx="49884">
                  <c:v>0.43029499999999998</c:v>
                </c:pt>
                <c:pt idx="49885">
                  <c:v>0.43363699999999999</c:v>
                </c:pt>
                <c:pt idx="49886">
                  <c:v>0.43648500000000001</c:v>
                </c:pt>
                <c:pt idx="49887">
                  <c:v>0.43969200000000003</c:v>
                </c:pt>
                <c:pt idx="49888">
                  <c:v>0.44227</c:v>
                </c:pt>
                <c:pt idx="49889">
                  <c:v>0.44528400000000001</c:v>
                </c:pt>
                <c:pt idx="49890">
                  <c:v>0.44784600000000002</c:v>
                </c:pt>
                <c:pt idx="49891">
                  <c:v>0.45054100000000002</c:v>
                </c:pt>
                <c:pt idx="49892">
                  <c:v>0.45298100000000002</c:v>
                </c:pt>
                <c:pt idx="49893">
                  <c:v>0.45538099999999998</c:v>
                </c:pt>
                <c:pt idx="49894">
                  <c:v>0.45787800000000001</c:v>
                </c:pt>
                <c:pt idx="49895">
                  <c:v>0.460177</c:v>
                </c:pt>
                <c:pt idx="49896">
                  <c:v>0.46252599999999999</c:v>
                </c:pt>
                <c:pt idx="49897">
                  <c:v>0.46423900000000001</c:v>
                </c:pt>
                <c:pt idx="49898">
                  <c:v>0.46684399999999998</c:v>
                </c:pt>
                <c:pt idx="49899">
                  <c:v>0.46846900000000002</c:v>
                </c:pt>
                <c:pt idx="49900">
                  <c:v>0.47038200000000002</c:v>
                </c:pt>
                <c:pt idx="49901">
                  <c:v>0.47215800000000002</c:v>
                </c:pt>
                <c:pt idx="49902">
                  <c:v>0.47379399999999999</c:v>
                </c:pt>
                <c:pt idx="49903">
                  <c:v>0.47539599999999999</c:v>
                </c:pt>
                <c:pt idx="49904">
                  <c:v>0.47670899999999999</c:v>
                </c:pt>
                <c:pt idx="49905">
                  <c:v>0.47818699999999997</c:v>
                </c:pt>
                <c:pt idx="49906">
                  <c:v>0.47939900000000002</c:v>
                </c:pt>
                <c:pt idx="49907">
                  <c:v>0.48068</c:v>
                </c:pt>
                <c:pt idx="49908">
                  <c:v>0.48160599999999998</c:v>
                </c:pt>
                <c:pt idx="49909">
                  <c:v>0.48287600000000003</c:v>
                </c:pt>
                <c:pt idx="49910">
                  <c:v>0.483624</c:v>
                </c:pt>
                <c:pt idx="49911">
                  <c:v>0.48458499999999999</c:v>
                </c:pt>
                <c:pt idx="49912">
                  <c:v>0.48519299999999999</c:v>
                </c:pt>
                <c:pt idx="49913">
                  <c:v>0.48594500000000002</c:v>
                </c:pt>
                <c:pt idx="49914">
                  <c:v>0.486537</c:v>
                </c:pt>
                <c:pt idx="49915">
                  <c:v>0.48683300000000002</c:v>
                </c:pt>
                <c:pt idx="49916">
                  <c:v>0.48716399999999999</c:v>
                </c:pt>
                <c:pt idx="49917">
                  <c:v>0.48752299999999998</c:v>
                </c:pt>
                <c:pt idx="49918">
                  <c:v>0.48762899999999998</c:v>
                </c:pt>
                <c:pt idx="49919">
                  <c:v>0.48756300000000002</c:v>
                </c:pt>
                <c:pt idx="49920">
                  <c:v>0.48750199999999999</c:v>
                </c:pt>
                <c:pt idx="49921">
                  <c:v>0.48746499999999998</c:v>
                </c:pt>
                <c:pt idx="49922">
                  <c:v>0.48725299999999999</c:v>
                </c:pt>
                <c:pt idx="49923">
                  <c:v>0.48711399999999999</c:v>
                </c:pt>
                <c:pt idx="49924">
                  <c:v>0.48670799999999997</c:v>
                </c:pt>
                <c:pt idx="49925">
                  <c:v>0.48636499999999999</c:v>
                </c:pt>
                <c:pt idx="49926">
                  <c:v>0.48597299999999999</c:v>
                </c:pt>
                <c:pt idx="49927">
                  <c:v>0.48530499999999999</c:v>
                </c:pt>
                <c:pt idx="49928">
                  <c:v>0.484935</c:v>
                </c:pt>
                <c:pt idx="49929">
                  <c:v>0.48402400000000001</c:v>
                </c:pt>
                <c:pt idx="49930">
                  <c:v>0.48333700000000002</c:v>
                </c:pt>
                <c:pt idx="49931">
                  <c:v>0.48260999999999998</c:v>
                </c:pt>
                <c:pt idx="49932">
                  <c:v>0.48158499999999999</c:v>
                </c:pt>
                <c:pt idx="49933">
                  <c:v>0.48069000000000001</c:v>
                </c:pt>
                <c:pt idx="49934">
                  <c:v>0.47965999999999998</c:v>
                </c:pt>
                <c:pt idx="49935">
                  <c:v>0.47848499999999999</c:v>
                </c:pt>
                <c:pt idx="49936">
                  <c:v>0.47739500000000001</c:v>
                </c:pt>
                <c:pt idx="49937">
                  <c:v>0.47625899999999999</c:v>
                </c:pt>
                <c:pt idx="49938">
                  <c:v>0.47475200000000001</c:v>
                </c:pt>
                <c:pt idx="49939">
                  <c:v>0.47356399999999998</c:v>
                </c:pt>
                <c:pt idx="49940">
                  <c:v>0.47190199999999999</c:v>
                </c:pt>
                <c:pt idx="49941">
                  <c:v>0.47070699999999999</c:v>
                </c:pt>
                <c:pt idx="49942">
                  <c:v>0.46899099999999999</c:v>
                </c:pt>
                <c:pt idx="49943">
                  <c:v>0.467499</c:v>
                </c:pt>
                <c:pt idx="49944">
                  <c:v>0.46569500000000003</c:v>
                </c:pt>
                <c:pt idx="49945">
                  <c:v>0.464086</c:v>
                </c:pt>
                <c:pt idx="49946">
                  <c:v>0.46255499999999999</c:v>
                </c:pt>
                <c:pt idx="49947">
                  <c:v>0.46065499999999998</c:v>
                </c:pt>
                <c:pt idx="49948">
                  <c:v>0.459092</c:v>
                </c:pt>
                <c:pt idx="49949">
                  <c:v>0.457063</c:v>
                </c:pt>
                <c:pt idx="49950">
                  <c:v>0.45545099999999999</c:v>
                </c:pt>
                <c:pt idx="49951">
                  <c:v>0.45334099999999999</c:v>
                </c:pt>
                <c:pt idx="49952">
                  <c:v>0.45144400000000001</c:v>
                </c:pt>
                <c:pt idx="49953">
                  <c:v>0.44949299999999998</c:v>
                </c:pt>
                <c:pt idx="49954">
                  <c:v>0.44730799999999998</c:v>
                </c:pt>
                <c:pt idx="49955">
                  <c:v>0.445324</c:v>
                </c:pt>
                <c:pt idx="49956">
                  <c:v>0.44315500000000002</c:v>
                </c:pt>
                <c:pt idx="49957">
                  <c:v>0.44117000000000001</c:v>
                </c:pt>
                <c:pt idx="49958">
                  <c:v>0.43897700000000001</c:v>
                </c:pt>
                <c:pt idx="49959">
                  <c:v>0.437031</c:v>
                </c:pt>
                <c:pt idx="49960">
                  <c:v>0.43468899999999999</c:v>
                </c:pt>
                <c:pt idx="49961">
                  <c:v>0.43279699999999999</c:v>
                </c:pt>
                <c:pt idx="49962">
                  <c:v>0.43033199999999999</c:v>
                </c:pt>
                <c:pt idx="49963">
                  <c:v>0.42823899999999998</c:v>
                </c:pt>
                <c:pt idx="49964">
                  <c:v>0.42598599999999998</c:v>
                </c:pt>
                <c:pt idx="49965">
                  <c:v>0.42348400000000003</c:v>
                </c:pt>
                <c:pt idx="49966">
                  <c:v>0.42126200000000003</c:v>
                </c:pt>
                <c:pt idx="49967">
                  <c:v>0.41886400000000001</c:v>
                </c:pt>
                <c:pt idx="49968">
                  <c:v>0.416601</c:v>
                </c:pt>
                <c:pt idx="49969">
                  <c:v>0.41426499999999999</c:v>
                </c:pt>
                <c:pt idx="49970">
                  <c:v>0.41186299999999998</c:v>
                </c:pt>
                <c:pt idx="49971">
                  <c:v>0.40924199999999999</c:v>
                </c:pt>
                <c:pt idx="49972">
                  <c:v>0.40710099999999999</c:v>
                </c:pt>
                <c:pt idx="49973">
                  <c:v>0.40453099999999997</c:v>
                </c:pt>
                <c:pt idx="49974">
                  <c:v>0.40212900000000001</c:v>
                </c:pt>
                <c:pt idx="49975">
                  <c:v>0.399677</c:v>
                </c:pt>
                <c:pt idx="49976">
                  <c:v>0.39712700000000001</c:v>
                </c:pt>
                <c:pt idx="49977">
                  <c:v>0.39482400000000001</c:v>
                </c:pt>
                <c:pt idx="49978">
                  <c:v>0.392177</c:v>
                </c:pt>
                <c:pt idx="49979">
                  <c:v>0.38988800000000001</c:v>
                </c:pt>
                <c:pt idx="49980">
                  <c:v>0.38741900000000001</c:v>
                </c:pt>
                <c:pt idx="49981">
                  <c:v>0.38481900000000002</c:v>
                </c:pt>
                <c:pt idx="49982">
                  <c:v>0.382629</c:v>
                </c:pt>
                <c:pt idx="49983">
                  <c:v>0.37979099999999999</c:v>
                </c:pt>
                <c:pt idx="49984">
                  <c:v>0.377722</c:v>
                </c:pt>
                <c:pt idx="49985">
                  <c:v>0.37492900000000001</c:v>
                </c:pt>
                <c:pt idx="49986">
                  <c:v>0.37263200000000002</c:v>
                </c:pt>
                <c:pt idx="49987">
                  <c:v>0.37008999999999997</c:v>
                </c:pt>
                <c:pt idx="49988">
                  <c:v>0.36767300000000003</c:v>
                </c:pt>
                <c:pt idx="49989">
                  <c:v>0.36503099999999999</c:v>
                </c:pt>
                <c:pt idx="49990">
                  <c:v>0.36270999999999998</c:v>
                </c:pt>
                <c:pt idx="49991">
                  <c:v>0.36007800000000001</c:v>
                </c:pt>
                <c:pt idx="49992">
                  <c:v>0.35767300000000002</c:v>
                </c:pt>
                <c:pt idx="49993">
                  <c:v>0.35518699999999997</c:v>
                </c:pt>
                <c:pt idx="49994">
                  <c:v>0.35247099999999998</c:v>
                </c:pt>
                <c:pt idx="49995">
                  <c:v>0.35034399999999999</c:v>
                </c:pt>
                <c:pt idx="49996">
                  <c:v>0.34760999999999997</c:v>
                </c:pt>
                <c:pt idx="49997">
                  <c:v>0.34528199999999998</c:v>
                </c:pt>
                <c:pt idx="49998">
                  <c:v>0.34276400000000001</c:v>
                </c:pt>
                <c:pt idx="49999">
                  <c:v>0.34027800000000002</c:v>
                </c:pt>
                <c:pt idx="50000">
                  <c:v>0.33792</c:v>
                </c:pt>
                <c:pt idx="50001">
                  <c:v>0.33534199999999997</c:v>
                </c:pt>
                <c:pt idx="50002">
                  <c:v>0.333063</c:v>
                </c:pt>
                <c:pt idx="50003">
                  <c:v>0.33028999999999997</c:v>
                </c:pt>
                <c:pt idx="50004">
                  <c:v>0.32817200000000002</c:v>
                </c:pt>
                <c:pt idx="50005">
                  <c:v>0.32528600000000002</c:v>
                </c:pt>
                <c:pt idx="50006">
                  <c:v>0.323245</c:v>
                </c:pt>
                <c:pt idx="50007">
                  <c:v>0.32059199999999999</c:v>
                </c:pt>
                <c:pt idx="50008">
                  <c:v>0.318054</c:v>
                </c:pt>
                <c:pt idx="50009">
                  <c:v>0.31586599999999998</c:v>
                </c:pt>
                <c:pt idx="50010">
                  <c:v>0.31310700000000002</c:v>
                </c:pt>
                <c:pt idx="50011">
                  <c:v>0.31105100000000002</c:v>
                </c:pt>
                <c:pt idx="50012">
                  <c:v>0.308419</c:v>
                </c:pt>
                <c:pt idx="50013">
                  <c:v>0.306226</c:v>
                </c:pt>
                <c:pt idx="50014">
                  <c:v>0.30376199999999998</c:v>
                </c:pt>
                <c:pt idx="50015">
                  <c:v>0.30124899999999999</c:v>
                </c:pt>
                <c:pt idx="50016">
                  <c:v>0.29886099999999999</c:v>
                </c:pt>
                <c:pt idx="50017">
                  <c:v>0.29645500000000002</c:v>
                </c:pt>
                <c:pt idx="50018">
                  <c:v>0.29410799999999998</c:v>
                </c:pt>
                <c:pt idx="50019">
                  <c:v>0.29169800000000001</c:v>
                </c:pt>
                <c:pt idx="50020">
                  <c:v>0.28938199999999997</c:v>
                </c:pt>
                <c:pt idx="50021">
                  <c:v>0.28650700000000001</c:v>
                </c:pt>
                <c:pt idx="50022">
                  <c:v>0.28448499999999999</c:v>
                </c:pt>
                <c:pt idx="50023">
                  <c:v>0.28188299999999999</c:v>
                </c:pt>
                <c:pt idx="50024">
                  <c:v>0.27943499999999999</c:v>
                </c:pt>
                <c:pt idx="50025">
                  <c:v>0.27699800000000002</c:v>
                </c:pt>
                <c:pt idx="50026">
                  <c:v>0.27441300000000002</c:v>
                </c:pt>
                <c:pt idx="50027">
                  <c:v>0.27217200000000003</c:v>
                </c:pt>
                <c:pt idx="50028">
                  <c:v>0.26947599999999999</c:v>
                </c:pt>
                <c:pt idx="50029">
                  <c:v>0.26717800000000003</c:v>
                </c:pt>
                <c:pt idx="50030">
                  <c:v>0.26457000000000003</c:v>
                </c:pt>
                <c:pt idx="50031">
                  <c:v>0.26217400000000002</c:v>
                </c:pt>
                <c:pt idx="50032">
                  <c:v>0.25952500000000001</c:v>
                </c:pt>
                <c:pt idx="50033">
                  <c:v>0.25709300000000002</c:v>
                </c:pt>
                <c:pt idx="50034">
                  <c:v>0.25456499999999999</c:v>
                </c:pt>
                <c:pt idx="50035">
                  <c:v>0.251753</c:v>
                </c:pt>
                <c:pt idx="50036">
                  <c:v>0.24947800000000001</c:v>
                </c:pt>
                <c:pt idx="50037">
                  <c:v>0.24643200000000001</c:v>
                </c:pt>
                <c:pt idx="50038">
                  <c:v>0.244059</c:v>
                </c:pt>
                <c:pt idx="50039">
                  <c:v>0.241338</c:v>
                </c:pt>
                <c:pt idx="50040">
                  <c:v>0.23869799999999999</c:v>
                </c:pt>
                <c:pt idx="50041">
                  <c:v>0.236069</c:v>
                </c:pt>
                <c:pt idx="50042">
                  <c:v>0.233208</c:v>
                </c:pt>
                <c:pt idx="50043">
                  <c:v>0.23063600000000001</c:v>
                </c:pt>
                <c:pt idx="50044">
                  <c:v>0.227851</c:v>
                </c:pt>
                <c:pt idx="50045">
                  <c:v>0.22515399999999999</c:v>
                </c:pt>
                <c:pt idx="50046">
                  <c:v>0.22228200000000001</c:v>
                </c:pt>
                <c:pt idx="50047">
                  <c:v>0.21959999999999999</c:v>
                </c:pt>
                <c:pt idx="50048">
                  <c:v>0.21649299999999999</c:v>
                </c:pt>
                <c:pt idx="50049">
                  <c:v>0.213949</c:v>
                </c:pt>
                <c:pt idx="50050">
                  <c:v>0.21081900000000001</c:v>
                </c:pt>
                <c:pt idx="50051">
                  <c:v>0.20794799999999999</c:v>
                </c:pt>
                <c:pt idx="50052">
                  <c:v>0.20500399999999999</c:v>
                </c:pt>
                <c:pt idx="50053">
                  <c:v>0.201844</c:v>
                </c:pt>
                <c:pt idx="50054">
                  <c:v>0.19909499999999999</c:v>
                </c:pt>
                <c:pt idx="50055">
                  <c:v>0.1958</c:v>
                </c:pt>
                <c:pt idx="50056">
                  <c:v>0.19295999999999999</c:v>
                </c:pt>
                <c:pt idx="50057">
                  <c:v>0.189666</c:v>
                </c:pt>
                <c:pt idx="50058">
                  <c:v>0.186666</c:v>
                </c:pt>
                <c:pt idx="50059">
                  <c:v>0.183369</c:v>
                </c:pt>
                <c:pt idx="50060">
                  <c:v>0.18011199999999999</c:v>
                </c:pt>
                <c:pt idx="50061">
                  <c:v>0.176786</c:v>
                </c:pt>
                <c:pt idx="50062">
                  <c:v>0.17332600000000001</c:v>
                </c:pt>
                <c:pt idx="50063">
                  <c:v>0.17010500000000001</c:v>
                </c:pt>
                <c:pt idx="50064">
                  <c:v>0.16644200000000001</c:v>
                </c:pt>
                <c:pt idx="50065">
                  <c:v>0.163164</c:v>
                </c:pt>
                <c:pt idx="50066">
                  <c:v>0.159804</c:v>
                </c:pt>
                <c:pt idx="50067">
                  <c:v>0.15618899999999999</c:v>
                </c:pt>
                <c:pt idx="50068">
                  <c:v>0.15285699999999999</c:v>
                </c:pt>
                <c:pt idx="50069">
                  <c:v>0.14905399999999999</c:v>
                </c:pt>
                <c:pt idx="50070">
                  <c:v>0.14558299999999999</c:v>
                </c:pt>
                <c:pt idx="50071">
                  <c:v>0.14192099999999999</c:v>
                </c:pt>
                <c:pt idx="50072">
                  <c:v>0.13811799999999999</c:v>
                </c:pt>
                <c:pt idx="50073">
                  <c:v>0.13449900000000001</c:v>
                </c:pt>
                <c:pt idx="50074">
                  <c:v>0.130857</c:v>
                </c:pt>
                <c:pt idx="50075">
                  <c:v>0.12684100000000001</c:v>
                </c:pt>
                <c:pt idx="50076">
                  <c:v>0.123011</c:v>
                </c:pt>
                <c:pt idx="50077">
                  <c:v>0.119183</c:v>
                </c:pt>
                <c:pt idx="50078">
                  <c:v>0.11518</c:v>
                </c:pt>
                <c:pt idx="50079">
                  <c:v>0.11144800000000001</c:v>
                </c:pt>
                <c:pt idx="50080">
                  <c:v>0.107284</c:v>
                </c:pt>
                <c:pt idx="50081">
                  <c:v>0.103399</c:v>
                </c:pt>
                <c:pt idx="50082">
                  <c:v>9.91205E-2</c:v>
                </c:pt>
                <c:pt idx="50083">
                  <c:v>9.5319000000000001E-2</c:v>
                </c:pt>
                <c:pt idx="50084">
                  <c:v>9.1251700000000005E-2</c:v>
                </c:pt>
                <c:pt idx="50085">
                  <c:v>8.6867799999999995E-2</c:v>
                </c:pt>
                <c:pt idx="50086">
                  <c:v>8.2873000000000002E-2</c:v>
                </c:pt>
                <c:pt idx="50087">
                  <c:v>7.8585299999999997E-2</c:v>
                </c:pt>
                <c:pt idx="50088">
                  <c:v>7.4246099999999995E-2</c:v>
                </c:pt>
                <c:pt idx="50089">
                  <c:v>6.9951399999999997E-2</c:v>
                </c:pt>
                <c:pt idx="50090">
                  <c:v>6.5719799999999995E-2</c:v>
                </c:pt>
                <c:pt idx="50091">
                  <c:v>6.1366999999999998E-2</c:v>
                </c:pt>
                <c:pt idx="50092">
                  <c:v>5.6844899999999997E-2</c:v>
                </c:pt>
                <c:pt idx="50093">
                  <c:v>5.2514900000000003E-2</c:v>
                </c:pt>
                <c:pt idx="50094">
                  <c:v>4.8232400000000002E-2</c:v>
                </c:pt>
                <c:pt idx="50095">
                  <c:v>4.3839599999999999E-2</c:v>
                </c:pt>
                <c:pt idx="50096">
                  <c:v>3.9281799999999999E-2</c:v>
                </c:pt>
                <c:pt idx="50097">
                  <c:v>3.47972E-2</c:v>
                </c:pt>
                <c:pt idx="50098">
                  <c:v>3.0473699999999999E-2</c:v>
                </c:pt>
                <c:pt idx="50099">
                  <c:v>2.58058E-2</c:v>
                </c:pt>
                <c:pt idx="50100">
                  <c:v>2.13834E-2</c:v>
                </c:pt>
                <c:pt idx="50101">
                  <c:v>1.66912E-2</c:v>
                </c:pt>
                <c:pt idx="50102">
                  <c:v>1.21304E-2</c:v>
                </c:pt>
                <c:pt idx="50103">
                  <c:v>7.5033599999999997E-3</c:v>
                </c:pt>
                <c:pt idx="50104">
                  <c:v>2.87142E-3</c:v>
                </c:pt>
                <c:pt idx="50105">
                  <c:v>-1.5173599999999999E-3</c:v>
                </c:pt>
                <c:pt idx="50106">
                  <c:v>-6.2150299999999999E-3</c:v>
                </c:pt>
                <c:pt idx="50107">
                  <c:v>-1.07496E-2</c:v>
                </c:pt>
                <c:pt idx="50108">
                  <c:v>-1.53601E-2</c:v>
                </c:pt>
                <c:pt idx="50109">
                  <c:v>-1.9932100000000001E-2</c:v>
                </c:pt>
                <c:pt idx="50110">
                  <c:v>-2.4454900000000002E-2</c:v>
                </c:pt>
                <c:pt idx="50111">
                  <c:v>-2.89541E-2</c:v>
                </c:pt>
                <c:pt idx="50112">
                  <c:v>-3.3648699999999997E-2</c:v>
                </c:pt>
                <c:pt idx="50113">
                  <c:v>-3.8232599999999999E-2</c:v>
                </c:pt>
                <c:pt idx="50114">
                  <c:v>-4.27038E-2</c:v>
                </c:pt>
                <c:pt idx="50115">
                  <c:v>-4.7337499999999998E-2</c:v>
                </c:pt>
                <c:pt idx="50116">
                  <c:v>-5.1836699999999999E-2</c:v>
                </c:pt>
                <c:pt idx="50117">
                  <c:v>-5.6252700000000003E-2</c:v>
                </c:pt>
                <c:pt idx="50118">
                  <c:v>-6.0810200000000002E-2</c:v>
                </c:pt>
                <c:pt idx="50119">
                  <c:v>-6.5365699999999999E-2</c:v>
                </c:pt>
                <c:pt idx="50120">
                  <c:v>-6.9702500000000001E-2</c:v>
                </c:pt>
                <c:pt idx="50121">
                  <c:v>-7.4233199999999999E-2</c:v>
                </c:pt>
                <c:pt idx="50122">
                  <c:v>-7.8500100000000003E-2</c:v>
                </c:pt>
                <c:pt idx="50123">
                  <c:v>-8.2893599999999998E-2</c:v>
                </c:pt>
                <c:pt idx="50124">
                  <c:v>-8.7435600000000002E-2</c:v>
                </c:pt>
                <c:pt idx="50125">
                  <c:v>-9.1601799999999997E-2</c:v>
                </c:pt>
                <c:pt idx="50126">
                  <c:v>-9.5954899999999996E-2</c:v>
                </c:pt>
                <c:pt idx="50127">
                  <c:v>-0.10016799999999999</c:v>
                </c:pt>
                <c:pt idx="50128">
                  <c:v>-0.10458199999999999</c:v>
                </c:pt>
                <c:pt idx="50129">
                  <c:v>-0.10881399999999999</c:v>
                </c:pt>
                <c:pt idx="50130">
                  <c:v>-0.112968</c:v>
                </c:pt>
                <c:pt idx="50131">
                  <c:v>-0.117136</c:v>
                </c:pt>
                <c:pt idx="50132">
                  <c:v>-0.121212</c:v>
                </c:pt>
                <c:pt idx="50133">
                  <c:v>-0.12509400000000001</c:v>
                </c:pt>
                <c:pt idx="50134">
                  <c:v>-0.12925900000000001</c:v>
                </c:pt>
                <c:pt idx="50135">
                  <c:v>-0.13327</c:v>
                </c:pt>
                <c:pt idx="50136">
                  <c:v>-0.13683899999999999</c:v>
                </c:pt>
                <c:pt idx="50137">
                  <c:v>-0.140872</c:v>
                </c:pt>
                <c:pt idx="50138">
                  <c:v>-0.14457200000000001</c:v>
                </c:pt>
                <c:pt idx="50139">
                  <c:v>-0.14850099999999999</c:v>
                </c:pt>
                <c:pt idx="50140">
                  <c:v>-0.15212400000000001</c:v>
                </c:pt>
                <c:pt idx="50141">
                  <c:v>-0.15573100000000001</c:v>
                </c:pt>
                <c:pt idx="50142">
                  <c:v>-0.159441</c:v>
                </c:pt>
                <c:pt idx="50143">
                  <c:v>-0.16294900000000001</c:v>
                </c:pt>
                <c:pt idx="50144">
                  <c:v>-0.16656299999999999</c:v>
                </c:pt>
                <c:pt idx="50145">
                  <c:v>-0.16985500000000001</c:v>
                </c:pt>
                <c:pt idx="50146">
                  <c:v>-0.17322699999999999</c:v>
                </c:pt>
                <c:pt idx="50147">
                  <c:v>-0.17658399999999999</c:v>
                </c:pt>
                <c:pt idx="50148">
                  <c:v>-0.18002000000000001</c:v>
                </c:pt>
                <c:pt idx="50149">
                  <c:v>-0.18301999999999999</c:v>
                </c:pt>
                <c:pt idx="50150">
                  <c:v>-0.186028</c:v>
                </c:pt>
                <c:pt idx="50151">
                  <c:v>-0.18945999999999999</c:v>
                </c:pt>
                <c:pt idx="50152">
                  <c:v>-0.192353</c:v>
                </c:pt>
                <c:pt idx="50153">
                  <c:v>-0.195409</c:v>
                </c:pt>
                <c:pt idx="50154">
                  <c:v>-0.19831399999999999</c:v>
                </c:pt>
                <c:pt idx="50155">
                  <c:v>-0.20114000000000001</c:v>
                </c:pt>
                <c:pt idx="50156">
                  <c:v>-0.204092</c:v>
                </c:pt>
                <c:pt idx="50157">
                  <c:v>-0.206813</c:v>
                </c:pt>
                <c:pt idx="50158">
                  <c:v>-0.20966899999999999</c:v>
                </c:pt>
                <c:pt idx="50159">
                  <c:v>-0.21221699999999999</c:v>
                </c:pt>
                <c:pt idx="50160">
                  <c:v>-0.21476899999999999</c:v>
                </c:pt>
                <c:pt idx="50161">
                  <c:v>-0.217367</c:v>
                </c:pt>
                <c:pt idx="50162">
                  <c:v>-0.21986800000000001</c:v>
                </c:pt>
                <c:pt idx="50163">
                  <c:v>-0.22231699999999999</c:v>
                </c:pt>
                <c:pt idx="50164">
                  <c:v>-0.22459799999999999</c:v>
                </c:pt>
                <c:pt idx="50165">
                  <c:v>-0.22690199999999999</c:v>
                </c:pt>
                <c:pt idx="50166">
                  <c:v>-0.229015</c:v>
                </c:pt>
                <c:pt idx="50167">
                  <c:v>-0.231435</c:v>
                </c:pt>
                <c:pt idx="50168">
                  <c:v>-0.23338400000000001</c:v>
                </c:pt>
                <c:pt idx="50169">
                  <c:v>-0.23547499999999999</c:v>
                </c:pt>
                <c:pt idx="50170">
                  <c:v>-0.237348</c:v>
                </c:pt>
                <c:pt idx="50171">
                  <c:v>-0.23940500000000001</c:v>
                </c:pt>
                <c:pt idx="50172">
                  <c:v>-0.24127399999999999</c:v>
                </c:pt>
                <c:pt idx="50173">
                  <c:v>-0.24313299999999999</c:v>
                </c:pt>
                <c:pt idx="50174">
                  <c:v>-0.24487800000000001</c:v>
                </c:pt>
                <c:pt idx="50175">
                  <c:v>-0.246561</c:v>
                </c:pt>
                <c:pt idx="50176">
                  <c:v>-0.24821299999999999</c:v>
                </c:pt>
                <c:pt idx="50177">
                  <c:v>-0.24978300000000001</c:v>
                </c:pt>
                <c:pt idx="50178">
                  <c:v>-0.25160100000000002</c:v>
                </c:pt>
                <c:pt idx="50179">
                  <c:v>-0.253025</c:v>
                </c:pt>
                <c:pt idx="50180">
                  <c:v>-0.25453500000000001</c:v>
                </c:pt>
                <c:pt idx="50181">
                  <c:v>-0.25607099999999999</c:v>
                </c:pt>
                <c:pt idx="50182">
                  <c:v>-0.25747199999999998</c:v>
                </c:pt>
                <c:pt idx="50183">
                  <c:v>-0.25894899999999998</c:v>
                </c:pt>
                <c:pt idx="50184">
                  <c:v>-0.26013500000000001</c:v>
                </c:pt>
                <c:pt idx="50185">
                  <c:v>-0.26149299999999998</c:v>
                </c:pt>
                <c:pt idx="50186">
                  <c:v>-0.26249400000000001</c:v>
                </c:pt>
                <c:pt idx="50187">
                  <c:v>-0.26365699999999997</c:v>
                </c:pt>
                <c:pt idx="50188">
                  <c:v>-0.26486399999999999</c:v>
                </c:pt>
                <c:pt idx="50189">
                  <c:v>-0.26578299999999999</c:v>
                </c:pt>
                <c:pt idx="50190">
                  <c:v>-0.266733</c:v>
                </c:pt>
                <c:pt idx="50191">
                  <c:v>-0.267623</c:v>
                </c:pt>
                <c:pt idx="50192">
                  <c:v>-0.26860099999999998</c:v>
                </c:pt>
                <c:pt idx="50193">
                  <c:v>-0.269374</c:v>
                </c:pt>
                <c:pt idx="50194">
                  <c:v>-0.270264</c:v>
                </c:pt>
                <c:pt idx="50195">
                  <c:v>-0.27110800000000002</c:v>
                </c:pt>
                <c:pt idx="50196">
                  <c:v>-0.27173799999999998</c:v>
                </c:pt>
                <c:pt idx="50197">
                  <c:v>-0.27268500000000001</c:v>
                </c:pt>
                <c:pt idx="50198">
                  <c:v>-0.27321200000000001</c:v>
                </c:pt>
                <c:pt idx="50199">
                  <c:v>-0.27406399999999997</c:v>
                </c:pt>
                <c:pt idx="50200">
                  <c:v>-0.27457599999999999</c:v>
                </c:pt>
                <c:pt idx="50201">
                  <c:v>-0.27528900000000001</c:v>
                </c:pt>
                <c:pt idx="50202">
                  <c:v>-0.275617</c:v>
                </c:pt>
                <c:pt idx="50203">
                  <c:v>-0.276281</c:v>
                </c:pt>
                <c:pt idx="50204">
                  <c:v>-0.27670899999999998</c:v>
                </c:pt>
                <c:pt idx="50205">
                  <c:v>-0.27732699999999999</c:v>
                </c:pt>
                <c:pt idx="50206">
                  <c:v>-0.27781400000000001</c:v>
                </c:pt>
                <c:pt idx="50207">
                  <c:v>-0.27796999999999999</c:v>
                </c:pt>
                <c:pt idx="50208">
                  <c:v>-0.27864100000000003</c:v>
                </c:pt>
                <c:pt idx="50209">
                  <c:v>-0.27883799999999997</c:v>
                </c:pt>
                <c:pt idx="50210">
                  <c:v>-0.27945799999999998</c:v>
                </c:pt>
                <c:pt idx="50211">
                  <c:v>-0.27962700000000001</c:v>
                </c:pt>
                <c:pt idx="50212">
                  <c:v>-0.28003899999999998</c:v>
                </c:pt>
                <c:pt idx="50213">
                  <c:v>-0.28012500000000001</c:v>
                </c:pt>
                <c:pt idx="50214">
                  <c:v>-0.28031800000000001</c:v>
                </c:pt>
                <c:pt idx="50215">
                  <c:v>-0.28067799999999998</c:v>
                </c:pt>
                <c:pt idx="50216">
                  <c:v>-0.28092600000000001</c:v>
                </c:pt>
                <c:pt idx="50217">
                  <c:v>-0.281084</c:v>
                </c:pt>
                <c:pt idx="50218">
                  <c:v>-0.28114899999999998</c:v>
                </c:pt>
                <c:pt idx="50219">
                  <c:v>-0.28142600000000001</c:v>
                </c:pt>
                <c:pt idx="50220">
                  <c:v>-0.28144599999999997</c:v>
                </c:pt>
                <c:pt idx="50221">
                  <c:v>-0.28185100000000002</c:v>
                </c:pt>
                <c:pt idx="50222">
                  <c:v>-0.28203400000000001</c:v>
                </c:pt>
                <c:pt idx="50223">
                  <c:v>-0.28206199999999998</c:v>
                </c:pt>
                <c:pt idx="50224">
                  <c:v>-0.28215299999999999</c:v>
                </c:pt>
                <c:pt idx="50225">
                  <c:v>-0.28219</c:v>
                </c:pt>
                <c:pt idx="50226">
                  <c:v>-0.28245700000000001</c:v>
                </c:pt>
                <c:pt idx="50227">
                  <c:v>-0.28250999999999998</c:v>
                </c:pt>
                <c:pt idx="50228">
                  <c:v>-0.28261900000000001</c:v>
                </c:pt>
                <c:pt idx="50229">
                  <c:v>-0.282663</c:v>
                </c:pt>
                <c:pt idx="50230">
                  <c:v>-0.28258800000000001</c:v>
                </c:pt>
                <c:pt idx="50231">
                  <c:v>-0.28281200000000001</c:v>
                </c:pt>
                <c:pt idx="50232">
                  <c:v>-0.28294900000000001</c:v>
                </c:pt>
                <c:pt idx="50233">
                  <c:v>-0.28301199999999999</c:v>
                </c:pt>
                <c:pt idx="50234">
                  <c:v>-0.28304299999999999</c:v>
                </c:pt>
                <c:pt idx="50235">
                  <c:v>-0.283217</c:v>
                </c:pt>
                <c:pt idx="50236">
                  <c:v>-0.283192</c:v>
                </c:pt>
                <c:pt idx="50237">
                  <c:v>-0.28348200000000001</c:v>
                </c:pt>
                <c:pt idx="50238">
                  <c:v>-0.28353699999999998</c:v>
                </c:pt>
                <c:pt idx="50239">
                  <c:v>-0.283584</c:v>
                </c:pt>
                <c:pt idx="50240">
                  <c:v>-0.28355200000000003</c:v>
                </c:pt>
                <c:pt idx="50241">
                  <c:v>-0.28348299999999998</c:v>
                </c:pt>
                <c:pt idx="50242">
                  <c:v>-0.28364600000000001</c:v>
                </c:pt>
                <c:pt idx="50243">
                  <c:v>-0.28375400000000001</c:v>
                </c:pt>
                <c:pt idx="50244">
                  <c:v>-0.28382099999999999</c:v>
                </c:pt>
                <c:pt idx="50245">
                  <c:v>-0.28365899999999999</c:v>
                </c:pt>
                <c:pt idx="50246">
                  <c:v>-0.28385199999999999</c:v>
                </c:pt>
                <c:pt idx="50247">
                  <c:v>-0.28382800000000002</c:v>
                </c:pt>
                <c:pt idx="50248">
                  <c:v>-0.28414200000000001</c:v>
                </c:pt>
                <c:pt idx="50249">
                  <c:v>-0.28413500000000003</c:v>
                </c:pt>
                <c:pt idx="50250">
                  <c:v>-0.28405399999999997</c:v>
                </c:pt>
                <c:pt idx="50251">
                  <c:v>-0.28415699999999999</c:v>
                </c:pt>
                <c:pt idx="50252">
                  <c:v>-0.28407300000000002</c:v>
                </c:pt>
                <c:pt idx="50253">
                  <c:v>-0.28442200000000001</c:v>
                </c:pt>
                <c:pt idx="50254">
                  <c:v>-0.28443200000000002</c:v>
                </c:pt>
                <c:pt idx="50255">
                  <c:v>-0.28436400000000001</c:v>
                </c:pt>
                <c:pt idx="50256">
                  <c:v>-0.28440799999999999</c:v>
                </c:pt>
                <c:pt idx="50257">
                  <c:v>-0.284524</c:v>
                </c:pt>
                <c:pt idx="50258">
                  <c:v>-0.28461500000000001</c:v>
                </c:pt>
                <c:pt idx="50259">
                  <c:v>-0.28462399999999999</c:v>
                </c:pt>
                <c:pt idx="50260">
                  <c:v>-0.28468100000000002</c:v>
                </c:pt>
                <c:pt idx="50261">
                  <c:v>-0.28480899999999998</c:v>
                </c:pt>
                <c:pt idx="50262">
                  <c:v>-0.28482000000000002</c:v>
                </c:pt>
                <c:pt idx="50263">
                  <c:v>-0.284692</c:v>
                </c:pt>
                <c:pt idx="50264">
                  <c:v>-0.284775</c:v>
                </c:pt>
                <c:pt idx="50265">
                  <c:v>-0.28481699999999999</c:v>
                </c:pt>
                <c:pt idx="50266">
                  <c:v>-0.28472500000000001</c:v>
                </c:pt>
                <c:pt idx="50267">
                  <c:v>-0.28479399999999999</c:v>
                </c:pt>
                <c:pt idx="50268">
                  <c:v>-0.28482299999999999</c:v>
                </c:pt>
                <c:pt idx="50269">
                  <c:v>-0.28477599999999997</c:v>
                </c:pt>
                <c:pt idx="50270">
                  <c:v>-0.284777</c:v>
                </c:pt>
                <c:pt idx="50271">
                  <c:v>-0.28454600000000002</c:v>
                </c:pt>
                <c:pt idx="50272">
                  <c:v>-0.284665</c:v>
                </c:pt>
                <c:pt idx="50273">
                  <c:v>-0.28456399999999998</c:v>
                </c:pt>
                <c:pt idx="50274">
                  <c:v>-0.284526</c:v>
                </c:pt>
                <c:pt idx="50275">
                  <c:v>-0.28456599999999999</c:v>
                </c:pt>
                <c:pt idx="50276">
                  <c:v>-0.28443499999999999</c:v>
                </c:pt>
                <c:pt idx="50277">
                  <c:v>-0.284335</c:v>
                </c:pt>
                <c:pt idx="50278">
                  <c:v>-0.284076</c:v>
                </c:pt>
                <c:pt idx="50279">
                  <c:v>-0.28413300000000002</c:v>
                </c:pt>
                <c:pt idx="50280">
                  <c:v>-0.28405000000000002</c:v>
                </c:pt>
                <c:pt idx="50281">
                  <c:v>-0.28373599999999999</c:v>
                </c:pt>
                <c:pt idx="50282">
                  <c:v>-0.283497</c:v>
                </c:pt>
                <c:pt idx="50283">
                  <c:v>-0.28343200000000002</c:v>
                </c:pt>
                <c:pt idx="50284">
                  <c:v>-0.28326499999999999</c:v>
                </c:pt>
                <c:pt idx="50285">
                  <c:v>-0.28293699999999999</c:v>
                </c:pt>
                <c:pt idx="50286">
                  <c:v>-0.28257199999999999</c:v>
                </c:pt>
                <c:pt idx="50287">
                  <c:v>-0.282273</c:v>
                </c:pt>
                <c:pt idx="50288">
                  <c:v>-0.281974</c:v>
                </c:pt>
                <c:pt idx="50289">
                  <c:v>-0.28145900000000001</c:v>
                </c:pt>
                <c:pt idx="50290">
                  <c:v>-0.281142</c:v>
                </c:pt>
                <c:pt idx="50291">
                  <c:v>-0.28054499999999999</c:v>
                </c:pt>
                <c:pt idx="50292">
                  <c:v>-0.28002899999999997</c:v>
                </c:pt>
                <c:pt idx="50293">
                  <c:v>-0.27937600000000001</c:v>
                </c:pt>
                <c:pt idx="50294">
                  <c:v>-0.27889700000000001</c:v>
                </c:pt>
                <c:pt idx="50295">
                  <c:v>-0.27801799999999999</c:v>
                </c:pt>
                <c:pt idx="50296">
                  <c:v>-0.27748699999999998</c:v>
                </c:pt>
                <c:pt idx="50297">
                  <c:v>-0.276694</c:v>
                </c:pt>
                <c:pt idx="50298">
                  <c:v>-0.27601500000000001</c:v>
                </c:pt>
                <c:pt idx="50299">
                  <c:v>-0.27535999999999999</c:v>
                </c:pt>
                <c:pt idx="50300">
                  <c:v>-0.27455299999999999</c:v>
                </c:pt>
                <c:pt idx="50301">
                  <c:v>-0.27378400000000003</c:v>
                </c:pt>
                <c:pt idx="50302">
                  <c:v>-0.27289000000000002</c:v>
                </c:pt>
                <c:pt idx="50303">
                  <c:v>-0.27197399999999999</c:v>
                </c:pt>
                <c:pt idx="50304">
                  <c:v>-0.27103699999999997</c:v>
                </c:pt>
                <c:pt idx="50305">
                  <c:v>-0.27002199999999998</c:v>
                </c:pt>
                <c:pt idx="50306">
                  <c:v>-0.26900299999999999</c:v>
                </c:pt>
                <c:pt idx="50307">
                  <c:v>-0.26798899999999998</c:v>
                </c:pt>
                <c:pt idx="50308">
                  <c:v>-0.26656999999999997</c:v>
                </c:pt>
                <c:pt idx="50309">
                  <c:v>-0.26563599999999998</c:v>
                </c:pt>
                <c:pt idx="50310">
                  <c:v>-0.26426300000000003</c:v>
                </c:pt>
                <c:pt idx="50311">
                  <c:v>-0.26290000000000002</c:v>
                </c:pt>
                <c:pt idx="50312">
                  <c:v>-0.26158500000000001</c:v>
                </c:pt>
                <c:pt idx="50313">
                  <c:v>-0.260071</c:v>
                </c:pt>
                <c:pt idx="50314">
                  <c:v>-0.25862800000000002</c:v>
                </c:pt>
                <c:pt idx="50315">
                  <c:v>-0.25700099999999998</c:v>
                </c:pt>
                <c:pt idx="50316">
                  <c:v>-0.25554199999999999</c:v>
                </c:pt>
                <c:pt idx="50317">
                  <c:v>-0.25383</c:v>
                </c:pt>
                <c:pt idx="50318">
                  <c:v>-0.25228800000000001</c:v>
                </c:pt>
                <c:pt idx="50319">
                  <c:v>-0.250388</c:v>
                </c:pt>
                <c:pt idx="50320">
                  <c:v>-0.24863299999999999</c:v>
                </c:pt>
                <c:pt idx="50321">
                  <c:v>-0.246976</c:v>
                </c:pt>
                <c:pt idx="50322">
                  <c:v>-0.244754</c:v>
                </c:pt>
                <c:pt idx="50323">
                  <c:v>-0.24321100000000001</c:v>
                </c:pt>
                <c:pt idx="50324">
                  <c:v>-0.240979</c:v>
                </c:pt>
                <c:pt idx="50325">
                  <c:v>-0.23907</c:v>
                </c:pt>
                <c:pt idx="50326">
                  <c:v>-0.23703399999999999</c:v>
                </c:pt>
                <c:pt idx="50327">
                  <c:v>-0.234712</c:v>
                </c:pt>
                <c:pt idx="50328">
                  <c:v>-0.232741</c:v>
                </c:pt>
                <c:pt idx="50329">
                  <c:v>-0.23041600000000001</c:v>
                </c:pt>
                <c:pt idx="50330">
                  <c:v>-0.22808800000000001</c:v>
                </c:pt>
                <c:pt idx="50331">
                  <c:v>-0.22572600000000001</c:v>
                </c:pt>
                <c:pt idx="50332">
                  <c:v>-0.22320999999999999</c:v>
                </c:pt>
                <c:pt idx="50333">
                  <c:v>-0.220669</c:v>
                </c:pt>
                <c:pt idx="50334">
                  <c:v>-0.21829200000000001</c:v>
                </c:pt>
                <c:pt idx="50335">
                  <c:v>-0.215726</c:v>
                </c:pt>
                <c:pt idx="50336">
                  <c:v>-0.21326400000000001</c:v>
                </c:pt>
                <c:pt idx="50337">
                  <c:v>-0.21056</c:v>
                </c:pt>
                <c:pt idx="50338">
                  <c:v>-0.207873</c:v>
                </c:pt>
                <c:pt idx="50339">
                  <c:v>-0.205483</c:v>
                </c:pt>
                <c:pt idx="50340">
                  <c:v>-0.20274300000000001</c:v>
                </c:pt>
                <c:pt idx="50341">
                  <c:v>-0.19992299999999999</c:v>
                </c:pt>
                <c:pt idx="50342">
                  <c:v>-0.19720199999999999</c:v>
                </c:pt>
                <c:pt idx="50343">
                  <c:v>-0.19426299999999999</c:v>
                </c:pt>
                <c:pt idx="50344">
                  <c:v>-0.19140599999999999</c:v>
                </c:pt>
                <c:pt idx="50345">
                  <c:v>-0.18851699999999999</c:v>
                </c:pt>
                <c:pt idx="50346">
                  <c:v>-0.18546899999999999</c:v>
                </c:pt>
                <c:pt idx="50347">
                  <c:v>-0.18246699999999999</c:v>
                </c:pt>
                <c:pt idx="50348">
                  <c:v>-0.17932799999999999</c:v>
                </c:pt>
                <c:pt idx="50349">
                  <c:v>-0.17603199999999999</c:v>
                </c:pt>
                <c:pt idx="50350">
                  <c:v>-0.17313500000000001</c:v>
                </c:pt>
                <c:pt idx="50351">
                  <c:v>-0.169768</c:v>
                </c:pt>
                <c:pt idx="50352">
                  <c:v>-0.16670099999999999</c:v>
                </c:pt>
                <c:pt idx="50353">
                  <c:v>-0.16334499999999999</c:v>
                </c:pt>
                <c:pt idx="50354">
                  <c:v>-0.160136</c:v>
                </c:pt>
                <c:pt idx="50355">
                  <c:v>-0.15698599999999999</c:v>
                </c:pt>
                <c:pt idx="50356">
                  <c:v>-0.153445</c:v>
                </c:pt>
                <c:pt idx="50357">
                  <c:v>-0.15033199999999999</c:v>
                </c:pt>
                <c:pt idx="50358">
                  <c:v>-0.146929</c:v>
                </c:pt>
                <c:pt idx="50359">
                  <c:v>-0.143729</c:v>
                </c:pt>
                <c:pt idx="50360">
                  <c:v>-0.14034099999999999</c:v>
                </c:pt>
                <c:pt idx="50361">
                  <c:v>-0.13714299999999999</c:v>
                </c:pt>
                <c:pt idx="50362">
                  <c:v>-0.13369800000000001</c:v>
                </c:pt>
                <c:pt idx="50363">
                  <c:v>-0.13036300000000001</c:v>
                </c:pt>
                <c:pt idx="50364">
                  <c:v>-0.12703999999999999</c:v>
                </c:pt>
                <c:pt idx="50365">
                  <c:v>-0.123649</c:v>
                </c:pt>
                <c:pt idx="50366">
                  <c:v>-0.12031699999999999</c:v>
                </c:pt>
                <c:pt idx="50367">
                  <c:v>-0.116827</c:v>
                </c:pt>
                <c:pt idx="50368">
                  <c:v>-0.1135</c:v>
                </c:pt>
                <c:pt idx="50369">
                  <c:v>-0.10996400000000001</c:v>
                </c:pt>
                <c:pt idx="50370">
                  <c:v>-0.106514</c:v>
                </c:pt>
                <c:pt idx="50371">
                  <c:v>-0.10294499999999999</c:v>
                </c:pt>
                <c:pt idx="50372">
                  <c:v>-9.9356E-2</c:v>
                </c:pt>
                <c:pt idx="50373">
                  <c:v>-9.5901E-2</c:v>
                </c:pt>
                <c:pt idx="50374">
                  <c:v>-9.2288899999999993E-2</c:v>
                </c:pt>
                <c:pt idx="50375">
                  <c:v>-8.8812299999999997E-2</c:v>
                </c:pt>
                <c:pt idx="50376">
                  <c:v>-8.5263599999999995E-2</c:v>
                </c:pt>
                <c:pt idx="50377">
                  <c:v>-8.1727400000000006E-2</c:v>
                </c:pt>
                <c:pt idx="50378">
                  <c:v>-7.8339599999999995E-2</c:v>
                </c:pt>
                <c:pt idx="50379">
                  <c:v>-7.4966099999999994E-2</c:v>
                </c:pt>
                <c:pt idx="50380">
                  <c:v>-7.1457099999999996E-2</c:v>
                </c:pt>
                <c:pt idx="50381">
                  <c:v>-6.7725199999999999E-2</c:v>
                </c:pt>
                <c:pt idx="50382">
                  <c:v>-6.46838E-2</c:v>
                </c:pt>
                <c:pt idx="50383">
                  <c:v>-6.1108000000000003E-2</c:v>
                </c:pt>
                <c:pt idx="50384">
                  <c:v>-5.79386E-2</c:v>
                </c:pt>
                <c:pt idx="50385">
                  <c:v>-5.4204599999999999E-2</c:v>
                </c:pt>
                <c:pt idx="50386">
                  <c:v>-5.1173400000000001E-2</c:v>
                </c:pt>
                <c:pt idx="50387">
                  <c:v>-4.7742600000000003E-2</c:v>
                </c:pt>
                <c:pt idx="50388">
                  <c:v>-4.4564199999999998E-2</c:v>
                </c:pt>
                <c:pt idx="50389">
                  <c:v>-4.1230999999999997E-2</c:v>
                </c:pt>
                <c:pt idx="50390">
                  <c:v>-3.8133300000000002E-2</c:v>
                </c:pt>
                <c:pt idx="50391">
                  <c:v>-3.4871100000000002E-2</c:v>
                </c:pt>
                <c:pt idx="50392">
                  <c:v>-3.1759599999999999E-2</c:v>
                </c:pt>
                <c:pt idx="50393">
                  <c:v>-2.8760999999999998E-2</c:v>
                </c:pt>
                <c:pt idx="50394">
                  <c:v>-2.56084E-2</c:v>
                </c:pt>
                <c:pt idx="50395">
                  <c:v>-2.2787200000000001E-2</c:v>
                </c:pt>
                <c:pt idx="50396">
                  <c:v>-1.9384499999999999E-2</c:v>
                </c:pt>
                <c:pt idx="50397">
                  <c:v>-1.6709600000000002E-2</c:v>
                </c:pt>
                <c:pt idx="50398">
                  <c:v>-1.3609700000000001E-2</c:v>
                </c:pt>
                <c:pt idx="50399">
                  <c:v>-1.07197E-2</c:v>
                </c:pt>
                <c:pt idx="50400">
                  <c:v>-7.7564399999999999E-3</c:v>
                </c:pt>
                <c:pt idx="50401">
                  <c:v>-4.8612300000000002E-3</c:v>
                </c:pt>
                <c:pt idx="50402">
                  <c:v>-2.1685300000000001E-3</c:v>
                </c:pt>
                <c:pt idx="50403">
                  <c:v>8.2609999999999997E-4</c:v>
                </c:pt>
                <c:pt idx="50404">
                  <c:v>3.3813099999999998E-3</c:v>
                </c:pt>
                <c:pt idx="50405">
                  <c:v>6.1268599999999996E-3</c:v>
                </c:pt>
                <c:pt idx="50406">
                  <c:v>8.7507000000000001E-3</c:v>
                </c:pt>
                <c:pt idx="50407">
                  <c:v>1.15125E-2</c:v>
                </c:pt>
                <c:pt idx="50408">
                  <c:v>1.41093E-2</c:v>
                </c:pt>
                <c:pt idx="50409">
                  <c:v>1.6492400000000001E-2</c:v>
                </c:pt>
                <c:pt idx="50410">
                  <c:v>1.9321499999999998E-2</c:v>
                </c:pt>
                <c:pt idx="50411">
                  <c:v>2.1560099999999999E-2</c:v>
                </c:pt>
                <c:pt idx="50412">
                  <c:v>2.43126E-2</c:v>
                </c:pt>
                <c:pt idx="50413">
                  <c:v>2.6471600000000001E-2</c:v>
                </c:pt>
                <c:pt idx="50414">
                  <c:v>2.88163E-2</c:v>
                </c:pt>
                <c:pt idx="50415">
                  <c:v>3.1288400000000001E-2</c:v>
                </c:pt>
                <c:pt idx="50416">
                  <c:v>3.3299799999999997E-2</c:v>
                </c:pt>
                <c:pt idx="50417">
                  <c:v>3.5387599999999998E-2</c:v>
                </c:pt>
                <c:pt idx="50418">
                  <c:v>3.7592399999999998E-2</c:v>
                </c:pt>
                <c:pt idx="50419">
                  <c:v>3.9679199999999998E-2</c:v>
                </c:pt>
                <c:pt idx="50420">
                  <c:v>4.1497199999999998E-2</c:v>
                </c:pt>
                <c:pt idx="50421">
                  <c:v>4.3466100000000001E-2</c:v>
                </c:pt>
                <c:pt idx="50422">
                  <c:v>4.5430199999999997E-2</c:v>
                </c:pt>
                <c:pt idx="50423">
                  <c:v>4.7387899999999997E-2</c:v>
                </c:pt>
                <c:pt idx="50424">
                  <c:v>4.8925200000000002E-2</c:v>
                </c:pt>
                <c:pt idx="50425">
                  <c:v>5.0853700000000002E-2</c:v>
                </c:pt>
                <c:pt idx="50426">
                  <c:v>5.2646699999999998E-2</c:v>
                </c:pt>
                <c:pt idx="50427">
                  <c:v>5.4225700000000002E-2</c:v>
                </c:pt>
                <c:pt idx="50428">
                  <c:v>5.6062000000000001E-2</c:v>
                </c:pt>
                <c:pt idx="50429">
                  <c:v>5.7576099999999998E-2</c:v>
                </c:pt>
                <c:pt idx="50430">
                  <c:v>5.9459199999999997E-2</c:v>
                </c:pt>
                <c:pt idx="50431">
                  <c:v>6.0800100000000003E-2</c:v>
                </c:pt>
                <c:pt idx="50432">
                  <c:v>6.2515600000000004E-2</c:v>
                </c:pt>
                <c:pt idx="50433">
                  <c:v>6.4079300000000006E-2</c:v>
                </c:pt>
                <c:pt idx="50434">
                  <c:v>6.5493300000000004E-2</c:v>
                </c:pt>
                <c:pt idx="50435">
                  <c:v>6.7081799999999997E-2</c:v>
                </c:pt>
                <c:pt idx="50436">
                  <c:v>6.8505099999999999E-2</c:v>
                </c:pt>
                <c:pt idx="50437">
                  <c:v>7.0024199999999995E-2</c:v>
                </c:pt>
                <c:pt idx="50438">
                  <c:v>7.1324399999999996E-2</c:v>
                </c:pt>
                <c:pt idx="50439">
                  <c:v>7.2892999999999999E-2</c:v>
                </c:pt>
                <c:pt idx="50440">
                  <c:v>7.4163400000000004E-2</c:v>
                </c:pt>
                <c:pt idx="50441">
                  <c:v>7.5514300000000006E-2</c:v>
                </c:pt>
                <c:pt idx="50442">
                  <c:v>7.6816700000000002E-2</c:v>
                </c:pt>
                <c:pt idx="50443">
                  <c:v>7.7953800000000004E-2</c:v>
                </c:pt>
                <c:pt idx="50444">
                  <c:v>7.9451400000000005E-2</c:v>
                </c:pt>
                <c:pt idx="50445">
                  <c:v>8.0528799999999998E-2</c:v>
                </c:pt>
                <c:pt idx="50446">
                  <c:v>8.1588499999999994E-2</c:v>
                </c:pt>
                <c:pt idx="50447">
                  <c:v>8.2799800000000007E-2</c:v>
                </c:pt>
                <c:pt idx="50448">
                  <c:v>8.3942799999999998E-2</c:v>
                </c:pt>
                <c:pt idx="50449">
                  <c:v>8.4958699999999998E-2</c:v>
                </c:pt>
                <c:pt idx="50450">
                  <c:v>8.6259000000000002E-2</c:v>
                </c:pt>
                <c:pt idx="50451">
                  <c:v>8.7195700000000001E-2</c:v>
                </c:pt>
                <c:pt idx="50452">
                  <c:v>8.8389099999999998E-2</c:v>
                </c:pt>
                <c:pt idx="50453">
                  <c:v>8.9292800000000006E-2</c:v>
                </c:pt>
                <c:pt idx="50454">
                  <c:v>9.0410299999999999E-2</c:v>
                </c:pt>
                <c:pt idx="50455">
                  <c:v>9.1669100000000003E-2</c:v>
                </c:pt>
                <c:pt idx="50456">
                  <c:v>9.2396000000000006E-2</c:v>
                </c:pt>
                <c:pt idx="50457">
                  <c:v>9.3547500000000006E-2</c:v>
                </c:pt>
                <c:pt idx="50458">
                  <c:v>9.4596899999999998E-2</c:v>
                </c:pt>
                <c:pt idx="50459">
                  <c:v>9.5637799999999995E-2</c:v>
                </c:pt>
                <c:pt idx="50460">
                  <c:v>9.6642099999999995E-2</c:v>
                </c:pt>
                <c:pt idx="50461">
                  <c:v>9.7662799999999994E-2</c:v>
                </c:pt>
                <c:pt idx="50462">
                  <c:v>9.8683300000000002E-2</c:v>
                </c:pt>
                <c:pt idx="50463">
                  <c:v>9.9669099999999997E-2</c:v>
                </c:pt>
                <c:pt idx="50464">
                  <c:v>0.100815</c:v>
                </c:pt>
                <c:pt idx="50465">
                  <c:v>0.101628</c:v>
                </c:pt>
                <c:pt idx="50466">
                  <c:v>0.103001</c:v>
                </c:pt>
                <c:pt idx="50467">
                  <c:v>0.103731</c:v>
                </c:pt>
                <c:pt idx="50468">
                  <c:v>0.1048</c:v>
                </c:pt>
                <c:pt idx="50469">
                  <c:v>0.10574799999999999</c:v>
                </c:pt>
                <c:pt idx="50470">
                  <c:v>0.106755</c:v>
                </c:pt>
                <c:pt idx="50471">
                  <c:v>0.107975</c:v>
                </c:pt>
                <c:pt idx="50472">
                  <c:v>0.108751</c:v>
                </c:pt>
                <c:pt idx="50473">
                  <c:v>0.109776</c:v>
                </c:pt>
                <c:pt idx="50474">
                  <c:v>0.11083800000000001</c:v>
                </c:pt>
                <c:pt idx="50475">
                  <c:v>0.111775</c:v>
                </c:pt>
                <c:pt idx="50476">
                  <c:v>0.11283600000000001</c:v>
                </c:pt>
                <c:pt idx="50477">
                  <c:v>0.113922</c:v>
                </c:pt>
                <c:pt idx="50478">
                  <c:v>0.114829</c:v>
                </c:pt>
                <c:pt idx="50479">
                  <c:v>0.11593199999999999</c:v>
                </c:pt>
                <c:pt idx="50480">
                  <c:v>0.116934</c:v>
                </c:pt>
                <c:pt idx="50481">
                  <c:v>0.11811099999999999</c:v>
                </c:pt>
                <c:pt idx="50482">
                  <c:v>0.11917899999999999</c:v>
                </c:pt>
                <c:pt idx="50483">
                  <c:v>0.120036</c:v>
                </c:pt>
                <c:pt idx="50484">
                  <c:v>0.121279</c:v>
                </c:pt>
                <c:pt idx="50485">
                  <c:v>0.12216299999999999</c:v>
                </c:pt>
                <c:pt idx="50486">
                  <c:v>0.123269</c:v>
                </c:pt>
                <c:pt idx="50487">
                  <c:v>0.124323</c:v>
                </c:pt>
                <c:pt idx="50488">
                  <c:v>0.12526000000000001</c:v>
                </c:pt>
                <c:pt idx="50489">
                  <c:v>0.126466</c:v>
                </c:pt>
                <c:pt idx="50490">
                  <c:v>0.12745200000000001</c:v>
                </c:pt>
                <c:pt idx="50491">
                  <c:v>0.128773</c:v>
                </c:pt>
                <c:pt idx="50492">
                  <c:v>0.12981300000000001</c:v>
                </c:pt>
                <c:pt idx="50493">
                  <c:v>0.13123099999999999</c:v>
                </c:pt>
                <c:pt idx="50494">
                  <c:v>0.132047</c:v>
                </c:pt>
                <c:pt idx="50495">
                  <c:v>0.13336500000000001</c:v>
                </c:pt>
                <c:pt idx="50496">
                  <c:v>0.13464000000000001</c:v>
                </c:pt>
                <c:pt idx="50497">
                  <c:v>0.135742</c:v>
                </c:pt>
                <c:pt idx="50498">
                  <c:v>0.13723099999999999</c:v>
                </c:pt>
                <c:pt idx="50499">
                  <c:v>0.13821700000000001</c:v>
                </c:pt>
                <c:pt idx="50500">
                  <c:v>0.13969000000000001</c:v>
                </c:pt>
                <c:pt idx="50501">
                  <c:v>0.140899</c:v>
                </c:pt>
                <c:pt idx="50502">
                  <c:v>0.14227200000000001</c:v>
                </c:pt>
                <c:pt idx="50503">
                  <c:v>0.143791</c:v>
                </c:pt>
                <c:pt idx="50504">
                  <c:v>0.14502899999999999</c:v>
                </c:pt>
                <c:pt idx="50505">
                  <c:v>0.146505</c:v>
                </c:pt>
                <c:pt idx="50506">
                  <c:v>0.14777399999999999</c:v>
                </c:pt>
                <c:pt idx="50507">
                  <c:v>0.149371</c:v>
                </c:pt>
                <c:pt idx="50508">
                  <c:v>0.150593</c:v>
                </c:pt>
                <c:pt idx="50509">
                  <c:v>0.15212400000000001</c:v>
                </c:pt>
                <c:pt idx="50510">
                  <c:v>0.153393</c:v>
                </c:pt>
                <c:pt idx="50511">
                  <c:v>0.15484300000000001</c:v>
                </c:pt>
                <c:pt idx="50512">
                  <c:v>0.156137</c:v>
                </c:pt>
                <c:pt idx="50513">
                  <c:v>0.15756700000000001</c:v>
                </c:pt>
                <c:pt idx="50514">
                  <c:v>0.15912499999999999</c:v>
                </c:pt>
                <c:pt idx="50515">
                  <c:v>0.16045400000000001</c:v>
                </c:pt>
                <c:pt idx="50516">
                  <c:v>0.16206400000000001</c:v>
                </c:pt>
                <c:pt idx="50517">
                  <c:v>0.16359199999999999</c:v>
                </c:pt>
                <c:pt idx="50518">
                  <c:v>0.164941</c:v>
                </c:pt>
                <c:pt idx="50519">
                  <c:v>0.16666700000000001</c:v>
                </c:pt>
                <c:pt idx="50520">
                  <c:v>0.168215</c:v>
                </c:pt>
                <c:pt idx="50521">
                  <c:v>0.16997100000000001</c:v>
                </c:pt>
                <c:pt idx="50522">
                  <c:v>0.17144100000000001</c:v>
                </c:pt>
                <c:pt idx="50523">
                  <c:v>0.173377</c:v>
                </c:pt>
                <c:pt idx="50524">
                  <c:v>0.17475199999999999</c:v>
                </c:pt>
                <c:pt idx="50525">
                  <c:v>0.17658499999999999</c:v>
                </c:pt>
                <c:pt idx="50526">
                  <c:v>0.17837900000000001</c:v>
                </c:pt>
                <c:pt idx="50527">
                  <c:v>0.180038</c:v>
                </c:pt>
                <c:pt idx="50528">
                  <c:v>0.18163499999999999</c:v>
                </c:pt>
                <c:pt idx="50529">
                  <c:v>0.18328700000000001</c:v>
                </c:pt>
                <c:pt idx="50530">
                  <c:v>0.18512400000000001</c:v>
                </c:pt>
                <c:pt idx="50531">
                  <c:v>0.18657499999999999</c:v>
                </c:pt>
                <c:pt idx="50532">
                  <c:v>0.18826799999999999</c:v>
                </c:pt>
                <c:pt idx="50533">
                  <c:v>0.18995500000000001</c:v>
                </c:pt>
                <c:pt idx="50534">
                  <c:v>0.191386</c:v>
                </c:pt>
                <c:pt idx="50535">
                  <c:v>0.19301699999999999</c:v>
                </c:pt>
                <c:pt idx="50536">
                  <c:v>0.194715</c:v>
                </c:pt>
                <c:pt idx="50537">
                  <c:v>0.196439</c:v>
                </c:pt>
                <c:pt idx="50538">
                  <c:v>0.19789200000000001</c:v>
                </c:pt>
                <c:pt idx="50539">
                  <c:v>0.199794</c:v>
                </c:pt>
                <c:pt idx="50540">
                  <c:v>0.20150100000000001</c:v>
                </c:pt>
                <c:pt idx="50541">
                  <c:v>0.20305100000000001</c:v>
                </c:pt>
                <c:pt idx="50542">
                  <c:v>0.204764</c:v>
                </c:pt>
                <c:pt idx="50543">
                  <c:v>0.20660400000000001</c:v>
                </c:pt>
                <c:pt idx="50544">
                  <c:v>0.20810400000000001</c:v>
                </c:pt>
                <c:pt idx="50545">
                  <c:v>0.20960400000000001</c:v>
                </c:pt>
                <c:pt idx="50546">
                  <c:v>0.211254</c:v>
                </c:pt>
                <c:pt idx="50547">
                  <c:v>0.212925</c:v>
                </c:pt>
                <c:pt idx="50548">
                  <c:v>0.214335</c:v>
                </c:pt>
                <c:pt idx="50549">
                  <c:v>0.215728</c:v>
                </c:pt>
                <c:pt idx="50550">
                  <c:v>0.217279</c:v>
                </c:pt>
                <c:pt idx="50551">
                  <c:v>0.21832099999999999</c:v>
                </c:pt>
                <c:pt idx="50552">
                  <c:v>0.219886</c:v>
                </c:pt>
                <c:pt idx="50553">
                  <c:v>0.220966</c:v>
                </c:pt>
                <c:pt idx="50554">
                  <c:v>0.22214300000000001</c:v>
                </c:pt>
                <c:pt idx="50555">
                  <c:v>0.223305</c:v>
                </c:pt>
                <c:pt idx="50556">
                  <c:v>0.22431599999999999</c:v>
                </c:pt>
                <c:pt idx="50557">
                  <c:v>0.22566800000000001</c:v>
                </c:pt>
                <c:pt idx="50558">
                  <c:v>0.22650600000000001</c:v>
                </c:pt>
                <c:pt idx="50559">
                  <c:v>0.22770299999999999</c:v>
                </c:pt>
                <c:pt idx="50560">
                  <c:v>0.22869999999999999</c:v>
                </c:pt>
                <c:pt idx="50561">
                  <c:v>0.22975000000000001</c:v>
                </c:pt>
                <c:pt idx="50562">
                  <c:v>0.23055700000000001</c:v>
                </c:pt>
                <c:pt idx="50563">
                  <c:v>0.23180200000000001</c:v>
                </c:pt>
                <c:pt idx="50564">
                  <c:v>0.23246900000000001</c:v>
                </c:pt>
                <c:pt idx="50565">
                  <c:v>0.233205</c:v>
                </c:pt>
                <c:pt idx="50566">
                  <c:v>0.23415</c:v>
                </c:pt>
                <c:pt idx="50567">
                  <c:v>0.234593</c:v>
                </c:pt>
                <c:pt idx="50568">
                  <c:v>0.23547999999999999</c:v>
                </c:pt>
                <c:pt idx="50569">
                  <c:v>0.23588000000000001</c:v>
                </c:pt>
                <c:pt idx="50570">
                  <c:v>0.23643</c:v>
                </c:pt>
                <c:pt idx="50571">
                  <c:v>0.23680499999999999</c:v>
                </c:pt>
                <c:pt idx="50572">
                  <c:v>0.237042</c:v>
                </c:pt>
                <c:pt idx="50573">
                  <c:v>0.237318</c:v>
                </c:pt>
                <c:pt idx="50574">
                  <c:v>0.23752100000000001</c:v>
                </c:pt>
                <c:pt idx="50575">
                  <c:v>0.23757600000000001</c:v>
                </c:pt>
                <c:pt idx="50576">
                  <c:v>0.237594</c:v>
                </c:pt>
                <c:pt idx="50577">
                  <c:v>0.237875</c:v>
                </c:pt>
                <c:pt idx="50578">
                  <c:v>0.23771800000000001</c:v>
                </c:pt>
                <c:pt idx="50579">
                  <c:v>0.23776900000000001</c:v>
                </c:pt>
                <c:pt idx="50580">
                  <c:v>0.23763000000000001</c:v>
                </c:pt>
                <c:pt idx="50581">
                  <c:v>0.237459</c:v>
                </c:pt>
                <c:pt idx="50582">
                  <c:v>0.237293</c:v>
                </c:pt>
                <c:pt idx="50583">
                  <c:v>0.23683000000000001</c:v>
                </c:pt>
                <c:pt idx="50584">
                  <c:v>0.23668400000000001</c:v>
                </c:pt>
                <c:pt idx="50585">
                  <c:v>0.23624600000000001</c:v>
                </c:pt>
                <c:pt idx="50586">
                  <c:v>0.23596800000000001</c:v>
                </c:pt>
                <c:pt idx="50587">
                  <c:v>0.23532700000000001</c:v>
                </c:pt>
                <c:pt idx="50588">
                  <c:v>0.23477100000000001</c:v>
                </c:pt>
                <c:pt idx="50589">
                  <c:v>0.234102</c:v>
                </c:pt>
                <c:pt idx="50590">
                  <c:v>0.233598</c:v>
                </c:pt>
                <c:pt idx="50591">
                  <c:v>0.23275799999999999</c:v>
                </c:pt>
                <c:pt idx="50592">
                  <c:v>0.23194799999999999</c:v>
                </c:pt>
                <c:pt idx="50593">
                  <c:v>0.23108200000000001</c:v>
                </c:pt>
                <c:pt idx="50594">
                  <c:v>0.23008500000000001</c:v>
                </c:pt>
                <c:pt idx="50595">
                  <c:v>0.22930200000000001</c:v>
                </c:pt>
                <c:pt idx="50596">
                  <c:v>0.227961</c:v>
                </c:pt>
                <c:pt idx="50597">
                  <c:v>0.227023</c:v>
                </c:pt>
                <c:pt idx="50598">
                  <c:v>0.22586400000000001</c:v>
                </c:pt>
                <c:pt idx="50599">
                  <c:v>0.22459399999999999</c:v>
                </c:pt>
                <c:pt idx="50600">
                  <c:v>0.22342300000000001</c:v>
                </c:pt>
                <c:pt idx="50601">
                  <c:v>0.22207399999999999</c:v>
                </c:pt>
                <c:pt idx="50602">
                  <c:v>0.22090799999999999</c:v>
                </c:pt>
                <c:pt idx="50603">
                  <c:v>0.219365</c:v>
                </c:pt>
                <c:pt idx="50604">
                  <c:v>0.21823100000000001</c:v>
                </c:pt>
                <c:pt idx="50605">
                  <c:v>0.21646499999999999</c:v>
                </c:pt>
                <c:pt idx="50606">
                  <c:v>0.21521599999999999</c:v>
                </c:pt>
                <c:pt idx="50607">
                  <c:v>0.21357599999999999</c:v>
                </c:pt>
                <c:pt idx="50608">
                  <c:v>0.21194499999999999</c:v>
                </c:pt>
                <c:pt idx="50609">
                  <c:v>0.210509</c:v>
                </c:pt>
                <c:pt idx="50610">
                  <c:v>0.208562</c:v>
                </c:pt>
                <c:pt idx="50611">
                  <c:v>0.207201</c:v>
                </c:pt>
                <c:pt idx="50612">
                  <c:v>0.20504500000000001</c:v>
                </c:pt>
                <c:pt idx="50613">
                  <c:v>0.203238</c:v>
                </c:pt>
                <c:pt idx="50614">
                  <c:v>0.20161299999999999</c:v>
                </c:pt>
                <c:pt idx="50615">
                  <c:v>0.19942599999999999</c:v>
                </c:pt>
                <c:pt idx="50616">
                  <c:v>0.19758500000000001</c:v>
                </c:pt>
                <c:pt idx="50617">
                  <c:v>0.19558800000000001</c:v>
                </c:pt>
                <c:pt idx="50618">
                  <c:v>0.193662</c:v>
                </c:pt>
                <c:pt idx="50619">
                  <c:v>0.191417</c:v>
                </c:pt>
                <c:pt idx="50620">
                  <c:v>0.189419</c:v>
                </c:pt>
                <c:pt idx="50621">
                  <c:v>0.18737100000000001</c:v>
                </c:pt>
                <c:pt idx="50622">
                  <c:v>0.185392</c:v>
                </c:pt>
                <c:pt idx="50623">
                  <c:v>0.183198</c:v>
                </c:pt>
                <c:pt idx="50624">
                  <c:v>0.18107599999999999</c:v>
                </c:pt>
                <c:pt idx="50625">
                  <c:v>0.179114</c:v>
                </c:pt>
                <c:pt idx="50626">
                  <c:v>0.176535</c:v>
                </c:pt>
                <c:pt idx="50627">
                  <c:v>0.17461699999999999</c:v>
                </c:pt>
                <c:pt idx="50628">
                  <c:v>0.17203299999999999</c:v>
                </c:pt>
                <c:pt idx="50629">
                  <c:v>0.16982</c:v>
                </c:pt>
                <c:pt idx="50630">
                  <c:v>0.16749800000000001</c:v>
                </c:pt>
                <c:pt idx="50631">
                  <c:v>0.16513700000000001</c:v>
                </c:pt>
                <c:pt idx="50632">
                  <c:v>0.162692</c:v>
                </c:pt>
                <c:pt idx="50633">
                  <c:v>0.16036900000000001</c:v>
                </c:pt>
                <c:pt idx="50634">
                  <c:v>0.15802099999999999</c:v>
                </c:pt>
                <c:pt idx="50635">
                  <c:v>0.155387</c:v>
                </c:pt>
                <c:pt idx="50636">
                  <c:v>0.15306400000000001</c:v>
                </c:pt>
                <c:pt idx="50637">
                  <c:v>0.15048500000000001</c:v>
                </c:pt>
                <c:pt idx="50638">
                  <c:v>0.14827099999999999</c:v>
                </c:pt>
                <c:pt idx="50639">
                  <c:v>0.145313</c:v>
                </c:pt>
                <c:pt idx="50640">
                  <c:v>0.14293600000000001</c:v>
                </c:pt>
                <c:pt idx="50641">
                  <c:v>0.14047699999999999</c:v>
                </c:pt>
                <c:pt idx="50642">
                  <c:v>0.13780500000000001</c:v>
                </c:pt>
                <c:pt idx="50643">
                  <c:v>0.135487</c:v>
                </c:pt>
                <c:pt idx="50644">
                  <c:v>0.13283</c:v>
                </c:pt>
                <c:pt idx="50645">
                  <c:v>0.13062499999999999</c:v>
                </c:pt>
                <c:pt idx="50646">
                  <c:v>0.127916</c:v>
                </c:pt>
                <c:pt idx="50647">
                  <c:v>0.12568599999999999</c:v>
                </c:pt>
                <c:pt idx="50648">
                  <c:v>0.123179</c:v>
                </c:pt>
                <c:pt idx="50649">
                  <c:v>0.120986</c:v>
                </c:pt>
                <c:pt idx="50650">
                  <c:v>0.118281</c:v>
                </c:pt>
                <c:pt idx="50651">
                  <c:v>0.11598600000000001</c:v>
                </c:pt>
                <c:pt idx="50652">
                  <c:v>0.113409</c:v>
                </c:pt>
                <c:pt idx="50653">
                  <c:v>0.11072799999999999</c:v>
                </c:pt>
                <c:pt idx="50654">
                  <c:v>0.10877100000000001</c:v>
                </c:pt>
                <c:pt idx="50655">
                  <c:v>0.10587100000000001</c:v>
                </c:pt>
                <c:pt idx="50656">
                  <c:v>0.103654</c:v>
                </c:pt>
                <c:pt idx="50657">
                  <c:v>0.101157</c:v>
                </c:pt>
                <c:pt idx="50658">
                  <c:v>9.8916199999999996E-2</c:v>
                </c:pt>
                <c:pt idx="50659">
                  <c:v>9.6471100000000004E-2</c:v>
                </c:pt>
                <c:pt idx="50660">
                  <c:v>9.4215499999999994E-2</c:v>
                </c:pt>
                <c:pt idx="50661">
                  <c:v>9.1970200000000002E-2</c:v>
                </c:pt>
                <c:pt idx="50662">
                  <c:v>8.9663900000000005E-2</c:v>
                </c:pt>
                <c:pt idx="50663">
                  <c:v>8.7342900000000001E-2</c:v>
                </c:pt>
                <c:pt idx="50664">
                  <c:v>8.5084499999999993E-2</c:v>
                </c:pt>
                <c:pt idx="50665">
                  <c:v>8.3260200000000006E-2</c:v>
                </c:pt>
                <c:pt idx="50666">
                  <c:v>8.0647300000000005E-2</c:v>
                </c:pt>
                <c:pt idx="50667">
                  <c:v>7.8731700000000002E-2</c:v>
                </c:pt>
                <c:pt idx="50668">
                  <c:v>7.65401E-2</c:v>
                </c:pt>
                <c:pt idx="50669">
                  <c:v>7.4343500000000007E-2</c:v>
                </c:pt>
                <c:pt idx="50670">
                  <c:v>7.2637300000000002E-2</c:v>
                </c:pt>
                <c:pt idx="50671">
                  <c:v>7.0217600000000005E-2</c:v>
                </c:pt>
                <c:pt idx="50672">
                  <c:v>6.8633299999999994E-2</c:v>
                </c:pt>
                <c:pt idx="50673">
                  <c:v>6.6256200000000001E-2</c:v>
                </c:pt>
                <c:pt idx="50674">
                  <c:v>6.4443E-2</c:v>
                </c:pt>
                <c:pt idx="50675">
                  <c:v>6.2619599999999997E-2</c:v>
                </c:pt>
                <c:pt idx="50676">
                  <c:v>6.0815000000000001E-2</c:v>
                </c:pt>
                <c:pt idx="50677">
                  <c:v>5.8770599999999999E-2</c:v>
                </c:pt>
                <c:pt idx="50678">
                  <c:v>5.6757700000000001E-2</c:v>
                </c:pt>
                <c:pt idx="50679">
                  <c:v>5.5135200000000002E-2</c:v>
                </c:pt>
                <c:pt idx="50680">
                  <c:v>5.3321399999999998E-2</c:v>
                </c:pt>
                <c:pt idx="50681">
                  <c:v>5.1863399999999997E-2</c:v>
                </c:pt>
                <c:pt idx="50682">
                  <c:v>4.9765200000000002E-2</c:v>
                </c:pt>
                <c:pt idx="50683">
                  <c:v>4.8374199999999999E-2</c:v>
                </c:pt>
                <c:pt idx="50684">
                  <c:v>4.66851E-2</c:v>
                </c:pt>
                <c:pt idx="50685">
                  <c:v>4.5241200000000002E-2</c:v>
                </c:pt>
                <c:pt idx="50686">
                  <c:v>4.3993600000000001E-2</c:v>
                </c:pt>
                <c:pt idx="50687">
                  <c:v>4.2372699999999999E-2</c:v>
                </c:pt>
                <c:pt idx="50688">
                  <c:v>4.0930000000000001E-2</c:v>
                </c:pt>
                <c:pt idx="50689">
                  <c:v>3.9432300000000003E-2</c:v>
                </c:pt>
                <c:pt idx="50690">
                  <c:v>3.8121000000000002E-2</c:v>
                </c:pt>
                <c:pt idx="50691">
                  <c:v>3.65609E-2</c:v>
                </c:pt>
                <c:pt idx="50692">
                  <c:v>3.52045E-2</c:v>
                </c:pt>
                <c:pt idx="50693">
                  <c:v>3.3530600000000001E-2</c:v>
                </c:pt>
                <c:pt idx="50694">
                  <c:v>3.2271500000000002E-2</c:v>
                </c:pt>
                <c:pt idx="50695">
                  <c:v>3.1027900000000001E-2</c:v>
                </c:pt>
                <c:pt idx="50696">
                  <c:v>2.9675099999999999E-2</c:v>
                </c:pt>
                <c:pt idx="50697">
                  <c:v>2.8565500000000001E-2</c:v>
                </c:pt>
                <c:pt idx="50698">
                  <c:v>2.6937699999999998E-2</c:v>
                </c:pt>
                <c:pt idx="50699">
                  <c:v>2.5849400000000002E-2</c:v>
                </c:pt>
                <c:pt idx="50700">
                  <c:v>2.4788399999999999E-2</c:v>
                </c:pt>
                <c:pt idx="50701">
                  <c:v>2.3608400000000002E-2</c:v>
                </c:pt>
                <c:pt idx="50702">
                  <c:v>2.2469300000000001E-2</c:v>
                </c:pt>
                <c:pt idx="50703">
                  <c:v>2.1277999999999998E-2</c:v>
                </c:pt>
                <c:pt idx="50704">
                  <c:v>2.0022499999999999E-2</c:v>
                </c:pt>
                <c:pt idx="50705">
                  <c:v>1.8848699999999999E-2</c:v>
                </c:pt>
                <c:pt idx="50706">
                  <c:v>1.8036E-2</c:v>
                </c:pt>
                <c:pt idx="50707">
                  <c:v>1.6851100000000001E-2</c:v>
                </c:pt>
                <c:pt idx="50708">
                  <c:v>1.59235E-2</c:v>
                </c:pt>
                <c:pt idx="50709">
                  <c:v>1.46506E-2</c:v>
                </c:pt>
                <c:pt idx="50710">
                  <c:v>1.3954899999999999E-2</c:v>
                </c:pt>
                <c:pt idx="50711">
                  <c:v>1.2838E-2</c:v>
                </c:pt>
                <c:pt idx="50712">
                  <c:v>1.19138E-2</c:v>
                </c:pt>
                <c:pt idx="50713">
                  <c:v>1.09319E-2</c:v>
                </c:pt>
                <c:pt idx="50714">
                  <c:v>9.8295599999999993E-3</c:v>
                </c:pt>
                <c:pt idx="50715">
                  <c:v>8.8909799999999997E-3</c:v>
                </c:pt>
                <c:pt idx="50716">
                  <c:v>7.8681199999999993E-3</c:v>
                </c:pt>
                <c:pt idx="50717">
                  <c:v>7.0737400000000002E-3</c:v>
                </c:pt>
                <c:pt idx="50718">
                  <c:v>5.8897000000000003E-3</c:v>
                </c:pt>
                <c:pt idx="50719">
                  <c:v>4.9169399999999999E-3</c:v>
                </c:pt>
                <c:pt idx="50720">
                  <c:v>3.7735799999999999E-3</c:v>
                </c:pt>
                <c:pt idx="50721">
                  <c:v>3.11064E-3</c:v>
                </c:pt>
                <c:pt idx="50722">
                  <c:v>1.9994499999999998E-3</c:v>
                </c:pt>
                <c:pt idx="50723">
                  <c:v>9.9454100000000004E-4</c:v>
                </c:pt>
                <c:pt idx="50724" formatCode="0.00E+00">
                  <c:v>2.1223300000000001E-5</c:v>
                </c:pt>
                <c:pt idx="50725">
                  <c:v>-1.23566E-3</c:v>
                </c:pt>
                <c:pt idx="50726">
                  <c:v>-1.90748E-3</c:v>
                </c:pt>
                <c:pt idx="50727">
                  <c:v>-3.03667E-3</c:v>
                </c:pt>
                <c:pt idx="50728">
                  <c:v>-3.9185599999999998E-3</c:v>
                </c:pt>
                <c:pt idx="50729">
                  <c:v>-5.0371499999999998E-3</c:v>
                </c:pt>
                <c:pt idx="50730">
                  <c:v>-6.2559499999999997E-3</c:v>
                </c:pt>
                <c:pt idx="50731">
                  <c:v>-7.1315399999999996E-3</c:v>
                </c:pt>
                <c:pt idx="50732">
                  <c:v>-8.1670600000000003E-3</c:v>
                </c:pt>
                <c:pt idx="50733">
                  <c:v>-9.1354000000000001E-3</c:v>
                </c:pt>
                <c:pt idx="50734">
                  <c:v>-1.0317700000000001E-2</c:v>
                </c:pt>
                <c:pt idx="50735">
                  <c:v>-1.12505E-2</c:v>
                </c:pt>
                <c:pt idx="50736">
                  <c:v>-1.2526499999999999E-2</c:v>
                </c:pt>
                <c:pt idx="50737">
                  <c:v>-1.3517400000000001E-2</c:v>
                </c:pt>
                <c:pt idx="50738">
                  <c:v>-1.49213E-2</c:v>
                </c:pt>
                <c:pt idx="50739">
                  <c:v>-1.5975300000000001E-2</c:v>
                </c:pt>
                <c:pt idx="50740">
                  <c:v>-1.7152299999999999E-2</c:v>
                </c:pt>
                <c:pt idx="50741">
                  <c:v>-1.86781E-2</c:v>
                </c:pt>
                <c:pt idx="50742">
                  <c:v>-1.95141E-2</c:v>
                </c:pt>
                <c:pt idx="50743">
                  <c:v>-2.1011599999999998E-2</c:v>
                </c:pt>
                <c:pt idx="50744">
                  <c:v>-2.24158E-2</c:v>
                </c:pt>
                <c:pt idx="50745">
                  <c:v>-2.3702899999999999E-2</c:v>
                </c:pt>
                <c:pt idx="50746">
                  <c:v>-2.5122200000000001E-2</c:v>
                </c:pt>
                <c:pt idx="50747">
                  <c:v>-2.65303E-2</c:v>
                </c:pt>
                <c:pt idx="50748">
                  <c:v>-2.7829199999999998E-2</c:v>
                </c:pt>
                <c:pt idx="50749">
                  <c:v>-2.9380400000000001E-2</c:v>
                </c:pt>
                <c:pt idx="50750">
                  <c:v>-3.07681E-2</c:v>
                </c:pt>
                <c:pt idx="50751">
                  <c:v>-3.2435499999999999E-2</c:v>
                </c:pt>
                <c:pt idx="50752">
                  <c:v>-3.4029799999999999E-2</c:v>
                </c:pt>
                <c:pt idx="50753">
                  <c:v>-3.53587E-2</c:v>
                </c:pt>
                <c:pt idx="50754">
                  <c:v>-3.6979600000000001E-2</c:v>
                </c:pt>
                <c:pt idx="50755">
                  <c:v>-3.8650700000000003E-2</c:v>
                </c:pt>
                <c:pt idx="50756">
                  <c:v>-4.0178199999999997E-2</c:v>
                </c:pt>
                <c:pt idx="50757">
                  <c:v>-4.22564E-2</c:v>
                </c:pt>
                <c:pt idx="50758">
                  <c:v>-4.36852E-2</c:v>
                </c:pt>
                <c:pt idx="50759">
                  <c:v>-4.5570800000000002E-2</c:v>
                </c:pt>
                <c:pt idx="50760">
                  <c:v>-4.7469400000000002E-2</c:v>
                </c:pt>
                <c:pt idx="50761">
                  <c:v>-4.9209700000000002E-2</c:v>
                </c:pt>
                <c:pt idx="50762">
                  <c:v>-5.09953E-2</c:v>
                </c:pt>
                <c:pt idx="50763">
                  <c:v>-5.31504E-2</c:v>
                </c:pt>
                <c:pt idx="50764">
                  <c:v>-5.48113E-2</c:v>
                </c:pt>
                <c:pt idx="50765">
                  <c:v>-5.6878999999999999E-2</c:v>
                </c:pt>
                <c:pt idx="50766">
                  <c:v>-5.8844599999999997E-2</c:v>
                </c:pt>
                <c:pt idx="50767">
                  <c:v>-6.0789599999999999E-2</c:v>
                </c:pt>
                <c:pt idx="50768">
                  <c:v>-6.2983600000000001E-2</c:v>
                </c:pt>
                <c:pt idx="50769">
                  <c:v>-6.4991999999999994E-2</c:v>
                </c:pt>
                <c:pt idx="50770">
                  <c:v>-6.7463599999999999E-2</c:v>
                </c:pt>
                <c:pt idx="50771">
                  <c:v>-6.9310700000000003E-2</c:v>
                </c:pt>
                <c:pt idx="50772">
                  <c:v>-7.1577600000000005E-2</c:v>
                </c:pt>
                <c:pt idx="50773">
                  <c:v>-7.3921399999999998E-2</c:v>
                </c:pt>
                <c:pt idx="50774">
                  <c:v>-7.6078000000000007E-2</c:v>
                </c:pt>
                <c:pt idx="50775">
                  <c:v>-7.8256800000000001E-2</c:v>
                </c:pt>
                <c:pt idx="50776">
                  <c:v>-8.0581299999999995E-2</c:v>
                </c:pt>
                <c:pt idx="50777">
                  <c:v>-8.29762E-2</c:v>
                </c:pt>
                <c:pt idx="50778">
                  <c:v>-8.5072999999999996E-2</c:v>
                </c:pt>
                <c:pt idx="50779">
                  <c:v>-8.7632799999999997E-2</c:v>
                </c:pt>
                <c:pt idx="50780">
                  <c:v>-8.9935899999999999E-2</c:v>
                </c:pt>
                <c:pt idx="50781">
                  <c:v>-9.2263800000000007E-2</c:v>
                </c:pt>
                <c:pt idx="50782">
                  <c:v>-9.4693700000000006E-2</c:v>
                </c:pt>
                <c:pt idx="50783">
                  <c:v>-9.69719E-2</c:v>
                </c:pt>
                <c:pt idx="50784">
                  <c:v>-9.9730799999999994E-2</c:v>
                </c:pt>
                <c:pt idx="50785">
                  <c:v>-0.101892</c:v>
                </c:pt>
                <c:pt idx="50786">
                  <c:v>-0.104494</c:v>
                </c:pt>
                <c:pt idx="50787">
                  <c:v>-0.107039</c:v>
                </c:pt>
                <c:pt idx="50788">
                  <c:v>-0.10936999999999999</c:v>
                </c:pt>
                <c:pt idx="50789">
                  <c:v>-0.11206099999999999</c:v>
                </c:pt>
                <c:pt idx="50790">
                  <c:v>-0.114576</c:v>
                </c:pt>
                <c:pt idx="50791">
                  <c:v>-0.117011</c:v>
                </c:pt>
                <c:pt idx="50792">
                  <c:v>-0.119619</c:v>
                </c:pt>
                <c:pt idx="50793">
                  <c:v>-0.122118</c:v>
                </c:pt>
                <c:pt idx="50794">
                  <c:v>-0.124579</c:v>
                </c:pt>
                <c:pt idx="50795">
                  <c:v>-0.127274</c:v>
                </c:pt>
                <c:pt idx="50796">
                  <c:v>-0.12978700000000001</c:v>
                </c:pt>
                <c:pt idx="50797">
                  <c:v>-0.132297</c:v>
                </c:pt>
                <c:pt idx="50798">
                  <c:v>-0.134879</c:v>
                </c:pt>
                <c:pt idx="50799">
                  <c:v>-0.13723399999999999</c:v>
                </c:pt>
                <c:pt idx="50800">
                  <c:v>-0.139934</c:v>
                </c:pt>
                <c:pt idx="50801">
                  <c:v>-0.14214499999999999</c:v>
                </c:pt>
                <c:pt idx="50802">
                  <c:v>-0.144757</c:v>
                </c:pt>
                <c:pt idx="50803">
                  <c:v>-0.14724200000000001</c:v>
                </c:pt>
                <c:pt idx="50804">
                  <c:v>-0.14951500000000001</c:v>
                </c:pt>
                <c:pt idx="50805">
                  <c:v>-0.15190000000000001</c:v>
                </c:pt>
                <c:pt idx="50806">
                  <c:v>-0.154526</c:v>
                </c:pt>
                <c:pt idx="50807">
                  <c:v>-0.15678700000000001</c:v>
                </c:pt>
                <c:pt idx="50808">
                  <c:v>-0.15926999999999999</c:v>
                </c:pt>
                <c:pt idx="50809">
                  <c:v>-0.161688</c:v>
                </c:pt>
                <c:pt idx="50810">
                  <c:v>-0.163879</c:v>
                </c:pt>
                <c:pt idx="50811">
                  <c:v>-0.16646</c:v>
                </c:pt>
                <c:pt idx="50812">
                  <c:v>-0.168318</c:v>
                </c:pt>
                <c:pt idx="50813">
                  <c:v>-0.170768</c:v>
                </c:pt>
                <c:pt idx="50814">
                  <c:v>-0.17294599999999999</c:v>
                </c:pt>
                <c:pt idx="50815">
                  <c:v>-0.17504600000000001</c:v>
                </c:pt>
                <c:pt idx="50816">
                  <c:v>-0.17725199999999999</c:v>
                </c:pt>
                <c:pt idx="50817">
                  <c:v>-0.179345</c:v>
                </c:pt>
                <c:pt idx="50818">
                  <c:v>-0.181342</c:v>
                </c:pt>
                <c:pt idx="50819">
                  <c:v>-0.183361</c:v>
                </c:pt>
                <c:pt idx="50820">
                  <c:v>-0.18551599999999999</c:v>
                </c:pt>
                <c:pt idx="50821">
                  <c:v>-0.18726799999999999</c:v>
                </c:pt>
                <c:pt idx="50822">
                  <c:v>-0.189327</c:v>
                </c:pt>
                <c:pt idx="50823">
                  <c:v>-0.191024</c:v>
                </c:pt>
                <c:pt idx="50824">
                  <c:v>-0.192859</c:v>
                </c:pt>
                <c:pt idx="50825">
                  <c:v>-0.19484299999999999</c:v>
                </c:pt>
                <c:pt idx="50826">
                  <c:v>-0.196353</c:v>
                </c:pt>
                <c:pt idx="50827">
                  <c:v>-0.19806099999999999</c:v>
                </c:pt>
                <c:pt idx="50828">
                  <c:v>-0.19962299999999999</c:v>
                </c:pt>
                <c:pt idx="50829">
                  <c:v>-0.201378</c:v>
                </c:pt>
                <c:pt idx="50830">
                  <c:v>-0.20270199999999999</c:v>
                </c:pt>
                <c:pt idx="50831">
                  <c:v>-0.20440900000000001</c:v>
                </c:pt>
                <c:pt idx="50832">
                  <c:v>-0.205707</c:v>
                </c:pt>
                <c:pt idx="50833">
                  <c:v>-0.206986</c:v>
                </c:pt>
                <c:pt idx="50834">
                  <c:v>-0.208147</c:v>
                </c:pt>
                <c:pt idx="50835">
                  <c:v>-0.209538</c:v>
                </c:pt>
                <c:pt idx="50836">
                  <c:v>-0.210919</c:v>
                </c:pt>
                <c:pt idx="50837">
                  <c:v>-0.21163000000000001</c:v>
                </c:pt>
                <c:pt idx="50838">
                  <c:v>-0.213148</c:v>
                </c:pt>
                <c:pt idx="50839">
                  <c:v>-0.213896</c:v>
                </c:pt>
                <c:pt idx="50840">
                  <c:v>-0.21512800000000001</c:v>
                </c:pt>
                <c:pt idx="50841">
                  <c:v>-0.21580199999999999</c:v>
                </c:pt>
                <c:pt idx="50842">
                  <c:v>-0.216587</c:v>
                </c:pt>
                <c:pt idx="50843">
                  <c:v>-0.217474</c:v>
                </c:pt>
                <c:pt idx="50844">
                  <c:v>-0.21810199999999999</c:v>
                </c:pt>
                <c:pt idx="50845">
                  <c:v>-0.218751</c:v>
                </c:pt>
                <c:pt idx="50846">
                  <c:v>-0.21931700000000001</c:v>
                </c:pt>
                <c:pt idx="50847">
                  <c:v>-0.21989300000000001</c:v>
                </c:pt>
                <c:pt idx="50848">
                  <c:v>-0.220362</c:v>
                </c:pt>
                <c:pt idx="50849">
                  <c:v>-0.220553</c:v>
                </c:pt>
                <c:pt idx="50850">
                  <c:v>-0.22103800000000001</c:v>
                </c:pt>
                <c:pt idx="50851">
                  <c:v>-0.22128500000000001</c:v>
                </c:pt>
                <c:pt idx="50852">
                  <c:v>-0.22132199999999999</c:v>
                </c:pt>
                <c:pt idx="50853">
                  <c:v>-0.22142400000000001</c:v>
                </c:pt>
                <c:pt idx="50854">
                  <c:v>-0.221556</c:v>
                </c:pt>
                <c:pt idx="50855">
                  <c:v>-0.22153500000000001</c:v>
                </c:pt>
                <c:pt idx="50856">
                  <c:v>-0.22162200000000001</c:v>
                </c:pt>
                <c:pt idx="50857">
                  <c:v>-0.221549</c:v>
                </c:pt>
                <c:pt idx="50858">
                  <c:v>-0.221274</c:v>
                </c:pt>
                <c:pt idx="50859">
                  <c:v>-0.221083</c:v>
                </c:pt>
                <c:pt idx="50860">
                  <c:v>-0.22076299999999999</c:v>
                </c:pt>
                <c:pt idx="50861">
                  <c:v>-0.220526</c:v>
                </c:pt>
                <c:pt idx="50862">
                  <c:v>-0.220026</c:v>
                </c:pt>
                <c:pt idx="50863">
                  <c:v>-0.219718</c:v>
                </c:pt>
                <c:pt idx="50864">
                  <c:v>-0.21898400000000001</c:v>
                </c:pt>
                <c:pt idx="50865">
                  <c:v>-0.21857099999999999</c:v>
                </c:pt>
                <c:pt idx="50866">
                  <c:v>-0.21796699999999999</c:v>
                </c:pt>
                <c:pt idx="50867">
                  <c:v>-0.217191</c:v>
                </c:pt>
                <c:pt idx="50868">
                  <c:v>-0.21631400000000001</c:v>
                </c:pt>
                <c:pt idx="50869">
                  <c:v>-0.215364</c:v>
                </c:pt>
                <c:pt idx="50870">
                  <c:v>-0.214501</c:v>
                </c:pt>
                <c:pt idx="50871">
                  <c:v>-0.21352299999999999</c:v>
                </c:pt>
                <c:pt idx="50872">
                  <c:v>-0.21235799999999999</c:v>
                </c:pt>
                <c:pt idx="50873">
                  <c:v>-0.21112900000000001</c:v>
                </c:pt>
                <c:pt idx="50874">
                  <c:v>-0.209926</c:v>
                </c:pt>
                <c:pt idx="50875">
                  <c:v>-0.20865800000000001</c:v>
                </c:pt>
                <c:pt idx="50876">
                  <c:v>-0.20751500000000001</c:v>
                </c:pt>
                <c:pt idx="50877">
                  <c:v>-0.206068</c:v>
                </c:pt>
                <c:pt idx="50878">
                  <c:v>-0.20474400000000001</c:v>
                </c:pt>
                <c:pt idx="50879">
                  <c:v>-0.203379</c:v>
                </c:pt>
                <c:pt idx="50880">
                  <c:v>-0.20161299999999999</c:v>
                </c:pt>
                <c:pt idx="50881">
                  <c:v>-0.20042099999999999</c:v>
                </c:pt>
                <c:pt idx="50882">
                  <c:v>-0.19866</c:v>
                </c:pt>
                <c:pt idx="50883">
                  <c:v>-0.196936</c:v>
                </c:pt>
                <c:pt idx="50884">
                  <c:v>-0.195302</c:v>
                </c:pt>
                <c:pt idx="50885">
                  <c:v>-0.19353200000000001</c:v>
                </c:pt>
                <c:pt idx="50886">
                  <c:v>-0.191714</c:v>
                </c:pt>
                <c:pt idx="50887">
                  <c:v>-0.190078</c:v>
                </c:pt>
                <c:pt idx="50888">
                  <c:v>-0.18826100000000001</c:v>
                </c:pt>
                <c:pt idx="50889">
                  <c:v>-0.186053</c:v>
                </c:pt>
                <c:pt idx="50890">
                  <c:v>-0.18432599999999999</c:v>
                </c:pt>
                <c:pt idx="50891">
                  <c:v>-0.182175</c:v>
                </c:pt>
                <c:pt idx="50892">
                  <c:v>-0.18032300000000001</c:v>
                </c:pt>
                <c:pt idx="50893">
                  <c:v>-0.178041</c:v>
                </c:pt>
                <c:pt idx="50894">
                  <c:v>-0.17602499999999999</c:v>
                </c:pt>
                <c:pt idx="50895">
                  <c:v>-0.17393900000000001</c:v>
                </c:pt>
                <c:pt idx="50896">
                  <c:v>-0.17154</c:v>
                </c:pt>
                <c:pt idx="50897">
                  <c:v>-0.16955200000000001</c:v>
                </c:pt>
                <c:pt idx="50898">
                  <c:v>-0.16708400000000001</c:v>
                </c:pt>
                <c:pt idx="50899">
                  <c:v>-0.164962</c:v>
                </c:pt>
                <c:pt idx="50900">
                  <c:v>-0.16250100000000001</c:v>
                </c:pt>
                <c:pt idx="50901">
                  <c:v>-0.16025800000000001</c:v>
                </c:pt>
                <c:pt idx="50902">
                  <c:v>-0.15793199999999999</c:v>
                </c:pt>
                <c:pt idx="50903">
                  <c:v>-0.15562200000000001</c:v>
                </c:pt>
                <c:pt idx="50904">
                  <c:v>-0.15314700000000001</c:v>
                </c:pt>
                <c:pt idx="50905">
                  <c:v>-0.150614</c:v>
                </c:pt>
                <c:pt idx="50906">
                  <c:v>-0.14835200000000001</c:v>
                </c:pt>
                <c:pt idx="50907">
                  <c:v>-0.14588400000000001</c:v>
                </c:pt>
                <c:pt idx="50908">
                  <c:v>-0.14366899999999999</c:v>
                </c:pt>
                <c:pt idx="50909">
                  <c:v>-0.14094000000000001</c:v>
                </c:pt>
                <c:pt idx="50910">
                  <c:v>-0.13866300000000001</c:v>
                </c:pt>
                <c:pt idx="50911">
                  <c:v>-0.13622699999999999</c:v>
                </c:pt>
                <c:pt idx="50912">
                  <c:v>-0.13366700000000001</c:v>
                </c:pt>
                <c:pt idx="50913">
                  <c:v>-0.13142300000000001</c:v>
                </c:pt>
                <c:pt idx="50914">
                  <c:v>-0.128857</c:v>
                </c:pt>
                <c:pt idx="50915">
                  <c:v>-0.12656300000000001</c:v>
                </c:pt>
                <c:pt idx="50916">
                  <c:v>-0.123887</c:v>
                </c:pt>
                <c:pt idx="50917">
                  <c:v>-0.121583</c:v>
                </c:pt>
                <c:pt idx="50918">
                  <c:v>-0.119153</c:v>
                </c:pt>
                <c:pt idx="50919">
                  <c:v>-0.11661100000000001</c:v>
                </c:pt>
                <c:pt idx="50920">
                  <c:v>-0.114304</c:v>
                </c:pt>
                <c:pt idx="50921">
                  <c:v>-0.111749</c:v>
                </c:pt>
                <c:pt idx="50922">
                  <c:v>-0.10918899999999999</c:v>
                </c:pt>
                <c:pt idx="50923">
                  <c:v>-0.106854</c:v>
                </c:pt>
                <c:pt idx="50924">
                  <c:v>-0.10466200000000001</c:v>
                </c:pt>
                <c:pt idx="50925">
                  <c:v>-0.102079</c:v>
                </c:pt>
                <c:pt idx="50926">
                  <c:v>-9.9805500000000005E-2</c:v>
                </c:pt>
                <c:pt idx="50927">
                  <c:v>-9.7567699999999993E-2</c:v>
                </c:pt>
                <c:pt idx="50928">
                  <c:v>-9.5201300000000003E-2</c:v>
                </c:pt>
                <c:pt idx="50929">
                  <c:v>-9.3064300000000003E-2</c:v>
                </c:pt>
                <c:pt idx="50930">
                  <c:v>-9.0659500000000004E-2</c:v>
                </c:pt>
                <c:pt idx="50931">
                  <c:v>-8.8397299999999998E-2</c:v>
                </c:pt>
                <c:pt idx="50932">
                  <c:v>-8.6090700000000006E-2</c:v>
                </c:pt>
                <c:pt idx="50933">
                  <c:v>-8.4013599999999994E-2</c:v>
                </c:pt>
                <c:pt idx="50934">
                  <c:v>-8.1677700000000006E-2</c:v>
                </c:pt>
                <c:pt idx="50935">
                  <c:v>-7.9597200000000007E-2</c:v>
                </c:pt>
                <c:pt idx="50936">
                  <c:v>-7.7342499999999995E-2</c:v>
                </c:pt>
                <c:pt idx="50937">
                  <c:v>-7.5308600000000003E-2</c:v>
                </c:pt>
                <c:pt idx="50938">
                  <c:v>-7.3274199999999998E-2</c:v>
                </c:pt>
                <c:pt idx="50939">
                  <c:v>-7.1055800000000002E-2</c:v>
                </c:pt>
                <c:pt idx="50940">
                  <c:v>-6.9236800000000001E-2</c:v>
                </c:pt>
                <c:pt idx="50941">
                  <c:v>-6.7045900000000005E-2</c:v>
                </c:pt>
                <c:pt idx="50942">
                  <c:v>-6.5049700000000002E-2</c:v>
                </c:pt>
                <c:pt idx="50943">
                  <c:v>-6.30357E-2</c:v>
                </c:pt>
                <c:pt idx="50944">
                  <c:v>-6.1122000000000003E-2</c:v>
                </c:pt>
                <c:pt idx="50945">
                  <c:v>-5.9031500000000001E-2</c:v>
                </c:pt>
                <c:pt idx="50946">
                  <c:v>-5.7184499999999999E-2</c:v>
                </c:pt>
                <c:pt idx="50947">
                  <c:v>-5.5257100000000003E-2</c:v>
                </c:pt>
                <c:pt idx="50948">
                  <c:v>-5.3447700000000001E-2</c:v>
                </c:pt>
                <c:pt idx="50949">
                  <c:v>-5.15107E-2</c:v>
                </c:pt>
                <c:pt idx="50950">
                  <c:v>-4.9644899999999999E-2</c:v>
                </c:pt>
                <c:pt idx="50951">
                  <c:v>-4.8373800000000002E-2</c:v>
                </c:pt>
                <c:pt idx="50952">
                  <c:v>-4.6132399999999997E-2</c:v>
                </c:pt>
                <c:pt idx="50953">
                  <c:v>-4.4742400000000002E-2</c:v>
                </c:pt>
                <c:pt idx="50954">
                  <c:v>-4.2919400000000003E-2</c:v>
                </c:pt>
                <c:pt idx="50955">
                  <c:v>-4.11954E-2</c:v>
                </c:pt>
                <c:pt idx="50956">
                  <c:v>-3.9712499999999998E-2</c:v>
                </c:pt>
                <c:pt idx="50957">
                  <c:v>-3.7848399999999997E-2</c:v>
                </c:pt>
                <c:pt idx="50958">
                  <c:v>-3.6448300000000003E-2</c:v>
                </c:pt>
                <c:pt idx="50959">
                  <c:v>-3.4636899999999998E-2</c:v>
                </c:pt>
                <c:pt idx="50960">
                  <c:v>-3.3158899999999998E-2</c:v>
                </c:pt>
                <c:pt idx="50961">
                  <c:v>-3.1612599999999998E-2</c:v>
                </c:pt>
                <c:pt idx="50962">
                  <c:v>-3.00787E-2</c:v>
                </c:pt>
                <c:pt idx="50963">
                  <c:v>-2.87058E-2</c:v>
                </c:pt>
                <c:pt idx="50964">
                  <c:v>-2.6955400000000001E-2</c:v>
                </c:pt>
                <c:pt idx="50965">
                  <c:v>-2.5595300000000001E-2</c:v>
                </c:pt>
                <c:pt idx="50966">
                  <c:v>-2.41905E-2</c:v>
                </c:pt>
                <c:pt idx="50967">
                  <c:v>-2.2761900000000002E-2</c:v>
                </c:pt>
                <c:pt idx="50968">
                  <c:v>-2.1037299999999998E-2</c:v>
                </c:pt>
                <c:pt idx="50969">
                  <c:v>-1.9731200000000001E-2</c:v>
                </c:pt>
                <c:pt idx="50970">
                  <c:v>-1.80921E-2</c:v>
                </c:pt>
                <c:pt idx="50971">
                  <c:v>-1.6895899999999998E-2</c:v>
                </c:pt>
                <c:pt idx="50972">
                  <c:v>-1.5458299999999999E-2</c:v>
                </c:pt>
                <c:pt idx="50973">
                  <c:v>-1.38642E-2</c:v>
                </c:pt>
                <c:pt idx="50974">
                  <c:v>-1.27081E-2</c:v>
                </c:pt>
                <c:pt idx="50975">
                  <c:v>-1.1080599999999999E-2</c:v>
                </c:pt>
                <c:pt idx="50976">
                  <c:v>-9.9497000000000006E-3</c:v>
                </c:pt>
                <c:pt idx="50977">
                  <c:v>-8.5769499999999999E-3</c:v>
                </c:pt>
                <c:pt idx="50978">
                  <c:v>-7.3129700000000002E-3</c:v>
                </c:pt>
                <c:pt idx="50979">
                  <c:v>-5.9002300000000002E-3</c:v>
                </c:pt>
                <c:pt idx="50980">
                  <c:v>-4.7094800000000003E-3</c:v>
                </c:pt>
                <c:pt idx="50981">
                  <c:v>-3.3016199999999999E-3</c:v>
                </c:pt>
                <c:pt idx="50982">
                  <c:v>-2.09625E-3</c:v>
                </c:pt>
                <c:pt idx="50983">
                  <c:v>-1.0475E-3</c:v>
                </c:pt>
                <c:pt idx="50984">
                  <c:v>5.7607899999999996E-4</c:v>
                </c:pt>
                <c:pt idx="50985">
                  <c:v>1.7602099999999999E-3</c:v>
                </c:pt>
                <c:pt idx="50986">
                  <c:v>3.2136500000000002E-3</c:v>
                </c:pt>
                <c:pt idx="50987">
                  <c:v>4.3776099999999997E-3</c:v>
                </c:pt>
                <c:pt idx="50988">
                  <c:v>5.6098800000000002E-3</c:v>
                </c:pt>
                <c:pt idx="50989">
                  <c:v>7.0812799999999997E-3</c:v>
                </c:pt>
                <c:pt idx="50990">
                  <c:v>8.4215100000000001E-3</c:v>
                </c:pt>
                <c:pt idx="50991">
                  <c:v>9.5990299999999997E-3</c:v>
                </c:pt>
                <c:pt idx="50992">
                  <c:v>1.1042E-2</c:v>
                </c:pt>
                <c:pt idx="50993">
                  <c:v>1.22443E-2</c:v>
                </c:pt>
                <c:pt idx="50994">
                  <c:v>1.3454199999999999E-2</c:v>
                </c:pt>
                <c:pt idx="50995">
                  <c:v>1.50169E-2</c:v>
                </c:pt>
                <c:pt idx="50996">
                  <c:v>1.6175499999999999E-2</c:v>
                </c:pt>
                <c:pt idx="50997">
                  <c:v>1.78538E-2</c:v>
                </c:pt>
                <c:pt idx="50998">
                  <c:v>1.9071399999999999E-2</c:v>
                </c:pt>
                <c:pt idx="50999">
                  <c:v>2.0410000000000001E-2</c:v>
                </c:pt>
                <c:pt idx="51000">
                  <c:v>2.2007800000000001E-2</c:v>
                </c:pt>
                <c:pt idx="51001">
                  <c:v>2.33762E-2</c:v>
                </c:pt>
                <c:pt idx="51002">
                  <c:v>2.4850299999999999E-2</c:v>
                </c:pt>
                <c:pt idx="51003">
                  <c:v>2.5950600000000001E-2</c:v>
                </c:pt>
                <c:pt idx="51004">
                  <c:v>2.7676900000000001E-2</c:v>
                </c:pt>
                <c:pt idx="51005">
                  <c:v>2.8779900000000001E-2</c:v>
                </c:pt>
                <c:pt idx="51006">
                  <c:v>3.0450399999999999E-2</c:v>
                </c:pt>
                <c:pt idx="51007">
                  <c:v>3.1794200000000002E-2</c:v>
                </c:pt>
                <c:pt idx="51008">
                  <c:v>3.3414800000000001E-2</c:v>
                </c:pt>
                <c:pt idx="51009">
                  <c:v>3.4919899999999997E-2</c:v>
                </c:pt>
                <c:pt idx="51010">
                  <c:v>3.61953E-2</c:v>
                </c:pt>
                <c:pt idx="51011">
                  <c:v>3.82312E-2</c:v>
                </c:pt>
                <c:pt idx="51012">
                  <c:v>3.9404399999999999E-2</c:v>
                </c:pt>
                <c:pt idx="51013">
                  <c:v>4.1342999999999998E-2</c:v>
                </c:pt>
                <c:pt idx="51014">
                  <c:v>4.2680299999999997E-2</c:v>
                </c:pt>
                <c:pt idx="51015">
                  <c:v>4.4372099999999998E-2</c:v>
                </c:pt>
                <c:pt idx="51016">
                  <c:v>4.5915200000000003E-2</c:v>
                </c:pt>
                <c:pt idx="51017">
                  <c:v>4.7717700000000002E-2</c:v>
                </c:pt>
                <c:pt idx="51018">
                  <c:v>4.9664600000000003E-2</c:v>
                </c:pt>
                <c:pt idx="51019">
                  <c:v>5.1100399999999997E-2</c:v>
                </c:pt>
                <c:pt idx="51020">
                  <c:v>5.2915799999999999E-2</c:v>
                </c:pt>
                <c:pt idx="51021">
                  <c:v>5.4557700000000001E-2</c:v>
                </c:pt>
                <c:pt idx="51022">
                  <c:v>5.6491E-2</c:v>
                </c:pt>
                <c:pt idx="51023">
                  <c:v>5.8298999999999997E-2</c:v>
                </c:pt>
                <c:pt idx="51024">
                  <c:v>6.0276799999999998E-2</c:v>
                </c:pt>
                <c:pt idx="51025">
                  <c:v>6.17966E-2</c:v>
                </c:pt>
                <c:pt idx="51026">
                  <c:v>6.3796599999999995E-2</c:v>
                </c:pt>
                <c:pt idx="51027">
                  <c:v>6.6025299999999995E-2</c:v>
                </c:pt>
                <c:pt idx="51028">
                  <c:v>6.7558400000000005E-2</c:v>
                </c:pt>
                <c:pt idx="51029">
                  <c:v>6.9873900000000003E-2</c:v>
                </c:pt>
                <c:pt idx="51030">
                  <c:v>7.1536600000000006E-2</c:v>
                </c:pt>
                <c:pt idx="51031">
                  <c:v>7.3863399999999996E-2</c:v>
                </c:pt>
                <c:pt idx="51032">
                  <c:v>7.5481800000000002E-2</c:v>
                </c:pt>
                <c:pt idx="51033">
                  <c:v>7.7611299999999994E-2</c:v>
                </c:pt>
                <c:pt idx="51034">
                  <c:v>7.9771499999999995E-2</c:v>
                </c:pt>
                <c:pt idx="51035">
                  <c:v>8.1861199999999995E-2</c:v>
                </c:pt>
                <c:pt idx="51036">
                  <c:v>8.3856100000000003E-2</c:v>
                </c:pt>
                <c:pt idx="51037">
                  <c:v>8.6024900000000001E-2</c:v>
                </c:pt>
                <c:pt idx="51038">
                  <c:v>8.8158200000000006E-2</c:v>
                </c:pt>
                <c:pt idx="51039">
                  <c:v>9.01092E-2</c:v>
                </c:pt>
                <c:pt idx="51040">
                  <c:v>9.2522300000000002E-2</c:v>
                </c:pt>
                <c:pt idx="51041">
                  <c:v>9.4354599999999997E-2</c:v>
                </c:pt>
                <c:pt idx="51042">
                  <c:v>9.6579200000000004E-2</c:v>
                </c:pt>
                <c:pt idx="51043">
                  <c:v>9.8853200000000002E-2</c:v>
                </c:pt>
                <c:pt idx="51044">
                  <c:v>0.10089099999999999</c:v>
                </c:pt>
                <c:pt idx="51045">
                  <c:v>0.103091</c:v>
                </c:pt>
                <c:pt idx="51046">
                  <c:v>0.10512299999999999</c:v>
                </c:pt>
                <c:pt idx="51047">
                  <c:v>0.10746799999999999</c:v>
                </c:pt>
                <c:pt idx="51048">
                  <c:v>0.109609</c:v>
                </c:pt>
                <c:pt idx="51049">
                  <c:v>0.11173</c:v>
                </c:pt>
                <c:pt idx="51050">
                  <c:v>0.114077</c:v>
                </c:pt>
                <c:pt idx="51051">
                  <c:v>0.11636299999999999</c:v>
                </c:pt>
                <c:pt idx="51052">
                  <c:v>0.11849</c:v>
                </c:pt>
                <c:pt idx="51053">
                  <c:v>0.120919</c:v>
                </c:pt>
                <c:pt idx="51054">
                  <c:v>0.12327200000000001</c:v>
                </c:pt>
                <c:pt idx="51055">
                  <c:v>0.12529599999999999</c:v>
                </c:pt>
                <c:pt idx="51056">
                  <c:v>0.12789400000000001</c:v>
                </c:pt>
                <c:pt idx="51057">
                  <c:v>0.12983600000000001</c:v>
                </c:pt>
                <c:pt idx="51058">
                  <c:v>0.13242399999999999</c:v>
                </c:pt>
                <c:pt idx="51059">
                  <c:v>0.134657</c:v>
                </c:pt>
                <c:pt idx="51060">
                  <c:v>0.13675599999999999</c:v>
                </c:pt>
                <c:pt idx="51061">
                  <c:v>0.13905799999999999</c:v>
                </c:pt>
                <c:pt idx="51062">
                  <c:v>0.14122999999999999</c:v>
                </c:pt>
                <c:pt idx="51063">
                  <c:v>0.14355799999999999</c:v>
                </c:pt>
                <c:pt idx="51064">
                  <c:v>0.145512</c:v>
                </c:pt>
                <c:pt idx="51065">
                  <c:v>0.147893</c:v>
                </c:pt>
                <c:pt idx="51066">
                  <c:v>0.14976700000000001</c:v>
                </c:pt>
                <c:pt idx="51067">
                  <c:v>0.15218100000000001</c:v>
                </c:pt>
                <c:pt idx="51068">
                  <c:v>0.15420900000000001</c:v>
                </c:pt>
                <c:pt idx="51069">
                  <c:v>0.15635499999999999</c:v>
                </c:pt>
                <c:pt idx="51070">
                  <c:v>0.15859400000000001</c:v>
                </c:pt>
                <c:pt idx="51071">
                  <c:v>0.160356</c:v>
                </c:pt>
                <c:pt idx="51072">
                  <c:v>0.16267899999999999</c:v>
                </c:pt>
                <c:pt idx="51073">
                  <c:v>0.16463800000000001</c:v>
                </c:pt>
                <c:pt idx="51074">
                  <c:v>0.16685</c:v>
                </c:pt>
                <c:pt idx="51075">
                  <c:v>0.16869400000000001</c:v>
                </c:pt>
                <c:pt idx="51076">
                  <c:v>0.17083400000000001</c:v>
                </c:pt>
                <c:pt idx="51077">
                  <c:v>0.17277999999999999</c:v>
                </c:pt>
                <c:pt idx="51078">
                  <c:v>0.17477799999999999</c:v>
                </c:pt>
                <c:pt idx="51079">
                  <c:v>0.17666899999999999</c:v>
                </c:pt>
                <c:pt idx="51080">
                  <c:v>0.178622</c:v>
                </c:pt>
                <c:pt idx="51081">
                  <c:v>0.18060799999999999</c:v>
                </c:pt>
                <c:pt idx="51082">
                  <c:v>0.18215600000000001</c:v>
                </c:pt>
                <c:pt idx="51083">
                  <c:v>0.184304</c:v>
                </c:pt>
                <c:pt idx="51084">
                  <c:v>0.18557999999999999</c:v>
                </c:pt>
                <c:pt idx="51085">
                  <c:v>0.18763199999999999</c:v>
                </c:pt>
                <c:pt idx="51086">
                  <c:v>0.18917900000000001</c:v>
                </c:pt>
                <c:pt idx="51087">
                  <c:v>0.190856</c:v>
                </c:pt>
                <c:pt idx="51088">
                  <c:v>0.192581</c:v>
                </c:pt>
                <c:pt idx="51089">
                  <c:v>0.194136</c:v>
                </c:pt>
                <c:pt idx="51090">
                  <c:v>0.195939</c:v>
                </c:pt>
                <c:pt idx="51091">
                  <c:v>0.19725200000000001</c:v>
                </c:pt>
                <c:pt idx="51092">
                  <c:v>0.198967</c:v>
                </c:pt>
                <c:pt idx="51093">
                  <c:v>0.20033799999999999</c:v>
                </c:pt>
                <c:pt idx="51094">
                  <c:v>0.20208899999999999</c:v>
                </c:pt>
                <c:pt idx="51095">
                  <c:v>0.203265</c:v>
                </c:pt>
                <c:pt idx="51096">
                  <c:v>0.204656</c:v>
                </c:pt>
                <c:pt idx="51097">
                  <c:v>0.206039</c:v>
                </c:pt>
                <c:pt idx="51098">
                  <c:v>0.20710400000000001</c:v>
                </c:pt>
                <c:pt idx="51099">
                  <c:v>0.20849000000000001</c:v>
                </c:pt>
                <c:pt idx="51100">
                  <c:v>0.20949499999999999</c:v>
                </c:pt>
                <c:pt idx="51101">
                  <c:v>0.21055499999999999</c:v>
                </c:pt>
                <c:pt idx="51102">
                  <c:v>0.21175099999999999</c:v>
                </c:pt>
                <c:pt idx="51103">
                  <c:v>0.21269299999999999</c:v>
                </c:pt>
                <c:pt idx="51104">
                  <c:v>0.21376600000000001</c:v>
                </c:pt>
                <c:pt idx="51105">
                  <c:v>0.21462500000000001</c:v>
                </c:pt>
                <c:pt idx="51106">
                  <c:v>0.21545</c:v>
                </c:pt>
                <c:pt idx="51107">
                  <c:v>0.21620900000000001</c:v>
                </c:pt>
                <c:pt idx="51108">
                  <c:v>0.21723200000000001</c:v>
                </c:pt>
                <c:pt idx="51109">
                  <c:v>0.21778500000000001</c:v>
                </c:pt>
                <c:pt idx="51110">
                  <c:v>0.21857099999999999</c:v>
                </c:pt>
                <c:pt idx="51111">
                  <c:v>0.21901499999999999</c:v>
                </c:pt>
                <c:pt idx="51112">
                  <c:v>0.21970200000000001</c:v>
                </c:pt>
                <c:pt idx="51113">
                  <c:v>0.220333</c:v>
                </c:pt>
                <c:pt idx="51114">
                  <c:v>0.220637</c:v>
                </c:pt>
                <c:pt idx="51115">
                  <c:v>0.22144800000000001</c:v>
                </c:pt>
                <c:pt idx="51116">
                  <c:v>0.221604</c:v>
                </c:pt>
                <c:pt idx="51117">
                  <c:v>0.222247</c:v>
                </c:pt>
                <c:pt idx="51118">
                  <c:v>0.22240599999999999</c:v>
                </c:pt>
                <c:pt idx="51119">
                  <c:v>0.22264</c:v>
                </c:pt>
                <c:pt idx="51120">
                  <c:v>0.22272900000000001</c:v>
                </c:pt>
                <c:pt idx="51121">
                  <c:v>0.222854</c:v>
                </c:pt>
                <c:pt idx="51122">
                  <c:v>0.22287399999999999</c:v>
                </c:pt>
                <c:pt idx="51123">
                  <c:v>0.22252</c:v>
                </c:pt>
                <c:pt idx="51124">
                  <c:v>0.22254199999999999</c:v>
                </c:pt>
                <c:pt idx="51125">
                  <c:v>0.22223899999999999</c:v>
                </c:pt>
                <c:pt idx="51126">
                  <c:v>0.22217200000000001</c:v>
                </c:pt>
                <c:pt idx="51127">
                  <c:v>0.22168299999999999</c:v>
                </c:pt>
                <c:pt idx="51128">
                  <c:v>0.22143299999999999</c:v>
                </c:pt>
                <c:pt idx="51129">
                  <c:v>0.22103600000000001</c:v>
                </c:pt>
                <c:pt idx="51130">
                  <c:v>0.22058700000000001</c:v>
                </c:pt>
                <c:pt idx="51131">
                  <c:v>0.22011700000000001</c:v>
                </c:pt>
                <c:pt idx="51132">
                  <c:v>0.219777</c:v>
                </c:pt>
                <c:pt idx="51133">
                  <c:v>0.21902099999999999</c:v>
                </c:pt>
                <c:pt idx="51134">
                  <c:v>0.21835099999999999</c:v>
                </c:pt>
                <c:pt idx="51135">
                  <c:v>0.218025</c:v>
                </c:pt>
                <c:pt idx="51136">
                  <c:v>0.217136</c:v>
                </c:pt>
                <c:pt idx="51137">
                  <c:v>0.21655199999999999</c:v>
                </c:pt>
                <c:pt idx="51138">
                  <c:v>0.21557299999999999</c:v>
                </c:pt>
                <c:pt idx="51139">
                  <c:v>0.21473999999999999</c:v>
                </c:pt>
                <c:pt idx="51140">
                  <c:v>0.21392800000000001</c:v>
                </c:pt>
                <c:pt idx="51141">
                  <c:v>0.21276</c:v>
                </c:pt>
                <c:pt idx="51142">
                  <c:v>0.21193000000000001</c:v>
                </c:pt>
                <c:pt idx="51143">
                  <c:v>0.21052599999999999</c:v>
                </c:pt>
                <c:pt idx="51144">
                  <c:v>0.20947299999999999</c:v>
                </c:pt>
                <c:pt idx="51145">
                  <c:v>0.20815900000000001</c:v>
                </c:pt>
                <c:pt idx="51146">
                  <c:v>0.206896</c:v>
                </c:pt>
                <c:pt idx="51147">
                  <c:v>0.205458</c:v>
                </c:pt>
                <c:pt idx="51148">
                  <c:v>0.20402899999999999</c:v>
                </c:pt>
                <c:pt idx="51149">
                  <c:v>0.202787</c:v>
                </c:pt>
                <c:pt idx="51150">
                  <c:v>0.20100599999999999</c:v>
                </c:pt>
                <c:pt idx="51151">
                  <c:v>0.199848</c:v>
                </c:pt>
                <c:pt idx="51152">
                  <c:v>0.19803699999999999</c:v>
                </c:pt>
                <c:pt idx="51153">
                  <c:v>0.196654</c:v>
                </c:pt>
                <c:pt idx="51154">
                  <c:v>0.195026</c:v>
                </c:pt>
                <c:pt idx="51155">
                  <c:v>0.193381</c:v>
                </c:pt>
                <c:pt idx="51156">
                  <c:v>0.19183700000000001</c:v>
                </c:pt>
                <c:pt idx="51157">
                  <c:v>0.19020999999999999</c:v>
                </c:pt>
                <c:pt idx="51158">
                  <c:v>0.18853</c:v>
                </c:pt>
                <c:pt idx="51159">
                  <c:v>0.186751</c:v>
                </c:pt>
                <c:pt idx="51160">
                  <c:v>0.184895</c:v>
                </c:pt>
                <c:pt idx="51161">
                  <c:v>0.18296899999999999</c:v>
                </c:pt>
                <c:pt idx="51162">
                  <c:v>0.181252</c:v>
                </c:pt>
                <c:pt idx="51163">
                  <c:v>0.179149</c:v>
                </c:pt>
                <c:pt idx="51164">
                  <c:v>0.177312</c:v>
                </c:pt>
                <c:pt idx="51165">
                  <c:v>0.175289</c:v>
                </c:pt>
                <c:pt idx="51166">
                  <c:v>0.173175</c:v>
                </c:pt>
                <c:pt idx="51167">
                  <c:v>0.171407</c:v>
                </c:pt>
                <c:pt idx="51168">
                  <c:v>0.169183</c:v>
                </c:pt>
                <c:pt idx="51169">
                  <c:v>0.167216</c:v>
                </c:pt>
                <c:pt idx="51170">
                  <c:v>0.164967</c:v>
                </c:pt>
                <c:pt idx="51171">
                  <c:v>0.16294500000000001</c:v>
                </c:pt>
                <c:pt idx="51172">
                  <c:v>0.160969</c:v>
                </c:pt>
                <c:pt idx="51173">
                  <c:v>0.15876000000000001</c:v>
                </c:pt>
                <c:pt idx="51174">
                  <c:v>0.15662999999999999</c:v>
                </c:pt>
                <c:pt idx="51175">
                  <c:v>0.15470100000000001</c:v>
                </c:pt>
                <c:pt idx="51176">
                  <c:v>0.152697</c:v>
                </c:pt>
                <c:pt idx="51177">
                  <c:v>0.15045</c:v>
                </c:pt>
                <c:pt idx="51178">
                  <c:v>0.148397</c:v>
                </c:pt>
                <c:pt idx="51179">
                  <c:v>0.146262</c:v>
                </c:pt>
                <c:pt idx="51180">
                  <c:v>0.14413699999999999</c:v>
                </c:pt>
                <c:pt idx="51181">
                  <c:v>0.14217299999999999</c:v>
                </c:pt>
                <c:pt idx="51182">
                  <c:v>0.13970299999999999</c:v>
                </c:pt>
                <c:pt idx="51183">
                  <c:v>0.137764</c:v>
                </c:pt>
                <c:pt idx="51184">
                  <c:v>0.13536899999999999</c:v>
                </c:pt>
                <c:pt idx="51185">
                  <c:v>0.13317599999999999</c:v>
                </c:pt>
                <c:pt idx="51186">
                  <c:v>0.13100400000000001</c:v>
                </c:pt>
                <c:pt idx="51187">
                  <c:v>0.12862699999999999</c:v>
                </c:pt>
                <c:pt idx="51188">
                  <c:v>0.126443</c:v>
                </c:pt>
                <c:pt idx="51189">
                  <c:v>0.12413299999999999</c:v>
                </c:pt>
                <c:pt idx="51190">
                  <c:v>0.12193900000000001</c:v>
                </c:pt>
                <c:pt idx="51191">
                  <c:v>0.119739</c:v>
                </c:pt>
                <c:pt idx="51192">
                  <c:v>0.11751399999999999</c:v>
                </c:pt>
                <c:pt idx="51193">
                  <c:v>0.11523799999999999</c:v>
                </c:pt>
                <c:pt idx="51194">
                  <c:v>0.11311400000000001</c:v>
                </c:pt>
                <c:pt idx="51195">
                  <c:v>0.111097</c:v>
                </c:pt>
                <c:pt idx="51196">
                  <c:v>0.108889</c:v>
                </c:pt>
                <c:pt idx="51197">
                  <c:v>0.10689899999999999</c:v>
                </c:pt>
                <c:pt idx="51198">
                  <c:v>0.104629</c:v>
                </c:pt>
                <c:pt idx="51199">
                  <c:v>0.10277</c:v>
                </c:pt>
                <c:pt idx="51200">
                  <c:v>0.10039099999999999</c:v>
                </c:pt>
                <c:pt idx="51201">
                  <c:v>9.8433099999999996E-2</c:v>
                </c:pt>
                <c:pt idx="51202">
                  <c:v>9.6273600000000001E-2</c:v>
                </c:pt>
                <c:pt idx="51203">
                  <c:v>9.4259300000000004E-2</c:v>
                </c:pt>
                <c:pt idx="51204">
                  <c:v>9.2113E-2</c:v>
                </c:pt>
                <c:pt idx="51205">
                  <c:v>8.9994400000000002E-2</c:v>
                </c:pt>
                <c:pt idx="51206">
                  <c:v>8.8068900000000006E-2</c:v>
                </c:pt>
                <c:pt idx="51207">
                  <c:v>8.5833900000000005E-2</c:v>
                </c:pt>
                <c:pt idx="51208">
                  <c:v>8.4079200000000007E-2</c:v>
                </c:pt>
                <c:pt idx="51209">
                  <c:v>8.1537899999999996E-2</c:v>
                </c:pt>
                <c:pt idx="51210">
                  <c:v>7.9747999999999999E-2</c:v>
                </c:pt>
                <c:pt idx="51211">
                  <c:v>7.7806399999999998E-2</c:v>
                </c:pt>
                <c:pt idx="51212">
                  <c:v>7.5636599999999998E-2</c:v>
                </c:pt>
                <c:pt idx="51213">
                  <c:v>7.3811000000000002E-2</c:v>
                </c:pt>
                <c:pt idx="51214">
                  <c:v>7.1609400000000004E-2</c:v>
                </c:pt>
                <c:pt idx="51215">
                  <c:v>6.9910799999999995E-2</c:v>
                </c:pt>
                <c:pt idx="51216">
                  <c:v>6.7823800000000004E-2</c:v>
                </c:pt>
                <c:pt idx="51217">
                  <c:v>6.5951099999999999E-2</c:v>
                </c:pt>
                <c:pt idx="51218">
                  <c:v>6.4178600000000002E-2</c:v>
                </c:pt>
                <c:pt idx="51219">
                  <c:v>6.2117800000000001E-2</c:v>
                </c:pt>
                <c:pt idx="51220">
                  <c:v>6.04098E-2</c:v>
                </c:pt>
                <c:pt idx="51221">
                  <c:v>5.8568799999999997E-2</c:v>
                </c:pt>
                <c:pt idx="51222">
                  <c:v>5.6826700000000001E-2</c:v>
                </c:pt>
                <c:pt idx="51223">
                  <c:v>5.4869099999999997E-2</c:v>
                </c:pt>
                <c:pt idx="51224">
                  <c:v>5.3172400000000002E-2</c:v>
                </c:pt>
                <c:pt idx="51225">
                  <c:v>5.1167600000000001E-2</c:v>
                </c:pt>
                <c:pt idx="51226">
                  <c:v>4.9486700000000002E-2</c:v>
                </c:pt>
                <c:pt idx="51227">
                  <c:v>4.76011E-2</c:v>
                </c:pt>
                <c:pt idx="51228">
                  <c:v>4.5970299999999999E-2</c:v>
                </c:pt>
                <c:pt idx="51229">
                  <c:v>4.4046700000000001E-2</c:v>
                </c:pt>
                <c:pt idx="51230">
                  <c:v>4.2156800000000001E-2</c:v>
                </c:pt>
                <c:pt idx="51231">
                  <c:v>4.0559400000000002E-2</c:v>
                </c:pt>
                <c:pt idx="51232">
                  <c:v>3.8674699999999999E-2</c:v>
                </c:pt>
                <c:pt idx="51233">
                  <c:v>3.7206000000000003E-2</c:v>
                </c:pt>
                <c:pt idx="51234">
                  <c:v>3.5368499999999997E-2</c:v>
                </c:pt>
                <c:pt idx="51235">
                  <c:v>3.3980700000000003E-2</c:v>
                </c:pt>
                <c:pt idx="51236">
                  <c:v>3.2023000000000003E-2</c:v>
                </c:pt>
                <c:pt idx="51237">
                  <c:v>3.0504400000000001E-2</c:v>
                </c:pt>
                <c:pt idx="51238">
                  <c:v>2.8908799999999998E-2</c:v>
                </c:pt>
                <c:pt idx="51239">
                  <c:v>2.7072499999999999E-2</c:v>
                </c:pt>
                <c:pt idx="51240">
                  <c:v>2.5703E-2</c:v>
                </c:pt>
                <c:pt idx="51241">
                  <c:v>2.3659400000000001E-2</c:v>
                </c:pt>
                <c:pt idx="51242">
                  <c:v>2.2152999999999999E-2</c:v>
                </c:pt>
                <c:pt idx="51243">
                  <c:v>2.0443699999999999E-2</c:v>
                </c:pt>
                <c:pt idx="51244">
                  <c:v>1.9019100000000001E-2</c:v>
                </c:pt>
                <c:pt idx="51245">
                  <c:v>1.7378999999999999E-2</c:v>
                </c:pt>
                <c:pt idx="51246">
                  <c:v>1.58418E-2</c:v>
                </c:pt>
                <c:pt idx="51247">
                  <c:v>1.42559E-2</c:v>
                </c:pt>
                <c:pt idx="51248">
                  <c:v>1.27317E-2</c:v>
                </c:pt>
                <c:pt idx="51249">
                  <c:v>1.1291799999999999E-2</c:v>
                </c:pt>
                <c:pt idx="51250">
                  <c:v>9.6049900000000007E-3</c:v>
                </c:pt>
                <c:pt idx="51251">
                  <c:v>8.2892E-3</c:v>
                </c:pt>
                <c:pt idx="51252">
                  <c:v>6.3220400000000001E-3</c:v>
                </c:pt>
                <c:pt idx="51253">
                  <c:v>5.02995E-3</c:v>
                </c:pt>
                <c:pt idx="51254">
                  <c:v>3.5563399999999998E-3</c:v>
                </c:pt>
                <c:pt idx="51255">
                  <c:v>1.98474E-3</c:v>
                </c:pt>
                <c:pt idx="51256">
                  <c:v>5.4643400000000005E-4</c:v>
                </c:pt>
                <c:pt idx="51257">
                  <c:v>-1.23102E-3</c:v>
                </c:pt>
                <c:pt idx="51258">
                  <c:v>-2.5625800000000001E-3</c:v>
                </c:pt>
                <c:pt idx="51259">
                  <c:v>-4.1368999999999998E-3</c:v>
                </c:pt>
                <c:pt idx="51260">
                  <c:v>-5.4673500000000002E-3</c:v>
                </c:pt>
                <c:pt idx="51261">
                  <c:v>-7.10504E-3</c:v>
                </c:pt>
                <c:pt idx="51262">
                  <c:v>-8.6287199999999994E-3</c:v>
                </c:pt>
                <c:pt idx="51263">
                  <c:v>-1.0014800000000001E-2</c:v>
                </c:pt>
                <c:pt idx="51264">
                  <c:v>-1.17147E-2</c:v>
                </c:pt>
                <c:pt idx="51265">
                  <c:v>-1.30881E-2</c:v>
                </c:pt>
                <c:pt idx="51266">
                  <c:v>-1.47051E-2</c:v>
                </c:pt>
                <c:pt idx="51267">
                  <c:v>-1.6070500000000001E-2</c:v>
                </c:pt>
                <c:pt idx="51268">
                  <c:v>-1.7668199999999998E-2</c:v>
                </c:pt>
                <c:pt idx="51269">
                  <c:v>-1.9367499999999999E-2</c:v>
                </c:pt>
                <c:pt idx="51270">
                  <c:v>-2.0711500000000001E-2</c:v>
                </c:pt>
                <c:pt idx="51271">
                  <c:v>-2.2307299999999999E-2</c:v>
                </c:pt>
                <c:pt idx="51272">
                  <c:v>-2.3753799999999999E-2</c:v>
                </c:pt>
                <c:pt idx="51273">
                  <c:v>-2.52924E-2</c:v>
                </c:pt>
                <c:pt idx="51274">
                  <c:v>-2.68218E-2</c:v>
                </c:pt>
                <c:pt idx="51275">
                  <c:v>-2.8402299999999998E-2</c:v>
                </c:pt>
                <c:pt idx="51276">
                  <c:v>-2.9803400000000001E-2</c:v>
                </c:pt>
                <c:pt idx="51277">
                  <c:v>-3.13072E-2</c:v>
                </c:pt>
                <c:pt idx="51278">
                  <c:v>-3.2896500000000002E-2</c:v>
                </c:pt>
                <c:pt idx="51279">
                  <c:v>-3.4427300000000001E-2</c:v>
                </c:pt>
                <c:pt idx="51280">
                  <c:v>-3.6216499999999999E-2</c:v>
                </c:pt>
                <c:pt idx="51281">
                  <c:v>-3.7763100000000001E-2</c:v>
                </c:pt>
                <c:pt idx="51282">
                  <c:v>-3.92898E-2</c:v>
                </c:pt>
                <c:pt idx="51283">
                  <c:v>-4.0785399999999999E-2</c:v>
                </c:pt>
                <c:pt idx="51284">
                  <c:v>-4.2481999999999999E-2</c:v>
                </c:pt>
                <c:pt idx="51285">
                  <c:v>-4.4142800000000003E-2</c:v>
                </c:pt>
                <c:pt idx="51286">
                  <c:v>-4.5614599999999998E-2</c:v>
                </c:pt>
                <c:pt idx="51287">
                  <c:v>-4.7154700000000001E-2</c:v>
                </c:pt>
                <c:pt idx="51288">
                  <c:v>-4.8837100000000001E-2</c:v>
                </c:pt>
                <c:pt idx="51289">
                  <c:v>-5.0431799999999999E-2</c:v>
                </c:pt>
                <c:pt idx="51290">
                  <c:v>-5.1992499999999997E-2</c:v>
                </c:pt>
                <c:pt idx="51291">
                  <c:v>-5.3686400000000002E-2</c:v>
                </c:pt>
                <c:pt idx="51292">
                  <c:v>-5.5255899999999997E-2</c:v>
                </c:pt>
                <c:pt idx="51293">
                  <c:v>-5.6917200000000001E-2</c:v>
                </c:pt>
                <c:pt idx="51294">
                  <c:v>-5.8349900000000003E-2</c:v>
                </c:pt>
                <c:pt idx="51295">
                  <c:v>-6.0204000000000001E-2</c:v>
                </c:pt>
                <c:pt idx="51296">
                  <c:v>-6.1921999999999998E-2</c:v>
                </c:pt>
                <c:pt idx="51297">
                  <c:v>-6.3489799999999999E-2</c:v>
                </c:pt>
                <c:pt idx="51298">
                  <c:v>-6.5265699999999996E-2</c:v>
                </c:pt>
                <c:pt idx="51299">
                  <c:v>-6.68237E-2</c:v>
                </c:pt>
                <c:pt idx="51300">
                  <c:v>-6.8651199999999996E-2</c:v>
                </c:pt>
                <c:pt idx="51301">
                  <c:v>-7.0459599999999997E-2</c:v>
                </c:pt>
                <c:pt idx="51302">
                  <c:v>-7.2055099999999997E-2</c:v>
                </c:pt>
                <c:pt idx="51303">
                  <c:v>-7.3838500000000001E-2</c:v>
                </c:pt>
                <c:pt idx="51304">
                  <c:v>-7.5429200000000002E-2</c:v>
                </c:pt>
                <c:pt idx="51305">
                  <c:v>-7.7252799999999996E-2</c:v>
                </c:pt>
                <c:pt idx="51306">
                  <c:v>-7.8792500000000001E-2</c:v>
                </c:pt>
                <c:pt idx="51307">
                  <c:v>-8.0690300000000006E-2</c:v>
                </c:pt>
                <c:pt idx="51308">
                  <c:v>-8.2294099999999995E-2</c:v>
                </c:pt>
                <c:pt idx="51309">
                  <c:v>-8.3953899999999998E-2</c:v>
                </c:pt>
                <c:pt idx="51310">
                  <c:v>-8.5684700000000003E-2</c:v>
                </c:pt>
                <c:pt idx="51311">
                  <c:v>-8.7521000000000002E-2</c:v>
                </c:pt>
                <c:pt idx="51312">
                  <c:v>-8.9402899999999993E-2</c:v>
                </c:pt>
                <c:pt idx="51313">
                  <c:v>-9.0847499999999998E-2</c:v>
                </c:pt>
                <c:pt idx="51314">
                  <c:v>-9.2763700000000004E-2</c:v>
                </c:pt>
                <c:pt idx="51315">
                  <c:v>-9.4350000000000003E-2</c:v>
                </c:pt>
                <c:pt idx="51316">
                  <c:v>-9.6283900000000006E-2</c:v>
                </c:pt>
                <c:pt idx="51317">
                  <c:v>-9.81181E-2</c:v>
                </c:pt>
                <c:pt idx="51318">
                  <c:v>-9.9741399999999994E-2</c:v>
                </c:pt>
                <c:pt idx="51319">
                  <c:v>-0.101648</c:v>
                </c:pt>
                <c:pt idx="51320">
                  <c:v>-0.10341400000000001</c:v>
                </c:pt>
                <c:pt idx="51321">
                  <c:v>-0.10526199999999999</c:v>
                </c:pt>
                <c:pt idx="51322">
                  <c:v>-0.106972</c:v>
                </c:pt>
                <c:pt idx="51323">
                  <c:v>-0.108961</c:v>
                </c:pt>
                <c:pt idx="51324">
                  <c:v>-0.110459</c:v>
                </c:pt>
                <c:pt idx="51325">
                  <c:v>-0.11237</c:v>
                </c:pt>
                <c:pt idx="51326">
                  <c:v>-0.113964</c:v>
                </c:pt>
                <c:pt idx="51327">
                  <c:v>-0.115943</c:v>
                </c:pt>
                <c:pt idx="51328">
                  <c:v>-0.11779100000000001</c:v>
                </c:pt>
                <c:pt idx="51329">
                  <c:v>-0.119478</c:v>
                </c:pt>
                <c:pt idx="51330">
                  <c:v>-0.121241</c:v>
                </c:pt>
                <c:pt idx="51331">
                  <c:v>-0.12316100000000001</c:v>
                </c:pt>
                <c:pt idx="51332">
                  <c:v>-0.12485599999999999</c:v>
                </c:pt>
                <c:pt idx="51333">
                  <c:v>-0.12668099999999999</c:v>
                </c:pt>
                <c:pt idx="51334">
                  <c:v>-0.12858</c:v>
                </c:pt>
                <c:pt idx="51335">
                  <c:v>-0.13033900000000001</c:v>
                </c:pt>
                <c:pt idx="51336">
                  <c:v>-0.13209699999999999</c:v>
                </c:pt>
                <c:pt idx="51337">
                  <c:v>-0.13384699999999999</c:v>
                </c:pt>
                <c:pt idx="51338">
                  <c:v>-0.13589399999999999</c:v>
                </c:pt>
                <c:pt idx="51339">
                  <c:v>-0.137569</c:v>
                </c:pt>
                <c:pt idx="51340">
                  <c:v>-0.13930400000000001</c:v>
                </c:pt>
                <c:pt idx="51341">
                  <c:v>-0.14124500000000001</c:v>
                </c:pt>
                <c:pt idx="51342">
                  <c:v>-0.14297399999999999</c:v>
                </c:pt>
                <c:pt idx="51343">
                  <c:v>-0.14474200000000001</c:v>
                </c:pt>
                <c:pt idx="51344">
                  <c:v>-0.14649599999999999</c:v>
                </c:pt>
                <c:pt idx="51345">
                  <c:v>-0.14829200000000001</c:v>
                </c:pt>
                <c:pt idx="51346">
                  <c:v>-0.14993000000000001</c:v>
                </c:pt>
                <c:pt idx="51347">
                  <c:v>-0.15173600000000001</c:v>
                </c:pt>
                <c:pt idx="51348">
                  <c:v>-0.15360499999999999</c:v>
                </c:pt>
                <c:pt idx="51349">
                  <c:v>-0.155137</c:v>
                </c:pt>
                <c:pt idx="51350">
                  <c:v>-0.15712699999999999</c:v>
                </c:pt>
                <c:pt idx="51351">
                  <c:v>-0.15879099999999999</c:v>
                </c:pt>
                <c:pt idx="51352">
                  <c:v>-0.16053600000000001</c:v>
                </c:pt>
                <c:pt idx="51353">
                  <c:v>-0.16217300000000001</c:v>
                </c:pt>
                <c:pt idx="51354">
                  <c:v>-0.16387499999999999</c:v>
                </c:pt>
                <c:pt idx="51355">
                  <c:v>-0.16595499999999999</c:v>
                </c:pt>
                <c:pt idx="51356">
                  <c:v>-0.167296</c:v>
                </c:pt>
                <c:pt idx="51357">
                  <c:v>-0.16919300000000001</c:v>
                </c:pt>
                <c:pt idx="51358">
                  <c:v>-0.17085900000000001</c:v>
                </c:pt>
                <c:pt idx="51359">
                  <c:v>-0.17254700000000001</c:v>
                </c:pt>
                <c:pt idx="51360">
                  <c:v>-0.17430000000000001</c:v>
                </c:pt>
                <c:pt idx="51361">
                  <c:v>-0.176035</c:v>
                </c:pt>
                <c:pt idx="51362">
                  <c:v>-0.17779700000000001</c:v>
                </c:pt>
                <c:pt idx="51363">
                  <c:v>-0.17930099999999999</c:v>
                </c:pt>
                <c:pt idx="51364">
                  <c:v>-0.181009</c:v>
                </c:pt>
                <c:pt idx="51365">
                  <c:v>-0.182615</c:v>
                </c:pt>
                <c:pt idx="51366">
                  <c:v>-0.18451600000000001</c:v>
                </c:pt>
                <c:pt idx="51367">
                  <c:v>-0.18603</c:v>
                </c:pt>
                <c:pt idx="51368">
                  <c:v>-0.18776899999999999</c:v>
                </c:pt>
                <c:pt idx="51369">
                  <c:v>-0.189138</c:v>
                </c:pt>
                <c:pt idx="51370">
                  <c:v>-0.190968</c:v>
                </c:pt>
                <c:pt idx="51371">
                  <c:v>-0.19261400000000001</c:v>
                </c:pt>
                <c:pt idx="51372">
                  <c:v>-0.19397800000000001</c:v>
                </c:pt>
                <c:pt idx="51373">
                  <c:v>-0.195743</c:v>
                </c:pt>
                <c:pt idx="51374">
                  <c:v>-0.19699800000000001</c:v>
                </c:pt>
                <c:pt idx="51375">
                  <c:v>-0.198625</c:v>
                </c:pt>
                <c:pt idx="51376">
                  <c:v>-0.20002300000000001</c:v>
                </c:pt>
                <c:pt idx="51377">
                  <c:v>-0.201819</c:v>
                </c:pt>
                <c:pt idx="51378">
                  <c:v>-0.20320099999999999</c:v>
                </c:pt>
                <c:pt idx="51379">
                  <c:v>-0.20447599999999999</c:v>
                </c:pt>
                <c:pt idx="51380">
                  <c:v>-0.20618700000000001</c:v>
                </c:pt>
                <c:pt idx="51381">
                  <c:v>-0.207487</c:v>
                </c:pt>
                <c:pt idx="51382">
                  <c:v>-0.20927799999999999</c:v>
                </c:pt>
                <c:pt idx="51383">
                  <c:v>-0.210339</c:v>
                </c:pt>
                <c:pt idx="51384">
                  <c:v>-0.21196100000000001</c:v>
                </c:pt>
                <c:pt idx="51385">
                  <c:v>-0.21321399999999999</c:v>
                </c:pt>
                <c:pt idx="51386">
                  <c:v>-0.214564</c:v>
                </c:pt>
                <c:pt idx="51387">
                  <c:v>-0.21621599999999999</c:v>
                </c:pt>
                <c:pt idx="51388">
                  <c:v>-0.21751999999999999</c:v>
                </c:pt>
                <c:pt idx="51389">
                  <c:v>-0.218943</c:v>
                </c:pt>
                <c:pt idx="51390">
                  <c:v>-0.22004399999999999</c:v>
                </c:pt>
                <c:pt idx="51391">
                  <c:v>-0.22150300000000001</c:v>
                </c:pt>
                <c:pt idx="51392">
                  <c:v>-0.22264200000000001</c:v>
                </c:pt>
                <c:pt idx="51393">
                  <c:v>-0.22400300000000001</c:v>
                </c:pt>
                <c:pt idx="51394">
                  <c:v>-0.22514700000000001</c:v>
                </c:pt>
                <c:pt idx="51395">
                  <c:v>-0.22612599999999999</c:v>
                </c:pt>
                <c:pt idx="51396">
                  <c:v>-0.22744800000000001</c:v>
                </c:pt>
                <c:pt idx="51397">
                  <c:v>-0.22844500000000001</c:v>
                </c:pt>
                <c:pt idx="51398">
                  <c:v>-0.229936</c:v>
                </c:pt>
                <c:pt idx="51399">
                  <c:v>-0.230909</c:v>
                </c:pt>
                <c:pt idx="51400">
                  <c:v>-0.232129</c:v>
                </c:pt>
                <c:pt idx="51401">
                  <c:v>-0.23311899999999999</c:v>
                </c:pt>
                <c:pt idx="51402">
                  <c:v>-0.234234</c:v>
                </c:pt>
                <c:pt idx="51403">
                  <c:v>-0.23552799999999999</c:v>
                </c:pt>
                <c:pt idx="51404">
                  <c:v>-0.23632700000000001</c:v>
                </c:pt>
                <c:pt idx="51405">
                  <c:v>-0.23741499999999999</c:v>
                </c:pt>
                <c:pt idx="51406">
                  <c:v>-0.23814399999999999</c:v>
                </c:pt>
                <c:pt idx="51407">
                  <c:v>-0.239313</c:v>
                </c:pt>
                <c:pt idx="51408">
                  <c:v>-0.240119</c:v>
                </c:pt>
                <c:pt idx="51409">
                  <c:v>-0.241062</c:v>
                </c:pt>
                <c:pt idx="51410">
                  <c:v>-0.241814</c:v>
                </c:pt>
                <c:pt idx="51411">
                  <c:v>-0.24282400000000001</c:v>
                </c:pt>
                <c:pt idx="51412">
                  <c:v>-0.24354700000000001</c:v>
                </c:pt>
                <c:pt idx="51413">
                  <c:v>-0.24417</c:v>
                </c:pt>
                <c:pt idx="51414">
                  <c:v>-0.245306</c:v>
                </c:pt>
                <c:pt idx="51415">
                  <c:v>-0.24584900000000001</c:v>
                </c:pt>
                <c:pt idx="51416">
                  <c:v>-0.24670600000000001</c:v>
                </c:pt>
                <c:pt idx="51417">
                  <c:v>-0.24718999999999999</c:v>
                </c:pt>
                <c:pt idx="51418">
                  <c:v>-0.24807199999999999</c:v>
                </c:pt>
                <c:pt idx="51419">
                  <c:v>-0.24854000000000001</c:v>
                </c:pt>
                <c:pt idx="51420">
                  <c:v>-0.24918899999999999</c:v>
                </c:pt>
                <c:pt idx="51421">
                  <c:v>-0.24976499999999999</c:v>
                </c:pt>
                <c:pt idx="51422">
                  <c:v>-0.25017699999999998</c:v>
                </c:pt>
                <c:pt idx="51423">
                  <c:v>-0.25063200000000002</c:v>
                </c:pt>
                <c:pt idx="51424">
                  <c:v>-0.251025</c:v>
                </c:pt>
                <c:pt idx="51425">
                  <c:v>-0.25173800000000002</c:v>
                </c:pt>
                <c:pt idx="51426">
                  <c:v>-0.25203999999999999</c:v>
                </c:pt>
                <c:pt idx="51427">
                  <c:v>-0.25242100000000001</c:v>
                </c:pt>
                <c:pt idx="51428">
                  <c:v>-0.25276300000000002</c:v>
                </c:pt>
                <c:pt idx="51429">
                  <c:v>-0.25323800000000002</c:v>
                </c:pt>
                <c:pt idx="51430">
                  <c:v>-0.25350899999999998</c:v>
                </c:pt>
                <c:pt idx="51431">
                  <c:v>-0.25361299999999998</c:v>
                </c:pt>
                <c:pt idx="51432">
                  <c:v>-0.25409300000000001</c:v>
                </c:pt>
                <c:pt idx="51433">
                  <c:v>-0.25404700000000002</c:v>
                </c:pt>
                <c:pt idx="51434">
                  <c:v>-0.254272</c:v>
                </c:pt>
                <c:pt idx="51435">
                  <c:v>-0.254359</c:v>
                </c:pt>
                <c:pt idx="51436">
                  <c:v>-0.25445699999999999</c:v>
                </c:pt>
                <c:pt idx="51437">
                  <c:v>-0.25466</c:v>
                </c:pt>
                <c:pt idx="51438">
                  <c:v>-0.25464999999999999</c:v>
                </c:pt>
                <c:pt idx="51439">
                  <c:v>-0.25448999999999999</c:v>
                </c:pt>
                <c:pt idx="51440">
                  <c:v>-0.254384</c:v>
                </c:pt>
                <c:pt idx="51441">
                  <c:v>-0.25467699999999999</c:v>
                </c:pt>
                <c:pt idx="51442">
                  <c:v>-0.25408900000000001</c:v>
                </c:pt>
                <c:pt idx="51443">
                  <c:v>-0.254216</c:v>
                </c:pt>
                <c:pt idx="51444">
                  <c:v>-0.25380900000000001</c:v>
                </c:pt>
                <c:pt idx="51445">
                  <c:v>-0.25351899999999999</c:v>
                </c:pt>
                <c:pt idx="51446">
                  <c:v>-0.25343700000000002</c:v>
                </c:pt>
                <c:pt idx="51447">
                  <c:v>-0.253189</c:v>
                </c:pt>
                <c:pt idx="51448">
                  <c:v>-0.25282700000000002</c:v>
                </c:pt>
                <c:pt idx="51449">
                  <c:v>-0.25246299999999999</c:v>
                </c:pt>
                <c:pt idx="51450">
                  <c:v>-0.25210399999999999</c:v>
                </c:pt>
                <c:pt idx="51451">
                  <c:v>-0.25176700000000002</c:v>
                </c:pt>
                <c:pt idx="51452">
                  <c:v>-0.25157800000000002</c:v>
                </c:pt>
                <c:pt idx="51453">
                  <c:v>-0.25087199999999998</c:v>
                </c:pt>
                <c:pt idx="51454">
                  <c:v>-0.25060700000000002</c:v>
                </c:pt>
                <c:pt idx="51455">
                  <c:v>-0.24990499999999999</c:v>
                </c:pt>
                <c:pt idx="51456">
                  <c:v>-0.24932000000000001</c:v>
                </c:pt>
                <c:pt idx="51457">
                  <c:v>-0.24889800000000001</c:v>
                </c:pt>
                <c:pt idx="51458">
                  <c:v>-0.24815899999999999</c:v>
                </c:pt>
                <c:pt idx="51459">
                  <c:v>-0.24755099999999999</c:v>
                </c:pt>
                <c:pt idx="51460">
                  <c:v>-0.24678800000000001</c:v>
                </c:pt>
                <c:pt idx="51461">
                  <c:v>-0.24587600000000001</c:v>
                </c:pt>
                <c:pt idx="51462">
                  <c:v>-0.24524899999999999</c:v>
                </c:pt>
                <c:pt idx="51463">
                  <c:v>-0.24427399999999999</c:v>
                </c:pt>
                <c:pt idx="51464">
                  <c:v>-0.24343899999999999</c:v>
                </c:pt>
                <c:pt idx="51465">
                  <c:v>-0.24265999999999999</c:v>
                </c:pt>
                <c:pt idx="51466">
                  <c:v>-0.24166699999999999</c:v>
                </c:pt>
                <c:pt idx="51467">
                  <c:v>-0.24062</c:v>
                </c:pt>
                <c:pt idx="51468">
                  <c:v>-0.23991199999999999</c:v>
                </c:pt>
                <c:pt idx="51469">
                  <c:v>-0.238567</c:v>
                </c:pt>
                <c:pt idx="51470">
                  <c:v>-0.237709</c:v>
                </c:pt>
                <c:pt idx="51471">
                  <c:v>-0.236342</c:v>
                </c:pt>
                <c:pt idx="51472">
                  <c:v>-0.23532</c:v>
                </c:pt>
                <c:pt idx="51473">
                  <c:v>-0.23421800000000001</c:v>
                </c:pt>
                <c:pt idx="51474">
                  <c:v>-0.23294999999999999</c:v>
                </c:pt>
                <c:pt idx="51475">
                  <c:v>-0.23181499999999999</c:v>
                </c:pt>
                <c:pt idx="51476">
                  <c:v>-0.23046900000000001</c:v>
                </c:pt>
                <c:pt idx="51477">
                  <c:v>-0.229162</c:v>
                </c:pt>
                <c:pt idx="51478">
                  <c:v>-0.22815299999999999</c:v>
                </c:pt>
                <c:pt idx="51479">
                  <c:v>-0.22676499999999999</c:v>
                </c:pt>
                <c:pt idx="51480">
                  <c:v>-0.22530800000000001</c:v>
                </c:pt>
                <c:pt idx="51481">
                  <c:v>-0.223993</c:v>
                </c:pt>
                <c:pt idx="51482">
                  <c:v>-0.22239600000000001</c:v>
                </c:pt>
                <c:pt idx="51483">
                  <c:v>-0.220996</c:v>
                </c:pt>
                <c:pt idx="51484">
                  <c:v>-0.21957199999999999</c:v>
                </c:pt>
                <c:pt idx="51485">
                  <c:v>-0.21790100000000001</c:v>
                </c:pt>
                <c:pt idx="51486">
                  <c:v>-0.21637200000000001</c:v>
                </c:pt>
                <c:pt idx="51487">
                  <c:v>-0.21463599999999999</c:v>
                </c:pt>
                <c:pt idx="51488">
                  <c:v>-0.21310699999999999</c:v>
                </c:pt>
                <c:pt idx="51489">
                  <c:v>-0.211226</c:v>
                </c:pt>
                <c:pt idx="51490">
                  <c:v>-0.20963599999999999</c:v>
                </c:pt>
                <c:pt idx="51491">
                  <c:v>-0.20767099999999999</c:v>
                </c:pt>
                <c:pt idx="51492">
                  <c:v>-0.205981</c:v>
                </c:pt>
                <c:pt idx="51493">
                  <c:v>-0.204036</c:v>
                </c:pt>
                <c:pt idx="51494">
                  <c:v>-0.20216700000000001</c:v>
                </c:pt>
                <c:pt idx="51495">
                  <c:v>-0.200547</c:v>
                </c:pt>
                <c:pt idx="51496">
                  <c:v>-0.19838800000000001</c:v>
                </c:pt>
                <c:pt idx="51497">
                  <c:v>-0.19667100000000001</c:v>
                </c:pt>
                <c:pt idx="51498">
                  <c:v>-0.19462099999999999</c:v>
                </c:pt>
                <c:pt idx="51499">
                  <c:v>-0.19270599999999999</c:v>
                </c:pt>
                <c:pt idx="51500">
                  <c:v>-0.19079399999999999</c:v>
                </c:pt>
                <c:pt idx="51501">
                  <c:v>-0.188611</c:v>
                </c:pt>
                <c:pt idx="51502">
                  <c:v>-0.186693</c:v>
                </c:pt>
                <c:pt idx="51503">
                  <c:v>-0.18448600000000001</c:v>
                </c:pt>
                <c:pt idx="51504">
                  <c:v>-0.18246599999999999</c:v>
                </c:pt>
                <c:pt idx="51505">
                  <c:v>-0.18032100000000001</c:v>
                </c:pt>
                <c:pt idx="51506">
                  <c:v>-0.17824599999999999</c:v>
                </c:pt>
                <c:pt idx="51507">
                  <c:v>-0.175929</c:v>
                </c:pt>
                <c:pt idx="51508">
                  <c:v>-0.173737</c:v>
                </c:pt>
                <c:pt idx="51509">
                  <c:v>-0.17147799999999999</c:v>
                </c:pt>
                <c:pt idx="51510">
                  <c:v>-0.16927900000000001</c:v>
                </c:pt>
                <c:pt idx="51511">
                  <c:v>-0.167208</c:v>
                </c:pt>
                <c:pt idx="51512">
                  <c:v>-0.16462399999999999</c:v>
                </c:pt>
                <c:pt idx="51513">
                  <c:v>-0.16258700000000001</c:v>
                </c:pt>
                <c:pt idx="51514">
                  <c:v>-0.16011300000000001</c:v>
                </c:pt>
                <c:pt idx="51515">
                  <c:v>-0.15798100000000001</c:v>
                </c:pt>
                <c:pt idx="51516">
                  <c:v>-0.15568299999999999</c:v>
                </c:pt>
                <c:pt idx="51517">
                  <c:v>-0.15338299999999999</c:v>
                </c:pt>
                <c:pt idx="51518">
                  <c:v>-0.151116</c:v>
                </c:pt>
                <c:pt idx="51519">
                  <c:v>-0.148672</c:v>
                </c:pt>
                <c:pt idx="51520">
                  <c:v>-0.146344</c:v>
                </c:pt>
                <c:pt idx="51521">
                  <c:v>-0.143841</c:v>
                </c:pt>
                <c:pt idx="51522">
                  <c:v>-0.141564</c:v>
                </c:pt>
                <c:pt idx="51523">
                  <c:v>-0.13889699999999999</c:v>
                </c:pt>
                <c:pt idx="51524">
                  <c:v>-0.13666800000000001</c:v>
                </c:pt>
                <c:pt idx="51525">
                  <c:v>-0.134075</c:v>
                </c:pt>
                <c:pt idx="51526">
                  <c:v>-0.13165099999999999</c:v>
                </c:pt>
                <c:pt idx="51527">
                  <c:v>-0.12940499999999999</c:v>
                </c:pt>
                <c:pt idx="51528">
                  <c:v>-0.12672700000000001</c:v>
                </c:pt>
                <c:pt idx="51529">
                  <c:v>-0.124541</c:v>
                </c:pt>
                <c:pt idx="51530">
                  <c:v>-0.121821</c:v>
                </c:pt>
                <c:pt idx="51531">
                  <c:v>-0.11966400000000001</c:v>
                </c:pt>
                <c:pt idx="51532">
                  <c:v>-0.11704299999999999</c:v>
                </c:pt>
                <c:pt idx="51533">
                  <c:v>-0.11466</c:v>
                </c:pt>
                <c:pt idx="51534">
                  <c:v>-0.1124</c:v>
                </c:pt>
                <c:pt idx="51535">
                  <c:v>-0.109722</c:v>
                </c:pt>
                <c:pt idx="51536">
                  <c:v>-0.107326</c:v>
                </c:pt>
                <c:pt idx="51537">
                  <c:v>-0.10497099999999999</c:v>
                </c:pt>
                <c:pt idx="51538">
                  <c:v>-0.102621</c:v>
                </c:pt>
                <c:pt idx="51539">
                  <c:v>-0.10007199999999999</c:v>
                </c:pt>
                <c:pt idx="51540">
                  <c:v>-9.7813499999999998E-2</c:v>
                </c:pt>
                <c:pt idx="51541">
                  <c:v>-9.5197299999999999E-2</c:v>
                </c:pt>
                <c:pt idx="51542">
                  <c:v>-9.2849200000000007E-2</c:v>
                </c:pt>
                <c:pt idx="51543">
                  <c:v>-9.0498800000000004E-2</c:v>
                </c:pt>
                <c:pt idx="51544">
                  <c:v>-8.8127800000000006E-2</c:v>
                </c:pt>
                <c:pt idx="51545">
                  <c:v>-8.5709400000000005E-2</c:v>
                </c:pt>
                <c:pt idx="51546">
                  <c:v>-8.3200999999999997E-2</c:v>
                </c:pt>
                <c:pt idx="51547">
                  <c:v>-8.0879599999999996E-2</c:v>
                </c:pt>
                <c:pt idx="51548">
                  <c:v>-7.8405699999999995E-2</c:v>
                </c:pt>
                <c:pt idx="51549">
                  <c:v>-7.6198699999999994E-2</c:v>
                </c:pt>
                <c:pt idx="51550">
                  <c:v>-7.3712799999999995E-2</c:v>
                </c:pt>
                <c:pt idx="51551">
                  <c:v>-7.1423299999999995E-2</c:v>
                </c:pt>
                <c:pt idx="51552">
                  <c:v>-6.88473E-2</c:v>
                </c:pt>
                <c:pt idx="51553">
                  <c:v>-6.6727499999999995E-2</c:v>
                </c:pt>
                <c:pt idx="51554">
                  <c:v>-6.4492400000000005E-2</c:v>
                </c:pt>
                <c:pt idx="51555">
                  <c:v>-6.2138400000000003E-2</c:v>
                </c:pt>
                <c:pt idx="51556">
                  <c:v>-5.9964999999999997E-2</c:v>
                </c:pt>
                <c:pt idx="51557">
                  <c:v>-5.7370400000000002E-2</c:v>
                </c:pt>
                <c:pt idx="51558">
                  <c:v>-5.5460599999999999E-2</c:v>
                </c:pt>
                <c:pt idx="51559">
                  <c:v>-5.2959600000000003E-2</c:v>
                </c:pt>
                <c:pt idx="51560">
                  <c:v>-5.0891899999999997E-2</c:v>
                </c:pt>
                <c:pt idx="51561">
                  <c:v>-4.8693800000000002E-2</c:v>
                </c:pt>
                <c:pt idx="51562">
                  <c:v>-4.6311600000000001E-2</c:v>
                </c:pt>
                <c:pt idx="51563">
                  <c:v>-4.4238899999999998E-2</c:v>
                </c:pt>
                <c:pt idx="51564">
                  <c:v>-4.20098E-2</c:v>
                </c:pt>
                <c:pt idx="51565">
                  <c:v>-3.9895600000000003E-2</c:v>
                </c:pt>
                <c:pt idx="51566">
                  <c:v>-3.7655300000000003E-2</c:v>
                </c:pt>
                <c:pt idx="51567">
                  <c:v>-3.5508900000000003E-2</c:v>
                </c:pt>
                <c:pt idx="51568">
                  <c:v>-3.3088199999999998E-2</c:v>
                </c:pt>
                <c:pt idx="51569">
                  <c:v>-3.1290100000000001E-2</c:v>
                </c:pt>
                <c:pt idx="51570">
                  <c:v>-2.9237099999999999E-2</c:v>
                </c:pt>
                <c:pt idx="51571">
                  <c:v>-2.6899300000000001E-2</c:v>
                </c:pt>
                <c:pt idx="51572">
                  <c:v>-2.4893800000000001E-2</c:v>
                </c:pt>
                <c:pt idx="51573">
                  <c:v>-2.27114E-2</c:v>
                </c:pt>
                <c:pt idx="51574">
                  <c:v>-2.0830600000000001E-2</c:v>
                </c:pt>
                <c:pt idx="51575">
                  <c:v>-1.8702099999999999E-2</c:v>
                </c:pt>
                <c:pt idx="51576">
                  <c:v>-1.6775600000000002E-2</c:v>
                </c:pt>
                <c:pt idx="51577">
                  <c:v>-1.4608299999999999E-2</c:v>
                </c:pt>
                <c:pt idx="51578">
                  <c:v>-1.25516E-2</c:v>
                </c:pt>
                <c:pt idx="51579">
                  <c:v>-1.05348E-2</c:v>
                </c:pt>
                <c:pt idx="51580">
                  <c:v>-8.744E-3</c:v>
                </c:pt>
                <c:pt idx="51581">
                  <c:v>-6.9266700000000002E-3</c:v>
                </c:pt>
                <c:pt idx="51582">
                  <c:v>-4.6977099999999999E-3</c:v>
                </c:pt>
                <c:pt idx="51583">
                  <c:v>-2.99606E-3</c:v>
                </c:pt>
                <c:pt idx="51584">
                  <c:v>-8.23644E-4</c:v>
                </c:pt>
                <c:pt idx="51585">
                  <c:v>7.5635999999999998E-4</c:v>
                </c:pt>
                <c:pt idx="51586">
                  <c:v>2.7615600000000001E-3</c:v>
                </c:pt>
                <c:pt idx="51587">
                  <c:v>4.5719699999999999E-3</c:v>
                </c:pt>
                <c:pt idx="51588">
                  <c:v>6.5905599999999996E-3</c:v>
                </c:pt>
                <c:pt idx="51589">
                  <c:v>8.4849699999999997E-3</c:v>
                </c:pt>
                <c:pt idx="51590">
                  <c:v>1.0260200000000001E-2</c:v>
                </c:pt>
                <c:pt idx="51591">
                  <c:v>1.2241999999999999E-2</c:v>
                </c:pt>
                <c:pt idx="51592">
                  <c:v>1.39408E-2</c:v>
                </c:pt>
                <c:pt idx="51593">
                  <c:v>1.58301E-2</c:v>
                </c:pt>
                <c:pt idx="51594">
                  <c:v>1.7551199999999999E-2</c:v>
                </c:pt>
                <c:pt idx="51595">
                  <c:v>1.94615E-2</c:v>
                </c:pt>
                <c:pt idx="51596">
                  <c:v>2.08542E-2</c:v>
                </c:pt>
                <c:pt idx="51597">
                  <c:v>2.2782899999999998E-2</c:v>
                </c:pt>
                <c:pt idx="51598">
                  <c:v>2.44517E-2</c:v>
                </c:pt>
                <c:pt idx="51599">
                  <c:v>2.6113600000000001E-2</c:v>
                </c:pt>
                <c:pt idx="51600">
                  <c:v>2.7957099999999999E-2</c:v>
                </c:pt>
                <c:pt idx="51601">
                  <c:v>2.93648E-2</c:v>
                </c:pt>
                <c:pt idx="51602">
                  <c:v>3.1279800000000003E-2</c:v>
                </c:pt>
                <c:pt idx="51603">
                  <c:v>3.2650499999999999E-2</c:v>
                </c:pt>
                <c:pt idx="51604">
                  <c:v>3.4465200000000001E-2</c:v>
                </c:pt>
                <c:pt idx="51605">
                  <c:v>3.60469E-2</c:v>
                </c:pt>
                <c:pt idx="51606">
                  <c:v>3.7717300000000002E-2</c:v>
                </c:pt>
                <c:pt idx="51607">
                  <c:v>3.9479399999999998E-2</c:v>
                </c:pt>
                <c:pt idx="51608">
                  <c:v>4.0907199999999998E-2</c:v>
                </c:pt>
                <c:pt idx="51609">
                  <c:v>4.2691800000000002E-2</c:v>
                </c:pt>
                <c:pt idx="51610">
                  <c:v>4.4327100000000001E-2</c:v>
                </c:pt>
                <c:pt idx="51611">
                  <c:v>4.6236699999999999E-2</c:v>
                </c:pt>
                <c:pt idx="51612">
                  <c:v>4.7512899999999997E-2</c:v>
                </c:pt>
                <c:pt idx="51613">
                  <c:v>4.9361799999999997E-2</c:v>
                </c:pt>
                <c:pt idx="51614">
                  <c:v>5.0829199999999998E-2</c:v>
                </c:pt>
                <c:pt idx="51615">
                  <c:v>5.2431899999999997E-2</c:v>
                </c:pt>
                <c:pt idx="51616">
                  <c:v>5.41185E-2</c:v>
                </c:pt>
                <c:pt idx="51617">
                  <c:v>5.5308400000000001E-2</c:v>
                </c:pt>
                <c:pt idx="51618">
                  <c:v>5.7116699999999999E-2</c:v>
                </c:pt>
                <c:pt idx="51619">
                  <c:v>5.8447300000000001E-2</c:v>
                </c:pt>
                <c:pt idx="51620">
                  <c:v>6.0067099999999998E-2</c:v>
                </c:pt>
                <c:pt idx="51621">
                  <c:v>6.1671700000000003E-2</c:v>
                </c:pt>
                <c:pt idx="51622">
                  <c:v>6.3161999999999996E-2</c:v>
                </c:pt>
                <c:pt idx="51623">
                  <c:v>6.4617900000000006E-2</c:v>
                </c:pt>
                <c:pt idx="51624">
                  <c:v>6.6265099999999993E-2</c:v>
                </c:pt>
                <c:pt idx="51625">
                  <c:v>6.7759299999999995E-2</c:v>
                </c:pt>
                <c:pt idx="51626">
                  <c:v>6.9395399999999996E-2</c:v>
                </c:pt>
                <c:pt idx="51627">
                  <c:v>7.1149500000000004E-2</c:v>
                </c:pt>
                <c:pt idx="51628">
                  <c:v>7.2498499999999994E-2</c:v>
                </c:pt>
                <c:pt idx="51629">
                  <c:v>7.4183600000000002E-2</c:v>
                </c:pt>
                <c:pt idx="51630">
                  <c:v>7.5823000000000002E-2</c:v>
                </c:pt>
                <c:pt idx="51631">
                  <c:v>7.7455599999999999E-2</c:v>
                </c:pt>
                <c:pt idx="51632">
                  <c:v>7.8885999999999998E-2</c:v>
                </c:pt>
                <c:pt idx="51633">
                  <c:v>8.0439800000000006E-2</c:v>
                </c:pt>
                <c:pt idx="51634">
                  <c:v>8.1960199999999997E-2</c:v>
                </c:pt>
                <c:pt idx="51635">
                  <c:v>8.3470699999999995E-2</c:v>
                </c:pt>
                <c:pt idx="51636">
                  <c:v>8.5138400000000003E-2</c:v>
                </c:pt>
                <c:pt idx="51637">
                  <c:v>8.6646299999999996E-2</c:v>
                </c:pt>
                <c:pt idx="51638">
                  <c:v>8.8392100000000001E-2</c:v>
                </c:pt>
                <c:pt idx="51639">
                  <c:v>8.9697399999999997E-2</c:v>
                </c:pt>
                <c:pt idx="51640">
                  <c:v>9.1504299999999997E-2</c:v>
                </c:pt>
                <c:pt idx="51641">
                  <c:v>9.2990299999999998E-2</c:v>
                </c:pt>
                <c:pt idx="51642">
                  <c:v>9.47273E-2</c:v>
                </c:pt>
                <c:pt idx="51643">
                  <c:v>9.6454100000000001E-2</c:v>
                </c:pt>
                <c:pt idx="51644">
                  <c:v>9.7801100000000002E-2</c:v>
                </c:pt>
                <c:pt idx="51645">
                  <c:v>9.9759899999999999E-2</c:v>
                </c:pt>
                <c:pt idx="51646">
                  <c:v>0.10132099999999999</c:v>
                </c:pt>
                <c:pt idx="51647">
                  <c:v>0.10308299999999999</c:v>
                </c:pt>
                <c:pt idx="51648">
                  <c:v>0.104784</c:v>
                </c:pt>
                <c:pt idx="51649">
                  <c:v>0.106445</c:v>
                </c:pt>
                <c:pt idx="51650">
                  <c:v>0.108263</c:v>
                </c:pt>
                <c:pt idx="51651">
                  <c:v>0.10985200000000001</c:v>
                </c:pt>
                <c:pt idx="51652">
                  <c:v>0.111609</c:v>
                </c:pt>
                <c:pt idx="51653">
                  <c:v>0.113478</c:v>
                </c:pt>
                <c:pt idx="51654">
                  <c:v>0.115066</c:v>
                </c:pt>
                <c:pt idx="51655">
                  <c:v>0.116656</c:v>
                </c:pt>
                <c:pt idx="51656">
                  <c:v>0.118549</c:v>
                </c:pt>
                <c:pt idx="51657">
                  <c:v>0.120154</c:v>
                </c:pt>
                <c:pt idx="51658">
                  <c:v>0.121973</c:v>
                </c:pt>
                <c:pt idx="51659">
                  <c:v>0.123631</c:v>
                </c:pt>
                <c:pt idx="51660">
                  <c:v>0.12551200000000001</c:v>
                </c:pt>
                <c:pt idx="51661">
                  <c:v>0.127335</c:v>
                </c:pt>
                <c:pt idx="51662">
                  <c:v>0.12884699999999999</c:v>
                </c:pt>
                <c:pt idx="51663">
                  <c:v>0.13084899999999999</c:v>
                </c:pt>
                <c:pt idx="51664">
                  <c:v>0.13268099999999999</c:v>
                </c:pt>
                <c:pt idx="51665">
                  <c:v>0.13463</c:v>
                </c:pt>
                <c:pt idx="51666">
                  <c:v>0.136241</c:v>
                </c:pt>
                <c:pt idx="51667">
                  <c:v>0.13833699999999999</c:v>
                </c:pt>
                <c:pt idx="51668">
                  <c:v>0.13999200000000001</c:v>
                </c:pt>
                <c:pt idx="51669">
                  <c:v>0.14200499999999999</c:v>
                </c:pt>
                <c:pt idx="51670">
                  <c:v>0.14402400000000001</c:v>
                </c:pt>
                <c:pt idx="51671">
                  <c:v>0.14550099999999999</c:v>
                </c:pt>
                <c:pt idx="51672">
                  <c:v>0.147531</c:v>
                </c:pt>
                <c:pt idx="51673">
                  <c:v>0.14909</c:v>
                </c:pt>
                <c:pt idx="51674">
                  <c:v>0.15118100000000001</c:v>
                </c:pt>
                <c:pt idx="51675">
                  <c:v>0.15291399999999999</c:v>
                </c:pt>
                <c:pt idx="51676">
                  <c:v>0.15457799999999999</c:v>
                </c:pt>
                <c:pt idx="51677">
                  <c:v>0.15646599999999999</c:v>
                </c:pt>
                <c:pt idx="51678">
                  <c:v>0.15817700000000001</c:v>
                </c:pt>
                <c:pt idx="51679">
                  <c:v>0.160077</c:v>
                </c:pt>
                <c:pt idx="51680">
                  <c:v>0.161887</c:v>
                </c:pt>
                <c:pt idx="51681">
                  <c:v>0.16367200000000001</c:v>
                </c:pt>
                <c:pt idx="51682">
                  <c:v>0.16522300000000001</c:v>
                </c:pt>
                <c:pt idx="51683">
                  <c:v>0.16724700000000001</c:v>
                </c:pt>
                <c:pt idx="51684">
                  <c:v>0.16886599999999999</c:v>
                </c:pt>
                <c:pt idx="51685">
                  <c:v>0.17077999999999999</c:v>
                </c:pt>
                <c:pt idx="51686">
                  <c:v>0.172518</c:v>
                </c:pt>
                <c:pt idx="51687">
                  <c:v>0.17393400000000001</c:v>
                </c:pt>
                <c:pt idx="51688">
                  <c:v>0.17582900000000001</c:v>
                </c:pt>
                <c:pt idx="51689">
                  <c:v>0.17736499999999999</c:v>
                </c:pt>
                <c:pt idx="51690">
                  <c:v>0.179284</c:v>
                </c:pt>
                <c:pt idx="51691">
                  <c:v>0.1807</c:v>
                </c:pt>
                <c:pt idx="51692">
                  <c:v>0.18252599999999999</c:v>
                </c:pt>
                <c:pt idx="51693">
                  <c:v>0.18396299999999999</c:v>
                </c:pt>
                <c:pt idx="51694">
                  <c:v>0.185724</c:v>
                </c:pt>
                <c:pt idx="51695">
                  <c:v>0.187282</c:v>
                </c:pt>
                <c:pt idx="51696">
                  <c:v>0.18884899999999999</c:v>
                </c:pt>
                <c:pt idx="51697">
                  <c:v>0.19051599999999999</c:v>
                </c:pt>
                <c:pt idx="51698">
                  <c:v>0.19171099999999999</c:v>
                </c:pt>
                <c:pt idx="51699">
                  <c:v>0.193442</c:v>
                </c:pt>
                <c:pt idx="51700">
                  <c:v>0.19473399999999999</c:v>
                </c:pt>
                <c:pt idx="51701">
                  <c:v>0.19631299999999999</c:v>
                </c:pt>
                <c:pt idx="51702">
                  <c:v>0.19775899999999999</c:v>
                </c:pt>
                <c:pt idx="51703">
                  <c:v>0.198881</c:v>
                </c:pt>
                <c:pt idx="51704">
                  <c:v>0.20050999999999999</c:v>
                </c:pt>
                <c:pt idx="51705">
                  <c:v>0.20182</c:v>
                </c:pt>
                <c:pt idx="51706">
                  <c:v>0.20327600000000001</c:v>
                </c:pt>
                <c:pt idx="51707">
                  <c:v>0.204541</c:v>
                </c:pt>
                <c:pt idx="51708">
                  <c:v>0.205873</c:v>
                </c:pt>
                <c:pt idx="51709">
                  <c:v>0.20701</c:v>
                </c:pt>
                <c:pt idx="51710">
                  <c:v>0.208343</c:v>
                </c:pt>
                <c:pt idx="51711">
                  <c:v>0.209451</c:v>
                </c:pt>
                <c:pt idx="51712">
                  <c:v>0.21079000000000001</c:v>
                </c:pt>
                <c:pt idx="51713">
                  <c:v>0.21168300000000001</c:v>
                </c:pt>
                <c:pt idx="51714">
                  <c:v>0.212758</c:v>
                </c:pt>
                <c:pt idx="51715">
                  <c:v>0.21398600000000001</c:v>
                </c:pt>
                <c:pt idx="51716">
                  <c:v>0.21493300000000001</c:v>
                </c:pt>
                <c:pt idx="51717">
                  <c:v>0.216004</c:v>
                </c:pt>
                <c:pt idx="51718">
                  <c:v>0.21687699999999999</c:v>
                </c:pt>
                <c:pt idx="51719">
                  <c:v>0.217839</c:v>
                </c:pt>
                <c:pt idx="51720">
                  <c:v>0.218663</c:v>
                </c:pt>
                <c:pt idx="51721">
                  <c:v>0.219557</c:v>
                </c:pt>
                <c:pt idx="51722">
                  <c:v>0.22042800000000001</c:v>
                </c:pt>
                <c:pt idx="51723">
                  <c:v>0.22125400000000001</c:v>
                </c:pt>
                <c:pt idx="51724">
                  <c:v>0.22208</c:v>
                </c:pt>
                <c:pt idx="51725">
                  <c:v>0.222638</c:v>
                </c:pt>
                <c:pt idx="51726">
                  <c:v>0.223581</c:v>
                </c:pt>
                <c:pt idx="51727">
                  <c:v>0.22423299999999999</c:v>
                </c:pt>
                <c:pt idx="51728">
                  <c:v>0.22494</c:v>
                </c:pt>
                <c:pt idx="51729">
                  <c:v>0.22564699999999999</c:v>
                </c:pt>
                <c:pt idx="51730">
                  <c:v>0.225884</c:v>
                </c:pt>
                <c:pt idx="51731">
                  <c:v>0.22678499999999999</c:v>
                </c:pt>
                <c:pt idx="51732">
                  <c:v>0.227159</c:v>
                </c:pt>
                <c:pt idx="51733">
                  <c:v>0.22769900000000001</c:v>
                </c:pt>
                <c:pt idx="51734">
                  <c:v>0.22798199999999999</c:v>
                </c:pt>
                <c:pt idx="51735">
                  <c:v>0.228354</c:v>
                </c:pt>
                <c:pt idx="51736">
                  <c:v>0.22856099999999999</c:v>
                </c:pt>
                <c:pt idx="51737">
                  <c:v>0.22895799999999999</c:v>
                </c:pt>
                <c:pt idx="51738">
                  <c:v>0.22915199999999999</c:v>
                </c:pt>
                <c:pt idx="51739">
                  <c:v>0.22948099999999999</c:v>
                </c:pt>
                <c:pt idx="51740">
                  <c:v>0.229432</c:v>
                </c:pt>
                <c:pt idx="51741">
                  <c:v>0.22947300000000001</c:v>
                </c:pt>
                <c:pt idx="51742">
                  <c:v>0.229821</c:v>
                </c:pt>
                <c:pt idx="51743">
                  <c:v>0.22980400000000001</c:v>
                </c:pt>
                <c:pt idx="51744">
                  <c:v>0.229709</c:v>
                </c:pt>
                <c:pt idx="51745">
                  <c:v>0.22980200000000001</c:v>
                </c:pt>
                <c:pt idx="51746">
                  <c:v>0.22945599999999999</c:v>
                </c:pt>
                <c:pt idx="51747">
                  <c:v>0.229495</c:v>
                </c:pt>
                <c:pt idx="51748">
                  <c:v>0.229236</c:v>
                </c:pt>
                <c:pt idx="51749">
                  <c:v>0.22891800000000001</c:v>
                </c:pt>
                <c:pt idx="51750">
                  <c:v>0.22864499999999999</c:v>
                </c:pt>
                <c:pt idx="51751">
                  <c:v>0.22830500000000001</c:v>
                </c:pt>
                <c:pt idx="51752">
                  <c:v>0.22767599999999999</c:v>
                </c:pt>
                <c:pt idx="51753">
                  <c:v>0.227495</c:v>
                </c:pt>
                <c:pt idx="51754">
                  <c:v>0.22689899999999999</c:v>
                </c:pt>
                <c:pt idx="51755">
                  <c:v>0.22657099999999999</c:v>
                </c:pt>
                <c:pt idx="51756">
                  <c:v>0.22605700000000001</c:v>
                </c:pt>
                <c:pt idx="51757">
                  <c:v>0.22536999999999999</c:v>
                </c:pt>
                <c:pt idx="51758">
                  <c:v>0.22487199999999999</c:v>
                </c:pt>
                <c:pt idx="51759">
                  <c:v>0.22416900000000001</c:v>
                </c:pt>
                <c:pt idx="51760">
                  <c:v>0.22348299999999999</c:v>
                </c:pt>
                <c:pt idx="51761">
                  <c:v>0.22261600000000001</c:v>
                </c:pt>
                <c:pt idx="51762">
                  <c:v>0.22172500000000001</c:v>
                </c:pt>
                <c:pt idx="51763">
                  <c:v>0.22083700000000001</c:v>
                </c:pt>
                <c:pt idx="51764">
                  <c:v>0.21996099999999999</c:v>
                </c:pt>
                <c:pt idx="51765">
                  <c:v>0.21889800000000001</c:v>
                </c:pt>
                <c:pt idx="51766">
                  <c:v>0.217839</c:v>
                </c:pt>
                <c:pt idx="51767">
                  <c:v>0.216808</c:v>
                </c:pt>
                <c:pt idx="51768">
                  <c:v>0.215471</c:v>
                </c:pt>
                <c:pt idx="51769">
                  <c:v>0.21448500000000001</c:v>
                </c:pt>
                <c:pt idx="51770">
                  <c:v>0.21310299999999999</c:v>
                </c:pt>
                <c:pt idx="51771">
                  <c:v>0.21182200000000001</c:v>
                </c:pt>
                <c:pt idx="51772">
                  <c:v>0.21047099999999999</c:v>
                </c:pt>
                <c:pt idx="51773">
                  <c:v>0.20923900000000001</c:v>
                </c:pt>
                <c:pt idx="51774">
                  <c:v>0.207734</c:v>
                </c:pt>
                <c:pt idx="51775">
                  <c:v>0.206371</c:v>
                </c:pt>
                <c:pt idx="51776">
                  <c:v>0.204874</c:v>
                </c:pt>
                <c:pt idx="51777">
                  <c:v>0.20338200000000001</c:v>
                </c:pt>
                <c:pt idx="51778">
                  <c:v>0.20203099999999999</c:v>
                </c:pt>
                <c:pt idx="51779">
                  <c:v>0.200299</c:v>
                </c:pt>
                <c:pt idx="51780">
                  <c:v>0.19882</c:v>
                </c:pt>
                <c:pt idx="51781">
                  <c:v>0.197073</c:v>
                </c:pt>
                <c:pt idx="51782">
                  <c:v>0.19553000000000001</c:v>
                </c:pt>
                <c:pt idx="51783">
                  <c:v>0.19383400000000001</c:v>
                </c:pt>
                <c:pt idx="51784">
                  <c:v>0.19181899999999999</c:v>
                </c:pt>
                <c:pt idx="51785">
                  <c:v>0.19018299999999999</c:v>
                </c:pt>
                <c:pt idx="51786">
                  <c:v>0.188171</c:v>
                </c:pt>
                <c:pt idx="51787">
                  <c:v>0.18635599999999999</c:v>
                </c:pt>
                <c:pt idx="51788">
                  <c:v>0.18446000000000001</c:v>
                </c:pt>
                <c:pt idx="51789">
                  <c:v>0.18233099999999999</c:v>
                </c:pt>
                <c:pt idx="51790">
                  <c:v>0.18035799999999999</c:v>
                </c:pt>
                <c:pt idx="51791">
                  <c:v>0.17835999999999999</c:v>
                </c:pt>
                <c:pt idx="51792">
                  <c:v>0.17624100000000001</c:v>
                </c:pt>
                <c:pt idx="51793">
                  <c:v>0.174424</c:v>
                </c:pt>
                <c:pt idx="51794">
                  <c:v>0.172348</c:v>
                </c:pt>
                <c:pt idx="51795">
                  <c:v>0.17013300000000001</c:v>
                </c:pt>
                <c:pt idx="51796">
                  <c:v>0.168299</c:v>
                </c:pt>
                <c:pt idx="51797">
                  <c:v>0.16617199999999999</c:v>
                </c:pt>
                <c:pt idx="51798">
                  <c:v>0.16403300000000001</c:v>
                </c:pt>
                <c:pt idx="51799">
                  <c:v>0.161968</c:v>
                </c:pt>
                <c:pt idx="51800">
                  <c:v>0.15973899999999999</c:v>
                </c:pt>
                <c:pt idx="51801">
                  <c:v>0.15768599999999999</c:v>
                </c:pt>
                <c:pt idx="51802">
                  <c:v>0.15534600000000001</c:v>
                </c:pt>
                <c:pt idx="51803">
                  <c:v>0.15315599999999999</c:v>
                </c:pt>
                <c:pt idx="51804">
                  <c:v>0.15090700000000001</c:v>
                </c:pt>
                <c:pt idx="51805">
                  <c:v>0.14852299999999999</c:v>
                </c:pt>
                <c:pt idx="51806">
                  <c:v>0.14627299999999999</c:v>
                </c:pt>
                <c:pt idx="51807">
                  <c:v>0.143931</c:v>
                </c:pt>
                <c:pt idx="51808">
                  <c:v>0.141514</c:v>
                </c:pt>
                <c:pt idx="51809">
                  <c:v>0.13924800000000001</c:v>
                </c:pt>
                <c:pt idx="51810">
                  <c:v>0.13702600000000001</c:v>
                </c:pt>
                <c:pt idx="51811">
                  <c:v>0.134437</c:v>
                </c:pt>
                <c:pt idx="51812">
                  <c:v>0.13223499999999999</c:v>
                </c:pt>
                <c:pt idx="51813">
                  <c:v>0.12998199999999999</c:v>
                </c:pt>
                <c:pt idx="51814">
                  <c:v>0.127634</c:v>
                </c:pt>
                <c:pt idx="51815">
                  <c:v>0.12540599999999999</c:v>
                </c:pt>
                <c:pt idx="51816">
                  <c:v>0.123131</c:v>
                </c:pt>
                <c:pt idx="51817">
                  <c:v>0.120882</c:v>
                </c:pt>
                <c:pt idx="51818">
                  <c:v>0.118669</c:v>
                </c:pt>
                <c:pt idx="51819">
                  <c:v>0.11626400000000001</c:v>
                </c:pt>
                <c:pt idx="51820">
                  <c:v>0.114117</c:v>
                </c:pt>
                <c:pt idx="51821">
                  <c:v>0.111736</c:v>
                </c:pt>
                <c:pt idx="51822">
                  <c:v>0.109475</c:v>
                </c:pt>
                <c:pt idx="51823">
                  <c:v>0.107331</c:v>
                </c:pt>
                <c:pt idx="51824">
                  <c:v>0.104865</c:v>
                </c:pt>
                <c:pt idx="51825">
                  <c:v>0.102746</c:v>
                </c:pt>
                <c:pt idx="51826">
                  <c:v>0.100497</c:v>
                </c:pt>
                <c:pt idx="51827">
                  <c:v>9.8035399999999995E-2</c:v>
                </c:pt>
                <c:pt idx="51828">
                  <c:v>9.5849000000000004E-2</c:v>
                </c:pt>
                <c:pt idx="51829">
                  <c:v>9.3503900000000001E-2</c:v>
                </c:pt>
                <c:pt idx="51830">
                  <c:v>9.1149599999999997E-2</c:v>
                </c:pt>
                <c:pt idx="51831">
                  <c:v>8.8748199999999999E-2</c:v>
                </c:pt>
                <c:pt idx="51832">
                  <c:v>8.6508299999999996E-2</c:v>
                </c:pt>
                <c:pt idx="51833">
                  <c:v>8.4385399999999999E-2</c:v>
                </c:pt>
                <c:pt idx="51834">
                  <c:v>8.2017499999999993E-2</c:v>
                </c:pt>
                <c:pt idx="51835">
                  <c:v>7.9860100000000003E-2</c:v>
                </c:pt>
                <c:pt idx="51836">
                  <c:v>7.7752399999999999E-2</c:v>
                </c:pt>
                <c:pt idx="51837">
                  <c:v>7.5732300000000002E-2</c:v>
                </c:pt>
                <c:pt idx="51838">
                  <c:v>7.3340299999999997E-2</c:v>
                </c:pt>
                <c:pt idx="51839">
                  <c:v>7.1362999999999996E-2</c:v>
                </c:pt>
                <c:pt idx="51840">
                  <c:v>6.9211499999999995E-2</c:v>
                </c:pt>
                <c:pt idx="51841">
                  <c:v>6.6897700000000004E-2</c:v>
                </c:pt>
                <c:pt idx="51842">
                  <c:v>6.5139799999999998E-2</c:v>
                </c:pt>
                <c:pt idx="51843">
                  <c:v>6.2761999999999998E-2</c:v>
                </c:pt>
                <c:pt idx="51844">
                  <c:v>6.0880299999999998E-2</c:v>
                </c:pt>
                <c:pt idx="51845">
                  <c:v>5.8691699999999999E-2</c:v>
                </c:pt>
                <c:pt idx="51846">
                  <c:v>5.6730799999999998E-2</c:v>
                </c:pt>
                <c:pt idx="51847">
                  <c:v>5.4644499999999999E-2</c:v>
                </c:pt>
                <c:pt idx="51848">
                  <c:v>5.2481800000000002E-2</c:v>
                </c:pt>
                <c:pt idx="51849">
                  <c:v>5.0509800000000001E-2</c:v>
                </c:pt>
                <c:pt idx="51850">
                  <c:v>4.8464300000000002E-2</c:v>
                </c:pt>
                <c:pt idx="51851">
                  <c:v>4.6509099999999998E-2</c:v>
                </c:pt>
                <c:pt idx="51852">
                  <c:v>4.4327400000000003E-2</c:v>
                </c:pt>
                <c:pt idx="51853">
                  <c:v>4.2448399999999997E-2</c:v>
                </c:pt>
                <c:pt idx="51854">
                  <c:v>4.0238599999999999E-2</c:v>
                </c:pt>
                <c:pt idx="51855">
                  <c:v>3.8451699999999998E-2</c:v>
                </c:pt>
                <c:pt idx="51856">
                  <c:v>3.6393500000000002E-2</c:v>
                </c:pt>
                <c:pt idx="51857">
                  <c:v>3.4434800000000002E-2</c:v>
                </c:pt>
                <c:pt idx="51858">
                  <c:v>3.2698999999999999E-2</c:v>
                </c:pt>
                <c:pt idx="51859">
                  <c:v>3.0529500000000001E-2</c:v>
                </c:pt>
                <c:pt idx="51860">
                  <c:v>2.8865600000000002E-2</c:v>
                </c:pt>
                <c:pt idx="51861">
                  <c:v>2.6887899999999999E-2</c:v>
                </c:pt>
                <c:pt idx="51862">
                  <c:v>2.5031899999999999E-2</c:v>
                </c:pt>
                <c:pt idx="51863">
                  <c:v>2.3136799999999999E-2</c:v>
                </c:pt>
                <c:pt idx="51864">
                  <c:v>2.11386E-2</c:v>
                </c:pt>
                <c:pt idx="51865">
                  <c:v>1.9381499999999999E-2</c:v>
                </c:pt>
                <c:pt idx="51866">
                  <c:v>1.7477900000000001E-2</c:v>
                </c:pt>
                <c:pt idx="51867">
                  <c:v>1.5787200000000001E-2</c:v>
                </c:pt>
                <c:pt idx="51868">
                  <c:v>1.3723600000000001E-2</c:v>
                </c:pt>
                <c:pt idx="51869">
                  <c:v>1.2034400000000001E-2</c:v>
                </c:pt>
                <c:pt idx="51870">
                  <c:v>1.00173E-2</c:v>
                </c:pt>
                <c:pt idx="51871">
                  <c:v>8.19807E-3</c:v>
                </c:pt>
                <c:pt idx="51872">
                  <c:v>6.3700400000000004E-3</c:v>
                </c:pt>
                <c:pt idx="51873">
                  <c:v>4.4820700000000003E-3</c:v>
                </c:pt>
                <c:pt idx="51874">
                  <c:v>2.9093499999999998E-3</c:v>
                </c:pt>
                <c:pt idx="51875">
                  <c:v>9.1490400000000002E-4</c:v>
                </c:pt>
                <c:pt idx="51876">
                  <c:v>-9.4036499999999997E-4</c:v>
                </c:pt>
                <c:pt idx="51877">
                  <c:v>-2.53973E-3</c:v>
                </c:pt>
                <c:pt idx="51878">
                  <c:v>-4.4952300000000002E-3</c:v>
                </c:pt>
                <c:pt idx="51879">
                  <c:v>-6.1827799999999997E-3</c:v>
                </c:pt>
                <c:pt idx="51880">
                  <c:v>-8.0547699999999993E-3</c:v>
                </c:pt>
                <c:pt idx="51881">
                  <c:v>-9.80316E-3</c:v>
                </c:pt>
                <c:pt idx="51882">
                  <c:v>-1.15684E-2</c:v>
                </c:pt>
                <c:pt idx="51883">
                  <c:v>-1.3430299999999999E-2</c:v>
                </c:pt>
                <c:pt idx="51884">
                  <c:v>-1.5103800000000001E-2</c:v>
                </c:pt>
                <c:pt idx="51885">
                  <c:v>-1.67964E-2</c:v>
                </c:pt>
                <c:pt idx="51886">
                  <c:v>-1.8772E-2</c:v>
                </c:pt>
                <c:pt idx="51887">
                  <c:v>-2.0356300000000001E-2</c:v>
                </c:pt>
                <c:pt idx="51888">
                  <c:v>-2.21534E-2</c:v>
                </c:pt>
                <c:pt idx="51889">
                  <c:v>-2.37974E-2</c:v>
                </c:pt>
                <c:pt idx="51890">
                  <c:v>-2.5679899999999999E-2</c:v>
                </c:pt>
                <c:pt idx="51891">
                  <c:v>-2.7246599999999999E-2</c:v>
                </c:pt>
                <c:pt idx="51892">
                  <c:v>-2.91288E-2</c:v>
                </c:pt>
                <c:pt idx="51893">
                  <c:v>-3.08854E-2</c:v>
                </c:pt>
                <c:pt idx="51894">
                  <c:v>-3.2345499999999999E-2</c:v>
                </c:pt>
                <c:pt idx="51895">
                  <c:v>-3.4166599999999998E-2</c:v>
                </c:pt>
                <c:pt idx="51896">
                  <c:v>-3.5765400000000003E-2</c:v>
                </c:pt>
                <c:pt idx="51897">
                  <c:v>-3.7766000000000001E-2</c:v>
                </c:pt>
                <c:pt idx="51898">
                  <c:v>-3.9260099999999999E-2</c:v>
                </c:pt>
                <c:pt idx="51899">
                  <c:v>-4.0949699999999999E-2</c:v>
                </c:pt>
                <c:pt idx="51900">
                  <c:v>-4.2730799999999999E-2</c:v>
                </c:pt>
                <c:pt idx="51901">
                  <c:v>-4.4208200000000003E-2</c:v>
                </c:pt>
                <c:pt idx="51902">
                  <c:v>-4.6153E-2</c:v>
                </c:pt>
                <c:pt idx="51903">
                  <c:v>-4.78313E-2</c:v>
                </c:pt>
                <c:pt idx="51904">
                  <c:v>-4.9525800000000002E-2</c:v>
                </c:pt>
                <c:pt idx="51905">
                  <c:v>-5.1249700000000002E-2</c:v>
                </c:pt>
                <c:pt idx="51906">
                  <c:v>-5.2977099999999999E-2</c:v>
                </c:pt>
                <c:pt idx="51907">
                  <c:v>-5.4776499999999999E-2</c:v>
                </c:pt>
                <c:pt idx="51908">
                  <c:v>-5.6642900000000003E-2</c:v>
                </c:pt>
                <c:pt idx="51909">
                  <c:v>-5.83855E-2</c:v>
                </c:pt>
                <c:pt idx="51910">
                  <c:v>-6.0040700000000002E-2</c:v>
                </c:pt>
                <c:pt idx="51911">
                  <c:v>-6.1823200000000002E-2</c:v>
                </c:pt>
                <c:pt idx="51912">
                  <c:v>-6.3479099999999997E-2</c:v>
                </c:pt>
                <c:pt idx="51913">
                  <c:v>-6.5172800000000003E-2</c:v>
                </c:pt>
                <c:pt idx="51914">
                  <c:v>-6.6937399999999994E-2</c:v>
                </c:pt>
                <c:pt idx="51915">
                  <c:v>-6.8399000000000001E-2</c:v>
                </c:pt>
                <c:pt idx="51916">
                  <c:v>-7.0211399999999993E-2</c:v>
                </c:pt>
                <c:pt idx="51917">
                  <c:v>-7.19833E-2</c:v>
                </c:pt>
                <c:pt idx="51918">
                  <c:v>-7.3711499999999999E-2</c:v>
                </c:pt>
                <c:pt idx="51919">
                  <c:v>-7.5478699999999996E-2</c:v>
                </c:pt>
                <c:pt idx="51920">
                  <c:v>-7.7072699999999994E-2</c:v>
                </c:pt>
                <c:pt idx="51921">
                  <c:v>-7.8917200000000007E-2</c:v>
                </c:pt>
                <c:pt idx="51922">
                  <c:v>-8.0612600000000006E-2</c:v>
                </c:pt>
                <c:pt idx="51923">
                  <c:v>-8.2325200000000001E-2</c:v>
                </c:pt>
                <c:pt idx="51924">
                  <c:v>-8.4200700000000003E-2</c:v>
                </c:pt>
                <c:pt idx="51925">
                  <c:v>-8.5887099999999994E-2</c:v>
                </c:pt>
                <c:pt idx="51926">
                  <c:v>-8.7643299999999993E-2</c:v>
                </c:pt>
                <c:pt idx="51927">
                  <c:v>-8.9648699999999998E-2</c:v>
                </c:pt>
                <c:pt idx="51928">
                  <c:v>-9.12607E-2</c:v>
                </c:pt>
                <c:pt idx="51929">
                  <c:v>-9.3229199999999998E-2</c:v>
                </c:pt>
                <c:pt idx="51930">
                  <c:v>-9.4947299999999998E-2</c:v>
                </c:pt>
                <c:pt idx="51931">
                  <c:v>-9.6633499999999997E-2</c:v>
                </c:pt>
                <c:pt idx="51932">
                  <c:v>-9.8454299999999995E-2</c:v>
                </c:pt>
                <c:pt idx="51933">
                  <c:v>-0.10021099999999999</c:v>
                </c:pt>
                <c:pt idx="51934">
                  <c:v>-0.10193099999999999</c:v>
                </c:pt>
                <c:pt idx="51935">
                  <c:v>-0.103826</c:v>
                </c:pt>
                <c:pt idx="51936">
                  <c:v>-0.105573</c:v>
                </c:pt>
                <c:pt idx="51937">
                  <c:v>-0.107378</c:v>
                </c:pt>
                <c:pt idx="51938">
                  <c:v>-0.109317</c:v>
                </c:pt>
                <c:pt idx="51939">
                  <c:v>-0.11107</c:v>
                </c:pt>
                <c:pt idx="51940">
                  <c:v>-0.11305999999999999</c:v>
                </c:pt>
                <c:pt idx="51941">
                  <c:v>-0.114671</c:v>
                </c:pt>
                <c:pt idx="51942">
                  <c:v>-0.116341</c:v>
                </c:pt>
                <c:pt idx="51943">
                  <c:v>-0.118599</c:v>
                </c:pt>
                <c:pt idx="51944">
                  <c:v>-0.120211</c:v>
                </c:pt>
                <c:pt idx="51945">
                  <c:v>-0.122154</c:v>
                </c:pt>
                <c:pt idx="51946">
                  <c:v>-0.12395399999999999</c:v>
                </c:pt>
                <c:pt idx="51947">
                  <c:v>-0.125884</c:v>
                </c:pt>
                <c:pt idx="51948">
                  <c:v>-0.127861</c:v>
                </c:pt>
                <c:pt idx="51949">
                  <c:v>-0.12970300000000001</c:v>
                </c:pt>
                <c:pt idx="51950">
                  <c:v>-0.13156999999999999</c:v>
                </c:pt>
                <c:pt idx="51951">
                  <c:v>-0.13326099999999999</c:v>
                </c:pt>
                <c:pt idx="51952">
                  <c:v>-0.13517100000000001</c:v>
                </c:pt>
                <c:pt idx="51953">
                  <c:v>-0.13700200000000001</c:v>
                </c:pt>
                <c:pt idx="51954">
                  <c:v>-0.138961</c:v>
                </c:pt>
                <c:pt idx="51955">
                  <c:v>-0.140571</c:v>
                </c:pt>
                <c:pt idx="51956">
                  <c:v>-0.142565</c:v>
                </c:pt>
                <c:pt idx="51957">
                  <c:v>-0.144348</c:v>
                </c:pt>
                <c:pt idx="51958">
                  <c:v>-0.146066</c:v>
                </c:pt>
                <c:pt idx="51959">
                  <c:v>-0.148089</c:v>
                </c:pt>
                <c:pt idx="51960">
                  <c:v>-0.14954600000000001</c:v>
                </c:pt>
                <c:pt idx="51961">
                  <c:v>-0.15160399999999999</c:v>
                </c:pt>
                <c:pt idx="51962">
                  <c:v>-0.15309600000000001</c:v>
                </c:pt>
                <c:pt idx="51963">
                  <c:v>-0.15493599999999999</c:v>
                </c:pt>
                <c:pt idx="51964">
                  <c:v>-0.15676100000000001</c:v>
                </c:pt>
                <c:pt idx="51965">
                  <c:v>-0.158385</c:v>
                </c:pt>
                <c:pt idx="51966">
                  <c:v>-0.16009899999999999</c:v>
                </c:pt>
                <c:pt idx="51967">
                  <c:v>-0.16187199999999999</c:v>
                </c:pt>
                <c:pt idx="51968">
                  <c:v>-0.16375700000000001</c:v>
                </c:pt>
                <c:pt idx="51969">
                  <c:v>-0.165245</c:v>
                </c:pt>
                <c:pt idx="51970">
                  <c:v>-0.1671</c:v>
                </c:pt>
                <c:pt idx="51971">
                  <c:v>-0.16864499999999999</c:v>
                </c:pt>
                <c:pt idx="51972">
                  <c:v>-0.17055300000000001</c:v>
                </c:pt>
                <c:pt idx="51973">
                  <c:v>-0.17206099999999999</c:v>
                </c:pt>
                <c:pt idx="51974">
                  <c:v>-0.173785</c:v>
                </c:pt>
                <c:pt idx="51975">
                  <c:v>-0.17538400000000001</c:v>
                </c:pt>
                <c:pt idx="51976">
                  <c:v>-0.17696100000000001</c:v>
                </c:pt>
                <c:pt idx="51977">
                  <c:v>-0.17868700000000001</c:v>
                </c:pt>
                <c:pt idx="51978">
                  <c:v>-0.17999799999999999</c:v>
                </c:pt>
                <c:pt idx="51979">
                  <c:v>-0.18176100000000001</c:v>
                </c:pt>
                <c:pt idx="51980">
                  <c:v>-0.18309900000000001</c:v>
                </c:pt>
                <c:pt idx="51981">
                  <c:v>-0.18457200000000001</c:v>
                </c:pt>
                <c:pt idx="51982">
                  <c:v>-0.18595200000000001</c:v>
                </c:pt>
                <c:pt idx="51983">
                  <c:v>-0.18748100000000001</c:v>
                </c:pt>
                <c:pt idx="51984">
                  <c:v>-0.18879099999999999</c:v>
                </c:pt>
                <c:pt idx="51985">
                  <c:v>-0.19007099999999999</c:v>
                </c:pt>
                <c:pt idx="51986">
                  <c:v>-0.19169</c:v>
                </c:pt>
                <c:pt idx="51987">
                  <c:v>-0.19284599999999999</c:v>
                </c:pt>
                <c:pt idx="51988">
                  <c:v>-0.19445499999999999</c:v>
                </c:pt>
                <c:pt idx="51989">
                  <c:v>-0.19567799999999999</c:v>
                </c:pt>
                <c:pt idx="51990">
                  <c:v>-0.19686600000000001</c:v>
                </c:pt>
                <c:pt idx="51991">
                  <c:v>-0.198045</c:v>
                </c:pt>
                <c:pt idx="51992">
                  <c:v>-0.199099</c:v>
                </c:pt>
                <c:pt idx="51993">
                  <c:v>-0.20036200000000001</c:v>
                </c:pt>
                <c:pt idx="51994">
                  <c:v>-0.201405</c:v>
                </c:pt>
                <c:pt idx="51995">
                  <c:v>-0.202519</c:v>
                </c:pt>
                <c:pt idx="51996">
                  <c:v>-0.20344799999999999</c:v>
                </c:pt>
                <c:pt idx="51997">
                  <c:v>-0.204655</c:v>
                </c:pt>
                <c:pt idx="51998">
                  <c:v>-0.20535500000000001</c:v>
                </c:pt>
                <c:pt idx="51999">
                  <c:v>-0.20647599999999999</c:v>
                </c:pt>
                <c:pt idx="52000">
                  <c:v>-0.20719199999999999</c:v>
                </c:pt>
                <c:pt idx="52001">
                  <c:v>-0.20802699999999999</c:v>
                </c:pt>
                <c:pt idx="52002">
                  <c:v>-0.20890300000000001</c:v>
                </c:pt>
                <c:pt idx="52003">
                  <c:v>-0.20947499999999999</c:v>
                </c:pt>
                <c:pt idx="52004">
                  <c:v>-0.21041000000000001</c:v>
                </c:pt>
                <c:pt idx="52005">
                  <c:v>-0.21090300000000001</c:v>
                </c:pt>
                <c:pt idx="52006">
                  <c:v>-0.211896</c:v>
                </c:pt>
                <c:pt idx="52007">
                  <c:v>-0.212284</c:v>
                </c:pt>
                <c:pt idx="52008">
                  <c:v>-0.21305499999999999</c:v>
                </c:pt>
                <c:pt idx="52009">
                  <c:v>-0.21351500000000001</c:v>
                </c:pt>
                <c:pt idx="52010">
                  <c:v>-0.21401899999999999</c:v>
                </c:pt>
                <c:pt idx="52011">
                  <c:v>-0.214584</c:v>
                </c:pt>
                <c:pt idx="52012">
                  <c:v>-0.21482200000000001</c:v>
                </c:pt>
                <c:pt idx="52013">
                  <c:v>-0.215313</c:v>
                </c:pt>
                <c:pt idx="52014">
                  <c:v>-0.215282</c:v>
                </c:pt>
                <c:pt idx="52015">
                  <c:v>-0.215784</c:v>
                </c:pt>
                <c:pt idx="52016">
                  <c:v>-0.216031</c:v>
                </c:pt>
                <c:pt idx="52017">
                  <c:v>-0.21607599999999999</c:v>
                </c:pt>
                <c:pt idx="52018">
                  <c:v>-0.21624699999999999</c:v>
                </c:pt>
                <c:pt idx="52019">
                  <c:v>-0.21621799999999999</c:v>
                </c:pt>
                <c:pt idx="52020">
                  <c:v>-0.21623400000000001</c:v>
                </c:pt>
                <c:pt idx="52021">
                  <c:v>-0.216254</c:v>
                </c:pt>
                <c:pt idx="52022">
                  <c:v>-0.216304</c:v>
                </c:pt>
                <c:pt idx="52023">
                  <c:v>-0.21596299999999999</c:v>
                </c:pt>
                <c:pt idx="52024">
                  <c:v>-0.21599199999999999</c:v>
                </c:pt>
                <c:pt idx="52025">
                  <c:v>-0.21545700000000001</c:v>
                </c:pt>
                <c:pt idx="52026">
                  <c:v>-0.215611</c:v>
                </c:pt>
                <c:pt idx="52027">
                  <c:v>-0.21499599999999999</c:v>
                </c:pt>
                <c:pt idx="52028">
                  <c:v>-0.214666</c:v>
                </c:pt>
                <c:pt idx="52029">
                  <c:v>-0.21443599999999999</c:v>
                </c:pt>
                <c:pt idx="52030">
                  <c:v>-0.213974</c:v>
                </c:pt>
                <c:pt idx="52031">
                  <c:v>-0.213445</c:v>
                </c:pt>
                <c:pt idx="52032">
                  <c:v>-0.21268899999999999</c:v>
                </c:pt>
                <c:pt idx="52033">
                  <c:v>-0.21216699999999999</c:v>
                </c:pt>
                <c:pt idx="52034">
                  <c:v>-0.21157699999999999</c:v>
                </c:pt>
                <c:pt idx="52035">
                  <c:v>-0.21101200000000001</c:v>
                </c:pt>
                <c:pt idx="52036">
                  <c:v>-0.210061</c:v>
                </c:pt>
                <c:pt idx="52037">
                  <c:v>-0.209291</c:v>
                </c:pt>
                <c:pt idx="52038">
                  <c:v>-0.20854900000000001</c:v>
                </c:pt>
                <c:pt idx="52039">
                  <c:v>-0.20763999999999999</c:v>
                </c:pt>
                <c:pt idx="52040">
                  <c:v>-0.20672599999999999</c:v>
                </c:pt>
                <c:pt idx="52041">
                  <c:v>-0.205846</c:v>
                </c:pt>
                <c:pt idx="52042">
                  <c:v>-0.204987</c:v>
                </c:pt>
                <c:pt idx="52043">
                  <c:v>-0.20382900000000001</c:v>
                </c:pt>
                <c:pt idx="52044">
                  <c:v>-0.202818</c:v>
                </c:pt>
                <c:pt idx="52045">
                  <c:v>-0.20169799999999999</c:v>
                </c:pt>
                <c:pt idx="52046">
                  <c:v>-0.200601</c:v>
                </c:pt>
                <c:pt idx="52047">
                  <c:v>-0.199575</c:v>
                </c:pt>
                <c:pt idx="52048">
                  <c:v>-0.19822100000000001</c:v>
                </c:pt>
                <c:pt idx="52049">
                  <c:v>-0.197078</c:v>
                </c:pt>
                <c:pt idx="52050">
                  <c:v>-0.19578499999999999</c:v>
                </c:pt>
                <c:pt idx="52051">
                  <c:v>-0.194635</c:v>
                </c:pt>
                <c:pt idx="52052">
                  <c:v>-0.19314999999999999</c:v>
                </c:pt>
                <c:pt idx="52053">
                  <c:v>-0.19207399999999999</c:v>
                </c:pt>
                <c:pt idx="52054">
                  <c:v>-0.19045400000000001</c:v>
                </c:pt>
                <c:pt idx="52055">
                  <c:v>-0.18912699999999999</c:v>
                </c:pt>
                <c:pt idx="52056">
                  <c:v>-0.18753600000000001</c:v>
                </c:pt>
                <c:pt idx="52057">
                  <c:v>-0.18607000000000001</c:v>
                </c:pt>
                <c:pt idx="52058">
                  <c:v>-0.184584</c:v>
                </c:pt>
                <c:pt idx="52059">
                  <c:v>-0.18276300000000001</c:v>
                </c:pt>
                <c:pt idx="52060">
                  <c:v>-0.18124899999999999</c:v>
                </c:pt>
                <c:pt idx="52061">
                  <c:v>-0.17962400000000001</c:v>
                </c:pt>
                <c:pt idx="52062">
                  <c:v>-0.17805799999999999</c:v>
                </c:pt>
                <c:pt idx="52063">
                  <c:v>-0.17613300000000001</c:v>
                </c:pt>
                <c:pt idx="52064">
                  <c:v>-0.17471999999999999</c:v>
                </c:pt>
                <c:pt idx="52065">
                  <c:v>-0.17281299999999999</c:v>
                </c:pt>
                <c:pt idx="52066">
                  <c:v>-0.17121400000000001</c:v>
                </c:pt>
                <c:pt idx="52067">
                  <c:v>-0.169484</c:v>
                </c:pt>
                <c:pt idx="52068">
                  <c:v>-0.167488</c:v>
                </c:pt>
                <c:pt idx="52069">
                  <c:v>-0.16595399999999999</c:v>
                </c:pt>
                <c:pt idx="52070">
                  <c:v>-0.163941</c:v>
                </c:pt>
                <c:pt idx="52071">
                  <c:v>-0.16222500000000001</c:v>
                </c:pt>
                <c:pt idx="52072">
                  <c:v>-0.16014999999999999</c:v>
                </c:pt>
                <c:pt idx="52073">
                  <c:v>-0.158357</c:v>
                </c:pt>
                <c:pt idx="52074">
                  <c:v>-0.15679299999999999</c:v>
                </c:pt>
                <c:pt idx="52075">
                  <c:v>-0.15456500000000001</c:v>
                </c:pt>
                <c:pt idx="52076">
                  <c:v>-0.15265799999999999</c:v>
                </c:pt>
                <c:pt idx="52077">
                  <c:v>-0.15056700000000001</c:v>
                </c:pt>
                <c:pt idx="52078">
                  <c:v>-0.148645</c:v>
                </c:pt>
                <c:pt idx="52079">
                  <c:v>-0.146458</c:v>
                </c:pt>
                <c:pt idx="52080">
                  <c:v>-0.14446100000000001</c:v>
                </c:pt>
                <c:pt idx="52081">
                  <c:v>-0.14194200000000001</c:v>
                </c:pt>
                <c:pt idx="52082">
                  <c:v>-0.13993800000000001</c:v>
                </c:pt>
                <c:pt idx="52083">
                  <c:v>-0.137715</c:v>
                </c:pt>
                <c:pt idx="52084">
                  <c:v>-0.13538900000000001</c:v>
                </c:pt>
                <c:pt idx="52085">
                  <c:v>-0.13333800000000001</c:v>
                </c:pt>
                <c:pt idx="52086">
                  <c:v>-0.13098000000000001</c:v>
                </c:pt>
                <c:pt idx="52087">
                  <c:v>-0.12878899999999999</c:v>
                </c:pt>
                <c:pt idx="52088">
                  <c:v>-0.126419</c:v>
                </c:pt>
                <c:pt idx="52089">
                  <c:v>-0.124442</c:v>
                </c:pt>
                <c:pt idx="52090">
                  <c:v>-0.121827</c:v>
                </c:pt>
                <c:pt idx="52091">
                  <c:v>-0.119672</c:v>
                </c:pt>
                <c:pt idx="52092">
                  <c:v>-0.117172</c:v>
                </c:pt>
                <c:pt idx="52093">
                  <c:v>-0.115234</c:v>
                </c:pt>
                <c:pt idx="52094">
                  <c:v>-0.112946</c:v>
                </c:pt>
                <c:pt idx="52095">
                  <c:v>-0.11033999999999999</c:v>
                </c:pt>
                <c:pt idx="52096">
                  <c:v>-0.10814600000000001</c:v>
                </c:pt>
                <c:pt idx="52097">
                  <c:v>-0.10560600000000001</c:v>
                </c:pt>
                <c:pt idx="52098">
                  <c:v>-0.103325</c:v>
                </c:pt>
                <c:pt idx="52099">
                  <c:v>-0.10062699999999999</c:v>
                </c:pt>
                <c:pt idx="52100">
                  <c:v>-9.8243200000000003E-2</c:v>
                </c:pt>
                <c:pt idx="52101">
                  <c:v>-9.5643900000000004E-2</c:v>
                </c:pt>
                <c:pt idx="52102">
                  <c:v>-9.3084100000000003E-2</c:v>
                </c:pt>
                <c:pt idx="52103">
                  <c:v>-9.0697200000000006E-2</c:v>
                </c:pt>
                <c:pt idx="52104">
                  <c:v>-8.7900000000000006E-2</c:v>
                </c:pt>
                <c:pt idx="52105">
                  <c:v>-8.5436600000000001E-2</c:v>
                </c:pt>
                <c:pt idx="52106">
                  <c:v>-8.2811599999999999E-2</c:v>
                </c:pt>
                <c:pt idx="52107">
                  <c:v>-8.0338099999999996E-2</c:v>
                </c:pt>
                <c:pt idx="52108">
                  <c:v>-7.7540100000000001E-2</c:v>
                </c:pt>
                <c:pt idx="52109">
                  <c:v>-7.4909699999999996E-2</c:v>
                </c:pt>
                <c:pt idx="52110">
                  <c:v>-7.21918E-2</c:v>
                </c:pt>
                <c:pt idx="52111">
                  <c:v>-6.9566699999999995E-2</c:v>
                </c:pt>
                <c:pt idx="52112">
                  <c:v>-6.6973199999999997E-2</c:v>
                </c:pt>
                <c:pt idx="52113">
                  <c:v>-6.42316E-2</c:v>
                </c:pt>
                <c:pt idx="52114">
                  <c:v>-6.1583199999999998E-2</c:v>
                </c:pt>
                <c:pt idx="52115">
                  <c:v>-5.8888099999999999E-2</c:v>
                </c:pt>
                <c:pt idx="52116">
                  <c:v>-5.62169E-2</c:v>
                </c:pt>
                <c:pt idx="52117">
                  <c:v>-5.3434099999999998E-2</c:v>
                </c:pt>
                <c:pt idx="52118">
                  <c:v>-5.0785900000000002E-2</c:v>
                </c:pt>
                <c:pt idx="52119">
                  <c:v>-4.8048500000000001E-2</c:v>
                </c:pt>
                <c:pt idx="52120">
                  <c:v>-4.5232500000000002E-2</c:v>
                </c:pt>
                <c:pt idx="52121">
                  <c:v>-4.2433600000000002E-2</c:v>
                </c:pt>
                <c:pt idx="52122">
                  <c:v>-3.9441700000000003E-2</c:v>
                </c:pt>
                <c:pt idx="52123">
                  <c:v>-3.6849600000000003E-2</c:v>
                </c:pt>
                <c:pt idx="52124">
                  <c:v>-3.3746199999999997E-2</c:v>
                </c:pt>
                <c:pt idx="52125">
                  <c:v>-3.1072599999999999E-2</c:v>
                </c:pt>
                <c:pt idx="52126">
                  <c:v>-2.8050700000000001E-2</c:v>
                </c:pt>
                <c:pt idx="52127">
                  <c:v>-2.5370299999999998E-2</c:v>
                </c:pt>
                <c:pt idx="52128">
                  <c:v>-2.24701E-2</c:v>
                </c:pt>
                <c:pt idx="52129">
                  <c:v>-1.9621300000000001E-2</c:v>
                </c:pt>
                <c:pt idx="52130">
                  <c:v>-1.69798E-2</c:v>
                </c:pt>
                <c:pt idx="52131">
                  <c:v>-1.3868200000000001E-2</c:v>
                </c:pt>
                <c:pt idx="52132">
                  <c:v>-1.13925E-2</c:v>
                </c:pt>
                <c:pt idx="52133">
                  <c:v>-8.3320600000000005E-3</c:v>
                </c:pt>
                <c:pt idx="52134">
                  <c:v>-5.48753E-3</c:v>
                </c:pt>
                <c:pt idx="52135">
                  <c:v>-2.5851899999999998E-3</c:v>
                </c:pt>
                <c:pt idx="52136">
                  <c:v>3.7362400000000003E-4</c:v>
                </c:pt>
                <c:pt idx="52137">
                  <c:v>3.23478E-3</c:v>
                </c:pt>
                <c:pt idx="52138">
                  <c:v>6.1093199999999997E-3</c:v>
                </c:pt>
                <c:pt idx="52139">
                  <c:v>9.09628E-3</c:v>
                </c:pt>
                <c:pt idx="52140">
                  <c:v>1.23178E-2</c:v>
                </c:pt>
                <c:pt idx="52141">
                  <c:v>1.52043E-2</c:v>
                </c:pt>
                <c:pt idx="52142">
                  <c:v>1.83205E-2</c:v>
                </c:pt>
                <c:pt idx="52143">
                  <c:v>2.1175599999999999E-2</c:v>
                </c:pt>
                <c:pt idx="52144">
                  <c:v>2.4294699999999999E-2</c:v>
                </c:pt>
                <c:pt idx="52145">
                  <c:v>2.7224600000000002E-2</c:v>
                </c:pt>
                <c:pt idx="52146">
                  <c:v>3.0333599999999999E-2</c:v>
                </c:pt>
                <c:pt idx="52147">
                  <c:v>3.3481999999999998E-2</c:v>
                </c:pt>
                <c:pt idx="52148">
                  <c:v>3.6393799999999997E-2</c:v>
                </c:pt>
                <c:pt idx="52149">
                  <c:v>3.9708E-2</c:v>
                </c:pt>
                <c:pt idx="52150">
                  <c:v>4.2556499999999997E-2</c:v>
                </c:pt>
                <c:pt idx="52151">
                  <c:v>4.5893700000000003E-2</c:v>
                </c:pt>
                <c:pt idx="52152">
                  <c:v>4.8819399999999999E-2</c:v>
                </c:pt>
                <c:pt idx="52153">
                  <c:v>5.2036199999999998E-2</c:v>
                </c:pt>
                <c:pt idx="52154">
                  <c:v>5.5140000000000002E-2</c:v>
                </c:pt>
                <c:pt idx="52155">
                  <c:v>5.8394399999999999E-2</c:v>
                </c:pt>
                <c:pt idx="52156">
                  <c:v>6.1533999999999998E-2</c:v>
                </c:pt>
                <c:pt idx="52157">
                  <c:v>6.4538499999999999E-2</c:v>
                </c:pt>
                <c:pt idx="52158">
                  <c:v>6.7864499999999994E-2</c:v>
                </c:pt>
                <c:pt idx="52159">
                  <c:v>7.0774400000000001E-2</c:v>
                </c:pt>
                <c:pt idx="52160">
                  <c:v>7.4227799999999997E-2</c:v>
                </c:pt>
                <c:pt idx="52161">
                  <c:v>7.7207200000000004E-2</c:v>
                </c:pt>
                <c:pt idx="52162">
                  <c:v>8.0528699999999995E-2</c:v>
                </c:pt>
                <c:pt idx="52163">
                  <c:v>8.4078899999999998E-2</c:v>
                </c:pt>
                <c:pt idx="52164">
                  <c:v>8.7133199999999994E-2</c:v>
                </c:pt>
                <c:pt idx="52165">
                  <c:v>9.0497999999999995E-2</c:v>
                </c:pt>
                <c:pt idx="52166">
                  <c:v>9.3881999999999993E-2</c:v>
                </c:pt>
                <c:pt idx="52167">
                  <c:v>9.7280800000000001E-2</c:v>
                </c:pt>
                <c:pt idx="52168">
                  <c:v>0.100547</c:v>
                </c:pt>
                <c:pt idx="52169">
                  <c:v>0.10395500000000001</c:v>
                </c:pt>
                <c:pt idx="52170">
                  <c:v>0.107345</c:v>
                </c:pt>
                <c:pt idx="52171">
                  <c:v>0.110863</c:v>
                </c:pt>
                <c:pt idx="52172">
                  <c:v>0.113967</c:v>
                </c:pt>
                <c:pt idx="52173">
                  <c:v>0.11766600000000001</c:v>
                </c:pt>
                <c:pt idx="52174">
                  <c:v>0.120894</c:v>
                </c:pt>
                <c:pt idx="52175">
                  <c:v>0.12428</c:v>
                </c:pt>
                <c:pt idx="52176">
                  <c:v>0.12787999999999999</c:v>
                </c:pt>
                <c:pt idx="52177">
                  <c:v>0.13120799999999999</c:v>
                </c:pt>
                <c:pt idx="52178">
                  <c:v>0.13464699999999999</c:v>
                </c:pt>
                <c:pt idx="52179">
                  <c:v>0.138263</c:v>
                </c:pt>
                <c:pt idx="52180">
                  <c:v>0.14181299999999999</c:v>
                </c:pt>
                <c:pt idx="52181">
                  <c:v>0.14521500000000001</c:v>
                </c:pt>
                <c:pt idx="52182">
                  <c:v>0.14868100000000001</c:v>
                </c:pt>
                <c:pt idx="52183">
                  <c:v>0.15223300000000001</c:v>
                </c:pt>
                <c:pt idx="52184">
                  <c:v>0.15562500000000001</c:v>
                </c:pt>
                <c:pt idx="52185">
                  <c:v>0.15931699999999999</c:v>
                </c:pt>
                <c:pt idx="52186">
                  <c:v>0.162635</c:v>
                </c:pt>
                <c:pt idx="52187">
                  <c:v>0.16644999999999999</c:v>
                </c:pt>
                <c:pt idx="52188">
                  <c:v>0.169713</c:v>
                </c:pt>
                <c:pt idx="52189">
                  <c:v>0.17357900000000001</c:v>
                </c:pt>
                <c:pt idx="52190">
                  <c:v>0.17703199999999999</c:v>
                </c:pt>
                <c:pt idx="52191">
                  <c:v>0.18040800000000001</c:v>
                </c:pt>
                <c:pt idx="52192">
                  <c:v>0.18396799999999999</c:v>
                </c:pt>
                <c:pt idx="52193">
                  <c:v>0.187531</c:v>
                </c:pt>
                <c:pt idx="52194">
                  <c:v>0.191251</c:v>
                </c:pt>
                <c:pt idx="52195">
                  <c:v>0.19461999999999999</c:v>
                </c:pt>
                <c:pt idx="52196">
                  <c:v>0.198266</c:v>
                </c:pt>
                <c:pt idx="52197">
                  <c:v>0.201678</c:v>
                </c:pt>
                <c:pt idx="52198">
                  <c:v>0.20538899999999999</c:v>
                </c:pt>
                <c:pt idx="52199">
                  <c:v>0.20890500000000001</c:v>
                </c:pt>
                <c:pt idx="52200">
                  <c:v>0.212642</c:v>
                </c:pt>
                <c:pt idx="52201">
                  <c:v>0.21601799999999999</c:v>
                </c:pt>
                <c:pt idx="52202">
                  <c:v>0.21957299999999999</c:v>
                </c:pt>
                <c:pt idx="52203">
                  <c:v>0.223302</c:v>
                </c:pt>
                <c:pt idx="52204">
                  <c:v>0.226657</c:v>
                </c:pt>
                <c:pt idx="52205">
                  <c:v>0.23044300000000001</c:v>
                </c:pt>
                <c:pt idx="52206">
                  <c:v>0.23363500000000001</c:v>
                </c:pt>
                <c:pt idx="52207">
                  <c:v>0.23740600000000001</c:v>
                </c:pt>
                <c:pt idx="52208">
                  <c:v>0.240846</c:v>
                </c:pt>
                <c:pt idx="52209">
                  <c:v>0.24422099999999999</c:v>
                </c:pt>
                <c:pt idx="52210">
                  <c:v>0.24770200000000001</c:v>
                </c:pt>
                <c:pt idx="52211">
                  <c:v>0.251087</c:v>
                </c:pt>
                <c:pt idx="52212">
                  <c:v>0.25471899999999997</c:v>
                </c:pt>
                <c:pt idx="52213">
                  <c:v>0.25789299999999998</c:v>
                </c:pt>
                <c:pt idx="52214">
                  <c:v>0.26151400000000002</c:v>
                </c:pt>
                <c:pt idx="52215">
                  <c:v>0.26480100000000001</c:v>
                </c:pt>
                <c:pt idx="52216">
                  <c:v>0.26822099999999999</c:v>
                </c:pt>
                <c:pt idx="52217">
                  <c:v>0.27152799999999999</c:v>
                </c:pt>
                <c:pt idx="52218">
                  <c:v>0.27478000000000002</c:v>
                </c:pt>
                <c:pt idx="52219">
                  <c:v>0.27826800000000002</c:v>
                </c:pt>
                <c:pt idx="52220">
                  <c:v>0.28131800000000001</c:v>
                </c:pt>
                <c:pt idx="52221">
                  <c:v>0.28454400000000002</c:v>
                </c:pt>
                <c:pt idx="52222">
                  <c:v>0.287885</c:v>
                </c:pt>
                <c:pt idx="52223">
                  <c:v>0.29080499999999998</c:v>
                </c:pt>
                <c:pt idx="52224">
                  <c:v>0.29410599999999998</c:v>
                </c:pt>
                <c:pt idx="52225">
                  <c:v>0.297234</c:v>
                </c:pt>
                <c:pt idx="52226">
                  <c:v>0.300425</c:v>
                </c:pt>
                <c:pt idx="52227">
                  <c:v>0.30361500000000002</c:v>
                </c:pt>
                <c:pt idx="52228">
                  <c:v>0.306446</c:v>
                </c:pt>
                <c:pt idx="52229">
                  <c:v>0.30977199999999999</c:v>
                </c:pt>
                <c:pt idx="52230">
                  <c:v>0.31282300000000002</c:v>
                </c:pt>
                <c:pt idx="52231">
                  <c:v>0.31559199999999998</c:v>
                </c:pt>
                <c:pt idx="52232">
                  <c:v>0.31863399999999997</c:v>
                </c:pt>
                <c:pt idx="52233">
                  <c:v>0.321299</c:v>
                </c:pt>
                <c:pt idx="52234">
                  <c:v>0.32443899999999998</c:v>
                </c:pt>
                <c:pt idx="52235">
                  <c:v>0.32703900000000002</c:v>
                </c:pt>
                <c:pt idx="52236">
                  <c:v>0.32975500000000002</c:v>
                </c:pt>
                <c:pt idx="52237">
                  <c:v>0.33253700000000003</c:v>
                </c:pt>
                <c:pt idx="52238">
                  <c:v>0.33525899999999997</c:v>
                </c:pt>
                <c:pt idx="52239">
                  <c:v>0.33797500000000003</c:v>
                </c:pt>
                <c:pt idx="52240">
                  <c:v>0.34032699999999999</c:v>
                </c:pt>
                <c:pt idx="52241">
                  <c:v>0.34310299999999999</c:v>
                </c:pt>
                <c:pt idx="52242">
                  <c:v>0.34546700000000002</c:v>
                </c:pt>
                <c:pt idx="52243">
                  <c:v>0.34801599999999999</c:v>
                </c:pt>
                <c:pt idx="52244">
                  <c:v>0.35033399999999998</c:v>
                </c:pt>
                <c:pt idx="52245">
                  <c:v>0.35257100000000002</c:v>
                </c:pt>
                <c:pt idx="52246">
                  <c:v>0.35492600000000002</c:v>
                </c:pt>
                <c:pt idx="52247">
                  <c:v>0.35713600000000001</c:v>
                </c:pt>
                <c:pt idx="52248">
                  <c:v>0.35932700000000001</c:v>
                </c:pt>
                <c:pt idx="52249">
                  <c:v>0.36146499999999998</c:v>
                </c:pt>
                <c:pt idx="52250">
                  <c:v>0.36362100000000003</c:v>
                </c:pt>
                <c:pt idx="52251">
                  <c:v>0.36559999999999998</c:v>
                </c:pt>
                <c:pt idx="52252">
                  <c:v>0.36770199999999997</c:v>
                </c:pt>
                <c:pt idx="52253">
                  <c:v>0.36950300000000003</c:v>
                </c:pt>
                <c:pt idx="52254">
                  <c:v>0.37156699999999998</c:v>
                </c:pt>
                <c:pt idx="52255">
                  <c:v>0.37311800000000001</c:v>
                </c:pt>
                <c:pt idx="52256">
                  <c:v>0.37492599999999998</c:v>
                </c:pt>
                <c:pt idx="52257">
                  <c:v>0.37678200000000001</c:v>
                </c:pt>
                <c:pt idx="52258">
                  <c:v>0.378326</c:v>
                </c:pt>
                <c:pt idx="52259">
                  <c:v>0.379967</c:v>
                </c:pt>
                <c:pt idx="52260">
                  <c:v>0.38120900000000002</c:v>
                </c:pt>
                <c:pt idx="52261">
                  <c:v>0.38287700000000002</c:v>
                </c:pt>
                <c:pt idx="52262">
                  <c:v>0.384237</c:v>
                </c:pt>
                <c:pt idx="52263">
                  <c:v>0.38542999999999999</c:v>
                </c:pt>
                <c:pt idx="52264">
                  <c:v>0.38677800000000001</c:v>
                </c:pt>
                <c:pt idx="52265">
                  <c:v>0.38793299999999997</c:v>
                </c:pt>
                <c:pt idx="52266">
                  <c:v>0.38927099999999998</c:v>
                </c:pt>
                <c:pt idx="52267">
                  <c:v>0.39024799999999998</c:v>
                </c:pt>
                <c:pt idx="52268">
                  <c:v>0.39141599999999999</c:v>
                </c:pt>
                <c:pt idx="52269">
                  <c:v>0.39221899999999998</c:v>
                </c:pt>
                <c:pt idx="52270">
                  <c:v>0.39330300000000001</c:v>
                </c:pt>
                <c:pt idx="52271">
                  <c:v>0.39402700000000002</c:v>
                </c:pt>
                <c:pt idx="52272">
                  <c:v>0.39468599999999998</c:v>
                </c:pt>
                <c:pt idx="52273">
                  <c:v>0.39561200000000002</c:v>
                </c:pt>
                <c:pt idx="52274">
                  <c:v>0.396005</c:v>
                </c:pt>
                <c:pt idx="52275">
                  <c:v>0.39663999999999999</c:v>
                </c:pt>
                <c:pt idx="52276">
                  <c:v>0.397059</c:v>
                </c:pt>
                <c:pt idx="52277">
                  <c:v>0.397534</c:v>
                </c:pt>
                <c:pt idx="52278">
                  <c:v>0.398009</c:v>
                </c:pt>
                <c:pt idx="52279">
                  <c:v>0.39822800000000003</c:v>
                </c:pt>
                <c:pt idx="52280">
                  <c:v>0.39859099999999997</c:v>
                </c:pt>
                <c:pt idx="52281">
                  <c:v>0.39890100000000001</c:v>
                </c:pt>
                <c:pt idx="52282">
                  <c:v>0.39910099999999998</c:v>
                </c:pt>
                <c:pt idx="52283">
                  <c:v>0.39911000000000002</c:v>
                </c:pt>
                <c:pt idx="52284">
                  <c:v>0.39942800000000001</c:v>
                </c:pt>
                <c:pt idx="52285">
                  <c:v>0.39921600000000002</c:v>
                </c:pt>
                <c:pt idx="52286">
                  <c:v>0.39933299999999999</c:v>
                </c:pt>
                <c:pt idx="52287">
                  <c:v>0.39905600000000002</c:v>
                </c:pt>
                <c:pt idx="52288">
                  <c:v>0.39895700000000001</c:v>
                </c:pt>
                <c:pt idx="52289">
                  <c:v>0.39882600000000001</c:v>
                </c:pt>
                <c:pt idx="52290">
                  <c:v>0.39838299999999999</c:v>
                </c:pt>
                <c:pt idx="52291">
                  <c:v>0.398121</c:v>
                </c:pt>
                <c:pt idx="52292">
                  <c:v>0.39750000000000002</c:v>
                </c:pt>
                <c:pt idx="52293">
                  <c:v>0.39727099999999999</c:v>
                </c:pt>
                <c:pt idx="52294">
                  <c:v>0.39665099999999998</c:v>
                </c:pt>
                <c:pt idx="52295">
                  <c:v>0.396125</c:v>
                </c:pt>
                <c:pt idx="52296">
                  <c:v>0.39546999999999999</c:v>
                </c:pt>
                <c:pt idx="52297">
                  <c:v>0.39482800000000001</c:v>
                </c:pt>
                <c:pt idx="52298">
                  <c:v>0.394152</c:v>
                </c:pt>
                <c:pt idx="52299">
                  <c:v>0.39297900000000002</c:v>
                </c:pt>
                <c:pt idx="52300">
                  <c:v>0.39225500000000002</c:v>
                </c:pt>
                <c:pt idx="52301">
                  <c:v>0.39122299999999999</c:v>
                </c:pt>
                <c:pt idx="52302">
                  <c:v>0.39016299999999998</c:v>
                </c:pt>
                <c:pt idx="52303">
                  <c:v>0.388988</c:v>
                </c:pt>
                <c:pt idx="52304">
                  <c:v>0.38793499999999997</c:v>
                </c:pt>
                <c:pt idx="52305">
                  <c:v>0.38669199999999998</c:v>
                </c:pt>
                <c:pt idx="52306">
                  <c:v>0.38540799999999997</c:v>
                </c:pt>
                <c:pt idx="52307">
                  <c:v>0.38425199999999998</c:v>
                </c:pt>
                <c:pt idx="52308">
                  <c:v>0.382857</c:v>
                </c:pt>
                <c:pt idx="52309">
                  <c:v>0.38144099999999997</c:v>
                </c:pt>
                <c:pt idx="52310">
                  <c:v>0.379913</c:v>
                </c:pt>
                <c:pt idx="52311">
                  <c:v>0.37873200000000001</c:v>
                </c:pt>
                <c:pt idx="52312">
                  <c:v>0.377114</c:v>
                </c:pt>
                <c:pt idx="52313">
                  <c:v>0.37559599999999999</c:v>
                </c:pt>
                <c:pt idx="52314">
                  <c:v>0.37401699999999999</c:v>
                </c:pt>
                <c:pt idx="52315">
                  <c:v>0.37220799999999998</c:v>
                </c:pt>
                <c:pt idx="52316">
                  <c:v>0.37092700000000001</c:v>
                </c:pt>
                <c:pt idx="52317">
                  <c:v>0.36885000000000001</c:v>
                </c:pt>
                <c:pt idx="52318">
                  <c:v>0.36729099999999998</c:v>
                </c:pt>
                <c:pt idx="52319">
                  <c:v>0.36538599999999999</c:v>
                </c:pt>
                <c:pt idx="52320">
                  <c:v>0.36341000000000001</c:v>
                </c:pt>
                <c:pt idx="52321">
                  <c:v>0.361738</c:v>
                </c:pt>
                <c:pt idx="52322">
                  <c:v>0.35939399999999999</c:v>
                </c:pt>
                <c:pt idx="52323">
                  <c:v>0.35745199999999999</c:v>
                </c:pt>
                <c:pt idx="52324">
                  <c:v>0.35539100000000001</c:v>
                </c:pt>
                <c:pt idx="52325">
                  <c:v>0.35323199999999999</c:v>
                </c:pt>
                <c:pt idx="52326">
                  <c:v>0.35077799999999998</c:v>
                </c:pt>
                <c:pt idx="52327">
                  <c:v>0.348576</c:v>
                </c:pt>
                <c:pt idx="52328">
                  <c:v>0.34637099999999998</c:v>
                </c:pt>
                <c:pt idx="52329">
                  <c:v>0.34373599999999999</c:v>
                </c:pt>
                <c:pt idx="52330">
                  <c:v>0.341561</c:v>
                </c:pt>
                <c:pt idx="52331">
                  <c:v>0.33884900000000001</c:v>
                </c:pt>
                <c:pt idx="52332">
                  <c:v>0.33659499999999998</c:v>
                </c:pt>
                <c:pt idx="52333">
                  <c:v>0.33388099999999998</c:v>
                </c:pt>
                <c:pt idx="52334">
                  <c:v>0.33145000000000002</c:v>
                </c:pt>
                <c:pt idx="52335">
                  <c:v>0.32890000000000003</c:v>
                </c:pt>
                <c:pt idx="52336">
                  <c:v>0.32630199999999998</c:v>
                </c:pt>
                <c:pt idx="52337">
                  <c:v>0.323683</c:v>
                </c:pt>
                <c:pt idx="52338">
                  <c:v>0.321025</c:v>
                </c:pt>
                <c:pt idx="52339">
                  <c:v>0.31824799999999998</c:v>
                </c:pt>
                <c:pt idx="52340">
                  <c:v>0.315334</c:v>
                </c:pt>
                <c:pt idx="52341">
                  <c:v>0.31278499999999998</c:v>
                </c:pt>
                <c:pt idx="52342">
                  <c:v>0.30954999999999999</c:v>
                </c:pt>
                <c:pt idx="52343">
                  <c:v>0.30692900000000001</c:v>
                </c:pt>
                <c:pt idx="52344">
                  <c:v>0.304004</c:v>
                </c:pt>
                <c:pt idx="52345">
                  <c:v>0.30108600000000002</c:v>
                </c:pt>
                <c:pt idx="52346">
                  <c:v>0.298101</c:v>
                </c:pt>
                <c:pt idx="52347">
                  <c:v>0.29492099999999999</c:v>
                </c:pt>
                <c:pt idx="52348">
                  <c:v>0.29220299999999999</c:v>
                </c:pt>
                <c:pt idx="52349">
                  <c:v>0.28887000000000002</c:v>
                </c:pt>
                <c:pt idx="52350">
                  <c:v>0.285881</c:v>
                </c:pt>
                <c:pt idx="52351">
                  <c:v>0.28255000000000002</c:v>
                </c:pt>
                <c:pt idx="52352">
                  <c:v>0.27956300000000001</c:v>
                </c:pt>
                <c:pt idx="52353">
                  <c:v>0.27629500000000001</c:v>
                </c:pt>
                <c:pt idx="52354">
                  <c:v>0.27302100000000001</c:v>
                </c:pt>
                <c:pt idx="52355">
                  <c:v>0.26995200000000003</c:v>
                </c:pt>
                <c:pt idx="52356">
                  <c:v>0.26641999999999999</c:v>
                </c:pt>
                <c:pt idx="52357">
                  <c:v>0.26354699999999998</c:v>
                </c:pt>
                <c:pt idx="52358">
                  <c:v>0.25989699999999999</c:v>
                </c:pt>
                <c:pt idx="52359">
                  <c:v>0.25661600000000001</c:v>
                </c:pt>
                <c:pt idx="52360">
                  <c:v>0.25345299999999998</c:v>
                </c:pt>
                <c:pt idx="52361">
                  <c:v>0.24995400000000001</c:v>
                </c:pt>
                <c:pt idx="52362">
                  <c:v>0.24657599999999999</c:v>
                </c:pt>
                <c:pt idx="52363">
                  <c:v>0.24312400000000001</c:v>
                </c:pt>
                <c:pt idx="52364">
                  <c:v>0.23949799999999999</c:v>
                </c:pt>
                <c:pt idx="52365">
                  <c:v>0.236036</c:v>
                </c:pt>
                <c:pt idx="52366">
                  <c:v>0.23264299999999999</c:v>
                </c:pt>
                <c:pt idx="52367">
                  <c:v>0.22880800000000001</c:v>
                </c:pt>
                <c:pt idx="52368">
                  <c:v>0.225462</c:v>
                </c:pt>
                <c:pt idx="52369">
                  <c:v>0.22151599999999999</c:v>
                </c:pt>
                <c:pt idx="52370">
                  <c:v>0.21793100000000001</c:v>
                </c:pt>
                <c:pt idx="52371">
                  <c:v>0.21438299999999999</c:v>
                </c:pt>
                <c:pt idx="52372">
                  <c:v>0.21060300000000001</c:v>
                </c:pt>
                <c:pt idx="52373">
                  <c:v>0.207036</c:v>
                </c:pt>
                <c:pt idx="52374">
                  <c:v>0.202876</c:v>
                </c:pt>
                <c:pt idx="52375">
                  <c:v>0.199603</c:v>
                </c:pt>
                <c:pt idx="52376">
                  <c:v>0.19572500000000001</c:v>
                </c:pt>
                <c:pt idx="52377">
                  <c:v>0.19181899999999999</c:v>
                </c:pt>
                <c:pt idx="52378">
                  <c:v>0.188139</c:v>
                </c:pt>
                <c:pt idx="52379">
                  <c:v>0.184227</c:v>
                </c:pt>
                <c:pt idx="52380">
                  <c:v>0.18052099999999999</c:v>
                </c:pt>
                <c:pt idx="52381">
                  <c:v>0.17640500000000001</c:v>
                </c:pt>
                <c:pt idx="52382">
                  <c:v>0.172621</c:v>
                </c:pt>
                <c:pt idx="52383">
                  <c:v>0.16855999999999999</c:v>
                </c:pt>
                <c:pt idx="52384">
                  <c:v>0.16459199999999999</c:v>
                </c:pt>
                <c:pt idx="52385">
                  <c:v>0.16053600000000001</c:v>
                </c:pt>
                <c:pt idx="52386">
                  <c:v>0.156386</c:v>
                </c:pt>
                <c:pt idx="52387">
                  <c:v>0.15249099999999999</c:v>
                </c:pt>
                <c:pt idx="52388">
                  <c:v>0.14804200000000001</c:v>
                </c:pt>
                <c:pt idx="52389">
                  <c:v>0.14404900000000001</c:v>
                </c:pt>
                <c:pt idx="52390">
                  <c:v>0.13986100000000001</c:v>
                </c:pt>
                <c:pt idx="52391">
                  <c:v>0.13550699999999999</c:v>
                </c:pt>
                <c:pt idx="52392">
                  <c:v>0.131304</c:v>
                </c:pt>
                <c:pt idx="52393">
                  <c:v>0.12695300000000001</c:v>
                </c:pt>
                <c:pt idx="52394">
                  <c:v>0.12267599999999999</c:v>
                </c:pt>
                <c:pt idx="52395">
                  <c:v>0.118398</c:v>
                </c:pt>
                <c:pt idx="52396">
                  <c:v>0.11403000000000001</c:v>
                </c:pt>
                <c:pt idx="52397">
                  <c:v>0.10956200000000001</c:v>
                </c:pt>
                <c:pt idx="52398">
                  <c:v>0.105055</c:v>
                </c:pt>
                <c:pt idx="52399">
                  <c:v>0.100759</c:v>
                </c:pt>
                <c:pt idx="52400">
                  <c:v>9.6379999999999993E-2</c:v>
                </c:pt>
                <c:pt idx="52401">
                  <c:v>9.1811000000000004E-2</c:v>
                </c:pt>
                <c:pt idx="52402">
                  <c:v>8.7145799999999995E-2</c:v>
                </c:pt>
                <c:pt idx="52403">
                  <c:v>8.2744999999999999E-2</c:v>
                </c:pt>
                <c:pt idx="52404">
                  <c:v>7.8032199999999996E-2</c:v>
                </c:pt>
                <c:pt idx="52405">
                  <c:v>7.3436000000000001E-2</c:v>
                </c:pt>
                <c:pt idx="52406">
                  <c:v>6.8877999999999995E-2</c:v>
                </c:pt>
                <c:pt idx="52407">
                  <c:v>6.42287E-2</c:v>
                </c:pt>
                <c:pt idx="52408">
                  <c:v>5.9346900000000001E-2</c:v>
                </c:pt>
                <c:pt idx="52409">
                  <c:v>5.4516099999999998E-2</c:v>
                </c:pt>
                <c:pt idx="52410">
                  <c:v>4.9887399999999998E-2</c:v>
                </c:pt>
                <c:pt idx="52411">
                  <c:v>4.5065300000000003E-2</c:v>
                </c:pt>
                <c:pt idx="52412">
                  <c:v>4.0326500000000001E-2</c:v>
                </c:pt>
                <c:pt idx="52413">
                  <c:v>3.5267699999999999E-2</c:v>
                </c:pt>
                <c:pt idx="52414">
                  <c:v>3.05221E-2</c:v>
                </c:pt>
                <c:pt idx="52415">
                  <c:v>2.56732E-2</c:v>
                </c:pt>
                <c:pt idx="52416">
                  <c:v>2.0611899999999999E-2</c:v>
                </c:pt>
                <c:pt idx="52417">
                  <c:v>1.58861E-2</c:v>
                </c:pt>
                <c:pt idx="52418">
                  <c:v>1.04768E-2</c:v>
                </c:pt>
                <c:pt idx="52419">
                  <c:v>5.5708499999999996E-3</c:v>
                </c:pt>
                <c:pt idx="52420">
                  <c:v>4.6002800000000002E-4</c:v>
                </c:pt>
                <c:pt idx="52421">
                  <c:v>-4.5817399999999999E-3</c:v>
                </c:pt>
                <c:pt idx="52422">
                  <c:v>-9.7252299999999996E-3</c:v>
                </c:pt>
                <c:pt idx="52423">
                  <c:v>-1.4808E-2</c:v>
                </c:pt>
                <c:pt idx="52424">
                  <c:v>-1.9837799999999999E-2</c:v>
                </c:pt>
                <c:pt idx="52425">
                  <c:v>-2.5122200000000001E-2</c:v>
                </c:pt>
                <c:pt idx="52426">
                  <c:v>-2.99484E-2</c:v>
                </c:pt>
                <c:pt idx="52427">
                  <c:v>-3.5209299999999999E-2</c:v>
                </c:pt>
                <c:pt idx="52428">
                  <c:v>-4.0430000000000001E-2</c:v>
                </c:pt>
                <c:pt idx="52429">
                  <c:v>-4.5796200000000002E-2</c:v>
                </c:pt>
                <c:pt idx="52430">
                  <c:v>-5.0918199999999997E-2</c:v>
                </c:pt>
                <c:pt idx="52431">
                  <c:v>-5.5999E-2</c:v>
                </c:pt>
                <c:pt idx="52432">
                  <c:v>-6.1515500000000001E-2</c:v>
                </c:pt>
                <c:pt idx="52433">
                  <c:v>-6.6563300000000006E-2</c:v>
                </c:pt>
                <c:pt idx="52434">
                  <c:v>-7.1959599999999999E-2</c:v>
                </c:pt>
                <c:pt idx="52435">
                  <c:v>-7.7213100000000007E-2</c:v>
                </c:pt>
                <c:pt idx="52436">
                  <c:v>-8.2541600000000007E-2</c:v>
                </c:pt>
                <c:pt idx="52437">
                  <c:v>-8.7815400000000002E-2</c:v>
                </c:pt>
                <c:pt idx="52438">
                  <c:v>-9.3059900000000001E-2</c:v>
                </c:pt>
                <c:pt idx="52439">
                  <c:v>-9.8440299999999994E-2</c:v>
                </c:pt>
                <c:pt idx="52440">
                  <c:v>-0.103795</c:v>
                </c:pt>
                <c:pt idx="52441">
                  <c:v>-0.109111</c:v>
                </c:pt>
                <c:pt idx="52442">
                  <c:v>-0.11433599999999999</c:v>
                </c:pt>
                <c:pt idx="52443">
                  <c:v>-0.11966499999999999</c:v>
                </c:pt>
                <c:pt idx="52444">
                  <c:v>-0.12489500000000001</c:v>
                </c:pt>
                <c:pt idx="52445">
                  <c:v>-0.13036600000000001</c:v>
                </c:pt>
                <c:pt idx="52446">
                  <c:v>-0.13567899999999999</c:v>
                </c:pt>
                <c:pt idx="52447">
                  <c:v>-0.14088400000000001</c:v>
                </c:pt>
                <c:pt idx="52448">
                  <c:v>-0.146258</c:v>
                </c:pt>
                <c:pt idx="52449">
                  <c:v>-0.15146100000000001</c:v>
                </c:pt>
                <c:pt idx="52450">
                  <c:v>-0.15690799999999999</c:v>
                </c:pt>
                <c:pt idx="52451">
                  <c:v>-0.16215499999999999</c:v>
                </c:pt>
                <c:pt idx="52452">
                  <c:v>-0.16749700000000001</c:v>
                </c:pt>
                <c:pt idx="52453">
                  <c:v>-0.17261899999999999</c:v>
                </c:pt>
                <c:pt idx="52454">
                  <c:v>-0.17784700000000001</c:v>
                </c:pt>
                <c:pt idx="52455">
                  <c:v>-0.18307300000000001</c:v>
                </c:pt>
                <c:pt idx="52456">
                  <c:v>-0.18831000000000001</c:v>
                </c:pt>
                <c:pt idx="52457">
                  <c:v>-0.193573</c:v>
                </c:pt>
                <c:pt idx="52458">
                  <c:v>-0.19861400000000001</c:v>
                </c:pt>
                <c:pt idx="52459">
                  <c:v>-0.203956</c:v>
                </c:pt>
                <c:pt idx="52460">
                  <c:v>-0.208985</c:v>
                </c:pt>
                <c:pt idx="52461">
                  <c:v>-0.21412</c:v>
                </c:pt>
                <c:pt idx="52462">
                  <c:v>-0.21934300000000001</c:v>
                </c:pt>
                <c:pt idx="52463">
                  <c:v>-0.22449</c:v>
                </c:pt>
                <c:pt idx="52464">
                  <c:v>-0.22939100000000001</c:v>
                </c:pt>
                <c:pt idx="52465">
                  <c:v>-0.234463</c:v>
                </c:pt>
                <c:pt idx="52466">
                  <c:v>-0.23952300000000001</c:v>
                </c:pt>
                <c:pt idx="52467">
                  <c:v>-0.244585</c:v>
                </c:pt>
                <c:pt idx="52468">
                  <c:v>-0.24943799999999999</c:v>
                </c:pt>
                <c:pt idx="52469">
                  <c:v>-0.25430399999999997</c:v>
                </c:pt>
                <c:pt idx="52470">
                  <c:v>-0.259237</c:v>
                </c:pt>
                <c:pt idx="52471">
                  <c:v>-0.26398199999999999</c:v>
                </c:pt>
                <c:pt idx="52472">
                  <c:v>-0.26886100000000002</c:v>
                </c:pt>
                <c:pt idx="52473">
                  <c:v>-0.27377000000000001</c:v>
                </c:pt>
                <c:pt idx="52474">
                  <c:v>-0.278312</c:v>
                </c:pt>
                <c:pt idx="52475">
                  <c:v>-0.28302699999999997</c:v>
                </c:pt>
                <c:pt idx="52476">
                  <c:v>-0.28778100000000001</c:v>
                </c:pt>
                <c:pt idx="52477">
                  <c:v>-0.29245399999999999</c:v>
                </c:pt>
                <c:pt idx="52478">
                  <c:v>-0.29711900000000002</c:v>
                </c:pt>
                <c:pt idx="52479">
                  <c:v>-0.30180299999999999</c:v>
                </c:pt>
                <c:pt idx="52480">
                  <c:v>-0.30625599999999997</c:v>
                </c:pt>
                <c:pt idx="52481">
                  <c:v>-0.310697</c:v>
                </c:pt>
                <c:pt idx="52482">
                  <c:v>-0.315135</c:v>
                </c:pt>
                <c:pt idx="52483">
                  <c:v>-0.31974799999999998</c:v>
                </c:pt>
                <c:pt idx="52484">
                  <c:v>-0.32408599999999999</c:v>
                </c:pt>
                <c:pt idx="52485">
                  <c:v>-0.32829199999999997</c:v>
                </c:pt>
                <c:pt idx="52486">
                  <c:v>-0.33259300000000003</c:v>
                </c:pt>
                <c:pt idx="52487">
                  <c:v>-0.33680900000000003</c:v>
                </c:pt>
                <c:pt idx="52488">
                  <c:v>-0.34092899999999998</c:v>
                </c:pt>
                <c:pt idx="52489">
                  <c:v>-0.34528799999999998</c:v>
                </c:pt>
                <c:pt idx="52490">
                  <c:v>-0.34931699999999999</c:v>
                </c:pt>
                <c:pt idx="52491">
                  <c:v>-0.35336499999999998</c:v>
                </c:pt>
                <c:pt idx="52492">
                  <c:v>-0.35738399999999998</c:v>
                </c:pt>
                <c:pt idx="52493">
                  <c:v>-0.361313</c:v>
                </c:pt>
                <c:pt idx="52494">
                  <c:v>-0.36527799999999999</c:v>
                </c:pt>
                <c:pt idx="52495">
                  <c:v>-0.36902400000000002</c:v>
                </c:pt>
                <c:pt idx="52496">
                  <c:v>-0.372892</c:v>
                </c:pt>
                <c:pt idx="52497">
                  <c:v>-0.37643500000000002</c:v>
                </c:pt>
                <c:pt idx="52498">
                  <c:v>-0.38023400000000002</c:v>
                </c:pt>
                <c:pt idx="52499">
                  <c:v>-0.383855</c:v>
                </c:pt>
                <c:pt idx="52500">
                  <c:v>-0.38775199999999999</c:v>
                </c:pt>
                <c:pt idx="52501">
                  <c:v>-0.39105299999999998</c:v>
                </c:pt>
                <c:pt idx="52502">
                  <c:v>-0.39466499999999999</c:v>
                </c:pt>
                <c:pt idx="52503">
                  <c:v>-0.39814699999999997</c:v>
                </c:pt>
                <c:pt idx="52504">
                  <c:v>-0.40152500000000002</c:v>
                </c:pt>
                <c:pt idx="52505">
                  <c:v>-0.40509299999999998</c:v>
                </c:pt>
                <c:pt idx="52506">
                  <c:v>-0.40829900000000002</c:v>
                </c:pt>
                <c:pt idx="52507">
                  <c:v>-0.41155999999999998</c:v>
                </c:pt>
                <c:pt idx="52508">
                  <c:v>-0.41470600000000002</c:v>
                </c:pt>
                <c:pt idx="52509">
                  <c:v>-0.41800999999999999</c:v>
                </c:pt>
                <c:pt idx="52510">
                  <c:v>-0.42111500000000002</c:v>
                </c:pt>
                <c:pt idx="52511">
                  <c:v>-0.42421599999999998</c:v>
                </c:pt>
                <c:pt idx="52512">
                  <c:v>-0.42716199999999999</c:v>
                </c:pt>
                <c:pt idx="52513">
                  <c:v>-0.43004799999999999</c:v>
                </c:pt>
                <c:pt idx="52514">
                  <c:v>-0.43308999999999997</c:v>
                </c:pt>
                <c:pt idx="52515">
                  <c:v>-0.43591200000000002</c:v>
                </c:pt>
                <c:pt idx="52516">
                  <c:v>-0.43893399999999999</c:v>
                </c:pt>
                <c:pt idx="52517">
                  <c:v>-0.44172</c:v>
                </c:pt>
                <c:pt idx="52518">
                  <c:v>-0.44436199999999998</c:v>
                </c:pt>
                <c:pt idx="52519">
                  <c:v>-0.44708199999999998</c:v>
                </c:pt>
                <c:pt idx="52520">
                  <c:v>-0.44955899999999999</c:v>
                </c:pt>
                <c:pt idx="52521">
                  <c:v>-0.452372</c:v>
                </c:pt>
                <c:pt idx="52522">
                  <c:v>-0.45480199999999998</c:v>
                </c:pt>
                <c:pt idx="52523">
                  <c:v>-0.45729500000000001</c:v>
                </c:pt>
                <c:pt idx="52524">
                  <c:v>-0.45963500000000002</c:v>
                </c:pt>
                <c:pt idx="52525">
                  <c:v>-0.462202</c:v>
                </c:pt>
                <c:pt idx="52526">
                  <c:v>-0.46454600000000001</c:v>
                </c:pt>
                <c:pt idx="52527">
                  <c:v>-0.46688099999999999</c:v>
                </c:pt>
                <c:pt idx="52528">
                  <c:v>-0.46914299999999998</c:v>
                </c:pt>
                <c:pt idx="52529">
                  <c:v>-0.471304</c:v>
                </c:pt>
                <c:pt idx="52530">
                  <c:v>-0.47365600000000002</c:v>
                </c:pt>
                <c:pt idx="52531">
                  <c:v>-0.47584500000000002</c:v>
                </c:pt>
                <c:pt idx="52532">
                  <c:v>-0.47798200000000002</c:v>
                </c:pt>
                <c:pt idx="52533">
                  <c:v>-0.48007899999999998</c:v>
                </c:pt>
                <c:pt idx="52534">
                  <c:v>-0.48199999999999998</c:v>
                </c:pt>
                <c:pt idx="52535">
                  <c:v>-0.48392400000000002</c:v>
                </c:pt>
                <c:pt idx="52536">
                  <c:v>-0.48603400000000002</c:v>
                </c:pt>
                <c:pt idx="52537">
                  <c:v>-0.48804199999999998</c:v>
                </c:pt>
                <c:pt idx="52538">
                  <c:v>-0.489873</c:v>
                </c:pt>
                <c:pt idx="52539">
                  <c:v>-0.49163699999999999</c:v>
                </c:pt>
                <c:pt idx="52540">
                  <c:v>-0.49333900000000003</c:v>
                </c:pt>
                <c:pt idx="52541">
                  <c:v>-0.49522100000000002</c:v>
                </c:pt>
                <c:pt idx="52542">
                  <c:v>-0.496948</c:v>
                </c:pt>
                <c:pt idx="52543">
                  <c:v>-0.49867499999999998</c:v>
                </c:pt>
                <c:pt idx="52544">
                  <c:v>-0.50023399999999996</c:v>
                </c:pt>
                <c:pt idx="52545">
                  <c:v>-0.501668</c:v>
                </c:pt>
                <c:pt idx="52546">
                  <c:v>-0.50326599999999999</c:v>
                </c:pt>
                <c:pt idx="52547">
                  <c:v>-0.50470599999999999</c:v>
                </c:pt>
                <c:pt idx="52548">
                  <c:v>-0.50644699999999998</c:v>
                </c:pt>
                <c:pt idx="52549">
                  <c:v>-0.50778699999999999</c:v>
                </c:pt>
                <c:pt idx="52550">
                  <c:v>-0.50910900000000003</c:v>
                </c:pt>
                <c:pt idx="52551">
                  <c:v>-0.51037699999999997</c:v>
                </c:pt>
                <c:pt idx="52552">
                  <c:v>-0.51162399999999997</c:v>
                </c:pt>
                <c:pt idx="52553">
                  <c:v>-0.51297700000000002</c:v>
                </c:pt>
                <c:pt idx="52554">
                  <c:v>-0.51416799999999996</c:v>
                </c:pt>
                <c:pt idx="52555">
                  <c:v>-0.51548700000000003</c:v>
                </c:pt>
                <c:pt idx="52556">
                  <c:v>-0.51646599999999998</c:v>
                </c:pt>
                <c:pt idx="52557">
                  <c:v>-0.51766800000000002</c:v>
                </c:pt>
                <c:pt idx="52558">
                  <c:v>-0.51874299999999995</c:v>
                </c:pt>
                <c:pt idx="52559">
                  <c:v>-0.51996299999999995</c:v>
                </c:pt>
                <c:pt idx="52560">
                  <c:v>-0.52107700000000001</c:v>
                </c:pt>
                <c:pt idx="52561">
                  <c:v>-0.52196399999999998</c:v>
                </c:pt>
                <c:pt idx="52562">
                  <c:v>-0.52298900000000004</c:v>
                </c:pt>
                <c:pt idx="52563">
                  <c:v>-0.52390899999999996</c:v>
                </c:pt>
                <c:pt idx="52564">
                  <c:v>-0.52497199999999999</c:v>
                </c:pt>
                <c:pt idx="52565">
                  <c:v>-0.52576100000000003</c:v>
                </c:pt>
                <c:pt idx="52566">
                  <c:v>-0.52674699999999997</c:v>
                </c:pt>
                <c:pt idx="52567">
                  <c:v>-0.52743399999999996</c:v>
                </c:pt>
                <c:pt idx="52568">
                  <c:v>-0.52812000000000003</c:v>
                </c:pt>
                <c:pt idx="52569" formatCode="0.00E+00">
                  <c:v>-0.52912800000000004</c:v>
                </c:pt>
                <c:pt idx="52570">
                  <c:v>-0.52973700000000001</c:v>
                </c:pt>
                <c:pt idx="52571">
                  <c:v>-0.53051899999999996</c:v>
                </c:pt>
                <c:pt idx="52572">
                  <c:v>-0.53103599999999995</c:v>
                </c:pt>
                <c:pt idx="52573">
                  <c:v>-0.53177799999999997</c:v>
                </c:pt>
                <c:pt idx="52574">
                  <c:v>-0.53236099999999997</c:v>
                </c:pt>
                <c:pt idx="52575">
                  <c:v>-0.53301699999999996</c:v>
                </c:pt>
                <c:pt idx="52576">
                  <c:v>-0.53360600000000002</c:v>
                </c:pt>
                <c:pt idx="52577">
                  <c:v>-0.533972</c:v>
                </c:pt>
                <c:pt idx="52578">
                  <c:v>-0.53460200000000002</c:v>
                </c:pt>
                <c:pt idx="52579">
                  <c:v>-0.53488899999999995</c:v>
                </c:pt>
                <c:pt idx="52580">
                  <c:v>-0.53544499999999995</c:v>
                </c:pt>
                <c:pt idx="52581">
                  <c:v>-0.53588199999999997</c:v>
                </c:pt>
                <c:pt idx="52582">
                  <c:v>-0.53625299999999998</c:v>
                </c:pt>
                <c:pt idx="52583">
                  <c:v>-0.53641899999999998</c:v>
                </c:pt>
                <c:pt idx="52584">
                  <c:v>-0.53691599999999995</c:v>
                </c:pt>
                <c:pt idx="52585">
                  <c:v>-0.53703400000000001</c:v>
                </c:pt>
                <c:pt idx="52586">
                  <c:v>-0.53761000000000003</c:v>
                </c:pt>
                <c:pt idx="52587">
                  <c:v>-0.53759000000000001</c:v>
                </c:pt>
                <c:pt idx="52588">
                  <c:v>-0.53780499999999998</c:v>
                </c:pt>
                <c:pt idx="52589">
                  <c:v>-0.53806799999999999</c:v>
                </c:pt>
                <c:pt idx="52590">
                  <c:v>-0.53807300000000002</c:v>
                </c:pt>
                <c:pt idx="52591">
                  <c:v>-0.53839099999999995</c:v>
                </c:pt>
                <c:pt idx="52592">
                  <c:v>-0.53835900000000003</c:v>
                </c:pt>
                <c:pt idx="52593">
                  <c:v>-0.53848300000000004</c:v>
                </c:pt>
                <c:pt idx="52594">
                  <c:v>-0.53846400000000005</c:v>
                </c:pt>
                <c:pt idx="52595">
                  <c:v>-0.53860600000000003</c:v>
                </c:pt>
                <c:pt idx="52596">
                  <c:v>-0.53871500000000005</c:v>
                </c:pt>
                <c:pt idx="52597">
                  <c:v>-0.538856</c:v>
                </c:pt>
                <c:pt idx="52598">
                  <c:v>-0.53869800000000001</c:v>
                </c:pt>
                <c:pt idx="52599">
                  <c:v>-0.53858899999999998</c:v>
                </c:pt>
                <c:pt idx="52600">
                  <c:v>-0.53847599999999995</c:v>
                </c:pt>
                <c:pt idx="52601">
                  <c:v>-0.53838299999999994</c:v>
                </c:pt>
                <c:pt idx="52602">
                  <c:v>-0.53825900000000004</c:v>
                </c:pt>
                <c:pt idx="52603">
                  <c:v>-0.53805099999999995</c:v>
                </c:pt>
                <c:pt idx="52604">
                  <c:v>-0.53773899999999997</c:v>
                </c:pt>
                <c:pt idx="52605">
                  <c:v>-0.53736600000000001</c:v>
                </c:pt>
                <c:pt idx="52606">
                  <c:v>-0.537273</c:v>
                </c:pt>
                <c:pt idx="52607">
                  <c:v>-0.53687099999999999</c:v>
                </c:pt>
                <c:pt idx="52608">
                  <c:v>-0.53668400000000005</c:v>
                </c:pt>
                <c:pt idx="52609">
                  <c:v>-0.53616600000000003</c:v>
                </c:pt>
                <c:pt idx="52610">
                  <c:v>-0.53564900000000004</c:v>
                </c:pt>
                <c:pt idx="52611">
                  <c:v>-0.53516300000000006</c:v>
                </c:pt>
                <c:pt idx="52612">
                  <c:v>-0.53475499999999998</c:v>
                </c:pt>
                <c:pt idx="52613">
                  <c:v>-0.53415400000000002</c:v>
                </c:pt>
                <c:pt idx="52614">
                  <c:v>-0.53341899999999998</c:v>
                </c:pt>
                <c:pt idx="52615">
                  <c:v>-0.532694</c:v>
                </c:pt>
                <c:pt idx="52616">
                  <c:v>-0.53186</c:v>
                </c:pt>
                <c:pt idx="52617">
                  <c:v>-0.53117000000000003</c:v>
                </c:pt>
                <c:pt idx="52618">
                  <c:v>-0.53051499999999996</c:v>
                </c:pt>
                <c:pt idx="52619">
                  <c:v>-0.529528</c:v>
                </c:pt>
                <c:pt idx="52620">
                  <c:v>-0.52885400000000005</c:v>
                </c:pt>
                <c:pt idx="52621">
                  <c:v>-0.52768800000000005</c:v>
                </c:pt>
                <c:pt idx="52622">
                  <c:v>-0.52693199999999996</c:v>
                </c:pt>
                <c:pt idx="52623">
                  <c:v>-0.52590199999999998</c:v>
                </c:pt>
                <c:pt idx="52624">
                  <c:v>-0.52488900000000005</c:v>
                </c:pt>
                <c:pt idx="52625">
                  <c:v>-0.523837</c:v>
                </c:pt>
                <c:pt idx="52626">
                  <c:v>-0.52252200000000004</c:v>
                </c:pt>
                <c:pt idx="52627">
                  <c:v>-0.52156899999999995</c:v>
                </c:pt>
                <c:pt idx="52628">
                  <c:v>-0.52015</c:v>
                </c:pt>
                <c:pt idx="52629">
                  <c:v>-0.51908799999999999</c:v>
                </c:pt>
                <c:pt idx="52630">
                  <c:v>-0.51768000000000003</c:v>
                </c:pt>
                <c:pt idx="52631">
                  <c:v>-0.51631000000000005</c:v>
                </c:pt>
                <c:pt idx="52632">
                  <c:v>-0.51480800000000004</c:v>
                </c:pt>
                <c:pt idx="52633">
                  <c:v>-0.51328099999999999</c:v>
                </c:pt>
                <c:pt idx="52634" formatCode="0.00E+00">
                  <c:v>-0.51184799999999997</c:v>
                </c:pt>
                <c:pt idx="52635">
                  <c:v>-0.51030600000000004</c:v>
                </c:pt>
                <c:pt idx="52636">
                  <c:v>-0.50860499999999997</c:v>
                </c:pt>
                <c:pt idx="52637">
                  <c:v>-0.50675599999999998</c:v>
                </c:pt>
                <c:pt idx="52638">
                  <c:v>-0.50484700000000005</c:v>
                </c:pt>
                <c:pt idx="52639">
                  <c:v>-0.50290199999999996</c:v>
                </c:pt>
                <c:pt idx="52640">
                  <c:v>-0.50111799999999995</c:v>
                </c:pt>
                <c:pt idx="52641">
                  <c:v>-0.49891000000000002</c:v>
                </c:pt>
                <c:pt idx="52642">
                  <c:v>-0.49676799999999999</c:v>
                </c:pt>
                <c:pt idx="52643">
                  <c:v>-0.49462200000000001</c:v>
                </c:pt>
                <c:pt idx="52644">
                  <c:v>-0.49235299999999999</c:v>
                </c:pt>
                <c:pt idx="52645">
                  <c:v>-0.49021300000000001</c:v>
                </c:pt>
                <c:pt idx="52646">
                  <c:v>-0.48786800000000002</c:v>
                </c:pt>
                <c:pt idx="52647">
                  <c:v>-0.48553499999999999</c:v>
                </c:pt>
                <c:pt idx="52648">
                  <c:v>-0.483041</c:v>
                </c:pt>
                <c:pt idx="52649">
                  <c:v>-0.48051100000000002</c:v>
                </c:pt>
                <c:pt idx="52650">
                  <c:v>-0.47807300000000003</c:v>
                </c:pt>
                <c:pt idx="52651">
                  <c:v>-0.47571999999999998</c:v>
                </c:pt>
                <c:pt idx="52652">
                  <c:v>-0.47290900000000002</c:v>
                </c:pt>
                <c:pt idx="52653">
                  <c:v>-0.47023199999999998</c:v>
                </c:pt>
                <c:pt idx="52654">
                  <c:v>-0.46749400000000002</c:v>
                </c:pt>
                <c:pt idx="52655">
                  <c:v>-0.46469100000000002</c:v>
                </c:pt>
                <c:pt idx="52656">
                  <c:v>-0.46195399999999998</c:v>
                </c:pt>
                <c:pt idx="52657">
                  <c:v>-0.458922</c:v>
                </c:pt>
                <c:pt idx="52658">
                  <c:v>-0.45585399999999998</c:v>
                </c:pt>
                <c:pt idx="52659">
                  <c:v>-0.452872</c:v>
                </c:pt>
                <c:pt idx="52660">
                  <c:v>-0.449652</c:v>
                </c:pt>
                <c:pt idx="52661">
                  <c:v>-0.44651200000000002</c:v>
                </c:pt>
                <c:pt idx="52662">
                  <c:v>-0.443214</c:v>
                </c:pt>
                <c:pt idx="52663">
                  <c:v>-0.43991000000000002</c:v>
                </c:pt>
                <c:pt idx="52664">
                  <c:v>-0.43635200000000002</c:v>
                </c:pt>
                <c:pt idx="52665">
                  <c:v>-0.43318200000000001</c:v>
                </c:pt>
                <c:pt idx="52666">
                  <c:v>-0.42974099999999998</c:v>
                </c:pt>
                <c:pt idx="52667">
                  <c:v>-0.42622900000000002</c:v>
                </c:pt>
                <c:pt idx="52668">
                  <c:v>-0.42250799999999999</c:v>
                </c:pt>
                <c:pt idx="52669">
                  <c:v>-0.41883599999999999</c:v>
                </c:pt>
                <c:pt idx="52670">
                  <c:v>-0.41500100000000001</c:v>
                </c:pt>
                <c:pt idx="52671">
                  <c:v>-0.411304</c:v>
                </c:pt>
                <c:pt idx="52672">
                  <c:v>-0.40742600000000001</c:v>
                </c:pt>
                <c:pt idx="52673">
                  <c:v>-0.40351399999999998</c:v>
                </c:pt>
                <c:pt idx="52674">
                  <c:v>-0.39951500000000001</c:v>
                </c:pt>
                <c:pt idx="52675">
                  <c:v>-0.39524399999999998</c:v>
                </c:pt>
                <c:pt idx="52676">
                  <c:v>-0.39136199999999999</c:v>
                </c:pt>
                <c:pt idx="52677">
                  <c:v>-0.38727200000000001</c:v>
                </c:pt>
                <c:pt idx="52678">
                  <c:v>-0.38311299999999998</c:v>
                </c:pt>
                <c:pt idx="52679">
                  <c:v>-0.37884899999999999</c:v>
                </c:pt>
                <c:pt idx="52680">
                  <c:v>-0.37457600000000002</c:v>
                </c:pt>
                <c:pt idx="52681">
                  <c:v>-0.37025000000000002</c:v>
                </c:pt>
                <c:pt idx="52682">
                  <c:v>-0.36609399999999997</c:v>
                </c:pt>
                <c:pt idx="52683">
                  <c:v>-0.36174499999999998</c:v>
                </c:pt>
                <c:pt idx="52684">
                  <c:v>-0.35725299999999999</c:v>
                </c:pt>
                <c:pt idx="52685">
                  <c:v>-0.35265400000000002</c:v>
                </c:pt>
                <c:pt idx="52686">
                  <c:v>-0.34807500000000002</c:v>
                </c:pt>
                <c:pt idx="52687">
                  <c:v>-0.34369499999999997</c:v>
                </c:pt>
                <c:pt idx="52688">
                  <c:v>-0.33905099999999999</c:v>
                </c:pt>
                <c:pt idx="52689">
                  <c:v>-0.33431</c:v>
                </c:pt>
                <c:pt idx="52690">
                  <c:v>-0.32965499999999998</c:v>
                </c:pt>
                <c:pt idx="52691">
                  <c:v>-0.32481900000000002</c:v>
                </c:pt>
                <c:pt idx="52692">
                  <c:v>-0.320133</c:v>
                </c:pt>
                <c:pt idx="52693">
                  <c:v>-0.31520500000000001</c:v>
                </c:pt>
                <c:pt idx="52694">
                  <c:v>-0.31023800000000001</c:v>
                </c:pt>
                <c:pt idx="52695">
                  <c:v>-0.305058</c:v>
                </c:pt>
                <c:pt idx="52696">
                  <c:v>-0.30021199999999998</c:v>
                </c:pt>
                <c:pt idx="52697">
                  <c:v>-0.29524499999999998</c:v>
                </c:pt>
                <c:pt idx="52698">
                  <c:v>-0.29027599999999998</c:v>
                </c:pt>
                <c:pt idx="52699">
                  <c:v>-0.28495700000000002</c:v>
                </c:pt>
                <c:pt idx="52700">
                  <c:v>-0.28005200000000002</c:v>
                </c:pt>
                <c:pt idx="52701">
                  <c:v>-0.27485700000000002</c:v>
                </c:pt>
                <c:pt idx="52702">
                  <c:v>-0.26957700000000001</c:v>
                </c:pt>
                <c:pt idx="52703">
                  <c:v>-0.26468199999999997</c:v>
                </c:pt>
                <c:pt idx="52704">
                  <c:v>-0.25922499999999998</c:v>
                </c:pt>
                <c:pt idx="52705">
                  <c:v>-0.254081</c:v>
                </c:pt>
                <c:pt idx="52706">
                  <c:v>-0.24879899999999999</c:v>
                </c:pt>
                <c:pt idx="52707">
                  <c:v>-0.24343100000000001</c:v>
                </c:pt>
                <c:pt idx="52708">
                  <c:v>-0.238181</c:v>
                </c:pt>
                <c:pt idx="52709">
                  <c:v>-0.23286399999999999</c:v>
                </c:pt>
                <c:pt idx="52710">
                  <c:v>-0.22734699999999999</c:v>
                </c:pt>
                <c:pt idx="52711">
                  <c:v>-0.22181899999999999</c:v>
                </c:pt>
                <c:pt idx="52712">
                  <c:v>-0.216421</c:v>
                </c:pt>
                <c:pt idx="52713">
                  <c:v>-0.21111199999999999</c:v>
                </c:pt>
                <c:pt idx="52714">
                  <c:v>-0.20558999999999999</c:v>
                </c:pt>
                <c:pt idx="52715">
                  <c:v>-0.20005400000000001</c:v>
                </c:pt>
                <c:pt idx="52716">
                  <c:v>-0.194773</c:v>
                </c:pt>
                <c:pt idx="52717">
                  <c:v>-0.18897</c:v>
                </c:pt>
                <c:pt idx="52718">
                  <c:v>-0.183499</c:v>
                </c:pt>
                <c:pt idx="52719">
                  <c:v>-0.178149</c:v>
                </c:pt>
                <c:pt idx="52720">
                  <c:v>-0.17266400000000001</c:v>
                </c:pt>
                <c:pt idx="52721">
                  <c:v>-0.16703200000000001</c:v>
                </c:pt>
                <c:pt idx="52722">
                  <c:v>-0.16153799999999999</c:v>
                </c:pt>
                <c:pt idx="52723">
                  <c:v>-0.156054</c:v>
                </c:pt>
                <c:pt idx="52724">
                  <c:v>-0.15060899999999999</c:v>
                </c:pt>
                <c:pt idx="52725">
                  <c:v>-0.14527200000000001</c:v>
                </c:pt>
                <c:pt idx="52726">
                  <c:v>-0.139681</c:v>
                </c:pt>
                <c:pt idx="52727">
                  <c:v>-0.13416900000000001</c:v>
                </c:pt>
                <c:pt idx="52728">
                  <c:v>-0.12859499999999999</c:v>
                </c:pt>
                <c:pt idx="52729">
                  <c:v>-0.123276</c:v>
                </c:pt>
                <c:pt idx="52730">
                  <c:v>-0.11758299999999999</c:v>
                </c:pt>
                <c:pt idx="52731">
                  <c:v>-0.11203</c:v>
                </c:pt>
                <c:pt idx="52732">
                  <c:v>-0.10657800000000001</c:v>
                </c:pt>
                <c:pt idx="52733">
                  <c:v>-0.100866</c:v>
                </c:pt>
                <c:pt idx="52734">
                  <c:v>-9.5525499999999999E-2</c:v>
                </c:pt>
                <c:pt idx="52735">
                  <c:v>-9.0117699999999995E-2</c:v>
                </c:pt>
                <c:pt idx="52736">
                  <c:v>-8.4670400000000007E-2</c:v>
                </c:pt>
                <c:pt idx="52737">
                  <c:v>-7.9091099999999998E-2</c:v>
                </c:pt>
                <c:pt idx="52738">
                  <c:v>-7.3598399999999994E-2</c:v>
                </c:pt>
                <c:pt idx="52739">
                  <c:v>-6.8199499999999996E-2</c:v>
                </c:pt>
                <c:pt idx="52740">
                  <c:v>-6.2771199999999999E-2</c:v>
                </c:pt>
                <c:pt idx="52741">
                  <c:v>-5.72147E-2</c:v>
                </c:pt>
                <c:pt idx="52742">
                  <c:v>-5.1908000000000003E-2</c:v>
                </c:pt>
                <c:pt idx="52743">
                  <c:v>-4.6615200000000002E-2</c:v>
                </c:pt>
                <c:pt idx="52744">
                  <c:v>-4.0909300000000003E-2</c:v>
                </c:pt>
                <c:pt idx="52745">
                  <c:v>-3.5729799999999999E-2</c:v>
                </c:pt>
                <c:pt idx="52746">
                  <c:v>-3.0420599999999999E-2</c:v>
                </c:pt>
                <c:pt idx="52747">
                  <c:v>-2.49786E-2</c:v>
                </c:pt>
                <c:pt idx="52748">
                  <c:v>-1.96653E-2</c:v>
                </c:pt>
                <c:pt idx="52749">
                  <c:v>-1.4142500000000001E-2</c:v>
                </c:pt>
                <c:pt idx="52750">
                  <c:v>-9.18566E-3</c:v>
                </c:pt>
                <c:pt idx="52751">
                  <c:v>-3.7219900000000001E-3</c:v>
                </c:pt>
                <c:pt idx="52752">
                  <c:v>1.55415E-3</c:v>
                </c:pt>
                <c:pt idx="52753">
                  <c:v>6.9225600000000003E-3</c:v>
                </c:pt>
                <c:pt idx="52754">
                  <c:v>1.23812E-2</c:v>
                </c:pt>
                <c:pt idx="52755">
                  <c:v>1.75616E-2</c:v>
                </c:pt>
                <c:pt idx="52756">
                  <c:v>2.2712699999999999E-2</c:v>
                </c:pt>
                <c:pt idx="52757">
                  <c:v>2.8006900000000001E-2</c:v>
                </c:pt>
                <c:pt idx="52758">
                  <c:v>3.3317699999999999E-2</c:v>
                </c:pt>
                <c:pt idx="52759">
                  <c:v>3.8758300000000002E-2</c:v>
                </c:pt>
                <c:pt idx="52760">
                  <c:v>4.4048499999999997E-2</c:v>
                </c:pt>
                <c:pt idx="52761">
                  <c:v>4.9031100000000001E-2</c:v>
                </c:pt>
                <c:pt idx="52762">
                  <c:v>5.4471100000000001E-2</c:v>
                </c:pt>
                <c:pt idx="52763">
                  <c:v>5.9415000000000003E-2</c:v>
                </c:pt>
                <c:pt idx="52764">
                  <c:v>6.4998399999999998E-2</c:v>
                </c:pt>
                <c:pt idx="52765">
                  <c:v>7.0166900000000004E-2</c:v>
                </c:pt>
                <c:pt idx="52766">
                  <c:v>7.5502700000000006E-2</c:v>
                </c:pt>
                <c:pt idx="52767">
                  <c:v>8.0793100000000007E-2</c:v>
                </c:pt>
                <c:pt idx="52768">
                  <c:v>8.5996400000000001E-2</c:v>
                </c:pt>
                <c:pt idx="52769">
                  <c:v>9.1453900000000005E-2</c:v>
                </c:pt>
                <c:pt idx="52770">
                  <c:v>9.6795000000000006E-2</c:v>
                </c:pt>
                <c:pt idx="52771">
                  <c:v>0.102141</c:v>
                </c:pt>
                <c:pt idx="52772">
                  <c:v>0.10731300000000001</c:v>
                </c:pt>
                <c:pt idx="52773">
                  <c:v>0.112583</c:v>
                </c:pt>
                <c:pt idx="52774">
                  <c:v>0.117728</c:v>
                </c:pt>
                <c:pt idx="52775">
                  <c:v>0.12309100000000001</c:v>
                </c:pt>
                <c:pt idx="52776">
                  <c:v>0.12823300000000001</c:v>
                </c:pt>
                <c:pt idx="52777">
                  <c:v>0.133516</c:v>
                </c:pt>
                <c:pt idx="52778">
                  <c:v>0.13885900000000001</c:v>
                </c:pt>
                <c:pt idx="52779">
                  <c:v>0.14410999999999999</c:v>
                </c:pt>
                <c:pt idx="52780">
                  <c:v>0.149589</c:v>
                </c:pt>
                <c:pt idx="52781">
                  <c:v>0.15503500000000001</c:v>
                </c:pt>
                <c:pt idx="52782">
                  <c:v>0.160359</c:v>
                </c:pt>
                <c:pt idx="52783">
                  <c:v>0.16570099999999999</c:v>
                </c:pt>
                <c:pt idx="52784">
                  <c:v>0.171097</c:v>
                </c:pt>
                <c:pt idx="52785">
                  <c:v>0.17666899999999999</c:v>
                </c:pt>
                <c:pt idx="52786">
                  <c:v>0.18248400000000001</c:v>
                </c:pt>
                <c:pt idx="52787">
                  <c:v>0.187555</c:v>
                </c:pt>
                <c:pt idx="52788">
                  <c:v>0.19342899999999999</c:v>
                </c:pt>
                <c:pt idx="52789">
                  <c:v>0.19850899999999999</c:v>
                </c:pt>
                <c:pt idx="52790">
                  <c:v>0.204267</c:v>
                </c:pt>
                <c:pt idx="52791">
                  <c:v>0.20993500000000001</c:v>
                </c:pt>
                <c:pt idx="52792">
                  <c:v>0.21526100000000001</c:v>
                </c:pt>
                <c:pt idx="52793">
                  <c:v>0.22091</c:v>
                </c:pt>
                <c:pt idx="52794">
                  <c:v>0.22634399999999999</c:v>
                </c:pt>
                <c:pt idx="52795">
                  <c:v>0.23212099999999999</c:v>
                </c:pt>
                <c:pt idx="52796">
                  <c:v>0.23771700000000001</c:v>
                </c:pt>
                <c:pt idx="52797">
                  <c:v>0.243364</c:v>
                </c:pt>
                <c:pt idx="52798">
                  <c:v>0.24899399999999999</c:v>
                </c:pt>
                <c:pt idx="52799">
                  <c:v>0.25483899999999998</c:v>
                </c:pt>
                <c:pt idx="52800">
                  <c:v>0.26036700000000002</c:v>
                </c:pt>
                <c:pt idx="52801">
                  <c:v>0.26619399999999999</c:v>
                </c:pt>
                <c:pt idx="52802">
                  <c:v>0.27210600000000001</c:v>
                </c:pt>
                <c:pt idx="52803">
                  <c:v>0.27753</c:v>
                </c:pt>
                <c:pt idx="52804">
                  <c:v>0.28359099999999998</c:v>
                </c:pt>
                <c:pt idx="52805">
                  <c:v>0.28920400000000002</c:v>
                </c:pt>
                <c:pt idx="52806">
                  <c:v>0.29513099999999998</c:v>
                </c:pt>
                <c:pt idx="52807">
                  <c:v>0.30081200000000002</c:v>
                </c:pt>
                <c:pt idx="52808">
                  <c:v>0.30676799999999999</c:v>
                </c:pt>
                <c:pt idx="52809">
                  <c:v>0.31261299999999997</c:v>
                </c:pt>
                <c:pt idx="52810">
                  <c:v>0.31830900000000001</c:v>
                </c:pt>
                <c:pt idx="52811">
                  <c:v>0.32416299999999998</c:v>
                </c:pt>
                <c:pt idx="52812">
                  <c:v>0.330094</c:v>
                </c:pt>
                <c:pt idx="52813">
                  <c:v>0.335837</c:v>
                </c:pt>
                <c:pt idx="52814">
                  <c:v>0.341414</c:v>
                </c:pt>
                <c:pt idx="52815">
                  <c:v>0.34740599999999999</c:v>
                </c:pt>
                <c:pt idx="52816">
                  <c:v>0.35307699999999997</c:v>
                </c:pt>
                <c:pt idx="52817">
                  <c:v>0.35910700000000001</c:v>
                </c:pt>
                <c:pt idx="52818">
                  <c:v>0.36482999999999999</c:v>
                </c:pt>
                <c:pt idx="52819">
                  <c:v>0.37042399999999998</c:v>
                </c:pt>
                <c:pt idx="52820">
                  <c:v>0.37649899999999997</c:v>
                </c:pt>
                <c:pt idx="52821">
                  <c:v>0.38225599999999998</c:v>
                </c:pt>
                <c:pt idx="52822">
                  <c:v>0.388241</c:v>
                </c:pt>
                <c:pt idx="52823">
                  <c:v>0.39421699999999998</c:v>
                </c:pt>
                <c:pt idx="52824">
                  <c:v>0.40012999999999999</c:v>
                </c:pt>
                <c:pt idx="52825">
                  <c:v>0.40607599999999999</c:v>
                </c:pt>
                <c:pt idx="52826">
                  <c:v>0.41181499999999999</c:v>
                </c:pt>
                <c:pt idx="52827">
                  <c:v>0.41776400000000002</c:v>
                </c:pt>
                <c:pt idx="52828">
                  <c:v>0.42374200000000001</c:v>
                </c:pt>
                <c:pt idx="52829">
                  <c:v>0.42943599999999998</c:v>
                </c:pt>
                <c:pt idx="52830">
                  <c:v>0.43541099999999999</c:v>
                </c:pt>
                <c:pt idx="52831">
                  <c:v>0.44113999999999998</c:v>
                </c:pt>
                <c:pt idx="52832">
                  <c:v>0.44687100000000002</c:v>
                </c:pt>
                <c:pt idx="52833">
                  <c:v>0.45263100000000001</c:v>
                </c:pt>
                <c:pt idx="52834">
                  <c:v>0.45829399999999998</c:v>
                </c:pt>
                <c:pt idx="52835">
                  <c:v>0.46382600000000002</c:v>
                </c:pt>
                <c:pt idx="52836">
                  <c:v>0.46967700000000001</c:v>
                </c:pt>
                <c:pt idx="52837">
                  <c:v>0.47525699999999999</c:v>
                </c:pt>
                <c:pt idx="52838">
                  <c:v>0.480879</c:v>
                </c:pt>
                <c:pt idx="52839">
                  <c:v>0.48630899999999999</c:v>
                </c:pt>
                <c:pt idx="52840">
                  <c:v>0.49194500000000002</c:v>
                </c:pt>
                <c:pt idx="52841">
                  <c:v>0.49737700000000001</c:v>
                </c:pt>
                <c:pt idx="52842">
                  <c:v>0.50298399999999999</c:v>
                </c:pt>
                <c:pt idx="52843">
                  <c:v>0.50851999999999997</c:v>
                </c:pt>
                <c:pt idx="52844">
                  <c:v>0.51395999999999997</c:v>
                </c:pt>
                <c:pt idx="52845">
                  <c:v>0.519285</c:v>
                </c:pt>
                <c:pt idx="52846">
                  <c:v>0.524953</c:v>
                </c:pt>
                <c:pt idx="52847">
                  <c:v>0.53022100000000005</c:v>
                </c:pt>
                <c:pt idx="52848">
                  <c:v>0.53544800000000004</c:v>
                </c:pt>
                <c:pt idx="52849">
                  <c:v>0.54087300000000005</c:v>
                </c:pt>
                <c:pt idx="52850">
                  <c:v>0.54589200000000004</c:v>
                </c:pt>
                <c:pt idx="52851">
                  <c:v>0.55125800000000003</c:v>
                </c:pt>
                <c:pt idx="52852">
                  <c:v>0.55629399999999996</c:v>
                </c:pt>
                <c:pt idx="52853">
                  <c:v>0.56146399999999996</c:v>
                </c:pt>
                <c:pt idx="52854">
                  <c:v>0.56661399999999995</c:v>
                </c:pt>
                <c:pt idx="52855">
                  <c:v>0.57175699999999996</c:v>
                </c:pt>
                <c:pt idx="52856">
                  <c:v>0.57659300000000002</c:v>
                </c:pt>
                <c:pt idx="52857">
                  <c:v>0.58174000000000003</c:v>
                </c:pt>
                <c:pt idx="52858">
                  <c:v>0.58654499999999998</c:v>
                </c:pt>
                <c:pt idx="52859">
                  <c:v>0.59133899999999995</c:v>
                </c:pt>
                <c:pt idx="52860">
                  <c:v>0.59628099999999995</c:v>
                </c:pt>
                <c:pt idx="52861">
                  <c:v>0.60073500000000002</c:v>
                </c:pt>
                <c:pt idx="52862">
                  <c:v>0.60547899999999999</c:v>
                </c:pt>
                <c:pt idx="52863">
                  <c:v>0.60989000000000004</c:v>
                </c:pt>
                <c:pt idx="52864">
                  <c:v>0.61421499999999996</c:v>
                </c:pt>
                <c:pt idx="52865">
                  <c:v>0.61879600000000001</c:v>
                </c:pt>
                <c:pt idx="52866">
                  <c:v>0.62307900000000005</c:v>
                </c:pt>
                <c:pt idx="52867">
                  <c:v>0.627328</c:v>
                </c:pt>
                <c:pt idx="52868">
                  <c:v>0.63138499999999997</c:v>
                </c:pt>
                <c:pt idx="52869">
                  <c:v>0.63571200000000005</c:v>
                </c:pt>
                <c:pt idx="52870">
                  <c:v>0.63969399999999998</c:v>
                </c:pt>
                <c:pt idx="52871">
                  <c:v>0.643849</c:v>
                </c:pt>
                <c:pt idx="52872">
                  <c:v>0.64754100000000003</c:v>
                </c:pt>
                <c:pt idx="52873">
                  <c:v>0.65155099999999999</c:v>
                </c:pt>
                <c:pt idx="52874">
                  <c:v>0.65520100000000003</c:v>
                </c:pt>
                <c:pt idx="52875">
                  <c:v>0.65880300000000003</c:v>
                </c:pt>
                <c:pt idx="52876">
                  <c:v>0.66258899999999998</c:v>
                </c:pt>
                <c:pt idx="52877">
                  <c:v>0.66594399999999998</c:v>
                </c:pt>
                <c:pt idx="52878">
                  <c:v>0.66947800000000002</c:v>
                </c:pt>
                <c:pt idx="52879">
                  <c:v>0.672933</c:v>
                </c:pt>
                <c:pt idx="52880">
                  <c:v>0.67616200000000004</c:v>
                </c:pt>
                <c:pt idx="52881">
                  <c:v>0.67932800000000004</c:v>
                </c:pt>
                <c:pt idx="52882">
                  <c:v>0.68220999999999998</c:v>
                </c:pt>
                <c:pt idx="52883">
                  <c:v>0.68496900000000005</c:v>
                </c:pt>
                <c:pt idx="52884">
                  <c:v>0.68803899999999996</c:v>
                </c:pt>
                <c:pt idx="52885">
                  <c:v>0.69049799999999995</c:v>
                </c:pt>
                <c:pt idx="52886">
                  <c:v>0.69351799999999997</c:v>
                </c:pt>
                <c:pt idx="52887">
                  <c:v>0.69582200000000005</c:v>
                </c:pt>
                <c:pt idx="52888">
                  <c:v>0.69813099999999995</c:v>
                </c:pt>
                <c:pt idx="52889">
                  <c:v>0.70048900000000003</c:v>
                </c:pt>
                <c:pt idx="52890">
                  <c:v>0.70240400000000003</c:v>
                </c:pt>
                <c:pt idx="52891">
                  <c:v>0.70436299999999996</c:v>
                </c:pt>
                <c:pt idx="52892">
                  <c:v>0.70628999999999997</c:v>
                </c:pt>
                <c:pt idx="52893">
                  <c:v>0.70812200000000003</c:v>
                </c:pt>
                <c:pt idx="52894">
                  <c:v>0.70972100000000005</c:v>
                </c:pt>
                <c:pt idx="52895">
                  <c:v>0.71142399999999995</c:v>
                </c:pt>
                <c:pt idx="52896">
                  <c:v>0.71269899999999997</c:v>
                </c:pt>
                <c:pt idx="52897">
                  <c:v>0.71409199999999995</c:v>
                </c:pt>
                <c:pt idx="52898">
                  <c:v>0.715256</c:v>
                </c:pt>
                <c:pt idx="52899">
                  <c:v>0.71630700000000003</c:v>
                </c:pt>
                <c:pt idx="52900">
                  <c:v>0.71763999999999994</c:v>
                </c:pt>
                <c:pt idx="52901">
                  <c:v>0.71817200000000003</c:v>
                </c:pt>
                <c:pt idx="52902">
                  <c:v>0.719221</c:v>
                </c:pt>
                <c:pt idx="52903">
                  <c:v>0.71969499999999997</c:v>
                </c:pt>
                <c:pt idx="52904">
                  <c:v>0.71993700000000005</c:v>
                </c:pt>
                <c:pt idx="52905">
                  <c:v>0.720638</c:v>
                </c:pt>
                <c:pt idx="52906">
                  <c:v>0.72048999999999996</c:v>
                </c:pt>
                <c:pt idx="52907">
                  <c:v>0.72056900000000002</c:v>
                </c:pt>
                <c:pt idx="52908">
                  <c:v>0.72058199999999994</c:v>
                </c:pt>
                <c:pt idx="52909">
                  <c:v>0.720333</c:v>
                </c:pt>
                <c:pt idx="52910">
                  <c:v>0.71990200000000004</c:v>
                </c:pt>
                <c:pt idx="52911">
                  <c:v>0.71963999999999995</c:v>
                </c:pt>
                <c:pt idx="52912">
                  <c:v>0.71905399999999997</c:v>
                </c:pt>
                <c:pt idx="52913">
                  <c:v>0.71848999999999996</c:v>
                </c:pt>
                <c:pt idx="52914">
                  <c:v>0.71757700000000002</c:v>
                </c:pt>
                <c:pt idx="52915">
                  <c:v>0.71692900000000004</c:v>
                </c:pt>
                <c:pt idx="52916">
                  <c:v>0.71599299999999999</c:v>
                </c:pt>
                <c:pt idx="52917">
                  <c:v>0.71480100000000002</c:v>
                </c:pt>
                <c:pt idx="52918">
                  <c:v>0.71371600000000002</c:v>
                </c:pt>
                <c:pt idx="52919">
                  <c:v>0.71237399999999995</c:v>
                </c:pt>
                <c:pt idx="52920">
                  <c:v>0.71105300000000005</c:v>
                </c:pt>
                <c:pt idx="52921">
                  <c:v>0.70921199999999995</c:v>
                </c:pt>
                <c:pt idx="52922">
                  <c:v>0.70777800000000002</c:v>
                </c:pt>
                <c:pt idx="52923">
                  <c:v>0.70581000000000005</c:v>
                </c:pt>
                <c:pt idx="52924">
                  <c:v>0.70400700000000005</c:v>
                </c:pt>
                <c:pt idx="52925">
                  <c:v>0.70189400000000002</c:v>
                </c:pt>
                <c:pt idx="52926">
                  <c:v>0.69975900000000002</c:v>
                </c:pt>
                <c:pt idx="52927">
                  <c:v>0.69751399999999997</c:v>
                </c:pt>
                <c:pt idx="52928">
                  <c:v>0.695044</c:v>
                </c:pt>
                <c:pt idx="52929">
                  <c:v>0.69269899999999995</c:v>
                </c:pt>
                <c:pt idx="52930">
                  <c:v>0.69016</c:v>
                </c:pt>
                <c:pt idx="52931">
                  <c:v>0.68746799999999997</c:v>
                </c:pt>
                <c:pt idx="52932">
                  <c:v>0.68504900000000002</c:v>
                </c:pt>
                <c:pt idx="52933">
                  <c:v>0.68209600000000004</c:v>
                </c:pt>
                <c:pt idx="52934">
                  <c:v>0.67935599999999996</c:v>
                </c:pt>
                <c:pt idx="52935">
                  <c:v>0.67658399999999996</c:v>
                </c:pt>
                <c:pt idx="52936">
                  <c:v>0.67369299999999999</c:v>
                </c:pt>
                <c:pt idx="52937">
                  <c:v>0.67083899999999996</c:v>
                </c:pt>
                <c:pt idx="52938">
                  <c:v>0.66756499999999996</c:v>
                </c:pt>
                <c:pt idx="52939">
                  <c:v>0.66461800000000004</c:v>
                </c:pt>
                <c:pt idx="52940">
                  <c:v>0.66141799999999995</c:v>
                </c:pt>
                <c:pt idx="52941">
                  <c:v>0.65790499999999996</c:v>
                </c:pt>
                <c:pt idx="52942">
                  <c:v>0.65474200000000005</c:v>
                </c:pt>
                <c:pt idx="52943">
                  <c:v>0.65121200000000001</c:v>
                </c:pt>
                <c:pt idx="52944">
                  <c:v>0.64758300000000002</c:v>
                </c:pt>
                <c:pt idx="52945">
                  <c:v>0.64409499999999997</c:v>
                </c:pt>
                <c:pt idx="52946">
                  <c:v>0.64038399999999995</c:v>
                </c:pt>
                <c:pt idx="52947">
                  <c:v>0.63687000000000005</c:v>
                </c:pt>
                <c:pt idx="52948">
                  <c:v>0.63300400000000001</c:v>
                </c:pt>
                <c:pt idx="52949">
                  <c:v>0.62921199999999999</c:v>
                </c:pt>
                <c:pt idx="52950">
                  <c:v>0.62543400000000005</c:v>
                </c:pt>
                <c:pt idx="52951">
                  <c:v>0.62166100000000002</c:v>
                </c:pt>
                <c:pt idx="52952">
                  <c:v>0.61770000000000003</c:v>
                </c:pt>
                <c:pt idx="52953">
                  <c:v>0.61392999999999998</c:v>
                </c:pt>
                <c:pt idx="52954">
                  <c:v>0.61004199999999997</c:v>
                </c:pt>
                <c:pt idx="52955">
                  <c:v>0.60598300000000005</c:v>
                </c:pt>
                <c:pt idx="52956">
                  <c:v>0.60232799999999997</c:v>
                </c:pt>
                <c:pt idx="52957">
                  <c:v>0.59820099999999998</c:v>
                </c:pt>
                <c:pt idx="52958">
                  <c:v>0.59433499999999995</c:v>
                </c:pt>
                <c:pt idx="52959">
                  <c:v>0.59010700000000005</c:v>
                </c:pt>
                <c:pt idx="52960">
                  <c:v>0.58622099999999999</c:v>
                </c:pt>
                <c:pt idx="52961">
                  <c:v>0.58230999999999999</c:v>
                </c:pt>
                <c:pt idx="52962">
                  <c:v>0.57809299999999997</c:v>
                </c:pt>
                <c:pt idx="52963">
                  <c:v>0.57406000000000001</c:v>
                </c:pt>
                <c:pt idx="52964">
                  <c:v>0.56994900000000004</c:v>
                </c:pt>
                <c:pt idx="52965">
                  <c:v>0.56596500000000005</c:v>
                </c:pt>
                <c:pt idx="52966">
                  <c:v>0.56167299999999998</c:v>
                </c:pt>
                <c:pt idx="52967">
                  <c:v>0.55759000000000003</c:v>
                </c:pt>
                <c:pt idx="52968">
                  <c:v>0.55354099999999995</c:v>
                </c:pt>
                <c:pt idx="52969">
                  <c:v>0.54918299999999998</c:v>
                </c:pt>
                <c:pt idx="52970">
                  <c:v>0.54507000000000005</c:v>
                </c:pt>
                <c:pt idx="52971">
                  <c:v>0.54085899999999998</c:v>
                </c:pt>
                <c:pt idx="52972">
                  <c:v>0.53680799999999995</c:v>
                </c:pt>
                <c:pt idx="52973">
                  <c:v>0.53263799999999994</c:v>
                </c:pt>
                <c:pt idx="52974">
                  <c:v>0.52857299999999996</c:v>
                </c:pt>
                <c:pt idx="52975">
                  <c:v>0.52422899999999995</c:v>
                </c:pt>
                <c:pt idx="52976">
                  <c:v>0.52029899999999996</c:v>
                </c:pt>
                <c:pt idx="52977">
                  <c:v>0.516096</c:v>
                </c:pt>
                <c:pt idx="52978">
                  <c:v>0.51213799999999998</c:v>
                </c:pt>
                <c:pt idx="52979">
                  <c:v>0.50807100000000005</c:v>
                </c:pt>
                <c:pt idx="52980">
                  <c:v>0.50375199999999998</c:v>
                </c:pt>
                <c:pt idx="52981">
                  <c:v>0.49978499999999998</c:v>
                </c:pt>
                <c:pt idx="52982">
                  <c:v>0.49569400000000002</c:v>
                </c:pt>
                <c:pt idx="52983">
                  <c:v>0.49181900000000001</c:v>
                </c:pt>
                <c:pt idx="52984">
                  <c:v>0.48760900000000001</c:v>
                </c:pt>
                <c:pt idx="52985">
                  <c:v>0.483512</c:v>
                </c:pt>
                <c:pt idx="52986">
                  <c:v>0.47951300000000002</c:v>
                </c:pt>
                <c:pt idx="52987">
                  <c:v>0.475609</c:v>
                </c:pt>
                <c:pt idx="52988">
                  <c:v>0.47175099999999998</c:v>
                </c:pt>
                <c:pt idx="52989">
                  <c:v>0.46767799999999998</c:v>
                </c:pt>
                <c:pt idx="52990">
                  <c:v>0.46382499999999999</c:v>
                </c:pt>
                <c:pt idx="52991">
                  <c:v>0.45961400000000002</c:v>
                </c:pt>
                <c:pt idx="52992">
                  <c:v>0.45597500000000002</c:v>
                </c:pt>
                <c:pt idx="52993">
                  <c:v>0.45221</c:v>
                </c:pt>
                <c:pt idx="52994">
                  <c:v>0.44803500000000002</c:v>
                </c:pt>
                <c:pt idx="52995">
                  <c:v>0.44434200000000001</c:v>
                </c:pt>
                <c:pt idx="52996">
                  <c:v>0.44032199999999999</c:v>
                </c:pt>
                <c:pt idx="52997">
                  <c:v>0.43647200000000003</c:v>
                </c:pt>
                <c:pt idx="52998">
                  <c:v>0.43274400000000002</c:v>
                </c:pt>
                <c:pt idx="52999">
                  <c:v>0.42893999999999999</c:v>
                </c:pt>
                <c:pt idx="53000">
                  <c:v>0.42502299999999998</c:v>
                </c:pt>
                <c:pt idx="53001">
                  <c:v>0.42132399999999998</c:v>
                </c:pt>
                <c:pt idx="53002">
                  <c:v>0.417628</c:v>
                </c:pt>
                <c:pt idx="53003">
                  <c:v>0.41408400000000001</c:v>
                </c:pt>
                <c:pt idx="53004">
                  <c:v>0.41041</c:v>
                </c:pt>
                <c:pt idx="53005">
                  <c:v>0.40663199999999999</c:v>
                </c:pt>
                <c:pt idx="53006">
                  <c:v>0.40305600000000003</c:v>
                </c:pt>
                <c:pt idx="53007">
                  <c:v>0.39918999999999999</c:v>
                </c:pt>
                <c:pt idx="53008">
                  <c:v>0.39565</c:v>
                </c:pt>
                <c:pt idx="53009">
                  <c:v>0.39201999999999998</c:v>
                </c:pt>
                <c:pt idx="53010">
                  <c:v>0.38839499999999999</c:v>
                </c:pt>
                <c:pt idx="53011">
                  <c:v>0.38464799999999999</c:v>
                </c:pt>
                <c:pt idx="53012">
                  <c:v>0.38119700000000001</c:v>
                </c:pt>
                <c:pt idx="53013">
                  <c:v>0.37762800000000002</c:v>
                </c:pt>
                <c:pt idx="53014">
                  <c:v>0.37389600000000001</c:v>
                </c:pt>
                <c:pt idx="53015">
                  <c:v>0.37071300000000001</c:v>
                </c:pt>
                <c:pt idx="53016">
                  <c:v>0.36685600000000002</c:v>
                </c:pt>
                <c:pt idx="53017">
                  <c:v>0.36348999999999998</c:v>
                </c:pt>
                <c:pt idx="53018">
                  <c:v>0.35990899999999998</c:v>
                </c:pt>
                <c:pt idx="53019">
                  <c:v>0.35636400000000001</c:v>
                </c:pt>
                <c:pt idx="53020">
                  <c:v>0.353051</c:v>
                </c:pt>
                <c:pt idx="53021">
                  <c:v>0.34933700000000001</c:v>
                </c:pt>
                <c:pt idx="53022">
                  <c:v>0.34606100000000001</c:v>
                </c:pt>
                <c:pt idx="53023">
                  <c:v>0.34245599999999998</c:v>
                </c:pt>
                <c:pt idx="53024">
                  <c:v>0.33903299999999997</c:v>
                </c:pt>
                <c:pt idx="53025">
                  <c:v>0.33572400000000002</c:v>
                </c:pt>
                <c:pt idx="53026">
                  <c:v>0.33224100000000001</c:v>
                </c:pt>
                <c:pt idx="53027">
                  <c:v>0.32862400000000003</c:v>
                </c:pt>
                <c:pt idx="53028">
                  <c:v>0.32536199999999998</c:v>
                </c:pt>
                <c:pt idx="53029">
                  <c:v>0.32181700000000002</c:v>
                </c:pt>
                <c:pt idx="53030">
                  <c:v>0.31825799999999999</c:v>
                </c:pt>
                <c:pt idx="53031">
                  <c:v>0.314855</c:v>
                </c:pt>
                <c:pt idx="53032">
                  <c:v>0.31117899999999998</c:v>
                </c:pt>
                <c:pt idx="53033">
                  <c:v>0.30766500000000002</c:v>
                </c:pt>
                <c:pt idx="53034">
                  <c:v>0.30405100000000002</c:v>
                </c:pt>
                <c:pt idx="53035">
                  <c:v>0.30064000000000002</c:v>
                </c:pt>
                <c:pt idx="53036">
                  <c:v>0.29700599999999999</c:v>
                </c:pt>
                <c:pt idx="53037">
                  <c:v>0.293406</c:v>
                </c:pt>
                <c:pt idx="53038">
                  <c:v>0.29003699999999999</c:v>
                </c:pt>
                <c:pt idx="53039">
                  <c:v>0.28635899999999997</c:v>
                </c:pt>
                <c:pt idx="53040">
                  <c:v>0.28287800000000002</c:v>
                </c:pt>
                <c:pt idx="53041">
                  <c:v>0.27934300000000001</c:v>
                </c:pt>
                <c:pt idx="53042">
                  <c:v>0.27579100000000001</c:v>
                </c:pt>
                <c:pt idx="53043">
                  <c:v>0.27190300000000001</c:v>
                </c:pt>
                <c:pt idx="53044">
                  <c:v>0.26828299999999999</c:v>
                </c:pt>
                <c:pt idx="53045">
                  <c:v>0.26461899999999999</c:v>
                </c:pt>
                <c:pt idx="53046">
                  <c:v>0.26065500000000003</c:v>
                </c:pt>
                <c:pt idx="53047">
                  <c:v>0.25685400000000003</c:v>
                </c:pt>
                <c:pt idx="53048">
                  <c:v>0.25292999999999999</c:v>
                </c:pt>
                <c:pt idx="53049">
                  <c:v>0.249026</c:v>
                </c:pt>
                <c:pt idx="53050">
                  <c:v>0.245141</c:v>
                </c:pt>
                <c:pt idx="53051">
                  <c:v>0.24133099999999999</c:v>
                </c:pt>
                <c:pt idx="53052">
                  <c:v>0.23724200000000001</c:v>
                </c:pt>
                <c:pt idx="53053">
                  <c:v>0.233461</c:v>
                </c:pt>
                <c:pt idx="53054">
                  <c:v>0.229189</c:v>
                </c:pt>
                <c:pt idx="53055">
                  <c:v>0.225353</c:v>
                </c:pt>
                <c:pt idx="53056">
                  <c:v>0.22111</c:v>
                </c:pt>
                <c:pt idx="53057">
                  <c:v>0.21699599999999999</c:v>
                </c:pt>
                <c:pt idx="53058">
                  <c:v>0.21287700000000001</c:v>
                </c:pt>
                <c:pt idx="53059">
                  <c:v>0.208367</c:v>
                </c:pt>
                <c:pt idx="53060">
                  <c:v>0.204349</c:v>
                </c:pt>
                <c:pt idx="53061">
                  <c:v>0.19983899999999999</c:v>
                </c:pt>
                <c:pt idx="53062">
                  <c:v>0.19541900000000001</c:v>
                </c:pt>
                <c:pt idx="53063">
                  <c:v>0.19095799999999999</c:v>
                </c:pt>
                <c:pt idx="53064">
                  <c:v>0.18635599999999999</c:v>
                </c:pt>
                <c:pt idx="53065">
                  <c:v>0.18193200000000001</c:v>
                </c:pt>
                <c:pt idx="53066">
                  <c:v>0.177256</c:v>
                </c:pt>
                <c:pt idx="53067">
                  <c:v>0.17269100000000001</c:v>
                </c:pt>
                <c:pt idx="53068">
                  <c:v>0.16783300000000001</c:v>
                </c:pt>
                <c:pt idx="53069">
                  <c:v>0.16326399999999999</c:v>
                </c:pt>
                <c:pt idx="53070">
                  <c:v>0.15821199999999999</c:v>
                </c:pt>
                <c:pt idx="53071">
                  <c:v>0.15363199999999999</c:v>
                </c:pt>
                <c:pt idx="53072">
                  <c:v>0.14875099999999999</c:v>
                </c:pt>
                <c:pt idx="53073">
                  <c:v>0.14371200000000001</c:v>
                </c:pt>
                <c:pt idx="53074">
                  <c:v>0.13905799999999999</c:v>
                </c:pt>
                <c:pt idx="53075">
                  <c:v>0.13369900000000001</c:v>
                </c:pt>
                <c:pt idx="53076">
                  <c:v>0.12890199999999999</c:v>
                </c:pt>
                <c:pt idx="53077">
                  <c:v>0.12382700000000001</c:v>
                </c:pt>
                <c:pt idx="53078">
                  <c:v>0.118561</c:v>
                </c:pt>
                <c:pt idx="53079">
                  <c:v>0.11341900000000001</c:v>
                </c:pt>
                <c:pt idx="53080">
                  <c:v>0.10803400000000001</c:v>
                </c:pt>
                <c:pt idx="53081">
                  <c:v>0.10294399999999999</c:v>
                </c:pt>
                <c:pt idx="53082">
                  <c:v>9.7506599999999999E-2</c:v>
                </c:pt>
                <c:pt idx="53083">
                  <c:v>9.2193700000000003E-2</c:v>
                </c:pt>
                <c:pt idx="53084">
                  <c:v>8.6742200000000005E-2</c:v>
                </c:pt>
                <c:pt idx="53085">
                  <c:v>8.1213999999999995E-2</c:v>
                </c:pt>
                <c:pt idx="53086">
                  <c:v>7.5763999999999998E-2</c:v>
                </c:pt>
                <c:pt idx="53087">
                  <c:v>7.0185499999999998E-2</c:v>
                </c:pt>
                <c:pt idx="53088">
                  <c:v>6.4894800000000002E-2</c:v>
                </c:pt>
                <c:pt idx="53089">
                  <c:v>5.9214200000000002E-2</c:v>
                </c:pt>
                <c:pt idx="53090">
                  <c:v>5.3848300000000002E-2</c:v>
                </c:pt>
                <c:pt idx="53091">
                  <c:v>4.8120799999999998E-2</c:v>
                </c:pt>
                <c:pt idx="53092">
                  <c:v>4.2688900000000002E-2</c:v>
                </c:pt>
                <c:pt idx="53093">
                  <c:v>3.7024500000000002E-2</c:v>
                </c:pt>
                <c:pt idx="53094">
                  <c:v>3.1433500000000003E-2</c:v>
                </c:pt>
                <c:pt idx="53095">
                  <c:v>2.5821400000000001E-2</c:v>
                </c:pt>
                <c:pt idx="53096">
                  <c:v>2.0209899999999999E-2</c:v>
                </c:pt>
                <c:pt idx="53097">
                  <c:v>1.44631E-2</c:v>
                </c:pt>
                <c:pt idx="53098">
                  <c:v>8.6954500000000004E-3</c:v>
                </c:pt>
                <c:pt idx="53099">
                  <c:v>3.1126299999999999E-3</c:v>
                </c:pt>
                <c:pt idx="53100">
                  <c:v>-2.72544E-3</c:v>
                </c:pt>
                <c:pt idx="53101">
                  <c:v>-8.1976900000000005E-3</c:v>
                </c:pt>
                <c:pt idx="53102">
                  <c:v>-1.4007800000000001E-2</c:v>
                </c:pt>
                <c:pt idx="53103">
                  <c:v>-1.97786E-2</c:v>
                </c:pt>
                <c:pt idx="53104">
                  <c:v>-2.5369800000000001E-2</c:v>
                </c:pt>
                <c:pt idx="53105">
                  <c:v>-3.1215799999999998E-2</c:v>
                </c:pt>
                <c:pt idx="53106">
                  <c:v>-3.6643500000000002E-2</c:v>
                </c:pt>
                <c:pt idx="53107">
                  <c:v>-4.2309100000000002E-2</c:v>
                </c:pt>
                <c:pt idx="53108">
                  <c:v>-4.7986300000000003E-2</c:v>
                </c:pt>
                <c:pt idx="53109">
                  <c:v>-5.3539099999999999E-2</c:v>
                </c:pt>
                <c:pt idx="53110">
                  <c:v>-5.92267E-2</c:v>
                </c:pt>
                <c:pt idx="53111">
                  <c:v>-6.4739400000000002E-2</c:v>
                </c:pt>
                <c:pt idx="53112">
                  <c:v>-7.0050399999999999E-2</c:v>
                </c:pt>
                <c:pt idx="53113">
                  <c:v>-7.58799E-2</c:v>
                </c:pt>
                <c:pt idx="53114">
                  <c:v>-8.1143199999999999E-2</c:v>
                </c:pt>
                <c:pt idx="53115">
                  <c:v>-8.6702699999999994E-2</c:v>
                </c:pt>
                <c:pt idx="53116">
                  <c:v>-9.2155600000000004E-2</c:v>
                </c:pt>
                <c:pt idx="53117">
                  <c:v>-9.7362500000000005E-2</c:v>
                </c:pt>
                <c:pt idx="53118">
                  <c:v>-0.10270899999999999</c:v>
                </c:pt>
                <c:pt idx="53119">
                  <c:v>-0.108028</c:v>
                </c:pt>
                <c:pt idx="53120">
                  <c:v>-0.11326</c:v>
                </c:pt>
                <c:pt idx="53121">
                  <c:v>-0.118371</c:v>
                </c:pt>
                <c:pt idx="53122">
                  <c:v>-0.12354</c:v>
                </c:pt>
                <c:pt idx="53123">
                  <c:v>-0.12873699999999999</c:v>
                </c:pt>
                <c:pt idx="53124">
                  <c:v>-0.13373199999999999</c:v>
                </c:pt>
                <c:pt idx="53125">
                  <c:v>-0.13902400000000001</c:v>
                </c:pt>
                <c:pt idx="53126">
                  <c:v>-0.14391599999999999</c:v>
                </c:pt>
                <c:pt idx="53127">
                  <c:v>-0.14899999999999999</c:v>
                </c:pt>
                <c:pt idx="53128">
                  <c:v>-0.15353600000000001</c:v>
                </c:pt>
                <c:pt idx="53129">
                  <c:v>-0.158308</c:v>
                </c:pt>
                <c:pt idx="53130">
                  <c:v>-0.16328999999999999</c:v>
                </c:pt>
                <c:pt idx="53131">
                  <c:v>-0.167819</c:v>
                </c:pt>
                <c:pt idx="53132">
                  <c:v>-0.17236799999999999</c:v>
                </c:pt>
                <c:pt idx="53133">
                  <c:v>-0.17701</c:v>
                </c:pt>
                <c:pt idx="53134">
                  <c:v>-0.18148500000000001</c:v>
                </c:pt>
                <c:pt idx="53135">
                  <c:v>-0.185809</c:v>
                </c:pt>
                <c:pt idx="53136">
                  <c:v>-0.19011</c:v>
                </c:pt>
                <c:pt idx="53137">
                  <c:v>-0.19445200000000001</c:v>
                </c:pt>
                <c:pt idx="53138">
                  <c:v>-0.198688</c:v>
                </c:pt>
                <c:pt idx="53139">
                  <c:v>-0.202713</c:v>
                </c:pt>
                <c:pt idx="53140">
                  <c:v>-0.206793</c:v>
                </c:pt>
                <c:pt idx="53141">
                  <c:v>-0.21099599999999999</c:v>
                </c:pt>
                <c:pt idx="53142">
                  <c:v>-0.21473100000000001</c:v>
                </c:pt>
                <c:pt idx="53143">
                  <c:v>-0.21854699999999999</c:v>
                </c:pt>
                <c:pt idx="53144">
                  <c:v>-0.22236800000000001</c:v>
                </c:pt>
                <c:pt idx="53145">
                  <c:v>-0.22615199999999999</c:v>
                </c:pt>
                <c:pt idx="53146">
                  <c:v>-0.229518</c:v>
                </c:pt>
                <c:pt idx="53147">
                  <c:v>-0.233179</c:v>
                </c:pt>
                <c:pt idx="53148">
                  <c:v>-0.23647199999999999</c:v>
                </c:pt>
                <c:pt idx="53149">
                  <c:v>-0.239838</c:v>
                </c:pt>
                <c:pt idx="53150">
                  <c:v>-0.24330099999999999</c:v>
                </c:pt>
                <c:pt idx="53151">
                  <c:v>-0.24648300000000001</c:v>
                </c:pt>
                <c:pt idx="53152">
                  <c:v>-0.249496</c:v>
                </c:pt>
                <c:pt idx="53153">
                  <c:v>-0.252857</c:v>
                </c:pt>
                <c:pt idx="53154">
                  <c:v>-0.255722</c:v>
                </c:pt>
                <c:pt idx="53155">
                  <c:v>-0.258627</c:v>
                </c:pt>
                <c:pt idx="53156">
                  <c:v>-0.261546</c:v>
                </c:pt>
                <c:pt idx="53157">
                  <c:v>-0.26430999999999999</c:v>
                </c:pt>
                <c:pt idx="53158">
                  <c:v>-0.26694499999999999</c:v>
                </c:pt>
                <c:pt idx="53159">
                  <c:v>-0.26942500000000003</c:v>
                </c:pt>
                <c:pt idx="53160">
                  <c:v>-0.27215400000000001</c:v>
                </c:pt>
                <c:pt idx="53161">
                  <c:v>-0.27427800000000002</c:v>
                </c:pt>
                <c:pt idx="53162">
                  <c:v>-0.27668799999999999</c:v>
                </c:pt>
                <c:pt idx="53163">
                  <c:v>-0.27918799999999999</c:v>
                </c:pt>
                <c:pt idx="53164">
                  <c:v>-0.28130300000000003</c:v>
                </c:pt>
                <c:pt idx="53165">
                  <c:v>-0.28334399999999998</c:v>
                </c:pt>
                <c:pt idx="53166">
                  <c:v>-0.285389</c:v>
                </c:pt>
                <c:pt idx="53167">
                  <c:v>-0.28743000000000002</c:v>
                </c:pt>
                <c:pt idx="53168">
                  <c:v>-0.28944599999999998</c:v>
                </c:pt>
                <c:pt idx="53169">
                  <c:v>-0.291155</c:v>
                </c:pt>
                <c:pt idx="53170">
                  <c:v>-0.292958</c:v>
                </c:pt>
                <c:pt idx="53171">
                  <c:v>-0.29460999999999998</c:v>
                </c:pt>
                <c:pt idx="53172">
                  <c:v>-0.29590899999999998</c:v>
                </c:pt>
                <c:pt idx="53173">
                  <c:v>-0.297626</c:v>
                </c:pt>
                <c:pt idx="53174">
                  <c:v>-0.29909799999999997</c:v>
                </c:pt>
                <c:pt idx="53175">
                  <c:v>-0.30028500000000002</c:v>
                </c:pt>
                <c:pt idx="53176">
                  <c:v>-0.30154700000000001</c:v>
                </c:pt>
                <c:pt idx="53177">
                  <c:v>-0.30280699999999999</c:v>
                </c:pt>
                <c:pt idx="53178">
                  <c:v>-0.30402600000000002</c:v>
                </c:pt>
                <c:pt idx="53179">
                  <c:v>-0.30507099999999998</c:v>
                </c:pt>
                <c:pt idx="53180">
                  <c:v>-0.30626700000000001</c:v>
                </c:pt>
                <c:pt idx="53181">
                  <c:v>-0.30725000000000002</c:v>
                </c:pt>
                <c:pt idx="53182">
                  <c:v>-0.30806499999999998</c:v>
                </c:pt>
                <c:pt idx="53183">
                  <c:v>-0.30905300000000002</c:v>
                </c:pt>
                <c:pt idx="53184">
                  <c:v>-0.30981599999999998</c:v>
                </c:pt>
                <c:pt idx="53185">
                  <c:v>-0.310751</c:v>
                </c:pt>
                <c:pt idx="53186">
                  <c:v>-0.31129400000000002</c:v>
                </c:pt>
                <c:pt idx="53187">
                  <c:v>-0.312224</c:v>
                </c:pt>
                <c:pt idx="53188">
                  <c:v>-0.31261299999999997</c:v>
                </c:pt>
                <c:pt idx="53189">
                  <c:v>-0.31340699999999999</c:v>
                </c:pt>
                <c:pt idx="53190">
                  <c:v>-0.313946</c:v>
                </c:pt>
                <c:pt idx="53191">
                  <c:v>-0.31428600000000001</c:v>
                </c:pt>
                <c:pt idx="53192">
                  <c:v>-0.31494</c:v>
                </c:pt>
                <c:pt idx="53193">
                  <c:v>-0.31525799999999998</c:v>
                </c:pt>
                <c:pt idx="53194">
                  <c:v>-0.31567200000000001</c:v>
                </c:pt>
                <c:pt idx="53195">
                  <c:v>-0.315861</c:v>
                </c:pt>
                <c:pt idx="53196">
                  <c:v>-0.31631999999999999</c:v>
                </c:pt>
                <c:pt idx="53197">
                  <c:v>-0.316494</c:v>
                </c:pt>
                <c:pt idx="53198">
                  <c:v>-0.316639</c:v>
                </c:pt>
                <c:pt idx="53199">
                  <c:v>-0.31698500000000002</c:v>
                </c:pt>
                <c:pt idx="53200">
                  <c:v>-0.317081</c:v>
                </c:pt>
                <c:pt idx="53201">
                  <c:v>-0.317359</c:v>
                </c:pt>
                <c:pt idx="53202">
                  <c:v>-0.31736900000000001</c:v>
                </c:pt>
                <c:pt idx="53203">
                  <c:v>-0.31781999999999999</c:v>
                </c:pt>
                <c:pt idx="53204">
                  <c:v>-0.31772699999999998</c:v>
                </c:pt>
                <c:pt idx="53205">
                  <c:v>-0.31784699999999999</c:v>
                </c:pt>
                <c:pt idx="53206">
                  <c:v>-0.31789099999999998</c:v>
                </c:pt>
                <c:pt idx="53207">
                  <c:v>-0.31825799999999999</c:v>
                </c:pt>
                <c:pt idx="53208">
                  <c:v>-0.31817299999999998</c:v>
                </c:pt>
                <c:pt idx="53209">
                  <c:v>-0.318162</c:v>
                </c:pt>
                <c:pt idx="53210">
                  <c:v>-0.31838699999999998</c:v>
                </c:pt>
                <c:pt idx="53211">
                  <c:v>-0.31839400000000001</c:v>
                </c:pt>
                <c:pt idx="53212">
                  <c:v>-0.31861499999999998</c:v>
                </c:pt>
                <c:pt idx="53213">
                  <c:v>-0.318712</c:v>
                </c:pt>
                <c:pt idx="53214">
                  <c:v>-0.31880599999999998</c:v>
                </c:pt>
                <c:pt idx="53215">
                  <c:v>-0.31883600000000001</c:v>
                </c:pt>
                <c:pt idx="53216">
                  <c:v>-0.318994</c:v>
                </c:pt>
                <c:pt idx="53217">
                  <c:v>-0.31929000000000002</c:v>
                </c:pt>
                <c:pt idx="53218">
                  <c:v>-0.31942500000000001</c:v>
                </c:pt>
                <c:pt idx="53219">
                  <c:v>-0.31967099999999998</c:v>
                </c:pt>
                <c:pt idx="53220">
                  <c:v>-0.31994800000000001</c:v>
                </c:pt>
                <c:pt idx="53221">
                  <c:v>-0.31998199999999999</c:v>
                </c:pt>
                <c:pt idx="53222">
                  <c:v>-0.32025799999999999</c:v>
                </c:pt>
                <c:pt idx="53223">
                  <c:v>-0.32047900000000001</c:v>
                </c:pt>
                <c:pt idx="53224">
                  <c:v>-0.32096799999999998</c:v>
                </c:pt>
                <c:pt idx="53225">
                  <c:v>-0.32098900000000002</c:v>
                </c:pt>
                <c:pt idx="53226">
                  <c:v>-0.32127600000000001</c:v>
                </c:pt>
                <c:pt idx="53227">
                  <c:v>-0.32174799999999998</c:v>
                </c:pt>
                <c:pt idx="53228">
                  <c:v>-0.32234000000000002</c:v>
                </c:pt>
                <c:pt idx="53229">
                  <c:v>-0.32256800000000002</c:v>
                </c:pt>
                <c:pt idx="53230">
                  <c:v>-0.323187</c:v>
                </c:pt>
                <c:pt idx="53231">
                  <c:v>-0.32347399999999998</c:v>
                </c:pt>
                <c:pt idx="53232">
                  <c:v>-0.32390799999999997</c:v>
                </c:pt>
                <c:pt idx="53233">
                  <c:v>-0.32448300000000002</c:v>
                </c:pt>
                <c:pt idx="53234">
                  <c:v>-0.325102</c:v>
                </c:pt>
                <c:pt idx="53235">
                  <c:v>-0.32565100000000002</c:v>
                </c:pt>
                <c:pt idx="53236">
                  <c:v>-0.32623099999999999</c:v>
                </c:pt>
                <c:pt idx="53237">
                  <c:v>-0.32686999999999999</c:v>
                </c:pt>
                <c:pt idx="53238">
                  <c:v>-0.327519</c:v>
                </c:pt>
                <c:pt idx="53239">
                  <c:v>-0.32833099999999998</c:v>
                </c:pt>
                <c:pt idx="53240">
                  <c:v>-0.32919300000000001</c:v>
                </c:pt>
                <c:pt idx="53241">
                  <c:v>-0.32977200000000001</c:v>
                </c:pt>
                <c:pt idx="53242">
                  <c:v>-0.33054600000000001</c:v>
                </c:pt>
                <c:pt idx="53243">
                  <c:v>-0.33133499999999999</c:v>
                </c:pt>
                <c:pt idx="53244">
                  <c:v>-0.33233400000000002</c:v>
                </c:pt>
                <c:pt idx="53245">
                  <c:v>-0.33316800000000002</c:v>
                </c:pt>
                <c:pt idx="53246">
                  <c:v>-0.33404</c:v>
                </c:pt>
                <c:pt idx="53247">
                  <c:v>-0.33502100000000001</c:v>
                </c:pt>
                <c:pt idx="53248">
                  <c:v>-0.33584000000000003</c:v>
                </c:pt>
                <c:pt idx="53249">
                  <c:v>-0.33700999999999998</c:v>
                </c:pt>
                <c:pt idx="53250">
                  <c:v>-0.33808199999999999</c:v>
                </c:pt>
                <c:pt idx="53251">
                  <c:v>-0.3392</c:v>
                </c:pt>
                <c:pt idx="53252">
                  <c:v>-0.34023799999999998</c:v>
                </c:pt>
                <c:pt idx="53253">
                  <c:v>-0.34140100000000001</c:v>
                </c:pt>
                <c:pt idx="53254">
                  <c:v>-0.34250599999999998</c:v>
                </c:pt>
                <c:pt idx="53255">
                  <c:v>-0.343607</c:v>
                </c:pt>
                <c:pt idx="53256">
                  <c:v>-0.34484100000000001</c:v>
                </c:pt>
                <c:pt idx="53257">
                  <c:v>-0.346003</c:v>
                </c:pt>
                <c:pt idx="53258">
                  <c:v>-0.34709400000000001</c:v>
                </c:pt>
                <c:pt idx="53259">
                  <c:v>-0.34811300000000001</c:v>
                </c:pt>
                <c:pt idx="53260">
                  <c:v>-0.34947800000000001</c:v>
                </c:pt>
                <c:pt idx="53261">
                  <c:v>-0.35081400000000001</c:v>
                </c:pt>
                <c:pt idx="53262">
                  <c:v>-0.35198000000000002</c:v>
                </c:pt>
                <c:pt idx="53263">
                  <c:v>-0.35334100000000002</c:v>
                </c:pt>
                <c:pt idx="53264">
                  <c:v>-0.35441400000000001</c:v>
                </c:pt>
                <c:pt idx="53265">
                  <c:v>-0.35579</c:v>
                </c:pt>
                <c:pt idx="53266">
                  <c:v>-0.35711500000000002</c:v>
                </c:pt>
                <c:pt idx="53267">
                  <c:v>-0.35852299999999998</c:v>
                </c:pt>
                <c:pt idx="53268">
                  <c:v>-0.35947400000000002</c:v>
                </c:pt>
                <c:pt idx="53269">
                  <c:v>-0.36082599999999998</c:v>
                </c:pt>
                <c:pt idx="53270">
                  <c:v>-0.36202499999999999</c:v>
                </c:pt>
                <c:pt idx="53271">
                  <c:v>-0.363537</c:v>
                </c:pt>
                <c:pt idx="53272">
                  <c:v>-0.36473</c:v>
                </c:pt>
                <c:pt idx="53273">
                  <c:v>-0.36584800000000001</c:v>
                </c:pt>
                <c:pt idx="53274">
                  <c:v>-0.367259</c:v>
                </c:pt>
                <c:pt idx="53275">
                  <c:v>-0.36843500000000001</c:v>
                </c:pt>
                <c:pt idx="53276">
                  <c:v>-0.36982700000000002</c:v>
                </c:pt>
                <c:pt idx="53277">
                  <c:v>-0.37090200000000001</c:v>
                </c:pt>
                <c:pt idx="53278">
                  <c:v>-0.37217499999999998</c:v>
                </c:pt>
                <c:pt idx="53279">
                  <c:v>-0.37318600000000002</c:v>
                </c:pt>
                <c:pt idx="53280">
                  <c:v>-0.37446800000000002</c:v>
                </c:pt>
                <c:pt idx="53281">
                  <c:v>-0.37551299999999999</c:v>
                </c:pt>
                <c:pt idx="53282">
                  <c:v>-0.37660500000000002</c:v>
                </c:pt>
                <c:pt idx="53283">
                  <c:v>-0.37793100000000002</c:v>
                </c:pt>
                <c:pt idx="53284">
                  <c:v>-0.379</c:v>
                </c:pt>
                <c:pt idx="53285">
                  <c:v>-0.37984000000000001</c:v>
                </c:pt>
                <c:pt idx="53286">
                  <c:v>-0.380884</c:v>
                </c:pt>
                <c:pt idx="53287">
                  <c:v>-0.38202799999999998</c:v>
                </c:pt>
                <c:pt idx="53288">
                  <c:v>-0.38288800000000001</c:v>
                </c:pt>
                <c:pt idx="53289">
                  <c:v>-0.383795</c:v>
                </c:pt>
                <c:pt idx="53290">
                  <c:v>-0.38467800000000002</c:v>
                </c:pt>
                <c:pt idx="53291">
                  <c:v>-0.38573099999999999</c:v>
                </c:pt>
                <c:pt idx="53292">
                  <c:v>-0.38636799999999999</c:v>
                </c:pt>
                <c:pt idx="53293">
                  <c:v>-0.38694299999999998</c:v>
                </c:pt>
                <c:pt idx="53294">
                  <c:v>-0.38773600000000003</c:v>
                </c:pt>
                <c:pt idx="53295">
                  <c:v>-0.38839899999999999</c:v>
                </c:pt>
                <c:pt idx="53296">
                  <c:v>-0.38914700000000002</c:v>
                </c:pt>
                <c:pt idx="53297">
                  <c:v>-0.38930500000000001</c:v>
                </c:pt>
                <c:pt idx="53298">
                  <c:v>-0.390071</c:v>
                </c:pt>
                <c:pt idx="53299">
                  <c:v>-0.39053300000000002</c:v>
                </c:pt>
                <c:pt idx="53300">
                  <c:v>-0.39097599999999999</c:v>
                </c:pt>
                <c:pt idx="53301">
                  <c:v>-0.39148699999999997</c:v>
                </c:pt>
                <c:pt idx="53302">
                  <c:v>-0.39164599999999999</c:v>
                </c:pt>
                <c:pt idx="53303">
                  <c:v>-0.39223400000000003</c:v>
                </c:pt>
                <c:pt idx="53304">
                  <c:v>-0.39241500000000001</c:v>
                </c:pt>
                <c:pt idx="53305">
                  <c:v>-0.39248699999999997</c:v>
                </c:pt>
                <c:pt idx="53306">
                  <c:v>-0.39265600000000001</c:v>
                </c:pt>
                <c:pt idx="53307">
                  <c:v>-0.392903</c:v>
                </c:pt>
                <c:pt idx="53308">
                  <c:v>-0.392764</c:v>
                </c:pt>
                <c:pt idx="53309">
                  <c:v>-0.39264300000000002</c:v>
                </c:pt>
                <c:pt idx="53310">
                  <c:v>-0.39258900000000002</c:v>
                </c:pt>
                <c:pt idx="53311">
                  <c:v>-0.39235900000000001</c:v>
                </c:pt>
                <c:pt idx="53312">
                  <c:v>-0.39225300000000002</c:v>
                </c:pt>
                <c:pt idx="53313">
                  <c:v>-0.391926</c:v>
                </c:pt>
                <c:pt idx="53314">
                  <c:v>-0.39158100000000001</c:v>
                </c:pt>
                <c:pt idx="53315">
                  <c:v>-0.39124199999999998</c:v>
                </c:pt>
                <c:pt idx="53316">
                  <c:v>-0.39073200000000002</c:v>
                </c:pt>
                <c:pt idx="53317">
                  <c:v>-0.390204</c:v>
                </c:pt>
                <c:pt idx="53318">
                  <c:v>-0.38957000000000003</c:v>
                </c:pt>
                <c:pt idx="53319">
                  <c:v>-0.38906499999999999</c:v>
                </c:pt>
                <c:pt idx="53320">
                  <c:v>-0.388239</c:v>
                </c:pt>
                <c:pt idx="53321">
                  <c:v>-0.38745200000000002</c:v>
                </c:pt>
                <c:pt idx="53322">
                  <c:v>-0.38640099999999999</c:v>
                </c:pt>
                <c:pt idx="53323">
                  <c:v>-0.38559300000000002</c:v>
                </c:pt>
                <c:pt idx="53324">
                  <c:v>-0.38458900000000001</c:v>
                </c:pt>
                <c:pt idx="53325">
                  <c:v>-0.38331900000000002</c:v>
                </c:pt>
                <c:pt idx="53326">
                  <c:v>-0.38240099999999999</c:v>
                </c:pt>
                <c:pt idx="53327">
                  <c:v>-0.38096200000000002</c:v>
                </c:pt>
                <c:pt idx="53328">
                  <c:v>-0.37986199999999998</c:v>
                </c:pt>
                <c:pt idx="53329">
                  <c:v>-0.37863999999999998</c:v>
                </c:pt>
                <c:pt idx="53330">
                  <c:v>-0.37741200000000003</c:v>
                </c:pt>
                <c:pt idx="53331">
                  <c:v>-0.37587399999999999</c:v>
                </c:pt>
                <c:pt idx="53332">
                  <c:v>-0.37441400000000002</c:v>
                </c:pt>
                <c:pt idx="53333">
                  <c:v>-0.37300100000000003</c:v>
                </c:pt>
                <c:pt idx="53334">
                  <c:v>-0.37121500000000002</c:v>
                </c:pt>
                <c:pt idx="53335">
                  <c:v>-0.36967899999999998</c:v>
                </c:pt>
                <c:pt idx="53336">
                  <c:v>-0.367898</c:v>
                </c:pt>
                <c:pt idx="53337">
                  <c:v>-0.36618800000000001</c:v>
                </c:pt>
                <c:pt idx="53338">
                  <c:v>-0.36427500000000002</c:v>
                </c:pt>
                <c:pt idx="53339">
                  <c:v>-0.36235299999999998</c:v>
                </c:pt>
                <c:pt idx="53340">
                  <c:v>-0.36061399999999999</c:v>
                </c:pt>
                <c:pt idx="53341">
                  <c:v>-0.35858400000000001</c:v>
                </c:pt>
                <c:pt idx="53342">
                  <c:v>-0.35680800000000001</c:v>
                </c:pt>
                <c:pt idx="53343">
                  <c:v>-0.35457499999999997</c:v>
                </c:pt>
                <c:pt idx="53344">
                  <c:v>-0.35265099999999999</c:v>
                </c:pt>
                <c:pt idx="53345">
                  <c:v>-0.350468</c:v>
                </c:pt>
                <c:pt idx="53346">
                  <c:v>-0.34836699999999998</c:v>
                </c:pt>
                <c:pt idx="53347">
                  <c:v>-0.34609899999999999</c:v>
                </c:pt>
                <c:pt idx="53348">
                  <c:v>-0.34382299999999999</c:v>
                </c:pt>
                <c:pt idx="53349">
                  <c:v>-0.34154899999999999</c:v>
                </c:pt>
                <c:pt idx="53350">
                  <c:v>-0.33909800000000001</c:v>
                </c:pt>
                <c:pt idx="53351">
                  <c:v>-0.33684399999999998</c:v>
                </c:pt>
                <c:pt idx="53352">
                  <c:v>-0.33460299999999998</c:v>
                </c:pt>
                <c:pt idx="53353">
                  <c:v>-0.33221000000000001</c:v>
                </c:pt>
                <c:pt idx="53354">
                  <c:v>-0.32963300000000001</c:v>
                </c:pt>
                <c:pt idx="53355">
                  <c:v>-0.32735199999999998</c:v>
                </c:pt>
                <c:pt idx="53356">
                  <c:v>-0.32478000000000001</c:v>
                </c:pt>
                <c:pt idx="53357">
                  <c:v>-0.32236399999999998</c:v>
                </c:pt>
                <c:pt idx="53358">
                  <c:v>-0.31983899999999998</c:v>
                </c:pt>
                <c:pt idx="53359">
                  <c:v>-0.31715700000000002</c:v>
                </c:pt>
                <c:pt idx="53360">
                  <c:v>-0.31469399999999997</c:v>
                </c:pt>
                <c:pt idx="53361">
                  <c:v>-0.31198300000000001</c:v>
                </c:pt>
                <c:pt idx="53362">
                  <c:v>-0.30978299999999998</c:v>
                </c:pt>
                <c:pt idx="53363">
                  <c:v>-0.30701099999999998</c:v>
                </c:pt>
                <c:pt idx="53364">
                  <c:v>-0.30434</c:v>
                </c:pt>
                <c:pt idx="53365">
                  <c:v>-0.30185800000000002</c:v>
                </c:pt>
                <c:pt idx="53366">
                  <c:v>-0.29929099999999997</c:v>
                </c:pt>
                <c:pt idx="53367">
                  <c:v>-0.29665000000000002</c:v>
                </c:pt>
                <c:pt idx="53368">
                  <c:v>-0.29403699999999999</c:v>
                </c:pt>
                <c:pt idx="53369">
                  <c:v>-0.29157300000000003</c:v>
                </c:pt>
                <c:pt idx="53370">
                  <c:v>-0.28883999999999999</c:v>
                </c:pt>
                <c:pt idx="53371">
                  <c:v>-0.28637299999999999</c:v>
                </c:pt>
                <c:pt idx="53372">
                  <c:v>-0.283856</c:v>
                </c:pt>
                <c:pt idx="53373">
                  <c:v>-0.28146399999999999</c:v>
                </c:pt>
                <c:pt idx="53374">
                  <c:v>-0.278862</c:v>
                </c:pt>
                <c:pt idx="53375">
                  <c:v>-0.27634599999999998</c:v>
                </c:pt>
                <c:pt idx="53376">
                  <c:v>-0.27398699999999998</c:v>
                </c:pt>
                <c:pt idx="53377">
                  <c:v>-0.27143899999999999</c:v>
                </c:pt>
                <c:pt idx="53378">
                  <c:v>-0.26922299999999999</c:v>
                </c:pt>
                <c:pt idx="53379">
                  <c:v>-0.266712</c:v>
                </c:pt>
                <c:pt idx="53380">
                  <c:v>-0.26455899999999999</c:v>
                </c:pt>
                <c:pt idx="53381">
                  <c:v>-0.26216</c:v>
                </c:pt>
                <c:pt idx="53382">
                  <c:v>-0.26016499999999998</c:v>
                </c:pt>
                <c:pt idx="53383">
                  <c:v>-0.25792500000000002</c:v>
                </c:pt>
                <c:pt idx="53384">
                  <c:v>-0.25576399999999999</c:v>
                </c:pt>
                <c:pt idx="53385">
                  <c:v>-0.25328400000000001</c:v>
                </c:pt>
                <c:pt idx="53386">
                  <c:v>-0.25130400000000003</c:v>
                </c:pt>
                <c:pt idx="53387">
                  <c:v>-0.24931300000000001</c:v>
                </c:pt>
                <c:pt idx="53388">
                  <c:v>-0.24717900000000001</c:v>
                </c:pt>
                <c:pt idx="53389">
                  <c:v>-0.24534500000000001</c:v>
                </c:pt>
                <c:pt idx="53390">
                  <c:v>-0.24300099999999999</c:v>
                </c:pt>
                <c:pt idx="53391">
                  <c:v>-0.24119099999999999</c:v>
                </c:pt>
                <c:pt idx="53392">
                  <c:v>-0.23921899999999999</c:v>
                </c:pt>
                <c:pt idx="53393">
                  <c:v>-0.23738699999999999</c:v>
                </c:pt>
                <c:pt idx="53394">
                  <c:v>-0.23553099999999999</c:v>
                </c:pt>
                <c:pt idx="53395">
                  <c:v>-0.23369799999999999</c:v>
                </c:pt>
                <c:pt idx="53396">
                  <c:v>-0.23184199999999999</c:v>
                </c:pt>
                <c:pt idx="53397">
                  <c:v>-0.22995099999999999</c:v>
                </c:pt>
                <c:pt idx="53398">
                  <c:v>-0.22852700000000001</c:v>
                </c:pt>
                <c:pt idx="53399">
                  <c:v>-0.226823</c:v>
                </c:pt>
                <c:pt idx="53400">
                  <c:v>-0.22529199999999999</c:v>
                </c:pt>
                <c:pt idx="53401">
                  <c:v>-0.22353300000000001</c:v>
                </c:pt>
                <c:pt idx="53402">
                  <c:v>-0.22223499999999999</c:v>
                </c:pt>
                <c:pt idx="53403">
                  <c:v>-0.22081000000000001</c:v>
                </c:pt>
                <c:pt idx="53404">
                  <c:v>-0.21951100000000001</c:v>
                </c:pt>
                <c:pt idx="53405">
                  <c:v>-0.21826000000000001</c:v>
                </c:pt>
                <c:pt idx="53406">
                  <c:v>-0.21679899999999999</c:v>
                </c:pt>
                <c:pt idx="53407">
                  <c:v>-0.21539800000000001</c:v>
                </c:pt>
                <c:pt idx="53408">
                  <c:v>-0.21431600000000001</c:v>
                </c:pt>
                <c:pt idx="53409">
                  <c:v>-0.213341</c:v>
                </c:pt>
                <c:pt idx="53410">
                  <c:v>-0.21208199999999999</c:v>
                </c:pt>
                <c:pt idx="53411">
                  <c:v>-0.21105199999999999</c:v>
                </c:pt>
                <c:pt idx="53412">
                  <c:v>-0.20993899999999999</c:v>
                </c:pt>
                <c:pt idx="53413">
                  <c:v>-0.20893500000000001</c:v>
                </c:pt>
                <c:pt idx="53414">
                  <c:v>-0.20807800000000001</c:v>
                </c:pt>
                <c:pt idx="53415">
                  <c:v>-0.20716000000000001</c:v>
                </c:pt>
                <c:pt idx="53416">
                  <c:v>-0.20651600000000001</c:v>
                </c:pt>
                <c:pt idx="53417">
                  <c:v>-0.20541899999999999</c:v>
                </c:pt>
                <c:pt idx="53418">
                  <c:v>-0.20462</c:v>
                </c:pt>
                <c:pt idx="53419">
                  <c:v>-0.203898</c:v>
                </c:pt>
                <c:pt idx="53420">
                  <c:v>-0.203237</c:v>
                </c:pt>
                <c:pt idx="53421">
                  <c:v>-0.20266300000000001</c:v>
                </c:pt>
                <c:pt idx="53422">
                  <c:v>-0.201928</c:v>
                </c:pt>
                <c:pt idx="53423">
                  <c:v>-0.20108300000000001</c:v>
                </c:pt>
                <c:pt idx="53424">
                  <c:v>-0.20070399999999999</c:v>
                </c:pt>
                <c:pt idx="53425">
                  <c:v>-0.20006599999999999</c:v>
                </c:pt>
                <c:pt idx="53426">
                  <c:v>-0.199517</c:v>
                </c:pt>
                <c:pt idx="53427">
                  <c:v>-0.19895299999999999</c:v>
                </c:pt>
                <c:pt idx="53428">
                  <c:v>-0.19842599999999999</c:v>
                </c:pt>
                <c:pt idx="53429">
                  <c:v>-0.19785800000000001</c:v>
                </c:pt>
                <c:pt idx="53430">
                  <c:v>-0.19746900000000001</c:v>
                </c:pt>
                <c:pt idx="53431">
                  <c:v>-0.19690299999999999</c:v>
                </c:pt>
                <c:pt idx="53432">
                  <c:v>-0.196801</c:v>
                </c:pt>
                <c:pt idx="53433">
                  <c:v>-0.196158</c:v>
                </c:pt>
                <c:pt idx="53434">
                  <c:v>-0.19595199999999999</c:v>
                </c:pt>
                <c:pt idx="53435">
                  <c:v>-0.19554299999999999</c:v>
                </c:pt>
                <c:pt idx="53436">
                  <c:v>-0.19545399999999999</c:v>
                </c:pt>
                <c:pt idx="53437">
                  <c:v>-0.19497300000000001</c:v>
                </c:pt>
                <c:pt idx="53438">
                  <c:v>-0.19476199999999999</c:v>
                </c:pt>
                <c:pt idx="53439">
                  <c:v>-0.19461300000000001</c:v>
                </c:pt>
                <c:pt idx="53440">
                  <c:v>-0.19409299999999999</c:v>
                </c:pt>
                <c:pt idx="53441">
                  <c:v>-0.194046</c:v>
                </c:pt>
                <c:pt idx="53442">
                  <c:v>-0.19350600000000001</c:v>
                </c:pt>
                <c:pt idx="53443">
                  <c:v>-0.193443</c:v>
                </c:pt>
                <c:pt idx="53444">
                  <c:v>-0.193129</c:v>
                </c:pt>
                <c:pt idx="53445">
                  <c:v>-0.192935</c:v>
                </c:pt>
                <c:pt idx="53446">
                  <c:v>-0.19254499999999999</c:v>
                </c:pt>
                <c:pt idx="53447">
                  <c:v>-0.19233800000000001</c:v>
                </c:pt>
                <c:pt idx="53448">
                  <c:v>-0.19239300000000001</c:v>
                </c:pt>
                <c:pt idx="53449">
                  <c:v>-0.19192200000000001</c:v>
                </c:pt>
                <c:pt idx="53450">
                  <c:v>-0.19170899999999999</c:v>
                </c:pt>
                <c:pt idx="53451">
                  <c:v>-0.19146199999999999</c:v>
                </c:pt>
                <c:pt idx="53452">
                  <c:v>-0.19097600000000001</c:v>
                </c:pt>
                <c:pt idx="53453">
                  <c:v>-0.19081500000000001</c:v>
                </c:pt>
                <c:pt idx="53454">
                  <c:v>-0.19053800000000001</c:v>
                </c:pt>
                <c:pt idx="53455">
                  <c:v>-0.190223</c:v>
                </c:pt>
                <c:pt idx="53456">
                  <c:v>-0.18967700000000001</c:v>
                </c:pt>
                <c:pt idx="53457">
                  <c:v>-0.18936</c:v>
                </c:pt>
                <c:pt idx="53458">
                  <c:v>-0.188916</c:v>
                </c:pt>
                <c:pt idx="53459">
                  <c:v>-0.188607</c:v>
                </c:pt>
                <c:pt idx="53460">
                  <c:v>-0.18790599999999999</c:v>
                </c:pt>
                <c:pt idx="53461">
                  <c:v>-0.187635</c:v>
                </c:pt>
                <c:pt idx="53462">
                  <c:v>-0.186751</c:v>
                </c:pt>
                <c:pt idx="53463">
                  <c:v>-0.18631400000000001</c:v>
                </c:pt>
                <c:pt idx="53464">
                  <c:v>-0.185533</c:v>
                </c:pt>
                <c:pt idx="53465">
                  <c:v>-0.184833</c:v>
                </c:pt>
                <c:pt idx="53466">
                  <c:v>-0.18417600000000001</c:v>
                </c:pt>
                <c:pt idx="53467">
                  <c:v>-0.183424</c:v>
                </c:pt>
                <c:pt idx="53468">
                  <c:v>-0.18268100000000001</c:v>
                </c:pt>
                <c:pt idx="53469">
                  <c:v>-0.18187800000000001</c:v>
                </c:pt>
                <c:pt idx="53470">
                  <c:v>-0.18126200000000001</c:v>
                </c:pt>
                <c:pt idx="53471">
                  <c:v>-0.179978</c:v>
                </c:pt>
                <c:pt idx="53472">
                  <c:v>-0.179393</c:v>
                </c:pt>
                <c:pt idx="53473">
                  <c:v>-0.17816799999999999</c:v>
                </c:pt>
                <c:pt idx="53474">
                  <c:v>-0.17702000000000001</c:v>
                </c:pt>
                <c:pt idx="53475">
                  <c:v>-0.176061</c:v>
                </c:pt>
                <c:pt idx="53476">
                  <c:v>-0.17476900000000001</c:v>
                </c:pt>
                <c:pt idx="53477">
                  <c:v>-0.173483</c:v>
                </c:pt>
                <c:pt idx="53478">
                  <c:v>-0.17227899999999999</c:v>
                </c:pt>
                <c:pt idx="53479">
                  <c:v>-0.17100499999999999</c:v>
                </c:pt>
                <c:pt idx="53480">
                  <c:v>-0.169295</c:v>
                </c:pt>
                <c:pt idx="53481">
                  <c:v>-0.168297</c:v>
                </c:pt>
                <c:pt idx="53482">
                  <c:v>-0.166572</c:v>
                </c:pt>
                <c:pt idx="53483">
                  <c:v>-0.164932</c:v>
                </c:pt>
                <c:pt idx="53484">
                  <c:v>-0.163164</c:v>
                </c:pt>
                <c:pt idx="53485">
                  <c:v>-0.161662</c:v>
                </c:pt>
                <c:pt idx="53486">
                  <c:v>-0.15980900000000001</c:v>
                </c:pt>
                <c:pt idx="53487">
                  <c:v>-0.15789600000000001</c:v>
                </c:pt>
                <c:pt idx="53488">
                  <c:v>-0.15603</c:v>
                </c:pt>
                <c:pt idx="53489">
                  <c:v>-0.15381800000000001</c:v>
                </c:pt>
                <c:pt idx="53490">
                  <c:v>-0.15195900000000001</c:v>
                </c:pt>
                <c:pt idx="53491">
                  <c:v>-0.14969299999999999</c:v>
                </c:pt>
                <c:pt idx="53492">
                  <c:v>-0.14765300000000001</c:v>
                </c:pt>
                <c:pt idx="53493">
                  <c:v>-0.14513000000000001</c:v>
                </c:pt>
                <c:pt idx="53494">
                  <c:v>-0.14292099999999999</c:v>
                </c:pt>
                <c:pt idx="53495">
                  <c:v>-0.140594</c:v>
                </c:pt>
                <c:pt idx="53496">
                  <c:v>-0.137821</c:v>
                </c:pt>
                <c:pt idx="53497">
                  <c:v>-0.13554099999999999</c:v>
                </c:pt>
                <c:pt idx="53498">
                  <c:v>-0.132795</c:v>
                </c:pt>
                <c:pt idx="53499">
                  <c:v>-0.13001499999999999</c:v>
                </c:pt>
                <c:pt idx="53500">
                  <c:v>-0.12753700000000001</c:v>
                </c:pt>
                <c:pt idx="53501">
                  <c:v>-0.124597</c:v>
                </c:pt>
                <c:pt idx="53502">
                  <c:v>-0.121672</c:v>
                </c:pt>
                <c:pt idx="53503">
                  <c:v>-0.11876200000000001</c:v>
                </c:pt>
                <c:pt idx="53504">
                  <c:v>-0.115854</c:v>
                </c:pt>
                <c:pt idx="53505">
                  <c:v>-0.112803</c:v>
                </c:pt>
                <c:pt idx="53506">
                  <c:v>-0.109722</c:v>
                </c:pt>
                <c:pt idx="53507">
                  <c:v>-0.106821</c:v>
                </c:pt>
                <c:pt idx="53508">
                  <c:v>-0.103672</c:v>
                </c:pt>
                <c:pt idx="53509">
                  <c:v>-0.100503</c:v>
                </c:pt>
                <c:pt idx="53510">
                  <c:v>-9.7146399999999994E-2</c:v>
                </c:pt>
                <c:pt idx="53511">
                  <c:v>-9.40883E-2</c:v>
                </c:pt>
                <c:pt idx="53512">
                  <c:v>-9.06169E-2</c:v>
                </c:pt>
                <c:pt idx="53513">
                  <c:v>-8.7443400000000004E-2</c:v>
                </c:pt>
                <c:pt idx="53514">
                  <c:v>-8.3804199999999995E-2</c:v>
                </c:pt>
                <c:pt idx="53515">
                  <c:v>-8.0376299999999998E-2</c:v>
                </c:pt>
                <c:pt idx="53516">
                  <c:v>-7.6904E-2</c:v>
                </c:pt>
                <c:pt idx="53517">
                  <c:v>-7.3268200000000006E-2</c:v>
                </c:pt>
                <c:pt idx="53518">
                  <c:v>-6.9942900000000002E-2</c:v>
                </c:pt>
                <c:pt idx="53519">
                  <c:v>-6.6148100000000001E-2</c:v>
                </c:pt>
                <c:pt idx="53520">
                  <c:v>-6.2637499999999999E-2</c:v>
                </c:pt>
                <c:pt idx="53521">
                  <c:v>-5.8999299999999998E-2</c:v>
                </c:pt>
                <c:pt idx="53522">
                  <c:v>-5.5259099999999998E-2</c:v>
                </c:pt>
                <c:pt idx="53523">
                  <c:v>-5.1422799999999998E-2</c:v>
                </c:pt>
                <c:pt idx="53524">
                  <c:v>-4.77046E-2</c:v>
                </c:pt>
                <c:pt idx="53525">
                  <c:v>-4.3931100000000001E-2</c:v>
                </c:pt>
                <c:pt idx="53526">
                  <c:v>-4.0132399999999999E-2</c:v>
                </c:pt>
                <c:pt idx="53527">
                  <c:v>-3.6316300000000003E-2</c:v>
                </c:pt>
                <c:pt idx="53528">
                  <c:v>-3.2343700000000003E-2</c:v>
                </c:pt>
                <c:pt idx="53529">
                  <c:v>-2.8891300000000002E-2</c:v>
                </c:pt>
                <c:pt idx="53530">
                  <c:v>-2.4764700000000001E-2</c:v>
                </c:pt>
                <c:pt idx="53531">
                  <c:v>-2.11404E-2</c:v>
                </c:pt>
                <c:pt idx="53532">
                  <c:v>-1.71988E-2</c:v>
                </c:pt>
                <c:pt idx="53533">
                  <c:v>-1.36674E-2</c:v>
                </c:pt>
                <c:pt idx="53534">
                  <c:v>-9.7230800000000003E-3</c:v>
                </c:pt>
                <c:pt idx="53535">
                  <c:v>-5.8347900000000003E-3</c:v>
                </c:pt>
                <c:pt idx="53536">
                  <c:v>-2.1352799999999998E-3</c:v>
                </c:pt>
                <c:pt idx="53537">
                  <c:v>1.6849199999999999E-3</c:v>
                </c:pt>
                <c:pt idx="53538">
                  <c:v>5.5710500000000001E-3</c:v>
                </c:pt>
                <c:pt idx="53539">
                  <c:v>9.3719200000000006E-3</c:v>
                </c:pt>
                <c:pt idx="53540">
                  <c:v>1.28845E-2</c:v>
                </c:pt>
                <c:pt idx="53541">
                  <c:v>1.69611E-2</c:v>
                </c:pt>
                <c:pt idx="53542">
                  <c:v>2.0704E-2</c:v>
                </c:pt>
                <c:pt idx="53543">
                  <c:v>2.4579699999999999E-2</c:v>
                </c:pt>
                <c:pt idx="53544">
                  <c:v>2.81888E-2</c:v>
                </c:pt>
                <c:pt idx="53545">
                  <c:v>3.1808299999999998E-2</c:v>
                </c:pt>
                <c:pt idx="53546">
                  <c:v>3.5465499999999997E-2</c:v>
                </c:pt>
                <c:pt idx="53547">
                  <c:v>3.9154599999999998E-2</c:v>
                </c:pt>
                <c:pt idx="53548">
                  <c:v>4.2804599999999998E-2</c:v>
                </c:pt>
                <c:pt idx="53549">
                  <c:v>4.6275499999999997E-2</c:v>
                </c:pt>
                <c:pt idx="53550">
                  <c:v>4.9822600000000002E-2</c:v>
                </c:pt>
                <c:pt idx="53551">
                  <c:v>5.3310900000000001E-2</c:v>
                </c:pt>
                <c:pt idx="53552">
                  <c:v>5.6875200000000001E-2</c:v>
                </c:pt>
                <c:pt idx="53553">
                  <c:v>6.0197500000000001E-2</c:v>
                </c:pt>
                <c:pt idx="53554">
                  <c:v>6.3850000000000004E-2</c:v>
                </c:pt>
                <c:pt idx="53555">
                  <c:v>6.7209599999999994E-2</c:v>
                </c:pt>
                <c:pt idx="53556">
                  <c:v>7.0585099999999998E-2</c:v>
                </c:pt>
                <c:pt idx="53557">
                  <c:v>7.4194800000000005E-2</c:v>
                </c:pt>
                <c:pt idx="53558">
                  <c:v>7.7363500000000002E-2</c:v>
                </c:pt>
                <c:pt idx="53559">
                  <c:v>8.1096699999999994E-2</c:v>
                </c:pt>
                <c:pt idx="53560">
                  <c:v>8.4126199999999998E-2</c:v>
                </c:pt>
                <c:pt idx="53561">
                  <c:v>8.7474200000000002E-2</c:v>
                </c:pt>
                <c:pt idx="53562">
                  <c:v>9.0857199999999999E-2</c:v>
                </c:pt>
                <c:pt idx="53563">
                  <c:v>9.4056000000000001E-2</c:v>
                </c:pt>
                <c:pt idx="53564">
                  <c:v>9.7319199999999995E-2</c:v>
                </c:pt>
                <c:pt idx="53565">
                  <c:v>0.100258</c:v>
                </c:pt>
                <c:pt idx="53566">
                  <c:v>0.103323</c:v>
                </c:pt>
                <c:pt idx="53567">
                  <c:v>0.106296</c:v>
                </c:pt>
                <c:pt idx="53568">
                  <c:v>0.109357</c:v>
                </c:pt>
                <c:pt idx="53569">
                  <c:v>0.11221</c:v>
                </c:pt>
                <c:pt idx="53570">
                  <c:v>0.11557000000000001</c:v>
                </c:pt>
                <c:pt idx="53571">
                  <c:v>0.118122</c:v>
                </c:pt>
                <c:pt idx="53572">
                  <c:v>0.121022</c:v>
                </c:pt>
                <c:pt idx="53573">
                  <c:v>0.123893</c:v>
                </c:pt>
                <c:pt idx="53574">
                  <c:v>0.12659200000000001</c:v>
                </c:pt>
                <c:pt idx="53575">
                  <c:v>0.129444</c:v>
                </c:pt>
                <c:pt idx="53576">
                  <c:v>0.13192100000000001</c:v>
                </c:pt>
                <c:pt idx="53577">
                  <c:v>0.13469200000000001</c:v>
                </c:pt>
                <c:pt idx="53578">
                  <c:v>0.13700300000000001</c:v>
                </c:pt>
                <c:pt idx="53579">
                  <c:v>0.139931</c:v>
                </c:pt>
                <c:pt idx="53580">
                  <c:v>0.142232</c:v>
                </c:pt>
                <c:pt idx="53581">
                  <c:v>0.14485300000000001</c:v>
                </c:pt>
                <c:pt idx="53582">
                  <c:v>0.14726600000000001</c:v>
                </c:pt>
                <c:pt idx="53583">
                  <c:v>0.149647</c:v>
                </c:pt>
                <c:pt idx="53584">
                  <c:v>0.15219099999999999</c:v>
                </c:pt>
                <c:pt idx="53585">
                  <c:v>0.15451200000000001</c:v>
                </c:pt>
                <c:pt idx="53586">
                  <c:v>0.157142</c:v>
                </c:pt>
                <c:pt idx="53587">
                  <c:v>0.159056</c:v>
                </c:pt>
                <c:pt idx="53588">
                  <c:v>0.161577</c:v>
                </c:pt>
                <c:pt idx="53589">
                  <c:v>0.16397800000000001</c:v>
                </c:pt>
                <c:pt idx="53590">
                  <c:v>0.166323</c:v>
                </c:pt>
                <c:pt idx="53591">
                  <c:v>0.16847799999999999</c:v>
                </c:pt>
                <c:pt idx="53592">
                  <c:v>0.17055699999999999</c:v>
                </c:pt>
                <c:pt idx="53593">
                  <c:v>0.17291200000000001</c:v>
                </c:pt>
                <c:pt idx="53594">
                  <c:v>0.17480299999999999</c:v>
                </c:pt>
                <c:pt idx="53595">
                  <c:v>0.177207</c:v>
                </c:pt>
                <c:pt idx="53596">
                  <c:v>0.179061</c:v>
                </c:pt>
                <c:pt idx="53597">
                  <c:v>0.181231</c:v>
                </c:pt>
                <c:pt idx="53598">
                  <c:v>0.18276800000000001</c:v>
                </c:pt>
                <c:pt idx="53599">
                  <c:v>0.18504599999999999</c:v>
                </c:pt>
                <c:pt idx="53600">
                  <c:v>0.186719</c:v>
                </c:pt>
                <c:pt idx="53601">
                  <c:v>0.18887899999999999</c:v>
                </c:pt>
                <c:pt idx="53602">
                  <c:v>0.19057199999999999</c:v>
                </c:pt>
                <c:pt idx="53603">
                  <c:v>0.19228500000000001</c:v>
                </c:pt>
                <c:pt idx="53604">
                  <c:v>0.19414500000000001</c:v>
                </c:pt>
                <c:pt idx="53605">
                  <c:v>0.195773</c:v>
                </c:pt>
                <c:pt idx="53606">
                  <c:v>0.19779099999999999</c:v>
                </c:pt>
                <c:pt idx="53607">
                  <c:v>0.19922999999999999</c:v>
                </c:pt>
                <c:pt idx="53608">
                  <c:v>0.20102600000000001</c:v>
                </c:pt>
                <c:pt idx="53609">
                  <c:v>0.20283200000000001</c:v>
                </c:pt>
                <c:pt idx="53610">
                  <c:v>0.204565</c:v>
                </c:pt>
                <c:pt idx="53611">
                  <c:v>0.20626900000000001</c:v>
                </c:pt>
                <c:pt idx="53612">
                  <c:v>0.20802899999999999</c:v>
                </c:pt>
                <c:pt idx="53613">
                  <c:v>0.20986299999999999</c:v>
                </c:pt>
                <c:pt idx="53614">
                  <c:v>0.21121100000000001</c:v>
                </c:pt>
                <c:pt idx="53615">
                  <c:v>0.21313699999999999</c:v>
                </c:pt>
                <c:pt idx="53616">
                  <c:v>0.21467</c:v>
                </c:pt>
                <c:pt idx="53617">
                  <c:v>0.21648500000000001</c:v>
                </c:pt>
                <c:pt idx="53618">
                  <c:v>0.21798200000000001</c:v>
                </c:pt>
                <c:pt idx="53619">
                  <c:v>0.21954299999999999</c:v>
                </c:pt>
                <c:pt idx="53620">
                  <c:v>0.22117700000000001</c:v>
                </c:pt>
                <c:pt idx="53621">
                  <c:v>0.222888</c:v>
                </c:pt>
                <c:pt idx="53622">
                  <c:v>0.22450600000000001</c:v>
                </c:pt>
                <c:pt idx="53623">
                  <c:v>0.225803</c:v>
                </c:pt>
                <c:pt idx="53624">
                  <c:v>0.22733600000000001</c:v>
                </c:pt>
                <c:pt idx="53625">
                  <c:v>0.22897600000000001</c:v>
                </c:pt>
                <c:pt idx="53626">
                  <c:v>0.23055899999999999</c:v>
                </c:pt>
                <c:pt idx="53627">
                  <c:v>0.23211799999999999</c:v>
                </c:pt>
                <c:pt idx="53628">
                  <c:v>0.23369300000000001</c:v>
                </c:pt>
                <c:pt idx="53629">
                  <c:v>0.23505999999999999</c:v>
                </c:pt>
                <c:pt idx="53630">
                  <c:v>0.236735</c:v>
                </c:pt>
                <c:pt idx="53631">
                  <c:v>0.23838599999999999</c:v>
                </c:pt>
                <c:pt idx="53632">
                  <c:v>0.239951</c:v>
                </c:pt>
                <c:pt idx="53633">
                  <c:v>0.241732</c:v>
                </c:pt>
                <c:pt idx="53634">
                  <c:v>0.243174</c:v>
                </c:pt>
                <c:pt idx="53635">
                  <c:v>0.24475</c:v>
                </c:pt>
                <c:pt idx="53636">
                  <c:v>0.24639</c:v>
                </c:pt>
                <c:pt idx="53637">
                  <c:v>0.24809300000000001</c:v>
                </c:pt>
                <c:pt idx="53638">
                  <c:v>0.24953400000000001</c:v>
                </c:pt>
                <c:pt idx="53639">
                  <c:v>0.251226</c:v>
                </c:pt>
                <c:pt idx="53640">
                  <c:v>0.25281199999999998</c:v>
                </c:pt>
                <c:pt idx="53641">
                  <c:v>0.254357</c:v>
                </c:pt>
                <c:pt idx="53642">
                  <c:v>0.256218</c:v>
                </c:pt>
                <c:pt idx="53643">
                  <c:v>0.25762000000000002</c:v>
                </c:pt>
                <c:pt idx="53644">
                  <c:v>0.25946599999999997</c:v>
                </c:pt>
                <c:pt idx="53645">
                  <c:v>0.260936</c:v>
                </c:pt>
                <c:pt idx="53646">
                  <c:v>0.26258500000000001</c:v>
                </c:pt>
                <c:pt idx="53647">
                  <c:v>0.26438200000000001</c:v>
                </c:pt>
                <c:pt idx="53648">
                  <c:v>0.26622800000000002</c:v>
                </c:pt>
                <c:pt idx="53649">
                  <c:v>0.26775500000000002</c:v>
                </c:pt>
                <c:pt idx="53650">
                  <c:v>0.26948800000000001</c:v>
                </c:pt>
                <c:pt idx="53651">
                  <c:v>0.27128200000000002</c:v>
                </c:pt>
                <c:pt idx="53652">
                  <c:v>0.27295900000000001</c:v>
                </c:pt>
                <c:pt idx="53653">
                  <c:v>0.27478900000000001</c:v>
                </c:pt>
                <c:pt idx="53654">
                  <c:v>0.27665099999999998</c:v>
                </c:pt>
                <c:pt idx="53655">
                  <c:v>0.27837899999999999</c:v>
                </c:pt>
                <c:pt idx="53656">
                  <c:v>0.280111</c:v>
                </c:pt>
                <c:pt idx="53657">
                  <c:v>0.28188200000000002</c:v>
                </c:pt>
                <c:pt idx="53658">
                  <c:v>0.28384199999999998</c:v>
                </c:pt>
                <c:pt idx="53659">
                  <c:v>0.28544900000000001</c:v>
                </c:pt>
                <c:pt idx="53660">
                  <c:v>0.28751100000000002</c:v>
                </c:pt>
                <c:pt idx="53661">
                  <c:v>0.28920099999999999</c:v>
                </c:pt>
                <c:pt idx="53662">
                  <c:v>0.29114099999999998</c:v>
                </c:pt>
                <c:pt idx="53663">
                  <c:v>0.29283199999999998</c:v>
                </c:pt>
                <c:pt idx="53664">
                  <c:v>0.294686</c:v>
                </c:pt>
                <c:pt idx="53665">
                  <c:v>0.29652400000000001</c:v>
                </c:pt>
                <c:pt idx="53666">
                  <c:v>0.29816999999999999</c:v>
                </c:pt>
                <c:pt idx="53667">
                  <c:v>0.30024400000000001</c:v>
                </c:pt>
                <c:pt idx="53668">
                  <c:v>0.30187000000000003</c:v>
                </c:pt>
                <c:pt idx="53669">
                  <c:v>0.303786</c:v>
                </c:pt>
                <c:pt idx="53670">
                  <c:v>0.30558200000000002</c:v>
                </c:pt>
                <c:pt idx="53671">
                  <c:v>0.30762899999999999</c:v>
                </c:pt>
                <c:pt idx="53672">
                  <c:v>0.30931999999999998</c:v>
                </c:pt>
                <c:pt idx="53673">
                  <c:v>0.31121199999999999</c:v>
                </c:pt>
                <c:pt idx="53674">
                  <c:v>0.313197</c:v>
                </c:pt>
                <c:pt idx="53675">
                  <c:v>0.31484499999999999</c:v>
                </c:pt>
                <c:pt idx="53676">
                  <c:v>0.316965</c:v>
                </c:pt>
                <c:pt idx="53677">
                  <c:v>0.31841799999999998</c:v>
                </c:pt>
                <c:pt idx="53678">
                  <c:v>0.3206</c:v>
                </c:pt>
                <c:pt idx="53679">
                  <c:v>0.322156</c:v>
                </c:pt>
                <c:pt idx="53680">
                  <c:v>0.32397900000000002</c:v>
                </c:pt>
                <c:pt idx="53681">
                  <c:v>0.32595600000000002</c:v>
                </c:pt>
                <c:pt idx="53682">
                  <c:v>0.32723099999999999</c:v>
                </c:pt>
                <c:pt idx="53683">
                  <c:v>0.32911600000000002</c:v>
                </c:pt>
                <c:pt idx="53684">
                  <c:v>0.33058300000000002</c:v>
                </c:pt>
                <c:pt idx="53685">
                  <c:v>0.33228799999999997</c:v>
                </c:pt>
                <c:pt idx="53686">
                  <c:v>0.33382299999999998</c:v>
                </c:pt>
                <c:pt idx="53687">
                  <c:v>0.33552300000000002</c:v>
                </c:pt>
                <c:pt idx="53688">
                  <c:v>0.336814</c:v>
                </c:pt>
                <c:pt idx="53689">
                  <c:v>0.33844299999999999</c:v>
                </c:pt>
                <c:pt idx="53690">
                  <c:v>0.33983400000000002</c:v>
                </c:pt>
                <c:pt idx="53691">
                  <c:v>0.34145999999999999</c:v>
                </c:pt>
                <c:pt idx="53692">
                  <c:v>0.34293600000000002</c:v>
                </c:pt>
                <c:pt idx="53693">
                  <c:v>0.34419899999999998</c:v>
                </c:pt>
                <c:pt idx="53694">
                  <c:v>0.34593699999999999</c:v>
                </c:pt>
                <c:pt idx="53695">
                  <c:v>0.34704499999999999</c:v>
                </c:pt>
                <c:pt idx="53696">
                  <c:v>0.34848000000000001</c:v>
                </c:pt>
                <c:pt idx="53697">
                  <c:v>0.34991</c:v>
                </c:pt>
                <c:pt idx="53698">
                  <c:v>0.35097699999999998</c:v>
                </c:pt>
                <c:pt idx="53699">
                  <c:v>0.35193000000000002</c:v>
                </c:pt>
                <c:pt idx="53700">
                  <c:v>0.35330699999999998</c:v>
                </c:pt>
                <c:pt idx="53701">
                  <c:v>0.354132</c:v>
                </c:pt>
                <c:pt idx="53702">
                  <c:v>0.35506300000000002</c:v>
                </c:pt>
                <c:pt idx="53703">
                  <c:v>0.35600799999999999</c:v>
                </c:pt>
                <c:pt idx="53704">
                  <c:v>0.35666799999999999</c:v>
                </c:pt>
                <c:pt idx="53705">
                  <c:v>0.35761700000000002</c:v>
                </c:pt>
                <c:pt idx="53706">
                  <c:v>0.35812100000000002</c:v>
                </c:pt>
                <c:pt idx="53707">
                  <c:v>0.35927799999999999</c:v>
                </c:pt>
                <c:pt idx="53708">
                  <c:v>0.35969000000000001</c:v>
                </c:pt>
                <c:pt idx="53709">
                  <c:v>0.36038700000000001</c:v>
                </c:pt>
                <c:pt idx="53710">
                  <c:v>0.361045</c:v>
                </c:pt>
                <c:pt idx="53711">
                  <c:v>0.36162699999999998</c:v>
                </c:pt>
                <c:pt idx="53712">
                  <c:v>0.36208800000000002</c:v>
                </c:pt>
                <c:pt idx="53713">
                  <c:v>0.36249199999999998</c:v>
                </c:pt>
                <c:pt idx="53714">
                  <c:v>0.36273899999999998</c:v>
                </c:pt>
                <c:pt idx="53715">
                  <c:v>0.36280400000000002</c:v>
                </c:pt>
                <c:pt idx="53716">
                  <c:v>0.36327700000000002</c:v>
                </c:pt>
                <c:pt idx="53717">
                  <c:v>0.36330800000000002</c:v>
                </c:pt>
                <c:pt idx="53718">
                  <c:v>0.363402</c:v>
                </c:pt>
                <c:pt idx="53719">
                  <c:v>0.363261</c:v>
                </c:pt>
                <c:pt idx="53720">
                  <c:v>0.36318899999999998</c:v>
                </c:pt>
                <c:pt idx="53721">
                  <c:v>0.36302499999999999</c:v>
                </c:pt>
                <c:pt idx="53722">
                  <c:v>0.36272900000000002</c:v>
                </c:pt>
                <c:pt idx="53723">
                  <c:v>0.36255100000000001</c:v>
                </c:pt>
                <c:pt idx="53724">
                  <c:v>0.36207899999999998</c:v>
                </c:pt>
                <c:pt idx="53725">
                  <c:v>0.36149399999999998</c:v>
                </c:pt>
                <c:pt idx="53726">
                  <c:v>0.36096099999999998</c:v>
                </c:pt>
                <c:pt idx="53727">
                  <c:v>0.36050199999999999</c:v>
                </c:pt>
                <c:pt idx="53728">
                  <c:v>0.35962499999999997</c:v>
                </c:pt>
                <c:pt idx="53729">
                  <c:v>0.359066</c:v>
                </c:pt>
                <c:pt idx="53730">
                  <c:v>0.35825000000000001</c:v>
                </c:pt>
                <c:pt idx="53731">
                  <c:v>0.35732599999999998</c:v>
                </c:pt>
                <c:pt idx="53732">
                  <c:v>0.35658600000000001</c:v>
                </c:pt>
                <c:pt idx="53733">
                  <c:v>0.35546699999999998</c:v>
                </c:pt>
                <c:pt idx="53734">
                  <c:v>0.35471399999999997</c:v>
                </c:pt>
                <c:pt idx="53735">
                  <c:v>0.35347899999999999</c:v>
                </c:pt>
                <c:pt idx="53736">
                  <c:v>0.35231099999999999</c:v>
                </c:pt>
                <c:pt idx="53737">
                  <c:v>0.35125899999999999</c:v>
                </c:pt>
                <c:pt idx="53738">
                  <c:v>0.350134</c:v>
                </c:pt>
                <c:pt idx="53739">
                  <c:v>0.348744</c:v>
                </c:pt>
                <c:pt idx="53740">
                  <c:v>0.34741100000000003</c:v>
                </c:pt>
                <c:pt idx="53741">
                  <c:v>0.34578399999999998</c:v>
                </c:pt>
                <c:pt idx="53742">
                  <c:v>0.34427799999999997</c:v>
                </c:pt>
                <c:pt idx="53743">
                  <c:v>0.34282000000000001</c:v>
                </c:pt>
                <c:pt idx="53744">
                  <c:v>0.341001</c:v>
                </c:pt>
                <c:pt idx="53745">
                  <c:v>0.33924199999999999</c:v>
                </c:pt>
                <c:pt idx="53746">
                  <c:v>0.33722000000000002</c:v>
                </c:pt>
                <c:pt idx="53747">
                  <c:v>0.33534599999999998</c:v>
                </c:pt>
                <c:pt idx="53748">
                  <c:v>0.33329500000000001</c:v>
                </c:pt>
                <c:pt idx="53749">
                  <c:v>0.33148899999999998</c:v>
                </c:pt>
                <c:pt idx="53750">
                  <c:v>0.32941599999999999</c:v>
                </c:pt>
                <c:pt idx="53751">
                  <c:v>0.32713900000000001</c:v>
                </c:pt>
                <c:pt idx="53752">
                  <c:v>0.32512799999999997</c:v>
                </c:pt>
                <c:pt idx="53753">
                  <c:v>0.322986</c:v>
                </c:pt>
                <c:pt idx="53754">
                  <c:v>0.32086999999999999</c:v>
                </c:pt>
                <c:pt idx="53755">
                  <c:v>0.31861299999999998</c:v>
                </c:pt>
                <c:pt idx="53756">
                  <c:v>0.31657600000000002</c:v>
                </c:pt>
                <c:pt idx="53757">
                  <c:v>0.31418400000000002</c:v>
                </c:pt>
                <c:pt idx="53758">
                  <c:v>0.31188100000000002</c:v>
                </c:pt>
                <c:pt idx="53759">
                  <c:v>0.30971599999999999</c:v>
                </c:pt>
                <c:pt idx="53760">
                  <c:v>0.30720199999999998</c:v>
                </c:pt>
                <c:pt idx="53761">
                  <c:v>0.30494900000000003</c:v>
                </c:pt>
                <c:pt idx="53762">
                  <c:v>0.302311</c:v>
                </c:pt>
                <c:pt idx="53763">
                  <c:v>0.29973100000000003</c:v>
                </c:pt>
                <c:pt idx="53764">
                  <c:v>0.29751</c:v>
                </c:pt>
                <c:pt idx="53765">
                  <c:v>0.29472399999999999</c:v>
                </c:pt>
                <c:pt idx="53766">
                  <c:v>0.29213</c:v>
                </c:pt>
                <c:pt idx="53767">
                  <c:v>0.28933300000000001</c:v>
                </c:pt>
                <c:pt idx="53768">
                  <c:v>0.28648400000000002</c:v>
                </c:pt>
                <c:pt idx="53769">
                  <c:v>0.283696</c:v>
                </c:pt>
                <c:pt idx="53770">
                  <c:v>0.28095100000000001</c:v>
                </c:pt>
                <c:pt idx="53771">
                  <c:v>0.27812900000000002</c:v>
                </c:pt>
                <c:pt idx="53772">
                  <c:v>0.27552500000000002</c:v>
                </c:pt>
                <c:pt idx="53773">
                  <c:v>0.272424</c:v>
                </c:pt>
                <c:pt idx="53774">
                  <c:v>0.26978400000000002</c:v>
                </c:pt>
                <c:pt idx="53775">
                  <c:v>0.266928</c:v>
                </c:pt>
                <c:pt idx="53776">
                  <c:v>0.264347</c:v>
                </c:pt>
                <c:pt idx="53777">
                  <c:v>0.26167699999999999</c:v>
                </c:pt>
                <c:pt idx="53778">
                  <c:v>0.25873200000000002</c:v>
                </c:pt>
                <c:pt idx="53779">
                  <c:v>0.25605299999999998</c:v>
                </c:pt>
                <c:pt idx="53780">
                  <c:v>0.25337199999999999</c:v>
                </c:pt>
                <c:pt idx="53781">
                  <c:v>0.25068699999999999</c:v>
                </c:pt>
                <c:pt idx="53782">
                  <c:v>0.247976</c:v>
                </c:pt>
                <c:pt idx="53783">
                  <c:v>0.24505299999999999</c:v>
                </c:pt>
                <c:pt idx="53784">
                  <c:v>0.242226</c:v>
                </c:pt>
                <c:pt idx="53785">
                  <c:v>0.239483</c:v>
                </c:pt>
                <c:pt idx="53786">
                  <c:v>0.23672499999999999</c:v>
                </c:pt>
                <c:pt idx="53787">
                  <c:v>0.23388</c:v>
                </c:pt>
                <c:pt idx="53788">
                  <c:v>0.23130300000000001</c:v>
                </c:pt>
                <c:pt idx="53789">
                  <c:v>0.228437</c:v>
                </c:pt>
                <c:pt idx="53790">
                  <c:v>0.22547400000000001</c:v>
                </c:pt>
                <c:pt idx="53791">
                  <c:v>0.222996</c:v>
                </c:pt>
                <c:pt idx="53792">
                  <c:v>0.220419</c:v>
                </c:pt>
                <c:pt idx="53793">
                  <c:v>0.21776799999999999</c:v>
                </c:pt>
                <c:pt idx="53794">
                  <c:v>0.21507699999999999</c:v>
                </c:pt>
                <c:pt idx="53795">
                  <c:v>0.21245700000000001</c:v>
                </c:pt>
                <c:pt idx="53796">
                  <c:v>0.209926</c:v>
                </c:pt>
                <c:pt idx="53797">
                  <c:v>0.207458</c:v>
                </c:pt>
                <c:pt idx="53798">
                  <c:v>0.20490900000000001</c:v>
                </c:pt>
                <c:pt idx="53799">
                  <c:v>0.20269100000000001</c:v>
                </c:pt>
                <c:pt idx="53800">
                  <c:v>0.200019</c:v>
                </c:pt>
                <c:pt idx="53801">
                  <c:v>0.19786599999999999</c:v>
                </c:pt>
                <c:pt idx="53802">
                  <c:v>0.195434</c:v>
                </c:pt>
                <c:pt idx="53803">
                  <c:v>0.193273</c:v>
                </c:pt>
                <c:pt idx="53804">
                  <c:v>0.19096299999999999</c:v>
                </c:pt>
                <c:pt idx="53805">
                  <c:v>0.18840100000000001</c:v>
                </c:pt>
                <c:pt idx="53806">
                  <c:v>0.18604000000000001</c:v>
                </c:pt>
                <c:pt idx="53807">
                  <c:v>0.18400900000000001</c:v>
                </c:pt>
                <c:pt idx="53808">
                  <c:v>0.181647</c:v>
                </c:pt>
                <c:pt idx="53809">
                  <c:v>0.17938599999999999</c:v>
                </c:pt>
                <c:pt idx="53810">
                  <c:v>0.17724699999999999</c:v>
                </c:pt>
                <c:pt idx="53811">
                  <c:v>0.175065</c:v>
                </c:pt>
                <c:pt idx="53812">
                  <c:v>0.173038</c:v>
                </c:pt>
                <c:pt idx="53813">
                  <c:v>0.171097</c:v>
                </c:pt>
                <c:pt idx="53814">
                  <c:v>0.16898099999999999</c:v>
                </c:pt>
                <c:pt idx="53815">
                  <c:v>0.167326</c:v>
                </c:pt>
                <c:pt idx="53816">
                  <c:v>0.16523199999999999</c:v>
                </c:pt>
                <c:pt idx="53817">
                  <c:v>0.16342699999999999</c:v>
                </c:pt>
                <c:pt idx="53818">
                  <c:v>0.161826</c:v>
                </c:pt>
                <c:pt idx="53819">
                  <c:v>0.159833</c:v>
                </c:pt>
                <c:pt idx="53820">
                  <c:v>0.158225</c:v>
                </c:pt>
                <c:pt idx="53821">
                  <c:v>0.156417</c:v>
                </c:pt>
                <c:pt idx="53822">
                  <c:v>0.15473999999999999</c:v>
                </c:pt>
                <c:pt idx="53823">
                  <c:v>0.153169</c:v>
                </c:pt>
                <c:pt idx="53824">
                  <c:v>0.151556</c:v>
                </c:pt>
                <c:pt idx="53825">
                  <c:v>0.14994499999999999</c:v>
                </c:pt>
                <c:pt idx="53826">
                  <c:v>0.148502</c:v>
                </c:pt>
                <c:pt idx="53827">
                  <c:v>0.14696400000000001</c:v>
                </c:pt>
                <c:pt idx="53828">
                  <c:v>0.14534900000000001</c:v>
                </c:pt>
                <c:pt idx="53829">
                  <c:v>0.143923</c:v>
                </c:pt>
                <c:pt idx="53830">
                  <c:v>0.142231</c:v>
                </c:pt>
                <c:pt idx="53831">
                  <c:v>0.14092099999999999</c:v>
                </c:pt>
                <c:pt idx="53832">
                  <c:v>0.139208</c:v>
                </c:pt>
                <c:pt idx="53833">
                  <c:v>0.13775000000000001</c:v>
                </c:pt>
                <c:pt idx="53834">
                  <c:v>0.136381</c:v>
                </c:pt>
                <c:pt idx="53835">
                  <c:v>0.13492799999999999</c:v>
                </c:pt>
                <c:pt idx="53836">
                  <c:v>0.13359299999999999</c:v>
                </c:pt>
                <c:pt idx="53837">
                  <c:v>0.132109</c:v>
                </c:pt>
                <c:pt idx="53838">
                  <c:v>0.13099</c:v>
                </c:pt>
                <c:pt idx="53839">
                  <c:v>0.129437</c:v>
                </c:pt>
                <c:pt idx="53840">
                  <c:v>0.128306</c:v>
                </c:pt>
                <c:pt idx="53841">
                  <c:v>0.12688099999999999</c:v>
                </c:pt>
                <c:pt idx="53842">
                  <c:v>0.12559699999999999</c:v>
                </c:pt>
                <c:pt idx="53843">
                  <c:v>0.124519</c:v>
                </c:pt>
                <c:pt idx="53844">
                  <c:v>0.122895</c:v>
                </c:pt>
                <c:pt idx="53845">
                  <c:v>0.12182</c:v>
                </c:pt>
                <c:pt idx="53846">
                  <c:v>0.12045400000000001</c:v>
                </c:pt>
                <c:pt idx="53847">
                  <c:v>0.119038</c:v>
                </c:pt>
                <c:pt idx="53848">
                  <c:v>0.117937</c:v>
                </c:pt>
                <c:pt idx="53849">
                  <c:v>0.116315</c:v>
                </c:pt>
                <c:pt idx="53850">
                  <c:v>0.115246</c:v>
                </c:pt>
                <c:pt idx="53851">
                  <c:v>0.113745</c:v>
                </c:pt>
                <c:pt idx="53852">
                  <c:v>0.112498</c:v>
                </c:pt>
                <c:pt idx="53853">
                  <c:v>0.111106</c:v>
                </c:pt>
                <c:pt idx="53854">
                  <c:v>0.109752</c:v>
                </c:pt>
                <c:pt idx="53855">
                  <c:v>0.108318</c:v>
                </c:pt>
                <c:pt idx="53856">
                  <c:v>0.106946</c:v>
                </c:pt>
                <c:pt idx="53857">
                  <c:v>0.10552400000000001</c:v>
                </c:pt>
                <c:pt idx="53858">
                  <c:v>0.10403999999999999</c:v>
                </c:pt>
                <c:pt idx="53859">
                  <c:v>0.102698</c:v>
                </c:pt>
                <c:pt idx="53860">
                  <c:v>0.10105</c:v>
                </c:pt>
                <c:pt idx="53861">
                  <c:v>9.9542000000000005E-2</c:v>
                </c:pt>
                <c:pt idx="53862">
                  <c:v>9.81741E-2</c:v>
                </c:pt>
                <c:pt idx="53863">
                  <c:v>9.6615999999999994E-2</c:v>
                </c:pt>
                <c:pt idx="53864">
                  <c:v>9.5108300000000007E-2</c:v>
                </c:pt>
                <c:pt idx="53865">
                  <c:v>9.3621899999999994E-2</c:v>
                </c:pt>
                <c:pt idx="53866">
                  <c:v>9.2054800000000006E-2</c:v>
                </c:pt>
                <c:pt idx="53867">
                  <c:v>9.0241500000000002E-2</c:v>
                </c:pt>
                <c:pt idx="53868">
                  <c:v>8.8717500000000005E-2</c:v>
                </c:pt>
                <c:pt idx="53869">
                  <c:v>8.6853E-2</c:v>
                </c:pt>
                <c:pt idx="53870">
                  <c:v>8.5303900000000002E-2</c:v>
                </c:pt>
                <c:pt idx="53871">
                  <c:v>8.3286700000000005E-2</c:v>
                </c:pt>
                <c:pt idx="53872">
                  <c:v>8.1373500000000001E-2</c:v>
                </c:pt>
                <c:pt idx="53873">
                  <c:v>7.9537499999999997E-2</c:v>
                </c:pt>
                <c:pt idx="53874">
                  <c:v>7.7583600000000003E-2</c:v>
                </c:pt>
                <c:pt idx="53875">
                  <c:v>7.58519E-2</c:v>
                </c:pt>
                <c:pt idx="53876">
                  <c:v>7.3496199999999998E-2</c:v>
                </c:pt>
                <c:pt idx="53877">
                  <c:v>7.1724200000000002E-2</c:v>
                </c:pt>
                <c:pt idx="53878">
                  <c:v>6.9591399999999998E-2</c:v>
                </c:pt>
                <c:pt idx="53879">
                  <c:v>6.7579299999999995E-2</c:v>
                </c:pt>
                <c:pt idx="53880">
                  <c:v>6.5627900000000003E-2</c:v>
                </c:pt>
                <c:pt idx="53881">
                  <c:v>6.3464599999999996E-2</c:v>
                </c:pt>
                <c:pt idx="53882">
                  <c:v>6.1215199999999997E-2</c:v>
                </c:pt>
                <c:pt idx="53883">
                  <c:v>5.8925400000000003E-2</c:v>
                </c:pt>
                <c:pt idx="53884">
                  <c:v>5.6978099999999997E-2</c:v>
                </c:pt>
                <c:pt idx="53885">
                  <c:v>5.46308E-2</c:v>
                </c:pt>
                <c:pt idx="53886">
                  <c:v>5.2404300000000001E-2</c:v>
                </c:pt>
                <c:pt idx="53887">
                  <c:v>4.9735799999999997E-2</c:v>
                </c:pt>
                <c:pt idx="53888">
                  <c:v>4.75007E-2</c:v>
                </c:pt>
                <c:pt idx="53889">
                  <c:v>4.5048299999999999E-2</c:v>
                </c:pt>
                <c:pt idx="53890">
                  <c:v>4.2464300000000003E-2</c:v>
                </c:pt>
                <c:pt idx="53891">
                  <c:v>4.0037299999999998E-2</c:v>
                </c:pt>
                <c:pt idx="53892">
                  <c:v>3.72293E-2</c:v>
                </c:pt>
                <c:pt idx="53893">
                  <c:v>3.4784799999999998E-2</c:v>
                </c:pt>
                <c:pt idx="53894">
                  <c:v>3.1786099999999998E-2</c:v>
                </c:pt>
                <c:pt idx="53895">
                  <c:v>2.91369E-2</c:v>
                </c:pt>
                <c:pt idx="53896">
                  <c:v>2.6354699999999998E-2</c:v>
                </c:pt>
                <c:pt idx="53897">
                  <c:v>2.3616399999999999E-2</c:v>
                </c:pt>
                <c:pt idx="53898">
                  <c:v>2.06333E-2</c:v>
                </c:pt>
                <c:pt idx="53899">
                  <c:v>1.74389E-2</c:v>
                </c:pt>
                <c:pt idx="53900">
                  <c:v>1.4648100000000001E-2</c:v>
                </c:pt>
                <c:pt idx="53901">
                  <c:v>1.1620999999999999E-2</c:v>
                </c:pt>
                <c:pt idx="53902">
                  <c:v>8.6272399999999996E-3</c:v>
                </c:pt>
                <c:pt idx="53903">
                  <c:v>5.4432100000000004E-3</c:v>
                </c:pt>
                <c:pt idx="53904">
                  <c:v>2.2518299999999998E-3</c:v>
                </c:pt>
                <c:pt idx="53905">
                  <c:v>-7.7167700000000002E-4</c:v>
                </c:pt>
                <c:pt idx="53906">
                  <c:v>-4.1571300000000002E-3</c:v>
                </c:pt>
                <c:pt idx="53907">
                  <c:v>-7.0762000000000004E-3</c:v>
                </c:pt>
                <c:pt idx="53908">
                  <c:v>-1.0485299999999999E-2</c:v>
                </c:pt>
                <c:pt idx="53909">
                  <c:v>-1.3905900000000001E-2</c:v>
                </c:pt>
                <c:pt idx="53910">
                  <c:v>-1.7324599999999999E-2</c:v>
                </c:pt>
                <c:pt idx="53911">
                  <c:v>-2.06813E-2</c:v>
                </c:pt>
                <c:pt idx="53912">
                  <c:v>-2.3987700000000001E-2</c:v>
                </c:pt>
                <c:pt idx="53913">
                  <c:v>-2.7559799999999999E-2</c:v>
                </c:pt>
                <c:pt idx="53914">
                  <c:v>-3.1106499999999999E-2</c:v>
                </c:pt>
                <c:pt idx="53915">
                  <c:v>-3.47972E-2</c:v>
                </c:pt>
                <c:pt idx="53916">
                  <c:v>-3.81552E-2</c:v>
                </c:pt>
                <c:pt idx="53917">
                  <c:v>-4.19034E-2</c:v>
                </c:pt>
                <c:pt idx="53918">
                  <c:v>-4.5371599999999998E-2</c:v>
                </c:pt>
                <c:pt idx="53919">
                  <c:v>-4.9125000000000002E-2</c:v>
                </c:pt>
                <c:pt idx="53920">
                  <c:v>-5.2991799999999999E-2</c:v>
                </c:pt>
                <c:pt idx="53921">
                  <c:v>-5.6586499999999998E-2</c:v>
                </c:pt>
                <c:pt idx="53922">
                  <c:v>-6.0496599999999998E-2</c:v>
                </c:pt>
                <c:pt idx="53923">
                  <c:v>-6.4214099999999996E-2</c:v>
                </c:pt>
                <c:pt idx="53924">
                  <c:v>-6.8108100000000005E-2</c:v>
                </c:pt>
                <c:pt idx="53925">
                  <c:v>-7.2015499999999996E-2</c:v>
                </c:pt>
                <c:pt idx="53926">
                  <c:v>-7.5906299999999996E-2</c:v>
                </c:pt>
                <c:pt idx="53927">
                  <c:v>-7.9930100000000004E-2</c:v>
                </c:pt>
                <c:pt idx="53928">
                  <c:v>-8.3659700000000004E-2</c:v>
                </c:pt>
                <c:pt idx="53929">
                  <c:v>-8.7810899999999997E-2</c:v>
                </c:pt>
                <c:pt idx="53930">
                  <c:v>-9.1629799999999997E-2</c:v>
                </c:pt>
                <c:pt idx="53931">
                  <c:v>-9.5844799999999994E-2</c:v>
                </c:pt>
                <c:pt idx="53932">
                  <c:v>-9.9640800000000002E-2</c:v>
                </c:pt>
                <c:pt idx="53933">
                  <c:v>-0.103612</c:v>
                </c:pt>
                <c:pt idx="53934">
                  <c:v>-0.107694</c:v>
                </c:pt>
                <c:pt idx="53935">
                  <c:v>-0.11151700000000001</c:v>
                </c:pt>
                <c:pt idx="53936">
                  <c:v>-0.115755</c:v>
                </c:pt>
                <c:pt idx="53937">
                  <c:v>-0.119572</c:v>
                </c:pt>
                <c:pt idx="53938">
                  <c:v>-0.12357899999999999</c:v>
                </c:pt>
                <c:pt idx="53939">
                  <c:v>-0.12759899999999999</c:v>
                </c:pt>
                <c:pt idx="53940">
                  <c:v>-0.131554</c:v>
                </c:pt>
                <c:pt idx="53941">
                  <c:v>-0.13564399999999999</c:v>
                </c:pt>
                <c:pt idx="53942">
                  <c:v>-0.139568</c:v>
                </c:pt>
                <c:pt idx="53943">
                  <c:v>-0.14368</c:v>
                </c:pt>
                <c:pt idx="53944">
                  <c:v>-0.14729</c:v>
                </c:pt>
                <c:pt idx="53945">
                  <c:v>-0.15134300000000001</c:v>
                </c:pt>
                <c:pt idx="53946">
                  <c:v>-0.15528900000000001</c:v>
                </c:pt>
                <c:pt idx="53947">
                  <c:v>-0.15918399999999999</c:v>
                </c:pt>
                <c:pt idx="53948">
                  <c:v>-0.16319500000000001</c:v>
                </c:pt>
                <c:pt idx="53949">
                  <c:v>-0.166904</c:v>
                </c:pt>
                <c:pt idx="53950">
                  <c:v>-0.17094100000000001</c:v>
                </c:pt>
                <c:pt idx="53951">
                  <c:v>-0.17474200000000001</c:v>
                </c:pt>
                <c:pt idx="53952">
                  <c:v>-0.17855199999999999</c:v>
                </c:pt>
                <c:pt idx="53953">
                  <c:v>-0.18238699999999999</c:v>
                </c:pt>
                <c:pt idx="53954">
                  <c:v>-0.185998</c:v>
                </c:pt>
                <c:pt idx="53955">
                  <c:v>-0.18965099999999999</c:v>
                </c:pt>
                <c:pt idx="53956">
                  <c:v>-0.19333</c:v>
                </c:pt>
                <c:pt idx="53957">
                  <c:v>-0.196851</c:v>
                </c:pt>
                <c:pt idx="53958">
                  <c:v>-0.200491</c:v>
                </c:pt>
                <c:pt idx="53959">
                  <c:v>-0.203906</c:v>
                </c:pt>
                <c:pt idx="53960">
                  <c:v>-0.20738699999999999</c:v>
                </c:pt>
                <c:pt idx="53961">
                  <c:v>-0.21087400000000001</c:v>
                </c:pt>
                <c:pt idx="53962">
                  <c:v>-0.214146</c:v>
                </c:pt>
                <c:pt idx="53963">
                  <c:v>-0.21768299999999999</c:v>
                </c:pt>
                <c:pt idx="53964">
                  <c:v>-0.220805</c:v>
                </c:pt>
                <c:pt idx="53965">
                  <c:v>-0.22397</c:v>
                </c:pt>
                <c:pt idx="53966">
                  <c:v>-0.227163</c:v>
                </c:pt>
                <c:pt idx="53967">
                  <c:v>-0.230375</c:v>
                </c:pt>
                <c:pt idx="53968">
                  <c:v>-0.23353299999999999</c:v>
                </c:pt>
                <c:pt idx="53969">
                  <c:v>-0.23646300000000001</c:v>
                </c:pt>
                <c:pt idx="53970">
                  <c:v>-0.23954</c:v>
                </c:pt>
                <c:pt idx="53971">
                  <c:v>-0.24226600000000001</c:v>
                </c:pt>
                <c:pt idx="53972">
                  <c:v>-0.24506900000000001</c:v>
                </c:pt>
                <c:pt idx="53973">
                  <c:v>-0.24800700000000001</c:v>
                </c:pt>
                <c:pt idx="53974">
                  <c:v>-0.25079600000000002</c:v>
                </c:pt>
                <c:pt idx="53975">
                  <c:v>-0.25345499999999999</c:v>
                </c:pt>
                <c:pt idx="53976">
                  <c:v>-0.25584699999999999</c:v>
                </c:pt>
                <c:pt idx="53977">
                  <c:v>-0.25852199999999997</c:v>
                </c:pt>
                <c:pt idx="53978">
                  <c:v>-0.26094899999999999</c:v>
                </c:pt>
                <c:pt idx="53979">
                  <c:v>-0.26355400000000001</c:v>
                </c:pt>
                <c:pt idx="53980">
                  <c:v>-0.26587</c:v>
                </c:pt>
                <c:pt idx="53981">
                  <c:v>-0.26804699999999998</c:v>
                </c:pt>
                <c:pt idx="53982">
                  <c:v>-0.27032600000000001</c:v>
                </c:pt>
                <c:pt idx="53983">
                  <c:v>-0.27227899999999999</c:v>
                </c:pt>
                <c:pt idx="53984">
                  <c:v>-0.27452500000000002</c:v>
                </c:pt>
                <c:pt idx="53985">
                  <c:v>-0.276559</c:v>
                </c:pt>
                <c:pt idx="53986">
                  <c:v>-0.27856199999999998</c:v>
                </c:pt>
                <c:pt idx="53987">
                  <c:v>-0.28027099999999999</c:v>
                </c:pt>
                <c:pt idx="53988">
                  <c:v>-0.28209899999999999</c:v>
                </c:pt>
                <c:pt idx="53989">
                  <c:v>-0.28387299999999999</c:v>
                </c:pt>
                <c:pt idx="53990">
                  <c:v>-0.28576000000000001</c:v>
                </c:pt>
                <c:pt idx="53991">
                  <c:v>-0.28747400000000001</c:v>
                </c:pt>
                <c:pt idx="53992">
                  <c:v>-0.288997</c:v>
                </c:pt>
                <c:pt idx="53993">
                  <c:v>-0.29055999999999998</c:v>
                </c:pt>
                <c:pt idx="53994">
                  <c:v>-0.29199399999999998</c:v>
                </c:pt>
                <c:pt idx="53995">
                  <c:v>-0.29358299999999998</c:v>
                </c:pt>
                <c:pt idx="53996">
                  <c:v>-0.29491600000000001</c:v>
                </c:pt>
                <c:pt idx="53997">
                  <c:v>-0.296265</c:v>
                </c:pt>
                <c:pt idx="53998">
                  <c:v>-0.2974</c:v>
                </c:pt>
                <c:pt idx="53999">
                  <c:v>-0.29849900000000001</c:v>
                </c:pt>
                <c:pt idx="54000">
                  <c:v>-0.299794</c:v>
                </c:pt>
                <c:pt idx="54001">
                  <c:v>-0.30091000000000001</c:v>
                </c:pt>
                <c:pt idx="54002">
                  <c:v>-0.30191200000000001</c:v>
                </c:pt>
                <c:pt idx="54003">
                  <c:v>-0.30271799999999999</c:v>
                </c:pt>
                <c:pt idx="54004">
                  <c:v>-0.30376799999999998</c:v>
                </c:pt>
                <c:pt idx="54005">
                  <c:v>-0.30460100000000001</c:v>
                </c:pt>
                <c:pt idx="54006">
                  <c:v>-0.30548700000000001</c:v>
                </c:pt>
                <c:pt idx="54007">
                  <c:v>-0.306394</c:v>
                </c:pt>
                <c:pt idx="54008">
                  <c:v>-0.30698900000000001</c:v>
                </c:pt>
                <c:pt idx="54009">
                  <c:v>-0.30770399999999998</c:v>
                </c:pt>
                <c:pt idx="54010">
                  <c:v>-0.30837500000000001</c:v>
                </c:pt>
                <c:pt idx="54011">
                  <c:v>-0.30918299999999999</c:v>
                </c:pt>
                <c:pt idx="54012">
                  <c:v>-0.30973400000000001</c:v>
                </c:pt>
                <c:pt idx="54013">
                  <c:v>-0.31032900000000002</c:v>
                </c:pt>
                <c:pt idx="54014">
                  <c:v>-0.31058999999999998</c:v>
                </c:pt>
                <c:pt idx="54015">
                  <c:v>-0.31125199999999997</c:v>
                </c:pt>
                <c:pt idx="54016">
                  <c:v>-0.31154500000000002</c:v>
                </c:pt>
                <c:pt idx="54017">
                  <c:v>-0.31213600000000002</c:v>
                </c:pt>
                <c:pt idx="54018">
                  <c:v>-0.31249900000000003</c:v>
                </c:pt>
                <c:pt idx="54019">
                  <c:v>-0.31262699999999999</c:v>
                </c:pt>
                <c:pt idx="54020">
                  <c:v>-0.31313099999999999</c:v>
                </c:pt>
                <c:pt idx="54021">
                  <c:v>-0.31327500000000003</c:v>
                </c:pt>
                <c:pt idx="54022">
                  <c:v>-0.31374999999999997</c:v>
                </c:pt>
                <c:pt idx="54023">
                  <c:v>-0.313892</c:v>
                </c:pt>
                <c:pt idx="54024">
                  <c:v>-0.31410100000000002</c:v>
                </c:pt>
                <c:pt idx="54025">
                  <c:v>-0.31427899999999998</c:v>
                </c:pt>
                <c:pt idx="54026">
                  <c:v>-0.314583</c:v>
                </c:pt>
                <c:pt idx="54027">
                  <c:v>-0.31474600000000003</c:v>
                </c:pt>
                <c:pt idx="54028">
                  <c:v>-0.31492900000000001</c:v>
                </c:pt>
                <c:pt idx="54029">
                  <c:v>-0.31508199999999997</c:v>
                </c:pt>
                <c:pt idx="54030">
                  <c:v>-0.31511400000000001</c:v>
                </c:pt>
                <c:pt idx="54031">
                  <c:v>-0.31543399999999999</c:v>
                </c:pt>
                <c:pt idx="54032">
                  <c:v>-0.315413</c:v>
                </c:pt>
                <c:pt idx="54033">
                  <c:v>-0.31554700000000002</c:v>
                </c:pt>
                <c:pt idx="54034">
                  <c:v>-0.31567099999999998</c:v>
                </c:pt>
                <c:pt idx="54035">
                  <c:v>-0.31565700000000002</c:v>
                </c:pt>
                <c:pt idx="54036">
                  <c:v>-0.31584099999999998</c:v>
                </c:pt>
                <c:pt idx="54037">
                  <c:v>-0.31587399999999999</c:v>
                </c:pt>
                <c:pt idx="54038">
                  <c:v>-0.31600699999999998</c:v>
                </c:pt>
                <c:pt idx="54039">
                  <c:v>-0.316079</c:v>
                </c:pt>
                <c:pt idx="54040">
                  <c:v>-0.316218</c:v>
                </c:pt>
                <c:pt idx="54041">
                  <c:v>-0.31625799999999998</c:v>
                </c:pt>
                <c:pt idx="54042">
                  <c:v>-0.31623299999999999</c:v>
                </c:pt>
                <c:pt idx="54043">
                  <c:v>-0.31638899999999998</c:v>
                </c:pt>
                <c:pt idx="54044">
                  <c:v>-0.31651200000000002</c:v>
                </c:pt>
                <c:pt idx="54045">
                  <c:v>-0.31667499999999998</c:v>
                </c:pt>
                <c:pt idx="54046">
                  <c:v>-0.31651400000000002</c:v>
                </c:pt>
                <c:pt idx="54047">
                  <c:v>-0.31677499999999997</c:v>
                </c:pt>
                <c:pt idx="54048">
                  <c:v>-0.31681100000000001</c:v>
                </c:pt>
                <c:pt idx="54049">
                  <c:v>-0.317137</c:v>
                </c:pt>
                <c:pt idx="54050">
                  <c:v>-0.31720999999999999</c:v>
                </c:pt>
                <c:pt idx="54051">
                  <c:v>-0.31734099999999998</c:v>
                </c:pt>
                <c:pt idx="54052">
                  <c:v>-0.317523</c:v>
                </c:pt>
                <c:pt idx="54053">
                  <c:v>-0.31765300000000002</c:v>
                </c:pt>
                <c:pt idx="54054">
                  <c:v>-0.317942</c:v>
                </c:pt>
                <c:pt idx="54055">
                  <c:v>-0.318214</c:v>
                </c:pt>
                <c:pt idx="54056">
                  <c:v>-0.31847700000000001</c:v>
                </c:pt>
                <c:pt idx="54057">
                  <c:v>-0.31853399999999998</c:v>
                </c:pt>
                <c:pt idx="54058">
                  <c:v>-0.31886599999999998</c:v>
                </c:pt>
                <c:pt idx="54059">
                  <c:v>-0.31928800000000002</c:v>
                </c:pt>
                <c:pt idx="54060">
                  <c:v>-0.31961000000000001</c:v>
                </c:pt>
                <c:pt idx="54061">
                  <c:v>-0.32014100000000001</c:v>
                </c:pt>
                <c:pt idx="54062">
                  <c:v>-0.32039800000000002</c:v>
                </c:pt>
                <c:pt idx="54063">
                  <c:v>-0.32081399999999999</c:v>
                </c:pt>
                <c:pt idx="54064">
                  <c:v>-0.32114399999999999</c:v>
                </c:pt>
                <c:pt idx="54065">
                  <c:v>-0.32165899999999997</c:v>
                </c:pt>
                <c:pt idx="54066">
                  <c:v>-0.32212800000000003</c:v>
                </c:pt>
                <c:pt idx="54067">
                  <c:v>-0.32273000000000002</c:v>
                </c:pt>
                <c:pt idx="54068">
                  <c:v>-0.32303300000000001</c:v>
                </c:pt>
                <c:pt idx="54069">
                  <c:v>-0.32378000000000001</c:v>
                </c:pt>
                <c:pt idx="54070">
                  <c:v>-0.32426199999999999</c:v>
                </c:pt>
                <c:pt idx="54071">
                  <c:v>-0.32496700000000001</c:v>
                </c:pt>
                <c:pt idx="54072">
                  <c:v>-0.32570700000000002</c:v>
                </c:pt>
                <c:pt idx="54073">
                  <c:v>-0.326102</c:v>
                </c:pt>
                <c:pt idx="54074">
                  <c:v>-0.32689499999999999</c:v>
                </c:pt>
                <c:pt idx="54075">
                  <c:v>-0.32752500000000001</c:v>
                </c:pt>
                <c:pt idx="54076">
                  <c:v>-0.32844000000000001</c:v>
                </c:pt>
                <c:pt idx="54077">
                  <c:v>-0.32914100000000002</c:v>
                </c:pt>
                <c:pt idx="54078">
                  <c:v>-0.32984400000000003</c:v>
                </c:pt>
                <c:pt idx="54079">
                  <c:v>-0.33055099999999998</c:v>
                </c:pt>
                <c:pt idx="54080">
                  <c:v>-0.33133899999999999</c:v>
                </c:pt>
                <c:pt idx="54081">
                  <c:v>-0.33218799999999998</c:v>
                </c:pt>
                <c:pt idx="54082">
                  <c:v>-0.33300800000000003</c:v>
                </c:pt>
                <c:pt idx="54083">
                  <c:v>-0.33377800000000002</c:v>
                </c:pt>
                <c:pt idx="54084">
                  <c:v>-0.33446399999999998</c:v>
                </c:pt>
                <c:pt idx="54085">
                  <c:v>-0.33550999999999997</c:v>
                </c:pt>
                <c:pt idx="54086">
                  <c:v>-0.336341</c:v>
                </c:pt>
                <c:pt idx="54087">
                  <c:v>-0.33738200000000002</c:v>
                </c:pt>
                <c:pt idx="54088">
                  <c:v>-0.338287</c:v>
                </c:pt>
                <c:pt idx="54089">
                  <c:v>-0.33918100000000001</c:v>
                </c:pt>
                <c:pt idx="54090">
                  <c:v>-0.34026000000000001</c:v>
                </c:pt>
                <c:pt idx="54091">
                  <c:v>-0.34109800000000001</c:v>
                </c:pt>
                <c:pt idx="54092">
                  <c:v>-0.34222200000000003</c:v>
                </c:pt>
                <c:pt idx="54093">
                  <c:v>-0.34305099999999999</c:v>
                </c:pt>
                <c:pt idx="54094">
                  <c:v>-0.34405599999999997</c:v>
                </c:pt>
                <c:pt idx="54095">
                  <c:v>-0.345113</c:v>
                </c:pt>
                <c:pt idx="54096">
                  <c:v>-0.34604299999999999</c:v>
                </c:pt>
                <c:pt idx="54097">
                  <c:v>-0.34708600000000001</c:v>
                </c:pt>
                <c:pt idx="54098">
                  <c:v>-0.34799200000000002</c:v>
                </c:pt>
                <c:pt idx="54099">
                  <c:v>-0.34900700000000001</c:v>
                </c:pt>
                <c:pt idx="54100">
                  <c:v>-0.34987600000000002</c:v>
                </c:pt>
                <c:pt idx="54101">
                  <c:v>-0.350935</c:v>
                </c:pt>
                <c:pt idx="54102">
                  <c:v>-0.351937</c:v>
                </c:pt>
                <c:pt idx="54103">
                  <c:v>-0.35302899999999998</c:v>
                </c:pt>
                <c:pt idx="54104">
                  <c:v>-0.35372799999999999</c:v>
                </c:pt>
                <c:pt idx="54105">
                  <c:v>-0.35455900000000001</c:v>
                </c:pt>
                <c:pt idx="54106">
                  <c:v>-0.355765</c:v>
                </c:pt>
                <c:pt idx="54107">
                  <c:v>-0.35641200000000001</c:v>
                </c:pt>
                <c:pt idx="54108">
                  <c:v>-0.35750399999999999</c:v>
                </c:pt>
                <c:pt idx="54109">
                  <c:v>-0.358288</c:v>
                </c:pt>
                <c:pt idx="54110">
                  <c:v>-0.359213</c:v>
                </c:pt>
                <c:pt idx="54111">
                  <c:v>-0.35998599999999997</c:v>
                </c:pt>
                <c:pt idx="54112">
                  <c:v>-0.36067900000000003</c:v>
                </c:pt>
                <c:pt idx="54113">
                  <c:v>-0.36158099999999999</c:v>
                </c:pt>
                <c:pt idx="54114">
                  <c:v>-0.36221700000000001</c:v>
                </c:pt>
                <c:pt idx="54115">
                  <c:v>-0.363089</c:v>
                </c:pt>
                <c:pt idx="54116">
                  <c:v>-0.36352699999999999</c:v>
                </c:pt>
                <c:pt idx="54117">
                  <c:v>-0.36418899999999998</c:v>
                </c:pt>
                <c:pt idx="54118">
                  <c:v>-0.364761</c:v>
                </c:pt>
                <c:pt idx="54119">
                  <c:v>-0.36552600000000002</c:v>
                </c:pt>
                <c:pt idx="54120">
                  <c:v>-0.36585000000000001</c:v>
                </c:pt>
                <c:pt idx="54121">
                  <c:v>-0.36627799999999999</c:v>
                </c:pt>
                <c:pt idx="54122">
                  <c:v>-0.36679499999999998</c:v>
                </c:pt>
                <c:pt idx="54123">
                  <c:v>-0.36724000000000001</c:v>
                </c:pt>
                <c:pt idx="54124">
                  <c:v>-0.36764200000000002</c:v>
                </c:pt>
                <c:pt idx="54125">
                  <c:v>-0.36793799999999999</c:v>
                </c:pt>
                <c:pt idx="54126">
                  <c:v>-0.368315</c:v>
                </c:pt>
                <c:pt idx="54127">
                  <c:v>-0.36844900000000003</c:v>
                </c:pt>
                <c:pt idx="54128">
                  <c:v>-0.36877700000000002</c:v>
                </c:pt>
                <c:pt idx="54129">
                  <c:v>-0.368807</c:v>
                </c:pt>
                <c:pt idx="54130">
                  <c:v>-0.369031</c:v>
                </c:pt>
                <c:pt idx="54131">
                  <c:v>-0.36906699999999998</c:v>
                </c:pt>
                <c:pt idx="54132">
                  <c:v>-0.36885000000000001</c:v>
                </c:pt>
                <c:pt idx="54133">
                  <c:v>-0.36891099999999999</c:v>
                </c:pt>
                <c:pt idx="54134">
                  <c:v>-0.36852800000000002</c:v>
                </c:pt>
                <c:pt idx="54135">
                  <c:v>-0.36854999999999999</c:v>
                </c:pt>
                <c:pt idx="54136">
                  <c:v>-0.368255</c:v>
                </c:pt>
                <c:pt idx="54137">
                  <c:v>-0.36802499999999999</c:v>
                </c:pt>
                <c:pt idx="54138">
                  <c:v>-0.36766300000000002</c:v>
                </c:pt>
                <c:pt idx="54139">
                  <c:v>-0.36727100000000001</c:v>
                </c:pt>
                <c:pt idx="54140">
                  <c:v>-0.36687500000000001</c:v>
                </c:pt>
                <c:pt idx="54141">
                  <c:v>-0.36634299999999997</c:v>
                </c:pt>
                <c:pt idx="54142">
                  <c:v>-0.36595</c:v>
                </c:pt>
                <c:pt idx="54143">
                  <c:v>-0.36507899999999999</c:v>
                </c:pt>
                <c:pt idx="54144">
                  <c:v>-0.364537</c:v>
                </c:pt>
                <c:pt idx="54145">
                  <c:v>-0.363786</c:v>
                </c:pt>
                <c:pt idx="54146">
                  <c:v>-0.36305300000000001</c:v>
                </c:pt>
                <c:pt idx="54147">
                  <c:v>-0.36212299999999997</c:v>
                </c:pt>
                <c:pt idx="54148">
                  <c:v>-0.36120000000000002</c:v>
                </c:pt>
                <c:pt idx="54149">
                  <c:v>-0.36032900000000001</c:v>
                </c:pt>
                <c:pt idx="54150">
                  <c:v>-0.35915999999999998</c:v>
                </c:pt>
                <c:pt idx="54151">
                  <c:v>-0.358205</c:v>
                </c:pt>
                <c:pt idx="54152">
                  <c:v>-0.35688799999999998</c:v>
                </c:pt>
                <c:pt idx="54153">
                  <c:v>-0.35592699999999999</c:v>
                </c:pt>
                <c:pt idx="54154">
                  <c:v>-0.35455999999999999</c:v>
                </c:pt>
                <c:pt idx="54155">
                  <c:v>-0.353433</c:v>
                </c:pt>
                <c:pt idx="54156">
                  <c:v>-0.35203600000000002</c:v>
                </c:pt>
                <c:pt idx="54157">
                  <c:v>-0.35069499999999998</c:v>
                </c:pt>
                <c:pt idx="54158">
                  <c:v>-0.34919899999999998</c:v>
                </c:pt>
                <c:pt idx="54159">
                  <c:v>-0.34758099999999997</c:v>
                </c:pt>
                <c:pt idx="54160">
                  <c:v>-0.34608100000000003</c:v>
                </c:pt>
                <c:pt idx="54161">
                  <c:v>-0.34434500000000001</c:v>
                </c:pt>
                <c:pt idx="54162">
                  <c:v>-0.34287800000000002</c:v>
                </c:pt>
                <c:pt idx="54163">
                  <c:v>-0.34106300000000001</c:v>
                </c:pt>
                <c:pt idx="54164">
                  <c:v>-0.33930300000000002</c:v>
                </c:pt>
                <c:pt idx="54165">
                  <c:v>-0.33748</c:v>
                </c:pt>
                <c:pt idx="54166">
                  <c:v>-0.33557300000000001</c:v>
                </c:pt>
                <c:pt idx="54167">
                  <c:v>-0.33382600000000001</c:v>
                </c:pt>
                <c:pt idx="54168">
                  <c:v>-0.33174999999999999</c:v>
                </c:pt>
                <c:pt idx="54169">
                  <c:v>-0.329843</c:v>
                </c:pt>
                <c:pt idx="54170">
                  <c:v>-0.32772299999999999</c:v>
                </c:pt>
                <c:pt idx="54171">
                  <c:v>-0.32559500000000002</c:v>
                </c:pt>
                <c:pt idx="54172">
                  <c:v>-0.32342399999999999</c:v>
                </c:pt>
                <c:pt idx="54173">
                  <c:v>-0.32133299999999998</c:v>
                </c:pt>
                <c:pt idx="54174">
                  <c:v>-0.31890499999999999</c:v>
                </c:pt>
                <c:pt idx="54175">
                  <c:v>-0.316747</c:v>
                </c:pt>
                <c:pt idx="54176">
                  <c:v>-0.31446099999999999</c:v>
                </c:pt>
                <c:pt idx="54177">
                  <c:v>-0.31206200000000001</c:v>
                </c:pt>
                <c:pt idx="54178">
                  <c:v>-0.309722</c:v>
                </c:pt>
                <c:pt idx="54179">
                  <c:v>-0.30730200000000002</c:v>
                </c:pt>
                <c:pt idx="54180">
                  <c:v>-0.30490099999999998</c:v>
                </c:pt>
                <c:pt idx="54181">
                  <c:v>-0.30234499999999997</c:v>
                </c:pt>
                <c:pt idx="54182">
                  <c:v>-0.29986600000000002</c:v>
                </c:pt>
                <c:pt idx="54183">
                  <c:v>-0.29723699999999997</c:v>
                </c:pt>
                <c:pt idx="54184">
                  <c:v>-0.29467900000000002</c:v>
                </c:pt>
                <c:pt idx="54185">
                  <c:v>-0.292022</c:v>
                </c:pt>
                <c:pt idx="54186">
                  <c:v>-0.289462</c:v>
                </c:pt>
                <c:pt idx="54187">
                  <c:v>-0.286825</c:v>
                </c:pt>
                <c:pt idx="54188">
                  <c:v>-0.284076</c:v>
                </c:pt>
                <c:pt idx="54189">
                  <c:v>-0.281524</c:v>
                </c:pt>
                <c:pt idx="54190">
                  <c:v>-0.27866999999999997</c:v>
                </c:pt>
                <c:pt idx="54191">
                  <c:v>-0.275974</c:v>
                </c:pt>
                <c:pt idx="54192">
                  <c:v>-0.27315699999999998</c:v>
                </c:pt>
                <c:pt idx="54193">
                  <c:v>-0.270482</c:v>
                </c:pt>
                <c:pt idx="54194">
                  <c:v>-0.267733</c:v>
                </c:pt>
                <c:pt idx="54195">
                  <c:v>-0.26488499999999998</c:v>
                </c:pt>
                <c:pt idx="54196">
                  <c:v>-0.26193</c:v>
                </c:pt>
                <c:pt idx="54197">
                  <c:v>-0.25900800000000002</c:v>
                </c:pt>
                <c:pt idx="54198">
                  <c:v>-0.25615900000000003</c:v>
                </c:pt>
                <c:pt idx="54199">
                  <c:v>-0.25314300000000001</c:v>
                </c:pt>
                <c:pt idx="54200">
                  <c:v>-0.25030200000000002</c:v>
                </c:pt>
                <c:pt idx="54201">
                  <c:v>-0.24715699999999999</c:v>
                </c:pt>
                <c:pt idx="54202">
                  <c:v>-0.24426800000000001</c:v>
                </c:pt>
                <c:pt idx="54203">
                  <c:v>-0.24132200000000001</c:v>
                </c:pt>
                <c:pt idx="54204">
                  <c:v>-0.23835500000000001</c:v>
                </c:pt>
                <c:pt idx="54205">
                  <c:v>-0.23549500000000001</c:v>
                </c:pt>
                <c:pt idx="54206">
                  <c:v>-0.23236100000000001</c:v>
                </c:pt>
                <c:pt idx="54207">
                  <c:v>-0.22944200000000001</c:v>
                </c:pt>
                <c:pt idx="54208">
                  <c:v>-0.22631999999999999</c:v>
                </c:pt>
                <c:pt idx="54209">
                  <c:v>-0.22342400000000001</c:v>
                </c:pt>
                <c:pt idx="54210">
                  <c:v>-0.22043299999999999</c:v>
                </c:pt>
                <c:pt idx="54211">
                  <c:v>-0.217449</c:v>
                </c:pt>
                <c:pt idx="54212">
                  <c:v>-0.21437700000000001</c:v>
                </c:pt>
                <c:pt idx="54213">
                  <c:v>-0.21127699999999999</c:v>
                </c:pt>
                <c:pt idx="54214">
                  <c:v>-0.208398</c:v>
                </c:pt>
                <c:pt idx="54215">
                  <c:v>-0.20533399999999999</c:v>
                </c:pt>
                <c:pt idx="54216">
                  <c:v>-0.20241799999999999</c:v>
                </c:pt>
                <c:pt idx="54217">
                  <c:v>-0.19922799999999999</c:v>
                </c:pt>
                <c:pt idx="54218">
                  <c:v>-0.196413</c:v>
                </c:pt>
                <c:pt idx="54219">
                  <c:v>-0.193242</c:v>
                </c:pt>
                <c:pt idx="54220">
                  <c:v>-0.190279</c:v>
                </c:pt>
                <c:pt idx="54221">
                  <c:v>-0.18717</c:v>
                </c:pt>
                <c:pt idx="54222">
                  <c:v>-0.18405299999999999</c:v>
                </c:pt>
                <c:pt idx="54223">
                  <c:v>-0.18123300000000001</c:v>
                </c:pt>
                <c:pt idx="54224">
                  <c:v>-0.17797099999999999</c:v>
                </c:pt>
                <c:pt idx="54225">
                  <c:v>-0.17499700000000001</c:v>
                </c:pt>
                <c:pt idx="54226">
                  <c:v>-0.17219100000000001</c:v>
                </c:pt>
                <c:pt idx="54227">
                  <c:v>-0.169155</c:v>
                </c:pt>
                <c:pt idx="54228">
                  <c:v>-0.16597799999999999</c:v>
                </c:pt>
                <c:pt idx="54229">
                  <c:v>-0.16314899999999999</c:v>
                </c:pt>
                <c:pt idx="54230">
                  <c:v>-0.160106</c:v>
                </c:pt>
                <c:pt idx="54231">
                  <c:v>-0.15720100000000001</c:v>
                </c:pt>
                <c:pt idx="54232">
                  <c:v>-0.15418499999999999</c:v>
                </c:pt>
                <c:pt idx="54233">
                  <c:v>-0.151113</c:v>
                </c:pt>
                <c:pt idx="54234">
                  <c:v>-0.148373</c:v>
                </c:pt>
                <c:pt idx="54235">
                  <c:v>-0.145284</c:v>
                </c:pt>
                <c:pt idx="54236">
                  <c:v>-0.14240700000000001</c:v>
                </c:pt>
                <c:pt idx="54237">
                  <c:v>-0.139542</c:v>
                </c:pt>
                <c:pt idx="54238">
                  <c:v>-0.13664599999999999</c:v>
                </c:pt>
                <c:pt idx="54239">
                  <c:v>-0.13381899999999999</c:v>
                </c:pt>
                <c:pt idx="54240">
                  <c:v>-0.13106200000000001</c:v>
                </c:pt>
                <c:pt idx="54241">
                  <c:v>-0.127972</c:v>
                </c:pt>
                <c:pt idx="54242" formatCode="0.00E+00">
                  <c:v>-0.12518399999999999</c:v>
                </c:pt>
                <c:pt idx="54243">
                  <c:v>-0.122499</c:v>
                </c:pt>
                <c:pt idx="54244">
                  <c:v>-0.119575</c:v>
                </c:pt>
                <c:pt idx="54245">
                  <c:v>-0.116814</c:v>
                </c:pt>
                <c:pt idx="54246">
                  <c:v>-0.113813</c:v>
                </c:pt>
                <c:pt idx="54247">
                  <c:v>-0.11135100000000001</c:v>
                </c:pt>
                <c:pt idx="54248">
                  <c:v>-0.10843800000000001</c:v>
                </c:pt>
                <c:pt idx="54249">
                  <c:v>-0.105752</c:v>
                </c:pt>
                <c:pt idx="54250">
                  <c:v>-0.10294499999999999</c:v>
                </c:pt>
                <c:pt idx="54251">
                  <c:v>-0.100023</c:v>
                </c:pt>
                <c:pt idx="54252">
                  <c:v>-9.7563999999999998E-2</c:v>
                </c:pt>
                <c:pt idx="54253">
                  <c:v>-9.4996800000000006E-2</c:v>
                </c:pt>
                <c:pt idx="54254">
                  <c:v>-9.2186299999999999E-2</c:v>
                </c:pt>
                <c:pt idx="54255">
                  <c:v>-8.9289300000000002E-2</c:v>
                </c:pt>
                <c:pt idx="54256">
                  <c:v>-8.6816299999999999E-2</c:v>
                </c:pt>
                <c:pt idx="54257">
                  <c:v>-8.4162100000000004E-2</c:v>
                </c:pt>
                <c:pt idx="54258">
                  <c:v>-8.1704799999999994E-2</c:v>
                </c:pt>
                <c:pt idx="54259">
                  <c:v>-7.8819500000000001E-2</c:v>
                </c:pt>
                <c:pt idx="54260">
                  <c:v>-7.6238799999999995E-2</c:v>
                </c:pt>
                <c:pt idx="54261">
                  <c:v>-7.3566400000000004E-2</c:v>
                </c:pt>
                <c:pt idx="54262">
                  <c:v>-7.1027999999999994E-2</c:v>
                </c:pt>
                <c:pt idx="54263">
                  <c:v>-6.8566299999999997E-2</c:v>
                </c:pt>
                <c:pt idx="54264">
                  <c:v>-6.5882099999999999E-2</c:v>
                </c:pt>
                <c:pt idx="54265">
                  <c:v>-6.3423599999999997E-2</c:v>
                </c:pt>
                <c:pt idx="54266">
                  <c:v>-6.0796000000000003E-2</c:v>
                </c:pt>
                <c:pt idx="54267">
                  <c:v>-5.8299999999999998E-2</c:v>
                </c:pt>
                <c:pt idx="54268">
                  <c:v>-5.5807900000000001E-2</c:v>
                </c:pt>
                <c:pt idx="54269">
                  <c:v>-5.3141000000000001E-2</c:v>
                </c:pt>
                <c:pt idx="54270">
                  <c:v>-5.05858E-2</c:v>
                </c:pt>
                <c:pt idx="54271">
                  <c:v>-4.8027899999999998E-2</c:v>
                </c:pt>
                <c:pt idx="54272">
                  <c:v>-4.5553999999999997E-2</c:v>
                </c:pt>
                <c:pt idx="54273">
                  <c:v>-4.2963899999999999E-2</c:v>
                </c:pt>
                <c:pt idx="54274">
                  <c:v>-4.0593600000000001E-2</c:v>
                </c:pt>
                <c:pt idx="54275">
                  <c:v>-3.7824999999999998E-2</c:v>
                </c:pt>
                <c:pt idx="54276">
                  <c:v>-3.5207200000000001E-2</c:v>
                </c:pt>
                <c:pt idx="54277">
                  <c:v>-3.2708800000000003E-2</c:v>
                </c:pt>
                <c:pt idx="54278">
                  <c:v>-3.03562E-2</c:v>
                </c:pt>
                <c:pt idx="54279">
                  <c:v>-2.76647E-2</c:v>
                </c:pt>
                <c:pt idx="54280">
                  <c:v>-2.49622E-2</c:v>
                </c:pt>
                <c:pt idx="54281">
                  <c:v>-2.2546E-2</c:v>
                </c:pt>
                <c:pt idx="54282">
                  <c:v>-1.9844500000000001E-2</c:v>
                </c:pt>
                <c:pt idx="54283">
                  <c:v>-1.7392600000000001E-2</c:v>
                </c:pt>
                <c:pt idx="54284">
                  <c:v>-1.45775E-2</c:v>
                </c:pt>
                <c:pt idx="54285">
                  <c:v>-1.1997300000000001E-2</c:v>
                </c:pt>
                <c:pt idx="54286">
                  <c:v>-9.2510100000000005E-3</c:v>
                </c:pt>
                <c:pt idx="54287">
                  <c:v>-6.4987700000000001E-3</c:v>
                </c:pt>
                <c:pt idx="54288">
                  <c:v>-3.8746499999999999E-3</c:v>
                </c:pt>
                <c:pt idx="54289">
                  <c:v>-1.18176E-3</c:v>
                </c:pt>
                <c:pt idx="54290">
                  <c:v>1.57734E-3</c:v>
                </c:pt>
                <c:pt idx="54291">
                  <c:v>4.3207200000000001E-3</c:v>
                </c:pt>
                <c:pt idx="54292">
                  <c:v>7.17266E-3</c:v>
                </c:pt>
                <c:pt idx="54293">
                  <c:v>9.9383100000000005E-3</c:v>
                </c:pt>
                <c:pt idx="54294">
                  <c:v>1.2613600000000001E-2</c:v>
                </c:pt>
                <c:pt idx="54295">
                  <c:v>1.53969E-2</c:v>
                </c:pt>
                <c:pt idx="54296">
                  <c:v>1.8432400000000002E-2</c:v>
                </c:pt>
                <c:pt idx="54297">
                  <c:v>2.1222600000000001E-2</c:v>
                </c:pt>
                <c:pt idx="54298">
                  <c:v>2.4129299999999999E-2</c:v>
                </c:pt>
                <c:pt idx="54299">
                  <c:v>2.7085000000000001E-2</c:v>
                </c:pt>
                <c:pt idx="54300">
                  <c:v>3.0197999999999999E-2</c:v>
                </c:pt>
                <c:pt idx="54301">
                  <c:v>3.3019199999999999E-2</c:v>
                </c:pt>
                <c:pt idx="54302">
                  <c:v>3.6169199999999999E-2</c:v>
                </c:pt>
                <c:pt idx="54303">
                  <c:v>3.9354600000000003E-2</c:v>
                </c:pt>
                <c:pt idx="54304">
                  <c:v>4.2159799999999997E-2</c:v>
                </c:pt>
                <c:pt idx="54305">
                  <c:v>4.5479600000000002E-2</c:v>
                </c:pt>
                <c:pt idx="54306">
                  <c:v>4.8621900000000003E-2</c:v>
                </c:pt>
                <c:pt idx="54307">
                  <c:v>5.1819299999999999E-2</c:v>
                </c:pt>
                <c:pt idx="54308">
                  <c:v>5.49194E-2</c:v>
                </c:pt>
                <c:pt idx="54309">
                  <c:v>5.84661E-2</c:v>
                </c:pt>
                <c:pt idx="54310">
                  <c:v>6.1691200000000002E-2</c:v>
                </c:pt>
                <c:pt idx="54311">
                  <c:v>6.50255E-2</c:v>
                </c:pt>
                <c:pt idx="54312">
                  <c:v>6.8395800000000007E-2</c:v>
                </c:pt>
                <c:pt idx="54313">
                  <c:v>7.1905999999999998E-2</c:v>
                </c:pt>
                <c:pt idx="54314">
                  <c:v>7.5265700000000005E-2</c:v>
                </c:pt>
                <c:pt idx="54315">
                  <c:v>7.8781699999999996E-2</c:v>
                </c:pt>
                <c:pt idx="54316">
                  <c:v>8.2375100000000007E-2</c:v>
                </c:pt>
                <c:pt idx="54317">
                  <c:v>8.5830199999999995E-2</c:v>
                </c:pt>
                <c:pt idx="54318">
                  <c:v>8.9472999999999997E-2</c:v>
                </c:pt>
                <c:pt idx="54319">
                  <c:v>9.3090300000000001E-2</c:v>
                </c:pt>
                <c:pt idx="54320">
                  <c:v>9.6612600000000007E-2</c:v>
                </c:pt>
                <c:pt idx="54321">
                  <c:v>0.10019400000000001</c:v>
                </c:pt>
                <c:pt idx="54322">
                  <c:v>0.104007</c:v>
                </c:pt>
                <c:pt idx="54323">
                  <c:v>0.107506</c:v>
                </c:pt>
                <c:pt idx="54324">
                  <c:v>0.111209</c:v>
                </c:pt>
                <c:pt idx="54325">
                  <c:v>0.11490499999999999</c:v>
                </c:pt>
                <c:pt idx="54326">
                  <c:v>0.118769</c:v>
                </c:pt>
                <c:pt idx="54327">
                  <c:v>0.122458</c:v>
                </c:pt>
                <c:pt idx="54328">
                  <c:v>0.126167</c:v>
                </c:pt>
                <c:pt idx="54329">
                  <c:v>0.13006799999999999</c:v>
                </c:pt>
                <c:pt idx="54330">
                  <c:v>0.133688</c:v>
                </c:pt>
                <c:pt idx="54331">
                  <c:v>0.13778899999999999</c:v>
                </c:pt>
                <c:pt idx="54332">
                  <c:v>0.14152799999999999</c:v>
                </c:pt>
                <c:pt idx="54333">
                  <c:v>0.145311</c:v>
                </c:pt>
                <c:pt idx="54334">
                  <c:v>0.14932599999999999</c:v>
                </c:pt>
                <c:pt idx="54335">
                  <c:v>0.153007</c:v>
                </c:pt>
                <c:pt idx="54336">
                  <c:v>0.15694</c:v>
                </c:pt>
                <c:pt idx="54337">
                  <c:v>0.16080800000000001</c:v>
                </c:pt>
                <c:pt idx="54338">
                  <c:v>0.164829</c:v>
                </c:pt>
                <c:pt idx="54339">
                  <c:v>0.16884299999999999</c:v>
                </c:pt>
                <c:pt idx="54340">
                  <c:v>0.17270099999999999</c:v>
                </c:pt>
                <c:pt idx="54341">
                  <c:v>0.17658599999999999</c:v>
                </c:pt>
                <c:pt idx="54342">
                  <c:v>0.180753</c:v>
                </c:pt>
                <c:pt idx="54343">
                  <c:v>0.18454400000000001</c:v>
                </c:pt>
                <c:pt idx="54344">
                  <c:v>0.18840499999999999</c:v>
                </c:pt>
                <c:pt idx="54345">
                  <c:v>0.192468</c:v>
                </c:pt>
                <c:pt idx="54346">
                  <c:v>0.19633700000000001</c:v>
                </c:pt>
                <c:pt idx="54347">
                  <c:v>0.20022599999999999</c:v>
                </c:pt>
                <c:pt idx="54348">
                  <c:v>0.20416000000000001</c:v>
                </c:pt>
                <c:pt idx="54349">
                  <c:v>0.20802200000000001</c:v>
                </c:pt>
                <c:pt idx="54350">
                  <c:v>0.21185399999999999</c:v>
                </c:pt>
                <c:pt idx="54351">
                  <c:v>0.21571000000000001</c:v>
                </c:pt>
                <c:pt idx="54352">
                  <c:v>0.21951300000000001</c:v>
                </c:pt>
                <c:pt idx="54353">
                  <c:v>0.223444</c:v>
                </c:pt>
                <c:pt idx="54354">
                  <c:v>0.22719400000000001</c:v>
                </c:pt>
                <c:pt idx="54355">
                  <c:v>0.23114199999999999</c:v>
                </c:pt>
                <c:pt idx="54356">
                  <c:v>0.234794</c:v>
                </c:pt>
                <c:pt idx="54357">
                  <c:v>0.23868600000000001</c:v>
                </c:pt>
                <c:pt idx="54358">
                  <c:v>0.242398</c:v>
                </c:pt>
                <c:pt idx="54359">
                  <c:v>0.246061</c:v>
                </c:pt>
                <c:pt idx="54360">
                  <c:v>0.249834</c:v>
                </c:pt>
                <c:pt idx="54361">
                  <c:v>0.253494</c:v>
                </c:pt>
                <c:pt idx="54362">
                  <c:v>0.25718999999999997</c:v>
                </c:pt>
                <c:pt idx="54363">
                  <c:v>0.26073499999999999</c:v>
                </c:pt>
                <c:pt idx="54364">
                  <c:v>0.26440999999999998</c:v>
                </c:pt>
                <c:pt idx="54365">
                  <c:v>0.26809899999999998</c:v>
                </c:pt>
                <c:pt idx="54366">
                  <c:v>0.27167999999999998</c:v>
                </c:pt>
                <c:pt idx="54367">
                  <c:v>0.27523599999999998</c:v>
                </c:pt>
                <c:pt idx="54368">
                  <c:v>0.27873599999999998</c:v>
                </c:pt>
                <c:pt idx="54369">
                  <c:v>0.28226299999999999</c:v>
                </c:pt>
                <c:pt idx="54370">
                  <c:v>0.28564699999999998</c:v>
                </c:pt>
                <c:pt idx="54371">
                  <c:v>0.28926600000000002</c:v>
                </c:pt>
                <c:pt idx="54372">
                  <c:v>0.29259200000000002</c:v>
                </c:pt>
                <c:pt idx="54373">
                  <c:v>0.29602899999999999</c:v>
                </c:pt>
                <c:pt idx="54374">
                  <c:v>0.29928700000000003</c:v>
                </c:pt>
                <c:pt idx="54375">
                  <c:v>0.30260599999999999</c:v>
                </c:pt>
                <c:pt idx="54376">
                  <c:v>0.30592599999999998</c:v>
                </c:pt>
                <c:pt idx="54377">
                  <c:v>0.30915500000000001</c:v>
                </c:pt>
                <c:pt idx="54378">
                  <c:v>0.31229299999999999</c:v>
                </c:pt>
                <c:pt idx="54379">
                  <c:v>0.31530799999999998</c:v>
                </c:pt>
                <c:pt idx="54380">
                  <c:v>0.31853399999999998</c:v>
                </c:pt>
                <c:pt idx="54381">
                  <c:v>0.32163900000000001</c:v>
                </c:pt>
                <c:pt idx="54382">
                  <c:v>0.32450200000000001</c:v>
                </c:pt>
                <c:pt idx="54383">
                  <c:v>0.32752500000000001</c:v>
                </c:pt>
                <c:pt idx="54384">
                  <c:v>0.33050299999999999</c:v>
                </c:pt>
                <c:pt idx="54385">
                  <c:v>0.33339600000000003</c:v>
                </c:pt>
                <c:pt idx="54386">
                  <c:v>0.33621000000000001</c:v>
                </c:pt>
                <c:pt idx="54387">
                  <c:v>0.33917999999999998</c:v>
                </c:pt>
                <c:pt idx="54388">
                  <c:v>0.34185100000000002</c:v>
                </c:pt>
                <c:pt idx="54389">
                  <c:v>0.34453299999999998</c:v>
                </c:pt>
                <c:pt idx="54390">
                  <c:v>0.34736400000000001</c:v>
                </c:pt>
                <c:pt idx="54391">
                  <c:v>0.34993000000000002</c:v>
                </c:pt>
                <c:pt idx="54392">
                  <c:v>0.35258400000000001</c:v>
                </c:pt>
                <c:pt idx="54393">
                  <c:v>0.35520299999999999</c:v>
                </c:pt>
                <c:pt idx="54394">
                  <c:v>0.35781099999999999</c:v>
                </c:pt>
                <c:pt idx="54395">
                  <c:v>0.360348</c:v>
                </c:pt>
                <c:pt idx="54396">
                  <c:v>0.36282900000000001</c:v>
                </c:pt>
                <c:pt idx="54397">
                  <c:v>0.36539500000000003</c:v>
                </c:pt>
                <c:pt idx="54398">
                  <c:v>0.36782999999999999</c:v>
                </c:pt>
                <c:pt idx="54399">
                  <c:v>0.37028699999999998</c:v>
                </c:pt>
                <c:pt idx="54400">
                  <c:v>0.372664</c:v>
                </c:pt>
                <c:pt idx="54401">
                  <c:v>0.374919</c:v>
                </c:pt>
                <c:pt idx="54402">
                  <c:v>0.37725700000000001</c:v>
                </c:pt>
                <c:pt idx="54403">
                  <c:v>0.379714</c:v>
                </c:pt>
                <c:pt idx="54404">
                  <c:v>0.38172899999999998</c:v>
                </c:pt>
                <c:pt idx="54405">
                  <c:v>0.38395699999999999</c:v>
                </c:pt>
                <c:pt idx="54406">
                  <c:v>0.38616400000000001</c:v>
                </c:pt>
                <c:pt idx="54407">
                  <c:v>0.38827499999999998</c:v>
                </c:pt>
                <c:pt idx="54408">
                  <c:v>0.39018599999999998</c:v>
                </c:pt>
                <c:pt idx="54409">
                  <c:v>0.392266</c:v>
                </c:pt>
                <c:pt idx="54410">
                  <c:v>0.39406600000000003</c:v>
                </c:pt>
                <c:pt idx="54411">
                  <c:v>0.39594000000000001</c:v>
                </c:pt>
                <c:pt idx="54412">
                  <c:v>0.39768999999999999</c:v>
                </c:pt>
                <c:pt idx="54413">
                  <c:v>0.39966000000000002</c:v>
                </c:pt>
                <c:pt idx="54414">
                  <c:v>0.40125499999999997</c:v>
                </c:pt>
                <c:pt idx="54415">
                  <c:v>0.403028</c:v>
                </c:pt>
                <c:pt idx="54416">
                  <c:v>0.404777</c:v>
                </c:pt>
                <c:pt idx="54417">
                  <c:v>0.406418</c:v>
                </c:pt>
                <c:pt idx="54418">
                  <c:v>0.40808</c:v>
                </c:pt>
                <c:pt idx="54419">
                  <c:v>0.40975699999999998</c:v>
                </c:pt>
                <c:pt idx="54420">
                  <c:v>0.41124300000000003</c:v>
                </c:pt>
                <c:pt idx="54421">
                  <c:v>0.41277700000000001</c:v>
                </c:pt>
                <c:pt idx="54422">
                  <c:v>0.41442099999999998</c:v>
                </c:pt>
                <c:pt idx="54423">
                  <c:v>0.41597899999999999</c:v>
                </c:pt>
                <c:pt idx="54424">
                  <c:v>0.41748299999999999</c:v>
                </c:pt>
                <c:pt idx="54425">
                  <c:v>0.41891699999999998</c:v>
                </c:pt>
                <c:pt idx="54426">
                  <c:v>0.42041000000000001</c:v>
                </c:pt>
                <c:pt idx="54427">
                  <c:v>0.42183300000000001</c:v>
                </c:pt>
                <c:pt idx="54428">
                  <c:v>0.42304799999999998</c:v>
                </c:pt>
                <c:pt idx="54429">
                  <c:v>0.42458800000000002</c:v>
                </c:pt>
                <c:pt idx="54430">
                  <c:v>0.42566900000000002</c:v>
                </c:pt>
                <c:pt idx="54431">
                  <c:v>0.42701800000000001</c:v>
                </c:pt>
                <c:pt idx="54432">
                  <c:v>0.42842000000000002</c:v>
                </c:pt>
                <c:pt idx="54433">
                  <c:v>0.42939300000000002</c:v>
                </c:pt>
                <c:pt idx="54434">
                  <c:v>0.43070999999999998</c:v>
                </c:pt>
                <c:pt idx="54435">
                  <c:v>0.43180299999999999</c:v>
                </c:pt>
                <c:pt idx="54436">
                  <c:v>0.43301400000000001</c:v>
                </c:pt>
                <c:pt idx="54437">
                  <c:v>0.43419799999999997</c:v>
                </c:pt>
                <c:pt idx="54438">
                  <c:v>0.43540899999999999</c:v>
                </c:pt>
                <c:pt idx="54439">
                  <c:v>0.436502</c:v>
                </c:pt>
                <c:pt idx="54440">
                  <c:v>0.437583</c:v>
                </c:pt>
                <c:pt idx="54441">
                  <c:v>0.43859300000000001</c:v>
                </c:pt>
                <c:pt idx="54442">
                  <c:v>0.43967099999999998</c:v>
                </c:pt>
                <c:pt idx="54443">
                  <c:v>0.44074799999999997</c:v>
                </c:pt>
                <c:pt idx="54444">
                  <c:v>0.441577</c:v>
                </c:pt>
                <c:pt idx="54445">
                  <c:v>0.442772</c:v>
                </c:pt>
                <c:pt idx="54446">
                  <c:v>0.44362800000000002</c:v>
                </c:pt>
                <c:pt idx="54447">
                  <c:v>0.444579</c:v>
                </c:pt>
                <c:pt idx="54448">
                  <c:v>0.44569399999999998</c:v>
                </c:pt>
                <c:pt idx="54449">
                  <c:v>0.44657400000000003</c:v>
                </c:pt>
                <c:pt idx="54450">
                  <c:v>0.44753399999999999</c:v>
                </c:pt>
                <c:pt idx="54451">
                  <c:v>0.44851000000000002</c:v>
                </c:pt>
                <c:pt idx="54452">
                  <c:v>0.44939299999999999</c:v>
                </c:pt>
                <c:pt idx="54453">
                  <c:v>0.450436</c:v>
                </c:pt>
                <c:pt idx="54454">
                  <c:v>0.45133099999999998</c:v>
                </c:pt>
                <c:pt idx="54455">
                  <c:v>0.45219300000000001</c:v>
                </c:pt>
                <c:pt idx="54456">
                  <c:v>0.45325399999999999</c:v>
                </c:pt>
                <c:pt idx="54457">
                  <c:v>0.45405200000000001</c:v>
                </c:pt>
                <c:pt idx="54458">
                  <c:v>0.455094</c:v>
                </c:pt>
                <c:pt idx="54459">
                  <c:v>0.45595000000000002</c:v>
                </c:pt>
                <c:pt idx="54460">
                  <c:v>0.45679399999999998</c:v>
                </c:pt>
                <c:pt idx="54461">
                  <c:v>0.45786399999999999</c:v>
                </c:pt>
                <c:pt idx="54462">
                  <c:v>0.45863999999999999</c:v>
                </c:pt>
                <c:pt idx="54463">
                  <c:v>0.45973900000000001</c:v>
                </c:pt>
                <c:pt idx="54464">
                  <c:v>0.46039099999999999</c:v>
                </c:pt>
                <c:pt idx="54465">
                  <c:v>0.461474</c:v>
                </c:pt>
                <c:pt idx="54466">
                  <c:v>0.46234700000000001</c:v>
                </c:pt>
                <c:pt idx="54467">
                  <c:v>0.46316099999999999</c:v>
                </c:pt>
                <c:pt idx="54468">
                  <c:v>0.46409800000000001</c:v>
                </c:pt>
                <c:pt idx="54469">
                  <c:v>0.46500399999999997</c:v>
                </c:pt>
                <c:pt idx="54470">
                  <c:v>0.466026</c:v>
                </c:pt>
                <c:pt idx="54471">
                  <c:v>0.46684399999999998</c:v>
                </c:pt>
                <c:pt idx="54472">
                  <c:v>0.46778500000000001</c:v>
                </c:pt>
                <c:pt idx="54473">
                  <c:v>0.46858499999999997</c:v>
                </c:pt>
                <c:pt idx="54474">
                  <c:v>0.46973799999999999</c:v>
                </c:pt>
                <c:pt idx="54475">
                  <c:v>0.47018300000000002</c:v>
                </c:pt>
                <c:pt idx="54476">
                  <c:v>0.471327</c:v>
                </c:pt>
                <c:pt idx="54477">
                  <c:v>0.472219</c:v>
                </c:pt>
                <c:pt idx="54478">
                  <c:v>0.47297</c:v>
                </c:pt>
                <c:pt idx="54479">
                  <c:v>0.47390900000000002</c:v>
                </c:pt>
                <c:pt idx="54480">
                  <c:v>0.47472300000000001</c:v>
                </c:pt>
                <c:pt idx="54481">
                  <c:v>0.47554800000000003</c:v>
                </c:pt>
                <c:pt idx="54482">
                  <c:v>0.47648099999999999</c:v>
                </c:pt>
                <c:pt idx="54483">
                  <c:v>0.47732200000000002</c:v>
                </c:pt>
                <c:pt idx="54484">
                  <c:v>0.47831600000000002</c:v>
                </c:pt>
                <c:pt idx="54485">
                  <c:v>0.47916300000000001</c:v>
                </c:pt>
                <c:pt idx="54486">
                  <c:v>0.479958</c:v>
                </c:pt>
                <c:pt idx="54487">
                  <c:v>0.48105199999999998</c:v>
                </c:pt>
                <c:pt idx="54488">
                  <c:v>0.481937</c:v>
                </c:pt>
                <c:pt idx="54489">
                  <c:v>0.48270000000000002</c:v>
                </c:pt>
                <c:pt idx="54490">
                  <c:v>0.48377100000000001</c:v>
                </c:pt>
                <c:pt idx="54491">
                  <c:v>0.48446600000000001</c:v>
                </c:pt>
                <c:pt idx="54492">
                  <c:v>0.485319</c:v>
                </c:pt>
                <c:pt idx="54493">
                  <c:v>0.48616700000000002</c:v>
                </c:pt>
                <c:pt idx="54494">
                  <c:v>0.48676900000000001</c:v>
                </c:pt>
                <c:pt idx="54495">
                  <c:v>0.48769800000000002</c:v>
                </c:pt>
                <c:pt idx="54496">
                  <c:v>0.488315</c:v>
                </c:pt>
                <c:pt idx="54497">
                  <c:v>0.48899199999999998</c:v>
                </c:pt>
                <c:pt idx="54498">
                  <c:v>0.489597</c:v>
                </c:pt>
                <c:pt idx="54499">
                  <c:v>0.49043500000000001</c:v>
                </c:pt>
                <c:pt idx="54500">
                  <c:v>0.49110500000000001</c:v>
                </c:pt>
                <c:pt idx="54501">
                  <c:v>0.49171500000000001</c:v>
                </c:pt>
                <c:pt idx="54502">
                  <c:v>0.49231999999999998</c:v>
                </c:pt>
                <c:pt idx="54503">
                  <c:v>0.49306699999999998</c:v>
                </c:pt>
                <c:pt idx="54504">
                  <c:v>0.49353999999999998</c:v>
                </c:pt>
                <c:pt idx="54505">
                  <c:v>0.49388700000000002</c:v>
                </c:pt>
                <c:pt idx="54506">
                  <c:v>0.49477100000000002</c:v>
                </c:pt>
                <c:pt idx="54507">
                  <c:v>0.49501400000000001</c:v>
                </c:pt>
                <c:pt idx="54508">
                  <c:v>0.49554999999999999</c:v>
                </c:pt>
                <c:pt idx="54509">
                  <c:v>0.49590200000000001</c:v>
                </c:pt>
                <c:pt idx="54510">
                  <c:v>0.49646899999999999</c:v>
                </c:pt>
                <c:pt idx="54511">
                  <c:v>0.49673</c:v>
                </c:pt>
                <c:pt idx="54512">
                  <c:v>0.49713299999999999</c:v>
                </c:pt>
                <c:pt idx="54513">
                  <c:v>0.49736999999999998</c:v>
                </c:pt>
                <c:pt idx="54514">
                  <c:v>0.49767400000000001</c:v>
                </c:pt>
                <c:pt idx="54515">
                  <c:v>0.497863</c:v>
                </c:pt>
                <c:pt idx="54516">
                  <c:v>0.49815700000000002</c:v>
                </c:pt>
                <c:pt idx="54517">
                  <c:v>0.49837300000000001</c:v>
                </c:pt>
                <c:pt idx="54518">
                  <c:v>0.49811800000000001</c:v>
                </c:pt>
                <c:pt idx="54519">
                  <c:v>0.49861299999999997</c:v>
                </c:pt>
                <c:pt idx="54520">
                  <c:v>0.49846600000000002</c:v>
                </c:pt>
                <c:pt idx="54521">
                  <c:v>0.49847000000000002</c:v>
                </c:pt>
                <c:pt idx="54522">
                  <c:v>0.49838700000000002</c:v>
                </c:pt>
                <c:pt idx="54523">
                  <c:v>0.49835600000000002</c:v>
                </c:pt>
                <c:pt idx="54524">
                  <c:v>0.49821300000000002</c:v>
                </c:pt>
                <c:pt idx="54525">
                  <c:v>0.49793199999999999</c:v>
                </c:pt>
                <c:pt idx="54526">
                  <c:v>0.49790000000000001</c:v>
                </c:pt>
                <c:pt idx="54527">
                  <c:v>0.49744300000000002</c:v>
                </c:pt>
                <c:pt idx="54528">
                  <c:v>0.49726300000000001</c:v>
                </c:pt>
                <c:pt idx="54529">
                  <c:v>0.49656099999999997</c:v>
                </c:pt>
                <c:pt idx="54530">
                  <c:v>0.49643300000000001</c:v>
                </c:pt>
                <c:pt idx="54531">
                  <c:v>0.49580800000000003</c:v>
                </c:pt>
                <c:pt idx="54532">
                  <c:v>0.49507099999999998</c:v>
                </c:pt>
                <c:pt idx="54533">
                  <c:v>0.49468200000000001</c:v>
                </c:pt>
                <c:pt idx="54534">
                  <c:v>0.493813</c:v>
                </c:pt>
                <c:pt idx="54535">
                  <c:v>0.49304500000000001</c:v>
                </c:pt>
                <c:pt idx="54536">
                  <c:v>0.49220199999999997</c:v>
                </c:pt>
                <c:pt idx="54537">
                  <c:v>0.49127199999999999</c:v>
                </c:pt>
                <c:pt idx="54538">
                  <c:v>0.49038900000000002</c:v>
                </c:pt>
                <c:pt idx="54539">
                  <c:v>0.489319</c:v>
                </c:pt>
                <c:pt idx="54540">
                  <c:v>0.48816999999999999</c:v>
                </c:pt>
                <c:pt idx="54541">
                  <c:v>0.48707400000000001</c:v>
                </c:pt>
                <c:pt idx="54542">
                  <c:v>0.48587900000000001</c:v>
                </c:pt>
                <c:pt idx="54543">
                  <c:v>0.48465599999999998</c:v>
                </c:pt>
                <c:pt idx="54544">
                  <c:v>0.48336400000000002</c:v>
                </c:pt>
                <c:pt idx="54545">
                  <c:v>0.48179499999999997</c:v>
                </c:pt>
                <c:pt idx="54546">
                  <c:v>0.48046699999999998</c:v>
                </c:pt>
                <c:pt idx="54547">
                  <c:v>0.478854</c:v>
                </c:pt>
                <c:pt idx="54548">
                  <c:v>0.47733500000000001</c:v>
                </c:pt>
                <c:pt idx="54549">
                  <c:v>0.475767</c:v>
                </c:pt>
                <c:pt idx="54550">
                  <c:v>0.47394199999999997</c:v>
                </c:pt>
                <c:pt idx="54551">
                  <c:v>0.47238599999999997</c:v>
                </c:pt>
                <c:pt idx="54552">
                  <c:v>0.470327</c:v>
                </c:pt>
                <c:pt idx="54553">
                  <c:v>0.46862599999999999</c:v>
                </c:pt>
                <c:pt idx="54554">
                  <c:v>0.46657199999999999</c:v>
                </c:pt>
                <c:pt idx="54555">
                  <c:v>0.46460899999999999</c:v>
                </c:pt>
                <c:pt idx="54556">
                  <c:v>0.46236899999999997</c:v>
                </c:pt>
                <c:pt idx="54557">
                  <c:v>0.460061</c:v>
                </c:pt>
                <c:pt idx="54558">
                  <c:v>0.45782299999999998</c:v>
                </c:pt>
                <c:pt idx="54559">
                  <c:v>0.45537300000000003</c:v>
                </c:pt>
                <c:pt idx="54560">
                  <c:v>0.452955</c:v>
                </c:pt>
                <c:pt idx="54561">
                  <c:v>0.45023099999999999</c:v>
                </c:pt>
                <c:pt idx="54562">
                  <c:v>0.447631</c:v>
                </c:pt>
                <c:pt idx="54563">
                  <c:v>0.444963</c:v>
                </c:pt>
                <c:pt idx="54564">
                  <c:v>0.44204100000000002</c:v>
                </c:pt>
                <c:pt idx="54565">
                  <c:v>0.43940200000000001</c:v>
                </c:pt>
                <c:pt idx="54566">
                  <c:v>0.43629800000000002</c:v>
                </c:pt>
                <c:pt idx="54567">
                  <c:v>0.43332100000000001</c:v>
                </c:pt>
                <c:pt idx="54568">
                  <c:v>0.43018800000000001</c:v>
                </c:pt>
                <c:pt idx="54569">
                  <c:v>0.42716999999999999</c:v>
                </c:pt>
                <c:pt idx="54570">
                  <c:v>0.42379299999999998</c:v>
                </c:pt>
                <c:pt idx="54571">
                  <c:v>0.42067300000000002</c:v>
                </c:pt>
                <c:pt idx="54572">
                  <c:v>0.41715799999999997</c:v>
                </c:pt>
                <c:pt idx="54573">
                  <c:v>0.41375800000000001</c:v>
                </c:pt>
                <c:pt idx="54574">
                  <c:v>0.41028399999999998</c:v>
                </c:pt>
                <c:pt idx="54575">
                  <c:v>0.40670000000000001</c:v>
                </c:pt>
                <c:pt idx="54576">
                  <c:v>0.403086</c:v>
                </c:pt>
                <c:pt idx="54577">
                  <c:v>0.39922400000000002</c:v>
                </c:pt>
                <c:pt idx="54578">
                  <c:v>0.395644</c:v>
                </c:pt>
                <c:pt idx="54579">
                  <c:v>0.39177200000000001</c:v>
                </c:pt>
                <c:pt idx="54580">
                  <c:v>0.38780100000000001</c:v>
                </c:pt>
                <c:pt idx="54581">
                  <c:v>0.38389200000000001</c:v>
                </c:pt>
                <c:pt idx="54582">
                  <c:v>0.38</c:v>
                </c:pt>
                <c:pt idx="54583">
                  <c:v>0.37588700000000003</c:v>
                </c:pt>
                <c:pt idx="54584">
                  <c:v>0.37155500000000002</c:v>
                </c:pt>
                <c:pt idx="54585">
                  <c:v>0.36746699999999999</c:v>
                </c:pt>
                <c:pt idx="54586">
                  <c:v>0.36299700000000001</c:v>
                </c:pt>
                <c:pt idx="54587">
                  <c:v>0.358879</c:v>
                </c:pt>
                <c:pt idx="54588">
                  <c:v>0.35428999999999999</c:v>
                </c:pt>
                <c:pt idx="54589">
                  <c:v>0.34991299999999997</c:v>
                </c:pt>
                <c:pt idx="54590">
                  <c:v>0.34526800000000002</c:v>
                </c:pt>
                <c:pt idx="54591">
                  <c:v>0.34074399999999999</c:v>
                </c:pt>
                <c:pt idx="54592">
                  <c:v>0.33619100000000002</c:v>
                </c:pt>
                <c:pt idx="54593">
                  <c:v>0.33148300000000003</c:v>
                </c:pt>
                <c:pt idx="54594">
                  <c:v>0.326797</c:v>
                </c:pt>
                <c:pt idx="54595">
                  <c:v>0.32192199999999999</c:v>
                </c:pt>
                <c:pt idx="54596">
                  <c:v>0.31721199999999999</c:v>
                </c:pt>
                <c:pt idx="54597">
                  <c:v>0.312253</c:v>
                </c:pt>
                <c:pt idx="54598">
                  <c:v>0.307506</c:v>
                </c:pt>
                <c:pt idx="54599">
                  <c:v>0.30241899999999999</c:v>
                </c:pt>
                <c:pt idx="54600">
                  <c:v>0.29738300000000001</c:v>
                </c:pt>
                <c:pt idx="54601">
                  <c:v>0.29262199999999999</c:v>
                </c:pt>
                <c:pt idx="54602">
                  <c:v>0.28737000000000001</c:v>
                </c:pt>
                <c:pt idx="54603">
                  <c:v>0.28257700000000002</c:v>
                </c:pt>
                <c:pt idx="54604">
                  <c:v>0.27722999999999998</c:v>
                </c:pt>
                <c:pt idx="54605">
                  <c:v>0.27240300000000001</c:v>
                </c:pt>
                <c:pt idx="54606">
                  <c:v>0.267239</c:v>
                </c:pt>
                <c:pt idx="54607">
                  <c:v>0.26205899999999999</c:v>
                </c:pt>
                <c:pt idx="54608">
                  <c:v>0.25694699999999998</c:v>
                </c:pt>
                <c:pt idx="54609">
                  <c:v>0.25179800000000002</c:v>
                </c:pt>
                <c:pt idx="54610">
                  <c:v>0.24664800000000001</c:v>
                </c:pt>
                <c:pt idx="54611">
                  <c:v>0.24124300000000001</c:v>
                </c:pt>
                <c:pt idx="54612">
                  <c:v>0.236017</c:v>
                </c:pt>
                <c:pt idx="54613">
                  <c:v>0.23074900000000001</c:v>
                </c:pt>
                <c:pt idx="54614">
                  <c:v>0.22557099999999999</c:v>
                </c:pt>
                <c:pt idx="54615">
                  <c:v>0.21992400000000001</c:v>
                </c:pt>
                <c:pt idx="54616">
                  <c:v>0.21470600000000001</c:v>
                </c:pt>
                <c:pt idx="54617">
                  <c:v>0.209454</c:v>
                </c:pt>
                <c:pt idx="54618">
                  <c:v>0.20400699999999999</c:v>
                </c:pt>
                <c:pt idx="54619">
                  <c:v>0.198763</c:v>
                </c:pt>
                <c:pt idx="54620">
                  <c:v>0.19340399999999999</c:v>
                </c:pt>
                <c:pt idx="54621">
                  <c:v>0.18809899999999999</c:v>
                </c:pt>
                <c:pt idx="54622">
                  <c:v>0.18270600000000001</c:v>
                </c:pt>
                <c:pt idx="54623">
                  <c:v>0.17736399999999999</c:v>
                </c:pt>
                <c:pt idx="54624">
                  <c:v>0.172038</c:v>
                </c:pt>
                <c:pt idx="54625">
                  <c:v>0.167069</c:v>
                </c:pt>
                <c:pt idx="54626">
                  <c:v>0.161522</c:v>
                </c:pt>
                <c:pt idx="54627">
                  <c:v>0.156056</c:v>
                </c:pt>
                <c:pt idx="54628">
                  <c:v>0.151033</c:v>
                </c:pt>
                <c:pt idx="54629">
                  <c:v>0.14566699999999999</c:v>
                </c:pt>
                <c:pt idx="54630">
                  <c:v>0.140487</c:v>
                </c:pt>
                <c:pt idx="54631">
                  <c:v>0.13509599999999999</c:v>
                </c:pt>
                <c:pt idx="54632">
                  <c:v>0.12984200000000001</c:v>
                </c:pt>
                <c:pt idx="54633">
                  <c:v>0.124696</c:v>
                </c:pt>
                <c:pt idx="54634">
                  <c:v>0.11928999999999999</c:v>
                </c:pt>
                <c:pt idx="54635">
                  <c:v>0.114094</c:v>
                </c:pt>
                <c:pt idx="54636">
                  <c:v>0.10909000000000001</c:v>
                </c:pt>
                <c:pt idx="54637">
                  <c:v>0.10396900000000001</c:v>
                </c:pt>
                <c:pt idx="54638">
                  <c:v>9.8626599999999995E-2</c:v>
                </c:pt>
                <c:pt idx="54639">
                  <c:v>9.3624100000000002E-2</c:v>
                </c:pt>
                <c:pt idx="54640">
                  <c:v>8.8519399999999998E-2</c:v>
                </c:pt>
                <c:pt idx="54641">
                  <c:v>8.36668E-2</c:v>
                </c:pt>
                <c:pt idx="54642">
                  <c:v>7.8467599999999998E-2</c:v>
                </c:pt>
                <c:pt idx="54643">
                  <c:v>7.3322200000000004E-2</c:v>
                </c:pt>
                <c:pt idx="54644">
                  <c:v>6.8541299999999999E-2</c:v>
                </c:pt>
                <c:pt idx="54645">
                  <c:v>6.33856E-2</c:v>
                </c:pt>
                <c:pt idx="54646">
                  <c:v>5.8616099999999997E-2</c:v>
                </c:pt>
                <c:pt idx="54647">
                  <c:v>5.36943E-2</c:v>
                </c:pt>
                <c:pt idx="54648">
                  <c:v>4.8767699999999997E-2</c:v>
                </c:pt>
                <c:pt idx="54649">
                  <c:v>4.3878300000000002E-2</c:v>
                </c:pt>
                <c:pt idx="54650">
                  <c:v>3.9066400000000001E-2</c:v>
                </c:pt>
                <c:pt idx="54651">
                  <c:v>3.4277000000000002E-2</c:v>
                </c:pt>
                <c:pt idx="54652">
                  <c:v>2.9568899999999999E-2</c:v>
                </c:pt>
                <c:pt idx="54653">
                  <c:v>2.4762699999999999E-2</c:v>
                </c:pt>
                <c:pt idx="54654">
                  <c:v>1.9899799999999999E-2</c:v>
                </c:pt>
                <c:pt idx="54655">
                  <c:v>1.5196599999999999E-2</c:v>
                </c:pt>
                <c:pt idx="54656">
                  <c:v>1.05468E-2</c:v>
                </c:pt>
                <c:pt idx="54657">
                  <c:v>5.9868400000000002E-3</c:v>
                </c:pt>
                <c:pt idx="54658">
                  <c:v>1.28692E-3</c:v>
                </c:pt>
                <c:pt idx="54659">
                  <c:v>-3.31979E-3</c:v>
                </c:pt>
                <c:pt idx="54660">
                  <c:v>-7.7659399999999998E-3</c:v>
                </c:pt>
                <c:pt idx="54661">
                  <c:v>-1.21584E-2</c:v>
                </c:pt>
                <c:pt idx="54662">
                  <c:v>-1.67666E-2</c:v>
                </c:pt>
                <c:pt idx="54663">
                  <c:v>-2.12737E-2</c:v>
                </c:pt>
                <c:pt idx="54664">
                  <c:v>-2.5601499999999999E-2</c:v>
                </c:pt>
                <c:pt idx="54665">
                  <c:v>-3.0060699999999999E-2</c:v>
                </c:pt>
                <c:pt idx="54666">
                  <c:v>-3.4450500000000002E-2</c:v>
                </c:pt>
                <c:pt idx="54667">
                  <c:v>-3.8706900000000002E-2</c:v>
                </c:pt>
                <c:pt idx="54668">
                  <c:v>-4.3007900000000002E-2</c:v>
                </c:pt>
                <c:pt idx="54669">
                  <c:v>-4.7113799999999997E-2</c:v>
                </c:pt>
                <c:pt idx="54670">
                  <c:v>-5.1529100000000001E-2</c:v>
                </c:pt>
                <c:pt idx="54671">
                  <c:v>-5.5452399999999999E-2</c:v>
                </c:pt>
                <c:pt idx="54672">
                  <c:v>-5.9768700000000001E-2</c:v>
                </c:pt>
                <c:pt idx="54673">
                  <c:v>-6.3739500000000004E-2</c:v>
                </c:pt>
                <c:pt idx="54674">
                  <c:v>-6.7693500000000004E-2</c:v>
                </c:pt>
                <c:pt idx="54675">
                  <c:v>-7.1957900000000005E-2</c:v>
                </c:pt>
                <c:pt idx="54676">
                  <c:v>-7.5890799999999994E-2</c:v>
                </c:pt>
                <c:pt idx="54677">
                  <c:v>-7.9823000000000005E-2</c:v>
                </c:pt>
                <c:pt idx="54678">
                  <c:v>-8.36842E-2</c:v>
                </c:pt>
                <c:pt idx="54679">
                  <c:v>-8.7615600000000002E-2</c:v>
                </c:pt>
                <c:pt idx="54680">
                  <c:v>-9.1522999999999993E-2</c:v>
                </c:pt>
                <c:pt idx="54681">
                  <c:v>-9.5545699999999997E-2</c:v>
                </c:pt>
                <c:pt idx="54682">
                  <c:v>-9.9362900000000004E-2</c:v>
                </c:pt>
                <c:pt idx="54683">
                  <c:v>-0.103198</c:v>
                </c:pt>
                <c:pt idx="54684">
                  <c:v>-0.106852</c:v>
                </c:pt>
                <c:pt idx="54685">
                  <c:v>-0.11058800000000001</c:v>
                </c:pt>
                <c:pt idx="54686">
                  <c:v>-0.114555</c:v>
                </c:pt>
                <c:pt idx="54687">
                  <c:v>-0.117925</c:v>
                </c:pt>
                <c:pt idx="54688">
                  <c:v>-0.121763</c:v>
                </c:pt>
                <c:pt idx="54689">
                  <c:v>-0.125197</c:v>
                </c:pt>
                <c:pt idx="54690">
                  <c:v>-0.12878899999999999</c:v>
                </c:pt>
                <c:pt idx="54691">
                  <c:v>-0.132243</c:v>
                </c:pt>
                <c:pt idx="54692">
                  <c:v>-0.13594500000000001</c:v>
                </c:pt>
                <c:pt idx="54693">
                  <c:v>-0.13939099999999999</c:v>
                </c:pt>
                <c:pt idx="54694">
                  <c:v>-0.14280499999999999</c:v>
                </c:pt>
                <c:pt idx="54695">
                  <c:v>-0.146532</c:v>
                </c:pt>
                <c:pt idx="54696">
                  <c:v>-0.14994499999999999</c:v>
                </c:pt>
                <c:pt idx="54697">
                  <c:v>-0.1535</c:v>
                </c:pt>
                <c:pt idx="54698">
                  <c:v>-0.156864</c:v>
                </c:pt>
                <c:pt idx="54699">
                  <c:v>-0.16020699999999999</c:v>
                </c:pt>
                <c:pt idx="54700">
                  <c:v>-0.16367999999999999</c:v>
                </c:pt>
                <c:pt idx="54701">
                  <c:v>-0.16686100000000001</c:v>
                </c:pt>
                <c:pt idx="54702">
                  <c:v>-0.170409</c:v>
                </c:pt>
                <c:pt idx="54703">
                  <c:v>-0.17343</c:v>
                </c:pt>
                <c:pt idx="54704">
                  <c:v>-0.176813</c:v>
                </c:pt>
                <c:pt idx="54705">
                  <c:v>-0.180007</c:v>
                </c:pt>
                <c:pt idx="54706">
                  <c:v>-0.18326100000000001</c:v>
                </c:pt>
                <c:pt idx="54707">
                  <c:v>-0.18637500000000001</c:v>
                </c:pt>
                <c:pt idx="54708">
                  <c:v>-0.18972800000000001</c:v>
                </c:pt>
                <c:pt idx="54709">
                  <c:v>-0.19300500000000001</c:v>
                </c:pt>
                <c:pt idx="54710">
                  <c:v>-0.196047</c:v>
                </c:pt>
                <c:pt idx="54711">
                  <c:v>-0.19947899999999999</c:v>
                </c:pt>
                <c:pt idx="54712">
                  <c:v>-0.202344</c:v>
                </c:pt>
                <c:pt idx="54713">
                  <c:v>-0.20568600000000001</c:v>
                </c:pt>
                <c:pt idx="54714">
                  <c:v>-0.20871600000000001</c:v>
                </c:pt>
                <c:pt idx="54715">
                  <c:v>-0.21186099999999999</c:v>
                </c:pt>
                <c:pt idx="54716">
                  <c:v>-0.21484200000000001</c:v>
                </c:pt>
                <c:pt idx="54717">
                  <c:v>-0.21793299999999999</c:v>
                </c:pt>
                <c:pt idx="54718">
                  <c:v>-0.220969</c:v>
                </c:pt>
                <c:pt idx="54719">
                  <c:v>-0.22398599999999999</c:v>
                </c:pt>
                <c:pt idx="54720">
                  <c:v>-0.22704099999999999</c:v>
                </c:pt>
                <c:pt idx="54721">
                  <c:v>-0.23000200000000001</c:v>
                </c:pt>
                <c:pt idx="54722">
                  <c:v>-0.23314699999999999</c:v>
                </c:pt>
                <c:pt idx="54723" formatCode="0.00E+00">
                  <c:v>-0.23621800000000001</c:v>
                </c:pt>
                <c:pt idx="54724">
                  <c:v>-0.239256</c:v>
                </c:pt>
                <c:pt idx="54725">
                  <c:v>-0.24220800000000001</c:v>
                </c:pt>
                <c:pt idx="54726">
                  <c:v>-0.245036</c:v>
                </c:pt>
                <c:pt idx="54727">
                  <c:v>-0.248089</c:v>
                </c:pt>
                <c:pt idx="54728">
                  <c:v>-0.25098900000000002</c:v>
                </c:pt>
                <c:pt idx="54729">
                  <c:v>-0.25394099999999997</c:v>
                </c:pt>
                <c:pt idx="54730">
                  <c:v>-0.25692900000000002</c:v>
                </c:pt>
                <c:pt idx="54731">
                  <c:v>-0.25979400000000002</c:v>
                </c:pt>
                <c:pt idx="54732">
                  <c:v>-0.26277099999999998</c:v>
                </c:pt>
                <c:pt idx="54733">
                  <c:v>-0.26578600000000002</c:v>
                </c:pt>
                <c:pt idx="54734">
                  <c:v>-0.26882</c:v>
                </c:pt>
                <c:pt idx="54735">
                  <c:v>-0.27181300000000003</c:v>
                </c:pt>
                <c:pt idx="54736">
                  <c:v>-0.27470499999999998</c:v>
                </c:pt>
                <c:pt idx="54737">
                  <c:v>-0.27755099999999999</c:v>
                </c:pt>
                <c:pt idx="54738">
                  <c:v>-0.28054899999999999</c:v>
                </c:pt>
                <c:pt idx="54739">
                  <c:v>-0.28349000000000002</c:v>
                </c:pt>
                <c:pt idx="54740">
                  <c:v>-0.28639199999999998</c:v>
                </c:pt>
                <c:pt idx="54741">
                  <c:v>-0.28936899999999999</c:v>
                </c:pt>
                <c:pt idx="54742">
                  <c:v>-0.29197499999999998</c:v>
                </c:pt>
                <c:pt idx="54743">
                  <c:v>-0.295012</c:v>
                </c:pt>
                <c:pt idx="54744">
                  <c:v>-0.29804000000000003</c:v>
                </c:pt>
                <c:pt idx="54745">
                  <c:v>-0.30080000000000001</c:v>
                </c:pt>
                <c:pt idx="54746">
                  <c:v>-0.30377500000000002</c:v>
                </c:pt>
                <c:pt idx="54747">
                  <c:v>-0.30652000000000001</c:v>
                </c:pt>
                <c:pt idx="54748">
                  <c:v>-0.30948199999999998</c:v>
                </c:pt>
                <c:pt idx="54749">
                  <c:v>-0.31239400000000001</c:v>
                </c:pt>
                <c:pt idx="54750">
                  <c:v>-0.31524999999999997</c:v>
                </c:pt>
                <c:pt idx="54751">
                  <c:v>-0.318185</c:v>
                </c:pt>
                <c:pt idx="54752">
                  <c:v>-0.32106200000000001</c:v>
                </c:pt>
                <c:pt idx="54753">
                  <c:v>-0.32375700000000002</c:v>
                </c:pt>
                <c:pt idx="54754">
                  <c:v>-0.32668399999999997</c:v>
                </c:pt>
                <c:pt idx="54755">
                  <c:v>-0.329351</c:v>
                </c:pt>
                <c:pt idx="54756">
                  <c:v>-0.33230599999999999</c:v>
                </c:pt>
                <c:pt idx="54757">
                  <c:v>-0.33502700000000002</c:v>
                </c:pt>
                <c:pt idx="54758">
                  <c:v>-0.33763199999999999</c:v>
                </c:pt>
                <c:pt idx="54759">
                  <c:v>-0.34056799999999998</c:v>
                </c:pt>
                <c:pt idx="54760">
                  <c:v>-0.34333399999999997</c:v>
                </c:pt>
                <c:pt idx="54761">
                  <c:v>-0.34628100000000001</c:v>
                </c:pt>
                <c:pt idx="54762">
                  <c:v>-0.34890900000000002</c:v>
                </c:pt>
                <c:pt idx="54763">
                  <c:v>-0.351794</c:v>
                </c:pt>
                <c:pt idx="54764">
                  <c:v>-0.35451100000000002</c:v>
                </c:pt>
                <c:pt idx="54765">
                  <c:v>-0.35737200000000002</c:v>
                </c:pt>
                <c:pt idx="54766">
                  <c:v>-0.36013499999999998</c:v>
                </c:pt>
                <c:pt idx="54767">
                  <c:v>-0.36289900000000003</c:v>
                </c:pt>
                <c:pt idx="54768">
                  <c:v>-0.365587</c:v>
                </c:pt>
                <c:pt idx="54769">
                  <c:v>-0.36809500000000001</c:v>
                </c:pt>
                <c:pt idx="54770">
                  <c:v>-0.37084</c:v>
                </c:pt>
                <c:pt idx="54771">
                  <c:v>-0.37338399999999999</c:v>
                </c:pt>
                <c:pt idx="54772">
                  <c:v>-0.37614799999999998</c:v>
                </c:pt>
                <c:pt idx="54773">
                  <c:v>-0.37874000000000002</c:v>
                </c:pt>
                <c:pt idx="54774">
                  <c:v>-0.38141000000000003</c:v>
                </c:pt>
                <c:pt idx="54775">
                  <c:v>-0.38401800000000003</c:v>
                </c:pt>
                <c:pt idx="54776">
                  <c:v>-0.38657200000000003</c:v>
                </c:pt>
                <c:pt idx="54777">
                  <c:v>-0.38910499999999998</c:v>
                </c:pt>
                <c:pt idx="54778">
                  <c:v>-0.39166400000000001</c:v>
                </c:pt>
                <c:pt idx="54779">
                  <c:v>-0.39419900000000002</c:v>
                </c:pt>
                <c:pt idx="54780">
                  <c:v>-0.39669100000000002</c:v>
                </c:pt>
                <c:pt idx="54781">
                  <c:v>-0.39912599999999998</c:v>
                </c:pt>
                <c:pt idx="54782">
                  <c:v>-0.40158100000000002</c:v>
                </c:pt>
                <c:pt idx="54783">
                  <c:v>-0.40390900000000002</c:v>
                </c:pt>
                <c:pt idx="54784">
                  <c:v>-0.40640500000000002</c:v>
                </c:pt>
                <c:pt idx="54785">
                  <c:v>-0.40859499999999999</c:v>
                </c:pt>
                <c:pt idx="54786">
                  <c:v>-0.41106599999999999</c:v>
                </c:pt>
                <c:pt idx="54787">
                  <c:v>-0.41314400000000001</c:v>
                </c:pt>
                <c:pt idx="54788">
                  <c:v>-0.41567599999999999</c:v>
                </c:pt>
                <c:pt idx="54789">
                  <c:v>-0.41767599999999999</c:v>
                </c:pt>
                <c:pt idx="54790">
                  <c:v>-0.41995199999999999</c:v>
                </c:pt>
                <c:pt idx="54791">
                  <c:v>-0.42199999999999999</c:v>
                </c:pt>
                <c:pt idx="54792">
                  <c:v>-0.42422399999999999</c:v>
                </c:pt>
                <c:pt idx="54793">
                  <c:v>-0.42646400000000001</c:v>
                </c:pt>
                <c:pt idx="54794">
                  <c:v>-0.42840699999999998</c:v>
                </c:pt>
                <c:pt idx="54795">
                  <c:v>-0.43051400000000001</c:v>
                </c:pt>
                <c:pt idx="54796">
                  <c:v>-0.43237100000000001</c:v>
                </c:pt>
                <c:pt idx="54797">
                  <c:v>-0.43437300000000001</c:v>
                </c:pt>
                <c:pt idx="54798">
                  <c:v>-0.43636599999999998</c:v>
                </c:pt>
                <c:pt idx="54799">
                  <c:v>-0.43837700000000002</c:v>
                </c:pt>
                <c:pt idx="54800">
                  <c:v>-0.44007800000000002</c:v>
                </c:pt>
                <c:pt idx="54801">
                  <c:v>-0.441911</c:v>
                </c:pt>
                <c:pt idx="54802">
                  <c:v>-0.44380500000000001</c:v>
                </c:pt>
                <c:pt idx="54803">
                  <c:v>-0.445378</c:v>
                </c:pt>
                <c:pt idx="54804">
                  <c:v>-0.44733899999999999</c:v>
                </c:pt>
                <c:pt idx="54805">
                  <c:v>-0.44878099999999999</c:v>
                </c:pt>
                <c:pt idx="54806">
                  <c:v>-0.450403</c:v>
                </c:pt>
                <c:pt idx="54807">
                  <c:v>-0.45188800000000001</c:v>
                </c:pt>
                <c:pt idx="54808">
                  <c:v>-0.453349</c:v>
                </c:pt>
                <c:pt idx="54809">
                  <c:v>-0.45495600000000003</c:v>
                </c:pt>
                <c:pt idx="54810">
                  <c:v>-0.45618700000000001</c:v>
                </c:pt>
                <c:pt idx="54811">
                  <c:v>-0.45760899999999999</c:v>
                </c:pt>
                <c:pt idx="54812">
                  <c:v>-0.45900400000000002</c:v>
                </c:pt>
                <c:pt idx="54813">
                  <c:v>-0.46032000000000001</c:v>
                </c:pt>
                <c:pt idx="54814">
                  <c:v>-0.46143499999999998</c:v>
                </c:pt>
                <c:pt idx="54815">
                  <c:v>-0.46287299999999998</c:v>
                </c:pt>
                <c:pt idx="54816">
                  <c:v>-0.46382000000000001</c:v>
                </c:pt>
                <c:pt idx="54817">
                  <c:v>-0.46498699999999998</c:v>
                </c:pt>
                <c:pt idx="54818">
                  <c:v>-0.4662</c:v>
                </c:pt>
                <c:pt idx="54819">
                  <c:v>-0.46715699999999999</c:v>
                </c:pt>
                <c:pt idx="54820">
                  <c:v>-0.46827099999999999</c:v>
                </c:pt>
                <c:pt idx="54821">
                  <c:v>-0.469082</c:v>
                </c:pt>
                <c:pt idx="54822">
                  <c:v>-0.47012999999999999</c:v>
                </c:pt>
                <c:pt idx="54823">
                  <c:v>-0.470914</c:v>
                </c:pt>
                <c:pt idx="54824">
                  <c:v>-0.47177799999999998</c:v>
                </c:pt>
                <c:pt idx="54825">
                  <c:v>-0.47256999999999999</c:v>
                </c:pt>
                <c:pt idx="54826">
                  <c:v>-0.47334799999999999</c:v>
                </c:pt>
                <c:pt idx="54827">
                  <c:v>-0.47390100000000002</c:v>
                </c:pt>
                <c:pt idx="54828">
                  <c:v>-0.47454099999999999</c:v>
                </c:pt>
                <c:pt idx="54829">
                  <c:v>-0.47532000000000002</c:v>
                </c:pt>
                <c:pt idx="54830">
                  <c:v>-0.47582000000000002</c:v>
                </c:pt>
                <c:pt idx="54831">
                  <c:v>-0.47655599999999998</c:v>
                </c:pt>
                <c:pt idx="54832">
                  <c:v>-0.47685499999999997</c:v>
                </c:pt>
                <c:pt idx="54833">
                  <c:v>-0.47738700000000001</c:v>
                </c:pt>
                <c:pt idx="54834">
                  <c:v>-0.47769299999999998</c:v>
                </c:pt>
                <c:pt idx="54835">
                  <c:v>-0.47820200000000002</c:v>
                </c:pt>
                <c:pt idx="54836">
                  <c:v>-0.47836499999999998</c:v>
                </c:pt>
                <c:pt idx="54837">
                  <c:v>-0.47862199999999999</c:v>
                </c:pt>
                <c:pt idx="54838">
                  <c:v>-0.47872300000000001</c:v>
                </c:pt>
                <c:pt idx="54839">
                  <c:v>-0.478771</c:v>
                </c:pt>
                <c:pt idx="54840">
                  <c:v>-0.47898200000000002</c:v>
                </c:pt>
                <c:pt idx="54841">
                  <c:v>-0.47895500000000002</c:v>
                </c:pt>
                <c:pt idx="54842">
                  <c:v>-0.47913499999999998</c:v>
                </c:pt>
                <c:pt idx="54843">
                  <c:v>-0.47889799999999999</c:v>
                </c:pt>
                <c:pt idx="54844">
                  <c:v>-0.47890899999999997</c:v>
                </c:pt>
                <c:pt idx="54845">
                  <c:v>-0.47889199999999998</c:v>
                </c:pt>
                <c:pt idx="54846">
                  <c:v>-0.47879300000000002</c:v>
                </c:pt>
                <c:pt idx="54847">
                  <c:v>-0.47843999999999998</c:v>
                </c:pt>
                <c:pt idx="54848">
                  <c:v>-0.478182</c:v>
                </c:pt>
                <c:pt idx="54849">
                  <c:v>-0.47794199999999998</c:v>
                </c:pt>
                <c:pt idx="54850">
                  <c:v>-0.47743099999999999</c:v>
                </c:pt>
                <c:pt idx="54851">
                  <c:v>-0.47719400000000001</c:v>
                </c:pt>
                <c:pt idx="54852">
                  <c:v>-0.47665600000000002</c:v>
                </c:pt>
                <c:pt idx="54853">
                  <c:v>-0.47621400000000003</c:v>
                </c:pt>
                <c:pt idx="54854">
                  <c:v>-0.47576400000000002</c:v>
                </c:pt>
                <c:pt idx="54855">
                  <c:v>-0.47509000000000001</c:v>
                </c:pt>
                <c:pt idx="54856">
                  <c:v>-0.47461300000000001</c:v>
                </c:pt>
                <c:pt idx="54857">
                  <c:v>-0.47394399999999998</c:v>
                </c:pt>
                <c:pt idx="54858">
                  <c:v>-0.47345500000000001</c:v>
                </c:pt>
                <c:pt idx="54859">
                  <c:v>-0.47262700000000002</c:v>
                </c:pt>
                <c:pt idx="54860">
                  <c:v>-0.47208899999999998</c:v>
                </c:pt>
                <c:pt idx="54861">
                  <c:v>-0.47117799999999999</c:v>
                </c:pt>
                <c:pt idx="54862">
                  <c:v>-0.47040799999999999</c:v>
                </c:pt>
                <c:pt idx="54863">
                  <c:v>-0.46948499999999999</c:v>
                </c:pt>
                <c:pt idx="54864">
                  <c:v>-0.468669</c:v>
                </c:pt>
                <c:pt idx="54865">
                  <c:v>-0.467719</c:v>
                </c:pt>
                <c:pt idx="54866">
                  <c:v>-0.46670899999999998</c:v>
                </c:pt>
                <c:pt idx="54867">
                  <c:v>-0.46577400000000002</c:v>
                </c:pt>
                <c:pt idx="54868">
                  <c:v>-0.46474199999999999</c:v>
                </c:pt>
                <c:pt idx="54869">
                  <c:v>-0.46366299999999999</c:v>
                </c:pt>
                <c:pt idx="54870">
                  <c:v>-0.46249800000000002</c:v>
                </c:pt>
                <c:pt idx="54871">
                  <c:v>-0.46142699999999998</c:v>
                </c:pt>
                <c:pt idx="54872">
                  <c:v>-0.459901</c:v>
                </c:pt>
                <c:pt idx="54873">
                  <c:v>-0.45895599999999998</c:v>
                </c:pt>
                <c:pt idx="54874">
                  <c:v>-0.45738000000000001</c:v>
                </c:pt>
                <c:pt idx="54875">
                  <c:v>-0.45596599999999998</c:v>
                </c:pt>
                <c:pt idx="54876">
                  <c:v>-0.45456200000000002</c:v>
                </c:pt>
                <c:pt idx="54877">
                  <c:v>-0.45287899999999998</c:v>
                </c:pt>
                <c:pt idx="54878">
                  <c:v>-0.451768</c:v>
                </c:pt>
                <c:pt idx="54879">
                  <c:v>-0.449901</c:v>
                </c:pt>
                <c:pt idx="54880">
                  <c:v>-0.44865100000000002</c:v>
                </c:pt>
                <c:pt idx="54881">
                  <c:v>-0.44680900000000001</c:v>
                </c:pt>
                <c:pt idx="54882">
                  <c:v>-0.44544600000000001</c:v>
                </c:pt>
                <c:pt idx="54883">
                  <c:v>-0.443913</c:v>
                </c:pt>
                <c:pt idx="54884">
                  <c:v>-0.44232199999999999</c:v>
                </c:pt>
                <c:pt idx="54885">
                  <c:v>-0.44067400000000001</c:v>
                </c:pt>
                <c:pt idx="54886">
                  <c:v>-0.43884800000000002</c:v>
                </c:pt>
                <c:pt idx="54887">
                  <c:v>-0.43723000000000001</c:v>
                </c:pt>
                <c:pt idx="54888">
                  <c:v>-0.435417</c:v>
                </c:pt>
                <c:pt idx="54889">
                  <c:v>-0.43382999999999999</c:v>
                </c:pt>
                <c:pt idx="54890">
                  <c:v>-0.431838</c:v>
                </c:pt>
                <c:pt idx="54891">
                  <c:v>-0.430116</c:v>
                </c:pt>
                <c:pt idx="54892">
                  <c:v>-0.42825000000000002</c:v>
                </c:pt>
                <c:pt idx="54893">
                  <c:v>-0.42637399999999998</c:v>
                </c:pt>
                <c:pt idx="54894">
                  <c:v>-0.42449999999999999</c:v>
                </c:pt>
                <c:pt idx="54895">
                  <c:v>-0.42260599999999998</c:v>
                </c:pt>
                <c:pt idx="54896">
                  <c:v>-0.42067199999999999</c:v>
                </c:pt>
                <c:pt idx="54897">
                  <c:v>-0.41864299999999999</c:v>
                </c:pt>
                <c:pt idx="54898">
                  <c:v>-0.416711</c:v>
                </c:pt>
                <c:pt idx="54899">
                  <c:v>-0.41457100000000002</c:v>
                </c:pt>
                <c:pt idx="54900">
                  <c:v>-0.41272700000000001</c:v>
                </c:pt>
                <c:pt idx="54901">
                  <c:v>-0.41049200000000002</c:v>
                </c:pt>
                <c:pt idx="54902">
                  <c:v>-0.408418</c:v>
                </c:pt>
                <c:pt idx="54903">
                  <c:v>-0.40621000000000002</c:v>
                </c:pt>
                <c:pt idx="54904">
                  <c:v>-0.40398299999999998</c:v>
                </c:pt>
                <c:pt idx="54905">
                  <c:v>-0.40194800000000003</c:v>
                </c:pt>
                <c:pt idx="54906">
                  <c:v>-0.39967000000000003</c:v>
                </c:pt>
                <c:pt idx="54907">
                  <c:v>-0.39752999999999999</c:v>
                </c:pt>
                <c:pt idx="54908">
                  <c:v>-0.39510099999999998</c:v>
                </c:pt>
                <c:pt idx="54909">
                  <c:v>-0.39304899999999998</c:v>
                </c:pt>
                <c:pt idx="54910">
                  <c:v>-0.39083600000000002</c:v>
                </c:pt>
                <c:pt idx="54911">
                  <c:v>-0.38861200000000001</c:v>
                </c:pt>
                <c:pt idx="54912">
                  <c:v>-0.38627499999999998</c:v>
                </c:pt>
                <c:pt idx="54913">
                  <c:v>-0.38399800000000001</c:v>
                </c:pt>
                <c:pt idx="54914">
                  <c:v>-0.38162000000000001</c:v>
                </c:pt>
                <c:pt idx="54915">
                  <c:v>-0.379131</c:v>
                </c:pt>
                <c:pt idx="54916">
                  <c:v>-0.37698999999999999</c:v>
                </c:pt>
                <c:pt idx="54917">
                  <c:v>-0.37437599999999999</c:v>
                </c:pt>
                <c:pt idx="54918">
                  <c:v>-0.37203399999999998</c:v>
                </c:pt>
                <c:pt idx="54919">
                  <c:v>-0.36944399999999999</c:v>
                </c:pt>
                <c:pt idx="54920">
                  <c:v>-0.366952</c:v>
                </c:pt>
                <c:pt idx="54921">
                  <c:v>-0.36457800000000001</c:v>
                </c:pt>
                <c:pt idx="54922">
                  <c:v>-0.36207800000000001</c:v>
                </c:pt>
                <c:pt idx="54923">
                  <c:v>-0.35944999999999999</c:v>
                </c:pt>
                <c:pt idx="54924">
                  <c:v>-0.356929</c:v>
                </c:pt>
                <c:pt idx="54925">
                  <c:v>-0.35432599999999997</c:v>
                </c:pt>
                <c:pt idx="54926">
                  <c:v>-0.35167199999999998</c:v>
                </c:pt>
                <c:pt idx="54927">
                  <c:v>-0.349138</c:v>
                </c:pt>
                <c:pt idx="54928">
                  <c:v>-0.34644000000000003</c:v>
                </c:pt>
                <c:pt idx="54929">
                  <c:v>-0.34387099999999998</c:v>
                </c:pt>
                <c:pt idx="54930">
                  <c:v>-0.34118199999999999</c:v>
                </c:pt>
                <c:pt idx="54931">
                  <c:v>-0.33854099999999998</c:v>
                </c:pt>
                <c:pt idx="54932">
                  <c:v>-0.33607700000000001</c:v>
                </c:pt>
                <c:pt idx="54933">
                  <c:v>-0.333148</c:v>
                </c:pt>
                <c:pt idx="54934">
                  <c:v>-0.33033299999999999</c:v>
                </c:pt>
                <c:pt idx="54935">
                  <c:v>-0.32741799999999999</c:v>
                </c:pt>
                <c:pt idx="54936">
                  <c:v>-0.32459399999999999</c:v>
                </c:pt>
                <c:pt idx="54937">
                  <c:v>-0.321768</c:v>
                </c:pt>
                <c:pt idx="54938">
                  <c:v>-0.31883400000000001</c:v>
                </c:pt>
                <c:pt idx="54939">
                  <c:v>-0.31589400000000001</c:v>
                </c:pt>
                <c:pt idx="54940">
                  <c:v>-0.31287999999999999</c:v>
                </c:pt>
                <c:pt idx="54941">
                  <c:v>-0.309979</c:v>
                </c:pt>
                <c:pt idx="54942">
                  <c:v>-0.30704900000000002</c:v>
                </c:pt>
                <c:pt idx="54943">
                  <c:v>-0.30415999999999999</c:v>
                </c:pt>
                <c:pt idx="54944">
                  <c:v>-0.30097499999999999</c:v>
                </c:pt>
                <c:pt idx="54945">
                  <c:v>-0.29803600000000002</c:v>
                </c:pt>
                <c:pt idx="54946">
                  <c:v>-0.29472900000000002</c:v>
                </c:pt>
                <c:pt idx="54947">
                  <c:v>-0.29156700000000002</c:v>
                </c:pt>
                <c:pt idx="54948">
                  <c:v>-0.28853499999999999</c:v>
                </c:pt>
                <c:pt idx="54949">
                  <c:v>-0.28528399999999998</c:v>
                </c:pt>
                <c:pt idx="54950">
                  <c:v>-0.28201500000000002</c:v>
                </c:pt>
                <c:pt idx="54951">
                  <c:v>-0.27865499999999999</c:v>
                </c:pt>
                <c:pt idx="54952">
                  <c:v>-0.27555099999999999</c:v>
                </c:pt>
                <c:pt idx="54953">
                  <c:v>-0.27211600000000002</c:v>
                </c:pt>
                <c:pt idx="54954">
                  <c:v>-0.26891199999999998</c:v>
                </c:pt>
                <c:pt idx="54955">
                  <c:v>-0.26559100000000002</c:v>
                </c:pt>
                <c:pt idx="54956">
                  <c:v>-0.26196399999999997</c:v>
                </c:pt>
                <c:pt idx="54957">
                  <c:v>-0.25865500000000002</c:v>
                </c:pt>
                <c:pt idx="54958">
                  <c:v>-0.25503900000000002</c:v>
                </c:pt>
                <c:pt idx="54959">
                  <c:v>-0.25185000000000002</c:v>
                </c:pt>
                <c:pt idx="54960">
                  <c:v>-0.247997</c:v>
                </c:pt>
                <c:pt idx="54961">
                  <c:v>-0.244806</c:v>
                </c:pt>
                <c:pt idx="54962">
                  <c:v>-0.24088899999999999</c:v>
                </c:pt>
                <c:pt idx="54963">
                  <c:v>-0.23732600000000001</c:v>
                </c:pt>
                <c:pt idx="54964">
                  <c:v>-0.233679</c:v>
                </c:pt>
                <c:pt idx="54965">
                  <c:v>-0.22997200000000001</c:v>
                </c:pt>
                <c:pt idx="54966">
                  <c:v>-0.225989</c:v>
                </c:pt>
                <c:pt idx="54967">
                  <c:v>-0.22215699999999999</c:v>
                </c:pt>
                <c:pt idx="54968">
                  <c:v>-0.21829899999999999</c:v>
                </c:pt>
                <c:pt idx="54969">
                  <c:v>-0.21442600000000001</c:v>
                </c:pt>
                <c:pt idx="54970">
                  <c:v>-0.210731</c:v>
                </c:pt>
                <c:pt idx="54971">
                  <c:v>-0.20672399999999999</c:v>
                </c:pt>
                <c:pt idx="54972">
                  <c:v>-0.202931</c:v>
                </c:pt>
                <c:pt idx="54973">
                  <c:v>-0.19859399999999999</c:v>
                </c:pt>
                <c:pt idx="54974">
                  <c:v>-0.194911</c:v>
                </c:pt>
                <c:pt idx="54975">
                  <c:v>-0.19105</c:v>
                </c:pt>
                <c:pt idx="54976">
                  <c:v>-0.186976</c:v>
                </c:pt>
                <c:pt idx="54977">
                  <c:v>-0.182973</c:v>
                </c:pt>
                <c:pt idx="54978">
                  <c:v>-0.178753</c:v>
                </c:pt>
                <c:pt idx="54979">
                  <c:v>-0.17482200000000001</c:v>
                </c:pt>
                <c:pt idx="54980">
                  <c:v>-0.170655</c:v>
                </c:pt>
                <c:pt idx="54981">
                  <c:v>-0.166598</c:v>
                </c:pt>
                <c:pt idx="54982">
                  <c:v>-0.16217599999999999</c:v>
                </c:pt>
                <c:pt idx="54983">
                  <c:v>-0.15807099999999999</c:v>
                </c:pt>
                <c:pt idx="54984">
                  <c:v>-0.153671</c:v>
                </c:pt>
                <c:pt idx="54985">
                  <c:v>-0.14956</c:v>
                </c:pt>
                <c:pt idx="54986">
                  <c:v>-0.145398</c:v>
                </c:pt>
                <c:pt idx="54987">
                  <c:v>-0.14074999999999999</c:v>
                </c:pt>
                <c:pt idx="54988">
                  <c:v>-0.1366</c:v>
                </c:pt>
                <c:pt idx="54989">
                  <c:v>-0.13200200000000001</c:v>
                </c:pt>
                <c:pt idx="54990">
                  <c:v>-0.127916</c:v>
                </c:pt>
                <c:pt idx="54991">
                  <c:v>-0.123446</c:v>
                </c:pt>
                <c:pt idx="54992">
                  <c:v>-0.11891</c:v>
                </c:pt>
                <c:pt idx="54993">
                  <c:v>-0.114411</c:v>
                </c:pt>
                <c:pt idx="54994">
                  <c:v>-0.109751</c:v>
                </c:pt>
                <c:pt idx="54995">
                  <c:v>-0.105312</c:v>
                </c:pt>
                <c:pt idx="54996">
                  <c:v>-0.100868</c:v>
                </c:pt>
                <c:pt idx="54997">
                  <c:v>-9.6319100000000005E-2</c:v>
                </c:pt>
                <c:pt idx="54998">
                  <c:v>-9.1558700000000007E-2</c:v>
                </c:pt>
                <c:pt idx="54999">
                  <c:v>-8.7010599999999994E-2</c:v>
                </c:pt>
                <c:pt idx="55000">
                  <c:v>-8.2255900000000007E-2</c:v>
                </c:pt>
                <c:pt idx="55001">
                  <c:v>-7.7735600000000002E-2</c:v>
                </c:pt>
                <c:pt idx="55002">
                  <c:v>-7.2970499999999994E-2</c:v>
                </c:pt>
                <c:pt idx="55003">
                  <c:v>-6.8120200000000006E-2</c:v>
                </c:pt>
                <c:pt idx="55004">
                  <c:v>-6.3455800000000007E-2</c:v>
                </c:pt>
                <c:pt idx="55005">
                  <c:v>-5.8499700000000002E-2</c:v>
                </c:pt>
                <c:pt idx="55006">
                  <c:v>-5.3940399999999999E-2</c:v>
                </c:pt>
                <c:pt idx="55007">
                  <c:v>-4.8956199999999998E-2</c:v>
                </c:pt>
                <c:pt idx="55008">
                  <c:v>-4.4272300000000001E-2</c:v>
                </c:pt>
                <c:pt idx="55009">
                  <c:v>-3.9354E-2</c:v>
                </c:pt>
                <c:pt idx="55010">
                  <c:v>-3.4400500000000001E-2</c:v>
                </c:pt>
                <c:pt idx="55011">
                  <c:v>-2.9531600000000002E-2</c:v>
                </c:pt>
                <c:pt idx="55012">
                  <c:v>-2.4843299999999999E-2</c:v>
                </c:pt>
                <c:pt idx="55013">
                  <c:v>-1.98599E-2</c:v>
                </c:pt>
                <c:pt idx="55014">
                  <c:v>-1.478E-2</c:v>
                </c:pt>
                <c:pt idx="55015">
                  <c:v>-1.00007E-2</c:v>
                </c:pt>
                <c:pt idx="55016">
                  <c:v>-4.8273500000000002E-3</c:v>
                </c:pt>
                <c:pt idx="55017">
                  <c:v>-1.3522E-4</c:v>
                </c:pt>
                <c:pt idx="55018">
                  <c:v>5.1871199999999999E-3</c:v>
                </c:pt>
                <c:pt idx="55019">
                  <c:v>1.0113E-2</c:v>
                </c:pt>
                <c:pt idx="55020">
                  <c:v>1.5295599999999999E-2</c:v>
                </c:pt>
                <c:pt idx="55021">
                  <c:v>2.0397800000000001E-2</c:v>
                </c:pt>
                <c:pt idx="55022">
                  <c:v>2.5520399999999999E-2</c:v>
                </c:pt>
                <c:pt idx="55023" formatCode="0.00E+00">
                  <c:v>3.0571299999999999E-2</c:v>
                </c:pt>
                <c:pt idx="55024">
                  <c:v>3.5850300000000002E-2</c:v>
                </c:pt>
                <c:pt idx="55025">
                  <c:v>4.1045400000000003E-2</c:v>
                </c:pt>
                <c:pt idx="55026">
                  <c:v>4.6219200000000002E-2</c:v>
                </c:pt>
                <c:pt idx="55027">
                  <c:v>5.1489800000000002E-2</c:v>
                </c:pt>
                <c:pt idx="55028">
                  <c:v>5.6475900000000002E-2</c:v>
                </c:pt>
                <c:pt idx="55029">
                  <c:v>6.2035699999999999E-2</c:v>
                </c:pt>
                <c:pt idx="55030">
                  <c:v>6.7089899999999994E-2</c:v>
                </c:pt>
                <c:pt idx="55031">
                  <c:v>7.2509100000000007E-2</c:v>
                </c:pt>
                <c:pt idx="55032">
                  <c:v>7.7845300000000006E-2</c:v>
                </c:pt>
                <c:pt idx="55033">
                  <c:v>8.3112199999999997E-2</c:v>
                </c:pt>
                <c:pt idx="55034">
                  <c:v>8.8614799999999994E-2</c:v>
                </c:pt>
                <c:pt idx="55035">
                  <c:v>9.37862E-2</c:v>
                </c:pt>
                <c:pt idx="55036">
                  <c:v>9.9382499999999999E-2</c:v>
                </c:pt>
                <c:pt idx="55037">
                  <c:v>0.104681</c:v>
                </c:pt>
                <c:pt idx="55038">
                  <c:v>0.11010499999999999</c:v>
                </c:pt>
                <c:pt idx="55039">
                  <c:v>0.115411</c:v>
                </c:pt>
                <c:pt idx="55040">
                  <c:v>0.12105</c:v>
                </c:pt>
                <c:pt idx="55041">
                  <c:v>0.12635299999999999</c:v>
                </c:pt>
                <c:pt idx="55042">
                  <c:v>0.131715</c:v>
                </c:pt>
                <c:pt idx="55043">
                  <c:v>0.13756699999999999</c:v>
                </c:pt>
                <c:pt idx="55044">
                  <c:v>0.14275099999999999</c:v>
                </c:pt>
                <c:pt idx="55045">
                  <c:v>0.148452</c:v>
                </c:pt>
                <c:pt idx="55046">
                  <c:v>0.15378500000000001</c:v>
                </c:pt>
                <c:pt idx="55047">
                  <c:v>0.15925500000000001</c:v>
                </c:pt>
                <c:pt idx="55048">
                  <c:v>0.16487499999999999</c:v>
                </c:pt>
                <c:pt idx="55049">
                  <c:v>0.169986</c:v>
                </c:pt>
                <c:pt idx="55050">
                  <c:v>0.17566599999999999</c:v>
                </c:pt>
                <c:pt idx="55051">
                  <c:v>0.18096999999999999</c:v>
                </c:pt>
                <c:pt idx="55052">
                  <c:v>0.18659899999999999</c:v>
                </c:pt>
                <c:pt idx="55053">
                  <c:v>0.19203300000000001</c:v>
                </c:pt>
                <c:pt idx="55054">
                  <c:v>0.19755700000000001</c:v>
                </c:pt>
                <c:pt idx="55055">
                  <c:v>0.20282800000000001</c:v>
                </c:pt>
                <c:pt idx="55056">
                  <c:v>0.20841899999999999</c:v>
                </c:pt>
                <c:pt idx="55057">
                  <c:v>0.21368699999999999</c:v>
                </c:pt>
                <c:pt idx="55058">
                  <c:v>0.219307</c:v>
                </c:pt>
                <c:pt idx="55059">
                  <c:v>0.22466700000000001</c:v>
                </c:pt>
                <c:pt idx="55060">
                  <c:v>0.22994200000000001</c:v>
                </c:pt>
                <c:pt idx="55061">
                  <c:v>0.235376</c:v>
                </c:pt>
                <c:pt idx="55062">
                  <c:v>0.24066399999999999</c:v>
                </c:pt>
                <c:pt idx="55063">
                  <c:v>0.246086</c:v>
                </c:pt>
                <c:pt idx="55064">
                  <c:v>0.25136399999999998</c:v>
                </c:pt>
                <c:pt idx="55065">
                  <c:v>0.25675500000000001</c:v>
                </c:pt>
                <c:pt idx="55066">
                  <c:v>0.26194099999999998</c:v>
                </c:pt>
                <c:pt idx="55067">
                  <c:v>0.26723599999999997</c:v>
                </c:pt>
                <c:pt idx="55068">
                  <c:v>0.272314</c:v>
                </c:pt>
                <c:pt idx="55069">
                  <c:v>0.27767700000000001</c:v>
                </c:pt>
                <c:pt idx="55070">
                  <c:v>0.282829</c:v>
                </c:pt>
                <c:pt idx="55071">
                  <c:v>0.28762300000000002</c:v>
                </c:pt>
                <c:pt idx="55072">
                  <c:v>0.293157</c:v>
                </c:pt>
                <c:pt idx="55073">
                  <c:v>0.29785400000000001</c:v>
                </c:pt>
                <c:pt idx="55074">
                  <c:v>0.30324200000000001</c:v>
                </c:pt>
                <c:pt idx="55075">
                  <c:v>0.30815900000000002</c:v>
                </c:pt>
                <c:pt idx="55076">
                  <c:v>0.31298700000000002</c:v>
                </c:pt>
                <c:pt idx="55077">
                  <c:v>0.31806200000000001</c:v>
                </c:pt>
                <c:pt idx="55078">
                  <c:v>0.322882</c:v>
                </c:pt>
                <c:pt idx="55079">
                  <c:v>0.327899</c:v>
                </c:pt>
                <c:pt idx="55080">
                  <c:v>0.33260899999999999</c:v>
                </c:pt>
                <c:pt idx="55081">
                  <c:v>0.33734500000000001</c:v>
                </c:pt>
                <c:pt idx="55082">
                  <c:v>0.34227000000000002</c:v>
                </c:pt>
                <c:pt idx="55083">
                  <c:v>0.34688000000000002</c:v>
                </c:pt>
                <c:pt idx="55084">
                  <c:v>0.35142299999999999</c:v>
                </c:pt>
                <c:pt idx="55085">
                  <c:v>0.35627900000000001</c:v>
                </c:pt>
                <c:pt idx="55086">
                  <c:v>0.36071199999999998</c:v>
                </c:pt>
                <c:pt idx="55087">
                  <c:v>0.36525200000000002</c:v>
                </c:pt>
                <c:pt idx="55088">
                  <c:v>0.36980600000000002</c:v>
                </c:pt>
                <c:pt idx="55089">
                  <c:v>0.37418299999999999</c:v>
                </c:pt>
                <c:pt idx="55090">
                  <c:v>0.378807</c:v>
                </c:pt>
                <c:pt idx="55091">
                  <c:v>0.38312099999999999</c:v>
                </c:pt>
                <c:pt idx="55092">
                  <c:v>0.38739400000000002</c:v>
                </c:pt>
                <c:pt idx="55093">
                  <c:v>0.391621</c:v>
                </c:pt>
                <c:pt idx="55094">
                  <c:v>0.39585900000000002</c:v>
                </c:pt>
                <c:pt idx="55095">
                  <c:v>0.40010299999999999</c:v>
                </c:pt>
                <c:pt idx="55096">
                  <c:v>0.40411900000000001</c:v>
                </c:pt>
                <c:pt idx="55097">
                  <c:v>0.40820000000000001</c:v>
                </c:pt>
                <c:pt idx="55098">
                  <c:v>0.41230299999999998</c:v>
                </c:pt>
                <c:pt idx="55099">
                  <c:v>0.41616999999999998</c:v>
                </c:pt>
                <c:pt idx="55100">
                  <c:v>0.42001300000000003</c:v>
                </c:pt>
                <c:pt idx="55101">
                  <c:v>0.42400100000000002</c:v>
                </c:pt>
                <c:pt idx="55102">
                  <c:v>0.42774099999999998</c:v>
                </c:pt>
                <c:pt idx="55103">
                  <c:v>0.43156899999999998</c:v>
                </c:pt>
                <c:pt idx="55104">
                  <c:v>0.43522</c:v>
                </c:pt>
                <c:pt idx="55105">
                  <c:v>0.43907000000000002</c:v>
                </c:pt>
                <c:pt idx="55106">
                  <c:v>0.44278000000000001</c:v>
                </c:pt>
                <c:pt idx="55107">
                  <c:v>0.44636399999999998</c:v>
                </c:pt>
                <c:pt idx="55108">
                  <c:v>0.44981100000000002</c:v>
                </c:pt>
                <c:pt idx="55109">
                  <c:v>0.45346399999999998</c:v>
                </c:pt>
                <c:pt idx="55110">
                  <c:v>0.45678999999999997</c:v>
                </c:pt>
                <c:pt idx="55111">
                  <c:v>0.46016600000000002</c:v>
                </c:pt>
                <c:pt idx="55112">
                  <c:v>0.46362700000000001</c:v>
                </c:pt>
                <c:pt idx="55113">
                  <c:v>0.46662999999999999</c:v>
                </c:pt>
                <c:pt idx="55114">
                  <c:v>0.46993499999999999</c:v>
                </c:pt>
                <c:pt idx="55115">
                  <c:v>0.47304099999999999</c:v>
                </c:pt>
                <c:pt idx="55116">
                  <c:v>0.47610799999999998</c:v>
                </c:pt>
                <c:pt idx="55117">
                  <c:v>0.47922999999999999</c:v>
                </c:pt>
                <c:pt idx="55118">
                  <c:v>0.48200900000000002</c:v>
                </c:pt>
                <c:pt idx="55119">
                  <c:v>0.48502899999999999</c:v>
                </c:pt>
                <c:pt idx="55120">
                  <c:v>0.487848</c:v>
                </c:pt>
                <c:pt idx="55121">
                  <c:v>0.49065999999999999</c:v>
                </c:pt>
                <c:pt idx="55122">
                  <c:v>0.49350300000000002</c:v>
                </c:pt>
                <c:pt idx="55123">
                  <c:v>0.496118</c:v>
                </c:pt>
                <c:pt idx="55124">
                  <c:v>0.49891000000000002</c:v>
                </c:pt>
                <c:pt idx="55125">
                  <c:v>0.501305</c:v>
                </c:pt>
                <c:pt idx="55126">
                  <c:v>0.50375400000000004</c:v>
                </c:pt>
                <c:pt idx="55127">
                  <c:v>0.50619400000000003</c:v>
                </c:pt>
                <c:pt idx="55128">
                  <c:v>0.50864200000000004</c:v>
                </c:pt>
                <c:pt idx="55129">
                  <c:v>0.51077300000000003</c:v>
                </c:pt>
                <c:pt idx="55130">
                  <c:v>0.51306099999999999</c:v>
                </c:pt>
                <c:pt idx="55131">
                  <c:v>0.51546899999999996</c:v>
                </c:pt>
                <c:pt idx="55132">
                  <c:v>0.51726499999999997</c:v>
                </c:pt>
                <c:pt idx="55133">
                  <c:v>0.51943799999999996</c:v>
                </c:pt>
                <c:pt idx="55134">
                  <c:v>0.52130299999999996</c:v>
                </c:pt>
                <c:pt idx="55135">
                  <c:v>0.523254</c:v>
                </c:pt>
                <c:pt idx="55136">
                  <c:v>0.52506200000000003</c:v>
                </c:pt>
                <c:pt idx="55137">
                  <c:v>0.52671100000000004</c:v>
                </c:pt>
                <c:pt idx="55138">
                  <c:v>0.52852900000000003</c:v>
                </c:pt>
                <c:pt idx="55139">
                  <c:v>0.53010900000000005</c:v>
                </c:pt>
                <c:pt idx="55140">
                  <c:v>0.53156199999999998</c:v>
                </c:pt>
                <c:pt idx="55141">
                  <c:v>0.53316200000000002</c:v>
                </c:pt>
                <c:pt idx="55142">
                  <c:v>0.53454699999999999</c:v>
                </c:pt>
                <c:pt idx="55143">
                  <c:v>0.53601299999999996</c:v>
                </c:pt>
                <c:pt idx="55144">
                  <c:v>0.53734800000000005</c:v>
                </c:pt>
                <c:pt idx="55145">
                  <c:v>0.53847100000000003</c:v>
                </c:pt>
                <c:pt idx="55146">
                  <c:v>0.53985700000000003</c:v>
                </c:pt>
                <c:pt idx="55147">
                  <c:v>0.54083599999999998</c:v>
                </c:pt>
                <c:pt idx="55148">
                  <c:v>0.54195400000000005</c:v>
                </c:pt>
                <c:pt idx="55149">
                  <c:v>0.54290499999999997</c:v>
                </c:pt>
                <c:pt idx="55150">
                  <c:v>0.54369100000000004</c:v>
                </c:pt>
                <c:pt idx="55151">
                  <c:v>0.54444199999999998</c:v>
                </c:pt>
                <c:pt idx="55152">
                  <c:v>0.54502799999999996</c:v>
                </c:pt>
                <c:pt idx="55153">
                  <c:v>0.54566899999999996</c:v>
                </c:pt>
                <c:pt idx="55154">
                  <c:v>0.54618</c:v>
                </c:pt>
                <c:pt idx="55155">
                  <c:v>0.54644700000000002</c:v>
                </c:pt>
                <c:pt idx="55156">
                  <c:v>0.54668099999999997</c:v>
                </c:pt>
                <c:pt idx="55157">
                  <c:v>0.54710999999999999</c:v>
                </c:pt>
                <c:pt idx="55158">
                  <c:v>0.54721699999999995</c:v>
                </c:pt>
                <c:pt idx="55159">
                  <c:v>0.54740100000000003</c:v>
                </c:pt>
                <c:pt idx="55160">
                  <c:v>0.54760200000000003</c:v>
                </c:pt>
                <c:pt idx="55161">
                  <c:v>0.54732899999999995</c:v>
                </c:pt>
                <c:pt idx="55162">
                  <c:v>0.547489</c:v>
                </c:pt>
                <c:pt idx="55163">
                  <c:v>0.54730699999999999</c:v>
                </c:pt>
                <c:pt idx="55164">
                  <c:v>0.54700099999999996</c:v>
                </c:pt>
                <c:pt idx="55165">
                  <c:v>0.546906</c:v>
                </c:pt>
                <c:pt idx="55166">
                  <c:v>0.54630000000000001</c:v>
                </c:pt>
                <c:pt idx="55167">
                  <c:v>0.54607300000000003</c:v>
                </c:pt>
                <c:pt idx="55168">
                  <c:v>0.545566</c:v>
                </c:pt>
                <c:pt idx="55169">
                  <c:v>0.54508500000000004</c:v>
                </c:pt>
                <c:pt idx="55170">
                  <c:v>0.54427000000000003</c:v>
                </c:pt>
                <c:pt idx="55171">
                  <c:v>0.54372399999999999</c:v>
                </c:pt>
                <c:pt idx="55172">
                  <c:v>0.54279100000000002</c:v>
                </c:pt>
                <c:pt idx="55173">
                  <c:v>0.54216699999999995</c:v>
                </c:pt>
                <c:pt idx="55174">
                  <c:v>0.54113699999999998</c:v>
                </c:pt>
                <c:pt idx="55175">
                  <c:v>0.54015400000000002</c:v>
                </c:pt>
                <c:pt idx="55176">
                  <c:v>0.53912899999999997</c:v>
                </c:pt>
                <c:pt idx="55177">
                  <c:v>0.53779200000000005</c:v>
                </c:pt>
                <c:pt idx="55178">
                  <c:v>0.53669599999999995</c:v>
                </c:pt>
                <c:pt idx="55179">
                  <c:v>0.53542199999999995</c:v>
                </c:pt>
                <c:pt idx="55180">
                  <c:v>0.53393000000000002</c:v>
                </c:pt>
                <c:pt idx="55181">
                  <c:v>0.53262699999999996</c:v>
                </c:pt>
                <c:pt idx="55182">
                  <c:v>0.53124899999999997</c:v>
                </c:pt>
                <c:pt idx="55183">
                  <c:v>0.52950299999999995</c:v>
                </c:pt>
                <c:pt idx="55184">
                  <c:v>0.52795099999999995</c:v>
                </c:pt>
                <c:pt idx="55185">
                  <c:v>0.52630900000000003</c:v>
                </c:pt>
                <c:pt idx="55186">
                  <c:v>0.52464900000000003</c:v>
                </c:pt>
                <c:pt idx="55187">
                  <c:v>0.52289300000000005</c:v>
                </c:pt>
                <c:pt idx="55188">
                  <c:v>0.52088000000000001</c:v>
                </c:pt>
                <c:pt idx="55189">
                  <c:v>0.51920999999999995</c:v>
                </c:pt>
                <c:pt idx="55190">
                  <c:v>0.51707899999999996</c:v>
                </c:pt>
                <c:pt idx="55191">
                  <c:v>0.51509799999999994</c:v>
                </c:pt>
                <c:pt idx="55192">
                  <c:v>0.51312599999999997</c:v>
                </c:pt>
                <c:pt idx="55193">
                  <c:v>0.51100800000000002</c:v>
                </c:pt>
                <c:pt idx="55194">
                  <c:v>0.50854100000000002</c:v>
                </c:pt>
                <c:pt idx="55195">
                  <c:v>0.50638799999999995</c:v>
                </c:pt>
                <c:pt idx="55196">
                  <c:v>0.50400199999999995</c:v>
                </c:pt>
                <c:pt idx="55197">
                  <c:v>0.50148899999999996</c:v>
                </c:pt>
                <c:pt idx="55198">
                  <c:v>0.49914199999999997</c:v>
                </c:pt>
                <c:pt idx="55199">
                  <c:v>0.496591</c:v>
                </c:pt>
                <c:pt idx="55200">
                  <c:v>0.49415199999999998</c:v>
                </c:pt>
                <c:pt idx="55201">
                  <c:v>0.49143799999999999</c:v>
                </c:pt>
                <c:pt idx="55202">
                  <c:v>0.48887799999999998</c:v>
                </c:pt>
                <c:pt idx="55203">
                  <c:v>0.48617899999999997</c:v>
                </c:pt>
                <c:pt idx="55204">
                  <c:v>0.48337999999999998</c:v>
                </c:pt>
                <c:pt idx="55205">
                  <c:v>0.48076600000000003</c:v>
                </c:pt>
                <c:pt idx="55206">
                  <c:v>0.47771599999999997</c:v>
                </c:pt>
                <c:pt idx="55207">
                  <c:v>0.47500500000000001</c:v>
                </c:pt>
                <c:pt idx="55208">
                  <c:v>0.47214400000000001</c:v>
                </c:pt>
                <c:pt idx="55209">
                  <c:v>0.46931400000000001</c:v>
                </c:pt>
                <c:pt idx="55210">
                  <c:v>0.46602199999999999</c:v>
                </c:pt>
                <c:pt idx="55211">
                  <c:v>0.46318300000000001</c:v>
                </c:pt>
                <c:pt idx="55212">
                  <c:v>0.46015299999999998</c:v>
                </c:pt>
                <c:pt idx="55213">
                  <c:v>0.45675199999999999</c:v>
                </c:pt>
                <c:pt idx="55214">
                  <c:v>0.45369500000000001</c:v>
                </c:pt>
                <c:pt idx="55215">
                  <c:v>0.45033099999999998</c:v>
                </c:pt>
                <c:pt idx="55216">
                  <c:v>0.44725399999999998</c:v>
                </c:pt>
                <c:pt idx="55217">
                  <c:v>0.443523</c:v>
                </c:pt>
                <c:pt idx="55218">
                  <c:v>0.44022299999999998</c:v>
                </c:pt>
                <c:pt idx="55219">
                  <c:v>0.43709799999999999</c:v>
                </c:pt>
                <c:pt idx="55220">
                  <c:v>0.43319200000000002</c:v>
                </c:pt>
                <c:pt idx="55221">
                  <c:v>0.42992000000000002</c:v>
                </c:pt>
                <c:pt idx="55222">
                  <c:v>0.42632399999999998</c:v>
                </c:pt>
                <c:pt idx="55223">
                  <c:v>0.422707</c:v>
                </c:pt>
                <c:pt idx="55224">
                  <c:v>0.41914200000000001</c:v>
                </c:pt>
                <c:pt idx="55225">
                  <c:v>0.41558</c:v>
                </c:pt>
                <c:pt idx="55226">
                  <c:v>0.41154299999999999</c:v>
                </c:pt>
                <c:pt idx="55227">
                  <c:v>0.407858</c:v>
                </c:pt>
                <c:pt idx="55228">
                  <c:v>0.40418300000000001</c:v>
                </c:pt>
                <c:pt idx="55229">
                  <c:v>0.400399</c:v>
                </c:pt>
                <c:pt idx="55230">
                  <c:v>0.39648299999999997</c:v>
                </c:pt>
                <c:pt idx="55231">
                  <c:v>0.39249600000000001</c:v>
                </c:pt>
                <c:pt idx="55232">
                  <c:v>0.38881300000000002</c:v>
                </c:pt>
                <c:pt idx="55233">
                  <c:v>0.38462499999999999</c:v>
                </c:pt>
                <c:pt idx="55234">
                  <c:v>0.38078800000000002</c:v>
                </c:pt>
                <c:pt idx="55235">
                  <c:v>0.37672699999999998</c:v>
                </c:pt>
                <c:pt idx="55236">
                  <c:v>0.37267699999999998</c:v>
                </c:pt>
                <c:pt idx="55237">
                  <c:v>0.36841000000000002</c:v>
                </c:pt>
                <c:pt idx="55238">
                  <c:v>0.36463400000000001</c:v>
                </c:pt>
                <c:pt idx="55239">
                  <c:v>0.36024200000000001</c:v>
                </c:pt>
                <c:pt idx="55240">
                  <c:v>0.35599799999999998</c:v>
                </c:pt>
                <c:pt idx="55241">
                  <c:v>0.35206199999999999</c:v>
                </c:pt>
                <c:pt idx="55242">
                  <c:v>0.34754400000000002</c:v>
                </c:pt>
                <c:pt idx="55243">
                  <c:v>0.34322599999999998</c:v>
                </c:pt>
                <c:pt idx="55244">
                  <c:v>0.33894099999999999</c:v>
                </c:pt>
                <c:pt idx="55245">
                  <c:v>0.334646</c:v>
                </c:pt>
                <c:pt idx="55246">
                  <c:v>0.33033699999999999</c:v>
                </c:pt>
                <c:pt idx="55247">
                  <c:v>0.32567600000000002</c:v>
                </c:pt>
                <c:pt idx="55248">
                  <c:v>0.32149800000000001</c:v>
                </c:pt>
                <c:pt idx="55249">
                  <c:v>0.31688499999999997</c:v>
                </c:pt>
                <c:pt idx="55250">
                  <c:v>0.31237999999999999</c:v>
                </c:pt>
                <c:pt idx="55251">
                  <c:v>0.30803000000000003</c:v>
                </c:pt>
                <c:pt idx="55252">
                  <c:v>0.303392</c:v>
                </c:pt>
                <c:pt idx="55253">
                  <c:v>0.298682</c:v>
                </c:pt>
                <c:pt idx="55254">
                  <c:v>0.29423199999999999</c:v>
                </c:pt>
                <c:pt idx="55255">
                  <c:v>0.289688</c:v>
                </c:pt>
                <c:pt idx="55256">
                  <c:v>0.28506100000000001</c:v>
                </c:pt>
                <c:pt idx="55257">
                  <c:v>0.28040199999999998</c:v>
                </c:pt>
                <c:pt idx="55258">
                  <c:v>0.27555099999999999</c:v>
                </c:pt>
                <c:pt idx="55259">
                  <c:v>0.27090199999999998</c:v>
                </c:pt>
                <c:pt idx="55260">
                  <c:v>0.266069</c:v>
                </c:pt>
                <c:pt idx="55261">
                  <c:v>0.26131100000000002</c:v>
                </c:pt>
                <c:pt idx="55262">
                  <c:v>0.25656299999999999</c:v>
                </c:pt>
                <c:pt idx="55263">
                  <c:v>0.25163000000000002</c:v>
                </c:pt>
                <c:pt idx="55264">
                  <c:v>0.24679699999999999</c:v>
                </c:pt>
                <c:pt idx="55265">
                  <c:v>0.2419</c:v>
                </c:pt>
                <c:pt idx="55266">
                  <c:v>0.23713300000000001</c:v>
                </c:pt>
                <c:pt idx="55267">
                  <c:v>0.23225899999999999</c:v>
                </c:pt>
                <c:pt idx="55268">
                  <c:v>0.227469</c:v>
                </c:pt>
                <c:pt idx="55269">
                  <c:v>0.22233700000000001</c:v>
                </c:pt>
                <c:pt idx="55270">
                  <c:v>0.21751400000000001</c:v>
                </c:pt>
                <c:pt idx="55271">
                  <c:v>0.212675</c:v>
                </c:pt>
                <c:pt idx="55272">
                  <c:v>0.20759</c:v>
                </c:pt>
                <c:pt idx="55273">
                  <c:v>0.20282700000000001</c:v>
                </c:pt>
                <c:pt idx="55274">
                  <c:v>0.19773099999999999</c:v>
                </c:pt>
                <c:pt idx="55275">
                  <c:v>0.19290299999999999</c:v>
                </c:pt>
                <c:pt idx="55276">
                  <c:v>0.18781400000000001</c:v>
                </c:pt>
                <c:pt idx="55277">
                  <c:v>0.182974</c:v>
                </c:pt>
                <c:pt idx="55278">
                  <c:v>0.178009</c:v>
                </c:pt>
                <c:pt idx="55279">
                  <c:v>0.173037</c:v>
                </c:pt>
                <c:pt idx="55280">
                  <c:v>0.16798099999999999</c:v>
                </c:pt>
                <c:pt idx="55281" formatCode="0.00E+00">
                  <c:v>0.16300600000000001</c:v>
                </c:pt>
                <c:pt idx="55282">
                  <c:v>0.157861</c:v>
                </c:pt>
                <c:pt idx="55283">
                  <c:v>0.152836</c:v>
                </c:pt>
                <c:pt idx="55284">
                  <c:v>0.147789</c:v>
                </c:pt>
                <c:pt idx="55285">
                  <c:v>0.14250099999999999</c:v>
                </c:pt>
                <c:pt idx="55286">
                  <c:v>0.13749600000000001</c:v>
                </c:pt>
                <c:pt idx="55287">
                  <c:v>0.13245999999999999</c:v>
                </c:pt>
                <c:pt idx="55288">
                  <c:v>0.127218</c:v>
                </c:pt>
                <c:pt idx="55289">
                  <c:v>0.122281</c:v>
                </c:pt>
                <c:pt idx="55290">
                  <c:v>0.11712599999999999</c:v>
                </c:pt>
                <c:pt idx="55291">
                  <c:v>0.112111</c:v>
                </c:pt>
                <c:pt idx="55292">
                  <c:v>0.106861</c:v>
                </c:pt>
                <c:pt idx="55293">
                  <c:v>0.101967</c:v>
                </c:pt>
                <c:pt idx="55294">
                  <c:v>9.6872899999999998E-2</c:v>
                </c:pt>
                <c:pt idx="55295">
                  <c:v>9.1805999999999999E-2</c:v>
                </c:pt>
                <c:pt idx="55296">
                  <c:v>8.6695599999999998E-2</c:v>
                </c:pt>
                <c:pt idx="55297">
                  <c:v>8.1644400000000006E-2</c:v>
                </c:pt>
                <c:pt idx="55298">
                  <c:v>7.6521000000000006E-2</c:v>
                </c:pt>
                <c:pt idx="55299">
                  <c:v>7.13694E-2</c:v>
                </c:pt>
                <c:pt idx="55300">
                  <c:v>6.6464099999999998E-2</c:v>
                </c:pt>
                <c:pt idx="55301">
                  <c:v>6.1237E-2</c:v>
                </c:pt>
                <c:pt idx="55302">
                  <c:v>5.6159599999999997E-2</c:v>
                </c:pt>
                <c:pt idx="55303">
                  <c:v>5.0989300000000001E-2</c:v>
                </c:pt>
                <c:pt idx="55304">
                  <c:v>4.5971199999999997E-2</c:v>
                </c:pt>
                <c:pt idx="55305">
                  <c:v>4.0956600000000003E-2</c:v>
                </c:pt>
                <c:pt idx="55306">
                  <c:v>3.5787399999999997E-2</c:v>
                </c:pt>
                <c:pt idx="55307">
                  <c:v>3.08182E-2</c:v>
                </c:pt>
                <c:pt idx="55308">
                  <c:v>2.57486E-2</c:v>
                </c:pt>
                <c:pt idx="55309">
                  <c:v>2.0653700000000001E-2</c:v>
                </c:pt>
                <c:pt idx="55310">
                  <c:v>1.5540999999999999E-2</c:v>
                </c:pt>
                <c:pt idx="55311">
                  <c:v>1.05398E-2</c:v>
                </c:pt>
                <c:pt idx="55312">
                  <c:v>5.2285099999999996E-3</c:v>
                </c:pt>
                <c:pt idx="55313">
                  <c:v>1.6899100000000001E-4</c:v>
                </c:pt>
                <c:pt idx="55314">
                  <c:v>-4.8551000000000002E-3</c:v>
                </c:pt>
                <c:pt idx="55315">
                  <c:v>-9.9305799999999996E-3</c:v>
                </c:pt>
                <c:pt idx="55316">
                  <c:v>-1.49236E-2</c:v>
                </c:pt>
                <c:pt idx="55317">
                  <c:v>-2.0002300000000001E-2</c:v>
                </c:pt>
                <c:pt idx="55318">
                  <c:v>-2.4970699999999998E-2</c:v>
                </c:pt>
                <c:pt idx="55319">
                  <c:v>-3.0130799999999999E-2</c:v>
                </c:pt>
                <c:pt idx="55320">
                  <c:v>-3.5164300000000002E-2</c:v>
                </c:pt>
                <c:pt idx="55321">
                  <c:v>-4.0115400000000002E-2</c:v>
                </c:pt>
                <c:pt idx="55322">
                  <c:v>-4.5240900000000001E-2</c:v>
                </c:pt>
                <c:pt idx="55323">
                  <c:v>-5.0265999999999998E-2</c:v>
                </c:pt>
                <c:pt idx="55324">
                  <c:v>-5.5368500000000001E-2</c:v>
                </c:pt>
                <c:pt idx="55325">
                  <c:v>-6.02742E-2</c:v>
                </c:pt>
                <c:pt idx="55326">
                  <c:v>-6.5323099999999995E-2</c:v>
                </c:pt>
                <c:pt idx="55327">
                  <c:v>-7.0190000000000002E-2</c:v>
                </c:pt>
                <c:pt idx="55328">
                  <c:v>-7.5152800000000006E-2</c:v>
                </c:pt>
                <c:pt idx="55329">
                  <c:v>-8.0219399999999996E-2</c:v>
                </c:pt>
                <c:pt idx="55330">
                  <c:v>-8.5095400000000002E-2</c:v>
                </c:pt>
                <c:pt idx="55331">
                  <c:v>-9.01029E-2</c:v>
                </c:pt>
                <c:pt idx="55332">
                  <c:v>-9.4953899999999994E-2</c:v>
                </c:pt>
                <c:pt idx="55333">
                  <c:v>-0.100064</c:v>
                </c:pt>
                <c:pt idx="55334">
                  <c:v>-0.104949</c:v>
                </c:pt>
                <c:pt idx="55335">
                  <c:v>-0.11000600000000001</c:v>
                </c:pt>
                <c:pt idx="55336">
                  <c:v>-0.11484999999999999</c:v>
                </c:pt>
                <c:pt idx="55337">
                  <c:v>-0.119722</c:v>
                </c:pt>
                <c:pt idx="55338">
                  <c:v>-0.124597</c:v>
                </c:pt>
                <c:pt idx="55339">
                  <c:v>-0.12953999999999999</c:v>
                </c:pt>
                <c:pt idx="55340">
                  <c:v>-0.13439200000000001</c:v>
                </c:pt>
                <c:pt idx="55341">
                  <c:v>-0.13911000000000001</c:v>
                </c:pt>
                <c:pt idx="55342">
                  <c:v>-0.14385999999999999</c:v>
                </c:pt>
                <c:pt idx="55343">
                  <c:v>-0.148698</c:v>
                </c:pt>
                <c:pt idx="55344">
                  <c:v>-0.15349299999999999</c:v>
                </c:pt>
                <c:pt idx="55345">
                  <c:v>-0.15825600000000001</c:v>
                </c:pt>
                <c:pt idx="55346">
                  <c:v>-0.163077</c:v>
                </c:pt>
                <c:pt idx="55347">
                  <c:v>-0.16778499999999999</c:v>
                </c:pt>
                <c:pt idx="55348">
                  <c:v>-0.17263400000000001</c:v>
                </c:pt>
                <c:pt idx="55349">
                  <c:v>-0.177174</c:v>
                </c:pt>
                <c:pt idx="55350">
                  <c:v>-0.18184900000000001</c:v>
                </c:pt>
                <c:pt idx="55351">
                  <c:v>-0.18665399999999999</c:v>
                </c:pt>
                <c:pt idx="55352">
                  <c:v>-0.191161</c:v>
                </c:pt>
                <c:pt idx="55353">
                  <c:v>-0.19578400000000001</c:v>
                </c:pt>
                <c:pt idx="55354">
                  <c:v>-0.200239</c:v>
                </c:pt>
                <c:pt idx="55355">
                  <c:v>-0.20485500000000001</c:v>
                </c:pt>
                <c:pt idx="55356">
                  <c:v>-0.20949799999999999</c:v>
                </c:pt>
                <c:pt idx="55357">
                  <c:v>-0.213808</c:v>
                </c:pt>
                <c:pt idx="55358">
                  <c:v>-0.21826300000000001</c:v>
                </c:pt>
                <c:pt idx="55359">
                  <c:v>-0.22265199999999999</c:v>
                </c:pt>
                <c:pt idx="55360">
                  <c:v>-0.22725600000000001</c:v>
                </c:pt>
                <c:pt idx="55361">
                  <c:v>-0.23167099999999999</c:v>
                </c:pt>
                <c:pt idx="55362">
                  <c:v>-0.236016</c:v>
                </c:pt>
                <c:pt idx="55363">
                  <c:v>-0.24029300000000001</c:v>
                </c:pt>
                <c:pt idx="55364">
                  <c:v>-0.24440500000000001</c:v>
                </c:pt>
                <c:pt idx="55365">
                  <c:v>-0.248669</c:v>
                </c:pt>
                <c:pt idx="55366">
                  <c:v>-0.25292100000000001</c:v>
                </c:pt>
                <c:pt idx="55367">
                  <c:v>-0.257131</c:v>
                </c:pt>
                <c:pt idx="55368">
                  <c:v>-0.261152</c:v>
                </c:pt>
                <c:pt idx="55369">
                  <c:v>-0.26533800000000002</c:v>
                </c:pt>
                <c:pt idx="55370">
                  <c:v>-0.26934999999999998</c:v>
                </c:pt>
                <c:pt idx="55371">
                  <c:v>-0.273314</c:v>
                </c:pt>
                <c:pt idx="55372">
                  <c:v>-0.27732000000000001</c:v>
                </c:pt>
                <c:pt idx="55373">
                  <c:v>-0.28111000000000003</c:v>
                </c:pt>
                <c:pt idx="55374">
                  <c:v>-0.28506599999999999</c:v>
                </c:pt>
                <c:pt idx="55375">
                  <c:v>-0.288663</c:v>
                </c:pt>
                <c:pt idx="55376">
                  <c:v>-0.29258400000000001</c:v>
                </c:pt>
                <c:pt idx="55377">
                  <c:v>-0.29632900000000001</c:v>
                </c:pt>
                <c:pt idx="55378">
                  <c:v>-0.30007899999999998</c:v>
                </c:pt>
                <c:pt idx="55379">
                  <c:v>-0.30373299999999998</c:v>
                </c:pt>
                <c:pt idx="55380">
                  <c:v>-0.30735899999999999</c:v>
                </c:pt>
                <c:pt idx="55381">
                  <c:v>-0.31107800000000002</c:v>
                </c:pt>
                <c:pt idx="55382">
                  <c:v>-0.314498</c:v>
                </c:pt>
                <c:pt idx="55383">
                  <c:v>-0.31818099999999999</c:v>
                </c:pt>
                <c:pt idx="55384">
                  <c:v>-0.32142700000000002</c:v>
                </c:pt>
                <c:pt idx="55385">
                  <c:v>-0.32486599999999999</c:v>
                </c:pt>
                <c:pt idx="55386">
                  <c:v>-0.32822699999999999</c:v>
                </c:pt>
                <c:pt idx="55387">
                  <c:v>-0.331453</c:v>
                </c:pt>
                <c:pt idx="55388">
                  <c:v>-0.33487699999999998</c:v>
                </c:pt>
                <c:pt idx="55389">
                  <c:v>-0.33786699999999997</c:v>
                </c:pt>
                <c:pt idx="55390">
                  <c:v>-0.34112300000000001</c:v>
                </c:pt>
                <c:pt idx="55391">
                  <c:v>-0.34418100000000001</c:v>
                </c:pt>
                <c:pt idx="55392">
                  <c:v>-0.34725899999999998</c:v>
                </c:pt>
                <c:pt idx="55393">
                  <c:v>-0.35020499999999999</c:v>
                </c:pt>
                <c:pt idx="55394">
                  <c:v>-0.35318899999999998</c:v>
                </c:pt>
                <c:pt idx="55395">
                  <c:v>-0.35603499999999999</c:v>
                </c:pt>
                <c:pt idx="55396">
                  <c:v>-0.35874299999999998</c:v>
                </c:pt>
                <c:pt idx="55397">
                  <c:v>-0.36182999999999998</c:v>
                </c:pt>
                <c:pt idx="55398">
                  <c:v>-0.36447200000000002</c:v>
                </c:pt>
                <c:pt idx="55399">
                  <c:v>-0.36721599999999999</c:v>
                </c:pt>
                <c:pt idx="55400">
                  <c:v>-0.36984400000000001</c:v>
                </c:pt>
                <c:pt idx="55401">
                  <c:v>-0.372562</c:v>
                </c:pt>
                <c:pt idx="55402">
                  <c:v>-0.37524000000000002</c:v>
                </c:pt>
                <c:pt idx="55403">
                  <c:v>-0.377776</c:v>
                </c:pt>
                <c:pt idx="55404">
                  <c:v>-0.38031199999999998</c:v>
                </c:pt>
                <c:pt idx="55405">
                  <c:v>-0.38270300000000002</c:v>
                </c:pt>
                <c:pt idx="55406">
                  <c:v>-0.38503599999999999</c:v>
                </c:pt>
                <c:pt idx="55407">
                  <c:v>-0.38753599999999999</c:v>
                </c:pt>
                <c:pt idx="55408">
                  <c:v>-0.38985399999999998</c:v>
                </c:pt>
                <c:pt idx="55409">
                  <c:v>-0.39210200000000001</c:v>
                </c:pt>
                <c:pt idx="55410">
                  <c:v>-0.39438499999999999</c:v>
                </c:pt>
                <c:pt idx="55411">
                  <c:v>-0.39650299999999999</c:v>
                </c:pt>
                <c:pt idx="55412">
                  <c:v>-0.39862900000000001</c:v>
                </c:pt>
                <c:pt idx="55413">
                  <c:v>-0.400702</c:v>
                </c:pt>
                <c:pt idx="55414">
                  <c:v>-0.40279700000000002</c:v>
                </c:pt>
                <c:pt idx="55415">
                  <c:v>-0.40477200000000002</c:v>
                </c:pt>
                <c:pt idx="55416">
                  <c:v>-0.40665699999999999</c:v>
                </c:pt>
                <c:pt idx="55417">
                  <c:v>-0.40864800000000001</c:v>
                </c:pt>
                <c:pt idx="55418">
                  <c:v>-0.410528</c:v>
                </c:pt>
                <c:pt idx="55419">
                  <c:v>-0.41241899999999998</c:v>
                </c:pt>
                <c:pt idx="55420">
                  <c:v>-0.41418300000000002</c:v>
                </c:pt>
                <c:pt idx="55421">
                  <c:v>-0.41608099999999998</c:v>
                </c:pt>
                <c:pt idx="55422">
                  <c:v>-0.41776099999999999</c:v>
                </c:pt>
                <c:pt idx="55423">
                  <c:v>-0.419543</c:v>
                </c:pt>
                <c:pt idx="55424">
                  <c:v>-0.42127100000000001</c:v>
                </c:pt>
                <c:pt idx="55425">
                  <c:v>-0.42280400000000001</c:v>
                </c:pt>
                <c:pt idx="55426">
                  <c:v>-0.42448999999999998</c:v>
                </c:pt>
                <c:pt idx="55427">
                  <c:v>-0.42596600000000001</c:v>
                </c:pt>
                <c:pt idx="55428">
                  <c:v>-0.42750899999999997</c:v>
                </c:pt>
                <c:pt idx="55429">
                  <c:v>-0.42906699999999998</c:v>
                </c:pt>
                <c:pt idx="55430">
                  <c:v>-0.43048500000000001</c:v>
                </c:pt>
                <c:pt idx="55431">
                  <c:v>-0.43206</c:v>
                </c:pt>
                <c:pt idx="55432">
                  <c:v>-0.43340400000000001</c:v>
                </c:pt>
                <c:pt idx="55433">
                  <c:v>-0.43485600000000002</c:v>
                </c:pt>
                <c:pt idx="55434">
                  <c:v>-0.43626399999999999</c:v>
                </c:pt>
                <c:pt idx="55435">
                  <c:v>-0.43748300000000001</c:v>
                </c:pt>
                <c:pt idx="55436">
                  <c:v>-0.43884200000000001</c:v>
                </c:pt>
                <c:pt idx="55437">
                  <c:v>-0.44012099999999998</c:v>
                </c:pt>
                <c:pt idx="55438">
                  <c:v>-0.44129400000000002</c:v>
                </c:pt>
                <c:pt idx="55439">
                  <c:v>-0.442519</c:v>
                </c:pt>
                <c:pt idx="55440">
                  <c:v>-0.443888</c:v>
                </c:pt>
                <c:pt idx="55441">
                  <c:v>-0.44489600000000001</c:v>
                </c:pt>
                <c:pt idx="55442">
                  <c:v>-0.44617699999999999</c:v>
                </c:pt>
                <c:pt idx="55443">
                  <c:v>-0.44718799999999997</c:v>
                </c:pt>
                <c:pt idx="55444">
                  <c:v>-0.44823099999999999</c:v>
                </c:pt>
                <c:pt idx="55445">
                  <c:v>-0.44942100000000001</c:v>
                </c:pt>
                <c:pt idx="55446">
                  <c:v>-0.45036799999999999</c:v>
                </c:pt>
                <c:pt idx="55447">
                  <c:v>-0.45150600000000002</c:v>
                </c:pt>
                <c:pt idx="55448">
                  <c:v>-0.45246900000000001</c:v>
                </c:pt>
                <c:pt idx="55449">
                  <c:v>-0.45339000000000002</c:v>
                </c:pt>
                <c:pt idx="55450">
                  <c:v>-0.45432499999999998</c:v>
                </c:pt>
                <c:pt idx="55451">
                  <c:v>-0.45529700000000001</c:v>
                </c:pt>
                <c:pt idx="55452">
                  <c:v>-0.45612999999999998</c:v>
                </c:pt>
                <c:pt idx="55453">
                  <c:v>-0.45705400000000002</c:v>
                </c:pt>
                <c:pt idx="55454">
                  <c:v>-0.45780500000000002</c:v>
                </c:pt>
                <c:pt idx="55455">
                  <c:v>-0.458455</c:v>
                </c:pt>
                <c:pt idx="55456">
                  <c:v>-0.45927899999999999</c:v>
                </c:pt>
                <c:pt idx="55457">
                  <c:v>-0.460034</c:v>
                </c:pt>
                <c:pt idx="55458">
                  <c:v>-0.46090900000000001</c:v>
                </c:pt>
                <c:pt idx="55459">
                  <c:v>-0.46149099999999998</c:v>
                </c:pt>
                <c:pt idx="55460">
                  <c:v>-0.46207399999999998</c:v>
                </c:pt>
                <c:pt idx="55461">
                  <c:v>-0.46293600000000001</c:v>
                </c:pt>
                <c:pt idx="55462">
                  <c:v>-0.46343699999999999</c:v>
                </c:pt>
                <c:pt idx="55463">
                  <c:v>-0.46409600000000001</c:v>
                </c:pt>
                <c:pt idx="55464">
                  <c:v>-0.46473799999999998</c:v>
                </c:pt>
                <c:pt idx="55465">
                  <c:v>-0.46524900000000002</c:v>
                </c:pt>
                <c:pt idx="55466">
                  <c:v>-0.46567399999999998</c:v>
                </c:pt>
                <c:pt idx="55467">
                  <c:v>-0.466333</c:v>
                </c:pt>
                <c:pt idx="55468">
                  <c:v>-0.46676099999999998</c:v>
                </c:pt>
                <c:pt idx="55469">
                  <c:v>-0.46746900000000002</c:v>
                </c:pt>
                <c:pt idx="55470">
                  <c:v>-0.46784500000000001</c:v>
                </c:pt>
                <c:pt idx="55471">
                  <c:v>-0.46822599999999998</c:v>
                </c:pt>
                <c:pt idx="55472">
                  <c:v>-0.46878399999999998</c:v>
                </c:pt>
                <c:pt idx="55473">
                  <c:v>-0.46904800000000002</c:v>
                </c:pt>
                <c:pt idx="55474">
                  <c:v>-0.46963899999999997</c:v>
                </c:pt>
                <c:pt idx="55475">
                  <c:v>-0.46987699999999999</c:v>
                </c:pt>
                <c:pt idx="55476">
                  <c:v>-0.47015499999999999</c:v>
                </c:pt>
                <c:pt idx="55477">
                  <c:v>-0.47046700000000002</c:v>
                </c:pt>
                <c:pt idx="55478">
                  <c:v>-0.470642</c:v>
                </c:pt>
                <c:pt idx="55479">
                  <c:v>-0.47107199999999999</c:v>
                </c:pt>
                <c:pt idx="55480">
                  <c:v>-0.47112500000000002</c:v>
                </c:pt>
                <c:pt idx="55481">
                  <c:v>-0.471474</c:v>
                </c:pt>
                <c:pt idx="55482">
                  <c:v>-0.47156100000000001</c:v>
                </c:pt>
                <c:pt idx="55483">
                  <c:v>-0.47171000000000002</c:v>
                </c:pt>
                <c:pt idx="55484">
                  <c:v>-0.47190599999999999</c:v>
                </c:pt>
                <c:pt idx="55485">
                  <c:v>-0.472055</c:v>
                </c:pt>
                <c:pt idx="55486">
                  <c:v>-0.47208899999999998</c:v>
                </c:pt>
                <c:pt idx="55487">
                  <c:v>-0.472076</c:v>
                </c:pt>
                <c:pt idx="55488">
                  <c:v>-0.47228100000000001</c:v>
                </c:pt>
                <c:pt idx="55489">
                  <c:v>-0.47208800000000001</c:v>
                </c:pt>
                <c:pt idx="55490">
                  <c:v>-0.47221800000000003</c:v>
                </c:pt>
                <c:pt idx="55491">
                  <c:v>-0.47218300000000002</c:v>
                </c:pt>
                <c:pt idx="55492">
                  <c:v>-0.47203200000000001</c:v>
                </c:pt>
                <c:pt idx="55493">
                  <c:v>-0.471833</c:v>
                </c:pt>
                <c:pt idx="55494">
                  <c:v>-0.471746</c:v>
                </c:pt>
                <c:pt idx="55495">
                  <c:v>-0.47168199999999999</c:v>
                </c:pt>
                <c:pt idx="55496">
                  <c:v>-0.47165000000000001</c:v>
                </c:pt>
                <c:pt idx="55497">
                  <c:v>-0.47155200000000003</c:v>
                </c:pt>
                <c:pt idx="55498">
                  <c:v>-0.47117799999999999</c:v>
                </c:pt>
                <c:pt idx="55499">
                  <c:v>-0.47108100000000003</c:v>
                </c:pt>
                <c:pt idx="55500">
                  <c:v>-0.47103699999999998</c:v>
                </c:pt>
                <c:pt idx="55501">
                  <c:v>-0.47089500000000001</c:v>
                </c:pt>
                <c:pt idx="55502">
                  <c:v>-0.47060299999999999</c:v>
                </c:pt>
                <c:pt idx="55503">
                  <c:v>-0.47017799999999998</c:v>
                </c:pt>
                <c:pt idx="55504">
                  <c:v>-0.47009600000000001</c:v>
                </c:pt>
                <c:pt idx="55505">
                  <c:v>-0.469696</c:v>
                </c:pt>
                <c:pt idx="55506">
                  <c:v>-0.46956999999999999</c:v>
                </c:pt>
                <c:pt idx="55507">
                  <c:v>-0.46920499999999998</c:v>
                </c:pt>
                <c:pt idx="55508">
                  <c:v>-0.46890199999999999</c:v>
                </c:pt>
                <c:pt idx="55509">
                  <c:v>-0.468528</c:v>
                </c:pt>
                <c:pt idx="55510">
                  <c:v>-0.46809699999999999</c:v>
                </c:pt>
                <c:pt idx="55511">
                  <c:v>-0.46804800000000002</c:v>
                </c:pt>
                <c:pt idx="55512">
                  <c:v>-0.46743600000000002</c:v>
                </c:pt>
                <c:pt idx="55513">
                  <c:v>-0.46721099999999999</c:v>
                </c:pt>
                <c:pt idx="55514">
                  <c:v>-0.46638499999999999</c:v>
                </c:pt>
                <c:pt idx="55515">
                  <c:v>-0.46598600000000001</c:v>
                </c:pt>
                <c:pt idx="55516">
                  <c:v>-0.46552500000000002</c:v>
                </c:pt>
                <c:pt idx="55517">
                  <c:v>-0.465063</c:v>
                </c:pt>
                <c:pt idx="55518">
                  <c:v>-0.46457599999999999</c:v>
                </c:pt>
                <c:pt idx="55519">
                  <c:v>-0.46387499999999998</c:v>
                </c:pt>
                <c:pt idx="55520">
                  <c:v>-0.46317799999999998</c:v>
                </c:pt>
                <c:pt idx="55521">
                  <c:v>-0.46270699999999998</c:v>
                </c:pt>
                <c:pt idx="55522">
                  <c:v>-0.462283</c:v>
                </c:pt>
                <c:pt idx="55523">
                  <c:v>-0.46157599999999999</c:v>
                </c:pt>
                <c:pt idx="55524">
                  <c:v>-0.46101599999999998</c:v>
                </c:pt>
                <c:pt idx="55525">
                  <c:v>-0.46016400000000002</c:v>
                </c:pt>
                <c:pt idx="55526">
                  <c:v>-0.45970100000000003</c:v>
                </c:pt>
                <c:pt idx="55527">
                  <c:v>-0.45889099999999999</c:v>
                </c:pt>
                <c:pt idx="55528">
                  <c:v>-0.45835399999999998</c:v>
                </c:pt>
                <c:pt idx="55529">
                  <c:v>-0.45745799999999998</c:v>
                </c:pt>
                <c:pt idx="55530">
                  <c:v>-0.45654499999999998</c:v>
                </c:pt>
                <c:pt idx="55531">
                  <c:v>-0.455681</c:v>
                </c:pt>
                <c:pt idx="55532">
                  <c:v>-0.45496399999999998</c:v>
                </c:pt>
                <c:pt idx="55533">
                  <c:v>-0.45413900000000001</c:v>
                </c:pt>
                <c:pt idx="55534">
                  <c:v>-0.453125</c:v>
                </c:pt>
                <c:pt idx="55535">
                  <c:v>-0.45227400000000001</c:v>
                </c:pt>
                <c:pt idx="55536">
                  <c:v>-0.45105099999999998</c:v>
                </c:pt>
                <c:pt idx="55537">
                  <c:v>-0.450353</c:v>
                </c:pt>
                <c:pt idx="55538">
                  <c:v>-0.44926100000000002</c:v>
                </c:pt>
                <c:pt idx="55539">
                  <c:v>-0.44825799999999999</c:v>
                </c:pt>
                <c:pt idx="55540">
                  <c:v>-0.44697500000000001</c:v>
                </c:pt>
                <c:pt idx="55541">
                  <c:v>-0.445741</c:v>
                </c:pt>
                <c:pt idx="55542">
                  <c:v>-0.44445499999999999</c:v>
                </c:pt>
                <c:pt idx="55543">
                  <c:v>-0.44340499999999999</c:v>
                </c:pt>
                <c:pt idx="55544">
                  <c:v>-0.44210500000000003</c:v>
                </c:pt>
                <c:pt idx="55545">
                  <c:v>-0.44064199999999998</c:v>
                </c:pt>
                <c:pt idx="55546">
                  <c:v>-0.43934099999999998</c:v>
                </c:pt>
                <c:pt idx="55547">
                  <c:v>-0.43783699999999998</c:v>
                </c:pt>
                <c:pt idx="55548">
                  <c:v>-0.43665900000000002</c:v>
                </c:pt>
                <c:pt idx="55549">
                  <c:v>-0.43519400000000003</c:v>
                </c:pt>
                <c:pt idx="55550">
                  <c:v>-0.43354799999999999</c:v>
                </c:pt>
                <c:pt idx="55551">
                  <c:v>-0.431979</c:v>
                </c:pt>
                <c:pt idx="55552">
                  <c:v>-0.43039100000000002</c:v>
                </c:pt>
                <c:pt idx="55553">
                  <c:v>-0.42882199999999998</c:v>
                </c:pt>
                <c:pt idx="55554">
                  <c:v>-0.42704399999999998</c:v>
                </c:pt>
                <c:pt idx="55555">
                  <c:v>-0.42547699999999999</c:v>
                </c:pt>
                <c:pt idx="55556">
                  <c:v>-0.42351100000000003</c:v>
                </c:pt>
                <c:pt idx="55557">
                  <c:v>-0.42170200000000002</c:v>
                </c:pt>
                <c:pt idx="55558">
                  <c:v>-0.419825</c:v>
                </c:pt>
                <c:pt idx="55559">
                  <c:v>-0.41794199999999998</c:v>
                </c:pt>
                <c:pt idx="55560">
                  <c:v>-0.416078</c:v>
                </c:pt>
                <c:pt idx="55561">
                  <c:v>-0.41387200000000002</c:v>
                </c:pt>
                <c:pt idx="55562">
                  <c:v>-0.41190399999999999</c:v>
                </c:pt>
                <c:pt idx="55563">
                  <c:v>-0.40969800000000001</c:v>
                </c:pt>
                <c:pt idx="55564">
                  <c:v>-0.40755599999999997</c:v>
                </c:pt>
                <c:pt idx="55565">
                  <c:v>-0.405339</c:v>
                </c:pt>
                <c:pt idx="55566">
                  <c:v>-0.40305999999999997</c:v>
                </c:pt>
                <c:pt idx="55567">
                  <c:v>-0.40068199999999998</c:v>
                </c:pt>
                <c:pt idx="55568">
                  <c:v>-0.39812199999999998</c:v>
                </c:pt>
                <c:pt idx="55569">
                  <c:v>-0.395764</c:v>
                </c:pt>
                <c:pt idx="55570">
                  <c:v>-0.39311099999999999</c:v>
                </c:pt>
                <c:pt idx="55571">
                  <c:v>-0.39056099999999999</c:v>
                </c:pt>
                <c:pt idx="55572">
                  <c:v>-0.38775300000000001</c:v>
                </c:pt>
                <c:pt idx="55573">
                  <c:v>-0.38506800000000002</c:v>
                </c:pt>
                <c:pt idx="55574">
                  <c:v>-0.38227699999999998</c:v>
                </c:pt>
                <c:pt idx="55575">
                  <c:v>-0.37952399999999997</c:v>
                </c:pt>
                <c:pt idx="55576">
                  <c:v>-0.37670799999999999</c:v>
                </c:pt>
                <c:pt idx="55577">
                  <c:v>-0.37362600000000001</c:v>
                </c:pt>
                <c:pt idx="55578">
                  <c:v>-0.37069400000000002</c:v>
                </c:pt>
                <c:pt idx="55579">
                  <c:v>-0.36752699999999999</c:v>
                </c:pt>
                <c:pt idx="55580">
                  <c:v>-0.36445</c:v>
                </c:pt>
                <c:pt idx="55581">
                  <c:v>-0.36100399999999999</c:v>
                </c:pt>
                <c:pt idx="55582">
                  <c:v>-0.35807899999999998</c:v>
                </c:pt>
                <c:pt idx="55583">
                  <c:v>-0.35491200000000001</c:v>
                </c:pt>
                <c:pt idx="55584">
                  <c:v>-0.35143799999999997</c:v>
                </c:pt>
                <c:pt idx="55585">
                  <c:v>-0.34800199999999998</c:v>
                </c:pt>
                <c:pt idx="55586">
                  <c:v>-0.344831</c:v>
                </c:pt>
                <c:pt idx="55587">
                  <c:v>-0.341609</c:v>
                </c:pt>
                <c:pt idx="55588">
                  <c:v>-0.33770899999999998</c:v>
                </c:pt>
                <c:pt idx="55589">
                  <c:v>-0.33434700000000001</c:v>
                </c:pt>
                <c:pt idx="55590">
                  <c:v>-0.330654</c:v>
                </c:pt>
                <c:pt idx="55591">
                  <c:v>-0.32735500000000001</c:v>
                </c:pt>
                <c:pt idx="55592">
                  <c:v>-0.32349699999999998</c:v>
                </c:pt>
                <c:pt idx="55593">
                  <c:v>-0.31974999999999998</c:v>
                </c:pt>
                <c:pt idx="55594">
                  <c:v>-0.316052</c:v>
                </c:pt>
                <c:pt idx="55595">
                  <c:v>-0.31218400000000002</c:v>
                </c:pt>
                <c:pt idx="55596">
                  <c:v>-0.30858799999999997</c:v>
                </c:pt>
                <c:pt idx="55597">
                  <c:v>-0.30443900000000002</c:v>
                </c:pt>
                <c:pt idx="55598">
                  <c:v>-0.30082900000000001</c:v>
                </c:pt>
                <c:pt idx="55599">
                  <c:v>-0.29654199999999997</c:v>
                </c:pt>
                <c:pt idx="55600">
                  <c:v>-0.29261199999999998</c:v>
                </c:pt>
                <c:pt idx="55601">
                  <c:v>-0.28837699999999999</c:v>
                </c:pt>
                <c:pt idx="55602">
                  <c:v>-0.28462599999999999</c:v>
                </c:pt>
                <c:pt idx="55603">
                  <c:v>-0.280221</c:v>
                </c:pt>
                <c:pt idx="55604">
                  <c:v>-0.275893</c:v>
                </c:pt>
                <c:pt idx="55605">
                  <c:v>-0.27182099999999998</c:v>
                </c:pt>
                <c:pt idx="55606">
                  <c:v>-0.26719300000000001</c:v>
                </c:pt>
                <c:pt idx="55607">
                  <c:v>-0.26294699999999999</c:v>
                </c:pt>
                <c:pt idx="55608">
                  <c:v>-0.25860300000000003</c:v>
                </c:pt>
                <c:pt idx="55609">
                  <c:v>-0.25426599999999999</c:v>
                </c:pt>
                <c:pt idx="55610">
                  <c:v>-0.249698</c:v>
                </c:pt>
                <c:pt idx="55611">
                  <c:v>-0.24534600000000001</c:v>
                </c:pt>
                <c:pt idx="55612">
                  <c:v>-0.24069699999999999</c:v>
                </c:pt>
                <c:pt idx="55613">
                  <c:v>-0.23638000000000001</c:v>
                </c:pt>
                <c:pt idx="55614">
                  <c:v>-0.23194100000000001</c:v>
                </c:pt>
                <c:pt idx="55615">
                  <c:v>-0.22726299999999999</c:v>
                </c:pt>
                <c:pt idx="55616">
                  <c:v>-0.222661</c:v>
                </c:pt>
                <c:pt idx="55617">
                  <c:v>-0.218087</c:v>
                </c:pt>
                <c:pt idx="55618">
                  <c:v>-0.21368500000000001</c:v>
                </c:pt>
                <c:pt idx="55619">
                  <c:v>-0.209009</c:v>
                </c:pt>
                <c:pt idx="55620">
                  <c:v>-0.204262</c:v>
                </c:pt>
                <c:pt idx="55621">
                  <c:v>-0.199604</c:v>
                </c:pt>
                <c:pt idx="55622">
                  <c:v>-0.19511999999999999</c:v>
                </c:pt>
                <c:pt idx="55623">
                  <c:v>-0.19045699999999999</c:v>
                </c:pt>
                <c:pt idx="55624">
                  <c:v>-0.18579799999999999</c:v>
                </c:pt>
                <c:pt idx="55625">
                  <c:v>-0.18107999999999999</c:v>
                </c:pt>
                <c:pt idx="55626">
                  <c:v>-0.17650399999999999</c:v>
                </c:pt>
                <c:pt idx="55627">
                  <c:v>-0.17183399999999999</c:v>
                </c:pt>
                <c:pt idx="55628">
                  <c:v>-0.16702800000000001</c:v>
                </c:pt>
                <c:pt idx="55629">
                  <c:v>-0.16242899999999999</c:v>
                </c:pt>
                <c:pt idx="55630">
                  <c:v>-0.157531</c:v>
                </c:pt>
                <c:pt idx="55631">
                  <c:v>-0.15271799999999999</c:v>
                </c:pt>
                <c:pt idx="55632">
                  <c:v>-0.147928</c:v>
                </c:pt>
                <c:pt idx="55633">
                  <c:v>-0.14319200000000001</c:v>
                </c:pt>
                <c:pt idx="55634">
                  <c:v>-0.138435</c:v>
                </c:pt>
                <c:pt idx="55635">
                  <c:v>-0.13356899999999999</c:v>
                </c:pt>
                <c:pt idx="55636">
                  <c:v>-0.128916</c:v>
                </c:pt>
                <c:pt idx="55637">
                  <c:v>-0.123978</c:v>
                </c:pt>
                <c:pt idx="55638">
                  <c:v>-0.11949899999999999</c:v>
                </c:pt>
                <c:pt idx="55639">
                  <c:v>-0.11461300000000001</c:v>
                </c:pt>
                <c:pt idx="55640">
                  <c:v>-0.109973</c:v>
                </c:pt>
                <c:pt idx="55641">
                  <c:v>-0.105157</c:v>
                </c:pt>
                <c:pt idx="55642">
                  <c:v>-0.10051599999999999</c:v>
                </c:pt>
                <c:pt idx="55643">
                  <c:v>-9.5751000000000003E-2</c:v>
                </c:pt>
                <c:pt idx="55644">
                  <c:v>-9.1026800000000005E-2</c:v>
                </c:pt>
                <c:pt idx="55645">
                  <c:v>-8.6489700000000003E-2</c:v>
                </c:pt>
                <c:pt idx="55646">
                  <c:v>-8.1584000000000004E-2</c:v>
                </c:pt>
                <c:pt idx="55647">
                  <c:v>-7.7011200000000002E-2</c:v>
                </c:pt>
                <c:pt idx="55648">
                  <c:v>-7.2268399999999997E-2</c:v>
                </c:pt>
                <c:pt idx="55649">
                  <c:v>-6.7729899999999996E-2</c:v>
                </c:pt>
                <c:pt idx="55650">
                  <c:v>-6.3150999999999999E-2</c:v>
                </c:pt>
                <c:pt idx="55651">
                  <c:v>-5.8612499999999998E-2</c:v>
                </c:pt>
                <c:pt idx="55652">
                  <c:v>-5.4129299999999998E-2</c:v>
                </c:pt>
                <c:pt idx="55653">
                  <c:v>-4.9657600000000003E-2</c:v>
                </c:pt>
                <c:pt idx="55654">
                  <c:v>-4.5157599999999999E-2</c:v>
                </c:pt>
                <c:pt idx="55655">
                  <c:v>-4.0818E-2</c:v>
                </c:pt>
                <c:pt idx="55656">
                  <c:v>-3.6416499999999997E-2</c:v>
                </c:pt>
                <c:pt idx="55657">
                  <c:v>-3.1879299999999999E-2</c:v>
                </c:pt>
                <c:pt idx="55658">
                  <c:v>-2.7604500000000001E-2</c:v>
                </c:pt>
                <c:pt idx="55659">
                  <c:v>-2.3072800000000001E-2</c:v>
                </c:pt>
                <c:pt idx="55660">
                  <c:v>-1.88416E-2</c:v>
                </c:pt>
                <c:pt idx="55661">
                  <c:v>-1.4550499999999999E-2</c:v>
                </c:pt>
                <c:pt idx="55662">
                  <c:v>-1.0096000000000001E-2</c:v>
                </c:pt>
                <c:pt idx="55663">
                  <c:v>-5.91648E-3</c:v>
                </c:pt>
                <c:pt idx="55664">
                  <c:v>-1.5690700000000001E-3</c:v>
                </c:pt>
                <c:pt idx="55665">
                  <c:v>2.6421499999999998E-3</c:v>
                </c:pt>
                <c:pt idx="55666">
                  <c:v>6.8172099999999998E-3</c:v>
                </c:pt>
                <c:pt idx="55667">
                  <c:v>1.1149299999999999E-2</c:v>
                </c:pt>
                <c:pt idx="55668">
                  <c:v>1.5171799999999999E-2</c:v>
                </c:pt>
                <c:pt idx="55669">
                  <c:v>1.9353599999999999E-2</c:v>
                </c:pt>
                <c:pt idx="55670">
                  <c:v>2.35613E-2</c:v>
                </c:pt>
                <c:pt idx="55671">
                  <c:v>2.75754E-2</c:v>
                </c:pt>
                <c:pt idx="55672">
                  <c:v>3.134E-2</c:v>
                </c:pt>
                <c:pt idx="55673">
                  <c:v>3.5470300000000003E-2</c:v>
                </c:pt>
                <c:pt idx="55674">
                  <c:v>3.9237500000000002E-2</c:v>
                </c:pt>
                <c:pt idx="55675">
                  <c:v>4.32571E-2</c:v>
                </c:pt>
                <c:pt idx="55676">
                  <c:v>4.6891000000000002E-2</c:v>
                </c:pt>
                <c:pt idx="55677">
                  <c:v>5.0763500000000003E-2</c:v>
                </c:pt>
                <c:pt idx="55678">
                  <c:v>5.4552900000000001E-2</c:v>
                </c:pt>
                <c:pt idx="55679">
                  <c:v>5.8288E-2</c:v>
                </c:pt>
                <c:pt idx="55680">
                  <c:v>6.2219000000000003E-2</c:v>
                </c:pt>
                <c:pt idx="55681">
                  <c:v>6.5725400000000003E-2</c:v>
                </c:pt>
                <c:pt idx="55682">
                  <c:v>6.9474400000000006E-2</c:v>
                </c:pt>
                <c:pt idx="55683">
                  <c:v>7.3016300000000006E-2</c:v>
                </c:pt>
                <c:pt idx="55684">
                  <c:v>7.6596499999999998E-2</c:v>
                </c:pt>
                <c:pt idx="55685">
                  <c:v>8.0084799999999998E-2</c:v>
                </c:pt>
                <c:pt idx="55686">
                  <c:v>8.3823800000000004E-2</c:v>
                </c:pt>
                <c:pt idx="55687">
                  <c:v>8.7012400000000004E-2</c:v>
                </c:pt>
                <c:pt idx="55688">
                  <c:v>9.05083E-2</c:v>
                </c:pt>
                <c:pt idx="55689">
                  <c:v>9.3935299999999999E-2</c:v>
                </c:pt>
                <c:pt idx="55690">
                  <c:v>9.7295199999999998E-2</c:v>
                </c:pt>
                <c:pt idx="55691">
                  <c:v>0.100607</c:v>
                </c:pt>
                <c:pt idx="55692">
                  <c:v>0.103893</c:v>
                </c:pt>
                <c:pt idx="55693">
                  <c:v>0.107183</c:v>
                </c:pt>
                <c:pt idx="55694">
                  <c:v>0.110426</c:v>
                </c:pt>
                <c:pt idx="55695">
                  <c:v>0.11374099999999999</c:v>
                </c:pt>
                <c:pt idx="55696">
                  <c:v>0.116936</c:v>
                </c:pt>
                <c:pt idx="55697">
                  <c:v>0.120322</c:v>
                </c:pt>
                <c:pt idx="55698">
                  <c:v>0.12314899999999999</c:v>
                </c:pt>
                <c:pt idx="55699">
                  <c:v>0.126441</c:v>
                </c:pt>
                <c:pt idx="55700">
                  <c:v>0.129577</c:v>
                </c:pt>
                <c:pt idx="55701">
                  <c:v>0.13239300000000001</c:v>
                </c:pt>
                <c:pt idx="55702">
                  <c:v>0.13557900000000001</c:v>
                </c:pt>
                <c:pt idx="55703">
                  <c:v>0.13833899999999999</c:v>
                </c:pt>
                <c:pt idx="55704">
                  <c:v>0.14135200000000001</c:v>
                </c:pt>
                <c:pt idx="55705">
                  <c:v>0.14412900000000001</c:v>
                </c:pt>
                <c:pt idx="55706">
                  <c:v>0.14707400000000001</c:v>
                </c:pt>
                <c:pt idx="55707">
                  <c:v>0.150064</c:v>
                </c:pt>
                <c:pt idx="55708">
                  <c:v>0.15269199999999999</c:v>
                </c:pt>
                <c:pt idx="55709">
                  <c:v>0.15565499999999999</c:v>
                </c:pt>
                <c:pt idx="55710">
                  <c:v>0.158246</c:v>
                </c:pt>
                <c:pt idx="55711">
                  <c:v>0.16106699999999999</c:v>
                </c:pt>
                <c:pt idx="55712">
                  <c:v>0.16384000000000001</c:v>
                </c:pt>
                <c:pt idx="55713">
                  <c:v>0.16637299999999999</c:v>
                </c:pt>
                <c:pt idx="55714">
                  <c:v>0.16877500000000001</c:v>
                </c:pt>
                <c:pt idx="55715">
                  <c:v>0.17149400000000001</c:v>
                </c:pt>
                <c:pt idx="55716">
                  <c:v>0.17391599999999999</c:v>
                </c:pt>
                <c:pt idx="55717">
                  <c:v>0.17655100000000001</c:v>
                </c:pt>
                <c:pt idx="55718">
                  <c:v>0.17895</c:v>
                </c:pt>
                <c:pt idx="55719">
                  <c:v>0.18140100000000001</c:v>
                </c:pt>
                <c:pt idx="55720">
                  <c:v>0.183835</c:v>
                </c:pt>
                <c:pt idx="55721">
                  <c:v>0.18612699999999999</c:v>
                </c:pt>
                <c:pt idx="55722">
                  <c:v>0.188831</c:v>
                </c:pt>
                <c:pt idx="55723">
                  <c:v>0.19109200000000001</c:v>
                </c:pt>
                <c:pt idx="55724">
                  <c:v>0.19336300000000001</c:v>
                </c:pt>
                <c:pt idx="55725">
                  <c:v>0.19570599999999999</c:v>
                </c:pt>
                <c:pt idx="55726">
                  <c:v>0.19819800000000001</c:v>
                </c:pt>
                <c:pt idx="55727">
                  <c:v>0.200431</c:v>
                </c:pt>
                <c:pt idx="55728">
                  <c:v>0.20272699999999999</c:v>
                </c:pt>
                <c:pt idx="55729">
                  <c:v>0.20488500000000001</c:v>
                </c:pt>
                <c:pt idx="55730">
                  <c:v>0.20702899999999999</c:v>
                </c:pt>
                <c:pt idx="55731">
                  <c:v>0.20935999999999999</c:v>
                </c:pt>
                <c:pt idx="55732">
                  <c:v>0.211509</c:v>
                </c:pt>
                <c:pt idx="55733">
                  <c:v>0.21390700000000001</c:v>
                </c:pt>
                <c:pt idx="55734">
                  <c:v>0.215887</c:v>
                </c:pt>
                <c:pt idx="55735">
                  <c:v>0.21803700000000001</c:v>
                </c:pt>
                <c:pt idx="55736">
                  <c:v>0.220279</c:v>
                </c:pt>
                <c:pt idx="55737">
                  <c:v>0.222273</c:v>
                </c:pt>
                <c:pt idx="55738">
                  <c:v>0.22448799999999999</c:v>
                </c:pt>
                <c:pt idx="55739">
                  <c:v>0.22659099999999999</c:v>
                </c:pt>
                <c:pt idx="55740">
                  <c:v>0.228518</c:v>
                </c:pt>
                <c:pt idx="55741">
                  <c:v>0.230464</c:v>
                </c:pt>
                <c:pt idx="55742">
                  <c:v>0.23247499999999999</c:v>
                </c:pt>
                <c:pt idx="55743">
                  <c:v>0.23441600000000001</c:v>
                </c:pt>
                <c:pt idx="55744">
                  <c:v>0.23642099999999999</c:v>
                </c:pt>
                <c:pt idx="55745">
                  <c:v>0.23835200000000001</c:v>
                </c:pt>
                <c:pt idx="55746">
                  <c:v>0.2402</c:v>
                </c:pt>
                <c:pt idx="55747">
                  <c:v>0.24231800000000001</c:v>
                </c:pt>
                <c:pt idx="55748">
                  <c:v>0.244227</c:v>
                </c:pt>
                <c:pt idx="55749">
                  <c:v>0.24629100000000001</c:v>
                </c:pt>
                <c:pt idx="55750">
                  <c:v>0.24809200000000001</c:v>
                </c:pt>
                <c:pt idx="55751">
                  <c:v>0.25014500000000001</c:v>
                </c:pt>
                <c:pt idx="55752">
                  <c:v>0.25201400000000002</c:v>
                </c:pt>
                <c:pt idx="55753">
                  <c:v>0.253799</c:v>
                </c:pt>
                <c:pt idx="55754">
                  <c:v>0.255722</c:v>
                </c:pt>
                <c:pt idx="55755">
                  <c:v>0.25789400000000001</c:v>
                </c:pt>
                <c:pt idx="55756">
                  <c:v>0.25947399999999998</c:v>
                </c:pt>
                <c:pt idx="55757">
                  <c:v>0.26147100000000001</c:v>
                </c:pt>
                <c:pt idx="55758">
                  <c:v>0.26339800000000002</c:v>
                </c:pt>
                <c:pt idx="55759">
                  <c:v>0.265432</c:v>
                </c:pt>
                <c:pt idx="55760">
                  <c:v>0.26748300000000003</c:v>
                </c:pt>
                <c:pt idx="55761">
                  <c:v>0.26920699999999997</c:v>
                </c:pt>
                <c:pt idx="55762">
                  <c:v>0.27134599999999998</c:v>
                </c:pt>
                <c:pt idx="55763">
                  <c:v>0.27321699999999999</c:v>
                </c:pt>
                <c:pt idx="55764">
                  <c:v>0.27530700000000002</c:v>
                </c:pt>
                <c:pt idx="55765">
                  <c:v>0.27726899999999999</c:v>
                </c:pt>
                <c:pt idx="55766">
                  <c:v>0.27911799999999998</c:v>
                </c:pt>
                <c:pt idx="55767">
                  <c:v>0.280997</c:v>
                </c:pt>
                <c:pt idx="55768">
                  <c:v>0.28299999999999997</c:v>
                </c:pt>
                <c:pt idx="55769">
                  <c:v>0.28489700000000001</c:v>
                </c:pt>
                <c:pt idx="55770">
                  <c:v>0.28695199999999998</c:v>
                </c:pt>
                <c:pt idx="55771">
                  <c:v>0.28889599999999999</c:v>
                </c:pt>
                <c:pt idx="55772">
                  <c:v>0.29081200000000001</c:v>
                </c:pt>
                <c:pt idx="55773">
                  <c:v>0.29295700000000002</c:v>
                </c:pt>
                <c:pt idx="55774">
                  <c:v>0.29503400000000002</c:v>
                </c:pt>
                <c:pt idx="55775">
                  <c:v>0.29716599999999999</c:v>
                </c:pt>
                <c:pt idx="55776">
                  <c:v>0.29923100000000002</c:v>
                </c:pt>
                <c:pt idx="55777">
                  <c:v>0.30136499999999999</c:v>
                </c:pt>
                <c:pt idx="55778">
                  <c:v>0.30341899999999999</c:v>
                </c:pt>
                <c:pt idx="55779">
                  <c:v>0.30532599999999999</c:v>
                </c:pt>
                <c:pt idx="55780">
                  <c:v>0.30751000000000001</c:v>
                </c:pt>
                <c:pt idx="55781">
                  <c:v>0.309672</c:v>
                </c:pt>
                <c:pt idx="55782">
                  <c:v>0.31166100000000002</c:v>
                </c:pt>
                <c:pt idx="55783">
                  <c:v>0.31351600000000002</c:v>
                </c:pt>
                <c:pt idx="55784">
                  <c:v>0.31575799999999998</c:v>
                </c:pt>
                <c:pt idx="55785">
                  <c:v>0.31771199999999999</c:v>
                </c:pt>
                <c:pt idx="55786">
                  <c:v>0.320104</c:v>
                </c:pt>
                <c:pt idx="55787">
                  <c:v>0.322243</c:v>
                </c:pt>
                <c:pt idx="55788">
                  <c:v>0.32419700000000001</c:v>
                </c:pt>
                <c:pt idx="55789">
                  <c:v>0.326374</c:v>
                </c:pt>
                <c:pt idx="55790">
                  <c:v>0.32839600000000002</c:v>
                </c:pt>
                <c:pt idx="55791">
                  <c:v>0.33071600000000001</c:v>
                </c:pt>
                <c:pt idx="55792">
                  <c:v>0.33260200000000001</c:v>
                </c:pt>
                <c:pt idx="55793">
                  <c:v>0.33485999999999999</c:v>
                </c:pt>
                <c:pt idx="55794">
                  <c:v>0.33683600000000002</c:v>
                </c:pt>
                <c:pt idx="55795">
                  <c:v>0.33918799999999999</c:v>
                </c:pt>
                <c:pt idx="55796">
                  <c:v>0.34129799999999999</c:v>
                </c:pt>
                <c:pt idx="55797">
                  <c:v>0.34369499999999997</c:v>
                </c:pt>
                <c:pt idx="55798">
                  <c:v>0.345717</c:v>
                </c:pt>
                <c:pt idx="55799">
                  <c:v>0.34783799999999998</c:v>
                </c:pt>
                <c:pt idx="55800">
                  <c:v>0.35005599999999998</c:v>
                </c:pt>
                <c:pt idx="55801">
                  <c:v>0.35223100000000002</c:v>
                </c:pt>
                <c:pt idx="55802">
                  <c:v>0.35467599999999999</c:v>
                </c:pt>
                <c:pt idx="55803">
                  <c:v>0.35649799999999998</c:v>
                </c:pt>
                <c:pt idx="55804">
                  <c:v>0.35874699999999998</c:v>
                </c:pt>
                <c:pt idx="55805">
                  <c:v>0.36072399999999999</c:v>
                </c:pt>
                <c:pt idx="55806">
                  <c:v>0.36286600000000002</c:v>
                </c:pt>
                <c:pt idx="55807">
                  <c:v>0.36489100000000002</c:v>
                </c:pt>
                <c:pt idx="55808">
                  <c:v>0.36689699999999997</c:v>
                </c:pt>
                <c:pt idx="55809">
                  <c:v>0.36888199999999999</c:v>
                </c:pt>
                <c:pt idx="55810">
                  <c:v>0.37080200000000002</c:v>
                </c:pt>
                <c:pt idx="55811">
                  <c:v>0.37299500000000002</c:v>
                </c:pt>
                <c:pt idx="55812">
                  <c:v>0.37488500000000002</c:v>
                </c:pt>
                <c:pt idx="55813">
                  <c:v>0.37721399999999999</c:v>
                </c:pt>
                <c:pt idx="55814">
                  <c:v>0.378801</c:v>
                </c:pt>
                <c:pt idx="55815">
                  <c:v>0.380907</c:v>
                </c:pt>
                <c:pt idx="55816">
                  <c:v>0.382855</c:v>
                </c:pt>
                <c:pt idx="55817">
                  <c:v>0.38473499999999999</c:v>
                </c:pt>
                <c:pt idx="55818">
                  <c:v>0.38664700000000002</c:v>
                </c:pt>
                <c:pt idx="55819">
                  <c:v>0.38851200000000002</c:v>
                </c:pt>
                <c:pt idx="55820">
                  <c:v>0.39016800000000001</c:v>
                </c:pt>
                <c:pt idx="55821">
                  <c:v>0.39218599999999998</c:v>
                </c:pt>
                <c:pt idx="55822">
                  <c:v>0.39399000000000001</c:v>
                </c:pt>
                <c:pt idx="55823">
                  <c:v>0.39580900000000002</c:v>
                </c:pt>
                <c:pt idx="55824">
                  <c:v>0.397538</c:v>
                </c:pt>
                <c:pt idx="55825">
                  <c:v>0.39905299999999999</c:v>
                </c:pt>
                <c:pt idx="55826">
                  <c:v>0.400949</c:v>
                </c:pt>
                <c:pt idx="55827">
                  <c:v>0.40249699999999999</c:v>
                </c:pt>
                <c:pt idx="55828">
                  <c:v>0.40393099999999998</c:v>
                </c:pt>
                <c:pt idx="55829">
                  <c:v>0.40566799999999997</c:v>
                </c:pt>
                <c:pt idx="55830">
                  <c:v>0.40671200000000002</c:v>
                </c:pt>
                <c:pt idx="55831">
                  <c:v>0.40822999999999998</c:v>
                </c:pt>
                <c:pt idx="55832">
                  <c:v>0.40940500000000002</c:v>
                </c:pt>
                <c:pt idx="55833">
                  <c:v>0.41084599999999999</c:v>
                </c:pt>
                <c:pt idx="55834">
                  <c:v>0.412134</c:v>
                </c:pt>
                <c:pt idx="55835">
                  <c:v>0.41337400000000002</c:v>
                </c:pt>
                <c:pt idx="55836">
                  <c:v>0.41443799999999997</c:v>
                </c:pt>
                <c:pt idx="55837">
                  <c:v>0.415659</c:v>
                </c:pt>
                <c:pt idx="55838">
                  <c:v>0.41670699999999999</c:v>
                </c:pt>
                <c:pt idx="55839">
                  <c:v>0.417765</c:v>
                </c:pt>
                <c:pt idx="55840">
                  <c:v>0.41893000000000002</c:v>
                </c:pt>
                <c:pt idx="55841">
                  <c:v>0.41951300000000002</c:v>
                </c:pt>
                <c:pt idx="55842">
                  <c:v>0.42055500000000001</c:v>
                </c:pt>
                <c:pt idx="55843">
                  <c:v>0.42149599999999998</c:v>
                </c:pt>
                <c:pt idx="55844">
                  <c:v>0.422238</c:v>
                </c:pt>
                <c:pt idx="55845">
                  <c:v>0.42294900000000002</c:v>
                </c:pt>
                <c:pt idx="55846">
                  <c:v>0.42347499999999999</c:v>
                </c:pt>
                <c:pt idx="55847">
                  <c:v>0.42410199999999998</c:v>
                </c:pt>
                <c:pt idx="55848">
                  <c:v>0.42482900000000001</c:v>
                </c:pt>
                <c:pt idx="55849">
                  <c:v>0.42512100000000003</c:v>
                </c:pt>
                <c:pt idx="55850">
                  <c:v>0.42569600000000002</c:v>
                </c:pt>
                <c:pt idx="55851">
                  <c:v>0.426035</c:v>
                </c:pt>
                <c:pt idx="55852">
                  <c:v>0.42631200000000002</c:v>
                </c:pt>
                <c:pt idx="55853">
                  <c:v>0.42681000000000002</c:v>
                </c:pt>
                <c:pt idx="55854">
                  <c:v>0.42693300000000001</c:v>
                </c:pt>
                <c:pt idx="55855">
                  <c:v>0.427284</c:v>
                </c:pt>
                <c:pt idx="55856">
                  <c:v>0.42743500000000001</c:v>
                </c:pt>
                <c:pt idx="55857">
                  <c:v>0.42719699999999999</c:v>
                </c:pt>
                <c:pt idx="55858">
                  <c:v>0.427396</c:v>
                </c:pt>
                <c:pt idx="55859">
                  <c:v>0.42729</c:v>
                </c:pt>
                <c:pt idx="55860">
                  <c:v>0.42730299999999999</c:v>
                </c:pt>
                <c:pt idx="55861">
                  <c:v>0.42718400000000001</c:v>
                </c:pt>
                <c:pt idx="55862">
                  <c:v>0.42691899999999999</c:v>
                </c:pt>
                <c:pt idx="55863">
                  <c:v>0.42671500000000001</c:v>
                </c:pt>
                <c:pt idx="55864">
                  <c:v>0.42632300000000001</c:v>
                </c:pt>
                <c:pt idx="55865">
                  <c:v>0.42605199999999999</c:v>
                </c:pt>
                <c:pt idx="55866">
                  <c:v>0.42586200000000002</c:v>
                </c:pt>
                <c:pt idx="55867">
                  <c:v>0.42538500000000001</c:v>
                </c:pt>
                <c:pt idx="55868">
                  <c:v>0.42451699999999998</c:v>
                </c:pt>
                <c:pt idx="55869">
                  <c:v>0.42432999999999998</c:v>
                </c:pt>
                <c:pt idx="55870">
                  <c:v>0.42350700000000002</c:v>
                </c:pt>
                <c:pt idx="55871">
                  <c:v>0.42310599999999998</c:v>
                </c:pt>
                <c:pt idx="55872">
                  <c:v>0.42218800000000001</c:v>
                </c:pt>
                <c:pt idx="55873">
                  <c:v>0.42144399999999999</c:v>
                </c:pt>
                <c:pt idx="55874">
                  <c:v>0.42090100000000003</c:v>
                </c:pt>
                <c:pt idx="55875">
                  <c:v>0.41987799999999997</c:v>
                </c:pt>
                <c:pt idx="55876">
                  <c:v>0.41912700000000003</c:v>
                </c:pt>
                <c:pt idx="55877">
                  <c:v>0.41822799999999999</c:v>
                </c:pt>
                <c:pt idx="55878">
                  <c:v>0.41733500000000001</c:v>
                </c:pt>
                <c:pt idx="55879">
                  <c:v>0.41619299999999998</c:v>
                </c:pt>
                <c:pt idx="55880">
                  <c:v>0.41541600000000001</c:v>
                </c:pt>
                <c:pt idx="55881">
                  <c:v>0.414134</c:v>
                </c:pt>
                <c:pt idx="55882">
                  <c:v>0.413246</c:v>
                </c:pt>
                <c:pt idx="55883">
                  <c:v>0.41198299999999999</c:v>
                </c:pt>
                <c:pt idx="55884">
                  <c:v>0.410605</c:v>
                </c:pt>
                <c:pt idx="55885">
                  <c:v>0.40950300000000001</c:v>
                </c:pt>
                <c:pt idx="55886">
                  <c:v>0.40811700000000001</c:v>
                </c:pt>
                <c:pt idx="55887">
                  <c:v>0.40688999999999997</c:v>
                </c:pt>
                <c:pt idx="55888">
                  <c:v>0.40532099999999999</c:v>
                </c:pt>
                <c:pt idx="55889">
                  <c:v>0.40403499999999998</c:v>
                </c:pt>
                <c:pt idx="55890">
                  <c:v>0.40246599999999999</c:v>
                </c:pt>
                <c:pt idx="55891">
                  <c:v>0.40114699999999998</c:v>
                </c:pt>
                <c:pt idx="55892">
                  <c:v>0.399615</c:v>
                </c:pt>
                <c:pt idx="55893">
                  <c:v>0.39822999999999997</c:v>
                </c:pt>
                <c:pt idx="55894">
                  <c:v>0.396727</c:v>
                </c:pt>
                <c:pt idx="55895">
                  <c:v>0.39494200000000002</c:v>
                </c:pt>
                <c:pt idx="55896">
                  <c:v>0.39357199999999998</c:v>
                </c:pt>
                <c:pt idx="55897">
                  <c:v>0.39177699999999999</c:v>
                </c:pt>
                <c:pt idx="55898">
                  <c:v>0.39021899999999998</c:v>
                </c:pt>
                <c:pt idx="55899">
                  <c:v>0.38836399999999999</c:v>
                </c:pt>
                <c:pt idx="55900">
                  <c:v>0.38652199999999998</c:v>
                </c:pt>
                <c:pt idx="55901">
                  <c:v>0.38501099999999999</c:v>
                </c:pt>
                <c:pt idx="55902">
                  <c:v>0.38293700000000003</c:v>
                </c:pt>
                <c:pt idx="55903">
                  <c:v>0.38136799999999998</c:v>
                </c:pt>
                <c:pt idx="55904">
                  <c:v>0.37923800000000002</c:v>
                </c:pt>
                <c:pt idx="55905">
                  <c:v>0.37731599999999998</c:v>
                </c:pt>
                <c:pt idx="55906">
                  <c:v>0.37546000000000002</c:v>
                </c:pt>
                <c:pt idx="55907">
                  <c:v>0.37339800000000001</c:v>
                </c:pt>
                <c:pt idx="55908">
                  <c:v>0.371388</c:v>
                </c:pt>
                <c:pt idx="55909">
                  <c:v>0.36921500000000002</c:v>
                </c:pt>
                <c:pt idx="55910">
                  <c:v>0.36714400000000003</c:v>
                </c:pt>
                <c:pt idx="55911">
                  <c:v>0.36506100000000002</c:v>
                </c:pt>
                <c:pt idx="55912">
                  <c:v>0.36295500000000003</c:v>
                </c:pt>
                <c:pt idx="55913">
                  <c:v>0.360761</c:v>
                </c:pt>
                <c:pt idx="55914">
                  <c:v>0.358794</c:v>
                </c:pt>
                <c:pt idx="55915">
                  <c:v>0.356408</c:v>
                </c:pt>
                <c:pt idx="55916">
                  <c:v>0.35430099999999998</c:v>
                </c:pt>
                <c:pt idx="55917">
                  <c:v>0.35205199999999998</c:v>
                </c:pt>
                <c:pt idx="55918">
                  <c:v>0.34982600000000003</c:v>
                </c:pt>
                <c:pt idx="55919">
                  <c:v>0.34759499999999999</c:v>
                </c:pt>
                <c:pt idx="55920">
                  <c:v>0.34524300000000002</c:v>
                </c:pt>
                <c:pt idx="55921">
                  <c:v>0.34281299999999998</c:v>
                </c:pt>
                <c:pt idx="55922">
                  <c:v>0.34044200000000002</c:v>
                </c:pt>
                <c:pt idx="55923">
                  <c:v>0.33798099999999998</c:v>
                </c:pt>
                <c:pt idx="55924">
                  <c:v>0.335729</c:v>
                </c:pt>
                <c:pt idx="55925">
                  <c:v>0.33354</c:v>
                </c:pt>
                <c:pt idx="55926">
                  <c:v>0.33082899999999998</c:v>
                </c:pt>
                <c:pt idx="55927">
                  <c:v>0.32850200000000002</c:v>
                </c:pt>
                <c:pt idx="55928">
                  <c:v>0.32617699999999999</c:v>
                </c:pt>
                <c:pt idx="55929">
                  <c:v>0.32378099999999999</c:v>
                </c:pt>
                <c:pt idx="55930">
                  <c:v>0.32149699999999998</c:v>
                </c:pt>
                <c:pt idx="55931">
                  <c:v>0.31872800000000001</c:v>
                </c:pt>
                <c:pt idx="55932">
                  <c:v>0.31648300000000001</c:v>
                </c:pt>
                <c:pt idx="55933">
                  <c:v>0.31386900000000001</c:v>
                </c:pt>
                <c:pt idx="55934">
                  <c:v>0.31146000000000001</c:v>
                </c:pt>
                <c:pt idx="55935">
                  <c:v>0.30898700000000001</c:v>
                </c:pt>
                <c:pt idx="55936">
                  <c:v>0.30662499999999998</c:v>
                </c:pt>
                <c:pt idx="55937">
                  <c:v>0.30390699999999998</c:v>
                </c:pt>
                <c:pt idx="55938">
                  <c:v>0.30174600000000001</c:v>
                </c:pt>
                <c:pt idx="55939">
                  <c:v>0.29933399999999999</c:v>
                </c:pt>
                <c:pt idx="55940">
                  <c:v>0.29706100000000002</c:v>
                </c:pt>
                <c:pt idx="55941">
                  <c:v>0.29465200000000003</c:v>
                </c:pt>
                <c:pt idx="55942">
                  <c:v>0.29218699999999997</c:v>
                </c:pt>
                <c:pt idx="55943">
                  <c:v>0.29015999999999997</c:v>
                </c:pt>
                <c:pt idx="55944">
                  <c:v>0.28748699999999999</c:v>
                </c:pt>
                <c:pt idx="55945">
                  <c:v>0.28548299999999999</c:v>
                </c:pt>
                <c:pt idx="55946">
                  <c:v>0.28285199999999999</c:v>
                </c:pt>
                <c:pt idx="55947">
                  <c:v>0.28053299999999998</c:v>
                </c:pt>
                <c:pt idx="55948">
                  <c:v>0.27837299999999998</c:v>
                </c:pt>
                <c:pt idx="55949">
                  <c:v>0.27592699999999998</c:v>
                </c:pt>
                <c:pt idx="55950">
                  <c:v>0.27383000000000002</c:v>
                </c:pt>
                <c:pt idx="55951">
                  <c:v>0.27162999999999998</c:v>
                </c:pt>
                <c:pt idx="55952">
                  <c:v>0.26956999999999998</c:v>
                </c:pt>
                <c:pt idx="55953">
                  <c:v>0.26702900000000002</c:v>
                </c:pt>
                <c:pt idx="55954">
                  <c:v>0.26492900000000003</c:v>
                </c:pt>
                <c:pt idx="55955">
                  <c:v>0.262602</c:v>
                </c:pt>
                <c:pt idx="55956">
                  <c:v>0.26065199999999999</c:v>
                </c:pt>
                <c:pt idx="55957">
                  <c:v>0.25841599999999998</c:v>
                </c:pt>
                <c:pt idx="55958">
                  <c:v>0.25596099999999999</c:v>
                </c:pt>
                <c:pt idx="55959">
                  <c:v>0.254251</c:v>
                </c:pt>
                <c:pt idx="55960">
                  <c:v>0.251967</c:v>
                </c:pt>
                <c:pt idx="55961">
                  <c:v>0.250137</c:v>
                </c:pt>
                <c:pt idx="55962">
                  <c:v>0.24804300000000001</c:v>
                </c:pt>
                <c:pt idx="55963">
                  <c:v>0.24607999999999999</c:v>
                </c:pt>
                <c:pt idx="55964">
                  <c:v>0.244398</c:v>
                </c:pt>
                <c:pt idx="55965">
                  <c:v>0.24245</c:v>
                </c:pt>
                <c:pt idx="55966">
                  <c:v>0.240479</c:v>
                </c:pt>
                <c:pt idx="55967">
                  <c:v>0.238734</c:v>
                </c:pt>
                <c:pt idx="55968">
                  <c:v>0.236904</c:v>
                </c:pt>
                <c:pt idx="55969">
                  <c:v>0.23491699999999999</c:v>
                </c:pt>
                <c:pt idx="55970">
                  <c:v>0.233185</c:v>
                </c:pt>
                <c:pt idx="55971">
                  <c:v>0.231243</c:v>
                </c:pt>
                <c:pt idx="55972">
                  <c:v>0.22966800000000001</c:v>
                </c:pt>
                <c:pt idx="55973">
                  <c:v>0.22756399999999999</c:v>
                </c:pt>
                <c:pt idx="55974">
                  <c:v>0.22591700000000001</c:v>
                </c:pt>
                <c:pt idx="55975">
                  <c:v>0.224242</c:v>
                </c:pt>
                <c:pt idx="55976">
                  <c:v>0.222473</c:v>
                </c:pt>
                <c:pt idx="55977">
                  <c:v>0.22081899999999999</c:v>
                </c:pt>
                <c:pt idx="55978">
                  <c:v>0.21917500000000001</c:v>
                </c:pt>
                <c:pt idx="55979">
                  <c:v>0.21765799999999999</c:v>
                </c:pt>
                <c:pt idx="55980">
                  <c:v>0.215863</c:v>
                </c:pt>
                <c:pt idx="55981">
                  <c:v>0.21432000000000001</c:v>
                </c:pt>
                <c:pt idx="55982">
                  <c:v>0.212676</c:v>
                </c:pt>
                <c:pt idx="55983">
                  <c:v>0.211394</c:v>
                </c:pt>
                <c:pt idx="55984">
                  <c:v>0.20963999999999999</c:v>
                </c:pt>
                <c:pt idx="55985">
                  <c:v>0.20793600000000001</c:v>
                </c:pt>
                <c:pt idx="55986">
                  <c:v>0.206512</c:v>
                </c:pt>
                <c:pt idx="55987">
                  <c:v>0.20491400000000001</c:v>
                </c:pt>
                <c:pt idx="55988">
                  <c:v>0.20360200000000001</c:v>
                </c:pt>
                <c:pt idx="55989">
                  <c:v>0.20197000000000001</c:v>
                </c:pt>
                <c:pt idx="55990">
                  <c:v>0.20061399999999999</c:v>
                </c:pt>
                <c:pt idx="55991">
                  <c:v>0.19902600000000001</c:v>
                </c:pt>
                <c:pt idx="55992">
                  <c:v>0.19758600000000001</c:v>
                </c:pt>
                <c:pt idx="55993">
                  <c:v>0.196211</c:v>
                </c:pt>
                <c:pt idx="55994">
                  <c:v>0.19476299999999999</c:v>
                </c:pt>
                <c:pt idx="55995">
                  <c:v>0.19315099999999999</c:v>
                </c:pt>
                <c:pt idx="55996">
                  <c:v>0.19167999999999999</c:v>
                </c:pt>
                <c:pt idx="55997">
                  <c:v>0.190252</c:v>
                </c:pt>
                <c:pt idx="55998">
                  <c:v>0.18868299999999999</c:v>
                </c:pt>
                <c:pt idx="55999">
                  <c:v>0.18737799999999999</c:v>
                </c:pt>
                <c:pt idx="56000">
                  <c:v>0.18565200000000001</c:v>
                </c:pt>
                <c:pt idx="56001">
                  <c:v>0.18436900000000001</c:v>
                </c:pt>
                <c:pt idx="56002">
                  <c:v>0.18279899999999999</c:v>
                </c:pt>
                <c:pt idx="56003">
                  <c:v>0.18124899999999999</c:v>
                </c:pt>
                <c:pt idx="56004">
                  <c:v>0.17991399999999999</c:v>
                </c:pt>
                <c:pt idx="56005">
                  <c:v>0.17835799999999999</c:v>
                </c:pt>
                <c:pt idx="56006">
                  <c:v>0.17679900000000001</c:v>
                </c:pt>
                <c:pt idx="56007">
                  <c:v>0.175232</c:v>
                </c:pt>
                <c:pt idx="56008">
                  <c:v>0.174009</c:v>
                </c:pt>
                <c:pt idx="56009">
                  <c:v>0.172349</c:v>
                </c:pt>
                <c:pt idx="56010">
                  <c:v>0.17102899999999999</c:v>
                </c:pt>
                <c:pt idx="56011">
                  <c:v>0.16936799999999999</c:v>
                </c:pt>
                <c:pt idx="56012">
                  <c:v>0.16769500000000001</c:v>
                </c:pt>
                <c:pt idx="56013">
                  <c:v>0.166377</c:v>
                </c:pt>
                <c:pt idx="56014">
                  <c:v>0.164684</c:v>
                </c:pt>
                <c:pt idx="56015">
                  <c:v>0.16351599999999999</c:v>
                </c:pt>
                <c:pt idx="56016">
                  <c:v>0.16158500000000001</c:v>
                </c:pt>
                <c:pt idx="56017">
                  <c:v>0.16022</c:v>
                </c:pt>
                <c:pt idx="56018">
                  <c:v>0.158669</c:v>
                </c:pt>
                <c:pt idx="56019">
                  <c:v>0.15718699999999999</c:v>
                </c:pt>
                <c:pt idx="56020">
                  <c:v>0.15585199999999999</c:v>
                </c:pt>
                <c:pt idx="56021">
                  <c:v>0.15423600000000001</c:v>
                </c:pt>
                <c:pt idx="56022">
                  <c:v>0.152473</c:v>
                </c:pt>
                <c:pt idx="56023">
                  <c:v>0.15080399999999999</c:v>
                </c:pt>
                <c:pt idx="56024">
                  <c:v>0.14926</c:v>
                </c:pt>
                <c:pt idx="56025">
                  <c:v>0.14782600000000001</c:v>
                </c:pt>
                <c:pt idx="56026">
                  <c:v>0.14600299999999999</c:v>
                </c:pt>
                <c:pt idx="56027">
                  <c:v>0.14407600000000001</c:v>
                </c:pt>
                <c:pt idx="56028">
                  <c:v>0.142539</c:v>
                </c:pt>
                <c:pt idx="56029">
                  <c:v>0.14077799999999999</c:v>
                </c:pt>
                <c:pt idx="56030">
                  <c:v>0.13911699999999999</c:v>
                </c:pt>
                <c:pt idx="56031">
                  <c:v>0.13735</c:v>
                </c:pt>
                <c:pt idx="56032">
                  <c:v>0.13542299999999999</c:v>
                </c:pt>
                <c:pt idx="56033">
                  <c:v>0.13363700000000001</c:v>
                </c:pt>
                <c:pt idx="56034">
                  <c:v>0.13177</c:v>
                </c:pt>
                <c:pt idx="56035">
                  <c:v>0.130139</c:v>
                </c:pt>
                <c:pt idx="56036">
                  <c:v>0.128194</c:v>
                </c:pt>
                <c:pt idx="56037">
                  <c:v>0.12621399999999999</c:v>
                </c:pt>
                <c:pt idx="56038">
                  <c:v>0.12418700000000001</c:v>
                </c:pt>
                <c:pt idx="56039">
                  <c:v>0.12220499999999999</c:v>
                </c:pt>
                <c:pt idx="56040">
                  <c:v>0.120073</c:v>
                </c:pt>
                <c:pt idx="56041">
                  <c:v>0.118349</c:v>
                </c:pt>
                <c:pt idx="56042">
                  <c:v>0.116421</c:v>
                </c:pt>
                <c:pt idx="56043">
                  <c:v>0.113998</c:v>
                </c:pt>
                <c:pt idx="56044">
                  <c:v>0.112217</c:v>
                </c:pt>
                <c:pt idx="56045">
                  <c:v>0.110166</c:v>
                </c:pt>
                <c:pt idx="56046">
                  <c:v>0.108275</c:v>
                </c:pt>
                <c:pt idx="56047">
                  <c:v>0.10614899999999999</c:v>
                </c:pt>
                <c:pt idx="56048">
                  <c:v>0.103811</c:v>
                </c:pt>
                <c:pt idx="56049">
                  <c:v>0.10192900000000001</c:v>
                </c:pt>
                <c:pt idx="56050">
                  <c:v>9.9606399999999998E-2</c:v>
                </c:pt>
                <c:pt idx="56051">
                  <c:v>9.7511200000000006E-2</c:v>
                </c:pt>
                <c:pt idx="56052">
                  <c:v>9.5238699999999996E-2</c:v>
                </c:pt>
                <c:pt idx="56053">
                  <c:v>9.2900499999999997E-2</c:v>
                </c:pt>
                <c:pt idx="56054">
                  <c:v>9.0453900000000004E-2</c:v>
                </c:pt>
                <c:pt idx="56055">
                  <c:v>8.8312699999999994E-2</c:v>
                </c:pt>
                <c:pt idx="56056">
                  <c:v>8.6051600000000006E-2</c:v>
                </c:pt>
                <c:pt idx="56057">
                  <c:v>8.3738999999999994E-2</c:v>
                </c:pt>
                <c:pt idx="56058">
                  <c:v>8.1283400000000006E-2</c:v>
                </c:pt>
                <c:pt idx="56059">
                  <c:v>7.8884899999999994E-2</c:v>
                </c:pt>
                <c:pt idx="56060">
                  <c:v>7.6641699999999993E-2</c:v>
                </c:pt>
                <c:pt idx="56061">
                  <c:v>7.4044100000000002E-2</c:v>
                </c:pt>
                <c:pt idx="56062">
                  <c:v>7.1837300000000007E-2</c:v>
                </c:pt>
                <c:pt idx="56063">
                  <c:v>6.9000900000000004E-2</c:v>
                </c:pt>
                <c:pt idx="56064">
                  <c:v>6.6486500000000004E-2</c:v>
                </c:pt>
                <c:pt idx="56065">
                  <c:v>6.3991500000000007E-2</c:v>
                </c:pt>
                <c:pt idx="56066">
                  <c:v>6.1464499999999998E-2</c:v>
                </c:pt>
                <c:pt idx="56067">
                  <c:v>5.8784999999999997E-2</c:v>
                </c:pt>
                <c:pt idx="56068">
                  <c:v>5.6339100000000003E-2</c:v>
                </c:pt>
                <c:pt idx="56069">
                  <c:v>5.3929199999999997E-2</c:v>
                </c:pt>
                <c:pt idx="56070">
                  <c:v>5.0990199999999999E-2</c:v>
                </c:pt>
                <c:pt idx="56071">
                  <c:v>4.87562E-2</c:v>
                </c:pt>
                <c:pt idx="56072">
                  <c:v>4.5999100000000001E-2</c:v>
                </c:pt>
                <c:pt idx="56073">
                  <c:v>4.3614699999999999E-2</c:v>
                </c:pt>
                <c:pt idx="56074">
                  <c:v>4.1061899999999998E-2</c:v>
                </c:pt>
                <c:pt idx="56075">
                  <c:v>3.83246E-2</c:v>
                </c:pt>
                <c:pt idx="56076">
                  <c:v>3.5847700000000003E-2</c:v>
                </c:pt>
                <c:pt idx="56077">
                  <c:v>3.2942300000000001E-2</c:v>
                </c:pt>
                <c:pt idx="56078">
                  <c:v>3.0519500000000001E-2</c:v>
                </c:pt>
                <c:pt idx="56079">
                  <c:v>2.7857199999999999E-2</c:v>
                </c:pt>
                <c:pt idx="56080">
                  <c:v>2.5079600000000001E-2</c:v>
                </c:pt>
                <c:pt idx="56081">
                  <c:v>2.22971E-2</c:v>
                </c:pt>
                <c:pt idx="56082">
                  <c:v>1.9863800000000001E-2</c:v>
                </c:pt>
                <c:pt idx="56083">
                  <c:v>1.70458E-2</c:v>
                </c:pt>
                <c:pt idx="56084">
                  <c:v>1.43375E-2</c:v>
                </c:pt>
                <c:pt idx="56085">
                  <c:v>1.1779899999999999E-2</c:v>
                </c:pt>
                <c:pt idx="56086">
                  <c:v>8.8052500000000006E-3</c:v>
                </c:pt>
                <c:pt idx="56087">
                  <c:v>6.3796900000000004E-3</c:v>
                </c:pt>
                <c:pt idx="56088">
                  <c:v>3.3840900000000002E-3</c:v>
                </c:pt>
                <c:pt idx="56089">
                  <c:v>1.01925E-3</c:v>
                </c:pt>
                <c:pt idx="56090">
                  <c:v>-1.80544E-3</c:v>
                </c:pt>
                <c:pt idx="56091">
                  <c:v>-4.6152199999999997E-3</c:v>
                </c:pt>
                <c:pt idx="56092">
                  <c:v>-7.3066399999999997E-3</c:v>
                </c:pt>
                <c:pt idx="56093">
                  <c:v>-9.8922400000000001E-3</c:v>
                </c:pt>
                <c:pt idx="56094">
                  <c:v>-1.25326E-2</c:v>
                </c:pt>
                <c:pt idx="56095">
                  <c:v>-1.50919E-2</c:v>
                </c:pt>
                <c:pt idx="56096">
                  <c:v>-1.7706599999999999E-2</c:v>
                </c:pt>
                <c:pt idx="56097">
                  <c:v>-2.0466000000000002E-2</c:v>
                </c:pt>
                <c:pt idx="56098">
                  <c:v>-2.2829700000000001E-2</c:v>
                </c:pt>
                <c:pt idx="56099">
                  <c:v>-2.5450199999999999E-2</c:v>
                </c:pt>
                <c:pt idx="56100">
                  <c:v>-2.7878699999999999E-2</c:v>
                </c:pt>
                <c:pt idx="56101">
                  <c:v>-3.0460399999999999E-2</c:v>
                </c:pt>
                <c:pt idx="56102">
                  <c:v>-3.3096100000000003E-2</c:v>
                </c:pt>
                <c:pt idx="56103">
                  <c:v>-3.5645200000000002E-2</c:v>
                </c:pt>
                <c:pt idx="56104">
                  <c:v>-3.8297299999999999E-2</c:v>
                </c:pt>
                <c:pt idx="56105">
                  <c:v>-4.0569800000000003E-2</c:v>
                </c:pt>
                <c:pt idx="56106">
                  <c:v>-4.31613E-2</c:v>
                </c:pt>
                <c:pt idx="56107">
                  <c:v>-4.5715499999999999E-2</c:v>
                </c:pt>
                <c:pt idx="56108">
                  <c:v>-4.8155200000000002E-2</c:v>
                </c:pt>
                <c:pt idx="56109">
                  <c:v>-5.0549700000000003E-2</c:v>
                </c:pt>
                <c:pt idx="56110">
                  <c:v>-5.2960300000000002E-2</c:v>
                </c:pt>
                <c:pt idx="56111">
                  <c:v>-5.5301400000000001E-2</c:v>
                </c:pt>
                <c:pt idx="56112">
                  <c:v>-5.7667700000000002E-2</c:v>
                </c:pt>
                <c:pt idx="56113">
                  <c:v>-6.0236600000000001E-2</c:v>
                </c:pt>
                <c:pt idx="56114">
                  <c:v>-6.2274000000000003E-2</c:v>
                </c:pt>
                <c:pt idx="56115">
                  <c:v>-6.4736100000000005E-2</c:v>
                </c:pt>
                <c:pt idx="56116">
                  <c:v>-6.6842399999999996E-2</c:v>
                </c:pt>
                <c:pt idx="56117">
                  <c:v>-6.9328500000000001E-2</c:v>
                </c:pt>
                <c:pt idx="56118">
                  <c:v>-7.1526500000000007E-2</c:v>
                </c:pt>
                <c:pt idx="56119">
                  <c:v>-7.3862399999999995E-2</c:v>
                </c:pt>
                <c:pt idx="56120">
                  <c:v>-7.5926499999999994E-2</c:v>
                </c:pt>
                <c:pt idx="56121">
                  <c:v>-7.8176800000000005E-2</c:v>
                </c:pt>
                <c:pt idx="56122">
                  <c:v>-8.0271999999999996E-2</c:v>
                </c:pt>
                <c:pt idx="56123">
                  <c:v>-8.2391500000000006E-2</c:v>
                </c:pt>
                <c:pt idx="56124">
                  <c:v>-8.4641999999999995E-2</c:v>
                </c:pt>
                <c:pt idx="56125">
                  <c:v>-8.6371299999999998E-2</c:v>
                </c:pt>
                <c:pt idx="56126">
                  <c:v>-8.8487700000000002E-2</c:v>
                </c:pt>
                <c:pt idx="56127">
                  <c:v>-9.0365699999999993E-2</c:v>
                </c:pt>
                <c:pt idx="56128">
                  <c:v>-9.2338199999999995E-2</c:v>
                </c:pt>
                <c:pt idx="56129">
                  <c:v>-9.4516900000000001E-2</c:v>
                </c:pt>
                <c:pt idx="56130">
                  <c:v>-9.62504E-2</c:v>
                </c:pt>
                <c:pt idx="56131">
                  <c:v>-9.8159200000000002E-2</c:v>
                </c:pt>
                <c:pt idx="56132">
                  <c:v>-9.9929699999999996E-2</c:v>
                </c:pt>
                <c:pt idx="56133">
                  <c:v>-0.101895</c:v>
                </c:pt>
                <c:pt idx="56134">
                  <c:v>-0.103701</c:v>
                </c:pt>
                <c:pt idx="56135">
                  <c:v>-0.105494</c:v>
                </c:pt>
                <c:pt idx="56136">
                  <c:v>-0.10695499999999999</c:v>
                </c:pt>
                <c:pt idx="56137">
                  <c:v>-0.108571</c:v>
                </c:pt>
                <c:pt idx="56138">
                  <c:v>-0.110222</c:v>
                </c:pt>
                <c:pt idx="56139">
                  <c:v>-0.11176899999999999</c:v>
                </c:pt>
                <c:pt idx="56140">
                  <c:v>-0.113598</c:v>
                </c:pt>
                <c:pt idx="56141">
                  <c:v>-0.114758</c:v>
                </c:pt>
                <c:pt idx="56142">
                  <c:v>-0.11626599999999999</c:v>
                </c:pt>
                <c:pt idx="56143">
                  <c:v>-0.117683</c:v>
                </c:pt>
                <c:pt idx="56144">
                  <c:v>-0.119103</c:v>
                </c:pt>
                <c:pt idx="56145">
                  <c:v>-0.120477</c:v>
                </c:pt>
                <c:pt idx="56146">
                  <c:v>-0.12170499999999999</c:v>
                </c:pt>
                <c:pt idx="56147">
                  <c:v>-0.122891</c:v>
                </c:pt>
                <c:pt idx="56148">
                  <c:v>-0.124125</c:v>
                </c:pt>
                <c:pt idx="56149">
                  <c:v>-0.12534899999999999</c:v>
                </c:pt>
                <c:pt idx="56150">
                  <c:v>-0.12645999999999999</c:v>
                </c:pt>
                <c:pt idx="56151">
                  <c:v>-0.12768599999999999</c:v>
                </c:pt>
                <c:pt idx="56152">
                  <c:v>-0.128521</c:v>
                </c:pt>
                <c:pt idx="56153">
                  <c:v>-0.12964000000000001</c:v>
                </c:pt>
                <c:pt idx="56154">
                  <c:v>-0.130552</c:v>
                </c:pt>
                <c:pt idx="56155">
                  <c:v>-0.13153300000000001</c:v>
                </c:pt>
                <c:pt idx="56156">
                  <c:v>-0.13262199999999999</c:v>
                </c:pt>
                <c:pt idx="56157">
                  <c:v>-0.13331699999999999</c:v>
                </c:pt>
                <c:pt idx="56158">
                  <c:v>-0.13433200000000001</c:v>
                </c:pt>
                <c:pt idx="56159">
                  <c:v>-0.134885</c:v>
                </c:pt>
                <c:pt idx="56160">
                  <c:v>-0.13569000000000001</c:v>
                </c:pt>
                <c:pt idx="56161">
                  <c:v>-0.13656599999999999</c:v>
                </c:pt>
                <c:pt idx="56162">
                  <c:v>-0.13714799999999999</c:v>
                </c:pt>
                <c:pt idx="56163">
                  <c:v>-0.137681</c:v>
                </c:pt>
                <c:pt idx="56164">
                  <c:v>-0.138154</c:v>
                </c:pt>
                <c:pt idx="56165">
                  <c:v>-0.13858599999999999</c:v>
                </c:pt>
                <c:pt idx="56166">
                  <c:v>-0.13925199999999999</c:v>
                </c:pt>
                <c:pt idx="56167">
                  <c:v>-0.13979</c:v>
                </c:pt>
                <c:pt idx="56168">
                  <c:v>-0.13986399999999999</c:v>
                </c:pt>
                <c:pt idx="56169">
                  <c:v>-0.140484</c:v>
                </c:pt>
                <c:pt idx="56170">
                  <c:v>-0.14074900000000001</c:v>
                </c:pt>
                <c:pt idx="56171">
                  <c:v>-0.14114399999999999</c:v>
                </c:pt>
                <c:pt idx="56172">
                  <c:v>-0.14156199999999999</c:v>
                </c:pt>
                <c:pt idx="56173">
                  <c:v>-0.141708</c:v>
                </c:pt>
                <c:pt idx="56174">
                  <c:v>-0.14195099999999999</c:v>
                </c:pt>
                <c:pt idx="56175">
                  <c:v>-0.14216100000000001</c:v>
                </c:pt>
                <c:pt idx="56176">
                  <c:v>-0.14225299999999999</c:v>
                </c:pt>
                <c:pt idx="56177">
                  <c:v>-0.142404</c:v>
                </c:pt>
                <c:pt idx="56178">
                  <c:v>-0.14244399999999999</c:v>
                </c:pt>
                <c:pt idx="56179">
                  <c:v>-0.14252000000000001</c:v>
                </c:pt>
                <c:pt idx="56180">
                  <c:v>-0.142564</c:v>
                </c:pt>
                <c:pt idx="56181">
                  <c:v>-0.14260300000000001</c:v>
                </c:pt>
                <c:pt idx="56182">
                  <c:v>-0.142458</c:v>
                </c:pt>
                <c:pt idx="56183">
                  <c:v>-0.142841</c:v>
                </c:pt>
                <c:pt idx="56184">
                  <c:v>-0.14252500000000001</c:v>
                </c:pt>
                <c:pt idx="56185">
                  <c:v>-0.142682</c:v>
                </c:pt>
                <c:pt idx="56186">
                  <c:v>-0.14247899999999999</c:v>
                </c:pt>
                <c:pt idx="56187">
                  <c:v>-0.142397</c:v>
                </c:pt>
                <c:pt idx="56188">
                  <c:v>-0.14255399999999999</c:v>
                </c:pt>
                <c:pt idx="56189">
                  <c:v>-0.14246300000000001</c:v>
                </c:pt>
                <c:pt idx="56190">
                  <c:v>-0.14231099999999999</c:v>
                </c:pt>
                <c:pt idx="56191">
                  <c:v>-0.14211099999999999</c:v>
                </c:pt>
                <c:pt idx="56192">
                  <c:v>-0.14186599999999999</c:v>
                </c:pt>
                <c:pt idx="56193">
                  <c:v>-0.14186399999999999</c:v>
                </c:pt>
                <c:pt idx="56194">
                  <c:v>-0.141873</c:v>
                </c:pt>
                <c:pt idx="56195">
                  <c:v>-0.141486</c:v>
                </c:pt>
                <c:pt idx="56196">
                  <c:v>-0.141319</c:v>
                </c:pt>
                <c:pt idx="56197">
                  <c:v>-0.141012</c:v>
                </c:pt>
                <c:pt idx="56198">
                  <c:v>-0.14099800000000001</c:v>
                </c:pt>
                <c:pt idx="56199">
                  <c:v>-0.14066699999999999</c:v>
                </c:pt>
                <c:pt idx="56200">
                  <c:v>-0.14044100000000001</c:v>
                </c:pt>
                <c:pt idx="56201">
                  <c:v>-0.14042299999999999</c:v>
                </c:pt>
                <c:pt idx="56202">
                  <c:v>-0.139927</c:v>
                </c:pt>
                <c:pt idx="56203">
                  <c:v>-0.139899</c:v>
                </c:pt>
                <c:pt idx="56204">
                  <c:v>-0.139656</c:v>
                </c:pt>
                <c:pt idx="56205">
                  <c:v>-0.13936699999999999</c:v>
                </c:pt>
                <c:pt idx="56206">
                  <c:v>-0.139155</c:v>
                </c:pt>
                <c:pt idx="56207">
                  <c:v>-0.13897599999999999</c:v>
                </c:pt>
                <c:pt idx="56208">
                  <c:v>-0.13880500000000001</c:v>
                </c:pt>
                <c:pt idx="56209">
                  <c:v>-0.13852500000000001</c:v>
                </c:pt>
                <c:pt idx="56210">
                  <c:v>-0.13863200000000001</c:v>
                </c:pt>
                <c:pt idx="56211">
                  <c:v>-0.13828499999999999</c:v>
                </c:pt>
                <c:pt idx="56212">
                  <c:v>-0.138211</c:v>
                </c:pt>
                <c:pt idx="56213">
                  <c:v>-0.138017</c:v>
                </c:pt>
                <c:pt idx="56214">
                  <c:v>-0.137993</c:v>
                </c:pt>
                <c:pt idx="56215">
                  <c:v>-0.13794999999999999</c:v>
                </c:pt>
                <c:pt idx="56216">
                  <c:v>-0.137737</c:v>
                </c:pt>
                <c:pt idx="56217">
                  <c:v>-0.13760600000000001</c:v>
                </c:pt>
                <c:pt idx="56218">
                  <c:v>-0.13741400000000001</c:v>
                </c:pt>
                <c:pt idx="56219">
                  <c:v>-0.13735800000000001</c:v>
                </c:pt>
                <c:pt idx="56220">
                  <c:v>-0.13717399999999999</c:v>
                </c:pt>
                <c:pt idx="56221">
                  <c:v>-0.13722599999999999</c:v>
                </c:pt>
                <c:pt idx="56222">
                  <c:v>-0.136962</c:v>
                </c:pt>
                <c:pt idx="56223">
                  <c:v>-0.13691300000000001</c:v>
                </c:pt>
                <c:pt idx="56224">
                  <c:v>-0.13695499999999999</c:v>
                </c:pt>
                <c:pt idx="56225">
                  <c:v>-0.13689299999999999</c:v>
                </c:pt>
                <c:pt idx="56226">
                  <c:v>-0.136877</c:v>
                </c:pt>
                <c:pt idx="56227">
                  <c:v>-0.13660600000000001</c:v>
                </c:pt>
                <c:pt idx="56228">
                  <c:v>-0.136825</c:v>
                </c:pt>
                <c:pt idx="56229">
                  <c:v>-0.136467</c:v>
                </c:pt>
                <c:pt idx="56230">
                  <c:v>-0.136572</c:v>
                </c:pt>
                <c:pt idx="56231">
                  <c:v>-0.13641300000000001</c:v>
                </c:pt>
                <c:pt idx="56232">
                  <c:v>-0.13635800000000001</c:v>
                </c:pt>
                <c:pt idx="56233">
                  <c:v>-0.13638800000000001</c:v>
                </c:pt>
                <c:pt idx="56234">
                  <c:v>-0.13658500000000001</c:v>
                </c:pt>
                <c:pt idx="56235">
                  <c:v>-0.13664599999999999</c:v>
                </c:pt>
                <c:pt idx="56236">
                  <c:v>-0.136542</c:v>
                </c:pt>
                <c:pt idx="56237">
                  <c:v>-0.13696</c:v>
                </c:pt>
                <c:pt idx="56238">
                  <c:v>-0.136907</c:v>
                </c:pt>
                <c:pt idx="56239">
                  <c:v>-0.137129</c:v>
                </c:pt>
                <c:pt idx="56240">
                  <c:v>-0.13720199999999999</c:v>
                </c:pt>
                <c:pt idx="56241">
                  <c:v>-0.13709199999999999</c:v>
                </c:pt>
                <c:pt idx="56242">
                  <c:v>-0.13763</c:v>
                </c:pt>
                <c:pt idx="56243">
                  <c:v>-0.13734099999999999</c:v>
                </c:pt>
                <c:pt idx="56244">
                  <c:v>-0.13774400000000001</c:v>
                </c:pt>
                <c:pt idx="56245">
                  <c:v>-0.13761000000000001</c:v>
                </c:pt>
                <c:pt idx="56246">
                  <c:v>-0.13766200000000001</c:v>
                </c:pt>
                <c:pt idx="56247">
                  <c:v>-0.13808599999999999</c:v>
                </c:pt>
                <c:pt idx="56248">
                  <c:v>-0.138128</c:v>
                </c:pt>
                <c:pt idx="56249">
                  <c:v>-0.13819300000000001</c:v>
                </c:pt>
                <c:pt idx="56250">
                  <c:v>-0.138242</c:v>
                </c:pt>
                <c:pt idx="56251">
                  <c:v>-0.138485</c:v>
                </c:pt>
                <c:pt idx="56252">
                  <c:v>-0.138515</c:v>
                </c:pt>
                <c:pt idx="56253">
                  <c:v>-0.13891300000000001</c:v>
                </c:pt>
                <c:pt idx="56254">
                  <c:v>-0.13887099999999999</c:v>
                </c:pt>
                <c:pt idx="56255">
                  <c:v>-0.13908899999999999</c:v>
                </c:pt>
                <c:pt idx="56256">
                  <c:v>-0.13925199999999999</c:v>
                </c:pt>
                <c:pt idx="56257">
                  <c:v>-0.13953199999999999</c:v>
                </c:pt>
                <c:pt idx="56258">
                  <c:v>-0.13997200000000001</c:v>
                </c:pt>
                <c:pt idx="56259">
                  <c:v>-0.13997200000000001</c:v>
                </c:pt>
                <c:pt idx="56260">
                  <c:v>-0.140429</c:v>
                </c:pt>
                <c:pt idx="56261">
                  <c:v>-0.140712</c:v>
                </c:pt>
                <c:pt idx="56262">
                  <c:v>-0.14095299999999999</c:v>
                </c:pt>
                <c:pt idx="56263">
                  <c:v>-0.14124400000000001</c:v>
                </c:pt>
                <c:pt idx="56264">
                  <c:v>-0.141539</c:v>
                </c:pt>
                <c:pt idx="56265">
                  <c:v>-0.14176800000000001</c:v>
                </c:pt>
                <c:pt idx="56266">
                  <c:v>-0.142125</c:v>
                </c:pt>
                <c:pt idx="56267">
                  <c:v>-0.14245099999999999</c:v>
                </c:pt>
                <c:pt idx="56268">
                  <c:v>-0.14249600000000001</c:v>
                </c:pt>
                <c:pt idx="56269">
                  <c:v>-0.143035</c:v>
                </c:pt>
                <c:pt idx="56270">
                  <c:v>-0.14314199999999999</c:v>
                </c:pt>
                <c:pt idx="56271">
                  <c:v>-0.14349600000000001</c:v>
                </c:pt>
                <c:pt idx="56272">
                  <c:v>-0.143654</c:v>
                </c:pt>
                <c:pt idx="56273">
                  <c:v>-0.14402000000000001</c:v>
                </c:pt>
                <c:pt idx="56274">
                  <c:v>-0.14451</c:v>
                </c:pt>
                <c:pt idx="56275">
                  <c:v>-0.144784</c:v>
                </c:pt>
                <c:pt idx="56276">
                  <c:v>-0.145117</c:v>
                </c:pt>
                <c:pt idx="56277">
                  <c:v>-0.14533399999999999</c:v>
                </c:pt>
                <c:pt idx="56278">
                  <c:v>-0.14563300000000001</c:v>
                </c:pt>
                <c:pt idx="56279">
                  <c:v>-0.14613799999999999</c:v>
                </c:pt>
                <c:pt idx="56280">
                  <c:v>-0.14641299999999999</c:v>
                </c:pt>
                <c:pt idx="56281">
                  <c:v>-0.146728</c:v>
                </c:pt>
                <c:pt idx="56282">
                  <c:v>-0.146754</c:v>
                </c:pt>
                <c:pt idx="56283">
                  <c:v>-0.14710500000000001</c:v>
                </c:pt>
                <c:pt idx="56284">
                  <c:v>-0.14752999999999999</c:v>
                </c:pt>
                <c:pt idx="56285">
                  <c:v>-0.14799999999999999</c:v>
                </c:pt>
                <c:pt idx="56286">
                  <c:v>-0.14810200000000001</c:v>
                </c:pt>
                <c:pt idx="56287">
                  <c:v>-0.14856</c:v>
                </c:pt>
                <c:pt idx="56288">
                  <c:v>-0.14882200000000001</c:v>
                </c:pt>
                <c:pt idx="56289">
                  <c:v>-0.14935300000000001</c:v>
                </c:pt>
                <c:pt idx="56290">
                  <c:v>-0.14960699999999999</c:v>
                </c:pt>
                <c:pt idx="56291">
                  <c:v>-0.15005099999999999</c:v>
                </c:pt>
                <c:pt idx="56292">
                  <c:v>-0.15029899999999999</c:v>
                </c:pt>
                <c:pt idx="56293">
                  <c:v>-0.150645</c:v>
                </c:pt>
                <c:pt idx="56294">
                  <c:v>-0.151063</c:v>
                </c:pt>
                <c:pt idx="56295">
                  <c:v>-0.151255</c:v>
                </c:pt>
                <c:pt idx="56296">
                  <c:v>-0.15189900000000001</c:v>
                </c:pt>
                <c:pt idx="56297">
                  <c:v>-0.15209500000000001</c:v>
                </c:pt>
                <c:pt idx="56298">
                  <c:v>-0.15256800000000001</c:v>
                </c:pt>
                <c:pt idx="56299">
                  <c:v>-0.15273700000000001</c:v>
                </c:pt>
                <c:pt idx="56300">
                  <c:v>-0.15314900000000001</c:v>
                </c:pt>
                <c:pt idx="56301">
                  <c:v>-0.15373200000000001</c:v>
                </c:pt>
                <c:pt idx="56302">
                  <c:v>-0.15382499999999999</c:v>
                </c:pt>
                <c:pt idx="56303">
                  <c:v>-0.15414600000000001</c:v>
                </c:pt>
                <c:pt idx="56304">
                  <c:v>-0.154281</c:v>
                </c:pt>
                <c:pt idx="56305">
                  <c:v>-0.15471099999999999</c:v>
                </c:pt>
                <c:pt idx="56306">
                  <c:v>-0.155056</c:v>
                </c:pt>
                <c:pt idx="56307">
                  <c:v>-0.15536700000000001</c:v>
                </c:pt>
                <c:pt idx="56308">
                  <c:v>-0.155559</c:v>
                </c:pt>
                <c:pt idx="56309">
                  <c:v>-0.155829</c:v>
                </c:pt>
                <c:pt idx="56310">
                  <c:v>-0.15595700000000001</c:v>
                </c:pt>
                <c:pt idx="56311">
                  <c:v>-0.15620300000000001</c:v>
                </c:pt>
                <c:pt idx="56312">
                  <c:v>-0.15670700000000001</c:v>
                </c:pt>
                <c:pt idx="56313">
                  <c:v>-0.15670999999999999</c:v>
                </c:pt>
                <c:pt idx="56314">
                  <c:v>-0.15699099999999999</c:v>
                </c:pt>
                <c:pt idx="56315">
                  <c:v>-0.15717500000000001</c:v>
                </c:pt>
                <c:pt idx="56316">
                  <c:v>-0.15754399999999999</c:v>
                </c:pt>
                <c:pt idx="56317">
                  <c:v>-0.15778500000000001</c:v>
                </c:pt>
                <c:pt idx="56318">
                  <c:v>-0.15801899999999999</c:v>
                </c:pt>
                <c:pt idx="56319">
                  <c:v>-0.15817899999999999</c:v>
                </c:pt>
                <c:pt idx="56320">
                  <c:v>-0.158466</c:v>
                </c:pt>
                <c:pt idx="56321">
                  <c:v>-0.15864900000000001</c:v>
                </c:pt>
                <c:pt idx="56322">
                  <c:v>-0.158944</c:v>
                </c:pt>
                <c:pt idx="56323">
                  <c:v>-0.15903900000000001</c:v>
                </c:pt>
                <c:pt idx="56324">
                  <c:v>-0.15928600000000001</c:v>
                </c:pt>
                <c:pt idx="56325">
                  <c:v>-0.159385</c:v>
                </c:pt>
                <c:pt idx="56326">
                  <c:v>-0.15972</c:v>
                </c:pt>
                <c:pt idx="56327">
                  <c:v>-0.15973399999999999</c:v>
                </c:pt>
                <c:pt idx="56328">
                  <c:v>-0.16008800000000001</c:v>
                </c:pt>
                <c:pt idx="56329">
                  <c:v>-0.16020400000000001</c:v>
                </c:pt>
                <c:pt idx="56330">
                  <c:v>-0.160355</c:v>
                </c:pt>
                <c:pt idx="56331">
                  <c:v>-0.16031799999999999</c:v>
                </c:pt>
                <c:pt idx="56332">
                  <c:v>-0.160437</c:v>
                </c:pt>
                <c:pt idx="56333">
                  <c:v>-0.16069900000000001</c:v>
                </c:pt>
                <c:pt idx="56334">
                  <c:v>-0.16067400000000001</c:v>
                </c:pt>
                <c:pt idx="56335">
                  <c:v>-0.160804</c:v>
                </c:pt>
                <c:pt idx="56336">
                  <c:v>-0.160744</c:v>
                </c:pt>
                <c:pt idx="56337">
                  <c:v>-0.16080800000000001</c:v>
                </c:pt>
                <c:pt idx="56338">
                  <c:v>-0.16106999999999999</c:v>
                </c:pt>
                <c:pt idx="56339">
                  <c:v>-0.161158</c:v>
                </c:pt>
                <c:pt idx="56340">
                  <c:v>-0.16128000000000001</c:v>
                </c:pt>
                <c:pt idx="56341">
                  <c:v>-0.16131499999999999</c:v>
                </c:pt>
                <c:pt idx="56342">
                  <c:v>-0.16139300000000001</c:v>
                </c:pt>
                <c:pt idx="56343">
                  <c:v>-0.161465</c:v>
                </c:pt>
                <c:pt idx="56344">
                  <c:v>-0.161717</c:v>
                </c:pt>
                <c:pt idx="56345">
                  <c:v>-0.161664</c:v>
                </c:pt>
                <c:pt idx="56346">
                  <c:v>-0.16172600000000001</c:v>
                </c:pt>
                <c:pt idx="56347">
                  <c:v>-0.16176599999999999</c:v>
                </c:pt>
                <c:pt idx="56348">
                  <c:v>-0.16187199999999999</c:v>
                </c:pt>
                <c:pt idx="56349">
                  <c:v>-0.16189600000000001</c:v>
                </c:pt>
                <c:pt idx="56350">
                  <c:v>-0.161992</c:v>
                </c:pt>
                <c:pt idx="56351">
                  <c:v>-0.161997</c:v>
                </c:pt>
                <c:pt idx="56352">
                  <c:v>-0.16220000000000001</c:v>
                </c:pt>
                <c:pt idx="56353">
                  <c:v>-0.16212599999999999</c:v>
                </c:pt>
                <c:pt idx="56354">
                  <c:v>-0.16208800000000001</c:v>
                </c:pt>
                <c:pt idx="56355">
                  <c:v>-0.162384</c:v>
                </c:pt>
                <c:pt idx="56356">
                  <c:v>-0.16243099999999999</c:v>
                </c:pt>
                <c:pt idx="56357">
                  <c:v>-0.162384</c:v>
                </c:pt>
                <c:pt idx="56358">
                  <c:v>-0.162379</c:v>
                </c:pt>
                <c:pt idx="56359">
                  <c:v>-0.16243199999999999</c:v>
                </c:pt>
                <c:pt idx="56360">
                  <c:v>-0.16254199999999999</c:v>
                </c:pt>
                <c:pt idx="56361">
                  <c:v>-0.16259999999999999</c:v>
                </c:pt>
                <c:pt idx="56362">
                  <c:v>-0.16264100000000001</c:v>
                </c:pt>
                <c:pt idx="56363">
                  <c:v>-0.16259999999999999</c:v>
                </c:pt>
                <c:pt idx="56364">
                  <c:v>-0.162635</c:v>
                </c:pt>
                <c:pt idx="56365">
                  <c:v>-0.16281799999999999</c:v>
                </c:pt>
                <c:pt idx="56366">
                  <c:v>-0.16304299999999999</c:v>
                </c:pt>
                <c:pt idx="56367">
                  <c:v>-0.16291600000000001</c:v>
                </c:pt>
                <c:pt idx="56368">
                  <c:v>-0.16300799999999999</c:v>
                </c:pt>
                <c:pt idx="56369">
                  <c:v>-0.163161</c:v>
                </c:pt>
                <c:pt idx="56370">
                  <c:v>-0.16339300000000001</c:v>
                </c:pt>
                <c:pt idx="56371">
                  <c:v>-0.16364100000000001</c:v>
                </c:pt>
                <c:pt idx="56372">
                  <c:v>-0.16355900000000001</c:v>
                </c:pt>
                <c:pt idx="56373">
                  <c:v>-0.16370399999999999</c:v>
                </c:pt>
                <c:pt idx="56374">
                  <c:v>-0.163939</c:v>
                </c:pt>
                <c:pt idx="56375">
                  <c:v>-0.16420000000000001</c:v>
                </c:pt>
                <c:pt idx="56376">
                  <c:v>-0.164162</c:v>
                </c:pt>
                <c:pt idx="56377">
                  <c:v>-0.16441500000000001</c:v>
                </c:pt>
                <c:pt idx="56378">
                  <c:v>-0.16465399999999999</c:v>
                </c:pt>
                <c:pt idx="56379">
                  <c:v>-0.164881</c:v>
                </c:pt>
                <c:pt idx="56380">
                  <c:v>-0.16516600000000001</c:v>
                </c:pt>
                <c:pt idx="56381">
                  <c:v>-0.16527500000000001</c:v>
                </c:pt>
                <c:pt idx="56382">
                  <c:v>-0.16574800000000001</c:v>
                </c:pt>
                <c:pt idx="56383">
                  <c:v>-0.165878</c:v>
                </c:pt>
                <c:pt idx="56384">
                  <c:v>-0.16631799999999999</c:v>
                </c:pt>
                <c:pt idx="56385">
                  <c:v>-0.16653799999999999</c:v>
                </c:pt>
                <c:pt idx="56386">
                  <c:v>-0.16684199999999999</c:v>
                </c:pt>
                <c:pt idx="56387">
                  <c:v>-0.16731299999999999</c:v>
                </c:pt>
                <c:pt idx="56388">
                  <c:v>-0.16756099999999999</c:v>
                </c:pt>
                <c:pt idx="56389">
                  <c:v>-0.167987</c:v>
                </c:pt>
                <c:pt idx="56390">
                  <c:v>-0.16833799999999999</c:v>
                </c:pt>
                <c:pt idx="56391">
                  <c:v>-0.16884099999999999</c:v>
                </c:pt>
                <c:pt idx="56392">
                  <c:v>-0.169295</c:v>
                </c:pt>
                <c:pt idx="56393">
                  <c:v>-0.16977100000000001</c:v>
                </c:pt>
                <c:pt idx="56394">
                  <c:v>-0.17019200000000001</c:v>
                </c:pt>
                <c:pt idx="56395">
                  <c:v>-0.170711</c:v>
                </c:pt>
                <c:pt idx="56396">
                  <c:v>-0.171206</c:v>
                </c:pt>
                <c:pt idx="56397">
                  <c:v>-0.17163900000000001</c:v>
                </c:pt>
                <c:pt idx="56398">
                  <c:v>-0.17235600000000001</c:v>
                </c:pt>
                <c:pt idx="56399">
                  <c:v>-0.172684</c:v>
                </c:pt>
                <c:pt idx="56400">
                  <c:v>-0.173341</c:v>
                </c:pt>
                <c:pt idx="56401">
                  <c:v>-0.17366599999999999</c:v>
                </c:pt>
                <c:pt idx="56402">
                  <c:v>-0.17444299999999999</c:v>
                </c:pt>
                <c:pt idx="56403">
                  <c:v>-0.174905</c:v>
                </c:pt>
                <c:pt idx="56404">
                  <c:v>-0.17562</c:v>
                </c:pt>
                <c:pt idx="56405">
                  <c:v>-0.17636499999999999</c:v>
                </c:pt>
                <c:pt idx="56406">
                  <c:v>-0.17704700000000001</c:v>
                </c:pt>
                <c:pt idx="56407">
                  <c:v>-0.177838</c:v>
                </c:pt>
                <c:pt idx="56408">
                  <c:v>-0.17841499999999999</c:v>
                </c:pt>
                <c:pt idx="56409">
                  <c:v>-0.179533</c:v>
                </c:pt>
                <c:pt idx="56410">
                  <c:v>-0.18013199999999999</c:v>
                </c:pt>
                <c:pt idx="56411">
                  <c:v>-0.18082599999999999</c:v>
                </c:pt>
                <c:pt idx="56412">
                  <c:v>-0.181703</c:v>
                </c:pt>
                <c:pt idx="56413">
                  <c:v>-0.18234300000000001</c:v>
                </c:pt>
                <c:pt idx="56414">
                  <c:v>-0.18357000000000001</c:v>
                </c:pt>
                <c:pt idx="56415">
                  <c:v>-0.183977</c:v>
                </c:pt>
                <c:pt idx="56416">
                  <c:v>-0.18489900000000001</c:v>
                </c:pt>
                <c:pt idx="56417">
                  <c:v>-0.185697</c:v>
                </c:pt>
                <c:pt idx="56418">
                  <c:v>-0.18662899999999999</c:v>
                </c:pt>
                <c:pt idx="56419">
                  <c:v>-0.18763099999999999</c:v>
                </c:pt>
                <c:pt idx="56420">
                  <c:v>-0.188439</c:v>
                </c:pt>
                <c:pt idx="56421">
                  <c:v>-0.18947900000000001</c:v>
                </c:pt>
                <c:pt idx="56422">
                  <c:v>-0.190193</c:v>
                </c:pt>
                <c:pt idx="56423">
                  <c:v>-0.19129599999999999</c:v>
                </c:pt>
                <c:pt idx="56424">
                  <c:v>-0.19189899999999999</c:v>
                </c:pt>
                <c:pt idx="56425">
                  <c:v>-0.193271</c:v>
                </c:pt>
                <c:pt idx="56426">
                  <c:v>-0.194109</c:v>
                </c:pt>
                <c:pt idx="56427">
                  <c:v>-0.19490299999999999</c:v>
                </c:pt>
                <c:pt idx="56428">
                  <c:v>-0.195685</c:v>
                </c:pt>
                <c:pt idx="56429">
                  <c:v>-0.19664400000000001</c:v>
                </c:pt>
                <c:pt idx="56430">
                  <c:v>-0.19783600000000001</c:v>
                </c:pt>
                <c:pt idx="56431">
                  <c:v>-0.198409</c:v>
                </c:pt>
                <c:pt idx="56432">
                  <c:v>-0.199461</c:v>
                </c:pt>
                <c:pt idx="56433">
                  <c:v>-0.20041600000000001</c:v>
                </c:pt>
                <c:pt idx="56434">
                  <c:v>-0.20134099999999999</c:v>
                </c:pt>
                <c:pt idx="56435">
                  <c:v>-0.202261</c:v>
                </c:pt>
                <c:pt idx="56436">
                  <c:v>-0.203182</c:v>
                </c:pt>
                <c:pt idx="56437">
                  <c:v>-0.20433999999999999</c:v>
                </c:pt>
                <c:pt idx="56438">
                  <c:v>-0.204955</c:v>
                </c:pt>
                <c:pt idx="56439">
                  <c:v>-0.206036</c:v>
                </c:pt>
                <c:pt idx="56440">
                  <c:v>-0.20675099999999999</c:v>
                </c:pt>
                <c:pt idx="56441">
                  <c:v>-0.20788300000000001</c:v>
                </c:pt>
                <c:pt idx="56442">
                  <c:v>-0.208644</c:v>
                </c:pt>
                <c:pt idx="56443">
                  <c:v>-0.209617</c:v>
                </c:pt>
                <c:pt idx="56444">
                  <c:v>-0.21047399999999999</c:v>
                </c:pt>
                <c:pt idx="56445">
                  <c:v>-0.211311</c:v>
                </c:pt>
                <c:pt idx="56446">
                  <c:v>-0.212279</c:v>
                </c:pt>
                <c:pt idx="56447">
                  <c:v>-0.21308299999999999</c:v>
                </c:pt>
                <c:pt idx="56448">
                  <c:v>-0.21401000000000001</c:v>
                </c:pt>
                <c:pt idx="56449">
                  <c:v>-0.21451700000000001</c:v>
                </c:pt>
                <c:pt idx="56450">
                  <c:v>-0.21539900000000001</c:v>
                </c:pt>
                <c:pt idx="56451">
                  <c:v>-0.216115</c:v>
                </c:pt>
                <c:pt idx="56452">
                  <c:v>-0.216915</c:v>
                </c:pt>
                <c:pt idx="56453">
                  <c:v>-0.21753500000000001</c:v>
                </c:pt>
                <c:pt idx="56454">
                  <c:v>-0.21834200000000001</c:v>
                </c:pt>
                <c:pt idx="56455">
                  <c:v>-0.21892400000000001</c:v>
                </c:pt>
                <c:pt idx="56456">
                  <c:v>-0.219691</c:v>
                </c:pt>
                <c:pt idx="56457">
                  <c:v>-0.22042500000000001</c:v>
                </c:pt>
                <c:pt idx="56458">
                  <c:v>-0.22098300000000001</c:v>
                </c:pt>
                <c:pt idx="56459">
                  <c:v>-0.221722</c:v>
                </c:pt>
                <c:pt idx="56460">
                  <c:v>-0.22226799999999999</c:v>
                </c:pt>
                <c:pt idx="56461">
                  <c:v>-0.22303600000000001</c:v>
                </c:pt>
                <c:pt idx="56462">
                  <c:v>-0.223382</c:v>
                </c:pt>
                <c:pt idx="56463">
                  <c:v>-0.22408900000000001</c:v>
                </c:pt>
                <c:pt idx="56464">
                  <c:v>-0.22456899999999999</c:v>
                </c:pt>
                <c:pt idx="56465">
                  <c:v>-0.22517999999999999</c:v>
                </c:pt>
                <c:pt idx="56466">
                  <c:v>-0.225521</c:v>
                </c:pt>
                <c:pt idx="56467">
                  <c:v>-0.22575799999999999</c:v>
                </c:pt>
                <c:pt idx="56468">
                  <c:v>-0.226492</c:v>
                </c:pt>
                <c:pt idx="56469">
                  <c:v>-0.226688</c:v>
                </c:pt>
                <c:pt idx="56470">
                  <c:v>-0.227218</c:v>
                </c:pt>
                <c:pt idx="56471">
                  <c:v>-0.22728599999999999</c:v>
                </c:pt>
                <c:pt idx="56472">
                  <c:v>-0.22774900000000001</c:v>
                </c:pt>
                <c:pt idx="56473">
                  <c:v>-0.22808100000000001</c:v>
                </c:pt>
                <c:pt idx="56474">
                  <c:v>-0.22838800000000001</c:v>
                </c:pt>
                <c:pt idx="56475">
                  <c:v>-0.228742</c:v>
                </c:pt>
                <c:pt idx="56476">
                  <c:v>-0.228655</c:v>
                </c:pt>
                <c:pt idx="56477">
                  <c:v>-0.22897100000000001</c:v>
                </c:pt>
                <c:pt idx="56478">
                  <c:v>-0.22899600000000001</c:v>
                </c:pt>
                <c:pt idx="56479">
                  <c:v>-0.229325</c:v>
                </c:pt>
                <c:pt idx="56480">
                  <c:v>-0.22916500000000001</c:v>
                </c:pt>
                <c:pt idx="56481">
                  <c:v>-0.22932900000000001</c:v>
                </c:pt>
                <c:pt idx="56482">
                  <c:v>-0.22927700000000001</c:v>
                </c:pt>
                <c:pt idx="56483">
                  <c:v>-0.22932</c:v>
                </c:pt>
                <c:pt idx="56484">
                  <c:v>-0.22931299999999999</c:v>
                </c:pt>
                <c:pt idx="56485">
                  <c:v>-0.22914899999999999</c:v>
                </c:pt>
                <c:pt idx="56486">
                  <c:v>-0.22921</c:v>
                </c:pt>
                <c:pt idx="56487">
                  <c:v>-0.22896900000000001</c:v>
                </c:pt>
                <c:pt idx="56488">
                  <c:v>-0.228879</c:v>
                </c:pt>
                <c:pt idx="56489">
                  <c:v>-0.22875699999999999</c:v>
                </c:pt>
                <c:pt idx="56490">
                  <c:v>-0.228459</c:v>
                </c:pt>
                <c:pt idx="56491">
                  <c:v>-0.22822500000000001</c:v>
                </c:pt>
                <c:pt idx="56492">
                  <c:v>-0.22789100000000001</c:v>
                </c:pt>
                <c:pt idx="56493">
                  <c:v>-0.22767799999999999</c:v>
                </c:pt>
                <c:pt idx="56494">
                  <c:v>-0.22705600000000001</c:v>
                </c:pt>
                <c:pt idx="56495">
                  <c:v>-0.226886</c:v>
                </c:pt>
                <c:pt idx="56496">
                  <c:v>-0.226434</c:v>
                </c:pt>
                <c:pt idx="56497">
                  <c:v>-0.22597999999999999</c:v>
                </c:pt>
                <c:pt idx="56498">
                  <c:v>-0.22547500000000001</c:v>
                </c:pt>
                <c:pt idx="56499">
                  <c:v>-0.224796</c:v>
                </c:pt>
                <c:pt idx="56500">
                  <c:v>-0.22451199999999999</c:v>
                </c:pt>
                <c:pt idx="56501">
                  <c:v>-0.22365599999999999</c:v>
                </c:pt>
                <c:pt idx="56502">
                  <c:v>-0.22314000000000001</c:v>
                </c:pt>
                <c:pt idx="56503">
                  <c:v>-0.22228700000000001</c:v>
                </c:pt>
                <c:pt idx="56504">
                  <c:v>-0.22162100000000001</c:v>
                </c:pt>
                <c:pt idx="56505">
                  <c:v>-0.22078200000000001</c:v>
                </c:pt>
                <c:pt idx="56506">
                  <c:v>-0.21998500000000001</c:v>
                </c:pt>
                <c:pt idx="56507">
                  <c:v>-0.21912799999999999</c:v>
                </c:pt>
                <c:pt idx="56508">
                  <c:v>-0.218223</c:v>
                </c:pt>
                <c:pt idx="56509">
                  <c:v>-0.21721499999999999</c:v>
                </c:pt>
                <c:pt idx="56510">
                  <c:v>-0.216443</c:v>
                </c:pt>
                <c:pt idx="56511">
                  <c:v>-0.21557200000000001</c:v>
                </c:pt>
                <c:pt idx="56512">
                  <c:v>-0.214535</c:v>
                </c:pt>
                <c:pt idx="56513">
                  <c:v>-0.21367800000000001</c:v>
                </c:pt>
                <c:pt idx="56514">
                  <c:v>-0.21251</c:v>
                </c:pt>
                <c:pt idx="56515">
                  <c:v>-0.21138899999999999</c:v>
                </c:pt>
                <c:pt idx="56516">
                  <c:v>-0.21030199999999999</c:v>
                </c:pt>
                <c:pt idx="56517">
                  <c:v>-0.209036</c:v>
                </c:pt>
                <c:pt idx="56518">
                  <c:v>-0.207621</c:v>
                </c:pt>
                <c:pt idx="56519">
                  <c:v>-0.20646600000000001</c:v>
                </c:pt>
                <c:pt idx="56520">
                  <c:v>-0.20516699999999999</c:v>
                </c:pt>
                <c:pt idx="56521">
                  <c:v>-0.203683</c:v>
                </c:pt>
                <c:pt idx="56522">
                  <c:v>-0.20246700000000001</c:v>
                </c:pt>
                <c:pt idx="56523">
                  <c:v>-0.201014</c:v>
                </c:pt>
                <c:pt idx="56524">
                  <c:v>-0.199821</c:v>
                </c:pt>
                <c:pt idx="56525">
                  <c:v>-0.19806000000000001</c:v>
                </c:pt>
                <c:pt idx="56526">
                  <c:v>-0.196744</c:v>
                </c:pt>
                <c:pt idx="56527">
                  <c:v>-0.195275</c:v>
                </c:pt>
                <c:pt idx="56528">
                  <c:v>-0.193582</c:v>
                </c:pt>
                <c:pt idx="56529">
                  <c:v>-0.192135</c:v>
                </c:pt>
                <c:pt idx="56530">
                  <c:v>-0.190078</c:v>
                </c:pt>
                <c:pt idx="56531">
                  <c:v>-0.18851299999999999</c:v>
                </c:pt>
                <c:pt idx="56532">
                  <c:v>-0.18670100000000001</c:v>
                </c:pt>
                <c:pt idx="56533">
                  <c:v>-0.18502399999999999</c:v>
                </c:pt>
                <c:pt idx="56534">
                  <c:v>-0.183249</c:v>
                </c:pt>
                <c:pt idx="56535">
                  <c:v>-0.181391</c:v>
                </c:pt>
                <c:pt idx="56536">
                  <c:v>-0.179588</c:v>
                </c:pt>
                <c:pt idx="56537">
                  <c:v>-0.17771200000000001</c:v>
                </c:pt>
                <c:pt idx="56538">
                  <c:v>-0.17600299999999999</c:v>
                </c:pt>
                <c:pt idx="56539">
                  <c:v>-0.17393900000000001</c:v>
                </c:pt>
                <c:pt idx="56540">
                  <c:v>-0.17207700000000001</c:v>
                </c:pt>
                <c:pt idx="56541">
                  <c:v>-0.16977400000000001</c:v>
                </c:pt>
                <c:pt idx="56542">
                  <c:v>-0.167987</c:v>
                </c:pt>
                <c:pt idx="56543">
                  <c:v>-0.165856</c:v>
                </c:pt>
                <c:pt idx="56544">
                  <c:v>-0.16365199999999999</c:v>
                </c:pt>
                <c:pt idx="56545">
                  <c:v>-0.16148999999999999</c:v>
                </c:pt>
                <c:pt idx="56546">
                  <c:v>-0.159302</c:v>
                </c:pt>
                <c:pt idx="56547">
                  <c:v>-0.15714500000000001</c:v>
                </c:pt>
                <c:pt idx="56548">
                  <c:v>-0.154723</c:v>
                </c:pt>
                <c:pt idx="56549">
                  <c:v>-0.15268200000000001</c:v>
                </c:pt>
                <c:pt idx="56550">
                  <c:v>-0.150282</c:v>
                </c:pt>
                <c:pt idx="56551">
                  <c:v>-0.148254</c:v>
                </c:pt>
                <c:pt idx="56552">
                  <c:v>-0.145844</c:v>
                </c:pt>
                <c:pt idx="56553">
                  <c:v>-0.14363000000000001</c:v>
                </c:pt>
                <c:pt idx="56554">
                  <c:v>-0.141287</c:v>
                </c:pt>
                <c:pt idx="56555">
                  <c:v>-0.138826</c:v>
                </c:pt>
                <c:pt idx="56556">
                  <c:v>-0.13667099999999999</c:v>
                </c:pt>
                <c:pt idx="56557">
                  <c:v>-0.13400400000000001</c:v>
                </c:pt>
                <c:pt idx="56558">
                  <c:v>-0.13174</c:v>
                </c:pt>
                <c:pt idx="56559">
                  <c:v>-0.12909599999999999</c:v>
                </c:pt>
                <c:pt idx="56560">
                  <c:v>-0.12670400000000001</c:v>
                </c:pt>
                <c:pt idx="56561">
                  <c:v>-0.12428500000000001</c:v>
                </c:pt>
                <c:pt idx="56562">
                  <c:v>-0.121737</c:v>
                </c:pt>
                <c:pt idx="56563">
                  <c:v>-0.119188</c:v>
                </c:pt>
                <c:pt idx="56564">
                  <c:v>-0.11661100000000001</c:v>
                </c:pt>
                <c:pt idx="56565">
                  <c:v>-0.11418300000000001</c:v>
                </c:pt>
                <c:pt idx="56566">
                  <c:v>-0.111373</c:v>
                </c:pt>
                <c:pt idx="56567">
                  <c:v>-0.10867400000000001</c:v>
                </c:pt>
                <c:pt idx="56568">
                  <c:v>-0.106074</c:v>
                </c:pt>
                <c:pt idx="56569">
                  <c:v>-0.10349700000000001</c:v>
                </c:pt>
                <c:pt idx="56570">
                  <c:v>-0.100644</c:v>
                </c:pt>
                <c:pt idx="56571">
                  <c:v>-9.8114900000000005E-2</c:v>
                </c:pt>
                <c:pt idx="56572">
                  <c:v>-9.5351400000000003E-2</c:v>
                </c:pt>
                <c:pt idx="56573">
                  <c:v>-9.2735300000000007E-2</c:v>
                </c:pt>
                <c:pt idx="56574">
                  <c:v>-9.0138999999999997E-2</c:v>
                </c:pt>
                <c:pt idx="56575">
                  <c:v>-8.73776E-2</c:v>
                </c:pt>
                <c:pt idx="56576">
                  <c:v>-8.4843199999999994E-2</c:v>
                </c:pt>
                <c:pt idx="56577">
                  <c:v>-8.1919599999999995E-2</c:v>
                </c:pt>
                <c:pt idx="56578">
                  <c:v>-7.9517000000000004E-2</c:v>
                </c:pt>
                <c:pt idx="56579">
                  <c:v>-7.66767E-2</c:v>
                </c:pt>
                <c:pt idx="56580">
                  <c:v>-7.4222399999999994E-2</c:v>
                </c:pt>
                <c:pt idx="56581">
                  <c:v>-7.1212200000000003E-2</c:v>
                </c:pt>
                <c:pt idx="56582">
                  <c:v>-6.8773799999999996E-2</c:v>
                </c:pt>
                <c:pt idx="56583">
                  <c:v>-6.5960900000000003E-2</c:v>
                </c:pt>
                <c:pt idx="56584">
                  <c:v>-6.3092800000000004E-2</c:v>
                </c:pt>
                <c:pt idx="56585">
                  <c:v>-6.0600599999999998E-2</c:v>
                </c:pt>
                <c:pt idx="56586">
                  <c:v>-5.7725899999999997E-2</c:v>
                </c:pt>
                <c:pt idx="56587">
                  <c:v>-5.5139800000000003E-2</c:v>
                </c:pt>
                <c:pt idx="56588">
                  <c:v>-5.2188400000000003E-2</c:v>
                </c:pt>
                <c:pt idx="56589">
                  <c:v>-4.9659399999999999E-2</c:v>
                </c:pt>
                <c:pt idx="56590">
                  <c:v>-4.6957199999999998E-2</c:v>
                </c:pt>
                <c:pt idx="56591">
                  <c:v>-4.4017500000000001E-2</c:v>
                </c:pt>
                <c:pt idx="56592">
                  <c:v>-4.1425999999999998E-2</c:v>
                </c:pt>
                <c:pt idx="56593">
                  <c:v>-3.8590300000000001E-2</c:v>
                </c:pt>
                <c:pt idx="56594">
                  <c:v>-3.5963099999999998E-2</c:v>
                </c:pt>
                <c:pt idx="56595">
                  <c:v>-3.3141400000000001E-2</c:v>
                </c:pt>
                <c:pt idx="56596">
                  <c:v>-3.0589999999999999E-2</c:v>
                </c:pt>
                <c:pt idx="56597">
                  <c:v>-2.7720700000000001E-2</c:v>
                </c:pt>
                <c:pt idx="56598">
                  <c:v>-2.51329E-2</c:v>
                </c:pt>
                <c:pt idx="56599">
                  <c:v>-2.2398899999999999E-2</c:v>
                </c:pt>
                <c:pt idx="56600">
                  <c:v>-1.9769700000000001E-2</c:v>
                </c:pt>
                <c:pt idx="56601">
                  <c:v>-1.7239500000000001E-2</c:v>
                </c:pt>
                <c:pt idx="56602">
                  <c:v>-1.4366500000000001E-2</c:v>
                </c:pt>
                <c:pt idx="56603">
                  <c:v>-1.1986800000000001E-2</c:v>
                </c:pt>
                <c:pt idx="56604">
                  <c:v>-9.2354099999999995E-3</c:v>
                </c:pt>
                <c:pt idx="56605">
                  <c:v>-6.6885900000000003E-3</c:v>
                </c:pt>
                <c:pt idx="56606">
                  <c:v>-4.0839800000000001E-3</c:v>
                </c:pt>
                <c:pt idx="56607">
                  <c:v>-1.51377E-3</c:v>
                </c:pt>
                <c:pt idx="56608">
                  <c:v>1.1295299999999999E-3</c:v>
                </c:pt>
                <c:pt idx="56609">
                  <c:v>3.5447999999999999E-3</c:v>
                </c:pt>
                <c:pt idx="56610">
                  <c:v>6.3409E-3</c:v>
                </c:pt>
                <c:pt idx="56611">
                  <c:v>8.7604099999999997E-3</c:v>
                </c:pt>
                <c:pt idx="56612">
                  <c:v>1.1176999999999999E-2</c:v>
                </c:pt>
                <c:pt idx="56613">
                  <c:v>1.39562E-2</c:v>
                </c:pt>
                <c:pt idx="56614">
                  <c:v>1.63996E-2</c:v>
                </c:pt>
                <c:pt idx="56615">
                  <c:v>1.9067299999999999E-2</c:v>
                </c:pt>
                <c:pt idx="56616">
                  <c:v>2.1234099999999999E-2</c:v>
                </c:pt>
                <c:pt idx="56617">
                  <c:v>2.3808699999999999E-2</c:v>
                </c:pt>
                <c:pt idx="56618">
                  <c:v>2.62984E-2</c:v>
                </c:pt>
                <c:pt idx="56619">
                  <c:v>2.8843899999999999E-2</c:v>
                </c:pt>
                <c:pt idx="56620">
                  <c:v>3.12727E-2</c:v>
                </c:pt>
                <c:pt idx="56621">
                  <c:v>3.3576599999999998E-2</c:v>
                </c:pt>
                <c:pt idx="56622">
                  <c:v>3.603E-2</c:v>
                </c:pt>
                <c:pt idx="56623">
                  <c:v>3.8420000000000003E-2</c:v>
                </c:pt>
                <c:pt idx="56624">
                  <c:v>4.1056500000000003E-2</c:v>
                </c:pt>
                <c:pt idx="56625">
                  <c:v>4.3370100000000002E-2</c:v>
                </c:pt>
                <c:pt idx="56626">
                  <c:v>4.5715899999999997E-2</c:v>
                </c:pt>
                <c:pt idx="56627">
                  <c:v>4.7826300000000002E-2</c:v>
                </c:pt>
                <c:pt idx="56628">
                  <c:v>5.0393399999999998E-2</c:v>
                </c:pt>
                <c:pt idx="56629">
                  <c:v>5.2627699999999999E-2</c:v>
                </c:pt>
                <c:pt idx="56630">
                  <c:v>5.49165E-2</c:v>
                </c:pt>
                <c:pt idx="56631">
                  <c:v>5.7283899999999999E-2</c:v>
                </c:pt>
                <c:pt idx="56632">
                  <c:v>5.9482500000000001E-2</c:v>
                </c:pt>
                <c:pt idx="56633">
                  <c:v>6.1865999999999997E-2</c:v>
                </c:pt>
                <c:pt idx="56634">
                  <c:v>6.4081799999999994E-2</c:v>
                </c:pt>
                <c:pt idx="56635">
                  <c:v>6.6473599999999994E-2</c:v>
                </c:pt>
                <c:pt idx="56636">
                  <c:v>6.8607000000000001E-2</c:v>
                </c:pt>
                <c:pt idx="56637">
                  <c:v>7.1073300000000006E-2</c:v>
                </c:pt>
                <c:pt idx="56638">
                  <c:v>7.3273900000000003E-2</c:v>
                </c:pt>
                <c:pt idx="56639">
                  <c:v>7.5370500000000007E-2</c:v>
                </c:pt>
                <c:pt idx="56640">
                  <c:v>7.7685100000000007E-2</c:v>
                </c:pt>
                <c:pt idx="56641">
                  <c:v>7.9927899999999996E-2</c:v>
                </c:pt>
                <c:pt idx="56642">
                  <c:v>8.2094E-2</c:v>
                </c:pt>
                <c:pt idx="56643">
                  <c:v>8.4111000000000005E-2</c:v>
                </c:pt>
                <c:pt idx="56644">
                  <c:v>8.6518499999999998E-2</c:v>
                </c:pt>
                <c:pt idx="56645">
                  <c:v>8.8451399999999999E-2</c:v>
                </c:pt>
                <c:pt idx="56646">
                  <c:v>9.0865699999999994E-2</c:v>
                </c:pt>
                <c:pt idx="56647">
                  <c:v>9.3102900000000002E-2</c:v>
                </c:pt>
                <c:pt idx="56648">
                  <c:v>9.5123600000000003E-2</c:v>
                </c:pt>
                <c:pt idx="56649">
                  <c:v>9.7216300000000005E-2</c:v>
                </c:pt>
                <c:pt idx="56650">
                  <c:v>9.9390500000000007E-2</c:v>
                </c:pt>
                <c:pt idx="56651">
                  <c:v>0.101508</c:v>
                </c:pt>
                <c:pt idx="56652">
                  <c:v>0.103453</c:v>
                </c:pt>
                <c:pt idx="56653">
                  <c:v>0.105617</c:v>
                </c:pt>
                <c:pt idx="56654">
                  <c:v>0.10746600000000001</c:v>
                </c:pt>
                <c:pt idx="56655">
                  <c:v>0.10956399999999999</c:v>
                </c:pt>
                <c:pt idx="56656">
                  <c:v>0.11139300000000001</c:v>
                </c:pt>
                <c:pt idx="56657">
                  <c:v>0.113718</c:v>
                </c:pt>
                <c:pt idx="56658">
                  <c:v>0.11574</c:v>
                </c:pt>
                <c:pt idx="56659">
                  <c:v>0.11745</c:v>
                </c:pt>
                <c:pt idx="56660">
                  <c:v>0.119545</c:v>
                </c:pt>
                <c:pt idx="56661">
                  <c:v>0.12151099999999999</c:v>
                </c:pt>
                <c:pt idx="56662">
                  <c:v>0.123588</c:v>
                </c:pt>
                <c:pt idx="56663">
                  <c:v>0.12540999999999999</c:v>
                </c:pt>
                <c:pt idx="56664">
                  <c:v>0.12753500000000001</c:v>
                </c:pt>
                <c:pt idx="56665">
                  <c:v>0.12948399999999999</c:v>
                </c:pt>
                <c:pt idx="56666">
                  <c:v>0.13150100000000001</c:v>
                </c:pt>
                <c:pt idx="56667">
                  <c:v>0.13328400000000001</c:v>
                </c:pt>
                <c:pt idx="56668">
                  <c:v>0.135406</c:v>
                </c:pt>
                <c:pt idx="56669">
                  <c:v>0.13725999999999999</c:v>
                </c:pt>
                <c:pt idx="56670">
                  <c:v>0.13905500000000001</c:v>
                </c:pt>
                <c:pt idx="56671">
                  <c:v>0.140898</c:v>
                </c:pt>
                <c:pt idx="56672">
                  <c:v>0.14261099999999999</c:v>
                </c:pt>
                <c:pt idx="56673">
                  <c:v>0.14460500000000001</c:v>
                </c:pt>
                <c:pt idx="56674">
                  <c:v>0.14618500000000001</c:v>
                </c:pt>
                <c:pt idx="56675">
                  <c:v>0.147787</c:v>
                </c:pt>
                <c:pt idx="56676">
                  <c:v>0.14968699999999999</c:v>
                </c:pt>
                <c:pt idx="56677">
                  <c:v>0.15133199999999999</c:v>
                </c:pt>
                <c:pt idx="56678">
                  <c:v>0.15292500000000001</c:v>
                </c:pt>
                <c:pt idx="56679">
                  <c:v>0.15476899999999999</c:v>
                </c:pt>
                <c:pt idx="56680">
                  <c:v>0.156504</c:v>
                </c:pt>
                <c:pt idx="56681">
                  <c:v>0.15789800000000001</c:v>
                </c:pt>
                <c:pt idx="56682">
                  <c:v>0.15986500000000001</c:v>
                </c:pt>
                <c:pt idx="56683">
                  <c:v>0.161244</c:v>
                </c:pt>
                <c:pt idx="56684">
                  <c:v>0.16311100000000001</c:v>
                </c:pt>
                <c:pt idx="56685">
                  <c:v>0.16478999999999999</c:v>
                </c:pt>
                <c:pt idx="56686">
                  <c:v>0.16631499999999999</c:v>
                </c:pt>
                <c:pt idx="56687">
                  <c:v>0.16802</c:v>
                </c:pt>
                <c:pt idx="56688">
                  <c:v>0.1694</c:v>
                </c:pt>
                <c:pt idx="56689">
                  <c:v>0.171154</c:v>
                </c:pt>
                <c:pt idx="56690">
                  <c:v>0.17268600000000001</c:v>
                </c:pt>
                <c:pt idx="56691">
                  <c:v>0.174064</c:v>
                </c:pt>
                <c:pt idx="56692">
                  <c:v>0.17549400000000001</c:v>
                </c:pt>
                <c:pt idx="56693">
                  <c:v>0.17713000000000001</c:v>
                </c:pt>
                <c:pt idx="56694">
                  <c:v>0.17851700000000001</c:v>
                </c:pt>
                <c:pt idx="56695">
                  <c:v>0.180032</c:v>
                </c:pt>
                <c:pt idx="56696">
                  <c:v>0.18133099999999999</c:v>
                </c:pt>
                <c:pt idx="56697">
                  <c:v>0.18271000000000001</c:v>
                </c:pt>
                <c:pt idx="56698">
                  <c:v>0.18430099999999999</c:v>
                </c:pt>
                <c:pt idx="56699">
                  <c:v>0.18568399999999999</c:v>
                </c:pt>
                <c:pt idx="56700">
                  <c:v>0.18718899999999999</c:v>
                </c:pt>
                <c:pt idx="56701">
                  <c:v>0.188554</c:v>
                </c:pt>
                <c:pt idx="56702">
                  <c:v>0.19001299999999999</c:v>
                </c:pt>
                <c:pt idx="56703">
                  <c:v>0.191553</c:v>
                </c:pt>
                <c:pt idx="56704">
                  <c:v>0.19298599999999999</c:v>
                </c:pt>
                <c:pt idx="56705">
                  <c:v>0.194355</c:v>
                </c:pt>
                <c:pt idx="56706">
                  <c:v>0.195854</c:v>
                </c:pt>
                <c:pt idx="56707">
                  <c:v>0.19706699999999999</c:v>
                </c:pt>
                <c:pt idx="56708">
                  <c:v>0.19852700000000001</c:v>
                </c:pt>
                <c:pt idx="56709">
                  <c:v>0.19986100000000001</c:v>
                </c:pt>
                <c:pt idx="56710">
                  <c:v>0.20113</c:v>
                </c:pt>
                <c:pt idx="56711">
                  <c:v>0.202484</c:v>
                </c:pt>
                <c:pt idx="56712">
                  <c:v>0.203788</c:v>
                </c:pt>
                <c:pt idx="56713">
                  <c:v>0.20513899999999999</c:v>
                </c:pt>
                <c:pt idx="56714">
                  <c:v>0.20625599999999999</c:v>
                </c:pt>
                <c:pt idx="56715">
                  <c:v>0.20774300000000001</c:v>
                </c:pt>
                <c:pt idx="56716">
                  <c:v>0.20891699999999999</c:v>
                </c:pt>
                <c:pt idx="56717">
                  <c:v>0.210227</c:v>
                </c:pt>
                <c:pt idx="56718">
                  <c:v>0.211395</c:v>
                </c:pt>
                <c:pt idx="56719">
                  <c:v>0.21281600000000001</c:v>
                </c:pt>
                <c:pt idx="56720">
                  <c:v>0.214118</c:v>
                </c:pt>
                <c:pt idx="56721">
                  <c:v>0.21538099999999999</c:v>
                </c:pt>
                <c:pt idx="56722">
                  <c:v>0.21681600000000001</c:v>
                </c:pt>
                <c:pt idx="56723">
                  <c:v>0.217944</c:v>
                </c:pt>
                <c:pt idx="56724">
                  <c:v>0.21940200000000001</c:v>
                </c:pt>
                <c:pt idx="56725">
                  <c:v>0.22089400000000001</c:v>
                </c:pt>
                <c:pt idx="56726">
                  <c:v>0.22227</c:v>
                </c:pt>
                <c:pt idx="56727">
                  <c:v>0.22373399999999999</c:v>
                </c:pt>
                <c:pt idx="56728">
                  <c:v>0.22501099999999999</c:v>
                </c:pt>
                <c:pt idx="56729">
                  <c:v>0.22651199999999999</c:v>
                </c:pt>
                <c:pt idx="56730">
                  <c:v>0.22778499999999999</c:v>
                </c:pt>
                <c:pt idx="56731">
                  <c:v>0.22908800000000001</c:v>
                </c:pt>
                <c:pt idx="56732">
                  <c:v>0.23056399999999999</c:v>
                </c:pt>
                <c:pt idx="56733">
                  <c:v>0.231821</c:v>
                </c:pt>
                <c:pt idx="56734">
                  <c:v>0.23324900000000001</c:v>
                </c:pt>
                <c:pt idx="56735">
                  <c:v>0.23457500000000001</c:v>
                </c:pt>
                <c:pt idx="56736">
                  <c:v>0.23566400000000001</c:v>
                </c:pt>
                <c:pt idx="56737">
                  <c:v>0.23717299999999999</c:v>
                </c:pt>
                <c:pt idx="56738">
                  <c:v>0.238506</c:v>
                </c:pt>
                <c:pt idx="56739">
                  <c:v>0.239648</c:v>
                </c:pt>
                <c:pt idx="56740">
                  <c:v>0.24121000000000001</c:v>
                </c:pt>
                <c:pt idx="56741">
                  <c:v>0.24240300000000001</c:v>
                </c:pt>
                <c:pt idx="56742">
                  <c:v>0.24371599999999999</c:v>
                </c:pt>
                <c:pt idx="56743">
                  <c:v>0.245089</c:v>
                </c:pt>
                <c:pt idx="56744">
                  <c:v>0.246444</c:v>
                </c:pt>
                <c:pt idx="56745">
                  <c:v>0.247751</c:v>
                </c:pt>
                <c:pt idx="56746">
                  <c:v>0.24915300000000001</c:v>
                </c:pt>
                <c:pt idx="56747">
                  <c:v>0.250473</c:v>
                </c:pt>
                <c:pt idx="56748">
                  <c:v>0.25201699999999999</c:v>
                </c:pt>
                <c:pt idx="56749">
                  <c:v>0.25334800000000002</c:v>
                </c:pt>
                <c:pt idx="56750">
                  <c:v>0.25442599999999999</c:v>
                </c:pt>
                <c:pt idx="56751">
                  <c:v>0.25606800000000002</c:v>
                </c:pt>
                <c:pt idx="56752">
                  <c:v>0.25722200000000001</c:v>
                </c:pt>
                <c:pt idx="56753">
                  <c:v>0.25857400000000003</c:v>
                </c:pt>
                <c:pt idx="56754">
                  <c:v>0.25996999999999998</c:v>
                </c:pt>
                <c:pt idx="56755">
                  <c:v>0.26089000000000001</c:v>
                </c:pt>
                <c:pt idx="56756">
                  <c:v>0.26242100000000002</c:v>
                </c:pt>
                <c:pt idx="56757">
                  <c:v>0.26366499999999998</c:v>
                </c:pt>
                <c:pt idx="56758">
                  <c:v>0.26486799999999999</c:v>
                </c:pt>
                <c:pt idx="56759">
                  <c:v>0.26604800000000001</c:v>
                </c:pt>
                <c:pt idx="56760">
                  <c:v>0.26738400000000001</c:v>
                </c:pt>
                <c:pt idx="56761">
                  <c:v>0.26873000000000002</c:v>
                </c:pt>
                <c:pt idx="56762">
                  <c:v>0.26987</c:v>
                </c:pt>
                <c:pt idx="56763">
                  <c:v>0.271227</c:v>
                </c:pt>
                <c:pt idx="56764">
                  <c:v>0.27256000000000002</c:v>
                </c:pt>
                <c:pt idx="56765">
                  <c:v>0.27354899999999999</c:v>
                </c:pt>
                <c:pt idx="56766">
                  <c:v>0.27485500000000002</c:v>
                </c:pt>
                <c:pt idx="56767">
                  <c:v>0.27609699999999998</c:v>
                </c:pt>
                <c:pt idx="56768">
                  <c:v>0.27717000000000003</c:v>
                </c:pt>
                <c:pt idx="56769">
                  <c:v>0.27842899999999998</c:v>
                </c:pt>
                <c:pt idx="56770">
                  <c:v>0.27934100000000001</c:v>
                </c:pt>
                <c:pt idx="56771">
                  <c:v>0.28071699999999999</c:v>
                </c:pt>
                <c:pt idx="56772">
                  <c:v>0.28156900000000001</c:v>
                </c:pt>
                <c:pt idx="56773">
                  <c:v>0.28272999999999998</c:v>
                </c:pt>
                <c:pt idx="56774">
                  <c:v>0.28371600000000002</c:v>
                </c:pt>
                <c:pt idx="56775">
                  <c:v>0.284777</c:v>
                </c:pt>
                <c:pt idx="56776">
                  <c:v>0.28569</c:v>
                </c:pt>
                <c:pt idx="56777">
                  <c:v>0.28659000000000001</c:v>
                </c:pt>
                <c:pt idx="56778">
                  <c:v>0.28759000000000001</c:v>
                </c:pt>
                <c:pt idx="56779">
                  <c:v>0.28849599999999997</c:v>
                </c:pt>
                <c:pt idx="56780">
                  <c:v>0.28980400000000001</c:v>
                </c:pt>
                <c:pt idx="56781">
                  <c:v>0.29039399999999999</c:v>
                </c:pt>
                <c:pt idx="56782">
                  <c:v>0.29148299999999999</c:v>
                </c:pt>
                <c:pt idx="56783">
                  <c:v>0.29249900000000001</c:v>
                </c:pt>
                <c:pt idx="56784">
                  <c:v>0.29328500000000002</c:v>
                </c:pt>
                <c:pt idx="56785">
                  <c:v>0.29421999999999998</c:v>
                </c:pt>
                <c:pt idx="56786">
                  <c:v>0.29480299999999998</c:v>
                </c:pt>
                <c:pt idx="56787">
                  <c:v>0.29581800000000003</c:v>
                </c:pt>
                <c:pt idx="56788">
                  <c:v>0.29653000000000002</c:v>
                </c:pt>
                <c:pt idx="56789">
                  <c:v>0.297211</c:v>
                </c:pt>
                <c:pt idx="56790">
                  <c:v>0.297898</c:v>
                </c:pt>
                <c:pt idx="56791">
                  <c:v>0.29853800000000003</c:v>
                </c:pt>
                <c:pt idx="56792">
                  <c:v>0.29907600000000001</c:v>
                </c:pt>
                <c:pt idx="56793">
                  <c:v>0.29986699999999999</c:v>
                </c:pt>
                <c:pt idx="56794">
                  <c:v>0.300232</c:v>
                </c:pt>
                <c:pt idx="56795">
                  <c:v>0.30089900000000003</c:v>
                </c:pt>
                <c:pt idx="56796">
                  <c:v>0.30135899999999999</c:v>
                </c:pt>
                <c:pt idx="56797">
                  <c:v>0.30183199999999999</c:v>
                </c:pt>
                <c:pt idx="56798">
                  <c:v>0.30243799999999998</c:v>
                </c:pt>
                <c:pt idx="56799">
                  <c:v>0.30276900000000001</c:v>
                </c:pt>
                <c:pt idx="56800">
                  <c:v>0.30319400000000002</c:v>
                </c:pt>
                <c:pt idx="56801">
                  <c:v>0.30355500000000002</c:v>
                </c:pt>
                <c:pt idx="56802">
                  <c:v>0.30407000000000001</c:v>
                </c:pt>
                <c:pt idx="56803">
                  <c:v>0.30443700000000001</c:v>
                </c:pt>
                <c:pt idx="56804">
                  <c:v>0.30467</c:v>
                </c:pt>
                <c:pt idx="56805">
                  <c:v>0.30494300000000002</c:v>
                </c:pt>
                <c:pt idx="56806">
                  <c:v>0.30521599999999999</c:v>
                </c:pt>
                <c:pt idx="56807">
                  <c:v>0.30556699999999998</c:v>
                </c:pt>
                <c:pt idx="56808">
                  <c:v>0.30551099999999998</c:v>
                </c:pt>
                <c:pt idx="56809">
                  <c:v>0.30579000000000001</c:v>
                </c:pt>
                <c:pt idx="56810">
                  <c:v>0.30563400000000002</c:v>
                </c:pt>
                <c:pt idx="56811">
                  <c:v>0.305865</c:v>
                </c:pt>
                <c:pt idx="56812">
                  <c:v>0.30573499999999998</c:v>
                </c:pt>
                <c:pt idx="56813">
                  <c:v>0.30566300000000002</c:v>
                </c:pt>
                <c:pt idx="56814">
                  <c:v>0.30575400000000003</c:v>
                </c:pt>
                <c:pt idx="56815">
                  <c:v>0.30545800000000001</c:v>
                </c:pt>
                <c:pt idx="56816">
                  <c:v>0.30554700000000001</c:v>
                </c:pt>
                <c:pt idx="56817">
                  <c:v>0.30520399999999998</c:v>
                </c:pt>
                <c:pt idx="56818">
                  <c:v>0.30510300000000001</c:v>
                </c:pt>
                <c:pt idx="56819">
                  <c:v>0.30508800000000003</c:v>
                </c:pt>
                <c:pt idx="56820">
                  <c:v>0.30488500000000002</c:v>
                </c:pt>
                <c:pt idx="56821">
                  <c:v>0.30454700000000001</c:v>
                </c:pt>
                <c:pt idx="56822">
                  <c:v>0.30421599999999999</c:v>
                </c:pt>
                <c:pt idx="56823">
                  <c:v>0.30382999999999999</c:v>
                </c:pt>
                <c:pt idx="56824">
                  <c:v>0.303535</c:v>
                </c:pt>
                <c:pt idx="56825">
                  <c:v>0.30324400000000001</c:v>
                </c:pt>
                <c:pt idx="56826">
                  <c:v>0.30252099999999998</c:v>
                </c:pt>
                <c:pt idx="56827">
                  <c:v>0.30216999999999999</c:v>
                </c:pt>
                <c:pt idx="56828">
                  <c:v>0.30141800000000002</c:v>
                </c:pt>
                <c:pt idx="56829">
                  <c:v>0.300958</c:v>
                </c:pt>
                <c:pt idx="56830">
                  <c:v>0.30019200000000001</c:v>
                </c:pt>
                <c:pt idx="56831">
                  <c:v>0.29953800000000003</c:v>
                </c:pt>
                <c:pt idx="56832">
                  <c:v>0.29882300000000001</c:v>
                </c:pt>
                <c:pt idx="56833">
                  <c:v>0.297846</c:v>
                </c:pt>
                <c:pt idx="56834">
                  <c:v>0.297155</c:v>
                </c:pt>
                <c:pt idx="56835">
                  <c:v>0.29622399999999999</c:v>
                </c:pt>
                <c:pt idx="56836">
                  <c:v>0.29547899999999999</c:v>
                </c:pt>
                <c:pt idx="56837">
                  <c:v>0.29418899999999998</c:v>
                </c:pt>
                <c:pt idx="56838">
                  <c:v>0.29347699999999999</c:v>
                </c:pt>
                <c:pt idx="56839">
                  <c:v>0.29232200000000003</c:v>
                </c:pt>
                <c:pt idx="56840">
                  <c:v>0.291209</c:v>
                </c:pt>
                <c:pt idx="56841">
                  <c:v>0.29045700000000002</c:v>
                </c:pt>
                <c:pt idx="56842">
                  <c:v>0.28897099999999998</c:v>
                </c:pt>
                <c:pt idx="56843">
                  <c:v>0.28814299999999998</c:v>
                </c:pt>
                <c:pt idx="56844">
                  <c:v>0.28661599999999998</c:v>
                </c:pt>
                <c:pt idx="56845">
                  <c:v>0.28546199999999999</c:v>
                </c:pt>
                <c:pt idx="56846">
                  <c:v>0.28434399999999999</c:v>
                </c:pt>
                <c:pt idx="56847">
                  <c:v>0.28259699999999999</c:v>
                </c:pt>
                <c:pt idx="56848">
                  <c:v>0.28146300000000002</c:v>
                </c:pt>
                <c:pt idx="56849">
                  <c:v>0.27982299999999999</c:v>
                </c:pt>
                <c:pt idx="56850">
                  <c:v>0.27828900000000001</c:v>
                </c:pt>
                <c:pt idx="56851">
                  <c:v>0.27678999999999998</c:v>
                </c:pt>
                <c:pt idx="56852">
                  <c:v>0.27530500000000002</c:v>
                </c:pt>
                <c:pt idx="56853">
                  <c:v>0.27341599999999999</c:v>
                </c:pt>
                <c:pt idx="56854">
                  <c:v>0.27176899999999998</c:v>
                </c:pt>
                <c:pt idx="56855">
                  <c:v>0.269789</c:v>
                </c:pt>
                <c:pt idx="56856">
                  <c:v>0.26823000000000002</c:v>
                </c:pt>
                <c:pt idx="56857">
                  <c:v>0.26647599999999999</c:v>
                </c:pt>
                <c:pt idx="56858">
                  <c:v>0.26432600000000001</c:v>
                </c:pt>
                <c:pt idx="56859">
                  <c:v>0.26254499999999997</c:v>
                </c:pt>
                <c:pt idx="56860">
                  <c:v>0.260376</c:v>
                </c:pt>
                <c:pt idx="56861">
                  <c:v>0.258606</c:v>
                </c:pt>
                <c:pt idx="56862">
                  <c:v>0.256687</c:v>
                </c:pt>
                <c:pt idx="56863">
                  <c:v>0.25435000000000002</c:v>
                </c:pt>
                <c:pt idx="56864">
                  <c:v>0.25246499999999999</c:v>
                </c:pt>
                <c:pt idx="56865">
                  <c:v>0.250384</c:v>
                </c:pt>
                <c:pt idx="56866">
                  <c:v>0.247951</c:v>
                </c:pt>
                <c:pt idx="56867">
                  <c:v>0.24612899999999999</c:v>
                </c:pt>
                <c:pt idx="56868">
                  <c:v>0.24385699999999999</c:v>
                </c:pt>
                <c:pt idx="56869">
                  <c:v>0.241392</c:v>
                </c:pt>
                <c:pt idx="56870">
                  <c:v>0.23938400000000001</c:v>
                </c:pt>
                <c:pt idx="56871">
                  <c:v>0.23647099999999999</c:v>
                </c:pt>
                <c:pt idx="56872">
                  <c:v>0.234344</c:v>
                </c:pt>
                <c:pt idx="56873">
                  <c:v>0.231991</c:v>
                </c:pt>
                <c:pt idx="56874">
                  <c:v>0.22931000000000001</c:v>
                </c:pt>
                <c:pt idx="56875">
                  <c:v>0.22692799999999999</c:v>
                </c:pt>
                <c:pt idx="56876">
                  <c:v>0.224249</c:v>
                </c:pt>
                <c:pt idx="56877">
                  <c:v>0.221775</c:v>
                </c:pt>
                <c:pt idx="56878">
                  <c:v>0.21923500000000001</c:v>
                </c:pt>
                <c:pt idx="56879">
                  <c:v>0.216584</c:v>
                </c:pt>
                <c:pt idx="56880">
                  <c:v>0.214004</c:v>
                </c:pt>
                <c:pt idx="56881">
                  <c:v>0.211369</c:v>
                </c:pt>
                <c:pt idx="56882">
                  <c:v>0.208536</c:v>
                </c:pt>
                <c:pt idx="56883">
                  <c:v>0.20610100000000001</c:v>
                </c:pt>
                <c:pt idx="56884">
                  <c:v>0.20344000000000001</c:v>
                </c:pt>
                <c:pt idx="56885">
                  <c:v>0.20050999999999999</c:v>
                </c:pt>
                <c:pt idx="56886">
                  <c:v>0.19786799999999999</c:v>
                </c:pt>
                <c:pt idx="56887">
                  <c:v>0.19509599999999999</c:v>
                </c:pt>
                <c:pt idx="56888">
                  <c:v>0.19246199999999999</c:v>
                </c:pt>
                <c:pt idx="56889">
                  <c:v>0.18962999999999999</c:v>
                </c:pt>
                <c:pt idx="56890">
                  <c:v>0.18679299999999999</c:v>
                </c:pt>
                <c:pt idx="56891">
                  <c:v>0.183919</c:v>
                </c:pt>
                <c:pt idx="56892">
                  <c:v>0.18096400000000001</c:v>
                </c:pt>
                <c:pt idx="56893">
                  <c:v>0.178369</c:v>
                </c:pt>
                <c:pt idx="56894">
                  <c:v>0.175478</c:v>
                </c:pt>
                <c:pt idx="56895">
                  <c:v>0.17236000000000001</c:v>
                </c:pt>
                <c:pt idx="56896">
                  <c:v>0.169712</c:v>
                </c:pt>
                <c:pt idx="56897">
                  <c:v>0.16695299999999999</c:v>
                </c:pt>
                <c:pt idx="56898">
                  <c:v>0.163801</c:v>
                </c:pt>
                <c:pt idx="56899">
                  <c:v>0.16115399999999999</c:v>
                </c:pt>
                <c:pt idx="56900">
                  <c:v>0.15829099999999999</c:v>
                </c:pt>
                <c:pt idx="56901">
                  <c:v>0.155468</c:v>
                </c:pt>
                <c:pt idx="56902">
                  <c:v>0.15262600000000001</c:v>
                </c:pt>
                <c:pt idx="56903">
                  <c:v>0.14980199999999999</c:v>
                </c:pt>
                <c:pt idx="56904">
                  <c:v>0.14704400000000001</c:v>
                </c:pt>
                <c:pt idx="56905">
                  <c:v>0.14416000000000001</c:v>
                </c:pt>
                <c:pt idx="56906">
                  <c:v>0.141346</c:v>
                </c:pt>
                <c:pt idx="56907">
                  <c:v>0.13850199999999999</c:v>
                </c:pt>
                <c:pt idx="56908">
                  <c:v>0.13578599999999999</c:v>
                </c:pt>
                <c:pt idx="56909">
                  <c:v>0.132747</c:v>
                </c:pt>
                <c:pt idx="56910">
                  <c:v>0.13017300000000001</c:v>
                </c:pt>
                <c:pt idx="56911">
                  <c:v>0.127112</c:v>
                </c:pt>
                <c:pt idx="56912">
                  <c:v>0.124333</c:v>
                </c:pt>
                <c:pt idx="56913">
                  <c:v>0.121503</c:v>
                </c:pt>
                <c:pt idx="56914">
                  <c:v>0.11855599999999999</c:v>
                </c:pt>
                <c:pt idx="56915">
                  <c:v>0.116067</c:v>
                </c:pt>
                <c:pt idx="56916">
                  <c:v>0.11296</c:v>
                </c:pt>
                <c:pt idx="56917">
                  <c:v>0.110471</c:v>
                </c:pt>
                <c:pt idx="56918">
                  <c:v>0.107403</c:v>
                </c:pt>
                <c:pt idx="56919">
                  <c:v>0.10497099999999999</c:v>
                </c:pt>
                <c:pt idx="56920">
                  <c:v>0.102301</c:v>
                </c:pt>
                <c:pt idx="56921">
                  <c:v>9.9351599999999998E-2</c:v>
                </c:pt>
                <c:pt idx="56922">
                  <c:v>9.6806900000000001E-2</c:v>
                </c:pt>
                <c:pt idx="56923">
                  <c:v>9.3978099999999995E-2</c:v>
                </c:pt>
                <c:pt idx="56924">
                  <c:v>9.15855E-2</c:v>
                </c:pt>
                <c:pt idx="56925">
                  <c:v>8.8509299999999999E-2</c:v>
                </c:pt>
                <c:pt idx="56926">
                  <c:v>8.62401E-2</c:v>
                </c:pt>
                <c:pt idx="56927">
                  <c:v>8.3404500000000006E-2</c:v>
                </c:pt>
                <c:pt idx="56928">
                  <c:v>8.0862600000000007E-2</c:v>
                </c:pt>
                <c:pt idx="56929">
                  <c:v>7.8360299999999994E-2</c:v>
                </c:pt>
                <c:pt idx="56930">
                  <c:v>7.5410500000000005E-2</c:v>
                </c:pt>
                <c:pt idx="56931">
                  <c:v>7.3387099999999997E-2</c:v>
                </c:pt>
                <c:pt idx="56932">
                  <c:v>7.0425299999999996E-2</c:v>
                </c:pt>
                <c:pt idx="56933">
                  <c:v>6.8118300000000007E-2</c:v>
                </c:pt>
                <c:pt idx="56934">
                  <c:v>6.5640000000000004E-2</c:v>
                </c:pt>
                <c:pt idx="56935">
                  <c:v>6.2996399999999994E-2</c:v>
                </c:pt>
                <c:pt idx="56936">
                  <c:v>6.0597499999999999E-2</c:v>
                </c:pt>
                <c:pt idx="56937">
                  <c:v>5.8215599999999999E-2</c:v>
                </c:pt>
                <c:pt idx="56938">
                  <c:v>5.5741699999999998E-2</c:v>
                </c:pt>
                <c:pt idx="56939">
                  <c:v>5.3442000000000003E-2</c:v>
                </c:pt>
                <c:pt idx="56940">
                  <c:v>5.09702E-2</c:v>
                </c:pt>
                <c:pt idx="56941">
                  <c:v>4.8374E-2</c:v>
                </c:pt>
                <c:pt idx="56942">
                  <c:v>4.6397899999999999E-2</c:v>
                </c:pt>
                <c:pt idx="56943">
                  <c:v>4.3827600000000001E-2</c:v>
                </c:pt>
                <c:pt idx="56944">
                  <c:v>4.1725199999999997E-2</c:v>
                </c:pt>
                <c:pt idx="56945">
                  <c:v>3.9415199999999997E-2</c:v>
                </c:pt>
                <c:pt idx="56946">
                  <c:v>3.7054799999999999E-2</c:v>
                </c:pt>
                <c:pt idx="56947">
                  <c:v>3.4988999999999999E-2</c:v>
                </c:pt>
                <c:pt idx="56948">
                  <c:v>3.27082E-2</c:v>
                </c:pt>
                <c:pt idx="56949">
                  <c:v>3.05454E-2</c:v>
                </c:pt>
                <c:pt idx="56950">
                  <c:v>2.83337E-2</c:v>
                </c:pt>
                <c:pt idx="56951">
                  <c:v>2.6253100000000001E-2</c:v>
                </c:pt>
                <c:pt idx="56952">
                  <c:v>2.4001000000000001E-2</c:v>
                </c:pt>
                <c:pt idx="56953">
                  <c:v>2.20816E-2</c:v>
                </c:pt>
                <c:pt idx="56954">
                  <c:v>1.9791099999999999E-2</c:v>
                </c:pt>
                <c:pt idx="56955">
                  <c:v>1.7973099999999999E-2</c:v>
                </c:pt>
                <c:pt idx="56956">
                  <c:v>1.5785199999999999E-2</c:v>
                </c:pt>
                <c:pt idx="56957">
                  <c:v>1.36458E-2</c:v>
                </c:pt>
                <c:pt idx="56958">
                  <c:v>1.19297E-2</c:v>
                </c:pt>
                <c:pt idx="56959">
                  <c:v>9.7691199999999992E-3</c:v>
                </c:pt>
                <c:pt idx="56960">
                  <c:v>8.1718399999999997E-3</c:v>
                </c:pt>
                <c:pt idx="56961">
                  <c:v>5.96321E-3</c:v>
                </c:pt>
                <c:pt idx="56962">
                  <c:v>4.2087299999999999E-3</c:v>
                </c:pt>
                <c:pt idx="56963">
                  <c:v>2.16409E-3</c:v>
                </c:pt>
                <c:pt idx="56964">
                  <c:v>4.2472899999999999E-4</c:v>
                </c:pt>
                <c:pt idx="56965">
                  <c:v>-1.20272E-3</c:v>
                </c:pt>
                <c:pt idx="56966">
                  <c:v>-3.0590700000000001E-3</c:v>
                </c:pt>
                <c:pt idx="56967">
                  <c:v>-4.8244400000000002E-3</c:v>
                </c:pt>
                <c:pt idx="56968">
                  <c:v>-6.7185700000000001E-3</c:v>
                </c:pt>
                <c:pt idx="56969">
                  <c:v>-8.1857100000000006E-3</c:v>
                </c:pt>
                <c:pt idx="56970">
                  <c:v>-1.00871E-2</c:v>
                </c:pt>
                <c:pt idx="56971">
                  <c:v>-1.14673E-2</c:v>
                </c:pt>
                <c:pt idx="56972">
                  <c:v>-1.34173E-2</c:v>
                </c:pt>
                <c:pt idx="56973">
                  <c:v>-1.50159E-2</c:v>
                </c:pt>
                <c:pt idx="56974">
                  <c:v>-1.6453700000000002E-2</c:v>
                </c:pt>
                <c:pt idx="56975">
                  <c:v>-1.8021499999999999E-2</c:v>
                </c:pt>
                <c:pt idx="56976">
                  <c:v>-1.9822099999999999E-2</c:v>
                </c:pt>
                <c:pt idx="56977">
                  <c:v>-2.1371500000000002E-2</c:v>
                </c:pt>
                <c:pt idx="56978">
                  <c:v>-2.2742600000000002E-2</c:v>
                </c:pt>
                <c:pt idx="56979">
                  <c:v>-2.4621299999999999E-2</c:v>
                </c:pt>
                <c:pt idx="56980">
                  <c:v>-2.59823E-2</c:v>
                </c:pt>
                <c:pt idx="56981">
                  <c:v>-2.7510300000000001E-2</c:v>
                </c:pt>
                <c:pt idx="56982">
                  <c:v>-2.89067E-2</c:v>
                </c:pt>
                <c:pt idx="56983">
                  <c:v>-3.0377899999999999E-2</c:v>
                </c:pt>
                <c:pt idx="56984">
                  <c:v>-3.2083E-2</c:v>
                </c:pt>
                <c:pt idx="56985">
                  <c:v>-3.32193E-2</c:v>
                </c:pt>
                <c:pt idx="56986">
                  <c:v>-3.4834900000000002E-2</c:v>
                </c:pt>
                <c:pt idx="56987">
                  <c:v>-3.6133800000000001E-2</c:v>
                </c:pt>
                <c:pt idx="56988">
                  <c:v>-3.7631699999999997E-2</c:v>
                </c:pt>
                <c:pt idx="56989">
                  <c:v>-3.9028899999999998E-2</c:v>
                </c:pt>
                <c:pt idx="56990">
                  <c:v>-4.0416300000000002E-2</c:v>
                </c:pt>
                <c:pt idx="56991">
                  <c:v>-4.1631899999999999E-2</c:v>
                </c:pt>
                <c:pt idx="56992">
                  <c:v>-4.3088899999999999E-2</c:v>
                </c:pt>
                <c:pt idx="56993">
                  <c:v>-4.44588E-2</c:v>
                </c:pt>
                <c:pt idx="56994">
                  <c:v>-4.57235E-2</c:v>
                </c:pt>
                <c:pt idx="56995">
                  <c:v>-4.7276400000000003E-2</c:v>
                </c:pt>
                <c:pt idx="56996">
                  <c:v>-4.8313799999999997E-2</c:v>
                </c:pt>
                <c:pt idx="56997">
                  <c:v>-4.9726699999999999E-2</c:v>
                </c:pt>
                <c:pt idx="56998">
                  <c:v>-5.08575E-2</c:v>
                </c:pt>
                <c:pt idx="56999">
                  <c:v>-5.2319400000000002E-2</c:v>
                </c:pt>
                <c:pt idx="57000">
                  <c:v>-5.3693999999999999E-2</c:v>
                </c:pt>
                <c:pt idx="57001">
                  <c:v>-5.4720600000000001E-2</c:v>
                </c:pt>
                <c:pt idx="57002">
                  <c:v>-5.6223299999999997E-2</c:v>
                </c:pt>
                <c:pt idx="57003">
                  <c:v>-5.7524600000000002E-2</c:v>
                </c:pt>
                <c:pt idx="57004">
                  <c:v>-5.8715999999999997E-2</c:v>
                </c:pt>
                <c:pt idx="57005">
                  <c:v>-5.9948300000000003E-2</c:v>
                </c:pt>
                <c:pt idx="57006">
                  <c:v>-6.1422200000000003E-2</c:v>
                </c:pt>
                <c:pt idx="57007">
                  <c:v>-6.2528399999999998E-2</c:v>
                </c:pt>
                <c:pt idx="57008">
                  <c:v>-6.39686E-2</c:v>
                </c:pt>
                <c:pt idx="57009">
                  <c:v>-6.5115400000000004E-2</c:v>
                </c:pt>
                <c:pt idx="57010">
                  <c:v>-6.6377400000000003E-2</c:v>
                </c:pt>
                <c:pt idx="57011">
                  <c:v>-6.7820699999999998E-2</c:v>
                </c:pt>
                <c:pt idx="57012">
                  <c:v>-6.8870399999999998E-2</c:v>
                </c:pt>
                <c:pt idx="57013">
                  <c:v>-7.0274299999999998E-2</c:v>
                </c:pt>
                <c:pt idx="57014">
                  <c:v>-7.13897E-2</c:v>
                </c:pt>
                <c:pt idx="57015">
                  <c:v>-7.2709200000000002E-2</c:v>
                </c:pt>
                <c:pt idx="57016">
                  <c:v>-7.4132799999999999E-2</c:v>
                </c:pt>
                <c:pt idx="57017">
                  <c:v>-7.5117299999999998E-2</c:v>
                </c:pt>
                <c:pt idx="57018">
                  <c:v>-7.6622499999999996E-2</c:v>
                </c:pt>
                <c:pt idx="57019">
                  <c:v>-7.7716400000000005E-2</c:v>
                </c:pt>
                <c:pt idx="57020">
                  <c:v>-7.8970600000000002E-2</c:v>
                </c:pt>
                <c:pt idx="57021">
                  <c:v>-8.0365099999999995E-2</c:v>
                </c:pt>
                <c:pt idx="57022">
                  <c:v>-8.1854999999999997E-2</c:v>
                </c:pt>
                <c:pt idx="57023">
                  <c:v>-8.2827200000000004E-2</c:v>
                </c:pt>
                <c:pt idx="57024">
                  <c:v>-8.4184400000000006E-2</c:v>
                </c:pt>
                <c:pt idx="57025">
                  <c:v>-8.5444500000000007E-2</c:v>
                </c:pt>
                <c:pt idx="57026">
                  <c:v>-8.6723300000000003E-2</c:v>
                </c:pt>
                <c:pt idx="57027">
                  <c:v>-8.8099800000000006E-2</c:v>
                </c:pt>
                <c:pt idx="57028">
                  <c:v>-8.9150699999999999E-2</c:v>
                </c:pt>
                <c:pt idx="57029">
                  <c:v>-9.0555800000000006E-2</c:v>
                </c:pt>
                <c:pt idx="57030">
                  <c:v>-9.1547600000000007E-2</c:v>
                </c:pt>
                <c:pt idx="57031">
                  <c:v>-9.3015600000000004E-2</c:v>
                </c:pt>
                <c:pt idx="57032">
                  <c:v>-9.4123399999999996E-2</c:v>
                </c:pt>
                <c:pt idx="57033">
                  <c:v>-9.5377299999999998E-2</c:v>
                </c:pt>
                <c:pt idx="57034">
                  <c:v>-9.6542799999999998E-2</c:v>
                </c:pt>
                <c:pt idx="57035">
                  <c:v>-9.7957100000000005E-2</c:v>
                </c:pt>
                <c:pt idx="57036">
                  <c:v>-9.9073400000000006E-2</c:v>
                </c:pt>
                <c:pt idx="57037">
                  <c:v>-0.100215</c:v>
                </c:pt>
                <c:pt idx="57038">
                  <c:v>-0.10184</c:v>
                </c:pt>
                <c:pt idx="57039">
                  <c:v>-0.10283200000000001</c:v>
                </c:pt>
                <c:pt idx="57040">
                  <c:v>-0.104368</c:v>
                </c:pt>
                <c:pt idx="57041">
                  <c:v>-0.105475</c:v>
                </c:pt>
                <c:pt idx="57042">
                  <c:v>-0.10686900000000001</c:v>
                </c:pt>
                <c:pt idx="57043">
                  <c:v>-0.108332</c:v>
                </c:pt>
                <c:pt idx="57044">
                  <c:v>-0.10935</c:v>
                </c:pt>
                <c:pt idx="57045">
                  <c:v>-0.110802</c:v>
                </c:pt>
                <c:pt idx="57046">
                  <c:v>-0.111918</c:v>
                </c:pt>
                <c:pt idx="57047">
                  <c:v>-0.11325300000000001</c:v>
                </c:pt>
                <c:pt idx="57048">
                  <c:v>-0.114512</c:v>
                </c:pt>
                <c:pt idx="57049">
                  <c:v>-0.11576599999999999</c:v>
                </c:pt>
                <c:pt idx="57050">
                  <c:v>-0.11668100000000001</c:v>
                </c:pt>
                <c:pt idx="57051">
                  <c:v>-0.118072</c:v>
                </c:pt>
                <c:pt idx="57052">
                  <c:v>-0.11905399999999999</c:v>
                </c:pt>
                <c:pt idx="57053">
                  <c:v>-0.12035899999999999</c:v>
                </c:pt>
                <c:pt idx="57054">
                  <c:v>-0.121644</c:v>
                </c:pt>
                <c:pt idx="57055">
                  <c:v>-0.12252</c:v>
                </c:pt>
                <c:pt idx="57056">
                  <c:v>-0.123779</c:v>
                </c:pt>
                <c:pt idx="57057">
                  <c:v>-0.12492499999999999</c:v>
                </c:pt>
                <c:pt idx="57058">
                  <c:v>-0.12632199999999999</c:v>
                </c:pt>
                <c:pt idx="57059">
                  <c:v>-0.12734500000000001</c:v>
                </c:pt>
                <c:pt idx="57060">
                  <c:v>-0.12839700000000001</c:v>
                </c:pt>
                <c:pt idx="57061">
                  <c:v>-0.12959200000000001</c:v>
                </c:pt>
                <c:pt idx="57062">
                  <c:v>-0.13083</c:v>
                </c:pt>
                <c:pt idx="57063">
                  <c:v>-0.13175500000000001</c:v>
                </c:pt>
                <c:pt idx="57064">
                  <c:v>-0.132831</c:v>
                </c:pt>
                <c:pt idx="57065">
                  <c:v>-0.13419700000000001</c:v>
                </c:pt>
                <c:pt idx="57066">
                  <c:v>-0.134936</c:v>
                </c:pt>
                <c:pt idx="57067">
                  <c:v>-0.13625000000000001</c:v>
                </c:pt>
                <c:pt idx="57068">
                  <c:v>-0.13713500000000001</c:v>
                </c:pt>
                <c:pt idx="57069">
                  <c:v>-0.138322</c:v>
                </c:pt>
                <c:pt idx="57070">
                  <c:v>-0.13942099999999999</c:v>
                </c:pt>
                <c:pt idx="57071">
                  <c:v>-0.140205</c:v>
                </c:pt>
                <c:pt idx="57072">
                  <c:v>-0.141321</c:v>
                </c:pt>
                <c:pt idx="57073">
                  <c:v>-0.142177</c:v>
                </c:pt>
                <c:pt idx="57074">
                  <c:v>-0.14319200000000001</c:v>
                </c:pt>
                <c:pt idx="57075">
                  <c:v>-0.14405399999999999</c:v>
                </c:pt>
                <c:pt idx="57076">
                  <c:v>-0.144985</c:v>
                </c:pt>
                <c:pt idx="57077">
                  <c:v>-0.145704</c:v>
                </c:pt>
                <c:pt idx="57078">
                  <c:v>-0.14660899999999999</c:v>
                </c:pt>
                <c:pt idx="57079">
                  <c:v>-0.14741899999999999</c:v>
                </c:pt>
                <c:pt idx="57080">
                  <c:v>-0.14834900000000001</c:v>
                </c:pt>
                <c:pt idx="57081">
                  <c:v>-0.14915100000000001</c:v>
                </c:pt>
                <c:pt idx="57082">
                  <c:v>-0.149641</c:v>
                </c:pt>
                <c:pt idx="57083">
                  <c:v>-0.15051</c:v>
                </c:pt>
                <c:pt idx="57084">
                  <c:v>-0.151201</c:v>
                </c:pt>
                <c:pt idx="57085">
                  <c:v>-0.15203</c:v>
                </c:pt>
                <c:pt idx="57086">
                  <c:v>-0.152527</c:v>
                </c:pt>
                <c:pt idx="57087">
                  <c:v>-0.1532</c:v>
                </c:pt>
                <c:pt idx="57088">
                  <c:v>-0.15375900000000001</c:v>
                </c:pt>
                <c:pt idx="57089">
                  <c:v>-0.154284</c:v>
                </c:pt>
                <c:pt idx="57090">
                  <c:v>-0.15502099999999999</c:v>
                </c:pt>
                <c:pt idx="57091">
                  <c:v>-0.15534899999999999</c:v>
                </c:pt>
                <c:pt idx="57092">
                  <c:v>-0.155977</c:v>
                </c:pt>
                <c:pt idx="57093">
                  <c:v>-0.15635599999999999</c:v>
                </c:pt>
                <c:pt idx="57094">
                  <c:v>-0.15714900000000001</c:v>
                </c:pt>
                <c:pt idx="57095">
                  <c:v>-0.15743699999999999</c:v>
                </c:pt>
                <c:pt idx="57096">
                  <c:v>-0.15789600000000001</c:v>
                </c:pt>
                <c:pt idx="57097">
                  <c:v>-0.15861</c:v>
                </c:pt>
                <c:pt idx="57098">
                  <c:v>-0.15872700000000001</c:v>
                </c:pt>
                <c:pt idx="57099">
                  <c:v>-0.159271</c:v>
                </c:pt>
                <c:pt idx="57100">
                  <c:v>-0.15954699999999999</c:v>
                </c:pt>
                <c:pt idx="57101">
                  <c:v>-0.159859</c:v>
                </c:pt>
                <c:pt idx="57102">
                  <c:v>-0.160276</c:v>
                </c:pt>
                <c:pt idx="57103">
                  <c:v>-0.16028999999999999</c:v>
                </c:pt>
                <c:pt idx="57104">
                  <c:v>-0.160608</c:v>
                </c:pt>
                <c:pt idx="57105">
                  <c:v>-0.16070799999999999</c:v>
                </c:pt>
                <c:pt idx="57106">
                  <c:v>-0.160665</c:v>
                </c:pt>
                <c:pt idx="57107">
                  <c:v>-0.161075</c:v>
                </c:pt>
                <c:pt idx="57108">
                  <c:v>-0.16109399999999999</c:v>
                </c:pt>
                <c:pt idx="57109">
                  <c:v>-0.16098199999999999</c:v>
                </c:pt>
                <c:pt idx="57110">
                  <c:v>-0.16115499999999999</c:v>
                </c:pt>
                <c:pt idx="57111">
                  <c:v>-0.16106500000000001</c:v>
                </c:pt>
                <c:pt idx="57112">
                  <c:v>-0.16112499999999999</c:v>
                </c:pt>
                <c:pt idx="57113">
                  <c:v>-0.16103000000000001</c:v>
                </c:pt>
                <c:pt idx="57114">
                  <c:v>-0.16090299999999999</c:v>
                </c:pt>
                <c:pt idx="57115">
                  <c:v>-0.16084599999999999</c:v>
                </c:pt>
                <c:pt idx="57116">
                  <c:v>-0.16059000000000001</c:v>
                </c:pt>
                <c:pt idx="57117">
                  <c:v>-0.16054099999999999</c:v>
                </c:pt>
                <c:pt idx="57118">
                  <c:v>-0.160279</c:v>
                </c:pt>
                <c:pt idx="57119">
                  <c:v>-0.160163</c:v>
                </c:pt>
                <c:pt idx="57120">
                  <c:v>-0.16012999999999999</c:v>
                </c:pt>
                <c:pt idx="57121">
                  <c:v>-0.16004599999999999</c:v>
                </c:pt>
                <c:pt idx="57122">
                  <c:v>-0.159552</c:v>
                </c:pt>
                <c:pt idx="57123">
                  <c:v>-0.15931999999999999</c:v>
                </c:pt>
                <c:pt idx="57124">
                  <c:v>-0.15945300000000001</c:v>
                </c:pt>
                <c:pt idx="57125">
                  <c:v>-0.15875800000000001</c:v>
                </c:pt>
                <c:pt idx="57126">
                  <c:v>-0.15865899999999999</c:v>
                </c:pt>
                <c:pt idx="57127">
                  <c:v>-0.15800700000000001</c:v>
                </c:pt>
                <c:pt idx="57128">
                  <c:v>-0.15778500000000001</c:v>
                </c:pt>
                <c:pt idx="57129">
                  <c:v>-0.15756000000000001</c:v>
                </c:pt>
                <c:pt idx="57130">
                  <c:v>-0.15681300000000001</c:v>
                </c:pt>
                <c:pt idx="57131">
                  <c:v>-0.15651599999999999</c:v>
                </c:pt>
                <c:pt idx="57132">
                  <c:v>-0.15568599999999999</c:v>
                </c:pt>
                <c:pt idx="57133">
                  <c:v>-0.15526999999999999</c:v>
                </c:pt>
                <c:pt idx="57134">
                  <c:v>-0.15473600000000001</c:v>
                </c:pt>
                <c:pt idx="57135">
                  <c:v>-0.15417700000000001</c:v>
                </c:pt>
                <c:pt idx="57136">
                  <c:v>-0.153694</c:v>
                </c:pt>
                <c:pt idx="57137">
                  <c:v>-0.152945</c:v>
                </c:pt>
                <c:pt idx="57138">
                  <c:v>-0.15223</c:v>
                </c:pt>
                <c:pt idx="57139">
                  <c:v>-0.151922</c:v>
                </c:pt>
                <c:pt idx="57140">
                  <c:v>-0.15137500000000001</c:v>
                </c:pt>
                <c:pt idx="57141">
                  <c:v>-0.15052299999999999</c:v>
                </c:pt>
                <c:pt idx="57142">
                  <c:v>-0.149955</c:v>
                </c:pt>
                <c:pt idx="57143">
                  <c:v>-0.14921100000000001</c:v>
                </c:pt>
                <c:pt idx="57144">
                  <c:v>-0.148789</c:v>
                </c:pt>
                <c:pt idx="57145">
                  <c:v>-0.14794499999999999</c:v>
                </c:pt>
                <c:pt idx="57146">
                  <c:v>-0.14726900000000001</c:v>
                </c:pt>
                <c:pt idx="57147">
                  <c:v>-0.14665900000000001</c:v>
                </c:pt>
                <c:pt idx="57148">
                  <c:v>-0.14582000000000001</c:v>
                </c:pt>
                <c:pt idx="57149">
                  <c:v>-0.14507300000000001</c:v>
                </c:pt>
                <c:pt idx="57150">
                  <c:v>-0.14433499999999999</c:v>
                </c:pt>
                <c:pt idx="57151">
                  <c:v>-0.14375099999999999</c:v>
                </c:pt>
                <c:pt idx="57152">
                  <c:v>-0.14263300000000001</c:v>
                </c:pt>
                <c:pt idx="57153">
                  <c:v>-0.14211699999999999</c:v>
                </c:pt>
                <c:pt idx="57154">
                  <c:v>-0.140928</c:v>
                </c:pt>
                <c:pt idx="57155">
                  <c:v>-0.14030899999999999</c:v>
                </c:pt>
                <c:pt idx="57156">
                  <c:v>-0.13948199999999999</c:v>
                </c:pt>
                <c:pt idx="57157">
                  <c:v>-0.13852600000000001</c:v>
                </c:pt>
                <c:pt idx="57158">
                  <c:v>-0.137877</c:v>
                </c:pt>
                <c:pt idx="57159">
                  <c:v>-0.13676199999999999</c:v>
                </c:pt>
                <c:pt idx="57160">
                  <c:v>-0.13614399999999999</c:v>
                </c:pt>
                <c:pt idx="57161">
                  <c:v>-0.13535</c:v>
                </c:pt>
                <c:pt idx="57162">
                  <c:v>-0.13461500000000001</c:v>
                </c:pt>
                <c:pt idx="57163">
                  <c:v>-0.13367599999999999</c:v>
                </c:pt>
                <c:pt idx="57164">
                  <c:v>-0.132773</c:v>
                </c:pt>
                <c:pt idx="57165">
                  <c:v>-0.13200500000000001</c:v>
                </c:pt>
                <c:pt idx="57166">
                  <c:v>-0.13140199999999999</c:v>
                </c:pt>
                <c:pt idx="57167">
                  <c:v>-0.13053899999999999</c:v>
                </c:pt>
                <c:pt idx="57168">
                  <c:v>-0.12942100000000001</c:v>
                </c:pt>
                <c:pt idx="57169">
                  <c:v>-0.128971</c:v>
                </c:pt>
                <c:pt idx="57170">
                  <c:v>-0.12797</c:v>
                </c:pt>
                <c:pt idx="57171">
                  <c:v>-0.127356</c:v>
                </c:pt>
                <c:pt idx="57172">
                  <c:v>-0.126557</c:v>
                </c:pt>
                <c:pt idx="57173">
                  <c:v>-0.12565000000000001</c:v>
                </c:pt>
                <c:pt idx="57174">
                  <c:v>-0.124982</c:v>
                </c:pt>
                <c:pt idx="57175">
                  <c:v>-0.124178</c:v>
                </c:pt>
                <c:pt idx="57176">
                  <c:v>-0.12359199999999999</c:v>
                </c:pt>
                <c:pt idx="57177">
                  <c:v>-0.122651</c:v>
                </c:pt>
                <c:pt idx="57178">
                  <c:v>-0.122075</c:v>
                </c:pt>
                <c:pt idx="57179">
                  <c:v>-0.121264</c:v>
                </c:pt>
                <c:pt idx="57180">
                  <c:v>-0.120799</c:v>
                </c:pt>
                <c:pt idx="57181">
                  <c:v>-0.11988</c:v>
                </c:pt>
                <c:pt idx="57182">
                  <c:v>-0.119199</c:v>
                </c:pt>
                <c:pt idx="57183">
                  <c:v>-0.118813</c:v>
                </c:pt>
                <c:pt idx="57184">
                  <c:v>-0.11781700000000001</c:v>
                </c:pt>
                <c:pt idx="57185">
                  <c:v>-0.117419</c:v>
                </c:pt>
                <c:pt idx="57186">
                  <c:v>-0.116663</c:v>
                </c:pt>
                <c:pt idx="57187">
                  <c:v>-0.116023</c:v>
                </c:pt>
                <c:pt idx="57188">
                  <c:v>-0.115615</c:v>
                </c:pt>
                <c:pt idx="57189">
                  <c:v>-0.114855</c:v>
                </c:pt>
                <c:pt idx="57190">
                  <c:v>-0.114408</c:v>
                </c:pt>
                <c:pt idx="57191">
                  <c:v>-0.11375200000000001</c:v>
                </c:pt>
                <c:pt idx="57192">
                  <c:v>-0.113368</c:v>
                </c:pt>
                <c:pt idx="57193">
                  <c:v>-0.112848</c:v>
                </c:pt>
                <c:pt idx="57194">
                  <c:v>-0.112397</c:v>
                </c:pt>
                <c:pt idx="57195">
                  <c:v>-0.11185199999999999</c:v>
                </c:pt>
                <c:pt idx="57196">
                  <c:v>-0.111446</c:v>
                </c:pt>
                <c:pt idx="57197">
                  <c:v>-0.111042</c:v>
                </c:pt>
                <c:pt idx="57198">
                  <c:v>-0.11076</c:v>
                </c:pt>
                <c:pt idx="57199">
                  <c:v>-0.11040800000000001</c:v>
                </c:pt>
                <c:pt idx="57200">
                  <c:v>-0.10977000000000001</c:v>
                </c:pt>
                <c:pt idx="57201">
                  <c:v>-0.109512</c:v>
                </c:pt>
                <c:pt idx="57202">
                  <c:v>-0.109176</c:v>
                </c:pt>
                <c:pt idx="57203">
                  <c:v>-0.108891</c:v>
                </c:pt>
                <c:pt idx="57204">
                  <c:v>-0.108567</c:v>
                </c:pt>
                <c:pt idx="57205">
                  <c:v>-0.10824499999999999</c:v>
                </c:pt>
                <c:pt idx="57206">
                  <c:v>-0.108116</c:v>
                </c:pt>
                <c:pt idx="57207">
                  <c:v>-0.107682</c:v>
                </c:pt>
                <c:pt idx="57208">
                  <c:v>-0.107531</c:v>
                </c:pt>
                <c:pt idx="57209">
                  <c:v>-0.10723199999999999</c:v>
                </c:pt>
                <c:pt idx="57210">
                  <c:v>-0.107172</c:v>
                </c:pt>
                <c:pt idx="57211">
                  <c:v>-0.10698000000000001</c:v>
                </c:pt>
                <c:pt idx="57212">
                  <c:v>-0.106965</c:v>
                </c:pt>
                <c:pt idx="57213">
                  <c:v>-0.10661</c:v>
                </c:pt>
                <c:pt idx="57214">
                  <c:v>-0.106735</c:v>
                </c:pt>
                <c:pt idx="57215">
                  <c:v>-0.106781</c:v>
                </c:pt>
                <c:pt idx="57216">
                  <c:v>-0.10659200000000001</c:v>
                </c:pt>
                <c:pt idx="57217">
                  <c:v>-0.106646</c:v>
                </c:pt>
                <c:pt idx="57218">
                  <c:v>-0.106368</c:v>
                </c:pt>
                <c:pt idx="57219">
                  <c:v>-0.10649</c:v>
                </c:pt>
                <c:pt idx="57220">
                  <c:v>-0.10646899999999999</c:v>
                </c:pt>
                <c:pt idx="57221">
                  <c:v>-0.106345</c:v>
                </c:pt>
                <c:pt idx="57222">
                  <c:v>-0.106366</c:v>
                </c:pt>
                <c:pt idx="57223">
                  <c:v>-0.10627300000000001</c:v>
                </c:pt>
                <c:pt idx="57224">
                  <c:v>-0.106198</c:v>
                </c:pt>
                <c:pt idx="57225">
                  <c:v>-0.10657</c:v>
                </c:pt>
                <c:pt idx="57226">
                  <c:v>-0.106365</c:v>
                </c:pt>
                <c:pt idx="57227">
                  <c:v>-0.10653899999999999</c:v>
                </c:pt>
                <c:pt idx="57228">
                  <c:v>-0.10656</c:v>
                </c:pt>
                <c:pt idx="57229">
                  <c:v>-0.10662099999999999</c:v>
                </c:pt>
                <c:pt idx="57230">
                  <c:v>-0.10689800000000001</c:v>
                </c:pt>
                <c:pt idx="57231">
                  <c:v>-0.106943</c:v>
                </c:pt>
                <c:pt idx="57232">
                  <c:v>-0.10724499999999999</c:v>
                </c:pt>
                <c:pt idx="57233">
                  <c:v>-0.107226</c:v>
                </c:pt>
                <c:pt idx="57234">
                  <c:v>-0.107505</c:v>
                </c:pt>
                <c:pt idx="57235">
                  <c:v>-0.107719</c:v>
                </c:pt>
                <c:pt idx="57236">
                  <c:v>-0.107948</c:v>
                </c:pt>
                <c:pt idx="57237">
                  <c:v>-0.108195</c:v>
                </c:pt>
                <c:pt idx="57238">
                  <c:v>-0.108371</c:v>
                </c:pt>
                <c:pt idx="57239">
                  <c:v>-0.108747</c:v>
                </c:pt>
                <c:pt idx="57240">
                  <c:v>-0.108598</c:v>
                </c:pt>
                <c:pt idx="57241">
                  <c:v>-0.10906</c:v>
                </c:pt>
                <c:pt idx="57242">
                  <c:v>-0.109349</c:v>
                </c:pt>
                <c:pt idx="57243">
                  <c:v>-0.10953</c:v>
                </c:pt>
                <c:pt idx="57244">
                  <c:v>-0.10970100000000001</c:v>
                </c:pt>
                <c:pt idx="57245">
                  <c:v>-0.10985300000000001</c:v>
                </c:pt>
                <c:pt idx="57246">
                  <c:v>-0.110365</c:v>
                </c:pt>
                <c:pt idx="57247">
                  <c:v>-0.11059099999999999</c:v>
                </c:pt>
                <c:pt idx="57248">
                  <c:v>-0.11086799999999999</c:v>
                </c:pt>
                <c:pt idx="57249">
                  <c:v>-0.110999</c:v>
                </c:pt>
                <c:pt idx="57250">
                  <c:v>-0.111321</c:v>
                </c:pt>
                <c:pt idx="57251">
                  <c:v>-0.11156199999999999</c:v>
                </c:pt>
                <c:pt idx="57252">
                  <c:v>-0.11215799999999999</c:v>
                </c:pt>
                <c:pt idx="57253">
                  <c:v>-0.112458</c:v>
                </c:pt>
                <c:pt idx="57254">
                  <c:v>-0.112618</c:v>
                </c:pt>
                <c:pt idx="57255">
                  <c:v>-0.113035</c:v>
                </c:pt>
                <c:pt idx="57256">
                  <c:v>-0.113174</c:v>
                </c:pt>
                <c:pt idx="57257">
                  <c:v>-0.11376600000000001</c:v>
                </c:pt>
                <c:pt idx="57258">
                  <c:v>-0.114137</c:v>
                </c:pt>
                <c:pt idx="57259">
                  <c:v>-0.114246</c:v>
                </c:pt>
                <c:pt idx="57260">
                  <c:v>-0.114567</c:v>
                </c:pt>
                <c:pt idx="57261">
                  <c:v>-0.114732</c:v>
                </c:pt>
                <c:pt idx="57262">
                  <c:v>-0.11508500000000001</c:v>
                </c:pt>
                <c:pt idx="57263">
                  <c:v>-0.11526400000000001</c:v>
                </c:pt>
                <c:pt idx="57264">
                  <c:v>-0.11550100000000001</c:v>
                </c:pt>
                <c:pt idx="57265">
                  <c:v>-0.115664</c:v>
                </c:pt>
                <c:pt idx="57266">
                  <c:v>-0.11595999999999999</c:v>
                </c:pt>
                <c:pt idx="57267">
                  <c:v>-0.115941</c:v>
                </c:pt>
                <c:pt idx="57268">
                  <c:v>-0.116177</c:v>
                </c:pt>
                <c:pt idx="57269">
                  <c:v>-0.116672</c:v>
                </c:pt>
                <c:pt idx="57270">
                  <c:v>-0.116409</c:v>
                </c:pt>
                <c:pt idx="57271">
                  <c:v>-0.116919</c:v>
                </c:pt>
                <c:pt idx="57272">
                  <c:v>-0.116774</c:v>
                </c:pt>
                <c:pt idx="57273">
                  <c:v>-0.11709700000000001</c:v>
                </c:pt>
                <c:pt idx="57274">
                  <c:v>-0.117438</c:v>
                </c:pt>
                <c:pt idx="57275">
                  <c:v>-0.11737400000000001</c:v>
                </c:pt>
                <c:pt idx="57276">
                  <c:v>-0.11765</c:v>
                </c:pt>
                <c:pt idx="57277">
                  <c:v>-0.11766699999999999</c:v>
                </c:pt>
                <c:pt idx="57278">
                  <c:v>-0.11791600000000001</c:v>
                </c:pt>
                <c:pt idx="57279">
                  <c:v>-0.118088</c:v>
                </c:pt>
                <c:pt idx="57280">
                  <c:v>-0.118239</c:v>
                </c:pt>
                <c:pt idx="57281">
                  <c:v>-0.118104</c:v>
                </c:pt>
                <c:pt idx="57282">
                  <c:v>-0.11816699999999999</c:v>
                </c:pt>
                <c:pt idx="57283">
                  <c:v>-0.11806800000000001</c:v>
                </c:pt>
                <c:pt idx="57284">
                  <c:v>-0.11830400000000001</c:v>
                </c:pt>
                <c:pt idx="57285">
                  <c:v>-0.11802799999999999</c:v>
                </c:pt>
                <c:pt idx="57286">
                  <c:v>-0.117883</c:v>
                </c:pt>
                <c:pt idx="57287">
                  <c:v>-0.117853</c:v>
                </c:pt>
                <c:pt idx="57288">
                  <c:v>-0.117617</c:v>
                </c:pt>
                <c:pt idx="57289">
                  <c:v>-0.11762599999999999</c:v>
                </c:pt>
                <c:pt idx="57290">
                  <c:v>-0.117296</c:v>
                </c:pt>
                <c:pt idx="57291">
                  <c:v>-0.117248</c:v>
                </c:pt>
                <c:pt idx="57292">
                  <c:v>-0.116856</c:v>
                </c:pt>
                <c:pt idx="57293">
                  <c:v>-0.116867</c:v>
                </c:pt>
                <c:pt idx="57294">
                  <c:v>-0.116538</c:v>
                </c:pt>
                <c:pt idx="57295">
                  <c:v>-0.11637500000000001</c:v>
                </c:pt>
                <c:pt idx="57296">
                  <c:v>-0.116256</c:v>
                </c:pt>
                <c:pt idx="57297">
                  <c:v>-0.115818</c:v>
                </c:pt>
                <c:pt idx="57298">
                  <c:v>-0.115859</c:v>
                </c:pt>
                <c:pt idx="57299">
                  <c:v>-0.11523600000000001</c:v>
                </c:pt>
                <c:pt idx="57300">
                  <c:v>-0.115163</c:v>
                </c:pt>
                <c:pt idx="57301">
                  <c:v>-0.114846</c:v>
                </c:pt>
                <c:pt idx="57302">
                  <c:v>-0.11439199999999999</c:v>
                </c:pt>
                <c:pt idx="57303">
                  <c:v>-0.114167</c:v>
                </c:pt>
                <c:pt idx="57304">
                  <c:v>-0.113442</c:v>
                </c:pt>
                <c:pt idx="57305">
                  <c:v>-0.113177</c:v>
                </c:pt>
                <c:pt idx="57306">
                  <c:v>-0.11276899999999999</c:v>
                </c:pt>
                <c:pt idx="57307">
                  <c:v>-0.112216</c:v>
                </c:pt>
                <c:pt idx="57308">
                  <c:v>-0.111711</c:v>
                </c:pt>
                <c:pt idx="57309">
                  <c:v>-0.11121</c:v>
                </c:pt>
                <c:pt idx="57310">
                  <c:v>-0.11077099999999999</c:v>
                </c:pt>
                <c:pt idx="57311">
                  <c:v>-0.110318</c:v>
                </c:pt>
                <c:pt idx="57312">
                  <c:v>-0.10971599999999999</c:v>
                </c:pt>
                <c:pt idx="57313">
                  <c:v>-0.10920199999999999</c:v>
                </c:pt>
                <c:pt idx="57314">
                  <c:v>-0.10874200000000001</c:v>
                </c:pt>
                <c:pt idx="57315">
                  <c:v>-0.108101</c:v>
                </c:pt>
                <c:pt idx="57316">
                  <c:v>-0.107817</c:v>
                </c:pt>
                <c:pt idx="57317">
                  <c:v>-0.107118</c:v>
                </c:pt>
                <c:pt idx="57318">
                  <c:v>-0.106584</c:v>
                </c:pt>
                <c:pt idx="57319">
                  <c:v>-0.10585899999999999</c:v>
                </c:pt>
                <c:pt idx="57320">
                  <c:v>-0.10545499999999999</c:v>
                </c:pt>
                <c:pt idx="57321">
                  <c:v>-0.10478800000000001</c:v>
                </c:pt>
                <c:pt idx="57322">
                  <c:v>-0.104113</c:v>
                </c:pt>
                <c:pt idx="57323">
                  <c:v>-0.103853</c:v>
                </c:pt>
                <c:pt idx="57324">
                  <c:v>-0.10281899999999999</c:v>
                </c:pt>
                <c:pt idx="57325">
                  <c:v>-0.102364</c:v>
                </c:pt>
                <c:pt idx="57326">
                  <c:v>-0.101587</c:v>
                </c:pt>
                <c:pt idx="57327">
                  <c:v>-0.101022</c:v>
                </c:pt>
                <c:pt idx="57328">
                  <c:v>-0.100466</c:v>
                </c:pt>
                <c:pt idx="57329">
                  <c:v>-9.9647799999999995E-2</c:v>
                </c:pt>
                <c:pt idx="57330">
                  <c:v>-9.9142099999999997E-2</c:v>
                </c:pt>
                <c:pt idx="57331">
                  <c:v>-9.84178E-2</c:v>
                </c:pt>
                <c:pt idx="57332">
                  <c:v>-9.7741300000000003E-2</c:v>
                </c:pt>
                <c:pt idx="57333">
                  <c:v>-9.7218499999999999E-2</c:v>
                </c:pt>
                <c:pt idx="57334">
                  <c:v>-9.6588599999999997E-2</c:v>
                </c:pt>
                <c:pt idx="57335">
                  <c:v>-9.5856800000000006E-2</c:v>
                </c:pt>
                <c:pt idx="57336">
                  <c:v>-9.5303399999999996E-2</c:v>
                </c:pt>
                <c:pt idx="57337">
                  <c:v>-9.4522999999999996E-2</c:v>
                </c:pt>
                <c:pt idx="57338">
                  <c:v>-9.3958299999999995E-2</c:v>
                </c:pt>
                <c:pt idx="57339">
                  <c:v>-9.3278899999999998E-2</c:v>
                </c:pt>
                <c:pt idx="57340">
                  <c:v>-9.2556399999999997E-2</c:v>
                </c:pt>
                <c:pt idx="57341">
                  <c:v>-9.1855800000000001E-2</c:v>
                </c:pt>
                <c:pt idx="57342">
                  <c:v>-9.1121499999999994E-2</c:v>
                </c:pt>
                <c:pt idx="57343">
                  <c:v>-9.0482499999999993E-2</c:v>
                </c:pt>
                <c:pt idx="57344">
                  <c:v>-8.9813199999999996E-2</c:v>
                </c:pt>
                <c:pt idx="57345">
                  <c:v>-8.9047299999999996E-2</c:v>
                </c:pt>
                <c:pt idx="57346">
                  <c:v>-8.8341100000000006E-2</c:v>
                </c:pt>
                <c:pt idx="57347">
                  <c:v>-8.7670999999999999E-2</c:v>
                </c:pt>
                <c:pt idx="57348">
                  <c:v>-8.6846999999999994E-2</c:v>
                </c:pt>
                <c:pt idx="57349">
                  <c:v>-8.6080900000000002E-2</c:v>
                </c:pt>
                <c:pt idx="57350">
                  <c:v>-8.5608500000000004E-2</c:v>
                </c:pt>
                <c:pt idx="57351">
                  <c:v>-8.4586700000000001E-2</c:v>
                </c:pt>
                <c:pt idx="57352">
                  <c:v>-8.39694E-2</c:v>
                </c:pt>
                <c:pt idx="57353">
                  <c:v>-8.3074700000000001E-2</c:v>
                </c:pt>
                <c:pt idx="57354">
                  <c:v>-8.2359799999999997E-2</c:v>
                </c:pt>
                <c:pt idx="57355">
                  <c:v>-8.1779699999999997E-2</c:v>
                </c:pt>
                <c:pt idx="57356">
                  <c:v>-8.0843999999999999E-2</c:v>
                </c:pt>
                <c:pt idx="57357">
                  <c:v>-8.0392599999999995E-2</c:v>
                </c:pt>
                <c:pt idx="57358">
                  <c:v>-7.9268900000000003E-2</c:v>
                </c:pt>
                <c:pt idx="57359">
                  <c:v>-7.8647300000000003E-2</c:v>
                </c:pt>
                <c:pt idx="57360">
                  <c:v>-7.8095999999999999E-2</c:v>
                </c:pt>
                <c:pt idx="57361">
                  <c:v>-7.7349000000000001E-2</c:v>
                </c:pt>
                <c:pt idx="57362">
                  <c:v>-7.6722700000000005E-2</c:v>
                </c:pt>
                <c:pt idx="57363">
                  <c:v>-7.5944200000000003E-2</c:v>
                </c:pt>
                <c:pt idx="57364">
                  <c:v>-7.5158699999999995E-2</c:v>
                </c:pt>
                <c:pt idx="57365">
                  <c:v>-7.4686500000000003E-2</c:v>
                </c:pt>
                <c:pt idx="57366">
                  <c:v>-7.4069700000000002E-2</c:v>
                </c:pt>
                <c:pt idx="57367">
                  <c:v>-7.3089799999999996E-2</c:v>
                </c:pt>
                <c:pt idx="57368">
                  <c:v>-7.2497300000000001E-2</c:v>
                </c:pt>
                <c:pt idx="57369">
                  <c:v>-7.1609999999999993E-2</c:v>
                </c:pt>
                <c:pt idx="57370">
                  <c:v>-7.1141999999999997E-2</c:v>
                </c:pt>
                <c:pt idx="57371">
                  <c:v>-7.0429599999999995E-2</c:v>
                </c:pt>
                <c:pt idx="57372">
                  <c:v>-6.9651199999999996E-2</c:v>
                </c:pt>
                <c:pt idx="57373">
                  <c:v>-6.8947999999999995E-2</c:v>
                </c:pt>
                <c:pt idx="57374">
                  <c:v>-6.8196900000000005E-2</c:v>
                </c:pt>
                <c:pt idx="57375">
                  <c:v>-6.7521499999999998E-2</c:v>
                </c:pt>
                <c:pt idx="57376">
                  <c:v>-6.6824599999999998E-2</c:v>
                </c:pt>
                <c:pt idx="57377">
                  <c:v>-6.6273799999999994E-2</c:v>
                </c:pt>
                <c:pt idx="57378">
                  <c:v>-6.5470600000000004E-2</c:v>
                </c:pt>
                <c:pt idx="57379">
                  <c:v>-6.4841599999999999E-2</c:v>
                </c:pt>
                <c:pt idx="57380">
                  <c:v>-6.40434E-2</c:v>
                </c:pt>
                <c:pt idx="57381">
                  <c:v>-6.3525499999999999E-2</c:v>
                </c:pt>
                <c:pt idx="57382">
                  <c:v>-6.3162399999999994E-2</c:v>
                </c:pt>
                <c:pt idx="57383">
                  <c:v>-6.23096E-2</c:v>
                </c:pt>
                <c:pt idx="57384">
                  <c:v>-6.1793300000000002E-2</c:v>
                </c:pt>
                <c:pt idx="57385">
                  <c:v>-6.0949400000000001E-2</c:v>
                </c:pt>
                <c:pt idx="57386">
                  <c:v>-6.0613899999999998E-2</c:v>
                </c:pt>
                <c:pt idx="57387">
                  <c:v>-6.0037300000000002E-2</c:v>
                </c:pt>
                <c:pt idx="57388">
                  <c:v>-5.9468199999999999E-2</c:v>
                </c:pt>
                <c:pt idx="57389">
                  <c:v>-5.8861900000000002E-2</c:v>
                </c:pt>
                <c:pt idx="57390">
                  <c:v>-5.8157599999999997E-2</c:v>
                </c:pt>
                <c:pt idx="57391">
                  <c:v>-5.7523999999999999E-2</c:v>
                </c:pt>
                <c:pt idx="57392">
                  <c:v>-5.7061800000000003E-2</c:v>
                </c:pt>
                <c:pt idx="57393">
                  <c:v>-5.6751599999999999E-2</c:v>
                </c:pt>
                <c:pt idx="57394">
                  <c:v>-5.58904E-2</c:v>
                </c:pt>
                <c:pt idx="57395">
                  <c:v>-5.54177E-2</c:v>
                </c:pt>
                <c:pt idx="57396">
                  <c:v>-5.4820099999999997E-2</c:v>
                </c:pt>
                <c:pt idx="57397">
                  <c:v>-5.4386700000000003E-2</c:v>
                </c:pt>
                <c:pt idx="57398">
                  <c:v>-5.3983099999999999E-2</c:v>
                </c:pt>
                <c:pt idx="57399">
                  <c:v>-5.3328800000000003E-2</c:v>
                </c:pt>
                <c:pt idx="57400">
                  <c:v>-5.2885700000000001E-2</c:v>
                </c:pt>
                <c:pt idx="57401">
                  <c:v>-5.2386500000000003E-2</c:v>
                </c:pt>
                <c:pt idx="57402">
                  <c:v>-5.2062200000000003E-2</c:v>
                </c:pt>
                <c:pt idx="57403">
                  <c:v>-5.14422E-2</c:v>
                </c:pt>
                <c:pt idx="57404">
                  <c:v>-5.1160799999999999E-2</c:v>
                </c:pt>
                <c:pt idx="57405">
                  <c:v>-5.0475100000000002E-2</c:v>
                </c:pt>
                <c:pt idx="57406">
                  <c:v>-5.0292700000000003E-2</c:v>
                </c:pt>
                <c:pt idx="57407">
                  <c:v>-4.9487000000000003E-2</c:v>
                </c:pt>
                <c:pt idx="57408">
                  <c:v>-4.9224900000000002E-2</c:v>
                </c:pt>
                <c:pt idx="57409">
                  <c:v>-4.9015400000000001E-2</c:v>
                </c:pt>
                <c:pt idx="57410">
                  <c:v>-4.8331600000000002E-2</c:v>
                </c:pt>
                <c:pt idx="57411">
                  <c:v>-4.8203599999999999E-2</c:v>
                </c:pt>
                <c:pt idx="57412">
                  <c:v>-4.74165E-2</c:v>
                </c:pt>
                <c:pt idx="57413">
                  <c:v>-4.7264100000000003E-2</c:v>
                </c:pt>
                <c:pt idx="57414">
                  <c:v>-4.6854199999999999E-2</c:v>
                </c:pt>
                <c:pt idx="57415">
                  <c:v>-4.6394199999999997E-2</c:v>
                </c:pt>
                <c:pt idx="57416">
                  <c:v>-4.6012699999999997E-2</c:v>
                </c:pt>
                <c:pt idx="57417">
                  <c:v>-4.5303599999999999E-2</c:v>
                </c:pt>
                <c:pt idx="57418">
                  <c:v>-4.5080599999999998E-2</c:v>
                </c:pt>
                <c:pt idx="57419">
                  <c:v>-4.45213E-2</c:v>
                </c:pt>
                <c:pt idx="57420">
                  <c:v>-4.40633E-2</c:v>
                </c:pt>
                <c:pt idx="57421">
                  <c:v>-4.3683800000000002E-2</c:v>
                </c:pt>
                <c:pt idx="57422">
                  <c:v>-4.31671E-2</c:v>
                </c:pt>
                <c:pt idx="57423">
                  <c:v>-4.2499700000000001E-2</c:v>
                </c:pt>
                <c:pt idx="57424">
                  <c:v>-4.2117099999999998E-2</c:v>
                </c:pt>
                <c:pt idx="57425">
                  <c:v>-4.1668799999999999E-2</c:v>
                </c:pt>
                <c:pt idx="57426">
                  <c:v>-4.13088E-2</c:v>
                </c:pt>
                <c:pt idx="57427">
                  <c:v>-4.0826099999999997E-2</c:v>
                </c:pt>
                <c:pt idx="57428">
                  <c:v>-4.0018100000000001E-2</c:v>
                </c:pt>
                <c:pt idx="57429">
                  <c:v>-3.9896599999999997E-2</c:v>
                </c:pt>
                <c:pt idx="57430">
                  <c:v>-3.9140599999999998E-2</c:v>
                </c:pt>
                <c:pt idx="57431">
                  <c:v>-3.86875E-2</c:v>
                </c:pt>
                <c:pt idx="57432">
                  <c:v>-3.8294399999999999E-2</c:v>
                </c:pt>
                <c:pt idx="57433">
                  <c:v>-3.7767299999999997E-2</c:v>
                </c:pt>
                <c:pt idx="57434">
                  <c:v>-3.7201600000000001E-2</c:v>
                </c:pt>
                <c:pt idx="57435">
                  <c:v>-3.6515300000000001E-2</c:v>
                </c:pt>
                <c:pt idx="57436">
                  <c:v>-3.60433E-2</c:v>
                </c:pt>
                <c:pt idx="57437">
                  <c:v>-3.5243999999999998E-2</c:v>
                </c:pt>
                <c:pt idx="57438">
                  <c:v>-3.4863900000000003E-2</c:v>
                </c:pt>
                <c:pt idx="57439">
                  <c:v>-3.39584E-2</c:v>
                </c:pt>
                <c:pt idx="57440">
                  <c:v>-3.32895E-2</c:v>
                </c:pt>
                <c:pt idx="57441">
                  <c:v>-3.2832899999999998E-2</c:v>
                </c:pt>
                <c:pt idx="57442">
                  <c:v>-3.20241E-2</c:v>
                </c:pt>
                <c:pt idx="57443">
                  <c:v>-3.1430100000000002E-2</c:v>
                </c:pt>
                <c:pt idx="57444">
                  <c:v>-3.04893E-2</c:v>
                </c:pt>
                <c:pt idx="57445">
                  <c:v>-2.99531E-2</c:v>
                </c:pt>
                <c:pt idx="57446">
                  <c:v>-2.9270399999999999E-2</c:v>
                </c:pt>
                <c:pt idx="57447">
                  <c:v>-2.8601700000000001E-2</c:v>
                </c:pt>
                <c:pt idx="57448">
                  <c:v>-2.7925999999999999E-2</c:v>
                </c:pt>
                <c:pt idx="57449">
                  <c:v>-2.6986900000000001E-2</c:v>
                </c:pt>
                <c:pt idx="57450">
                  <c:v>-2.6204100000000001E-2</c:v>
                </c:pt>
                <c:pt idx="57451">
                  <c:v>-2.5716599999999999E-2</c:v>
                </c:pt>
                <c:pt idx="57452">
                  <c:v>-2.4820800000000001E-2</c:v>
                </c:pt>
                <c:pt idx="57453">
                  <c:v>-2.3993799999999999E-2</c:v>
                </c:pt>
                <c:pt idx="57454">
                  <c:v>-2.3337400000000001E-2</c:v>
                </c:pt>
                <c:pt idx="57455">
                  <c:v>-2.22492E-2</c:v>
                </c:pt>
                <c:pt idx="57456">
                  <c:v>-2.1563700000000002E-2</c:v>
                </c:pt>
                <c:pt idx="57457">
                  <c:v>-2.0489E-2</c:v>
                </c:pt>
                <c:pt idx="57458">
                  <c:v>-1.96565E-2</c:v>
                </c:pt>
                <c:pt idx="57459">
                  <c:v>-1.881E-2</c:v>
                </c:pt>
                <c:pt idx="57460">
                  <c:v>-1.7676399999999998E-2</c:v>
                </c:pt>
                <c:pt idx="57461">
                  <c:v>-1.6912699999999999E-2</c:v>
                </c:pt>
                <c:pt idx="57462">
                  <c:v>-1.5935000000000001E-2</c:v>
                </c:pt>
                <c:pt idx="57463">
                  <c:v>-1.50308E-2</c:v>
                </c:pt>
                <c:pt idx="57464">
                  <c:v>-1.40383E-2</c:v>
                </c:pt>
                <c:pt idx="57465">
                  <c:v>-1.3257700000000001E-2</c:v>
                </c:pt>
                <c:pt idx="57466">
                  <c:v>-1.1875399999999999E-2</c:v>
                </c:pt>
                <c:pt idx="57467">
                  <c:v>-1.1286900000000001E-2</c:v>
                </c:pt>
                <c:pt idx="57468">
                  <c:v>-1.0439E-2</c:v>
                </c:pt>
                <c:pt idx="57469">
                  <c:v>-9.1395000000000001E-3</c:v>
                </c:pt>
                <c:pt idx="57470">
                  <c:v>-8.4774700000000008E-3</c:v>
                </c:pt>
                <c:pt idx="57471">
                  <c:v>-7.1552899999999999E-3</c:v>
                </c:pt>
                <c:pt idx="57472">
                  <c:v>-6.5680399999999998E-3</c:v>
                </c:pt>
                <c:pt idx="57473">
                  <c:v>-5.3234099999999998E-3</c:v>
                </c:pt>
                <c:pt idx="57474">
                  <c:v>-4.6431700000000003E-3</c:v>
                </c:pt>
                <c:pt idx="57475">
                  <c:v>-3.4932499999999998E-3</c:v>
                </c:pt>
                <c:pt idx="57476">
                  <c:v>-2.26282E-3</c:v>
                </c:pt>
                <c:pt idx="57477">
                  <c:v>-1.4610599999999999E-3</c:v>
                </c:pt>
                <c:pt idx="57478">
                  <c:v>-2.38397E-4</c:v>
                </c:pt>
                <c:pt idx="57479">
                  <c:v>6.5400899999999999E-4</c:v>
                </c:pt>
                <c:pt idx="57480">
                  <c:v>1.9450299999999999E-3</c:v>
                </c:pt>
                <c:pt idx="57481">
                  <c:v>2.9924000000000001E-3</c:v>
                </c:pt>
                <c:pt idx="57482">
                  <c:v>4.1630399999999998E-3</c:v>
                </c:pt>
                <c:pt idx="57483">
                  <c:v>4.8899800000000004E-3</c:v>
                </c:pt>
                <c:pt idx="57484">
                  <c:v>6.2246799999999998E-3</c:v>
                </c:pt>
                <c:pt idx="57485">
                  <c:v>7.1605999999999996E-3</c:v>
                </c:pt>
                <c:pt idx="57486">
                  <c:v>8.37333E-3</c:v>
                </c:pt>
                <c:pt idx="57487">
                  <c:v>9.4871199999999999E-3</c:v>
                </c:pt>
                <c:pt idx="57488">
                  <c:v>1.0324399999999999E-2</c:v>
                </c:pt>
                <c:pt idx="57489">
                  <c:v>1.14742E-2</c:v>
                </c:pt>
                <c:pt idx="57490">
                  <c:v>1.2509599999999999E-2</c:v>
                </c:pt>
                <c:pt idx="57491">
                  <c:v>1.3646500000000001E-2</c:v>
                </c:pt>
                <c:pt idx="57492">
                  <c:v>1.45916E-2</c:v>
                </c:pt>
                <c:pt idx="57493">
                  <c:v>1.5800399999999999E-2</c:v>
                </c:pt>
                <c:pt idx="57494">
                  <c:v>1.6617900000000001E-2</c:v>
                </c:pt>
                <c:pt idx="57495">
                  <c:v>1.77527E-2</c:v>
                </c:pt>
                <c:pt idx="57496">
                  <c:v>1.8907199999999999E-2</c:v>
                </c:pt>
                <c:pt idx="57497">
                  <c:v>1.99966E-2</c:v>
                </c:pt>
                <c:pt idx="57498">
                  <c:v>2.11282E-2</c:v>
                </c:pt>
                <c:pt idx="57499">
                  <c:v>2.2098400000000001E-2</c:v>
                </c:pt>
                <c:pt idx="57500">
                  <c:v>2.31945E-2</c:v>
                </c:pt>
                <c:pt idx="57501">
                  <c:v>2.4161700000000001E-2</c:v>
                </c:pt>
                <c:pt idx="57502">
                  <c:v>2.5518800000000001E-2</c:v>
                </c:pt>
                <c:pt idx="57503">
                  <c:v>2.6583800000000001E-2</c:v>
                </c:pt>
                <c:pt idx="57504">
                  <c:v>2.7551200000000001E-2</c:v>
                </c:pt>
                <c:pt idx="57505">
                  <c:v>2.8616699999999998E-2</c:v>
                </c:pt>
                <c:pt idx="57506">
                  <c:v>2.9690999999999999E-2</c:v>
                </c:pt>
                <c:pt idx="57507">
                  <c:v>3.0931400000000001E-2</c:v>
                </c:pt>
                <c:pt idx="57508">
                  <c:v>3.1892900000000002E-2</c:v>
                </c:pt>
                <c:pt idx="57509">
                  <c:v>3.2925599999999999E-2</c:v>
                </c:pt>
                <c:pt idx="57510">
                  <c:v>3.3823400000000003E-2</c:v>
                </c:pt>
                <c:pt idx="57511">
                  <c:v>3.5021400000000001E-2</c:v>
                </c:pt>
                <c:pt idx="57512">
                  <c:v>3.5696899999999997E-2</c:v>
                </c:pt>
                <c:pt idx="57513">
                  <c:v>3.6861699999999997E-2</c:v>
                </c:pt>
                <c:pt idx="57514">
                  <c:v>3.7847100000000002E-2</c:v>
                </c:pt>
                <c:pt idx="57515">
                  <c:v>3.8781099999999999E-2</c:v>
                </c:pt>
                <c:pt idx="57516">
                  <c:v>3.9726499999999998E-2</c:v>
                </c:pt>
                <c:pt idx="57517">
                  <c:v>4.0642900000000003E-2</c:v>
                </c:pt>
                <c:pt idx="57518">
                  <c:v>4.16522E-2</c:v>
                </c:pt>
                <c:pt idx="57519">
                  <c:v>4.24555E-2</c:v>
                </c:pt>
                <c:pt idx="57520">
                  <c:v>4.3400099999999997E-2</c:v>
                </c:pt>
                <c:pt idx="57521">
                  <c:v>4.4193999999999997E-2</c:v>
                </c:pt>
                <c:pt idx="57522">
                  <c:v>4.5123799999999999E-2</c:v>
                </c:pt>
                <c:pt idx="57523">
                  <c:v>4.6016300000000003E-2</c:v>
                </c:pt>
                <c:pt idx="57524">
                  <c:v>4.7016799999999997E-2</c:v>
                </c:pt>
                <c:pt idx="57525">
                  <c:v>4.77372E-2</c:v>
                </c:pt>
                <c:pt idx="57526">
                  <c:v>4.8544799999999999E-2</c:v>
                </c:pt>
                <c:pt idx="57527">
                  <c:v>4.9745299999999999E-2</c:v>
                </c:pt>
                <c:pt idx="57528">
                  <c:v>5.0284200000000001E-2</c:v>
                </c:pt>
                <c:pt idx="57529">
                  <c:v>5.13862E-2</c:v>
                </c:pt>
                <c:pt idx="57530">
                  <c:v>5.2192299999999997E-2</c:v>
                </c:pt>
                <c:pt idx="57531">
                  <c:v>5.2982300000000003E-2</c:v>
                </c:pt>
                <c:pt idx="57532">
                  <c:v>5.3659600000000002E-2</c:v>
                </c:pt>
                <c:pt idx="57533">
                  <c:v>5.4423800000000001E-2</c:v>
                </c:pt>
                <c:pt idx="57534">
                  <c:v>5.5093099999999999E-2</c:v>
                </c:pt>
                <c:pt idx="57535">
                  <c:v>5.5880699999999998E-2</c:v>
                </c:pt>
                <c:pt idx="57536">
                  <c:v>5.6317100000000002E-2</c:v>
                </c:pt>
                <c:pt idx="57537">
                  <c:v>5.7052600000000002E-2</c:v>
                </c:pt>
                <c:pt idx="57538">
                  <c:v>5.7646000000000003E-2</c:v>
                </c:pt>
                <c:pt idx="57539">
                  <c:v>5.8097099999999999E-2</c:v>
                </c:pt>
                <c:pt idx="57540">
                  <c:v>5.8828699999999998E-2</c:v>
                </c:pt>
                <c:pt idx="57541">
                  <c:v>5.9242099999999999E-2</c:v>
                </c:pt>
                <c:pt idx="57542">
                  <c:v>5.9648800000000002E-2</c:v>
                </c:pt>
                <c:pt idx="57543">
                  <c:v>6.0357500000000001E-2</c:v>
                </c:pt>
                <c:pt idx="57544">
                  <c:v>6.0610999999999998E-2</c:v>
                </c:pt>
                <c:pt idx="57545">
                  <c:v>6.1173100000000001E-2</c:v>
                </c:pt>
                <c:pt idx="57546">
                  <c:v>6.1633899999999998E-2</c:v>
                </c:pt>
                <c:pt idx="57547">
                  <c:v>6.2132E-2</c:v>
                </c:pt>
                <c:pt idx="57548">
                  <c:v>6.2232799999999998E-2</c:v>
                </c:pt>
                <c:pt idx="57549">
                  <c:v>6.2738000000000002E-2</c:v>
                </c:pt>
                <c:pt idx="57550">
                  <c:v>6.2909499999999993E-2</c:v>
                </c:pt>
                <c:pt idx="57551">
                  <c:v>6.3332899999999998E-2</c:v>
                </c:pt>
                <c:pt idx="57552">
                  <c:v>6.3618999999999995E-2</c:v>
                </c:pt>
                <c:pt idx="57553">
                  <c:v>6.3613799999999998E-2</c:v>
                </c:pt>
                <c:pt idx="57554">
                  <c:v>6.3990900000000003E-2</c:v>
                </c:pt>
                <c:pt idx="57555">
                  <c:v>6.4058000000000004E-2</c:v>
                </c:pt>
                <c:pt idx="57556">
                  <c:v>6.4443500000000001E-2</c:v>
                </c:pt>
                <c:pt idx="57557">
                  <c:v>6.4383800000000005E-2</c:v>
                </c:pt>
                <c:pt idx="57558">
                  <c:v>6.4400399999999997E-2</c:v>
                </c:pt>
                <c:pt idx="57559">
                  <c:v>6.4560099999999995E-2</c:v>
                </c:pt>
                <c:pt idx="57560">
                  <c:v>6.4588099999999996E-2</c:v>
                </c:pt>
                <c:pt idx="57561">
                  <c:v>6.4753400000000003E-2</c:v>
                </c:pt>
                <c:pt idx="57562">
                  <c:v>6.4766599999999994E-2</c:v>
                </c:pt>
                <c:pt idx="57563">
                  <c:v>6.4698599999999995E-2</c:v>
                </c:pt>
                <c:pt idx="57564">
                  <c:v>6.4596899999999999E-2</c:v>
                </c:pt>
                <c:pt idx="57565">
                  <c:v>6.4641400000000002E-2</c:v>
                </c:pt>
                <c:pt idx="57566">
                  <c:v>6.4402100000000004E-2</c:v>
                </c:pt>
                <c:pt idx="57567">
                  <c:v>6.4525799999999994E-2</c:v>
                </c:pt>
                <c:pt idx="57568">
                  <c:v>6.4073000000000005E-2</c:v>
                </c:pt>
                <c:pt idx="57569">
                  <c:v>6.3985600000000004E-2</c:v>
                </c:pt>
                <c:pt idx="57570">
                  <c:v>6.3764199999999993E-2</c:v>
                </c:pt>
                <c:pt idx="57571">
                  <c:v>6.3641199999999995E-2</c:v>
                </c:pt>
                <c:pt idx="57572">
                  <c:v>6.3528299999999996E-2</c:v>
                </c:pt>
                <c:pt idx="57573">
                  <c:v>6.3083600000000004E-2</c:v>
                </c:pt>
                <c:pt idx="57574">
                  <c:v>6.2931799999999996E-2</c:v>
                </c:pt>
                <c:pt idx="57575">
                  <c:v>6.2594399999999994E-2</c:v>
                </c:pt>
                <c:pt idx="57576">
                  <c:v>6.24713E-2</c:v>
                </c:pt>
                <c:pt idx="57577">
                  <c:v>6.1967599999999998E-2</c:v>
                </c:pt>
                <c:pt idx="57578">
                  <c:v>6.1763999999999999E-2</c:v>
                </c:pt>
                <c:pt idx="57579">
                  <c:v>6.1286E-2</c:v>
                </c:pt>
                <c:pt idx="57580">
                  <c:v>6.0910400000000003E-2</c:v>
                </c:pt>
                <c:pt idx="57581">
                  <c:v>6.0464799999999999E-2</c:v>
                </c:pt>
                <c:pt idx="57582">
                  <c:v>6.01135E-2</c:v>
                </c:pt>
                <c:pt idx="57583">
                  <c:v>6.00066E-2</c:v>
                </c:pt>
                <c:pt idx="57584">
                  <c:v>5.9209299999999999E-2</c:v>
                </c:pt>
                <c:pt idx="57585">
                  <c:v>5.90479E-2</c:v>
                </c:pt>
                <c:pt idx="57586">
                  <c:v>5.8655199999999998E-2</c:v>
                </c:pt>
                <c:pt idx="57587">
                  <c:v>5.8187900000000001E-2</c:v>
                </c:pt>
                <c:pt idx="57588">
                  <c:v>5.7925900000000002E-2</c:v>
                </c:pt>
                <c:pt idx="57589">
                  <c:v>5.7265099999999999E-2</c:v>
                </c:pt>
                <c:pt idx="57590">
                  <c:v>5.68397E-2</c:v>
                </c:pt>
                <c:pt idx="57591">
                  <c:v>5.6400800000000001E-2</c:v>
                </c:pt>
                <c:pt idx="57592">
                  <c:v>5.5897500000000003E-2</c:v>
                </c:pt>
                <c:pt idx="57593">
                  <c:v>5.5412700000000002E-2</c:v>
                </c:pt>
                <c:pt idx="57594">
                  <c:v>5.4988099999999998E-2</c:v>
                </c:pt>
                <c:pt idx="57595">
                  <c:v>5.4305100000000002E-2</c:v>
                </c:pt>
                <c:pt idx="57596">
                  <c:v>5.38878E-2</c:v>
                </c:pt>
                <c:pt idx="57597">
                  <c:v>5.32568E-2</c:v>
                </c:pt>
                <c:pt idx="57598">
                  <c:v>5.2853400000000002E-2</c:v>
                </c:pt>
                <c:pt idx="57599">
                  <c:v>5.2443999999999998E-2</c:v>
                </c:pt>
                <c:pt idx="57600">
                  <c:v>5.1719099999999997E-2</c:v>
                </c:pt>
                <c:pt idx="57601">
                  <c:v>5.1349899999999997E-2</c:v>
                </c:pt>
                <c:pt idx="57602">
                  <c:v>5.0765200000000003E-2</c:v>
                </c:pt>
                <c:pt idx="57603">
                  <c:v>5.0486499999999997E-2</c:v>
                </c:pt>
                <c:pt idx="57604">
                  <c:v>4.9962300000000001E-2</c:v>
                </c:pt>
                <c:pt idx="57605">
                  <c:v>4.9471099999999997E-2</c:v>
                </c:pt>
                <c:pt idx="57606">
                  <c:v>4.8910299999999997E-2</c:v>
                </c:pt>
                <c:pt idx="57607">
                  <c:v>4.8468700000000003E-2</c:v>
                </c:pt>
                <c:pt idx="57608">
                  <c:v>4.8074199999999997E-2</c:v>
                </c:pt>
                <c:pt idx="57609">
                  <c:v>4.7450800000000001E-2</c:v>
                </c:pt>
                <c:pt idx="57610">
                  <c:v>4.7135099999999999E-2</c:v>
                </c:pt>
                <c:pt idx="57611">
                  <c:v>4.6342399999999999E-2</c:v>
                </c:pt>
                <c:pt idx="57612">
                  <c:v>4.6075199999999997E-2</c:v>
                </c:pt>
                <c:pt idx="57613">
                  <c:v>4.5530500000000002E-2</c:v>
                </c:pt>
                <c:pt idx="57614">
                  <c:v>4.5083499999999999E-2</c:v>
                </c:pt>
                <c:pt idx="57615">
                  <c:v>4.4679400000000001E-2</c:v>
                </c:pt>
                <c:pt idx="57616">
                  <c:v>4.3914399999999999E-2</c:v>
                </c:pt>
                <c:pt idx="57617">
                  <c:v>4.37537E-2</c:v>
                </c:pt>
                <c:pt idx="57618">
                  <c:v>4.3127899999999997E-2</c:v>
                </c:pt>
                <c:pt idx="57619">
                  <c:v>4.2826999999999997E-2</c:v>
                </c:pt>
                <c:pt idx="57620">
                  <c:v>4.2432499999999998E-2</c:v>
                </c:pt>
                <c:pt idx="57621">
                  <c:v>4.2023400000000002E-2</c:v>
                </c:pt>
                <c:pt idx="57622">
                  <c:v>4.1461199999999997E-2</c:v>
                </c:pt>
                <c:pt idx="57623">
                  <c:v>4.1264000000000002E-2</c:v>
                </c:pt>
                <c:pt idx="57624">
                  <c:v>4.08969E-2</c:v>
                </c:pt>
                <c:pt idx="57625">
                  <c:v>4.0658100000000003E-2</c:v>
                </c:pt>
                <c:pt idx="57626">
                  <c:v>4.0305100000000003E-2</c:v>
                </c:pt>
                <c:pt idx="57627">
                  <c:v>3.9752900000000001E-2</c:v>
                </c:pt>
                <c:pt idx="57628">
                  <c:v>3.9423300000000001E-2</c:v>
                </c:pt>
                <c:pt idx="57629">
                  <c:v>3.9058700000000002E-2</c:v>
                </c:pt>
                <c:pt idx="57630">
                  <c:v>3.87003E-2</c:v>
                </c:pt>
                <c:pt idx="57631">
                  <c:v>3.8363099999999997E-2</c:v>
                </c:pt>
                <c:pt idx="57632">
                  <c:v>3.8004599999999999E-2</c:v>
                </c:pt>
                <c:pt idx="57633">
                  <c:v>3.7689199999999999E-2</c:v>
                </c:pt>
                <c:pt idx="57634">
                  <c:v>3.7524799999999997E-2</c:v>
                </c:pt>
                <c:pt idx="57635">
                  <c:v>3.7077100000000002E-2</c:v>
                </c:pt>
                <c:pt idx="57636">
                  <c:v>3.6887799999999998E-2</c:v>
                </c:pt>
                <c:pt idx="57637">
                  <c:v>3.6694600000000001E-2</c:v>
                </c:pt>
                <c:pt idx="57638">
                  <c:v>3.6056199999999997E-2</c:v>
                </c:pt>
                <c:pt idx="57639">
                  <c:v>3.6169399999999997E-2</c:v>
                </c:pt>
                <c:pt idx="57640">
                  <c:v>3.57916E-2</c:v>
                </c:pt>
                <c:pt idx="57641">
                  <c:v>3.5753399999999998E-2</c:v>
                </c:pt>
                <c:pt idx="57642">
                  <c:v>3.5325700000000002E-2</c:v>
                </c:pt>
                <c:pt idx="57643">
                  <c:v>3.5010600000000003E-2</c:v>
                </c:pt>
                <c:pt idx="57644">
                  <c:v>3.5045899999999998E-2</c:v>
                </c:pt>
                <c:pt idx="57645">
                  <c:v>3.4557900000000003E-2</c:v>
                </c:pt>
                <c:pt idx="57646">
                  <c:v>3.4660200000000002E-2</c:v>
                </c:pt>
                <c:pt idx="57647">
                  <c:v>3.4421500000000001E-2</c:v>
                </c:pt>
                <c:pt idx="57648">
                  <c:v>3.4301699999999997E-2</c:v>
                </c:pt>
                <c:pt idx="57649">
                  <c:v>3.3852800000000002E-2</c:v>
                </c:pt>
                <c:pt idx="57650">
                  <c:v>3.4015400000000001E-2</c:v>
                </c:pt>
                <c:pt idx="57651">
                  <c:v>3.3775399999999997E-2</c:v>
                </c:pt>
                <c:pt idx="57652">
                  <c:v>3.3737499999999997E-2</c:v>
                </c:pt>
                <c:pt idx="57653">
                  <c:v>3.3566400000000003E-2</c:v>
                </c:pt>
                <c:pt idx="57654">
                  <c:v>3.3444099999999997E-2</c:v>
                </c:pt>
                <c:pt idx="57655">
                  <c:v>3.3701200000000001E-2</c:v>
                </c:pt>
                <c:pt idx="57656">
                  <c:v>3.3312500000000002E-2</c:v>
                </c:pt>
                <c:pt idx="57657">
                  <c:v>3.3402399999999999E-2</c:v>
                </c:pt>
                <c:pt idx="57658">
                  <c:v>3.32591E-2</c:v>
                </c:pt>
                <c:pt idx="57659">
                  <c:v>3.3250700000000001E-2</c:v>
                </c:pt>
                <c:pt idx="57660">
                  <c:v>3.3334599999999999E-2</c:v>
                </c:pt>
                <c:pt idx="57661">
                  <c:v>3.3190900000000002E-2</c:v>
                </c:pt>
                <c:pt idx="57662">
                  <c:v>3.31959E-2</c:v>
                </c:pt>
                <c:pt idx="57663">
                  <c:v>3.3227100000000002E-2</c:v>
                </c:pt>
                <c:pt idx="57664">
                  <c:v>3.3227300000000001E-2</c:v>
                </c:pt>
                <c:pt idx="57665">
                  <c:v>3.2935800000000001E-2</c:v>
                </c:pt>
                <c:pt idx="57666">
                  <c:v>3.3209900000000001E-2</c:v>
                </c:pt>
                <c:pt idx="57667">
                  <c:v>3.2985899999999999E-2</c:v>
                </c:pt>
                <c:pt idx="57668">
                  <c:v>3.3116899999999998E-2</c:v>
                </c:pt>
                <c:pt idx="57669">
                  <c:v>3.3000399999999999E-2</c:v>
                </c:pt>
                <c:pt idx="57670">
                  <c:v>3.3060800000000001E-2</c:v>
                </c:pt>
                <c:pt idx="57671">
                  <c:v>3.3251599999999999E-2</c:v>
                </c:pt>
                <c:pt idx="57672">
                  <c:v>3.3063099999999998E-2</c:v>
                </c:pt>
                <c:pt idx="57673">
                  <c:v>3.3380199999999999E-2</c:v>
                </c:pt>
                <c:pt idx="57674">
                  <c:v>3.3143899999999997E-2</c:v>
                </c:pt>
                <c:pt idx="57675">
                  <c:v>3.3346899999999999E-2</c:v>
                </c:pt>
                <c:pt idx="57676">
                  <c:v>3.3406499999999999E-2</c:v>
                </c:pt>
                <c:pt idx="57677">
                  <c:v>3.3515700000000002E-2</c:v>
                </c:pt>
                <c:pt idx="57678">
                  <c:v>3.3602300000000002E-2</c:v>
                </c:pt>
                <c:pt idx="57679">
                  <c:v>3.3739499999999999E-2</c:v>
                </c:pt>
                <c:pt idx="57680">
                  <c:v>3.3636899999999997E-2</c:v>
                </c:pt>
                <c:pt idx="57681">
                  <c:v>3.3834200000000002E-2</c:v>
                </c:pt>
                <c:pt idx="57682">
                  <c:v>3.3881799999999997E-2</c:v>
                </c:pt>
                <c:pt idx="57683">
                  <c:v>3.3890499999999997E-2</c:v>
                </c:pt>
                <c:pt idx="57684">
                  <c:v>3.4116300000000002E-2</c:v>
                </c:pt>
                <c:pt idx="57685">
                  <c:v>3.39309E-2</c:v>
                </c:pt>
                <c:pt idx="57686">
                  <c:v>3.4172399999999999E-2</c:v>
                </c:pt>
                <c:pt idx="57687">
                  <c:v>3.4159099999999998E-2</c:v>
                </c:pt>
                <c:pt idx="57688">
                  <c:v>3.4150199999999999E-2</c:v>
                </c:pt>
                <c:pt idx="57689">
                  <c:v>3.4268800000000002E-2</c:v>
                </c:pt>
                <c:pt idx="57690">
                  <c:v>3.4393600000000003E-2</c:v>
                </c:pt>
                <c:pt idx="57691">
                  <c:v>3.4230799999999999E-2</c:v>
                </c:pt>
                <c:pt idx="57692">
                  <c:v>3.4368799999999998E-2</c:v>
                </c:pt>
                <c:pt idx="57693">
                  <c:v>3.4441699999999999E-2</c:v>
                </c:pt>
                <c:pt idx="57694">
                  <c:v>3.4398999999999999E-2</c:v>
                </c:pt>
                <c:pt idx="57695">
                  <c:v>3.45566E-2</c:v>
                </c:pt>
                <c:pt idx="57696">
                  <c:v>3.4301900000000003E-2</c:v>
                </c:pt>
                <c:pt idx="57697">
                  <c:v>3.4424200000000002E-2</c:v>
                </c:pt>
                <c:pt idx="57698">
                  <c:v>3.4449199999999999E-2</c:v>
                </c:pt>
                <c:pt idx="57699">
                  <c:v>3.4362200000000002E-2</c:v>
                </c:pt>
                <c:pt idx="57700">
                  <c:v>3.4707200000000001E-2</c:v>
                </c:pt>
                <c:pt idx="57701">
                  <c:v>3.4270299999999997E-2</c:v>
                </c:pt>
                <c:pt idx="57702">
                  <c:v>3.4421800000000002E-2</c:v>
                </c:pt>
                <c:pt idx="57703">
                  <c:v>3.4433499999999999E-2</c:v>
                </c:pt>
                <c:pt idx="57704">
                  <c:v>3.4424499999999997E-2</c:v>
                </c:pt>
                <c:pt idx="57705">
                  <c:v>3.42861E-2</c:v>
                </c:pt>
                <c:pt idx="57706">
                  <c:v>3.4154499999999997E-2</c:v>
                </c:pt>
                <c:pt idx="57707">
                  <c:v>3.3918799999999999E-2</c:v>
                </c:pt>
                <c:pt idx="57708">
                  <c:v>3.3840299999999997E-2</c:v>
                </c:pt>
                <c:pt idx="57709">
                  <c:v>3.3695599999999999E-2</c:v>
                </c:pt>
                <c:pt idx="57710">
                  <c:v>3.3452599999999999E-2</c:v>
                </c:pt>
                <c:pt idx="57711">
                  <c:v>3.3474799999999999E-2</c:v>
                </c:pt>
                <c:pt idx="57712">
                  <c:v>3.3057900000000001E-2</c:v>
                </c:pt>
                <c:pt idx="57713">
                  <c:v>3.3057000000000003E-2</c:v>
                </c:pt>
                <c:pt idx="57714">
                  <c:v>3.2760299999999999E-2</c:v>
                </c:pt>
                <c:pt idx="57715">
                  <c:v>3.2542799999999997E-2</c:v>
                </c:pt>
                <c:pt idx="57716">
                  <c:v>3.2403800000000003E-2</c:v>
                </c:pt>
                <c:pt idx="57717">
                  <c:v>3.2241199999999998E-2</c:v>
                </c:pt>
                <c:pt idx="57718">
                  <c:v>3.2032199999999997E-2</c:v>
                </c:pt>
                <c:pt idx="57719">
                  <c:v>3.1756100000000002E-2</c:v>
                </c:pt>
                <c:pt idx="57720">
                  <c:v>3.1580200000000003E-2</c:v>
                </c:pt>
                <c:pt idx="57721">
                  <c:v>3.1310299999999999E-2</c:v>
                </c:pt>
                <c:pt idx="57722">
                  <c:v>3.1095100000000001E-2</c:v>
                </c:pt>
                <c:pt idx="57723">
                  <c:v>3.04713E-2</c:v>
                </c:pt>
                <c:pt idx="57724">
                  <c:v>3.03381E-2</c:v>
                </c:pt>
                <c:pt idx="57725">
                  <c:v>2.9859699999999999E-2</c:v>
                </c:pt>
                <c:pt idx="57726">
                  <c:v>2.9296200000000001E-2</c:v>
                </c:pt>
                <c:pt idx="57727">
                  <c:v>2.90862E-2</c:v>
                </c:pt>
                <c:pt idx="57728">
                  <c:v>2.8279499999999999E-2</c:v>
                </c:pt>
                <c:pt idx="57729">
                  <c:v>2.8134599999999999E-2</c:v>
                </c:pt>
                <c:pt idx="57730">
                  <c:v>2.75444E-2</c:v>
                </c:pt>
                <c:pt idx="57731">
                  <c:v>2.6998000000000001E-2</c:v>
                </c:pt>
                <c:pt idx="57732">
                  <c:v>2.6707700000000001E-2</c:v>
                </c:pt>
                <c:pt idx="57733">
                  <c:v>2.6011200000000002E-2</c:v>
                </c:pt>
                <c:pt idx="57734">
                  <c:v>2.5609900000000001E-2</c:v>
                </c:pt>
                <c:pt idx="57735">
                  <c:v>2.5059999999999999E-2</c:v>
                </c:pt>
                <c:pt idx="57736">
                  <c:v>2.4601999999999999E-2</c:v>
                </c:pt>
                <c:pt idx="57737">
                  <c:v>2.39486E-2</c:v>
                </c:pt>
                <c:pt idx="57738">
                  <c:v>2.3530499999999999E-2</c:v>
                </c:pt>
                <c:pt idx="57739">
                  <c:v>2.27078E-2</c:v>
                </c:pt>
                <c:pt idx="57740">
                  <c:v>2.22848E-2</c:v>
                </c:pt>
                <c:pt idx="57741">
                  <c:v>2.1690399999999999E-2</c:v>
                </c:pt>
                <c:pt idx="57742">
                  <c:v>2.1145899999999999E-2</c:v>
                </c:pt>
                <c:pt idx="57743">
                  <c:v>2.03331E-2</c:v>
                </c:pt>
                <c:pt idx="57744">
                  <c:v>1.9650500000000001E-2</c:v>
                </c:pt>
                <c:pt idx="57745">
                  <c:v>1.8963899999999999E-2</c:v>
                </c:pt>
                <c:pt idx="57746">
                  <c:v>1.8207000000000001E-2</c:v>
                </c:pt>
                <c:pt idx="57747">
                  <c:v>1.7449099999999999E-2</c:v>
                </c:pt>
                <c:pt idx="57748">
                  <c:v>1.6671800000000001E-2</c:v>
                </c:pt>
                <c:pt idx="57749">
                  <c:v>1.6014400000000002E-2</c:v>
                </c:pt>
                <c:pt idx="57750">
                  <c:v>1.50694E-2</c:v>
                </c:pt>
                <c:pt idx="57751">
                  <c:v>1.45825E-2</c:v>
                </c:pt>
                <c:pt idx="57752">
                  <c:v>1.35642E-2</c:v>
                </c:pt>
                <c:pt idx="57753">
                  <c:v>1.2925799999999999E-2</c:v>
                </c:pt>
                <c:pt idx="57754">
                  <c:v>1.20523E-2</c:v>
                </c:pt>
                <c:pt idx="57755">
                  <c:v>1.11544E-2</c:v>
                </c:pt>
                <c:pt idx="57756">
                  <c:v>1.04864E-2</c:v>
                </c:pt>
                <c:pt idx="57757">
                  <c:v>9.6202500000000003E-3</c:v>
                </c:pt>
                <c:pt idx="57758">
                  <c:v>9.0017199999999995E-3</c:v>
                </c:pt>
                <c:pt idx="57759">
                  <c:v>7.9421700000000001E-3</c:v>
                </c:pt>
                <c:pt idx="57760">
                  <c:v>7.08079E-3</c:v>
                </c:pt>
                <c:pt idx="57761">
                  <c:v>6.3177600000000004E-3</c:v>
                </c:pt>
                <c:pt idx="57762">
                  <c:v>5.3842500000000001E-3</c:v>
                </c:pt>
                <c:pt idx="57763">
                  <c:v>4.3467200000000001E-3</c:v>
                </c:pt>
                <c:pt idx="57764">
                  <c:v>3.6250200000000001E-3</c:v>
                </c:pt>
                <c:pt idx="57765">
                  <c:v>2.6447699999999998E-3</c:v>
                </c:pt>
                <c:pt idx="57766">
                  <c:v>1.56387E-3</c:v>
                </c:pt>
                <c:pt idx="57767">
                  <c:v>8.2535400000000004E-4</c:v>
                </c:pt>
                <c:pt idx="57768">
                  <c:v>-2.4896199999999998E-4</c:v>
                </c:pt>
                <c:pt idx="57769">
                  <c:v>-9.1662700000000005E-4</c:v>
                </c:pt>
                <c:pt idx="57770">
                  <c:v>-2.0190799999999999E-3</c:v>
                </c:pt>
                <c:pt idx="57771">
                  <c:v>-2.80605E-3</c:v>
                </c:pt>
                <c:pt idx="57772">
                  <c:v>-3.7539299999999999E-3</c:v>
                </c:pt>
                <c:pt idx="57773">
                  <c:v>-4.72018E-3</c:v>
                </c:pt>
                <c:pt idx="57774">
                  <c:v>-5.6614500000000002E-3</c:v>
                </c:pt>
                <c:pt idx="57775">
                  <c:v>-6.6166599999999999E-3</c:v>
                </c:pt>
                <c:pt idx="57776">
                  <c:v>-7.2919200000000003E-3</c:v>
                </c:pt>
                <c:pt idx="57777">
                  <c:v>-8.4843100000000001E-3</c:v>
                </c:pt>
                <c:pt idx="57778">
                  <c:v>-9.20026E-3</c:v>
                </c:pt>
                <c:pt idx="57779">
                  <c:v>-1.0376399999999999E-2</c:v>
                </c:pt>
                <c:pt idx="57780">
                  <c:v>-1.1031300000000001E-2</c:v>
                </c:pt>
                <c:pt idx="57781">
                  <c:v>-1.19528E-2</c:v>
                </c:pt>
                <c:pt idx="57782">
                  <c:v>-1.31483E-2</c:v>
                </c:pt>
                <c:pt idx="57783">
                  <c:v>-1.3785E-2</c:v>
                </c:pt>
                <c:pt idx="57784">
                  <c:v>-1.5026299999999999E-2</c:v>
                </c:pt>
                <c:pt idx="57785">
                  <c:v>-1.5740199999999999E-2</c:v>
                </c:pt>
                <c:pt idx="57786">
                  <c:v>-1.6801199999999999E-2</c:v>
                </c:pt>
                <c:pt idx="57787">
                  <c:v>-1.76318E-2</c:v>
                </c:pt>
                <c:pt idx="57788">
                  <c:v>-1.8521099999999999E-2</c:v>
                </c:pt>
                <c:pt idx="57789">
                  <c:v>-1.9395699999999998E-2</c:v>
                </c:pt>
                <c:pt idx="57790">
                  <c:v>-2.0018299999999999E-2</c:v>
                </c:pt>
                <c:pt idx="57791">
                  <c:v>-2.11305E-2</c:v>
                </c:pt>
                <c:pt idx="57792">
                  <c:v>-2.18601E-2</c:v>
                </c:pt>
                <c:pt idx="57793">
                  <c:v>-2.2669100000000001E-2</c:v>
                </c:pt>
                <c:pt idx="57794">
                  <c:v>-2.33837E-2</c:v>
                </c:pt>
                <c:pt idx="57795">
                  <c:v>-2.4348499999999999E-2</c:v>
                </c:pt>
                <c:pt idx="57796">
                  <c:v>-2.4805000000000001E-2</c:v>
                </c:pt>
                <c:pt idx="57797">
                  <c:v>-2.58625E-2</c:v>
                </c:pt>
                <c:pt idx="57798">
                  <c:v>-2.6676499999999999E-2</c:v>
                </c:pt>
                <c:pt idx="57799">
                  <c:v>-2.7289500000000001E-2</c:v>
                </c:pt>
                <c:pt idx="57800">
                  <c:v>-2.8152E-2</c:v>
                </c:pt>
                <c:pt idx="57801">
                  <c:v>-2.8904599999999999E-2</c:v>
                </c:pt>
                <c:pt idx="57802">
                  <c:v>-2.9761699999999999E-2</c:v>
                </c:pt>
                <c:pt idx="57803">
                  <c:v>-3.0214700000000001E-2</c:v>
                </c:pt>
                <c:pt idx="57804">
                  <c:v>-3.1119000000000001E-2</c:v>
                </c:pt>
                <c:pt idx="57805">
                  <c:v>-3.1791100000000003E-2</c:v>
                </c:pt>
                <c:pt idx="57806">
                  <c:v>-3.2319899999999999E-2</c:v>
                </c:pt>
                <c:pt idx="57807">
                  <c:v>-3.2853300000000002E-2</c:v>
                </c:pt>
                <c:pt idx="57808">
                  <c:v>-3.3630300000000002E-2</c:v>
                </c:pt>
                <c:pt idx="57809">
                  <c:v>-3.4228599999999998E-2</c:v>
                </c:pt>
                <c:pt idx="57810">
                  <c:v>-3.4673099999999998E-2</c:v>
                </c:pt>
                <c:pt idx="57811">
                  <c:v>-3.5192000000000001E-2</c:v>
                </c:pt>
                <c:pt idx="57812">
                  <c:v>-3.56437E-2</c:v>
                </c:pt>
                <c:pt idx="57813">
                  <c:v>-3.6351799999999997E-2</c:v>
                </c:pt>
                <c:pt idx="57814">
                  <c:v>-3.6787199999999999E-2</c:v>
                </c:pt>
                <c:pt idx="57815">
                  <c:v>-3.7406799999999997E-2</c:v>
                </c:pt>
                <c:pt idx="57816">
                  <c:v>-3.7738500000000001E-2</c:v>
                </c:pt>
                <c:pt idx="57817">
                  <c:v>-3.7977700000000003E-2</c:v>
                </c:pt>
                <c:pt idx="57818">
                  <c:v>-3.8711099999999998E-2</c:v>
                </c:pt>
                <c:pt idx="57819">
                  <c:v>-3.8868899999999998E-2</c:v>
                </c:pt>
                <c:pt idx="57820">
                  <c:v>-3.9242199999999998E-2</c:v>
                </c:pt>
                <c:pt idx="57821">
                  <c:v>-3.9572799999999998E-2</c:v>
                </c:pt>
                <c:pt idx="57822">
                  <c:v>-4.0059299999999999E-2</c:v>
                </c:pt>
                <c:pt idx="57823">
                  <c:v>-4.0193300000000001E-2</c:v>
                </c:pt>
                <c:pt idx="57824">
                  <c:v>-4.0765900000000001E-2</c:v>
                </c:pt>
                <c:pt idx="57825">
                  <c:v>-4.0858999999999999E-2</c:v>
                </c:pt>
                <c:pt idx="57826">
                  <c:v>-4.1212699999999998E-2</c:v>
                </c:pt>
                <c:pt idx="57827">
                  <c:v>-4.1317100000000002E-2</c:v>
                </c:pt>
                <c:pt idx="57828">
                  <c:v>-4.1587300000000001E-2</c:v>
                </c:pt>
                <c:pt idx="57829">
                  <c:v>-4.1823699999999998E-2</c:v>
                </c:pt>
                <c:pt idx="57830">
                  <c:v>-4.19999E-2</c:v>
                </c:pt>
                <c:pt idx="57831">
                  <c:v>-4.2319599999999999E-2</c:v>
                </c:pt>
                <c:pt idx="57832">
                  <c:v>-4.2357100000000002E-2</c:v>
                </c:pt>
                <c:pt idx="57833">
                  <c:v>-4.2510800000000001E-2</c:v>
                </c:pt>
                <c:pt idx="57834">
                  <c:v>-4.2552600000000003E-2</c:v>
                </c:pt>
                <c:pt idx="57835">
                  <c:v>-4.2766199999999997E-2</c:v>
                </c:pt>
                <c:pt idx="57836">
                  <c:v>-4.2804700000000001E-2</c:v>
                </c:pt>
                <c:pt idx="57837">
                  <c:v>-4.2727899999999999E-2</c:v>
                </c:pt>
                <c:pt idx="57838">
                  <c:v>-4.2886000000000001E-2</c:v>
                </c:pt>
                <c:pt idx="57839">
                  <c:v>-4.2540300000000003E-2</c:v>
                </c:pt>
                <c:pt idx="57840">
                  <c:v>-4.2864100000000002E-2</c:v>
                </c:pt>
                <c:pt idx="57841">
                  <c:v>-4.2643800000000003E-2</c:v>
                </c:pt>
                <c:pt idx="57842">
                  <c:v>-4.2772200000000003E-2</c:v>
                </c:pt>
                <c:pt idx="57843">
                  <c:v>-4.2339000000000002E-2</c:v>
                </c:pt>
                <c:pt idx="57844">
                  <c:v>-4.2327299999999998E-2</c:v>
                </c:pt>
                <c:pt idx="57845">
                  <c:v>-4.2517100000000002E-2</c:v>
                </c:pt>
                <c:pt idx="57846">
                  <c:v>-4.2102199999999999E-2</c:v>
                </c:pt>
                <c:pt idx="57847">
                  <c:v>-4.2128199999999998E-2</c:v>
                </c:pt>
                <c:pt idx="57848">
                  <c:v>-4.1849299999999999E-2</c:v>
                </c:pt>
                <c:pt idx="57849">
                  <c:v>-4.1796800000000002E-2</c:v>
                </c:pt>
                <c:pt idx="57850">
                  <c:v>-4.1589800000000003E-2</c:v>
                </c:pt>
                <c:pt idx="57851">
                  <c:v>-4.1471099999999997E-2</c:v>
                </c:pt>
                <c:pt idx="57852">
                  <c:v>-4.12386E-2</c:v>
                </c:pt>
                <c:pt idx="57853">
                  <c:v>-4.1056099999999998E-2</c:v>
                </c:pt>
                <c:pt idx="57854">
                  <c:v>-4.0704999999999998E-2</c:v>
                </c:pt>
                <c:pt idx="57855">
                  <c:v>-4.0438300000000003E-2</c:v>
                </c:pt>
                <c:pt idx="57856">
                  <c:v>-4.0322799999999999E-2</c:v>
                </c:pt>
                <c:pt idx="57857">
                  <c:v>-3.9792099999999997E-2</c:v>
                </c:pt>
                <c:pt idx="57858">
                  <c:v>-3.9668099999999998E-2</c:v>
                </c:pt>
                <c:pt idx="57859">
                  <c:v>-3.9360899999999997E-2</c:v>
                </c:pt>
                <c:pt idx="57860">
                  <c:v>-3.8955499999999997E-2</c:v>
                </c:pt>
                <c:pt idx="57861">
                  <c:v>-3.8613799999999997E-2</c:v>
                </c:pt>
                <c:pt idx="57862">
                  <c:v>-3.8457900000000003E-2</c:v>
                </c:pt>
                <c:pt idx="57863">
                  <c:v>-3.8058500000000002E-2</c:v>
                </c:pt>
                <c:pt idx="57864">
                  <c:v>-3.7635500000000002E-2</c:v>
                </c:pt>
                <c:pt idx="57865">
                  <c:v>-3.7404E-2</c:v>
                </c:pt>
                <c:pt idx="57866">
                  <c:v>-3.6748700000000002E-2</c:v>
                </c:pt>
                <c:pt idx="57867">
                  <c:v>-3.66813E-2</c:v>
                </c:pt>
                <c:pt idx="57868">
                  <c:v>-3.58331E-2</c:v>
                </c:pt>
                <c:pt idx="57869">
                  <c:v>-3.5685700000000001E-2</c:v>
                </c:pt>
                <c:pt idx="57870">
                  <c:v>-3.5233300000000002E-2</c:v>
                </c:pt>
                <c:pt idx="57871">
                  <c:v>-3.4648100000000001E-2</c:v>
                </c:pt>
                <c:pt idx="57872">
                  <c:v>-3.4403700000000002E-2</c:v>
                </c:pt>
                <c:pt idx="57873">
                  <c:v>-3.3691699999999998E-2</c:v>
                </c:pt>
                <c:pt idx="57874">
                  <c:v>-3.3394E-2</c:v>
                </c:pt>
                <c:pt idx="57875">
                  <c:v>-3.2722899999999999E-2</c:v>
                </c:pt>
                <c:pt idx="57876">
                  <c:v>-3.2465099999999997E-2</c:v>
                </c:pt>
                <c:pt idx="57877">
                  <c:v>-3.1719999999999998E-2</c:v>
                </c:pt>
                <c:pt idx="57878">
                  <c:v>-3.1404799999999997E-2</c:v>
                </c:pt>
                <c:pt idx="57879">
                  <c:v>-3.0692899999999999E-2</c:v>
                </c:pt>
                <c:pt idx="57880">
                  <c:v>-3.0182799999999999E-2</c:v>
                </c:pt>
                <c:pt idx="57881">
                  <c:v>-2.95582E-2</c:v>
                </c:pt>
                <c:pt idx="57882">
                  <c:v>-2.912E-2</c:v>
                </c:pt>
                <c:pt idx="57883">
                  <c:v>-2.8723599999999998E-2</c:v>
                </c:pt>
                <c:pt idx="57884">
                  <c:v>-2.7882199999999999E-2</c:v>
                </c:pt>
                <c:pt idx="57885">
                  <c:v>-2.7477399999999999E-2</c:v>
                </c:pt>
                <c:pt idx="57886">
                  <c:v>-2.67762E-2</c:v>
                </c:pt>
                <c:pt idx="57887">
                  <c:v>-2.62095E-2</c:v>
                </c:pt>
                <c:pt idx="57888">
                  <c:v>-2.5627E-2</c:v>
                </c:pt>
                <c:pt idx="57889">
                  <c:v>-2.49325E-2</c:v>
                </c:pt>
                <c:pt idx="57890">
                  <c:v>-2.4355700000000001E-2</c:v>
                </c:pt>
                <c:pt idx="57891">
                  <c:v>-2.3699499999999998E-2</c:v>
                </c:pt>
                <c:pt idx="57892">
                  <c:v>-2.30145E-2</c:v>
                </c:pt>
                <c:pt idx="57893">
                  <c:v>-2.2378499999999999E-2</c:v>
                </c:pt>
                <c:pt idx="57894">
                  <c:v>-2.2010399999999999E-2</c:v>
                </c:pt>
                <c:pt idx="57895">
                  <c:v>-2.1047199999999999E-2</c:v>
                </c:pt>
                <c:pt idx="57896">
                  <c:v>-2.06368E-2</c:v>
                </c:pt>
                <c:pt idx="57897">
                  <c:v>-1.9769100000000001E-2</c:v>
                </c:pt>
                <c:pt idx="57898">
                  <c:v>-1.9143400000000001E-2</c:v>
                </c:pt>
                <c:pt idx="57899">
                  <c:v>-1.8591E-2</c:v>
                </c:pt>
                <c:pt idx="57900">
                  <c:v>-1.7638899999999999E-2</c:v>
                </c:pt>
                <c:pt idx="57901">
                  <c:v>-1.7211899999999999E-2</c:v>
                </c:pt>
                <c:pt idx="57902">
                  <c:v>-1.63898E-2</c:v>
                </c:pt>
                <c:pt idx="57903">
                  <c:v>-1.5808300000000001E-2</c:v>
                </c:pt>
                <c:pt idx="57904">
                  <c:v>-1.51392E-2</c:v>
                </c:pt>
                <c:pt idx="57905">
                  <c:v>-1.43862E-2</c:v>
                </c:pt>
                <c:pt idx="57906">
                  <c:v>-1.36227E-2</c:v>
                </c:pt>
                <c:pt idx="57907">
                  <c:v>-1.2963000000000001E-2</c:v>
                </c:pt>
                <c:pt idx="57908">
                  <c:v>-1.20854E-2</c:v>
                </c:pt>
                <c:pt idx="57909">
                  <c:v>-1.14751E-2</c:v>
                </c:pt>
                <c:pt idx="57910">
                  <c:v>-1.0698900000000001E-2</c:v>
                </c:pt>
                <c:pt idx="57911">
                  <c:v>-9.8016900000000001E-3</c:v>
                </c:pt>
                <c:pt idx="57912">
                  <c:v>-9.1692400000000004E-3</c:v>
                </c:pt>
                <c:pt idx="57913">
                  <c:v>-8.2192199999999993E-3</c:v>
                </c:pt>
                <c:pt idx="57914">
                  <c:v>-7.5949800000000003E-3</c:v>
                </c:pt>
                <c:pt idx="57915">
                  <c:v>-6.9873599999999998E-3</c:v>
                </c:pt>
                <c:pt idx="57916">
                  <c:v>-6.1668499999999998E-3</c:v>
                </c:pt>
                <c:pt idx="57917">
                  <c:v>-5.3605500000000004E-3</c:v>
                </c:pt>
                <c:pt idx="57918">
                  <c:v>-4.7439400000000003E-3</c:v>
                </c:pt>
                <c:pt idx="57919">
                  <c:v>-3.7786500000000002E-3</c:v>
                </c:pt>
                <c:pt idx="57920">
                  <c:v>-3.1202199999999999E-3</c:v>
                </c:pt>
                <c:pt idx="57921">
                  <c:v>-2.4640299999999999E-3</c:v>
                </c:pt>
                <c:pt idx="57922">
                  <c:v>-1.60162E-3</c:v>
                </c:pt>
                <c:pt idx="57923">
                  <c:v>-8.3640299999999999E-4</c:v>
                </c:pt>
                <c:pt idx="57924" formatCode="0.00E+00">
                  <c:v>5.99991E-5</c:v>
                </c:pt>
                <c:pt idx="57925">
                  <c:v>6.0164400000000003E-4</c:v>
                </c:pt>
                <c:pt idx="57926">
                  <c:v>1.43885E-3</c:v>
                </c:pt>
                <c:pt idx="57927">
                  <c:v>2.4356500000000001E-3</c:v>
                </c:pt>
                <c:pt idx="57928">
                  <c:v>3.1147700000000002E-3</c:v>
                </c:pt>
                <c:pt idx="57929">
                  <c:v>3.7888499999999999E-3</c:v>
                </c:pt>
                <c:pt idx="57930">
                  <c:v>4.8281799999999996E-3</c:v>
                </c:pt>
                <c:pt idx="57931">
                  <c:v>5.5420799999999996E-3</c:v>
                </c:pt>
                <c:pt idx="57932">
                  <c:v>6.4593300000000001E-3</c:v>
                </c:pt>
                <c:pt idx="57933">
                  <c:v>7.5027599999999998E-3</c:v>
                </c:pt>
                <c:pt idx="57934">
                  <c:v>8.3922700000000003E-3</c:v>
                </c:pt>
                <c:pt idx="57935">
                  <c:v>9.2912600000000008E-3</c:v>
                </c:pt>
                <c:pt idx="57936">
                  <c:v>1.01014E-2</c:v>
                </c:pt>
                <c:pt idx="57937">
                  <c:v>1.1236100000000001E-2</c:v>
                </c:pt>
                <c:pt idx="57938">
                  <c:v>1.1893300000000001E-2</c:v>
                </c:pt>
                <c:pt idx="57939">
                  <c:v>1.28586E-2</c:v>
                </c:pt>
                <c:pt idx="57940">
                  <c:v>1.3761600000000001E-2</c:v>
                </c:pt>
                <c:pt idx="57941">
                  <c:v>1.4360599999999999E-2</c:v>
                </c:pt>
                <c:pt idx="57942">
                  <c:v>1.5370399999999999E-2</c:v>
                </c:pt>
                <c:pt idx="57943">
                  <c:v>1.6032600000000001E-2</c:v>
                </c:pt>
                <c:pt idx="57944">
                  <c:v>1.7210799999999998E-2</c:v>
                </c:pt>
                <c:pt idx="57945">
                  <c:v>1.7949199999999998E-2</c:v>
                </c:pt>
                <c:pt idx="57946">
                  <c:v>1.90701E-2</c:v>
                </c:pt>
                <c:pt idx="57947">
                  <c:v>1.9932499999999999E-2</c:v>
                </c:pt>
                <c:pt idx="57948">
                  <c:v>2.0984800000000001E-2</c:v>
                </c:pt>
                <c:pt idx="57949">
                  <c:v>2.1946500000000001E-2</c:v>
                </c:pt>
                <c:pt idx="57950">
                  <c:v>2.29678E-2</c:v>
                </c:pt>
                <c:pt idx="57951">
                  <c:v>2.42905E-2</c:v>
                </c:pt>
                <c:pt idx="57952">
                  <c:v>2.4881299999999999E-2</c:v>
                </c:pt>
                <c:pt idx="57953">
                  <c:v>2.6379099999999999E-2</c:v>
                </c:pt>
                <c:pt idx="57954">
                  <c:v>2.7265999999999999E-2</c:v>
                </c:pt>
                <c:pt idx="57955">
                  <c:v>2.8291899999999998E-2</c:v>
                </c:pt>
                <c:pt idx="57956">
                  <c:v>2.96522E-2</c:v>
                </c:pt>
                <c:pt idx="57957">
                  <c:v>3.0367999999999999E-2</c:v>
                </c:pt>
                <c:pt idx="57958">
                  <c:v>3.1720999999999999E-2</c:v>
                </c:pt>
                <c:pt idx="57959">
                  <c:v>3.2781299999999999E-2</c:v>
                </c:pt>
                <c:pt idx="57960">
                  <c:v>3.4018600000000003E-2</c:v>
                </c:pt>
                <c:pt idx="57961">
                  <c:v>3.5154299999999999E-2</c:v>
                </c:pt>
                <c:pt idx="57962">
                  <c:v>3.6291499999999997E-2</c:v>
                </c:pt>
                <c:pt idx="57963">
                  <c:v>3.7369699999999999E-2</c:v>
                </c:pt>
                <c:pt idx="57964">
                  <c:v>3.8668099999999997E-2</c:v>
                </c:pt>
                <c:pt idx="57965">
                  <c:v>3.9633700000000001E-2</c:v>
                </c:pt>
                <c:pt idx="57966">
                  <c:v>4.0966900000000001E-2</c:v>
                </c:pt>
                <c:pt idx="57967">
                  <c:v>4.2136699999999999E-2</c:v>
                </c:pt>
                <c:pt idx="57968">
                  <c:v>4.3174900000000002E-2</c:v>
                </c:pt>
                <c:pt idx="57969">
                  <c:v>4.4659400000000002E-2</c:v>
                </c:pt>
                <c:pt idx="57970">
                  <c:v>4.58019E-2</c:v>
                </c:pt>
                <c:pt idx="57971">
                  <c:v>4.7040899999999997E-2</c:v>
                </c:pt>
                <c:pt idx="57972">
                  <c:v>4.8450800000000002E-2</c:v>
                </c:pt>
                <c:pt idx="57973">
                  <c:v>4.9822400000000003E-2</c:v>
                </c:pt>
                <c:pt idx="57974">
                  <c:v>5.1212399999999998E-2</c:v>
                </c:pt>
                <c:pt idx="57975">
                  <c:v>5.2600399999999999E-2</c:v>
                </c:pt>
                <c:pt idx="57976">
                  <c:v>5.4026200000000003E-2</c:v>
                </c:pt>
                <c:pt idx="57977">
                  <c:v>5.54539E-2</c:v>
                </c:pt>
                <c:pt idx="57978">
                  <c:v>5.6915100000000003E-2</c:v>
                </c:pt>
                <c:pt idx="57979">
                  <c:v>5.7930099999999998E-2</c:v>
                </c:pt>
                <c:pt idx="57980">
                  <c:v>5.9769099999999999E-2</c:v>
                </c:pt>
                <c:pt idx="57981">
                  <c:v>6.0706299999999998E-2</c:v>
                </c:pt>
                <c:pt idx="57982">
                  <c:v>6.2567499999999998E-2</c:v>
                </c:pt>
                <c:pt idx="57983">
                  <c:v>6.37466E-2</c:v>
                </c:pt>
                <c:pt idx="57984">
                  <c:v>6.5068200000000007E-2</c:v>
                </c:pt>
                <c:pt idx="57985">
                  <c:v>6.6745499999999999E-2</c:v>
                </c:pt>
                <c:pt idx="57986">
                  <c:v>6.8038699999999994E-2</c:v>
                </c:pt>
                <c:pt idx="57987">
                  <c:v>6.9740999999999997E-2</c:v>
                </c:pt>
                <c:pt idx="57988">
                  <c:v>7.1054999999999993E-2</c:v>
                </c:pt>
                <c:pt idx="57989">
                  <c:v>7.2654399999999994E-2</c:v>
                </c:pt>
                <c:pt idx="57990">
                  <c:v>7.4070399999999995E-2</c:v>
                </c:pt>
                <c:pt idx="57991">
                  <c:v>7.57491E-2</c:v>
                </c:pt>
                <c:pt idx="57992">
                  <c:v>7.7238100000000004E-2</c:v>
                </c:pt>
                <c:pt idx="57993">
                  <c:v>7.8779500000000002E-2</c:v>
                </c:pt>
                <c:pt idx="57994">
                  <c:v>8.0163700000000004E-2</c:v>
                </c:pt>
                <c:pt idx="57995">
                  <c:v>8.1746899999999997E-2</c:v>
                </c:pt>
                <c:pt idx="57996">
                  <c:v>8.3508899999999997E-2</c:v>
                </c:pt>
                <c:pt idx="57997">
                  <c:v>8.48111E-2</c:v>
                </c:pt>
                <c:pt idx="57998">
                  <c:v>8.6485800000000002E-2</c:v>
                </c:pt>
                <c:pt idx="57999">
                  <c:v>8.7837799999999994E-2</c:v>
                </c:pt>
                <c:pt idx="58000">
                  <c:v>8.9547100000000004E-2</c:v>
                </c:pt>
                <c:pt idx="58001">
                  <c:v>9.1180899999999995E-2</c:v>
                </c:pt>
                <c:pt idx="58002">
                  <c:v>9.2655000000000001E-2</c:v>
                </c:pt>
                <c:pt idx="58003">
                  <c:v>9.4281500000000004E-2</c:v>
                </c:pt>
                <c:pt idx="58004">
                  <c:v>9.5921599999999996E-2</c:v>
                </c:pt>
                <c:pt idx="58005">
                  <c:v>9.7635600000000003E-2</c:v>
                </c:pt>
                <c:pt idx="58006">
                  <c:v>9.8935700000000001E-2</c:v>
                </c:pt>
                <c:pt idx="58007">
                  <c:v>0.10090499999999999</c:v>
                </c:pt>
                <c:pt idx="58008">
                  <c:v>0.102282</c:v>
                </c:pt>
                <c:pt idx="58009">
                  <c:v>0.104045</c:v>
                </c:pt>
                <c:pt idx="58010">
                  <c:v>0.105369</c:v>
                </c:pt>
                <c:pt idx="58011">
                  <c:v>0.10698100000000001</c:v>
                </c:pt>
                <c:pt idx="58012">
                  <c:v>0.10865</c:v>
                </c:pt>
                <c:pt idx="58013">
                  <c:v>0.11003</c:v>
                </c:pt>
                <c:pt idx="58014">
                  <c:v>0.111779</c:v>
                </c:pt>
                <c:pt idx="58015">
                  <c:v>0.11309900000000001</c:v>
                </c:pt>
                <c:pt idx="58016">
                  <c:v>0.11487</c:v>
                </c:pt>
                <c:pt idx="58017">
                  <c:v>0.116465</c:v>
                </c:pt>
                <c:pt idx="58018">
                  <c:v>0.117939</c:v>
                </c:pt>
                <c:pt idx="58019">
                  <c:v>0.119465</c:v>
                </c:pt>
                <c:pt idx="58020">
                  <c:v>0.120938</c:v>
                </c:pt>
                <c:pt idx="58021">
                  <c:v>0.122474</c:v>
                </c:pt>
                <c:pt idx="58022">
                  <c:v>0.12398099999999999</c:v>
                </c:pt>
                <c:pt idx="58023">
                  <c:v>0.12561600000000001</c:v>
                </c:pt>
                <c:pt idx="58024">
                  <c:v>0.127077</c:v>
                </c:pt>
                <c:pt idx="58025">
                  <c:v>0.128722</c:v>
                </c:pt>
                <c:pt idx="58026">
                  <c:v>0.129861</c:v>
                </c:pt>
                <c:pt idx="58027">
                  <c:v>0.13180700000000001</c:v>
                </c:pt>
                <c:pt idx="58028">
                  <c:v>0.133156</c:v>
                </c:pt>
                <c:pt idx="58029">
                  <c:v>0.13454199999999999</c:v>
                </c:pt>
                <c:pt idx="58030">
                  <c:v>0.136102</c:v>
                </c:pt>
                <c:pt idx="58031">
                  <c:v>0.137435</c:v>
                </c:pt>
                <c:pt idx="58032">
                  <c:v>0.1389</c:v>
                </c:pt>
                <c:pt idx="58033">
                  <c:v>0.14016000000000001</c:v>
                </c:pt>
                <c:pt idx="58034">
                  <c:v>0.141734</c:v>
                </c:pt>
                <c:pt idx="58035">
                  <c:v>0.14285900000000001</c:v>
                </c:pt>
                <c:pt idx="58036">
                  <c:v>0.14449600000000001</c:v>
                </c:pt>
                <c:pt idx="58037">
                  <c:v>0.145624</c:v>
                </c:pt>
                <c:pt idx="58038">
                  <c:v>0.14709900000000001</c:v>
                </c:pt>
                <c:pt idx="58039">
                  <c:v>0.14855399999999999</c:v>
                </c:pt>
                <c:pt idx="58040">
                  <c:v>0.14976100000000001</c:v>
                </c:pt>
                <c:pt idx="58041">
                  <c:v>0.15146899999999999</c:v>
                </c:pt>
                <c:pt idx="58042">
                  <c:v>0.15240600000000001</c:v>
                </c:pt>
                <c:pt idx="58043">
                  <c:v>0.15398600000000001</c:v>
                </c:pt>
                <c:pt idx="58044">
                  <c:v>0.155333</c:v>
                </c:pt>
                <c:pt idx="58045">
                  <c:v>0.156556</c:v>
                </c:pt>
                <c:pt idx="58046">
                  <c:v>0.15781200000000001</c:v>
                </c:pt>
                <c:pt idx="58047">
                  <c:v>0.15915000000000001</c:v>
                </c:pt>
                <c:pt idx="58048">
                  <c:v>0.16015599999999999</c:v>
                </c:pt>
                <c:pt idx="58049">
                  <c:v>0.16153899999999999</c:v>
                </c:pt>
                <c:pt idx="58050">
                  <c:v>0.162825</c:v>
                </c:pt>
                <c:pt idx="58051">
                  <c:v>0.16409799999999999</c:v>
                </c:pt>
                <c:pt idx="58052">
                  <c:v>0.165243</c:v>
                </c:pt>
                <c:pt idx="58053">
                  <c:v>0.16626199999999999</c:v>
                </c:pt>
                <c:pt idx="58054">
                  <c:v>0.16784099999999999</c:v>
                </c:pt>
                <c:pt idx="58055">
                  <c:v>0.16892199999999999</c:v>
                </c:pt>
                <c:pt idx="58056">
                  <c:v>0.16994200000000001</c:v>
                </c:pt>
                <c:pt idx="58057">
                  <c:v>0.17116899999999999</c:v>
                </c:pt>
                <c:pt idx="58058">
                  <c:v>0.171906</c:v>
                </c:pt>
                <c:pt idx="58059">
                  <c:v>0.17332700000000001</c:v>
                </c:pt>
                <c:pt idx="58060">
                  <c:v>0.17402100000000001</c:v>
                </c:pt>
                <c:pt idx="58061">
                  <c:v>0.17527599999999999</c:v>
                </c:pt>
                <c:pt idx="58062">
                  <c:v>0.176175</c:v>
                </c:pt>
                <c:pt idx="58063">
                  <c:v>0.17743100000000001</c:v>
                </c:pt>
                <c:pt idx="58064">
                  <c:v>0.17833299999999999</c:v>
                </c:pt>
                <c:pt idx="58065">
                  <c:v>0.179257</c:v>
                </c:pt>
                <c:pt idx="58066">
                  <c:v>0.18047099999999999</c:v>
                </c:pt>
                <c:pt idx="58067">
                  <c:v>0.181315</c:v>
                </c:pt>
                <c:pt idx="58068">
                  <c:v>0.18254200000000001</c:v>
                </c:pt>
                <c:pt idx="58069">
                  <c:v>0.18305099999999999</c:v>
                </c:pt>
                <c:pt idx="58070">
                  <c:v>0.184395</c:v>
                </c:pt>
                <c:pt idx="58071">
                  <c:v>0.185062</c:v>
                </c:pt>
                <c:pt idx="58072">
                  <c:v>0.18598300000000001</c:v>
                </c:pt>
                <c:pt idx="58073">
                  <c:v>0.18699099999999999</c:v>
                </c:pt>
                <c:pt idx="58074">
                  <c:v>0.18751300000000001</c:v>
                </c:pt>
                <c:pt idx="58075">
                  <c:v>0.18849299999999999</c:v>
                </c:pt>
                <c:pt idx="58076">
                  <c:v>0.18912899999999999</c:v>
                </c:pt>
                <c:pt idx="58077">
                  <c:v>0.190111</c:v>
                </c:pt>
                <c:pt idx="58078">
                  <c:v>0.19061</c:v>
                </c:pt>
                <c:pt idx="58079">
                  <c:v>0.19151899999999999</c:v>
                </c:pt>
                <c:pt idx="58080">
                  <c:v>0.19201499999999999</c:v>
                </c:pt>
                <c:pt idx="58081">
                  <c:v>0.192971</c:v>
                </c:pt>
                <c:pt idx="58082">
                  <c:v>0.193494</c:v>
                </c:pt>
                <c:pt idx="58083">
                  <c:v>0.19434100000000001</c:v>
                </c:pt>
                <c:pt idx="58084">
                  <c:v>0.19498699999999999</c:v>
                </c:pt>
                <c:pt idx="58085">
                  <c:v>0.195352</c:v>
                </c:pt>
                <c:pt idx="58086">
                  <c:v>0.19636200000000001</c:v>
                </c:pt>
                <c:pt idx="58087">
                  <c:v>0.19669800000000001</c:v>
                </c:pt>
                <c:pt idx="58088">
                  <c:v>0.197495</c:v>
                </c:pt>
                <c:pt idx="58089">
                  <c:v>0.197933</c:v>
                </c:pt>
                <c:pt idx="58090">
                  <c:v>0.19868</c:v>
                </c:pt>
                <c:pt idx="58091">
                  <c:v>0.19892499999999999</c:v>
                </c:pt>
                <c:pt idx="58092">
                  <c:v>0.19945499999999999</c:v>
                </c:pt>
                <c:pt idx="58093">
                  <c:v>0.19997100000000001</c:v>
                </c:pt>
                <c:pt idx="58094">
                  <c:v>0.20039000000000001</c:v>
                </c:pt>
                <c:pt idx="58095">
                  <c:v>0.200876</c:v>
                </c:pt>
                <c:pt idx="58096">
                  <c:v>0.20081599999999999</c:v>
                </c:pt>
                <c:pt idx="58097">
                  <c:v>0.20155999999999999</c:v>
                </c:pt>
                <c:pt idx="58098">
                  <c:v>0.20164499999999999</c:v>
                </c:pt>
                <c:pt idx="58099">
                  <c:v>0.202044</c:v>
                </c:pt>
                <c:pt idx="58100">
                  <c:v>0.20233699999999999</c:v>
                </c:pt>
                <c:pt idx="58101">
                  <c:v>0.20252800000000001</c:v>
                </c:pt>
                <c:pt idx="58102">
                  <c:v>0.202956</c:v>
                </c:pt>
                <c:pt idx="58103">
                  <c:v>0.20314599999999999</c:v>
                </c:pt>
                <c:pt idx="58104">
                  <c:v>0.20352200000000001</c:v>
                </c:pt>
                <c:pt idx="58105">
                  <c:v>0.20379</c:v>
                </c:pt>
                <c:pt idx="58106">
                  <c:v>0.204096</c:v>
                </c:pt>
                <c:pt idx="58107">
                  <c:v>0.20419499999999999</c:v>
                </c:pt>
                <c:pt idx="58108">
                  <c:v>0.20461799999999999</c:v>
                </c:pt>
                <c:pt idx="58109">
                  <c:v>0.2046</c:v>
                </c:pt>
                <c:pt idx="58110">
                  <c:v>0.205065</c:v>
                </c:pt>
                <c:pt idx="58111">
                  <c:v>0.20504600000000001</c:v>
                </c:pt>
                <c:pt idx="58112">
                  <c:v>0.20510800000000001</c:v>
                </c:pt>
                <c:pt idx="58113">
                  <c:v>0.20527899999999999</c:v>
                </c:pt>
                <c:pt idx="58114">
                  <c:v>0.20521400000000001</c:v>
                </c:pt>
                <c:pt idx="58115">
                  <c:v>0.205374</c:v>
                </c:pt>
                <c:pt idx="58116">
                  <c:v>0.205205</c:v>
                </c:pt>
                <c:pt idx="58117">
                  <c:v>0.20542299999999999</c:v>
                </c:pt>
                <c:pt idx="58118">
                  <c:v>0.20535500000000001</c:v>
                </c:pt>
                <c:pt idx="58119">
                  <c:v>0.20528399999999999</c:v>
                </c:pt>
                <c:pt idx="58120">
                  <c:v>0.20543</c:v>
                </c:pt>
                <c:pt idx="58121">
                  <c:v>0.205372</c:v>
                </c:pt>
                <c:pt idx="58122">
                  <c:v>0.20563899999999999</c:v>
                </c:pt>
                <c:pt idx="58123">
                  <c:v>0.20524500000000001</c:v>
                </c:pt>
                <c:pt idx="58124">
                  <c:v>0.20557500000000001</c:v>
                </c:pt>
                <c:pt idx="58125">
                  <c:v>0.20547299999999999</c:v>
                </c:pt>
                <c:pt idx="58126">
                  <c:v>0.20569899999999999</c:v>
                </c:pt>
                <c:pt idx="58127">
                  <c:v>0.20563100000000001</c:v>
                </c:pt>
                <c:pt idx="58128">
                  <c:v>0.205454</c:v>
                </c:pt>
                <c:pt idx="58129">
                  <c:v>0.205539</c:v>
                </c:pt>
                <c:pt idx="58130">
                  <c:v>0.20539499999999999</c:v>
                </c:pt>
                <c:pt idx="58131">
                  <c:v>0.20540800000000001</c:v>
                </c:pt>
                <c:pt idx="58132">
                  <c:v>0.20547399999999999</c:v>
                </c:pt>
                <c:pt idx="58133">
                  <c:v>0.20508299999999999</c:v>
                </c:pt>
                <c:pt idx="58134">
                  <c:v>0.20497699999999999</c:v>
                </c:pt>
                <c:pt idx="58135">
                  <c:v>0.20478499999999999</c:v>
                </c:pt>
                <c:pt idx="58136">
                  <c:v>0.20469100000000001</c:v>
                </c:pt>
                <c:pt idx="58137">
                  <c:v>0.204537</c:v>
                </c:pt>
                <c:pt idx="58138">
                  <c:v>0.20422799999999999</c:v>
                </c:pt>
                <c:pt idx="58139">
                  <c:v>0.20402200000000001</c:v>
                </c:pt>
                <c:pt idx="58140">
                  <c:v>0.20397699999999999</c:v>
                </c:pt>
                <c:pt idx="58141">
                  <c:v>0.20371500000000001</c:v>
                </c:pt>
                <c:pt idx="58142">
                  <c:v>0.203592</c:v>
                </c:pt>
                <c:pt idx="58143">
                  <c:v>0.20327799999999999</c:v>
                </c:pt>
                <c:pt idx="58144">
                  <c:v>0.20305000000000001</c:v>
                </c:pt>
                <c:pt idx="58145">
                  <c:v>0.20308599999999999</c:v>
                </c:pt>
                <c:pt idx="58146">
                  <c:v>0.20263200000000001</c:v>
                </c:pt>
                <c:pt idx="58147">
                  <c:v>0.202684</c:v>
                </c:pt>
                <c:pt idx="58148">
                  <c:v>0.202402</c:v>
                </c:pt>
                <c:pt idx="58149">
                  <c:v>0.202318</c:v>
                </c:pt>
                <c:pt idx="58150">
                  <c:v>0.20169599999999999</c:v>
                </c:pt>
                <c:pt idx="58151">
                  <c:v>0.20166100000000001</c:v>
                </c:pt>
                <c:pt idx="58152">
                  <c:v>0.201237</c:v>
                </c:pt>
                <c:pt idx="58153">
                  <c:v>0.200908</c:v>
                </c:pt>
                <c:pt idx="58154">
                  <c:v>0.20072300000000001</c:v>
                </c:pt>
                <c:pt idx="58155">
                  <c:v>0.19988800000000001</c:v>
                </c:pt>
                <c:pt idx="58156">
                  <c:v>0.19974900000000001</c:v>
                </c:pt>
                <c:pt idx="58157">
                  <c:v>0.19922200000000001</c:v>
                </c:pt>
                <c:pt idx="58158">
                  <c:v>0.199018</c:v>
                </c:pt>
                <c:pt idx="58159">
                  <c:v>0.19858100000000001</c:v>
                </c:pt>
                <c:pt idx="58160">
                  <c:v>0.19794100000000001</c:v>
                </c:pt>
                <c:pt idx="58161">
                  <c:v>0.19755300000000001</c:v>
                </c:pt>
                <c:pt idx="58162">
                  <c:v>0.19722500000000001</c:v>
                </c:pt>
                <c:pt idx="58163">
                  <c:v>0.196604</c:v>
                </c:pt>
                <c:pt idx="58164">
                  <c:v>0.19633900000000001</c:v>
                </c:pt>
                <c:pt idx="58165">
                  <c:v>0.19551099999999999</c:v>
                </c:pt>
                <c:pt idx="58166">
                  <c:v>0.19495000000000001</c:v>
                </c:pt>
                <c:pt idx="58167">
                  <c:v>0.194713</c:v>
                </c:pt>
                <c:pt idx="58168">
                  <c:v>0.194101</c:v>
                </c:pt>
                <c:pt idx="58169">
                  <c:v>0.19361200000000001</c:v>
                </c:pt>
                <c:pt idx="58170">
                  <c:v>0.19290099999999999</c:v>
                </c:pt>
                <c:pt idx="58171">
                  <c:v>0.19239600000000001</c:v>
                </c:pt>
                <c:pt idx="58172">
                  <c:v>0.191776</c:v>
                </c:pt>
                <c:pt idx="58173">
                  <c:v>0.19101399999999999</c:v>
                </c:pt>
                <c:pt idx="58174">
                  <c:v>0.19031999999999999</c:v>
                </c:pt>
                <c:pt idx="58175">
                  <c:v>0.18953300000000001</c:v>
                </c:pt>
                <c:pt idx="58176">
                  <c:v>0.18873300000000001</c:v>
                </c:pt>
                <c:pt idx="58177">
                  <c:v>0.18754199999999999</c:v>
                </c:pt>
                <c:pt idx="58178">
                  <c:v>0.18699499999999999</c:v>
                </c:pt>
                <c:pt idx="58179">
                  <c:v>0.185922</c:v>
                </c:pt>
                <c:pt idx="58180">
                  <c:v>0.18515200000000001</c:v>
                </c:pt>
                <c:pt idx="58181">
                  <c:v>0.18423600000000001</c:v>
                </c:pt>
                <c:pt idx="58182">
                  <c:v>0.18287800000000001</c:v>
                </c:pt>
                <c:pt idx="58183">
                  <c:v>0.18220500000000001</c:v>
                </c:pt>
                <c:pt idx="58184">
                  <c:v>0.181062</c:v>
                </c:pt>
                <c:pt idx="58185">
                  <c:v>0.18007899999999999</c:v>
                </c:pt>
                <c:pt idx="58186">
                  <c:v>0.178975</c:v>
                </c:pt>
                <c:pt idx="58187">
                  <c:v>0.17774799999999999</c:v>
                </c:pt>
                <c:pt idx="58188">
                  <c:v>0.17673700000000001</c:v>
                </c:pt>
                <c:pt idx="58189">
                  <c:v>0.17549500000000001</c:v>
                </c:pt>
                <c:pt idx="58190">
                  <c:v>0.174263</c:v>
                </c:pt>
                <c:pt idx="58191">
                  <c:v>0.17306199999999999</c:v>
                </c:pt>
                <c:pt idx="58192">
                  <c:v>0.171537</c:v>
                </c:pt>
                <c:pt idx="58193">
                  <c:v>0.170044</c:v>
                </c:pt>
                <c:pt idx="58194">
                  <c:v>0.16850200000000001</c:v>
                </c:pt>
                <c:pt idx="58195">
                  <c:v>0.16702</c:v>
                </c:pt>
                <c:pt idx="58196">
                  <c:v>0.165488</c:v>
                </c:pt>
                <c:pt idx="58197">
                  <c:v>0.16376099999999999</c:v>
                </c:pt>
                <c:pt idx="58198">
                  <c:v>0.16186</c:v>
                </c:pt>
                <c:pt idx="58199">
                  <c:v>0.160359</c:v>
                </c:pt>
                <c:pt idx="58200">
                  <c:v>0.15854399999999999</c:v>
                </c:pt>
                <c:pt idx="58201">
                  <c:v>0.15673899999999999</c:v>
                </c:pt>
                <c:pt idx="58202">
                  <c:v>0.15489900000000001</c:v>
                </c:pt>
                <c:pt idx="58203">
                  <c:v>0.152693</c:v>
                </c:pt>
                <c:pt idx="58204">
                  <c:v>0.15082200000000001</c:v>
                </c:pt>
                <c:pt idx="58205">
                  <c:v>0.14880199999999999</c:v>
                </c:pt>
                <c:pt idx="58206">
                  <c:v>0.146593</c:v>
                </c:pt>
                <c:pt idx="58207">
                  <c:v>0.144652</c:v>
                </c:pt>
                <c:pt idx="58208">
                  <c:v>0.14249899999999999</c:v>
                </c:pt>
                <c:pt idx="58209">
                  <c:v>0.14025799999999999</c:v>
                </c:pt>
                <c:pt idx="58210">
                  <c:v>0.13834099999999999</c:v>
                </c:pt>
                <c:pt idx="58211">
                  <c:v>0.135765</c:v>
                </c:pt>
                <c:pt idx="58212">
                  <c:v>0.13350699999999999</c:v>
                </c:pt>
                <c:pt idx="58213">
                  <c:v>0.13113</c:v>
                </c:pt>
                <c:pt idx="58214">
                  <c:v>0.128584</c:v>
                </c:pt>
                <c:pt idx="58215">
                  <c:v>0.12634300000000001</c:v>
                </c:pt>
                <c:pt idx="58216">
                  <c:v>0.12368700000000001</c:v>
                </c:pt>
                <c:pt idx="58217">
                  <c:v>0.121187</c:v>
                </c:pt>
                <c:pt idx="58218">
                  <c:v>0.118575</c:v>
                </c:pt>
                <c:pt idx="58219">
                  <c:v>0.115679</c:v>
                </c:pt>
                <c:pt idx="58220">
                  <c:v>0.11285199999999999</c:v>
                </c:pt>
                <c:pt idx="58221">
                  <c:v>0.110377</c:v>
                </c:pt>
                <c:pt idx="58222">
                  <c:v>0.107477</c:v>
                </c:pt>
                <c:pt idx="58223">
                  <c:v>0.104571</c:v>
                </c:pt>
                <c:pt idx="58224">
                  <c:v>0.101828</c:v>
                </c:pt>
                <c:pt idx="58225">
                  <c:v>9.8949599999999999E-2</c:v>
                </c:pt>
                <c:pt idx="58226">
                  <c:v>9.6245399999999995E-2</c:v>
                </c:pt>
                <c:pt idx="58227">
                  <c:v>9.3275800000000006E-2</c:v>
                </c:pt>
                <c:pt idx="58228">
                  <c:v>9.0310100000000004E-2</c:v>
                </c:pt>
                <c:pt idx="58229">
                  <c:v>8.7315799999999999E-2</c:v>
                </c:pt>
                <c:pt idx="58230">
                  <c:v>8.4209999999999993E-2</c:v>
                </c:pt>
                <c:pt idx="58231">
                  <c:v>8.1206399999999998E-2</c:v>
                </c:pt>
                <c:pt idx="58232">
                  <c:v>7.8099000000000002E-2</c:v>
                </c:pt>
                <c:pt idx="58233">
                  <c:v>7.4886300000000003E-2</c:v>
                </c:pt>
                <c:pt idx="58234">
                  <c:v>7.16836E-2</c:v>
                </c:pt>
                <c:pt idx="58235">
                  <c:v>6.8630399999999994E-2</c:v>
                </c:pt>
                <c:pt idx="58236">
                  <c:v>6.5177600000000002E-2</c:v>
                </c:pt>
                <c:pt idx="58237">
                  <c:v>6.21863E-2</c:v>
                </c:pt>
                <c:pt idx="58238">
                  <c:v>5.8769500000000002E-2</c:v>
                </c:pt>
                <c:pt idx="58239">
                  <c:v>5.5287099999999999E-2</c:v>
                </c:pt>
                <c:pt idx="58240">
                  <c:v>5.2440899999999999E-2</c:v>
                </c:pt>
                <c:pt idx="58241">
                  <c:v>4.8689200000000002E-2</c:v>
                </c:pt>
                <c:pt idx="58242">
                  <c:v>4.5750100000000002E-2</c:v>
                </c:pt>
                <c:pt idx="58243">
                  <c:v>4.2289399999999998E-2</c:v>
                </c:pt>
                <c:pt idx="58244">
                  <c:v>3.9100299999999998E-2</c:v>
                </c:pt>
                <c:pt idx="58245">
                  <c:v>3.5670500000000001E-2</c:v>
                </c:pt>
                <c:pt idx="58246">
                  <c:v>3.2288799999999999E-2</c:v>
                </c:pt>
                <c:pt idx="58247">
                  <c:v>2.8783E-2</c:v>
                </c:pt>
                <c:pt idx="58248">
                  <c:v>2.5526099999999999E-2</c:v>
                </c:pt>
                <c:pt idx="58249">
                  <c:v>2.2183999999999999E-2</c:v>
                </c:pt>
                <c:pt idx="58250">
                  <c:v>1.8833200000000001E-2</c:v>
                </c:pt>
                <c:pt idx="58251">
                  <c:v>1.53925E-2</c:v>
                </c:pt>
                <c:pt idx="58252">
                  <c:v>1.18329E-2</c:v>
                </c:pt>
                <c:pt idx="58253">
                  <c:v>8.5139099999999995E-3</c:v>
                </c:pt>
                <c:pt idx="58254">
                  <c:v>4.68601E-3</c:v>
                </c:pt>
                <c:pt idx="58255">
                  <c:v>1.1194600000000001E-3</c:v>
                </c:pt>
                <c:pt idx="58256">
                  <c:v>-2.19191E-3</c:v>
                </c:pt>
                <c:pt idx="58257">
                  <c:v>-5.6849099999999996E-3</c:v>
                </c:pt>
                <c:pt idx="58258">
                  <c:v>-9.3706799999999993E-3</c:v>
                </c:pt>
                <c:pt idx="58259">
                  <c:v>-1.2681899999999999E-2</c:v>
                </c:pt>
                <c:pt idx="58260">
                  <c:v>-1.6198000000000001E-2</c:v>
                </c:pt>
                <c:pt idx="58261">
                  <c:v>-2.0049299999999999E-2</c:v>
                </c:pt>
                <c:pt idx="58262">
                  <c:v>-2.3142599999999999E-2</c:v>
                </c:pt>
                <c:pt idx="58263">
                  <c:v>-2.68358E-2</c:v>
                </c:pt>
                <c:pt idx="58264">
                  <c:v>-3.0526299999999999E-2</c:v>
                </c:pt>
                <c:pt idx="58265">
                  <c:v>-3.3910599999999999E-2</c:v>
                </c:pt>
                <c:pt idx="58266">
                  <c:v>-3.7382499999999999E-2</c:v>
                </c:pt>
                <c:pt idx="58267">
                  <c:v>-4.0779200000000002E-2</c:v>
                </c:pt>
                <c:pt idx="58268">
                  <c:v>-4.4702600000000002E-2</c:v>
                </c:pt>
                <c:pt idx="58269">
                  <c:v>-4.8138899999999998E-2</c:v>
                </c:pt>
                <c:pt idx="58270">
                  <c:v>-5.1575500000000003E-2</c:v>
                </c:pt>
                <c:pt idx="58271">
                  <c:v>-5.5099200000000001E-2</c:v>
                </c:pt>
                <c:pt idx="58272">
                  <c:v>-5.8616500000000002E-2</c:v>
                </c:pt>
                <c:pt idx="58273">
                  <c:v>-6.21711E-2</c:v>
                </c:pt>
                <c:pt idx="58274">
                  <c:v>-6.5868099999999999E-2</c:v>
                </c:pt>
                <c:pt idx="58275">
                  <c:v>-6.9354200000000005E-2</c:v>
                </c:pt>
                <c:pt idx="58276">
                  <c:v>-7.2964699999999993E-2</c:v>
                </c:pt>
                <c:pt idx="58277">
                  <c:v>-7.6358099999999998E-2</c:v>
                </c:pt>
                <c:pt idx="58278">
                  <c:v>-8.0031900000000003E-2</c:v>
                </c:pt>
                <c:pt idx="58279">
                  <c:v>-8.3682500000000007E-2</c:v>
                </c:pt>
                <c:pt idx="58280">
                  <c:v>-8.7059300000000006E-2</c:v>
                </c:pt>
                <c:pt idx="58281">
                  <c:v>-9.0641700000000006E-2</c:v>
                </c:pt>
                <c:pt idx="58282">
                  <c:v>-9.3884700000000001E-2</c:v>
                </c:pt>
                <c:pt idx="58283">
                  <c:v>-9.7444900000000001E-2</c:v>
                </c:pt>
                <c:pt idx="58284">
                  <c:v>-0.100895</c:v>
                </c:pt>
                <c:pt idx="58285">
                  <c:v>-0.104436</c:v>
                </c:pt>
                <c:pt idx="58286">
                  <c:v>-0.107755</c:v>
                </c:pt>
                <c:pt idx="58287">
                  <c:v>-0.111013</c:v>
                </c:pt>
                <c:pt idx="58288">
                  <c:v>-0.114464</c:v>
                </c:pt>
                <c:pt idx="58289">
                  <c:v>-0.117872</c:v>
                </c:pt>
                <c:pt idx="58290">
                  <c:v>-0.120894</c:v>
                </c:pt>
                <c:pt idx="58291">
                  <c:v>-0.124306</c:v>
                </c:pt>
                <c:pt idx="58292">
                  <c:v>-0.12742800000000001</c:v>
                </c:pt>
                <c:pt idx="58293">
                  <c:v>-0.13048899999999999</c:v>
                </c:pt>
                <c:pt idx="58294">
                  <c:v>-0.13384199999999999</c:v>
                </c:pt>
                <c:pt idx="58295">
                  <c:v>-0.137186</c:v>
                </c:pt>
                <c:pt idx="58296">
                  <c:v>-0.140045</c:v>
                </c:pt>
                <c:pt idx="58297">
                  <c:v>-0.142954</c:v>
                </c:pt>
                <c:pt idx="58298">
                  <c:v>-0.14585999999999999</c:v>
                </c:pt>
                <c:pt idx="58299">
                  <c:v>-0.14895600000000001</c:v>
                </c:pt>
                <c:pt idx="58300">
                  <c:v>-0.151834</c:v>
                </c:pt>
                <c:pt idx="58301">
                  <c:v>-0.15479499999999999</c:v>
                </c:pt>
                <c:pt idx="58302">
                  <c:v>-0.157524</c:v>
                </c:pt>
                <c:pt idx="58303">
                  <c:v>-0.16023999999999999</c:v>
                </c:pt>
                <c:pt idx="58304">
                  <c:v>-0.163128</c:v>
                </c:pt>
                <c:pt idx="58305">
                  <c:v>-0.165854</c:v>
                </c:pt>
                <c:pt idx="58306">
                  <c:v>-0.16869899999999999</c:v>
                </c:pt>
                <c:pt idx="58307">
                  <c:v>-0.171323</c:v>
                </c:pt>
                <c:pt idx="58308">
                  <c:v>-0.17360200000000001</c:v>
                </c:pt>
                <c:pt idx="58309">
                  <c:v>-0.17624300000000001</c:v>
                </c:pt>
                <c:pt idx="58310">
                  <c:v>-0.17893000000000001</c:v>
                </c:pt>
                <c:pt idx="58311">
                  <c:v>-0.18149399999999999</c:v>
                </c:pt>
                <c:pt idx="58312">
                  <c:v>-0.18371199999999999</c:v>
                </c:pt>
                <c:pt idx="58313">
                  <c:v>-0.18598500000000001</c:v>
                </c:pt>
                <c:pt idx="58314">
                  <c:v>-0.18855</c:v>
                </c:pt>
                <c:pt idx="58315">
                  <c:v>-0.19092600000000001</c:v>
                </c:pt>
                <c:pt idx="58316">
                  <c:v>-0.193135</c:v>
                </c:pt>
                <c:pt idx="58317">
                  <c:v>-0.19544400000000001</c:v>
                </c:pt>
                <c:pt idx="58318">
                  <c:v>-0.19752700000000001</c:v>
                </c:pt>
                <c:pt idx="58319">
                  <c:v>-0.19975799999999999</c:v>
                </c:pt>
                <c:pt idx="58320">
                  <c:v>-0.20174800000000001</c:v>
                </c:pt>
                <c:pt idx="58321">
                  <c:v>-0.20383899999999999</c:v>
                </c:pt>
                <c:pt idx="58322">
                  <c:v>-0.20591599999999999</c:v>
                </c:pt>
                <c:pt idx="58323">
                  <c:v>-0.20771300000000001</c:v>
                </c:pt>
                <c:pt idx="58324">
                  <c:v>-0.209511</c:v>
                </c:pt>
                <c:pt idx="58325">
                  <c:v>-0.21138599999999999</c:v>
                </c:pt>
                <c:pt idx="58326">
                  <c:v>-0.21282899999999999</c:v>
                </c:pt>
                <c:pt idx="58327">
                  <c:v>-0.21479699999999999</c:v>
                </c:pt>
                <c:pt idx="58328">
                  <c:v>-0.21619099999999999</c:v>
                </c:pt>
                <c:pt idx="58329">
                  <c:v>-0.21772</c:v>
                </c:pt>
                <c:pt idx="58330">
                  <c:v>-0.219385</c:v>
                </c:pt>
                <c:pt idx="58331">
                  <c:v>-0.22080900000000001</c:v>
                </c:pt>
                <c:pt idx="58332">
                  <c:v>-0.222328</c:v>
                </c:pt>
                <c:pt idx="58333">
                  <c:v>-0.223741</c:v>
                </c:pt>
                <c:pt idx="58334">
                  <c:v>-0.225295</c:v>
                </c:pt>
                <c:pt idx="58335">
                  <c:v>-0.22679299999999999</c:v>
                </c:pt>
                <c:pt idx="58336">
                  <c:v>-0.227713</c:v>
                </c:pt>
                <c:pt idx="58337">
                  <c:v>-0.22917000000000001</c:v>
                </c:pt>
                <c:pt idx="58338">
                  <c:v>-0.23064699999999999</c:v>
                </c:pt>
                <c:pt idx="58339">
                  <c:v>-0.23157700000000001</c:v>
                </c:pt>
                <c:pt idx="58340">
                  <c:v>-0.23235800000000001</c:v>
                </c:pt>
                <c:pt idx="58341">
                  <c:v>-0.23367399999999999</c:v>
                </c:pt>
                <c:pt idx="58342">
                  <c:v>-0.234734</c:v>
                </c:pt>
                <c:pt idx="58343">
                  <c:v>-0.23582</c:v>
                </c:pt>
                <c:pt idx="58344">
                  <c:v>-0.236706</c:v>
                </c:pt>
                <c:pt idx="58345">
                  <c:v>-0.23771400000000001</c:v>
                </c:pt>
                <c:pt idx="58346">
                  <c:v>-0.23838300000000001</c:v>
                </c:pt>
                <c:pt idx="58347">
                  <c:v>-0.23952999999999999</c:v>
                </c:pt>
                <c:pt idx="58348">
                  <c:v>-0.240315</c:v>
                </c:pt>
                <c:pt idx="58349">
                  <c:v>-0.24132500000000001</c:v>
                </c:pt>
                <c:pt idx="58350">
                  <c:v>-0.242341</c:v>
                </c:pt>
                <c:pt idx="58351">
                  <c:v>-0.24288799999999999</c:v>
                </c:pt>
                <c:pt idx="58352">
                  <c:v>-0.243593</c:v>
                </c:pt>
                <c:pt idx="58353">
                  <c:v>-0.24423900000000001</c:v>
                </c:pt>
                <c:pt idx="58354">
                  <c:v>-0.24521000000000001</c:v>
                </c:pt>
                <c:pt idx="58355">
                  <c:v>-0.24562800000000001</c:v>
                </c:pt>
                <c:pt idx="58356">
                  <c:v>-0.24634300000000001</c:v>
                </c:pt>
                <c:pt idx="58357">
                  <c:v>-0.246861</c:v>
                </c:pt>
                <c:pt idx="58358">
                  <c:v>-0.24740100000000001</c:v>
                </c:pt>
                <c:pt idx="58359">
                  <c:v>-0.24809600000000001</c:v>
                </c:pt>
                <c:pt idx="58360">
                  <c:v>-0.24854399999999999</c:v>
                </c:pt>
                <c:pt idx="58361">
                  <c:v>-0.24926400000000001</c:v>
                </c:pt>
                <c:pt idx="58362">
                  <c:v>-0.249663</c:v>
                </c:pt>
                <c:pt idx="58363">
                  <c:v>-0.249976</c:v>
                </c:pt>
                <c:pt idx="58364">
                  <c:v>-0.25062699999999999</c:v>
                </c:pt>
                <c:pt idx="58365">
                  <c:v>-0.25108900000000001</c:v>
                </c:pt>
                <c:pt idx="58366">
                  <c:v>-0.25142999999999999</c:v>
                </c:pt>
                <c:pt idx="58367">
                  <c:v>-0.251799</c:v>
                </c:pt>
                <c:pt idx="58368">
                  <c:v>-0.25211</c:v>
                </c:pt>
                <c:pt idx="58369">
                  <c:v>-0.25256699999999999</c:v>
                </c:pt>
                <c:pt idx="58370">
                  <c:v>-0.25324000000000002</c:v>
                </c:pt>
                <c:pt idx="58371">
                  <c:v>-0.25345600000000001</c:v>
                </c:pt>
                <c:pt idx="58372">
                  <c:v>-0.25387900000000002</c:v>
                </c:pt>
                <c:pt idx="58373">
                  <c:v>-0.254195</c:v>
                </c:pt>
                <c:pt idx="58374">
                  <c:v>-0.25458599999999998</c:v>
                </c:pt>
                <c:pt idx="58375">
                  <c:v>-0.25493300000000002</c:v>
                </c:pt>
                <c:pt idx="58376">
                  <c:v>-0.25539499999999998</c:v>
                </c:pt>
                <c:pt idx="58377">
                  <c:v>-0.25559300000000001</c:v>
                </c:pt>
                <c:pt idx="58378">
                  <c:v>-0.25575799999999999</c:v>
                </c:pt>
                <c:pt idx="58379">
                  <c:v>-0.256189</c:v>
                </c:pt>
                <c:pt idx="58380">
                  <c:v>-0.25667400000000001</c:v>
                </c:pt>
                <c:pt idx="58381">
                  <c:v>-0.25696000000000002</c:v>
                </c:pt>
                <c:pt idx="58382">
                  <c:v>-0.25715100000000002</c:v>
                </c:pt>
                <c:pt idx="58383">
                  <c:v>-0.25757099999999999</c:v>
                </c:pt>
                <c:pt idx="58384">
                  <c:v>-0.25780199999999998</c:v>
                </c:pt>
                <c:pt idx="58385">
                  <c:v>-0.258413</c:v>
                </c:pt>
                <c:pt idx="58386">
                  <c:v>-0.258768</c:v>
                </c:pt>
                <c:pt idx="58387">
                  <c:v>-0.25907400000000003</c:v>
                </c:pt>
                <c:pt idx="58388">
                  <c:v>-0.25955800000000001</c:v>
                </c:pt>
                <c:pt idx="58389">
                  <c:v>-0.25964399999999999</c:v>
                </c:pt>
                <c:pt idx="58390">
                  <c:v>-0.26034000000000002</c:v>
                </c:pt>
                <c:pt idx="58391">
                  <c:v>-0.26064999999999999</c:v>
                </c:pt>
                <c:pt idx="58392">
                  <c:v>-0.26114399999999999</c:v>
                </c:pt>
                <c:pt idx="58393">
                  <c:v>-0.26146599999999998</c:v>
                </c:pt>
                <c:pt idx="58394">
                  <c:v>-0.26195099999999999</c:v>
                </c:pt>
                <c:pt idx="58395">
                  <c:v>-0.26219900000000002</c:v>
                </c:pt>
                <c:pt idx="58396">
                  <c:v>-0.26266200000000001</c:v>
                </c:pt>
                <c:pt idx="58397">
                  <c:v>-0.262965</c:v>
                </c:pt>
                <c:pt idx="58398">
                  <c:v>-0.26355800000000001</c:v>
                </c:pt>
                <c:pt idx="58399">
                  <c:v>-0.26408500000000001</c:v>
                </c:pt>
                <c:pt idx="58400">
                  <c:v>-0.26456600000000002</c:v>
                </c:pt>
                <c:pt idx="58401">
                  <c:v>-0.265065</c:v>
                </c:pt>
                <c:pt idx="58402">
                  <c:v>-0.265594</c:v>
                </c:pt>
                <c:pt idx="58403">
                  <c:v>-0.266098</c:v>
                </c:pt>
                <c:pt idx="58404">
                  <c:v>-0.26651799999999998</c:v>
                </c:pt>
                <c:pt idx="58405">
                  <c:v>-0.26709899999999998</c:v>
                </c:pt>
                <c:pt idx="58406">
                  <c:v>-0.26754099999999997</c:v>
                </c:pt>
                <c:pt idx="58407">
                  <c:v>-0.26807700000000001</c:v>
                </c:pt>
                <c:pt idx="58408">
                  <c:v>-0.26855200000000001</c:v>
                </c:pt>
                <c:pt idx="58409">
                  <c:v>-0.26899099999999998</c:v>
                </c:pt>
                <c:pt idx="58410">
                  <c:v>-0.269621</c:v>
                </c:pt>
                <c:pt idx="58411">
                  <c:v>-0.27029599999999998</c:v>
                </c:pt>
                <c:pt idx="58412">
                  <c:v>-0.27101199999999998</c:v>
                </c:pt>
                <c:pt idx="58413">
                  <c:v>-0.27149099999999998</c:v>
                </c:pt>
                <c:pt idx="58414">
                  <c:v>-0.27190500000000001</c:v>
                </c:pt>
                <c:pt idx="58415">
                  <c:v>-0.27263199999999999</c:v>
                </c:pt>
                <c:pt idx="58416">
                  <c:v>-0.27319300000000002</c:v>
                </c:pt>
                <c:pt idx="58417">
                  <c:v>-0.27349600000000002</c:v>
                </c:pt>
                <c:pt idx="58418">
                  <c:v>-0.274036</c:v>
                </c:pt>
                <c:pt idx="58419">
                  <c:v>-0.27462199999999998</c:v>
                </c:pt>
                <c:pt idx="58420">
                  <c:v>-0.27510499999999999</c:v>
                </c:pt>
                <c:pt idx="58421">
                  <c:v>-0.27550000000000002</c:v>
                </c:pt>
                <c:pt idx="58422">
                  <c:v>-0.27598499999999998</c:v>
                </c:pt>
                <c:pt idx="58423">
                  <c:v>-0.27642899999999998</c:v>
                </c:pt>
                <c:pt idx="58424">
                  <c:v>-0.276808</c:v>
                </c:pt>
                <c:pt idx="58425">
                  <c:v>-0.27731099999999997</c:v>
                </c:pt>
                <c:pt idx="58426">
                  <c:v>-0.27793499999999999</c:v>
                </c:pt>
                <c:pt idx="58427">
                  <c:v>-0.27831400000000001</c:v>
                </c:pt>
                <c:pt idx="58428">
                  <c:v>-0.27877299999999999</c:v>
                </c:pt>
                <c:pt idx="58429">
                  <c:v>-0.27945500000000001</c:v>
                </c:pt>
                <c:pt idx="58430">
                  <c:v>-0.27993400000000002</c:v>
                </c:pt>
                <c:pt idx="58431">
                  <c:v>-0.28037299999999998</c:v>
                </c:pt>
                <c:pt idx="58432">
                  <c:v>-0.28079399999999999</c:v>
                </c:pt>
                <c:pt idx="58433">
                  <c:v>-0.28126899999999999</c:v>
                </c:pt>
                <c:pt idx="58434">
                  <c:v>-0.28164299999999998</c:v>
                </c:pt>
                <c:pt idx="58435">
                  <c:v>-0.281976</c:v>
                </c:pt>
                <c:pt idx="58436">
                  <c:v>-0.28244900000000001</c:v>
                </c:pt>
                <c:pt idx="58437">
                  <c:v>-0.282862</c:v>
                </c:pt>
                <c:pt idx="58438">
                  <c:v>-0.28331400000000001</c:v>
                </c:pt>
                <c:pt idx="58439">
                  <c:v>-0.28372399999999998</c:v>
                </c:pt>
                <c:pt idx="58440">
                  <c:v>-0.28393800000000002</c:v>
                </c:pt>
                <c:pt idx="58441">
                  <c:v>-0.28433799999999998</c:v>
                </c:pt>
                <c:pt idx="58442">
                  <c:v>-0.28456300000000001</c:v>
                </c:pt>
                <c:pt idx="58443">
                  <c:v>-0.28474300000000002</c:v>
                </c:pt>
                <c:pt idx="58444">
                  <c:v>-0.28486</c:v>
                </c:pt>
                <c:pt idx="58445">
                  <c:v>-0.285186</c:v>
                </c:pt>
                <c:pt idx="58446">
                  <c:v>-0.28533799999999998</c:v>
                </c:pt>
                <c:pt idx="58447">
                  <c:v>-0.28548699999999999</c:v>
                </c:pt>
                <c:pt idx="58448">
                  <c:v>-0.28554600000000002</c:v>
                </c:pt>
                <c:pt idx="58449">
                  <c:v>-0.28576699999999999</c:v>
                </c:pt>
                <c:pt idx="58450">
                  <c:v>-0.28587000000000001</c:v>
                </c:pt>
                <c:pt idx="58451">
                  <c:v>-0.28606500000000001</c:v>
                </c:pt>
                <c:pt idx="58452">
                  <c:v>-0.28603200000000001</c:v>
                </c:pt>
                <c:pt idx="58453">
                  <c:v>-0.28615499999999999</c:v>
                </c:pt>
                <c:pt idx="58454">
                  <c:v>-0.28612199999999999</c:v>
                </c:pt>
                <c:pt idx="58455">
                  <c:v>-0.28611399999999998</c:v>
                </c:pt>
                <c:pt idx="58456">
                  <c:v>-0.28608800000000001</c:v>
                </c:pt>
                <c:pt idx="58457">
                  <c:v>-0.285887</c:v>
                </c:pt>
                <c:pt idx="58458">
                  <c:v>-0.285916</c:v>
                </c:pt>
                <c:pt idx="58459">
                  <c:v>-0.285632</c:v>
                </c:pt>
                <c:pt idx="58460">
                  <c:v>-0.28534700000000002</c:v>
                </c:pt>
                <c:pt idx="58461">
                  <c:v>-0.28516000000000002</c:v>
                </c:pt>
                <c:pt idx="58462">
                  <c:v>-0.28492499999999998</c:v>
                </c:pt>
                <c:pt idx="58463">
                  <c:v>-0.28452300000000003</c:v>
                </c:pt>
                <c:pt idx="58464">
                  <c:v>-0.28415800000000002</c:v>
                </c:pt>
                <c:pt idx="58465">
                  <c:v>-0.28394799999999998</c:v>
                </c:pt>
                <c:pt idx="58466">
                  <c:v>-0.28347699999999998</c:v>
                </c:pt>
                <c:pt idx="58467">
                  <c:v>-0.283049</c:v>
                </c:pt>
                <c:pt idx="58468">
                  <c:v>-0.28264400000000001</c:v>
                </c:pt>
                <c:pt idx="58469">
                  <c:v>-0.282443</c:v>
                </c:pt>
                <c:pt idx="58470">
                  <c:v>-0.28181299999999998</c:v>
                </c:pt>
                <c:pt idx="58471">
                  <c:v>-0.28128700000000001</c:v>
                </c:pt>
                <c:pt idx="58472">
                  <c:v>-0.280829</c:v>
                </c:pt>
                <c:pt idx="58473">
                  <c:v>-0.28005200000000002</c:v>
                </c:pt>
                <c:pt idx="58474">
                  <c:v>-0.27945900000000001</c:v>
                </c:pt>
                <c:pt idx="58475">
                  <c:v>-0.27855799999999997</c:v>
                </c:pt>
                <c:pt idx="58476">
                  <c:v>-0.277808</c:v>
                </c:pt>
                <c:pt idx="58477">
                  <c:v>-0.27698099999999998</c:v>
                </c:pt>
                <c:pt idx="58478">
                  <c:v>-0.27603800000000001</c:v>
                </c:pt>
                <c:pt idx="58479">
                  <c:v>-0.27507700000000002</c:v>
                </c:pt>
                <c:pt idx="58480">
                  <c:v>-0.274059</c:v>
                </c:pt>
                <c:pt idx="58481">
                  <c:v>-0.27308399999999999</c:v>
                </c:pt>
                <c:pt idx="58482">
                  <c:v>-0.27209</c:v>
                </c:pt>
                <c:pt idx="58483">
                  <c:v>-0.27109899999999998</c:v>
                </c:pt>
                <c:pt idx="58484">
                  <c:v>-0.26976</c:v>
                </c:pt>
                <c:pt idx="58485">
                  <c:v>-0.26868700000000001</c:v>
                </c:pt>
                <c:pt idx="58486">
                  <c:v>-0.26756999999999997</c:v>
                </c:pt>
                <c:pt idx="58487">
                  <c:v>-0.26644499999999999</c:v>
                </c:pt>
                <c:pt idx="58488">
                  <c:v>-0.26527099999999998</c:v>
                </c:pt>
                <c:pt idx="58489">
                  <c:v>-0.26395400000000002</c:v>
                </c:pt>
                <c:pt idx="58490">
                  <c:v>-0.26269399999999998</c:v>
                </c:pt>
                <c:pt idx="58491">
                  <c:v>-0.26146799999999998</c:v>
                </c:pt>
                <c:pt idx="58492">
                  <c:v>-0.26011899999999999</c:v>
                </c:pt>
                <c:pt idx="58493">
                  <c:v>-0.258712</c:v>
                </c:pt>
                <c:pt idx="58494">
                  <c:v>-0.257102</c:v>
                </c:pt>
                <c:pt idx="58495">
                  <c:v>-0.25547599999999998</c:v>
                </c:pt>
                <c:pt idx="58496">
                  <c:v>-0.25404500000000002</c:v>
                </c:pt>
                <c:pt idx="58497">
                  <c:v>-0.25225399999999998</c:v>
                </c:pt>
                <c:pt idx="58498">
                  <c:v>-0.250552</c:v>
                </c:pt>
                <c:pt idx="58499">
                  <c:v>-0.24868899999999999</c:v>
                </c:pt>
                <c:pt idx="58500">
                  <c:v>-0.246813</c:v>
                </c:pt>
                <c:pt idx="58501">
                  <c:v>-0.244842</c:v>
                </c:pt>
                <c:pt idx="58502">
                  <c:v>-0.24287700000000001</c:v>
                </c:pt>
                <c:pt idx="58503">
                  <c:v>-0.24098600000000001</c:v>
                </c:pt>
                <c:pt idx="58504">
                  <c:v>-0.239035</c:v>
                </c:pt>
                <c:pt idx="58505">
                  <c:v>-0.23704800000000001</c:v>
                </c:pt>
                <c:pt idx="58506">
                  <c:v>-0.23491600000000001</c:v>
                </c:pt>
                <c:pt idx="58507">
                  <c:v>-0.23292599999999999</c:v>
                </c:pt>
                <c:pt idx="58508">
                  <c:v>-0.23091600000000001</c:v>
                </c:pt>
                <c:pt idx="58509">
                  <c:v>-0.22894900000000001</c:v>
                </c:pt>
                <c:pt idx="58510">
                  <c:v>-0.226851</c:v>
                </c:pt>
                <c:pt idx="58511">
                  <c:v>-0.22459799999999999</c:v>
                </c:pt>
                <c:pt idx="58512">
                  <c:v>-0.22249099999999999</c:v>
                </c:pt>
                <c:pt idx="58513">
                  <c:v>-0.22017400000000001</c:v>
                </c:pt>
                <c:pt idx="58514">
                  <c:v>-0.21799399999999999</c:v>
                </c:pt>
                <c:pt idx="58515">
                  <c:v>-0.215531</c:v>
                </c:pt>
                <c:pt idx="58516">
                  <c:v>-0.213279</c:v>
                </c:pt>
                <c:pt idx="58517">
                  <c:v>-0.210781</c:v>
                </c:pt>
                <c:pt idx="58518">
                  <c:v>-0.20841599999999999</c:v>
                </c:pt>
                <c:pt idx="58519">
                  <c:v>-0.205877</c:v>
                </c:pt>
                <c:pt idx="58520">
                  <c:v>-0.20344599999999999</c:v>
                </c:pt>
                <c:pt idx="58521">
                  <c:v>-0.20066600000000001</c:v>
                </c:pt>
                <c:pt idx="58522">
                  <c:v>-0.19800100000000001</c:v>
                </c:pt>
                <c:pt idx="58523">
                  <c:v>-0.195434</c:v>
                </c:pt>
                <c:pt idx="58524">
                  <c:v>-0.192691</c:v>
                </c:pt>
                <c:pt idx="58525">
                  <c:v>-0.190058</c:v>
                </c:pt>
                <c:pt idx="58526">
                  <c:v>-0.18726100000000001</c:v>
                </c:pt>
                <c:pt idx="58527">
                  <c:v>-0.184587</c:v>
                </c:pt>
                <c:pt idx="58528">
                  <c:v>-0.18214900000000001</c:v>
                </c:pt>
                <c:pt idx="58529">
                  <c:v>-0.17929999999999999</c:v>
                </c:pt>
                <c:pt idx="58530">
                  <c:v>-0.17690900000000001</c:v>
                </c:pt>
                <c:pt idx="58531">
                  <c:v>-0.17419599999999999</c:v>
                </c:pt>
                <c:pt idx="58532">
                  <c:v>-0.17166600000000001</c:v>
                </c:pt>
                <c:pt idx="58533">
                  <c:v>-0.16889599999999999</c:v>
                </c:pt>
                <c:pt idx="58534">
                  <c:v>-0.16627400000000001</c:v>
                </c:pt>
                <c:pt idx="58535">
                  <c:v>-0.163438</c:v>
                </c:pt>
                <c:pt idx="58536">
                  <c:v>-0.16089999999999999</c:v>
                </c:pt>
                <c:pt idx="58537">
                  <c:v>-0.15807599999999999</c:v>
                </c:pt>
                <c:pt idx="58538">
                  <c:v>-0.15532899999999999</c:v>
                </c:pt>
                <c:pt idx="58539">
                  <c:v>-0.152642</c:v>
                </c:pt>
                <c:pt idx="58540">
                  <c:v>-0.14972099999999999</c:v>
                </c:pt>
                <c:pt idx="58541">
                  <c:v>-0.14696400000000001</c:v>
                </c:pt>
                <c:pt idx="58542">
                  <c:v>-0.144122</c:v>
                </c:pt>
                <c:pt idx="58543">
                  <c:v>-0.141539</c:v>
                </c:pt>
                <c:pt idx="58544">
                  <c:v>-0.13861499999999999</c:v>
                </c:pt>
                <c:pt idx="58545">
                  <c:v>-0.135708</c:v>
                </c:pt>
                <c:pt idx="58546">
                  <c:v>-0.13281000000000001</c:v>
                </c:pt>
                <c:pt idx="58547">
                  <c:v>-0.13019600000000001</c:v>
                </c:pt>
                <c:pt idx="58548">
                  <c:v>-0.12742500000000001</c:v>
                </c:pt>
                <c:pt idx="58549">
                  <c:v>-0.124512</c:v>
                </c:pt>
                <c:pt idx="58550">
                  <c:v>-0.121851</c:v>
                </c:pt>
                <c:pt idx="58551">
                  <c:v>-0.119076</c:v>
                </c:pt>
                <c:pt idx="58552">
                  <c:v>-0.116684</c:v>
                </c:pt>
                <c:pt idx="58553">
                  <c:v>-0.11365</c:v>
                </c:pt>
                <c:pt idx="58554">
                  <c:v>-0.11157499999999999</c:v>
                </c:pt>
                <c:pt idx="58555">
                  <c:v>-0.10860599999999999</c:v>
                </c:pt>
                <c:pt idx="58556">
                  <c:v>-0.106105</c:v>
                </c:pt>
                <c:pt idx="58557">
                  <c:v>-0.10349800000000001</c:v>
                </c:pt>
                <c:pt idx="58558">
                  <c:v>-0.10090499999999999</c:v>
                </c:pt>
                <c:pt idx="58559">
                  <c:v>-9.8369999999999999E-2</c:v>
                </c:pt>
                <c:pt idx="58560">
                  <c:v>-9.5634800000000006E-2</c:v>
                </c:pt>
                <c:pt idx="58561">
                  <c:v>-9.2928499999999997E-2</c:v>
                </c:pt>
                <c:pt idx="58562">
                  <c:v>-9.0534400000000001E-2</c:v>
                </c:pt>
                <c:pt idx="58563">
                  <c:v>-8.7856699999999996E-2</c:v>
                </c:pt>
                <c:pt idx="58564">
                  <c:v>-8.5166000000000006E-2</c:v>
                </c:pt>
                <c:pt idx="58565">
                  <c:v>-8.2899299999999995E-2</c:v>
                </c:pt>
                <c:pt idx="58566">
                  <c:v>-8.0185099999999995E-2</c:v>
                </c:pt>
                <c:pt idx="58567">
                  <c:v>-7.7936800000000001E-2</c:v>
                </c:pt>
                <c:pt idx="58568">
                  <c:v>-7.5584999999999999E-2</c:v>
                </c:pt>
                <c:pt idx="58569">
                  <c:v>-7.3133299999999998E-2</c:v>
                </c:pt>
                <c:pt idx="58570">
                  <c:v>-7.0931800000000003E-2</c:v>
                </c:pt>
                <c:pt idx="58571">
                  <c:v>-6.8448700000000001E-2</c:v>
                </c:pt>
                <c:pt idx="58572">
                  <c:v>-6.6250600000000007E-2</c:v>
                </c:pt>
                <c:pt idx="58573">
                  <c:v>-6.3879199999999997E-2</c:v>
                </c:pt>
                <c:pt idx="58574">
                  <c:v>-6.1880200000000003E-2</c:v>
                </c:pt>
                <c:pt idx="58575">
                  <c:v>-5.9478000000000003E-2</c:v>
                </c:pt>
                <c:pt idx="58576">
                  <c:v>-5.7372300000000001E-2</c:v>
                </c:pt>
                <c:pt idx="58577">
                  <c:v>-5.4906299999999998E-2</c:v>
                </c:pt>
                <c:pt idx="58578">
                  <c:v>-5.3277999999999999E-2</c:v>
                </c:pt>
                <c:pt idx="58579">
                  <c:v>-5.0844100000000003E-2</c:v>
                </c:pt>
                <c:pt idx="58580">
                  <c:v>-4.8887199999999999E-2</c:v>
                </c:pt>
                <c:pt idx="58581">
                  <c:v>-4.6931899999999999E-2</c:v>
                </c:pt>
                <c:pt idx="58582">
                  <c:v>-4.4536600000000003E-2</c:v>
                </c:pt>
                <c:pt idx="58583">
                  <c:v>-4.2849100000000001E-2</c:v>
                </c:pt>
                <c:pt idx="58584">
                  <c:v>-4.0674099999999998E-2</c:v>
                </c:pt>
                <c:pt idx="58585">
                  <c:v>-3.8775299999999999E-2</c:v>
                </c:pt>
                <c:pt idx="58586">
                  <c:v>-3.6627699999999999E-2</c:v>
                </c:pt>
                <c:pt idx="58587">
                  <c:v>-3.4599400000000002E-2</c:v>
                </c:pt>
                <c:pt idx="58588">
                  <c:v>-3.27053E-2</c:v>
                </c:pt>
                <c:pt idx="58589">
                  <c:v>-3.0577300000000002E-2</c:v>
                </c:pt>
                <c:pt idx="58590">
                  <c:v>-2.88326E-2</c:v>
                </c:pt>
                <c:pt idx="58591">
                  <c:v>-2.68883E-2</c:v>
                </c:pt>
                <c:pt idx="58592">
                  <c:v>-2.5025599999999999E-2</c:v>
                </c:pt>
                <c:pt idx="58593">
                  <c:v>-2.29702E-2</c:v>
                </c:pt>
                <c:pt idx="58594">
                  <c:v>-2.1608800000000001E-2</c:v>
                </c:pt>
                <c:pt idx="58595">
                  <c:v>-1.94859E-2</c:v>
                </c:pt>
                <c:pt idx="58596">
                  <c:v>-1.7895999999999999E-2</c:v>
                </c:pt>
                <c:pt idx="58597">
                  <c:v>-1.6253699999999999E-2</c:v>
                </c:pt>
                <c:pt idx="58598">
                  <c:v>-1.43377E-2</c:v>
                </c:pt>
                <c:pt idx="58599">
                  <c:v>-1.29502E-2</c:v>
                </c:pt>
                <c:pt idx="58600">
                  <c:v>-1.10539E-2</c:v>
                </c:pt>
                <c:pt idx="58601">
                  <c:v>-9.5610299999999999E-3</c:v>
                </c:pt>
                <c:pt idx="58602">
                  <c:v>-7.7358399999999999E-3</c:v>
                </c:pt>
                <c:pt idx="58603">
                  <c:v>-6.1775800000000002E-3</c:v>
                </c:pt>
                <c:pt idx="58604">
                  <c:v>-4.6393500000000004E-3</c:v>
                </c:pt>
                <c:pt idx="58605">
                  <c:v>-3.0418400000000001E-3</c:v>
                </c:pt>
                <c:pt idx="58606">
                  <c:v>-1.3486699999999999E-3</c:v>
                </c:pt>
                <c:pt idx="58607" formatCode="0.00E+00">
                  <c:v>5.4057000000000001E-9</c:v>
                </c:pt>
                <c:pt idx="58608">
                  <c:v>1.6803899999999999E-3</c:v>
                </c:pt>
                <c:pt idx="58609">
                  <c:v>3.33834E-3</c:v>
                </c:pt>
                <c:pt idx="58610">
                  <c:v>4.7243700000000003E-3</c:v>
                </c:pt>
                <c:pt idx="58611">
                  <c:v>6.5636799999999997E-3</c:v>
                </c:pt>
                <c:pt idx="58612">
                  <c:v>7.7944700000000004E-3</c:v>
                </c:pt>
                <c:pt idx="58613">
                  <c:v>9.6766700000000001E-3</c:v>
                </c:pt>
                <c:pt idx="58614">
                  <c:v>1.1094700000000001E-2</c:v>
                </c:pt>
                <c:pt idx="58615">
                  <c:v>1.25722E-2</c:v>
                </c:pt>
                <c:pt idx="58616">
                  <c:v>1.4330799999999999E-2</c:v>
                </c:pt>
                <c:pt idx="58617">
                  <c:v>1.5747299999999999E-2</c:v>
                </c:pt>
                <c:pt idx="58618">
                  <c:v>1.7436400000000001E-2</c:v>
                </c:pt>
                <c:pt idx="58619">
                  <c:v>1.9108300000000002E-2</c:v>
                </c:pt>
                <c:pt idx="58620">
                  <c:v>2.0416E-2</c:v>
                </c:pt>
                <c:pt idx="58621">
                  <c:v>2.2095699999999999E-2</c:v>
                </c:pt>
                <c:pt idx="58622">
                  <c:v>2.35753E-2</c:v>
                </c:pt>
                <c:pt idx="58623">
                  <c:v>2.4774399999999999E-2</c:v>
                </c:pt>
                <c:pt idx="58624">
                  <c:v>2.6827400000000001E-2</c:v>
                </c:pt>
                <c:pt idx="58625">
                  <c:v>2.7929699999999998E-2</c:v>
                </c:pt>
                <c:pt idx="58626">
                  <c:v>2.97696E-2</c:v>
                </c:pt>
                <c:pt idx="58627">
                  <c:v>3.1266299999999997E-2</c:v>
                </c:pt>
                <c:pt idx="58628">
                  <c:v>3.2923300000000003E-2</c:v>
                </c:pt>
                <c:pt idx="58629">
                  <c:v>3.4701500000000003E-2</c:v>
                </c:pt>
                <c:pt idx="58630">
                  <c:v>3.6142500000000001E-2</c:v>
                </c:pt>
                <c:pt idx="58631">
                  <c:v>3.79245E-2</c:v>
                </c:pt>
                <c:pt idx="58632">
                  <c:v>3.9573700000000003E-2</c:v>
                </c:pt>
                <c:pt idx="58633">
                  <c:v>4.1306700000000002E-2</c:v>
                </c:pt>
                <c:pt idx="58634">
                  <c:v>4.2858800000000002E-2</c:v>
                </c:pt>
                <c:pt idx="58635">
                  <c:v>4.4719399999999999E-2</c:v>
                </c:pt>
                <c:pt idx="58636">
                  <c:v>4.6355800000000003E-2</c:v>
                </c:pt>
                <c:pt idx="58637">
                  <c:v>4.8182700000000002E-2</c:v>
                </c:pt>
                <c:pt idx="58638">
                  <c:v>5.0050400000000002E-2</c:v>
                </c:pt>
                <c:pt idx="58639">
                  <c:v>5.1780100000000003E-2</c:v>
                </c:pt>
                <c:pt idx="58640">
                  <c:v>5.3832699999999997E-2</c:v>
                </c:pt>
                <c:pt idx="58641">
                  <c:v>5.5540800000000001E-2</c:v>
                </c:pt>
                <c:pt idx="58642">
                  <c:v>5.7660000000000003E-2</c:v>
                </c:pt>
                <c:pt idx="58643">
                  <c:v>5.9423999999999998E-2</c:v>
                </c:pt>
                <c:pt idx="58644">
                  <c:v>6.1290799999999999E-2</c:v>
                </c:pt>
                <c:pt idx="58645">
                  <c:v>6.3250000000000001E-2</c:v>
                </c:pt>
                <c:pt idx="58646">
                  <c:v>6.5040899999999999E-2</c:v>
                </c:pt>
                <c:pt idx="58647">
                  <c:v>6.7093299999999995E-2</c:v>
                </c:pt>
                <c:pt idx="58648">
                  <c:v>6.9166099999999994E-2</c:v>
                </c:pt>
                <c:pt idx="58649">
                  <c:v>7.0926600000000006E-2</c:v>
                </c:pt>
                <c:pt idx="58650">
                  <c:v>7.3260500000000006E-2</c:v>
                </c:pt>
                <c:pt idx="58651">
                  <c:v>7.5137700000000002E-2</c:v>
                </c:pt>
                <c:pt idx="58652">
                  <c:v>7.7492199999999997E-2</c:v>
                </c:pt>
                <c:pt idx="58653">
                  <c:v>7.9728499999999994E-2</c:v>
                </c:pt>
                <c:pt idx="58654">
                  <c:v>8.2002699999999998E-2</c:v>
                </c:pt>
                <c:pt idx="58655">
                  <c:v>8.4237500000000007E-2</c:v>
                </c:pt>
                <c:pt idx="58656">
                  <c:v>8.6480600000000005E-2</c:v>
                </c:pt>
                <c:pt idx="58657">
                  <c:v>8.8740899999999998E-2</c:v>
                </c:pt>
                <c:pt idx="58658">
                  <c:v>9.1203699999999999E-2</c:v>
                </c:pt>
                <c:pt idx="58659">
                  <c:v>9.3453300000000003E-2</c:v>
                </c:pt>
                <c:pt idx="58660">
                  <c:v>9.5746800000000007E-2</c:v>
                </c:pt>
                <c:pt idx="58661">
                  <c:v>9.8074400000000006E-2</c:v>
                </c:pt>
                <c:pt idx="58662">
                  <c:v>0.10044400000000001</c:v>
                </c:pt>
                <c:pt idx="58663">
                  <c:v>0.10297199999999999</c:v>
                </c:pt>
                <c:pt idx="58664">
                  <c:v>0.105268</c:v>
                </c:pt>
                <c:pt idx="58665">
                  <c:v>0.10781200000000001</c:v>
                </c:pt>
                <c:pt idx="58666">
                  <c:v>0.110221</c:v>
                </c:pt>
                <c:pt idx="58667">
                  <c:v>0.11294</c:v>
                </c:pt>
                <c:pt idx="58668">
                  <c:v>0.115269</c:v>
                </c:pt>
                <c:pt idx="58669">
                  <c:v>0.118093</c:v>
                </c:pt>
                <c:pt idx="58670">
                  <c:v>0.120519</c:v>
                </c:pt>
                <c:pt idx="58671">
                  <c:v>0.123054</c:v>
                </c:pt>
                <c:pt idx="58672">
                  <c:v>0.12579199999999999</c:v>
                </c:pt>
                <c:pt idx="58673">
                  <c:v>0.12839200000000001</c:v>
                </c:pt>
                <c:pt idx="58674">
                  <c:v>0.13117200000000001</c:v>
                </c:pt>
                <c:pt idx="58675">
                  <c:v>0.133802</c:v>
                </c:pt>
                <c:pt idx="58676">
                  <c:v>0.13667399999999999</c:v>
                </c:pt>
                <c:pt idx="58677">
                  <c:v>0.13939499999999999</c:v>
                </c:pt>
                <c:pt idx="58678">
                  <c:v>0.14223</c:v>
                </c:pt>
                <c:pt idx="58679">
                  <c:v>0.14515800000000001</c:v>
                </c:pt>
                <c:pt idx="58680">
                  <c:v>0.147761</c:v>
                </c:pt>
                <c:pt idx="58681">
                  <c:v>0.150669</c:v>
                </c:pt>
                <c:pt idx="58682">
                  <c:v>0.15351999999999999</c:v>
                </c:pt>
                <c:pt idx="58683">
                  <c:v>0.15635199999999999</c:v>
                </c:pt>
                <c:pt idx="58684">
                  <c:v>0.15898499999999999</c:v>
                </c:pt>
                <c:pt idx="58685">
                  <c:v>0.161942</c:v>
                </c:pt>
                <c:pt idx="58686">
                  <c:v>0.16466500000000001</c:v>
                </c:pt>
                <c:pt idx="58687">
                  <c:v>0.167465</c:v>
                </c:pt>
                <c:pt idx="58688">
                  <c:v>0.17041500000000001</c:v>
                </c:pt>
                <c:pt idx="58689">
                  <c:v>0.173232</c:v>
                </c:pt>
                <c:pt idx="58690">
                  <c:v>0.176145</c:v>
                </c:pt>
                <c:pt idx="58691">
                  <c:v>0.17885799999999999</c:v>
                </c:pt>
                <c:pt idx="58692">
                  <c:v>0.18202199999999999</c:v>
                </c:pt>
                <c:pt idx="58693">
                  <c:v>0.18496899999999999</c:v>
                </c:pt>
                <c:pt idx="58694">
                  <c:v>0.18759400000000001</c:v>
                </c:pt>
                <c:pt idx="58695">
                  <c:v>0.190687</c:v>
                </c:pt>
                <c:pt idx="58696">
                  <c:v>0.19368299999999999</c:v>
                </c:pt>
                <c:pt idx="58697">
                  <c:v>0.196497</c:v>
                </c:pt>
                <c:pt idx="58698">
                  <c:v>0.19966400000000001</c:v>
                </c:pt>
                <c:pt idx="58699">
                  <c:v>0.20228599999999999</c:v>
                </c:pt>
                <c:pt idx="58700">
                  <c:v>0.20551700000000001</c:v>
                </c:pt>
                <c:pt idx="58701">
                  <c:v>0.208375</c:v>
                </c:pt>
                <c:pt idx="58702">
                  <c:v>0.211261</c:v>
                </c:pt>
                <c:pt idx="58703">
                  <c:v>0.21423900000000001</c:v>
                </c:pt>
                <c:pt idx="58704">
                  <c:v>0.21709000000000001</c:v>
                </c:pt>
                <c:pt idx="58705">
                  <c:v>0.22003200000000001</c:v>
                </c:pt>
                <c:pt idx="58706">
                  <c:v>0.222995</c:v>
                </c:pt>
                <c:pt idx="58707">
                  <c:v>0.225713</c:v>
                </c:pt>
                <c:pt idx="58708">
                  <c:v>0.2286</c:v>
                </c:pt>
                <c:pt idx="58709">
                  <c:v>0.231489</c:v>
                </c:pt>
                <c:pt idx="58710">
                  <c:v>0.23421600000000001</c:v>
                </c:pt>
                <c:pt idx="58711">
                  <c:v>0.23705399999999999</c:v>
                </c:pt>
                <c:pt idx="58712">
                  <c:v>0.239817</c:v>
                </c:pt>
                <c:pt idx="58713">
                  <c:v>0.24232100000000001</c:v>
                </c:pt>
                <c:pt idx="58714">
                  <c:v>0.24519199999999999</c:v>
                </c:pt>
                <c:pt idx="58715">
                  <c:v>0.24773100000000001</c:v>
                </c:pt>
                <c:pt idx="58716">
                  <c:v>0.25063000000000002</c:v>
                </c:pt>
                <c:pt idx="58717">
                  <c:v>0.25306600000000001</c:v>
                </c:pt>
                <c:pt idx="58718">
                  <c:v>0.25579099999999999</c:v>
                </c:pt>
                <c:pt idx="58719">
                  <c:v>0.25861099999999998</c:v>
                </c:pt>
                <c:pt idx="58720">
                  <c:v>0.26114700000000002</c:v>
                </c:pt>
                <c:pt idx="58721">
                  <c:v>0.26380100000000001</c:v>
                </c:pt>
                <c:pt idx="58722">
                  <c:v>0.266407</c:v>
                </c:pt>
                <c:pt idx="58723">
                  <c:v>0.26900600000000002</c:v>
                </c:pt>
                <c:pt idx="58724">
                  <c:v>0.27133499999999999</c:v>
                </c:pt>
                <c:pt idx="58725">
                  <c:v>0.274034</c:v>
                </c:pt>
                <c:pt idx="58726">
                  <c:v>0.27642499999999998</c:v>
                </c:pt>
                <c:pt idx="58727">
                  <c:v>0.27894099999999999</c:v>
                </c:pt>
                <c:pt idx="58728">
                  <c:v>0.28122900000000001</c:v>
                </c:pt>
                <c:pt idx="58729">
                  <c:v>0.283555</c:v>
                </c:pt>
                <c:pt idx="58730">
                  <c:v>0.28603299999999998</c:v>
                </c:pt>
                <c:pt idx="58731">
                  <c:v>0.28794500000000001</c:v>
                </c:pt>
                <c:pt idx="58732">
                  <c:v>0.29018100000000002</c:v>
                </c:pt>
                <c:pt idx="58733">
                  <c:v>0.29226000000000002</c:v>
                </c:pt>
                <c:pt idx="58734">
                  <c:v>0.29424800000000001</c:v>
                </c:pt>
                <c:pt idx="58735">
                  <c:v>0.29630099999999998</c:v>
                </c:pt>
                <c:pt idx="58736">
                  <c:v>0.29828300000000002</c:v>
                </c:pt>
                <c:pt idx="58737">
                  <c:v>0.29999399999999998</c:v>
                </c:pt>
                <c:pt idx="58738">
                  <c:v>0.30212899999999998</c:v>
                </c:pt>
                <c:pt idx="58739">
                  <c:v>0.30368800000000001</c:v>
                </c:pt>
                <c:pt idx="58740">
                  <c:v>0.30578</c:v>
                </c:pt>
                <c:pt idx="58741">
                  <c:v>0.30766100000000002</c:v>
                </c:pt>
                <c:pt idx="58742">
                  <c:v>0.30942500000000001</c:v>
                </c:pt>
                <c:pt idx="58743">
                  <c:v>0.31118299999999999</c:v>
                </c:pt>
                <c:pt idx="58744">
                  <c:v>0.31286900000000001</c:v>
                </c:pt>
                <c:pt idx="58745">
                  <c:v>0.31436399999999998</c:v>
                </c:pt>
                <c:pt idx="58746">
                  <c:v>0.31614900000000001</c:v>
                </c:pt>
                <c:pt idx="58747">
                  <c:v>0.31745699999999999</c:v>
                </c:pt>
                <c:pt idx="58748">
                  <c:v>0.31857200000000002</c:v>
                </c:pt>
                <c:pt idx="58749">
                  <c:v>0.32009199999999999</c:v>
                </c:pt>
                <c:pt idx="58750">
                  <c:v>0.32112099999999999</c:v>
                </c:pt>
                <c:pt idx="58751">
                  <c:v>0.32242100000000001</c:v>
                </c:pt>
                <c:pt idx="58752">
                  <c:v>0.32364799999999999</c:v>
                </c:pt>
                <c:pt idx="58753">
                  <c:v>0.32442199999999999</c:v>
                </c:pt>
                <c:pt idx="58754">
                  <c:v>0.325685</c:v>
                </c:pt>
                <c:pt idx="58755">
                  <c:v>0.32660400000000001</c:v>
                </c:pt>
                <c:pt idx="58756">
                  <c:v>0.32759199999999999</c:v>
                </c:pt>
                <c:pt idx="58757">
                  <c:v>0.32880300000000001</c:v>
                </c:pt>
                <c:pt idx="58758">
                  <c:v>0.32915499999999998</c:v>
                </c:pt>
                <c:pt idx="58759">
                  <c:v>0.33014700000000002</c:v>
                </c:pt>
                <c:pt idx="58760">
                  <c:v>0.33086100000000002</c:v>
                </c:pt>
                <c:pt idx="58761">
                  <c:v>0.33157500000000001</c:v>
                </c:pt>
                <c:pt idx="58762">
                  <c:v>0.33224999999999999</c:v>
                </c:pt>
                <c:pt idx="58763">
                  <c:v>0.332735</c:v>
                </c:pt>
                <c:pt idx="58764">
                  <c:v>0.33323399999999997</c:v>
                </c:pt>
                <c:pt idx="58765">
                  <c:v>0.33369799999999999</c:v>
                </c:pt>
                <c:pt idx="58766">
                  <c:v>0.33402999999999999</c:v>
                </c:pt>
                <c:pt idx="58767">
                  <c:v>0.33441500000000002</c:v>
                </c:pt>
                <c:pt idx="58768">
                  <c:v>0.33456000000000002</c:v>
                </c:pt>
                <c:pt idx="58769">
                  <c:v>0.33465</c:v>
                </c:pt>
                <c:pt idx="58770">
                  <c:v>0.334781</c:v>
                </c:pt>
                <c:pt idx="58771">
                  <c:v>0.334619</c:v>
                </c:pt>
                <c:pt idx="58772">
                  <c:v>0.33472000000000002</c:v>
                </c:pt>
                <c:pt idx="58773">
                  <c:v>0.33475300000000002</c:v>
                </c:pt>
                <c:pt idx="58774">
                  <c:v>0.33456999999999998</c:v>
                </c:pt>
                <c:pt idx="58775">
                  <c:v>0.334453</c:v>
                </c:pt>
                <c:pt idx="58776">
                  <c:v>0.334291</c:v>
                </c:pt>
                <c:pt idx="58777">
                  <c:v>0.33429399999999998</c:v>
                </c:pt>
                <c:pt idx="58778">
                  <c:v>0.33390199999999998</c:v>
                </c:pt>
                <c:pt idx="58779">
                  <c:v>0.33376699999999998</c:v>
                </c:pt>
                <c:pt idx="58780">
                  <c:v>0.333341</c:v>
                </c:pt>
                <c:pt idx="58781">
                  <c:v>0.333206</c:v>
                </c:pt>
                <c:pt idx="58782">
                  <c:v>0.33265400000000001</c:v>
                </c:pt>
                <c:pt idx="58783">
                  <c:v>0.33249200000000001</c:v>
                </c:pt>
                <c:pt idx="58784">
                  <c:v>0.33181699999999997</c:v>
                </c:pt>
                <c:pt idx="58785">
                  <c:v>0.331345</c:v>
                </c:pt>
                <c:pt idx="58786">
                  <c:v>0.33071800000000001</c:v>
                </c:pt>
                <c:pt idx="58787">
                  <c:v>0.33001200000000003</c:v>
                </c:pt>
                <c:pt idx="58788">
                  <c:v>0.32929700000000001</c:v>
                </c:pt>
                <c:pt idx="58789">
                  <c:v>0.32855299999999998</c:v>
                </c:pt>
                <c:pt idx="58790">
                  <c:v>0.32772200000000001</c:v>
                </c:pt>
                <c:pt idx="58791">
                  <c:v>0.32679000000000002</c:v>
                </c:pt>
                <c:pt idx="58792">
                  <c:v>0.325986</c:v>
                </c:pt>
                <c:pt idx="58793">
                  <c:v>0.32518200000000003</c:v>
                </c:pt>
                <c:pt idx="58794">
                  <c:v>0.32412299999999999</c:v>
                </c:pt>
                <c:pt idx="58795">
                  <c:v>0.32319399999999998</c:v>
                </c:pt>
                <c:pt idx="58796">
                  <c:v>0.32212800000000003</c:v>
                </c:pt>
                <c:pt idx="58797">
                  <c:v>0.32128299999999999</c:v>
                </c:pt>
                <c:pt idx="58798">
                  <c:v>0.320133</c:v>
                </c:pt>
                <c:pt idx="58799">
                  <c:v>0.31914900000000002</c:v>
                </c:pt>
                <c:pt idx="58800">
                  <c:v>0.31793900000000003</c:v>
                </c:pt>
                <c:pt idx="58801">
                  <c:v>0.31697399999999998</c:v>
                </c:pt>
                <c:pt idx="58802">
                  <c:v>0.31552400000000003</c:v>
                </c:pt>
                <c:pt idx="58803">
                  <c:v>0.31448399999999999</c:v>
                </c:pt>
                <c:pt idx="58804">
                  <c:v>0.31334000000000001</c:v>
                </c:pt>
                <c:pt idx="58805">
                  <c:v>0.31209399999999998</c:v>
                </c:pt>
                <c:pt idx="58806">
                  <c:v>0.31079000000000001</c:v>
                </c:pt>
                <c:pt idx="58807">
                  <c:v>0.30934800000000001</c:v>
                </c:pt>
                <c:pt idx="58808">
                  <c:v>0.30819200000000002</c:v>
                </c:pt>
                <c:pt idx="58809">
                  <c:v>0.30684699999999998</c:v>
                </c:pt>
                <c:pt idx="58810">
                  <c:v>0.30539500000000003</c:v>
                </c:pt>
                <c:pt idx="58811">
                  <c:v>0.30427799999999999</c:v>
                </c:pt>
                <c:pt idx="58812">
                  <c:v>0.30259999999999998</c:v>
                </c:pt>
                <c:pt idx="58813">
                  <c:v>0.30134699999999998</c:v>
                </c:pt>
                <c:pt idx="58814">
                  <c:v>0.29984100000000002</c:v>
                </c:pt>
                <c:pt idx="58815">
                  <c:v>0.298572</c:v>
                </c:pt>
                <c:pt idx="58816">
                  <c:v>0.29714099999999999</c:v>
                </c:pt>
                <c:pt idx="58817">
                  <c:v>0.29553099999999999</c:v>
                </c:pt>
                <c:pt idx="58818">
                  <c:v>0.29418100000000003</c:v>
                </c:pt>
                <c:pt idx="58819">
                  <c:v>0.29284900000000003</c:v>
                </c:pt>
                <c:pt idx="58820">
                  <c:v>0.291292</c:v>
                </c:pt>
                <c:pt idx="58821">
                  <c:v>0.28994999999999999</c:v>
                </c:pt>
                <c:pt idx="58822">
                  <c:v>0.28830899999999998</c:v>
                </c:pt>
                <c:pt idx="58823">
                  <c:v>0.28681800000000002</c:v>
                </c:pt>
                <c:pt idx="58824">
                  <c:v>0.28558699999999998</c:v>
                </c:pt>
                <c:pt idx="58825">
                  <c:v>0.28398099999999998</c:v>
                </c:pt>
                <c:pt idx="58826">
                  <c:v>0.28256799999999999</c:v>
                </c:pt>
                <c:pt idx="58827">
                  <c:v>0.28092400000000001</c:v>
                </c:pt>
                <c:pt idx="58828">
                  <c:v>0.27946399999999999</c:v>
                </c:pt>
                <c:pt idx="58829">
                  <c:v>0.27790999999999999</c:v>
                </c:pt>
                <c:pt idx="58830">
                  <c:v>0.27622799999999997</c:v>
                </c:pt>
                <c:pt idx="58831">
                  <c:v>0.274756</c:v>
                </c:pt>
                <c:pt idx="58832">
                  <c:v>0.27322200000000002</c:v>
                </c:pt>
                <c:pt idx="58833">
                  <c:v>0.271729</c:v>
                </c:pt>
                <c:pt idx="58834">
                  <c:v>0.27013399999999999</c:v>
                </c:pt>
                <c:pt idx="58835">
                  <c:v>0.268814</c:v>
                </c:pt>
                <c:pt idx="58836">
                  <c:v>0.26715899999999998</c:v>
                </c:pt>
                <c:pt idx="58837">
                  <c:v>0.26593800000000001</c:v>
                </c:pt>
                <c:pt idx="58838">
                  <c:v>0.26407900000000001</c:v>
                </c:pt>
                <c:pt idx="58839">
                  <c:v>0.26258500000000001</c:v>
                </c:pt>
                <c:pt idx="58840">
                  <c:v>0.26109100000000002</c:v>
                </c:pt>
                <c:pt idx="58841">
                  <c:v>0.25947199999999998</c:v>
                </c:pt>
                <c:pt idx="58842">
                  <c:v>0.257774</c:v>
                </c:pt>
                <c:pt idx="58843">
                  <c:v>0.25632199999999999</c:v>
                </c:pt>
                <c:pt idx="58844">
                  <c:v>0.25476700000000002</c:v>
                </c:pt>
                <c:pt idx="58845">
                  <c:v>0.25318099999999999</c:v>
                </c:pt>
                <c:pt idx="58846">
                  <c:v>0.25160399999999999</c:v>
                </c:pt>
                <c:pt idx="58847">
                  <c:v>0.25006</c:v>
                </c:pt>
                <c:pt idx="58848">
                  <c:v>0.24856500000000001</c:v>
                </c:pt>
                <c:pt idx="58849">
                  <c:v>0.24688099999999999</c:v>
                </c:pt>
                <c:pt idx="58850">
                  <c:v>0.24540799999999999</c:v>
                </c:pt>
                <c:pt idx="58851">
                  <c:v>0.24385299999999999</c:v>
                </c:pt>
                <c:pt idx="58852">
                  <c:v>0.242202</c:v>
                </c:pt>
                <c:pt idx="58853">
                  <c:v>0.24074000000000001</c:v>
                </c:pt>
                <c:pt idx="58854">
                  <c:v>0.23908799999999999</c:v>
                </c:pt>
                <c:pt idx="58855">
                  <c:v>0.23751</c:v>
                </c:pt>
                <c:pt idx="58856">
                  <c:v>0.23591500000000001</c:v>
                </c:pt>
                <c:pt idx="58857">
                  <c:v>0.23442199999999999</c:v>
                </c:pt>
                <c:pt idx="58858">
                  <c:v>0.23292499999999999</c:v>
                </c:pt>
                <c:pt idx="58859">
                  <c:v>0.23128099999999999</c:v>
                </c:pt>
                <c:pt idx="58860">
                  <c:v>0.22972100000000001</c:v>
                </c:pt>
                <c:pt idx="58861">
                  <c:v>0.22787199999999999</c:v>
                </c:pt>
                <c:pt idx="58862">
                  <c:v>0.22650100000000001</c:v>
                </c:pt>
                <c:pt idx="58863">
                  <c:v>0.22461500000000001</c:v>
                </c:pt>
                <c:pt idx="58864">
                  <c:v>0.22317600000000001</c:v>
                </c:pt>
                <c:pt idx="58865">
                  <c:v>0.22126699999999999</c:v>
                </c:pt>
                <c:pt idx="58866">
                  <c:v>0.21948899999999999</c:v>
                </c:pt>
                <c:pt idx="58867">
                  <c:v>0.21806900000000001</c:v>
                </c:pt>
                <c:pt idx="58868">
                  <c:v>0.21615000000000001</c:v>
                </c:pt>
                <c:pt idx="58869">
                  <c:v>0.21471499999999999</c:v>
                </c:pt>
                <c:pt idx="58870">
                  <c:v>0.21291399999999999</c:v>
                </c:pt>
                <c:pt idx="58871">
                  <c:v>0.21129899999999999</c:v>
                </c:pt>
                <c:pt idx="58872">
                  <c:v>0.20961399999999999</c:v>
                </c:pt>
                <c:pt idx="58873">
                  <c:v>0.208039</c:v>
                </c:pt>
                <c:pt idx="58874">
                  <c:v>0.20624999999999999</c:v>
                </c:pt>
                <c:pt idx="58875">
                  <c:v>0.20452899999999999</c:v>
                </c:pt>
                <c:pt idx="58876">
                  <c:v>0.20264099999999999</c:v>
                </c:pt>
                <c:pt idx="58877">
                  <c:v>0.200902</c:v>
                </c:pt>
                <c:pt idx="58878">
                  <c:v>0.19897500000000001</c:v>
                </c:pt>
                <c:pt idx="58879">
                  <c:v>0.19707</c:v>
                </c:pt>
                <c:pt idx="58880">
                  <c:v>0.19542499999999999</c:v>
                </c:pt>
                <c:pt idx="58881">
                  <c:v>0.19339799999999999</c:v>
                </c:pt>
                <c:pt idx="58882">
                  <c:v>0.19156100000000001</c:v>
                </c:pt>
                <c:pt idx="58883">
                  <c:v>0.18970899999999999</c:v>
                </c:pt>
                <c:pt idx="58884">
                  <c:v>0.18784500000000001</c:v>
                </c:pt>
                <c:pt idx="58885">
                  <c:v>0.18606300000000001</c:v>
                </c:pt>
                <c:pt idx="58886">
                  <c:v>0.184032</c:v>
                </c:pt>
                <c:pt idx="58887">
                  <c:v>0.18213099999999999</c:v>
                </c:pt>
                <c:pt idx="58888">
                  <c:v>0.18024599999999999</c:v>
                </c:pt>
                <c:pt idx="58889">
                  <c:v>0.17829200000000001</c:v>
                </c:pt>
                <c:pt idx="58890">
                  <c:v>0.17640800000000001</c:v>
                </c:pt>
                <c:pt idx="58891">
                  <c:v>0.174459</c:v>
                </c:pt>
                <c:pt idx="58892">
                  <c:v>0.17244200000000001</c:v>
                </c:pt>
                <c:pt idx="58893">
                  <c:v>0.17041500000000001</c:v>
                </c:pt>
                <c:pt idx="58894">
                  <c:v>0.16853499999999999</c:v>
                </c:pt>
                <c:pt idx="58895">
                  <c:v>0.166382</c:v>
                </c:pt>
                <c:pt idx="58896">
                  <c:v>0.16456299999999999</c:v>
                </c:pt>
                <c:pt idx="58897">
                  <c:v>0.16245599999999999</c:v>
                </c:pt>
                <c:pt idx="58898">
                  <c:v>0.16022</c:v>
                </c:pt>
                <c:pt idx="58899">
                  <c:v>0.15817999999999999</c:v>
                </c:pt>
                <c:pt idx="58900">
                  <c:v>0.156136</c:v>
                </c:pt>
                <c:pt idx="58901">
                  <c:v>0.154087</c:v>
                </c:pt>
                <c:pt idx="58902">
                  <c:v>0.15174099999999999</c:v>
                </c:pt>
                <c:pt idx="58903">
                  <c:v>0.14946400000000001</c:v>
                </c:pt>
                <c:pt idx="58904">
                  <c:v>0.147317</c:v>
                </c:pt>
                <c:pt idx="58905">
                  <c:v>0.14489099999999999</c:v>
                </c:pt>
                <c:pt idx="58906">
                  <c:v>0.14263000000000001</c:v>
                </c:pt>
                <c:pt idx="58907">
                  <c:v>0.140545</c:v>
                </c:pt>
                <c:pt idx="58908">
                  <c:v>0.13798199999999999</c:v>
                </c:pt>
                <c:pt idx="58909">
                  <c:v>0.13558200000000001</c:v>
                </c:pt>
                <c:pt idx="58910">
                  <c:v>0.133438</c:v>
                </c:pt>
                <c:pt idx="58911">
                  <c:v>0.130913</c:v>
                </c:pt>
                <c:pt idx="58912">
                  <c:v>0.128773</c:v>
                </c:pt>
                <c:pt idx="58913">
                  <c:v>0.126496</c:v>
                </c:pt>
                <c:pt idx="58914">
                  <c:v>0.123959</c:v>
                </c:pt>
                <c:pt idx="58915">
                  <c:v>0.121554</c:v>
                </c:pt>
                <c:pt idx="58916">
                  <c:v>0.11913799999999999</c:v>
                </c:pt>
                <c:pt idx="58917">
                  <c:v>0.11668100000000001</c:v>
                </c:pt>
                <c:pt idx="58918">
                  <c:v>0.114136</c:v>
                </c:pt>
                <c:pt idx="58919">
                  <c:v>0.111722</c:v>
                </c:pt>
                <c:pt idx="58920">
                  <c:v>0.10908</c:v>
                </c:pt>
                <c:pt idx="58921">
                  <c:v>0.10659100000000001</c:v>
                </c:pt>
                <c:pt idx="58922">
                  <c:v>0.10403</c:v>
                </c:pt>
                <c:pt idx="58923">
                  <c:v>0.101645</c:v>
                </c:pt>
                <c:pt idx="58924">
                  <c:v>9.8941200000000007E-2</c:v>
                </c:pt>
                <c:pt idx="58925">
                  <c:v>9.6183199999999996E-2</c:v>
                </c:pt>
                <c:pt idx="58926">
                  <c:v>9.3562199999999998E-2</c:v>
                </c:pt>
                <c:pt idx="58927">
                  <c:v>9.0990799999999997E-2</c:v>
                </c:pt>
                <c:pt idx="58928">
                  <c:v>8.8193900000000006E-2</c:v>
                </c:pt>
                <c:pt idx="58929">
                  <c:v>8.5309599999999999E-2</c:v>
                </c:pt>
                <c:pt idx="58930">
                  <c:v>8.2499799999999998E-2</c:v>
                </c:pt>
                <c:pt idx="58931">
                  <c:v>7.9695100000000005E-2</c:v>
                </c:pt>
                <c:pt idx="58932">
                  <c:v>7.6849899999999999E-2</c:v>
                </c:pt>
                <c:pt idx="58933">
                  <c:v>7.4021600000000007E-2</c:v>
                </c:pt>
                <c:pt idx="58934">
                  <c:v>7.1233099999999994E-2</c:v>
                </c:pt>
                <c:pt idx="58935">
                  <c:v>6.8279599999999996E-2</c:v>
                </c:pt>
                <c:pt idx="58936">
                  <c:v>6.5530500000000005E-2</c:v>
                </c:pt>
                <c:pt idx="58937">
                  <c:v>6.2907500000000005E-2</c:v>
                </c:pt>
                <c:pt idx="58938">
                  <c:v>6.0138900000000002E-2</c:v>
                </c:pt>
                <c:pt idx="58939">
                  <c:v>5.74963E-2</c:v>
                </c:pt>
                <c:pt idx="58940">
                  <c:v>5.44281E-2</c:v>
                </c:pt>
                <c:pt idx="58941">
                  <c:v>5.1717699999999998E-2</c:v>
                </c:pt>
                <c:pt idx="58942">
                  <c:v>4.8974200000000002E-2</c:v>
                </c:pt>
                <c:pt idx="58943">
                  <c:v>4.6294500000000002E-2</c:v>
                </c:pt>
                <c:pt idx="58944">
                  <c:v>4.3212399999999998E-2</c:v>
                </c:pt>
                <c:pt idx="58945">
                  <c:v>4.0421100000000001E-2</c:v>
                </c:pt>
                <c:pt idx="58946">
                  <c:v>3.7730699999999999E-2</c:v>
                </c:pt>
                <c:pt idx="58947">
                  <c:v>3.48206E-2</c:v>
                </c:pt>
                <c:pt idx="58948">
                  <c:v>3.1920200000000003E-2</c:v>
                </c:pt>
                <c:pt idx="58949">
                  <c:v>2.91287E-2</c:v>
                </c:pt>
                <c:pt idx="58950">
                  <c:v>2.6380899999999999E-2</c:v>
                </c:pt>
                <c:pt idx="58951">
                  <c:v>2.3599599999999998E-2</c:v>
                </c:pt>
                <c:pt idx="58952">
                  <c:v>2.1028700000000001E-2</c:v>
                </c:pt>
                <c:pt idx="58953">
                  <c:v>1.8303099999999999E-2</c:v>
                </c:pt>
                <c:pt idx="58954">
                  <c:v>1.5466000000000001E-2</c:v>
                </c:pt>
                <c:pt idx="58955">
                  <c:v>1.2970499999999999E-2</c:v>
                </c:pt>
                <c:pt idx="58956">
                  <c:v>1.02725E-2</c:v>
                </c:pt>
                <c:pt idx="58957">
                  <c:v>7.5865500000000001E-3</c:v>
                </c:pt>
                <c:pt idx="58958">
                  <c:v>5.0350300000000002E-3</c:v>
                </c:pt>
                <c:pt idx="58959">
                  <c:v>2.2436299999999999E-3</c:v>
                </c:pt>
                <c:pt idx="58960">
                  <c:v>-2.31525E-4</c:v>
                </c:pt>
                <c:pt idx="58961">
                  <c:v>-2.7685600000000002E-3</c:v>
                </c:pt>
                <c:pt idx="58962">
                  <c:v>-5.4696299999999996E-3</c:v>
                </c:pt>
                <c:pt idx="58963">
                  <c:v>-7.85106E-3</c:v>
                </c:pt>
                <c:pt idx="58964">
                  <c:v>-1.04776E-2</c:v>
                </c:pt>
                <c:pt idx="58965">
                  <c:v>-1.3021700000000001E-2</c:v>
                </c:pt>
                <c:pt idx="58966">
                  <c:v>-1.53799E-2</c:v>
                </c:pt>
                <c:pt idx="58967">
                  <c:v>-1.8082000000000001E-2</c:v>
                </c:pt>
                <c:pt idx="58968">
                  <c:v>-2.0207099999999999E-2</c:v>
                </c:pt>
                <c:pt idx="58969">
                  <c:v>-2.28077E-2</c:v>
                </c:pt>
                <c:pt idx="58970">
                  <c:v>-2.50458E-2</c:v>
                </c:pt>
                <c:pt idx="58971">
                  <c:v>-2.7513800000000001E-2</c:v>
                </c:pt>
                <c:pt idx="58972">
                  <c:v>-2.96172E-2</c:v>
                </c:pt>
                <c:pt idx="58973">
                  <c:v>-3.1931099999999997E-2</c:v>
                </c:pt>
                <c:pt idx="58974">
                  <c:v>-3.4229700000000002E-2</c:v>
                </c:pt>
                <c:pt idx="58975">
                  <c:v>-3.6216999999999999E-2</c:v>
                </c:pt>
                <c:pt idx="58976">
                  <c:v>-3.8431300000000002E-2</c:v>
                </c:pt>
                <c:pt idx="58977">
                  <c:v>-4.0334299999999997E-2</c:v>
                </c:pt>
                <c:pt idx="58978">
                  <c:v>-4.2478700000000001E-2</c:v>
                </c:pt>
                <c:pt idx="58979">
                  <c:v>-4.4375999999999999E-2</c:v>
                </c:pt>
                <c:pt idx="58980">
                  <c:v>-4.6520600000000002E-2</c:v>
                </c:pt>
                <c:pt idx="58981">
                  <c:v>-4.8409199999999999E-2</c:v>
                </c:pt>
                <c:pt idx="58982">
                  <c:v>-5.0302600000000003E-2</c:v>
                </c:pt>
                <c:pt idx="58983">
                  <c:v>-5.2418899999999997E-2</c:v>
                </c:pt>
                <c:pt idx="58984">
                  <c:v>-5.4071599999999997E-2</c:v>
                </c:pt>
                <c:pt idx="58985">
                  <c:v>-5.6128999999999998E-2</c:v>
                </c:pt>
                <c:pt idx="58986">
                  <c:v>-5.7907E-2</c:v>
                </c:pt>
                <c:pt idx="58987">
                  <c:v>-5.9657200000000001E-2</c:v>
                </c:pt>
                <c:pt idx="58988">
                  <c:v>-6.1385200000000001E-2</c:v>
                </c:pt>
                <c:pt idx="58989">
                  <c:v>-6.2956499999999999E-2</c:v>
                </c:pt>
                <c:pt idx="58990">
                  <c:v>-6.4546900000000004E-2</c:v>
                </c:pt>
                <c:pt idx="58991">
                  <c:v>-6.6494999999999999E-2</c:v>
                </c:pt>
                <c:pt idx="58992">
                  <c:v>-6.7949399999999993E-2</c:v>
                </c:pt>
                <c:pt idx="58993">
                  <c:v>-6.9606699999999994E-2</c:v>
                </c:pt>
                <c:pt idx="58994">
                  <c:v>-7.1196599999999999E-2</c:v>
                </c:pt>
                <c:pt idx="58995">
                  <c:v>-7.2774199999999997E-2</c:v>
                </c:pt>
                <c:pt idx="58996">
                  <c:v>-7.4448700000000007E-2</c:v>
                </c:pt>
                <c:pt idx="58997">
                  <c:v>-7.5951500000000005E-2</c:v>
                </c:pt>
                <c:pt idx="58998">
                  <c:v>-7.7454999999999996E-2</c:v>
                </c:pt>
                <c:pt idx="58999">
                  <c:v>-7.8976000000000005E-2</c:v>
                </c:pt>
                <c:pt idx="59000">
                  <c:v>-8.05588E-2</c:v>
                </c:pt>
                <c:pt idx="59001">
                  <c:v>-8.2030099999999995E-2</c:v>
                </c:pt>
                <c:pt idx="59002">
                  <c:v>-8.3468000000000001E-2</c:v>
                </c:pt>
                <c:pt idx="59003">
                  <c:v>-8.4886100000000006E-2</c:v>
                </c:pt>
                <c:pt idx="59004">
                  <c:v>-8.6172499999999999E-2</c:v>
                </c:pt>
                <c:pt idx="59005">
                  <c:v>-8.77946E-2</c:v>
                </c:pt>
                <c:pt idx="59006">
                  <c:v>-8.9236999999999997E-2</c:v>
                </c:pt>
                <c:pt idx="59007">
                  <c:v>-9.0756900000000001E-2</c:v>
                </c:pt>
                <c:pt idx="59008">
                  <c:v>-9.1913999999999996E-2</c:v>
                </c:pt>
                <c:pt idx="59009">
                  <c:v>-9.3146800000000002E-2</c:v>
                </c:pt>
                <c:pt idx="59010">
                  <c:v>-9.4618599999999997E-2</c:v>
                </c:pt>
                <c:pt idx="59011">
                  <c:v>-9.5731300000000005E-2</c:v>
                </c:pt>
                <c:pt idx="59012">
                  <c:v>-9.7074099999999997E-2</c:v>
                </c:pt>
                <c:pt idx="59013">
                  <c:v>-9.8603999999999997E-2</c:v>
                </c:pt>
                <c:pt idx="59014">
                  <c:v>-9.9623699999999996E-2</c:v>
                </c:pt>
                <c:pt idx="59015">
                  <c:v>-0.10054200000000001</c:v>
                </c:pt>
                <c:pt idx="59016">
                  <c:v>-0.101588</c:v>
                </c:pt>
                <c:pt idx="59017">
                  <c:v>-0.103214</c:v>
                </c:pt>
                <c:pt idx="59018">
                  <c:v>-0.10465099999999999</c:v>
                </c:pt>
                <c:pt idx="59019">
                  <c:v>-0.105558</c:v>
                </c:pt>
                <c:pt idx="59020">
                  <c:v>-0.106823</c:v>
                </c:pt>
                <c:pt idx="59021">
                  <c:v>-0.10805099999999999</c:v>
                </c:pt>
                <c:pt idx="59022">
                  <c:v>-0.109485</c:v>
                </c:pt>
                <c:pt idx="59023">
                  <c:v>-0.110531</c:v>
                </c:pt>
                <c:pt idx="59024">
                  <c:v>-0.111543</c:v>
                </c:pt>
                <c:pt idx="59025">
                  <c:v>-0.112529</c:v>
                </c:pt>
                <c:pt idx="59026">
                  <c:v>-0.113538</c:v>
                </c:pt>
                <c:pt idx="59027">
                  <c:v>-0.11471199999999999</c:v>
                </c:pt>
                <c:pt idx="59028">
                  <c:v>-0.115978</c:v>
                </c:pt>
                <c:pt idx="59029">
                  <c:v>-0.11708200000000001</c:v>
                </c:pt>
                <c:pt idx="59030">
                  <c:v>-0.118265</c:v>
                </c:pt>
                <c:pt idx="59031">
                  <c:v>-0.119424</c:v>
                </c:pt>
                <c:pt idx="59032">
                  <c:v>-0.120883</c:v>
                </c:pt>
                <c:pt idx="59033">
                  <c:v>-0.122006</c:v>
                </c:pt>
                <c:pt idx="59034">
                  <c:v>-0.12309299999999999</c:v>
                </c:pt>
                <c:pt idx="59035">
                  <c:v>-0.124264</c:v>
                </c:pt>
                <c:pt idx="59036">
                  <c:v>-0.12518499999999999</c:v>
                </c:pt>
                <c:pt idx="59037">
                  <c:v>-0.12639500000000001</c:v>
                </c:pt>
                <c:pt idx="59038">
                  <c:v>-0.127801</c:v>
                </c:pt>
                <c:pt idx="59039">
                  <c:v>-0.12892899999999999</c:v>
                </c:pt>
                <c:pt idx="59040">
                  <c:v>-0.12965499999999999</c:v>
                </c:pt>
                <c:pt idx="59041">
                  <c:v>-0.130993</c:v>
                </c:pt>
                <c:pt idx="59042">
                  <c:v>-0.13247200000000001</c:v>
                </c:pt>
                <c:pt idx="59043">
                  <c:v>-0.13370799999999999</c:v>
                </c:pt>
                <c:pt idx="59044">
                  <c:v>-0.134854</c:v>
                </c:pt>
                <c:pt idx="59045">
                  <c:v>-0.13614200000000001</c:v>
                </c:pt>
                <c:pt idx="59046">
                  <c:v>-0.13720599999999999</c:v>
                </c:pt>
                <c:pt idx="59047">
                  <c:v>-0.13841100000000001</c:v>
                </c:pt>
                <c:pt idx="59048">
                  <c:v>-0.139906</c:v>
                </c:pt>
                <c:pt idx="59049">
                  <c:v>-0.140929</c:v>
                </c:pt>
                <c:pt idx="59050">
                  <c:v>-0.14235700000000001</c:v>
                </c:pt>
                <c:pt idx="59051">
                  <c:v>-0.14385200000000001</c:v>
                </c:pt>
                <c:pt idx="59052">
                  <c:v>-0.14482600000000001</c:v>
                </c:pt>
                <c:pt idx="59053">
                  <c:v>-0.14655599999999999</c:v>
                </c:pt>
                <c:pt idx="59054">
                  <c:v>-0.14793600000000001</c:v>
                </c:pt>
                <c:pt idx="59055">
                  <c:v>-0.14957899999999999</c:v>
                </c:pt>
                <c:pt idx="59056">
                  <c:v>-0.150837</c:v>
                </c:pt>
                <c:pt idx="59057">
                  <c:v>-0.15254300000000001</c:v>
                </c:pt>
                <c:pt idx="59058">
                  <c:v>-0.15420600000000001</c:v>
                </c:pt>
                <c:pt idx="59059">
                  <c:v>-0.154723</c:v>
                </c:pt>
                <c:pt idx="59060">
                  <c:v>-0.15648999999999999</c:v>
                </c:pt>
                <c:pt idx="59061">
                  <c:v>-0.15870899999999999</c:v>
                </c:pt>
                <c:pt idx="59062">
                  <c:v>-0.159916</c:v>
                </c:pt>
                <c:pt idx="59063">
                  <c:v>-0.160965</c:v>
                </c:pt>
                <c:pt idx="59064">
                  <c:v>-0.16303000000000001</c:v>
                </c:pt>
                <c:pt idx="59065">
                  <c:v>-0.16459699999999999</c:v>
                </c:pt>
                <c:pt idx="59066">
                  <c:v>-0.166375</c:v>
                </c:pt>
                <c:pt idx="59067">
                  <c:v>-0.168019</c:v>
                </c:pt>
                <c:pt idx="59068">
                  <c:v>-0.169826</c:v>
                </c:pt>
                <c:pt idx="59069">
                  <c:v>-0.17164599999999999</c:v>
                </c:pt>
                <c:pt idx="59070">
                  <c:v>-0.17336699999999999</c:v>
                </c:pt>
                <c:pt idx="59071">
                  <c:v>-0.17532300000000001</c:v>
                </c:pt>
                <c:pt idx="59072">
                  <c:v>-0.176897</c:v>
                </c:pt>
                <c:pt idx="59073">
                  <c:v>-0.179008</c:v>
                </c:pt>
                <c:pt idx="59074">
                  <c:v>-0.18086099999999999</c:v>
                </c:pt>
                <c:pt idx="59075">
                  <c:v>-0.182587</c:v>
                </c:pt>
                <c:pt idx="59076">
                  <c:v>-0.18437899999999999</c:v>
                </c:pt>
                <c:pt idx="59077">
                  <c:v>-0.186558</c:v>
                </c:pt>
                <c:pt idx="59078">
                  <c:v>-0.18853300000000001</c:v>
                </c:pt>
                <c:pt idx="59079">
                  <c:v>-0.19029199999999999</c:v>
                </c:pt>
                <c:pt idx="59080">
                  <c:v>-0.192439</c:v>
                </c:pt>
                <c:pt idx="59081">
                  <c:v>-0.19475400000000001</c:v>
                </c:pt>
                <c:pt idx="59082">
                  <c:v>-0.19654199999999999</c:v>
                </c:pt>
                <c:pt idx="59083">
                  <c:v>-0.19858799999999999</c:v>
                </c:pt>
                <c:pt idx="59084">
                  <c:v>-0.20067499999999999</c:v>
                </c:pt>
                <c:pt idx="59085">
                  <c:v>-0.202517</c:v>
                </c:pt>
                <c:pt idx="59086">
                  <c:v>-0.20460500000000001</c:v>
                </c:pt>
                <c:pt idx="59087">
                  <c:v>-0.20672299999999999</c:v>
                </c:pt>
                <c:pt idx="59088">
                  <c:v>-0.208618</c:v>
                </c:pt>
                <c:pt idx="59089">
                  <c:v>-0.21080299999999999</c:v>
                </c:pt>
                <c:pt idx="59090">
                  <c:v>-0.21272199999999999</c:v>
                </c:pt>
                <c:pt idx="59091">
                  <c:v>-0.21487200000000001</c:v>
                </c:pt>
                <c:pt idx="59092">
                  <c:v>-0.217</c:v>
                </c:pt>
                <c:pt idx="59093">
                  <c:v>-0.21928</c:v>
                </c:pt>
                <c:pt idx="59094">
                  <c:v>-0.22136800000000001</c:v>
                </c:pt>
                <c:pt idx="59095">
                  <c:v>-0.223247</c:v>
                </c:pt>
                <c:pt idx="59096">
                  <c:v>-0.225713</c:v>
                </c:pt>
                <c:pt idx="59097">
                  <c:v>-0.22770899999999999</c:v>
                </c:pt>
                <c:pt idx="59098">
                  <c:v>-0.22988900000000001</c:v>
                </c:pt>
                <c:pt idx="59099">
                  <c:v>-0.23214699999999999</c:v>
                </c:pt>
                <c:pt idx="59100">
                  <c:v>-0.23428399999999999</c:v>
                </c:pt>
                <c:pt idx="59101">
                  <c:v>-0.23657700000000001</c:v>
                </c:pt>
                <c:pt idx="59102">
                  <c:v>-0.23866200000000001</c:v>
                </c:pt>
                <c:pt idx="59103">
                  <c:v>-0.24095800000000001</c:v>
                </c:pt>
                <c:pt idx="59104">
                  <c:v>-0.243089</c:v>
                </c:pt>
                <c:pt idx="59105">
                  <c:v>-0.245195</c:v>
                </c:pt>
                <c:pt idx="59106">
                  <c:v>-0.24714700000000001</c:v>
                </c:pt>
                <c:pt idx="59107">
                  <c:v>-0.24950800000000001</c:v>
                </c:pt>
                <c:pt idx="59108">
                  <c:v>-0.251253</c:v>
                </c:pt>
                <c:pt idx="59109">
                  <c:v>-0.25333800000000001</c:v>
                </c:pt>
                <c:pt idx="59110">
                  <c:v>-0.25521899999999997</c:v>
                </c:pt>
                <c:pt idx="59111">
                  <c:v>-0.25699300000000003</c:v>
                </c:pt>
                <c:pt idx="59112">
                  <c:v>-0.25889200000000001</c:v>
                </c:pt>
                <c:pt idx="59113">
                  <c:v>-0.26066699999999998</c:v>
                </c:pt>
                <c:pt idx="59114">
                  <c:v>-0.262347</c:v>
                </c:pt>
                <c:pt idx="59115">
                  <c:v>-0.26424900000000001</c:v>
                </c:pt>
                <c:pt idx="59116">
                  <c:v>-0.266042</c:v>
                </c:pt>
                <c:pt idx="59117">
                  <c:v>-0.26774300000000001</c:v>
                </c:pt>
                <c:pt idx="59118">
                  <c:v>-0.26955699999999999</c:v>
                </c:pt>
                <c:pt idx="59119">
                  <c:v>-0.27107500000000001</c:v>
                </c:pt>
                <c:pt idx="59120">
                  <c:v>-0.27256999999999998</c:v>
                </c:pt>
                <c:pt idx="59121">
                  <c:v>-0.27435999999999999</c:v>
                </c:pt>
                <c:pt idx="59122">
                  <c:v>-0.27560000000000001</c:v>
                </c:pt>
                <c:pt idx="59123">
                  <c:v>-0.27716800000000003</c:v>
                </c:pt>
                <c:pt idx="59124">
                  <c:v>-0.278424</c:v>
                </c:pt>
                <c:pt idx="59125">
                  <c:v>-0.27962399999999998</c:v>
                </c:pt>
                <c:pt idx="59126">
                  <c:v>-0.28102100000000002</c:v>
                </c:pt>
                <c:pt idx="59127">
                  <c:v>-0.28192200000000001</c:v>
                </c:pt>
                <c:pt idx="59128">
                  <c:v>-0.283134</c:v>
                </c:pt>
                <c:pt idx="59129">
                  <c:v>-0.28420200000000001</c:v>
                </c:pt>
                <c:pt idx="59130">
                  <c:v>-0.28545500000000001</c:v>
                </c:pt>
                <c:pt idx="59131">
                  <c:v>-0.28640700000000002</c:v>
                </c:pt>
                <c:pt idx="59132">
                  <c:v>-0.28723300000000002</c:v>
                </c:pt>
                <c:pt idx="59133">
                  <c:v>-0.28789100000000001</c:v>
                </c:pt>
                <c:pt idx="59134">
                  <c:v>-0.28875699999999999</c:v>
                </c:pt>
                <c:pt idx="59135">
                  <c:v>-0.28927799999999998</c:v>
                </c:pt>
                <c:pt idx="59136">
                  <c:v>-0.28984500000000002</c:v>
                </c:pt>
                <c:pt idx="59137">
                  <c:v>-0.290329</c:v>
                </c:pt>
                <c:pt idx="59138">
                  <c:v>-0.29075600000000001</c:v>
                </c:pt>
                <c:pt idx="59139">
                  <c:v>-0.291126</c:v>
                </c:pt>
                <c:pt idx="59140">
                  <c:v>-0.291348</c:v>
                </c:pt>
                <c:pt idx="59141">
                  <c:v>-0.291574</c:v>
                </c:pt>
                <c:pt idx="59142">
                  <c:v>-0.291875</c:v>
                </c:pt>
                <c:pt idx="59143">
                  <c:v>-0.29191299999999998</c:v>
                </c:pt>
                <c:pt idx="59144">
                  <c:v>-0.29170800000000002</c:v>
                </c:pt>
                <c:pt idx="59145">
                  <c:v>-0.29167500000000002</c:v>
                </c:pt>
                <c:pt idx="59146">
                  <c:v>-0.29158299999999998</c:v>
                </c:pt>
                <c:pt idx="59147">
                  <c:v>-0.291244</c:v>
                </c:pt>
                <c:pt idx="59148">
                  <c:v>-0.29077900000000001</c:v>
                </c:pt>
                <c:pt idx="59149">
                  <c:v>-0.29025299999999998</c:v>
                </c:pt>
                <c:pt idx="59150">
                  <c:v>-0.28980400000000001</c:v>
                </c:pt>
                <c:pt idx="59151">
                  <c:v>-0.28914099999999998</c:v>
                </c:pt>
                <c:pt idx="59152">
                  <c:v>-0.28834500000000002</c:v>
                </c:pt>
                <c:pt idx="59153">
                  <c:v>-0.28754000000000002</c:v>
                </c:pt>
                <c:pt idx="59154">
                  <c:v>-0.28654000000000002</c:v>
                </c:pt>
                <c:pt idx="59155">
                  <c:v>-0.28578799999999999</c:v>
                </c:pt>
                <c:pt idx="59156">
                  <c:v>-0.28472199999999998</c:v>
                </c:pt>
                <c:pt idx="59157">
                  <c:v>-0.28343400000000002</c:v>
                </c:pt>
                <c:pt idx="59158">
                  <c:v>-0.28236800000000001</c:v>
                </c:pt>
                <c:pt idx="59159">
                  <c:v>-0.28098899999999999</c:v>
                </c:pt>
                <c:pt idx="59160">
                  <c:v>-0.27949099999999999</c:v>
                </c:pt>
                <c:pt idx="59161">
                  <c:v>-0.27820099999999998</c:v>
                </c:pt>
                <c:pt idx="59162">
                  <c:v>-0.27640900000000002</c:v>
                </c:pt>
                <c:pt idx="59163">
                  <c:v>-0.274841</c:v>
                </c:pt>
                <c:pt idx="59164">
                  <c:v>-0.27281300000000003</c:v>
                </c:pt>
                <c:pt idx="59165">
                  <c:v>-0.27106400000000003</c:v>
                </c:pt>
                <c:pt idx="59166">
                  <c:v>-0.269345</c:v>
                </c:pt>
                <c:pt idx="59167">
                  <c:v>-0.26713399999999998</c:v>
                </c:pt>
                <c:pt idx="59168">
                  <c:v>-0.26510600000000001</c:v>
                </c:pt>
                <c:pt idx="59169">
                  <c:v>-0.26307399999999997</c:v>
                </c:pt>
                <c:pt idx="59170">
                  <c:v>-0.26101200000000002</c:v>
                </c:pt>
                <c:pt idx="59171">
                  <c:v>-0.25896400000000003</c:v>
                </c:pt>
                <c:pt idx="59172">
                  <c:v>-0.25653799999999999</c:v>
                </c:pt>
                <c:pt idx="59173">
                  <c:v>-0.25437300000000002</c:v>
                </c:pt>
                <c:pt idx="59174">
                  <c:v>-0.251919</c:v>
                </c:pt>
                <c:pt idx="59175">
                  <c:v>-0.24940699999999999</c:v>
                </c:pt>
                <c:pt idx="59176">
                  <c:v>-0.24682899999999999</c:v>
                </c:pt>
                <c:pt idx="59177">
                  <c:v>-0.244508</c:v>
                </c:pt>
                <c:pt idx="59178">
                  <c:v>-0.24177299999999999</c:v>
                </c:pt>
                <c:pt idx="59179">
                  <c:v>-0.239147</c:v>
                </c:pt>
                <c:pt idx="59180">
                  <c:v>-0.23636399999999999</c:v>
                </c:pt>
                <c:pt idx="59181">
                  <c:v>-0.23358499999999999</c:v>
                </c:pt>
                <c:pt idx="59182">
                  <c:v>-0.23097200000000001</c:v>
                </c:pt>
                <c:pt idx="59183">
                  <c:v>-0.22789300000000001</c:v>
                </c:pt>
                <c:pt idx="59184">
                  <c:v>-0.22495699999999999</c:v>
                </c:pt>
                <c:pt idx="59185">
                  <c:v>-0.22200800000000001</c:v>
                </c:pt>
                <c:pt idx="59186">
                  <c:v>-0.218832</c:v>
                </c:pt>
                <c:pt idx="59187">
                  <c:v>-0.215947</c:v>
                </c:pt>
                <c:pt idx="59188">
                  <c:v>-0.21271000000000001</c:v>
                </c:pt>
                <c:pt idx="59189">
                  <c:v>-0.209643</c:v>
                </c:pt>
                <c:pt idx="59190">
                  <c:v>-0.206458</c:v>
                </c:pt>
                <c:pt idx="59191">
                  <c:v>-0.203458</c:v>
                </c:pt>
                <c:pt idx="59192">
                  <c:v>-0.20012099999999999</c:v>
                </c:pt>
                <c:pt idx="59193">
                  <c:v>-0.197214</c:v>
                </c:pt>
                <c:pt idx="59194">
                  <c:v>-0.19397700000000001</c:v>
                </c:pt>
                <c:pt idx="59195">
                  <c:v>-0.19082299999999999</c:v>
                </c:pt>
                <c:pt idx="59196">
                  <c:v>-0.18759100000000001</c:v>
                </c:pt>
                <c:pt idx="59197">
                  <c:v>-0.18440799999999999</c:v>
                </c:pt>
                <c:pt idx="59198">
                  <c:v>-0.18157699999999999</c:v>
                </c:pt>
                <c:pt idx="59199">
                  <c:v>-0.178004</c:v>
                </c:pt>
                <c:pt idx="59200">
                  <c:v>-0.175204</c:v>
                </c:pt>
                <c:pt idx="59201">
                  <c:v>-0.17225599999999999</c:v>
                </c:pt>
                <c:pt idx="59202">
                  <c:v>-0.16891900000000001</c:v>
                </c:pt>
                <c:pt idx="59203">
                  <c:v>-0.16592000000000001</c:v>
                </c:pt>
                <c:pt idx="59204">
                  <c:v>-0.162687</c:v>
                </c:pt>
                <c:pt idx="59205">
                  <c:v>-0.159611</c:v>
                </c:pt>
                <c:pt idx="59206">
                  <c:v>-0.156499</c:v>
                </c:pt>
                <c:pt idx="59207">
                  <c:v>-0.153366</c:v>
                </c:pt>
                <c:pt idx="59208">
                  <c:v>-0.14988699999999999</c:v>
                </c:pt>
                <c:pt idx="59209">
                  <c:v>-0.14704500000000001</c:v>
                </c:pt>
                <c:pt idx="59210">
                  <c:v>-0.144066</c:v>
                </c:pt>
                <c:pt idx="59211">
                  <c:v>-0.14070299999999999</c:v>
                </c:pt>
                <c:pt idx="59212">
                  <c:v>-0.13777900000000001</c:v>
                </c:pt>
                <c:pt idx="59213">
                  <c:v>-0.13469700000000001</c:v>
                </c:pt>
                <c:pt idx="59214">
                  <c:v>-0.13161700000000001</c:v>
                </c:pt>
                <c:pt idx="59215">
                  <c:v>-0.128993</c:v>
                </c:pt>
                <c:pt idx="59216">
                  <c:v>-0.126226</c:v>
                </c:pt>
                <c:pt idx="59217">
                  <c:v>-0.12336</c:v>
                </c:pt>
                <c:pt idx="59218">
                  <c:v>-0.12059300000000001</c:v>
                </c:pt>
                <c:pt idx="59219">
                  <c:v>-0.118127</c:v>
                </c:pt>
                <c:pt idx="59220">
                  <c:v>-0.115672</c:v>
                </c:pt>
                <c:pt idx="59221">
                  <c:v>-0.112983</c:v>
                </c:pt>
                <c:pt idx="59222">
                  <c:v>-0.11076800000000001</c:v>
                </c:pt>
                <c:pt idx="59223">
                  <c:v>-0.108561</c:v>
                </c:pt>
                <c:pt idx="59224">
                  <c:v>-0.105826</c:v>
                </c:pt>
                <c:pt idx="59225">
                  <c:v>-0.10402599999999999</c:v>
                </c:pt>
                <c:pt idx="59226">
                  <c:v>-0.10180400000000001</c:v>
                </c:pt>
                <c:pt idx="59227">
                  <c:v>-9.9596400000000002E-2</c:v>
                </c:pt>
                <c:pt idx="59228">
                  <c:v>-9.7501500000000005E-2</c:v>
                </c:pt>
                <c:pt idx="59229">
                  <c:v>-9.5826300000000003E-2</c:v>
                </c:pt>
                <c:pt idx="59230">
                  <c:v>-9.3750500000000001E-2</c:v>
                </c:pt>
                <c:pt idx="59231">
                  <c:v>-9.2134900000000006E-2</c:v>
                </c:pt>
                <c:pt idx="59232">
                  <c:v>-9.0371699999999999E-2</c:v>
                </c:pt>
                <c:pt idx="59233">
                  <c:v>-8.8956400000000005E-2</c:v>
                </c:pt>
                <c:pt idx="59234">
                  <c:v>-8.7288000000000004E-2</c:v>
                </c:pt>
                <c:pt idx="59235">
                  <c:v>-8.5927799999999999E-2</c:v>
                </c:pt>
                <c:pt idx="59236">
                  <c:v>-8.4678500000000004E-2</c:v>
                </c:pt>
                <c:pt idx="59237">
                  <c:v>-8.3060899999999993E-2</c:v>
                </c:pt>
                <c:pt idx="59238">
                  <c:v>-8.2150500000000001E-2</c:v>
                </c:pt>
                <c:pt idx="59239">
                  <c:v>-8.0744099999999999E-2</c:v>
                </c:pt>
                <c:pt idx="59240">
                  <c:v>-7.9686199999999999E-2</c:v>
                </c:pt>
                <c:pt idx="59241">
                  <c:v>-7.9108899999999996E-2</c:v>
                </c:pt>
                <c:pt idx="59242">
                  <c:v>-7.7915899999999996E-2</c:v>
                </c:pt>
                <c:pt idx="59243">
                  <c:v>-7.7174699999999999E-2</c:v>
                </c:pt>
                <c:pt idx="59244">
                  <c:v>-7.6592099999999996E-2</c:v>
                </c:pt>
                <c:pt idx="59245">
                  <c:v>-7.5857599999999997E-2</c:v>
                </c:pt>
                <c:pt idx="59246">
                  <c:v>-7.5530700000000006E-2</c:v>
                </c:pt>
                <c:pt idx="59247">
                  <c:v>-7.4932299999999993E-2</c:v>
                </c:pt>
                <c:pt idx="59248">
                  <c:v>-7.4771599999999994E-2</c:v>
                </c:pt>
                <c:pt idx="59249">
                  <c:v>-7.4291899999999994E-2</c:v>
                </c:pt>
                <c:pt idx="59250">
                  <c:v>-7.4304800000000004E-2</c:v>
                </c:pt>
                <c:pt idx="59251">
                  <c:v>-7.4079599999999995E-2</c:v>
                </c:pt>
                <c:pt idx="59252">
                  <c:v>-7.44007E-2</c:v>
                </c:pt>
                <c:pt idx="59253">
                  <c:v>-7.4249499999999996E-2</c:v>
                </c:pt>
                <c:pt idx="59254">
                  <c:v>-7.4442499999999995E-2</c:v>
                </c:pt>
                <c:pt idx="59255">
                  <c:v>-7.4615699999999993E-2</c:v>
                </c:pt>
                <c:pt idx="59256">
                  <c:v>-7.4863799999999994E-2</c:v>
                </c:pt>
                <c:pt idx="59257">
                  <c:v>-7.5392100000000004E-2</c:v>
                </c:pt>
                <c:pt idx="59258">
                  <c:v>-7.5771000000000005E-2</c:v>
                </c:pt>
                <c:pt idx="59259">
                  <c:v>-7.6487399999999997E-2</c:v>
                </c:pt>
                <c:pt idx="59260">
                  <c:v>-7.7008499999999994E-2</c:v>
                </c:pt>
                <c:pt idx="59261">
                  <c:v>-7.7622700000000003E-2</c:v>
                </c:pt>
                <c:pt idx="59262">
                  <c:v>-7.8511300000000006E-2</c:v>
                </c:pt>
                <c:pt idx="59263">
                  <c:v>-7.9267299999999999E-2</c:v>
                </c:pt>
                <c:pt idx="59264">
                  <c:v>-8.0079899999999996E-2</c:v>
                </c:pt>
                <c:pt idx="59265">
                  <c:v>-8.1052700000000005E-2</c:v>
                </c:pt>
                <c:pt idx="59266">
                  <c:v>-8.1827800000000006E-2</c:v>
                </c:pt>
                <c:pt idx="59267">
                  <c:v>-8.2785999999999998E-2</c:v>
                </c:pt>
                <c:pt idx="59268">
                  <c:v>-8.3906800000000004E-2</c:v>
                </c:pt>
                <c:pt idx="59269">
                  <c:v>-8.4776400000000002E-2</c:v>
                </c:pt>
                <c:pt idx="59270">
                  <c:v>-8.6002899999999993E-2</c:v>
                </c:pt>
                <c:pt idx="59271">
                  <c:v>-8.70229E-2</c:v>
                </c:pt>
                <c:pt idx="59272">
                  <c:v>-8.8290900000000005E-2</c:v>
                </c:pt>
                <c:pt idx="59273">
                  <c:v>-8.94181E-2</c:v>
                </c:pt>
                <c:pt idx="59274">
                  <c:v>-9.0665999999999997E-2</c:v>
                </c:pt>
                <c:pt idx="59275">
                  <c:v>-9.1843800000000003E-2</c:v>
                </c:pt>
                <c:pt idx="59276">
                  <c:v>-9.3294799999999997E-2</c:v>
                </c:pt>
                <c:pt idx="59277">
                  <c:v>-9.4464699999999999E-2</c:v>
                </c:pt>
                <c:pt idx="59278">
                  <c:v>-9.6066200000000004E-2</c:v>
                </c:pt>
                <c:pt idx="59279">
                  <c:v>-9.7478200000000001E-2</c:v>
                </c:pt>
                <c:pt idx="59280">
                  <c:v>-9.8837300000000003E-2</c:v>
                </c:pt>
                <c:pt idx="59281">
                  <c:v>-0.100568</c:v>
                </c:pt>
                <c:pt idx="59282">
                  <c:v>-0.101856</c:v>
                </c:pt>
                <c:pt idx="59283">
                  <c:v>-0.103574</c:v>
                </c:pt>
                <c:pt idx="59284">
                  <c:v>-0.10505</c:v>
                </c:pt>
                <c:pt idx="59285">
                  <c:v>-0.106435</c:v>
                </c:pt>
                <c:pt idx="59286">
                  <c:v>-0.107962</c:v>
                </c:pt>
                <c:pt idx="59287">
                  <c:v>-0.10953400000000001</c:v>
                </c:pt>
                <c:pt idx="59288">
                  <c:v>-0.111036</c:v>
                </c:pt>
                <c:pt idx="59289">
                  <c:v>-0.112411</c:v>
                </c:pt>
                <c:pt idx="59290">
                  <c:v>-0.113674</c:v>
                </c:pt>
                <c:pt idx="59291">
                  <c:v>-0.11508599999999999</c:v>
                </c:pt>
                <c:pt idx="59292">
                  <c:v>-0.116414</c:v>
                </c:pt>
                <c:pt idx="59293">
                  <c:v>-0.117662</c:v>
                </c:pt>
                <c:pt idx="59294">
                  <c:v>-0.119172</c:v>
                </c:pt>
                <c:pt idx="59295">
                  <c:v>-0.12034599999999999</c:v>
                </c:pt>
                <c:pt idx="59296">
                  <c:v>-0.12162199999999999</c:v>
                </c:pt>
                <c:pt idx="59297">
                  <c:v>-0.122715</c:v>
                </c:pt>
                <c:pt idx="59298">
                  <c:v>-0.123958</c:v>
                </c:pt>
                <c:pt idx="59299">
                  <c:v>-0.12531300000000001</c:v>
                </c:pt>
                <c:pt idx="59300">
                  <c:v>-0.12651100000000001</c:v>
                </c:pt>
                <c:pt idx="59301">
                  <c:v>-0.12771199999999999</c:v>
                </c:pt>
                <c:pt idx="59302">
                  <c:v>-0.12873699999999999</c:v>
                </c:pt>
                <c:pt idx="59303">
                  <c:v>-0.12995200000000001</c:v>
                </c:pt>
                <c:pt idx="59304">
                  <c:v>-0.13131000000000001</c:v>
                </c:pt>
                <c:pt idx="59305">
                  <c:v>-0.13192599999999999</c:v>
                </c:pt>
                <c:pt idx="59306">
                  <c:v>-0.13331799999999999</c:v>
                </c:pt>
                <c:pt idx="59307">
                  <c:v>-0.134018</c:v>
                </c:pt>
                <c:pt idx="59308">
                  <c:v>-0.134968</c:v>
                </c:pt>
                <c:pt idx="59309">
                  <c:v>-0.135575</c:v>
                </c:pt>
                <c:pt idx="59310">
                  <c:v>-0.136407</c:v>
                </c:pt>
                <c:pt idx="59311">
                  <c:v>-0.13705800000000001</c:v>
                </c:pt>
                <c:pt idx="59312">
                  <c:v>-0.13753199999999999</c:v>
                </c:pt>
                <c:pt idx="59313">
                  <c:v>-0.13827300000000001</c:v>
                </c:pt>
                <c:pt idx="59314">
                  <c:v>-0.13855999999999999</c:v>
                </c:pt>
                <c:pt idx="59315">
                  <c:v>-0.13914499999999999</c:v>
                </c:pt>
                <c:pt idx="59316">
                  <c:v>-0.13939299999999999</c:v>
                </c:pt>
                <c:pt idx="59317">
                  <c:v>-0.13975000000000001</c:v>
                </c:pt>
                <c:pt idx="59318">
                  <c:v>-0.13977600000000001</c:v>
                </c:pt>
                <c:pt idx="59319">
                  <c:v>-0.14021400000000001</c:v>
                </c:pt>
                <c:pt idx="59320">
                  <c:v>-0.1401</c:v>
                </c:pt>
                <c:pt idx="59321">
                  <c:v>-0.140128</c:v>
                </c:pt>
                <c:pt idx="59322">
                  <c:v>-0.140289</c:v>
                </c:pt>
                <c:pt idx="59323">
                  <c:v>-0.14017099999999999</c:v>
                </c:pt>
                <c:pt idx="59324">
                  <c:v>-0.14005300000000001</c:v>
                </c:pt>
                <c:pt idx="59325">
                  <c:v>-0.13971600000000001</c:v>
                </c:pt>
                <c:pt idx="59326">
                  <c:v>-0.13960500000000001</c:v>
                </c:pt>
                <c:pt idx="59327">
                  <c:v>-0.13944899999999999</c:v>
                </c:pt>
                <c:pt idx="59328">
                  <c:v>-0.13866200000000001</c:v>
                </c:pt>
                <c:pt idx="59329">
                  <c:v>-0.13807900000000001</c:v>
                </c:pt>
                <c:pt idx="59330">
                  <c:v>-0.13752800000000001</c:v>
                </c:pt>
                <c:pt idx="59331">
                  <c:v>-0.136711</c:v>
                </c:pt>
                <c:pt idx="59332">
                  <c:v>-0.13592699999999999</c:v>
                </c:pt>
                <c:pt idx="59333">
                  <c:v>-0.13499900000000001</c:v>
                </c:pt>
                <c:pt idx="59334">
                  <c:v>-0.133771</c:v>
                </c:pt>
                <c:pt idx="59335">
                  <c:v>-0.13283200000000001</c:v>
                </c:pt>
                <c:pt idx="59336">
                  <c:v>-0.131359</c:v>
                </c:pt>
                <c:pt idx="59337">
                  <c:v>-0.13018299999999999</c:v>
                </c:pt>
                <c:pt idx="59338">
                  <c:v>-0.12889600000000001</c:v>
                </c:pt>
                <c:pt idx="59339">
                  <c:v>-0.127364</c:v>
                </c:pt>
                <c:pt idx="59340">
                  <c:v>-0.125975</c:v>
                </c:pt>
                <c:pt idx="59341">
                  <c:v>-0.124158</c:v>
                </c:pt>
                <c:pt idx="59342">
                  <c:v>-0.122905</c:v>
                </c:pt>
                <c:pt idx="59343">
                  <c:v>-0.12096899999999999</c:v>
                </c:pt>
                <c:pt idx="59344">
                  <c:v>-0.119186</c:v>
                </c:pt>
                <c:pt idx="59345">
                  <c:v>-0.117136</c:v>
                </c:pt>
                <c:pt idx="59346">
                  <c:v>-0.115562</c:v>
                </c:pt>
                <c:pt idx="59347">
                  <c:v>-0.113316</c:v>
                </c:pt>
                <c:pt idx="59348">
                  <c:v>-0.111285</c:v>
                </c:pt>
                <c:pt idx="59349">
                  <c:v>-0.10931</c:v>
                </c:pt>
                <c:pt idx="59350">
                  <c:v>-0.10713399999999999</c:v>
                </c:pt>
                <c:pt idx="59351">
                  <c:v>-0.10492600000000001</c:v>
                </c:pt>
                <c:pt idx="59352">
                  <c:v>-0.10237499999999999</c:v>
                </c:pt>
                <c:pt idx="59353">
                  <c:v>-0.100078</c:v>
                </c:pt>
                <c:pt idx="59354">
                  <c:v>-9.7797800000000004E-2</c:v>
                </c:pt>
                <c:pt idx="59355">
                  <c:v>-9.5053600000000002E-2</c:v>
                </c:pt>
                <c:pt idx="59356">
                  <c:v>-9.2738100000000004E-2</c:v>
                </c:pt>
                <c:pt idx="59357">
                  <c:v>-8.9880299999999996E-2</c:v>
                </c:pt>
                <c:pt idx="59358">
                  <c:v>-8.7469000000000005E-2</c:v>
                </c:pt>
                <c:pt idx="59359">
                  <c:v>-8.4472000000000005E-2</c:v>
                </c:pt>
                <c:pt idx="59360">
                  <c:v>-8.1594700000000006E-2</c:v>
                </c:pt>
                <c:pt idx="59361">
                  <c:v>-7.8885200000000003E-2</c:v>
                </c:pt>
                <c:pt idx="59362">
                  <c:v>-7.6013800000000006E-2</c:v>
                </c:pt>
                <c:pt idx="59363">
                  <c:v>-7.3002899999999996E-2</c:v>
                </c:pt>
                <c:pt idx="59364">
                  <c:v>-7.0117700000000005E-2</c:v>
                </c:pt>
                <c:pt idx="59365">
                  <c:v>-6.6922999999999996E-2</c:v>
                </c:pt>
                <c:pt idx="59366">
                  <c:v>-6.3927899999999996E-2</c:v>
                </c:pt>
                <c:pt idx="59367">
                  <c:v>-6.0653800000000001E-2</c:v>
                </c:pt>
                <c:pt idx="59368">
                  <c:v>-5.7814299999999999E-2</c:v>
                </c:pt>
                <c:pt idx="59369">
                  <c:v>-5.4623999999999999E-2</c:v>
                </c:pt>
                <c:pt idx="59370">
                  <c:v>-5.1636599999999998E-2</c:v>
                </c:pt>
                <c:pt idx="59371">
                  <c:v>-4.8379800000000001E-2</c:v>
                </c:pt>
                <c:pt idx="59372">
                  <c:v>-4.5259000000000001E-2</c:v>
                </c:pt>
                <c:pt idx="59373">
                  <c:v>-4.2266900000000003E-2</c:v>
                </c:pt>
                <c:pt idx="59374">
                  <c:v>-3.9288299999999998E-2</c:v>
                </c:pt>
                <c:pt idx="59375">
                  <c:v>-3.5921700000000001E-2</c:v>
                </c:pt>
                <c:pt idx="59376">
                  <c:v>-3.2877299999999998E-2</c:v>
                </c:pt>
                <c:pt idx="59377">
                  <c:v>-2.99724E-2</c:v>
                </c:pt>
                <c:pt idx="59378">
                  <c:v>-2.6834899999999998E-2</c:v>
                </c:pt>
                <c:pt idx="59379">
                  <c:v>-2.3654600000000001E-2</c:v>
                </c:pt>
                <c:pt idx="59380">
                  <c:v>-2.0731200000000002E-2</c:v>
                </c:pt>
                <c:pt idx="59381">
                  <c:v>-1.7659899999999999E-2</c:v>
                </c:pt>
                <c:pt idx="59382">
                  <c:v>-1.4696000000000001E-2</c:v>
                </c:pt>
                <c:pt idx="59383">
                  <c:v>-1.16697E-2</c:v>
                </c:pt>
                <c:pt idx="59384">
                  <c:v>-8.5482500000000003E-3</c:v>
                </c:pt>
                <c:pt idx="59385">
                  <c:v>-5.61723E-3</c:v>
                </c:pt>
                <c:pt idx="59386">
                  <c:v>-2.79226E-3</c:v>
                </c:pt>
                <c:pt idx="59387" formatCode="0.00E+00">
                  <c:v>-2.2985100000000001E-5</c:v>
                </c:pt>
                <c:pt idx="59388">
                  <c:v>2.8157600000000001E-3</c:v>
                </c:pt>
                <c:pt idx="59389">
                  <c:v>5.4528299999999997E-3</c:v>
                </c:pt>
                <c:pt idx="59390">
                  <c:v>7.8543299999999996E-3</c:v>
                </c:pt>
                <c:pt idx="59391">
                  <c:v>1.0707E-2</c:v>
                </c:pt>
                <c:pt idx="59392">
                  <c:v>1.3136999999999999E-2</c:v>
                </c:pt>
                <c:pt idx="59393">
                  <c:v>1.5615199999999999E-2</c:v>
                </c:pt>
                <c:pt idx="59394">
                  <c:v>1.7838300000000001E-2</c:v>
                </c:pt>
                <c:pt idx="59395">
                  <c:v>2.0553600000000002E-2</c:v>
                </c:pt>
                <c:pt idx="59396">
                  <c:v>2.2519000000000001E-2</c:v>
                </c:pt>
                <c:pt idx="59397">
                  <c:v>2.49394E-2</c:v>
                </c:pt>
                <c:pt idx="59398">
                  <c:v>2.69771E-2</c:v>
                </c:pt>
                <c:pt idx="59399">
                  <c:v>2.89809E-2</c:v>
                </c:pt>
                <c:pt idx="59400">
                  <c:v>3.09993E-2</c:v>
                </c:pt>
                <c:pt idx="59401">
                  <c:v>3.2896700000000001E-2</c:v>
                </c:pt>
                <c:pt idx="59402">
                  <c:v>3.4832399999999999E-2</c:v>
                </c:pt>
                <c:pt idx="59403">
                  <c:v>3.6407299999999997E-2</c:v>
                </c:pt>
                <c:pt idx="59404">
                  <c:v>3.8162599999999998E-2</c:v>
                </c:pt>
                <c:pt idx="59405">
                  <c:v>3.9416699999999999E-2</c:v>
                </c:pt>
                <c:pt idx="59406">
                  <c:v>4.1136699999999998E-2</c:v>
                </c:pt>
                <c:pt idx="59407">
                  <c:v>4.2180700000000002E-2</c:v>
                </c:pt>
                <c:pt idx="59408">
                  <c:v>4.3592499999999999E-2</c:v>
                </c:pt>
                <c:pt idx="59409">
                  <c:v>4.4755000000000003E-2</c:v>
                </c:pt>
                <c:pt idx="59410">
                  <c:v>4.5616900000000002E-2</c:v>
                </c:pt>
                <c:pt idx="59411">
                  <c:v>4.6901699999999998E-2</c:v>
                </c:pt>
                <c:pt idx="59412">
                  <c:v>4.7253900000000001E-2</c:v>
                </c:pt>
                <c:pt idx="59413">
                  <c:v>4.8378200000000003E-2</c:v>
                </c:pt>
                <c:pt idx="59414">
                  <c:v>4.8851400000000003E-2</c:v>
                </c:pt>
                <c:pt idx="59415">
                  <c:v>4.9155200000000003E-2</c:v>
                </c:pt>
                <c:pt idx="59416">
                  <c:v>4.97965E-2</c:v>
                </c:pt>
                <c:pt idx="59417">
                  <c:v>5.0036200000000003E-2</c:v>
                </c:pt>
                <c:pt idx="59418">
                  <c:v>5.0372800000000002E-2</c:v>
                </c:pt>
                <c:pt idx="59419">
                  <c:v>5.0355700000000003E-2</c:v>
                </c:pt>
                <c:pt idx="59420">
                  <c:v>5.0474699999999997E-2</c:v>
                </c:pt>
                <c:pt idx="59421">
                  <c:v>5.0239899999999997E-2</c:v>
                </c:pt>
                <c:pt idx="59422">
                  <c:v>5.0182200000000003E-2</c:v>
                </c:pt>
                <c:pt idx="59423">
                  <c:v>4.98942E-2</c:v>
                </c:pt>
                <c:pt idx="59424">
                  <c:v>4.9250200000000001E-2</c:v>
                </c:pt>
                <c:pt idx="59425">
                  <c:v>4.9202299999999997E-2</c:v>
                </c:pt>
                <c:pt idx="59426">
                  <c:v>4.8481799999999999E-2</c:v>
                </c:pt>
                <c:pt idx="59427">
                  <c:v>4.8046199999999997E-2</c:v>
                </c:pt>
                <c:pt idx="59428">
                  <c:v>4.7112399999999999E-2</c:v>
                </c:pt>
                <c:pt idx="59429">
                  <c:v>4.6498600000000001E-2</c:v>
                </c:pt>
                <c:pt idx="59430">
                  <c:v>4.5621299999999997E-2</c:v>
                </c:pt>
                <c:pt idx="59431">
                  <c:v>4.4539799999999997E-2</c:v>
                </c:pt>
                <c:pt idx="59432">
                  <c:v>4.3439499999999999E-2</c:v>
                </c:pt>
                <c:pt idx="59433">
                  <c:v>4.2411999999999998E-2</c:v>
                </c:pt>
                <c:pt idx="59434">
                  <c:v>4.0947799999999999E-2</c:v>
                </c:pt>
                <c:pt idx="59435">
                  <c:v>3.9686399999999997E-2</c:v>
                </c:pt>
                <c:pt idx="59436">
                  <c:v>3.8287599999999998E-2</c:v>
                </c:pt>
                <c:pt idx="59437">
                  <c:v>3.6853299999999999E-2</c:v>
                </c:pt>
                <c:pt idx="59438">
                  <c:v>3.53259E-2</c:v>
                </c:pt>
                <c:pt idx="59439">
                  <c:v>3.3594199999999998E-2</c:v>
                </c:pt>
                <c:pt idx="59440">
                  <c:v>3.2161200000000001E-2</c:v>
                </c:pt>
                <c:pt idx="59441">
                  <c:v>3.0209099999999999E-2</c:v>
                </c:pt>
                <c:pt idx="59442">
                  <c:v>2.8543099999999998E-2</c:v>
                </c:pt>
                <c:pt idx="59443">
                  <c:v>2.6629400000000001E-2</c:v>
                </c:pt>
                <c:pt idx="59444">
                  <c:v>2.4628299999999999E-2</c:v>
                </c:pt>
                <c:pt idx="59445">
                  <c:v>2.28872E-2</c:v>
                </c:pt>
                <c:pt idx="59446">
                  <c:v>2.06602E-2</c:v>
                </c:pt>
                <c:pt idx="59447">
                  <c:v>1.8847900000000001E-2</c:v>
                </c:pt>
                <c:pt idx="59448">
                  <c:v>1.67694E-2</c:v>
                </c:pt>
                <c:pt idx="59449">
                  <c:v>1.45816E-2</c:v>
                </c:pt>
                <c:pt idx="59450">
                  <c:v>1.23613E-2</c:v>
                </c:pt>
                <c:pt idx="59451">
                  <c:v>1.03917E-2</c:v>
                </c:pt>
                <c:pt idx="59452">
                  <c:v>8.0924900000000008E-3</c:v>
                </c:pt>
                <c:pt idx="59453">
                  <c:v>6.0995199999999998E-3</c:v>
                </c:pt>
                <c:pt idx="59454">
                  <c:v>3.9057100000000002E-3</c:v>
                </c:pt>
                <c:pt idx="59455">
                  <c:v>1.6313899999999999E-3</c:v>
                </c:pt>
                <c:pt idx="59456">
                  <c:v>-4.4536100000000002E-4</c:v>
                </c:pt>
                <c:pt idx="59457">
                  <c:v>-3.0973799999999998E-3</c:v>
                </c:pt>
                <c:pt idx="59458">
                  <c:v>-5.0280999999999998E-3</c:v>
                </c:pt>
                <c:pt idx="59459">
                  <c:v>-7.4656499999999999E-3</c:v>
                </c:pt>
                <c:pt idx="59460">
                  <c:v>-9.7582099999999998E-3</c:v>
                </c:pt>
                <c:pt idx="59461">
                  <c:v>-1.18846E-2</c:v>
                </c:pt>
                <c:pt idx="59462">
                  <c:v>-1.41303E-2</c:v>
                </c:pt>
                <c:pt idx="59463">
                  <c:v>-1.6305099999999999E-2</c:v>
                </c:pt>
                <c:pt idx="59464">
                  <c:v>-1.8676399999999999E-2</c:v>
                </c:pt>
                <c:pt idx="59465">
                  <c:v>-2.0683300000000002E-2</c:v>
                </c:pt>
                <c:pt idx="59466">
                  <c:v>-2.3067799999999999E-2</c:v>
                </c:pt>
                <c:pt idx="59467">
                  <c:v>-2.5181100000000001E-2</c:v>
                </c:pt>
                <c:pt idx="59468">
                  <c:v>-2.73113E-2</c:v>
                </c:pt>
                <c:pt idx="59469">
                  <c:v>-2.93479E-2</c:v>
                </c:pt>
                <c:pt idx="59470">
                  <c:v>-3.1430100000000002E-2</c:v>
                </c:pt>
                <c:pt idx="59471">
                  <c:v>-3.3697900000000003E-2</c:v>
                </c:pt>
                <c:pt idx="59472">
                  <c:v>-3.5374599999999999E-2</c:v>
                </c:pt>
                <c:pt idx="59473">
                  <c:v>-3.74641E-2</c:v>
                </c:pt>
                <c:pt idx="59474">
                  <c:v>-3.9173300000000001E-2</c:v>
                </c:pt>
                <c:pt idx="59475">
                  <c:v>-4.1186899999999999E-2</c:v>
                </c:pt>
                <c:pt idx="59476">
                  <c:v>-4.2904499999999998E-2</c:v>
                </c:pt>
                <c:pt idx="59477">
                  <c:v>-4.4864099999999997E-2</c:v>
                </c:pt>
                <c:pt idx="59478">
                  <c:v>-4.6262400000000002E-2</c:v>
                </c:pt>
                <c:pt idx="59479">
                  <c:v>-4.8065299999999998E-2</c:v>
                </c:pt>
                <c:pt idx="59480">
                  <c:v>-4.95506E-2</c:v>
                </c:pt>
                <c:pt idx="59481">
                  <c:v>-5.1130000000000002E-2</c:v>
                </c:pt>
                <c:pt idx="59482">
                  <c:v>-5.2716199999999998E-2</c:v>
                </c:pt>
                <c:pt idx="59483">
                  <c:v>-5.3759099999999997E-2</c:v>
                </c:pt>
                <c:pt idx="59484">
                  <c:v>-5.5245700000000002E-2</c:v>
                </c:pt>
                <c:pt idx="59485">
                  <c:v>-5.6494299999999997E-2</c:v>
                </c:pt>
                <c:pt idx="59486">
                  <c:v>-5.77972E-2</c:v>
                </c:pt>
                <c:pt idx="59487">
                  <c:v>-5.8827699999999997E-2</c:v>
                </c:pt>
                <c:pt idx="59488">
                  <c:v>-5.9992499999999997E-2</c:v>
                </c:pt>
                <c:pt idx="59489">
                  <c:v>-6.08642E-2</c:v>
                </c:pt>
                <c:pt idx="59490">
                  <c:v>-6.1812199999999998E-2</c:v>
                </c:pt>
                <c:pt idx="59491">
                  <c:v>-6.2454700000000002E-2</c:v>
                </c:pt>
                <c:pt idx="59492">
                  <c:v>-6.3287800000000005E-2</c:v>
                </c:pt>
                <c:pt idx="59493">
                  <c:v>-6.4011999999999999E-2</c:v>
                </c:pt>
                <c:pt idx="59494">
                  <c:v>-6.4229700000000001E-2</c:v>
                </c:pt>
                <c:pt idx="59495">
                  <c:v>-6.4929899999999999E-2</c:v>
                </c:pt>
                <c:pt idx="59496">
                  <c:v>-6.4959600000000006E-2</c:v>
                </c:pt>
                <c:pt idx="59497">
                  <c:v>-6.5581E-2</c:v>
                </c:pt>
                <c:pt idx="59498">
                  <c:v>-6.5704499999999999E-2</c:v>
                </c:pt>
                <c:pt idx="59499">
                  <c:v>-6.5702300000000005E-2</c:v>
                </c:pt>
                <c:pt idx="59500">
                  <c:v>-6.5547900000000006E-2</c:v>
                </c:pt>
                <c:pt idx="59501">
                  <c:v>-6.5338499999999994E-2</c:v>
                </c:pt>
                <c:pt idx="59502">
                  <c:v>-6.5359500000000001E-2</c:v>
                </c:pt>
                <c:pt idx="59503">
                  <c:v>-6.5109799999999995E-2</c:v>
                </c:pt>
                <c:pt idx="59504">
                  <c:v>-6.46568E-2</c:v>
                </c:pt>
                <c:pt idx="59505">
                  <c:v>-6.4002000000000003E-2</c:v>
                </c:pt>
                <c:pt idx="59506">
                  <c:v>-6.3636100000000001E-2</c:v>
                </c:pt>
                <c:pt idx="59507">
                  <c:v>-6.2716999999999995E-2</c:v>
                </c:pt>
                <c:pt idx="59508">
                  <c:v>-6.2146100000000003E-2</c:v>
                </c:pt>
                <c:pt idx="59509">
                  <c:v>-6.1188100000000002E-2</c:v>
                </c:pt>
                <c:pt idx="59510">
                  <c:v>-6.0159999999999998E-2</c:v>
                </c:pt>
                <c:pt idx="59511">
                  <c:v>-5.90684E-2</c:v>
                </c:pt>
                <c:pt idx="59512">
                  <c:v>-5.7767899999999997E-2</c:v>
                </c:pt>
                <c:pt idx="59513">
                  <c:v>-5.6822699999999997E-2</c:v>
                </c:pt>
                <c:pt idx="59514">
                  <c:v>-5.5313500000000002E-2</c:v>
                </c:pt>
                <c:pt idx="59515">
                  <c:v>-5.3870500000000002E-2</c:v>
                </c:pt>
                <c:pt idx="59516">
                  <c:v>-5.2274399999999999E-2</c:v>
                </c:pt>
                <c:pt idx="59517">
                  <c:v>-5.0739399999999997E-2</c:v>
                </c:pt>
                <c:pt idx="59518">
                  <c:v>-4.9003499999999998E-2</c:v>
                </c:pt>
                <c:pt idx="59519">
                  <c:v>-4.7251500000000002E-2</c:v>
                </c:pt>
                <c:pt idx="59520">
                  <c:v>-4.54245E-2</c:v>
                </c:pt>
                <c:pt idx="59521">
                  <c:v>-4.3314600000000002E-2</c:v>
                </c:pt>
                <c:pt idx="59522">
                  <c:v>-4.15057E-2</c:v>
                </c:pt>
                <c:pt idx="59523">
                  <c:v>-3.9326E-2</c:v>
                </c:pt>
                <c:pt idx="59524">
                  <c:v>-3.7281799999999997E-2</c:v>
                </c:pt>
                <c:pt idx="59525">
                  <c:v>-3.4805200000000001E-2</c:v>
                </c:pt>
                <c:pt idx="59526">
                  <c:v>-3.2621299999999999E-2</c:v>
                </c:pt>
                <c:pt idx="59527">
                  <c:v>-3.01003E-2</c:v>
                </c:pt>
                <c:pt idx="59528">
                  <c:v>-2.75204E-2</c:v>
                </c:pt>
                <c:pt idx="59529">
                  <c:v>-2.5089E-2</c:v>
                </c:pt>
                <c:pt idx="59530">
                  <c:v>-2.2305100000000001E-2</c:v>
                </c:pt>
                <c:pt idx="59531">
                  <c:v>-1.9741000000000002E-2</c:v>
                </c:pt>
                <c:pt idx="59532">
                  <c:v>-1.68804E-2</c:v>
                </c:pt>
                <c:pt idx="59533">
                  <c:v>-1.3895299999999999E-2</c:v>
                </c:pt>
                <c:pt idx="59534">
                  <c:v>-1.0963000000000001E-2</c:v>
                </c:pt>
                <c:pt idx="59535">
                  <c:v>-8.2589199999999995E-3</c:v>
                </c:pt>
                <c:pt idx="59536">
                  <c:v>-5.3166100000000003E-3</c:v>
                </c:pt>
                <c:pt idx="59537">
                  <c:v>-2.2047099999999999E-3</c:v>
                </c:pt>
                <c:pt idx="59538">
                  <c:v>8.25992E-4</c:v>
                </c:pt>
                <c:pt idx="59539">
                  <c:v>3.89793E-3</c:v>
                </c:pt>
                <c:pt idx="59540">
                  <c:v>6.8715299999999998E-3</c:v>
                </c:pt>
                <c:pt idx="59541">
                  <c:v>1.01046E-2</c:v>
                </c:pt>
                <c:pt idx="59542">
                  <c:v>1.3273699999999999E-2</c:v>
                </c:pt>
                <c:pt idx="59543">
                  <c:v>1.6368799999999999E-2</c:v>
                </c:pt>
                <c:pt idx="59544">
                  <c:v>1.9758899999999999E-2</c:v>
                </c:pt>
                <c:pt idx="59545">
                  <c:v>2.2844300000000001E-2</c:v>
                </c:pt>
                <c:pt idx="59546">
                  <c:v>2.6121200000000001E-2</c:v>
                </c:pt>
                <c:pt idx="59547">
                  <c:v>2.9272200000000002E-2</c:v>
                </c:pt>
                <c:pt idx="59548">
                  <c:v>3.2782199999999997E-2</c:v>
                </c:pt>
                <c:pt idx="59549">
                  <c:v>3.5945400000000002E-2</c:v>
                </c:pt>
                <c:pt idx="59550">
                  <c:v>3.9452099999999997E-2</c:v>
                </c:pt>
                <c:pt idx="59551">
                  <c:v>4.2266199999999997E-2</c:v>
                </c:pt>
                <c:pt idx="59552">
                  <c:v>4.57259E-2</c:v>
                </c:pt>
                <c:pt idx="59553">
                  <c:v>4.8830199999999997E-2</c:v>
                </c:pt>
                <c:pt idx="59554">
                  <c:v>5.2113899999999998E-2</c:v>
                </c:pt>
                <c:pt idx="59555">
                  <c:v>5.5415300000000001E-2</c:v>
                </c:pt>
                <c:pt idx="59556">
                  <c:v>5.8349699999999997E-2</c:v>
                </c:pt>
                <c:pt idx="59557">
                  <c:v>6.1543E-2</c:v>
                </c:pt>
                <c:pt idx="59558">
                  <c:v>6.479E-2</c:v>
                </c:pt>
                <c:pt idx="59559">
                  <c:v>6.7938600000000002E-2</c:v>
                </c:pt>
                <c:pt idx="59560">
                  <c:v>7.0882100000000003E-2</c:v>
                </c:pt>
                <c:pt idx="59561">
                  <c:v>7.3914199999999999E-2</c:v>
                </c:pt>
                <c:pt idx="59562">
                  <c:v>7.6950900000000003E-2</c:v>
                </c:pt>
                <c:pt idx="59563">
                  <c:v>7.9983299999999993E-2</c:v>
                </c:pt>
                <c:pt idx="59564">
                  <c:v>8.2955299999999996E-2</c:v>
                </c:pt>
                <c:pt idx="59565">
                  <c:v>8.5763300000000001E-2</c:v>
                </c:pt>
                <c:pt idx="59566">
                  <c:v>8.8549799999999998E-2</c:v>
                </c:pt>
                <c:pt idx="59567">
                  <c:v>9.1332399999999994E-2</c:v>
                </c:pt>
                <c:pt idx="59568">
                  <c:v>9.4180299999999995E-2</c:v>
                </c:pt>
                <c:pt idx="59569">
                  <c:v>9.6577700000000002E-2</c:v>
                </c:pt>
                <c:pt idx="59570">
                  <c:v>9.9462400000000006E-2</c:v>
                </c:pt>
                <c:pt idx="59571">
                  <c:v>0.101662</c:v>
                </c:pt>
                <c:pt idx="59572">
                  <c:v>0.104201</c:v>
                </c:pt>
                <c:pt idx="59573">
                  <c:v>0.106381</c:v>
                </c:pt>
                <c:pt idx="59574">
                  <c:v>0.108796</c:v>
                </c:pt>
                <c:pt idx="59575">
                  <c:v>0.11108700000000001</c:v>
                </c:pt>
                <c:pt idx="59576">
                  <c:v>0.113083</c:v>
                </c:pt>
                <c:pt idx="59577">
                  <c:v>0.11527900000000001</c:v>
                </c:pt>
                <c:pt idx="59578">
                  <c:v>0.117037</c:v>
                </c:pt>
                <c:pt idx="59579">
                  <c:v>0.119313</c:v>
                </c:pt>
                <c:pt idx="59580">
                  <c:v>0.120783</c:v>
                </c:pt>
                <c:pt idx="59581">
                  <c:v>0.122782</c:v>
                </c:pt>
                <c:pt idx="59582">
                  <c:v>0.124095</c:v>
                </c:pt>
                <c:pt idx="59583">
                  <c:v>0.125641</c:v>
                </c:pt>
                <c:pt idx="59584">
                  <c:v>0.12726299999999999</c:v>
                </c:pt>
                <c:pt idx="59585">
                  <c:v>0.128389</c:v>
                </c:pt>
                <c:pt idx="59586">
                  <c:v>0.12978999999999999</c:v>
                </c:pt>
                <c:pt idx="59587">
                  <c:v>0.130909</c:v>
                </c:pt>
                <c:pt idx="59588">
                  <c:v>0.132076</c:v>
                </c:pt>
                <c:pt idx="59589">
                  <c:v>0.13320499999999999</c:v>
                </c:pt>
                <c:pt idx="59590">
                  <c:v>0.133963</c:v>
                </c:pt>
                <c:pt idx="59591">
                  <c:v>0.13486899999999999</c:v>
                </c:pt>
                <c:pt idx="59592">
                  <c:v>0.13542899999999999</c:v>
                </c:pt>
                <c:pt idx="59593">
                  <c:v>0.13622000000000001</c:v>
                </c:pt>
                <c:pt idx="59594">
                  <c:v>0.136823</c:v>
                </c:pt>
                <c:pt idx="59595">
                  <c:v>0.13724900000000001</c:v>
                </c:pt>
                <c:pt idx="59596">
                  <c:v>0.13768900000000001</c:v>
                </c:pt>
                <c:pt idx="59597">
                  <c:v>0.13822300000000001</c:v>
                </c:pt>
                <c:pt idx="59598">
                  <c:v>0.13849</c:v>
                </c:pt>
                <c:pt idx="59599">
                  <c:v>0.13875799999999999</c:v>
                </c:pt>
                <c:pt idx="59600">
                  <c:v>0.13892399999999999</c:v>
                </c:pt>
                <c:pt idx="59601">
                  <c:v>0.13900999999999999</c:v>
                </c:pt>
                <c:pt idx="59602">
                  <c:v>0.13891500000000001</c:v>
                </c:pt>
                <c:pt idx="59603">
                  <c:v>0.13864399999999999</c:v>
                </c:pt>
                <c:pt idx="59604">
                  <c:v>0.138429</c:v>
                </c:pt>
                <c:pt idx="59605">
                  <c:v>0.138186</c:v>
                </c:pt>
                <c:pt idx="59606">
                  <c:v>0.13755000000000001</c:v>
                </c:pt>
                <c:pt idx="59607">
                  <c:v>0.13713800000000001</c:v>
                </c:pt>
                <c:pt idx="59608">
                  <c:v>0.13658999999999999</c:v>
                </c:pt>
                <c:pt idx="59609">
                  <c:v>0.135766</c:v>
                </c:pt>
                <c:pt idx="59610">
                  <c:v>0.135019</c:v>
                </c:pt>
                <c:pt idx="59611">
                  <c:v>0.13433500000000001</c:v>
                </c:pt>
                <c:pt idx="59612">
                  <c:v>0.13325999999999999</c:v>
                </c:pt>
                <c:pt idx="59613">
                  <c:v>0.132219</c:v>
                </c:pt>
                <c:pt idx="59614">
                  <c:v>0.131303</c:v>
                </c:pt>
                <c:pt idx="59615">
                  <c:v>0.13012000000000001</c:v>
                </c:pt>
                <c:pt idx="59616">
                  <c:v>0.128992</c:v>
                </c:pt>
                <c:pt idx="59617">
                  <c:v>0.127828</c:v>
                </c:pt>
                <c:pt idx="59618">
                  <c:v>0.12665799999999999</c:v>
                </c:pt>
                <c:pt idx="59619">
                  <c:v>0.12525500000000001</c:v>
                </c:pt>
                <c:pt idx="59620">
                  <c:v>0.12400799999999999</c:v>
                </c:pt>
                <c:pt idx="59621">
                  <c:v>0.12256499999999999</c:v>
                </c:pt>
                <c:pt idx="59622">
                  <c:v>0.121321</c:v>
                </c:pt>
                <c:pt idx="59623">
                  <c:v>0.119633</c:v>
                </c:pt>
                <c:pt idx="59624">
                  <c:v>0.118558</c:v>
                </c:pt>
                <c:pt idx="59625">
                  <c:v>0.11681800000000001</c:v>
                </c:pt>
                <c:pt idx="59626">
                  <c:v>0.115345</c:v>
                </c:pt>
                <c:pt idx="59627">
                  <c:v>0.113888</c:v>
                </c:pt>
                <c:pt idx="59628">
                  <c:v>0.112208</c:v>
                </c:pt>
                <c:pt idx="59629">
                  <c:v>0.110557</c:v>
                </c:pt>
                <c:pt idx="59630">
                  <c:v>0.108935</c:v>
                </c:pt>
                <c:pt idx="59631">
                  <c:v>0.107442</c:v>
                </c:pt>
                <c:pt idx="59632">
                  <c:v>0.105726</c:v>
                </c:pt>
                <c:pt idx="59633">
                  <c:v>0.104077</c:v>
                </c:pt>
                <c:pt idx="59634">
                  <c:v>0.102432</c:v>
                </c:pt>
                <c:pt idx="59635">
                  <c:v>0.100685</c:v>
                </c:pt>
                <c:pt idx="59636">
                  <c:v>9.9103999999999998E-2</c:v>
                </c:pt>
                <c:pt idx="59637">
                  <c:v>9.7532400000000005E-2</c:v>
                </c:pt>
                <c:pt idx="59638">
                  <c:v>9.5787800000000006E-2</c:v>
                </c:pt>
                <c:pt idx="59639">
                  <c:v>9.4117599999999996E-2</c:v>
                </c:pt>
                <c:pt idx="59640">
                  <c:v>9.2573000000000003E-2</c:v>
                </c:pt>
                <c:pt idx="59641">
                  <c:v>9.0770699999999996E-2</c:v>
                </c:pt>
                <c:pt idx="59642">
                  <c:v>8.9071399999999995E-2</c:v>
                </c:pt>
                <c:pt idx="59643">
                  <c:v>8.7600999999999998E-2</c:v>
                </c:pt>
                <c:pt idx="59644">
                  <c:v>8.5891700000000001E-2</c:v>
                </c:pt>
                <c:pt idx="59645">
                  <c:v>8.4494299999999994E-2</c:v>
                </c:pt>
                <c:pt idx="59646">
                  <c:v>8.2800499999999999E-2</c:v>
                </c:pt>
                <c:pt idx="59647">
                  <c:v>8.1370100000000001E-2</c:v>
                </c:pt>
                <c:pt idx="59648">
                  <c:v>7.9879400000000003E-2</c:v>
                </c:pt>
                <c:pt idx="59649">
                  <c:v>7.8320200000000006E-2</c:v>
                </c:pt>
                <c:pt idx="59650">
                  <c:v>7.7279899999999999E-2</c:v>
                </c:pt>
                <c:pt idx="59651">
                  <c:v>7.59161E-2</c:v>
                </c:pt>
                <c:pt idx="59652">
                  <c:v>7.43196E-2</c:v>
                </c:pt>
                <c:pt idx="59653">
                  <c:v>7.3235800000000004E-2</c:v>
                </c:pt>
                <c:pt idx="59654">
                  <c:v>7.2067500000000007E-2</c:v>
                </c:pt>
                <c:pt idx="59655">
                  <c:v>7.0789599999999994E-2</c:v>
                </c:pt>
                <c:pt idx="59656">
                  <c:v>6.9678900000000002E-2</c:v>
                </c:pt>
                <c:pt idx="59657">
                  <c:v>6.86475E-2</c:v>
                </c:pt>
                <c:pt idx="59658">
                  <c:v>6.7714099999999999E-2</c:v>
                </c:pt>
                <c:pt idx="59659">
                  <c:v>6.6844000000000001E-2</c:v>
                </c:pt>
                <c:pt idx="59660">
                  <c:v>6.5897499999999998E-2</c:v>
                </c:pt>
                <c:pt idx="59661">
                  <c:v>6.5186999999999995E-2</c:v>
                </c:pt>
                <c:pt idx="59662">
                  <c:v>6.44097E-2</c:v>
                </c:pt>
                <c:pt idx="59663">
                  <c:v>6.3856300000000005E-2</c:v>
                </c:pt>
                <c:pt idx="59664">
                  <c:v>6.3264000000000001E-2</c:v>
                </c:pt>
                <c:pt idx="59665">
                  <c:v>6.2599699999999994E-2</c:v>
                </c:pt>
                <c:pt idx="59666">
                  <c:v>6.21945E-2</c:v>
                </c:pt>
                <c:pt idx="59667">
                  <c:v>6.2006100000000001E-2</c:v>
                </c:pt>
                <c:pt idx="59668">
                  <c:v>6.1339900000000003E-2</c:v>
                </c:pt>
                <c:pt idx="59669">
                  <c:v>6.0887200000000002E-2</c:v>
                </c:pt>
                <c:pt idx="59670">
                  <c:v>6.1093599999999998E-2</c:v>
                </c:pt>
                <c:pt idx="59671">
                  <c:v>6.0835599999999997E-2</c:v>
                </c:pt>
                <c:pt idx="59672">
                  <c:v>6.0825799999999999E-2</c:v>
                </c:pt>
                <c:pt idx="59673">
                  <c:v>6.0666100000000001E-2</c:v>
                </c:pt>
                <c:pt idx="59674">
                  <c:v>6.0708499999999999E-2</c:v>
                </c:pt>
                <c:pt idx="59675">
                  <c:v>6.0816099999999998E-2</c:v>
                </c:pt>
                <c:pt idx="59676">
                  <c:v>6.08152E-2</c:v>
                </c:pt>
                <c:pt idx="59677">
                  <c:v>6.1199099999999999E-2</c:v>
                </c:pt>
                <c:pt idx="59678">
                  <c:v>6.1695300000000002E-2</c:v>
                </c:pt>
                <c:pt idx="59679">
                  <c:v>6.18656E-2</c:v>
                </c:pt>
                <c:pt idx="59680">
                  <c:v>6.2299199999999999E-2</c:v>
                </c:pt>
                <c:pt idx="59681">
                  <c:v>6.2891699999999995E-2</c:v>
                </c:pt>
                <c:pt idx="59682">
                  <c:v>6.3680200000000006E-2</c:v>
                </c:pt>
                <c:pt idx="59683">
                  <c:v>6.4247600000000002E-2</c:v>
                </c:pt>
                <c:pt idx="59684">
                  <c:v>6.4695900000000001E-2</c:v>
                </c:pt>
                <c:pt idx="59685">
                  <c:v>6.5734200000000007E-2</c:v>
                </c:pt>
                <c:pt idx="59686">
                  <c:v>6.6688200000000003E-2</c:v>
                </c:pt>
                <c:pt idx="59687">
                  <c:v>6.7524299999999995E-2</c:v>
                </c:pt>
                <c:pt idx="59688">
                  <c:v>6.8394499999999997E-2</c:v>
                </c:pt>
                <c:pt idx="59689">
                  <c:v>6.9509399999999999E-2</c:v>
                </c:pt>
                <c:pt idx="59690">
                  <c:v>7.0466200000000007E-2</c:v>
                </c:pt>
                <c:pt idx="59691">
                  <c:v>7.1770600000000004E-2</c:v>
                </c:pt>
                <c:pt idx="59692">
                  <c:v>7.2699E-2</c:v>
                </c:pt>
                <c:pt idx="59693">
                  <c:v>7.4099300000000007E-2</c:v>
                </c:pt>
                <c:pt idx="59694">
                  <c:v>7.5183100000000003E-2</c:v>
                </c:pt>
                <c:pt idx="59695">
                  <c:v>7.6627799999999996E-2</c:v>
                </c:pt>
                <c:pt idx="59696">
                  <c:v>7.7951900000000005E-2</c:v>
                </c:pt>
                <c:pt idx="59697">
                  <c:v>7.9051300000000005E-2</c:v>
                </c:pt>
                <c:pt idx="59698">
                  <c:v>8.08112E-2</c:v>
                </c:pt>
                <c:pt idx="59699">
                  <c:v>8.20771E-2</c:v>
                </c:pt>
                <c:pt idx="59700">
                  <c:v>8.3349699999999999E-2</c:v>
                </c:pt>
                <c:pt idx="59701">
                  <c:v>8.5001499999999994E-2</c:v>
                </c:pt>
                <c:pt idx="59702">
                  <c:v>8.6472900000000005E-2</c:v>
                </c:pt>
                <c:pt idx="59703">
                  <c:v>8.7956300000000001E-2</c:v>
                </c:pt>
                <c:pt idx="59704">
                  <c:v>8.9526099999999997E-2</c:v>
                </c:pt>
                <c:pt idx="59705">
                  <c:v>9.1126499999999999E-2</c:v>
                </c:pt>
                <c:pt idx="59706">
                  <c:v>9.2627899999999999E-2</c:v>
                </c:pt>
                <c:pt idx="59707">
                  <c:v>9.4315200000000002E-2</c:v>
                </c:pt>
                <c:pt idx="59708">
                  <c:v>9.5891400000000002E-2</c:v>
                </c:pt>
                <c:pt idx="59709">
                  <c:v>9.7517199999999998E-2</c:v>
                </c:pt>
                <c:pt idx="59710">
                  <c:v>9.8920099999999997E-2</c:v>
                </c:pt>
                <c:pt idx="59711">
                  <c:v>0.10077899999999999</c:v>
                </c:pt>
                <c:pt idx="59712">
                  <c:v>0.10238800000000001</c:v>
                </c:pt>
                <c:pt idx="59713">
                  <c:v>0.103821</c:v>
                </c:pt>
                <c:pt idx="59714">
                  <c:v>0.105668</c:v>
                </c:pt>
                <c:pt idx="59715">
                  <c:v>0.107215</c:v>
                </c:pt>
                <c:pt idx="59716">
                  <c:v>0.108749</c:v>
                </c:pt>
                <c:pt idx="59717">
                  <c:v>0.11038199999999999</c:v>
                </c:pt>
                <c:pt idx="59718">
                  <c:v>0.11225</c:v>
                </c:pt>
                <c:pt idx="59719">
                  <c:v>0.113471</c:v>
                </c:pt>
                <c:pt idx="59720">
                  <c:v>0.115094</c:v>
                </c:pt>
                <c:pt idx="59721">
                  <c:v>0.116521</c:v>
                </c:pt>
                <c:pt idx="59722">
                  <c:v>0.118087</c:v>
                </c:pt>
                <c:pt idx="59723">
                  <c:v>0.11949700000000001</c:v>
                </c:pt>
                <c:pt idx="59724">
                  <c:v>0.120711</c:v>
                </c:pt>
                <c:pt idx="59725">
                  <c:v>0.122416</c:v>
                </c:pt>
                <c:pt idx="59726">
                  <c:v>0.123446</c:v>
                </c:pt>
                <c:pt idx="59727">
                  <c:v>0.12495199999999999</c:v>
                </c:pt>
                <c:pt idx="59728">
                  <c:v>0.126106</c:v>
                </c:pt>
                <c:pt idx="59729">
                  <c:v>0.127299</c:v>
                </c:pt>
                <c:pt idx="59730">
                  <c:v>0.12859899999999999</c:v>
                </c:pt>
                <c:pt idx="59731">
                  <c:v>0.12968399999999999</c:v>
                </c:pt>
                <c:pt idx="59732">
                  <c:v>0.130629</c:v>
                </c:pt>
                <c:pt idx="59733">
                  <c:v>0.131685</c:v>
                </c:pt>
                <c:pt idx="59734">
                  <c:v>0.132719</c:v>
                </c:pt>
                <c:pt idx="59735">
                  <c:v>0.13356599999999999</c:v>
                </c:pt>
                <c:pt idx="59736">
                  <c:v>0.13450999999999999</c:v>
                </c:pt>
                <c:pt idx="59737">
                  <c:v>0.13506699999999999</c:v>
                </c:pt>
                <c:pt idx="59738">
                  <c:v>0.13583799999999999</c:v>
                </c:pt>
                <c:pt idx="59739">
                  <c:v>0.13650000000000001</c:v>
                </c:pt>
                <c:pt idx="59740">
                  <c:v>0.13705100000000001</c:v>
                </c:pt>
                <c:pt idx="59741">
                  <c:v>0.13766</c:v>
                </c:pt>
                <c:pt idx="59742">
                  <c:v>0.13797999999999999</c:v>
                </c:pt>
                <c:pt idx="59743">
                  <c:v>0.138487</c:v>
                </c:pt>
                <c:pt idx="59744">
                  <c:v>0.13902300000000001</c:v>
                </c:pt>
                <c:pt idx="59745">
                  <c:v>0.139184</c:v>
                </c:pt>
                <c:pt idx="59746">
                  <c:v>0.13925499999999999</c:v>
                </c:pt>
                <c:pt idx="59747">
                  <c:v>0.13954800000000001</c:v>
                </c:pt>
                <c:pt idx="59748">
                  <c:v>0.13947899999999999</c:v>
                </c:pt>
                <c:pt idx="59749">
                  <c:v>0.13947300000000001</c:v>
                </c:pt>
                <c:pt idx="59750">
                  <c:v>0.13921</c:v>
                </c:pt>
                <c:pt idx="59751">
                  <c:v>0.13931399999999999</c:v>
                </c:pt>
                <c:pt idx="59752">
                  <c:v>0.13888500000000001</c:v>
                </c:pt>
                <c:pt idx="59753">
                  <c:v>0.138291</c:v>
                </c:pt>
                <c:pt idx="59754">
                  <c:v>0.138293</c:v>
                </c:pt>
                <c:pt idx="59755">
                  <c:v>0.13747100000000001</c:v>
                </c:pt>
                <c:pt idx="59756">
                  <c:v>0.13718</c:v>
                </c:pt>
                <c:pt idx="59757">
                  <c:v>0.13628399999999999</c:v>
                </c:pt>
                <c:pt idx="59758">
                  <c:v>0.13561899999999999</c:v>
                </c:pt>
                <c:pt idx="59759">
                  <c:v>0.134715</c:v>
                </c:pt>
                <c:pt idx="59760">
                  <c:v>0.13406999999999999</c:v>
                </c:pt>
                <c:pt idx="59761">
                  <c:v>0.13284599999999999</c:v>
                </c:pt>
                <c:pt idx="59762">
                  <c:v>0.13207099999999999</c:v>
                </c:pt>
                <c:pt idx="59763">
                  <c:v>0.130995</c:v>
                </c:pt>
                <c:pt idx="59764">
                  <c:v>0.12958700000000001</c:v>
                </c:pt>
                <c:pt idx="59765">
                  <c:v>0.128472</c:v>
                </c:pt>
                <c:pt idx="59766">
                  <c:v>0.12701299999999999</c:v>
                </c:pt>
                <c:pt idx="59767">
                  <c:v>0.126024</c:v>
                </c:pt>
                <c:pt idx="59768">
                  <c:v>0.124293</c:v>
                </c:pt>
                <c:pt idx="59769">
                  <c:v>0.12253699999999999</c:v>
                </c:pt>
                <c:pt idx="59770">
                  <c:v>0.121323</c:v>
                </c:pt>
                <c:pt idx="59771">
                  <c:v>0.119451</c:v>
                </c:pt>
                <c:pt idx="59772">
                  <c:v>0.11787</c:v>
                </c:pt>
                <c:pt idx="59773">
                  <c:v>0.116049</c:v>
                </c:pt>
                <c:pt idx="59774">
                  <c:v>0.114202</c:v>
                </c:pt>
                <c:pt idx="59775">
                  <c:v>0.112165</c:v>
                </c:pt>
                <c:pt idx="59776">
                  <c:v>0.110115</c:v>
                </c:pt>
                <c:pt idx="59777">
                  <c:v>0.108012</c:v>
                </c:pt>
                <c:pt idx="59778">
                  <c:v>0.105987</c:v>
                </c:pt>
                <c:pt idx="59779">
                  <c:v>0.10366300000000001</c:v>
                </c:pt>
                <c:pt idx="59780">
                  <c:v>0.101287</c:v>
                </c:pt>
                <c:pt idx="59781">
                  <c:v>9.9395700000000003E-2</c:v>
                </c:pt>
                <c:pt idx="59782">
                  <c:v>9.6845100000000003E-2</c:v>
                </c:pt>
                <c:pt idx="59783">
                  <c:v>9.4570699999999994E-2</c:v>
                </c:pt>
                <c:pt idx="59784">
                  <c:v>9.2219400000000007E-2</c:v>
                </c:pt>
                <c:pt idx="59785">
                  <c:v>8.9763999999999997E-2</c:v>
                </c:pt>
                <c:pt idx="59786">
                  <c:v>8.7403900000000007E-2</c:v>
                </c:pt>
                <c:pt idx="59787">
                  <c:v>8.4800100000000003E-2</c:v>
                </c:pt>
                <c:pt idx="59788">
                  <c:v>8.2273399999999997E-2</c:v>
                </c:pt>
                <c:pt idx="59789">
                  <c:v>7.9803700000000005E-2</c:v>
                </c:pt>
                <c:pt idx="59790">
                  <c:v>7.7035800000000001E-2</c:v>
                </c:pt>
                <c:pt idx="59791">
                  <c:v>7.43447E-2</c:v>
                </c:pt>
                <c:pt idx="59792">
                  <c:v>7.1773299999999998E-2</c:v>
                </c:pt>
                <c:pt idx="59793">
                  <c:v>6.9003700000000001E-2</c:v>
                </c:pt>
                <c:pt idx="59794">
                  <c:v>6.6384899999999997E-2</c:v>
                </c:pt>
                <c:pt idx="59795">
                  <c:v>6.3584500000000002E-2</c:v>
                </c:pt>
                <c:pt idx="59796">
                  <c:v>6.1019499999999997E-2</c:v>
                </c:pt>
                <c:pt idx="59797">
                  <c:v>5.8221500000000002E-2</c:v>
                </c:pt>
                <c:pt idx="59798">
                  <c:v>5.5516000000000003E-2</c:v>
                </c:pt>
                <c:pt idx="59799">
                  <c:v>5.2935200000000002E-2</c:v>
                </c:pt>
                <c:pt idx="59800">
                  <c:v>5.02236E-2</c:v>
                </c:pt>
                <c:pt idx="59801">
                  <c:v>4.7548100000000003E-2</c:v>
                </c:pt>
                <c:pt idx="59802">
                  <c:v>4.4835800000000002E-2</c:v>
                </c:pt>
                <c:pt idx="59803">
                  <c:v>4.2154200000000003E-2</c:v>
                </c:pt>
                <c:pt idx="59804">
                  <c:v>3.93342E-2</c:v>
                </c:pt>
                <c:pt idx="59805">
                  <c:v>3.66772E-2</c:v>
                </c:pt>
                <c:pt idx="59806">
                  <c:v>3.4178399999999998E-2</c:v>
                </c:pt>
                <c:pt idx="59807">
                  <c:v>3.15485E-2</c:v>
                </c:pt>
                <c:pt idx="59808">
                  <c:v>2.9099099999999999E-2</c:v>
                </c:pt>
                <c:pt idx="59809">
                  <c:v>2.6478600000000001E-2</c:v>
                </c:pt>
                <c:pt idx="59810">
                  <c:v>2.4112000000000001E-2</c:v>
                </c:pt>
                <c:pt idx="59811">
                  <c:v>2.1678200000000002E-2</c:v>
                </c:pt>
                <c:pt idx="59812">
                  <c:v>1.93195E-2</c:v>
                </c:pt>
                <c:pt idx="59813">
                  <c:v>1.69623E-2</c:v>
                </c:pt>
                <c:pt idx="59814">
                  <c:v>1.43926E-2</c:v>
                </c:pt>
                <c:pt idx="59815">
                  <c:v>1.21342E-2</c:v>
                </c:pt>
                <c:pt idx="59816">
                  <c:v>9.9283300000000008E-3</c:v>
                </c:pt>
                <c:pt idx="59817">
                  <c:v>7.4920100000000003E-3</c:v>
                </c:pt>
                <c:pt idx="59818">
                  <c:v>5.3281400000000003E-3</c:v>
                </c:pt>
                <c:pt idx="59819">
                  <c:v>3.16942E-3</c:v>
                </c:pt>
                <c:pt idx="59820">
                  <c:v>1.0661900000000001E-3</c:v>
                </c:pt>
                <c:pt idx="59821">
                  <c:v>-8.5989900000000001E-4</c:v>
                </c:pt>
                <c:pt idx="59822">
                  <c:v>-2.7568100000000002E-3</c:v>
                </c:pt>
                <c:pt idx="59823">
                  <c:v>-4.7569600000000002E-3</c:v>
                </c:pt>
                <c:pt idx="59824">
                  <c:v>-6.5010900000000002E-3</c:v>
                </c:pt>
                <c:pt idx="59825">
                  <c:v>-8.2747900000000006E-3</c:v>
                </c:pt>
                <c:pt idx="59826">
                  <c:v>-9.7205299999999998E-3</c:v>
                </c:pt>
                <c:pt idx="59827">
                  <c:v>-1.1504800000000001E-2</c:v>
                </c:pt>
                <c:pt idx="59828">
                  <c:v>-1.27771E-2</c:v>
                </c:pt>
                <c:pt idx="59829">
                  <c:v>-1.4493199999999999E-2</c:v>
                </c:pt>
                <c:pt idx="59830">
                  <c:v>-1.5774E-2</c:v>
                </c:pt>
                <c:pt idx="59831">
                  <c:v>-1.6870699999999999E-2</c:v>
                </c:pt>
                <c:pt idx="59832">
                  <c:v>-1.8027399999999999E-2</c:v>
                </c:pt>
                <c:pt idx="59833">
                  <c:v>-1.9465900000000001E-2</c:v>
                </c:pt>
                <c:pt idx="59834">
                  <c:v>-2.0526300000000001E-2</c:v>
                </c:pt>
                <c:pt idx="59835">
                  <c:v>-2.12217E-2</c:v>
                </c:pt>
                <c:pt idx="59836">
                  <c:v>-2.2332899999999999E-2</c:v>
                </c:pt>
                <c:pt idx="59837">
                  <c:v>-2.3243099999999999E-2</c:v>
                </c:pt>
                <c:pt idx="59838">
                  <c:v>-2.3871900000000001E-2</c:v>
                </c:pt>
                <c:pt idx="59839">
                  <c:v>-2.4636000000000002E-2</c:v>
                </c:pt>
                <c:pt idx="59840">
                  <c:v>-2.5460799999999999E-2</c:v>
                </c:pt>
                <c:pt idx="59841">
                  <c:v>-2.5887E-2</c:v>
                </c:pt>
                <c:pt idx="59842">
                  <c:v>-2.6465900000000001E-2</c:v>
                </c:pt>
                <c:pt idx="59843">
                  <c:v>-2.6815499999999999E-2</c:v>
                </c:pt>
                <c:pt idx="59844">
                  <c:v>-2.7163E-2</c:v>
                </c:pt>
                <c:pt idx="59845">
                  <c:v>-2.7414899999999999E-2</c:v>
                </c:pt>
                <c:pt idx="59846">
                  <c:v>-2.7670500000000001E-2</c:v>
                </c:pt>
                <c:pt idx="59847">
                  <c:v>-2.7596900000000001E-2</c:v>
                </c:pt>
                <c:pt idx="59848">
                  <c:v>-2.74451E-2</c:v>
                </c:pt>
                <c:pt idx="59849">
                  <c:v>-2.7375199999999999E-2</c:v>
                </c:pt>
                <c:pt idx="59850">
                  <c:v>-2.7241999999999999E-2</c:v>
                </c:pt>
                <c:pt idx="59851">
                  <c:v>-2.6883199999999999E-2</c:v>
                </c:pt>
                <c:pt idx="59852">
                  <c:v>-2.65063E-2</c:v>
                </c:pt>
                <c:pt idx="59853">
                  <c:v>-2.5952300000000001E-2</c:v>
                </c:pt>
                <c:pt idx="59854">
                  <c:v>-2.55997E-2</c:v>
                </c:pt>
                <c:pt idx="59855">
                  <c:v>-2.5297300000000002E-2</c:v>
                </c:pt>
                <c:pt idx="59856">
                  <c:v>-2.45533E-2</c:v>
                </c:pt>
                <c:pt idx="59857">
                  <c:v>-2.38839E-2</c:v>
                </c:pt>
                <c:pt idx="59858">
                  <c:v>-2.3217000000000002E-2</c:v>
                </c:pt>
                <c:pt idx="59859">
                  <c:v>-2.2544600000000001E-2</c:v>
                </c:pt>
                <c:pt idx="59860">
                  <c:v>-2.1806300000000001E-2</c:v>
                </c:pt>
                <c:pt idx="59861">
                  <c:v>-2.0809000000000001E-2</c:v>
                </c:pt>
                <c:pt idx="59862">
                  <c:v>-1.9816500000000001E-2</c:v>
                </c:pt>
                <c:pt idx="59863">
                  <c:v>-1.89607E-2</c:v>
                </c:pt>
                <c:pt idx="59864">
                  <c:v>-1.76382E-2</c:v>
                </c:pt>
                <c:pt idx="59865">
                  <c:v>-1.6621199999999999E-2</c:v>
                </c:pt>
                <c:pt idx="59866">
                  <c:v>-1.55321E-2</c:v>
                </c:pt>
                <c:pt idx="59867">
                  <c:v>-1.42264E-2</c:v>
                </c:pt>
                <c:pt idx="59868">
                  <c:v>-1.2956499999999999E-2</c:v>
                </c:pt>
                <c:pt idx="59869">
                  <c:v>-1.1564E-2</c:v>
                </c:pt>
                <c:pt idx="59870">
                  <c:v>-1.03234E-2</c:v>
                </c:pt>
                <c:pt idx="59871">
                  <c:v>-8.8053599999999999E-3</c:v>
                </c:pt>
                <c:pt idx="59872">
                  <c:v>-7.5875300000000003E-3</c:v>
                </c:pt>
                <c:pt idx="59873">
                  <c:v>-6.0649099999999997E-3</c:v>
                </c:pt>
                <c:pt idx="59874">
                  <c:v>-4.4549300000000002E-3</c:v>
                </c:pt>
                <c:pt idx="59875">
                  <c:v>-2.8899199999999998E-3</c:v>
                </c:pt>
                <c:pt idx="59876">
                  <c:v>-1.4474500000000001E-3</c:v>
                </c:pt>
                <c:pt idx="59877">
                  <c:v>1.6208699999999999E-4</c:v>
                </c:pt>
                <c:pt idx="59878">
                  <c:v>1.6724299999999999E-3</c:v>
                </c:pt>
                <c:pt idx="59879">
                  <c:v>3.3256100000000001E-3</c:v>
                </c:pt>
                <c:pt idx="59880">
                  <c:v>5.1520899999999998E-3</c:v>
                </c:pt>
                <c:pt idx="59881">
                  <c:v>6.5158500000000001E-3</c:v>
                </c:pt>
                <c:pt idx="59882">
                  <c:v>8.0880399999999995E-3</c:v>
                </c:pt>
                <c:pt idx="59883">
                  <c:v>9.5911499999999997E-3</c:v>
                </c:pt>
                <c:pt idx="59884">
                  <c:v>1.14926E-2</c:v>
                </c:pt>
                <c:pt idx="59885">
                  <c:v>1.30939E-2</c:v>
                </c:pt>
                <c:pt idx="59886">
                  <c:v>1.44612E-2</c:v>
                </c:pt>
                <c:pt idx="59887">
                  <c:v>1.63272E-2</c:v>
                </c:pt>
                <c:pt idx="59888">
                  <c:v>1.7933600000000001E-2</c:v>
                </c:pt>
                <c:pt idx="59889">
                  <c:v>1.9622799999999999E-2</c:v>
                </c:pt>
                <c:pt idx="59890">
                  <c:v>2.14045E-2</c:v>
                </c:pt>
                <c:pt idx="59891">
                  <c:v>2.2972599999999999E-2</c:v>
                </c:pt>
                <c:pt idx="59892">
                  <c:v>2.44236E-2</c:v>
                </c:pt>
                <c:pt idx="59893">
                  <c:v>2.6017499999999999E-2</c:v>
                </c:pt>
                <c:pt idx="59894">
                  <c:v>2.7593900000000001E-2</c:v>
                </c:pt>
                <c:pt idx="59895">
                  <c:v>2.8928499999999999E-2</c:v>
                </c:pt>
                <c:pt idx="59896">
                  <c:v>3.0375300000000001E-2</c:v>
                </c:pt>
                <c:pt idx="59897">
                  <c:v>3.1682799999999997E-2</c:v>
                </c:pt>
                <c:pt idx="59898">
                  <c:v>3.29775E-2</c:v>
                </c:pt>
                <c:pt idx="59899">
                  <c:v>3.4534799999999997E-2</c:v>
                </c:pt>
                <c:pt idx="59900">
                  <c:v>3.5870800000000001E-2</c:v>
                </c:pt>
                <c:pt idx="59901">
                  <c:v>3.6985900000000002E-2</c:v>
                </c:pt>
                <c:pt idx="59902">
                  <c:v>3.82563E-2</c:v>
                </c:pt>
                <c:pt idx="59903">
                  <c:v>3.9536700000000001E-2</c:v>
                </c:pt>
                <c:pt idx="59904">
                  <c:v>4.0669299999999999E-2</c:v>
                </c:pt>
                <c:pt idx="59905">
                  <c:v>4.1786499999999997E-2</c:v>
                </c:pt>
                <c:pt idx="59906">
                  <c:v>4.2854200000000002E-2</c:v>
                </c:pt>
                <c:pt idx="59907">
                  <c:v>4.3726000000000001E-2</c:v>
                </c:pt>
                <c:pt idx="59908">
                  <c:v>4.44108E-2</c:v>
                </c:pt>
                <c:pt idx="59909">
                  <c:v>4.5409199999999997E-2</c:v>
                </c:pt>
                <c:pt idx="59910">
                  <c:v>4.6122900000000001E-2</c:v>
                </c:pt>
                <c:pt idx="59911">
                  <c:v>4.70128E-2</c:v>
                </c:pt>
                <c:pt idx="59912">
                  <c:v>4.7650100000000001E-2</c:v>
                </c:pt>
                <c:pt idx="59913">
                  <c:v>4.8222000000000001E-2</c:v>
                </c:pt>
                <c:pt idx="59914">
                  <c:v>4.8849499999999997E-2</c:v>
                </c:pt>
                <c:pt idx="59915">
                  <c:v>4.93829E-2</c:v>
                </c:pt>
                <c:pt idx="59916">
                  <c:v>4.9990199999999999E-2</c:v>
                </c:pt>
                <c:pt idx="59917">
                  <c:v>5.02639E-2</c:v>
                </c:pt>
                <c:pt idx="59918">
                  <c:v>5.0680200000000002E-2</c:v>
                </c:pt>
                <c:pt idx="59919">
                  <c:v>5.0906E-2</c:v>
                </c:pt>
                <c:pt idx="59920">
                  <c:v>5.1233500000000001E-2</c:v>
                </c:pt>
                <c:pt idx="59921">
                  <c:v>5.1284999999999997E-2</c:v>
                </c:pt>
                <c:pt idx="59922">
                  <c:v>5.1227099999999998E-2</c:v>
                </c:pt>
                <c:pt idx="59923">
                  <c:v>5.11519E-2</c:v>
                </c:pt>
                <c:pt idx="59924">
                  <c:v>5.0995199999999997E-2</c:v>
                </c:pt>
                <c:pt idx="59925">
                  <c:v>5.1007200000000003E-2</c:v>
                </c:pt>
                <c:pt idx="59926">
                  <c:v>5.07803E-2</c:v>
                </c:pt>
                <c:pt idx="59927">
                  <c:v>5.0469E-2</c:v>
                </c:pt>
                <c:pt idx="59928">
                  <c:v>5.0081599999999997E-2</c:v>
                </c:pt>
                <c:pt idx="59929">
                  <c:v>4.9635899999999997E-2</c:v>
                </c:pt>
                <c:pt idx="59930">
                  <c:v>4.9277899999999999E-2</c:v>
                </c:pt>
                <c:pt idx="59931">
                  <c:v>4.8676400000000002E-2</c:v>
                </c:pt>
                <c:pt idx="59932">
                  <c:v>4.80188E-2</c:v>
                </c:pt>
                <c:pt idx="59933">
                  <c:v>4.7463999999999999E-2</c:v>
                </c:pt>
                <c:pt idx="59934">
                  <c:v>4.6632699999999999E-2</c:v>
                </c:pt>
                <c:pt idx="59935">
                  <c:v>4.5832900000000003E-2</c:v>
                </c:pt>
                <c:pt idx="59936">
                  <c:v>4.4991299999999998E-2</c:v>
                </c:pt>
                <c:pt idx="59937">
                  <c:v>4.4113899999999998E-2</c:v>
                </c:pt>
                <c:pt idx="59938">
                  <c:v>4.3244499999999998E-2</c:v>
                </c:pt>
                <c:pt idx="59939">
                  <c:v>4.2235500000000002E-2</c:v>
                </c:pt>
                <c:pt idx="59940">
                  <c:v>4.1061100000000003E-2</c:v>
                </c:pt>
                <c:pt idx="59941">
                  <c:v>4.0177999999999998E-2</c:v>
                </c:pt>
                <c:pt idx="59942">
                  <c:v>3.8937399999999997E-2</c:v>
                </c:pt>
                <c:pt idx="59943">
                  <c:v>3.7719299999999997E-2</c:v>
                </c:pt>
                <c:pt idx="59944">
                  <c:v>3.6391600000000003E-2</c:v>
                </c:pt>
                <c:pt idx="59945">
                  <c:v>3.5163699999999999E-2</c:v>
                </c:pt>
                <c:pt idx="59946">
                  <c:v>3.3777399999999999E-2</c:v>
                </c:pt>
                <c:pt idx="59947">
                  <c:v>3.2423300000000002E-2</c:v>
                </c:pt>
                <c:pt idx="59948">
                  <c:v>3.1054700000000001E-2</c:v>
                </c:pt>
                <c:pt idx="59949">
                  <c:v>2.94437E-2</c:v>
                </c:pt>
                <c:pt idx="59950">
                  <c:v>2.8052899999999999E-2</c:v>
                </c:pt>
                <c:pt idx="59951">
                  <c:v>2.6399499999999999E-2</c:v>
                </c:pt>
                <c:pt idx="59952">
                  <c:v>2.5169E-2</c:v>
                </c:pt>
                <c:pt idx="59953">
                  <c:v>2.3342499999999999E-2</c:v>
                </c:pt>
                <c:pt idx="59954">
                  <c:v>2.17807E-2</c:v>
                </c:pt>
                <c:pt idx="59955">
                  <c:v>2.0084999999999999E-2</c:v>
                </c:pt>
                <c:pt idx="59956">
                  <c:v>1.83538E-2</c:v>
                </c:pt>
                <c:pt idx="59957">
                  <c:v>1.6717699999999999E-2</c:v>
                </c:pt>
                <c:pt idx="59958">
                  <c:v>1.4774799999999999E-2</c:v>
                </c:pt>
                <c:pt idx="59959">
                  <c:v>1.31507E-2</c:v>
                </c:pt>
                <c:pt idx="59960">
                  <c:v>1.12891E-2</c:v>
                </c:pt>
                <c:pt idx="59961">
                  <c:v>9.4515199999999997E-3</c:v>
                </c:pt>
                <c:pt idx="59962">
                  <c:v>7.5744899999999997E-3</c:v>
                </c:pt>
                <c:pt idx="59963">
                  <c:v>5.9266299999999996E-3</c:v>
                </c:pt>
                <c:pt idx="59964">
                  <c:v>3.9721100000000001E-3</c:v>
                </c:pt>
                <c:pt idx="59965">
                  <c:v>2.2580299999999998E-3</c:v>
                </c:pt>
                <c:pt idx="59966">
                  <c:v>4.8259600000000001E-4</c:v>
                </c:pt>
                <c:pt idx="59967">
                  <c:v>-1.44148E-3</c:v>
                </c:pt>
                <c:pt idx="59968">
                  <c:v>-3.10385E-3</c:v>
                </c:pt>
                <c:pt idx="59969">
                  <c:v>-4.8943900000000002E-3</c:v>
                </c:pt>
                <c:pt idx="59970">
                  <c:v>-6.7032300000000001E-3</c:v>
                </c:pt>
                <c:pt idx="59971">
                  <c:v>-8.4867299999999996E-3</c:v>
                </c:pt>
                <c:pt idx="59972">
                  <c:v>-1.0317E-2</c:v>
                </c:pt>
                <c:pt idx="59973">
                  <c:v>-1.22191E-2</c:v>
                </c:pt>
                <c:pt idx="59974">
                  <c:v>-1.38034E-2</c:v>
                </c:pt>
                <c:pt idx="59975">
                  <c:v>-1.57448E-2</c:v>
                </c:pt>
                <c:pt idx="59976">
                  <c:v>-1.7331099999999999E-2</c:v>
                </c:pt>
                <c:pt idx="59977">
                  <c:v>-1.91349E-2</c:v>
                </c:pt>
                <c:pt idx="59978">
                  <c:v>-2.0770899999999998E-2</c:v>
                </c:pt>
                <c:pt idx="59979">
                  <c:v>-2.23381E-2</c:v>
                </c:pt>
                <c:pt idx="59980">
                  <c:v>-2.4209100000000001E-2</c:v>
                </c:pt>
                <c:pt idx="59981">
                  <c:v>-2.5479100000000001E-2</c:v>
                </c:pt>
                <c:pt idx="59982">
                  <c:v>-2.7357200000000002E-2</c:v>
                </c:pt>
                <c:pt idx="59983">
                  <c:v>-2.8829E-2</c:v>
                </c:pt>
                <c:pt idx="59984">
                  <c:v>-3.0026400000000002E-2</c:v>
                </c:pt>
                <c:pt idx="59985">
                  <c:v>-3.1613799999999997E-2</c:v>
                </c:pt>
                <c:pt idx="59986">
                  <c:v>-3.3331399999999997E-2</c:v>
                </c:pt>
                <c:pt idx="59987">
                  <c:v>-3.4412600000000002E-2</c:v>
                </c:pt>
                <c:pt idx="59988">
                  <c:v>-3.5815E-2</c:v>
                </c:pt>
                <c:pt idx="59989">
                  <c:v>-3.7142399999999999E-2</c:v>
                </c:pt>
                <c:pt idx="59990">
                  <c:v>-3.8419500000000002E-2</c:v>
                </c:pt>
                <c:pt idx="59991">
                  <c:v>-3.9600000000000003E-2</c:v>
                </c:pt>
                <c:pt idx="59992">
                  <c:v>-4.0750099999999997E-2</c:v>
                </c:pt>
                <c:pt idx="59993">
                  <c:v>-4.2023199999999997E-2</c:v>
                </c:pt>
                <c:pt idx="59994">
                  <c:v>-4.2951900000000001E-2</c:v>
                </c:pt>
                <c:pt idx="59995">
                  <c:v>-4.3935799999999997E-2</c:v>
                </c:pt>
                <c:pt idx="59996">
                  <c:v>-4.4890199999999998E-2</c:v>
                </c:pt>
                <c:pt idx="59997">
                  <c:v>-4.5813899999999998E-2</c:v>
                </c:pt>
                <c:pt idx="59998">
                  <c:v>-4.6558099999999998E-2</c:v>
                </c:pt>
                <c:pt idx="59999">
                  <c:v>-4.7458699999999999E-2</c:v>
                </c:pt>
                <c:pt idx="60000">
                  <c:v>-4.8111300000000003E-2</c:v>
                </c:pt>
                <c:pt idx="60001">
                  <c:v>-4.8724799999999999E-2</c:v>
                </c:pt>
                <c:pt idx="60002">
                  <c:v>-4.92627E-2</c:v>
                </c:pt>
                <c:pt idx="60003">
                  <c:v>-4.9855200000000002E-2</c:v>
                </c:pt>
                <c:pt idx="60004">
                  <c:v>-5.0569099999999999E-2</c:v>
                </c:pt>
                <c:pt idx="60005">
                  <c:v>-5.0781E-2</c:v>
                </c:pt>
                <c:pt idx="60006">
                  <c:v>-5.1162399999999997E-2</c:v>
                </c:pt>
                <c:pt idx="60007">
                  <c:v>-5.1481300000000001E-2</c:v>
                </c:pt>
                <c:pt idx="60008">
                  <c:v>-5.16053E-2</c:v>
                </c:pt>
                <c:pt idx="60009">
                  <c:v>-5.1949599999999999E-2</c:v>
                </c:pt>
                <c:pt idx="60010">
                  <c:v>-5.19062E-2</c:v>
                </c:pt>
                <c:pt idx="60011">
                  <c:v>-5.2078300000000001E-2</c:v>
                </c:pt>
                <c:pt idx="60012">
                  <c:v>-5.2037600000000003E-2</c:v>
                </c:pt>
                <c:pt idx="60013">
                  <c:v>-5.1865799999999997E-2</c:v>
                </c:pt>
                <c:pt idx="60014">
                  <c:v>-5.1741799999999998E-2</c:v>
                </c:pt>
                <c:pt idx="60015">
                  <c:v>-5.1680900000000002E-2</c:v>
                </c:pt>
                <c:pt idx="60016">
                  <c:v>-5.1272499999999999E-2</c:v>
                </c:pt>
                <c:pt idx="60017">
                  <c:v>-5.0919699999999998E-2</c:v>
                </c:pt>
                <c:pt idx="60018">
                  <c:v>-5.0500299999999998E-2</c:v>
                </c:pt>
                <c:pt idx="60019">
                  <c:v>-5.0057699999999997E-2</c:v>
                </c:pt>
                <c:pt idx="60020">
                  <c:v>-4.9580699999999998E-2</c:v>
                </c:pt>
                <c:pt idx="60021">
                  <c:v>-4.8954999999999999E-2</c:v>
                </c:pt>
                <c:pt idx="60022">
                  <c:v>-4.8433499999999997E-2</c:v>
                </c:pt>
                <c:pt idx="60023">
                  <c:v>-4.7680800000000002E-2</c:v>
                </c:pt>
                <c:pt idx="60024">
                  <c:v>-4.6884000000000002E-2</c:v>
                </c:pt>
                <c:pt idx="60025">
                  <c:v>-4.6309299999999998E-2</c:v>
                </c:pt>
                <c:pt idx="60026">
                  <c:v>-4.5384599999999997E-2</c:v>
                </c:pt>
                <c:pt idx="60027">
                  <c:v>-4.45621E-2</c:v>
                </c:pt>
                <c:pt idx="60028">
                  <c:v>-4.3613899999999997E-2</c:v>
                </c:pt>
                <c:pt idx="60029">
                  <c:v>-4.2811500000000002E-2</c:v>
                </c:pt>
                <c:pt idx="60030">
                  <c:v>-4.1550900000000002E-2</c:v>
                </c:pt>
                <c:pt idx="60031">
                  <c:v>-4.0642600000000001E-2</c:v>
                </c:pt>
                <c:pt idx="60032">
                  <c:v>-3.9512699999999998E-2</c:v>
                </c:pt>
                <c:pt idx="60033">
                  <c:v>-3.8127800000000003E-2</c:v>
                </c:pt>
                <c:pt idx="60034">
                  <c:v>-3.6907700000000002E-2</c:v>
                </c:pt>
                <c:pt idx="60035">
                  <c:v>-3.5669399999999997E-2</c:v>
                </c:pt>
                <c:pt idx="60036">
                  <c:v>-3.4495100000000001E-2</c:v>
                </c:pt>
                <c:pt idx="60037">
                  <c:v>-3.30803E-2</c:v>
                </c:pt>
                <c:pt idx="60038">
                  <c:v>-3.1664499999999998E-2</c:v>
                </c:pt>
                <c:pt idx="60039">
                  <c:v>-3.0591900000000002E-2</c:v>
                </c:pt>
                <c:pt idx="60040">
                  <c:v>-2.90067E-2</c:v>
                </c:pt>
                <c:pt idx="60041">
                  <c:v>-2.7805400000000001E-2</c:v>
                </c:pt>
                <c:pt idx="60042">
                  <c:v>-2.62381E-2</c:v>
                </c:pt>
                <c:pt idx="60043">
                  <c:v>-2.4863199999999998E-2</c:v>
                </c:pt>
                <c:pt idx="60044">
                  <c:v>-2.3416099999999999E-2</c:v>
                </c:pt>
                <c:pt idx="60045">
                  <c:v>-2.1868599999999998E-2</c:v>
                </c:pt>
                <c:pt idx="60046">
                  <c:v>-2.03073E-2</c:v>
                </c:pt>
                <c:pt idx="60047">
                  <c:v>-1.86278E-2</c:v>
                </c:pt>
                <c:pt idx="60048">
                  <c:v>-1.7300800000000002E-2</c:v>
                </c:pt>
                <c:pt idx="60049">
                  <c:v>-1.5629199999999999E-2</c:v>
                </c:pt>
                <c:pt idx="60050">
                  <c:v>-1.4105400000000001E-2</c:v>
                </c:pt>
                <c:pt idx="60051">
                  <c:v>-1.25716E-2</c:v>
                </c:pt>
                <c:pt idx="60052">
                  <c:v>-1.11149E-2</c:v>
                </c:pt>
                <c:pt idx="60053">
                  <c:v>-9.5417000000000002E-3</c:v>
                </c:pt>
                <c:pt idx="60054">
                  <c:v>-7.9397100000000009E-3</c:v>
                </c:pt>
                <c:pt idx="60055">
                  <c:v>-6.3936699999999997E-3</c:v>
                </c:pt>
                <c:pt idx="60056">
                  <c:v>-4.8872899999999999E-3</c:v>
                </c:pt>
                <c:pt idx="60057">
                  <c:v>-3.36769E-3</c:v>
                </c:pt>
                <c:pt idx="60058">
                  <c:v>-1.96488E-3</c:v>
                </c:pt>
                <c:pt idx="60059">
                  <c:v>-3.5752499999999998E-4</c:v>
                </c:pt>
                <c:pt idx="60060">
                  <c:v>1.1858000000000001E-3</c:v>
                </c:pt>
                <c:pt idx="60061">
                  <c:v>2.54813E-3</c:v>
                </c:pt>
                <c:pt idx="60062">
                  <c:v>4.1413600000000002E-3</c:v>
                </c:pt>
                <c:pt idx="60063">
                  <c:v>5.2445299999999999E-3</c:v>
                </c:pt>
                <c:pt idx="60064">
                  <c:v>6.7637900000000004E-3</c:v>
                </c:pt>
                <c:pt idx="60065">
                  <c:v>8.1222199999999994E-3</c:v>
                </c:pt>
                <c:pt idx="60066">
                  <c:v>9.4567999999999996E-3</c:v>
                </c:pt>
                <c:pt idx="60067">
                  <c:v>1.0685800000000001E-2</c:v>
                </c:pt>
                <c:pt idx="60068">
                  <c:v>1.17804E-2</c:v>
                </c:pt>
                <c:pt idx="60069">
                  <c:v>1.31915E-2</c:v>
                </c:pt>
                <c:pt idx="60070">
                  <c:v>1.42215E-2</c:v>
                </c:pt>
                <c:pt idx="60071">
                  <c:v>1.55114E-2</c:v>
                </c:pt>
                <c:pt idx="60072">
                  <c:v>1.64523E-2</c:v>
                </c:pt>
                <c:pt idx="60073">
                  <c:v>1.75651E-2</c:v>
                </c:pt>
                <c:pt idx="60074">
                  <c:v>1.8558399999999999E-2</c:v>
                </c:pt>
                <c:pt idx="60075">
                  <c:v>1.9625900000000002E-2</c:v>
                </c:pt>
                <c:pt idx="60076">
                  <c:v>2.04651E-2</c:v>
                </c:pt>
                <c:pt idx="60077">
                  <c:v>2.1430399999999999E-2</c:v>
                </c:pt>
                <c:pt idx="60078">
                  <c:v>2.2246999999999999E-2</c:v>
                </c:pt>
                <c:pt idx="60079">
                  <c:v>2.3050000000000001E-2</c:v>
                </c:pt>
                <c:pt idx="60080">
                  <c:v>2.383E-2</c:v>
                </c:pt>
                <c:pt idx="60081">
                  <c:v>2.45382E-2</c:v>
                </c:pt>
                <c:pt idx="60082">
                  <c:v>2.5186500000000001E-2</c:v>
                </c:pt>
                <c:pt idx="60083">
                  <c:v>2.5809599999999999E-2</c:v>
                </c:pt>
                <c:pt idx="60084">
                  <c:v>2.631E-2</c:v>
                </c:pt>
                <c:pt idx="60085">
                  <c:v>2.6790700000000001E-2</c:v>
                </c:pt>
                <c:pt idx="60086">
                  <c:v>2.72266E-2</c:v>
                </c:pt>
                <c:pt idx="60087">
                  <c:v>2.7400600000000001E-2</c:v>
                </c:pt>
                <c:pt idx="60088">
                  <c:v>2.7898900000000001E-2</c:v>
                </c:pt>
                <c:pt idx="60089">
                  <c:v>2.7933199999999998E-2</c:v>
                </c:pt>
                <c:pt idx="60090">
                  <c:v>2.7956000000000002E-2</c:v>
                </c:pt>
                <c:pt idx="60091">
                  <c:v>2.8178700000000001E-2</c:v>
                </c:pt>
                <c:pt idx="60092">
                  <c:v>2.8188700000000001E-2</c:v>
                </c:pt>
                <c:pt idx="60093">
                  <c:v>2.83459E-2</c:v>
                </c:pt>
                <c:pt idx="60094">
                  <c:v>2.83185E-2</c:v>
                </c:pt>
                <c:pt idx="60095">
                  <c:v>2.81093E-2</c:v>
                </c:pt>
                <c:pt idx="60096">
                  <c:v>2.8163199999999999E-2</c:v>
                </c:pt>
                <c:pt idx="60097">
                  <c:v>2.8091600000000001E-2</c:v>
                </c:pt>
                <c:pt idx="60098">
                  <c:v>2.7862000000000001E-2</c:v>
                </c:pt>
                <c:pt idx="60099">
                  <c:v>2.77243E-2</c:v>
                </c:pt>
                <c:pt idx="60100">
                  <c:v>2.7319900000000001E-2</c:v>
                </c:pt>
                <c:pt idx="60101">
                  <c:v>2.7023800000000001E-2</c:v>
                </c:pt>
                <c:pt idx="60102">
                  <c:v>2.6714100000000001E-2</c:v>
                </c:pt>
                <c:pt idx="60103">
                  <c:v>2.6235399999999999E-2</c:v>
                </c:pt>
                <c:pt idx="60104">
                  <c:v>2.5705499999999999E-2</c:v>
                </c:pt>
                <c:pt idx="60105">
                  <c:v>2.5142899999999999E-2</c:v>
                </c:pt>
                <c:pt idx="60106">
                  <c:v>2.4320399999999999E-2</c:v>
                </c:pt>
                <c:pt idx="60107">
                  <c:v>2.4031899999999998E-2</c:v>
                </c:pt>
                <c:pt idx="60108">
                  <c:v>2.32214E-2</c:v>
                </c:pt>
                <c:pt idx="60109">
                  <c:v>2.2621200000000001E-2</c:v>
                </c:pt>
                <c:pt idx="60110">
                  <c:v>2.1797E-2</c:v>
                </c:pt>
                <c:pt idx="60111">
                  <c:v>2.1042700000000001E-2</c:v>
                </c:pt>
                <c:pt idx="60112">
                  <c:v>2.0285399999999999E-2</c:v>
                </c:pt>
                <c:pt idx="60113">
                  <c:v>1.9585700000000001E-2</c:v>
                </c:pt>
                <c:pt idx="60114">
                  <c:v>1.8657699999999999E-2</c:v>
                </c:pt>
                <c:pt idx="60115">
                  <c:v>1.7764200000000001E-2</c:v>
                </c:pt>
                <c:pt idx="60116">
                  <c:v>1.6880300000000001E-2</c:v>
                </c:pt>
                <c:pt idx="60117">
                  <c:v>1.5807600000000002E-2</c:v>
                </c:pt>
                <c:pt idx="60118">
                  <c:v>1.51012E-2</c:v>
                </c:pt>
                <c:pt idx="60119">
                  <c:v>1.40471E-2</c:v>
                </c:pt>
                <c:pt idx="60120">
                  <c:v>1.31022E-2</c:v>
                </c:pt>
                <c:pt idx="60121">
                  <c:v>1.19431E-2</c:v>
                </c:pt>
                <c:pt idx="60122">
                  <c:v>1.0944199999999999E-2</c:v>
                </c:pt>
                <c:pt idx="60123">
                  <c:v>1.01412E-2</c:v>
                </c:pt>
                <c:pt idx="60124">
                  <c:v>8.9995300000000004E-3</c:v>
                </c:pt>
                <c:pt idx="60125">
                  <c:v>8.1578899999999992E-3</c:v>
                </c:pt>
                <c:pt idx="60126">
                  <c:v>6.8340800000000002E-3</c:v>
                </c:pt>
                <c:pt idx="60127">
                  <c:v>5.9071899999999997E-3</c:v>
                </c:pt>
                <c:pt idx="60128">
                  <c:v>4.9259899999999999E-3</c:v>
                </c:pt>
                <c:pt idx="60129">
                  <c:v>3.56873E-3</c:v>
                </c:pt>
                <c:pt idx="60130">
                  <c:v>2.7201999999999999E-3</c:v>
                </c:pt>
                <c:pt idx="60131">
                  <c:v>1.5859400000000001E-3</c:v>
                </c:pt>
                <c:pt idx="60132">
                  <c:v>4.24657E-4</c:v>
                </c:pt>
                <c:pt idx="60133">
                  <c:v>-5.1661100000000005E-4</c:v>
                </c:pt>
                <c:pt idx="60134">
                  <c:v>-1.4832700000000001E-3</c:v>
                </c:pt>
                <c:pt idx="60135">
                  <c:v>-2.5463299999999999E-3</c:v>
                </c:pt>
                <c:pt idx="60136">
                  <c:v>-3.5327599999999998E-3</c:v>
                </c:pt>
                <c:pt idx="60137">
                  <c:v>-4.5732300000000002E-3</c:v>
                </c:pt>
                <c:pt idx="60138">
                  <c:v>-5.5138799999999996E-3</c:v>
                </c:pt>
                <c:pt idx="60139">
                  <c:v>-6.5526600000000001E-3</c:v>
                </c:pt>
                <c:pt idx="60140">
                  <c:v>-7.4705400000000003E-3</c:v>
                </c:pt>
                <c:pt idx="60141">
                  <c:v>-8.3409499999999998E-3</c:v>
                </c:pt>
                <c:pt idx="60142">
                  <c:v>-9.4479500000000001E-3</c:v>
                </c:pt>
                <c:pt idx="60143">
                  <c:v>-1.0577400000000001E-2</c:v>
                </c:pt>
                <c:pt idx="60144">
                  <c:v>-1.1173000000000001E-2</c:v>
                </c:pt>
                <c:pt idx="60145">
                  <c:v>-1.20702E-2</c:v>
                </c:pt>
                <c:pt idx="60146">
                  <c:v>-1.3095300000000001E-2</c:v>
                </c:pt>
                <c:pt idx="60147">
                  <c:v>-1.35341E-2</c:v>
                </c:pt>
                <c:pt idx="60148">
                  <c:v>-1.4465199999999999E-2</c:v>
                </c:pt>
                <c:pt idx="60149">
                  <c:v>-1.5100000000000001E-2</c:v>
                </c:pt>
                <c:pt idx="60150">
                  <c:v>-1.5831499999999998E-2</c:v>
                </c:pt>
                <c:pt idx="60151">
                  <c:v>-1.61964E-2</c:v>
                </c:pt>
                <c:pt idx="60152">
                  <c:v>-1.6898699999999999E-2</c:v>
                </c:pt>
                <c:pt idx="60153">
                  <c:v>-1.7661099999999999E-2</c:v>
                </c:pt>
                <c:pt idx="60154">
                  <c:v>-1.82025E-2</c:v>
                </c:pt>
                <c:pt idx="60155">
                  <c:v>-1.8736800000000001E-2</c:v>
                </c:pt>
                <c:pt idx="60156">
                  <c:v>-1.92026E-2</c:v>
                </c:pt>
                <c:pt idx="60157">
                  <c:v>-1.9664299999999999E-2</c:v>
                </c:pt>
                <c:pt idx="60158">
                  <c:v>-2.0225E-2</c:v>
                </c:pt>
                <c:pt idx="60159">
                  <c:v>-2.05674E-2</c:v>
                </c:pt>
                <c:pt idx="60160">
                  <c:v>-2.07729E-2</c:v>
                </c:pt>
                <c:pt idx="60161">
                  <c:v>-2.1173500000000001E-2</c:v>
                </c:pt>
                <c:pt idx="60162">
                  <c:v>-2.11439E-2</c:v>
                </c:pt>
                <c:pt idx="60163">
                  <c:v>-2.1445100000000002E-2</c:v>
                </c:pt>
                <c:pt idx="60164">
                  <c:v>-2.1566200000000001E-2</c:v>
                </c:pt>
                <c:pt idx="60165">
                  <c:v>-2.1813699999999998E-2</c:v>
                </c:pt>
                <c:pt idx="60166">
                  <c:v>-2.1883300000000001E-2</c:v>
                </c:pt>
                <c:pt idx="60167">
                  <c:v>-2.16972E-2</c:v>
                </c:pt>
                <c:pt idx="60168">
                  <c:v>-2.1927599999999998E-2</c:v>
                </c:pt>
                <c:pt idx="60169">
                  <c:v>-2.1906999999999999E-2</c:v>
                </c:pt>
                <c:pt idx="60170">
                  <c:v>-2.19122E-2</c:v>
                </c:pt>
                <c:pt idx="60171">
                  <c:v>-2.1666999999999999E-2</c:v>
                </c:pt>
                <c:pt idx="60172">
                  <c:v>-2.1414300000000001E-2</c:v>
                </c:pt>
                <c:pt idx="60173">
                  <c:v>-2.1087000000000002E-2</c:v>
                </c:pt>
                <c:pt idx="60174">
                  <c:v>-2.0945399999999999E-2</c:v>
                </c:pt>
                <c:pt idx="60175">
                  <c:v>-2.0630599999999999E-2</c:v>
                </c:pt>
                <c:pt idx="60176">
                  <c:v>-2.0187500000000001E-2</c:v>
                </c:pt>
                <c:pt idx="60177">
                  <c:v>-1.97022E-2</c:v>
                </c:pt>
                <c:pt idx="60178">
                  <c:v>-1.9167099999999999E-2</c:v>
                </c:pt>
                <c:pt idx="60179">
                  <c:v>-1.8820400000000001E-2</c:v>
                </c:pt>
                <c:pt idx="60180">
                  <c:v>-1.8422899999999999E-2</c:v>
                </c:pt>
                <c:pt idx="60181">
                  <c:v>-1.7686199999999999E-2</c:v>
                </c:pt>
                <c:pt idx="60182">
                  <c:v>-1.7145400000000002E-2</c:v>
                </c:pt>
                <c:pt idx="60183">
                  <c:v>-1.6270900000000001E-2</c:v>
                </c:pt>
                <c:pt idx="60184">
                  <c:v>-1.5752599999999999E-2</c:v>
                </c:pt>
                <c:pt idx="60185">
                  <c:v>-1.48568E-2</c:v>
                </c:pt>
                <c:pt idx="60186">
                  <c:v>-1.4206699999999999E-2</c:v>
                </c:pt>
                <c:pt idx="60187">
                  <c:v>-1.32161E-2</c:v>
                </c:pt>
                <c:pt idx="60188">
                  <c:v>-1.2319800000000001E-2</c:v>
                </c:pt>
                <c:pt idx="60189">
                  <c:v>-1.1386200000000001E-2</c:v>
                </c:pt>
                <c:pt idx="60190">
                  <c:v>-1.04644E-2</c:v>
                </c:pt>
                <c:pt idx="60191">
                  <c:v>-9.5626700000000005E-3</c:v>
                </c:pt>
                <c:pt idx="60192">
                  <c:v>-8.4856399999999992E-3</c:v>
                </c:pt>
                <c:pt idx="60193">
                  <c:v>-7.5316200000000002E-3</c:v>
                </c:pt>
                <c:pt idx="60194">
                  <c:v>-6.4105200000000003E-3</c:v>
                </c:pt>
                <c:pt idx="60195">
                  <c:v>-5.3795400000000004E-3</c:v>
                </c:pt>
                <c:pt idx="60196">
                  <c:v>-4.5058600000000004E-3</c:v>
                </c:pt>
                <c:pt idx="60197">
                  <c:v>-3.2521799999999999E-3</c:v>
                </c:pt>
                <c:pt idx="60198">
                  <c:v>-2.2288299999999998E-3</c:v>
                </c:pt>
                <c:pt idx="60199">
                  <c:v>-7.8253600000000002E-4</c:v>
                </c:pt>
                <c:pt idx="60200">
                  <c:v>3.51143E-4</c:v>
                </c:pt>
                <c:pt idx="60201">
                  <c:v>1.6873299999999999E-3</c:v>
                </c:pt>
                <c:pt idx="60202">
                  <c:v>2.8194399999999999E-3</c:v>
                </c:pt>
                <c:pt idx="60203">
                  <c:v>4.3430999999999999E-3</c:v>
                </c:pt>
                <c:pt idx="60204">
                  <c:v>5.4983899999999997E-3</c:v>
                </c:pt>
                <c:pt idx="60205">
                  <c:v>6.9064199999999999E-3</c:v>
                </c:pt>
                <c:pt idx="60206">
                  <c:v>8.2436799999999998E-3</c:v>
                </c:pt>
                <c:pt idx="60207">
                  <c:v>9.2165100000000007E-3</c:v>
                </c:pt>
                <c:pt idx="60208">
                  <c:v>1.09704E-2</c:v>
                </c:pt>
                <c:pt idx="60209">
                  <c:v>1.20634E-2</c:v>
                </c:pt>
                <c:pt idx="60210">
                  <c:v>1.3637099999999999E-2</c:v>
                </c:pt>
                <c:pt idx="60211">
                  <c:v>1.4924400000000001E-2</c:v>
                </c:pt>
                <c:pt idx="60212">
                  <c:v>1.6263300000000001E-2</c:v>
                </c:pt>
                <c:pt idx="60213">
                  <c:v>1.7618399999999999E-2</c:v>
                </c:pt>
                <c:pt idx="60214">
                  <c:v>1.9171299999999999E-2</c:v>
                </c:pt>
                <c:pt idx="60215">
                  <c:v>2.05189E-2</c:v>
                </c:pt>
                <c:pt idx="60216">
                  <c:v>2.1845400000000001E-2</c:v>
                </c:pt>
                <c:pt idx="60217">
                  <c:v>2.3178399999999998E-2</c:v>
                </c:pt>
                <c:pt idx="60218">
                  <c:v>2.4474099999999999E-2</c:v>
                </c:pt>
                <c:pt idx="60219">
                  <c:v>2.5939799999999999E-2</c:v>
                </c:pt>
                <c:pt idx="60220">
                  <c:v>2.6997199999999999E-2</c:v>
                </c:pt>
                <c:pt idx="60221">
                  <c:v>2.8582199999999999E-2</c:v>
                </c:pt>
                <c:pt idx="60222">
                  <c:v>2.9691800000000001E-2</c:v>
                </c:pt>
                <c:pt idx="60223">
                  <c:v>3.1027099999999998E-2</c:v>
                </c:pt>
                <c:pt idx="60224">
                  <c:v>3.2413200000000003E-2</c:v>
                </c:pt>
                <c:pt idx="60225">
                  <c:v>3.3551600000000001E-2</c:v>
                </c:pt>
                <c:pt idx="60226">
                  <c:v>3.4916299999999997E-2</c:v>
                </c:pt>
                <c:pt idx="60227">
                  <c:v>3.6035200000000003E-2</c:v>
                </c:pt>
                <c:pt idx="60228">
                  <c:v>3.7368899999999997E-2</c:v>
                </c:pt>
                <c:pt idx="60229">
                  <c:v>3.8202100000000003E-2</c:v>
                </c:pt>
                <c:pt idx="60230">
                  <c:v>3.9587400000000002E-2</c:v>
                </c:pt>
                <c:pt idx="60231">
                  <c:v>4.0543599999999999E-2</c:v>
                </c:pt>
                <c:pt idx="60232">
                  <c:v>4.1893300000000001E-2</c:v>
                </c:pt>
                <c:pt idx="60233">
                  <c:v>4.2554500000000002E-2</c:v>
                </c:pt>
                <c:pt idx="60234">
                  <c:v>4.3654900000000003E-2</c:v>
                </c:pt>
                <c:pt idx="60235">
                  <c:v>4.4739500000000001E-2</c:v>
                </c:pt>
                <c:pt idx="60236">
                  <c:v>4.5483700000000002E-2</c:v>
                </c:pt>
                <c:pt idx="60237">
                  <c:v>4.6625600000000003E-2</c:v>
                </c:pt>
                <c:pt idx="60238">
                  <c:v>4.7357000000000003E-2</c:v>
                </c:pt>
                <c:pt idx="60239">
                  <c:v>4.8255600000000003E-2</c:v>
                </c:pt>
                <c:pt idx="60240">
                  <c:v>4.8847700000000001E-2</c:v>
                </c:pt>
                <c:pt idx="60241">
                  <c:v>4.9885800000000001E-2</c:v>
                </c:pt>
                <c:pt idx="60242">
                  <c:v>5.0562799999999998E-2</c:v>
                </c:pt>
                <c:pt idx="60243">
                  <c:v>5.1187499999999997E-2</c:v>
                </c:pt>
                <c:pt idx="60244">
                  <c:v>5.1710800000000001E-2</c:v>
                </c:pt>
                <c:pt idx="60245">
                  <c:v>5.23881E-2</c:v>
                </c:pt>
                <c:pt idx="60246">
                  <c:v>5.2794300000000002E-2</c:v>
                </c:pt>
                <c:pt idx="60247">
                  <c:v>5.31685E-2</c:v>
                </c:pt>
                <c:pt idx="60248">
                  <c:v>5.3768900000000001E-2</c:v>
                </c:pt>
                <c:pt idx="60249">
                  <c:v>5.3790699999999997E-2</c:v>
                </c:pt>
                <c:pt idx="60250">
                  <c:v>5.4272399999999998E-2</c:v>
                </c:pt>
                <c:pt idx="60251">
                  <c:v>5.4434099999999999E-2</c:v>
                </c:pt>
                <c:pt idx="60252">
                  <c:v>5.4625100000000003E-2</c:v>
                </c:pt>
                <c:pt idx="60253">
                  <c:v>5.4771300000000002E-2</c:v>
                </c:pt>
                <c:pt idx="60254">
                  <c:v>5.4923300000000001E-2</c:v>
                </c:pt>
                <c:pt idx="60255">
                  <c:v>5.4933599999999999E-2</c:v>
                </c:pt>
                <c:pt idx="60256">
                  <c:v>5.4937600000000003E-2</c:v>
                </c:pt>
                <c:pt idx="60257">
                  <c:v>5.4955299999999999E-2</c:v>
                </c:pt>
                <c:pt idx="60258">
                  <c:v>5.4784300000000001E-2</c:v>
                </c:pt>
                <c:pt idx="60259">
                  <c:v>5.4772099999999997E-2</c:v>
                </c:pt>
                <c:pt idx="60260">
                  <c:v>5.42681E-2</c:v>
                </c:pt>
                <c:pt idx="60261">
                  <c:v>5.4171799999999999E-2</c:v>
                </c:pt>
                <c:pt idx="60262">
                  <c:v>5.3938600000000003E-2</c:v>
                </c:pt>
                <c:pt idx="60263">
                  <c:v>5.3465600000000002E-2</c:v>
                </c:pt>
                <c:pt idx="60264">
                  <c:v>5.3464100000000001E-2</c:v>
                </c:pt>
                <c:pt idx="60265">
                  <c:v>5.2691599999999998E-2</c:v>
                </c:pt>
                <c:pt idx="60266">
                  <c:v>5.2311499999999997E-2</c:v>
                </c:pt>
                <c:pt idx="60267">
                  <c:v>5.1728000000000003E-2</c:v>
                </c:pt>
                <c:pt idx="60268">
                  <c:v>5.1219599999999997E-2</c:v>
                </c:pt>
                <c:pt idx="60269">
                  <c:v>5.0760100000000002E-2</c:v>
                </c:pt>
                <c:pt idx="60270">
                  <c:v>4.9795199999999998E-2</c:v>
                </c:pt>
                <c:pt idx="60271">
                  <c:v>4.9175000000000003E-2</c:v>
                </c:pt>
                <c:pt idx="60272">
                  <c:v>4.8345600000000002E-2</c:v>
                </c:pt>
                <c:pt idx="60273">
                  <c:v>4.7552499999999998E-2</c:v>
                </c:pt>
                <c:pt idx="60274">
                  <c:v>4.66395E-2</c:v>
                </c:pt>
                <c:pt idx="60275">
                  <c:v>4.5852400000000001E-2</c:v>
                </c:pt>
                <c:pt idx="60276">
                  <c:v>4.4731199999999999E-2</c:v>
                </c:pt>
                <c:pt idx="60277">
                  <c:v>4.3887900000000001E-2</c:v>
                </c:pt>
                <c:pt idx="60278">
                  <c:v>4.2997800000000003E-2</c:v>
                </c:pt>
                <c:pt idx="60279">
                  <c:v>4.1877900000000003E-2</c:v>
                </c:pt>
                <c:pt idx="60280">
                  <c:v>4.1015299999999998E-2</c:v>
                </c:pt>
                <c:pt idx="60281">
                  <c:v>3.9819199999999999E-2</c:v>
                </c:pt>
                <c:pt idx="60282">
                  <c:v>3.8793300000000003E-2</c:v>
                </c:pt>
                <c:pt idx="60283">
                  <c:v>3.7644499999999997E-2</c:v>
                </c:pt>
                <c:pt idx="60284">
                  <c:v>3.6507999999999999E-2</c:v>
                </c:pt>
                <c:pt idx="60285">
                  <c:v>3.5280499999999999E-2</c:v>
                </c:pt>
                <c:pt idx="60286">
                  <c:v>3.4215799999999998E-2</c:v>
                </c:pt>
                <c:pt idx="60287">
                  <c:v>3.2755199999999998E-2</c:v>
                </c:pt>
                <c:pt idx="60288">
                  <c:v>3.1741400000000003E-2</c:v>
                </c:pt>
                <c:pt idx="60289">
                  <c:v>3.0356500000000002E-2</c:v>
                </c:pt>
                <c:pt idx="60290">
                  <c:v>2.9169400000000002E-2</c:v>
                </c:pt>
                <c:pt idx="60291">
                  <c:v>2.8103599999999999E-2</c:v>
                </c:pt>
                <c:pt idx="60292">
                  <c:v>2.6332100000000001E-2</c:v>
                </c:pt>
                <c:pt idx="60293">
                  <c:v>2.5306800000000001E-2</c:v>
                </c:pt>
                <c:pt idx="60294">
                  <c:v>2.3919099999999999E-2</c:v>
                </c:pt>
                <c:pt idx="60295">
                  <c:v>2.27482E-2</c:v>
                </c:pt>
                <c:pt idx="60296">
                  <c:v>2.1324900000000001E-2</c:v>
                </c:pt>
                <c:pt idx="60297">
                  <c:v>2.0152199999999999E-2</c:v>
                </c:pt>
                <c:pt idx="60298">
                  <c:v>1.8767099999999998E-2</c:v>
                </c:pt>
                <c:pt idx="60299">
                  <c:v>1.7525499999999999E-2</c:v>
                </c:pt>
                <c:pt idx="60300">
                  <c:v>1.6186099999999998E-2</c:v>
                </c:pt>
                <c:pt idx="60301">
                  <c:v>1.49272E-2</c:v>
                </c:pt>
                <c:pt idx="60302">
                  <c:v>1.38005E-2</c:v>
                </c:pt>
                <c:pt idx="60303">
                  <c:v>1.23663E-2</c:v>
                </c:pt>
                <c:pt idx="60304">
                  <c:v>1.1371600000000001E-2</c:v>
                </c:pt>
                <c:pt idx="60305">
                  <c:v>9.8981299999999998E-3</c:v>
                </c:pt>
                <c:pt idx="60306">
                  <c:v>8.8154600000000007E-3</c:v>
                </c:pt>
                <c:pt idx="60307">
                  <c:v>7.6572799999999998E-3</c:v>
                </c:pt>
                <c:pt idx="60308">
                  <c:v>6.3394100000000002E-3</c:v>
                </c:pt>
                <c:pt idx="60309">
                  <c:v>5.1181400000000002E-3</c:v>
                </c:pt>
                <c:pt idx="60310">
                  <c:v>4.0041E-3</c:v>
                </c:pt>
                <c:pt idx="60311">
                  <c:v>2.7675600000000001E-3</c:v>
                </c:pt>
                <c:pt idx="60312">
                  <c:v>1.57142E-3</c:v>
                </c:pt>
                <c:pt idx="60313">
                  <c:v>6.0886600000000001E-4</c:v>
                </c:pt>
                <c:pt idx="60314">
                  <c:v>-7.1686899999999997E-4</c:v>
                </c:pt>
                <c:pt idx="60315">
                  <c:v>-1.59673E-3</c:v>
                </c:pt>
                <c:pt idx="60316">
                  <c:v>-2.7633499999999999E-3</c:v>
                </c:pt>
                <c:pt idx="60317">
                  <c:v>-3.3931299999999998E-3</c:v>
                </c:pt>
                <c:pt idx="60318">
                  <c:v>-4.5992799999999999E-3</c:v>
                </c:pt>
                <c:pt idx="60319">
                  <c:v>-5.3719199999999996E-3</c:v>
                </c:pt>
                <c:pt idx="60320">
                  <c:v>-6.19178E-3</c:v>
                </c:pt>
                <c:pt idx="60321">
                  <c:v>-7.0488399999999998E-3</c:v>
                </c:pt>
                <c:pt idx="60322">
                  <c:v>-7.7828899999999998E-3</c:v>
                </c:pt>
                <c:pt idx="60323">
                  <c:v>-8.5861099999999992E-3</c:v>
                </c:pt>
                <c:pt idx="60324">
                  <c:v>-9.3928999999999992E-3</c:v>
                </c:pt>
                <c:pt idx="60325">
                  <c:v>-1.02472E-2</c:v>
                </c:pt>
                <c:pt idx="60326">
                  <c:v>-1.0697699999999999E-2</c:v>
                </c:pt>
                <c:pt idx="60327">
                  <c:v>-1.15704E-2</c:v>
                </c:pt>
                <c:pt idx="60328">
                  <c:v>-1.19801E-2</c:v>
                </c:pt>
                <c:pt idx="60329">
                  <c:v>-1.2768699999999999E-2</c:v>
                </c:pt>
                <c:pt idx="60330">
                  <c:v>-1.3174999999999999E-2</c:v>
                </c:pt>
                <c:pt idx="60331">
                  <c:v>-1.3671900000000001E-2</c:v>
                </c:pt>
                <c:pt idx="60332">
                  <c:v>-1.43774E-2</c:v>
                </c:pt>
                <c:pt idx="60333">
                  <c:v>-1.43594E-2</c:v>
                </c:pt>
                <c:pt idx="60334">
                  <c:v>-1.5186699999999999E-2</c:v>
                </c:pt>
                <c:pt idx="60335">
                  <c:v>-1.53951E-2</c:v>
                </c:pt>
                <c:pt idx="60336">
                  <c:v>-1.57535E-2</c:v>
                </c:pt>
                <c:pt idx="60337">
                  <c:v>-1.6092499999999999E-2</c:v>
                </c:pt>
                <c:pt idx="60338">
                  <c:v>-1.6424399999999999E-2</c:v>
                </c:pt>
                <c:pt idx="60339">
                  <c:v>-1.6581800000000001E-2</c:v>
                </c:pt>
                <c:pt idx="60340">
                  <c:v>-1.68297E-2</c:v>
                </c:pt>
                <c:pt idx="60341">
                  <c:v>-1.70212E-2</c:v>
                </c:pt>
                <c:pt idx="60342">
                  <c:v>-1.70469E-2</c:v>
                </c:pt>
                <c:pt idx="60343">
                  <c:v>-1.71591E-2</c:v>
                </c:pt>
                <c:pt idx="60344">
                  <c:v>-1.7099699999999999E-2</c:v>
                </c:pt>
                <c:pt idx="60345">
                  <c:v>-1.7194999999999998E-2</c:v>
                </c:pt>
                <c:pt idx="60346">
                  <c:v>-1.7031999999999999E-2</c:v>
                </c:pt>
                <c:pt idx="60347">
                  <c:v>-1.7030699999999999E-2</c:v>
                </c:pt>
                <c:pt idx="60348">
                  <c:v>-1.7001700000000002E-2</c:v>
                </c:pt>
                <c:pt idx="60349">
                  <c:v>-1.65545E-2</c:v>
                </c:pt>
                <c:pt idx="60350">
                  <c:v>-1.6645400000000001E-2</c:v>
                </c:pt>
                <c:pt idx="60351">
                  <c:v>-1.6548500000000001E-2</c:v>
                </c:pt>
                <c:pt idx="60352">
                  <c:v>-1.6436800000000001E-2</c:v>
                </c:pt>
                <c:pt idx="60353">
                  <c:v>-1.6073E-2</c:v>
                </c:pt>
                <c:pt idx="60354">
                  <c:v>-1.5898200000000001E-2</c:v>
                </c:pt>
                <c:pt idx="60355">
                  <c:v>-1.5854900000000002E-2</c:v>
                </c:pt>
                <c:pt idx="60356">
                  <c:v>-1.5524899999999999E-2</c:v>
                </c:pt>
                <c:pt idx="60357">
                  <c:v>-1.51871E-2</c:v>
                </c:pt>
                <c:pt idx="60358">
                  <c:v>-1.47095E-2</c:v>
                </c:pt>
                <c:pt idx="60359">
                  <c:v>-1.4463999999999999E-2</c:v>
                </c:pt>
                <c:pt idx="60360">
                  <c:v>-1.38332E-2</c:v>
                </c:pt>
                <c:pt idx="60361">
                  <c:v>-1.3710399999999999E-2</c:v>
                </c:pt>
                <c:pt idx="60362">
                  <c:v>-1.32278E-2</c:v>
                </c:pt>
                <c:pt idx="60363">
                  <c:v>-1.2830100000000001E-2</c:v>
                </c:pt>
                <c:pt idx="60364">
                  <c:v>-1.2396000000000001E-2</c:v>
                </c:pt>
                <c:pt idx="60365">
                  <c:v>-1.1881900000000001E-2</c:v>
                </c:pt>
                <c:pt idx="60366">
                  <c:v>-1.16407E-2</c:v>
                </c:pt>
                <c:pt idx="60367">
                  <c:v>-1.07688E-2</c:v>
                </c:pt>
                <c:pt idx="60368">
                  <c:v>-1.0621500000000001E-2</c:v>
                </c:pt>
                <c:pt idx="60369">
                  <c:v>-1.0023000000000001E-2</c:v>
                </c:pt>
                <c:pt idx="60370">
                  <c:v>-9.5034899999999999E-3</c:v>
                </c:pt>
                <c:pt idx="60371">
                  <c:v>-8.9332600000000002E-3</c:v>
                </c:pt>
                <c:pt idx="60372">
                  <c:v>-8.6062599999999993E-3</c:v>
                </c:pt>
                <c:pt idx="60373">
                  <c:v>-7.9315400000000008E-3</c:v>
                </c:pt>
                <c:pt idx="60374">
                  <c:v>-7.40093E-3</c:v>
                </c:pt>
                <c:pt idx="60375">
                  <c:v>-6.8864699999999996E-3</c:v>
                </c:pt>
                <c:pt idx="60376">
                  <c:v>-6.3382999999999998E-3</c:v>
                </c:pt>
                <c:pt idx="60377">
                  <c:v>-6.0536599999999998E-3</c:v>
                </c:pt>
                <c:pt idx="60378">
                  <c:v>-5.3974899999999996E-3</c:v>
                </c:pt>
                <c:pt idx="60379">
                  <c:v>-5.1457600000000001E-3</c:v>
                </c:pt>
                <c:pt idx="60380">
                  <c:v>-4.2478999999999998E-3</c:v>
                </c:pt>
                <c:pt idx="60381">
                  <c:v>-3.8424399999999999E-3</c:v>
                </c:pt>
                <c:pt idx="60382">
                  <c:v>-3.4582200000000001E-3</c:v>
                </c:pt>
                <c:pt idx="60383">
                  <c:v>-2.8051999999999999E-3</c:v>
                </c:pt>
                <c:pt idx="60384">
                  <c:v>-2.3018600000000002E-3</c:v>
                </c:pt>
                <c:pt idx="60385">
                  <c:v>-1.76407E-3</c:v>
                </c:pt>
                <c:pt idx="60386">
                  <c:v>-1.34939E-3</c:v>
                </c:pt>
                <c:pt idx="60387">
                  <c:v>-7.8976700000000003E-4</c:v>
                </c:pt>
                <c:pt idx="60388">
                  <c:v>-3.7126800000000001E-4</c:v>
                </c:pt>
                <c:pt idx="60389" formatCode="0.00E+00">
                  <c:v>3.7117399999999998E-5</c:v>
                </c:pt>
                <c:pt idx="60390">
                  <c:v>4.2099599999999998E-4</c:v>
                </c:pt>
                <c:pt idx="60391">
                  <c:v>1.04633E-3</c:v>
                </c:pt>
                <c:pt idx="60392">
                  <c:v>1.18611E-3</c:v>
                </c:pt>
                <c:pt idx="60393">
                  <c:v>1.7027500000000001E-3</c:v>
                </c:pt>
                <c:pt idx="60394">
                  <c:v>2.2848999999999999E-3</c:v>
                </c:pt>
                <c:pt idx="60395">
                  <c:v>2.5382299999999998E-3</c:v>
                </c:pt>
                <c:pt idx="60396">
                  <c:v>2.91604E-3</c:v>
                </c:pt>
                <c:pt idx="60397">
                  <c:v>3.2856999999999999E-3</c:v>
                </c:pt>
                <c:pt idx="60398">
                  <c:v>3.6794900000000001E-3</c:v>
                </c:pt>
                <c:pt idx="60399">
                  <c:v>3.8679500000000002E-3</c:v>
                </c:pt>
                <c:pt idx="60400">
                  <c:v>4.2180799999999999E-3</c:v>
                </c:pt>
                <c:pt idx="60401">
                  <c:v>4.2072899999999998E-3</c:v>
                </c:pt>
                <c:pt idx="60402">
                  <c:v>4.6333099999999999E-3</c:v>
                </c:pt>
                <c:pt idx="60403">
                  <c:v>4.55194E-3</c:v>
                </c:pt>
                <c:pt idx="60404">
                  <c:v>4.6601500000000001E-3</c:v>
                </c:pt>
                <c:pt idx="60405">
                  <c:v>4.9098500000000003E-3</c:v>
                </c:pt>
                <c:pt idx="60406">
                  <c:v>4.7338500000000004E-3</c:v>
                </c:pt>
                <c:pt idx="60407">
                  <c:v>5.0596399999999998E-3</c:v>
                </c:pt>
                <c:pt idx="60408">
                  <c:v>4.7535199999999998E-3</c:v>
                </c:pt>
                <c:pt idx="60409">
                  <c:v>4.8950699999999996E-3</c:v>
                </c:pt>
                <c:pt idx="60410">
                  <c:v>4.9748199999999996E-3</c:v>
                </c:pt>
                <c:pt idx="60411">
                  <c:v>4.6835399999999999E-3</c:v>
                </c:pt>
                <c:pt idx="60412">
                  <c:v>4.7520000000000001E-3</c:v>
                </c:pt>
                <c:pt idx="60413">
                  <c:v>4.7236099999999996E-3</c:v>
                </c:pt>
                <c:pt idx="60414">
                  <c:v>4.6014799999999998E-3</c:v>
                </c:pt>
                <c:pt idx="60415">
                  <c:v>4.4334600000000002E-3</c:v>
                </c:pt>
                <c:pt idx="60416">
                  <c:v>4.22464E-3</c:v>
                </c:pt>
                <c:pt idx="60417">
                  <c:v>3.8968399999999999E-3</c:v>
                </c:pt>
                <c:pt idx="60418">
                  <c:v>3.8991899999999999E-3</c:v>
                </c:pt>
                <c:pt idx="60419">
                  <c:v>3.3731400000000002E-3</c:v>
                </c:pt>
                <c:pt idx="60420">
                  <c:v>3.2029699999999999E-3</c:v>
                </c:pt>
                <c:pt idx="60421">
                  <c:v>2.78685E-3</c:v>
                </c:pt>
                <c:pt idx="60422">
                  <c:v>2.3852999999999999E-3</c:v>
                </c:pt>
                <c:pt idx="60423">
                  <c:v>2.0348200000000001E-3</c:v>
                </c:pt>
                <c:pt idx="60424">
                  <c:v>1.52557E-3</c:v>
                </c:pt>
                <c:pt idx="60425">
                  <c:v>9.9414699999999991E-4</c:v>
                </c:pt>
                <c:pt idx="60426">
                  <c:v>5.4174400000000004E-4</c:v>
                </c:pt>
                <c:pt idx="60427">
                  <c:v>-1.6440000000000001E-4</c:v>
                </c:pt>
                <c:pt idx="60428">
                  <c:v>-7.1329399999999995E-4</c:v>
                </c:pt>
                <c:pt idx="60429">
                  <c:v>-1.4349600000000001E-3</c:v>
                </c:pt>
                <c:pt idx="60430">
                  <c:v>-2.0300399999999999E-3</c:v>
                </c:pt>
                <c:pt idx="60431">
                  <c:v>-2.7825300000000001E-3</c:v>
                </c:pt>
                <c:pt idx="60432">
                  <c:v>-3.5233E-3</c:v>
                </c:pt>
                <c:pt idx="60433">
                  <c:v>-4.2301400000000003E-3</c:v>
                </c:pt>
                <c:pt idx="60434">
                  <c:v>-4.9409800000000002E-3</c:v>
                </c:pt>
                <c:pt idx="60435">
                  <c:v>-5.7336899999999996E-3</c:v>
                </c:pt>
                <c:pt idx="60436">
                  <c:v>-6.3161900000000002E-3</c:v>
                </c:pt>
                <c:pt idx="60437">
                  <c:v>-7.20041E-3</c:v>
                </c:pt>
                <c:pt idx="60438">
                  <c:v>-8.0719299999999997E-3</c:v>
                </c:pt>
                <c:pt idx="60439">
                  <c:v>-8.8716000000000003E-3</c:v>
                </c:pt>
                <c:pt idx="60440">
                  <c:v>-9.9371500000000005E-3</c:v>
                </c:pt>
                <c:pt idx="60441">
                  <c:v>-1.07186E-2</c:v>
                </c:pt>
                <c:pt idx="60442">
                  <c:v>-1.1795399999999999E-2</c:v>
                </c:pt>
                <c:pt idx="60443">
                  <c:v>-1.2660899999999999E-2</c:v>
                </c:pt>
                <c:pt idx="60444">
                  <c:v>-1.36807E-2</c:v>
                </c:pt>
                <c:pt idx="60445">
                  <c:v>-1.46169E-2</c:v>
                </c:pt>
                <c:pt idx="60446">
                  <c:v>-1.5721499999999999E-2</c:v>
                </c:pt>
                <c:pt idx="60447">
                  <c:v>-1.6575599999999999E-2</c:v>
                </c:pt>
                <c:pt idx="60448">
                  <c:v>-1.7670700000000001E-2</c:v>
                </c:pt>
                <c:pt idx="60449">
                  <c:v>-1.86698E-2</c:v>
                </c:pt>
                <c:pt idx="60450">
                  <c:v>-1.9722199999999999E-2</c:v>
                </c:pt>
                <c:pt idx="60451">
                  <c:v>-2.08145E-2</c:v>
                </c:pt>
                <c:pt idx="60452">
                  <c:v>-2.1764499999999999E-2</c:v>
                </c:pt>
                <c:pt idx="60453">
                  <c:v>-2.2938500000000001E-2</c:v>
                </c:pt>
                <c:pt idx="60454">
                  <c:v>-2.4040200000000001E-2</c:v>
                </c:pt>
                <c:pt idx="60455">
                  <c:v>-2.5139499999999999E-2</c:v>
                </c:pt>
                <c:pt idx="60456">
                  <c:v>-2.6196400000000002E-2</c:v>
                </c:pt>
                <c:pt idx="60457">
                  <c:v>-2.7305400000000001E-2</c:v>
                </c:pt>
                <c:pt idx="60458">
                  <c:v>-2.8273900000000001E-2</c:v>
                </c:pt>
                <c:pt idx="60459">
                  <c:v>-2.9487200000000002E-2</c:v>
                </c:pt>
                <c:pt idx="60460">
                  <c:v>-3.06085E-2</c:v>
                </c:pt>
                <c:pt idx="60461">
                  <c:v>-3.1495700000000001E-2</c:v>
                </c:pt>
                <c:pt idx="60462">
                  <c:v>-3.2681300000000003E-2</c:v>
                </c:pt>
                <c:pt idx="60463">
                  <c:v>-3.3628199999999997E-2</c:v>
                </c:pt>
                <c:pt idx="60464">
                  <c:v>-3.4710499999999998E-2</c:v>
                </c:pt>
                <c:pt idx="60465">
                  <c:v>-3.5615000000000001E-2</c:v>
                </c:pt>
                <c:pt idx="60466">
                  <c:v>-3.6673699999999997E-2</c:v>
                </c:pt>
                <c:pt idx="60467">
                  <c:v>-3.7844999999999997E-2</c:v>
                </c:pt>
                <c:pt idx="60468">
                  <c:v>-3.8621599999999999E-2</c:v>
                </c:pt>
                <c:pt idx="60469">
                  <c:v>-3.9459399999999999E-2</c:v>
                </c:pt>
                <c:pt idx="60470">
                  <c:v>-4.0617E-2</c:v>
                </c:pt>
                <c:pt idx="60471">
                  <c:v>-4.1533E-2</c:v>
                </c:pt>
                <c:pt idx="60472">
                  <c:v>-4.2209400000000001E-2</c:v>
                </c:pt>
                <c:pt idx="60473">
                  <c:v>-4.3127800000000001E-2</c:v>
                </c:pt>
                <c:pt idx="60474">
                  <c:v>-4.3859200000000001E-2</c:v>
                </c:pt>
                <c:pt idx="60475">
                  <c:v>-4.4761599999999999E-2</c:v>
                </c:pt>
                <c:pt idx="60476">
                  <c:v>-4.5364000000000002E-2</c:v>
                </c:pt>
                <c:pt idx="60477">
                  <c:v>-4.6230300000000002E-2</c:v>
                </c:pt>
                <c:pt idx="60478">
                  <c:v>-4.7067999999999999E-2</c:v>
                </c:pt>
                <c:pt idx="60479">
                  <c:v>-4.7710799999999998E-2</c:v>
                </c:pt>
                <c:pt idx="60480">
                  <c:v>-4.8560300000000001E-2</c:v>
                </c:pt>
                <c:pt idx="60481">
                  <c:v>-4.9197299999999999E-2</c:v>
                </c:pt>
                <c:pt idx="60482">
                  <c:v>-4.9960900000000003E-2</c:v>
                </c:pt>
                <c:pt idx="60483">
                  <c:v>-5.0444500000000003E-2</c:v>
                </c:pt>
                <c:pt idx="60484">
                  <c:v>-5.0916599999999999E-2</c:v>
                </c:pt>
                <c:pt idx="60485">
                  <c:v>-5.1492999999999997E-2</c:v>
                </c:pt>
                <c:pt idx="60486">
                  <c:v>-5.2051699999999999E-2</c:v>
                </c:pt>
                <c:pt idx="60487">
                  <c:v>-5.2344799999999997E-2</c:v>
                </c:pt>
                <c:pt idx="60488">
                  <c:v>-5.2789900000000001E-2</c:v>
                </c:pt>
                <c:pt idx="60489">
                  <c:v>-5.3234200000000002E-2</c:v>
                </c:pt>
                <c:pt idx="60490">
                  <c:v>-5.3419899999999999E-2</c:v>
                </c:pt>
                <c:pt idx="60491">
                  <c:v>-5.3818400000000002E-2</c:v>
                </c:pt>
                <c:pt idx="60492">
                  <c:v>-5.4127399999999999E-2</c:v>
                </c:pt>
                <c:pt idx="60493">
                  <c:v>-5.4459199999999999E-2</c:v>
                </c:pt>
                <c:pt idx="60494">
                  <c:v>-5.45958E-2</c:v>
                </c:pt>
                <c:pt idx="60495">
                  <c:v>-5.4615999999999998E-2</c:v>
                </c:pt>
                <c:pt idx="60496">
                  <c:v>-5.4973800000000003E-2</c:v>
                </c:pt>
                <c:pt idx="60497">
                  <c:v>-5.4951899999999998E-2</c:v>
                </c:pt>
                <c:pt idx="60498">
                  <c:v>-5.5000899999999998E-2</c:v>
                </c:pt>
                <c:pt idx="60499">
                  <c:v>-5.4949900000000003E-2</c:v>
                </c:pt>
                <c:pt idx="60500">
                  <c:v>-5.4912900000000001E-2</c:v>
                </c:pt>
                <c:pt idx="60501">
                  <c:v>-5.4758099999999997E-2</c:v>
                </c:pt>
                <c:pt idx="60502">
                  <c:v>-5.4770600000000003E-2</c:v>
                </c:pt>
                <c:pt idx="60503">
                  <c:v>-5.45444E-2</c:v>
                </c:pt>
                <c:pt idx="60504">
                  <c:v>-5.4411599999999997E-2</c:v>
                </c:pt>
                <c:pt idx="60505">
                  <c:v>-5.3982500000000003E-2</c:v>
                </c:pt>
                <c:pt idx="60506">
                  <c:v>-5.3893799999999999E-2</c:v>
                </c:pt>
                <c:pt idx="60507">
                  <c:v>-5.3618300000000001E-2</c:v>
                </c:pt>
                <c:pt idx="60508">
                  <c:v>-5.3215400000000003E-2</c:v>
                </c:pt>
                <c:pt idx="60509">
                  <c:v>-5.27865E-2</c:v>
                </c:pt>
                <c:pt idx="60510">
                  <c:v>-5.2143099999999998E-2</c:v>
                </c:pt>
                <c:pt idx="60511">
                  <c:v>-5.1646200000000003E-2</c:v>
                </c:pt>
                <c:pt idx="60512">
                  <c:v>-5.1127400000000003E-2</c:v>
                </c:pt>
                <c:pt idx="60513">
                  <c:v>-5.0523100000000001E-2</c:v>
                </c:pt>
                <c:pt idx="60514">
                  <c:v>-4.9717900000000002E-2</c:v>
                </c:pt>
                <c:pt idx="60515">
                  <c:v>-4.9216299999999998E-2</c:v>
                </c:pt>
                <c:pt idx="60516">
                  <c:v>-4.8554E-2</c:v>
                </c:pt>
                <c:pt idx="60517">
                  <c:v>-4.7934499999999998E-2</c:v>
                </c:pt>
                <c:pt idx="60518">
                  <c:v>-4.7532400000000002E-2</c:v>
                </c:pt>
                <c:pt idx="60519">
                  <c:v>-4.6405700000000001E-2</c:v>
                </c:pt>
                <c:pt idx="60520">
                  <c:v>-4.6126199999999999E-2</c:v>
                </c:pt>
                <c:pt idx="60521">
                  <c:v>-4.4971799999999999E-2</c:v>
                </c:pt>
                <c:pt idx="60522">
                  <c:v>-4.4391800000000002E-2</c:v>
                </c:pt>
                <c:pt idx="60523">
                  <c:v>-4.34002E-2</c:v>
                </c:pt>
                <c:pt idx="60524">
                  <c:v>-4.2514700000000002E-2</c:v>
                </c:pt>
                <c:pt idx="60525">
                  <c:v>-4.1647900000000002E-2</c:v>
                </c:pt>
                <c:pt idx="60526">
                  <c:v>-4.0601499999999999E-2</c:v>
                </c:pt>
                <c:pt idx="60527">
                  <c:v>-3.9533499999999999E-2</c:v>
                </c:pt>
                <c:pt idx="60528">
                  <c:v>-3.8636299999999998E-2</c:v>
                </c:pt>
                <c:pt idx="60529">
                  <c:v>-3.7668E-2</c:v>
                </c:pt>
                <c:pt idx="60530">
                  <c:v>-3.6374499999999997E-2</c:v>
                </c:pt>
                <c:pt idx="60531">
                  <c:v>-3.5530699999999998E-2</c:v>
                </c:pt>
                <c:pt idx="60532">
                  <c:v>-3.4390900000000002E-2</c:v>
                </c:pt>
                <c:pt idx="60533">
                  <c:v>-3.3321799999999999E-2</c:v>
                </c:pt>
                <c:pt idx="60534">
                  <c:v>-3.209E-2</c:v>
                </c:pt>
                <c:pt idx="60535">
                  <c:v>-3.10257E-2</c:v>
                </c:pt>
                <c:pt idx="60536">
                  <c:v>-2.9817300000000001E-2</c:v>
                </c:pt>
                <c:pt idx="60537">
                  <c:v>-2.85294E-2</c:v>
                </c:pt>
                <c:pt idx="60538">
                  <c:v>-2.7586900000000001E-2</c:v>
                </c:pt>
                <c:pt idx="60539">
                  <c:v>-2.63363E-2</c:v>
                </c:pt>
                <c:pt idx="60540">
                  <c:v>-2.5295000000000002E-2</c:v>
                </c:pt>
                <c:pt idx="60541">
                  <c:v>-2.3923E-2</c:v>
                </c:pt>
                <c:pt idx="60542">
                  <c:v>-2.30157E-2</c:v>
                </c:pt>
                <c:pt idx="60543">
                  <c:v>-2.1657699999999998E-2</c:v>
                </c:pt>
                <c:pt idx="60544">
                  <c:v>-2.07607E-2</c:v>
                </c:pt>
                <c:pt idx="60545">
                  <c:v>-1.9504000000000001E-2</c:v>
                </c:pt>
                <c:pt idx="60546">
                  <c:v>-1.8305499999999999E-2</c:v>
                </c:pt>
                <c:pt idx="60547">
                  <c:v>-1.72713E-2</c:v>
                </c:pt>
                <c:pt idx="60548">
                  <c:v>-1.60468E-2</c:v>
                </c:pt>
                <c:pt idx="60549">
                  <c:v>-1.48944E-2</c:v>
                </c:pt>
                <c:pt idx="60550">
                  <c:v>-1.3733199999999999E-2</c:v>
                </c:pt>
                <c:pt idx="60551">
                  <c:v>-1.25396E-2</c:v>
                </c:pt>
                <c:pt idx="60552">
                  <c:v>-1.11781E-2</c:v>
                </c:pt>
                <c:pt idx="60553">
                  <c:v>-1.01791E-2</c:v>
                </c:pt>
                <c:pt idx="60554">
                  <c:v>-8.9220600000000008E-3</c:v>
                </c:pt>
                <c:pt idx="60555">
                  <c:v>-7.9079400000000005E-3</c:v>
                </c:pt>
                <c:pt idx="60556">
                  <c:v>-6.6759999999999996E-3</c:v>
                </c:pt>
                <c:pt idx="60557">
                  <c:v>-5.5825099999999997E-3</c:v>
                </c:pt>
                <c:pt idx="60558">
                  <c:v>-4.7105699999999999E-3</c:v>
                </c:pt>
                <c:pt idx="60559">
                  <c:v>-3.4603199999999998E-3</c:v>
                </c:pt>
                <c:pt idx="60560">
                  <c:v>-2.5816599999999999E-3</c:v>
                </c:pt>
                <c:pt idx="60561">
                  <c:v>-1.58326E-3</c:v>
                </c:pt>
                <c:pt idx="60562">
                  <c:v>-5.4201599999999998E-4</c:v>
                </c:pt>
                <c:pt idx="60563">
                  <c:v>3.5085200000000002E-4</c:v>
                </c:pt>
                <c:pt idx="60564">
                  <c:v>1.45375E-3</c:v>
                </c:pt>
                <c:pt idx="60565">
                  <c:v>2.3274799999999998E-3</c:v>
                </c:pt>
                <c:pt idx="60566">
                  <c:v>3.3068199999999998E-3</c:v>
                </c:pt>
                <c:pt idx="60567">
                  <c:v>4.3593199999999999E-3</c:v>
                </c:pt>
                <c:pt idx="60568">
                  <c:v>5.2073099999999997E-3</c:v>
                </c:pt>
                <c:pt idx="60569">
                  <c:v>6.0620200000000004E-3</c:v>
                </c:pt>
                <c:pt idx="60570">
                  <c:v>6.9868899999999999E-3</c:v>
                </c:pt>
                <c:pt idx="60571">
                  <c:v>7.6215199999999997E-3</c:v>
                </c:pt>
                <c:pt idx="60572">
                  <c:v>8.5098299999999995E-3</c:v>
                </c:pt>
                <c:pt idx="60573">
                  <c:v>9.1807499999999997E-3</c:v>
                </c:pt>
                <c:pt idx="60574">
                  <c:v>1.00229E-2</c:v>
                </c:pt>
                <c:pt idx="60575">
                  <c:v>1.0962899999999999E-2</c:v>
                </c:pt>
                <c:pt idx="60576">
                  <c:v>1.13121E-2</c:v>
                </c:pt>
                <c:pt idx="60577">
                  <c:v>1.21919E-2</c:v>
                </c:pt>
                <c:pt idx="60578">
                  <c:v>1.28034E-2</c:v>
                </c:pt>
                <c:pt idx="60579">
                  <c:v>1.33931E-2</c:v>
                </c:pt>
                <c:pt idx="60580">
                  <c:v>1.3946500000000001E-2</c:v>
                </c:pt>
                <c:pt idx="60581">
                  <c:v>1.46753E-2</c:v>
                </c:pt>
                <c:pt idx="60582">
                  <c:v>1.5087E-2</c:v>
                </c:pt>
                <c:pt idx="60583">
                  <c:v>1.54641E-2</c:v>
                </c:pt>
                <c:pt idx="60584">
                  <c:v>1.5949600000000001E-2</c:v>
                </c:pt>
                <c:pt idx="60585">
                  <c:v>1.6511600000000001E-2</c:v>
                </c:pt>
                <c:pt idx="60586">
                  <c:v>1.6967099999999999E-2</c:v>
                </c:pt>
                <c:pt idx="60587">
                  <c:v>1.71562E-2</c:v>
                </c:pt>
                <c:pt idx="60588">
                  <c:v>1.7725399999999999E-2</c:v>
                </c:pt>
                <c:pt idx="60589">
                  <c:v>1.79893E-2</c:v>
                </c:pt>
                <c:pt idx="60590">
                  <c:v>1.84169E-2</c:v>
                </c:pt>
                <c:pt idx="60591">
                  <c:v>1.8878700000000002E-2</c:v>
                </c:pt>
                <c:pt idx="60592">
                  <c:v>1.9274099999999999E-2</c:v>
                </c:pt>
                <c:pt idx="60593">
                  <c:v>1.9448500000000001E-2</c:v>
                </c:pt>
                <c:pt idx="60594">
                  <c:v>1.9744100000000001E-2</c:v>
                </c:pt>
                <c:pt idx="60595">
                  <c:v>1.9935700000000001E-2</c:v>
                </c:pt>
                <c:pt idx="60596">
                  <c:v>2.0186200000000001E-2</c:v>
                </c:pt>
                <c:pt idx="60597">
                  <c:v>2.0359200000000001E-2</c:v>
                </c:pt>
                <c:pt idx="60598">
                  <c:v>2.0386999999999999E-2</c:v>
                </c:pt>
                <c:pt idx="60599">
                  <c:v>2.0580899999999999E-2</c:v>
                </c:pt>
                <c:pt idx="60600">
                  <c:v>2.07688E-2</c:v>
                </c:pt>
                <c:pt idx="60601">
                  <c:v>2.08413E-2</c:v>
                </c:pt>
                <c:pt idx="60602">
                  <c:v>2.0911699999999998E-2</c:v>
                </c:pt>
                <c:pt idx="60603">
                  <c:v>2.0764299999999999E-2</c:v>
                </c:pt>
                <c:pt idx="60604">
                  <c:v>2.1058400000000001E-2</c:v>
                </c:pt>
                <c:pt idx="60605">
                  <c:v>2.0815299999999998E-2</c:v>
                </c:pt>
                <c:pt idx="60606">
                  <c:v>2.0863199999999998E-2</c:v>
                </c:pt>
                <c:pt idx="60607">
                  <c:v>2.10113E-2</c:v>
                </c:pt>
                <c:pt idx="60608">
                  <c:v>2.0741200000000001E-2</c:v>
                </c:pt>
                <c:pt idx="60609">
                  <c:v>2.0573999999999999E-2</c:v>
                </c:pt>
                <c:pt idx="60610">
                  <c:v>2.0389899999999999E-2</c:v>
                </c:pt>
                <c:pt idx="60611">
                  <c:v>2.0381900000000001E-2</c:v>
                </c:pt>
                <c:pt idx="60612">
                  <c:v>2.0337600000000001E-2</c:v>
                </c:pt>
                <c:pt idx="60613">
                  <c:v>1.9996099999999999E-2</c:v>
                </c:pt>
                <c:pt idx="60614">
                  <c:v>1.9980700000000001E-2</c:v>
                </c:pt>
                <c:pt idx="60615">
                  <c:v>1.9856599999999999E-2</c:v>
                </c:pt>
                <c:pt idx="60616">
                  <c:v>1.9574600000000001E-2</c:v>
                </c:pt>
                <c:pt idx="60617">
                  <c:v>1.9607900000000001E-2</c:v>
                </c:pt>
                <c:pt idx="60618">
                  <c:v>1.94732E-2</c:v>
                </c:pt>
                <c:pt idx="60619">
                  <c:v>1.91938E-2</c:v>
                </c:pt>
                <c:pt idx="60620">
                  <c:v>1.8963899999999999E-2</c:v>
                </c:pt>
                <c:pt idx="60621">
                  <c:v>1.8863499999999998E-2</c:v>
                </c:pt>
                <c:pt idx="60622">
                  <c:v>1.8489200000000001E-2</c:v>
                </c:pt>
                <c:pt idx="60623">
                  <c:v>1.8293899999999998E-2</c:v>
                </c:pt>
                <c:pt idx="60624">
                  <c:v>1.7928699999999999E-2</c:v>
                </c:pt>
                <c:pt idx="60625">
                  <c:v>1.7574800000000002E-2</c:v>
                </c:pt>
                <c:pt idx="60626">
                  <c:v>1.72888E-2</c:v>
                </c:pt>
                <c:pt idx="60627">
                  <c:v>1.71713E-2</c:v>
                </c:pt>
                <c:pt idx="60628">
                  <c:v>1.6919300000000002E-2</c:v>
                </c:pt>
                <c:pt idx="60629">
                  <c:v>1.6553999999999999E-2</c:v>
                </c:pt>
                <c:pt idx="60630">
                  <c:v>1.6414399999999999E-2</c:v>
                </c:pt>
                <c:pt idx="60631">
                  <c:v>1.6223999999999999E-2</c:v>
                </c:pt>
                <c:pt idx="60632">
                  <c:v>1.58313E-2</c:v>
                </c:pt>
                <c:pt idx="60633">
                  <c:v>1.57092E-2</c:v>
                </c:pt>
                <c:pt idx="60634">
                  <c:v>1.54547E-2</c:v>
                </c:pt>
                <c:pt idx="60635">
                  <c:v>1.50248E-2</c:v>
                </c:pt>
                <c:pt idx="60636">
                  <c:v>1.4741199999999999E-2</c:v>
                </c:pt>
                <c:pt idx="60637">
                  <c:v>1.4449200000000001E-2</c:v>
                </c:pt>
                <c:pt idx="60638">
                  <c:v>1.42223E-2</c:v>
                </c:pt>
                <c:pt idx="60639">
                  <c:v>1.39639E-2</c:v>
                </c:pt>
                <c:pt idx="60640">
                  <c:v>1.3656700000000001E-2</c:v>
                </c:pt>
                <c:pt idx="60641">
                  <c:v>1.34059E-2</c:v>
                </c:pt>
                <c:pt idx="60642">
                  <c:v>1.31529E-2</c:v>
                </c:pt>
                <c:pt idx="60643">
                  <c:v>1.29348E-2</c:v>
                </c:pt>
                <c:pt idx="60644">
                  <c:v>1.29239E-2</c:v>
                </c:pt>
                <c:pt idx="60645">
                  <c:v>1.2530299999999999E-2</c:v>
                </c:pt>
                <c:pt idx="60646">
                  <c:v>1.24168E-2</c:v>
                </c:pt>
                <c:pt idx="60647">
                  <c:v>1.2177500000000001E-2</c:v>
                </c:pt>
                <c:pt idx="60648">
                  <c:v>1.2022E-2</c:v>
                </c:pt>
                <c:pt idx="60649">
                  <c:v>1.1914900000000001E-2</c:v>
                </c:pt>
                <c:pt idx="60650">
                  <c:v>1.16939E-2</c:v>
                </c:pt>
                <c:pt idx="60651">
                  <c:v>1.18502E-2</c:v>
                </c:pt>
                <c:pt idx="60652">
                  <c:v>1.1376900000000001E-2</c:v>
                </c:pt>
                <c:pt idx="60653">
                  <c:v>1.1558300000000001E-2</c:v>
                </c:pt>
                <c:pt idx="60654">
                  <c:v>1.1300299999999999E-2</c:v>
                </c:pt>
                <c:pt idx="60655">
                  <c:v>1.1510299999999999E-2</c:v>
                </c:pt>
                <c:pt idx="60656">
                  <c:v>1.11027E-2</c:v>
                </c:pt>
                <c:pt idx="60657">
                  <c:v>1.1386500000000001E-2</c:v>
                </c:pt>
                <c:pt idx="60658">
                  <c:v>1.12295E-2</c:v>
                </c:pt>
                <c:pt idx="60659">
                  <c:v>1.0936400000000001E-2</c:v>
                </c:pt>
                <c:pt idx="60660">
                  <c:v>1.1314899999999999E-2</c:v>
                </c:pt>
                <c:pt idx="60661">
                  <c:v>1.0726299999999999E-2</c:v>
                </c:pt>
                <c:pt idx="60662">
                  <c:v>1.10077E-2</c:v>
                </c:pt>
                <c:pt idx="60663">
                  <c:v>1.10025E-2</c:v>
                </c:pt>
                <c:pt idx="60664">
                  <c:v>1.0979900000000001E-2</c:v>
                </c:pt>
                <c:pt idx="60665">
                  <c:v>1.09123E-2</c:v>
                </c:pt>
                <c:pt idx="60666">
                  <c:v>1.16265E-2</c:v>
                </c:pt>
                <c:pt idx="60667">
                  <c:v>1.10247E-2</c:v>
                </c:pt>
                <c:pt idx="60668">
                  <c:v>1.1495699999999999E-2</c:v>
                </c:pt>
                <c:pt idx="60669">
                  <c:v>1.16854E-2</c:v>
                </c:pt>
                <c:pt idx="60670">
                  <c:v>1.20264E-2</c:v>
                </c:pt>
                <c:pt idx="60671">
                  <c:v>1.1775600000000001E-2</c:v>
                </c:pt>
                <c:pt idx="60672">
                  <c:v>1.2379100000000001E-2</c:v>
                </c:pt>
                <c:pt idx="60673">
                  <c:v>1.22355E-2</c:v>
                </c:pt>
                <c:pt idx="60674">
                  <c:v>1.24843E-2</c:v>
                </c:pt>
                <c:pt idx="60675">
                  <c:v>1.2710300000000001E-2</c:v>
                </c:pt>
                <c:pt idx="60676">
                  <c:v>1.3028400000000001E-2</c:v>
                </c:pt>
                <c:pt idx="60677">
                  <c:v>1.3149299999999999E-2</c:v>
                </c:pt>
                <c:pt idx="60678">
                  <c:v>1.37009E-2</c:v>
                </c:pt>
                <c:pt idx="60679">
                  <c:v>1.35733E-2</c:v>
                </c:pt>
                <c:pt idx="60680">
                  <c:v>1.4237700000000001E-2</c:v>
                </c:pt>
                <c:pt idx="60681">
                  <c:v>1.4528900000000001E-2</c:v>
                </c:pt>
                <c:pt idx="60682">
                  <c:v>1.46868E-2</c:v>
                </c:pt>
                <c:pt idx="60683">
                  <c:v>1.5381000000000001E-2</c:v>
                </c:pt>
                <c:pt idx="60684">
                  <c:v>1.5657799999999999E-2</c:v>
                </c:pt>
                <c:pt idx="60685">
                  <c:v>1.5892199999999999E-2</c:v>
                </c:pt>
                <c:pt idx="60686">
                  <c:v>1.6589900000000001E-2</c:v>
                </c:pt>
                <c:pt idx="60687">
                  <c:v>1.67864E-2</c:v>
                </c:pt>
                <c:pt idx="60688">
                  <c:v>1.7040300000000001E-2</c:v>
                </c:pt>
                <c:pt idx="60689">
                  <c:v>1.77602E-2</c:v>
                </c:pt>
                <c:pt idx="60690">
                  <c:v>1.7705200000000001E-2</c:v>
                </c:pt>
                <c:pt idx="60691">
                  <c:v>1.8412899999999999E-2</c:v>
                </c:pt>
                <c:pt idx="60692">
                  <c:v>1.8814999999999998E-2</c:v>
                </c:pt>
                <c:pt idx="60693">
                  <c:v>1.9350800000000001E-2</c:v>
                </c:pt>
                <c:pt idx="60694">
                  <c:v>1.9433599999999999E-2</c:v>
                </c:pt>
                <c:pt idx="60695">
                  <c:v>2.03459E-2</c:v>
                </c:pt>
                <c:pt idx="60696">
                  <c:v>2.0561200000000002E-2</c:v>
                </c:pt>
                <c:pt idx="60697">
                  <c:v>2.1269400000000001E-2</c:v>
                </c:pt>
                <c:pt idx="60698">
                  <c:v>2.14354E-2</c:v>
                </c:pt>
                <c:pt idx="60699">
                  <c:v>2.2099400000000002E-2</c:v>
                </c:pt>
                <c:pt idx="60700">
                  <c:v>2.2406200000000001E-2</c:v>
                </c:pt>
                <c:pt idx="60701">
                  <c:v>2.3103200000000001E-2</c:v>
                </c:pt>
                <c:pt idx="60702">
                  <c:v>2.3412200000000001E-2</c:v>
                </c:pt>
                <c:pt idx="60703">
                  <c:v>2.3904399999999999E-2</c:v>
                </c:pt>
                <c:pt idx="60704">
                  <c:v>2.4185000000000002E-2</c:v>
                </c:pt>
                <c:pt idx="60705">
                  <c:v>2.4741200000000001E-2</c:v>
                </c:pt>
                <c:pt idx="60706">
                  <c:v>2.5028999999999999E-2</c:v>
                </c:pt>
                <c:pt idx="60707">
                  <c:v>2.5924599999999999E-2</c:v>
                </c:pt>
                <c:pt idx="60708">
                  <c:v>2.6098400000000001E-2</c:v>
                </c:pt>
                <c:pt idx="60709">
                  <c:v>2.6686600000000001E-2</c:v>
                </c:pt>
                <c:pt idx="60710">
                  <c:v>2.7265399999999999E-2</c:v>
                </c:pt>
                <c:pt idx="60711">
                  <c:v>2.7659E-2</c:v>
                </c:pt>
                <c:pt idx="60712">
                  <c:v>2.8168499999999999E-2</c:v>
                </c:pt>
                <c:pt idx="60713">
                  <c:v>2.8575300000000001E-2</c:v>
                </c:pt>
                <c:pt idx="60714">
                  <c:v>2.8904800000000001E-2</c:v>
                </c:pt>
                <c:pt idx="60715">
                  <c:v>2.9238699999999999E-2</c:v>
                </c:pt>
                <c:pt idx="60716">
                  <c:v>2.97247E-2</c:v>
                </c:pt>
                <c:pt idx="60717">
                  <c:v>3.02264E-2</c:v>
                </c:pt>
                <c:pt idx="60718">
                  <c:v>3.0733900000000001E-2</c:v>
                </c:pt>
                <c:pt idx="60719">
                  <c:v>3.0943499999999999E-2</c:v>
                </c:pt>
                <c:pt idx="60720">
                  <c:v>3.1413799999999999E-2</c:v>
                </c:pt>
                <c:pt idx="60721">
                  <c:v>3.1823999999999998E-2</c:v>
                </c:pt>
                <c:pt idx="60722">
                  <c:v>3.2175799999999997E-2</c:v>
                </c:pt>
                <c:pt idx="60723">
                  <c:v>3.2780499999999997E-2</c:v>
                </c:pt>
                <c:pt idx="60724">
                  <c:v>3.3132399999999999E-2</c:v>
                </c:pt>
                <c:pt idx="60725">
                  <c:v>3.3389299999999997E-2</c:v>
                </c:pt>
                <c:pt idx="60726">
                  <c:v>3.3567E-2</c:v>
                </c:pt>
                <c:pt idx="60727">
                  <c:v>3.3768600000000003E-2</c:v>
                </c:pt>
                <c:pt idx="60728">
                  <c:v>3.4126799999999999E-2</c:v>
                </c:pt>
                <c:pt idx="60729">
                  <c:v>3.4278500000000003E-2</c:v>
                </c:pt>
                <c:pt idx="60730">
                  <c:v>3.4654900000000002E-2</c:v>
                </c:pt>
                <c:pt idx="60731">
                  <c:v>3.4796599999999997E-2</c:v>
                </c:pt>
                <c:pt idx="60732">
                  <c:v>3.5061099999999998E-2</c:v>
                </c:pt>
                <c:pt idx="60733">
                  <c:v>3.5339500000000003E-2</c:v>
                </c:pt>
                <c:pt idx="60734">
                  <c:v>3.5759800000000001E-2</c:v>
                </c:pt>
                <c:pt idx="60735">
                  <c:v>3.5730499999999998E-2</c:v>
                </c:pt>
                <c:pt idx="60736">
                  <c:v>3.5983599999999998E-2</c:v>
                </c:pt>
                <c:pt idx="60737">
                  <c:v>3.6175600000000002E-2</c:v>
                </c:pt>
                <c:pt idx="60738">
                  <c:v>3.6387500000000003E-2</c:v>
                </c:pt>
                <c:pt idx="60739">
                  <c:v>3.64634E-2</c:v>
                </c:pt>
                <c:pt idx="60740">
                  <c:v>3.6544500000000001E-2</c:v>
                </c:pt>
                <c:pt idx="60741">
                  <c:v>3.6582700000000003E-2</c:v>
                </c:pt>
                <c:pt idx="60742">
                  <c:v>3.6615399999999999E-2</c:v>
                </c:pt>
                <c:pt idx="60743">
                  <c:v>3.6873299999999998E-2</c:v>
                </c:pt>
                <c:pt idx="60744">
                  <c:v>3.68799E-2</c:v>
                </c:pt>
                <c:pt idx="60745">
                  <c:v>3.7015800000000001E-2</c:v>
                </c:pt>
                <c:pt idx="60746">
                  <c:v>3.7078899999999998E-2</c:v>
                </c:pt>
                <c:pt idx="60747">
                  <c:v>3.7218800000000003E-2</c:v>
                </c:pt>
                <c:pt idx="60748">
                  <c:v>3.7151799999999999E-2</c:v>
                </c:pt>
                <c:pt idx="60749">
                  <c:v>3.7168199999999998E-2</c:v>
                </c:pt>
                <c:pt idx="60750">
                  <c:v>3.7129700000000002E-2</c:v>
                </c:pt>
                <c:pt idx="60751">
                  <c:v>3.69296E-2</c:v>
                </c:pt>
                <c:pt idx="60752">
                  <c:v>3.6845700000000002E-2</c:v>
                </c:pt>
                <c:pt idx="60753">
                  <c:v>3.6721499999999997E-2</c:v>
                </c:pt>
                <c:pt idx="60754">
                  <c:v>3.6507499999999998E-2</c:v>
                </c:pt>
                <c:pt idx="60755">
                  <c:v>3.6490300000000003E-2</c:v>
                </c:pt>
                <c:pt idx="60756">
                  <c:v>3.6334699999999998E-2</c:v>
                </c:pt>
                <c:pt idx="60757">
                  <c:v>3.6256499999999997E-2</c:v>
                </c:pt>
                <c:pt idx="60758">
                  <c:v>3.5975399999999998E-2</c:v>
                </c:pt>
                <c:pt idx="60759">
                  <c:v>3.57764E-2</c:v>
                </c:pt>
                <c:pt idx="60760">
                  <c:v>3.5715400000000001E-2</c:v>
                </c:pt>
                <c:pt idx="60761">
                  <c:v>3.567E-2</c:v>
                </c:pt>
                <c:pt idx="60762">
                  <c:v>3.5316599999999997E-2</c:v>
                </c:pt>
                <c:pt idx="60763">
                  <c:v>3.5198399999999998E-2</c:v>
                </c:pt>
                <c:pt idx="60764">
                  <c:v>3.4938200000000003E-2</c:v>
                </c:pt>
                <c:pt idx="60765">
                  <c:v>3.4680999999999997E-2</c:v>
                </c:pt>
                <c:pt idx="60766">
                  <c:v>3.45426E-2</c:v>
                </c:pt>
                <c:pt idx="60767">
                  <c:v>3.43696E-2</c:v>
                </c:pt>
                <c:pt idx="60768">
                  <c:v>3.38783E-2</c:v>
                </c:pt>
                <c:pt idx="60769">
                  <c:v>3.3729500000000003E-2</c:v>
                </c:pt>
                <c:pt idx="60770">
                  <c:v>3.34092E-2</c:v>
                </c:pt>
                <c:pt idx="60771">
                  <c:v>3.3100900000000003E-2</c:v>
                </c:pt>
                <c:pt idx="60772">
                  <c:v>3.28168E-2</c:v>
                </c:pt>
                <c:pt idx="60773">
                  <c:v>3.2284399999999998E-2</c:v>
                </c:pt>
                <c:pt idx="60774">
                  <c:v>3.21607E-2</c:v>
                </c:pt>
                <c:pt idx="60775">
                  <c:v>3.1708800000000002E-2</c:v>
                </c:pt>
                <c:pt idx="60776">
                  <c:v>3.1302200000000002E-2</c:v>
                </c:pt>
                <c:pt idx="60777">
                  <c:v>3.0949899999999999E-2</c:v>
                </c:pt>
                <c:pt idx="60778">
                  <c:v>3.0587099999999999E-2</c:v>
                </c:pt>
                <c:pt idx="60779">
                  <c:v>3.0303199999999999E-2</c:v>
                </c:pt>
                <c:pt idx="60780">
                  <c:v>2.9810400000000001E-2</c:v>
                </c:pt>
                <c:pt idx="60781">
                  <c:v>2.9388600000000001E-2</c:v>
                </c:pt>
                <c:pt idx="60782">
                  <c:v>2.9056700000000001E-2</c:v>
                </c:pt>
                <c:pt idx="60783">
                  <c:v>2.8688399999999999E-2</c:v>
                </c:pt>
                <c:pt idx="60784">
                  <c:v>2.8302899999999999E-2</c:v>
                </c:pt>
                <c:pt idx="60785">
                  <c:v>2.80959E-2</c:v>
                </c:pt>
                <c:pt idx="60786">
                  <c:v>2.7550000000000002E-2</c:v>
                </c:pt>
                <c:pt idx="60787">
                  <c:v>2.7238499999999999E-2</c:v>
                </c:pt>
                <c:pt idx="60788">
                  <c:v>2.6928500000000001E-2</c:v>
                </c:pt>
                <c:pt idx="60789">
                  <c:v>2.66301E-2</c:v>
                </c:pt>
                <c:pt idx="60790">
                  <c:v>2.60699E-2</c:v>
                </c:pt>
                <c:pt idx="60791">
                  <c:v>2.5556700000000002E-2</c:v>
                </c:pt>
                <c:pt idx="60792">
                  <c:v>2.5228500000000001E-2</c:v>
                </c:pt>
                <c:pt idx="60793">
                  <c:v>2.4766699999999999E-2</c:v>
                </c:pt>
                <c:pt idx="60794">
                  <c:v>2.44055E-2</c:v>
                </c:pt>
                <c:pt idx="60795">
                  <c:v>2.40159E-2</c:v>
                </c:pt>
                <c:pt idx="60796">
                  <c:v>2.3581600000000001E-2</c:v>
                </c:pt>
                <c:pt idx="60797">
                  <c:v>2.3188E-2</c:v>
                </c:pt>
                <c:pt idx="60798">
                  <c:v>2.2912800000000001E-2</c:v>
                </c:pt>
                <c:pt idx="60799">
                  <c:v>2.2644000000000001E-2</c:v>
                </c:pt>
                <c:pt idx="60800">
                  <c:v>2.22936E-2</c:v>
                </c:pt>
                <c:pt idx="60801">
                  <c:v>2.2088300000000002E-2</c:v>
                </c:pt>
                <c:pt idx="60802">
                  <c:v>2.1680999999999999E-2</c:v>
                </c:pt>
                <c:pt idx="60803">
                  <c:v>2.14694E-2</c:v>
                </c:pt>
                <c:pt idx="60804">
                  <c:v>2.1270299999999999E-2</c:v>
                </c:pt>
                <c:pt idx="60805">
                  <c:v>2.0929E-2</c:v>
                </c:pt>
                <c:pt idx="60806">
                  <c:v>2.06181E-2</c:v>
                </c:pt>
                <c:pt idx="60807">
                  <c:v>2.0174399999999999E-2</c:v>
                </c:pt>
                <c:pt idx="60808">
                  <c:v>2.02034E-2</c:v>
                </c:pt>
                <c:pt idx="60809">
                  <c:v>2.00936E-2</c:v>
                </c:pt>
                <c:pt idx="60810">
                  <c:v>1.9734100000000001E-2</c:v>
                </c:pt>
                <c:pt idx="60811">
                  <c:v>1.96905E-2</c:v>
                </c:pt>
                <c:pt idx="60812">
                  <c:v>1.9480000000000001E-2</c:v>
                </c:pt>
                <c:pt idx="60813">
                  <c:v>1.92751E-2</c:v>
                </c:pt>
                <c:pt idx="60814">
                  <c:v>1.9333800000000002E-2</c:v>
                </c:pt>
                <c:pt idx="60815">
                  <c:v>1.92248E-2</c:v>
                </c:pt>
                <c:pt idx="60816">
                  <c:v>1.9159599999999999E-2</c:v>
                </c:pt>
                <c:pt idx="60817">
                  <c:v>1.8905499999999999E-2</c:v>
                </c:pt>
                <c:pt idx="60818">
                  <c:v>1.8746700000000002E-2</c:v>
                </c:pt>
                <c:pt idx="60819">
                  <c:v>1.9018799999999999E-2</c:v>
                </c:pt>
                <c:pt idx="60820">
                  <c:v>1.8735000000000002E-2</c:v>
                </c:pt>
                <c:pt idx="60821">
                  <c:v>1.87487E-2</c:v>
                </c:pt>
                <c:pt idx="60822">
                  <c:v>1.8696999999999998E-2</c:v>
                </c:pt>
                <c:pt idx="60823">
                  <c:v>1.8667E-2</c:v>
                </c:pt>
                <c:pt idx="60824">
                  <c:v>1.8876299999999999E-2</c:v>
                </c:pt>
                <c:pt idx="60825">
                  <c:v>1.8993400000000001E-2</c:v>
                </c:pt>
                <c:pt idx="60826">
                  <c:v>1.8975599999999999E-2</c:v>
                </c:pt>
                <c:pt idx="60827">
                  <c:v>1.8969400000000001E-2</c:v>
                </c:pt>
                <c:pt idx="60828">
                  <c:v>1.9093499999999999E-2</c:v>
                </c:pt>
                <c:pt idx="60829">
                  <c:v>1.9193200000000001E-2</c:v>
                </c:pt>
                <c:pt idx="60830">
                  <c:v>1.9430900000000001E-2</c:v>
                </c:pt>
                <c:pt idx="60831">
                  <c:v>1.9456299999999999E-2</c:v>
                </c:pt>
                <c:pt idx="60832">
                  <c:v>1.94936E-2</c:v>
                </c:pt>
                <c:pt idx="60833">
                  <c:v>1.9701400000000001E-2</c:v>
                </c:pt>
                <c:pt idx="60834">
                  <c:v>1.9799799999999999E-2</c:v>
                </c:pt>
                <c:pt idx="60835">
                  <c:v>2.0141699999999998E-2</c:v>
                </c:pt>
                <c:pt idx="60836">
                  <c:v>2.0195100000000001E-2</c:v>
                </c:pt>
                <c:pt idx="60837">
                  <c:v>2.0411100000000001E-2</c:v>
                </c:pt>
                <c:pt idx="60838">
                  <c:v>2.0490999999999999E-2</c:v>
                </c:pt>
                <c:pt idx="60839">
                  <c:v>2.0816100000000001E-2</c:v>
                </c:pt>
                <c:pt idx="60840">
                  <c:v>2.1148799999999999E-2</c:v>
                </c:pt>
                <c:pt idx="60841">
                  <c:v>2.1243700000000001E-2</c:v>
                </c:pt>
                <c:pt idx="60842">
                  <c:v>2.13869E-2</c:v>
                </c:pt>
                <c:pt idx="60843">
                  <c:v>2.1641000000000001E-2</c:v>
                </c:pt>
                <c:pt idx="60844">
                  <c:v>2.1795700000000001E-2</c:v>
                </c:pt>
                <c:pt idx="60845">
                  <c:v>2.2155000000000001E-2</c:v>
                </c:pt>
                <c:pt idx="60846">
                  <c:v>2.2391100000000001E-2</c:v>
                </c:pt>
                <c:pt idx="60847">
                  <c:v>2.2694800000000001E-2</c:v>
                </c:pt>
                <c:pt idx="60848">
                  <c:v>2.2877999999999999E-2</c:v>
                </c:pt>
                <c:pt idx="60849">
                  <c:v>2.3071500000000002E-2</c:v>
                </c:pt>
                <c:pt idx="60850">
                  <c:v>2.35544E-2</c:v>
                </c:pt>
                <c:pt idx="60851">
                  <c:v>2.36952E-2</c:v>
                </c:pt>
                <c:pt idx="60852">
                  <c:v>2.4141800000000001E-2</c:v>
                </c:pt>
                <c:pt idx="60853">
                  <c:v>2.4202100000000001E-2</c:v>
                </c:pt>
                <c:pt idx="60854">
                  <c:v>2.44335E-2</c:v>
                </c:pt>
                <c:pt idx="60855">
                  <c:v>2.46871E-2</c:v>
                </c:pt>
                <c:pt idx="60856">
                  <c:v>2.4920399999999999E-2</c:v>
                </c:pt>
                <c:pt idx="60857">
                  <c:v>2.5141799999999999E-2</c:v>
                </c:pt>
                <c:pt idx="60858">
                  <c:v>2.51218E-2</c:v>
                </c:pt>
                <c:pt idx="60859">
                  <c:v>2.55173E-2</c:v>
                </c:pt>
                <c:pt idx="60860">
                  <c:v>2.5670200000000001E-2</c:v>
                </c:pt>
                <c:pt idx="60861">
                  <c:v>2.59216E-2</c:v>
                </c:pt>
                <c:pt idx="60862">
                  <c:v>2.60886E-2</c:v>
                </c:pt>
                <c:pt idx="60863">
                  <c:v>2.6461200000000001E-2</c:v>
                </c:pt>
                <c:pt idx="60864">
                  <c:v>2.6590800000000001E-2</c:v>
                </c:pt>
                <c:pt idx="60865">
                  <c:v>2.6667900000000001E-2</c:v>
                </c:pt>
                <c:pt idx="60866">
                  <c:v>2.6966500000000001E-2</c:v>
                </c:pt>
                <c:pt idx="60867">
                  <c:v>2.71781E-2</c:v>
                </c:pt>
                <c:pt idx="60868">
                  <c:v>2.7045300000000001E-2</c:v>
                </c:pt>
                <c:pt idx="60869">
                  <c:v>2.71506E-2</c:v>
                </c:pt>
                <c:pt idx="60870">
                  <c:v>2.7484000000000001E-2</c:v>
                </c:pt>
                <c:pt idx="60871">
                  <c:v>2.7428000000000001E-2</c:v>
                </c:pt>
                <c:pt idx="60872">
                  <c:v>2.7607400000000001E-2</c:v>
                </c:pt>
                <c:pt idx="60873">
                  <c:v>2.7820399999999999E-2</c:v>
                </c:pt>
                <c:pt idx="60874">
                  <c:v>2.7888699999999999E-2</c:v>
                </c:pt>
                <c:pt idx="60875">
                  <c:v>2.7895699999999999E-2</c:v>
                </c:pt>
                <c:pt idx="60876">
                  <c:v>2.8124699999999999E-2</c:v>
                </c:pt>
                <c:pt idx="60877">
                  <c:v>2.8091700000000001E-2</c:v>
                </c:pt>
                <c:pt idx="60878">
                  <c:v>2.8152199999999999E-2</c:v>
                </c:pt>
                <c:pt idx="60879">
                  <c:v>2.82881E-2</c:v>
                </c:pt>
                <c:pt idx="60880">
                  <c:v>2.8260199999999999E-2</c:v>
                </c:pt>
                <c:pt idx="60881">
                  <c:v>2.8169099999999999E-2</c:v>
                </c:pt>
                <c:pt idx="60882">
                  <c:v>2.81012E-2</c:v>
                </c:pt>
                <c:pt idx="60883">
                  <c:v>2.8358899999999999E-2</c:v>
                </c:pt>
                <c:pt idx="60884">
                  <c:v>2.8346099999999999E-2</c:v>
                </c:pt>
                <c:pt idx="60885">
                  <c:v>2.8068599999999999E-2</c:v>
                </c:pt>
                <c:pt idx="60886">
                  <c:v>2.8475799999999999E-2</c:v>
                </c:pt>
                <c:pt idx="60887">
                  <c:v>2.8242099999999999E-2</c:v>
                </c:pt>
                <c:pt idx="60888">
                  <c:v>2.8041300000000002E-2</c:v>
                </c:pt>
                <c:pt idx="60889">
                  <c:v>2.8137499999999999E-2</c:v>
                </c:pt>
                <c:pt idx="60890">
                  <c:v>2.8041E-2</c:v>
                </c:pt>
                <c:pt idx="60891">
                  <c:v>2.79055E-2</c:v>
                </c:pt>
                <c:pt idx="60892">
                  <c:v>2.7662300000000001E-2</c:v>
                </c:pt>
                <c:pt idx="60893">
                  <c:v>2.74953E-2</c:v>
                </c:pt>
                <c:pt idx="60894">
                  <c:v>2.7409200000000002E-2</c:v>
                </c:pt>
                <c:pt idx="60895">
                  <c:v>2.71097E-2</c:v>
                </c:pt>
                <c:pt idx="60896">
                  <c:v>2.6868E-2</c:v>
                </c:pt>
                <c:pt idx="60897">
                  <c:v>2.67855E-2</c:v>
                </c:pt>
                <c:pt idx="60898">
                  <c:v>2.6310199999999999E-2</c:v>
                </c:pt>
                <c:pt idx="60899">
                  <c:v>2.6357100000000001E-2</c:v>
                </c:pt>
                <c:pt idx="60900">
                  <c:v>2.6079700000000001E-2</c:v>
                </c:pt>
                <c:pt idx="60901">
                  <c:v>2.5869300000000001E-2</c:v>
                </c:pt>
                <c:pt idx="60902">
                  <c:v>2.5645899999999999E-2</c:v>
                </c:pt>
                <c:pt idx="60903">
                  <c:v>2.5338800000000002E-2</c:v>
                </c:pt>
                <c:pt idx="60904">
                  <c:v>2.5246000000000001E-2</c:v>
                </c:pt>
                <c:pt idx="60905">
                  <c:v>2.4669900000000002E-2</c:v>
                </c:pt>
                <c:pt idx="60906">
                  <c:v>2.4540599999999999E-2</c:v>
                </c:pt>
                <c:pt idx="60907">
                  <c:v>2.3942999999999999E-2</c:v>
                </c:pt>
                <c:pt idx="60908">
                  <c:v>2.3514899999999998E-2</c:v>
                </c:pt>
                <c:pt idx="60909">
                  <c:v>2.3148999999999999E-2</c:v>
                </c:pt>
                <c:pt idx="60910">
                  <c:v>2.28281E-2</c:v>
                </c:pt>
                <c:pt idx="60911">
                  <c:v>2.2431799999999998E-2</c:v>
                </c:pt>
                <c:pt idx="60912">
                  <c:v>2.1829399999999999E-2</c:v>
                </c:pt>
                <c:pt idx="60913">
                  <c:v>2.15967E-2</c:v>
                </c:pt>
                <c:pt idx="60914">
                  <c:v>2.09266E-2</c:v>
                </c:pt>
                <c:pt idx="60915">
                  <c:v>2.07355E-2</c:v>
                </c:pt>
                <c:pt idx="60916">
                  <c:v>1.99756E-2</c:v>
                </c:pt>
                <c:pt idx="60917">
                  <c:v>1.97413E-2</c:v>
                </c:pt>
                <c:pt idx="60918">
                  <c:v>1.8932399999999999E-2</c:v>
                </c:pt>
                <c:pt idx="60919">
                  <c:v>1.83082E-2</c:v>
                </c:pt>
                <c:pt idx="60920">
                  <c:v>1.7810400000000001E-2</c:v>
                </c:pt>
                <c:pt idx="60921">
                  <c:v>1.7263899999999999E-2</c:v>
                </c:pt>
                <c:pt idx="60922">
                  <c:v>1.6485099999999999E-2</c:v>
                </c:pt>
                <c:pt idx="60923">
                  <c:v>1.58564E-2</c:v>
                </c:pt>
                <c:pt idx="60924">
                  <c:v>1.5285200000000001E-2</c:v>
                </c:pt>
                <c:pt idx="60925">
                  <c:v>1.45817E-2</c:v>
                </c:pt>
                <c:pt idx="60926">
                  <c:v>1.4100700000000001E-2</c:v>
                </c:pt>
                <c:pt idx="60927">
                  <c:v>1.32733E-2</c:v>
                </c:pt>
                <c:pt idx="60928">
                  <c:v>1.28279E-2</c:v>
                </c:pt>
                <c:pt idx="60929">
                  <c:v>1.1909299999999999E-2</c:v>
                </c:pt>
                <c:pt idx="60930">
                  <c:v>1.11739E-2</c:v>
                </c:pt>
                <c:pt idx="60931">
                  <c:v>1.0803399999999999E-2</c:v>
                </c:pt>
                <c:pt idx="60932">
                  <c:v>9.6874500000000002E-3</c:v>
                </c:pt>
                <c:pt idx="60933">
                  <c:v>9.0758799999999997E-3</c:v>
                </c:pt>
                <c:pt idx="60934">
                  <c:v>8.3479000000000001E-3</c:v>
                </c:pt>
                <c:pt idx="60935">
                  <c:v>7.5078699999999998E-3</c:v>
                </c:pt>
                <c:pt idx="60936">
                  <c:v>6.5848199999999999E-3</c:v>
                </c:pt>
                <c:pt idx="60937">
                  <c:v>5.9222099999999998E-3</c:v>
                </c:pt>
                <c:pt idx="60938">
                  <c:v>5.0819300000000001E-3</c:v>
                </c:pt>
                <c:pt idx="60939">
                  <c:v>4.2955600000000004E-3</c:v>
                </c:pt>
                <c:pt idx="60940">
                  <c:v>3.4415800000000001E-3</c:v>
                </c:pt>
                <c:pt idx="60941">
                  <c:v>2.58486E-3</c:v>
                </c:pt>
                <c:pt idx="60942">
                  <c:v>1.8996499999999999E-3</c:v>
                </c:pt>
                <c:pt idx="60943">
                  <c:v>7.3728400000000005E-4</c:v>
                </c:pt>
                <c:pt idx="60944">
                  <c:v>2.11213E-4</c:v>
                </c:pt>
                <c:pt idx="60945">
                  <c:v>-8.7693099999999996E-4</c:v>
                </c:pt>
                <c:pt idx="60946">
                  <c:v>-1.79156E-3</c:v>
                </c:pt>
                <c:pt idx="60947">
                  <c:v>-2.4324500000000001E-3</c:v>
                </c:pt>
                <c:pt idx="60948">
                  <c:v>-3.4876299999999998E-3</c:v>
                </c:pt>
                <c:pt idx="60949">
                  <c:v>-4.2652899999999997E-3</c:v>
                </c:pt>
                <c:pt idx="60950">
                  <c:v>-5.0437199999999998E-3</c:v>
                </c:pt>
                <c:pt idx="60951">
                  <c:v>-5.8677499999999997E-3</c:v>
                </c:pt>
                <c:pt idx="60952">
                  <c:v>-6.7593200000000001E-3</c:v>
                </c:pt>
                <c:pt idx="60953">
                  <c:v>-7.6537899999999997E-3</c:v>
                </c:pt>
                <c:pt idx="60954">
                  <c:v>-8.4958399999999993E-3</c:v>
                </c:pt>
                <c:pt idx="60955">
                  <c:v>-9.13425E-3</c:v>
                </c:pt>
                <c:pt idx="60956">
                  <c:v>-1.03277E-2</c:v>
                </c:pt>
                <c:pt idx="60957">
                  <c:v>-1.09622E-2</c:v>
                </c:pt>
                <c:pt idx="60958">
                  <c:v>-1.19057E-2</c:v>
                </c:pt>
                <c:pt idx="60959">
                  <c:v>-1.28751E-2</c:v>
                </c:pt>
                <c:pt idx="60960">
                  <c:v>-1.3731699999999999E-2</c:v>
                </c:pt>
                <c:pt idx="60961">
                  <c:v>-1.4525400000000001E-2</c:v>
                </c:pt>
                <c:pt idx="60962">
                  <c:v>-1.54187E-2</c:v>
                </c:pt>
                <c:pt idx="60963">
                  <c:v>-1.6269700000000002E-2</c:v>
                </c:pt>
                <c:pt idx="60964">
                  <c:v>-1.6998699999999999E-2</c:v>
                </c:pt>
                <c:pt idx="60965">
                  <c:v>-1.7658299999999998E-2</c:v>
                </c:pt>
                <c:pt idx="60966">
                  <c:v>-1.84572E-2</c:v>
                </c:pt>
                <c:pt idx="60967">
                  <c:v>-1.9232900000000001E-2</c:v>
                </c:pt>
                <c:pt idx="60968">
                  <c:v>-2.0013900000000001E-2</c:v>
                </c:pt>
                <c:pt idx="60969">
                  <c:v>-2.0762300000000001E-2</c:v>
                </c:pt>
                <c:pt idx="60970">
                  <c:v>-2.1606500000000001E-2</c:v>
                </c:pt>
                <c:pt idx="60971">
                  <c:v>-2.2168500000000001E-2</c:v>
                </c:pt>
                <c:pt idx="60972">
                  <c:v>-2.3206899999999999E-2</c:v>
                </c:pt>
                <c:pt idx="60973">
                  <c:v>-2.3815699999999999E-2</c:v>
                </c:pt>
                <c:pt idx="60974">
                  <c:v>-2.4639100000000001E-2</c:v>
                </c:pt>
                <c:pt idx="60975">
                  <c:v>-2.5289900000000001E-2</c:v>
                </c:pt>
                <c:pt idx="60976">
                  <c:v>-2.5856899999999999E-2</c:v>
                </c:pt>
                <c:pt idx="60977">
                  <c:v>-2.6523999999999999E-2</c:v>
                </c:pt>
                <c:pt idx="60978">
                  <c:v>-2.717E-2</c:v>
                </c:pt>
                <c:pt idx="60979">
                  <c:v>-2.7647700000000001E-2</c:v>
                </c:pt>
                <c:pt idx="60980">
                  <c:v>-2.82746E-2</c:v>
                </c:pt>
                <c:pt idx="60981">
                  <c:v>-2.8686799999999998E-2</c:v>
                </c:pt>
                <c:pt idx="60982">
                  <c:v>-2.9259400000000001E-2</c:v>
                </c:pt>
                <c:pt idx="60983">
                  <c:v>-2.9934100000000002E-2</c:v>
                </c:pt>
                <c:pt idx="60984">
                  <c:v>-3.0471700000000001E-2</c:v>
                </c:pt>
                <c:pt idx="60985">
                  <c:v>-3.1068599999999998E-2</c:v>
                </c:pt>
                <c:pt idx="60986">
                  <c:v>-3.1503299999999998E-2</c:v>
                </c:pt>
                <c:pt idx="60987">
                  <c:v>-3.2009700000000002E-2</c:v>
                </c:pt>
                <c:pt idx="60988">
                  <c:v>-3.2741100000000002E-2</c:v>
                </c:pt>
                <c:pt idx="60989">
                  <c:v>-3.2998600000000003E-2</c:v>
                </c:pt>
                <c:pt idx="60990">
                  <c:v>-3.3585999999999998E-2</c:v>
                </c:pt>
                <c:pt idx="60991">
                  <c:v>-3.3837300000000001E-2</c:v>
                </c:pt>
                <c:pt idx="60992">
                  <c:v>-3.4275899999999998E-2</c:v>
                </c:pt>
                <c:pt idx="60993">
                  <c:v>-3.4823300000000001E-2</c:v>
                </c:pt>
                <c:pt idx="60994">
                  <c:v>-3.5113699999999998E-2</c:v>
                </c:pt>
                <c:pt idx="60995">
                  <c:v>-3.53295E-2</c:v>
                </c:pt>
                <c:pt idx="60996">
                  <c:v>-3.57612E-2</c:v>
                </c:pt>
                <c:pt idx="60997">
                  <c:v>-3.6030300000000001E-2</c:v>
                </c:pt>
                <c:pt idx="60998">
                  <c:v>-3.6525799999999997E-2</c:v>
                </c:pt>
                <c:pt idx="60999">
                  <c:v>-3.6822300000000002E-2</c:v>
                </c:pt>
                <c:pt idx="61000">
                  <c:v>-3.6930600000000001E-2</c:v>
                </c:pt>
                <c:pt idx="61001">
                  <c:v>-3.74769E-2</c:v>
                </c:pt>
                <c:pt idx="61002">
                  <c:v>-3.7361699999999998E-2</c:v>
                </c:pt>
                <c:pt idx="61003">
                  <c:v>-3.7782099999999999E-2</c:v>
                </c:pt>
                <c:pt idx="61004">
                  <c:v>-3.8014100000000002E-2</c:v>
                </c:pt>
                <c:pt idx="61005">
                  <c:v>-3.80425E-2</c:v>
                </c:pt>
                <c:pt idx="61006">
                  <c:v>-3.8235499999999999E-2</c:v>
                </c:pt>
                <c:pt idx="61007">
                  <c:v>-3.8253700000000002E-2</c:v>
                </c:pt>
                <c:pt idx="61008">
                  <c:v>-3.8553700000000003E-2</c:v>
                </c:pt>
                <c:pt idx="61009">
                  <c:v>-3.8622200000000002E-2</c:v>
                </c:pt>
                <c:pt idx="61010">
                  <c:v>-3.8865400000000001E-2</c:v>
                </c:pt>
                <c:pt idx="61011">
                  <c:v>-3.8977900000000003E-2</c:v>
                </c:pt>
                <c:pt idx="61012">
                  <c:v>-3.9072700000000002E-2</c:v>
                </c:pt>
                <c:pt idx="61013">
                  <c:v>-3.9165999999999999E-2</c:v>
                </c:pt>
                <c:pt idx="61014">
                  <c:v>-3.9532900000000003E-2</c:v>
                </c:pt>
                <c:pt idx="61015">
                  <c:v>-3.9425500000000002E-2</c:v>
                </c:pt>
                <c:pt idx="61016">
                  <c:v>-3.9418799999999997E-2</c:v>
                </c:pt>
                <c:pt idx="61017">
                  <c:v>-3.9592200000000001E-2</c:v>
                </c:pt>
                <c:pt idx="61018">
                  <c:v>-3.9175399999999999E-2</c:v>
                </c:pt>
                <c:pt idx="61019">
                  <c:v>-3.9395199999999998E-2</c:v>
                </c:pt>
                <c:pt idx="61020">
                  <c:v>-3.9283600000000002E-2</c:v>
                </c:pt>
                <c:pt idx="61021">
                  <c:v>-3.9437E-2</c:v>
                </c:pt>
                <c:pt idx="61022">
                  <c:v>-3.9168799999999997E-2</c:v>
                </c:pt>
                <c:pt idx="61023">
                  <c:v>-3.92355E-2</c:v>
                </c:pt>
                <c:pt idx="61024">
                  <c:v>-3.9241499999999999E-2</c:v>
                </c:pt>
                <c:pt idx="61025">
                  <c:v>-3.9186899999999997E-2</c:v>
                </c:pt>
                <c:pt idx="61026">
                  <c:v>-3.9194399999999997E-2</c:v>
                </c:pt>
                <c:pt idx="61027">
                  <c:v>-3.9071300000000003E-2</c:v>
                </c:pt>
                <c:pt idx="61028">
                  <c:v>-3.8952599999999997E-2</c:v>
                </c:pt>
                <c:pt idx="61029">
                  <c:v>-3.8656200000000002E-2</c:v>
                </c:pt>
                <c:pt idx="61030">
                  <c:v>-3.8917100000000003E-2</c:v>
                </c:pt>
                <c:pt idx="61031">
                  <c:v>-3.8543500000000001E-2</c:v>
                </c:pt>
                <c:pt idx="61032">
                  <c:v>-3.8413299999999997E-2</c:v>
                </c:pt>
                <c:pt idx="61033">
                  <c:v>-3.8302700000000002E-2</c:v>
                </c:pt>
                <c:pt idx="61034">
                  <c:v>-3.8121700000000001E-2</c:v>
                </c:pt>
                <c:pt idx="61035">
                  <c:v>-3.8069899999999997E-2</c:v>
                </c:pt>
                <c:pt idx="61036">
                  <c:v>-3.8006499999999999E-2</c:v>
                </c:pt>
                <c:pt idx="61037">
                  <c:v>-3.7881900000000003E-2</c:v>
                </c:pt>
                <c:pt idx="61038">
                  <c:v>-3.7772899999999998E-2</c:v>
                </c:pt>
                <c:pt idx="61039">
                  <c:v>-3.7650500000000003E-2</c:v>
                </c:pt>
                <c:pt idx="61040">
                  <c:v>-3.75447E-2</c:v>
                </c:pt>
                <c:pt idx="61041">
                  <c:v>-3.7560000000000003E-2</c:v>
                </c:pt>
                <c:pt idx="61042">
                  <c:v>-3.6947399999999998E-2</c:v>
                </c:pt>
                <c:pt idx="61043">
                  <c:v>-3.7147699999999999E-2</c:v>
                </c:pt>
                <c:pt idx="61044">
                  <c:v>-3.6872200000000001E-2</c:v>
                </c:pt>
                <c:pt idx="61045">
                  <c:v>-3.6604100000000001E-2</c:v>
                </c:pt>
                <c:pt idx="61046">
                  <c:v>-3.6594700000000001E-2</c:v>
                </c:pt>
                <c:pt idx="61047">
                  <c:v>-3.6148800000000002E-2</c:v>
                </c:pt>
                <c:pt idx="61048">
                  <c:v>-3.6092300000000001E-2</c:v>
                </c:pt>
                <c:pt idx="61049">
                  <c:v>-3.5730499999999998E-2</c:v>
                </c:pt>
                <c:pt idx="61050">
                  <c:v>-3.5739399999999998E-2</c:v>
                </c:pt>
                <c:pt idx="61051">
                  <c:v>-3.5494900000000003E-2</c:v>
                </c:pt>
                <c:pt idx="61052">
                  <c:v>-3.5279999999999999E-2</c:v>
                </c:pt>
                <c:pt idx="61053">
                  <c:v>-3.5197800000000001E-2</c:v>
                </c:pt>
                <c:pt idx="61054">
                  <c:v>-3.5043299999999999E-2</c:v>
                </c:pt>
                <c:pt idx="61055">
                  <c:v>-3.4826000000000003E-2</c:v>
                </c:pt>
                <c:pt idx="61056">
                  <c:v>-3.4618299999999998E-2</c:v>
                </c:pt>
                <c:pt idx="61057">
                  <c:v>-3.4774300000000001E-2</c:v>
                </c:pt>
                <c:pt idx="61058">
                  <c:v>-3.4207399999999999E-2</c:v>
                </c:pt>
                <c:pt idx="61059">
                  <c:v>-3.4180500000000003E-2</c:v>
                </c:pt>
                <c:pt idx="61060">
                  <c:v>-3.3888700000000001E-2</c:v>
                </c:pt>
                <c:pt idx="61061">
                  <c:v>-3.3766299999999999E-2</c:v>
                </c:pt>
                <c:pt idx="61062">
                  <c:v>-3.3646000000000002E-2</c:v>
                </c:pt>
                <c:pt idx="61063">
                  <c:v>-3.32714E-2</c:v>
                </c:pt>
                <c:pt idx="61064">
                  <c:v>-3.3243000000000002E-2</c:v>
                </c:pt>
                <c:pt idx="61065">
                  <c:v>-3.3156199999999997E-2</c:v>
                </c:pt>
                <c:pt idx="61066">
                  <c:v>-3.2882700000000001E-2</c:v>
                </c:pt>
                <c:pt idx="61067">
                  <c:v>-3.2821099999999999E-2</c:v>
                </c:pt>
                <c:pt idx="61068">
                  <c:v>-3.26474E-2</c:v>
                </c:pt>
                <c:pt idx="61069">
                  <c:v>-3.24049E-2</c:v>
                </c:pt>
                <c:pt idx="61070">
                  <c:v>-3.2433099999999999E-2</c:v>
                </c:pt>
                <c:pt idx="61071">
                  <c:v>-3.2316400000000002E-2</c:v>
                </c:pt>
                <c:pt idx="61072">
                  <c:v>-3.21252E-2</c:v>
                </c:pt>
                <c:pt idx="61073">
                  <c:v>-3.2024999999999998E-2</c:v>
                </c:pt>
                <c:pt idx="61074">
                  <c:v>-3.1813399999999999E-2</c:v>
                </c:pt>
                <c:pt idx="61075">
                  <c:v>-3.18009E-2</c:v>
                </c:pt>
                <c:pt idx="61076">
                  <c:v>-3.1679400000000003E-2</c:v>
                </c:pt>
                <c:pt idx="61077">
                  <c:v>-3.1705299999999999E-2</c:v>
                </c:pt>
                <c:pt idx="61078">
                  <c:v>-3.1479699999999999E-2</c:v>
                </c:pt>
                <c:pt idx="61079">
                  <c:v>-3.1396E-2</c:v>
                </c:pt>
                <c:pt idx="61080">
                  <c:v>-3.11659E-2</c:v>
                </c:pt>
                <c:pt idx="61081">
                  <c:v>-3.1227700000000001E-2</c:v>
                </c:pt>
                <c:pt idx="61082">
                  <c:v>-3.0964100000000001E-2</c:v>
                </c:pt>
                <c:pt idx="61083">
                  <c:v>-3.06675E-2</c:v>
                </c:pt>
                <c:pt idx="61084">
                  <c:v>-3.0754099999999999E-2</c:v>
                </c:pt>
                <c:pt idx="61085">
                  <c:v>-3.0410599999999999E-2</c:v>
                </c:pt>
                <c:pt idx="61086">
                  <c:v>-3.0573400000000001E-2</c:v>
                </c:pt>
                <c:pt idx="61087">
                  <c:v>-3.02936E-2</c:v>
                </c:pt>
                <c:pt idx="61088">
                  <c:v>-3.03526E-2</c:v>
                </c:pt>
                <c:pt idx="61089">
                  <c:v>-3.0301700000000001E-2</c:v>
                </c:pt>
                <c:pt idx="61090">
                  <c:v>-3.0203199999999999E-2</c:v>
                </c:pt>
                <c:pt idx="61091">
                  <c:v>-3.01348E-2</c:v>
                </c:pt>
                <c:pt idx="61092">
                  <c:v>-3.01062E-2</c:v>
                </c:pt>
                <c:pt idx="61093">
                  <c:v>-2.98391E-2</c:v>
                </c:pt>
                <c:pt idx="61094">
                  <c:v>-2.99063E-2</c:v>
                </c:pt>
                <c:pt idx="61095">
                  <c:v>-2.9676899999999999E-2</c:v>
                </c:pt>
                <c:pt idx="61096">
                  <c:v>-2.9569399999999999E-2</c:v>
                </c:pt>
                <c:pt idx="61097">
                  <c:v>-2.9438499999999999E-2</c:v>
                </c:pt>
                <c:pt idx="61098">
                  <c:v>-2.9303800000000001E-2</c:v>
                </c:pt>
                <c:pt idx="61099">
                  <c:v>-2.9158900000000001E-2</c:v>
                </c:pt>
                <c:pt idx="61100">
                  <c:v>-2.88671E-2</c:v>
                </c:pt>
                <c:pt idx="61101">
                  <c:v>-2.90388E-2</c:v>
                </c:pt>
                <c:pt idx="61102">
                  <c:v>-2.8940899999999999E-2</c:v>
                </c:pt>
                <c:pt idx="61103">
                  <c:v>-2.86848E-2</c:v>
                </c:pt>
                <c:pt idx="61104">
                  <c:v>-2.8626599999999999E-2</c:v>
                </c:pt>
                <c:pt idx="61105">
                  <c:v>-2.8562899999999999E-2</c:v>
                </c:pt>
                <c:pt idx="61106">
                  <c:v>-2.8245300000000001E-2</c:v>
                </c:pt>
                <c:pt idx="61107">
                  <c:v>-2.81789E-2</c:v>
                </c:pt>
                <c:pt idx="61108">
                  <c:v>-2.8080399999999998E-2</c:v>
                </c:pt>
                <c:pt idx="61109">
                  <c:v>-2.7988099999999998E-2</c:v>
                </c:pt>
                <c:pt idx="61110">
                  <c:v>-2.77875E-2</c:v>
                </c:pt>
                <c:pt idx="61111">
                  <c:v>-2.7670500000000001E-2</c:v>
                </c:pt>
                <c:pt idx="61112">
                  <c:v>-2.7413E-2</c:v>
                </c:pt>
                <c:pt idx="61113">
                  <c:v>-2.7536000000000001E-2</c:v>
                </c:pt>
                <c:pt idx="61114">
                  <c:v>-2.6981499999999999E-2</c:v>
                </c:pt>
                <c:pt idx="61115">
                  <c:v>-2.7150799999999999E-2</c:v>
                </c:pt>
                <c:pt idx="61116">
                  <c:v>-2.6778300000000001E-2</c:v>
                </c:pt>
                <c:pt idx="61117">
                  <c:v>-2.6549400000000001E-2</c:v>
                </c:pt>
                <c:pt idx="61118">
                  <c:v>-2.6457499999999998E-2</c:v>
                </c:pt>
                <c:pt idx="61119">
                  <c:v>-2.6017200000000001E-2</c:v>
                </c:pt>
                <c:pt idx="61120">
                  <c:v>-2.5862E-2</c:v>
                </c:pt>
                <c:pt idx="61121">
                  <c:v>-2.55868E-2</c:v>
                </c:pt>
                <c:pt idx="61122">
                  <c:v>-2.5415199999999999E-2</c:v>
                </c:pt>
                <c:pt idx="61123">
                  <c:v>-2.51919E-2</c:v>
                </c:pt>
                <c:pt idx="61124">
                  <c:v>-2.4905299999999998E-2</c:v>
                </c:pt>
                <c:pt idx="61125">
                  <c:v>-2.4781500000000001E-2</c:v>
                </c:pt>
                <c:pt idx="61126">
                  <c:v>-2.4643000000000002E-2</c:v>
                </c:pt>
                <c:pt idx="61127">
                  <c:v>-2.4537699999999999E-2</c:v>
                </c:pt>
                <c:pt idx="61128">
                  <c:v>-2.4311599999999999E-2</c:v>
                </c:pt>
                <c:pt idx="61129">
                  <c:v>-2.4159099999999999E-2</c:v>
                </c:pt>
                <c:pt idx="61130">
                  <c:v>-2.3806799999999999E-2</c:v>
                </c:pt>
                <c:pt idx="61131">
                  <c:v>-2.3652599999999999E-2</c:v>
                </c:pt>
                <c:pt idx="61132">
                  <c:v>-2.3124800000000001E-2</c:v>
                </c:pt>
                <c:pt idx="61133">
                  <c:v>-2.31086E-2</c:v>
                </c:pt>
                <c:pt idx="61134">
                  <c:v>-2.2524800000000001E-2</c:v>
                </c:pt>
                <c:pt idx="61135">
                  <c:v>-2.22358E-2</c:v>
                </c:pt>
                <c:pt idx="61136">
                  <c:v>-2.1858599999999999E-2</c:v>
                </c:pt>
                <c:pt idx="61137">
                  <c:v>-2.1725700000000001E-2</c:v>
                </c:pt>
                <c:pt idx="61138">
                  <c:v>-2.13396E-2</c:v>
                </c:pt>
                <c:pt idx="61139">
                  <c:v>-2.0962700000000001E-2</c:v>
                </c:pt>
                <c:pt idx="61140">
                  <c:v>-2.08845E-2</c:v>
                </c:pt>
                <c:pt idx="61141">
                  <c:v>-2.0338200000000001E-2</c:v>
                </c:pt>
                <c:pt idx="61142">
                  <c:v>-2.0384599999999999E-2</c:v>
                </c:pt>
                <c:pt idx="61143">
                  <c:v>-1.9775399999999999E-2</c:v>
                </c:pt>
                <c:pt idx="61144">
                  <c:v>-1.96788E-2</c:v>
                </c:pt>
                <c:pt idx="61145">
                  <c:v>-1.9041700000000002E-2</c:v>
                </c:pt>
                <c:pt idx="61146">
                  <c:v>-1.8814899999999999E-2</c:v>
                </c:pt>
                <c:pt idx="61147">
                  <c:v>-1.8484899999999999E-2</c:v>
                </c:pt>
                <c:pt idx="61148">
                  <c:v>-1.8051500000000002E-2</c:v>
                </c:pt>
                <c:pt idx="61149">
                  <c:v>-1.7810099999999999E-2</c:v>
                </c:pt>
                <c:pt idx="61150">
                  <c:v>-1.7549200000000001E-2</c:v>
                </c:pt>
                <c:pt idx="61151">
                  <c:v>-1.7029900000000001E-2</c:v>
                </c:pt>
                <c:pt idx="61152">
                  <c:v>-1.6785700000000001E-2</c:v>
                </c:pt>
                <c:pt idx="61153">
                  <c:v>-1.67133E-2</c:v>
                </c:pt>
                <c:pt idx="61154">
                  <c:v>-1.59562E-2</c:v>
                </c:pt>
                <c:pt idx="61155">
                  <c:v>-1.59007E-2</c:v>
                </c:pt>
                <c:pt idx="61156">
                  <c:v>-1.54045E-2</c:v>
                </c:pt>
                <c:pt idx="61157">
                  <c:v>-1.50127E-2</c:v>
                </c:pt>
                <c:pt idx="61158">
                  <c:v>-1.4469600000000001E-2</c:v>
                </c:pt>
                <c:pt idx="61159">
                  <c:v>-1.4128399999999999E-2</c:v>
                </c:pt>
                <c:pt idx="61160">
                  <c:v>-1.3651699999999999E-2</c:v>
                </c:pt>
                <c:pt idx="61161">
                  <c:v>-1.3151400000000001E-2</c:v>
                </c:pt>
                <c:pt idx="61162">
                  <c:v>-1.2688100000000001E-2</c:v>
                </c:pt>
                <c:pt idx="61163">
                  <c:v>-1.2358900000000001E-2</c:v>
                </c:pt>
                <c:pt idx="61164">
                  <c:v>-1.19636E-2</c:v>
                </c:pt>
                <c:pt idx="61165">
                  <c:v>-1.13025E-2</c:v>
                </c:pt>
                <c:pt idx="61166">
                  <c:v>-1.12689E-2</c:v>
                </c:pt>
                <c:pt idx="61167">
                  <c:v>-1.05288E-2</c:v>
                </c:pt>
                <c:pt idx="61168">
                  <c:v>-1.03757E-2</c:v>
                </c:pt>
                <c:pt idx="61169">
                  <c:v>-1.00365E-2</c:v>
                </c:pt>
                <c:pt idx="61170">
                  <c:v>-9.3866699999999997E-3</c:v>
                </c:pt>
                <c:pt idx="61171">
                  <c:v>-9.0629200000000004E-3</c:v>
                </c:pt>
                <c:pt idx="61172">
                  <c:v>-8.3424799999999993E-3</c:v>
                </c:pt>
                <c:pt idx="61173">
                  <c:v>-8.1738899999999996E-3</c:v>
                </c:pt>
                <c:pt idx="61174">
                  <c:v>-7.5436799999999997E-3</c:v>
                </c:pt>
                <c:pt idx="61175">
                  <c:v>-6.9495299999999998E-3</c:v>
                </c:pt>
                <c:pt idx="61176">
                  <c:v>-6.7284700000000003E-3</c:v>
                </c:pt>
                <c:pt idx="61177">
                  <c:v>-6.1874399999999998E-3</c:v>
                </c:pt>
                <c:pt idx="61178">
                  <c:v>-5.4672499999999999E-3</c:v>
                </c:pt>
                <c:pt idx="61179">
                  <c:v>-5.2139200000000004E-3</c:v>
                </c:pt>
                <c:pt idx="61180">
                  <c:v>-4.8813299999999997E-3</c:v>
                </c:pt>
                <c:pt idx="61181">
                  <c:v>-4.1319099999999999E-3</c:v>
                </c:pt>
                <c:pt idx="61182">
                  <c:v>-3.7180500000000001E-3</c:v>
                </c:pt>
                <c:pt idx="61183">
                  <c:v>-2.9302600000000001E-3</c:v>
                </c:pt>
                <c:pt idx="61184">
                  <c:v>-2.70951E-3</c:v>
                </c:pt>
                <c:pt idx="61185">
                  <c:v>-2.1128499999999999E-3</c:v>
                </c:pt>
                <c:pt idx="61186">
                  <c:v>-1.6505300000000001E-3</c:v>
                </c:pt>
                <c:pt idx="61187">
                  <c:v>-1.2807199999999999E-3</c:v>
                </c:pt>
                <c:pt idx="61188">
                  <c:v>-6.00912E-4</c:v>
                </c:pt>
                <c:pt idx="61189">
                  <c:v>-1.35322E-4</c:v>
                </c:pt>
                <c:pt idx="61190">
                  <c:v>2.00034E-4</c:v>
                </c:pt>
                <c:pt idx="61191">
                  <c:v>6.1567600000000001E-4</c:v>
                </c:pt>
                <c:pt idx="61192">
                  <c:v>1.2071199999999999E-3</c:v>
                </c:pt>
                <c:pt idx="61193">
                  <c:v>1.4944699999999999E-3</c:v>
                </c:pt>
                <c:pt idx="61194">
                  <c:v>2.1742699999999998E-3</c:v>
                </c:pt>
                <c:pt idx="61195">
                  <c:v>2.3204699999999998E-3</c:v>
                </c:pt>
                <c:pt idx="61196">
                  <c:v>3.10437E-3</c:v>
                </c:pt>
                <c:pt idx="61197">
                  <c:v>3.5373100000000001E-3</c:v>
                </c:pt>
                <c:pt idx="61198">
                  <c:v>4.0294199999999997E-3</c:v>
                </c:pt>
                <c:pt idx="61199">
                  <c:v>4.7567499999999997E-3</c:v>
                </c:pt>
                <c:pt idx="61200">
                  <c:v>4.8820900000000004E-3</c:v>
                </c:pt>
                <c:pt idx="61201">
                  <c:v>5.6309899999999998E-3</c:v>
                </c:pt>
                <c:pt idx="61202">
                  <c:v>6.1356099999999997E-3</c:v>
                </c:pt>
                <c:pt idx="61203">
                  <c:v>6.5411799999999997E-3</c:v>
                </c:pt>
                <c:pt idx="61204">
                  <c:v>7.10504E-3</c:v>
                </c:pt>
                <c:pt idx="61205">
                  <c:v>7.3513399999999996E-3</c:v>
                </c:pt>
                <c:pt idx="61206">
                  <c:v>7.7499300000000004E-3</c:v>
                </c:pt>
                <c:pt idx="61207">
                  <c:v>8.1107100000000001E-3</c:v>
                </c:pt>
                <c:pt idx="61208">
                  <c:v>8.4729100000000002E-3</c:v>
                </c:pt>
                <c:pt idx="61209">
                  <c:v>9.0084399999999995E-3</c:v>
                </c:pt>
                <c:pt idx="61210">
                  <c:v>9.4794300000000005E-3</c:v>
                </c:pt>
                <c:pt idx="61211">
                  <c:v>9.5416800000000003E-3</c:v>
                </c:pt>
                <c:pt idx="61212">
                  <c:v>1.0334100000000001E-2</c:v>
                </c:pt>
                <c:pt idx="61213">
                  <c:v>1.0500300000000001E-2</c:v>
                </c:pt>
                <c:pt idx="61214">
                  <c:v>1.09468E-2</c:v>
                </c:pt>
                <c:pt idx="61215">
                  <c:v>1.1347100000000001E-2</c:v>
                </c:pt>
                <c:pt idx="61216">
                  <c:v>1.16375E-2</c:v>
                </c:pt>
                <c:pt idx="61217">
                  <c:v>1.19548E-2</c:v>
                </c:pt>
                <c:pt idx="61218">
                  <c:v>1.2160600000000001E-2</c:v>
                </c:pt>
                <c:pt idx="61219">
                  <c:v>1.25559E-2</c:v>
                </c:pt>
                <c:pt idx="61220">
                  <c:v>1.29325E-2</c:v>
                </c:pt>
                <c:pt idx="61221">
                  <c:v>1.32438E-2</c:v>
                </c:pt>
                <c:pt idx="61222">
                  <c:v>1.3398E-2</c:v>
                </c:pt>
                <c:pt idx="61223">
                  <c:v>1.3803599999999999E-2</c:v>
                </c:pt>
                <c:pt idx="61224">
                  <c:v>1.3953800000000001E-2</c:v>
                </c:pt>
                <c:pt idx="61225">
                  <c:v>1.44785E-2</c:v>
                </c:pt>
                <c:pt idx="61226">
                  <c:v>1.47875E-2</c:v>
                </c:pt>
                <c:pt idx="61227">
                  <c:v>1.46987E-2</c:v>
                </c:pt>
                <c:pt idx="61228">
                  <c:v>1.5223799999999999E-2</c:v>
                </c:pt>
                <c:pt idx="61229">
                  <c:v>1.5419E-2</c:v>
                </c:pt>
                <c:pt idx="61230">
                  <c:v>1.5657399999999998E-2</c:v>
                </c:pt>
                <c:pt idx="61231">
                  <c:v>1.58832E-2</c:v>
                </c:pt>
                <c:pt idx="61232">
                  <c:v>1.5871300000000001E-2</c:v>
                </c:pt>
                <c:pt idx="61233">
                  <c:v>1.63401E-2</c:v>
                </c:pt>
                <c:pt idx="61234">
                  <c:v>1.6291900000000002E-2</c:v>
                </c:pt>
                <c:pt idx="61235">
                  <c:v>1.6753799999999999E-2</c:v>
                </c:pt>
                <c:pt idx="61236">
                  <c:v>1.6990700000000001E-2</c:v>
                </c:pt>
                <c:pt idx="61237">
                  <c:v>1.69669E-2</c:v>
                </c:pt>
                <c:pt idx="61238">
                  <c:v>1.7141E-2</c:v>
                </c:pt>
                <c:pt idx="61239">
                  <c:v>1.7473499999999999E-2</c:v>
                </c:pt>
                <c:pt idx="61240">
                  <c:v>1.75224E-2</c:v>
                </c:pt>
                <c:pt idx="61241">
                  <c:v>1.7642399999999999E-2</c:v>
                </c:pt>
                <c:pt idx="61242">
                  <c:v>1.7576899999999999E-2</c:v>
                </c:pt>
                <c:pt idx="61243">
                  <c:v>1.7808999999999998E-2</c:v>
                </c:pt>
                <c:pt idx="61244">
                  <c:v>1.7917599999999999E-2</c:v>
                </c:pt>
                <c:pt idx="61245">
                  <c:v>1.7857000000000001E-2</c:v>
                </c:pt>
                <c:pt idx="61246">
                  <c:v>1.8047799999999999E-2</c:v>
                </c:pt>
                <c:pt idx="61247">
                  <c:v>1.8178099999999999E-2</c:v>
                </c:pt>
                <c:pt idx="61248">
                  <c:v>1.8158400000000002E-2</c:v>
                </c:pt>
                <c:pt idx="61249">
                  <c:v>1.8193000000000001E-2</c:v>
                </c:pt>
                <c:pt idx="61250">
                  <c:v>1.8393099999999999E-2</c:v>
                </c:pt>
                <c:pt idx="61251">
                  <c:v>1.8528200000000002E-2</c:v>
                </c:pt>
                <c:pt idx="61252">
                  <c:v>1.8682000000000001E-2</c:v>
                </c:pt>
                <c:pt idx="61253">
                  <c:v>1.8464399999999999E-2</c:v>
                </c:pt>
                <c:pt idx="61254">
                  <c:v>1.85133E-2</c:v>
                </c:pt>
                <c:pt idx="61255">
                  <c:v>1.8684300000000001E-2</c:v>
                </c:pt>
                <c:pt idx="61256">
                  <c:v>1.8512199999999999E-2</c:v>
                </c:pt>
                <c:pt idx="61257">
                  <c:v>1.87691E-2</c:v>
                </c:pt>
                <c:pt idx="61258">
                  <c:v>1.8427599999999999E-2</c:v>
                </c:pt>
                <c:pt idx="61259">
                  <c:v>1.8558399999999999E-2</c:v>
                </c:pt>
                <c:pt idx="61260">
                  <c:v>1.8660599999999999E-2</c:v>
                </c:pt>
                <c:pt idx="61261">
                  <c:v>1.8604300000000001E-2</c:v>
                </c:pt>
                <c:pt idx="61262">
                  <c:v>1.8680200000000001E-2</c:v>
                </c:pt>
                <c:pt idx="61263">
                  <c:v>1.8693999999999999E-2</c:v>
                </c:pt>
                <c:pt idx="61264">
                  <c:v>1.86109E-2</c:v>
                </c:pt>
                <c:pt idx="61265">
                  <c:v>1.8661400000000002E-2</c:v>
                </c:pt>
                <c:pt idx="61266">
                  <c:v>1.87417E-2</c:v>
                </c:pt>
                <c:pt idx="61267">
                  <c:v>1.87634E-2</c:v>
                </c:pt>
                <c:pt idx="61268">
                  <c:v>1.8780000000000002E-2</c:v>
                </c:pt>
                <c:pt idx="61269">
                  <c:v>1.8436899999999999E-2</c:v>
                </c:pt>
                <c:pt idx="61270">
                  <c:v>1.8591799999999999E-2</c:v>
                </c:pt>
                <c:pt idx="61271">
                  <c:v>1.8500800000000001E-2</c:v>
                </c:pt>
                <c:pt idx="61272">
                  <c:v>1.83877E-2</c:v>
                </c:pt>
                <c:pt idx="61273">
                  <c:v>1.8367700000000001E-2</c:v>
                </c:pt>
                <c:pt idx="61274">
                  <c:v>1.8336999999999999E-2</c:v>
                </c:pt>
                <c:pt idx="61275">
                  <c:v>1.83503E-2</c:v>
                </c:pt>
                <c:pt idx="61276">
                  <c:v>1.8165199999999999E-2</c:v>
                </c:pt>
                <c:pt idx="61277">
                  <c:v>1.8283399999999998E-2</c:v>
                </c:pt>
                <c:pt idx="61278">
                  <c:v>1.8089399999999999E-2</c:v>
                </c:pt>
                <c:pt idx="61279">
                  <c:v>1.8245299999999999E-2</c:v>
                </c:pt>
                <c:pt idx="61280">
                  <c:v>1.7924499999999999E-2</c:v>
                </c:pt>
                <c:pt idx="61281">
                  <c:v>1.8128600000000002E-2</c:v>
                </c:pt>
                <c:pt idx="61282">
                  <c:v>1.78496E-2</c:v>
                </c:pt>
                <c:pt idx="61283">
                  <c:v>1.78303E-2</c:v>
                </c:pt>
                <c:pt idx="61284">
                  <c:v>1.7975399999999999E-2</c:v>
                </c:pt>
                <c:pt idx="61285">
                  <c:v>1.7432400000000001E-2</c:v>
                </c:pt>
                <c:pt idx="61286">
                  <c:v>1.7682199999999999E-2</c:v>
                </c:pt>
                <c:pt idx="61287">
                  <c:v>1.74091E-2</c:v>
                </c:pt>
                <c:pt idx="61288">
                  <c:v>1.7452800000000001E-2</c:v>
                </c:pt>
                <c:pt idx="61289">
                  <c:v>1.7368000000000001E-2</c:v>
                </c:pt>
                <c:pt idx="61290">
                  <c:v>1.7311699999999999E-2</c:v>
                </c:pt>
                <c:pt idx="61291">
                  <c:v>1.71708E-2</c:v>
                </c:pt>
                <c:pt idx="61292">
                  <c:v>1.7015700000000002E-2</c:v>
                </c:pt>
                <c:pt idx="61293">
                  <c:v>1.7127699999999999E-2</c:v>
                </c:pt>
                <c:pt idx="61294">
                  <c:v>1.6975799999999999E-2</c:v>
                </c:pt>
                <c:pt idx="61295">
                  <c:v>1.67426E-2</c:v>
                </c:pt>
                <c:pt idx="61296">
                  <c:v>1.66386E-2</c:v>
                </c:pt>
                <c:pt idx="61297">
                  <c:v>1.6657600000000002E-2</c:v>
                </c:pt>
                <c:pt idx="61298">
                  <c:v>1.65516E-2</c:v>
                </c:pt>
                <c:pt idx="61299">
                  <c:v>1.6514600000000001E-2</c:v>
                </c:pt>
                <c:pt idx="61300">
                  <c:v>1.65328E-2</c:v>
                </c:pt>
                <c:pt idx="61301">
                  <c:v>1.6338600000000002E-2</c:v>
                </c:pt>
                <c:pt idx="61302">
                  <c:v>1.6196599999999998E-2</c:v>
                </c:pt>
                <c:pt idx="61303">
                  <c:v>1.6038799999999999E-2</c:v>
                </c:pt>
                <c:pt idx="61304">
                  <c:v>1.6241700000000001E-2</c:v>
                </c:pt>
                <c:pt idx="61305">
                  <c:v>1.5971300000000001E-2</c:v>
                </c:pt>
                <c:pt idx="61306">
                  <c:v>1.5985599999999999E-2</c:v>
                </c:pt>
                <c:pt idx="61307">
                  <c:v>1.5635799999999998E-2</c:v>
                </c:pt>
                <c:pt idx="61308">
                  <c:v>1.5638300000000001E-2</c:v>
                </c:pt>
                <c:pt idx="61309">
                  <c:v>1.5406400000000001E-2</c:v>
                </c:pt>
                <c:pt idx="61310">
                  <c:v>1.5506300000000001E-2</c:v>
                </c:pt>
                <c:pt idx="61311">
                  <c:v>1.5127399999999999E-2</c:v>
                </c:pt>
                <c:pt idx="61312">
                  <c:v>1.50314E-2</c:v>
                </c:pt>
                <c:pt idx="61313">
                  <c:v>1.4995E-2</c:v>
                </c:pt>
                <c:pt idx="61314">
                  <c:v>1.4892499999999999E-2</c:v>
                </c:pt>
                <c:pt idx="61315">
                  <c:v>1.50592E-2</c:v>
                </c:pt>
                <c:pt idx="61316">
                  <c:v>1.4840000000000001E-2</c:v>
                </c:pt>
                <c:pt idx="61317">
                  <c:v>1.4921200000000001E-2</c:v>
                </c:pt>
                <c:pt idx="61318">
                  <c:v>1.4723699999999999E-2</c:v>
                </c:pt>
                <c:pt idx="61319">
                  <c:v>1.48176E-2</c:v>
                </c:pt>
                <c:pt idx="61320">
                  <c:v>1.48025E-2</c:v>
                </c:pt>
                <c:pt idx="61321">
                  <c:v>1.4686599999999999E-2</c:v>
                </c:pt>
                <c:pt idx="61322">
                  <c:v>1.4350399999999999E-2</c:v>
                </c:pt>
                <c:pt idx="61323">
                  <c:v>1.4371999999999999E-2</c:v>
                </c:pt>
                <c:pt idx="61324">
                  <c:v>1.42466E-2</c:v>
                </c:pt>
                <c:pt idx="61325">
                  <c:v>1.41145E-2</c:v>
                </c:pt>
                <c:pt idx="61326">
                  <c:v>1.4161699999999999E-2</c:v>
                </c:pt>
                <c:pt idx="61327">
                  <c:v>1.39379E-2</c:v>
                </c:pt>
                <c:pt idx="61328">
                  <c:v>1.4064500000000001E-2</c:v>
                </c:pt>
                <c:pt idx="61329">
                  <c:v>1.3825499999999999E-2</c:v>
                </c:pt>
                <c:pt idx="61330">
                  <c:v>1.38177E-2</c:v>
                </c:pt>
                <c:pt idx="61331">
                  <c:v>1.3754600000000001E-2</c:v>
                </c:pt>
                <c:pt idx="61332">
                  <c:v>1.3694400000000001E-2</c:v>
                </c:pt>
                <c:pt idx="61333">
                  <c:v>1.34758E-2</c:v>
                </c:pt>
                <c:pt idx="61334">
                  <c:v>1.3411599999999999E-2</c:v>
                </c:pt>
                <c:pt idx="61335">
                  <c:v>1.3314599999999999E-2</c:v>
                </c:pt>
                <c:pt idx="61336">
                  <c:v>1.3176500000000001E-2</c:v>
                </c:pt>
                <c:pt idx="61337">
                  <c:v>1.3236400000000001E-2</c:v>
                </c:pt>
                <c:pt idx="61338">
                  <c:v>1.29204E-2</c:v>
                </c:pt>
                <c:pt idx="61339">
                  <c:v>1.29523E-2</c:v>
                </c:pt>
                <c:pt idx="61340">
                  <c:v>1.2822800000000001E-2</c:v>
                </c:pt>
                <c:pt idx="61341">
                  <c:v>1.2813400000000001E-2</c:v>
                </c:pt>
                <c:pt idx="61342">
                  <c:v>1.27213E-2</c:v>
                </c:pt>
                <c:pt idx="61343">
                  <c:v>1.2463999999999999E-2</c:v>
                </c:pt>
                <c:pt idx="61344">
                  <c:v>1.25863E-2</c:v>
                </c:pt>
                <c:pt idx="61345">
                  <c:v>1.2461099999999999E-2</c:v>
                </c:pt>
                <c:pt idx="61346">
                  <c:v>1.2358900000000001E-2</c:v>
                </c:pt>
                <c:pt idx="61347">
                  <c:v>1.2336400000000001E-2</c:v>
                </c:pt>
                <c:pt idx="61348">
                  <c:v>1.2175800000000001E-2</c:v>
                </c:pt>
                <c:pt idx="61349">
                  <c:v>1.21067E-2</c:v>
                </c:pt>
                <c:pt idx="61350">
                  <c:v>1.2096000000000001E-2</c:v>
                </c:pt>
                <c:pt idx="61351">
                  <c:v>1.19858E-2</c:v>
                </c:pt>
                <c:pt idx="61352">
                  <c:v>1.21539E-2</c:v>
                </c:pt>
                <c:pt idx="61353">
                  <c:v>1.19466E-2</c:v>
                </c:pt>
                <c:pt idx="61354">
                  <c:v>1.18762E-2</c:v>
                </c:pt>
                <c:pt idx="61355">
                  <c:v>1.1926600000000001E-2</c:v>
                </c:pt>
                <c:pt idx="61356">
                  <c:v>1.1771500000000001E-2</c:v>
                </c:pt>
                <c:pt idx="61357">
                  <c:v>1.1627699999999999E-2</c:v>
                </c:pt>
                <c:pt idx="61358">
                  <c:v>1.15041E-2</c:v>
                </c:pt>
                <c:pt idx="61359">
                  <c:v>1.1272600000000001E-2</c:v>
                </c:pt>
                <c:pt idx="61360">
                  <c:v>1.11305E-2</c:v>
                </c:pt>
                <c:pt idx="61361">
                  <c:v>1.09096E-2</c:v>
                </c:pt>
                <c:pt idx="61362">
                  <c:v>1.0859499999999999E-2</c:v>
                </c:pt>
                <c:pt idx="61363">
                  <c:v>1.05489E-2</c:v>
                </c:pt>
                <c:pt idx="61364">
                  <c:v>1.0641299999999999E-2</c:v>
                </c:pt>
                <c:pt idx="61365">
                  <c:v>1.03368E-2</c:v>
                </c:pt>
                <c:pt idx="61366">
                  <c:v>1.0333800000000001E-2</c:v>
                </c:pt>
                <c:pt idx="61367">
                  <c:v>1.0158800000000001E-2</c:v>
                </c:pt>
                <c:pt idx="61368">
                  <c:v>1.0413E-2</c:v>
                </c:pt>
                <c:pt idx="61369">
                  <c:v>1.01566E-2</c:v>
                </c:pt>
                <c:pt idx="61370">
                  <c:v>9.8674599999999998E-3</c:v>
                </c:pt>
                <c:pt idx="61371">
                  <c:v>9.9591699999999998E-3</c:v>
                </c:pt>
                <c:pt idx="61372">
                  <c:v>9.8435799999999993E-3</c:v>
                </c:pt>
                <c:pt idx="61373">
                  <c:v>9.6216700000000006E-3</c:v>
                </c:pt>
                <c:pt idx="61374">
                  <c:v>9.5906399999999992E-3</c:v>
                </c:pt>
                <c:pt idx="61375">
                  <c:v>9.2267700000000005E-3</c:v>
                </c:pt>
                <c:pt idx="61376">
                  <c:v>9.1627199999999992E-3</c:v>
                </c:pt>
                <c:pt idx="61377">
                  <c:v>9.1587600000000002E-3</c:v>
                </c:pt>
                <c:pt idx="61378">
                  <c:v>8.8859999999999998E-3</c:v>
                </c:pt>
                <c:pt idx="61379">
                  <c:v>9.0534799999999992E-3</c:v>
                </c:pt>
                <c:pt idx="61380">
                  <c:v>8.6228599999999996E-3</c:v>
                </c:pt>
                <c:pt idx="61381">
                  <c:v>8.5794900000000004E-3</c:v>
                </c:pt>
                <c:pt idx="61382">
                  <c:v>8.6345299999999996E-3</c:v>
                </c:pt>
                <c:pt idx="61383">
                  <c:v>8.3563200000000004E-3</c:v>
                </c:pt>
                <c:pt idx="61384">
                  <c:v>8.2664399999999999E-3</c:v>
                </c:pt>
                <c:pt idx="61385">
                  <c:v>8.0191800000000008E-3</c:v>
                </c:pt>
                <c:pt idx="61386">
                  <c:v>7.8966499999999998E-3</c:v>
                </c:pt>
                <c:pt idx="61387">
                  <c:v>7.7856799999999997E-3</c:v>
                </c:pt>
                <c:pt idx="61388">
                  <c:v>7.6340399999999999E-3</c:v>
                </c:pt>
                <c:pt idx="61389">
                  <c:v>7.4460000000000004E-3</c:v>
                </c:pt>
                <c:pt idx="61390">
                  <c:v>7.5544399999999999E-3</c:v>
                </c:pt>
                <c:pt idx="61391">
                  <c:v>7.3667200000000002E-3</c:v>
                </c:pt>
                <c:pt idx="61392">
                  <c:v>7.2053799999999999E-3</c:v>
                </c:pt>
                <c:pt idx="61393">
                  <c:v>7.2335799999999999E-3</c:v>
                </c:pt>
                <c:pt idx="61394">
                  <c:v>7.1060300000000002E-3</c:v>
                </c:pt>
                <c:pt idx="61395">
                  <c:v>7.1655299999999998E-3</c:v>
                </c:pt>
                <c:pt idx="61396">
                  <c:v>6.8830699999999998E-3</c:v>
                </c:pt>
                <c:pt idx="61397">
                  <c:v>6.8116699999999997E-3</c:v>
                </c:pt>
                <c:pt idx="61398">
                  <c:v>6.8837000000000004E-3</c:v>
                </c:pt>
                <c:pt idx="61399">
                  <c:v>6.6975000000000003E-3</c:v>
                </c:pt>
                <c:pt idx="61400">
                  <c:v>6.6277100000000002E-3</c:v>
                </c:pt>
                <c:pt idx="61401">
                  <c:v>6.6470499999999998E-3</c:v>
                </c:pt>
                <c:pt idx="61402">
                  <c:v>6.3676699999999998E-3</c:v>
                </c:pt>
                <c:pt idx="61403">
                  <c:v>6.5006500000000002E-3</c:v>
                </c:pt>
                <c:pt idx="61404">
                  <c:v>6.4132099999999999E-3</c:v>
                </c:pt>
                <c:pt idx="61405">
                  <c:v>6.4121100000000004E-3</c:v>
                </c:pt>
                <c:pt idx="61406">
                  <c:v>6.4477299999999996E-3</c:v>
                </c:pt>
                <c:pt idx="61407">
                  <c:v>6.2036399999999998E-3</c:v>
                </c:pt>
                <c:pt idx="61408">
                  <c:v>6.3798400000000003E-3</c:v>
                </c:pt>
                <c:pt idx="61409">
                  <c:v>6.33038E-3</c:v>
                </c:pt>
                <c:pt idx="61410">
                  <c:v>6.3370900000000001E-3</c:v>
                </c:pt>
                <c:pt idx="61411">
                  <c:v>6.2313100000000003E-3</c:v>
                </c:pt>
                <c:pt idx="61412">
                  <c:v>5.9757600000000001E-3</c:v>
                </c:pt>
                <c:pt idx="61413">
                  <c:v>6.1641300000000003E-3</c:v>
                </c:pt>
                <c:pt idx="61414">
                  <c:v>6.1444200000000003E-3</c:v>
                </c:pt>
                <c:pt idx="61415">
                  <c:v>6.1985800000000004E-3</c:v>
                </c:pt>
                <c:pt idx="61416">
                  <c:v>6.2160499999999999E-3</c:v>
                </c:pt>
                <c:pt idx="61417">
                  <c:v>6.1303199999999999E-3</c:v>
                </c:pt>
                <c:pt idx="61418">
                  <c:v>6.1618599999999999E-3</c:v>
                </c:pt>
                <c:pt idx="61419">
                  <c:v>6.2801000000000003E-3</c:v>
                </c:pt>
                <c:pt idx="61420">
                  <c:v>6.3015299999999996E-3</c:v>
                </c:pt>
                <c:pt idx="61421">
                  <c:v>6.3103400000000002E-3</c:v>
                </c:pt>
                <c:pt idx="61422">
                  <c:v>6.4740099999999997E-3</c:v>
                </c:pt>
                <c:pt idx="61423">
                  <c:v>6.2377999999999999E-3</c:v>
                </c:pt>
                <c:pt idx="61424">
                  <c:v>6.4674700000000003E-3</c:v>
                </c:pt>
                <c:pt idx="61425">
                  <c:v>6.3816999999999997E-3</c:v>
                </c:pt>
                <c:pt idx="61426">
                  <c:v>6.4617499999999996E-3</c:v>
                </c:pt>
                <c:pt idx="61427">
                  <c:v>6.4716000000000001E-3</c:v>
                </c:pt>
                <c:pt idx="61428">
                  <c:v>6.4401600000000003E-3</c:v>
                </c:pt>
                <c:pt idx="61429">
                  <c:v>6.6675199999999997E-3</c:v>
                </c:pt>
                <c:pt idx="61430">
                  <c:v>6.8044799999999999E-3</c:v>
                </c:pt>
                <c:pt idx="61431">
                  <c:v>6.7517200000000001E-3</c:v>
                </c:pt>
                <c:pt idx="61432">
                  <c:v>7.0182100000000004E-3</c:v>
                </c:pt>
                <c:pt idx="61433">
                  <c:v>6.9754500000000002E-3</c:v>
                </c:pt>
                <c:pt idx="61434">
                  <c:v>7.0580599999999997E-3</c:v>
                </c:pt>
                <c:pt idx="61435">
                  <c:v>7.34587E-3</c:v>
                </c:pt>
                <c:pt idx="61436">
                  <c:v>7.4397100000000004E-3</c:v>
                </c:pt>
                <c:pt idx="61437">
                  <c:v>7.4524500000000002E-3</c:v>
                </c:pt>
                <c:pt idx="61438">
                  <c:v>7.3882399999999999E-3</c:v>
                </c:pt>
                <c:pt idx="61439">
                  <c:v>7.5866299999999996E-3</c:v>
                </c:pt>
                <c:pt idx="61440">
                  <c:v>7.6482099999999999E-3</c:v>
                </c:pt>
                <c:pt idx="61441">
                  <c:v>7.6844799999999996E-3</c:v>
                </c:pt>
                <c:pt idx="61442">
                  <c:v>7.8893999999999995E-3</c:v>
                </c:pt>
                <c:pt idx="61443">
                  <c:v>7.9996900000000003E-3</c:v>
                </c:pt>
                <c:pt idx="61444">
                  <c:v>8.0458000000000005E-3</c:v>
                </c:pt>
                <c:pt idx="61445">
                  <c:v>8.2181500000000005E-3</c:v>
                </c:pt>
                <c:pt idx="61446">
                  <c:v>8.4182500000000004E-3</c:v>
                </c:pt>
                <c:pt idx="61447">
                  <c:v>8.3932299999999998E-3</c:v>
                </c:pt>
                <c:pt idx="61448">
                  <c:v>8.4234099999999992E-3</c:v>
                </c:pt>
                <c:pt idx="61449">
                  <c:v>8.6085599999999995E-3</c:v>
                </c:pt>
                <c:pt idx="61450">
                  <c:v>8.4709999999999994E-3</c:v>
                </c:pt>
                <c:pt idx="61451">
                  <c:v>8.7502099999999996E-3</c:v>
                </c:pt>
                <c:pt idx="61452">
                  <c:v>8.6653200000000007E-3</c:v>
                </c:pt>
                <c:pt idx="61453">
                  <c:v>9.0146299999999992E-3</c:v>
                </c:pt>
                <c:pt idx="61454">
                  <c:v>9.0233699999999993E-3</c:v>
                </c:pt>
                <c:pt idx="61455">
                  <c:v>9.0752999999999997E-3</c:v>
                </c:pt>
                <c:pt idx="61456">
                  <c:v>9.3699400000000002E-3</c:v>
                </c:pt>
                <c:pt idx="61457">
                  <c:v>9.4312300000000005E-3</c:v>
                </c:pt>
                <c:pt idx="61458">
                  <c:v>9.5338300000000001E-3</c:v>
                </c:pt>
                <c:pt idx="61459">
                  <c:v>9.6817699999999993E-3</c:v>
                </c:pt>
                <c:pt idx="61460">
                  <c:v>9.8810200000000008E-3</c:v>
                </c:pt>
                <c:pt idx="61461">
                  <c:v>9.98338E-3</c:v>
                </c:pt>
                <c:pt idx="61462">
                  <c:v>1.03512E-2</c:v>
                </c:pt>
                <c:pt idx="61463">
                  <c:v>1.0365299999999999E-2</c:v>
                </c:pt>
                <c:pt idx="61464">
                  <c:v>1.06017E-2</c:v>
                </c:pt>
                <c:pt idx="61465">
                  <c:v>1.0547600000000001E-2</c:v>
                </c:pt>
                <c:pt idx="61466">
                  <c:v>1.07145E-2</c:v>
                </c:pt>
                <c:pt idx="61467">
                  <c:v>1.1027199999999999E-2</c:v>
                </c:pt>
                <c:pt idx="61468">
                  <c:v>1.11655E-2</c:v>
                </c:pt>
                <c:pt idx="61469">
                  <c:v>1.12348E-2</c:v>
                </c:pt>
                <c:pt idx="61470">
                  <c:v>1.1358500000000001E-2</c:v>
                </c:pt>
                <c:pt idx="61471">
                  <c:v>1.1479400000000001E-2</c:v>
                </c:pt>
                <c:pt idx="61472">
                  <c:v>1.16144E-2</c:v>
                </c:pt>
                <c:pt idx="61473">
                  <c:v>1.1877E-2</c:v>
                </c:pt>
                <c:pt idx="61474">
                  <c:v>1.1727700000000001E-2</c:v>
                </c:pt>
                <c:pt idx="61475">
                  <c:v>1.19945E-2</c:v>
                </c:pt>
                <c:pt idx="61476">
                  <c:v>1.1988800000000001E-2</c:v>
                </c:pt>
                <c:pt idx="61477">
                  <c:v>1.21806E-2</c:v>
                </c:pt>
                <c:pt idx="61478">
                  <c:v>1.23789E-2</c:v>
                </c:pt>
                <c:pt idx="61479">
                  <c:v>1.2346599999999999E-2</c:v>
                </c:pt>
                <c:pt idx="61480">
                  <c:v>1.27694E-2</c:v>
                </c:pt>
                <c:pt idx="61481">
                  <c:v>1.2583E-2</c:v>
                </c:pt>
                <c:pt idx="61482">
                  <c:v>1.2969E-2</c:v>
                </c:pt>
                <c:pt idx="61483">
                  <c:v>1.3294500000000001E-2</c:v>
                </c:pt>
                <c:pt idx="61484">
                  <c:v>1.33492E-2</c:v>
                </c:pt>
                <c:pt idx="61485">
                  <c:v>1.3435300000000001E-2</c:v>
                </c:pt>
                <c:pt idx="61486">
                  <c:v>1.37284E-2</c:v>
                </c:pt>
                <c:pt idx="61487">
                  <c:v>1.36402E-2</c:v>
                </c:pt>
                <c:pt idx="61488">
                  <c:v>1.3839199999999999E-2</c:v>
                </c:pt>
                <c:pt idx="61489">
                  <c:v>1.37784E-2</c:v>
                </c:pt>
                <c:pt idx="61490">
                  <c:v>1.4105599999999999E-2</c:v>
                </c:pt>
                <c:pt idx="61491">
                  <c:v>1.42603E-2</c:v>
                </c:pt>
                <c:pt idx="61492">
                  <c:v>1.3883400000000001E-2</c:v>
                </c:pt>
                <c:pt idx="61493">
                  <c:v>1.43892E-2</c:v>
                </c:pt>
                <c:pt idx="61494">
                  <c:v>1.4397200000000001E-2</c:v>
                </c:pt>
                <c:pt idx="61495">
                  <c:v>1.46283E-2</c:v>
                </c:pt>
                <c:pt idx="61496">
                  <c:v>1.46409E-2</c:v>
                </c:pt>
                <c:pt idx="61497">
                  <c:v>1.4766E-2</c:v>
                </c:pt>
                <c:pt idx="61498">
                  <c:v>1.48098E-2</c:v>
                </c:pt>
                <c:pt idx="61499">
                  <c:v>1.50224E-2</c:v>
                </c:pt>
                <c:pt idx="61500">
                  <c:v>1.50613E-2</c:v>
                </c:pt>
                <c:pt idx="61501">
                  <c:v>1.5131500000000001E-2</c:v>
                </c:pt>
                <c:pt idx="61502">
                  <c:v>1.50233E-2</c:v>
                </c:pt>
                <c:pt idx="61503">
                  <c:v>1.4989199999999999E-2</c:v>
                </c:pt>
                <c:pt idx="61504">
                  <c:v>1.50747E-2</c:v>
                </c:pt>
                <c:pt idx="61505">
                  <c:v>1.50355E-2</c:v>
                </c:pt>
                <c:pt idx="61506">
                  <c:v>1.53162E-2</c:v>
                </c:pt>
                <c:pt idx="61507">
                  <c:v>1.53347E-2</c:v>
                </c:pt>
                <c:pt idx="61508">
                  <c:v>1.48658E-2</c:v>
                </c:pt>
                <c:pt idx="61509">
                  <c:v>1.5398999999999999E-2</c:v>
                </c:pt>
                <c:pt idx="61510">
                  <c:v>1.51565E-2</c:v>
                </c:pt>
                <c:pt idx="61511">
                  <c:v>1.54287E-2</c:v>
                </c:pt>
                <c:pt idx="61512">
                  <c:v>1.51004E-2</c:v>
                </c:pt>
                <c:pt idx="61513">
                  <c:v>1.5140799999999999E-2</c:v>
                </c:pt>
                <c:pt idx="61514">
                  <c:v>1.50081E-2</c:v>
                </c:pt>
                <c:pt idx="61515">
                  <c:v>1.49163E-2</c:v>
                </c:pt>
                <c:pt idx="61516">
                  <c:v>1.49163E-2</c:v>
                </c:pt>
                <c:pt idx="61517">
                  <c:v>1.49652E-2</c:v>
                </c:pt>
                <c:pt idx="61518">
                  <c:v>1.44952E-2</c:v>
                </c:pt>
                <c:pt idx="61519">
                  <c:v>1.43634E-2</c:v>
                </c:pt>
                <c:pt idx="61520">
                  <c:v>1.44619E-2</c:v>
                </c:pt>
                <c:pt idx="61521">
                  <c:v>1.41893E-2</c:v>
                </c:pt>
                <c:pt idx="61522">
                  <c:v>1.42735E-2</c:v>
                </c:pt>
                <c:pt idx="61523">
                  <c:v>1.39741E-2</c:v>
                </c:pt>
                <c:pt idx="61524">
                  <c:v>1.3810299999999999E-2</c:v>
                </c:pt>
                <c:pt idx="61525">
                  <c:v>1.37045E-2</c:v>
                </c:pt>
                <c:pt idx="61526">
                  <c:v>1.3526699999999999E-2</c:v>
                </c:pt>
                <c:pt idx="61527">
                  <c:v>1.34333E-2</c:v>
                </c:pt>
                <c:pt idx="61528">
                  <c:v>1.31469E-2</c:v>
                </c:pt>
                <c:pt idx="61529">
                  <c:v>1.2647200000000001E-2</c:v>
                </c:pt>
                <c:pt idx="61530">
                  <c:v>1.25194E-2</c:v>
                </c:pt>
                <c:pt idx="61531">
                  <c:v>1.24105E-2</c:v>
                </c:pt>
                <c:pt idx="61532">
                  <c:v>1.21333E-2</c:v>
                </c:pt>
                <c:pt idx="61533">
                  <c:v>1.2062399999999999E-2</c:v>
                </c:pt>
                <c:pt idx="61534">
                  <c:v>1.1499799999999999E-2</c:v>
                </c:pt>
                <c:pt idx="61535">
                  <c:v>1.11719E-2</c:v>
                </c:pt>
                <c:pt idx="61536">
                  <c:v>1.09981E-2</c:v>
                </c:pt>
                <c:pt idx="61537">
                  <c:v>1.07434E-2</c:v>
                </c:pt>
                <c:pt idx="61538">
                  <c:v>1.0717000000000001E-2</c:v>
                </c:pt>
                <c:pt idx="61539">
                  <c:v>9.78651E-3</c:v>
                </c:pt>
                <c:pt idx="61540">
                  <c:v>9.6428E-3</c:v>
                </c:pt>
                <c:pt idx="61541">
                  <c:v>9.2243499999999992E-3</c:v>
                </c:pt>
                <c:pt idx="61542">
                  <c:v>9.0030300000000004E-3</c:v>
                </c:pt>
                <c:pt idx="61543">
                  <c:v>8.6662600000000003E-3</c:v>
                </c:pt>
                <c:pt idx="61544">
                  <c:v>8.2255499999999999E-3</c:v>
                </c:pt>
                <c:pt idx="61545">
                  <c:v>7.6797899999999997E-3</c:v>
                </c:pt>
                <c:pt idx="61546">
                  <c:v>7.4660200000000003E-3</c:v>
                </c:pt>
                <c:pt idx="61547">
                  <c:v>6.9632499999999998E-3</c:v>
                </c:pt>
                <c:pt idx="61548">
                  <c:v>6.9296699999999998E-3</c:v>
                </c:pt>
                <c:pt idx="61549">
                  <c:v>6.4357700000000004E-3</c:v>
                </c:pt>
                <c:pt idx="61550">
                  <c:v>5.6544799999999999E-3</c:v>
                </c:pt>
                <c:pt idx="61551">
                  <c:v>5.6287200000000003E-3</c:v>
                </c:pt>
                <c:pt idx="61552">
                  <c:v>5.1100599999999996E-3</c:v>
                </c:pt>
                <c:pt idx="61553">
                  <c:v>4.6541600000000001E-3</c:v>
                </c:pt>
                <c:pt idx="61554">
                  <c:v>4.2374600000000002E-3</c:v>
                </c:pt>
                <c:pt idx="61555">
                  <c:v>3.7096E-3</c:v>
                </c:pt>
                <c:pt idx="61556">
                  <c:v>3.1275299999999999E-3</c:v>
                </c:pt>
                <c:pt idx="61557">
                  <c:v>2.69966E-3</c:v>
                </c:pt>
                <c:pt idx="61558">
                  <c:v>2.4014599999999998E-3</c:v>
                </c:pt>
                <c:pt idx="61559">
                  <c:v>2.03681E-3</c:v>
                </c:pt>
                <c:pt idx="61560">
                  <c:v>1.5831E-3</c:v>
                </c:pt>
                <c:pt idx="61561">
                  <c:v>9.5292599999999999E-4</c:v>
                </c:pt>
                <c:pt idx="61562">
                  <c:v>7.9586499999999998E-4</c:v>
                </c:pt>
                <c:pt idx="61563">
                  <c:v>1.48882E-4</c:v>
                </c:pt>
                <c:pt idx="61564" formatCode="0.00E+00">
                  <c:v>-6.1659299999999994E-5</c:v>
                </c:pt>
                <c:pt idx="61565">
                  <c:v>-4.5370000000000002E-4</c:v>
                </c:pt>
                <c:pt idx="61566">
                  <c:v>-1.2702200000000001E-3</c:v>
                </c:pt>
                <c:pt idx="61567">
                  <c:v>-1.55259E-3</c:v>
                </c:pt>
                <c:pt idx="61568">
                  <c:v>-1.96985E-3</c:v>
                </c:pt>
                <c:pt idx="61569">
                  <c:v>-2.44881E-3</c:v>
                </c:pt>
                <c:pt idx="61570">
                  <c:v>-2.8387799999999999E-3</c:v>
                </c:pt>
                <c:pt idx="61571">
                  <c:v>-3.44934E-3</c:v>
                </c:pt>
                <c:pt idx="61572">
                  <c:v>-3.9444299999999996E-3</c:v>
                </c:pt>
                <c:pt idx="61573">
                  <c:v>-4.4256900000000004E-3</c:v>
                </c:pt>
                <c:pt idx="61574">
                  <c:v>-4.8468000000000001E-3</c:v>
                </c:pt>
                <c:pt idx="61575">
                  <c:v>-5.24669E-3</c:v>
                </c:pt>
                <c:pt idx="61576">
                  <c:v>-5.93064E-3</c:v>
                </c:pt>
                <c:pt idx="61577">
                  <c:v>-6.4189199999999998E-3</c:v>
                </c:pt>
                <c:pt idx="61578">
                  <c:v>-6.5177799999999999E-3</c:v>
                </c:pt>
                <c:pt idx="61579">
                  <c:v>-7.1634100000000003E-3</c:v>
                </c:pt>
                <c:pt idx="61580">
                  <c:v>-7.3940400000000002E-3</c:v>
                </c:pt>
                <c:pt idx="61581">
                  <c:v>-7.9902399999999991E-3</c:v>
                </c:pt>
                <c:pt idx="61582">
                  <c:v>-8.3823200000000004E-3</c:v>
                </c:pt>
                <c:pt idx="61583">
                  <c:v>-8.7573700000000004E-3</c:v>
                </c:pt>
                <c:pt idx="61584">
                  <c:v>-9.0461099999999996E-3</c:v>
                </c:pt>
                <c:pt idx="61585">
                  <c:v>-9.4315900000000001E-3</c:v>
                </c:pt>
                <c:pt idx="61586">
                  <c:v>-9.9475399999999995E-3</c:v>
                </c:pt>
                <c:pt idx="61587">
                  <c:v>-1.0445899999999999E-2</c:v>
                </c:pt>
                <c:pt idx="61588">
                  <c:v>-1.0704E-2</c:v>
                </c:pt>
                <c:pt idx="61589">
                  <c:v>-1.11466E-2</c:v>
                </c:pt>
                <c:pt idx="61590">
                  <c:v>-1.1549500000000001E-2</c:v>
                </c:pt>
                <c:pt idx="61591">
                  <c:v>-1.17068E-2</c:v>
                </c:pt>
                <c:pt idx="61592">
                  <c:v>-1.2434499999999999E-2</c:v>
                </c:pt>
                <c:pt idx="61593">
                  <c:v>-1.27987E-2</c:v>
                </c:pt>
                <c:pt idx="61594">
                  <c:v>-1.30978E-2</c:v>
                </c:pt>
                <c:pt idx="61595">
                  <c:v>-1.3524599999999999E-2</c:v>
                </c:pt>
                <c:pt idx="61596">
                  <c:v>-1.35569E-2</c:v>
                </c:pt>
                <c:pt idx="61597">
                  <c:v>-1.4195299999999999E-2</c:v>
                </c:pt>
                <c:pt idx="61598">
                  <c:v>-1.43803E-2</c:v>
                </c:pt>
                <c:pt idx="61599">
                  <c:v>-1.4560999999999999E-2</c:v>
                </c:pt>
                <c:pt idx="61600">
                  <c:v>-1.4802600000000001E-2</c:v>
                </c:pt>
                <c:pt idx="61601">
                  <c:v>-1.49345E-2</c:v>
                </c:pt>
                <c:pt idx="61602">
                  <c:v>-1.52695E-2</c:v>
                </c:pt>
                <c:pt idx="61603">
                  <c:v>-1.5718699999999999E-2</c:v>
                </c:pt>
                <c:pt idx="61604">
                  <c:v>-1.6040800000000001E-2</c:v>
                </c:pt>
                <c:pt idx="61605">
                  <c:v>-1.6222899999999998E-2</c:v>
                </c:pt>
                <c:pt idx="61606">
                  <c:v>-1.6420299999999999E-2</c:v>
                </c:pt>
                <c:pt idx="61607">
                  <c:v>-1.66666E-2</c:v>
                </c:pt>
                <c:pt idx="61608">
                  <c:v>-1.7311300000000002E-2</c:v>
                </c:pt>
                <c:pt idx="61609">
                  <c:v>-1.7050200000000001E-2</c:v>
                </c:pt>
                <c:pt idx="61610">
                  <c:v>-1.7759400000000002E-2</c:v>
                </c:pt>
                <c:pt idx="61611">
                  <c:v>-1.7573200000000001E-2</c:v>
                </c:pt>
                <c:pt idx="61612">
                  <c:v>-1.7842400000000001E-2</c:v>
                </c:pt>
                <c:pt idx="61613">
                  <c:v>-1.8088E-2</c:v>
                </c:pt>
                <c:pt idx="61614">
                  <c:v>-1.8262400000000002E-2</c:v>
                </c:pt>
                <c:pt idx="61615">
                  <c:v>-1.8283000000000001E-2</c:v>
                </c:pt>
                <c:pt idx="61616">
                  <c:v>-1.8314E-2</c:v>
                </c:pt>
                <c:pt idx="61617">
                  <c:v>-1.8549099999999999E-2</c:v>
                </c:pt>
                <c:pt idx="61618">
                  <c:v>-1.8503800000000001E-2</c:v>
                </c:pt>
                <c:pt idx="61619">
                  <c:v>-1.90531E-2</c:v>
                </c:pt>
                <c:pt idx="61620">
                  <c:v>-1.8925600000000001E-2</c:v>
                </c:pt>
                <c:pt idx="61621">
                  <c:v>-1.92255E-2</c:v>
                </c:pt>
                <c:pt idx="61622">
                  <c:v>-1.89404E-2</c:v>
                </c:pt>
                <c:pt idx="61623">
                  <c:v>-1.90688E-2</c:v>
                </c:pt>
                <c:pt idx="61624">
                  <c:v>-1.95163E-2</c:v>
                </c:pt>
                <c:pt idx="61625">
                  <c:v>-1.92751E-2</c:v>
                </c:pt>
                <c:pt idx="61626">
                  <c:v>-1.94988E-2</c:v>
                </c:pt>
                <c:pt idx="61627">
                  <c:v>-1.932E-2</c:v>
                </c:pt>
                <c:pt idx="61628">
                  <c:v>-1.9488200000000001E-2</c:v>
                </c:pt>
                <c:pt idx="61629">
                  <c:v>-1.9407400000000002E-2</c:v>
                </c:pt>
                <c:pt idx="61630">
                  <c:v>-1.9676699999999998E-2</c:v>
                </c:pt>
                <c:pt idx="61631">
                  <c:v>-1.9597E-2</c:v>
                </c:pt>
                <c:pt idx="61632">
                  <c:v>-1.9456500000000002E-2</c:v>
                </c:pt>
                <c:pt idx="61633">
                  <c:v>-1.94019E-2</c:v>
                </c:pt>
                <c:pt idx="61634">
                  <c:v>-1.9433599999999999E-2</c:v>
                </c:pt>
                <c:pt idx="61635">
                  <c:v>-1.96273E-2</c:v>
                </c:pt>
                <c:pt idx="61636">
                  <c:v>-1.9255100000000001E-2</c:v>
                </c:pt>
                <c:pt idx="61637">
                  <c:v>-1.93925E-2</c:v>
                </c:pt>
                <c:pt idx="61638">
                  <c:v>-1.8999599999999998E-2</c:v>
                </c:pt>
                <c:pt idx="61639">
                  <c:v>-1.9105199999999999E-2</c:v>
                </c:pt>
                <c:pt idx="61640">
                  <c:v>-1.9081500000000001E-2</c:v>
                </c:pt>
                <c:pt idx="61641">
                  <c:v>-1.8901600000000001E-2</c:v>
                </c:pt>
                <c:pt idx="61642">
                  <c:v>-1.8802900000000001E-2</c:v>
                </c:pt>
                <c:pt idx="61643">
                  <c:v>-1.8726199999999998E-2</c:v>
                </c:pt>
                <c:pt idx="61644">
                  <c:v>-1.8597300000000001E-2</c:v>
                </c:pt>
                <c:pt idx="61645">
                  <c:v>-1.8504300000000001E-2</c:v>
                </c:pt>
                <c:pt idx="61646">
                  <c:v>-1.8670800000000001E-2</c:v>
                </c:pt>
                <c:pt idx="61647">
                  <c:v>-1.8268400000000001E-2</c:v>
                </c:pt>
                <c:pt idx="61648">
                  <c:v>-1.8286799999999999E-2</c:v>
                </c:pt>
                <c:pt idx="61649">
                  <c:v>-1.7905799999999999E-2</c:v>
                </c:pt>
                <c:pt idx="61650">
                  <c:v>-1.7990200000000001E-2</c:v>
                </c:pt>
                <c:pt idx="61651">
                  <c:v>-1.7871600000000001E-2</c:v>
                </c:pt>
                <c:pt idx="61652">
                  <c:v>-1.7537899999999999E-2</c:v>
                </c:pt>
                <c:pt idx="61653">
                  <c:v>-1.7428300000000001E-2</c:v>
                </c:pt>
                <c:pt idx="61654">
                  <c:v>-1.7109800000000001E-2</c:v>
                </c:pt>
                <c:pt idx="61655">
                  <c:v>-1.7003899999999999E-2</c:v>
                </c:pt>
                <c:pt idx="61656">
                  <c:v>-1.7001499999999999E-2</c:v>
                </c:pt>
                <c:pt idx="61657">
                  <c:v>-1.67653E-2</c:v>
                </c:pt>
                <c:pt idx="61658">
                  <c:v>-1.6647700000000001E-2</c:v>
                </c:pt>
                <c:pt idx="61659">
                  <c:v>-1.6379100000000001E-2</c:v>
                </c:pt>
                <c:pt idx="61660">
                  <c:v>-1.6151100000000002E-2</c:v>
                </c:pt>
                <c:pt idx="61661">
                  <c:v>-1.5954200000000002E-2</c:v>
                </c:pt>
                <c:pt idx="61662">
                  <c:v>-1.5969299999999999E-2</c:v>
                </c:pt>
                <c:pt idx="61663">
                  <c:v>-1.54798E-2</c:v>
                </c:pt>
                <c:pt idx="61664">
                  <c:v>-1.54185E-2</c:v>
                </c:pt>
                <c:pt idx="61665">
                  <c:v>-1.4937600000000001E-2</c:v>
                </c:pt>
                <c:pt idx="61666">
                  <c:v>-1.4903E-2</c:v>
                </c:pt>
                <c:pt idx="61667">
                  <c:v>-1.4633E-2</c:v>
                </c:pt>
                <c:pt idx="61668">
                  <c:v>-1.42118E-2</c:v>
                </c:pt>
                <c:pt idx="61669">
                  <c:v>-1.4057800000000001E-2</c:v>
                </c:pt>
                <c:pt idx="61670">
                  <c:v>-1.39752E-2</c:v>
                </c:pt>
                <c:pt idx="61671">
                  <c:v>-1.3558600000000001E-2</c:v>
                </c:pt>
                <c:pt idx="61672">
                  <c:v>-1.3396099999999999E-2</c:v>
                </c:pt>
                <c:pt idx="61673">
                  <c:v>-1.3218000000000001E-2</c:v>
                </c:pt>
                <c:pt idx="61674">
                  <c:v>-1.2918300000000001E-2</c:v>
                </c:pt>
                <c:pt idx="61675">
                  <c:v>-1.2655599999999999E-2</c:v>
                </c:pt>
                <c:pt idx="61676">
                  <c:v>-1.21759E-2</c:v>
                </c:pt>
                <c:pt idx="61677">
                  <c:v>-1.20213E-2</c:v>
                </c:pt>
                <c:pt idx="61678">
                  <c:v>-1.1599399999999999E-2</c:v>
                </c:pt>
                <c:pt idx="61679">
                  <c:v>-1.1334500000000001E-2</c:v>
                </c:pt>
                <c:pt idx="61680">
                  <c:v>-1.091E-2</c:v>
                </c:pt>
                <c:pt idx="61681">
                  <c:v>-1.0716099999999999E-2</c:v>
                </c:pt>
                <c:pt idx="61682">
                  <c:v>-1.0644600000000001E-2</c:v>
                </c:pt>
                <c:pt idx="61683">
                  <c:v>-1.0239699999999999E-2</c:v>
                </c:pt>
                <c:pt idx="61684">
                  <c:v>-1.00506E-2</c:v>
                </c:pt>
                <c:pt idx="61685">
                  <c:v>-9.8770100000000003E-3</c:v>
                </c:pt>
                <c:pt idx="61686">
                  <c:v>-9.4558699999999999E-3</c:v>
                </c:pt>
                <c:pt idx="61687">
                  <c:v>-9.1877699999999996E-3</c:v>
                </c:pt>
                <c:pt idx="61688">
                  <c:v>-9.0565699999999999E-3</c:v>
                </c:pt>
                <c:pt idx="61689">
                  <c:v>-8.6852000000000006E-3</c:v>
                </c:pt>
                <c:pt idx="61690">
                  <c:v>-8.4292499999999992E-3</c:v>
                </c:pt>
                <c:pt idx="61691">
                  <c:v>-7.9853800000000003E-3</c:v>
                </c:pt>
                <c:pt idx="61692">
                  <c:v>-7.7833199999999998E-3</c:v>
                </c:pt>
                <c:pt idx="61693">
                  <c:v>-7.4712700000000003E-3</c:v>
                </c:pt>
                <c:pt idx="61694">
                  <c:v>-6.98046E-3</c:v>
                </c:pt>
                <c:pt idx="61695">
                  <c:v>-6.7031900000000004E-3</c:v>
                </c:pt>
                <c:pt idx="61696">
                  <c:v>-6.5071E-3</c:v>
                </c:pt>
                <c:pt idx="61697">
                  <c:v>-6.0125700000000001E-3</c:v>
                </c:pt>
                <c:pt idx="61698">
                  <c:v>-5.8161999999999997E-3</c:v>
                </c:pt>
                <c:pt idx="61699">
                  <c:v>-5.3131000000000003E-3</c:v>
                </c:pt>
                <c:pt idx="61700">
                  <c:v>-5.0105100000000001E-3</c:v>
                </c:pt>
                <c:pt idx="61701">
                  <c:v>-4.8195800000000004E-3</c:v>
                </c:pt>
                <c:pt idx="61702">
                  <c:v>-4.3396499999999996E-3</c:v>
                </c:pt>
                <c:pt idx="61703">
                  <c:v>-4.1720799999999999E-3</c:v>
                </c:pt>
                <c:pt idx="61704">
                  <c:v>-3.8260899999999999E-3</c:v>
                </c:pt>
                <c:pt idx="61705">
                  <c:v>-3.5182600000000001E-3</c:v>
                </c:pt>
                <c:pt idx="61706">
                  <c:v>-3.3043899999999999E-3</c:v>
                </c:pt>
                <c:pt idx="61707">
                  <c:v>-2.8736199999999999E-3</c:v>
                </c:pt>
                <c:pt idx="61708">
                  <c:v>-2.8119799999999999E-3</c:v>
                </c:pt>
                <c:pt idx="61709">
                  <c:v>-2.6452799999999999E-3</c:v>
                </c:pt>
                <c:pt idx="61710">
                  <c:v>-2.2636700000000002E-3</c:v>
                </c:pt>
                <c:pt idx="61711">
                  <c:v>-2.13781E-3</c:v>
                </c:pt>
                <c:pt idx="61712">
                  <c:v>-1.88434E-3</c:v>
                </c:pt>
                <c:pt idx="61713">
                  <c:v>-1.4527699999999999E-3</c:v>
                </c:pt>
                <c:pt idx="61714">
                  <c:v>-1.39653E-3</c:v>
                </c:pt>
                <c:pt idx="61715">
                  <c:v>-1.12159E-3</c:v>
                </c:pt>
                <c:pt idx="61716">
                  <c:v>-6.6986400000000005E-4</c:v>
                </c:pt>
                <c:pt idx="61717">
                  <c:v>-4.1868800000000001E-4</c:v>
                </c:pt>
                <c:pt idx="61718" formatCode="0.00E+00">
                  <c:v>-5.95774E-6</c:v>
                </c:pt>
                <c:pt idx="61719" formatCode="0.00E+00">
                  <c:v>1.0186399999999999E-6</c:v>
                </c:pt>
                <c:pt idx="61720">
                  <c:v>2.05591E-4</c:v>
                </c:pt>
                <c:pt idx="61721">
                  <c:v>5.80661E-4</c:v>
                </c:pt>
                <c:pt idx="61722">
                  <c:v>6.6469200000000004E-4</c:v>
                </c:pt>
                <c:pt idx="61723">
                  <c:v>9.1909700000000001E-4</c:v>
                </c:pt>
                <c:pt idx="61724">
                  <c:v>1.0952399999999999E-3</c:v>
                </c:pt>
                <c:pt idx="61725">
                  <c:v>1.2694200000000001E-3</c:v>
                </c:pt>
                <c:pt idx="61726">
                  <c:v>1.52852E-3</c:v>
                </c:pt>
                <c:pt idx="61727">
                  <c:v>1.7771200000000001E-3</c:v>
                </c:pt>
                <c:pt idx="61728">
                  <c:v>1.83997E-3</c:v>
                </c:pt>
                <c:pt idx="61729">
                  <c:v>2.14679E-3</c:v>
                </c:pt>
                <c:pt idx="61730">
                  <c:v>2.2883500000000002E-3</c:v>
                </c:pt>
                <c:pt idx="61731">
                  <c:v>2.4208099999999998E-3</c:v>
                </c:pt>
                <c:pt idx="61732">
                  <c:v>2.7481699999999999E-3</c:v>
                </c:pt>
                <c:pt idx="61733">
                  <c:v>2.7859099999999999E-3</c:v>
                </c:pt>
                <c:pt idx="61734">
                  <c:v>3.13386E-3</c:v>
                </c:pt>
                <c:pt idx="61735">
                  <c:v>3.1010899999999999E-3</c:v>
                </c:pt>
                <c:pt idx="61736">
                  <c:v>3.1106599999999999E-3</c:v>
                </c:pt>
                <c:pt idx="61737">
                  <c:v>3.36316E-3</c:v>
                </c:pt>
                <c:pt idx="61738">
                  <c:v>3.4620699999999998E-3</c:v>
                </c:pt>
                <c:pt idx="61739">
                  <c:v>3.6776600000000001E-3</c:v>
                </c:pt>
                <c:pt idx="61740">
                  <c:v>3.8270800000000001E-3</c:v>
                </c:pt>
                <c:pt idx="61741">
                  <c:v>3.9658200000000001E-3</c:v>
                </c:pt>
                <c:pt idx="61742">
                  <c:v>4.1332000000000001E-3</c:v>
                </c:pt>
                <c:pt idx="61743">
                  <c:v>4.3455500000000001E-3</c:v>
                </c:pt>
                <c:pt idx="61744">
                  <c:v>4.3385699999999999E-3</c:v>
                </c:pt>
                <c:pt idx="61745">
                  <c:v>4.6892799999999997E-3</c:v>
                </c:pt>
                <c:pt idx="61746">
                  <c:v>4.4662900000000004E-3</c:v>
                </c:pt>
                <c:pt idx="61747">
                  <c:v>4.6474799999999998E-3</c:v>
                </c:pt>
                <c:pt idx="61748">
                  <c:v>4.7785099999999997E-3</c:v>
                </c:pt>
                <c:pt idx="61749">
                  <c:v>4.8440499999999999E-3</c:v>
                </c:pt>
                <c:pt idx="61750">
                  <c:v>5.0458600000000001E-3</c:v>
                </c:pt>
                <c:pt idx="61751">
                  <c:v>5.1079100000000002E-3</c:v>
                </c:pt>
                <c:pt idx="61752">
                  <c:v>5.0811700000000003E-3</c:v>
                </c:pt>
                <c:pt idx="61753">
                  <c:v>5.3570500000000004E-3</c:v>
                </c:pt>
                <c:pt idx="61754">
                  <c:v>5.4492400000000002E-3</c:v>
                </c:pt>
                <c:pt idx="61755">
                  <c:v>5.6312100000000002E-3</c:v>
                </c:pt>
                <c:pt idx="61756">
                  <c:v>5.8143400000000003E-3</c:v>
                </c:pt>
                <c:pt idx="61757">
                  <c:v>5.60335E-3</c:v>
                </c:pt>
                <c:pt idx="61758">
                  <c:v>5.9860199999999999E-3</c:v>
                </c:pt>
                <c:pt idx="61759">
                  <c:v>5.8656100000000003E-3</c:v>
                </c:pt>
                <c:pt idx="61760">
                  <c:v>6.1733600000000001E-3</c:v>
                </c:pt>
                <c:pt idx="61761">
                  <c:v>6.3012800000000002E-3</c:v>
                </c:pt>
                <c:pt idx="61762">
                  <c:v>6.1673700000000001E-3</c:v>
                </c:pt>
                <c:pt idx="61763">
                  <c:v>6.4128500000000003E-3</c:v>
                </c:pt>
                <c:pt idx="61764">
                  <c:v>6.5875400000000002E-3</c:v>
                </c:pt>
                <c:pt idx="61765">
                  <c:v>6.64688E-3</c:v>
                </c:pt>
                <c:pt idx="61766">
                  <c:v>6.764E-3</c:v>
                </c:pt>
                <c:pt idx="61767">
                  <c:v>6.9146099999999999E-3</c:v>
                </c:pt>
                <c:pt idx="61768">
                  <c:v>6.8563199999999999E-3</c:v>
                </c:pt>
                <c:pt idx="61769">
                  <c:v>7.11934E-3</c:v>
                </c:pt>
                <c:pt idx="61770">
                  <c:v>7.0917899999999997E-3</c:v>
                </c:pt>
                <c:pt idx="61771">
                  <c:v>7.44899E-3</c:v>
                </c:pt>
                <c:pt idx="61772">
                  <c:v>7.4239400000000004E-3</c:v>
                </c:pt>
                <c:pt idx="61773">
                  <c:v>7.2325499999999999E-3</c:v>
                </c:pt>
                <c:pt idx="61774">
                  <c:v>7.65213E-3</c:v>
                </c:pt>
                <c:pt idx="61775">
                  <c:v>7.3720599999999997E-3</c:v>
                </c:pt>
                <c:pt idx="61776">
                  <c:v>7.8588600000000005E-3</c:v>
                </c:pt>
                <c:pt idx="61777">
                  <c:v>7.7499700000000001E-3</c:v>
                </c:pt>
                <c:pt idx="61778">
                  <c:v>7.8629600000000004E-3</c:v>
                </c:pt>
                <c:pt idx="61779">
                  <c:v>8.1282999999999998E-3</c:v>
                </c:pt>
                <c:pt idx="61780">
                  <c:v>8.0998800000000003E-3</c:v>
                </c:pt>
                <c:pt idx="61781">
                  <c:v>8.4342199999999992E-3</c:v>
                </c:pt>
                <c:pt idx="61782">
                  <c:v>8.4317200000000002E-3</c:v>
                </c:pt>
                <c:pt idx="61783">
                  <c:v>8.53165E-3</c:v>
                </c:pt>
                <c:pt idx="61784">
                  <c:v>8.7377400000000008E-3</c:v>
                </c:pt>
                <c:pt idx="61785">
                  <c:v>8.8839699999999997E-3</c:v>
                </c:pt>
                <c:pt idx="61786">
                  <c:v>8.8667499999999996E-3</c:v>
                </c:pt>
                <c:pt idx="61787">
                  <c:v>9.1450400000000001E-3</c:v>
                </c:pt>
                <c:pt idx="61788">
                  <c:v>9.10241E-3</c:v>
                </c:pt>
                <c:pt idx="61789">
                  <c:v>8.9732800000000001E-3</c:v>
                </c:pt>
                <c:pt idx="61790">
                  <c:v>9.4356600000000002E-3</c:v>
                </c:pt>
                <c:pt idx="61791">
                  <c:v>9.2912800000000007E-3</c:v>
                </c:pt>
                <c:pt idx="61792">
                  <c:v>9.7072800000000004E-3</c:v>
                </c:pt>
                <c:pt idx="61793">
                  <c:v>9.5765399999999997E-3</c:v>
                </c:pt>
                <c:pt idx="61794">
                  <c:v>9.7898599999999992E-3</c:v>
                </c:pt>
                <c:pt idx="61795">
                  <c:v>1.00251E-2</c:v>
                </c:pt>
                <c:pt idx="61796">
                  <c:v>9.8398900000000004E-3</c:v>
                </c:pt>
                <c:pt idx="61797">
                  <c:v>1.0235299999999999E-2</c:v>
                </c:pt>
                <c:pt idx="61798">
                  <c:v>1.0167600000000001E-2</c:v>
                </c:pt>
                <c:pt idx="61799">
                  <c:v>1.00868E-2</c:v>
                </c:pt>
                <c:pt idx="61800">
                  <c:v>1.01403E-2</c:v>
                </c:pt>
                <c:pt idx="61801">
                  <c:v>1.01298E-2</c:v>
                </c:pt>
                <c:pt idx="61802">
                  <c:v>1.0358300000000001E-2</c:v>
                </c:pt>
                <c:pt idx="61803">
                  <c:v>1.0358300000000001E-2</c:v>
                </c:pt>
                <c:pt idx="61804">
                  <c:v>1.03953E-2</c:v>
                </c:pt>
                <c:pt idx="61805">
                  <c:v>1.05246E-2</c:v>
                </c:pt>
                <c:pt idx="61806">
                  <c:v>1.05103E-2</c:v>
                </c:pt>
                <c:pt idx="61807">
                  <c:v>1.06366E-2</c:v>
                </c:pt>
                <c:pt idx="61808">
                  <c:v>1.06788E-2</c:v>
                </c:pt>
                <c:pt idx="61809">
                  <c:v>1.07315E-2</c:v>
                </c:pt>
                <c:pt idx="61810">
                  <c:v>1.07648E-2</c:v>
                </c:pt>
                <c:pt idx="61811">
                  <c:v>1.081E-2</c:v>
                </c:pt>
                <c:pt idx="61812">
                  <c:v>1.0736300000000001E-2</c:v>
                </c:pt>
                <c:pt idx="61813">
                  <c:v>1.0972600000000001E-2</c:v>
                </c:pt>
                <c:pt idx="61814">
                  <c:v>1.1141699999999999E-2</c:v>
                </c:pt>
                <c:pt idx="61815">
                  <c:v>1.0932600000000001E-2</c:v>
                </c:pt>
                <c:pt idx="61816">
                  <c:v>1.11834E-2</c:v>
                </c:pt>
                <c:pt idx="61817">
                  <c:v>1.09531E-2</c:v>
                </c:pt>
                <c:pt idx="61818">
                  <c:v>1.1139E-2</c:v>
                </c:pt>
                <c:pt idx="61819">
                  <c:v>1.1135000000000001E-2</c:v>
                </c:pt>
                <c:pt idx="61820">
                  <c:v>1.0784E-2</c:v>
                </c:pt>
                <c:pt idx="61821">
                  <c:v>1.11903E-2</c:v>
                </c:pt>
                <c:pt idx="61822">
                  <c:v>1.0845799999999999E-2</c:v>
                </c:pt>
                <c:pt idx="61823">
                  <c:v>1.0984799999999999E-2</c:v>
                </c:pt>
                <c:pt idx="61824">
                  <c:v>1.0894300000000001E-2</c:v>
                </c:pt>
                <c:pt idx="61825">
                  <c:v>1.0774499999999999E-2</c:v>
                </c:pt>
                <c:pt idx="61826">
                  <c:v>1.0921500000000001E-2</c:v>
                </c:pt>
                <c:pt idx="61827">
                  <c:v>1.0509900000000001E-2</c:v>
                </c:pt>
                <c:pt idx="61828">
                  <c:v>1.0512000000000001E-2</c:v>
                </c:pt>
                <c:pt idx="61829">
                  <c:v>1.07113E-2</c:v>
                </c:pt>
                <c:pt idx="61830">
                  <c:v>1.03135E-2</c:v>
                </c:pt>
                <c:pt idx="61831">
                  <c:v>1.0341299999999999E-2</c:v>
                </c:pt>
                <c:pt idx="61832">
                  <c:v>1.0567699999999999E-2</c:v>
                </c:pt>
                <c:pt idx="61833">
                  <c:v>1.02664E-2</c:v>
                </c:pt>
                <c:pt idx="61834">
                  <c:v>1.02804E-2</c:v>
                </c:pt>
                <c:pt idx="61835">
                  <c:v>9.9534800000000007E-3</c:v>
                </c:pt>
                <c:pt idx="61836">
                  <c:v>1.00082E-2</c:v>
                </c:pt>
                <c:pt idx="61837">
                  <c:v>9.8330899999999992E-3</c:v>
                </c:pt>
                <c:pt idx="61838">
                  <c:v>9.5611700000000008E-3</c:v>
                </c:pt>
                <c:pt idx="61839">
                  <c:v>9.5308200000000006E-3</c:v>
                </c:pt>
                <c:pt idx="61840">
                  <c:v>9.3810999999999999E-3</c:v>
                </c:pt>
                <c:pt idx="61841">
                  <c:v>8.9752100000000008E-3</c:v>
                </c:pt>
                <c:pt idx="61842">
                  <c:v>9.0805999999999994E-3</c:v>
                </c:pt>
                <c:pt idx="61843">
                  <c:v>8.6831400000000006E-3</c:v>
                </c:pt>
                <c:pt idx="61844">
                  <c:v>8.61168E-3</c:v>
                </c:pt>
                <c:pt idx="61845">
                  <c:v>8.6452300000000003E-3</c:v>
                </c:pt>
                <c:pt idx="61846">
                  <c:v>8.2299599999999997E-3</c:v>
                </c:pt>
                <c:pt idx="61847">
                  <c:v>8.1508399999999995E-3</c:v>
                </c:pt>
                <c:pt idx="61848">
                  <c:v>7.9548899999999992E-3</c:v>
                </c:pt>
                <c:pt idx="61849">
                  <c:v>7.8682000000000005E-3</c:v>
                </c:pt>
                <c:pt idx="61850">
                  <c:v>7.65331E-3</c:v>
                </c:pt>
                <c:pt idx="61851">
                  <c:v>7.2068799999999997E-3</c:v>
                </c:pt>
                <c:pt idx="61852">
                  <c:v>7.4345599999999998E-3</c:v>
                </c:pt>
                <c:pt idx="61853">
                  <c:v>6.9931799999999999E-3</c:v>
                </c:pt>
                <c:pt idx="61854">
                  <c:v>6.76693E-3</c:v>
                </c:pt>
                <c:pt idx="61855">
                  <c:v>6.59751E-3</c:v>
                </c:pt>
                <c:pt idx="61856">
                  <c:v>6.4383599999999997E-3</c:v>
                </c:pt>
                <c:pt idx="61857">
                  <c:v>6.1143600000000001E-3</c:v>
                </c:pt>
                <c:pt idx="61858">
                  <c:v>6.1664199999999997E-3</c:v>
                </c:pt>
                <c:pt idx="61859">
                  <c:v>5.5505399999999996E-3</c:v>
                </c:pt>
                <c:pt idx="61860">
                  <c:v>5.5096600000000004E-3</c:v>
                </c:pt>
                <c:pt idx="61861">
                  <c:v>5.2188800000000004E-3</c:v>
                </c:pt>
                <c:pt idx="61862">
                  <c:v>4.7872499999999998E-3</c:v>
                </c:pt>
                <c:pt idx="61863">
                  <c:v>4.8320699999999999E-3</c:v>
                </c:pt>
                <c:pt idx="61864">
                  <c:v>4.1724800000000001E-3</c:v>
                </c:pt>
                <c:pt idx="61865">
                  <c:v>4.2523200000000004E-3</c:v>
                </c:pt>
                <c:pt idx="61866">
                  <c:v>3.8209699999999999E-3</c:v>
                </c:pt>
                <c:pt idx="61867">
                  <c:v>3.4648499999999998E-3</c:v>
                </c:pt>
                <c:pt idx="61868">
                  <c:v>3.2951299999999998E-3</c:v>
                </c:pt>
                <c:pt idx="61869">
                  <c:v>3.0882000000000001E-3</c:v>
                </c:pt>
                <c:pt idx="61870">
                  <c:v>2.7668200000000001E-3</c:v>
                </c:pt>
                <c:pt idx="61871">
                  <c:v>2.52616E-3</c:v>
                </c:pt>
                <c:pt idx="61872">
                  <c:v>2.2348099999999998E-3</c:v>
                </c:pt>
                <c:pt idx="61873">
                  <c:v>1.7006E-3</c:v>
                </c:pt>
                <c:pt idx="61874">
                  <c:v>1.62469E-3</c:v>
                </c:pt>
                <c:pt idx="61875">
                  <c:v>1.0605600000000001E-3</c:v>
                </c:pt>
                <c:pt idx="61876">
                  <c:v>1.1111599999999999E-3</c:v>
                </c:pt>
                <c:pt idx="61877">
                  <c:v>4.8874200000000002E-4</c:v>
                </c:pt>
                <c:pt idx="61878">
                  <c:v>1.7603000000000001E-4</c:v>
                </c:pt>
                <c:pt idx="61879" formatCode="0.00E+00">
                  <c:v>-4.2657799999999997E-5</c:v>
                </c:pt>
                <c:pt idx="61880">
                  <c:v>-4.7732999999999999E-4</c:v>
                </c:pt>
                <c:pt idx="61881">
                  <c:v>-6.2236699999999997E-4</c:v>
                </c:pt>
                <c:pt idx="61882">
                  <c:v>-1.23474E-3</c:v>
                </c:pt>
                <c:pt idx="61883">
                  <c:v>-1.2266600000000001E-3</c:v>
                </c:pt>
                <c:pt idx="61884">
                  <c:v>-1.71835E-3</c:v>
                </c:pt>
                <c:pt idx="61885">
                  <c:v>-1.9757300000000002E-3</c:v>
                </c:pt>
                <c:pt idx="61886">
                  <c:v>-2.2840199999999999E-3</c:v>
                </c:pt>
                <c:pt idx="61887">
                  <c:v>-2.3847E-3</c:v>
                </c:pt>
                <c:pt idx="61888">
                  <c:v>-3.00278E-3</c:v>
                </c:pt>
                <c:pt idx="61889">
                  <c:v>-3.2419599999999999E-3</c:v>
                </c:pt>
                <c:pt idx="61890">
                  <c:v>-3.6575000000000002E-3</c:v>
                </c:pt>
                <c:pt idx="61891">
                  <c:v>-4.1482999999999997E-3</c:v>
                </c:pt>
                <c:pt idx="61892">
                  <c:v>-4.4035100000000002E-3</c:v>
                </c:pt>
                <c:pt idx="61893">
                  <c:v>-4.9757999999999998E-3</c:v>
                </c:pt>
                <c:pt idx="61894">
                  <c:v>-5.1424000000000001E-3</c:v>
                </c:pt>
                <c:pt idx="61895">
                  <c:v>-5.6462500000000002E-3</c:v>
                </c:pt>
                <c:pt idx="61896">
                  <c:v>-5.8837000000000004E-3</c:v>
                </c:pt>
                <c:pt idx="61897">
                  <c:v>-6.1248199999999996E-3</c:v>
                </c:pt>
                <c:pt idx="61898">
                  <c:v>-6.6834199999999998E-3</c:v>
                </c:pt>
                <c:pt idx="61899">
                  <c:v>-6.8852499999999999E-3</c:v>
                </c:pt>
                <c:pt idx="61900">
                  <c:v>-7.1073500000000001E-3</c:v>
                </c:pt>
                <c:pt idx="61901">
                  <c:v>-7.74502E-3</c:v>
                </c:pt>
                <c:pt idx="61902">
                  <c:v>-8.0539199999999991E-3</c:v>
                </c:pt>
                <c:pt idx="61903">
                  <c:v>-8.1986799999999999E-3</c:v>
                </c:pt>
                <c:pt idx="61904">
                  <c:v>-8.9206400000000005E-3</c:v>
                </c:pt>
                <c:pt idx="61905">
                  <c:v>-9.1495399999999994E-3</c:v>
                </c:pt>
                <c:pt idx="61906">
                  <c:v>-9.4517000000000004E-3</c:v>
                </c:pt>
                <c:pt idx="61907">
                  <c:v>-9.7971499999999993E-3</c:v>
                </c:pt>
                <c:pt idx="61908">
                  <c:v>-1.0145100000000001E-2</c:v>
                </c:pt>
                <c:pt idx="61909">
                  <c:v>-1.06619E-2</c:v>
                </c:pt>
                <c:pt idx="61910">
                  <c:v>-1.0658900000000001E-2</c:v>
                </c:pt>
                <c:pt idx="61911">
                  <c:v>-1.12131E-2</c:v>
                </c:pt>
                <c:pt idx="61912">
                  <c:v>-1.16597E-2</c:v>
                </c:pt>
                <c:pt idx="61913">
                  <c:v>-1.19208E-2</c:v>
                </c:pt>
                <c:pt idx="61914">
                  <c:v>-1.25025E-2</c:v>
                </c:pt>
                <c:pt idx="61915">
                  <c:v>-1.28772E-2</c:v>
                </c:pt>
                <c:pt idx="61916">
                  <c:v>-1.3121600000000001E-2</c:v>
                </c:pt>
                <c:pt idx="61917">
                  <c:v>-1.3736099999999999E-2</c:v>
                </c:pt>
                <c:pt idx="61918">
                  <c:v>-1.40088E-2</c:v>
                </c:pt>
                <c:pt idx="61919">
                  <c:v>-1.4526000000000001E-2</c:v>
                </c:pt>
                <c:pt idx="61920">
                  <c:v>-1.47353E-2</c:v>
                </c:pt>
                <c:pt idx="61921">
                  <c:v>-1.5184700000000001E-2</c:v>
                </c:pt>
                <c:pt idx="61922">
                  <c:v>-1.54672E-2</c:v>
                </c:pt>
                <c:pt idx="61923">
                  <c:v>-1.58049E-2</c:v>
                </c:pt>
                <c:pt idx="61924">
                  <c:v>-1.6164600000000001E-2</c:v>
                </c:pt>
                <c:pt idx="61925">
                  <c:v>-1.6571800000000001E-2</c:v>
                </c:pt>
                <c:pt idx="61926">
                  <c:v>-1.6724200000000002E-2</c:v>
                </c:pt>
                <c:pt idx="61927">
                  <c:v>-1.7062000000000001E-2</c:v>
                </c:pt>
                <c:pt idx="61928">
                  <c:v>-1.7451899999999999E-2</c:v>
                </c:pt>
                <c:pt idx="61929">
                  <c:v>-1.7697000000000001E-2</c:v>
                </c:pt>
                <c:pt idx="61930">
                  <c:v>-1.8063699999999999E-2</c:v>
                </c:pt>
                <c:pt idx="61931">
                  <c:v>-1.8276000000000001E-2</c:v>
                </c:pt>
                <c:pt idx="61932">
                  <c:v>-1.8532400000000001E-2</c:v>
                </c:pt>
                <c:pt idx="61933">
                  <c:v>-1.89585E-2</c:v>
                </c:pt>
                <c:pt idx="61934">
                  <c:v>-1.9149099999999999E-2</c:v>
                </c:pt>
                <c:pt idx="61935">
                  <c:v>-1.9758700000000001E-2</c:v>
                </c:pt>
                <c:pt idx="61936">
                  <c:v>-1.98453E-2</c:v>
                </c:pt>
                <c:pt idx="61937">
                  <c:v>-2.01882E-2</c:v>
                </c:pt>
                <c:pt idx="61938">
                  <c:v>-2.0348700000000001E-2</c:v>
                </c:pt>
                <c:pt idx="61939">
                  <c:v>-2.0776900000000001E-2</c:v>
                </c:pt>
                <c:pt idx="61940">
                  <c:v>-2.1066999999999999E-2</c:v>
                </c:pt>
                <c:pt idx="61941">
                  <c:v>-2.1322299999999999E-2</c:v>
                </c:pt>
                <c:pt idx="61942">
                  <c:v>-2.1425900000000001E-2</c:v>
                </c:pt>
                <c:pt idx="61943">
                  <c:v>-2.1885999999999999E-2</c:v>
                </c:pt>
                <c:pt idx="61944">
                  <c:v>-2.2381100000000001E-2</c:v>
                </c:pt>
                <c:pt idx="61945">
                  <c:v>-2.2251699999999999E-2</c:v>
                </c:pt>
                <c:pt idx="61946">
                  <c:v>-2.2988600000000001E-2</c:v>
                </c:pt>
                <c:pt idx="61947">
                  <c:v>-2.2788699999999999E-2</c:v>
                </c:pt>
                <c:pt idx="61948">
                  <c:v>-2.3069300000000001E-2</c:v>
                </c:pt>
                <c:pt idx="61949">
                  <c:v>-2.3094E-2</c:v>
                </c:pt>
                <c:pt idx="61950">
                  <c:v>-2.33574E-2</c:v>
                </c:pt>
                <c:pt idx="61951">
                  <c:v>-2.368E-2</c:v>
                </c:pt>
                <c:pt idx="61952">
                  <c:v>-2.3637399999999999E-2</c:v>
                </c:pt>
                <c:pt idx="61953">
                  <c:v>-2.3964099999999999E-2</c:v>
                </c:pt>
                <c:pt idx="61954">
                  <c:v>-2.4207200000000002E-2</c:v>
                </c:pt>
                <c:pt idx="61955">
                  <c:v>-2.4453699999999998E-2</c:v>
                </c:pt>
                <c:pt idx="61956">
                  <c:v>-2.44639E-2</c:v>
                </c:pt>
                <c:pt idx="61957">
                  <c:v>-2.4903100000000001E-2</c:v>
                </c:pt>
                <c:pt idx="61958">
                  <c:v>-2.4729999999999999E-2</c:v>
                </c:pt>
                <c:pt idx="61959">
                  <c:v>-2.5008099999999998E-2</c:v>
                </c:pt>
                <c:pt idx="61960">
                  <c:v>-2.4981099999999999E-2</c:v>
                </c:pt>
                <c:pt idx="61961">
                  <c:v>-2.4950400000000001E-2</c:v>
                </c:pt>
                <c:pt idx="61962">
                  <c:v>-2.5424700000000001E-2</c:v>
                </c:pt>
                <c:pt idx="61963">
                  <c:v>-2.5133699999999998E-2</c:v>
                </c:pt>
                <c:pt idx="61964">
                  <c:v>-2.54291E-2</c:v>
                </c:pt>
                <c:pt idx="61965">
                  <c:v>-2.5309700000000001E-2</c:v>
                </c:pt>
                <c:pt idx="61966">
                  <c:v>-2.55576E-2</c:v>
                </c:pt>
                <c:pt idx="61967">
                  <c:v>-2.5637199999999999E-2</c:v>
                </c:pt>
                <c:pt idx="61968">
                  <c:v>-2.5646599999999999E-2</c:v>
                </c:pt>
                <c:pt idx="61969">
                  <c:v>-2.55915E-2</c:v>
                </c:pt>
                <c:pt idx="61970">
                  <c:v>-2.5609300000000002E-2</c:v>
                </c:pt>
                <c:pt idx="61971">
                  <c:v>-2.56329E-2</c:v>
                </c:pt>
                <c:pt idx="61972">
                  <c:v>-2.56843E-2</c:v>
                </c:pt>
                <c:pt idx="61973">
                  <c:v>-2.5814900000000002E-2</c:v>
                </c:pt>
                <c:pt idx="61974">
                  <c:v>-2.55131E-2</c:v>
                </c:pt>
                <c:pt idx="61975">
                  <c:v>-2.56148E-2</c:v>
                </c:pt>
                <c:pt idx="61976">
                  <c:v>-2.5579899999999999E-2</c:v>
                </c:pt>
                <c:pt idx="61977">
                  <c:v>-2.5521599999999998E-2</c:v>
                </c:pt>
                <c:pt idx="61978">
                  <c:v>-2.54075E-2</c:v>
                </c:pt>
                <c:pt idx="61979">
                  <c:v>-2.5421699999999998E-2</c:v>
                </c:pt>
                <c:pt idx="61980">
                  <c:v>-2.5306700000000001E-2</c:v>
                </c:pt>
                <c:pt idx="61981">
                  <c:v>-2.5025499999999999E-2</c:v>
                </c:pt>
                <c:pt idx="61982">
                  <c:v>-2.52246E-2</c:v>
                </c:pt>
                <c:pt idx="61983">
                  <c:v>-2.5016099999999999E-2</c:v>
                </c:pt>
                <c:pt idx="61984">
                  <c:v>-2.5033300000000001E-2</c:v>
                </c:pt>
                <c:pt idx="61985">
                  <c:v>-2.4512800000000001E-2</c:v>
                </c:pt>
                <c:pt idx="61986">
                  <c:v>-2.4522499999999999E-2</c:v>
                </c:pt>
                <c:pt idx="61987">
                  <c:v>-2.4232199999999999E-2</c:v>
                </c:pt>
                <c:pt idx="61988">
                  <c:v>-2.4125799999999999E-2</c:v>
                </c:pt>
                <c:pt idx="61989">
                  <c:v>-2.40918E-2</c:v>
                </c:pt>
                <c:pt idx="61990">
                  <c:v>-2.35614E-2</c:v>
                </c:pt>
                <c:pt idx="61991">
                  <c:v>-2.36315E-2</c:v>
                </c:pt>
                <c:pt idx="61992">
                  <c:v>-2.3264300000000002E-2</c:v>
                </c:pt>
                <c:pt idx="61993">
                  <c:v>-2.3354400000000001E-2</c:v>
                </c:pt>
                <c:pt idx="61994">
                  <c:v>-2.3042799999999999E-2</c:v>
                </c:pt>
                <c:pt idx="61995">
                  <c:v>-2.27236E-2</c:v>
                </c:pt>
                <c:pt idx="61996">
                  <c:v>-2.25647E-2</c:v>
                </c:pt>
                <c:pt idx="61997">
                  <c:v>-2.22966E-2</c:v>
                </c:pt>
                <c:pt idx="61998">
                  <c:v>-2.2206500000000001E-2</c:v>
                </c:pt>
                <c:pt idx="61999">
                  <c:v>-2.20535E-2</c:v>
                </c:pt>
                <c:pt idx="62000">
                  <c:v>-2.1754900000000001E-2</c:v>
                </c:pt>
                <c:pt idx="62001">
                  <c:v>-2.1196400000000001E-2</c:v>
                </c:pt>
                <c:pt idx="62002">
                  <c:v>-2.1060300000000001E-2</c:v>
                </c:pt>
                <c:pt idx="62003">
                  <c:v>-2.08167E-2</c:v>
                </c:pt>
                <c:pt idx="62004">
                  <c:v>-2.0634400000000001E-2</c:v>
                </c:pt>
                <c:pt idx="62005">
                  <c:v>-2.0455600000000001E-2</c:v>
                </c:pt>
                <c:pt idx="62006">
                  <c:v>-1.9911999999999999E-2</c:v>
                </c:pt>
                <c:pt idx="62007">
                  <c:v>-1.9891300000000001E-2</c:v>
                </c:pt>
                <c:pt idx="62008">
                  <c:v>-1.9588600000000001E-2</c:v>
                </c:pt>
                <c:pt idx="62009">
                  <c:v>-1.9319099999999999E-2</c:v>
                </c:pt>
                <c:pt idx="62010">
                  <c:v>-1.9058499999999999E-2</c:v>
                </c:pt>
                <c:pt idx="62011">
                  <c:v>-1.8615799999999998E-2</c:v>
                </c:pt>
                <c:pt idx="62012">
                  <c:v>-1.81896E-2</c:v>
                </c:pt>
                <c:pt idx="62013">
                  <c:v>-1.8011699999999999E-2</c:v>
                </c:pt>
                <c:pt idx="62014">
                  <c:v>-1.7502E-2</c:v>
                </c:pt>
                <c:pt idx="62015">
                  <c:v>-1.7416399999999999E-2</c:v>
                </c:pt>
                <c:pt idx="62016">
                  <c:v>-1.6847600000000001E-2</c:v>
                </c:pt>
                <c:pt idx="62017">
                  <c:v>-1.6447300000000002E-2</c:v>
                </c:pt>
                <c:pt idx="62018">
                  <c:v>-1.6299899999999999E-2</c:v>
                </c:pt>
                <c:pt idx="62019">
                  <c:v>-1.5935600000000001E-2</c:v>
                </c:pt>
                <c:pt idx="62020">
                  <c:v>-1.5721300000000001E-2</c:v>
                </c:pt>
                <c:pt idx="62021">
                  <c:v>-1.5278999999999999E-2</c:v>
                </c:pt>
                <c:pt idx="62022">
                  <c:v>-1.4745599999999999E-2</c:v>
                </c:pt>
                <c:pt idx="62023">
                  <c:v>-1.4395399999999999E-2</c:v>
                </c:pt>
                <c:pt idx="62024">
                  <c:v>-1.40377E-2</c:v>
                </c:pt>
                <c:pt idx="62025">
                  <c:v>-1.3599999999999999E-2</c:v>
                </c:pt>
                <c:pt idx="62026">
                  <c:v>-1.33279E-2</c:v>
                </c:pt>
                <c:pt idx="62027">
                  <c:v>-1.2781000000000001E-2</c:v>
                </c:pt>
                <c:pt idx="62028">
                  <c:v>-1.25962E-2</c:v>
                </c:pt>
                <c:pt idx="62029">
                  <c:v>-1.2167300000000001E-2</c:v>
                </c:pt>
                <c:pt idx="62030">
                  <c:v>-1.19545E-2</c:v>
                </c:pt>
                <c:pt idx="62031">
                  <c:v>-1.153E-2</c:v>
                </c:pt>
                <c:pt idx="62032">
                  <c:v>-1.11086E-2</c:v>
                </c:pt>
                <c:pt idx="62033">
                  <c:v>-1.07808E-2</c:v>
                </c:pt>
                <c:pt idx="62034">
                  <c:v>-1.0485E-2</c:v>
                </c:pt>
                <c:pt idx="62035">
                  <c:v>-9.9949800000000005E-3</c:v>
                </c:pt>
                <c:pt idx="62036">
                  <c:v>-9.7388600000000002E-3</c:v>
                </c:pt>
                <c:pt idx="62037">
                  <c:v>-9.4367099999999992E-3</c:v>
                </c:pt>
                <c:pt idx="62038">
                  <c:v>-8.6765699999999998E-3</c:v>
                </c:pt>
                <c:pt idx="62039">
                  <c:v>-8.5533199999999997E-3</c:v>
                </c:pt>
                <c:pt idx="62040">
                  <c:v>-8.0451199999999994E-3</c:v>
                </c:pt>
                <c:pt idx="62041">
                  <c:v>-7.6769300000000002E-3</c:v>
                </c:pt>
                <c:pt idx="62042">
                  <c:v>-7.22026E-3</c:v>
                </c:pt>
                <c:pt idx="62043">
                  <c:v>-6.6981300000000001E-3</c:v>
                </c:pt>
                <c:pt idx="62044">
                  <c:v>-6.30818E-3</c:v>
                </c:pt>
                <c:pt idx="62045">
                  <c:v>-5.8468299999999999E-3</c:v>
                </c:pt>
                <c:pt idx="62046">
                  <c:v>-5.4315800000000001E-3</c:v>
                </c:pt>
                <c:pt idx="62047">
                  <c:v>-5.04354E-3</c:v>
                </c:pt>
                <c:pt idx="62048">
                  <c:v>-4.4211700000000003E-3</c:v>
                </c:pt>
                <c:pt idx="62049">
                  <c:v>-3.9595300000000002E-3</c:v>
                </c:pt>
                <c:pt idx="62050">
                  <c:v>-3.7201399999999998E-3</c:v>
                </c:pt>
                <c:pt idx="62051">
                  <c:v>-3.0468800000000001E-3</c:v>
                </c:pt>
                <c:pt idx="62052">
                  <c:v>-2.7656600000000001E-3</c:v>
                </c:pt>
                <c:pt idx="62053">
                  <c:v>-2.3405399999999999E-3</c:v>
                </c:pt>
                <c:pt idx="62054">
                  <c:v>-1.76559E-3</c:v>
                </c:pt>
                <c:pt idx="62055">
                  <c:v>-1.46762E-3</c:v>
                </c:pt>
                <c:pt idx="62056">
                  <c:v>-9.981879999999999E-4</c:v>
                </c:pt>
                <c:pt idx="62057">
                  <c:v>-7.2745700000000004E-4</c:v>
                </c:pt>
                <c:pt idx="62058" formatCode="0.00E+00">
                  <c:v>5.03418E-5</c:v>
                </c:pt>
                <c:pt idx="62059">
                  <c:v>2.2106099999999999E-4</c:v>
                </c:pt>
                <c:pt idx="62060">
                  <c:v>7.0101099999999997E-4</c:v>
                </c:pt>
                <c:pt idx="62061">
                  <c:v>1.1632000000000001E-3</c:v>
                </c:pt>
                <c:pt idx="62062">
                  <c:v>1.4097700000000001E-3</c:v>
                </c:pt>
                <c:pt idx="62063">
                  <c:v>2.1133900000000001E-3</c:v>
                </c:pt>
                <c:pt idx="62064">
                  <c:v>2.5522100000000001E-3</c:v>
                </c:pt>
                <c:pt idx="62065">
                  <c:v>3.2566700000000001E-3</c:v>
                </c:pt>
                <c:pt idx="62066">
                  <c:v>3.47592E-3</c:v>
                </c:pt>
                <c:pt idx="62067">
                  <c:v>4.1903799999999996E-3</c:v>
                </c:pt>
                <c:pt idx="62068">
                  <c:v>4.3767199999999997E-3</c:v>
                </c:pt>
                <c:pt idx="62069">
                  <c:v>5.0520399999999998E-3</c:v>
                </c:pt>
                <c:pt idx="62070">
                  <c:v>5.3625499999999998E-3</c:v>
                </c:pt>
                <c:pt idx="62071">
                  <c:v>5.7528800000000001E-3</c:v>
                </c:pt>
                <c:pt idx="62072">
                  <c:v>6.3590699999999997E-3</c:v>
                </c:pt>
                <c:pt idx="62073">
                  <c:v>6.42021E-3</c:v>
                </c:pt>
                <c:pt idx="62074">
                  <c:v>7.1046199999999999E-3</c:v>
                </c:pt>
                <c:pt idx="62075">
                  <c:v>7.5471000000000002E-3</c:v>
                </c:pt>
                <c:pt idx="62076">
                  <c:v>7.9491200000000005E-3</c:v>
                </c:pt>
                <c:pt idx="62077">
                  <c:v>8.4418500000000007E-3</c:v>
                </c:pt>
                <c:pt idx="62078">
                  <c:v>8.7361100000000001E-3</c:v>
                </c:pt>
                <c:pt idx="62079">
                  <c:v>9.1678100000000002E-3</c:v>
                </c:pt>
                <c:pt idx="62080">
                  <c:v>9.6174099999999998E-3</c:v>
                </c:pt>
                <c:pt idx="62081">
                  <c:v>1.0194E-2</c:v>
                </c:pt>
                <c:pt idx="62082">
                  <c:v>1.0331399999999999E-2</c:v>
                </c:pt>
                <c:pt idx="62083">
                  <c:v>1.09049E-2</c:v>
                </c:pt>
                <c:pt idx="62084">
                  <c:v>1.09547E-2</c:v>
                </c:pt>
                <c:pt idx="62085">
                  <c:v>1.1923899999999999E-2</c:v>
                </c:pt>
                <c:pt idx="62086">
                  <c:v>1.2237700000000001E-2</c:v>
                </c:pt>
                <c:pt idx="62087">
                  <c:v>1.2515500000000001E-2</c:v>
                </c:pt>
                <c:pt idx="62088">
                  <c:v>1.3114799999999999E-2</c:v>
                </c:pt>
                <c:pt idx="62089">
                  <c:v>1.31164E-2</c:v>
                </c:pt>
                <c:pt idx="62090">
                  <c:v>1.39758E-2</c:v>
                </c:pt>
                <c:pt idx="62091">
                  <c:v>1.4108600000000001E-2</c:v>
                </c:pt>
                <c:pt idx="62092">
                  <c:v>1.44709E-2</c:v>
                </c:pt>
                <c:pt idx="62093">
                  <c:v>1.4840900000000001E-2</c:v>
                </c:pt>
                <c:pt idx="62094">
                  <c:v>1.51082E-2</c:v>
                </c:pt>
                <c:pt idx="62095">
                  <c:v>1.5533399999999999E-2</c:v>
                </c:pt>
                <c:pt idx="62096">
                  <c:v>1.5808200000000001E-2</c:v>
                </c:pt>
                <c:pt idx="62097">
                  <c:v>1.6282399999999999E-2</c:v>
                </c:pt>
                <c:pt idx="62098">
                  <c:v>1.6500999999999998E-2</c:v>
                </c:pt>
                <c:pt idx="62099">
                  <c:v>1.6634800000000002E-2</c:v>
                </c:pt>
                <c:pt idx="62100">
                  <c:v>1.6769699999999998E-2</c:v>
                </c:pt>
                <c:pt idx="62101">
                  <c:v>1.7484800000000002E-2</c:v>
                </c:pt>
                <c:pt idx="62102">
                  <c:v>1.7736600000000002E-2</c:v>
                </c:pt>
                <c:pt idx="62103">
                  <c:v>1.8050799999999999E-2</c:v>
                </c:pt>
                <c:pt idx="62104">
                  <c:v>1.8385200000000001E-2</c:v>
                </c:pt>
                <c:pt idx="62105">
                  <c:v>1.8573200000000002E-2</c:v>
                </c:pt>
                <c:pt idx="62106">
                  <c:v>1.9056500000000001E-2</c:v>
                </c:pt>
                <c:pt idx="62107">
                  <c:v>1.9162100000000001E-2</c:v>
                </c:pt>
                <c:pt idx="62108">
                  <c:v>1.9497799999999999E-2</c:v>
                </c:pt>
                <c:pt idx="62109">
                  <c:v>1.97745E-2</c:v>
                </c:pt>
                <c:pt idx="62110">
                  <c:v>1.96752E-2</c:v>
                </c:pt>
                <c:pt idx="62111">
                  <c:v>2.0061900000000001E-2</c:v>
                </c:pt>
                <c:pt idx="62112">
                  <c:v>2.0629700000000001E-2</c:v>
                </c:pt>
                <c:pt idx="62113">
                  <c:v>2.0538899999999999E-2</c:v>
                </c:pt>
                <c:pt idx="62114">
                  <c:v>2.0807099999999999E-2</c:v>
                </c:pt>
                <c:pt idx="62115">
                  <c:v>2.0784500000000001E-2</c:v>
                </c:pt>
                <c:pt idx="62116">
                  <c:v>2.10557E-2</c:v>
                </c:pt>
                <c:pt idx="62117">
                  <c:v>2.1441200000000001E-2</c:v>
                </c:pt>
                <c:pt idx="62118">
                  <c:v>2.1377299999999998E-2</c:v>
                </c:pt>
                <c:pt idx="62119">
                  <c:v>2.1706699999999999E-2</c:v>
                </c:pt>
                <c:pt idx="62120">
                  <c:v>2.1679500000000001E-2</c:v>
                </c:pt>
                <c:pt idx="62121">
                  <c:v>2.1698100000000001E-2</c:v>
                </c:pt>
                <c:pt idx="62122">
                  <c:v>2.20378E-2</c:v>
                </c:pt>
                <c:pt idx="62123">
                  <c:v>2.2087200000000001E-2</c:v>
                </c:pt>
                <c:pt idx="62124">
                  <c:v>2.2297399999999998E-2</c:v>
                </c:pt>
                <c:pt idx="62125">
                  <c:v>2.2426600000000001E-2</c:v>
                </c:pt>
                <c:pt idx="62126">
                  <c:v>2.2309599999999999E-2</c:v>
                </c:pt>
                <c:pt idx="62127">
                  <c:v>2.25274E-2</c:v>
                </c:pt>
                <c:pt idx="62128">
                  <c:v>2.2856399999999999E-2</c:v>
                </c:pt>
                <c:pt idx="62129">
                  <c:v>2.2858199999999999E-2</c:v>
                </c:pt>
                <c:pt idx="62130">
                  <c:v>2.3134999999999999E-2</c:v>
                </c:pt>
                <c:pt idx="62131">
                  <c:v>2.2830699999999999E-2</c:v>
                </c:pt>
                <c:pt idx="62132">
                  <c:v>2.29695E-2</c:v>
                </c:pt>
                <c:pt idx="62133">
                  <c:v>2.3160500000000001E-2</c:v>
                </c:pt>
                <c:pt idx="62134">
                  <c:v>2.2893400000000001E-2</c:v>
                </c:pt>
                <c:pt idx="62135">
                  <c:v>2.3319099999999999E-2</c:v>
                </c:pt>
                <c:pt idx="62136">
                  <c:v>2.2847800000000001E-2</c:v>
                </c:pt>
                <c:pt idx="62137">
                  <c:v>2.2861699999999999E-2</c:v>
                </c:pt>
                <c:pt idx="62138">
                  <c:v>2.3152200000000001E-2</c:v>
                </c:pt>
                <c:pt idx="62139">
                  <c:v>2.32645E-2</c:v>
                </c:pt>
                <c:pt idx="62140">
                  <c:v>2.3345000000000001E-2</c:v>
                </c:pt>
                <c:pt idx="62141">
                  <c:v>2.31822E-2</c:v>
                </c:pt>
                <c:pt idx="62142">
                  <c:v>2.3334400000000002E-2</c:v>
                </c:pt>
                <c:pt idx="62143">
                  <c:v>2.3469299999999998E-2</c:v>
                </c:pt>
                <c:pt idx="62144">
                  <c:v>2.34731E-2</c:v>
                </c:pt>
                <c:pt idx="62145">
                  <c:v>2.34883E-2</c:v>
                </c:pt>
                <c:pt idx="62146">
                  <c:v>2.3389E-2</c:v>
                </c:pt>
                <c:pt idx="62147">
                  <c:v>2.3333099999999999E-2</c:v>
                </c:pt>
                <c:pt idx="62148">
                  <c:v>2.33961E-2</c:v>
                </c:pt>
                <c:pt idx="62149">
                  <c:v>2.3370599999999998E-2</c:v>
                </c:pt>
                <c:pt idx="62150">
                  <c:v>2.3274699999999999E-2</c:v>
                </c:pt>
                <c:pt idx="62151">
                  <c:v>2.3283399999999999E-2</c:v>
                </c:pt>
                <c:pt idx="62152">
                  <c:v>2.29631E-2</c:v>
                </c:pt>
                <c:pt idx="62153">
                  <c:v>2.2724299999999999E-2</c:v>
                </c:pt>
                <c:pt idx="62154">
                  <c:v>2.3016000000000002E-2</c:v>
                </c:pt>
                <c:pt idx="62155">
                  <c:v>2.2762899999999999E-2</c:v>
                </c:pt>
                <c:pt idx="62156">
                  <c:v>2.2812700000000002E-2</c:v>
                </c:pt>
                <c:pt idx="62157">
                  <c:v>2.2572499999999999E-2</c:v>
                </c:pt>
                <c:pt idx="62158">
                  <c:v>2.2554100000000001E-2</c:v>
                </c:pt>
                <c:pt idx="62159">
                  <c:v>2.2737E-2</c:v>
                </c:pt>
                <c:pt idx="62160">
                  <c:v>2.24164E-2</c:v>
                </c:pt>
                <c:pt idx="62161">
                  <c:v>2.2472599999999999E-2</c:v>
                </c:pt>
                <c:pt idx="62162">
                  <c:v>2.2245999999999998E-2</c:v>
                </c:pt>
                <c:pt idx="62163">
                  <c:v>2.2183600000000001E-2</c:v>
                </c:pt>
                <c:pt idx="62164">
                  <c:v>2.2194700000000001E-2</c:v>
                </c:pt>
                <c:pt idx="62165">
                  <c:v>2.20412E-2</c:v>
                </c:pt>
                <c:pt idx="62166">
                  <c:v>2.2035099999999998E-2</c:v>
                </c:pt>
                <c:pt idx="62167">
                  <c:v>2.1969099999999998E-2</c:v>
                </c:pt>
                <c:pt idx="62168">
                  <c:v>2.1605200000000001E-2</c:v>
                </c:pt>
                <c:pt idx="62169">
                  <c:v>2.1589199999999999E-2</c:v>
                </c:pt>
                <c:pt idx="62170">
                  <c:v>2.15628E-2</c:v>
                </c:pt>
                <c:pt idx="62171">
                  <c:v>2.13578E-2</c:v>
                </c:pt>
                <c:pt idx="62172">
                  <c:v>2.1144300000000001E-2</c:v>
                </c:pt>
                <c:pt idx="62173">
                  <c:v>2.08541E-2</c:v>
                </c:pt>
                <c:pt idx="62174">
                  <c:v>2.0682699999999998E-2</c:v>
                </c:pt>
                <c:pt idx="62175">
                  <c:v>2.0700799999999998E-2</c:v>
                </c:pt>
                <c:pt idx="62176">
                  <c:v>2.0364799999999999E-2</c:v>
                </c:pt>
                <c:pt idx="62177">
                  <c:v>2.0425599999999999E-2</c:v>
                </c:pt>
                <c:pt idx="62178">
                  <c:v>2.0105600000000001E-2</c:v>
                </c:pt>
                <c:pt idx="62179">
                  <c:v>1.9871300000000001E-2</c:v>
                </c:pt>
                <c:pt idx="62180">
                  <c:v>1.9956399999999999E-2</c:v>
                </c:pt>
                <c:pt idx="62181">
                  <c:v>1.9789000000000001E-2</c:v>
                </c:pt>
                <c:pt idx="62182">
                  <c:v>1.9566900000000002E-2</c:v>
                </c:pt>
                <c:pt idx="62183">
                  <c:v>1.96016E-2</c:v>
                </c:pt>
                <c:pt idx="62184">
                  <c:v>1.91881E-2</c:v>
                </c:pt>
                <c:pt idx="62185">
                  <c:v>1.9167400000000001E-2</c:v>
                </c:pt>
                <c:pt idx="62186">
                  <c:v>1.8867600000000002E-2</c:v>
                </c:pt>
                <c:pt idx="62187">
                  <c:v>1.8809300000000001E-2</c:v>
                </c:pt>
                <c:pt idx="62188">
                  <c:v>1.8571299999999999E-2</c:v>
                </c:pt>
                <c:pt idx="62189">
                  <c:v>1.8182299999999998E-2</c:v>
                </c:pt>
                <c:pt idx="62190">
                  <c:v>1.81493E-2</c:v>
                </c:pt>
                <c:pt idx="62191">
                  <c:v>1.78893E-2</c:v>
                </c:pt>
                <c:pt idx="62192">
                  <c:v>1.7668199999999998E-2</c:v>
                </c:pt>
                <c:pt idx="62193">
                  <c:v>1.75728E-2</c:v>
                </c:pt>
                <c:pt idx="62194">
                  <c:v>1.73291E-2</c:v>
                </c:pt>
                <c:pt idx="62195">
                  <c:v>1.6939599999999999E-2</c:v>
                </c:pt>
                <c:pt idx="62196">
                  <c:v>1.7022599999999999E-2</c:v>
                </c:pt>
                <c:pt idx="62197">
                  <c:v>1.6795500000000001E-2</c:v>
                </c:pt>
                <c:pt idx="62198">
                  <c:v>1.6609499999999999E-2</c:v>
                </c:pt>
                <c:pt idx="62199">
                  <c:v>1.6302000000000001E-2</c:v>
                </c:pt>
                <c:pt idx="62200">
                  <c:v>1.59569E-2</c:v>
                </c:pt>
                <c:pt idx="62201">
                  <c:v>1.6091500000000002E-2</c:v>
                </c:pt>
                <c:pt idx="62202">
                  <c:v>1.5746799999999998E-2</c:v>
                </c:pt>
                <c:pt idx="62203">
                  <c:v>1.57781E-2</c:v>
                </c:pt>
                <c:pt idx="62204">
                  <c:v>1.5392100000000001E-2</c:v>
                </c:pt>
                <c:pt idx="62205">
                  <c:v>1.5287800000000001E-2</c:v>
                </c:pt>
                <c:pt idx="62206">
                  <c:v>1.5240800000000001E-2</c:v>
                </c:pt>
                <c:pt idx="62207">
                  <c:v>1.4863100000000001E-2</c:v>
                </c:pt>
                <c:pt idx="62208">
                  <c:v>1.4862500000000001E-2</c:v>
                </c:pt>
                <c:pt idx="62209">
                  <c:v>1.48717E-2</c:v>
                </c:pt>
                <c:pt idx="62210">
                  <c:v>1.4428099999999999E-2</c:v>
                </c:pt>
                <c:pt idx="62211">
                  <c:v>1.4185E-2</c:v>
                </c:pt>
                <c:pt idx="62212">
                  <c:v>1.42132E-2</c:v>
                </c:pt>
                <c:pt idx="62213">
                  <c:v>1.39945E-2</c:v>
                </c:pt>
                <c:pt idx="62214">
                  <c:v>1.37792E-2</c:v>
                </c:pt>
                <c:pt idx="62215">
                  <c:v>1.3530199999999999E-2</c:v>
                </c:pt>
                <c:pt idx="62216">
                  <c:v>1.3157200000000001E-2</c:v>
                </c:pt>
                <c:pt idx="62217">
                  <c:v>1.3321299999999999E-2</c:v>
                </c:pt>
                <c:pt idx="62218">
                  <c:v>1.2949E-2</c:v>
                </c:pt>
                <c:pt idx="62219">
                  <c:v>1.3011699999999999E-2</c:v>
                </c:pt>
                <c:pt idx="62220">
                  <c:v>1.3055799999999999E-2</c:v>
                </c:pt>
                <c:pt idx="62221">
                  <c:v>1.2566799999999999E-2</c:v>
                </c:pt>
                <c:pt idx="62222">
                  <c:v>1.2589100000000001E-2</c:v>
                </c:pt>
                <c:pt idx="62223">
                  <c:v>1.24832E-2</c:v>
                </c:pt>
                <c:pt idx="62224">
                  <c:v>1.23713E-2</c:v>
                </c:pt>
                <c:pt idx="62225">
                  <c:v>1.22167E-2</c:v>
                </c:pt>
                <c:pt idx="62226">
                  <c:v>1.1949400000000001E-2</c:v>
                </c:pt>
                <c:pt idx="62227">
                  <c:v>1.19579E-2</c:v>
                </c:pt>
                <c:pt idx="62228">
                  <c:v>1.20479E-2</c:v>
                </c:pt>
                <c:pt idx="62229">
                  <c:v>1.16793E-2</c:v>
                </c:pt>
                <c:pt idx="62230">
                  <c:v>1.16461E-2</c:v>
                </c:pt>
                <c:pt idx="62231">
                  <c:v>1.15009E-2</c:v>
                </c:pt>
                <c:pt idx="62232">
                  <c:v>1.14821E-2</c:v>
                </c:pt>
                <c:pt idx="62233">
                  <c:v>1.13366E-2</c:v>
                </c:pt>
                <c:pt idx="62234">
                  <c:v>1.1267900000000001E-2</c:v>
                </c:pt>
                <c:pt idx="62235">
                  <c:v>1.1034199999999999E-2</c:v>
                </c:pt>
                <c:pt idx="62236">
                  <c:v>1.09731E-2</c:v>
                </c:pt>
                <c:pt idx="62237">
                  <c:v>1.0692500000000001E-2</c:v>
                </c:pt>
                <c:pt idx="62238">
                  <c:v>1.06572E-2</c:v>
                </c:pt>
                <c:pt idx="62239">
                  <c:v>1.05559E-2</c:v>
                </c:pt>
                <c:pt idx="62240">
                  <c:v>1.04478E-2</c:v>
                </c:pt>
                <c:pt idx="62241">
                  <c:v>1.0553099999999999E-2</c:v>
                </c:pt>
                <c:pt idx="62242">
                  <c:v>1.0052E-2</c:v>
                </c:pt>
                <c:pt idx="62243">
                  <c:v>1.0138100000000001E-2</c:v>
                </c:pt>
                <c:pt idx="62244">
                  <c:v>1.0087499999999999E-2</c:v>
                </c:pt>
                <c:pt idx="62245">
                  <c:v>9.8608900000000006E-3</c:v>
                </c:pt>
                <c:pt idx="62246">
                  <c:v>9.9068699999999999E-3</c:v>
                </c:pt>
                <c:pt idx="62247">
                  <c:v>9.5942500000000003E-3</c:v>
                </c:pt>
                <c:pt idx="62248">
                  <c:v>9.7385800000000002E-3</c:v>
                </c:pt>
                <c:pt idx="62249">
                  <c:v>9.6496199999999994E-3</c:v>
                </c:pt>
                <c:pt idx="62250">
                  <c:v>9.4206800000000007E-3</c:v>
                </c:pt>
                <c:pt idx="62251">
                  <c:v>9.4304999999999996E-3</c:v>
                </c:pt>
                <c:pt idx="62252">
                  <c:v>9.2779100000000003E-3</c:v>
                </c:pt>
                <c:pt idx="62253">
                  <c:v>8.8986199999999994E-3</c:v>
                </c:pt>
                <c:pt idx="62254">
                  <c:v>9.2069600000000001E-3</c:v>
                </c:pt>
                <c:pt idx="62255">
                  <c:v>8.9808700000000002E-3</c:v>
                </c:pt>
                <c:pt idx="62256">
                  <c:v>8.9571700000000004E-3</c:v>
                </c:pt>
                <c:pt idx="62257">
                  <c:v>8.8525700000000006E-3</c:v>
                </c:pt>
                <c:pt idx="62258">
                  <c:v>8.9076099999999998E-3</c:v>
                </c:pt>
                <c:pt idx="62259">
                  <c:v>9.0823099999999997E-3</c:v>
                </c:pt>
                <c:pt idx="62260">
                  <c:v>8.6834800000000004E-3</c:v>
                </c:pt>
                <c:pt idx="62261">
                  <c:v>8.7160299999999996E-3</c:v>
                </c:pt>
                <c:pt idx="62262">
                  <c:v>8.4506400000000006E-3</c:v>
                </c:pt>
                <c:pt idx="62263">
                  <c:v>8.6334500000000008E-3</c:v>
                </c:pt>
                <c:pt idx="62264">
                  <c:v>8.2963800000000008E-3</c:v>
                </c:pt>
                <c:pt idx="62265">
                  <c:v>8.3033399999999993E-3</c:v>
                </c:pt>
                <c:pt idx="62266">
                  <c:v>8.1400099999999996E-3</c:v>
                </c:pt>
                <c:pt idx="62267">
                  <c:v>8.1873799999999993E-3</c:v>
                </c:pt>
                <c:pt idx="62268">
                  <c:v>8.0042700000000008E-3</c:v>
                </c:pt>
                <c:pt idx="62269">
                  <c:v>7.86069E-3</c:v>
                </c:pt>
                <c:pt idx="62270">
                  <c:v>8.0377499999999998E-3</c:v>
                </c:pt>
                <c:pt idx="62271">
                  <c:v>7.7596200000000001E-3</c:v>
                </c:pt>
                <c:pt idx="62272">
                  <c:v>7.81483E-3</c:v>
                </c:pt>
                <c:pt idx="62273">
                  <c:v>7.5713999999999998E-3</c:v>
                </c:pt>
                <c:pt idx="62274">
                  <c:v>7.7257100000000002E-3</c:v>
                </c:pt>
                <c:pt idx="62275">
                  <c:v>7.7189199999999998E-3</c:v>
                </c:pt>
                <c:pt idx="62276">
                  <c:v>7.5681300000000002E-3</c:v>
                </c:pt>
                <c:pt idx="62277">
                  <c:v>7.4907400000000001E-3</c:v>
                </c:pt>
                <c:pt idx="62278">
                  <c:v>7.6290000000000004E-3</c:v>
                </c:pt>
                <c:pt idx="62279">
                  <c:v>7.5588900000000004E-3</c:v>
                </c:pt>
                <c:pt idx="62280">
                  <c:v>7.5458399999999998E-3</c:v>
                </c:pt>
                <c:pt idx="62281">
                  <c:v>7.5371500000000003E-3</c:v>
                </c:pt>
                <c:pt idx="62282">
                  <c:v>7.4664099999999997E-3</c:v>
                </c:pt>
                <c:pt idx="62283">
                  <c:v>7.5538000000000003E-3</c:v>
                </c:pt>
                <c:pt idx="62284">
                  <c:v>7.4282200000000001E-3</c:v>
                </c:pt>
                <c:pt idx="62285">
                  <c:v>7.4269000000000002E-3</c:v>
                </c:pt>
                <c:pt idx="62286">
                  <c:v>7.4761599999999999E-3</c:v>
                </c:pt>
                <c:pt idx="62287">
                  <c:v>7.1479400000000002E-3</c:v>
                </c:pt>
                <c:pt idx="62288">
                  <c:v>7.1945300000000002E-3</c:v>
                </c:pt>
                <c:pt idx="62289">
                  <c:v>7.14198E-3</c:v>
                </c:pt>
                <c:pt idx="62290">
                  <c:v>7.12052E-3</c:v>
                </c:pt>
                <c:pt idx="62291">
                  <c:v>6.8700200000000001E-3</c:v>
                </c:pt>
                <c:pt idx="62292">
                  <c:v>6.9713700000000002E-3</c:v>
                </c:pt>
                <c:pt idx="62293">
                  <c:v>6.91078E-3</c:v>
                </c:pt>
                <c:pt idx="62294">
                  <c:v>6.7897499999999998E-3</c:v>
                </c:pt>
                <c:pt idx="62295">
                  <c:v>6.9284200000000002E-3</c:v>
                </c:pt>
                <c:pt idx="62296">
                  <c:v>6.9122999999999997E-3</c:v>
                </c:pt>
                <c:pt idx="62297">
                  <c:v>6.9319899999999999E-3</c:v>
                </c:pt>
                <c:pt idx="62298">
                  <c:v>6.8332599999999999E-3</c:v>
                </c:pt>
                <c:pt idx="62299">
                  <c:v>6.7670600000000001E-3</c:v>
                </c:pt>
                <c:pt idx="62300">
                  <c:v>6.7325400000000004E-3</c:v>
                </c:pt>
                <c:pt idx="62301">
                  <c:v>6.3805399999999996E-3</c:v>
                </c:pt>
                <c:pt idx="62302">
                  <c:v>6.5643999999999997E-3</c:v>
                </c:pt>
                <c:pt idx="62303">
                  <c:v>6.3751700000000003E-3</c:v>
                </c:pt>
                <c:pt idx="62304">
                  <c:v>6.3176300000000003E-3</c:v>
                </c:pt>
                <c:pt idx="62305">
                  <c:v>6.3492599999999998E-3</c:v>
                </c:pt>
                <c:pt idx="62306">
                  <c:v>6.0409000000000001E-3</c:v>
                </c:pt>
                <c:pt idx="62307">
                  <c:v>6.1064800000000001E-3</c:v>
                </c:pt>
                <c:pt idx="62308">
                  <c:v>5.7822300000000002E-3</c:v>
                </c:pt>
                <c:pt idx="62309">
                  <c:v>5.99228E-3</c:v>
                </c:pt>
                <c:pt idx="62310">
                  <c:v>5.7501399999999999E-3</c:v>
                </c:pt>
                <c:pt idx="62311">
                  <c:v>5.4614399999999997E-3</c:v>
                </c:pt>
                <c:pt idx="62312">
                  <c:v>5.6524699999999997E-3</c:v>
                </c:pt>
                <c:pt idx="62313">
                  <c:v>5.4977200000000002E-3</c:v>
                </c:pt>
                <c:pt idx="62314">
                  <c:v>5.1367299999999999E-3</c:v>
                </c:pt>
                <c:pt idx="62315">
                  <c:v>4.96935E-3</c:v>
                </c:pt>
                <c:pt idx="62316">
                  <c:v>4.8707899999999998E-3</c:v>
                </c:pt>
                <c:pt idx="62317">
                  <c:v>4.7306300000000004E-3</c:v>
                </c:pt>
                <c:pt idx="62318">
                  <c:v>4.4426300000000004E-3</c:v>
                </c:pt>
                <c:pt idx="62319">
                  <c:v>4.3669299999999998E-3</c:v>
                </c:pt>
                <c:pt idx="62320">
                  <c:v>4.1372400000000004E-3</c:v>
                </c:pt>
                <c:pt idx="62321">
                  <c:v>4.24816E-3</c:v>
                </c:pt>
                <c:pt idx="62322">
                  <c:v>3.8015599999999998E-3</c:v>
                </c:pt>
                <c:pt idx="62323">
                  <c:v>3.8706399999999998E-3</c:v>
                </c:pt>
                <c:pt idx="62324">
                  <c:v>3.7360399999999999E-3</c:v>
                </c:pt>
                <c:pt idx="62325">
                  <c:v>3.4486199999999999E-3</c:v>
                </c:pt>
                <c:pt idx="62326">
                  <c:v>3.2784300000000001E-3</c:v>
                </c:pt>
                <c:pt idx="62327">
                  <c:v>2.6245999999999999E-3</c:v>
                </c:pt>
                <c:pt idx="62328">
                  <c:v>2.9407999999999999E-3</c:v>
                </c:pt>
                <c:pt idx="62329">
                  <c:v>2.5891299999999998E-3</c:v>
                </c:pt>
                <c:pt idx="62330">
                  <c:v>2.1958300000000002E-3</c:v>
                </c:pt>
                <c:pt idx="62331">
                  <c:v>1.8612699999999999E-3</c:v>
                </c:pt>
                <c:pt idx="62332">
                  <c:v>1.77618E-3</c:v>
                </c:pt>
                <c:pt idx="62333">
                  <c:v>1.39813E-3</c:v>
                </c:pt>
                <c:pt idx="62334">
                  <c:v>1.2155499999999999E-3</c:v>
                </c:pt>
                <c:pt idx="62335">
                  <c:v>9.6086399999999997E-4</c:v>
                </c:pt>
                <c:pt idx="62336">
                  <c:v>7.9408699999999996E-4</c:v>
                </c:pt>
                <c:pt idx="62337">
                  <c:v>3.53471E-4</c:v>
                </c:pt>
                <c:pt idx="62338" formatCode="0.00E+00">
                  <c:v>-2.08012E-5</c:v>
                </c:pt>
                <c:pt idx="62339">
                  <c:v>1.7763100000000001E-4</c:v>
                </c:pt>
                <c:pt idx="62340">
                  <c:v>-3.25435E-4</c:v>
                </c:pt>
                <c:pt idx="62341">
                  <c:v>-5.9402999999999995E-4</c:v>
                </c:pt>
                <c:pt idx="62342">
                  <c:v>-1.0260499999999999E-3</c:v>
                </c:pt>
                <c:pt idx="62343">
                  <c:v>-1.06729E-3</c:v>
                </c:pt>
                <c:pt idx="62344">
                  <c:v>-1.45042E-3</c:v>
                </c:pt>
                <c:pt idx="62345">
                  <c:v>-1.7688300000000001E-3</c:v>
                </c:pt>
                <c:pt idx="62346">
                  <c:v>-2.1179900000000002E-3</c:v>
                </c:pt>
                <c:pt idx="62347">
                  <c:v>-2.2758700000000001E-3</c:v>
                </c:pt>
                <c:pt idx="62348">
                  <c:v>-2.8157400000000002E-3</c:v>
                </c:pt>
                <c:pt idx="62349">
                  <c:v>-3.0752800000000001E-3</c:v>
                </c:pt>
                <c:pt idx="62350">
                  <c:v>-3.2455700000000001E-3</c:v>
                </c:pt>
                <c:pt idx="62351">
                  <c:v>-3.8541299999999999E-3</c:v>
                </c:pt>
                <c:pt idx="62352">
                  <c:v>-3.7447700000000001E-3</c:v>
                </c:pt>
                <c:pt idx="62353">
                  <c:v>-4.6338200000000003E-3</c:v>
                </c:pt>
                <c:pt idx="62354">
                  <c:v>-4.8638400000000004E-3</c:v>
                </c:pt>
                <c:pt idx="62355">
                  <c:v>-5.0220000000000004E-3</c:v>
                </c:pt>
                <c:pt idx="62356">
                  <c:v>-5.3907199999999999E-3</c:v>
                </c:pt>
                <c:pt idx="62357">
                  <c:v>-5.6142800000000001E-3</c:v>
                </c:pt>
                <c:pt idx="62358">
                  <c:v>-6.2075300000000002E-3</c:v>
                </c:pt>
                <c:pt idx="62359">
                  <c:v>-6.42445E-3</c:v>
                </c:pt>
                <c:pt idx="62360">
                  <c:v>-6.6740000000000002E-3</c:v>
                </c:pt>
                <c:pt idx="62361">
                  <c:v>-6.94964E-3</c:v>
                </c:pt>
                <c:pt idx="62362">
                  <c:v>-7.2715399999999999E-3</c:v>
                </c:pt>
                <c:pt idx="62363">
                  <c:v>-7.4308600000000001E-3</c:v>
                </c:pt>
                <c:pt idx="62364">
                  <c:v>-8.0982199999999997E-3</c:v>
                </c:pt>
                <c:pt idx="62365">
                  <c:v>-8.2276599999999995E-3</c:v>
                </c:pt>
                <c:pt idx="62366">
                  <c:v>-8.4628199999999994E-3</c:v>
                </c:pt>
                <c:pt idx="62367">
                  <c:v>-8.8573499999999999E-3</c:v>
                </c:pt>
                <c:pt idx="62368">
                  <c:v>-9.1018399999999999E-3</c:v>
                </c:pt>
                <c:pt idx="62369">
                  <c:v>-9.7099700000000001E-3</c:v>
                </c:pt>
                <c:pt idx="62370">
                  <c:v>-9.9520100000000007E-3</c:v>
                </c:pt>
                <c:pt idx="62371">
                  <c:v>-1.03108E-2</c:v>
                </c:pt>
                <c:pt idx="62372">
                  <c:v>-1.0787700000000001E-2</c:v>
                </c:pt>
                <c:pt idx="62373">
                  <c:v>-1.0958300000000001E-2</c:v>
                </c:pt>
                <c:pt idx="62374">
                  <c:v>-1.1477899999999999E-2</c:v>
                </c:pt>
                <c:pt idx="62375">
                  <c:v>-1.1657499999999999E-2</c:v>
                </c:pt>
                <c:pt idx="62376">
                  <c:v>-1.1929E-2</c:v>
                </c:pt>
                <c:pt idx="62377">
                  <c:v>-1.2327899999999999E-2</c:v>
                </c:pt>
                <c:pt idx="62378">
                  <c:v>-1.28051E-2</c:v>
                </c:pt>
                <c:pt idx="62379">
                  <c:v>-1.2870100000000001E-2</c:v>
                </c:pt>
                <c:pt idx="62380">
                  <c:v>-1.35938E-2</c:v>
                </c:pt>
                <c:pt idx="62381">
                  <c:v>-1.37635E-2</c:v>
                </c:pt>
                <c:pt idx="62382">
                  <c:v>-1.41735E-2</c:v>
                </c:pt>
                <c:pt idx="62383">
                  <c:v>-1.4387E-2</c:v>
                </c:pt>
                <c:pt idx="62384">
                  <c:v>-1.47774E-2</c:v>
                </c:pt>
                <c:pt idx="62385">
                  <c:v>-1.53417E-2</c:v>
                </c:pt>
                <c:pt idx="62386">
                  <c:v>-1.5282499999999999E-2</c:v>
                </c:pt>
                <c:pt idx="62387">
                  <c:v>-1.58832E-2</c:v>
                </c:pt>
                <c:pt idx="62388">
                  <c:v>-1.6194699999999999E-2</c:v>
                </c:pt>
                <c:pt idx="62389">
                  <c:v>-1.6308799999999998E-2</c:v>
                </c:pt>
                <c:pt idx="62390">
                  <c:v>-1.68062E-2</c:v>
                </c:pt>
                <c:pt idx="62391">
                  <c:v>-1.7294500000000001E-2</c:v>
                </c:pt>
                <c:pt idx="62392">
                  <c:v>-1.74938E-2</c:v>
                </c:pt>
                <c:pt idx="62393">
                  <c:v>-1.7781499999999999E-2</c:v>
                </c:pt>
                <c:pt idx="62394">
                  <c:v>-1.7889100000000002E-2</c:v>
                </c:pt>
                <c:pt idx="62395">
                  <c:v>-1.8257499999999999E-2</c:v>
                </c:pt>
                <c:pt idx="62396">
                  <c:v>-1.8766399999999999E-2</c:v>
                </c:pt>
                <c:pt idx="62397">
                  <c:v>-1.8811499999999998E-2</c:v>
                </c:pt>
                <c:pt idx="62398">
                  <c:v>-1.9294499999999999E-2</c:v>
                </c:pt>
                <c:pt idx="62399">
                  <c:v>-1.9515600000000001E-2</c:v>
                </c:pt>
                <c:pt idx="62400">
                  <c:v>-1.9791300000000001E-2</c:v>
                </c:pt>
                <c:pt idx="62401">
                  <c:v>-2.01298E-2</c:v>
                </c:pt>
                <c:pt idx="62402">
                  <c:v>-2.0263099999999999E-2</c:v>
                </c:pt>
                <c:pt idx="62403">
                  <c:v>-2.08226E-2</c:v>
                </c:pt>
                <c:pt idx="62404">
                  <c:v>-2.1078E-2</c:v>
                </c:pt>
                <c:pt idx="62405">
                  <c:v>-2.11288E-2</c:v>
                </c:pt>
                <c:pt idx="62406">
                  <c:v>-2.15885E-2</c:v>
                </c:pt>
                <c:pt idx="62407">
                  <c:v>-2.2145499999999999E-2</c:v>
                </c:pt>
                <c:pt idx="62408">
                  <c:v>-2.2305999999999999E-2</c:v>
                </c:pt>
                <c:pt idx="62409">
                  <c:v>-2.2537399999999999E-2</c:v>
                </c:pt>
                <c:pt idx="62410">
                  <c:v>-2.26213E-2</c:v>
                </c:pt>
                <c:pt idx="62411">
                  <c:v>-2.3197700000000002E-2</c:v>
                </c:pt>
                <c:pt idx="62412">
                  <c:v>-2.3164500000000001E-2</c:v>
                </c:pt>
                <c:pt idx="62413">
                  <c:v>-2.33143E-2</c:v>
                </c:pt>
                <c:pt idx="62414">
                  <c:v>-2.38102E-2</c:v>
                </c:pt>
                <c:pt idx="62415">
                  <c:v>-2.3797100000000002E-2</c:v>
                </c:pt>
                <c:pt idx="62416">
                  <c:v>-2.4084299999999999E-2</c:v>
                </c:pt>
                <c:pt idx="62417">
                  <c:v>-2.46059E-2</c:v>
                </c:pt>
                <c:pt idx="62418">
                  <c:v>-2.4687400000000002E-2</c:v>
                </c:pt>
                <c:pt idx="62419">
                  <c:v>-2.5027600000000001E-2</c:v>
                </c:pt>
                <c:pt idx="62420">
                  <c:v>-2.50926E-2</c:v>
                </c:pt>
                <c:pt idx="62421">
                  <c:v>-2.5378399999999999E-2</c:v>
                </c:pt>
                <c:pt idx="62422">
                  <c:v>-2.58216E-2</c:v>
                </c:pt>
                <c:pt idx="62423">
                  <c:v>-2.5760000000000002E-2</c:v>
                </c:pt>
                <c:pt idx="62424">
                  <c:v>-2.6005500000000001E-2</c:v>
                </c:pt>
                <c:pt idx="62425">
                  <c:v>-2.6205900000000001E-2</c:v>
                </c:pt>
                <c:pt idx="62426">
                  <c:v>-2.62206E-2</c:v>
                </c:pt>
                <c:pt idx="62427">
                  <c:v>-2.6592899999999999E-2</c:v>
                </c:pt>
                <c:pt idx="62428">
                  <c:v>-2.6593800000000001E-2</c:v>
                </c:pt>
                <c:pt idx="62429">
                  <c:v>-2.6755000000000001E-2</c:v>
                </c:pt>
                <c:pt idx="62430">
                  <c:v>-2.7001399999999998E-2</c:v>
                </c:pt>
                <c:pt idx="62431">
                  <c:v>-2.7105400000000002E-2</c:v>
                </c:pt>
                <c:pt idx="62432">
                  <c:v>-2.7179600000000002E-2</c:v>
                </c:pt>
                <c:pt idx="62433">
                  <c:v>-2.7482800000000002E-2</c:v>
                </c:pt>
                <c:pt idx="62434">
                  <c:v>-2.7357300000000001E-2</c:v>
                </c:pt>
                <c:pt idx="62435">
                  <c:v>-2.7707900000000001E-2</c:v>
                </c:pt>
                <c:pt idx="62436">
                  <c:v>-2.777E-2</c:v>
                </c:pt>
                <c:pt idx="62437">
                  <c:v>-2.7665100000000001E-2</c:v>
                </c:pt>
                <c:pt idx="62438">
                  <c:v>-2.81111E-2</c:v>
                </c:pt>
                <c:pt idx="62439">
                  <c:v>-2.8000500000000001E-2</c:v>
                </c:pt>
                <c:pt idx="62440">
                  <c:v>-2.8163000000000001E-2</c:v>
                </c:pt>
                <c:pt idx="62441">
                  <c:v>-2.8090799999999999E-2</c:v>
                </c:pt>
                <c:pt idx="62442">
                  <c:v>-2.8346E-2</c:v>
                </c:pt>
                <c:pt idx="62443">
                  <c:v>-2.8498699999999998E-2</c:v>
                </c:pt>
                <c:pt idx="62444">
                  <c:v>-2.8579899999999998E-2</c:v>
                </c:pt>
                <c:pt idx="62445">
                  <c:v>-2.8478799999999999E-2</c:v>
                </c:pt>
                <c:pt idx="62446">
                  <c:v>-2.8925699999999999E-2</c:v>
                </c:pt>
                <c:pt idx="62447">
                  <c:v>-2.8727099999999998E-2</c:v>
                </c:pt>
                <c:pt idx="62448">
                  <c:v>-2.8941999999999999E-2</c:v>
                </c:pt>
                <c:pt idx="62449">
                  <c:v>-2.8947000000000001E-2</c:v>
                </c:pt>
                <c:pt idx="62450">
                  <c:v>-2.8780900000000002E-2</c:v>
                </c:pt>
                <c:pt idx="62451">
                  <c:v>-2.9229499999999999E-2</c:v>
                </c:pt>
                <c:pt idx="62452">
                  <c:v>-2.89091E-2</c:v>
                </c:pt>
                <c:pt idx="62453">
                  <c:v>-2.9255400000000001E-2</c:v>
                </c:pt>
                <c:pt idx="62454">
                  <c:v>-2.9212700000000001E-2</c:v>
                </c:pt>
                <c:pt idx="62455">
                  <c:v>-2.93134E-2</c:v>
                </c:pt>
                <c:pt idx="62456">
                  <c:v>-2.9221299999999999E-2</c:v>
                </c:pt>
                <c:pt idx="62457">
                  <c:v>-2.9343999999999999E-2</c:v>
                </c:pt>
                <c:pt idx="62458">
                  <c:v>-2.9342300000000002E-2</c:v>
                </c:pt>
                <c:pt idx="62459">
                  <c:v>-2.9342300000000002E-2</c:v>
                </c:pt>
                <c:pt idx="62460">
                  <c:v>-2.9358599999999999E-2</c:v>
                </c:pt>
                <c:pt idx="62461">
                  <c:v>-2.9440299999999999E-2</c:v>
                </c:pt>
                <c:pt idx="62462">
                  <c:v>-2.9600100000000001E-2</c:v>
                </c:pt>
                <c:pt idx="62463">
                  <c:v>-2.92736E-2</c:v>
                </c:pt>
                <c:pt idx="62464">
                  <c:v>-2.96539E-2</c:v>
                </c:pt>
                <c:pt idx="62465">
                  <c:v>-2.9578799999999999E-2</c:v>
                </c:pt>
                <c:pt idx="62466">
                  <c:v>-2.9431300000000001E-2</c:v>
                </c:pt>
                <c:pt idx="62467">
                  <c:v>-2.95441E-2</c:v>
                </c:pt>
                <c:pt idx="62468">
                  <c:v>-2.9353299999999999E-2</c:v>
                </c:pt>
                <c:pt idx="62469">
                  <c:v>-2.97165E-2</c:v>
                </c:pt>
                <c:pt idx="62470">
                  <c:v>-2.94915E-2</c:v>
                </c:pt>
                <c:pt idx="62471">
                  <c:v>-2.9685400000000001E-2</c:v>
                </c:pt>
                <c:pt idx="62472">
                  <c:v>-2.9543900000000001E-2</c:v>
                </c:pt>
                <c:pt idx="62473">
                  <c:v>-2.9539800000000001E-2</c:v>
                </c:pt>
                <c:pt idx="62474">
                  <c:v>-2.9674599999999999E-2</c:v>
                </c:pt>
                <c:pt idx="62475">
                  <c:v>-2.9706699999999999E-2</c:v>
                </c:pt>
                <c:pt idx="62476">
                  <c:v>-2.9474199999999999E-2</c:v>
                </c:pt>
                <c:pt idx="62477">
                  <c:v>-2.96095E-2</c:v>
                </c:pt>
                <c:pt idx="62478">
                  <c:v>-2.9430899999999999E-2</c:v>
                </c:pt>
                <c:pt idx="62479">
                  <c:v>-2.93396E-2</c:v>
                </c:pt>
                <c:pt idx="62480">
                  <c:v>-2.9549200000000001E-2</c:v>
                </c:pt>
                <c:pt idx="62481">
                  <c:v>-2.9323399999999999E-2</c:v>
                </c:pt>
                <c:pt idx="62482">
                  <c:v>-2.9475000000000001E-2</c:v>
                </c:pt>
                <c:pt idx="62483">
                  <c:v>-2.9169E-2</c:v>
                </c:pt>
                <c:pt idx="62484">
                  <c:v>-2.9410100000000002E-2</c:v>
                </c:pt>
                <c:pt idx="62485">
                  <c:v>-2.92825E-2</c:v>
                </c:pt>
                <c:pt idx="62486">
                  <c:v>-2.93041E-2</c:v>
                </c:pt>
                <c:pt idx="62487">
                  <c:v>-2.9134500000000001E-2</c:v>
                </c:pt>
                <c:pt idx="62488">
                  <c:v>-2.9209700000000002E-2</c:v>
                </c:pt>
                <c:pt idx="62489">
                  <c:v>-2.89845E-2</c:v>
                </c:pt>
                <c:pt idx="62490">
                  <c:v>-2.8872399999999999E-2</c:v>
                </c:pt>
                <c:pt idx="62491">
                  <c:v>-2.91592E-2</c:v>
                </c:pt>
                <c:pt idx="62492">
                  <c:v>-2.88052E-2</c:v>
                </c:pt>
                <c:pt idx="62493">
                  <c:v>-2.9180299999999999E-2</c:v>
                </c:pt>
                <c:pt idx="62494">
                  <c:v>-2.8854399999999999E-2</c:v>
                </c:pt>
                <c:pt idx="62495">
                  <c:v>-2.89348E-2</c:v>
                </c:pt>
                <c:pt idx="62496">
                  <c:v>-2.9150499999999999E-2</c:v>
                </c:pt>
                <c:pt idx="62497">
                  <c:v>-2.87748E-2</c:v>
                </c:pt>
                <c:pt idx="62498">
                  <c:v>-2.8996299999999999E-2</c:v>
                </c:pt>
                <c:pt idx="62499">
                  <c:v>-2.8621500000000001E-2</c:v>
                </c:pt>
                <c:pt idx="62500">
                  <c:v>-2.88816E-2</c:v>
                </c:pt>
                <c:pt idx="62501">
                  <c:v>-2.87409E-2</c:v>
                </c:pt>
                <c:pt idx="62502">
                  <c:v>-2.8706200000000001E-2</c:v>
                </c:pt>
                <c:pt idx="62503">
                  <c:v>-2.86924E-2</c:v>
                </c:pt>
                <c:pt idx="62504">
                  <c:v>-2.8650700000000001E-2</c:v>
                </c:pt>
                <c:pt idx="62505">
                  <c:v>-2.8459100000000001E-2</c:v>
                </c:pt>
                <c:pt idx="62506">
                  <c:v>-2.85551E-2</c:v>
                </c:pt>
                <c:pt idx="62507">
                  <c:v>-2.85493E-2</c:v>
                </c:pt>
                <c:pt idx="62508">
                  <c:v>-2.8429099999999999E-2</c:v>
                </c:pt>
                <c:pt idx="62509">
                  <c:v>-2.8454299999999998E-2</c:v>
                </c:pt>
                <c:pt idx="62510">
                  <c:v>-2.8184899999999999E-2</c:v>
                </c:pt>
                <c:pt idx="62511">
                  <c:v>-2.8204699999999999E-2</c:v>
                </c:pt>
                <c:pt idx="62512">
                  <c:v>-2.8189800000000001E-2</c:v>
                </c:pt>
                <c:pt idx="62513">
                  <c:v>-2.8027400000000001E-2</c:v>
                </c:pt>
                <c:pt idx="62514">
                  <c:v>-2.8122100000000001E-2</c:v>
                </c:pt>
                <c:pt idx="62515">
                  <c:v>-2.8116100000000002E-2</c:v>
                </c:pt>
                <c:pt idx="62516">
                  <c:v>-2.8110400000000001E-2</c:v>
                </c:pt>
                <c:pt idx="62517">
                  <c:v>-2.8146999999999998E-2</c:v>
                </c:pt>
                <c:pt idx="62518">
                  <c:v>-2.8010799999999999E-2</c:v>
                </c:pt>
                <c:pt idx="62519">
                  <c:v>-2.8458799999999999E-2</c:v>
                </c:pt>
                <c:pt idx="62520">
                  <c:v>-2.82186E-2</c:v>
                </c:pt>
                <c:pt idx="62521">
                  <c:v>-2.7961300000000001E-2</c:v>
                </c:pt>
                <c:pt idx="62522">
                  <c:v>-2.8414499999999999E-2</c:v>
                </c:pt>
                <c:pt idx="62523">
                  <c:v>-2.8465399999999998E-2</c:v>
                </c:pt>
                <c:pt idx="62524">
                  <c:v>-2.8185200000000001E-2</c:v>
                </c:pt>
                <c:pt idx="62525">
                  <c:v>-2.8492E-2</c:v>
                </c:pt>
                <c:pt idx="62526">
                  <c:v>-2.84675E-2</c:v>
                </c:pt>
                <c:pt idx="62527">
                  <c:v>-2.8563000000000002E-2</c:v>
                </c:pt>
                <c:pt idx="62528">
                  <c:v>-2.8509099999999999E-2</c:v>
                </c:pt>
                <c:pt idx="62529">
                  <c:v>-2.8423500000000001E-2</c:v>
                </c:pt>
                <c:pt idx="62530">
                  <c:v>-2.8662300000000002E-2</c:v>
                </c:pt>
                <c:pt idx="62531">
                  <c:v>-2.8485699999999999E-2</c:v>
                </c:pt>
                <c:pt idx="62532">
                  <c:v>-2.8653700000000001E-2</c:v>
                </c:pt>
                <c:pt idx="62533">
                  <c:v>-2.89634E-2</c:v>
                </c:pt>
                <c:pt idx="62534">
                  <c:v>-2.8679E-2</c:v>
                </c:pt>
                <c:pt idx="62535">
                  <c:v>-2.9165E-2</c:v>
                </c:pt>
                <c:pt idx="62536">
                  <c:v>-2.90359E-2</c:v>
                </c:pt>
                <c:pt idx="62537">
                  <c:v>-2.9220300000000001E-2</c:v>
                </c:pt>
                <c:pt idx="62538">
                  <c:v>-2.9328900000000001E-2</c:v>
                </c:pt>
                <c:pt idx="62539">
                  <c:v>-2.92597E-2</c:v>
                </c:pt>
                <c:pt idx="62540">
                  <c:v>-2.92637E-2</c:v>
                </c:pt>
                <c:pt idx="62541">
                  <c:v>-2.9357000000000001E-2</c:v>
                </c:pt>
                <c:pt idx="62542">
                  <c:v>-2.95453E-2</c:v>
                </c:pt>
                <c:pt idx="62543">
                  <c:v>-2.9400900000000001E-2</c:v>
                </c:pt>
                <c:pt idx="62544">
                  <c:v>-2.9609900000000001E-2</c:v>
                </c:pt>
                <c:pt idx="62545">
                  <c:v>-2.9668300000000002E-2</c:v>
                </c:pt>
                <c:pt idx="62546">
                  <c:v>-3.0041100000000001E-2</c:v>
                </c:pt>
                <c:pt idx="62547">
                  <c:v>-2.98649E-2</c:v>
                </c:pt>
                <c:pt idx="62548">
                  <c:v>-3.0081699999999999E-2</c:v>
                </c:pt>
                <c:pt idx="62549">
                  <c:v>-3.02452E-2</c:v>
                </c:pt>
                <c:pt idx="62550">
                  <c:v>-3.0188099999999999E-2</c:v>
                </c:pt>
                <c:pt idx="62551">
                  <c:v>-3.0330300000000001E-2</c:v>
                </c:pt>
                <c:pt idx="62552">
                  <c:v>-3.0330099999999999E-2</c:v>
                </c:pt>
                <c:pt idx="62553">
                  <c:v>-3.04719E-2</c:v>
                </c:pt>
                <c:pt idx="62554">
                  <c:v>-3.0470500000000001E-2</c:v>
                </c:pt>
                <c:pt idx="62555">
                  <c:v>-3.0517300000000001E-2</c:v>
                </c:pt>
                <c:pt idx="62556">
                  <c:v>-3.0476099999999999E-2</c:v>
                </c:pt>
                <c:pt idx="62557">
                  <c:v>-3.06431E-2</c:v>
                </c:pt>
                <c:pt idx="62558">
                  <c:v>-3.0639099999999999E-2</c:v>
                </c:pt>
                <c:pt idx="62559">
                  <c:v>-3.0844199999999999E-2</c:v>
                </c:pt>
                <c:pt idx="62560">
                  <c:v>-3.0617999999999999E-2</c:v>
                </c:pt>
                <c:pt idx="62561">
                  <c:v>-3.0706799999999999E-2</c:v>
                </c:pt>
                <c:pt idx="62562">
                  <c:v>-3.09071E-2</c:v>
                </c:pt>
                <c:pt idx="62563">
                  <c:v>-3.0787800000000001E-2</c:v>
                </c:pt>
                <c:pt idx="62564">
                  <c:v>-3.1153199999999999E-2</c:v>
                </c:pt>
                <c:pt idx="62565">
                  <c:v>-3.0654399999999998E-2</c:v>
                </c:pt>
                <c:pt idx="62566">
                  <c:v>-3.0756499999999999E-2</c:v>
                </c:pt>
                <c:pt idx="62567">
                  <c:v>-3.06868E-2</c:v>
                </c:pt>
                <c:pt idx="62568">
                  <c:v>-3.07417E-2</c:v>
                </c:pt>
                <c:pt idx="62569">
                  <c:v>-3.0699000000000001E-2</c:v>
                </c:pt>
                <c:pt idx="62570">
                  <c:v>-3.0606299999999999E-2</c:v>
                </c:pt>
                <c:pt idx="62571">
                  <c:v>-3.0566800000000002E-2</c:v>
                </c:pt>
                <c:pt idx="62572">
                  <c:v>-3.0525500000000001E-2</c:v>
                </c:pt>
                <c:pt idx="62573">
                  <c:v>-3.0573599999999999E-2</c:v>
                </c:pt>
                <c:pt idx="62574">
                  <c:v>-3.0370000000000001E-2</c:v>
                </c:pt>
                <c:pt idx="62575">
                  <c:v>-3.0214700000000001E-2</c:v>
                </c:pt>
                <c:pt idx="62576">
                  <c:v>-3.0002600000000001E-2</c:v>
                </c:pt>
                <c:pt idx="62577">
                  <c:v>-3.0059200000000001E-2</c:v>
                </c:pt>
                <c:pt idx="62578">
                  <c:v>-2.9910800000000001E-2</c:v>
                </c:pt>
                <c:pt idx="62579">
                  <c:v>-2.9769400000000001E-2</c:v>
                </c:pt>
                <c:pt idx="62580">
                  <c:v>-2.9760999999999999E-2</c:v>
                </c:pt>
                <c:pt idx="62581">
                  <c:v>-2.9334800000000001E-2</c:v>
                </c:pt>
                <c:pt idx="62582">
                  <c:v>-2.9347399999999999E-2</c:v>
                </c:pt>
                <c:pt idx="62583">
                  <c:v>-2.91977E-2</c:v>
                </c:pt>
                <c:pt idx="62584">
                  <c:v>-2.91218E-2</c:v>
                </c:pt>
                <c:pt idx="62585">
                  <c:v>-2.8990800000000001E-2</c:v>
                </c:pt>
                <c:pt idx="62586">
                  <c:v>-2.8849099999999999E-2</c:v>
                </c:pt>
                <c:pt idx="62587">
                  <c:v>-2.86182E-2</c:v>
                </c:pt>
                <c:pt idx="62588">
                  <c:v>-2.8389999999999999E-2</c:v>
                </c:pt>
                <c:pt idx="62589">
                  <c:v>-2.8399600000000001E-2</c:v>
                </c:pt>
                <c:pt idx="62590">
                  <c:v>-2.82356E-2</c:v>
                </c:pt>
                <c:pt idx="62591">
                  <c:v>-2.80258E-2</c:v>
                </c:pt>
                <c:pt idx="62592">
                  <c:v>-2.7415399999999999E-2</c:v>
                </c:pt>
                <c:pt idx="62593">
                  <c:v>-2.73984E-2</c:v>
                </c:pt>
                <c:pt idx="62594">
                  <c:v>-2.6949399999999998E-2</c:v>
                </c:pt>
                <c:pt idx="62595">
                  <c:v>-2.6726799999999998E-2</c:v>
                </c:pt>
                <c:pt idx="62596">
                  <c:v>-2.6528599999999999E-2</c:v>
                </c:pt>
                <c:pt idx="62597">
                  <c:v>-2.6237E-2</c:v>
                </c:pt>
                <c:pt idx="62598">
                  <c:v>-2.59063E-2</c:v>
                </c:pt>
                <c:pt idx="62599">
                  <c:v>-2.5761699999999998E-2</c:v>
                </c:pt>
                <c:pt idx="62600">
                  <c:v>-2.56259E-2</c:v>
                </c:pt>
                <c:pt idx="62601">
                  <c:v>-2.5253399999999999E-2</c:v>
                </c:pt>
                <c:pt idx="62602">
                  <c:v>-2.4875899999999999E-2</c:v>
                </c:pt>
                <c:pt idx="62603">
                  <c:v>-2.4516799999999998E-2</c:v>
                </c:pt>
                <c:pt idx="62604">
                  <c:v>-2.4292000000000001E-2</c:v>
                </c:pt>
                <c:pt idx="62605">
                  <c:v>-2.3782000000000001E-2</c:v>
                </c:pt>
                <c:pt idx="62606">
                  <c:v>-2.3510099999999999E-2</c:v>
                </c:pt>
                <c:pt idx="62607">
                  <c:v>-2.3377599999999998E-2</c:v>
                </c:pt>
                <c:pt idx="62608">
                  <c:v>-2.2601E-2</c:v>
                </c:pt>
                <c:pt idx="62609">
                  <c:v>-2.2740799999999999E-2</c:v>
                </c:pt>
                <c:pt idx="62610">
                  <c:v>-2.22791E-2</c:v>
                </c:pt>
                <c:pt idx="62611">
                  <c:v>-2.1932400000000001E-2</c:v>
                </c:pt>
                <c:pt idx="62612">
                  <c:v>-2.15902E-2</c:v>
                </c:pt>
                <c:pt idx="62613">
                  <c:v>-2.11217E-2</c:v>
                </c:pt>
                <c:pt idx="62614">
                  <c:v>-2.0654100000000002E-2</c:v>
                </c:pt>
                <c:pt idx="62615">
                  <c:v>-2.03716E-2</c:v>
                </c:pt>
                <c:pt idx="62616">
                  <c:v>-1.9994700000000001E-2</c:v>
                </c:pt>
                <c:pt idx="62617">
                  <c:v>-1.9594500000000001E-2</c:v>
                </c:pt>
                <c:pt idx="62618">
                  <c:v>-1.9041099999999998E-2</c:v>
                </c:pt>
                <c:pt idx="62619">
                  <c:v>-1.85956E-2</c:v>
                </c:pt>
                <c:pt idx="62620">
                  <c:v>-1.8308700000000001E-2</c:v>
                </c:pt>
                <c:pt idx="62621">
                  <c:v>-1.7707899999999999E-2</c:v>
                </c:pt>
                <c:pt idx="62622">
                  <c:v>-1.7353400000000001E-2</c:v>
                </c:pt>
                <c:pt idx="62623">
                  <c:v>-1.6845099999999998E-2</c:v>
                </c:pt>
                <c:pt idx="62624">
                  <c:v>-1.63599E-2</c:v>
                </c:pt>
                <c:pt idx="62625">
                  <c:v>-1.5883600000000001E-2</c:v>
                </c:pt>
                <c:pt idx="62626">
                  <c:v>-1.528E-2</c:v>
                </c:pt>
                <c:pt idx="62627">
                  <c:v>-1.46918E-2</c:v>
                </c:pt>
                <c:pt idx="62628">
                  <c:v>-1.4246399999999999E-2</c:v>
                </c:pt>
                <c:pt idx="62629">
                  <c:v>-1.3488E-2</c:v>
                </c:pt>
                <c:pt idx="62630">
                  <c:v>-1.30037E-2</c:v>
                </c:pt>
                <c:pt idx="62631">
                  <c:v>-1.24391E-2</c:v>
                </c:pt>
                <c:pt idx="62632">
                  <c:v>-1.15876E-2</c:v>
                </c:pt>
                <c:pt idx="62633">
                  <c:v>-1.1398699999999999E-2</c:v>
                </c:pt>
                <c:pt idx="62634">
                  <c:v>-1.05308E-2</c:v>
                </c:pt>
                <c:pt idx="62635">
                  <c:v>-1.00815E-2</c:v>
                </c:pt>
                <c:pt idx="62636">
                  <c:v>-9.5439700000000006E-3</c:v>
                </c:pt>
                <c:pt idx="62637">
                  <c:v>-8.7348400000000007E-3</c:v>
                </c:pt>
                <c:pt idx="62638">
                  <c:v>-8.5468100000000002E-3</c:v>
                </c:pt>
                <c:pt idx="62639">
                  <c:v>-7.6382100000000003E-3</c:v>
                </c:pt>
                <c:pt idx="62640">
                  <c:v>-6.9781000000000001E-3</c:v>
                </c:pt>
                <c:pt idx="62641">
                  <c:v>-6.5431300000000003E-3</c:v>
                </c:pt>
                <c:pt idx="62642">
                  <c:v>-5.7360800000000002E-3</c:v>
                </c:pt>
                <c:pt idx="62643">
                  <c:v>-5.0698599999999998E-3</c:v>
                </c:pt>
                <c:pt idx="62644">
                  <c:v>-4.2767100000000004E-3</c:v>
                </c:pt>
                <c:pt idx="62645">
                  <c:v>-3.5033600000000001E-3</c:v>
                </c:pt>
                <c:pt idx="62646">
                  <c:v>-2.8433299999999998E-3</c:v>
                </c:pt>
                <c:pt idx="62647">
                  <c:v>-1.9316800000000001E-3</c:v>
                </c:pt>
                <c:pt idx="62648">
                  <c:v>-1.4560300000000001E-3</c:v>
                </c:pt>
                <c:pt idx="62649">
                  <c:v>-6.6129000000000003E-4</c:v>
                </c:pt>
                <c:pt idx="62650">
                  <c:v>1.7100399999999999E-4</c:v>
                </c:pt>
                <c:pt idx="62651">
                  <c:v>8.4572399999999995E-4</c:v>
                </c:pt>
                <c:pt idx="62652">
                  <c:v>1.57029E-3</c:v>
                </c:pt>
                <c:pt idx="62653">
                  <c:v>2.2222399999999999E-3</c:v>
                </c:pt>
                <c:pt idx="62654">
                  <c:v>3.09013E-3</c:v>
                </c:pt>
                <c:pt idx="62655">
                  <c:v>3.7794199999999999E-3</c:v>
                </c:pt>
                <c:pt idx="62656">
                  <c:v>4.82534E-3</c:v>
                </c:pt>
                <c:pt idx="62657">
                  <c:v>5.19528E-3</c:v>
                </c:pt>
                <c:pt idx="62658">
                  <c:v>6.4473100000000004E-3</c:v>
                </c:pt>
                <c:pt idx="62659">
                  <c:v>6.9774299999999997E-3</c:v>
                </c:pt>
                <c:pt idx="62660">
                  <c:v>7.6883899999999998E-3</c:v>
                </c:pt>
                <c:pt idx="62661">
                  <c:v>8.3836099999999997E-3</c:v>
                </c:pt>
                <c:pt idx="62662">
                  <c:v>9.0766800000000002E-3</c:v>
                </c:pt>
                <c:pt idx="62663">
                  <c:v>1.0085500000000001E-2</c:v>
                </c:pt>
                <c:pt idx="62664">
                  <c:v>1.04145E-2</c:v>
                </c:pt>
                <c:pt idx="62665">
                  <c:v>1.1656100000000001E-2</c:v>
                </c:pt>
                <c:pt idx="62666">
                  <c:v>1.2396000000000001E-2</c:v>
                </c:pt>
                <c:pt idx="62667">
                  <c:v>1.30638E-2</c:v>
                </c:pt>
                <c:pt idx="62668">
                  <c:v>1.4190599999999999E-2</c:v>
                </c:pt>
                <c:pt idx="62669">
                  <c:v>1.4855500000000001E-2</c:v>
                </c:pt>
                <c:pt idx="62670">
                  <c:v>1.53966E-2</c:v>
                </c:pt>
                <c:pt idx="62671">
                  <c:v>1.634E-2</c:v>
                </c:pt>
                <c:pt idx="62672">
                  <c:v>1.7085800000000002E-2</c:v>
                </c:pt>
                <c:pt idx="62673">
                  <c:v>1.7771200000000001E-2</c:v>
                </c:pt>
                <c:pt idx="62674">
                  <c:v>1.8557000000000001E-2</c:v>
                </c:pt>
                <c:pt idx="62675">
                  <c:v>1.90578E-2</c:v>
                </c:pt>
                <c:pt idx="62676">
                  <c:v>2.01456E-2</c:v>
                </c:pt>
                <c:pt idx="62677">
                  <c:v>2.0572300000000002E-2</c:v>
                </c:pt>
                <c:pt idx="62678">
                  <c:v>2.1356699999999999E-2</c:v>
                </c:pt>
                <c:pt idx="62679">
                  <c:v>2.2178E-2</c:v>
                </c:pt>
                <c:pt idx="62680">
                  <c:v>2.2558700000000001E-2</c:v>
                </c:pt>
                <c:pt idx="62681">
                  <c:v>2.3730600000000001E-2</c:v>
                </c:pt>
                <c:pt idx="62682">
                  <c:v>2.4257299999999999E-2</c:v>
                </c:pt>
                <c:pt idx="62683">
                  <c:v>2.5021000000000002E-2</c:v>
                </c:pt>
                <c:pt idx="62684">
                  <c:v>2.56966E-2</c:v>
                </c:pt>
                <c:pt idx="62685">
                  <c:v>2.6539500000000001E-2</c:v>
                </c:pt>
                <c:pt idx="62686">
                  <c:v>2.7075399999999999E-2</c:v>
                </c:pt>
                <c:pt idx="62687">
                  <c:v>2.7775899999999999E-2</c:v>
                </c:pt>
                <c:pt idx="62688">
                  <c:v>2.8386399999999999E-2</c:v>
                </c:pt>
                <c:pt idx="62689">
                  <c:v>2.9202100000000002E-2</c:v>
                </c:pt>
                <c:pt idx="62690">
                  <c:v>2.9858699999999998E-2</c:v>
                </c:pt>
                <c:pt idx="62691">
                  <c:v>3.0255399999999998E-2</c:v>
                </c:pt>
                <c:pt idx="62692">
                  <c:v>3.11221E-2</c:v>
                </c:pt>
                <c:pt idx="62693">
                  <c:v>3.1597699999999999E-2</c:v>
                </c:pt>
                <c:pt idx="62694">
                  <c:v>3.23103E-2</c:v>
                </c:pt>
                <c:pt idx="62695">
                  <c:v>3.2815200000000003E-2</c:v>
                </c:pt>
                <c:pt idx="62696">
                  <c:v>3.3294700000000003E-2</c:v>
                </c:pt>
                <c:pt idx="62697">
                  <c:v>3.4044600000000001E-2</c:v>
                </c:pt>
                <c:pt idx="62698">
                  <c:v>3.4462300000000001E-2</c:v>
                </c:pt>
                <c:pt idx="62699">
                  <c:v>3.5058100000000002E-2</c:v>
                </c:pt>
                <c:pt idx="62700">
                  <c:v>3.5582700000000002E-2</c:v>
                </c:pt>
                <c:pt idx="62701">
                  <c:v>3.5930700000000003E-2</c:v>
                </c:pt>
                <c:pt idx="62702">
                  <c:v>3.6473499999999999E-2</c:v>
                </c:pt>
                <c:pt idx="62703">
                  <c:v>3.7164500000000003E-2</c:v>
                </c:pt>
                <c:pt idx="62704">
                  <c:v>3.7553999999999997E-2</c:v>
                </c:pt>
                <c:pt idx="62705">
                  <c:v>3.8271899999999998E-2</c:v>
                </c:pt>
                <c:pt idx="62706">
                  <c:v>3.8552599999999999E-2</c:v>
                </c:pt>
                <c:pt idx="62707">
                  <c:v>3.9250399999999998E-2</c:v>
                </c:pt>
                <c:pt idx="62708">
                  <c:v>3.9866400000000003E-2</c:v>
                </c:pt>
                <c:pt idx="62709">
                  <c:v>4.0107499999999997E-2</c:v>
                </c:pt>
                <c:pt idx="62710">
                  <c:v>4.0871699999999997E-2</c:v>
                </c:pt>
                <c:pt idx="62711">
                  <c:v>4.11568E-2</c:v>
                </c:pt>
                <c:pt idx="62712">
                  <c:v>4.1640000000000003E-2</c:v>
                </c:pt>
                <c:pt idx="62713">
                  <c:v>4.2008499999999997E-2</c:v>
                </c:pt>
                <c:pt idx="62714">
                  <c:v>4.24128E-2</c:v>
                </c:pt>
                <c:pt idx="62715">
                  <c:v>4.2663699999999999E-2</c:v>
                </c:pt>
                <c:pt idx="62716">
                  <c:v>4.3232899999999998E-2</c:v>
                </c:pt>
                <c:pt idx="62717">
                  <c:v>4.3314600000000002E-2</c:v>
                </c:pt>
                <c:pt idx="62718">
                  <c:v>4.3819999999999998E-2</c:v>
                </c:pt>
                <c:pt idx="62719">
                  <c:v>4.4393200000000001E-2</c:v>
                </c:pt>
                <c:pt idx="62720">
                  <c:v>4.4678799999999998E-2</c:v>
                </c:pt>
                <c:pt idx="62721">
                  <c:v>4.5180600000000001E-2</c:v>
                </c:pt>
                <c:pt idx="62722">
                  <c:v>4.5230699999999999E-2</c:v>
                </c:pt>
                <c:pt idx="62723">
                  <c:v>4.57165E-2</c:v>
                </c:pt>
                <c:pt idx="62724">
                  <c:v>4.6131800000000001E-2</c:v>
                </c:pt>
                <c:pt idx="62725">
                  <c:v>4.6187199999999998E-2</c:v>
                </c:pt>
                <c:pt idx="62726">
                  <c:v>4.6689799999999997E-2</c:v>
                </c:pt>
                <c:pt idx="62727">
                  <c:v>4.6897399999999999E-2</c:v>
                </c:pt>
                <c:pt idx="62728">
                  <c:v>4.7135000000000003E-2</c:v>
                </c:pt>
                <c:pt idx="62729">
                  <c:v>4.7585700000000002E-2</c:v>
                </c:pt>
                <c:pt idx="62730">
                  <c:v>4.7834099999999997E-2</c:v>
                </c:pt>
                <c:pt idx="62731">
                  <c:v>4.8094100000000001E-2</c:v>
                </c:pt>
                <c:pt idx="62732">
                  <c:v>4.83033E-2</c:v>
                </c:pt>
                <c:pt idx="62733">
                  <c:v>4.82386E-2</c:v>
                </c:pt>
                <c:pt idx="62734">
                  <c:v>4.8512100000000002E-2</c:v>
                </c:pt>
                <c:pt idx="62735">
                  <c:v>4.8680300000000003E-2</c:v>
                </c:pt>
                <c:pt idx="62736">
                  <c:v>4.8877700000000003E-2</c:v>
                </c:pt>
                <c:pt idx="62737">
                  <c:v>4.91575E-2</c:v>
                </c:pt>
                <c:pt idx="62738">
                  <c:v>4.9080800000000001E-2</c:v>
                </c:pt>
                <c:pt idx="62739">
                  <c:v>4.9450599999999997E-2</c:v>
                </c:pt>
                <c:pt idx="62740">
                  <c:v>4.9553300000000002E-2</c:v>
                </c:pt>
                <c:pt idx="62741">
                  <c:v>4.9779999999999998E-2</c:v>
                </c:pt>
                <c:pt idx="62742">
                  <c:v>4.9990699999999999E-2</c:v>
                </c:pt>
                <c:pt idx="62743">
                  <c:v>5.0080699999999999E-2</c:v>
                </c:pt>
                <c:pt idx="62744">
                  <c:v>5.0023600000000001E-2</c:v>
                </c:pt>
                <c:pt idx="62745">
                  <c:v>5.02219E-2</c:v>
                </c:pt>
                <c:pt idx="62746">
                  <c:v>5.0347299999999998E-2</c:v>
                </c:pt>
                <c:pt idx="62747">
                  <c:v>5.0724900000000003E-2</c:v>
                </c:pt>
                <c:pt idx="62748">
                  <c:v>5.0499799999999997E-2</c:v>
                </c:pt>
                <c:pt idx="62749">
                  <c:v>5.0594500000000001E-2</c:v>
                </c:pt>
                <c:pt idx="62750">
                  <c:v>5.0728299999999997E-2</c:v>
                </c:pt>
                <c:pt idx="62751">
                  <c:v>5.0463099999999997E-2</c:v>
                </c:pt>
                <c:pt idx="62752">
                  <c:v>5.07214E-2</c:v>
                </c:pt>
                <c:pt idx="62753">
                  <c:v>5.0615300000000002E-2</c:v>
                </c:pt>
                <c:pt idx="62754">
                  <c:v>5.0466900000000002E-2</c:v>
                </c:pt>
                <c:pt idx="62755">
                  <c:v>5.0554300000000003E-2</c:v>
                </c:pt>
                <c:pt idx="62756">
                  <c:v>5.0342199999999997E-2</c:v>
                </c:pt>
                <c:pt idx="62757">
                  <c:v>5.0522900000000003E-2</c:v>
                </c:pt>
                <c:pt idx="62758">
                  <c:v>5.0582700000000001E-2</c:v>
                </c:pt>
                <c:pt idx="62759">
                  <c:v>5.0610200000000001E-2</c:v>
                </c:pt>
                <c:pt idx="62760">
                  <c:v>5.0638500000000003E-2</c:v>
                </c:pt>
                <c:pt idx="62761">
                  <c:v>5.0390799999999999E-2</c:v>
                </c:pt>
                <c:pt idx="62762">
                  <c:v>5.0553800000000003E-2</c:v>
                </c:pt>
                <c:pt idx="62763">
                  <c:v>5.0566600000000003E-2</c:v>
                </c:pt>
                <c:pt idx="62764">
                  <c:v>5.0096799999999997E-2</c:v>
                </c:pt>
                <c:pt idx="62765">
                  <c:v>5.0373000000000001E-2</c:v>
                </c:pt>
                <c:pt idx="62766">
                  <c:v>5.0182999999999998E-2</c:v>
                </c:pt>
                <c:pt idx="62767">
                  <c:v>5.0093499999999999E-2</c:v>
                </c:pt>
                <c:pt idx="62768">
                  <c:v>5.0070299999999998E-2</c:v>
                </c:pt>
                <c:pt idx="62769">
                  <c:v>4.9996899999999997E-2</c:v>
                </c:pt>
                <c:pt idx="62770">
                  <c:v>4.9959799999999999E-2</c:v>
                </c:pt>
                <c:pt idx="62771">
                  <c:v>4.9921699999999999E-2</c:v>
                </c:pt>
                <c:pt idx="62772">
                  <c:v>4.9857800000000001E-2</c:v>
                </c:pt>
                <c:pt idx="62773">
                  <c:v>4.9892699999999998E-2</c:v>
                </c:pt>
                <c:pt idx="62774">
                  <c:v>5.0056900000000001E-2</c:v>
                </c:pt>
                <c:pt idx="62775">
                  <c:v>4.9576000000000002E-2</c:v>
                </c:pt>
                <c:pt idx="62776">
                  <c:v>4.9621999999999999E-2</c:v>
                </c:pt>
                <c:pt idx="62777">
                  <c:v>4.9316100000000002E-2</c:v>
                </c:pt>
                <c:pt idx="62778">
                  <c:v>4.9522200000000002E-2</c:v>
                </c:pt>
                <c:pt idx="62779">
                  <c:v>4.9261899999999997E-2</c:v>
                </c:pt>
                <c:pt idx="62780">
                  <c:v>4.9075199999999999E-2</c:v>
                </c:pt>
                <c:pt idx="62781">
                  <c:v>4.91276E-2</c:v>
                </c:pt>
                <c:pt idx="62782">
                  <c:v>4.8970699999999999E-2</c:v>
                </c:pt>
                <c:pt idx="62783">
                  <c:v>4.8921399999999997E-2</c:v>
                </c:pt>
                <c:pt idx="62784">
                  <c:v>4.8902500000000002E-2</c:v>
                </c:pt>
                <c:pt idx="62785">
                  <c:v>4.8759999999999998E-2</c:v>
                </c:pt>
                <c:pt idx="62786">
                  <c:v>4.8628400000000002E-2</c:v>
                </c:pt>
                <c:pt idx="62787">
                  <c:v>4.8606000000000003E-2</c:v>
                </c:pt>
                <c:pt idx="62788">
                  <c:v>4.84051E-2</c:v>
                </c:pt>
                <c:pt idx="62789">
                  <c:v>4.8518800000000001E-2</c:v>
                </c:pt>
                <c:pt idx="62790">
                  <c:v>4.8334700000000001E-2</c:v>
                </c:pt>
                <c:pt idx="62791">
                  <c:v>4.8352199999999998E-2</c:v>
                </c:pt>
                <c:pt idx="62792">
                  <c:v>4.8400199999999997E-2</c:v>
                </c:pt>
                <c:pt idx="62793">
                  <c:v>4.8134900000000001E-2</c:v>
                </c:pt>
                <c:pt idx="62794">
                  <c:v>4.8198199999999997E-2</c:v>
                </c:pt>
                <c:pt idx="62795">
                  <c:v>4.8095100000000002E-2</c:v>
                </c:pt>
                <c:pt idx="62796">
                  <c:v>4.7974099999999999E-2</c:v>
                </c:pt>
                <c:pt idx="62797">
                  <c:v>4.7958800000000003E-2</c:v>
                </c:pt>
                <c:pt idx="62798">
                  <c:v>4.7803600000000002E-2</c:v>
                </c:pt>
                <c:pt idx="62799">
                  <c:v>4.7644600000000002E-2</c:v>
                </c:pt>
                <c:pt idx="62800">
                  <c:v>4.7886499999999999E-2</c:v>
                </c:pt>
                <c:pt idx="62801">
                  <c:v>4.7561600000000002E-2</c:v>
                </c:pt>
                <c:pt idx="62802">
                  <c:v>4.76281E-2</c:v>
                </c:pt>
                <c:pt idx="62803">
                  <c:v>4.7573699999999997E-2</c:v>
                </c:pt>
                <c:pt idx="62804">
                  <c:v>4.7540199999999998E-2</c:v>
                </c:pt>
                <c:pt idx="62805">
                  <c:v>4.7513300000000001E-2</c:v>
                </c:pt>
                <c:pt idx="62806">
                  <c:v>4.7220900000000003E-2</c:v>
                </c:pt>
                <c:pt idx="62807">
                  <c:v>4.7296900000000003E-2</c:v>
                </c:pt>
                <c:pt idx="62808">
                  <c:v>4.7340399999999998E-2</c:v>
                </c:pt>
                <c:pt idx="62809">
                  <c:v>4.7120099999999998E-2</c:v>
                </c:pt>
                <c:pt idx="62810">
                  <c:v>4.727E-2</c:v>
                </c:pt>
                <c:pt idx="62811">
                  <c:v>4.7174599999999997E-2</c:v>
                </c:pt>
                <c:pt idx="62812">
                  <c:v>4.7116699999999997E-2</c:v>
                </c:pt>
                <c:pt idx="62813">
                  <c:v>4.7039600000000001E-2</c:v>
                </c:pt>
                <c:pt idx="62814">
                  <c:v>4.6970699999999997E-2</c:v>
                </c:pt>
                <c:pt idx="62815">
                  <c:v>4.6734400000000002E-2</c:v>
                </c:pt>
                <c:pt idx="62816">
                  <c:v>4.6536800000000003E-2</c:v>
                </c:pt>
                <c:pt idx="62817">
                  <c:v>4.6349799999999997E-2</c:v>
                </c:pt>
                <c:pt idx="62818">
                  <c:v>4.6292E-2</c:v>
                </c:pt>
                <c:pt idx="62819">
                  <c:v>4.6277600000000002E-2</c:v>
                </c:pt>
                <c:pt idx="62820">
                  <c:v>4.61289E-2</c:v>
                </c:pt>
                <c:pt idx="62821">
                  <c:v>4.60589E-2</c:v>
                </c:pt>
                <c:pt idx="62822">
                  <c:v>4.6062899999999997E-2</c:v>
                </c:pt>
                <c:pt idx="62823">
                  <c:v>4.5974599999999997E-2</c:v>
                </c:pt>
                <c:pt idx="62824">
                  <c:v>4.5958400000000003E-2</c:v>
                </c:pt>
                <c:pt idx="62825">
                  <c:v>4.5695100000000002E-2</c:v>
                </c:pt>
                <c:pt idx="62826">
                  <c:v>4.5742100000000001E-2</c:v>
                </c:pt>
                <c:pt idx="62827">
                  <c:v>4.5761700000000002E-2</c:v>
                </c:pt>
                <c:pt idx="62828">
                  <c:v>4.53601E-2</c:v>
                </c:pt>
                <c:pt idx="62829">
                  <c:v>4.5478600000000001E-2</c:v>
                </c:pt>
                <c:pt idx="62830">
                  <c:v>4.52602E-2</c:v>
                </c:pt>
                <c:pt idx="62831">
                  <c:v>4.5199299999999998E-2</c:v>
                </c:pt>
                <c:pt idx="62832">
                  <c:v>4.5405300000000003E-2</c:v>
                </c:pt>
                <c:pt idx="62833">
                  <c:v>4.4943299999999999E-2</c:v>
                </c:pt>
                <c:pt idx="62834">
                  <c:v>4.5123900000000002E-2</c:v>
                </c:pt>
                <c:pt idx="62835">
                  <c:v>4.48992E-2</c:v>
                </c:pt>
                <c:pt idx="62836">
                  <c:v>4.5011599999999999E-2</c:v>
                </c:pt>
                <c:pt idx="62837">
                  <c:v>4.4867799999999999E-2</c:v>
                </c:pt>
                <c:pt idx="62838">
                  <c:v>4.4702199999999997E-2</c:v>
                </c:pt>
                <c:pt idx="62839">
                  <c:v>4.4734999999999997E-2</c:v>
                </c:pt>
                <c:pt idx="62840">
                  <c:v>4.4299699999999997E-2</c:v>
                </c:pt>
                <c:pt idx="62841">
                  <c:v>4.4328899999999997E-2</c:v>
                </c:pt>
                <c:pt idx="62842">
                  <c:v>4.4130500000000003E-2</c:v>
                </c:pt>
                <c:pt idx="62843">
                  <c:v>4.4048900000000002E-2</c:v>
                </c:pt>
                <c:pt idx="62844">
                  <c:v>4.3999400000000001E-2</c:v>
                </c:pt>
                <c:pt idx="62845">
                  <c:v>4.40001E-2</c:v>
                </c:pt>
                <c:pt idx="62846">
                  <c:v>4.3877199999999998E-2</c:v>
                </c:pt>
                <c:pt idx="62847">
                  <c:v>4.36864E-2</c:v>
                </c:pt>
                <c:pt idx="62848">
                  <c:v>4.3743600000000001E-2</c:v>
                </c:pt>
                <c:pt idx="62849">
                  <c:v>4.3431400000000002E-2</c:v>
                </c:pt>
                <c:pt idx="62850">
                  <c:v>4.35001E-2</c:v>
                </c:pt>
                <c:pt idx="62851">
                  <c:v>4.3416400000000001E-2</c:v>
                </c:pt>
                <c:pt idx="62852">
                  <c:v>4.3409099999999999E-2</c:v>
                </c:pt>
                <c:pt idx="62853">
                  <c:v>4.3271999999999998E-2</c:v>
                </c:pt>
                <c:pt idx="62854">
                  <c:v>4.3159799999999998E-2</c:v>
                </c:pt>
                <c:pt idx="62855">
                  <c:v>4.3226899999999999E-2</c:v>
                </c:pt>
                <c:pt idx="62856">
                  <c:v>4.2997100000000003E-2</c:v>
                </c:pt>
                <c:pt idx="62857">
                  <c:v>4.3093399999999997E-2</c:v>
                </c:pt>
                <c:pt idx="62858">
                  <c:v>4.3323300000000002E-2</c:v>
                </c:pt>
                <c:pt idx="62859">
                  <c:v>4.2868000000000003E-2</c:v>
                </c:pt>
                <c:pt idx="62860">
                  <c:v>4.2768300000000002E-2</c:v>
                </c:pt>
                <c:pt idx="62861">
                  <c:v>4.2783599999999998E-2</c:v>
                </c:pt>
                <c:pt idx="62862">
                  <c:v>4.2745900000000003E-2</c:v>
                </c:pt>
                <c:pt idx="62863">
                  <c:v>4.2798799999999998E-2</c:v>
                </c:pt>
                <c:pt idx="62864">
                  <c:v>4.2462399999999997E-2</c:v>
                </c:pt>
                <c:pt idx="62865">
                  <c:v>4.2614199999999998E-2</c:v>
                </c:pt>
                <c:pt idx="62866">
                  <c:v>4.2344800000000002E-2</c:v>
                </c:pt>
                <c:pt idx="62867">
                  <c:v>4.2222200000000001E-2</c:v>
                </c:pt>
                <c:pt idx="62868">
                  <c:v>4.2249799999999997E-2</c:v>
                </c:pt>
                <c:pt idx="62869">
                  <c:v>4.21413E-2</c:v>
                </c:pt>
                <c:pt idx="62870">
                  <c:v>4.1901500000000001E-2</c:v>
                </c:pt>
                <c:pt idx="62871">
                  <c:v>4.1853599999999998E-2</c:v>
                </c:pt>
                <c:pt idx="62872">
                  <c:v>4.1530400000000002E-2</c:v>
                </c:pt>
                <c:pt idx="62873">
                  <c:v>4.1746999999999999E-2</c:v>
                </c:pt>
                <c:pt idx="62874">
                  <c:v>4.1738900000000002E-2</c:v>
                </c:pt>
                <c:pt idx="62875">
                  <c:v>4.1650699999999999E-2</c:v>
                </c:pt>
                <c:pt idx="62876">
                  <c:v>4.1464899999999999E-2</c:v>
                </c:pt>
                <c:pt idx="62877">
                  <c:v>4.1545699999999998E-2</c:v>
                </c:pt>
                <c:pt idx="62878">
                  <c:v>4.1286099999999999E-2</c:v>
                </c:pt>
                <c:pt idx="62879">
                  <c:v>4.1022799999999998E-2</c:v>
                </c:pt>
                <c:pt idx="62880">
                  <c:v>4.0908199999999999E-2</c:v>
                </c:pt>
                <c:pt idx="62881">
                  <c:v>4.0672899999999998E-2</c:v>
                </c:pt>
                <c:pt idx="62882">
                  <c:v>4.0516900000000002E-2</c:v>
                </c:pt>
                <c:pt idx="62883">
                  <c:v>4.02999E-2</c:v>
                </c:pt>
                <c:pt idx="62884">
                  <c:v>4.0254100000000001E-2</c:v>
                </c:pt>
                <c:pt idx="62885">
                  <c:v>4.0232400000000001E-2</c:v>
                </c:pt>
                <c:pt idx="62886">
                  <c:v>3.9659800000000002E-2</c:v>
                </c:pt>
                <c:pt idx="62887">
                  <c:v>3.9710000000000002E-2</c:v>
                </c:pt>
                <c:pt idx="62888">
                  <c:v>3.9349799999999997E-2</c:v>
                </c:pt>
                <c:pt idx="62889">
                  <c:v>3.9266799999999998E-2</c:v>
                </c:pt>
                <c:pt idx="62890">
                  <c:v>3.9074299999999999E-2</c:v>
                </c:pt>
                <c:pt idx="62891">
                  <c:v>3.8635200000000001E-2</c:v>
                </c:pt>
                <c:pt idx="62892">
                  <c:v>3.8517200000000001E-2</c:v>
                </c:pt>
                <c:pt idx="62893">
                  <c:v>3.8173800000000001E-2</c:v>
                </c:pt>
                <c:pt idx="62894">
                  <c:v>3.7915299999999999E-2</c:v>
                </c:pt>
                <c:pt idx="62895">
                  <c:v>3.7780500000000002E-2</c:v>
                </c:pt>
                <c:pt idx="62896">
                  <c:v>3.7381400000000002E-2</c:v>
                </c:pt>
                <c:pt idx="62897">
                  <c:v>3.70213E-2</c:v>
                </c:pt>
                <c:pt idx="62898">
                  <c:v>3.6823599999999998E-2</c:v>
                </c:pt>
                <c:pt idx="62899">
                  <c:v>3.6479699999999997E-2</c:v>
                </c:pt>
                <c:pt idx="62900">
                  <c:v>3.6395299999999998E-2</c:v>
                </c:pt>
                <c:pt idx="62901">
                  <c:v>3.5949500000000002E-2</c:v>
                </c:pt>
                <c:pt idx="62902">
                  <c:v>3.5512500000000002E-2</c:v>
                </c:pt>
                <c:pt idx="62903">
                  <c:v>3.5412300000000001E-2</c:v>
                </c:pt>
                <c:pt idx="62904">
                  <c:v>3.50006E-2</c:v>
                </c:pt>
                <c:pt idx="62905">
                  <c:v>3.46577E-2</c:v>
                </c:pt>
                <c:pt idx="62906">
                  <c:v>3.4234599999999997E-2</c:v>
                </c:pt>
                <c:pt idx="62907">
                  <c:v>3.3963E-2</c:v>
                </c:pt>
                <c:pt idx="62908">
                  <c:v>3.3539699999999999E-2</c:v>
                </c:pt>
                <c:pt idx="62909">
                  <c:v>3.3141200000000003E-2</c:v>
                </c:pt>
                <c:pt idx="62910">
                  <c:v>3.2768899999999997E-2</c:v>
                </c:pt>
                <c:pt idx="62911">
                  <c:v>3.2460599999999999E-2</c:v>
                </c:pt>
                <c:pt idx="62912">
                  <c:v>3.1893199999999997E-2</c:v>
                </c:pt>
                <c:pt idx="62913">
                  <c:v>3.1586000000000003E-2</c:v>
                </c:pt>
                <c:pt idx="62914">
                  <c:v>3.13026E-2</c:v>
                </c:pt>
                <c:pt idx="62915">
                  <c:v>3.0823400000000001E-2</c:v>
                </c:pt>
                <c:pt idx="62916">
                  <c:v>3.0596700000000001E-2</c:v>
                </c:pt>
                <c:pt idx="62917">
                  <c:v>3.00407E-2</c:v>
                </c:pt>
                <c:pt idx="62918">
                  <c:v>2.9615699999999998E-2</c:v>
                </c:pt>
                <c:pt idx="62919">
                  <c:v>2.9184999999999999E-2</c:v>
                </c:pt>
                <c:pt idx="62920">
                  <c:v>2.8661699999999998E-2</c:v>
                </c:pt>
                <c:pt idx="62921">
                  <c:v>2.8379399999999999E-2</c:v>
                </c:pt>
                <c:pt idx="62922">
                  <c:v>2.7952899999999999E-2</c:v>
                </c:pt>
                <c:pt idx="62923">
                  <c:v>2.7325499999999999E-2</c:v>
                </c:pt>
                <c:pt idx="62924">
                  <c:v>2.70537E-2</c:v>
                </c:pt>
                <c:pt idx="62925">
                  <c:v>2.6423599999999998E-2</c:v>
                </c:pt>
                <c:pt idx="62926">
                  <c:v>2.6160699999999999E-2</c:v>
                </c:pt>
                <c:pt idx="62927">
                  <c:v>2.5732999999999999E-2</c:v>
                </c:pt>
                <c:pt idx="62928">
                  <c:v>2.5121899999999999E-2</c:v>
                </c:pt>
                <c:pt idx="62929">
                  <c:v>2.4951500000000001E-2</c:v>
                </c:pt>
                <c:pt idx="62930">
                  <c:v>2.4214800000000002E-2</c:v>
                </c:pt>
                <c:pt idx="62931">
                  <c:v>2.3831700000000001E-2</c:v>
                </c:pt>
                <c:pt idx="62932">
                  <c:v>2.3429800000000001E-2</c:v>
                </c:pt>
                <c:pt idx="62933">
                  <c:v>2.27475E-2</c:v>
                </c:pt>
                <c:pt idx="62934">
                  <c:v>2.2411400000000001E-2</c:v>
                </c:pt>
                <c:pt idx="62935">
                  <c:v>2.2097100000000001E-2</c:v>
                </c:pt>
                <c:pt idx="62936">
                  <c:v>2.1461299999999999E-2</c:v>
                </c:pt>
                <c:pt idx="62937">
                  <c:v>2.1219700000000001E-2</c:v>
                </c:pt>
                <c:pt idx="62938">
                  <c:v>2.0762300000000001E-2</c:v>
                </c:pt>
                <c:pt idx="62939">
                  <c:v>2.00865E-2</c:v>
                </c:pt>
                <c:pt idx="62940">
                  <c:v>1.9811100000000002E-2</c:v>
                </c:pt>
                <c:pt idx="62941">
                  <c:v>1.9354300000000001E-2</c:v>
                </c:pt>
                <c:pt idx="62942">
                  <c:v>1.8982800000000001E-2</c:v>
                </c:pt>
                <c:pt idx="62943">
                  <c:v>1.8268099999999999E-2</c:v>
                </c:pt>
                <c:pt idx="62944">
                  <c:v>1.75219E-2</c:v>
                </c:pt>
                <c:pt idx="62945">
                  <c:v>1.7427100000000001E-2</c:v>
                </c:pt>
                <c:pt idx="62946">
                  <c:v>1.66392E-2</c:v>
                </c:pt>
                <c:pt idx="62947">
                  <c:v>1.6272499999999999E-2</c:v>
                </c:pt>
                <c:pt idx="62948">
                  <c:v>1.5951300000000002E-2</c:v>
                </c:pt>
                <c:pt idx="62949">
                  <c:v>1.52587E-2</c:v>
                </c:pt>
                <c:pt idx="62950">
                  <c:v>1.46906E-2</c:v>
                </c:pt>
                <c:pt idx="62951">
                  <c:v>1.4243E-2</c:v>
                </c:pt>
                <c:pt idx="62952">
                  <c:v>1.38473E-2</c:v>
                </c:pt>
                <c:pt idx="62953">
                  <c:v>1.32803E-2</c:v>
                </c:pt>
                <c:pt idx="62954">
                  <c:v>1.25249E-2</c:v>
                </c:pt>
                <c:pt idx="62955">
                  <c:v>1.23654E-2</c:v>
                </c:pt>
                <c:pt idx="62956">
                  <c:v>1.16968E-2</c:v>
                </c:pt>
                <c:pt idx="62957">
                  <c:v>1.10688E-2</c:v>
                </c:pt>
                <c:pt idx="62958">
                  <c:v>1.08395E-2</c:v>
                </c:pt>
                <c:pt idx="62959">
                  <c:v>1.0102E-2</c:v>
                </c:pt>
                <c:pt idx="62960">
                  <c:v>9.6330800000000005E-3</c:v>
                </c:pt>
                <c:pt idx="62961">
                  <c:v>8.8752599999999994E-3</c:v>
                </c:pt>
                <c:pt idx="62962">
                  <c:v>8.4531299999999997E-3</c:v>
                </c:pt>
                <c:pt idx="62963">
                  <c:v>7.95533E-3</c:v>
                </c:pt>
                <c:pt idx="62964">
                  <c:v>7.37246E-3</c:v>
                </c:pt>
                <c:pt idx="62965">
                  <c:v>6.8266899999999998E-3</c:v>
                </c:pt>
                <c:pt idx="62966">
                  <c:v>6.2050600000000001E-3</c:v>
                </c:pt>
                <c:pt idx="62967">
                  <c:v>5.8080800000000002E-3</c:v>
                </c:pt>
                <c:pt idx="62968">
                  <c:v>5.3458100000000003E-3</c:v>
                </c:pt>
                <c:pt idx="62969">
                  <c:v>4.9311399999999997E-3</c:v>
                </c:pt>
                <c:pt idx="62970">
                  <c:v>4.0174099999999999E-3</c:v>
                </c:pt>
                <c:pt idx="62971">
                  <c:v>3.66213E-3</c:v>
                </c:pt>
                <c:pt idx="62972">
                  <c:v>3.0705099999999998E-3</c:v>
                </c:pt>
                <c:pt idx="62973">
                  <c:v>2.4877300000000001E-3</c:v>
                </c:pt>
                <c:pt idx="62974">
                  <c:v>2.3382099999999999E-3</c:v>
                </c:pt>
                <c:pt idx="62975">
                  <c:v>1.25213E-3</c:v>
                </c:pt>
                <c:pt idx="62976">
                  <c:v>9.75099E-4</c:v>
                </c:pt>
                <c:pt idx="62977">
                  <c:v>3.4024599999999999E-4</c:v>
                </c:pt>
                <c:pt idx="62978">
                  <c:v>-2.22112E-4</c:v>
                </c:pt>
                <c:pt idx="62979">
                  <c:v>-6.3004800000000002E-4</c:v>
                </c:pt>
                <c:pt idx="62980">
                  <c:v>-1.3150200000000001E-3</c:v>
                </c:pt>
                <c:pt idx="62981">
                  <c:v>-1.8618899999999999E-3</c:v>
                </c:pt>
                <c:pt idx="62982">
                  <c:v>-2.47094E-3</c:v>
                </c:pt>
                <c:pt idx="62983">
                  <c:v>-3.12342E-3</c:v>
                </c:pt>
                <c:pt idx="62984">
                  <c:v>-3.3691900000000002E-3</c:v>
                </c:pt>
                <c:pt idx="62985">
                  <c:v>-4.0954700000000004E-3</c:v>
                </c:pt>
                <c:pt idx="62986">
                  <c:v>-4.6315200000000001E-3</c:v>
                </c:pt>
                <c:pt idx="62987">
                  <c:v>-5.0648100000000003E-3</c:v>
                </c:pt>
                <c:pt idx="62988">
                  <c:v>-5.7533100000000002E-3</c:v>
                </c:pt>
                <c:pt idx="62989">
                  <c:v>-6.1207299999999996E-3</c:v>
                </c:pt>
                <c:pt idx="62990">
                  <c:v>-6.4502600000000002E-3</c:v>
                </c:pt>
                <c:pt idx="62991">
                  <c:v>-7.1399300000000001E-3</c:v>
                </c:pt>
                <c:pt idx="62992">
                  <c:v>-7.5945600000000002E-3</c:v>
                </c:pt>
                <c:pt idx="62993">
                  <c:v>-8.3256700000000003E-3</c:v>
                </c:pt>
                <c:pt idx="62994">
                  <c:v>-8.8402800000000007E-3</c:v>
                </c:pt>
                <c:pt idx="62995">
                  <c:v>-9.4052800000000002E-3</c:v>
                </c:pt>
                <c:pt idx="62996">
                  <c:v>-9.9342100000000006E-3</c:v>
                </c:pt>
                <c:pt idx="62997">
                  <c:v>-1.0528600000000001E-2</c:v>
                </c:pt>
                <c:pt idx="62998">
                  <c:v>-1.10928E-2</c:v>
                </c:pt>
                <c:pt idx="62999">
                  <c:v>-1.1599699999999999E-2</c:v>
                </c:pt>
                <c:pt idx="63000">
                  <c:v>-1.21093E-2</c:v>
                </c:pt>
                <c:pt idx="63001">
                  <c:v>-1.2683E-2</c:v>
                </c:pt>
                <c:pt idx="63002">
                  <c:v>-1.3231400000000001E-2</c:v>
                </c:pt>
                <c:pt idx="63003">
                  <c:v>-1.3713400000000001E-2</c:v>
                </c:pt>
                <c:pt idx="63004">
                  <c:v>-1.4539E-2</c:v>
                </c:pt>
                <c:pt idx="63005">
                  <c:v>-1.46733E-2</c:v>
                </c:pt>
                <c:pt idx="63006">
                  <c:v>-1.5332500000000001E-2</c:v>
                </c:pt>
                <c:pt idx="63007">
                  <c:v>-1.5829800000000002E-2</c:v>
                </c:pt>
                <c:pt idx="63008">
                  <c:v>-1.6434899999999999E-2</c:v>
                </c:pt>
                <c:pt idx="63009">
                  <c:v>-1.6994800000000001E-2</c:v>
                </c:pt>
                <c:pt idx="63010">
                  <c:v>-1.73396E-2</c:v>
                </c:pt>
                <c:pt idx="63011">
                  <c:v>-1.7739100000000001E-2</c:v>
                </c:pt>
                <c:pt idx="63012">
                  <c:v>-1.8313099999999999E-2</c:v>
                </c:pt>
                <c:pt idx="63013">
                  <c:v>-1.88212E-2</c:v>
                </c:pt>
                <c:pt idx="63014">
                  <c:v>-1.93686E-2</c:v>
                </c:pt>
                <c:pt idx="63015">
                  <c:v>-1.98312E-2</c:v>
                </c:pt>
                <c:pt idx="63016">
                  <c:v>-2.02718E-2</c:v>
                </c:pt>
                <c:pt idx="63017">
                  <c:v>-2.08244E-2</c:v>
                </c:pt>
                <c:pt idx="63018">
                  <c:v>-2.1180500000000001E-2</c:v>
                </c:pt>
                <c:pt idx="63019">
                  <c:v>-2.1782699999999999E-2</c:v>
                </c:pt>
                <c:pt idx="63020">
                  <c:v>-2.2390899999999998E-2</c:v>
                </c:pt>
                <c:pt idx="63021">
                  <c:v>-2.2858699999999999E-2</c:v>
                </c:pt>
                <c:pt idx="63022">
                  <c:v>-2.3047999999999999E-2</c:v>
                </c:pt>
                <c:pt idx="63023">
                  <c:v>-2.38715E-2</c:v>
                </c:pt>
                <c:pt idx="63024">
                  <c:v>-2.4549700000000001E-2</c:v>
                </c:pt>
                <c:pt idx="63025">
                  <c:v>-2.5126099999999998E-2</c:v>
                </c:pt>
                <c:pt idx="63026">
                  <c:v>-2.5387799999999999E-2</c:v>
                </c:pt>
                <c:pt idx="63027">
                  <c:v>-2.58269E-2</c:v>
                </c:pt>
                <c:pt idx="63028">
                  <c:v>-2.6469199999999998E-2</c:v>
                </c:pt>
                <c:pt idx="63029">
                  <c:v>-2.6759100000000001E-2</c:v>
                </c:pt>
                <c:pt idx="63030">
                  <c:v>-2.7575800000000001E-2</c:v>
                </c:pt>
                <c:pt idx="63031">
                  <c:v>-2.7813600000000001E-2</c:v>
                </c:pt>
                <c:pt idx="63032">
                  <c:v>-2.84411E-2</c:v>
                </c:pt>
                <c:pt idx="63033">
                  <c:v>-2.9011800000000001E-2</c:v>
                </c:pt>
                <c:pt idx="63034">
                  <c:v>-2.9543799999999999E-2</c:v>
                </c:pt>
                <c:pt idx="63035">
                  <c:v>-3.0130500000000001E-2</c:v>
                </c:pt>
                <c:pt idx="63036">
                  <c:v>-3.05156E-2</c:v>
                </c:pt>
                <c:pt idx="63037">
                  <c:v>-3.1033700000000001E-2</c:v>
                </c:pt>
                <c:pt idx="63038">
                  <c:v>-3.1313300000000002E-2</c:v>
                </c:pt>
                <c:pt idx="63039">
                  <c:v>-3.1922100000000002E-2</c:v>
                </c:pt>
                <c:pt idx="63040">
                  <c:v>-3.23827E-2</c:v>
                </c:pt>
                <c:pt idx="63041">
                  <c:v>-3.3254300000000001E-2</c:v>
                </c:pt>
                <c:pt idx="63042">
                  <c:v>-3.3251099999999999E-2</c:v>
                </c:pt>
                <c:pt idx="63043">
                  <c:v>-3.3871100000000001E-2</c:v>
                </c:pt>
                <c:pt idx="63044">
                  <c:v>-3.4378499999999999E-2</c:v>
                </c:pt>
                <c:pt idx="63045">
                  <c:v>-3.4850300000000001E-2</c:v>
                </c:pt>
                <c:pt idx="63046">
                  <c:v>-3.5618700000000003E-2</c:v>
                </c:pt>
                <c:pt idx="63047">
                  <c:v>-3.5778799999999999E-2</c:v>
                </c:pt>
                <c:pt idx="63048">
                  <c:v>-3.6319900000000002E-2</c:v>
                </c:pt>
                <c:pt idx="63049">
                  <c:v>-3.6727200000000002E-2</c:v>
                </c:pt>
                <c:pt idx="63050">
                  <c:v>-3.7352200000000002E-2</c:v>
                </c:pt>
                <c:pt idx="63051">
                  <c:v>-3.7839299999999999E-2</c:v>
                </c:pt>
                <c:pt idx="63052">
                  <c:v>-3.82317E-2</c:v>
                </c:pt>
                <c:pt idx="63053">
                  <c:v>-3.8476200000000002E-2</c:v>
                </c:pt>
                <c:pt idx="63054">
                  <c:v>-3.9154899999999999E-2</c:v>
                </c:pt>
                <c:pt idx="63055">
                  <c:v>-3.9466099999999997E-2</c:v>
                </c:pt>
                <c:pt idx="63056">
                  <c:v>-3.9872699999999997E-2</c:v>
                </c:pt>
                <c:pt idx="63057">
                  <c:v>-4.0428600000000002E-2</c:v>
                </c:pt>
                <c:pt idx="63058">
                  <c:v>-4.0459599999999998E-2</c:v>
                </c:pt>
                <c:pt idx="63059">
                  <c:v>-4.1234399999999997E-2</c:v>
                </c:pt>
                <c:pt idx="63060">
                  <c:v>-4.1674900000000001E-2</c:v>
                </c:pt>
                <c:pt idx="63061">
                  <c:v>-4.2134699999999997E-2</c:v>
                </c:pt>
                <c:pt idx="63062">
                  <c:v>-4.2655800000000001E-2</c:v>
                </c:pt>
                <c:pt idx="63063">
                  <c:v>-4.2779299999999999E-2</c:v>
                </c:pt>
                <c:pt idx="63064">
                  <c:v>-4.3303399999999999E-2</c:v>
                </c:pt>
                <c:pt idx="63065">
                  <c:v>-4.3834199999999997E-2</c:v>
                </c:pt>
                <c:pt idx="63066">
                  <c:v>-4.4135599999999997E-2</c:v>
                </c:pt>
                <c:pt idx="63067">
                  <c:v>-4.4524599999999998E-2</c:v>
                </c:pt>
                <c:pt idx="63068">
                  <c:v>-4.4842899999999998E-2</c:v>
                </c:pt>
                <c:pt idx="63069">
                  <c:v>-4.5084199999999998E-2</c:v>
                </c:pt>
                <c:pt idx="63070">
                  <c:v>-4.5584800000000002E-2</c:v>
                </c:pt>
                <c:pt idx="63071">
                  <c:v>-4.5854899999999997E-2</c:v>
                </c:pt>
                <c:pt idx="63072">
                  <c:v>-4.6620700000000001E-2</c:v>
                </c:pt>
                <c:pt idx="63073">
                  <c:v>-4.6785599999999997E-2</c:v>
                </c:pt>
                <c:pt idx="63074">
                  <c:v>-4.7028100000000003E-2</c:v>
                </c:pt>
                <c:pt idx="63075">
                  <c:v>-4.7511999999999999E-2</c:v>
                </c:pt>
                <c:pt idx="63076">
                  <c:v>-4.7686100000000002E-2</c:v>
                </c:pt>
                <c:pt idx="63077">
                  <c:v>-4.8151899999999997E-2</c:v>
                </c:pt>
                <c:pt idx="63078">
                  <c:v>-4.8574399999999997E-2</c:v>
                </c:pt>
                <c:pt idx="63079">
                  <c:v>-4.8763000000000001E-2</c:v>
                </c:pt>
                <c:pt idx="63080">
                  <c:v>-4.90482E-2</c:v>
                </c:pt>
                <c:pt idx="63081">
                  <c:v>-4.9522400000000001E-2</c:v>
                </c:pt>
                <c:pt idx="63082">
                  <c:v>-4.9841400000000001E-2</c:v>
                </c:pt>
                <c:pt idx="63083">
                  <c:v>-5.0172899999999999E-2</c:v>
                </c:pt>
                <c:pt idx="63084">
                  <c:v>-5.0334799999999999E-2</c:v>
                </c:pt>
                <c:pt idx="63085">
                  <c:v>-5.0772499999999998E-2</c:v>
                </c:pt>
                <c:pt idx="63086">
                  <c:v>-5.1123200000000001E-2</c:v>
                </c:pt>
                <c:pt idx="63087">
                  <c:v>-5.1244999999999999E-2</c:v>
                </c:pt>
                <c:pt idx="63088">
                  <c:v>-5.1718300000000002E-2</c:v>
                </c:pt>
                <c:pt idx="63089">
                  <c:v>-5.1853000000000003E-2</c:v>
                </c:pt>
                <c:pt idx="63090">
                  <c:v>-5.2023199999999999E-2</c:v>
                </c:pt>
                <c:pt idx="63091">
                  <c:v>-5.26113E-2</c:v>
                </c:pt>
                <c:pt idx="63092">
                  <c:v>-5.25418E-2</c:v>
                </c:pt>
                <c:pt idx="63093">
                  <c:v>-5.2846299999999999E-2</c:v>
                </c:pt>
                <c:pt idx="63094">
                  <c:v>-5.3171299999999998E-2</c:v>
                </c:pt>
                <c:pt idx="63095">
                  <c:v>-5.3392500000000002E-2</c:v>
                </c:pt>
                <c:pt idx="63096">
                  <c:v>-5.37032E-2</c:v>
                </c:pt>
                <c:pt idx="63097">
                  <c:v>-5.3962700000000002E-2</c:v>
                </c:pt>
                <c:pt idx="63098">
                  <c:v>-5.4256100000000002E-2</c:v>
                </c:pt>
                <c:pt idx="63099">
                  <c:v>-5.4568100000000001E-2</c:v>
                </c:pt>
                <c:pt idx="63100">
                  <c:v>-5.4760299999999998E-2</c:v>
                </c:pt>
                <c:pt idx="63101">
                  <c:v>-5.5150100000000001E-2</c:v>
                </c:pt>
                <c:pt idx="63102">
                  <c:v>-5.5211299999999998E-2</c:v>
                </c:pt>
                <c:pt idx="63103">
                  <c:v>-5.5433099999999999E-2</c:v>
                </c:pt>
                <c:pt idx="63104">
                  <c:v>-5.5874600000000003E-2</c:v>
                </c:pt>
                <c:pt idx="63105">
                  <c:v>-5.5930500000000001E-2</c:v>
                </c:pt>
                <c:pt idx="63106">
                  <c:v>-5.6084799999999997E-2</c:v>
                </c:pt>
                <c:pt idx="63107">
                  <c:v>-5.6303300000000001E-2</c:v>
                </c:pt>
                <c:pt idx="63108">
                  <c:v>-5.6791099999999997E-2</c:v>
                </c:pt>
                <c:pt idx="63109">
                  <c:v>-5.6812799999999997E-2</c:v>
                </c:pt>
                <c:pt idx="63110">
                  <c:v>-5.7185E-2</c:v>
                </c:pt>
                <c:pt idx="63111">
                  <c:v>-5.7287600000000001E-2</c:v>
                </c:pt>
                <c:pt idx="63112">
                  <c:v>-5.7676900000000003E-2</c:v>
                </c:pt>
                <c:pt idx="63113">
                  <c:v>-5.7778200000000002E-2</c:v>
                </c:pt>
                <c:pt idx="63114">
                  <c:v>-5.8077900000000002E-2</c:v>
                </c:pt>
                <c:pt idx="63115">
                  <c:v>-5.8379899999999998E-2</c:v>
                </c:pt>
                <c:pt idx="63116">
                  <c:v>-5.8267100000000002E-2</c:v>
                </c:pt>
                <c:pt idx="63117">
                  <c:v>-5.8684300000000002E-2</c:v>
                </c:pt>
                <c:pt idx="63118">
                  <c:v>-5.8864800000000002E-2</c:v>
                </c:pt>
                <c:pt idx="63119">
                  <c:v>-5.89895E-2</c:v>
                </c:pt>
                <c:pt idx="63120">
                  <c:v>-5.9209299999999999E-2</c:v>
                </c:pt>
                <c:pt idx="63121">
                  <c:v>-5.9371800000000002E-2</c:v>
                </c:pt>
                <c:pt idx="63122">
                  <c:v>-5.9597200000000003E-2</c:v>
                </c:pt>
                <c:pt idx="63123">
                  <c:v>-5.9850399999999998E-2</c:v>
                </c:pt>
                <c:pt idx="63124">
                  <c:v>-5.9811599999999999E-2</c:v>
                </c:pt>
                <c:pt idx="63125">
                  <c:v>-6.0354999999999999E-2</c:v>
                </c:pt>
                <c:pt idx="63126">
                  <c:v>-6.0435099999999999E-2</c:v>
                </c:pt>
                <c:pt idx="63127">
                  <c:v>-6.0526000000000003E-2</c:v>
                </c:pt>
                <c:pt idx="63128">
                  <c:v>-6.07573E-2</c:v>
                </c:pt>
                <c:pt idx="63129">
                  <c:v>-6.0713099999999999E-2</c:v>
                </c:pt>
                <c:pt idx="63130">
                  <c:v>-6.1016099999999997E-2</c:v>
                </c:pt>
                <c:pt idx="63131">
                  <c:v>-6.1000499999999999E-2</c:v>
                </c:pt>
                <c:pt idx="63132">
                  <c:v>-6.1077199999999998E-2</c:v>
                </c:pt>
                <c:pt idx="63133">
                  <c:v>-6.1052500000000003E-2</c:v>
                </c:pt>
                <c:pt idx="63134">
                  <c:v>-6.1150700000000002E-2</c:v>
                </c:pt>
                <c:pt idx="63135">
                  <c:v>-6.1112100000000003E-2</c:v>
                </c:pt>
                <c:pt idx="63136">
                  <c:v>-6.1370899999999999E-2</c:v>
                </c:pt>
                <c:pt idx="63137">
                  <c:v>-6.1437499999999999E-2</c:v>
                </c:pt>
                <c:pt idx="63138">
                  <c:v>-6.14624E-2</c:v>
                </c:pt>
                <c:pt idx="63139">
                  <c:v>-6.1639800000000002E-2</c:v>
                </c:pt>
                <c:pt idx="63140">
                  <c:v>-6.1528300000000001E-2</c:v>
                </c:pt>
                <c:pt idx="63141">
                  <c:v>-6.1892900000000001E-2</c:v>
                </c:pt>
                <c:pt idx="63142">
                  <c:v>-6.1804699999999997E-2</c:v>
                </c:pt>
                <c:pt idx="63143">
                  <c:v>-6.1782900000000002E-2</c:v>
                </c:pt>
                <c:pt idx="63144">
                  <c:v>-6.19578E-2</c:v>
                </c:pt>
                <c:pt idx="63145">
                  <c:v>-6.1812800000000001E-2</c:v>
                </c:pt>
                <c:pt idx="63146">
                  <c:v>-6.19404E-2</c:v>
                </c:pt>
                <c:pt idx="63147">
                  <c:v>-6.1803799999999999E-2</c:v>
                </c:pt>
                <c:pt idx="63148">
                  <c:v>-6.1975599999999999E-2</c:v>
                </c:pt>
                <c:pt idx="63149">
                  <c:v>-6.1953000000000001E-2</c:v>
                </c:pt>
                <c:pt idx="63150">
                  <c:v>-6.1719999999999997E-2</c:v>
                </c:pt>
                <c:pt idx="63151">
                  <c:v>-6.1797600000000001E-2</c:v>
                </c:pt>
                <c:pt idx="63152">
                  <c:v>-6.1735999999999999E-2</c:v>
                </c:pt>
                <c:pt idx="63153">
                  <c:v>-6.1449499999999997E-2</c:v>
                </c:pt>
                <c:pt idx="63154">
                  <c:v>-6.14602E-2</c:v>
                </c:pt>
                <c:pt idx="63155">
                  <c:v>-6.1402699999999998E-2</c:v>
                </c:pt>
                <c:pt idx="63156">
                  <c:v>-6.12843E-2</c:v>
                </c:pt>
                <c:pt idx="63157">
                  <c:v>-6.1357599999999998E-2</c:v>
                </c:pt>
                <c:pt idx="63158">
                  <c:v>-6.1067200000000002E-2</c:v>
                </c:pt>
                <c:pt idx="63159">
                  <c:v>-6.1206799999999999E-2</c:v>
                </c:pt>
                <c:pt idx="63160">
                  <c:v>-6.0742600000000001E-2</c:v>
                </c:pt>
                <c:pt idx="63161">
                  <c:v>-6.0898000000000001E-2</c:v>
                </c:pt>
                <c:pt idx="63162">
                  <c:v>-6.0868899999999997E-2</c:v>
                </c:pt>
                <c:pt idx="63163">
                  <c:v>-6.0872500000000003E-2</c:v>
                </c:pt>
                <c:pt idx="63164">
                  <c:v>-6.0660699999999998E-2</c:v>
                </c:pt>
                <c:pt idx="63165">
                  <c:v>-6.0516800000000003E-2</c:v>
                </c:pt>
                <c:pt idx="63166">
                  <c:v>-6.0484999999999997E-2</c:v>
                </c:pt>
                <c:pt idx="63167">
                  <c:v>-6.0266E-2</c:v>
                </c:pt>
                <c:pt idx="63168">
                  <c:v>-6.0556199999999998E-2</c:v>
                </c:pt>
                <c:pt idx="63169">
                  <c:v>-6.00698E-2</c:v>
                </c:pt>
                <c:pt idx="63170">
                  <c:v>-6.0009399999999997E-2</c:v>
                </c:pt>
                <c:pt idx="63171">
                  <c:v>-5.9833900000000002E-2</c:v>
                </c:pt>
                <c:pt idx="63172">
                  <c:v>-5.9550699999999998E-2</c:v>
                </c:pt>
                <c:pt idx="63173">
                  <c:v>-5.9486900000000002E-2</c:v>
                </c:pt>
                <c:pt idx="63174">
                  <c:v>-5.9211E-2</c:v>
                </c:pt>
                <c:pt idx="63175">
                  <c:v>-5.9232399999999998E-2</c:v>
                </c:pt>
                <c:pt idx="63176">
                  <c:v>-5.8793600000000001E-2</c:v>
                </c:pt>
                <c:pt idx="63177">
                  <c:v>-5.88739E-2</c:v>
                </c:pt>
                <c:pt idx="63178">
                  <c:v>-5.8707799999999997E-2</c:v>
                </c:pt>
                <c:pt idx="63179">
                  <c:v>-5.8593699999999999E-2</c:v>
                </c:pt>
                <c:pt idx="63180">
                  <c:v>-5.8338300000000003E-2</c:v>
                </c:pt>
                <c:pt idx="63181">
                  <c:v>-5.8211699999999998E-2</c:v>
                </c:pt>
                <c:pt idx="63182">
                  <c:v>-5.8083500000000003E-2</c:v>
                </c:pt>
                <c:pt idx="63183">
                  <c:v>-5.7816600000000003E-2</c:v>
                </c:pt>
                <c:pt idx="63184">
                  <c:v>-5.7690199999999997E-2</c:v>
                </c:pt>
                <c:pt idx="63185">
                  <c:v>-5.7558499999999999E-2</c:v>
                </c:pt>
                <c:pt idx="63186">
                  <c:v>-5.7526000000000001E-2</c:v>
                </c:pt>
                <c:pt idx="63187">
                  <c:v>-5.7327099999999999E-2</c:v>
                </c:pt>
                <c:pt idx="63188">
                  <c:v>-5.7318300000000003E-2</c:v>
                </c:pt>
                <c:pt idx="63189">
                  <c:v>-5.7190400000000002E-2</c:v>
                </c:pt>
                <c:pt idx="63190">
                  <c:v>-5.6991199999999999E-2</c:v>
                </c:pt>
                <c:pt idx="63191">
                  <c:v>-5.6944399999999999E-2</c:v>
                </c:pt>
                <c:pt idx="63192">
                  <c:v>-5.6661299999999998E-2</c:v>
                </c:pt>
                <c:pt idx="63193">
                  <c:v>-5.6513300000000002E-2</c:v>
                </c:pt>
                <c:pt idx="63194">
                  <c:v>-5.6392699999999997E-2</c:v>
                </c:pt>
                <c:pt idx="63195">
                  <c:v>-5.62386E-2</c:v>
                </c:pt>
                <c:pt idx="63196">
                  <c:v>-5.6114799999999999E-2</c:v>
                </c:pt>
                <c:pt idx="63197">
                  <c:v>-5.58378E-2</c:v>
                </c:pt>
                <c:pt idx="63198">
                  <c:v>-5.5645699999999999E-2</c:v>
                </c:pt>
                <c:pt idx="63199">
                  <c:v>-5.5585599999999999E-2</c:v>
                </c:pt>
                <c:pt idx="63200">
                  <c:v>-5.5328200000000001E-2</c:v>
                </c:pt>
                <c:pt idx="63201">
                  <c:v>-5.5275299999999999E-2</c:v>
                </c:pt>
                <c:pt idx="63202">
                  <c:v>-5.5019100000000001E-2</c:v>
                </c:pt>
                <c:pt idx="63203">
                  <c:v>-5.4828799999999997E-2</c:v>
                </c:pt>
                <c:pt idx="63204">
                  <c:v>-5.459E-2</c:v>
                </c:pt>
                <c:pt idx="63205">
                  <c:v>-5.4561199999999997E-2</c:v>
                </c:pt>
                <c:pt idx="63206">
                  <c:v>-5.4309200000000002E-2</c:v>
                </c:pt>
                <c:pt idx="63207">
                  <c:v>-5.4153100000000003E-2</c:v>
                </c:pt>
                <c:pt idx="63208">
                  <c:v>-5.3957100000000001E-2</c:v>
                </c:pt>
                <c:pt idx="63209">
                  <c:v>-5.3756400000000003E-2</c:v>
                </c:pt>
                <c:pt idx="63210">
                  <c:v>-5.3762400000000002E-2</c:v>
                </c:pt>
                <c:pt idx="63211">
                  <c:v>-5.3312900000000003E-2</c:v>
                </c:pt>
                <c:pt idx="63212">
                  <c:v>-5.32404E-2</c:v>
                </c:pt>
                <c:pt idx="63213">
                  <c:v>-5.2926099999999997E-2</c:v>
                </c:pt>
                <c:pt idx="63214">
                  <c:v>-5.2779800000000002E-2</c:v>
                </c:pt>
                <c:pt idx="63215">
                  <c:v>-5.2538599999999998E-2</c:v>
                </c:pt>
                <c:pt idx="63216">
                  <c:v>-5.25348E-2</c:v>
                </c:pt>
                <c:pt idx="63217">
                  <c:v>-5.2063499999999999E-2</c:v>
                </c:pt>
                <c:pt idx="63218">
                  <c:v>-5.1929900000000001E-2</c:v>
                </c:pt>
                <c:pt idx="63219">
                  <c:v>-5.1673700000000003E-2</c:v>
                </c:pt>
                <c:pt idx="63220">
                  <c:v>-5.1424900000000003E-2</c:v>
                </c:pt>
                <c:pt idx="63221">
                  <c:v>-5.1215499999999997E-2</c:v>
                </c:pt>
                <c:pt idx="63222">
                  <c:v>-5.06256E-2</c:v>
                </c:pt>
                <c:pt idx="63223">
                  <c:v>-5.0947199999999998E-2</c:v>
                </c:pt>
                <c:pt idx="63224">
                  <c:v>-5.01816E-2</c:v>
                </c:pt>
                <c:pt idx="63225">
                  <c:v>-5.0317199999999999E-2</c:v>
                </c:pt>
                <c:pt idx="63226">
                  <c:v>-5.0027500000000003E-2</c:v>
                </c:pt>
                <c:pt idx="63227">
                  <c:v>-4.9725900000000003E-2</c:v>
                </c:pt>
                <c:pt idx="63228">
                  <c:v>-4.9569700000000001E-2</c:v>
                </c:pt>
                <c:pt idx="63229">
                  <c:v>-4.9191100000000001E-2</c:v>
                </c:pt>
                <c:pt idx="63230">
                  <c:v>-4.9047399999999998E-2</c:v>
                </c:pt>
                <c:pt idx="63231">
                  <c:v>-4.8555800000000003E-2</c:v>
                </c:pt>
                <c:pt idx="63232">
                  <c:v>-4.8492899999999999E-2</c:v>
                </c:pt>
                <c:pt idx="63233">
                  <c:v>-4.7977300000000001E-2</c:v>
                </c:pt>
                <c:pt idx="63234">
                  <c:v>-4.76894E-2</c:v>
                </c:pt>
                <c:pt idx="63235">
                  <c:v>-4.7165100000000001E-2</c:v>
                </c:pt>
                <c:pt idx="63236">
                  <c:v>-4.72647E-2</c:v>
                </c:pt>
                <c:pt idx="63237">
                  <c:v>-4.6484200000000003E-2</c:v>
                </c:pt>
                <c:pt idx="63238">
                  <c:v>-4.6192999999999998E-2</c:v>
                </c:pt>
                <c:pt idx="63239">
                  <c:v>-4.5984200000000003E-2</c:v>
                </c:pt>
                <c:pt idx="63240">
                  <c:v>-4.5679499999999998E-2</c:v>
                </c:pt>
                <c:pt idx="63241">
                  <c:v>-4.56984E-2</c:v>
                </c:pt>
                <c:pt idx="63242">
                  <c:v>-4.5044099999999997E-2</c:v>
                </c:pt>
                <c:pt idx="63243">
                  <c:v>-4.5038399999999999E-2</c:v>
                </c:pt>
                <c:pt idx="63244">
                  <c:v>-4.4401200000000002E-2</c:v>
                </c:pt>
                <c:pt idx="63245">
                  <c:v>-4.4356199999999998E-2</c:v>
                </c:pt>
                <c:pt idx="63246">
                  <c:v>-4.4150399999999999E-2</c:v>
                </c:pt>
                <c:pt idx="63247">
                  <c:v>-4.3675400000000003E-2</c:v>
                </c:pt>
                <c:pt idx="63248">
                  <c:v>-4.3161499999999998E-2</c:v>
                </c:pt>
                <c:pt idx="63249">
                  <c:v>-4.3107899999999998E-2</c:v>
                </c:pt>
                <c:pt idx="63250">
                  <c:v>-4.2698699999999999E-2</c:v>
                </c:pt>
                <c:pt idx="63251">
                  <c:v>-4.2267100000000002E-2</c:v>
                </c:pt>
                <c:pt idx="63252">
                  <c:v>-4.22125E-2</c:v>
                </c:pt>
                <c:pt idx="63253">
                  <c:v>-4.1516600000000001E-2</c:v>
                </c:pt>
                <c:pt idx="63254">
                  <c:v>-4.1512899999999998E-2</c:v>
                </c:pt>
                <c:pt idx="63255">
                  <c:v>-4.0929100000000003E-2</c:v>
                </c:pt>
                <c:pt idx="63256">
                  <c:v>-4.0857900000000003E-2</c:v>
                </c:pt>
                <c:pt idx="63257">
                  <c:v>-4.0525199999999997E-2</c:v>
                </c:pt>
                <c:pt idx="63258">
                  <c:v>-3.9765399999999999E-2</c:v>
                </c:pt>
                <c:pt idx="63259">
                  <c:v>-3.9696500000000003E-2</c:v>
                </c:pt>
                <c:pt idx="63260">
                  <c:v>-3.9376899999999999E-2</c:v>
                </c:pt>
                <c:pt idx="63261">
                  <c:v>-3.8933000000000002E-2</c:v>
                </c:pt>
                <c:pt idx="63262">
                  <c:v>-3.88352E-2</c:v>
                </c:pt>
                <c:pt idx="63263">
                  <c:v>-3.8509799999999997E-2</c:v>
                </c:pt>
                <c:pt idx="63264">
                  <c:v>-3.8127000000000001E-2</c:v>
                </c:pt>
                <c:pt idx="63265">
                  <c:v>-3.7992900000000003E-2</c:v>
                </c:pt>
                <c:pt idx="63266">
                  <c:v>-3.75751E-2</c:v>
                </c:pt>
                <c:pt idx="63267">
                  <c:v>-3.7288500000000002E-2</c:v>
                </c:pt>
                <c:pt idx="63268">
                  <c:v>-3.7013400000000002E-2</c:v>
                </c:pt>
                <c:pt idx="63269">
                  <c:v>-3.65353E-2</c:v>
                </c:pt>
                <c:pt idx="63270">
                  <c:v>-3.6437999999999998E-2</c:v>
                </c:pt>
                <c:pt idx="63271">
                  <c:v>-3.5898199999999998E-2</c:v>
                </c:pt>
                <c:pt idx="63272">
                  <c:v>-3.58278E-2</c:v>
                </c:pt>
                <c:pt idx="63273">
                  <c:v>-3.5557199999999997E-2</c:v>
                </c:pt>
                <c:pt idx="63274">
                  <c:v>-3.50158E-2</c:v>
                </c:pt>
                <c:pt idx="63275">
                  <c:v>-3.4668999999999998E-2</c:v>
                </c:pt>
                <c:pt idx="63276">
                  <c:v>-3.4367399999999999E-2</c:v>
                </c:pt>
                <c:pt idx="63277">
                  <c:v>-3.4153000000000003E-2</c:v>
                </c:pt>
                <c:pt idx="63278">
                  <c:v>-3.3865399999999997E-2</c:v>
                </c:pt>
                <c:pt idx="63279">
                  <c:v>-3.3584900000000001E-2</c:v>
                </c:pt>
                <c:pt idx="63280">
                  <c:v>-3.3415399999999998E-2</c:v>
                </c:pt>
                <c:pt idx="63281">
                  <c:v>-3.3054199999999999E-2</c:v>
                </c:pt>
                <c:pt idx="63282">
                  <c:v>-3.2811E-2</c:v>
                </c:pt>
                <c:pt idx="63283">
                  <c:v>-3.2615499999999999E-2</c:v>
                </c:pt>
                <c:pt idx="63284">
                  <c:v>-3.2294799999999999E-2</c:v>
                </c:pt>
                <c:pt idx="63285">
                  <c:v>-3.1954999999999997E-2</c:v>
                </c:pt>
                <c:pt idx="63286">
                  <c:v>-3.17611E-2</c:v>
                </c:pt>
                <c:pt idx="63287">
                  <c:v>-3.1411500000000002E-2</c:v>
                </c:pt>
                <c:pt idx="63288">
                  <c:v>-3.1145699999999998E-2</c:v>
                </c:pt>
                <c:pt idx="63289">
                  <c:v>-3.0885699999999999E-2</c:v>
                </c:pt>
                <c:pt idx="63290">
                  <c:v>-3.0720399999999998E-2</c:v>
                </c:pt>
                <c:pt idx="63291">
                  <c:v>-3.0519500000000001E-2</c:v>
                </c:pt>
                <c:pt idx="63292">
                  <c:v>-3.0028900000000001E-2</c:v>
                </c:pt>
                <c:pt idx="63293">
                  <c:v>-2.99063E-2</c:v>
                </c:pt>
                <c:pt idx="63294">
                  <c:v>-2.9658400000000001E-2</c:v>
                </c:pt>
                <c:pt idx="63295">
                  <c:v>-2.9275300000000001E-2</c:v>
                </c:pt>
                <c:pt idx="63296">
                  <c:v>-2.9230800000000001E-2</c:v>
                </c:pt>
                <c:pt idx="63297">
                  <c:v>-2.8673899999999999E-2</c:v>
                </c:pt>
                <c:pt idx="63298">
                  <c:v>-2.84335E-2</c:v>
                </c:pt>
                <c:pt idx="63299">
                  <c:v>-2.8139299999999999E-2</c:v>
                </c:pt>
                <c:pt idx="63300">
                  <c:v>-2.7897000000000002E-2</c:v>
                </c:pt>
                <c:pt idx="63301">
                  <c:v>-2.7647700000000001E-2</c:v>
                </c:pt>
                <c:pt idx="63302">
                  <c:v>-2.7291099999999999E-2</c:v>
                </c:pt>
                <c:pt idx="63303">
                  <c:v>-2.7209400000000002E-2</c:v>
                </c:pt>
                <c:pt idx="63304">
                  <c:v>-2.6905399999999999E-2</c:v>
                </c:pt>
                <c:pt idx="63305">
                  <c:v>-2.66863E-2</c:v>
                </c:pt>
                <c:pt idx="63306">
                  <c:v>-2.6303900000000002E-2</c:v>
                </c:pt>
                <c:pt idx="63307">
                  <c:v>-2.6275799999999998E-2</c:v>
                </c:pt>
                <c:pt idx="63308">
                  <c:v>-2.5720199999999999E-2</c:v>
                </c:pt>
                <c:pt idx="63309">
                  <c:v>-2.56084E-2</c:v>
                </c:pt>
                <c:pt idx="63310">
                  <c:v>-2.53812E-2</c:v>
                </c:pt>
                <c:pt idx="63311">
                  <c:v>-2.49949E-2</c:v>
                </c:pt>
                <c:pt idx="63312">
                  <c:v>-2.50569E-2</c:v>
                </c:pt>
                <c:pt idx="63313">
                  <c:v>-2.44551E-2</c:v>
                </c:pt>
                <c:pt idx="63314">
                  <c:v>-2.4379999999999999E-2</c:v>
                </c:pt>
                <c:pt idx="63315">
                  <c:v>-2.4011000000000001E-2</c:v>
                </c:pt>
                <c:pt idx="63316">
                  <c:v>-2.3966700000000001E-2</c:v>
                </c:pt>
                <c:pt idx="63317">
                  <c:v>-2.3715799999999999E-2</c:v>
                </c:pt>
                <c:pt idx="63318">
                  <c:v>-2.3265399999999999E-2</c:v>
                </c:pt>
                <c:pt idx="63319">
                  <c:v>-2.3097599999999999E-2</c:v>
                </c:pt>
                <c:pt idx="63320">
                  <c:v>-2.2896799999999998E-2</c:v>
                </c:pt>
                <c:pt idx="63321">
                  <c:v>-2.2550500000000001E-2</c:v>
                </c:pt>
                <c:pt idx="63322">
                  <c:v>-2.2429399999999999E-2</c:v>
                </c:pt>
                <c:pt idx="63323">
                  <c:v>-2.2201599999999998E-2</c:v>
                </c:pt>
                <c:pt idx="63324">
                  <c:v>-2.1893699999999999E-2</c:v>
                </c:pt>
                <c:pt idx="63325">
                  <c:v>-2.1838300000000001E-2</c:v>
                </c:pt>
                <c:pt idx="63326">
                  <c:v>-2.1478299999999999E-2</c:v>
                </c:pt>
                <c:pt idx="63327">
                  <c:v>-2.1473099999999998E-2</c:v>
                </c:pt>
                <c:pt idx="63328">
                  <c:v>-2.1078599999999999E-2</c:v>
                </c:pt>
                <c:pt idx="63329">
                  <c:v>-2.09318E-2</c:v>
                </c:pt>
                <c:pt idx="63330">
                  <c:v>-2.0769300000000001E-2</c:v>
                </c:pt>
                <c:pt idx="63331">
                  <c:v>-2.06386E-2</c:v>
                </c:pt>
                <c:pt idx="63332">
                  <c:v>-2.0251700000000001E-2</c:v>
                </c:pt>
                <c:pt idx="63333">
                  <c:v>-2.0274199999999999E-2</c:v>
                </c:pt>
                <c:pt idx="63334">
                  <c:v>-2.0170500000000001E-2</c:v>
                </c:pt>
                <c:pt idx="63335">
                  <c:v>-1.98015E-2</c:v>
                </c:pt>
                <c:pt idx="63336">
                  <c:v>-1.9625900000000002E-2</c:v>
                </c:pt>
                <c:pt idx="63337">
                  <c:v>-1.91443E-2</c:v>
                </c:pt>
                <c:pt idx="63338">
                  <c:v>-1.9316900000000001E-2</c:v>
                </c:pt>
                <c:pt idx="63339">
                  <c:v>-1.8728100000000001E-2</c:v>
                </c:pt>
                <c:pt idx="63340">
                  <c:v>-1.8793600000000001E-2</c:v>
                </c:pt>
                <c:pt idx="63341">
                  <c:v>-1.8616899999999999E-2</c:v>
                </c:pt>
                <c:pt idx="63342">
                  <c:v>-1.83444E-2</c:v>
                </c:pt>
                <c:pt idx="63343">
                  <c:v>-1.8394899999999999E-2</c:v>
                </c:pt>
                <c:pt idx="63344">
                  <c:v>-1.8199900000000001E-2</c:v>
                </c:pt>
                <c:pt idx="63345">
                  <c:v>-1.8046199999999998E-2</c:v>
                </c:pt>
                <c:pt idx="63346">
                  <c:v>-1.7939299999999998E-2</c:v>
                </c:pt>
                <c:pt idx="63347">
                  <c:v>-1.76451E-2</c:v>
                </c:pt>
                <c:pt idx="63348">
                  <c:v>-1.7456900000000001E-2</c:v>
                </c:pt>
                <c:pt idx="63349">
                  <c:v>-1.73472E-2</c:v>
                </c:pt>
                <c:pt idx="63350">
                  <c:v>-1.7047699999999999E-2</c:v>
                </c:pt>
                <c:pt idx="63351">
                  <c:v>-1.6854899999999999E-2</c:v>
                </c:pt>
                <c:pt idx="63352">
                  <c:v>-1.6477700000000001E-2</c:v>
                </c:pt>
                <c:pt idx="63353">
                  <c:v>-1.6410899999999999E-2</c:v>
                </c:pt>
                <c:pt idx="63354">
                  <c:v>-1.6314800000000001E-2</c:v>
                </c:pt>
                <c:pt idx="63355">
                  <c:v>-1.5890000000000001E-2</c:v>
                </c:pt>
                <c:pt idx="63356">
                  <c:v>-1.5999900000000001E-2</c:v>
                </c:pt>
                <c:pt idx="63357">
                  <c:v>-1.57243E-2</c:v>
                </c:pt>
                <c:pt idx="63358">
                  <c:v>-1.53239E-2</c:v>
                </c:pt>
                <c:pt idx="63359">
                  <c:v>-1.5192300000000001E-2</c:v>
                </c:pt>
                <c:pt idx="63360">
                  <c:v>-1.51612E-2</c:v>
                </c:pt>
                <c:pt idx="63361">
                  <c:v>-1.49011E-2</c:v>
                </c:pt>
                <c:pt idx="63362">
                  <c:v>-1.4737699999999999E-2</c:v>
                </c:pt>
                <c:pt idx="63363">
                  <c:v>-1.43015E-2</c:v>
                </c:pt>
                <c:pt idx="63364">
                  <c:v>-1.42858E-2</c:v>
                </c:pt>
                <c:pt idx="63365">
                  <c:v>-1.3964900000000001E-2</c:v>
                </c:pt>
                <c:pt idx="63366">
                  <c:v>-1.3677399999999999E-2</c:v>
                </c:pt>
                <c:pt idx="63367">
                  <c:v>-1.36607E-2</c:v>
                </c:pt>
                <c:pt idx="63368">
                  <c:v>-1.3339699999999999E-2</c:v>
                </c:pt>
                <c:pt idx="63369">
                  <c:v>-1.3161300000000001E-2</c:v>
                </c:pt>
                <c:pt idx="63370">
                  <c:v>-1.29415E-2</c:v>
                </c:pt>
                <c:pt idx="63371">
                  <c:v>-1.26523E-2</c:v>
                </c:pt>
                <c:pt idx="63372">
                  <c:v>-1.2548999999999999E-2</c:v>
                </c:pt>
                <c:pt idx="63373">
                  <c:v>-1.20955E-2</c:v>
                </c:pt>
                <c:pt idx="63374">
                  <c:v>-1.1941800000000001E-2</c:v>
                </c:pt>
                <c:pt idx="63375">
                  <c:v>-1.15835E-2</c:v>
                </c:pt>
                <c:pt idx="63376">
                  <c:v>-1.13182E-2</c:v>
                </c:pt>
                <c:pt idx="63377">
                  <c:v>-1.1072200000000001E-2</c:v>
                </c:pt>
                <c:pt idx="63378">
                  <c:v>-1.0843200000000001E-2</c:v>
                </c:pt>
                <c:pt idx="63379">
                  <c:v>-1.0544599999999999E-2</c:v>
                </c:pt>
                <c:pt idx="63380">
                  <c:v>-1.0355100000000001E-2</c:v>
                </c:pt>
                <c:pt idx="63381">
                  <c:v>-9.9647399999999997E-3</c:v>
                </c:pt>
                <c:pt idx="63382">
                  <c:v>-9.6736400000000007E-3</c:v>
                </c:pt>
                <c:pt idx="63383">
                  <c:v>-9.2549199999999998E-3</c:v>
                </c:pt>
                <c:pt idx="63384">
                  <c:v>-9.0842700000000002E-3</c:v>
                </c:pt>
                <c:pt idx="63385">
                  <c:v>-8.9546999999999995E-3</c:v>
                </c:pt>
                <c:pt idx="63386">
                  <c:v>-8.4484199999999999E-3</c:v>
                </c:pt>
                <c:pt idx="63387">
                  <c:v>-8.2608200000000003E-3</c:v>
                </c:pt>
                <c:pt idx="63388">
                  <c:v>-7.9923300000000006E-3</c:v>
                </c:pt>
                <c:pt idx="63389">
                  <c:v>-7.4098799999999998E-3</c:v>
                </c:pt>
                <c:pt idx="63390">
                  <c:v>-7.1750099999999999E-3</c:v>
                </c:pt>
                <c:pt idx="63391">
                  <c:v>-6.87661E-3</c:v>
                </c:pt>
                <c:pt idx="63392">
                  <c:v>-6.3370299999999996E-3</c:v>
                </c:pt>
                <c:pt idx="63393">
                  <c:v>-6.2195000000000002E-3</c:v>
                </c:pt>
                <c:pt idx="63394">
                  <c:v>-5.8027699999999996E-3</c:v>
                </c:pt>
                <c:pt idx="63395">
                  <c:v>-5.4557900000000003E-3</c:v>
                </c:pt>
                <c:pt idx="63396">
                  <c:v>-5.1655700000000004E-3</c:v>
                </c:pt>
                <c:pt idx="63397">
                  <c:v>-4.8843300000000001E-3</c:v>
                </c:pt>
                <c:pt idx="63398">
                  <c:v>-4.5282200000000003E-3</c:v>
                </c:pt>
                <c:pt idx="63399">
                  <c:v>-4.1368999999999998E-3</c:v>
                </c:pt>
                <c:pt idx="63400">
                  <c:v>-3.6744299999999998E-3</c:v>
                </c:pt>
                <c:pt idx="63401">
                  <c:v>-3.45416E-3</c:v>
                </c:pt>
                <c:pt idx="63402">
                  <c:v>-2.83016E-3</c:v>
                </c:pt>
                <c:pt idx="63403">
                  <c:v>-2.6158599999999998E-3</c:v>
                </c:pt>
                <c:pt idx="63404">
                  <c:v>-2.2024499999999999E-3</c:v>
                </c:pt>
                <c:pt idx="63405">
                  <c:v>-1.74888E-3</c:v>
                </c:pt>
                <c:pt idx="63406">
                  <c:v>-1.4184600000000001E-3</c:v>
                </c:pt>
                <c:pt idx="63407">
                  <c:v>-1.1170500000000001E-3</c:v>
                </c:pt>
                <c:pt idx="63408">
                  <c:v>-6.0713900000000003E-4</c:v>
                </c:pt>
                <c:pt idx="63409">
                  <c:v>-1.7321900000000001E-4</c:v>
                </c:pt>
                <c:pt idx="63410">
                  <c:v>2.26913E-4</c:v>
                </c:pt>
                <c:pt idx="63411">
                  <c:v>7.7838400000000002E-4</c:v>
                </c:pt>
                <c:pt idx="63412">
                  <c:v>1.4076799999999999E-3</c:v>
                </c:pt>
                <c:pt idx="63413">
                  <c:v>1.7994599999999999E-3</c:v>
                </c:pt>
                <c:pt idx="63414">
                  <c:v>2.2246599999999998E-3</c:v>
                </c:pt>
                <c:pt idx="63415">
                  <c:v>2.66118E-3</c:v>
                </c:pt>
                <c:pt idx="63416">
                  <c:v>3.4219200000000002E-3</c:v>
                </c:pt>
                <c:pt idx="63417">
                  <c:v>3.5985600000000002E-3</c:v>
                </c:pt>
                <c:pt idx="63418">
                  <c:v>4.0586900000000002E-3</c:v>
                </c:pt>
                <c:pt idx="63419">
                  <c:v>4.5994299999999998E-3</c:v>
                </c:pt>
                <c:pt idx="63420">
                  <c:v>5.1759199999999997E-3</c:v>
                </c:pt>
                <c:pt idx="63421">
                  <c:v>5.7465600000000004E-3</c:v>
                </c:pt>
                <c:pt idx="63422">
                  <c:v>5.9872299999999996E-3</c:v>
                </c:pt>
                <c:pt idx="63423">
                  <c:v>6.7427399999999997E-3</c:v>
                </c:pt>
                <c:pt idx="63424">
                  <c:v>7.2742099999999997E-3</c:v>
                </c:pt>
                <c:pt idx="63425">
                  <c:v>7.8096900000000002E-3</c:v>
                </c:pt>
                <c:pt idx="63426">
                  <c:v>8.3305099999999993E-3</c:v>
                </c:pt>
                <c:pt idx="63427">
                  <c:v>8.9154899999999999E-3</c:v>
                </c:pt>
                <c:pt idx="63428">
                  <c:v>9.4697400000000008E-3</c:v>
                </c:pt>
                <c:pt idx="63429">
                  <c:v>1.02848E-2</c:v>
                </c:pt>
                <c:pt idx="63430">
                  <c:v>1.07715E-2</c:v>
                </c:pt>
                <c:pt idx="63431">
                  <c:v>1.13542E-2</c:v>
                </c:pt>
                <c:pt idx="63432">
                  <c:v>1.2033800000000001E-2</c:v>
                </c:pt>
                <c:pt idx="63433">
                  <c:v>1.24239E-2</c:v>
                </c:pt>
                <c:pt idx="63434">
                  <c:v>1.3399299999999999E-2</c:v>
                </c:pt>
                <c:pt idx="63435">
                  <c:v>1.38671E-2</c:v>
                </c:pt>
                <c:pt idx="63436">
                  <c:v>1.4803500000000001E-2</c:v>
                </c:pt>
                <c:pt idx="63437">
                  <c:v>1.5256199999999999E-2</c:v>
                </c:pt>
                <c:pt idx="63438">
                  <c:v>1.6020599999999999E-2</c:v>
                </c:pt>
                <c:pt idx="63439">
                  <c:v>1.6718899999999998E-2</c:v>
                </c:pt>
                <c:pt idx="63440">
                  <c:v>1.7446400000000001E-2</c:v>
                </c:pt>
                <c:pt idx="63441">
                  <c:v>1.8077300000000001E-2</c:v>
                </c:pt>
                <c:pt idx="63442">
                  <c:v>1.88638E-2</c:v>
                </c:pt>
                <c:pt idx="63443">
                  <c:v>1.95858E-2</c:v>
                </c:pt>
                <c:pt idx="63444">
                  <c:v>2.0213800000000001E-2</c:v>
                </c:pt>
                <c:pt idx="63445">
                  <c:v>2.1050800000000001E-2</c:v>
                </c:pt>
                <c:pt idx="63446">
                  <c:v>2.16446E-2</c:v>
                </c:pt>
                <c:pt idx="63447">
                  <c:v>2.2589600000000001E-2</c:v>
                </c:pt>
                <c:pt idx="63448">
                  <c:v>2.3184E-2</c:v>
                </c:pt>
                <c:pt idx="63449">
                  <c:v>2.3882E-2</c:v>
                </c:pt>
                <c:pt idx="63450">
                  <c:v>2.4726999999999999E-2</c:v>
                </c:pt>
                <c:pt idx="63451">
                  <c:v>2.5566800000000001E-2</c:v>
                </c:pt>
                <c:pt idx="63452">
                  <c:v>2.6409200000000001E-2</c:v>
                </c:pt>
                <c:pt idx="63453">
                  <c:v>2.70706E-2</c:v>
                </c:pt>
                <c:pt idx="63454">
                  <c:v>2.7776800000000001E-2</c:v>
                </c:pt>
                <c:pt idx="63455">
                  <c:v>2.8719999999999999E-2</c:v>
                </c:pt>
                <c:pt idx="63456">
                  <c:v>2.9421300000000001E-2</c:v>
                </c:pt>
                <c:pt idx="63457">
                  <c:v>2.9960500000000001E-2</c:v>
                </c:pt>
                <c:pt idx="63458">
                  <c:v>3.06413E-2</c:v>
                </c:pt>
                <c:pt idx="63459">
                  <c:v>3.1329099999999999E-2</c:v>
                </c:pt>
                <c:pt idx="63460">
                  <c:v>3.2153800000000003E-2</c:v>
                </c:pt>
                <c:pt idx="63461">
                  <c:v>3.2770500000000001E-2</c:v>
                </c:pt>
                <c:pt idx="63462">
                  <c:v>3.3526500000000001E-2</c:v>
                </c:pt>
                <c:pt idx="63463">
                  <c:v>3.4407399999999998E-2</c:v>
                </c:pt>
                <c:pt idx="63464">
                  <c:v>3.4916500000000003E-2</c:v>
                </c:pt>
                <c:pt idx="63465">
                  <c:v>3.5864E-2</c:v>
                </c:pt>
                <c:pt idx="63466">
                  <c:v>3.66393E-2</c:v>
                </c:pt>
                <c:pt idx="63467">
                  <c:v>3.7500800000000001E-2</c:v>
                </c:pt>
                <c:pt idx="63468">
                  <c:v>3.7918E-2</c:v>
                </c:pt>
                <c:pt idx="63469">
                  <c:v>3.87751E-2</c:v>
                </c:pt>
                <c:pt idx="63470">
                  <c:v>3.9333800000000002E-2</c:v>
                </c:pt>
                <c:pt idx="63471">
                  <c:v>4.0117100000000003E-2</c:v>
                </c:pt>
                <c:pt idx="63472">
                  <c:v>4.0748600000000003E-2</c:v>
                </c:pt>
                <c:pt idx="63473">
                  <c:v>4.1664899999999998E-2</c:v>
                </c:pt>
                <c:pt idx="63474">
                  <c:v>4.2295100000000002E-2</c:v>
                </c:pt>
                <c:pt idx="63475">
                  <c:v>4.2709900000000002E-2</c:v>
                </c:pt>
                <c:pt idx="63476">
                  <c:v>4.3632200000000003E-2</c:v>
                </c:pt>
                <c:pt idx="63477">
                  <c:v>4.42742E-2</c:v>
                </c:pt>
                <c:pt idx="63478">
                  <c:v>4.4934700000000001E-2</c:v>
                </c:pt>
                <c:pt idx="63479">
                  <c:v>4.5730600000000003E-2</c:v>
                </c:pt>
                <c:pt idx="63480">
                  <c:v>4.6175899999999999E-2</c:v>
                </c:pt>
                <c:pt idx="63481">
                  <c:v>4.6909699999999999E-2</c:v>
                </c:pt>
                <c:pt idx="63482">
                  <c:v>4.7564599999999999E-2</c:v>
                </c:pt>
                <c:pt idx="63483">
                  <c:v>4.83308E-2</c:v>
                </c:pt>
                <c:pt idx="63484">
                  <c:v>4.8813599999999999E-2</c:v>
                </c:pt>
                <c:pt idx="63485">
                  <c:v>4.9445999999999997E-2</c:v>
                </c:pt>
                <c:pt idx="63486">
                  <c:v>4.9965500000000003E-2</c:v>
                </c:pt>
                <c:pt idx="63487">
                  <c:v>5.0592400000000003E-2</c:v>
                </c:pt>
                <c:pt idx="63488">
                  <c:v>5.11256E-2</c:v>
                </c:pt>
                <c:pt idx="63489">
                  <c:v>5.1890699999999998E-2</c:v>
                </c:pt>
                <c:pt idx="63490">
                  <c:v>5.2327600000000002E-2</c:v>
                </c:pt>
                <c:pt idx="63491">
                  <c:v>5.2800300000000001E-2</c:v>
                </c:pt>
                <c:pt idx="63492">
                  <c:v>5.36458E-2</c:v>
                </c:pt>
                <c:pt idx="63493">
                  <c:v>5.3897100000000003E-2</c:v>
                </c:pt>
                <c:pt idx="63494">
                  <c:v>5.4551299999999997E-2</c:v>
                </c:pt>
                <c:pt idx="63495">
                  <c:v>5.4920099999999999E-2</c:v>
                </c:pt>
                <c:pt idx="63496">
                  <c:v>5.5594999999999999E-2</c:v>
                </c:pt>
                <c:pt idx="63497">
                  <c:v>5.5996400000000002E-2</c:v>
                </c:pt>
                <c:pt idx="63498">
                  <c:v>5.6720199999999998E-2</c:v>
                </c:pt>
                <c:pt idx="63499">
                  <c:v>5.7146500000000003E-2</c:v>
                </c:pt>
                <c:pt idx="63500">
                  <c:v>5.7716700000000003E-2</c:v>
                </c:pt>
                <c:pt idx="63501">
                  <c:v>5.8090299999999997E-2</c:v>
                </c:pt>
                <c:pt idx="63502">
                  <c:v>5.8743400000000001E-2</c:v>
                </c:pt>
                <c:pt idx="63503">
                  <c:v>5.9261300000000003E-2</c:v>
                </c:pt>
                <c:pt idx="63504">
                  <c:v>5.9664099999999998E-2</c:v>
                </c:pt>
                <c:pt idx="63505">
                  <c:v>6.0449799999999998E-2</c:v>
                </c:pt>
                <c:pt idx="63506">
                  <c:v>6.0590999999999999E-2</c:v>
                </c:pt>
                <c:pt idx="63507">
                  <c:v>6.1182199999999999E-2</c:v>
                </c:pt>
                <c:pt idx="63508">
                  <c:v>6.1669599999999998E-2</c:v>
                </c:pt>
                <c:pt idx="63509">
                  <c:v>6.1914299999999999E-2</c:v>
                </c:pt>
                <c:pt idx="63510">
                  <c:v>6.2423100000000002E-2</c:v>
                </c:pt>
                <c:pt idx="63511">
                  <c:v>6.2637999999999999E-2</c:v>
                </c:pt>
                <c:pt idx="63512">
                  <c:v>6.3056299999999996E-2</c:v>
                </c:pt>
                <c:pt idx="63513">
                  <c:v>6.3584000000000002E-2</c:v>
                </c:pt>
                <c:pt idx="63514">
                  <c:v>6.3942600000000002E-2</c:v>
                </c:pt>
                <c:pt idx="63515">
                  <c:v>6.4500000000000002E-2</c:v>
                </c:pt>
                <c:pt idx="63516">
                  <c:v>6.4810800000000002E-2</c:v>
                </c:pt>
                <c:pt idx="63517">
                  <c:v>6.5039700000000006E-2</c:v>
                </c:pt>
                <c:pt idx="63518">
                  <c:v>6.5702999999999998E-2</c:v>
                </c:pt>
                <c:pt idx="63519">
                  <c:v>6.6055600000000006E-2</c:v>
                </c:pt>
                <c:pt idx="63520">
                  <c:v>6.6419400000000003E-2</c:v>
                </c:pt>
                <c:pt idx="63521">
                  <c:v>6.66799E-2</c:v>
                </c:pt>
                <c:pt idx="63522">
                  <c:v>6.6825399999999993E-2</c:v>
                </c:pt>
                <c:pt idx="63523">
                  <c:v>6.7396899999999996E-2</c:v>
                </c:pt>
                <c:pt idx="63524">
                  <c:v>6.7578899999999997E-2</c:v>
                </c:pt>
                <c:pt idx="63525">
                  <c:v>6.7968700000000007E-2</c:v>
                </c:pt>
                <c:pt idx="63526">
                  <c:v>6.8426699999999993E-2</c:v>
                </c:pt>
                <c:pt idx="63527">
                  <c:v>6.8681199999999998E-2</c:v>
                </c:pt>
                <c:pt idx="63528">
                  <c:v>6.8872299999999997E-2</c:v>
                </c:pt>
                <c:pt idx="63529">
                  <c:v>6.9183300000000003E-2</c:v>
                </c:pt>
                <c:pt idx="63530">
                  <c:v>6.9417800000000002E-2</c:v>
                </c:pt>
                <c:pt idx="63531">
                  <c:v>6.97628E-2</c:v>
                </c:pt>
                <c:pt idx="63532">
                  <c:v>6.9575300000000007E-2</c:v>
                </c:pt>
                <c:pt idx="63533">
                  <c:v>6.9753899999999994E-2</c:v>
                </c:pt>
                <c:pt idx="63534">
                  <c:v>7.0230100000000004E-2</c:v>
                </c:pt>
                <c:pt idx="63535">
                  <c:v>7.0247599999999993E-2</c:v>
                </c:pt>
                <c:pt idx="63536">
                  <c:v>7.0649600000000007E-2</c:v>
                </c:pt>
                <c:pt idx="63537">
                  <c:v>7.0723599999999998E-2</c:v>
                </c:pt>
                <c:pt idx="63538">
                  <c:v>7.0551799999999998E-2</c:v>
                </c:pt>
                <c:pt idx="63539">
                  <c:v>7.1136400000000002E-2</c:v>
                </c:pt>
                <c:pt idx="63540">
                  <c:v>7.1077299999999996E-2</c:v>
                </c:pt>
                <c:pt idx="63541">
                  <c:v>7.1349999999999997E-2</c:v>
                </c:pt>
                <c:pt idx="63542">
                  <c:v>7.1288000000000004E-2</c:v>
                </c:pt>
                <c:pt idx="63543">
                  <c:v>7.1397799999999997E-2</c:v>
                </c:pt>
                <c:pt idx="63544">
                  <c:v>7.1696700000000002E-2</c:v>
                </c:pt>
                <c:pt idx="63545">
                  <c:v>7.1752399999999994E-2</c:v>
                </c:pt>
                <c:pt idx="63546">
                  <c:v>7.18057E-2</c:v>
                </c:pt>
                <c:pt idx="63547">
                  <c:v>7.1818300000000002E-2</c:v>
                </c:pt>
                <c:pt idx="63548">
                  <c:v>7.1737300000000004E-2</c:v>
                </c:pt>
                <c:pt idx="63549">
                  <c:v>7.1667599999999998E-2</c:v>
                </c:pt>
                <c:pt idx="63550">
                  <c:v>7.1997199999999997E-2</c:v>
                </c:pt>
                <c:pt idx="63551">
                  <c:v>7.1817300000000001E-2</c:v>
                </c:pt>
                <c:pt idx="63552">
                  <c:v>7.1934600000000001E-2</c:v>
                </c:pt>
                <c:pt idx="63553">
                  <c:v>7.1832499999999994E-2</c:v>
                </c:pt>
                <c:pt idx="63554">
                  <c:v>7.1756299999999995E-2</c:v>
                </c:pt>
                <c:pt idx="63555">
                  <c:v>7.1835499999999997E-2</c:v>
                </c:pt>
                <c:pt idx="63556">
                  <c:v>7.1726499999999999E-2</c:v>
                </c:pt>
                <c:pt idx="63557">
                  <c:v>7.1815500000000004E-2</c:v>
                </c:pt>
                <c:pt idx="63558">
                  <c:v>7.1394799999999994E-2</c:v>
                </c:pt>
                <c:pt idx="63559">
                  <c:v>7.1298899999999998E-2</c:v>
                </c:pt>
                <c:pt idx="63560">
                  <c:v>7.1354899999999999E-2</c:v>
                </c:pt>
                <c:pt idx="63561">
                  <c:v>7.1069800000000002E-2</c:v>
                </c:pt>
                <c:pt idx="63562">
                  <c:v>7.1184899999999995E-2</c:v>
                </c:pt>
                <c:pt idx="63563">
                  <c:v>7.0973599999999998E-2</c:v>
                </c:pt>
                <c:pt idx="63564">
                  <c:v>7.0597699999999999E-2</c:v>
                </c:pt>
                <c:pt idx="63565">
                  <c:v>7.0814100000000005E-2</c:v>
                </c:pt>
                <c:pt idx="63566">
                  <c:v>7.0617899999999997E-2</c:v>
                </c:pt>
                <c:pt idx="63567">
                  <c:v>7.0567500000000005E-2</c:v>
                </c:pt>
                <c:pt idx="63568">
                  <c:v>7.0510699999999996E-2</c:v>
                </c:pt>
                <c:pt idx="63569">
                  <c:v>6.9932400000000006E-2</c:v>
                </c:pt>
                <c:pt idx="63570">
                  <c:v>7.0100899999999994E-2</c:v>
                </c:pt>
                <c:pt idx="63571">
                  <c:v>6.96745E-2</c:v>
                </c:pt>
                <c:pt idx="63572">
                  <c:v>6.9571300000000003E-2</c:v>
                </c:pt>
                <c:pt idx="63573">
                  <c:v>6.94158E-2</c:v>
                </c:pt>
                <c:pt idx="63574">
                  <c:v>6.8819400000000003E-2</c:v>
                </c:pt>
                <c:pt idx="63575">
                  <c:v>6.8654199999999999E-2</c:v>
                </c:pt>
                <c:pt idx="63576">
                  <c:v>6.8559200000000001E-2</c:v>
                </c:pt>
                <c:pt idx="63577">
                  <c:v>6.8254200000000001E-2</c:v>
                </c:pt>
                <c:pt idx="63578">
                  <c:v>6.7923899999999995E-2</c:v>
                </c:pt>
                <c:pt idx="63579">
                  <c:v>6.77701E-2</c:v>
                </c:pt>
                <c:pt idx="63580">
                  <c:v>6.7469600000000005E-2</c:v>
                </c:pt>
                <c:pt idx="63581">
                  <c:v>6.7333000000000004E-2</c:v>
                </c:pt>
                <c:pt idx="63582">
                  <c:v>6.6904900000000003E-2</c:v>
                </c:pt>
                <c:pt idx="63583">
                  <c:v>6.6879599999999997E-2</c:v>
                </c:pt>
                <c:pt idx="63584">
                  <c:v>6.6569400000000001E-2</c:v>
                </c:pt>
                <c:pt idx="63585">
                  <c:v>6.6081000000000001E-2</c:v>
                </c:pt>
                <c:pt idx="63586">
                  <c:v>6.5866300000000003E-2</c:v>
                </c:pt>
                <c:pt idx="63587">
                  <c:v>6.55366E-2</c:v>
                </c:pt>
                <c:pt idx="63588">
                  <c:v>6.5452800000000005E-2</c:v>
                </c:pt>
                <c:pt idx="63589">
                  <c:v>6.5207299999999996E-2</c:v>
                </c:pt>
                <c:pt idx="63590">
                  <c:v>6.4541500000000002E-2</c:v>
                </c:pt>
                <c:pt idx="63591">
                  <c:v>6.4459500000000003E-2</c:v>
                </c:pt>
                <c:pt idx="63592">
                  <c:v>6.3969499999999999E-2</c:v>
                </c:pt>
                <c:pt idx="63593">
                  <c:v>6.3774200000000003E-2</c:v>
                </c:pt>
                <c:pt idx="63594">
                  <c:v>6.3427899999999995E-2</c:v>
                </c:pt>
                <c:pt idx="63595">
                  <c:v>6.30386E-2</c:v>
                </c:pt>
                <c:pt idx="63596">
                  <c:v>6.2596200000000005E-2</c:v>
                </c:pt>
                <c:pt idx="63597">
                  <c:v>6.2418599999999998E-2</c:v>
                </c:pt>
                <c:pt idx="63598">
                  <c:v>6.1932000000000001E-2</c:v>
                </c:pt>
                <c:pt idx="63599">
                  <c:v>6.1910899999999998E-2</c:v>
                </c:pt>
                <c:pt idx="63600">
                  <c:v>6.1183000000000001E-2</c:v>
                </c:pt>
                <c:pt idx="63601">
                  <c:v>6.0697399999999999E-2</c:v>
                </c:pt>
                <c:pt idx="63602">
                  <c:v>6.0494899999999997E-2</c:v>
                </c:pt>
                <c:pt idx="63603">
                  <c:v>5.9910999999999999E-2</c:v>
                </c:pt>
                <c:pt idx="63604">
                  <c:v>5.9841800000000001E-2</c:v>
                </c:pt>
                <c:pt idx="63605">
                  <c:v>5.9155899999999997E-2</c:v>
                </c:pt>
                <c:pt idx="63606">
                  <c:v>5.8995199999999998E-2</c:v>
                </c:pt>
                <c:pt idx="63607">
                  <c:v>5.85648E-2</c:v>
                </c:pt>
                <c:pt idx="63608">
                  <c:v>5.8133799999999999E-2</c:v>
                </c:pt>
                <c:pt idx="63609">
                  <c:v>5.7749700000000001E-2</c:v>
                </c:pt>
                <c:pt idx="63610">
                  <c:v>5.7443300000000003E-2</c:v>
                </c:pt>
                <c:pt idx="63611">
                  <c:v>5.6803300000000001E-2</c:v>
                </c:pt>
                <c:pt idx="63612">
                  <c:v>5.6211999999999998E-2</c:v>
                </c:pt>
                <c:pt idx="63613">
                  <c:v>5.5916500000000001E-2</c:v>
                </c:pt>
                <c:pt idx="63614">
                  <c:v>5.55159E-2</c:v>
                </c:pt>
                <c:pt idx="63615">
                  <c:v>5.5157499999999998E-2</c:v>
                </c:pt>
                <c:pt idx="63616">
                  <c:v>5.4373600000000001E-2</c:v>
                </c:pt>
                <c:pt idx="63617">
                  <c:v>5.4160100000000003E-2</c:v>
                </c:pt>
                <c:pt idx="63618">
                  <c:v>5.3621200000000001E-2</c:v>
                </c:pt>
                <c:pt idx="63619">
                  <c:v>5.3133800000000002E-2</c:v>
                </c:pt>
                <c:pt idx="63620">
                  <c:v>5.3082999999999998E-2</c:v>
                </c:pt>
                <c:pt idx="63621">
                  <c:v>5.2123500000000003E-2</c:v>
                </c:pt>
                <c:pt idx="63622">
                  <c:v>5.1735200000000002E-2</c:v>
                </c:pt>
                <c:pt idx="63623">
                  <c:v>5.1303700000000001E-2</c:v>
                </c:pt>
                <c:pt idx="63624">
                  <c:v>5.0611400000000001E-2</c:v>
                </c:pt>
                <c:pt idx="63625">
                  <c:v>5.02873E-2</c:v>
                </c:pt>
                <c:pt idx="63626">
                  <c:v>4.9721599999999998E-2</c:v>
                </c:pt>
                <c:pt idx="63627">
                  <c:v>4.90511E-2</c:v>
                </c:pt>
                <c:pt idx="63628">
                  <c:v>4.8679199999999999E-2</c:v>
                </c:pt>
                <c:pt idx="63629">
                  <c:v>4.7970199999999998E-2</c:v>
                </c:pt>
                <c:pt idx="63630">
                  <c:v>4.7773200000000002E-2</c:v>
                </c:pt>
                <c:pt idx="63631">
                  <c:v>4.7035E-2</c:v>
                </c:pt>
                <c:pt idx="63632">
                  <c:v>4.6405000000000002E-2</c:v>
                </c:pt>
                <c:pt idx="63633">
                  <c:v>4.61641E-2</c:v>
                </c:pt>
                <c:pt idx="63634">
                  <c:v>4.5447799999999997E-2</c:v>
                </c:pt>
                <c:pt idx="63635">
                  <c:v>4.4820499999999999E-2</c:v>
                </c:pt>
                <c:pt idx="63636">
                  <c:v>4.4483700000000001E-2</c:v>
                </c:pt>
                <c:pt idx="63637">
                  <c:v>4.3752899999999997E-2</c:v>
                </c:pt>
                <c:pt idx="63638">
                  <c:v>4.2989399999999997E-2</c:v>
                </c:pt>
                <c:pt idx="63639">
                  <c:v>4.2564900000000003E-2</c:v>
                </c:pt>
                <c:pt idx="63640">
                  <c:v>4.19485E-2</c:v>
                </c:pt>
                <c:pt idx="63641">
                  <c:v>4.1765499999999997E-2</c:v>
                </c:pt>
                <c:pt idx="63642">
                  <c:v>4.0948400000000003E-2</c:v>
                </c:pt>
                <c:pt idx="63643">
                  <c:v>4.0550299999999997E-2</c:v>
                </c:pt>
                <c:pt idx="63644">
                  <c:v>3.99184E-2</c:v>
                </c:pt>
                <c:pt idx="63645">
                  <c:v>3.9396399999999998E-2</c:v>
                </c:pt>
                <c:pt idx="63646">
                  <c:v>3.9057799999999997E-2</c:v>
                </c:pt>
                <c:pt idx="63647">
                  <c:v>3.8088700000000003E-2</c:v>
                </c:pt>
                <c:pt idx="63648">
                  <c:v>3.7375199999999997E-2</c:v>
                </c:pt>
                <c:pt idx="63649">
                  <c:v>3.70686E-2</c:v>
                </c:pt>
                <c:pt idx="63650">
                  <c:v>3.5993600000000001E-2</c:v>
                </c:pt>
                <c:pt idx="63651">
                  <c:v>3.5657099999999997E-2</c:v>
                </c:pt>
                <c:pt idx="63652">
                  <c:v>3.5083700000000002E-2</c:v>
                </c:pt>
                <c:pt idx="63653">
                  <c:v>3.4334099999999999E-2</c:v>
                </c:pt>
                <c:pt idx="63654">
                  <c:v>3.3674900000000001E-2</c:v>
                </c:pt>
                <c:pt idx="63655">
                  <c:v>3.2983899999999997E-2</c:v>
                </c:pt>
                <c:pt idx="63656">
                  <c:v>3.2475299999999999E-2</c:v>
                </c:pt>
                <c:pt idx="63657">
                  <c:v>3.1826399999999998E-2</c:v>
                </c:pt>
                <c:pt idx="63658">
                  <c:v>3.0948300000000002E-2</c:v>
                </c:pt>
                <c:pt idx="63659">
                  <c:v>3.0675600000000001E-2</c:v>
                </c:pt>
                <c:pt idx="63660">
                  <c:v>2.99758E-2</c:v>
                </c:pt>
                <c:pt idx="63661">
                  <c:v>2.92987E-2</c:v>
                </c:pt>
                <c:pt idx="63662">
                  <c:v>2.8765300000000001E-2</c:v>
                </c:pt>
                <c:pt idx="63663">
                  <c:v>2.81356E-2</c:v>
                </c:pt>
                <c:pt idx="63664">
                  <c:v>2.7535400000000002E-2</c:v>
                </c:pt>
                <c:pt idx="63665">
                  <c:v>2.6871699999999998E-2</c:v>
                </c:pt>
                <c:pt idx="63666">
                  <c:v>2.6026500000000001E-2</c:v>
                </c:pt>
                <c:pt idx="63667">
                  <c:v>2.5548499999999998E-2</c:v>
                </c:pt>
                <c:pt idx="63668">
                  <c:v>2.4938100000000001E-2</c:v>
                </c:pt>
                <c:pt idx="63669">
                  <c:v>2.41561E-2</c:v>
                </c:pt>
                <c:pt idx="63670">
                  <c:v>2.3586800000000002E-2</c:v>
                </c:pt>
                <c:pt idx="63671">
                  <c:v>2.2797600000000001E-2</c:v>
                </c:pt>
                <c:pt idx="63672">
                  <c:v>2.2348099999999999E-2</c:v>
                </c:pt>
                <c:pt idx="63673">
                  <c:v>2.15657E-2</c:v>
                </c:pt>
                <c:pt idx="63674">
                  <c:v>2.0747600000000001E-2</c:v>
                </c:pt>
                <c:pt idx="63675">
                  <c:v>2.0180699999999999E-2</c:v>
                </c:pt>
                <c:pt idx="63676">
                  <c:v>1.9340099999999999E-2</c:v>
                </c:pt>
                <c:pt idx="63677">
                  <c:v>1.8825600000000001E-2</c:v>
                </c:pt>
                <c:pt idx="63678">
                  <c:v>1.8170499999999999E-2</c:v>
                </c:pt>
                <c:pt idx="63679">
                  <c:v>1.7300599999999999E-2</c:v>
                </c:pt>
                <c:pt idx="63680">
                  <c:v>1.6902799999999999E-2</c:v>
                </c:pt>
                <c:pt idx="63681">
                  <c:v>1.6337899999999999E-2</c:v>
                </c:pt>
                <c:pt idx="63682">
                  <c:v>1.5599999999999999E-2</c:v>
                </c:pt>
                <c:pt idx="63683">
                  <c:v>1.49543E-2</c:v>
                </c:pt>
                <c:pt idx="63684">
                  <c:v>1.41654E-2</c:v>
                </c:pt>
                <c:pt idx="63685">
                  <c:v>1.3492799999999999E-2</c:v>
                </c:pt>
                <c:pt idx="63686">
                  <c:v>1.27843E-2</c:v>
                </c:pt>
                <c:pt idx="63687">
                  <c:v>1.19942E-2</c:v>
                </c:pt>
                <c:pt idx="63688">
                  <c:v>1.1552700000000001E-2</c:v>
                </c:pt>
                <c:pt idx="63689">
                  <c:v>1.06433E-2</c:v>
                </c:pt>
                <c:pt idx="63690">
                  <c:v>9.9812200000000007E-3</c:v>
                </c:pt>
                <c:pt idx="63691">
                  <c:v>9.2670400000000007E-3</c:v>
                </c:pt>
                <c:pt idx="63692">
                  <c:v>8.5487700000000007E-3</c:v>
                </c:pt>
                <c:pt idx="63693">
                  <c:v>7.7685599999999999E-3</c:v>
                </c:pt>
                <c:pt idx="63694">
                  <c:v>7.3082199999999998E-3</c:v>
                </c:pt>
                <c:pt idx="63695">
                  <c:v>6.5341000000000002E-3</c:v>
                </c:pt>
                <c:pt idx="63696">
                  <c:v>5.8754300000000001E-3</c:v>
                </c:pt>
                <c:pt idx="63697">
                  <c:v>5.3074899999999998E-3</c:v>
                </c:pt>
                <c:pt idx="63698">
                  <c:v>4.5997399999999997E-3</c:v>
                </c:pt>
                <c:pt idx="63699">
                  <c:v>4.19748E-3</c:v>
                </c:pt>
                <c:pt idx="63700">
                  <c:v>3.3642099999999999E-3</c:v>
                </c:pt>
                <c:pt idx="63701">
                  <c:v>2.8096900000000001E-3</c:v>
                </c:pt>
                <c:pt idx="63702">
                  <c:v>2.04966E-3</c:v>
                </c:pt>
                <c:pt idx="63703">
                  <c:v>1.46966E-3</c:v>
                </c:pt>
                <c:pt idx="63704">
                  <c:v>1.03451E-3</c:v>
                </c:pt>
                <c:pt idx="63705">
                  <c:v>2.8336099999999999E-4</c:v>
                </c:pt>
                <c:pt idx="63706">
                  <c:v>-4.1223099999999999E-4</c:v>
                </c:pt>
                <c:pt idx="63707">
                  <c:v>-7.2154900000000004E-4</c:v>
                </c:pt>
                <c:pt idx="63708">
                  <c:v>-1.31587E-3</c:v>
                </c:pt>
                <c:pt idx="63709">
                  <c:v>-2.02242E-3</c:v>
                </c:pt>
                <c:pt idx="63710">
                  <c:v>-2.3652E-3</c:v>
                </c:pt>
                <c:pt idx="63711">
                  <c:v>-3.0054600000000002E-3</c:v>
                </c:pt>
                <c:pt idx="63712">
                  <c:v>-3.3939999999999999E-3</c:v>
                </c:pt>
                <c:pt idx="63713">
                  <c:v>-4.0889799999999999E-3</c:v>
                </c:pt>
                <c:pt idx="63714">
                  <c:v>-4.4600999999999998E-3</c:v>
                </c:pt>
                <c:pt idx="63715">
                  <c:v>-4.9927699999999997E-3</c:v>
                </c:pt>
                <c:pt idx="63716">
                  <c:v>-5.6698800000000004E-3</c:v>
                </c:pt>
                <c:pt idx="63717">
                  <c:v>-6.1115400000000004E-3</c:v>
                </c:pt>
                <c:pt idx="63718">
                  <c:v>-6.6286299999999999E-3</c:v>
                </c:pt>
                <c:pt idx="63719">
                  <c:v>-7.00207E-3</c:v>
                </c:pt>
                <c:pt idx="63720">
                  <c:v>-7.4639199999999998E-3</c:v>
                </c:pt>
                <c:pt idx="63721">
                  <c:v>-7.8730899999999993E-3</c:v>
                </c:pt>
                <c:pt idx="63722">
                  <c:v>-8.3707699999999996E-3</c:v>
                </c:pt>
                <c:pt idx="63723">
                  <c:v>-8.7304800000000005E-3</c:v>
                </c:pt>
                <c:pt idx="63724">
                  <c:v>-9.0334600000000001E-3</c:v>
                </c:pt>
                <c:pt idx="63725">
                  <c:v>-9.5936900000000002E-3</c:v>
                </c:pt>
                <c:pt idx="63726">
                  <c:v>-9.9158200000000005E-3</c:v>
                </c:pt>
                <c:pt idx="63727">
                  <c:v>-1.0387E-2</c:v>
                </c:pt>
                <c:pt idx="63728">
                  <c:v>-1.07154E-2</c:v>
                </c:pt>
                <c:pt idx="63729">
                  <c:v>-1.1082399999999999E-2</c:v>
                </c:pt>
                <c:pt idx="63730">
                  <c:v>-1.12703E-2</c:v>
                </c:pt>
                <c:pt idx="63731">
                  <c:v>-1.16749E-2</c:v>
                </c:pt>
                <c:pt idx="63732">
                  <c:v>-1.2036E-2</c:v>
                </c:pt>
                <c:pt idx="63733">
                  <c:v>-1.21692E-2</c:v>
                </c:pt>
                <c:pt idx="63734">
                  <c:v>-1.25597E-2</c:v>
                </c:pt>
                <c:pt idx="63735">
                  <c:v>-1.26924E-2</c:v>
                </c:pt>
                <c:pt idx="63736">
                  <c:v>-1.29064E-2</c:v>
                </c:pt>
                <c:pt idx="63737">
                  <c:v>-1.33489E-2</c:v>
                </c:pt>
                <c:pt idx="63738">
                  <c:v>-1.35389E-2</c:v>
                </c:pt>
                <c:pt idx="63739">
                  <c:v>-1.39515E-2</c:v>
                </c:pt>
                <c:pt idx="63740">
                  <c:v>-1.41467E-2</c:v>
                </c:pt>
                <c:pt idx="63741">
                  <c:v>-1.42817E-2</c:v>
                </c:pt>
                <c:pt idx="63742">
                  <c:v>-1.45512E-2</c:v>
                </c:pt>
                <c:pt idx="63743">
                  <c:v>-1.47552E-2</c:v>
                </c:pt>
                <c:pt idx="63744">
                  <c:v>-1.49231E-2</c:v>
                </c:pt>
                <c:pt idx="63745">
                  <c:v>-1.5284900000000001E-2</c:v>
                </c:pt>
                <c:pt idx="63746">
                  <c:v>-1.5360199999999999E-2</c:v>
                </c:pt>
                <c:pt idx="63747">
                  <c:v>-1.5478499999999999E-2</c:v>
                </c:pt>
                <c:pt idx="63748">
                  <c:v>-1.56361E-2</c:v>
                </c:pt>
                <c:pt idx="63749">
                  <c:v>-1.57419E-2</c:v>
                </c:pt>
                <c:pt idx="63750">
                  <c:v>-1.6145099999999999E-2</c:v>
                </c:pt>
                <c:pt idx="63751">
                  <c:v>-1.6063500000000001E-2</c:v>
                </c:pt>
                <c:pt idx="63752">
                  <c:v>-1.6200800000000001E-2</c:v>
                </c:pt>
                <c:pt idx="63753">
                  <c:v>-1.65252E-2</c:v>
                </c:pt>
                <c:pt idx="63754">
                  <c:v>-1.6588100000000001E-2</c:v>
                </c:pt>
                <c:pt idx="63755">
                  <c:v>-1.66363E-2</c:v>
                </c:pt>
                <c:pt idx="63756">
                  <c:v>-1.6951500000000001E-2</c:v>
                </c:pt>
                <c:pt idx="63757">
                  <c:v>-1.6876599999999999E-2</c:v>
                </c:pt>
                <c:pt idx="63758">
                  <c:v>-1.70066E-2</c:v>
                </c:pt>
                <c:pt idx="63759">
                  <c:v>-1.7116099999999999E-2</c:v>
                </c:pt>
                <c:pt idx="63760">
                  <c:v>-1.7072500000000001E-2</c:v>
                </c:pt>
                <c:pt idx="63761">
                  <c:v>-1.7148699999999999E-2</c:v>
                </c:pt>
                <c:pt idx="63762">
                  <c:v>-1.7346E-2</c:v>
                </c:pt>
                <c:pt idx="63763">
                  <c:v>-1.75441E-2</c:v>
                </c:pt>
                <c:pt idx="63764">
                  <c:v>-1.7588599999999999E-2</c:v>
                </c:pt>
                <c:pt idx="63765">
                  <c:v>-1.77906E-2</c:v>
                </c:pt>
                <c:pt idx="63766">
                  <c:v>-1.79986E-2</c:v>
                </c:pt>
                <c:pt idx="63767">
                  <c:v>-1.7860899999999999E-2</c:v>
                </c:pt>
                <c:pt idx="63768">
                  <c:v>-1.80885E-2</c:v>
                </c:pt>
                <c:pt idx="63769">
                  <c:v>-1.8131399999999999E-2</c:v>
                </c:pt>
                <c:pt idx="63770">
                  <c:v>-1.8222499999999999E-2</c:v>
                </c:pt>
                <c:pt idx="63771">
                  <c:v>-1.8159399999999999E-2</c:v>
                </c:pt>
                <c:pt idx="63772">
                  <c:v>-1.8202900000000001E-2</c:v>
                </c:pt>
                <c:pt idx="63773">
                  <c:v>-1.82807E-2</c:v>
                </c:pt>
                <c:pt idx="63774">
                  <c:v>-1.82112E-2</c:v>
                </c:pt>
                <c:pt idx="63775">
                  <c:v>-1.8183399999999999E-2</c:v>
                </c:pt>
                <c:pt idx="63776">
                  <c:v>-1.83526E-2</c:v>
                </c:pt>
                <c:pt idx="63777">
                  <c:v>-1.82544E-2</c:v>
                </c:pt>
                <c:pt idx="63778">
                  <c:v>-1.8132800000000001E-2</c:v>
                </c:pt>
                <c:pt idx="63779">
                  <c:v>-1.83987E-2</c:v>
                </c:pt>
                <c:pt idx="63780">
                  <c:v>-1.8310900000000001E-2</c:v>
                </c:pt>
                <c:pt idx="63781">
                  <c:v>-1.8286500000000001E-2</c:v>
                </c:pt>
                <c:pt idx="63782">
                  <c:v>-1.84712E-2</c:v>
                </c:pt>
                <c:pt idx="63783">
                  <c:v>-1.8341300000000001E-2</c:v>
                </c:pt>
                <c:pt idx="63784">
                  <c:v>-1.83205E-2</c:v>
                </c:pt>
                <c:pt idx="63785">
                  <c:v>-1.83246E-2</c:v>
                </c:pt>
                <c:pt idx="63786">
                  <c:v>-1.8352400000000001E-2</c:v>
                </c:pt>
                <c:pt idx="63787">
                  <c:v>-1.83158E-2</c:v>
                </c:pt>
                <c:pt idx="63788">
                  <c:v>-1.83001E-2</c:v>
                </c:pt>
                <c:pt idx="63789">
                  <c:v>-1.8374100000000001E-2</c:v>
                </c:pt>
                <c:pt idx="63790">
                  <c:v>-1.8470299999999999E-2</c:v>
                </c:pt>
                <c:pt idx="63791">
                  <c:v>-1.8285099999999999E-2</c:v>
                </c:pt>
                <c:pt idx="63792">
                  <c:v>-1.8401399999999998E-2</c:v>
                </c:pt>
                <c:pt idx="63793">
                  <c:v>-1.8462200000000002E-2</c:v>
                </c:pt>
                <c:pt idx="63794">
                  <c:v>-1.83322E-2</c:v>
                </c:pt>
                <c:pt idx="63795">
                  <c:v>-1.8367399999999999E-2</c:v>
                </c:pt>
                <c:pt idx="63796">
                  <c:v>-1.7905399999999998E-2</c:v>
                </c:pt>
                <c:pt idx="63797">
                  <c:v>-1.8003700000000001E-2</c:v>
                </c:pt>
                <c:pt idx="63798">
                  <c:v>-1.7858300000000001E-2</c:v>
                </c:pt>
                <c:pt idx="63799">
                  <c:v>-1.7907300000000001E-2</c:v>
                </c:pt>
                <c:pt idx="63800">
                  <c:v>-1.7856799999999999E-2</c:v>
                </c:pt>
                <c:pt idx="63801">
                  <c:v>-1.7752299999999999E-2</c:v>
                </c:pt>
                <c:pt idx="63802">
                  <c:v>-1.7852099999999999E-2</c:v>
                </c:pt>
                <c:pt idx="63803">
                  <c:v>-1.7833100000000001E-2</c:v>
                </c:pt>
                <c:pt idx="63804">
                  <c:v>-1.7865900000000001E-2</c:v>
                </c:pt>
                <c:pt idx="63805">
                  <c:v>-1.7668400000000001E-2</c:v>
                </c:pt>
                <c:pt idx="63806">
                  <c:v>-1.7897300000000001E-2</c:v>
                </c:pt>
                <c:pt idx="63807">
                  <c:v>-1.7688099999999998E-2</c:v>
                </c:pt>
                <c:pt idx="63808">
                  <c:v>-1.7787799999999999E-2</c:v>
                </c:pt>
                <c:pt idx="63809">
                  <c:v>-1.74174E-2</c:v>
                </c:pt>
                <c:pt idx="63810">
                  <c:v>-1.7643499999999999E-2</c:v>
                </c:pt>
                <c:pt idx="63811">
                  <c:v>-1.7675400000000001E-2</c:v>
                </c:pt>
                <c:pt idx="63812">
                  <c:v>-1.7300200000000002E-2</c:v>
                </c:pt>
                <c:pt idx="63813">
                  <c:v>-1.75639E-2</c:v>
                </c:pt>
                <c:pt idx="63814">
                  <c:v>-1.7286099999999999E-2</c:v>
                </c:pt>
                <c:pt idx="63815">
                  <c:v>-1.7425E-2</c:v>
                </c:pt>
                <c:pt idx="63816">
                  <c:v>-1.7614299999999999E-2</c:v>
                </c:pt>
                <c:pt idx="63817">
                  <c:v>-1.7502400000000001E-2</c:v>
                </c:pt>
                <c:pt idx="63818">
                  <c:v>-1.76493E-2</c:v>
                </c:pt>
                <c:pt idx="63819">
                  <c:v>-1.7700799999999999E-2</c:v>
                </c:pt>
                <c:pt idx="63820">
                  <c:v>-1.7727400000000001E-2</c:v>
                </c:pt>
                <c:pt idx="63821">
                  <c:v>-1.78806E-2</c:v>
                </c:pt>
                <c:pt idx="63822">
                  <c:v>-1.7841300000000001E-2</c:v>
                </c:pt>
                <c:pt idx="63823">
                  <c:v>-1.77796E-2</c:v>
                </c:pt>
                <c:pt idx="63824">
                  <c:v>-1.80348E-2</c:v>
                </c:pt>
                <c:pt idx="63825">
                  <c:v>-1.7843500000000002E-2</c:v>
                </c:pt>
                <c:pt idx="63826">
                  <c:v>-1.8242000000000001E-2</c:v>
                </c:pt>
                <c:pt idx="63827">
                  <c:v>-1.8055100000000001E-2</c:v>
                </c:pt>
                <c:pt idx="63828">
                  <c:v>-1.8204999999999999E-2</c:v>
                </c:pt>
                <c:pt idx="63829">
                  <c:v>-1.83065E-2</c:v>
                </c:pt>
                <c:pt idx="63830">
                  <c:v>-1.8490300000000001E-2</c:v>
                </c:pt>
                <c:pt idx="63831">
                  <c:v>-1.8600200000000001E-2</c:v>
                </c:pt>
                <c:pt idx="63832">
                  <c:v>-1.86768E-2</c:v>
                </c:pt>
                <c:pt idx="63833">
                  <c:v>-1.8822100000000001E-2</c:v>
                </c:pt>
                <c:pt idx="63834">
                  <c:v>-1.89953E-2</c:v>
                </c:pt>
                <c:pt idx="63835">
                  <c:v>-1.9089499999999999E-2</c:v>
                </c:pt>
                <c:pt idx="63836">
                  <c:v>-1.9139699999999999E-2</c:v>
                </c:pt>
                <c:pt idx="63837">
                  <c:v>-1.95864E-2</c:v>
                </c:pt>
                <c:pt idx="63838">
                  <c:v>-1.9546000000000001E-2</c:v>
                </c:pt>
                <c:pt idx="63839">
                  <c:v>-1.9683200000000001E-2</c:v>
                </c:pt>
                <c:pt idx="63840">
                  <c:v>-2.0071700000000001E-2</c:v>
                </c:pt>
                <c:pt idx="63841">
                  <c:v>-2.0038299999999998E-2</c:v>
                </c:pt>
                <c:pt idx="63842">
                  <c:v>-2.0572799999999999E-2</c:v>
                </c:pt>
                <c:pt idx="63843">
                  <c:v>-2.0634599999999999E-2</c:v>
                </c:pt>
                <c:pt idx="63844">
                  <c:v>-2.0833000000000001E-2</c:v>
                </c:pt>
                <c:pt idx="63845">
                  <c:v>-2.1151400000000001E-2</c:v>
                </c:pt>
                <c:pt idx="63846">
                  <c:v>-2.1346199999999999E-2</c:v>
                </c:pt>
                <c:pt idx="63847">
                  <c:v>-2.1855200000000002E-2</c:v>
                </c:pt>
                <c:pt idx="63848">
                  <c:v>-2.1947500000000002E-2</c:v>
                </c:pt>
                <c:pt idx="63849">
                  <c:v>-2.21072E-2</c:v>
                </c:pt>
                <c:pt idx="63850">
                  <c:v>-2.2389300000000001E-2</c:v>
                </c:pt>
                <c:pt idx="63851">
                  <c:v>-2.2555499999999999E-2</c:v>
                </c:pt>
                <c:pt idx="63852">
                  <c:v>-2.29245E-2</c:v>
                </c:pt>
                <c:pt idx="63853">
                  <c:v>-2.33885E-2</c:v>
                </c:pt>
                <c:pt idx="63854">
                  <c:v>-2.3507699999999999E-2</c:v>
                </c:pt>
                <c:pt idx="63855">
                  <c:v>-2.3983500000000001E-2</c:v>
                </c:pt>
                <c:pt idx="63856">
                  <c:v>-2.4237999999999999E-2</c:v>
                </c:pt>
                <c:pt idx="63857">
                  <c:v>-2.47367E-2</c:v>
                </c:pt>
                <c:pt idx="63858">
                  <c:v>-2.49955E-2</c:v>
                </c:pt>
                <c:pt idx="63859">
                  <c:v>-2.52778E-2</c:v>
                </c:pt>
                <c:pt idx="63860">
                  <c:v>-2.5595900000000001E-2</c:v>
                </c:pt>
                <c:pt idx="63861">
                  <c:v>-2.5875700000000001E-2</c:v>
                </c:pt>
                <c:pt idx="63862">
                  <c:v>-2.61231E-2</c:v>
                </c:pt>
                <c:pt idx="63863">
                  <c:v>-2.6569800000000001E-2</c:v>
                </c:pt>
                <c:pt idx="63864">
                  <c:v>-2.6688300000000002E-2</c:v>
                </c:pt>
                <c:pt idx="63865">
                  <c:v>-2.7171799999999999E-2</c:v>
                </c:pt>
                <c:pt idx="63866">
                  <c:v>-2.7458900000000001E-2</c:v>
                </c:pt>
                <c:pt idx="63867">
                  <c:v>-2.7725300000000001E-2</c:v>
                </c:pt>
                <c:pt idx="63868">
                  <c:v>-2.8209399999999999E-2</c:v>
                </c:pt>
                <c:pt idx="63869">
                  <c:v>-2.8419799999999999E-2</c:v>
                </c:pt>
                <c:pt idx="63870">
                  <c:v>-2.8927700000000001E-2</c:v>
                </c:pt>
                <c:pt idx="63871">
                  <c:v>-2.91271E-2</c:v>
                </c:pt>
                <c:pt idx="63872">
                  <c:v>-2.9400699999999998E-2</c:v>
                </c:pt>
                <c:pt idx="63873">
                  <c:v>-2.9923600000000002E-2</c:v>
                </c:pt>
                <c:pt idx="63874">
                  <c:v>-2.9994E-2</c:v>
                </c:pt>
                <c:pt idx="63875">
                  <c:v>-3.0296199999999999E-2</c:v>
                </c:pt>
                <c:pt idx="63876">
                  <c:v>-3.05823E-2</c:v>
                </c:pt>
                <c:pt idx="63877">
                  <c:v>-3.0968599999999999E-2</c:v>
                </c:pt>
                <c:pt idx="63878">
                  <c:v>-3.1367899999999997E-2</c:v>
                </c:pt>
                <c:pt idx="63879">
                  <c:v>-3.1697000000000003E-2</c:v>
                </c:pt>
                <c:pt idx="63880">
                  <c:v>-3.1927700000000003E-2</c:v>
                </c:pt>
                <c:pt idx="63881">
                  <c:v>-3.2401600000000003E-2</c:v>
                </c:pt>
                <c:pt idx="63882">
                  <c:v>-3.2674300000000003E-2</c:v>
                </c:pt>
                <c:pt idx="63883">
                  <c:v>-3.2949300000000001E-2</c:v>
                </c:pt>
                <c:pt idx="63884">
                  <c:v>-3.3375299999999997E-2</c:v>
                </c:pt>
                <c:pt idx="63885">
                  <c:v>-3.3576099999999998E-2</c:v>
                </c:pt>
                <c:pt idx="63886">
                  <c:v>-3.39666E-2</c:v>
                </c:pt>
                <c:pt idx="63887">
                  <c:v>-3.4155400000000002E-2</c:v>
                </c:pt>
                <c:pt idx="63888">
                  <c:v>-3.4441899999999998E-2</c:v>
                </c:pt>
                <c:pt idx="63889">
                  <c:v>-3.4742700000000001E-2</c:v>
                </c:pt>
                <c:pt idx="63890">
                  <c:v>-3.4948E-2</c:v>
                </c:pt>
                <c:pt idx="63891">
                  <c:v>-3.5237900000000003E-2</c:v>
                </c:pt>
                <c:pt idx="63892">
                  <c:v>-3.5480499999999998E-2</c:v>
                </c:pt>
                <c:pt idx="63893">
                  <c:v>-3.5831200000000001E-2</c:v>
                </c:pt>
                <c:pt idx="63894">
                  <c:v>-3.6065E-2</c:v>
                </c:pt>
                <c:pt idx="63895">
                  <c:v>-3.6240300000000003E-2</c:v>
                </c:pt>
                <c:pt idx="63896">
                  <c:v>-3.6377600000000003E-2</c:v>
                </c:pt>
                <c:pt idx="63897">
                  <c:v>-3.6821899999999998E-2</c:v>
                </c:pt>
                <c:pt idx="63898">
                  <c:v>-3.6874299999999999E-2</c:v>
                </c:pt>
                <c:pt idx="63899">
                  <c:v>-3.7075499999999997E-2</c:v>
                </c:pt>
                <c:pt idx="63900">
                  <c:v>-3.7427099999999998E-2</c:v>
                </c:pt>
                <c:pt idx="63901">
                  <c:v>-3.7479699999999998E-2</c:v>
                </c:pt>
                <c:pt idx="63902">
                  <c:v>-3.7593700000000001E-2</c:v>
                </c:pt>
                <c:pt idx="63903">
                  <c:v>-3.7813600000000003E-2</c:v>
                </c:pt>
                <c:pt idx="63904">
                  <c:v>-3.807E-2</c:v>
                </c:pt>
                <c:pt idx="63905">
                  <c:v>-3.8143700000000003E-2</c:v>
                </c:pt>
                <c:pt idx="63906">
                  <c:v>-3.8465899999999997E-2</c:v>
                </c:pt>
                <c:pt idx="63907">
                  <c:v>-3.86494E-2</c:v>
                </c:pt>
                <c:pt idx="63908">
                  <c:v>-3.86069E-2</c:v>
                </c:pt>
                <c:pt idx="63909">
                  <c:v>-3.88265E-2</c:v>
                </c:pt>
                <c:pt idx="63910">
                  <c:v>-3.8960799999999997E-2</c:v>
                </c:pt>
                <c:pt idx="63911">
                  <c:v>-3.89399E-2</c:v>
                </c:pt>
                <c:pt idx="63912">
                  <c:v>-3.8823099999999999E-2</c:v>
                </c:pt>
                <c:pt idx="63913">
                  <c:v>-3.9007100000000003E-2</c:v>
                </c:pt>
                <c:pt idx="63914">
                  <c:v>-3.8925899999999999E-2</c:v>
                </c:pt>
                <c:pt idx="63915">
                  <c:v>-3.8962200000000002E-2</c:v>
                </c:pt>
                <c:pt idx="63916">
                  <c:v>-3.9067999999999999E-2</c:v>
                </c:pt>
                <c:pt idx="63917">
                  <c:v>-3.9222300000000002E-2</c:v>
                </c:pt>
                <c:pt idx="63918">
                  <c:v>-3.9230399999999999E-2</c:v>
                </c:pt>
                <c:pt idx="63919">
                  <c:v>-3.9223899999999999E-2</c:v>
                </c:pt>
                <c:pt idx="63920">
                  <c:v>-3.9329500000000003E-2</c:v>
                </c:pt>
                <c:pt idx="63921">
                  <c:v>-3.9328599999999998E-2</c:v>
                </c:pt>
                <c:pt idx="63922">
                  <c:v>-3.9199299999999999E-2</c:v>
                </c:pt>
                <c:pt idx="63923">
                  <c:v>-3.9337200000000003E-2</c:v>
                </c:pt>
                <c:pt idx="63924">
                  <c:v>-3.9009799999999997E-2</c:v>
                </c:pt>
                <c:pt idx="63925">
                  <c:v>-3.9023599999999999E-2</c:v>
                </c:pt>
                <c:pt idx="63926">
                  <c:v>-3.9227100000000001E-2</c:v>
                </c:pt>
                <c:pt idx="63927">
                  <c:v>-3.8838600000000001E-2</c:v>
                </c:pt>
                <c:pt idx="63928">
                  <c:v>-3.8743899999999998E-2</c:v>
                </c:pt>
                <c:pt idx="63929">
                  <c:v>-3.8420700000000002E-2</c:v>
                </c:pt>
                <c:pt idx="63930">
                  <c:v>-3.8508500000000001E-2</c:v>
                </c:pt>
                <c:pt idx="63931">
                  <c:v>-3.8288200000000001E-2</c:v>
                </c:pt>
                <c:pt idx="63932">
                  <c:v>-3.80652E-2</c:v>
                </c:pt>
                <c:pt idx="63933">
                  <c:v>-3.7971199999999997E-2</c:v>
                </c:pt>
                <c:pt idx="63934">
                  <c:v>-3.7766099999999997E-2</c:v>
                </c:pt>
                <c:pt idx="63935">
                  <c:v>-3.7447500000000002E-2</c:v>
                </c:pt>
                <c:pt idx="63936">
                  <c:v>-3.7405399999999998E-2</c:v>
                </c:pt>
                <c:pt idx="63937">
                  <c:v>-3.7158499999999997E-2</c:v>
                </c:pt>
                <c:pt idx="63938">
                  <c:v>-3.6828800000000002E-2</c:v>
                </c:pt>
                <c:pt idx="63939">
                  <c:v>-3.6625400000000002E-2</c:v>
                </c:pt>
                <c:pt idx="63940">
                  <c:v>-3.6149899999999999E-2</c:v>
                </c:pt>
                <c:pt idx="63941">
                  <c:v>-3.6215700000000003E-2</c:v>
                </c:pt>
                <c:pt idx="63942">
                  <c:v>-3.5753399999999998E-2</c:v>
                </c:pt>
                <c:pt idx="63943">
                  <c:v>-3.5568700000000002E-2</c:v>
                </c:pt>
                <c:pt idx="63944">
                  <c:v>-3.5240399999999998E-2</c:v>
                </c:pt>
                <c:pt idx="63945">
                  <c:v>-3.49526E-2</c:v>
                </c:pt>
                <c:pt idx="63946">
                  <c:v>-3.4659099999999998E-2</c:v>
                </c:pt>
                <c:pt idx="63947">
                  <c:v>-3.4469600000000003E-2</c:v>
                </c:pt>
                <c:pt idx="63948">
                  <c:v>-3.4150600000000003E-2</c:v>
                </c:pt>
                <c:pt idx="63949">
                  <c:v>-3.3692100000000003E-2</c:v>
                </c:pt>
                <c:pt idx="63950">
                  <c:v>-3.3342700000000003E-2</c:v>
                </c:pt>
                <c:pt idx="63951">
                  <c:v>-3.2846300000000002E-2</c:v>
                </c:pt>
                <c:pt idx="63952">
                  <c:v>-3.2740900000000003E-2</c:v>
                </c:pt>
                <c:pt idx="63953">
                  <c:v>-3.2114299999999998E-2</c:v>
                </c:pt>
                <c:pt idx="63954">
                  <c:v>-3.1835700000000001E-2</c:v>
                </c:pt>
                <c:pt idx="63955">
                  <c:v>-3.1407200000000003E-2</c:v>
                </c:pt>
                <c:pt idx="63956">
                  <c:v>-3.0970899999999999E-2</c:v>
                </c:pt>
                <c:pt idx="63957">
                  <c:v>-3.0720399999999998E-2</c:v>
                </c:pt>
                <c:pt idx="63958">
                  <c:v>-3.01068E-2</c:v>
                </c:pt>
                <c:pt idx="63959">
                  <c:v>-2.9743100000000001E-2</c:v>
                </c:pt>
                <c:pt idx="63960">
                  <c:v>-2.9330599999999998E-2</c:v>
                </c:pt>
                <c:pt idx="63961">
                  <c:v>-2.9105700000000002E-2</c:v>
                </c:pt>
                <c:pt idx="63962">
                  <c:v>-2.8584499999999999E-2</c:v>
                </c:pt>
                <c:pt idx="63963">
                  <c:v>-2.8178600000000002E-2</c:v>
                </c:pt>
                <c:pt idx="63964">
                  <c:v>-2.7552199999999999E-2</c:v>
                </c:pt>
                <c:pt idx="63965">
                  <c:v>-2.7183800000000001E-2</c:v>
                </c:pt>
                <c:pt idx="63966">
                  <c:v>-2.65315E-2</c:v>
                </c:pt>
                <c:pt idx="63967">
                  <c:v>-2.6369199999999999E-2</c:v>
                </c:pt>
                <c:pt idx="63968">
                  <c:v>-2.5871000000000002E-2</c:v>
                </c:pt>
                <c:pt idx="63969">
                  <c:v>-2.53548E-2</c:v>
                </c:pt>
                <c:pt idx="63970">
                  <c:v>-2.5114399999999999E-2</c:v>
                </c:pt>
                <c:pt idx="63971">
                  <c:v>-2.4635299999999999E-2</c:v>
                </c:pt>
                <c:pt idx="63972">
                  <c:v>-2.4231599999999999E-2</c:v>
                </c:pt>
                <c:pt idx="63973">
                  <c:v>-2.3869100000000001E-2</c:v>
                </c:pt>
                <c:pt idx="63974">
                  <c:v>-2.34545E-2</c:v>
                </c:pt>
                <c:pt idx="63975">
                  <c:v>-2.2796199999999999E-2</c:v>
                </c:pt>
                <c:pt idx="63976">
                  <c:v>-2.2289099999999999E-2</c:v>
                </c:pt>
                <c:pt idx="63977">
                  <c:v>-2.18865E-2</c:v>
                </c:pt>
                <c:pt idx="63978">
                  <c:v>-2.1526199999999999E-2</c:v>
                </c:pt>
                <c:pt idx="63979">
                  <c:v>-2.09781E-2</c:v>
                </c:pt>
                <c:pt idx="63980">
                  <c:v>-2.0529200000000001E-2</c:v>
                </c:pt>
                <c:pt idx="63981">
                  <c:v>-2.036E-2</c:v>
                </c:pt>
                <c:pt idx="63982">
                  <c:v>-1.9588000000000001E-2</c:v>
                </c:pt>
                <c:pt idx="63983">
                  <c:v>-1.93633E-2</c:v>
                </c:pt>
                <c:pt idx="63984">
                  <c:v>-1.90432E-2</c:v>
                </c:pt>
                <c:pt idx="63985">
                  <c:v>-1.84619E-2</c:v>
                </c:pt>
                <c:pt idx="63986">
                  <c:v>-1.7954500000000002E-2</c:v>
                </c:pt>
                <c:pt idx="63987">
                  <c:v>-1.7482299999999999E-2</c:v>
                </c:pt>
                <c:pt idx="63988">
                  <c:v>-1.6959700000000001E-2</c:v>
                </c:pt>
                <c:pt idx="63989">
                  <c:v>-1.6505599999999999E-2</c:v>
                </c:pt>
                <c:pt idx="63990">
                  <c:v>-1.6017699999999999E-2</c:v>
                </c:pt>
                <c:pt idx="63991">
                  <c:v>-1.54647E-2</c:v>
                </c:pt>
                <c:pt idx="63992">
                  <c:v>-1.5096099999999999E-2</c:v>
                </c:pt>
                <c:pt idx="63993">
                  <c:v>-1.4721100000000001E-2</c:v>
                </c:pt>
                <c:pt idx="63994">
                  <c:v>-1.4249899999999999E-2</c:v>
                </c:pt>
                <c:pt idx="63995">
                  <c:v>-1.37197E-2</c:v>
                </c:pt>
                <c:pt idx="63996">
                  <c:v>-1.33986E-2</c:v>
                </c:pt>
                <c:pt idx="63997">
                  <c:v>-1.30597E-2</c:v>
                </c:pt>
                <c:pt idx="63998">
                  <c:v>-1.25259E-2</c:v>
                </c:pt>
                <c:pt idx="63999">
                  <c:v>-1.2064699999999999E-2</c:v>
                </c:pt>
                <c:pt idx="64000">
                  <c:v>-1.1697000000000001E-2</c:v>
                </c:pt>
                <c:pt idx="64001">
                  <c:v>-1.12905E-2</c:v>
                </c:pt>
                <c:pt idx="64002">
                  <c:v>-1.0742700000000001E-2</c:v>
                </c:pt>
                <c:pt idx="64003">
                  <c:v>-1.03734E-2</c:v>
                </c:pt>
                <c:pt idx="64004">
                  <c:v>-9.9571699999999996E-3</c:v>
                </c:pt>
                <c:pt idx="64005">
                  <c:v>-9.6205100000000005E-3</c:v>
                </c:pt>
                <c:pt idx="64006">
                  <c:v>-9.0308200000000002E-3</c:v>
                </c:pt>
                <c:pt idx="64007">
                  <c:v>-8.8128900000000003E-3</c:v>
                </c:pt>
                <c:pt idx="64008">
                  <c:v>-8.3802200000000007E-3</c:v>
                </c:pt>
                <c:pt idx="64009">
                  <c:v>-7.9982500000000002E-3</c:v>
                </c:pt>
                <c:pt idx="64010">
                  <c:v>-7.7024900000000002E-3</c:v>
                </c:pt>
                <c:pt idx="64011">
                  <c:v>-7.0863899999999997E-3</c:v>
                </c:pt>
                <c:pt idx="64012">
                  <c:v>-6.91677E-3</c:v>
                </c:pt>
                <c:pt idx="64013">
                  <c:v>-6.31418E-3</c:v>
                </c:pt>
                <c:pt idx="64014">
                  <c:v>-5.9900600000000002E-3</c:v>
                </c:pt>
                <c:pt idx="64015">
                  <c:v>-5.54756E-3</c:v>
                </c:pt>
                <c:pt idx="64016">
                  <c:v>-5.3572899999999998E-3</c:v>
                </c:pt>
                <c:pt idx="64017">
                  <c:v>-4.7059500000000004E-3</c:v>
                </c:pt>
                <c:pt idx="64018">
                  <c:v>-4.5127500000000003E-3</c:v>
                </c:pt>
                <c:pt idx="64019">
                  <c:v>-3.9879E-3</c:v>
                </c:pt>
                <c:pt idx="64020">
                  <c:v>-3.76677E-3</c:v>
                </c:pt>
                <c:pt idx="64021">
                  <c:v>-3.3986799999999998E-3</c:v>
                </c:pt>
                <c:pt idx="64022">
                  <c:v>-3.03104E-3</c:v>
                </c:pt>
                <c:pt idx="64023">
                  <c:v>-2.7278699999999999E-3</c:v>
                </c:pt>
                <c:pt idx="64024">
                  <c:v>-2.2947100000000002E-3</c:v>
                </c:pt>
                <c:pt idx="64025">
                  <c:v>-1.9174400000000001E-3</c:v>
                </c:pt>
                <c:pt idx="64026">
                  <c:v>-1.5998E-3</c:v>
                </c:pt>
                <c:pt idx="64027">
                  <c:v>-1.00759E-3</c:v>
                </c:pt>
                <c:pt idx="64028">
                  <c:v>-6.3443600000000005E-4</c:v>
                </c:pt>
                <c:pt idx="64029">
                  <c:v>-2.7240199999999998E-4</c:v>
                </c:pt>
                <c:pt idx="64030" formatCode="0.00E+00">
                  <c:v>8.8111700000000005E-5</c:v>
                </c:pt>
                <c:pt idx="64031">
                  <c:v>1.84081E-4</c:v>
                </c:pt>
                <c:pt idx="64032">
                  <c:v>5.5164099999999996E-4</c:v>
                </c:pt>
                <c:pt idx="64033">
                  <c:v>7.9614400000000004E-4</c:v>
                </c:pt>
                <c:pt idx="64034">
                  <c:v>1.0525300000000001E-3</c:v>
                </c:pt>
                <c:pt idx="64035">
                  <c:v>1.43607E-3</c:v>
                </c:pt>
                <c:pt idx="64036">
                  <c:v>1.6030599999999999E-3</c:v>
                </c:pt>
                <c:pt idx="64037">
                  <c:v>1.92118E-3</c:v>
                </c:pt>
                <c:pt idx="64038">
                  <c:v>2.3210399999999999E-3</c:v>
                </c:pt>
                <c:pt idx="64039">
                  <c:v>2.6326499999999998E-3</c:v>
                </c:pt>
                <c:pt idx="64040">
                  <c:v>2.9380000000000001E-3</c:v>
                </c:pt>
                <c:pt idx="64041">
                  <c:v>3.13533E-3</c:v>
                </c:pt>
                <c:pt idx="64042">
                  <c:v>3.5169300000000001E-3</c:v>
                </c:pt>
                <c:pt idx="64043">
                  <c:v>3.8893700000000001E-3</c:v>
                </c:pt>
                <c:pt idx="64044">
                  <c:v>4.1469799999999998E-3</c:v>
                </c:pt>
                <c:pt idx="64045">
                  <c:v>4.3616499999999999E-3</c:v>
                </c:pt>
                <c:pt idx="64046">
                  <c:v>4.7909500000000004E-3</c:v>
                </c:pt>
                <c:pt idx="64047">
                  <c:v>4.7804700000000002E-3</c:v>
                </c:pt>
                <c:pt idx="64048">
                  <c:v>5.3495299999999999E-3</c:v>
                </c:pt>
                <c:pt idx="64049">
                  <c:v>5.4896700000000003E-3</c:v>
                </c:pt>
                <c:pt idx="64050">
                  <c:v>5.7610099999999996E-3</c:v>
                </c:pt>
                <c:pt idx="64051">
                  <c:v>5.8835500000000004E-3</c:v>
                </c:pt>
                <c:pt idx="64052">
                  <c:v>6.2623000000000002E-3</c:v>
                </c:pt>
                <c:pt idx="64053">
                  <c:v>6.5175299999999997E-3</c:v>
                </c:pt>
                <c:pt idx="64054">
                  <c:v>6.8678999999999997E-3</c:v>
                </c:pt>
                <c:pt idx="64055">
                  <c:v>7.1341199999999999E-3</c:v>
                </c:pt>
                <c:pt idx="64056">
                  <c:v>7.4692500000000002E-3</c:v>
                </c:pt>
                <c:pt idx="64057">
                  <c:v>7.6205800000000001E-3</c:v>
                </c:pt>
                <c:pt idx="64058">
                  <c:v>7.9400700000000005E-3</c:v>
                </c:pt>
                <c:pt idx="64059">
                  <c:v>8.3882000000000002E-3</c:v>
                </c:pt>
                <c:pt idx="64060">
                  <c:v>8.3297700000000002E-3</c:v>
                </c:pt>
                <c:pt idx="64061">
                  <c:v>8.7373099999999999E-3</c:v>
                </c:pt>
                <c:pt idx="64062">
                  <c:v>8.9181999999999994E-3</c:v>
                </c:pt>
                <c:pt idx="64063">
                  <c:v>9.2501600000000003E-3</c:v>
                </c:pt>
                <c:pt idx="64064">
                  <c:v>9.7583600000000006E-3</c:v>
                </c:pt>
                <c:pt idx="64065">
                  <c:v>1.00502E-2</c:v>
                </c:pt>
                <c:pt idx="64066">
                  <c:v>1.04961E-2</c:v>
                </c:pt>
                <c:pt idx="64067">
                  <c:v>1.06371E-2</c:v>
                </c:pt>
                <c:pt idx="64068">
                  <c:v>1.08696E-2</c:v>
                </c:pt>
                <c:pt idx="64069">
                  <c:v>1.13189E-2</c:v>
                </c:pt>
                <c:pt idx="64070">
                  <c:v>1.1552E-2</c:v>
                </c:pt>
                <c:pt idx="64071">
                  <c:v>1.18627E-2</c:v>
                </c:pt>
                <c:pt idx="64072">
                  <c:v>1.23006E-2</c:v>
                </c:pt>
                <c:pt idx="64073">
                  <c:v>1.25138E-2</c:v>
                </c:pt>
                <c:pt idx="64074">
                  <c:v>1.30139E-2</c:v>
                </c:pt>
                <c:pt idx="64075">
                  <c:v>1.33411E-2</c:v>
                </c:pt>
                <c:pt idx="64076">
                  <c:v>1.3595599999999999E-2</c:v>
                </c:pt>
                <c:pt idx="64077">
                  <c:v>1.4229500000000001E-2</c:v>
                </c:pt>
                <c:pt idx="64078">
                  <c:v>1.44403E-2</c:v>
                </c:pt>
                <c:pt idx="64079">
                  <c:v>1.49135E-2</c:v>
                </c:pt>
                <c:pt idx="64080">
                  <c:v>1.5436699999999999E-2</c:v>
                </c:pt>
                <c:pt idx="64081">
                  <c:v>1.5853599999999999E-2</c:v>
                </c:pt>
                <c:pt idx="64082">
                  <c:v>1.6159799999999998E-2</c:v>
                </c:pt>
                <c:pt idx="64083">
                  <c:v>1.66316E-2</c:v>
                </c:pt>
                <c:pt idx="64084">
                  <c:v>1.6970699999999998E-2</c:v>
                </c:pt>
                <c:pt idx="64085">
                  <c:v>1.7370799999999999E-2</c:v>
                </c:pt>
                <c:pt idx="64086">
                  <c:v>1.7753999999999999E-2</c:v>
                </c:pt>
                <c:pt idx="64087">
                  <c:v>1.8164400000000001E-2</c:v>
                </c:pt>
                <c:pt idx="64088">
                  <c:v>1.86798E-2</c:v>
                </c:pt>
                <c:pt idx="64089">
                  <c:v>1.89602E-2</c:v>
                </c:pt>
                <c:pt idx="64090">
                  <c:v>1.9667899999999999E-2</c:v>
                </c:pt>
                <c:pt idx="64091">
                  <c:v>2.0195999999999999E-2</c:v>
                </c:pt>
                <c:pt idx="64092">
                  <c:v>2.0663299999999999E-2</c:v>
                </c:pt>
                <c:pt idx="64093">
                  <c:v>2.11562E-2</c:v>
                </c:pt>
                <c:pt idx="64094">
                  <c:v>2.1572600000000001E-2</c:v>
                </c:pt>
                <c:pt idx="64095">
                  <c:v>2.2251199999999999E-2</c:v>
                </c:pt>
                <c:pt idx="64096">
                  <c:v>2.2650699999999999E-2</c:v>
                </c:pt>
                <c:pt idx="64097">
                  <c:v>2.3245700000000001E-2</c:v>
                </c:pt>
                <c:pt idx="64098">
                  <c:v>2.3761999999999998E-2</c:v>
                </c:pt>
                <c:pt idx="64099">
                  <c:v>2.4145099999999999E-2</c:v>
                </c:pt>
                <c:pt idx="64100">
                  <c:v>2.4865999999999999E-2</c:v>
                </c:pt>
                <c:pt idx="64101">
                  <c:v>2.5528800000000001E-2</c:v>
                </c:pt>
                <c:pt idx="64102">
                  <c:v>2.6078299999999999E-2</c:v>
                </c:pt>
                <c:pt idx="64103">
                  <c:v>2.67406E-2</c:v>
                </c:pt>
                <c:pt idx="64104">
                  <c:v>2.71547E-2</c:v>
                </c:pt>
                <c:pt idx="64105">
                  <c:v>2.7866599999999998E-2</c:v>
                </c:pt>
                <c:pt idx="64106">
                  <c:v>2.8536099999999998E-2</c:v>
                </c:pt>
                <c:pt idx="64107">
                  <c:v>2.8935200000000001E-2</c:v>
                </c:pt>
                <c:pt idx="64108">
                  <c:v>2.9636300000000001E-2</c:v>
                </c:pt>
                <c:pt idx="64109">
                  <c:v>3.0151299999999999E-2</c:v>
                </c:pt>
                <c:pt idx="64110">
                  <c:v>3.07335E-2</c:v>
                </c:pt>
                <c:pt idx="64111">
                  <c:v>3.1215300000000001E-2</c:v>
                </c:pt>
                <c:pt idx="64112">
                  <c:v>3.1788799999999999E-2</c:v>
                </c:pt>
                <c:pt idx="64113">
                  <c:v>3.2497199999999997E-2</c:v>
                </c:pt>
                <c:pt idx="64114">
                  <c:v>3.3077299999999997E-2</c:v>
                </c:pt>
                <c:pt idx="64115">
                  <c:v>3.3395899999999999E-2</c:v>
                </c:pt>
                <c:pt idx="64116">
                  <c:v>3.41681E-2</c:v>
                </c:pt>
                <c:pt idx="64117">
                  <c:v>3.4881599999999999E-2</c:v>
                </c:pt>
                <c:pt idx="64118">
                  <c:v>3.5343600000000003E-2</c:v>
                </c:pt>
                <c:pt idx="64119">
                  <c:v>3.6080899999999999E-2</c:v>
                </c:pt>
                <c:pt idx="64120">
                  <c:v>3.6602999999999997E-2</c:v>
                </c:pt>
                <c:pt idx="64121">
                  <c:v>3.7307100000000003E-2</c:v>
                </c:pt>
                <c:pt idx="64122">
                  <c:v>3.7789200000000002E-2</c:v>
                </c:pt>
                <c:pt idx="64123">
                  <c:v>3.8533900000000003E-2</c:v>
                </c:pt>
                <c:pt idx="64124">
                  <c:v>3.9029899999999999E-2</c:v>
                </c:pt>
                <c:pt idx="64125">
                  <c:v>3.9606599999999999E-2</c:v>
                </c:pt>
                <c:pt idx="64126">
                  <c:v>4.0388100000000003E-2</c:v>
                </c:pt>
                <c:pt idx="64127">
                  <c:v>4.0991800000000002E-2</c:v>
                </c:pt>
                <c:pt idx="64128">
                  <c:v>4.14712E-2</c:v>
                </c:pt>
                <c:pt idx="64129">
                  <c:v>4.2112999999999998E-2</c:v>
                </c:pt>
                <c:pt idx="64130">
                  <c:v>4.2634499999999999E-2</c:v>
                </c:pt>
                <c:pt idx="64131">
                  <c:v>4.3099600000000002E-2</c:v>
                </c:pt>
                <c:pt idx="64132">
                  <c:v>4.3614100000000003E-2</c:v>
                </c:pt>
                <c:pt idx="64133">
                  <c:v>4.4084400000000003E-2</c:v>
                </c:pt>
                <c:pt idx="64134">
                  <c:v>4.4681199999999997E-2</c:v>
                </c:pt>
                <c:pt idx="64135">
                  <c:v>4.5015399999999997E-2</c:v>
                </c:pt>
                <c:pt idx="64136">
                  <c:v>4.5592800000000003E-2</c:v>
                </c:pt>
                <c:pt idx="64137">
                  <c:v>4.6066000000000003E-2</c:v>
                </c:pt>
                <c:pt idx="64138">
                  <c:v>4.6469999999999997E-2</c:v>
                </c:pt>
                <c:pt idx="64139">
                  <c:v>4.7080299999999999E-2</c:v>
                </c:pt>
                <c:pt idx="64140">
                  <c:v>4.75678E-2</c:v>
                </c:pt>
                <c:pt idx="64141">
                  <c:v>4.8088800000000001E-2</c:v>
                </c:pt>
                <c:pt idx="64142">
                  <c:v>4.8689099999999999E-2</c:v>
                </c:pt>
                <c:pt idx="64143">
                  <c:v>4.9286000000000003E-2</c:v>
                </c:pt>
                <c:pt idx="64144">
                  <c:v>4.9649499999999999E-2</c:v>
                </c:pt>
                <c:pt idx="64145">
                  <c:v>5.02938E-2</c:v>
                </c:pt>
                <c:pt idx="64146">
                  <c:v>5.0395000000000002E-2</c:v>
                </c:pt>
                <c:pt idx="64147">
                  <c:v>5.0893899999999999E-2</c:v>
                </c:pt>
                <c:pt idx="64148">
                  <c:v>5.11584E-2</c:v>
                </c:pt>
                <c:pt idx="64149">
                  <c:v>5.1485599999999999E-2</c:v>
                </c:pt>
                <c:pt idx="64150">
                  <c:v>5.2002300000000001E-2</c:v>
                </c:pt>
                <c:pt idx="64151">
                  <c:v>5.2102700000000002E-2</c:v>
                </c:pt>
                <c:pt idx="64152">
                  <c:v>5.2479199999999997E-2</c:v>
                </c:pt>
                <c:pt idx="64153">
                  <c:v>5.2826600000000001E-2</c:v>
                </c:pt>
                <c:pt idx="64154">
                  <c:v>5.3059700000000001E-2</c:v>
                </c:pt>
                <c:pt idx="64155">
                  <c:v>5.3546700000000003E-2</c:v>
                </c:pt>
                <c:pt idx="64156">
                  <c:v>5.3811699999999997E-2</c:v>
                </c:pt>
                <c:pt idx="64157">
                  <c:v>5.4005299999999999E-2</c:v>
                </c:pt>
                <c:pt idx="64158">
                  <c:v>5.4311499999999999E-2</c:v>
                </c:pt>
                <c:pt idx="64159">
                  <c:v>5.4657600000000001E-2</c:v>
                </c:pt>
                <c:pt idx="64160">
                  <c:v>5.4951600000000003E-2</c:v>
                </c:pt>
                <c:pt idx="64161">
                  <c:v>5.5089600000000002E-2</c:v>
                </c:pt>
                <c:pt idx="64162">
                  <c:v>5.5238799999999998E-2</c:v>
                </c:pt>
                <c:pt idx="64163">
                  <c:v>5.5613099999999999E-2</c:v>
                </c:pt>
                <c:pt idx="64164">
                  <c:v>5.57794E-2</c:v>
                </c:pt>
                <c:pt idx="64165">
                  <c:v>5.5916300000000002E-2</c:v>
                </c:pt>
                <c:pt idx="64166">
                  <c:v>5.6205199999999997E-2</c:v>
                </c:pt>
                <c:pt idx="64167">
                  <c:v>5.6165600000000003E-2</c:v>
                </c:pt>
                <c:pt idx="64168">
                  <c:v>5.6311699999999999E-2</c:v>
                </c:pt>
                <c:pt idx="64169">
                  <c:v>5.6383799999999998E-2</c:v>
                </c:pt>
                <c:pt idx="64170">
                  <c:v>5.6606700000000003E-2</c:v>
                </c:pt>
                <c:pt idx="64171">
                  <c:v>5.6723200000000001E-2</c:v>
                </c:pt>
                <c:pt idx="64172">
                  <c:v>5.6749399999999998E-2</c:v>
                </c:pt>
                <c:pt idx="64173">
                  <c:v>5.65938E-2</c:v>
                </c:pt>
                <c:pt idx="64174">
                  <c:v>5.6787200000000003E-2</c:v>
                </c:pt>
                <c:pt idx="64175">
                  <c:v>5.6623699999999999E-2</c:v>
                </c:pt>
                <c:pt idx="64176">
                  <c:v>5.6682400000000001E-2</c:v>
                </c:pt>
                <c:pt idx="64177">
                  <c:v>5.6483199999999997E-2</c:v>
                </c:pt>
                <c:pt idx="64178">
                  <c:v>5.6477600000000003E-2</c:v>
                </c:pt>
                <c:pt idx="64179">
                  <c:v>5.65359E-2</c:v>
                </c:pt>
                <c:pt idx="64180">
                  <c:v>5.6532300000000001E-2</c:v>
                </c:pt>
                <c:pt idx="64181">
                  <c:v>5.6667799999999997E-2</c:v>
                </c:pt>
                <c:pt idx="64182">
                  <c:v>5.6333399999999999E-2</c:v>
                </c:pt>
                <c:pt idx="64183">
                  <c:v>5.62509E-2</c:v>
                </c:pt>
                <c:pt idx="64184">
                  <c:v>5.6096199999999999E-2</c:v>
                </c:pt>
                <c:pt idx="64185">
                  <c:v>5.5937099999999997E-2</c:v>
                </c:pt>
                <c:pt idx="64186">
                  <c:v>5.5810100000000001E-2</c:v>
                </c:pt>
                <c:pt idx="64187">
                  <c:v>5.55031E-2</c:v>
                </c:pt>
                <c:pt idx="64188">
                  <c:v>5.50936E-2</c:v>
                </c:pt>
                <c:pt idx="64189">
                  <c:v>5.5049500000000001E-2</c:v>
                </c:pt>
                <c:pt idx="64190">
                  <c:v>5.4856799999999997E-2</c:v>
                </c:pt>
                <c:pt idx="64191">
                  <c:v>5.4563E-2</c:v>
                </c:pt>
                <c:pt idx="64192">
                  <c:v>5.4417599999999997E-2</c:v>
                </c:pt>
                <c:pt idx="64193">
                  <c:v>5.3882300000000001E-2</c:v>
                </c:pt>
                <c:pt idx="64194">
                  <c:v>5.36395E-2</c:v>
                </c:pt>
                <c:pt idx="64195">
                  <c:v>5.3258E-2</c:v>
                </c:pt>
                <c:pt idx="64196">
                  <c:v>5.3074099999999999E-2</c:v>
                </c:pt>
                <c:pt idx="64197">
                  <c:v>5.2865000000000002E-2</c:v>
                </c:pt>
                <c:pt idx="64198">
                  <c:v>5.2319900000000003E-2</c:v>
                </c:pt>
                <c:pt idx="64199">
                  <c:v>5.1843500000000001E-2</c:v>
                </c:pt>
                <c:pt idx="64200">
                  <c:v>5.1442300000000003E-2</c:v>
                </c:pt>
                <c:pt idx="64201">
                  <c:v>5.0941E-2</c:v>
                </c:pt>
                <c:pt idx="64202">
                  <c:v>5.07267E-2</c:v>
                </c:pt>
                <c:pt idx="64203">
                  <c:v>5.0098499999999997E-2</c:v>
                </c:pt>
                <c:pt idx="64204">
                  <c:v>4.9417500000000003E-2</c:v>
                </c:pt>
                <c:pt idx="64205">
                  <c:v>4.91341E-2</c:v>
                </c:pt>
                <c:pt idx="64206">
                  <c:v>4.8584599999999999E-2</c:v>
                </c:pt>
                <c:pt idx="64207">
                  <c:v>4.8369700000000002E-2</c:v>
                </c:pt>
                <c:pt idx="64208">
                  <c:v>4.75234E-2</c:v>
                </c:pt>
                <c:pt idx="64209">
                  <c:v>4.7140099999999997E-2</c:v>
                </c:pt>
                <c:pt idx="64210">
                  <c:v>4.6633500000000001E-2</c:v>
                </c:pt>
                <c:pt idx="64211">
                  <c:v>4.5805100000000001E-2</c:v>
                </c:pt>
                <c:pt idx="64212">
                  <c:v>4.53678E-2</c:v>
                </c:pt>
                <c:pt idx="64213">
                  <c:v>4.4691700000000001E-2</c:v>
                </c:pt>
                <c:pt idx="64214">
                  <c:v>4.3793199999999997E-2</c:v>
                </c:pt>
                <c:pt idx="64215">
                  <c:v>4.3284099999999999E-2</c:v>
                </c:pt>
                <c:pt idx="64216">
                  <c:v>4.2728599999999999E-2</c:v>
                </c:pt>
                <c:pt idx="64217">
                  <c:v>4.1935500000000001E-2</c:v>
                </c:pt>
                <c:pt idx="64218">
                  <c:v>4.1586100000000001E-2</c:v>
                </c:pt>
                <c:pt idx="64219">
                  <c:v>4.0691699999999997E-2</c:v>
                </c:pt>
                <c:pt idx="64220">
                  <c:v>4.0231700000000002E-2</c:v>
                </c:pt>
                <c:pt idx="64221">
                  <c:v>3.93441E-2</c:v>
                </c:pt>
                <c:pt idx="64222">
                  <c:v>3.8830900000000002E-2</c:v>
                </c:pt>
                <c:pt idx="64223">
                  <c:v>3.8191099999999999E-2</c:v>
                </c:pt>
                <c:pt idx="64224">
                  <c:v>3.73292E-2</c:v>
                </c:pt>
                <c:pt idx="64225">
                  <c:v>3.65826E-2</c:v>
                </c:pt>
                <c:pt idx="64226">
                  <c:v>3.58599E-2</c:v>
                </c:pt>
                <c:pt idx="64227">
                  <c:v>3.5123399999999999E-2</c:v>
                </c:pt>
                <c:pt idx="64228">
                  <c:v>3.4416200000000001E-2</c:v>
                </c:pt>
                <c:pt idx="64229">
                  <c:v>3.3690199999999997E-2</c:v>
                </c:pt>
                <c:pt idx="64230">
                  <c:v>3.2575800000000002E-2</c:v>
                </c:pt>
                <c:pt idx="64231">
                  <c:v>3.2092700000000002E-2</c:v>
                </c:pt>
                <c:pt idx="64232">
                  <c:v>3.10386E-2</c:v>
                </c:pt>
                <c:pt idx="64233">
                  <c:v>3.04631E-2</c:v>
                </c:pt>
                <c:pt idx="64234">
                  <c:v>2.9540199999999999E-2</c:v>
                </c:pt>
                <c:pt idx="64235">
                  <c:v>2.8774399999999999E-2</c:v>
                </c:pt>
                <c:pt idx="64236">
                  <c:v>2.7957300000000001E-2</c:v>
                </c:pt>
                <c:pt idx="64237">
                  <c:v>2.7003699999999999E-2</c:v>
                </c:pt>
                <c:pt idx="64238">
                  <c:v>2.6251400000000001E-2</c:v>
                </c:pt>
                <c:pt idx="64239">
                  <c:v>2.5570300000000001E-2</c:v>
                </c:pt>
                <c:pt idx="64240">
                  <c:v>2.4682699999999998E-2</c:v>
                </c:pt>
                <c:pt idx="64241">
                  <c:v>2.3750400000000001E-2</c:v>
                </c:pt>
                <c:pt idx="64242">
                  <c:v>2.3097300000000001E-2</c:v>
                </c:pt>
                <c:pt idx="64243">
                  <c:v>2.2235499999999998E-2</c:v>
                </c:pt>
                <c:pt idx="64244">
                  <c:v>2.1621899999999999E-2</c:v>
                </c:pt>
                <c:pt idx="64245">
                  <c:v>2.085E-2</c:v>
                </c:pt>
                <c:pt idx="64246">
                  <c:v>1.9852100000000001E-2</c:v>
                </c:pt>
                <c:pt idx="64247">
                  <c:v>1.90974E-2</c:v>
                </c:pt>
                <c:pt idx="64248">
                  <c:v>1.82013E-2</c:v>
                </c:pt>
                <c:pt idx="64249">
                  <c:v>1.73682E-2</c:v>
                </c:pt>
                <c:pt idx="64250">
                  <c:v>1.66649E-2</c:v>
                </c:pt>
                <c:pt idx="64251">
                  <c:v>1.5870499999999999E-2</c:v>
                </c:pt>
                <c:pt idx="64252">
                  <c:v>1.4975E-2</c:v>
                </c:pt>
                <c:pt idx="64253">
                  <c:v>1.41701E-2</c:v>
                </c:pt>
                <c:pt idx="64254">
                  <c:v>1.33635E-2</c:v>
                </c:pt>
                <c:pt idx="64255">
                  <c:v>1.26626E-2</c:v>
                </c:pt>
                <c:pt idx="64256">
                  <c:v>1.19078E-2</c:v>
                </c:pt>
                <c:pt idx="64257">
                  <c:v>1.10563E-2</c:v>
                </c:pt>
                <c:pt idx="64258">
                  <c:v>1.0319200000000001E-2</c:v>
                </c:pt>
                <c:pt idx="64259">
                  <c:v>9.4240999999999995E-3</c:v>
                </c:pt>
                <c:pt idx="64260">
                  <c:v>9.0628199999999992E-3</c:v>
                </c:pt>
                <c:pt idx="64261">
                  <c:v>8.1078799999999996E-3</c:v>
                </c:pt>
                <c:pt idx="64262">
                  <c:v>7.1440799999999997E-3</c:v>
                </c:pt>
                <c:pt idx="64263">
                  <c:v>6.4500399999999998E-3</c:v>
                </c:pt>
                <c:pt idx="64264">
                  <c:v>5.8402999999999997E-3</c:v>
                </c:pt>
                <c:pt idx="64265">
                  <c:v>4.94101E-3</c:v>
                </c:pt>
                <c:pt idx="64266">
                  <c:v>4.2122000000000001E-3</c:v>
                </c:pt>
                <c:pt idx="64267">
                  <c:v>3.4659600000000001E-3</c:v>
                </c:pt>
                <c:pt idx="64268">
                  <c:v>2.7029100000000002E-3</c:v>
                </c:pt>
                <c:pt idx="64269">
                  <c:v>2.04082E-3</c:v>
                </c:pt>
                <c:pt idx="64270">
                  <c:v>1.3549600000000001E-3</c:v>
                </c:pt>
                <c:pt idx="64271">
                  <c:v>7.7338999999999999E-4</c:v>
                </c:pt>
                <c:pt idx="64272">
                  <c:v>-1.43318E-4</c:v>
                </c:pt>
                <c:pt idx="64273">
                  <c:v>-7.6609400000000004E-4</c:v>
                </c:pt>
                <c:pt idx="64274">
                  <c:v>-1.38959E-3</c:v>
                </c:pt>
                <c:pt idx="64275">
                  <c:v>-2.1454999999999998E-3</c:v>
                </c:pt>
                <c:pt idx="64276">
                  <c:v>-2.9071600000000002E-3</c:v>
                </c:pt>
                <c:pt idx="64277">
                  <c:v>-3.3638800000000001E-3</c:v>
                </c:pt>
                <c:pt idx="64278">
                  <c:v>-4.0584999999999996E-3</c:v>
                </c:pt>
                <c:pt idx="64279">
                  <c:v>-4.86069E-3</c:v>
                </c:pt>
                <c:pt idx="64280">
                  <c:v>-5.2729200000000004E-3</c:v>
                </c:pt>
                <c:pt idx="64281">
                  <c:v>-5.9661799999999997E-3</c:v>
                </c:pt>
                <c:pt idx="64282">
                  <c:v>-6.4272299999999999E-3</c:v>
                </c:pt>
                <c:pt idx="64283">
                  <c:v>-7.1668900000000004E-3</c:v>
                </c:pt>
                <c:pt idx="64284">
                  <c:v>-7.6300700000000001E-3</c:v>
                </c:pt>
                <c:pt idx="64285">
                  <c:v>-8.2668599999999991E-3</c:v>
                </c:pt>
                <c:pt idx="64286">
                  <c:v>-8.5809000000000007E-3</c:v>
                </c:pt>
                <c:pt idx="64287">
                  <c:v>-8.9843700000000002E-3</c:v>
                </c:pt>
                <c:pt idx="64288">
                  <c:v>-9.7477199999999996E-3</c:v>
                </c:pt>
                <c:pt idx="64289">
                  <c:v>-1.0263400000000001E-2</c:v>
                </c:pt>
                <c:pt idx="64290">
                  <c:v>-1.07057E-2</c:v>
                </c:pt>
                <c:pt idx="64291">
                  <c:v>-1.14039E-2</c:v>
                </c:pt>
                <c:pt idx="64292">
                  <c:v>-1.19045E-2</c:v>
                </c:pt>
                <c:pt idx="64293">
                  <c:v>-1.2319099999999999E-2</c:v>
                </c:pt>
                <c:pt idx="64294">
                  <c:v>-1.2822399999999999E-2</c:v>
                </c:pt>
                <c:pt idx="64295">
                  <c:v>-1.3410999999999999E-2</c:v>
                </c:pt>
                <c:pt idx="64296">
                  <c:v>-1.3899999999999999E-2</c:v>
                </c:pt>
                <c:pt idx="64297">
                  <c:v>-1.4102999999999999E-2</c:v>
                </c:pt>
                <c:pt idx="64298">
                  <c:v>-1.45842E-2</c:v>
                </c:pt>
                <c:pt idx="64299">
                  <c:v>-1.51383E-2</c:v>
                </c:pt>
                <c:pt idx="64300">
                  <c:v>-1.5493699999999999E-2</c:v>
                </c:pt>
                <c:pt idx="64301">
                  <c:v>-1.5946499999999999E-2</c:v>
                </c:pt>
                <c:pt idx="64302">
                  <c:v>-1.64616E-2</c:v>
                </c:pt>
                <c:pt idx="64303">
                  <c:v>-1.6645E-2</c:v>
                </c:pt>
                <c:pt idx="64304">
                  <c:v>-1.7099099999999999E-2</c:v>
                </c:pt>
                <c:pt idx="64305">
                  <c:v>-1.74098E-2</c:v>
                </c:pt>
                <c:pt idx="64306">
                  <c:v>-1.76778E-2</c:v>
                </c:pt>
                <c:pt idx="64307">
                  <c:v>-1.80418E-2</c:v>
                </c:pt>
                <c:pt idx="64308">
                  <c:v>-1.84251E-2</c:v>
                </c:pt>
                <c:pt idx="64309">
                  <c:v>-1.8721000000000002E-2</c:v>
                </c:pt>
                <c:pt idx="64310">
                  <c:v>-1.90717E-2</c:v>
                </c:pt>
                <c:pt idx="64311">
                  <c:v>-1.9388099999999998E-2</c:v>
                </c:pt>
                <c:pt idx="64312">
                  <c:v>-1.9679200000000001E-2</c:v>
                </c:pt>
                <c:pt idx="64313">
                  <c:v>-2.00521E-2</c:v>
                </c:pt>
                <c:pt idx="64314">
                  <c:v>-2.02788E-2</c:v>
                </c:pt>
                <c:pt idx="64315">
                  <c:v>-2.07309E-2</c:v>
                </c:pt>
                <c:pt idx="64316">
                  <c:v>-2.1141E-2</c:v>
                </c:pt>
                <c:pt idx="64317">
                  <c:v>-2.1425699999999999E-2</c:v>
                </c:pt>
                <c:pt idx="64318">
                  <c:v>-2.1703699999999999E-2</c:v>
                </c:pt>
                <c:pt idx="64319">
                  <c:v>-2.21557E-2</c:v>
                </c:pt>
                <c:pt idx="64320">
                  <c:v>-2.2444599999999999E-2</c:v>
                </c:pt>
                <c:pt idx="64321">
                  <c:v>-2.2775199999999999E-2</c:v>
                </c:pt>
                <c:pt idx="64322">
                  <c:v>-2.2967999999999999E-2</c:v>
                </c:pt>
                <c:pt idx="64323">
                  <c:v>-2.3168299999999999E-2</c:v>
                </c:pt>
                <c:pt idx="64324">
                  <c:v>-2.3396299999999998E-2</c:v>
                </c:pt>
                <c:pt idx="64325">
                  <c:v>-2.3605899999999999E-2</c:v>
                </c:pt>
                <c:pt idx="64326">
                  <c:v>-2.40252E-2</c:v>
                </c:pt>
                <c:pt idx="64327">
                  <c:v>-2.4E-2</c:v>
                </c:pt>
                <c:pt idx="64328">
                  <c:v>-2.44967E-2</c:v>
                </c:pt>
                <c:pt idx="64329">
                  <c:v>-2.4671700000000001E-2</c:v>
                </c:pt>
                <c:pt idx="64330">
                  <c:v>-2.49792E-2</c:v>
                </c:pt>
                <c:pt idx="64331">
                  <c:v>-2.5213200000000002E-2</c:v>
                </c:pt>
                <c:pt idx="64332">
                  <c:v>-2.5426199999999999E-2</c:v>
                </c:pt>
                <c:pt idx="64333">
                  <c:v>-2.5549800000000001E-2</c:v>
                </c:pt>
                <c:pt idx="64334">
                  <c:v>-2.57258E-2</c:v>
                </c:pt>
                <c:pt idx="64335">
                  <c:v>-2.5913800000000001E-2</c:v>
                </c:pt>
                <c:pt idx="64336">
                  <c:v>-2.6087300000000001E-2</c:v>
                </c:pt>
                <c:pt idx="64337">
                  <c:v>-2.6415600000000001E-2</c:v>
                </c:pt>
                <c:pt idx="64338">
                  <c:v>-2.6388499999999999E-2</c:v>
                </c:pt>
                <c:pt idx="64339">
                  <c:v>-2.6917199999999999E-2</c:v>
                </c:pt>
                <c:pt idx="64340">
                  <c:v>-2.6903099999999999E-2</c:v>
                </c:pt>
                <c:pt idx="64341">
                  <c:v>-2.7115500000000001E-2</c:v>
                </c:pt>
                <c:pt idx="64342">
                  <c:v>-2.7561599999999999E-2</c:v>
                </c:pt>
                <c:pt idx="64343">
                  <c:v>-2.76303E-2</c:v>
                </c:pt>
                <c:pt idx="64344">
                  <c:v>-2.78646E-2</c:v>
                </c:pt>
                <c:pt idx="64345">
                  <c:v>-2.7899E-2</c:v>
                </c:pt>
                <c:pt idx="64346">
                  <c:v>-2.8270199999999999E-2</c:v>
                </c:pt>
                <c:pt idx="64347">
                  <c:v>-2.8215799999999999E-2</c:v>
                </c:pt>
                <c:pt idx="64348">
                  <c:v>-2.84534E-2</c:v>
                </c:pt>
                <c:pt idx="64349">
                  <c:v>-2.8572400000000001E-2</c:v>
                </c:pt>
                <c:pt idx="64350">
                  <c:v>-2.8487100000000001E-2</c:v>
                </c:pt>
                <c:pt idx="64351">
                  <c:v>-2.8707799999999999E-2</c:v>
                </c:pt>
                <c:pt idx="64352">
                  <c:v>-2.86497E-2</c:v>
                </c:pt>
                <c:pt idx="64353">
                  <c:v>-2.9032100000000002E-2</c:v>
                </c:pt>
                <c:pt idx="64354">
                  <c:v>-2.89249E-2</c:v>
                </c:pt>
                <c:pt idx="64355">
                  <c:v>-2.9317200000000002E-2</c:v>
                </c:pt>
                <c:pt idx="64356">
                  <c:v>-2.94214E-2</c:v>
                </c:pt>
                <c:pt idx="64357">
                  <c:v>-2.9456400000000001E-2</c:v>
                </c:pt>
                <c:pt idx="64358">
                  <c:v>-2.94611E-2</c:v>
                </c:pt>
                <c:pt idx="64359">
                  <c:v>-2.9695099999999999E-2</c:v>
                </c:pt>
                <c:pt idx="64360">
                  <c:v>-2.9769899999999998E-2</c:v>
                </c:pt>
                <c:pt idx="64361">
                  <c:v>-2.9829499999999998E-2</c:v>
                </c:pt>
                <c:pt idx="64362">
                  <c:v>-2.9955900000000001E-2</c:v>
                </c:pt>
                <c:pt idx="64363">
                  <c:v>-2.9860600000000001E-2</c:v>
                </c:pt>
                <c:pt idx="64364">
                  <c:v>-3.0010599999999998E-2</c:v>
                </c:pt>
                <c:pt idx="64365">
                  <c:v>-2.99274E-2</c:v>
                </c:pt>
                <c:pt idx="64366">
                  <c:v>-3.0134000000000001E-2</c:v>
                </c:pt>
                <c:pt idx="64367">
                  <c:v>-2.9992100000000001E-2</c:v>
                </c:pt>
                <c:pt idx="64368">
                  <c:v>-3.0247699999999999E-2</c:v>
                </c:pt>
                <c:pt idx="64369">
                  <c:v>-3.0021300000000001E-2</c:v>
                </c:pt>
                <c:pt idx="64370">
                  <c:v>-3.0065399999999999E-2</c:v>
                </c:pt>
                <c:pt idx="64371">
                  <c:v>-2.9966199999999998E-2</c:v>
                </c:pt>
                <c:pt idx="64372">
                  <c:v>-2.9897300000000002E-2</c:v>
                </c:pt>
                <c:pt idx="64373">
                  <c:v>-2.9876E-2</c:v>
                </c:pt>
                <c:pt idx="64374">
                  <c:v>-2.9482999999999999E-2</c:v>
                </c:pt>
                <c:pt idx="64375">
                  <c:v>-2.97544E-2</c:v>
                </c:pt>
                <c:pt idx="64376">
                  <c:v>-2.9587499999999999E-2</c:v>
                </c:pt>
                <c:pt idx="64377">
                  <c:v>-2.9388399999999999E-2</c:v>
                </c:pt>
                <c:pt idx="64378">
                  <c:v>-2.94005E-2</c:v>
                </c:pt>
                <c:pt idx="64379">
                  <c:v>-2.9467199999999999E-2</c:v>
                </c:pt>
                <c:pt idx="64380">
                  <c:v>-2.9389100000000001E-2</c:v>
                </c:pt>
                <c:pt idx="64381">
                  <c:v>-2.9319899999999999E-2</c:v>
                </c:pt>
                <c:pt idx="64382">
                  <c:v>-2.9122800000000001E-2</c:v>
                </c:pt>
                <c:pt idx="64383">
                  <c:v>-2.9227599999999999E-2</c:v>
                </c:pt>
                <c:pt idx="64384">
                  <c:v>-2.8951399999999999E-2</c:v>
                </c:pt>
                <c:pt idx="64385">
                  <c:v>-2.88723E-2</c:v>
                </c:pt>
                <c:pt idx="64386">
                  <c:v>-2.8607199999999999E-2</c:v>
                </c:pt>
                <c:pt idx="64387">
                  <c:v>-2.8360799999999999E-2</c:v>
                </c:pt>
                <c:pt idx="64388">
                  <c:v>-2.85446E-2</c:v>
                </c:pt>
                <c:pt idx="64389">
                  <c:v>-2.8265100000000001E-2</c:v>
                </c:pt>
                <c:pt idx="64390">
                  <c:v>-2.7952299999999999E-2</c:v>
                </c:pt>
                <c:pt idx="64391">
                  <c:v>-2.7823799999999999E-2</c:v>
                </c:pt>
                <c:pt idx="64392">
                  <c:v>-2.7811499999999999E-2</c:v>
                </c:pt>
                <c:pt idx="64393">
                  <c:v>-2.77004E-2</c:v>
                </c:pt>
                <c:pt idx="64394">
                  <c:v>-2.74592E-2</c:v>
                </c:pt>
                <c:pt idx="64395">
                  <c:v>-2.72108E-2</c:v>
                </c:pt>
                <c:pt idx="64396">
                  <c:v>-2.6835600000000001E-2</c:v>
                </c:pt>
                <c:pt idx="64397">
                  <c:v>-2.6820400000000001E-2</c:v>
                </c:pt>
                <c:pt idx="64398">
                  <c:v>-2.6534200000000001E-2</c:v>
                </c:pt>
                <c:pt idx="64399">
                  <c:v>-2.65046E-2</c:v>
                </c:pt>
                <c:pt idx="64400">
                  <c:v>-2.6309599999999999E-2</c:v>
                </c:pt>
                <c:pt idx="64401">
                  <c:v>-2.58718E-2</c:v>
                </c:pt>
                <c:pt idx="64402">
                  <c:v>-2.57568E-2</c:v>
                </c:pt>
                <c:pt idx="64403">
                  <c:v>-2.55068E-2</c:v>
                </c:pt>
                <c:pt idx="64404">
                  <c:v>-2.5338800000000002E-2</c:v>
                </c:pt>
                <c:pt idx="64405">
                  <c:v>-2.5042399999999999E-2</c:v>
                </c:pt>
                <c:pt idx="64406">
                  <c:v>-2.4983200000000001E-2</c:v>
                </c:pt>
                <c:pt idx="64407">
                  <c:v>-2.4417700000000001E-2</c:v>
                </c:pt>
                <c:pt idx="64408">
                  <c:v>-2.4445999999999999E-2</c:v>
                </c:pt>
                <c:pt idx="64409">
                  <c:v>-2.42997E-2</c:v>
                </c:pt>
                <c:pt idx="64410">
                  <c:v>-2.4025100000000001E-2</c:v>
                </c:pt>
                <c:pt idx="64411">
                  <c:v>-2.3621699999999999E-2</c:v>
                </c:pt>
                <c:pt idx="64412">
                  <c:v>-2.3282799999999999E-2</c:v>
                </c:pt>
                <c:pt idx="64413">
                  <c:v>-2.2985200000000001E-2</c:v>
                </c:pt>
                <c:pt idx="64414">
                  <c:v>-2.2722099999999999E-2</c:v>
                </c:pt>
                <c:pt idx="64415">
                  <c:v>-2.2712699999999999E-2</c:v>
                </c:pt>
                <c:pt idx="64416">
                  <c:v>-2.22264E-2</c:v>
                </c:pt>
                <c:pt idx="64417">
                  <c:v>-2.1964600000000001E-2</c:v>
                </c:pt>
                <c:pt idx="64418">
                  <c:v>-2.1519E-2</c:v>
                </c:pt>
                <c:pt idx="64419">
                  <c:v>-2.1486700000000001E-2</c:v>
                </c:pt>
                <c:pt idx="64420">
                  <c:v>-2.12654E-2</c:v>
                </c:pt>
                <c:pt idx="64421">
                  <c:v>-2.0875000000000001E-2</c:v>
                </c:pt>
                <c:pt idx="64422">
                  <c:v>-2.0634699999999999E-2</c:v>
                </c:pt>
                <c:pt idx="64423">
                  <c:v>-2.0152400000000001E-2</c:v>
                </c:pt>
                <c:pt idx="64424">
                  <c:v>-1.9936700000000002E-2</c:v>
                </c:pt>
                <c:pt idx="64425">
                  <c:v>-1.95982E-2</c:v>
                </c:pt>
                <c:pt idx="64426">
                  <c:v>-1.94434E-2</c:v>
                </c:pt>
                <c:pt idx="64427">
                  <c:v>-1.8930300000000001E-2</c:v>
                </c:pt>
                <c:pt idx="64428">
                  <c:v>-1.8588199999999999E-2</c:v>
                </c:pt>
                <c:pt idx="64429">
                  <c:v>-1.8255500000000001E-2</c:v>
                </c:pt>
                <c:pt idx="64430">
                  <c:v>-1.77439E-2</c:v>
                </c:pt>
                <c:pt idx="64431">
                  <c:v>-1.7680700000000001E-2</c:v>
                </c:pt>
                <c:pt idx="64432">
                  <c:v>-1.7231099999999999E-2</c:v>
                </c:pt>
                <c:pt idx="64433">
                  <c:v>-1.6828699999999999E-2</c:v>
                </c:pt>
                <c:pt idx="64434">
                  <c:v>-1.6567200000000001E-2</c:v>
                </c:pt>
                <c:pt idx="64435">
                  <c:v>-1.6250400000000002E-2</c:v>
                </c:pt>
                <c:pt idx="64436">
                  <c:v>-1.5840400000000001E-2</c:v>
                </c:pt>
                <c:pt idx="64437">
                  <c:v>-1.5585099999999999E-2</c:v>
                </c:pt>
                <c:pt idx="64438">
                  <c:v>-1.50256E-2</c:v>
                </c:pt>
                <c:pt idx="64439">
                  <c:v>-1.481E-2</c:v>
                </c:pt>
                <c:pt idx="64440">
                  <c:v>-1.4416999999999999E-2</c:v>
                </c:pt>
                <c:pt idx="64441">
                  <c:v>-1.3777899999999999E-2</c:v>
                </c:pt>
                <c:pt idx="64442">
                  <c:v>-1.38248E-2</c:v>
                </c:pt>
                <c:pt idx="64443">
                  <c:v>-1.33939E-2</c:v>
                </c:pt>
                <c:pt idx="64444">
                  <c:v>-1.29155E-2</c:v>
                </c:pt>
                <c:pt idx="64445">
                  <c:v>-1.2622599999999999E-2</c:v>
                </c:pt>
                <c:pt idx="64446">
                  <c:v>-1.22983E-2</c:v>
                </c:pt>
                <c:pt idx="64447">
                  <c:v>-1.20343E-2</c:v>
                </c:pt>
                <c:pt idx="64448">
                  <c:v>-1.17669E-2</c:v>
                </c:pt>
                <c:pt idx="64449">
                  <c:v>-1.11266E-2</c:v>
                </c:pt>
                <c:pt idx="64450">
                  <c:v>-1.0802600000000001E-2</c:v>
                </c:pt>
                <c:pt idx="64451">
                  <c:v>-1.0391600000000001E-2</c:v>
                </c:pt>
                <c:pt idx="64452">
                  <c:v>-1.00555E-2</c:v>
                </c:pt>
                <c:pt idx="64453">
                  <c:v>-9.8383600000000009E-3</c:v>
                </c:pt>
                <c:pt idx="64454">
                  <c:v>-9.2718399999999999E-3</c:v>
                </c:pt>
                <c:pt idx="64455">
                  <c:v>-8.8013699999999993E-3</c:v>
                </c:pt>
                <c:pt idx="64456">
                  <c:v>-8.5339600000000002E-3</c:v>
                </c:pt>
                <c:pt idx="64457">
                  <c:v>-8.2879200000000007E-3</c:v>
                </c:pt>
                <c:pt idx="64458">
                  <c:v>-7.8538500000000008E-3</c:v>
                </c:pt>
                <c:pt idx="64459">
                  <c:v>-7.6176100000000004E-3</c:v>
                </c:pt>
                <c:pt idx="64460">
                  <c:v>-7.1672400000000001E-3</c:v>
                </c:pt>
                <c:pt idx="64461">
                  <c:v>-6.8065499999999998E-3</c:v>
                </c:pt>
                <c:pt idx="64462">
                  <c:v>-6.5756299999999998E-3</c:v>
                </c:pt>
                <c:pt idx="64463">
                  <c:v>-6.3969200000000004E-3</c:v>
                </c:pt>
                <c:pt idx="64464">
                  <c:v>-6.04894E-3</c:v>
                </c:pt>
                <c:pt idx="64465">
                  <c:v>-5.7234800000000004E-3</c:v>
                </c:pt>
                <c:pt idx="64466">
                  <c:v>-5.3682499999999998E-3</c:v>
                </c:pt>
                <c:pt idx="64467">
                  <c:v>-5.02938E-3</c:v>
                </c:pt>
                <c:pt idx="64468">
                  <c:v>-4.8299099999999998E-3</c:v>
                </c:pt>
                <c:pt idx="64469">
                  <c:v>-4.7438599999999999E-3</c:v>
                </c:pt>
                <c:pt idx="64470">
                  <c:v>-4.4688000000000002E-3</c:v>
                </c:pt>
                <c:pt idx="64471">
                  <c:v>-4.0461500000000001E-3</c:v>
                </c:pt>
                <c:pt idx="64472">
                  <c:v>-4.0295699999999997E-3</c:v>
                </c:pt>
                <c:pt idx="64473">
                  <c:v>-3.69623E-3</c:v>
                </c:pt>
                <c:pt idx="64474">
                  <c:v>-3.5432800000000002E-3</c:v>
                </c:pt>
                <c:pt idx="64475">
                  <c:v>-3.36265E-3</c:v>
                </c:pt>
                <c:pt idx="64476">
                  <c:v>-3.0978999999999998E-3</c:v>
                </c:pt>
                <c:pt idx="64477">
                  <c:v>-2.7681200000000002E-3</c:v>
                </c:pt>
                <c:pt idx="64478">
                  <c:v>-2.8134700000000002E-3</c:v>
                </c:pt>
                <c:pt idx="64479">
                  <c:v>-2.67694E-3</c:v>
                </c:pt>
                <c:pt idx="64480">
                  <c:v>-2.6022599999999999E-3</c:v>
                </c:pt>
                <c:pt idx="64481">
                  <c:v>-2.4279800000000002E-3</c:v>
                </c:pt>
                <c:pt idx="64482">
                  <c:v>-2.3350900000000002E-3</c:v>
                </c:pt>
                <c:pt idx="64483">
                  <c:v>-2.24421E-3</c:v>
                </c:pt>
                <c:pt idx="64484">
                  <c:v>-2.33717E-3</c:v>
                </c:pt>
                <c:pt idx="64485">
                  <c:v>-2.2202300000000001E-3</c:v>
                </c:pt>
                <c:pt idx="64486">
                  <c:v>-2.2372500000000001E-3</c:v>
                </c:pt>
                <c:pt idx="64487">
                  <c:v>-2.00679E-3</c:v>
                </c:pt>
                <c:pt idx="64488">
                  <c:v>-2.1235099999999999E-3</c:v>
                </c:pt>
                <c:pt idx="64489">
                  <c:v>-2.0349999999999999E-3</c:v>
                </c:pt>
                <c:pt idx="64490">
                  <c:v>-1.9888900000000001E-3</c:v>
                </c:pt>
                <c:pt idx="64491">
                  <c:v>-1.8791299999999999E-3</c:v>
                </c:pt>
                <c:pt idx="64492">
                  <c:v>-1.90339E-3</c:v>
                </c:pt>
                <c:pt idx="64493">
                  <c:v>-2.0603800000000001E-3</c:v>
                </c:pt>
                <c:pt idx="64494">
                  <c:v>-1.98065E-3</c:v>
                </c:pt>
                <c:pt idx="64495">
                  <c:v>-2.3034399999999999E-3</c:v>
                </c:pt>
                <c:pt idx="64496">
                  <c:v>-2.3299200000000001E-3</c:v>
                </c:pt>
                <c:pt idx="64497">
                  <c:v>-2.5809299999999999E-3</c:v>
                </c:pt>
                <c:pt idx="64498">
                  <c:v>-2.44415E-3</c:v>
                </c:pt>
                <c:pt idx="64499">
                  <c:v>-2.78554E-3</c:v>
                </c:pt>
                <c:pt idx="64500">
                  <c:v>-2.8594599999999999E-3</c:v>
                </c:pt>
                <c:pt idx="64501">
                  <c:v>-2.8912600000000001E-3</c:v>
                </c:pt>
                <c:pt idx="64502">
                  <c:v>-2.86324E-3</c:v>
                </c:pt>
                <c:pt idx="64503">
                  <c:v>-3.1023499999999998E-3</c:v>
                </c:pt>
                <c:pt idx="64504">
                  <c:v>-3.3251800000000001E-3</c:v>
                </c:pt>
                <c:pt idx="64505">
                  <c:v>-3.41435E-3</c:v>
                </c:pt>
                <c:pt idx="64506">
                  <c:v>-3.7505699999999999E-3</c:v>
                </c:pt>
                <c:pt idx="64507">
                  <c:v>-3.9082400000000003E-3</c:v>
                </c:pt>
                <c:pt idx="64508">
                  <c:v>-4.0948699999999996E-3</c:v>
                </c:pt>
                <c:pt idx="64509">
                  <c:v>-4.5356399999999996E-3</c:v>
                </c:pt>
                <c:pt idx="64510">
                  <c:v>-4.6394100000000001E-3</c:v>
                </c:pt>
                <c:pt idx="64511">
                  <c:v>-4.84988E-3</c:v>
                </c:pt>
                <c:pt idx="64512">
                  <c:v>-5.3178100000000001E-3</c:v>
                </c:pt>
                <c:pt idx="64513">
                  <c:v>-5.3983800000000004E-3</c:v>
                </c:pt>
                <c:pt idx="64514">
                  <c:v>-5.5760999999999996E-3</c:v>
                </c:pt>
                <c:pt idx="64515">
                  <c:v>-6.0336399999999998E-3</c:v>
                </c:pt>
                <c:pt idx="64516">
                  <c:v>-6.2720400000000004E-3</c:v>
                </c:pt>
                <c:pt idx="64517">
                  <c:v>-6.6149199999999998E-3</c:v>
                </c:pt>
                <c:pt idx="64518">
                  <c:v>-6.7719599999999996E-3</c:v>
                </c:pt>
                <c:pt idx="64519">
                  <c:v>-7.2243100000000003E-3</c:v>
                </c:pt>
                <c:pt idx="64520">
                  <c:v>-7.3441299999999999E-3</c:v>
                </c:pt>
                <c:pt idx="64521">
                  <c:v>-7.7539599999999998E-3</c:v>
                </c:pt>
                <c:pt idx="64522">
                  <c:v>-8.0688300000000008E-3</c:v>
                </c:pt>
                <c:pt idx="64523">
                  <c:v>-8.4581399999999994E-3</c:v>
                </c:pt>
                <c:pt idx="64524">
                  <c:v>-8.7123200000000008E-3</c:v>
                </c:pt>
                <c:pt idx="64525">
                  <c:v>-9.2179199999999992E-3</c:v>
                </c:pt>
                <c:pt idx="64526">
                  <c:v>-9.4374799999999998E-3</c:v>
                </c:pt>
                <c:pt idx="64527">
                  <c:v>-9.8265000000000002E-3</c:v>
                </c:pt>
                <c:pt idx="64528">
                  <c:v>-1.0224499999999999E-2</c:v>
                </c:pt>
                <c:pt idx="64529">
                  <c:v>-1.05288E-2</c:v>
                </c:pt>
                <c:pt idx="64530">
                  <c:v>-1.08231E-2</c:v>
                </c:pt>
                <c:pt idx="64531">
                  <c:v>-1.13037E-2</c:v>
                </c:pt>
                <c:pt idx="64532">
                  <c:v>-1.16595E-2</c:v>
                </c:pt>
                <c:pt idx="64533">
                  <c:v>-1.20763E-2</c:v>
                </c:pt>
                <c:pt idx="64534">
                  <c:v>-1.24317E-2</c:v>
                </c:pt>
                <c:pt idx="64535">
                  <c:v>-1.2749399999999999E-2</c:v>
                </c:pt>
                <c:pt idx="64536">
                  <c:v>-1.3039800000000001E-2</c:v>
                </c:pt>
                <c:pt idx="64537">
                  <c:v>-1.37001E-2</c:v>
                </c:pt>
                <c:pt idx="64538">
                  <c:v>-1.37698E-2</c:v>
                </c:pt>
                <c:pt idx="64539">
                  <c:v>-1.42259E-2</c:v>
                </c:pt>
                <c:pt idx="64540">
                  <c:v>-1.45118E-2</c:v>
                </c:pt>
                <c:pt idx="64541">
                  <c:v>-1.49783E-2</c:v>
                </c:pt>
                <c:pt idx="64542">
                  <c:v>-1.52538E-2</c:v>
                </c:pt>
                <c:pt idx="64543">
                  <c:v>-1.5753900000000001E-2</c:v>
                </c:pt>
                <c:pt idx="64544">
                  <c:v>-1.61537E-2</c:v>
                </c:pt>
                <c:pt idx="64545">
                  <c:v>-1.64294E-2</c:v>
                </c:pt>
                <c:pt idx="64546">
                  <c:v>-1.6899899999999999E-2</c:v>
                </c:pt>
                <c:pt idx="64547">
                  <c:v>-1.7211799999999999E-2</c:v>
                </c:pt>
                <c:pt idx="64548">
                  <c:v>-1.7769299999999998E-2</c:v>
                </c:pt>
                <c:pt idx="64549">
                  <c:v>-1.8281599999999999E-2</c:v>
                </c:pt>
                <c:pt idx="64550">
                  <c:v>-1.85133E-2</c:v>
                </c:pt>
                <c:pt idx="64551">
                  <c:v>-1.9002999999999999E-2</c:v>
                </c:pt>
                <c:pt idx="64552">
                  <c:v>-1.9270099999999998E-2</c:v>
                </c:pt>
                <c:pt idx="64553">
                  <c:v>-1.97033E-2</c:v>
                </c:pt>
                <c:pt idx="64554">
                  <c:v>-2.0111400000000001E-2</c:v>
                </c:pt>
                <c:pt idx="64555">
                  <c:v>-2.03085E-2</c:v>
                </c:pt>
                <c:pt idx="64556">
                  <c:v>-2.04697E-2</c:v>
                </c:pt>
                <c:pt idx="64557">
                  <c:v>-2.10592E-2</c:v>
                </c:pt>
                <c:pt idx="64558">
                  <c:v>-2.1274999999999999E-2</c:v>
                </c:pt>
                <c:pt idx="64559">
                  <c:v>-2.1622200000000001E-2</c:v>
                </c:pt>
                <c:pt idx="64560">
                  <c:v>-2.1948599999999999E-2</c:v>
                </c:pt>
                <c:pt idx="64561">
                  <c:v>-2.2340800000000001E-2</c:v>
                </c:pt>
                <c:pt idx="64562">
                  <c:v>-2.2547899999999999E-2</c:v>
                </c:pt>
                <c:pt idx="64563">
                  <c:v>-2.2944699999999998E-2</c:v>
                </c:pt>
                <c:pt idx="64564">
                  <c:v>-2.31653E-2</c:v>
                </c:pt>
                <c:pt idx="64565">
                  <c:v>-2.3590400000000001E-2</c:v>
                </c:pt>
                <c:pt idx="64566">
                  <c:v>-2.35537E-2</c:v>
                </c:pt>
                <c:pt idx="64567">
                  <c:v>-2.3947099999999999E-2</c:v>
                </c:pt>
                <c:pt idx="64568">
                  <c:v>-2.4195999999999999E-2</c:v>
                </c:pt>
                <c:pt idx="64569">
                  <c:v>-2.4349200000000001E-2</c:v>
                </c:pt>
                <c:pt idx="64570">
                  <c:v>-2.46917E-2</c:v>
                </c:pt>
                <c:pt idx="64571">
                  <c:v>-2.4724300000000001E-2</c:v>
                </c:pt>
                <c:pt idx="64572">
                  <c:v>-2.4739500000000001E-2</c:v>
                </c:pt>
                <c:pt idx="64573">
                  <c:v>-2.5076899999999999E-2</c:v>
                </c:pt>
                <c:pt idx="64574">
                  <c:v>-2.52252E-2</c:v>
                </c:pt>
                <c:pt idx="64575">
                  <c:v>-2.5236399999999999E-2</c:v>
                </c:pt>
                <c:pt idx="64576">
                  <c:v>-2.5511300000000001E-2</c:v>
                </c:pt>
                <c:pt idx="64577">
                  <c:v>-2.54992E-2</c:v>
                </c:pt>
                <c:pt idx="64578">
                  <c:v>-2.55523E-2</c:v>
                </c:pt>
                <c:pt idx="64579">
                  <c:v>-2.55588E-2</c:v>
                </c:pt>
                <c:pt idx="64580">
                  <c:v>-2.5818199999999999E-2</c:v>
                </c:pt>
                <c:pt idx="64581">
                  <c:v>-2.58812E-2</c:v>
                </c:pt>
                <c:pt idx="64582">
                  <c:v>-2.5530199999999999E-2</c:v>
                </c:pt>
                <c:pt idx="64583">
                  <c:v>-2.5807799999999999E-2</c:v>
                </c:pt>
                <c:pt idx="64584">
                  <c:v>-2.55891E-2</c:v>
                </c:pt>
                <c:pt idx="64585">
                  <c:v>-2.5609300000000002E-2</c:v>
                </c:pt>
                <c:pt idx="64586">
                  <c:v>-2.5510000000000001E-2</c:v>
                </c:pt>
                <c:pt idx="64587">
                  <c:v>-2.54939E-2</c:v>
                </c:pt>
                <c:pt idx="64588">
                  <c:v>-2.5273899999999998E-2</c:v>
                </c:pt>
                <c:pt idx="64589">
                  <c:v>-2.4907200000000001E-2</c:v>
                </c:pt>
                <c:pt idx="64590">
                  <c:v>-2.4974699999999999E-2</c:v>
                </c:pt>
                <c:pt idx="64591">
                  <c:v>-2.47695E-2</c:v>
                </c:pt>
                <c:pt idx="64592">
                  <c:v>-2.44668E-2</c:v>
                </c:pt>
                <c:pt idx="64593">
                  <c:v>-2.4138E-2</c:v>
                </c:pt>
                <c:pt idx="64594">
                  <c:v>-2.3963600000000002E-2</c:v>
                </c:pt>
                <c:pt idx="64595">
                  <c:v>-2.37185E-2</c:v>
                </c:pt>
                <c:pt idx="64596">
                  <c:v>-2.3472799999999999E-2</c:v>
                </c:pt>
                <c:pt idx="64597">
                  <c:v>-2.3168899999999999E-2</c:v>
                </c:pt>
                <c:pt idx="64598">
                  <c:v>-2.2833300000000001E-2</c:v>
                </c:pt>
                <c:pt idx="64599">
                  <c:v>-2.24414E-2</c:v>
                </c:pt>
                <c:pt idx="64600">
                  <c:v>-2.1939299999999998E-2</c:v>
                </c:pt>
                <c:pt idx="64601">
                  <c:v>-2.1872699999999998E-2</c:v>
                </c:pt>
                <c:pt idx="64602">
                  <c:v>-2.1282100000000002E-2</c:v>
                </c:pt>
                <c:pt idx="64603">
                  <c:v>-2.0875600000000001E-2</c:v>
                </c:pt>
                <c:pt idx="64604">
                  <c:v>-2.0299500000000002E-2</c:v>
                </c:pt>
                <c:pt idx="64605">
                  <c:v>-1.9691699999999999E-2</c:v>
                </c:pt>
                <c:pt idx="64606">
                  <c:v>-1.9405499999999999E-2</c:v>
                </c:pt>
                <c:pt idx="64607">
                  <c:v>-1.8895599999999999E-2</c:v>
                </c:pt>
                <c:pt idx="64608">
                  <c:v>-1.81259E-2</c:v>
                </c:pt>
                <c:pt idx="64609">
                  <c:v>-1.7671099999999999E-2</c:v>
                </c:pt>
                <c:pt idx="64610">
                  <c:v>-1.7074499999999999E-2</c:v>
                </c:pt>
                <c:pt idx="64611">
                  <c:v>-1.6483600000000001E-2</c:v>
                </c:pt>
                <c:pt idx="64612">
                  <c:v>-1.59989E-2</c:v>
                </c:pt>
                <c:pt idx="64613">
                  <c:v>-1.51448E-2</c:v>
                </c:pt>
                <c:pt idx="64614">
                  <c:v>-1.4799400000000001E-2</c:v>
                </c:pt>
                <c:pt idx="64615">
                  <c:v>-1.39705E-2</c:v>
                </c:pt>
                <c:pt idx="64616">
                  <c:v>-1.33183E-2</c:v>
                </c:pt>
                <c:pt idx="64617">
                  <c:v>-1.28285E-2</c:v>
                </c:pt>
                <c:pt idx="64618">
                  <c:v>-1.20267E-2</c:v>
                </c:pt>
                <c:pt idx="64619">
                  <c:v>-1.1187799999999999E-2</c:v>
                </c:pt>
                <c:pt idx="64620">
                  <c:v>-1.06246E-2</c:v>
                </c:pt>
                <c:pt idx="64621">
                  <c:v>-9.7899800000000002E-3</c:v>
                </c:pt>
                <c:pt idx="64622">
                  <c:v>-9.1356300000000005E-3</c:v>
                </c:pt>
                <c:pt idx="64623">
                  <c:v>-8.2827100000000004E-3</c:v>
                </c:pt>
                <c:pt idx="64624">
                  <c:v>-7.6773800000000001E-3</c:v>
                </c:pt>
                <c:pt idx="64625">
                  <c:v>-6.89093E-3</c:v>
                </c:pt>
                <c:pt idx="64626">
                  <c:v>-5.7685799999999997E-3</c:v>
                </c:pt>
                <c:pt idx="64627">
                  <c:v>-5.2465899999999998E-3</c:v>
                </c:pt>
                <c:pt idx="64628">
                  <c:v>-4.7112100000000004E-3</c:v>
                </c:pt>
                <c:pt idx="64629">
                  <c:v>-3.6104900000000001E-3</c:v>
                </c:pt>
                <c:pt idx="64630">
                  <c:v>-2.9077E-3</c:v>
                </c:pt>
                <c:pt idx="64631">
                  <c:v>-1.9491599999999999E-3</c:v>
                </c:pt>
                <c:pt idx="64632">
                  <c:v>-1.29689E-3</c:v>
                </c:pt>
                <c:pt idx="64633">
                  <c:v>-3.9582400000000002E-4</c:v>
                </c:pt>
                <c:pt idx="64634">
                  <c:v>4.00133E-4</c:v>
                </c:pt>
                <c:pt idx="64635">
                  <c:v>1.3352500000000001E-3</c:v>
                </c:pt>
                <c:pt idx="64636">
                  <c:v>2.1674900000000002E-3</c:v>
                </c:pt>
                <c:pt idx="64637">
                  <c:v>2.8708000000000002E-3</c:v>
                </c:pt>
                <c:pt idx="64638">
                  <c:v>3.6641199999999999E-3</c:v>
                </c:pt>
                <c:pt idx="64639">
                  <c:v>4.5394900000000002E-3</c:v>
                </c:pt>
                <c:pt idx="64640">
                  <c:v>5.45131E-3</c:v>
                </c:pt>
                <c:pt idx="64641">
                  <c:v>6.2376100000000002E-3</c:v>
                </c:pt>
                <c:pt idx="64642">
                  <c:v>7.34572E-3</c:v>
                </c:pt>
                <c:pt idx="64643">
                  <c:v>8.0912699999999994E-3</c:v>
                </c:pt>
                <c:pt idx="64644">
                  <c:v>8.9874900000000008E-3</c:v>
                </c:pt>
                <c:pt idx="64645">
                  <c:v>9.9618799999999993E-3</c:v>
                </c:pt>
                <c:pt idx="64646">
                  <c:v>1.07268E-2</c:v>
                </c:pt>
                <c:pt idx="64647">
                  <c:v>1.1780799999999999E-2</c:v>
                </c:pt>
                <c:pt idx="64648">
                  <c:v>1.24557E-2</c:v>
                </c:pt>
                <c:pt idx="64649">
                  <c:v>1.3310000000000001E-2</c:v>
                </c:pt>
                <c:pt idx="64650">
                  <c:v>1.40482E-2</c:v>
                </c:pt>
                <c:pt idx="64651">
                  <c:v>1.4996900000000001E-2</c:v>
                </c:pt>
                <c:pt idx="64652">
                  <c:v>1.57454E-2</c:v>
                </c:pt>
                <c:pt idx="64653">
                  <c:v>1.6637099999999998E-2</c:v>
                </c:pt>
                <c:pt idx="64654">
                  <c:v>1.73899E-2</c:v>
                </c:pt>
                <c:pt idx="64655">
                  <c:v>1.83824E-2</c:v>
                </c:pt>
                <c:pt idx="64656">
                  <c:v>1.93452E-2</c:v>
                </c:pt>
                <c:pt idx="64657">
                  <c:v>2.0048300000000002E-2</c:v>
                </c:pt>
                <c:pt idx="64658">
                  <c:v>2.0956300000000001E-2</c:v>
                </c:pt>
                <c:pt idx="64659">
                  <c:v>2.18497E-2</c:v>
                </c:pt>
                <c:pt idx="64660">
                  <c:v>2.2645800000000001E-2</c:v>
                </c:pt>
                <c:pt idx="64661">
                  <c:v>2.35946E-2</c:v>
                </c:pt>
                <c:pt idx="64662">
                  <c:v>2.4427399999999998E-2</c:v>
                </c:pt>
                <c:pt idx="64663">
                  <c:v>2.52917E-2</c:v>
                </c:pt>
                <c:pt idx="64664">
                  <c:v>2.5998299999999998E-2</c:v>
                </c:pt>
                <c:pt idx="64665">
                  <c:v>2.6685E-2</c:v>
                </c:pt>
                <c:pt idx="64666">
                  <c:v>2.76396E-2</c:v>
                </c:pt>
                <c:pt idx="64667">
                  <c:v>2.84125E-2</c:v>
                </c:pt>
                <c:pt idx="64668">
                  <c:v>2.9098599999999999E-2</c:v>
                </c:pt>
                <c:pt idx="64669">
                  <c:v>2.98702E-2</c:v>
                </c:pt>
                <c:pt idx="64670">
                  <c:v>3.04392E-2</c:v>
                </c:pt>
                <c:pt idx="64671">
                  <c:v>3.1378099999999999E-2</c:v>
                </c:pt>
                <c:pt idx="64672">
                  <c:v>3.2123800000000001E-2</c:v>
                </c:pt>
                <c:pt idx="64673">
                  <c:v>3.28139E-2</c:v>
                </c:pt>
                <c:pt idx="64674">
                  <c:v>3.3387800000000002E-2</c:v>
                </c:pt>
                <c:pt idx="64675">
                  <c:v>3.4194700000000001E-2</c:v>
                </c:pt>
                <c:pt idx="64676">
                  <c:v>3.4913899999999998E-2</c:v>
                </c:pt>
                <c:pt idx="64677">
                  <c:v>3.5775599999999998E-2</c:v>
                </c:pt>
                <c:pt idx="64678">
                  <c:v>3.63319E-2</c:v>
                </c:pt>
                <c:pt idx="64679">
                  <c:v>3.6969299999999997E-2</c:v>
                </c:pt>
                <c:pt idx="64680">
                  <c:v>3.76482E-2</c:v>
                </c:pt>
                <c:pt idx="64681">
                  <c:v>3.8138400000000003E-2</c:v>
                </c:pt>
                <c:pt idx="64682">
                  <c:v>3.9054100000000001E-2</c:v>
                </c:pt>
                <c:pt idx="64683">
                  <c:v>3.9721800000000002E-2</c:v>
                </c:pt>
                <c:pt idx="64684">
                  <c:v>4.0143999999999999E-2</c:v>
                </c:pt>
                <c:pt idx="64685">
                  <c:v>4.0920600000000001E-2</c:v>
                </c:pt>
                <c:pt idx="64686">
                  <c:v>4.1292000000000002E-2</c:v>
                </c:pt>
                <c:pt idx="64687">
                  <c:v>4.1915500000000001E-2</c:v>
                </c:pt>
                <c:pt idx="64688">
                  <c:v>4.2562200000000001E-2</c:v>
                </c:pt>
                <c:pt idx="64689">
                  <c:v>4.29755E-2</c:v>
                </c:pt>
                <c:pt idx="64690">
                  <c:v>4.3348499999999998E-2</c:v>
                </c:pt>
                <c:pt idx="64691">
                  <c:v>4.3760599999999997E-2</c:v>
                </c:pt>
                <c:pt idx="64692">
                  <c:v>4.4082400000000001E-2</c:v>
                </c:pt>
                <c:pt idx="64693">
                  <c:v>4.4715100000000001E-2</c:v>
                </c:pt>
                <c:pt idx="64694">
                  <c:v>4.5067200000000002E-2</c:v>
                </c:pt>
                <c:pt idx="64695">
                  <c:v>4.5500199999999998E-2</c:v>
                </c:pt>
                <c:pt idx="64696">
                  <c:v>4.5801799999999997E-2</c:v>
                </c:pt>
                <c:pt idx="64697">
                  <c:v>4.6334500000000001E-2</c:v>
                </c:pt>
                <c:pt idx="64698">
                  <c:v>4.6820500000000001E-2</c:v>
                </c:pt>
                <c:pt idx="64699">
                  <c:v>4.7249600000000003E-2</c:v>
                </c:pt>
                <c:pt idx="64700">
                  <c:v>4.7538799999999999E-2</c:v>
                </c:pt>
                <c:pt idx="64701">
                  <c:v>4.7735399999999997E-2</c:v>
                </c:pt>
                <c:pt idx="64702">
                  <c:v>4.8051700000000003E-2</c:v>
                </c:pt>
                <c:pt idx="64703">
                  <c:v>4.8485199999999999E-2</c:v>
                </c:pt>
                <c:pt idx="64704">
                  <c:v>4.8737500000000003E-2</c:v>
                </c:pt>
                <c:pt idx="64705">
                  <c:v>4.8893300000000001E-2</c:v>
                </c:pt>
                <c:pt idx="64706">
                  <c:v>4.9036999999999997E-2</c:v>
                </c:pt>
                <c:pt idx="64707">
                  <c:v>4.9326799999999997E-2</c:v>
                </c:pt>
                <c:pt idx="64708">
                  <c:v>4.9337199999999998E-2</c:v>
                </c:pt>
                <c:pt idx="64709">
                  <c:v>4.9729200000000001E-2</c:v>
                </c:pt>
                <c:pt idx="64710">
                  <c:v>4.9886100000000003E-2</c:v>
                </c:pt>
                <c:pt idx="64711">
                  <c:v>4.9943300000000003E-2</c:v>
                </c:pt>
                <c:pt idx="64712">
                  <c:v>4.9889200000000002E-2</c:v>
                </c:pt>
                <c:pt idx="64713">
                  <c:v>5.0098299999999998E-2</c:v>
                </c:pt>
                <c:pt idx="64714">
                  <c:v>5.0235700000000001E-2</c:v>
                </c:pt>
                <c:pt idx="64715">
                  <c:v>5.0184100000000002E-2</c:v>
                </c:pt>
                <c:pt idx="64716">
                  <c:v>5.02786E-2</c:v>
                </c:pt>
                <c:pt idx="64717">
                  <c:v>5.0197199999999997E-2</c:v>
                </c:pt>
                <c:pt idx="64718">
                  <c:v>5.0276800000000003E-2</c:v>
                </c:pt>
                <c:pt idx="64719">
                  <c:v>5.0309199999999998E-2</c:v>
                </c:pt>
                <c:pt idx="64720">
                  <c:v>5.0302199999999998E-2</c:v>
                </c:pt>
                <c:pt idx="64721">
                  <c:v>5.0178300000000002E-2</c:v>
                </c:pt>
                <c:pt idx="64722">
                  <c:v>5.0429000000000002E-2</c:v>
                </c:pt>
                <c:pt idx="64723">
                  <c:v>5.02984E-2</c:v>
                </c:pt>
                <c:pt idx="64724">
                  <c:v>5.0150199999999999E-2</c:v>
                </c:pt>
                <c:pt idx="64725">
                  <c:v>5.0150199999999999E-2</c:v>
                </c:pt>
                <c:pt idx="64726">
                  <c:v>5.0212100000000003E-2</c:v>
                </c:pt>
                <c:pt idx="64727">
                  <c:v>4.9859100000000003E-2</c:v>
                </c:pt>
                <c:pt idx="64728">
                  <c:v>4.9719300000000001E-2</c:v>
                </c:pt>
                <c:pt idx="64729">
                  <c:v>4.9565999999999999E-2</c:v>
                </c:pt>
                <c:pt idx="64730">
                  <c:v>4.9662699999999997E-2</c:v>
                </c:pt>
                <c:pt idx="64731">
                  <c:v>4.9292000000000002E-2</c:v>
                </c:pt>
                <c:pt idx="64732">
                  <c:v>4.9141400000000002E-2</c:v>
                </c:pt>
                <c:pt idx="64733">
                  <c:v>4.9017600000000001E-2</c:v>
                </c:pt>
                <c:pt idx="64734">
                  <c:v>4.8985300000000002E-2</c:v>
                </c:pt>
                <c:pt idx="64735">
                  <c:v>4.8634799999999999E-2</c:v>
                </c:pt>
                <c:pt idx="64736">
                  <c:v>4.8528099999999998E-2</c:v>
                </c:pt>
                <c:pt idx="64737">
                  <c:v>4.8300599999999999E-2</c:v>
                </c:pt>
                <c:pt idx="64738">
                  <c:v>4.8054699999999999E-2</c:v>
                </c:pt>
                <c:pt idx="64739">
                  <c:v>4.77169E-2</c:v>
                </c:pt>
                <c:pt idx="64740">
                  <c:v>4.7561300000000001E-2</c:v>
                </c:pt>
                <c:pt idx="64741">
                  <c:v>4.7263600000000003E-2</c:v>
                </c:pt>
                <c:pt idx="64742">
                  <c:v>4.7010900000000001E-2</c:v>
                </c:pt>
                <c:pt idx="64743">
                  <c:v>4.66303E-2</c:v>
                </c:pt>
                <c:pt idx="64744">
                  <c:v>4.6364200000000001E-2</c:v>
                </c:pt>
                <c:pt idx="64745">
                  <c:v>4.6196399999999999E-2</c:v>
                </c:pt>
                <c:pt idx="64746">
                  <c:v>4.5791600000000002E-2</c:v>
                </c:pt>
                <c:pt idx="64747">
                  <c:v>4.5525500000000003E-2</c:v>
                </c:pt>
                <c:pt idx="64748">
                  <c:v>4.5290200000000003E-2</c:v>
                </c:pt>
                <c:pt idx="64749">
                  <c:v>4.4883699999999999E-2</c:v>
                </c:pt>
                <c:pt idx="64750">
                  <c:v>4.4552599999999998E-2</c:v>
                </c:pt>
                <c:pt idx="64751">
                  <c:v>4.4084900000000003E-2</c:v>
                </c:pt>
                <c:pt idx="64752">
                  <c:v>4.3753300000000002E-2</c:v>
                </c:pt>
                <c:pt idx="64753">
                  <c:v>4.34943E-2</c:v>
                </c:pt>
                <c:pt idx="64754">
                  <c:v>4.3055099999999999E-2</c:v>
                </c:pt>
                <c:pt idx="64755">
                  <c:v>4.2683800000000001E-2</c:v>
                </c:pt>
                <c:pt idx="64756">
                  <c:v>4.2344100000000003E-2</c:v>
                </c:pt>
                <c:pt idx="64757">
                  <c:v>4.19893E-2</c:v>
                </c:pt>
                <c:pt idx="64758">
                  <c:v>4.1487799999999998E-2</c:v>
                </c:pt>
                <c:pt idx="64759">
                  <c:v>4.1145000000000001E-2</c:v>
                </c:pt>
                <c:pt idx="64760">
                  <c:v>4.0857699999999997E-2</c:v>
                </c:pt>
                <c:pt idx="64761">
                  <c:v>4.0280999999999997E-2</c:v>
                </c:pt>
                <c:pt idx="64762">
                  <c:v>3.9867399999999997E-2</c:v>
                </c:pt>
                <c:pt idx="64763">
                  <c:v>3.952E-2</c:v>
                </c:pt>
                <c:pt idx="64764">
                  <c:v>3.9146599999999997E-2</c:v>
                </c:pt>
                <c:pt idx="64765">
                  <c:v>3.8644199999999997E-2</c:v>
                </c:pt>
                <c:pt idx="64766">
                  <c:v>3.8128299999999997E-2</c:v>
                </c:pt>
                <c:pt idx="64767">
                  <c:v>3.7794000000000001E-2</c:v>
                </c:pt>
                <c:pt idx="64768">
                  <c:v>3.7298699999999997E-2</c:v>
                </c:pt>
                <c:pt idx="64769">
                  <c:v>3.69197E-2</c:v>
                </c:pt>
                <c:pt idx="64770">
                  <c:v>3.6489899999999999E-2</c:v>
                </c:pt>
                <c:pt idx="64771">
                  <c:v>3.5924600000000001E-2</c:v>
                </c:pt>
                <c:pt idx="64772">
                  <c:v>3.5340700000000003E-2</c:v>
                </c:pt>
                <c:pt idx="64773">
                  <c:v>3.4949899999999999E-2</c:v>
                </c:pt>
                <c:pt idx="64774">
                  <c:v>3.4553500000000001E-2</c:v>
                </c:pt>
                <c:pt idx="64775">
                  <c:v>3.3878900000000003E-2</c:v>
                </c:pt>
                <c:pt idx="64776">
                  <c:v>3.3536700000000003E-2</c:v>
                </c:pt>
                <c:pt idx="64777">
                  <c:v>3.2953799999999998E-2</c:v>
                </c:pt>
                <c:pt idx="64778">
                  <c:v>3.2546199999999997E-2</c:v>
                </c:pt>
                <c:pt idx="64779">
                  <c:v>3.2214399999999997E-2</c:v>
                </c:pt>
                <c:pt idx="64780">
                  <c:v>3.1866100000000001E-2</c:v>
                </c:pt>
                <c:pt idx="64781">
                  <c:v>3.12085E-2</c:v>
                </c:pt>
                <c:pt idx="64782">
                  <c:v>3.0707499999999999E-2</c:v>
                </c:pt>
                <c:pt idx="64783">
                  <c:v>3.0295800000000001E-2</c:v>
                </c:pt>
                <c:pt idx="64784">
                  <c:v>2.97159E-2</c:v>
                </c:pt>
                <c:pt idx="64785">
                  <c:v>2.9354499999999999E-2</c:v>
                </c:pt>
                <c:pt idx="64786">
                  <c:v>2.8818199999999999E-2</c:v>
                </c:pt>
                <c:pt idx="64787">
                  <c:v>2.8411700000000002E-2</c:v>
                </c:pt>
                <c:pt idx="64788">
                  <c:v>2.7756099999999999E-2</c:v>
                </c:pt>
                <c:pt idx="64789">
                  <c:v>2.7323299999999998E-2</c:v>
                </c:pt>
                <c:pt idx="64790">
                  <c:v>2.68902E-2</c:v>
                </c:pt>
                <c:pt idx="64791">
                  <c:v>2.6463400000000002E-2</c:v>
                </c:pt>
                <c:pt idx="64792">
                  <c:v>2.5819499999999999E-2</c:v>
                </c:pt>
                <c:pt idx="64793">
                  <c:v>2.53992E-2</c:v>
                </c:pt>
                <c:pt idx="64794">
                  <c:v>2.4942800000000001E-2</c:v>
                </c:pt>
                <c:pt idx="64795">
                  <c:v>2.4298699999999999E-2</c:v>
                </c:pt>
                <c:pt idx="64796">
                  <c:v>2.3850400000000001E-2</c:v>
                </c:pt>
                <c:pt idx="64797">
                  <c:v>2.3234000000000001E-2</c:v>
                </c:pt>
                <c:pt idx="64798">
                  <c:v>2.27762E-2</c:v>
                </c:pt>
                <c:pt idx="64799">
                  <c:v>2.2333100000000002E-2</c:v>
                </c:pt>
                <c:pt idx="64800">
                  <c:v>2.1914200000000002E-2</c:v>
                </c:pt>
                <c:pt idx="64801">
                  <c:v>2.14699E-2</c:v>
                </c:pt>
                <c:pt idx="64802">
                  <c:v>2.1030400000000001E-2</c:v>
                </c:pt>
                <c:pt idx="64803">
                  <c:v>2.0527400000000001E-2</c:v>
                </c:pt>
                <c:pt idx="64804">
                  <c:v>2.0022999999999999E-2</c:v>
                </c:pt>
                <c:pt idx="64805">
                  <c:v>1.9634100000000002E-2</c:v>
                </c:pt>
                <c:pt idx="64806">
                  <c:v>1.9317500000000001E-2</c:v>
                </c:pt>
                <c:pt idx="64807">
                  <c:v>1.88977E-2</c:v>
                </c:pt>
                <c:pt idx="64808">
                  <c:v>1.8299300000000001E-2</c:v>
                </c:pt>
                <c:pt idx="64809">
                  <c:v>1.7737800000000001E-2</c:v>
                </c:pt>
                <c:pt idx="64810">
                  <c:v>1.7416999999999998E-2</c:v>
                </c:pt>
                <c:pt idx="64811">
                  <c:v>1.6901200000000002E-2</c:v>
                </c:pt>
                <c:pt idx="64812">
                  <c:v>1.6439499999999999E-2</c:v>
                </c:pt>
                <c:pt idx="64813">
                  <c:v>1.5978900000000001E-2</c:v>
                </c:pt>
                <c:pt idx="64814">
                  <c:v>1.55271E-2</c:v>
                </c:pt>
                <c:pt idx="64815">
                  <c:v>1.4970900000000001E-2</c:v>
                </c:pt>
                <c:pt idx="64816">
                  <c:v>1.44285E-2</c:v>
                </c:pt>
                <c:pt idx="64817">
                  <c:v>1.4127499999999999E-2</c:v>
                </c:pt>
                <c:pt idx="64818">
                  <c:v>1.3665699999999999E-2</c:v>
                </c:pt>
                <c:pt idx="64819">
                  <c:v>1.31323E-2</c:v>
                </c:pt>
                <c:pt idx="64820">
                  <c:v>1.26236E-2</c:v>
                </c:pt>
                <c:pt idx="64821">
                  <c:v>1.23629E-2</c:v>
                </c:pt>
                <c:pt idx="64822">
                  <c:v>1.17415E-2</c:v>
                </c:pt>
                <c:pt idx="64823">
                  <c:v>1.1247999999999999E-2</c:v>
                </c:pt>
                <c:pt idx="64824">
                  <c:v>1.07711E-2</c:v>
                </c:pt>
                <c:pt idx="64825">
                  <c:v>1.02548E-2</c:v>
                </c:pt>
                <c:pt idx="64826">
                  <c:v>9.9306900000000007E-3</c:v>
                </c:pt>
                <c:pt idx="64827">
                  <c:v>9.3655100000000005E-3</c:v>
                </c:pt>
                <c:pt idx="64828">
                  <c:v>8.9808700000000002E-3</c:v>
                </c:pt>
                <c:pt idx="64829">
                  <c:v>8.5459500000000001E-3</c:v>
                </c:pt>
                <c:pt idx="64830">
                  <c:v>8.1018099999999992E-3</c:v>
                </c:pt>
                <c:pt idx="64831">
                  <c:v>7.5172800000000003E-3</c:v>
                </c:pt>
                <c:pt idx="64832">
                  <c:v>7.0494700000000004E-3</c:v>
                </c:pt>
                <c:pt idx="64833">
                  <c:v>6.7539999999999996E-3</c:v>
                </c:pt>
                <c:pt idx="64834">
                  <c:v>6.2883000000000001E-3</c:v>
                </c:pt>
                <c:pt idx="64835">
                  <c:v>5.7317399999999999E-3</c:v>
                </c:pt>
                <c:pt idx="64836">
                  <c:v>5.11686E-3</c:v>
                </c:pt>
                <c:pt idx="64837">
                  <c:v>4.8798100000000001E-3</c:v>
                </c:pt>
                <c:pt idx="64838">
                  <c:v>4.1214199999999998E-3</c:v>
                </c:pt>
                <c:pt idx="64839">
                  <c:v>3.7525200000000001E-3</c:v>
                </c:pt>
                <c:pt idx="64840">
                  <c:v>3.1139399999999999E-3</c:v>
                </c:pt>
                <c:pt idx="64841">
                  <c:v>2.7737700000000001E-3</c:v>
                </c:pt>
                <c:pt idx="64842">
                  <c:v>2.2095600000000002E-3</c:v>
                </c:pt>
                <c:pt idx="64843">
                  <c:v>1.6839299999999999E-3</c:v>
                </c:pt>
                <c:pt idx="64844">
                  <c:v>1.10705E-3</c:v>
                </c:pt>
                <c:pt idx="64845">
                  <c:v>6.9691000000000002E-4</c:v>
                </c:pt>
                <c:pt idx="64846">
                  <c:v>2.0574999999999999E-4</c:v>
                </c:pt>
                <c:pt idx="64847">
                  <c:v>-1.9508199999999999E-4</c:v>
                </c:pt>
                <c:pt idx="64848">
                  <c:v>-6.5859499999999999E-4</c:v>
                </c:pt>
                <c:pt idx="64849">
                  <c:v>-1.1929200000000001E-3</c:v>
                </c:pt>
                <c:pt idx="64850">
                  <c:v>-1.5418700000000001E-3</c:v>
                </c:pt>
                <c:pt idx="64851">
                  <c:v>-2.2071399999999998E-3</c:v>
                </c:pt>
                <c:pt idx="64852">
                  <c:v>-2.7090500000000002E-3</c:v>
                </c:pt>
                <c:pt idx="64853">
                  <c:v>-3.2494899999999998E-3</c:v>
                </c:pt>
                <c:pt idx="64854">
                  <c:v>-3.5385600000000001E-3</c:v>
                </c:pt>
                <c:pt idx="64855">
                  <c:v>-4.1698200000000003E-3</c:v>
                </c:pt>
                <c:pt idx="64856">
                  <c:v>-4.5657700000000002E-3</c:v>
                </c:pt>
                <c:pt idx="64857">
                  <c:v>-4.9790900000000003E-3</c:v>
                </c:pt>
                <c:pt idx="64858">
                  <c:v>-5.3649500000000003E-3</c:v>
                </c:pt>
                <c:pt idx="64859">
                  <c:v>-5.8189899999999996E-3</c:v>
                </c:pt>
                <c:pt idx="64860">
                  <c:v>-6.2816299999999999E-3</c:v>
                </c:pt>
                <c:pt idx="64861">
                  <c:v>-6.64849E-3</c:v>
                </c:pt>
                <c:pt idx="64862">
                  <c:v>-7.21779E-3</c:v>
                </c:pt>
                <c:pt idx="64863">
                  <c:v>-7.4723100000000002E-3</c:v>
                </c:pt>
                <c:pt idx="64864">
                  <c:v>-8.0644099999999993E-3</c:v>
                </c:pt>
                <c:pt idx="64865">
                  <c:v>-8.4606999999999998E-3</c:v>
                </c:pt>
                <c:pt idx="64866">
                  <c:v>-8.8827899999999998E-3</c:v>
                </c:pt>
                <c:pt idx="64867">
                  <c:v>-9.4793599999999992E-3</c:v>
                </c:pt>
                <c:pt idx="64868">
                  <c:v>-9.7486499999999993E-3</c:v>
                </c:pt>
                <c:pt idx="64869">
                  <c:v>-1.0272099999999999E-2</c:v>
                </c:pt>
                <c:pt idx="64870">
                  <c:v>-1.05527E-2</c:v>
                </c:pt>
                <c:pt idx="64871">
                  <c:v>-1.0774199999999999E-2</c:v>
                </c:pt>
                <c:pt idx="64872">
                  <c:v>-1.14334E-2</c:v>
                </c:pt>
                <c:pt idx="64873">
                  <c:v>-1.16236E-2</c:v>
                </c:pt>
                <c:pt idx="64874">
                  <c:v>-1.1952000000000001E-2</c:v>
                </c:pt>
                <c:pt idx="64875">
                  <c:v>-1.23768E-2</c:v>
                </c:pt>
                <c:pt idx="64876">
                  <c:v>-1.2526499999999999E-2</c:v>
                </c:pt>
                <c:pt idx="64877">
                  <c:v>-1.3044200000000001E-2</c:v>
                </c:pt>
                <c:pt idx="64878">
                  <c:v>-1.33369E-2</c:v>
                </c:pt>
                <c:pt idx="64879">
                  <c:v>-1.3617499999999999E-2</c:v>
                </c:pt>
                <c:pt idx="64880">
                  <c:v>-1.40024E-2</c:v>
                </c:pt>
                <c:pt idx="64881">
                  <c:v>-1.4229E-2</c:v>
                </c:pt>
                <c:pt idx="64882">
                  <c:v>-1.4533300000000001E-2</c:v>
                </c:pt>
                <c:pt idx="64883">
                  <c:v>-1.47747E-2</c:v>
                </c:pt>
                <c:pt idx="64884">
                  <c:v>-1.49182E-2</c:v>
                </c:pt>
                <c:pt idx="64885">
                  <c:v>-1.5228999999999999E-2</c:v>
                </c:pt>
                <c:pt idx="64886">
                  <c:v>-1.5720999999999999E-2</c:v>
                </c:pt>
                <c:pt idx="64887">
                  <c:v>-1.5677799999999999E-2</c:v>
                </c:pt>
                <c:pt idx="64888">
                  <c:v>-1.5956999999999999E-2</c:v>
                </c:pt>
                <c:pt idx="64889">
                  <c:v>-1.62571E-2</c:v>
                </c:pt>
                <c:pt idx="64890">
                  <c:v>-1.6349599999999999E-2</c:v>
                </c:pt>
                <c:pt idx="64891">
                  <c:v>-1.6647599999999999E-2</c:v>
                </c:pt>
                <c:pt idx="64892">
                  <c:v>-1.6567700000000001E-2</c:v>
                </c:pt>
                <c:pt idx="64893">
                  <c:v>-1.68979E-2</c:v>
                </c:pt>
                <c:pt idx="64894">
                  <c:v>-1.71217E-2</c:v>
                </c:pt>
                <c:pt idx="64895">
                  <c:v>-1.7232000000000001E-2</c:v>
                </c:pt>
                <c:pt idx="64896">
                  <c:v>-1.7468299999999999E-2</c:v>
                </c:pt>
                <c:pt idx="64897">
                  <c:v>-1.7505300000000001E-2</c:v>
                </c:pt>
                <c:pt idx="64898">
                  <c:v>-1.7965200000000001E-2</c:v>
                </c:pt>
                <c:pt idx="64899">
                  <c:v>-1.7910200000000001E-2</c:v>
                </c:pt>
                <c:pt idx="64900">
                  <c:v>-1.8272400000000001E-2</c:v>
                </c:pt>
                <c:pt idx="64901">
                  <c:v>-1.8251E-2</c:v>
                </c:pt>
                <c:pt idx="64902">
                  <c:v>-1.8398299999999999E-2</c:v>
                </c:pt>
                <c:pt idx="64903">
                  <c:v>-1.8598799999999999E-2</c:v>
                </c:pt>
                <c:pt idx="64904">
                  <c:v>-1.8594699999999999E-2</c:v>
                </c:pt>
                <c:pt idx="64905">
                  <c:v>-1.85934E-2</c:v>
                </c:pt>
                <c:pt idx="64906">
                  <c:v>-1.8716E-2</c:v>
                </c:pt>
                <c:pt idx="64907">
                  <c:v>-1.8949199999999999E-2</c:v>
                </c:pt>
                <c:pt idx="64908">
                  <c:v>-1.88153E-2</c:v>
                </c:pt>
                <c:pt idx="64909">
                  <c:v>-1.8969799999999998E-2</c:v>
                </c:pt>
                <c:pt idx="64910">
                  <c:v>-1.8966E-2</c:v>
                </c:pt>
                <c:pt idx="64911">
                  <c:v>-1.9053899999999999E-2</c:v>
                </c:pt>
                <c:pt idx="64912">
                  <c:v>-1.9225200000000001E-2</c:v>
                </c:pt>
                <c:pt idx="64913">
                  <c:v>-1.9002399999999999E-2</c:v>
                </c:pt>
                <c:pt idx="64914">
                  <c:v>-1.9217499999999998E-2</c:v>
                </c:pt>
                <c:pt idx="64915">
                  <c:v>-1.91717E-2</c:v>
                </c:pt>
                <c:pt idx="64916">
                  <c:v>-1.92768E-2</c:v>
                </c:pt>
                <c:pt idx="64917">
                  <c:v>-1.92645E-2</c:v>
                </c:pt>
                <c:pt idx="64918">
                  <c:v>-1.91384E-2</c:v>
                </c:pt>
                <c:pt idx="64919">
                  <c:v>-1.9297399999999999E-2</c:v>
                </c:pt>
                <c:pt idx="64920">
                  <c:v>-1.94112E-2</c:v>
                </c:pt>
                <c:pt idx="64921">
                  <c:v>-1.9235100000000002E-2</c:v>
                </c:pt>
                <c:pt idx="64922">
                  <c:v>-1.9636199999999999E-2</c:v>
                </c:pt>
                <c:pt idx="64923">
                  <c:v>-1.9519600000000002E-2</c:v>
                </c:pt>
                <c:pt idx="64924">
                  <c:v>-1.9599399999999999E-2</c:v>
                </c:pt>
                <c:pt idx="64925">
                  <c:v>-1.9455500000000001E-2</c:v>
                </c:pt>
                <c:pt idx="64926">
                  <c:v>-1.9697099999999999E-2</c:v>
                </c:pt>
                <c:pt idx="64927">
                  <c:v>-1.95316E-2</c:v>
                </c:pt>
                <c:pt idx="64928">
                  <c:v>-1.94614E-2</c:v>
                </c:pt>
                <c:pt idx="64929">
                  <c:v>-1.93335E-2</c:v>
                </c:pt>
                <c:pt idx="64930">
                  <c:v>-1.92611E-2</c:v>
                </c:pt>
                <c:pt idx="64931">
                  <c:v>-1.92015E-2</c:v>
                </c:pt>
                <c:pt idx="64932">
                  <c:v>-1.9073300000000001E-2</c:v>
                </c:pt>
                <c:pt idx="64933">
                  <c:v>-1.91915E-2</c:v>
                </c:pt>
                <c:pt idx="64934">
                  <c:v>-1.87452E-2</c:v>
                </c:pt>
                <c:pt idx="64935">
                  <c:v>-1.87668E-2</c:v>
                </c:pt>
                <c:pt idx="64936">
                  <c:v>-1.8798800000000001E-2</c:v>
                </c:pt>
                <c:pt idx="64937">
                  <c:v>-1.86734E-2</c:v>
                </c:pt>
                <c:pt idx="64938">
                  <c:v>-1.8538499999999999E-2</c:v>
                </c:pt>
                <c:pt idx="64939">
                  <c:v>-1.8432400000000002E-2</c:v>
                </c:pt>
                <c:pt idx="64940">
                  <c:v>-1.84244E-2</c:v>
                </c:pt>
                <c:pt idx="64941">
                  <c:v>-1.8275799999999998E-2</c:v>
                </c:pt>
                <c:pt idx="64942">
                  <c:v>-1.8020999999999999E-2</c:v>
                </c:pt>
                <c:pt idx="64943">
                  <c:v>-1.8213300000000002E-2</c:v>
                </c:pt>
                <c:pt idx="64944">
                  <c:v>-1.7859900000000001E-2</c:v>
                </c:pt>
                <c:pt idx="64945">
                  <c:v>-1.78046E-2</c:v>
                </c:pt>
                <c:pt idx="64946">
                  <c:v>-1.77713E-2</c:v>
                </c:pt>
                <c:pt idx="64947">
                  <c:v>-1.7543300000000001E-2</c:v>
                </c:pt>
                <c:pt idx="64948">
                  <c:v>-1.7484800000000002E-2</c:v>
                </c:pt>
                <c:pt idx="64949">
                  <c:v>-1.7218399999999998E-2</c:v>
                </c:pt>
                <c:pt idx="64950">
                  <c:v>-1.71288E-2</c:v>
                </c:pt>
                <c:pt idx="64951">
                  <c:v>-1.6944899999999999E-2</c:v>
                </c:pt>
                <c:pt idx="64952">
                  <c:v>-1.6883200000000001E-2</c:v>
                </c:pt>
                <c:pt idx="64953">
                  <c:v>-1.66871E-2</c:v>
                </c:pt>
                <c:pt idx="64954">
                  <c:v>-1.6578699999999998E-2</c:v>
                </c:pt>
                <c:pt idx="64955">
                  <c:v>-1.6331999999999999E-2</c:v>
                </c:pt>
                <c:pt idx="64956">
                  <c:v>-1.6060499999999998E-2</c:v>
                </c:pt>
                <c:pt idx="64957">
                  <c:v>-1.6043600000000002E-2</c:v>
                </c:pt>
                <c:pt idx="64958">
                  <c:v>-1.5687300000000001E-2</c:v>
                </c:pt>
                <c:pt idx="64959">
                  <c:v>-1.5593600000000001E-2</c:v>
                </c:pt>
                <c:pt idx="64960">
                  <c:v>-1.5276100000000001E-2</c:v>
                </c:pt>
                <c:pt idx="64961">
                  <c:v>-1.5085899999999999E-2</c:v>
                </c:pt>
                <c:pt idx="64962">
                  <c:v>-1.50434E-2</c:v>
                </c:pt>
                <c:pt idx="64963">
                  <c:v>-1.47251E-2</c:v>
                </c:pt>
                <c:pt idx="64964">
                  <c:v>-1.46584E-2</c:v>
                </c:pt>
                <c:pt idx="64965">
                  <c:v>-1.4375000000000001E-2</c:v>
                </c:pt>
                <c:pt idx="64966">
                  <c:v>-1.4153199999999999E-2</c:v>
                </c:pt>
                <c:pt idx="64967">
                  <c:v>-1.4115300000000001E-2</c:v>
                </c:pt>
                <c:pt idx="64968">
                  <c:v>-1.3847999999999999E-2</c:v>
                </c:pt>
                <c:pt idx="64969">
                  <c:v>-1.35414E-2</c:v>
                </c:pt>
                <c:pt idx="64970">
                  <c:v>-1.35047E-2</c:v>
                </c:pt>
                <c:pt idx="64971">
                  <c:v>-1.31468E-2</c:v>
                </c:pt>
                <c:pt idx="64972">
                  <c:v>-1.2964E-2</c:v>
                </c:pt>
                <c:pt idx="64973">
                  <c:v>-1.28246E-2</c:v>
                </c:pt>
                <c:pt idx="64974">
                  <c:v>-1.2697E-2</c:v>
                </c:pt>
                <c:pt idx="64975">
                  <c:v>-1.23427E-2</c:v>
                </c:pt>
                <c:pt idx="64976">
                  <c:v>-1.20552E-2</c:v>
                </c:pt>
                <c:pt idx="64977">
                  <c:v>-1.20403E-2</c:v>
                </c:pt>
                <c:pt idx="64978">
                  <c:v>-1.18852E-2</c:v>
                </c:pt>
                <c:pt idx="64979">
                  <c:v>-1.1674199999999999E-2</c:v>
                </c:pt>
                <c:pt idx="64980">
                  <c:v>-1.1409300000000001E-2</c:v>
                </c:pt>
                <c:pt idx="64981">
                  <c:v>-1.1395799999999999E-2</c:v>
                </c:pt>
                <c:pt idx="64982">
                  <c:v>-1.1139700000000001E-2</c:v>
                </c:pt>
                <c:pt idx="64983">
                  <c:v>-1.0976400000000001E-2</c:v>
                </c:pt>
                <c:pt idx="64984">
                  <c:v>-1.0912399999999999E-2</c:v>
                </c:pt>
                <c:pt idx="64985">
                  <c:v>-1.06038E-2</c:v>
                </c:pt>
                <c:pt idx="64986">
                  <c:v>-1.0504599999999999E-2</c:v>
                </c:pt>
                <c:pt idx="64987">
                  <c:v>-1.04314E-2</c:v>
                </c:pt>
                <c:pt idx="64988">
                  <c:v>-1.02259E-2</c:v>
                </c:pt>
                <c:pt idx="64989">
                  <c:v>-1.01785E-2</c:v>
                </c:pt>
                <c:pt idx="64990">
                  <c:v>-9.8716099999999994E-3</c:v>
                </c:pt>
                <c:pt idx="64991">
                  <c:v>-9.8416800000000002E-3</c:v>
                </c:pt>
                <c:pt idx="64992">
                  <c:v>-9.6392000000000005E-3</c:v>
                </c:pt>
                <c:pt idx="64993">
                  <c:v>-9.5401300000000008E-3</c:v>
                </c:pt>
                <c:pt idx="64994">
                  <c:v>-9.6430500000000002E-3</c:v>
                </c:pt>
                <c:pt idx="64995">
                  <c:v>-9.3080999999999997E-3</c:v>
                </c:pt>
                <c:pt idx="64996">
                  <c:v>-9.3875899999999995E-3</c:v>
                </c:pt>
                <c:pt idx="64997">
                  <c:v>-9.2424699999999992E-3</c:v>
                </c:pt>
                <c:pt idx="64998">
                  <c:v>-9.21253E-3</c:v>
                </c:pt>
                <c:pt idx="64999">
                  <c:v>-9.1435600000000002E-3</c:v>
                </c:pt>
                <c:pt idx="65000">
                  <c:v>-8.9968200000000009E-3</c:v>
                </c:pt>
                <c:pt idx="65001">
                  <c:v>-8.9612000000000008E-3</c:v>
                </c:pt>
                <c:pt idx="65002">
                  <c:v>-8.78986E-3</c:v>
                </c:pt>
                <c:pt idx="65003">
                  <c:v>-8.87077E-3</c:v>
                </c:pt>
                <c:pt idx="65004">
                  <c:v>-8.8429100000000007E-3</c:v>
                </c:pt>
                <c:pt idx="65005">
                  <c:v>-8.6955000000000001E-3</c:v>
                </c:pt>
                <c:pt idx="65006">
                  <c:v>-8.5649599999999999E-3</c:v>
                </c:pt>
                <c:pt idx="65007">
                  <c:v>-8.6952000000000002E-3</c:v>
                </c:pt>
                <c:pt idx="65008">
                  <c:v>-8.4585800000000003E-3</c:v>
                </c:pt>
                <c:pt idx="65009">
                  <c:v>-8.5092199999999996E-3</c:v>
                </c:pt>
                <c:pt idx="65010">
                  <c:v>-8.6049200000000003E-3</c:v>
                </c:pt>
                <c:pt idx="65011">
                  <c:v>-8.4754900000000005E-3</c:v>
                </c:pt>
                <c:pt idx="65012">
                  <c:v>-8.5135899999999997E-3</c:v>
                </c:pt>
                <c:pt idx="65013">
                  <c:v>-8.3800999999999997E-3</c:v>
                </c:pt>
                <c:pt idx="65014">
                  <c:v>-8.5077E-3</c:v>
                </c:pt>
                <c:pt idx="65015">
                  <c:v>-8.6384300000000008E-3</c:v>
                </c:pt>
                <c:pt idx="65016">
                  <c:v>-8.50653E-3</c:v>
                </c:pt>
                <c:pt idx="65017">
                  <c:v>-8.6234399999999996E-3</c:v>
                </c:pt>
                <c:pt idx="65018">
                  <c:v>-8.6315799999999998E-3</c:v>
                </c:pt>
                <c:pt idx="65019">
                  <c:v>-8.5014200000000009E-3</c:v>
                </c:pt>
                <c:pt idx="65020">
                  <c:v>-8.5809700000000003E-3</c:v>
                </c:pt>
                <c:pt idx="65021">
                  <c:v>-8.6418999999999992E-3</c:v>
                </c:pt>
                <c:pt idx="65022">
                  <c:v>-8.6022100000000008E-3</c:v>
                </c:pt>
                <c:pt idx="65023">
                  <c:v>-8.5082000000000005E-3</c:v>
                </c:pt>
                <c:pt idx="65024">
                  <c:v>-8.7327800000000008E-3</c:v>
                </c:pt>
                <c:pt idx="65025">
                  <c:v>-8.7487499999999996E-3</c:v>
                </c:pt>
                <c:pt idx="65026">
                  <c:v>-8.7289900000000007E-3</c:v>
                </c:pt>
                <c:pt idx="65027">
                  <c:v>-8.7972299999999996E-3</c:v>
                </c:pt>
                <c:pt idx="65028">
                  <c:v>-8.8391500000000005E-3</c:v>
                </c:pt>
                <c:pt idx="65029">
                  <c:v>-8.9395299999999994E-3</c:v>
                </c:pt>
                <c:pt idx="65030">
                  <c:v>-8.8413999999999993E-3</c:v>
                </c:pt>
                <c:pt idx="65031">
                  <c:v>-9.1838000000000006E-3</c:v>
                </c:pt>
                <c:pt idx="65032">
                  <c:v>-8.8944799999999997E-3</c:v>
                </c:pt>
                <c:pt idx="65033">
                  <c:v>-9.1206499999999992E-3</c:v>
                </c:pt>
                <c:pt idx="65034">
                  <c:v>-9.0591200000000004E-3</c:v>
                </c:pt>
                <c:pt idx="65035">
                  <c:v>-8.9986300000000005E-3</c:v>
                </c:pt>
                <c:pt idx="65036">
                  <c:v>-9.2420200000000001E-3</c:v>
                </c:pt>
                <c:pt idx="65037">
                  <c:v>-9.2751699999999992E-3</c:v>
                </c:pt>
                <c:pt idx="65038">
                  <c:v>-9.2325500000000008E-3</c:v>
                </c:pt>
                <c:pt idx="65039">
                  <c:v>-9.2962400000000008E-3</c:v>
                </c:pt>
                <c:pt idx="65040">
                  <c:v>-9.3434899999999994E-3</c:v>
                </c:pt>
                <c:pt idx="65041">
                  <c:v>-9.5549399999999996E-3</c:v>
                </c:pt>
                <c:pt idx="65042">
                  <c:v>-9.4764800000000007E-3</c:v>
                </c:pt>
                <c:pt idx="65043">
                  <c:v>-9.6700599999999994E-3</c:v>
                </c:pt>
                <c:pt idx="65044">
                  <c:v>-9.6257500000000006E-3</c:v>
                </c:pt>
                <c:pt idx="65045">
                  <c:v>-9.6008299999999994E-3</c:v>
                </c:pt>
                <c:pt idx="65046">
                  <c:v>-9.5908999999999994E-3</c:v>
                </c:pt>
                <c:pt idx="65047">
                  <c:v>-9.8928200000000001E-3</c:v>
                </c:pt>
                <c:pt idx="65048">
                  <c:v>-9.7464800000000001E-3</c:v>
                </c:pt>
                <c:pt idx="65049">
                  <c:v>-9.8712699999999997E-3</c:v>
                </c:pt>
                <c:pt idx="65050">
                  <c:v>-9.8719500000000009E-3</c:v>
                </c:pt>
                <c:pt idx="65051">
                  <c:v>-1.01174E-2</c:v>
                </c:pt>
                <c:pt idx="65052">
                  <c:v>-1.01186E-2</c:v>
                </c:pt>
                <c:pt idx="65053">
                  <c:v>-1.0291E-2</c:v>
                </c:pt>
                <c:pt idx="65054">
                  <c:v>-1.02612E-2</c:v>
                </c:pt>
                <c:pt idx="65055">
                  <c:v>-1.0586E-2</c:v>
                </c:pt>
                <c:pt idx="65056">
                  <c:v>-1.0397399999999999E-2</c:v>
                </c:pt>
                <c:pt idx="65057">
                  <c:v>-1.05372E-2</c:v>
                </c:pt>
                <c:pt idx="65058">
                  <c:v>-1.0804599999999999E-2</c:v>
                </c:pt>
                <c:pt idx="65059">
                  <c:v>-1.06573E-2</c:v>
                </c:pt>
                <c:pt idx="65060">
                  <c:v>-1.07017E-2</c:v>
                </c:pt>
                <c:pt idx="65061">
                  <c:v>-1.08979E-2</c:v>
                </c:pt>
                <c:pt idx="65062">
                  <c:v>-1.0940399999999999E-2</c:v>
                </c:pt>
                <c:pt idx="65063">
                  <c:v>-1.1021599999999999E-2</c:v>
                </c:pt>
                <c:pt idx="65064">
                  <c:v>-1.10372E-2</c:v>
                </c:pt>
                <c:pt idx="65065">
                  <c:v>-1.1155E-2</c:v>
                </c:pt>
                <c:pt idx="65066">
                  <c:v>-1.1091200000000001E-2</c:v>
                </c:pt>
                <c:pt idx="65067">
                  <c:v>-1.1239499999999999E-2</c:v>
                </c:pt>
                <c:pt idx="65068">
                  <c:v>-1.1157200000000001E-2</c:v>
                </c:pt>
                <c:pt idx="65069">
                  <c:v>-1.1322199999999999E-2</c:v>
                </c:pt>
                <c:pt idx="65070">
                  <c:v>-1.1213799999999999E-2</c:v>
                </c:pt>
                <c:pt idx="65071">
                  <c:v>-1.13627E-2</c:v>
                </c:pt>
                <c:pt idx="65072">
                  <c:v>-1.14024E-2</c:v>
                </c:pt>
                <c:pt idx="65073">
                  <c:v>-1.1530500000000001E-2</c:v>
                </c:pt>
                <c:pt idx="65074">
                  <c:v>-1.17672E-2</c:v>
                </c:pt>
                <c:pt idx="65075">
                  <c:v>-1.17705E-2</c:v>
                </c:pt>
                <c:pt idx="65076">
                  <c:v>-1.19037E-2</c:v>
                </c:pt>
                <c:pt idx="65077">
                  <c:v>-1.19419E-2</c:v>
                </c:pt>
                <c:pt idx="65078">
                  <c:v>-1.21408E-2</c:v>
                </c:pt>
                <c:pt idx="65079">
                  <c:v>-1.21189E-2</c:v>
                </c:pt>
                <c:pt idx="65080">
                  <c:v>-1.21689E-2</c:v>
                </c:pt>
                <c:pt idx="65081">
                  <c:v>-1.2343E-2</c:v>
                </c:pt>
                <c:pt idx="65082">
                  <c:v>-1.23004E-2</c:v>
                </c:pt>
                <c:pt idx="65083">
                  <c:v>-1.2256299999999999E-2</c:v>
                </c:pt>
                <c:pt idx="65084">
                  <c:v>-1.23257E-2</c:v>
                </c:pt>
                <c:pt idx="65085">
                  <c:v>-1.2442699999999999E-2</c:v>
                </c:pt>
                <c:pt idx="65086">
                  <c:v>-1.24037E-2</c:v>
                </c:pt>
                <c:pt idx="65087">
                  <c:v>-1.2232399999999999E-2</c:v>
                </c:pt>
                <c:pt idx="65088">
                  <c:v>-1.2564000000000001E-2</c:v>
                </c:pt>
                <c:pt idx="65089">
                  <c:v>-1.25334E-2</c:v>
                </c:pt>
                <c:pt idx="65090">
                  <c:v>-1.25317E-2</c:v>
                </c:pt>
                <c:pt idx="65091">
                  <c:v>-1.2472499999999999E-2</c:v>
                </c:pt>
                <c:pt idx="65092">
                  <c:v>-1.2633800000000001E-2</c:v>
                </c:pt>
                <c:pt idx="65093">
                  <c:v>-1.27904E-2</c:v>
                </c:pt>
                <c:pt idx="65094">
                  <c:v>-1.2731299999999999E-2</c:v>
                </c:pt>
                <c:pt idx="65095">
                  <c:v>-1.28772E-2</c:v>
                </c:pt>
                <c:pt idx="65096">
                  <c:v>-1.28807E-2</c:v>
                </c:pt>
                <c:pt idx="65097">
                  <c:v>-1.2966800000000001E-2</c:v>
                </c:pt>
                <c:pt idx="65098">
                  <c:v>-1.29012E-2</c:v>
                </c:pt>
                <c:pt idx="65099">
                  <c:v>-1.2961800000000001E-2</c:v>
                </c:pt>
                <c:pt idx="65100">
                  <c:v>-1.31424E-2</c:v>
                </c:pt>
                <c:pt idx="65101">
                  <c:v>-1.30142E-2</c:v>
                </c:pt>
                <c:pt idx="65102">
                  <c:v>-1.29858E-2</c:v>
                </c:pt>
                <c:pt idx="65103">
                  <c:v>-1.29747E-2</c:v>
                </c:pt>
                <c:pt idx="65104">
                  <c:v>-1.3001499999999999E-2</c:v>
                </c:pt>
                <c:pt idx="65105">
                  <c:v>-1.2991000000000001E-2</c:v>
                </c:pt>
                <c:pt idx="65106">
                  <c:v>-1.28805E-2</c:v>
                </c:pt>
                <c:pt idx="65107">
                  <c:v>-1.29804E-2</c:v>
                </c:pt>
                <c:pt idx="65108">
                  <c:v>-1.2804599999999999E-2</c:v>
                </c:pt>
                <c:pt idx="65109">
                  <c:v>-1.28813E-2</c:v>
                </c:pt>
                <c:pt idx="65110">
                  <c:v>-1.27957E-2</c:v>
                </c:pt>
                <c:pt idx="65111">
                  <c:v>-1.2842599999999999E-2</c:v>
                </c:pt>
                <c:pt idx="65112">
                  <c:v>-1.2888800000000001E-2</c:v>
                </c:pt>
                <c:pt idx="65113">
                  <c:v>-1.27268E-2</c:v>
                </c:pt>
                <c:pt idx="65114">
                  <c:v>-1.28366E-2</c:v>
                </c:pt>
                <c:pt idx="65115">
                  <c:v>-1.2913600000000001E-2</c:v>
                </c:pt>
                <c:pt idx="65116">
                  <c:v>-1.2859300000000001E-2</c:v>
                </c:pt>
                <c:pt idx="65117">
                  <c:v>-1.29731E-2</c:v>
                </c:pt>
                <c:pt idx="65118">
                  <c:v>-1.2837100000000001E-2</c:v>
                </c:pt>
                <c:pt idx="65119">
                  <c:v>-1.2786499999999999E-2</c:v>
                </c:pt>
                <c:pt idx="65120">
                  <c:v>-1.27656E-2</c:v>
                </c:pt>
                <c:pt idx="65121">
                  <c:v>-1.2867699999999999E-2</c:v>
                </c:pt>
                <c:pt idx="65122">
                  <c:v>-1.27175E-2</c:v>
                </c:pt>
                <c:pt idx="65123">
                  <c:v>-1.2752100000000001E-2</c:v>
                </c:pt>
                <c:pt idx="65124">
                  <c:v>-1.2444800000000001E-2</c:v>
                </c:pt>
                <c:pt idx="65125">
                  <c:v>-1.25643E-2</c:v>
                </c:pt>
                <c:pt idx="65126">
                  <c:v>-1.25945E-2</c:v>
                </c:pt>
                <c:pt idx="65127">
                  <c:v>-1.2419400000000001E-2</c:v>
                </c:pt>
                <c:pt idx="65128">
                  <c:v>-1.26325E-2</c:v>
                </c:pt>
                <c:pt idx="65129">
                  <c:v>-1.25071E-2</c:v>
                </c:pt>
                <c:pt idx="65130">
                  <c:v>-1.2566799999999999E-2</c:v>
                </c:pt>
                <c:pt idx="65131">
                  <c:v>-1.25256E-2</c:v>
                </c:pt>
                <c:pt idx="65132">
                  <c:v>-1.2454099999999999E-2</c:v>
                </c:pt>
                <c:pt idx="65133">
                  <c:v>-1.27507E-2</c:v>
                </c:pt>
                <c:pt idx="65134">
                  <c:v>-1.2436900000000001E-2</c:v>
                </c:pt>
                <c:pt idx="65135">
                  <c:v>-1.2493600000000001E-2</c:v>
                </c:pt>
                <c:pt idx="65136">
                  <c:v>-1.25475E-2</c:v>
                </c:pt>
                <c:pt idx="65137">
                  <c:v>-1.24257E-2</c:v>
                </c:pt>
                <c:pt idx="65138">
                  <c:v>-1.2511599999999999E-2</c:v>
                </c:pt>
                <c:pt idx="65139">
                  <c:v>-1.2447700000000001E-2</c:v>
                </c:pt>
                <c:pt idx="65140">
                  <c:v>-1.2332900000000001E-2</c:v>
                </c:pt>
                <c:pt idx="65141">
                  <c:v>-1.22668E-2</c:v>
                </c:pt>
                <c:pt idx="65142">
                  <c:v>-1.23894E-2</c:v>
                </c:pt>
                <c:pt idx="65143">
                  <c:v>-1.2211400000000001E-2</c:v>
                </c:pt>
                <c:pt idx="65144">
                  <c:v>-1.23354E-2</c:v>
                </c:pt>
                <c:pt idx="65145">
                  <c:v>-1.2357399999999999E-2</c:v>
                </c:pt>
                <c:pt idx="65146">
                  <c:v>-1.2364200000000001E-2</c:v>
                </c:pt>
                <c:pt idx="65147">
                  <c:v>-1.22957E-2</c:v>
                </c:pt>
                <c:pt idx="65148">
                  <c:v>-1.2316499999999999E-2</c:v>
                </c:pt>
                <c:pt idx="65149">
                  <c:v>-1.23762E-2</c:v>
                </c:pt>
                <c:pt idx="65150">
                  <c:v>-1.2268100000000001E-2</c:v>
                </c:pt>
                <c:pt idx="65151">
                  <c:v>-1.22912E-2</c:v>
                </c:pt>
                <c:pt idx="65152">
                  <c:v>-1.23435E-2</c:v>
                </c:pt>
                <c:pt idx="65153">
                  <c:v>-1.22024E-2</c:v>
                </c:pt>
                <c:pt idx="65154">
                  <c:v>-1.22281E-2</c:v>
                </c:pt>
                <c:pt idx="65155">
                  <c:v>-1.22241E-2</c:v>
                </c:pt>
                <c:pt idx="65156">
                  <c:v>-1.2112599999999999E-2</c:v>
                </c:pt>
                <c:pt idx="65157">
                  <c:v>-1.2305E-2</c:v>
                </c:pt>
                <c:pt idx="65158">
                  <c:v>-1.2120499999999999E-2</c:v>
                </c:pt>
                <c:pt idx="65159">
                  <c:v>-1.2086100000000001E-2</c:v>
                </c:pt>
                <c:pt idx="65160">
                  <c:v>-1.2342000000000001E-2</c:v>
                </c:pt>
                <c:pt idx="65161">
                  <c:v>-1.20296E-2</c:v>
                </c:pt>
                <c:pt idx="65162">
                  <c:v>-1.2128999999999999E-2</c:v>
                </c:pt>
                <c:pt idx="65163">
                  <c:v>-1.21171E-2</c:v>
                </c:pt>
                <c:pt idx="65164">
                  <c:v>-1.2138400000000001E-2</c:v>
                </c:pt>
                <c:pt idx="65165">
                  <c:v>-1.2249100000000001E-2</c:v>
                </c:pt>
                <c:pt idx="65166">
                  <c:v>-1.2129600000000001E-2</c:v>
                </c:pt>
                <c:pt idx="65167">
                  <c:v>-1.22121E-2</c:v>
                </c:pt>
                <c:pt idx="65168">
                  <c:v>-1.21484E-2</c:v>
                </c:pt>
                <c:pt idx="65169">
                  <c:v>-1.21397E-2</c:v>
                </c:pt>
                <c:pt idx="65170">
                  <c:v>-1.2217E-2</c:v>
                </c:pt>
                <c:pt idx="65171">
                  <c:v>-1.2138400000000001E-2</c:v>
                </c:pt>
                <c:pt idx="65172">
                  <c:v>-1.20135E-2</c:v>
                </c:pt>
                <c:pt idx="65173">
                  <c:v>-1.20786E-2</c:v>
                </c:pt>
                <c:pt idx="65174">
                  <c:v>-1.1808600000000001E-2</c:v>
                </c:pt>
                <c:pt idx="65175">
                  <c:v>-1.1990499999999999E-2</c:v>
                </c:pt>
                <c:pt idx="65176">
                  <c:v>-1.1875E-2</c:v>
                </c:pt>
                <c:pt idx="65177">
                  <c:v>-1.17474E-2</c:v>
                </c:pt>
                <c:pt idx="65178">
                  <c:v>-1.16937E-2</c:v>
                </c:pt>
                <c:pt idx="65179">
                  <c:v>-1.1744599999999999E-2</c:v>
                </c:pt>
                <c:pt idx="65180">
                  <c:v>-1.15218E-2</c:v>
                </c:pt>
                <c:pt idx="65181">
                  <c:v>-1.1485799999999999E-2</c:v>
                </c:pt>
                <c:pt idx="65182">
                  <c:v>-1.15508E-2</c:v>
                </c:pt>
                <c:pt idx="65183">
                  <c:v>-1.1501600000000001E-2</c:v>
                </c:pt>
                <c:pt idx="65184">
                  <c:v>-1.15371E-2</c:v>
                </c:pt>
                <c:pt idx="65185">
                  <c:v>-1.1330399999999999E-2</c:v>
                </c:pt>
                <c:pt idx="65186">
                  <c:v>-1.14293E-2</c:v>
                </c:pt>
                <c:pt idx="65187">
                  <c:v>-1.14292E-2</c:v>
                </c:pt>
                <c:pt idx="65188">
                  <c:v>-1.12931E-2</c:v>
                </c:pt>
                <c:pt idx="65189">
                  <c:v>-1.1260600000000001E-2</c:v>
                </c:pt>
                <c:pt idx="65190">
                  <c:v>-1.11092E-2</c:v>
                </c:pt>
                <c:pt idx="65191">
                  <c:v>-1.1180499999999999E-2</c:v>
                </c:pt>
                <c:pt idx="65192">
                  <c:v>-1.09698E-2</c:v>
                </c:pt>
                <c:pt idx="65193">
                  <c:v>-1.09754E-2</c:v>
                </c:pt>
                <c:pt idx="65194">
                  <c:v>-1.0816599999999999E-2</c:v>
                </c:pt>
                <c:pt idx="65195">
                  <c:v>-1.06809E-2</c:v>
                </c:pt>
                <c:pt idx="65196">
                  <c:v>-1.06477E-2</c:v>
                </c:pt>
                <c:pt idx="65197">
                  <c:v>-1.0620599999999999E-2</c:v>
                </c:pt>
                <c:pt idx="65198">
                  <c:v>-1.0279E-2</c:v>
                </c:pt>
                <c:pt idx="65199">
                  <c:v>-1.0331699999999999E-2</c:v>
                </c:pt>
                <c:pt idx="65200">
                  <c:v>-1.0230899999999999E-2</c:v>
                </c:pt>
                <c:pt idx="65201">
                  <c:v>-9.8370799999999998E-3</c:v>
                </c:pt>
                <c:pt idx="65202">
                  <c:v>-9.8547600000000006E-3</c:v>
                </c:pt>
                <c:pt idx="65203">
                  <c:v>-9.7225499999999999E-3</c:v>
                </c:pt>
                <c:pt idx="65204">
                  <c:v>-9.4496400000000005E-3</c:v>
                </c:pt>
                <c:pt idx="65205">
                  <c:v>-9.4476000000000004E-3</c:v>
                </c:pt>
                <c:pt idx="65206">
                  <c:v>-9.2443000000000004E-3</c:v>
                </c:pt>
                <c:pt idx="65207">
                  <c:v>-9.2473299999999998E-3</c:v>
                </c:pt>
                <c:pt idx="65208">
                  <c:v>-9.1073200000000003E-3</c:v>
                </c:pt>
                <c:pt idx="65209">
                  <c:v>-9.00777E-3</c:v>
                </c:pt>
                <c:pt idx="65210">
                  <c:v>-8.9634899999999993E-3</c:v>
                </c:pt>
                <c:pt idx="65211">
                  <c:v>-8.7644000000000003E-3</c:v>
                </c:pt>
                <c:pt idx="65212">
                  <c:v>-8.6915299999999994E-3</c:v>
                </c:pt>
                <c:pt idx="65213">
                  <c:v>-8.4452899999999994E-3</c:v>
                </c:pt>
                <c:pt idx="65214">
                  <c:v>-8.3446200000000005E-3</c:v>
                </c:pt>
                <c:pt idx="65215">
                  <c:v>-8.1687800000000005E-3</c:v>
                </c:pt>
                <c:pt idx="65216">
                  <c:v>-7.9230900000000007E-3</c:v>
                </c:pt>
                <c:pt idx="65217">
                  <c:v>-7.6801200000000003E-3</c:v>
                </c:pt>
                <c:pt idx="65218">
                  <c:v>-7.6179699999999999E-3</c:v>
                </c:pt>
                <c:pt idx="65219">
                  <c:v>-7.3255300000000002E-3</c:v>
                </c:pt>
                <c:pt idx="65220">
                  <c:v>-7.1575900000000001E-3</c:v>
                </c:pt>
                <c:pt idx="65221">
                  <c:v>-7.0062400000000004E-3</c:v>
                </c:pt>
                <c:pt idx="65222">
                  <c:v>-6.8075100000000001E-3</c:v>
                </c:pt>
                <c:pt idx="65223">
                  <c:v>-6.7412699999999997E-3</c:v>
                </c:pt>
                <c:pt idx="65224">
                  <c:v>-6.6319200000000003E-3</c:v>
                </c:pt>
                <c:pt idx="65225">
                  <c:v>-6.2327199999999998E-3</c:v>
                </c:pt>
                <c:pt idx="65226">
                  <c:v>-6.2694400000000003E-3</c:v>
                </c:pt>
                <c:pt idx="65227">
                  <c:v>-6.0442400000000002E-3</c:v>
                </c:pt>
                <c:pt idx="65228">
                  <c:v>-5.79029E-3</c:v>
                </c:pt>
                <c:pt idx="65229">
                  <c:v>-5.7636600000000003E-3</c:v>
                </c:pt>
                <c:pt idx="65230">
                  <c:v>-5.4555000000000003E-3</c:v>
                </c:pt>
                <c:pt idx="65231">
                  <c:v>-5.2958800000000002E-3</c:v>
                </c:pt>
                <c:pt idx="65232">
                  <c:v>-4.8100699999999996E-3</c:v>
                </c:pt>
                <c:pt idx="65233">
                  <c:v>-4.81117E-3</c:v>
                </c:pt>
                <c:pt idx="65234">
                  <c:v>-4.60671E-3</c:v>
                </c:pt>
                <c:pt idx="65235">
                  <c:v>-4.2560599999999999E-3</c:v>
                </c:pt>
                <c:pt idx="65236">
                  <c:v>-4.1605399999999999E-3</c:v>
                </c:pt>
                <c:pt idx="65237">
                  <c:v>-3.9239899999999996E-3</c:v>
                </c:pt>
                <c:pt idx="65238">
                  <c:v>-3.7230200000000001E-3</c:v>
                </c:pt>
                <c:pt idx="65239">
                  <c:v>-3.3434200000000002E-3</c:v>
                </c:pt>
                <c:pt idx="65240">
                  <c:v>-3.33424E-3</c:v>
                </c:pt>
                <c:pt idx="65241">
                  <c:v>-2.96277E-3</c:v>
                </c:pt>
                <c:pt idx="65242">
                  <c:v>-2.8547199999999998E-3</c:v>
                </c:pt>
                <c:pt idx="65243">
                  <c:v>-2.4556700000000001E-3</c:v>
                </c:pt>
                <c:pt idx="65244">
                  <c:v>-2.4332199999999998E-3</c:v>
                </c:pt>
                <c:pt idx="65245">
                  <c:v>-2.2007099999999998E-3</c:v>
                </c:pt>
                <c:pt idx="65246">
                  <c:v>-1.9200199999999999E-3</c:v>
                </c:pt>
                <c:pt idx="65247">
                  <c:v>-1.8534700000000001E-3</c:v>
                </c:pt>
                <c:pt idx="65248">
                  <c:v>-1.55656E-3</c:v>
                </c:pt>
                <c:pt idx="65249">
                  <c:v>-1.50267E-3</c:v>
                </c:pt>
                <c:pt idx="65250">
                  <c:v>-1.18706E-3</c:v>
                </c:pt>
                <c:pt idx="65251">
                  <c:v>-9.5426199999999999E-4</c:v>
                </c:pt>
                <c:pt idx="65252">
                  <c:v>-6.2774700000000001E-4</c:v>
                </c:pt>
                <c:pt idx="65253">
                  <c:v>-5.37665E-4</c:v>
                </c:pt>
                <c:pt idx="65254">
                  <c:v>-2.4074200000000001E-4</c:v>
                </c:pt>
                <c:pt idx="65255" formatCode="0.00E+00">
                  <c:v>2.7415699999999999E-5</c:v>
                </c:pt>
                <c:pt idx="65256">
                  <c:v>2.64959E-4</c:v>
                </c:pt>
                <c:pt idx="65257">
                  <c:v>5.5115800000000005E-4</c:v>
                </c:pt>
                <c:pt idx="65258">
                  <c:v>7.9589899999999998E-4</c:v>
                </c:pt>
                <c:pt idx="65259">
                  <c:v>1.1140499999999999E-3</c:v>
                </c:pt>
                <c:pt idx="65260">
                  <c:v>1.18301E-3</c:v>
                </c:pt>
                <c:pt idx="65261">
                  <c:v>1.4690899999999999E-3</c:v>
                </c:pt>
                <c:pt idx="65262">
                  <c:v>1.7111100000000001E-3</c:v>
                </c:pt>
                <c:pt idx="65263">
                  <c:v>1.9597600000000001E-3</c:v>
                </c:pt>
                <c:pt idx="65264">
                  <c:v>2.2258099999999999E-3</c:v>
                </c:pt>
                <c:pt idx="65265">
                  <c:v>2.2996800000000001E-3</c:v>
                </c:pt>
                <c:pt idx="65266">
                  <c:v>2.5912299999999999E-3</c:v>
                </c:pt>
                <c:pt idx="65267">
                  <c:v>2.8378399999999999E-3</c:v>
                </c:pt>
                <c:pt idx="65268">
                  <c:v>2.94093E-3</c:v>
                </c:pt>
                <c:pt idx="65269">
                  <c:v>3.1348000000000001E-3</c:v>
                </c:pt>
                <c:pt idx="65270">
                  <c:v>3.4759700000000001E-3</c:v>
                </c:pt>
                <c:pt idx="65271">
                  <c:v>3.4214100000000002E-3</c:v>
                </c:pt>
                <c:pt idx="65272">
                  <c:v>3.7279499999999998E-3</c:v>
                </c:pt>
                <c:pt idx="65273">
                  <c:v>4.0444000000000001E-3</c:v>
                </c:pt>
                <c:pt idx="65274">
                  <c:v>4.1724300000000004E-3</c:v>
                </c:pt>
                <c:pt idx="65275">
                  <c:v>4.4025699999999997E-3</c:v>
                </c:pt>
                <c:pt idx="65276">
                  <c:v>4.6205700000000001E-3</c:v>
                </c:pt>
                <c:pt idx="65277">
                  <c:v>4.7357700000000003E-3</c:v>
                </c:pt>
                <c:pt idx="65278">
                  <c:v>5.1358699999999998E-3</c:v>
                </c:pt>
                <c:pt idx="65279">
                  <c:v>5.37873E-3</c:v>
                </c:pt>
                <c:pt idx="65280">
                  <c:v>5.50608E-3</c:v>
                </c:pt>
                <c:pt idx="65281">
                  <c:v>5.6333399999999997E-3</c:v>
                </c:pt>
                <c:pt idx="65282">
                  <c:v>5.7955200000000002E-3</c:v>
                </c:pt>
                <c:pt idx="65283">
                  <c:v>6.0982199999999997E-3</c:v>
                </c:pt>
                <c:pt idx="65284">
                  <c:v>6.2189799999999998E-3</c:v>
                </c:pt>
                <c:pt idx="65285">
                  <c:v>6.3492899999999996E-3</c:v>
                </c:pt>
                <c:pt idx="65286">
                  <c:v>6.6751900000000001E-3</c:v>
                </c:pt>
                <c:pt idx="65287">
                  <c:v>6.5707700000000001E-3</c:v>
                </c:pt>
                <c:pt idx="65288">
                  <c:v>6.7763299999999997E-3</c:v>
                </c:pt>
                <c:pt idx="65289">
                  <c:v>7.1161999999999996E-3</c:v>
                </c:pt>
                <c:pt idx="65290">
                  <c:v>7.1675699999999998E-3</c:v>
                </c:pt>
                <c:pt idx="65291">
                  <c:v>7.27941E-3</c:v>
                </c:pt>
                <c:pt idx="65292">
                  <c:v>7.2680000000000002E-3</c:v>
                </c:pt>
                <c:pt idx="65293">
                  <c:v>7.5950999999999996E-3</c:v>
                </c:pt>
                <c:pt idx="65294">
                  <c:v>7.59022E-3</c:v>
                </c:pt>
                <c:pt idx="65295">
                  <c:v>7.6750999999999998E-3</c:v>
                </c:pt>
                <c:pt idx="65296">
                  <c:v>7.9963499999999993E-3</c:v>
                </c:pt>
                <c:pt idx="65297">
                  <c:v>7.8915099999999992E-3</c:v>
                </c:pt>
                <c:pt idx="65298">
                  <c:v>7.9613300000000008E-3</c:v>
                </c:pt>
                <c:pt idx="65299">
                  <c:v>8.1107799999999997E-3</c:v>
                </c:pt>
                <c:pt idx="65300">
                  <c:v>8.2609699999999994E-3</c:v>
                </c:pt>
                <c:pt idx="65301">
                  <c:v>8.22787E-3</c:v>
                </c:pt>
                <c:pt idx="65302">
                  <c:v>8.4763600000000005E-3</c:v>
                </c:pt>
                <c:pt idx="65303">
                  <c:v>8.2562899999999995E-3</c:v>
                </c:pt>
                <c:pt idx="65304">
                  <c:v>8.5415700000000001E-3</c:v>
                </c:pt>
                <c:pt idx="65305">
                  <c:v>8.3891499999999997E-3</c:v>
                </c:pt>
                <c:pt idx="65306">
                  <c:v>8.5242300000000007E-3</c:v>
                </c:pt>
                <c:pt idx="65307">
                  <c:v>8.3895700000000007E-3</c:v>
                </c:pt>
                <c:pt idx="65308">
                  <c:v>8.2702699999999997E-3</c:v>
                </c:pt>
                <c:pt idx="65309">
                  <c:v>8.5431099999999996E-3</c:v>
                </c:pt>
                <c:pt idx="65310">
                  <c:v>8.4448700000000002E-3</c:v>
                </c:pt>
                <c:pt idx="65311">
                  <c:v>8.3873200000000002E-3</c:v>
                </c:pt>
                <c:pt idx="65312">
                  <c:v>8.3226199999999993E-3</c:v>
                </c:pt>
                <c:pt idx="65313">
                  <c:v>8.26905E-3</c:v>
                </c:pt>
                <c:pt idx="65314">
                  <c:v>8.4689799999999992E-3</c:v>
                </c:pt>
                <c:pt idx="65315">
                  <c:v>8.1943099999999998E-3</c:v>
                </c:pt>
                <c:pt idx="65316">
                  <c:v>8.23897E-3</c:v>
                </c:pt>
                <c:pt idx="65317">
                  <c:v>8.19632E-3</c:v>
                </c:pt>
                <c:pt idx="65318">
                  <c:v>8.1065000000000009E-3</c:v>
                </c:pt>
                <c:pt idx="65319">
                  <c:v>7.8898800000000002E-3</c:v>
                </c:pt>
                <c:pt idx="65320">
                  <c:v>7.9143200000000007E-3</c:v>
                </c:pt>
                <c:pt idx="65321">
                  <c:v>7.7903399999999998E-3</c:v>
                </c:pt>
                <c:pt idx="65322">
                  <c:v>7.7085699999999997E-3</c:v>
                </c:pt>
                <c:pt idx="65323">
                  <c:v>7.65783E-3</c:v>
                </c:pt>
                <c:pt idx="65324">
                  <c:v>7.4642600000000003E-3</c:v>
                </c:pt>
                <c:pt idx="65325">
                  <c:v>7.3241399999999998E-3</c:v>
                </c:pt>
                <c:pt idx="65326">
                  <c:v>7.34747E-3</c:v>
                </c:pt>
                <c:pt idx="65327">
                  <c:v>7.0391400000000002E-3</c:v>
                </c:pt>
                <c:pt idx="65328">
                  <c:v>6.98352E-3</c:v>
                </c:pt>
                <c:pt idx="65329">
                  <c:v>6.7448300000000003E-3</c:v>
                </c:pt>
                <c:pt idx="65330">
                  <c:v>6.7560199999999997E-3</c:v>
                </c:pt>
                <c:pt idx="65331">
                  <c:v>6.4941299999999999E-3</c:v>
                </c:pt>
                <c:pt idx="65332">
                  <c:v>6.1586200000000001E-3</c:v>
                </c:pt>
                <c:pt idx="65333">
                  <c:v>6.1367599999999998E-3</c:v>
                </c:pt>
                <c:pt idx="65334">
                  <c:v>5.6572699999999998E-3</c:v>
                </c:pt>
                <c:pt idx="65335">
                  <c:v>5.6974E-3</c:v>
                </c:pt>
                <c:pt idx="65336">
                  <c:v>5.4873500000000002E-3</c:v>
                </c:pt>
                <c:pt idx="65337">
                  <c:v>5.1010200000000004E-3</c:v>
                </c:pt>
                <c:pt idx="65338">
                  <c:v>5.03025E-3</c:v>
                </c:pt>
                <c:pt idx="65339">
                  <c:v>4.6835499999999999E-3</c:v>
                </c:pt>
                <c:pt idx="65340">
                  <c:v>4.5921E-3</c:v>
                </c:pt>
                <c:pt idx="65341">
                  <c:v>4.4363400000000004E-3</c:v>
                </c:pt>
                <c:pt idx="65342">
                  <c:v>4.2012400000000002E-3</c:v>
                </c:pt>
                <c:pt idx="65343">
                  <c:v>3.9665300000000002E-3</c:v>
                </c:pt>
                <c:pt idx="65344">
                  <c:v>3.7449599999999999E-3</c:v>
                </c:pt>
                <c:pt idx="65345">
                  <c:v>3.4710700000000001E-3</c:v>
                </c:pt>
                <c:pt idx="65346">
                  <c:v>3.28445E-3</c:v>
                </c:pt>
                <c:pt idx="65347">
                  <c:v>3.0524599999999999E-3</c:v>
                </c:pt>
                <c:pt idx="65348">
                  <c:v>2.7089100000000001E-3</c:v>
                </c:pt>
                <c:pt idx="65349">
                  <c:v>2.5355E-3</c:v>
                </c:pt>
                <c:pt idx="65350">
                  <c:v>2.09844E-3</c:v>
                </c:pt>
                <c:pt idx="65351">
                  <c:v>1.8590799999999999E-3</c:v>
                </c:pt>
                <c:pt idx="65352">
                  <c:v>1.8697200000000001E-3</c:v>
                </c:pt>
                <c:pt idx="65353">
                  <c:v>1.27031E-3</c:v>
                </c:pt>
                <c:pt idx="65354">
                  <c:v>1.2203800000000001E-3</c:v>
                </c:pt>
                <c:pt idx="65355">
                  <c:v>8.4268799999999997E-4</c:v>
                </c:pt>
                <c:pt idx="65356">
                  <c:v>8.0829899999999995E-4</c:v>
                </c:pt>
                <c:pt idx="65357">
                  <c:v>4.6672499999999997E-4</c:v>
                </c:pt>
                <c:pt idx="65358" formatCode="0.00E+00">
                  <c:v>7.4305800000000003E-5</c:v>
                </c:pt>
                <c:pt idx="65359" formatCode="0.00E+00">
                  <c:v>9.1949500000000008E-6</c:v>
                </c:pt>
                <c:pt idx="65360">
                  <c:v>-4.3449599999999998E-4</c:v>
                </c:pt>
                <c:pt idx="65361">
                  <c:v>-5.3639699999999998E-4</c:v>
                </c:pt>
                <c:pt idx="65362">
                  <c:v>-1.0279099999999999E-3</c:v>
                </c:pt>
                <c:pt idx="65363">
                  <c:v>-1.1795E-3</c:v>
                </c:pt>
                <c:pt idx="65364">
                  <c:v>-1.40018E-3</c:v>
                </c:pt>
                <c:pt idx="65365">
                  <c:v>-1.88583E-3</c:v>
                </c:pt>
                <c:pt idx="65366">
                  <c:v>-1.9784999999999998E-3</c:v>
                </c:pt>
                <c:pt idx="65367">
                  <c:v>-2.1166800000000001E-3</c:v>
                </c:pt>
                <c:pt idx="65368">
                  <c:v>-2.21375E-3</c:v>
                </c:pt>
                <c:pt idx="65369">
                  <c:v>-2.8230199999999999E-3</c:v>
                </c:pt>
                <c:pt idx="65370">
                  <c:v>-2.70433E-3</c:v>
                </c:pt>
                <c:pt idx="65371">
                  <c:v>-3.0789699999999999E-3</c:v>
                </c:pt>
                <c:pt idx="65372">
                  <c:v>-3.1266800000000002E-3</c:v>
                </c:pt>
                <c:pt idx="65373">
                  <c:v>-3.2335300000000001E-3</c:v>
                </c:pt>
                <c:pt idx="65374">
                  <c:v>-3.5512500000000002E-3</c:v>
                </c:pt>
                <c:pt idx="65375">
                  <c:v>-3.9343700000000004E-3</c:v>
                </c:pt>
                <c:pt idx="65376">
                  <c:v>-4.0179200000000003E-3</c:v>
                </c:pt>
                <c:pt idx="65377">
                  <c:v>-4.2758600000000003E-3</c:v>
                </c:pt>
                <c:pt idx="65378">
                  <c:v>-4.5978900000000003E-3</c:v>
                </c:pt>
                <c:pt idx="65379">
                  <c:v>-4.7235100000000002E-3</c:v>
                </c:pt>
                <c:pt idx="65380">
                  <c:v>-4.97373E-3</c:v>
                </c:pt>
                <c:pt idx="65381">
                  <c:v>-5.3458400000000001E-3</c:v>
                </c:pt>
                <c:pt idx="65382">
                  <c:v>-5.4821000000000002E-3</c:v>
                </c:pt>
                <c:pt idx="65383">
                  <c:v>-5.5657600000000003E-3</c:v>
                </c:pt>
                <c:pt idx="65384">
                  <c:v>-5.7820399999999996E-3</c:v>
                </c:pt>
                <c:pt idx="65385">
                  <c:v>-6.0916199999999998E-3</c:v>
                </c:pt>
                <c:pt idx="65386">
                  <c:v>-6.2089299999999997E-3</c:v>
                </c:pt>
                <c:pt idx="65387">
                  <c:v>-6.4996300000000002E-3</c:v>
                </c:pt>
                <c:pt idx="65388">
                  <c:v>-6.5319899999999997E-3</c:v>
                </c:pt>
                <c:pt idx="65389">
                  <c:v>-6.6262400000000003E-3</c:v>
                </c:pt>
                <c:pt idx="65390">
                  <c:v>-6.91926E-3</c:v>
                </c:pt>
                <c:pt idx="65391">
                  <c:v>-7.0882799999999998E-3</c:v>
                </c:pt>
                <c:pt idx="65392">
                  <c:v>-7.1390400000000001E-3</c:v>
                </c:pt>
                <c:pt idx="65393">
                  <c:v>-7.1377799999999998E-3</c:v>
                </c:pt>
                <c:pt idx="65394">
                  <c:v>-7.3403799999999996E-3</c:v>
                </c:pt>
                <c:pt idx="65395">
                  <c:v>-7.4482799999999998E-3</c:v>
                </c:pt>
                <c:pt idx="65396">
                  <c:v>-7.7118000000000004E-3</c:v>
                </c:pt>
                <c:pt idx="65397">
                  <c:v>-7.8450099999999995E-3</c:v>
                </c:pt>
                <c:pt idx="65398">
                  <c:v>-7.9370299999999994E-3</c:v>
                </c:pt>
                <c:pt idx="65399">
                  <c:v>-7.9977699999999995E-3</c:v>
                </c:pt>
                <c:pt idx="65400">
                  <c:v>-8.20683E-3</c:v>
                </c:pt>
                <c:pt idx="65401">
                  <c:v>-8.3545300000000006E-3</c:v>
                </c:pt>
                <c:pt idx="65402">
                  <c:v>-8.4484399999999998E-3</c:v>
                </c:pt>
                <c:pt idx="65403">
                  <c:v>-8.6057600000000005E-3</c:v>
                </c:pt>
                <c:pt idx="65404">
                  <c:v>-8.6021399999999994E-3</c:v>
                </c:pt>
                <c:pt idx="65405">
                  <c:v>-8.6686200000000001E-3</c:v>
                </c:pt>
                <c:pt idx="65406">
                  <c:v>-8.7931999999999993E-3</c:v>
                </c:pt>
                <c:pt idx="65407">
                  <c:v>-8.8418300000000002E-3</c:v>
                </c:pt>
                <c:pt idx="65408">
                  <c:v>-8.8568199999999996E-3</c:v>
                </c:pt>
                <c:pt idx="65409">
                  <c:v>-8.9055999999999996E-3</c:v>
                </c:pt>
                <c:pt idx="65410">
                  <c:v>-8.8562699999999994E-3</c:v>
                </c:pt>
                <c:pt idx="65411">
                  <c:v>-9.0878699999999996E-3</c:v>
                </c:pt>
                <c:pt idx="65412">
                  <c:v>-9.1408900000000005E-3</c:v>
                </c:pt>
                <c:pt idx="65413">
                  <c:v>-9.1357799999999996E-3</c:v>
                </c:pt>
                <c:pt idx="65414">
                  <c:v>-9.1705899999999993E-3</c:v>
                </c:pt>
                <c:pt idx="65415">
                  <c:v>-9.2185600000000006E-3</c:v>
                </c:pt>
                <c:pt idx="65416">
                  <c:v>-9.3357900000000001E-3</c:v>
                </c:pt>
                <c:pt idx="65417">
                  <c:v>-9.4330799999999999E-3</c:v>
                </c:pt>
                <c:pt idx="65418">
                  <c:v>-9.4348100000000001E-3</c:v>
                </c:pt>
                <c:pt idx="65419">
                  <c:v>-9.5762699999999996E-3</c:v>
                </c:pt>
                <c:pt idx="65420">
                  <c:v>-9.4855300000000007E-3</c:v>
                </c:pt>
                <c:pt idx="65421">
                  <c:v>-9.6002699999999993E-3</c:v>
                </c:pt>
                <c:pt idx="65422">
                  <c:v>-9.6352399999999998E-3</c:v>
                </c:pt>
                <c:pt idx="65423">
                  <c:v>-9.7331499999999994E-3</c:v>
                </c:pt>
                <c:pt idx="65424">
                  <c:v>-9.6943499999999991E-3</c:v>
                </c:pt>
                <c:pt idx="65425">
                  <c:v>-9.5391499999999997E-3</c:v>
                </c:pt>
                <c:pt idx="65426">
                  <c:v>-9.5731400000000008E-3</c:v>
                </c:pt>
                <c:pt idx="65427">
                  <c:v>-9.5905000000000001E-3</c:v>
                </c:pt>
                <c:pt idx="65428">
                  <c:v>-9.4772699999999994E-3</c:v>
                </c:pt>
                <c:pt idx="65429">
                  <c:v>-9.6967300000000006E-3</c:v>
                </c:pt>
                <c:pt idx="65430">
                  <c:v>-9.5195899999999996E-3</c:v>
                </c:pt>
                <c:pt idx="65431">
                  <c:v>-9.3023700000000008E-3</c:v>
                </c:pt>
                <c:pt idx="65432">
                  <c:v>-9.5521500000000006E-3</c:v>
                </c:pt>
                <c:pt idx="65433">
                  <c:v>-9.4114100000000003E-3</c:v>
                </c:pt>
                <c:pt idx="65434">
                  <c:v>-9.3897300000000006E-3</c:v>
                </c:pt>
                <c:pt idx="65435">
                  <c:v>-9.5179700000000006E-3</c:v>
                </c:pt>
                <c:pt idx="65436">
                  <c:v>-9.2964899999999993E-3</c:v>
                </c:pt>
                <c:pt idx="65437">
                  <c:v>-9.4618099999999993E-3</c:v>
                </c:pt>
                <c:pt idx="65438">
                  <c:v>-9.1408300000000008E-3</c:v>
                </c:pt>
                <c:pt idx="65439">
                  <c:v>-9.2309200000000001E-3</c:v>
                </c:pt>
                <c:pt idx="65440">
                  <c:v>-9.3206000000000001E-3</c:v>
                </c:pt>
                <c:pt idx="65441">
                  <c:v>-9.2049000000000002E-3</c:v>
                </c:pt>
                <c:pt idx="65442">
                  <c:v>-9.1863499999999994E-3</c:v>
                </c:pt>
                <c:pt idx="65443">
                  <c:v>-9.0667899999999999E-3</c:v>
                </c:pt>
                <c:pt idx="65444">
                  <c:v>-8.9594099999999992E-3</c:v>
                </c:pt>
                <c:pt idx="65445">
                  <c:v>-8.8948900000000008E-3</c:v>
                </c:pt>
                <c:pt idx="65446">
                  <c:v>-9.0513199999999999E-3</c:v>
                </c:pt>
                <c:pt idx="65447">
                  <c:v>-8.8247800000000008E-3</c:v>
                </c:pt>
                <c:pt idx="65448">
                  <c:v>-8.8023700000000003E-3</c:v>
                </c:pt>
                <c:pt idx="65449">
                  <c:v>-8.7627699999999996E-3</c:v>
                </c:pt>
                <c:pt idx="65450">
                  <c:v>-8.7401800000000002E-3</c:v>
                </c:pt>
                <c:pt idx="65451">
                  <c:v>-8.5987600000000004E-3</c:v>
                </c:pt>
                <c:pt idx="65452">
                  <c:v>-8.4083600000000001E-3</c:v>
                </c:pt>
                <c:pt idx="65453">
                  <c:v>-8.4126700000000006E-3</c:v>
                </c:pt>
                <c:pt idx="65454">
                  <c:v>-8.1817999999999995E-3</c:v>
                </c:pt>
                <c:pt idx="65455">
                  <c:v>-8.2661999999999996E-3</c:v>
                </c:pt>
                <c:pt idx="65456">
                  <c:v>-8.1612899999999999E-3</c:v>
                </c:pt>
                <c:pt idx="65457">
                  <c:v>-8.0525400000000004E-3</c:v>
                </c:pt>
                <c:pt idx="65458">
                  <c:v>-8.00149E-3</c:v>
                </c:pt>
                <c:pt idx="65459">
                  <c:v>-7.8489200000000005E-3</c:v>
                </c:pt>
                <c:pt idx="65460">
                  <c:v>-7.9487599999999992E-3</c:v>
                </c:pt>
                <c:pt idx="65461">
                  <c:v>-7.7812000000000003E-3</c:v>
                </c:pt>
                <c:pt idx="65462">
                  <c:v>-7.8227100000000001E-3</c:v>
                </c:pt>
                <c:pt idx="65463">
                  <c:v>-7.6350100000000002E-3</c:v>
                </c:pt>
                <c:pt idx="65464">
                  <c:v>-7.4617900000000003E-3</c:v>
                </c:pt>
                <c:pt idx="65465">
                  <c:v>-7.4956500000000004E-3</c:v>
                </c:pt>
                <c:pt idx="65466">
                  <c:v>-7.2954500000000002E-3</c:v>
                </c:pt>
                <c:pt idx="65467">
                  <c:v>-7.4010500000000002E-3</c:v>
                </c:pt>
                <c:pt idx="65468">
                  <c:v>-7.1614299999999999E-3</c:v>
                </c:pt>
                <c:pt idx="65469">
                  <c:v>-7.1119499999999997E-3</c:v>
                </c:pt>
                <c:pt idx="65470">
                  <c:v>-7.0586800000000003E-3</c:v>
                </c:pt>
                <c:pt idx="65471">
                  <c:v>-6.80899E-3</c:v>
                </c:pt>
                <c:pt idx="65472">
                  <c:v>-6.9073299999999997E-3</c:v>
                </c:pt>
                <c:pt idx="65473">
                  <c:v>-6.7104599999999997E-3</c:v>
                </c:pt>
                <c:pt idx="65474">
                  <c:v>-6.7720200000000001E-3</c:v>
                </c:pt>
                <c:pt idx="65475">
                  <c:v>-6.5620899999999996E-3</c:v>
                </c:pt>
                <c:pt idx="65476">
                  <c:v>-6.5700000000000003E-3</c:v>
                </c:pt>
                <c:pt idx="65477">
                  <c:v>-6.5465799999999998E-3</c:v>
                </c:pt>
                <c:pt idx="65478">
                  <c:v>-6.39246E-3</c:v>
                </c:pt>
                <c:pt idx="65479">
                  <c:v>-6.3475500000000004E-3</c:v>
                </c:pt>
                <c:pt idx="65480">
                  <c:v>-6.3610300000000002E-3</c:v>
                </c:pt>
                <c:pt idx="65481">
                  <c:v>-6.35988E-3</c:v>
                </c:pt>
                <c:pt idx="65482">
                  <c:v>-6.1895500000000003E-3</c:v>
                </c:pt>
                <c:pt idx="65483">
                  <c:v>-6.2968E-3</c:v>
                </c:pt>
                <c:pt idx="65484">
                  <c:v>-6.0346599999999999E-3</c:v>
                </c:pt>
                <c:pt idx="65485">
                  <c:v>-5.9994699999999998E-3</c:v>
                </c:pt>
                <c:pt idx="65486">
                  <c:v>-6.0566999999999999E-3</c:v>
                </c:pt>
                <c:pt idx="65487">
                  <c:v>-5.9149700000000003E-3</c:v>
                </c:pt>
                <c:pt idx="65488">
                  <c:v>-5.8657099999999997E-3</c:v>
                </c:pt>
                <c:pt idx="65489">
                  <c:v>-5.8083500000000003E-3</c:v>
                </c:pt>
                <c:pt idx="65490">
                  <c:v>-5.7779700000000003E-3</c:v>
                </c:pt>
                <c:pt idx="65491">
                  <c:v>-5.71128E-3</c:v>
                </c:pt>
                <c:pt idx="65492">
                  <c:v>-5.6228299999999997E-3</c:v>
                </c:pt>
                <c:pt idx="65493">
                  <c:v>-5.7029799999999999E-3</c:v>
                </c:pt>
                <c:pt idx="65494">
                  <c:v>-5.7243499999999996E-3</c:v>
                </c:pt>
                <c:pt idx="65495">
                  <c:v>-5.5184500000000003E-3</c:v>
                </c:pt>
                <c:pt idx="65496">
                  <c:v>-5.5503499999999999E-3</c:v>
                </c:pt>
                <c:pt idx="65497">
                  <c:v>-5.3774000000000001E-3</c:v>
                </c:pt>
                <c:pt idx="65498">
                  <c:v>-5.5317300000000003E-3</c:v>
                </c:pt>
                <c:pt idx="65499">
                  <c:v>-5.5597700000000003E-3</c:v>
                </c:pt>
                <c:pt idx="65500">
                  <c:v>-5.4326599999999997E-3</c:v>
                </c:pt>
                <c:pt idx="65501">
                  <c:v>-5.5743700000000004E-3</c:v>
                </c:pt>
                <c:pt idx="65502">
                  <c:v>-5.3350300000000002E-3</c:v>
                </c:pt>
                <c:pt idx="65503">
                  <c:v>-5.5202300000000001E-3</c:v>
                </c:pt>
                <c:pt idx="65504">
                  <c:v>-5.4956500000000004E-3</c:v>
                </c:pt>
                <c:pt idx="65505">
                  <c:v>-5.5442699999999996E-3</c:v>
                </c:pt>
                <c:pt idx="65506">
                  <c:v>-5.3917799999999997E-3</c:v>
                </c:pt>
                <c:pt idx="65507">
                  <c:v>-5.5796300000000004E-3</c:v>
                </c:pt>
                <c:pt idx="65508">
                  <c:v>-5.4699900000000001E-3</c:v>
                </c:pt>
                <c:pt idx="65509">
                  <c:v>-5.3993499999999998E-3</c:v>
                </c:pt>
                <c:pt idx="65510">
                  <c:v>-5.5005599999999998E-3</c:v>
                </c:pt>
                <c:pt idx="65511">
                  <c:v>-5.4480500000000003E-3</c:v>
                </c:pt>
                <c:pt idx="65512">
                  <c:v>-5.4348299999999999E-3</c:v>
                </c:pt>
                <c:pt idx="65513">
                  <c:v>-5.30994E-3</c:v>
                </c:pt>
                <c:pt idx="65514">
                  <c:v>-5.4735399999999998E-3</c:v>
                </c:pt>
                <c:pt idx="65515">
                  <c:v>-5.38033E-3</c:v>
                </c:pt>
                <c:pt idx="65516">
                  <c:v>-5.2971600000000004E-3</c:v>
                </c:pt>
                <c:pt idx="65517">
                  <c:v>-5.4319599999999996E-3</c:v>
                </c:pt>
                <c:pt idx="65518">
                  <c:v>-5.4441699999999999E-3</c:v>
                </c:pt>
                <c:pt idx="65519">
                  <c:v>-5.3538700000000002E-3</c:v>
                </c:pt>
                <c:pt idx="65520">
                  <c:v>-5.5177899999999998E-3</c:v>
                </c:pt>
                <c:pt idx="65521">
                  <c:v>-5.3538700000000002E-3</c:v>
                </c:pt>
                <c:pt idx="65522">
                  <c:v>-5.5928799999999997E-3</c:v>
                </c:pt>
                <c:pt idx="65523">
                  <c:v>-5.3839100000000004E-3</c:v>
                </c:pt>
                <c:pt idx="65524">
                  <c:v>-5.5150099999999999E-3</c:v>
                </c:pt>
                <c:pt idx="65525">
                  <c:v>-5.7052400000000003E-3</c:v>
                </c:pt>
                <c:pt idx="65526">
                  <c:v>-5.4923300000000001E-3</c:v>
                </c:pt>
                <c:pt idx="65527">
                  <c:v>-5.7900299999999998E-3</c:v>
                </c:pt>
                <c:pt idx="65528">
                  <c:v>-5.6066900000000001E-3</c:v>
                </c:pt>
                <c:pt idx="65529">
                  <c:v>-5.7682599999999999E-3</c:v>
                </c:pt>
                <c:pt idx="65530">
                  <c:v>-5.7328199999999996E-3</c:v>
                </c:pt>
                <c:pt idx="65531">
                  <c:v>-5.84769E-3</c:v>
                </c:pt>
                <c:pt idx="65532">
                  <c:v>-5.79789E-3</c:v>
                </c:pt>
                <c:pt idx="65533">
                  <c:v>-5.7538299999999997E-3</c:v>
                </c:pt>
                <c:pt idx="65534">
                  <c:v>-5.9371600000000004E-3</c:v>
                </c:pt>
                <c:pt idx="65535">
                  <c:v>-5.8450000000000004E-3</c:v>
                </c:pt>
                <c:pt idx="65536">
                  <c:v>-5.9219399999999997E-3</c:v>
                </c:pt>
                <c:pt idx="65537">
                  <c:v>-5.8394700000000003E-3</c:v>
                </c:pt>
                <c:pt idx="65538">
                  <c:v>-6.09422E-3</c:v>
                </c:pt>
                <c:pt idx="65539">
                  <c:v>-5.9100699999999999E-3</c:v>
                </c:pt>
                <c:pt idx="65540">
                  <c:v>-6.1193300000000001E-3</c:v>
                </c:pt>
                <c:pt idx="65541">
                  <c:v>-6.1320899999999998E-3</c:v>
                </c:pt>
                <c:pt idx="65542">
                  <c:v>-6.19515E-3</c:v>
                </c:pt>
                <c:pt idx="65543">
                  <c:v>-6.15425E-3</c:v>
                </c:pt>
                <c:pt idx="65544">
                  <c:v>-6.2725699999999999E-3</c:v>
                </c:pt>
                <c:pt idx="65545">
                  <c:v>-6.1003400000000001E-3</c:v>
                </c:pt>
                <c:pt idx="65546">
                  <c:v>-6.3775999999999998E-3</c:v>
                </c:pt>
                <c:pt idx="65547">
                  <c:v>-6.3550000000000004E-3</c:v>
                </c:pt>
                <c:pt idx="65548">
                  <c:v>-6.1170399999999998E-3</c:v>
                </c:pt>
                <c:pt idx="65549">
                  <c:v>-6.5097000000000002E-3</c:v>
                </c:pt>
                <c:pt idx="65550">
                  <c:v>-6.1337800000000001E-3</c:v>
                </c:pt>
                <c:pt idx="65551">
                  <c:v>-6.5732999999999998E-3</c:v>
                </c:pt>
                <c:pt idx="65552">
                  <c:v>-6.3957900000000002E-3</c:v>
                </c:pt>
                <c:pt idx="65553">
                  <c:v>-6.6087699999999999E-3</c:v>
                </c:pt>
                <c:pt idx="65554">
                  <c:v>-6.6743599999999998E-3</c:v>
                </c:pt>
                <c:pt idx="65555">
                  <c:v>-6.4583799999999997E-3</c:v>
                </c:pt>
                <c:pt idx="65556">
                  <c:v>-6.8794900000000003E-3</c:v>
                </c:pt>
                <c:pt idx="65557">
                  <c:v>-6.6649600000000002E-3</c:v>
                </c:pt>
                <c:pt idx="65558">
                  <c:v>-6.9037999999999999E-3</c:v>
                </c:pt>
                <c:pt idx="65559">
                  <c:v>-6.9108199999999998E-3</c:v>
                </c:pt>
                <c:pt idx="65560">
                  <c:v>-6.8527500000000003E-3</c:v>
                </c:pt>
                <c:pt idx="65561">
                  <c:v>-6.9895599999999997E-3</c:v>
                </c:pt>
                <c:pt idx="65562">
                  <c:v>-7.0884199999999998E-3</c:v>
                </c:pt>
                <c:pt idx="65563">
                  <c:v>-7.0147100000000004E-3</c:v>
                </c:pt>
                <c:pt idx="65564">
                  <c:v>-6.8898199999999996E-3</c:v>
                </c:pt>
                <c:pt idx="65565">
                  <c:v>-7.3494700000000003E-3</c:v>
                </c:pt>
                <c:pt idx="65566">
                  <c:v>-6.8698099999999996E-3</c:v>
                </c:pt>
                <c:pt idx="65567">
                  <c:v>-7.2017100000000001E-3</c:v>
                </c:pt>
                <c:pt idx="65568">
                  <c:v>-7.0369899999999999E-3</c:v>
                </c:pt>
                <c:pt idx="65569">
                  <c:v>-7.1465699999999997E-3</c:v>
                </c:pt>
                <c:pt idx="65570">
                  <c:v>-7.2030999999999996E-3</c:v>
                </c:pt>
                <c:pt idx="65571">
                  <c:v>-7.1248700000000002E-3</c:v>
                </c:pt>
                <c:pt idx="65572">
                  <c:v>-7.3432200000000001E-3</c:v>
                </c:pt>
                <c:pt idx="65573">
                  <c:v>-7.0834499999999998E-3</c:v>
                </c:pt>
                <c:pt idx="65574">
                  <c:v>-7.3413599999999999E-3</c:v>
                </c:pt>
                <c:pt idx="65575">
                  <c:v>-7.2970099999999996E-3</c:v>
                </c:pt>
                <c:pt idx="65576">
                  <c:v>-7.2115E-3</c:v>
                </c:pt>
                <c:pt idx="65577">
                  <c:v>-7.2281899999999998E-3</c:v>
                </c:pt>
                <c:pt idx="65578">
                  <c:v>-7.2776200000000003E-3</c:v>
                </c:pt>
                <c:pt idx="65579">
                  <c:v>-7.2245399999999998E-3</c:v>
                </c:pt>
                <c:pt idx="65580">
                  <c:v>-7.2347399999999999E-3</c:v>
                </c:pt>
                <c:pt idx="65581">
                  <c:v>-7.3222399999999998E-3</c:v>
                </c:pt>
                <c:pt idx="65582">
                  <c:v>-7.2519899999999998E-3</c:v>
                </c:pt>
                <c:pt idx="65583">
                  <c:v>-7.3364399999999996E-3</c:v>
                </c:pt>
                <c:pt idx="65584">
                  <c:v>-7.2195000000000002E-3</c:v>
                </c:pt>
                <c:pt idx="65585">
                  <c:v>-7.28424E-3</c:v>
                </c:pt>
                <c:pt idx="65586">
                  <c:v>-7.2558099999999997E-3</c:v>
                </c:pt>
                <c:pt idx="65587">
                  <c:v>-7.1285000000000003E-3</c:v>
                </c:pt>
                <c:pt idx="65588">
                  <c:v>-7.1937700000000004E-3</c:v>
                </c:pt>
                <c:pt idx="65589">
                  <c:v>-7.32879E-3</c:v>
                </c:pt>
                <c:pt idx="65590">
                  <c:v>-7.0803899999999998E-3</c:v>
                </c:pt>
                <c:pt idx="65591">
                  <c:v>-7.14125E-3</c:v>
                </c:pt>
                <c:pt idx="65592">
                  <c:v>-7.2522799999999998E-3</c:v>
                </c:pt>
                <c:pt idx="65593">
                  <c:v>-7.0387399999999999E-3</c:v>
                </c:pt>
                <c:pt idx="65594">
                  <c:v>-7.1877E-3</c:v>
                </c:pt>
                <c:pt idx="65595">
                  <c:v>-6.9899999999999997E-3</c:v>
                </c:pt>
                <c:pt idx="65596">
                  <c:v>-7.1138099999999999E-3</c:v>
                </c:pt>
                <c:pt idx="65597">
                  <c:v>-7.0350200000000003E-3</c:v>
                </c:pt>
                <c:pt idx="65598">
                  <c:v>-7.0229000000000003E-3</c:v>
                </c:pt>
                <c:pt idx="65599">
                  <c:v>-7.1186000000000001E-3</c:v>
                </c:pt>
                <c:pt idx="65600">
                  <c:v>-6.8785900000000004E-3</c:v>
                </c:pt>
                <c:pt idx="65601">
                  <c:v>-7.0387499999999999E-3</c:v>
                </c:pt>
                <c:pt idx="65602">
                  <c:v>-6.8807E-3</c:v>
                </c:pt>
                <c:pt idx="65603">
                  <c:v>-6.9968599999999997E-3</c:v>
                </c:pt>
                <c:pt idx="65604">
                  <c:v>-6.8188700000000003E-3</c:v>
                </c:pt>
                <c:pt idx="65605">
                  <c:v>-6.8915000000000001E-3</c:v>
                </c:pt>
                <c:pt idx="65606">
                  <c:v>-6.7557900000000002E-3</c:v>
                </c:pt>
                <c:pt idx="65607">
                  <c:v>-6.8147599999999996E-3</c:v>
                </c:pt>
                <c:pt idx="65608">
                  <c:v>-6.7827599999999997E-3</c:v>
                </c:pt>
                <c:pt idx="65609">
                  <c:v>-6.6834800000000003E-3</c:v>
                </c:pt>
                <c:pt idx="65610">
                  <c:v>-6.9019700000000003E-3</c:v>
                </c:pt>
                <c:pt idx="65611">
                  <c:v>-6.6830800000000001E-3</c:v>
                </c:pt>
                <c:pt idx="65612">
                  <c:v>-6.7965500000000002E-3</c:v>
                </c:pt>
                <c:pt idx="65613">
                  <c:v>-6.7854500000000002E-3</c:v>
                </c:pt>
                <c:pt idx="65614">
                  <c:v>-6.6522400000000002E-3</c:v>
                </c:pt>
                <c:pt idx="65615">
                  <c:v>-6.7080799999999999E-3</c:v>
                </c:pt>
                <c:pt idx="65616">
                  <c:v>-6.8066000000000003E-3</c:v>
                </c:pt>
                <c:pt idx="65617">
                  <c:v>-6.7347199999999996E-3</c:v>
                </c:pt>
                <c:pt idx="65618">
                  <c:v>-6.7172600000000001E-3</c:v>
                </c:pt>
                <c:pt idx="65619">
                  <c:v>-6.8586799999999998E-3</c:v>
                </c:pt>
                <c:pt idx="65620">
                  <c:v>-6.6579500000000002E-3</c:v>
                </c:pt>
                <c:pt idx="65621">
                  <c:v>-6.8846300000000001E-3</c:v>
                </c:pt>
                <c:pt idx="65622">
                  <c:v>-6.7852499999999996E-3</c:v>
                </c:pt>
                <c:pt idx="65623">
                  <c:v>-6.8757599999999999E-3</c:v>
                </c:pt>
                <c:pt idx="65624">
                  <c:v>-6.8244000000000004E-3</c:v>
                </c:pt>
                <c:pt idx="65625">
                  <c:v>-6.8777400000000002E-3</c:v>
                </c:pt>
                <c:pt idx="65626">
                  <c:v>-7.0066E-3</c:v>
                </c:pt>
                <c:pt idx="65627">
                  <c:v>-6.9262999999999998E-3</c:v>
                </c:pt>
                <c:pt idx="65628">
                  <c:v>-6.9823400000000001E-3</c:v>
                </c:pt>
                <c:pt idx="65629">
                  <c:v>-7.1384500000000002E-3</c:v>
                </c:pt>
                <c:pt idx="65630">
                  <c:v>-7.1001500000000004E-3</c:v>
                </c:pt>
                <c:pt idx="65631">
                  <c:v>-7.2182499999999998E-3</c:v>
                </c:pt>
                <c:pt idx="65632">
                  <c:v>-7.2723900000000001E-3</c:v>
                </c:pt>
                <c:pt idx="65633">
                  <c:v>-7.2288700000000001E-3</c:v>
                </c:pt>
                <c:pt idx="65634">
                  <c:v>-7.3393399999999998E-3</c:v>
                </c:pt>
                <c:pt idx="65635">
                  <c:v>-7.4137099999999996E-3</c:v>
                </c:pt>
                <c:pt idx="65636">
                  <c:v>-7.5162700000000002E-3</c:v>
                </c:pt>
                <c:pt idx="65637">
                  <c:v>-7.5294699999999999E-3</c:v>
                </c:pt>
                <c:pt idx="65638">
                  <c:v>-7.4864500000000004E-3</c:v>
                </c:pt>
                <c:pt idx="65639">
                  <c:v>-7.7294699999999996E-3</c:v>
                </c:pt>
                <c:pt idx="65640">
                  <c:v>-7.7165599999999999E-3</c:v>
                </c:pt>
                <c:pt idx="65641">
                  <c:v>-7.7631699999999998E-3</c:v>
                </c:pt>
                <c:pt idx="65642">
                  <c:v>-8.0703900000000002E-3</c:v>
                </c:pt>
                <c:pt idx="65643">
                  <c:v>-8.1109600000000004E-3</c:v>
                </c:pt>
                <c:pt idx="65644">
                  <c:v>-8.0333599999999998E-3</c:v>
                </c:pt>
                <c:pt idx="65645">
                  <c:v>-8.24131E-3</c:v>
                </c:pt>
                <c:pt idx="65646">
                  <c:v>-8.4295499999999992E-3</c:v>
                </c:pt>
                <c:pt idx="65647">
                  <c:v>-8.4766600000000004E-3</c:v>
                </c:pt>
                <c:pt idx="65648">
                  <c:v>-8.5716400000000002E-3</c:v>
                </c:pt>
                <c:pt idx="65649">
                  <c:v>-8.6444399999999998E-3</c:v>
                </c:pt>
                <c:pt idx="65650">
                  <c:v>-8.7496399999999995E-3</c:v>
                </c:pt>
                <c:pt idx="65651">
                  <c:v>-8.7905599999999993E-3</c:v>
                </c:pt>
                <c:pt idx="65652">
                  <c:v>-8.8949600000000004E-3</c:v>
                </c:pt>
                <c:pt idx="65653">
                  <c:v>-9.01011E-3</c:v>
                </c:pt>
                <c:pt idx="65654">
                  <c:v>-9.1083099999999997E-3</c:v>
                </c:pt>
                <c:pt idx="65655">
                  <c:v>-9.1097399999999999E-3</c:v>
                </c:pt>
                <c:pt idx="65656">
                  <c:v>-9.2001900000000005E-3</c:v>
                </c:pt>
                <c:pt idx="65657">
                  <c:v>-9.3850200000000009E-3</c:v>
                </c:pt>
                <c:pt idx="65658">
                  <c:v>-9.4097899999999995E-3</c:v>
                </c:pt>
                <c:pt idx="65659">
                  <c:v>-9.5506299999999992E-3</c:v>
                </c:pt>
                <c:pt idx="65660">
                  <c:v>-9.5809499999999995E-3</c:v>
                </c:pt>
                <c:pt idx="65661">
                  <c:v>-9.7268100000000007E-3</c:v>
                </c:pt>
                <c:pt idx="65662">
                  <c:v>-9.7856100000000001E-3</c:v>
                </c:pt>
                <c:pt idx="65663">
                  <c:v>-9.8907200000000004E-3</c:v>
                </c:pt>
                <c:pt idx="65664">
                  <c:v>-1.00026E-2</c:v>
                </c:pt>
                <c:pt idx="65665">
                  <c:v>-9.9499800000000006E-3</c:v>
                </c:pt>
                <c:pt idx="65666">
                  <c:v>-1.0138299999999999E-2</c:v>
                </c:pt>
                <c:pt idx="65667">
                  <c:v>-1.0081700000000001E-2</c:v>
                </c:pt>
                <c:pt idx="65668">
                  <c:v>-1.00949E-2</c:v>
                </c:pt>
                <c:pt idx="65669">
                  <c:v>-1.03359E-2</c:v>
                </c:pt>
                <c:pt idx="65670">
                  <c:v>-1.0320599999999999E-2</c:v>
                </c:pt>
                <c:pt idx="65671">
                  <c:v>-1.04514E-2</c:v>
                </c:pt>
                <c:pt idx="65672">
                  <c:v>-1.04425E-2</c:v>
                </c:pt>
                <c:pt idx="65673">
                  <c:v>-1.0582599999999999E-2</c:v>
                </c:pt>
                <c:pt idx="65674">
                  <c:v>-1.06847E-2</c:v>
                </c:pt>
                <c:pt idx="65675">
                  <c:v>-1.07575E-2</c:v>
                </c:pt>
                <c:pt idx="65676">
                  <c:v>-1.0774300000000001E-2</c:v>
                </c:pt>
                <c:pt idx="65677">
                  <c:v>-1.0923799999999999E-2</c:v>
                </c:pt>
                <c:pt idx="65678">
                  <c:v>-1.0817800000000001E-2</c:v>
                </c:pt>
                <c:pt idx="65679">
                  <c:v>-1.10037E-2</c:v>
                </c:pt>
                <c:pt idx="65680">
                  <c:v>-1.12444E-2</c:v>
                </c:pt>
                <c:pt idx="65681">
                  <c:v>-1.11042E-2</c:v>
                </c:pt>
                <c:pt idx="65682">
                  <c:v>-1.12465E-2</c:v>
                </c:pt>
                <c:pt idx="65683">
                  <c:v>-1.11298E-2</c:v>
                </c:pt>
                <c:pt idx="65684">
                  <c:v>-1.13233E-2</c:v>
                </c:pt>
                <c:pt idx="65685">
                  <c:v>-1.1294500000000001E-2</c:v>
                </c:pt>
                <c:pt idx="65686">
                  <c:v>-1.12091E-2</c:v>
                </c:pt>
                <c:pt idx="65687">
                  <c:v>-1.1379800000000001E-2</c:v>
                </c:pt>
                <c:pt idx="65688">
                  <c:v>-1.12855E-2</c:v>
                </c:pt>
                <c:pt idx="65689">
                  <c:v>-1.1107199999999999E-2</c:v>
                </c:pt>
                <c:pt idx="65690">
                  <c:v>-1.12335E-2</c:v>
                </c:pt>
                <c:pt idx="65691">
                  <c:v>-1.1438500000000001E-2</c:v>
                </c:pt>
                <c:pt idx="65692">
                  <c:v>-1.12587E-2</c:v>
                </c:pt>
                <c:pt idx="65693">
                  <c:v>-1.13592E-2</c:v>
                </c:pt>
                <c:pt idx="65694">
                  <c:v>-1.13703E-2</c:v>
                </c:pt>
                <c:pt idx="65695">
                  <c:v>-1.1524400000000001E-2</c:v>
                </c:pt>
                <c:pt idx="65696">
                  <c:v>-1.1469500000000001E-2</c:v>
                </c:pt>
                <c:pt idx="65697">
                  <c:v>-1.16212E-2</c:v>
                </c:pt>
                <c:pt idx="65698">
                  <c:v>-1.15198E-2</c:v>
                </c:pt>
                <c:pt idx="65699">
                  <c:v>-1.16457E-2</c:v>
                </c:pt>
                <c:pt idx="65700">
                  <c:v>-1.17614E-2</c:v>
                </c:pt>
                <c:pt idx="65701">
                  <c:v>-1.1789300000000001E-2</c:v>
                </c:pt>
                <c:pt idx="65702">
                  <c:v>-1.1669499999999999E-2</c:v>
                </c:pt>
                <c:pt idx="65703">
                  <c:v>-1.18697E-2</c:v>
                </c:pt>
                <c:pt idx="65704">
                  <c:v>-1.1798100000000001E-2</c:v>
                </c:pt>
                <c:pt idx="65705">
                  <c:v>-1.18107E-2</c:v>
                </c:pt>
                <c:pt idx="65706">
                  <c:v>-1.1913399999999999E-2</c:v>
                </c:pt>
                <c:pt idx="65707">
                  <c:v>-1.19373E-2</c:v>
                </c:pt>
                <c:pt idx="65708">
                  <c:v>-1.19031E-2</c:v>
                </c:pt>
                <c:pt idx="65709">
                  <c:v>-1.1834799999999999E-2</c:v>
                </c:pt>
                <c:pt idx="65710">
                  <c:v>-1.19615E-2</c:v>
                </c:pt>
                <c:pt idx="65711">
                  <c:v>-1.21212E-2</c:v>
                </c:pt>
                <c:pt idx="65712">
                  <c:v>-1.20976E-2</c:v>
                </c:pt>
                <c:pt idx="65713">
                  <c:v>-1.22539E-2</c:v>
                </c:pt>
                <c:pt idx="65714">
                  <c:v>-1.2168E-2</c:v>
                </c:pt>
                <c:pt idx="65715">
                  <c:v>-1.2219499999999999E-2</c:v>
                </c:pt>
                <c:pt idx="65716">
                  <c:v>-1.2561599999999999E-2</c:v>
                </c:pt>
                <c:pt idx="65717">
                  <c:v>-1.2385800000000001E-2</c:v>
                </c:pt>
                <c:pt idx="65718">
                  <c:v>-1.2434000000000001E-2</c:v>
                </c:pt>
                <c:pt idx="65719">
                  <c:v>-1.2637600000000001E-2</c:v>
                </c:pt>
                <c:pt idx="65720">
                  <c:v>-1.2499700000000001E-2</c:v>
                </c:pt>
                <c:pt idx="65721">
                  <c:v>-1.26257E-2</c:v>
                </c:pt>
                <c:pt idx="65722">
                  <c:v>-1.27072E-2</c:v>
                </c:pt>
                <c:pt idx="65723">
                  <c:v>-1.27519E-2</c:v>
                </c:pt>
                <c:pt idx="65724">
                  <c:v>-1.2761E-2</c:v>
                </c:pt>
                <c:pt idx="65725">
                  <c:v>-1.27785E-2</c:v>
                </c:pt>
                <c:pt idx="65726">
                  <c:v>-1.2798800000000001E-2</c:v>
                </c:pt>
                <c:pt idx="65727">
                  <c:v>-1.29572E-2</c:v>
                </c:pt>
                <c:pt idx="65728">
                  <c:v>-1.29973E-2</c:v>
                </c:pt>
                <c:pt idx="65729">
                  <c:v>-1.2821300000000001E-2</c:v>
                </c:pt>
                <c:pt idx="65730">
                  <c:v>-1.30597E-2</c:v>
                </c:pt>
                <c:pt idx="65731">
                  <c:v>-1.30852E-2</c:v>
                </c:pt>
                <c:pt idx="65732">
                  <c:v>-1.3239799999999999E-2</c:v>
                </c:pt>
                <c:pt idx="65733">
                  <c:v>-1.3181099999999999E-2</c:v>
                </c:pt>
                <c:pt idx="65734">
                  <c:v>-1.3243700000000001E-2</c:v>
                </c:pt>
                <c:pt idx="65735">
                  <c:v>-1.35143E-2</c:v>
                </c:pt>
                <c:pt idx="65736">
                  <c:v>-1.33843E-2</c:v>
                </c:pt>
                <c:pt idx="65737">
                  <c:v>-1.36217E-2</c:v>
                </c:pt>
                <c:pt idx="65738">
                  <c:v>-1.3523200000000001E-2</c:v>
                </c:pt>
                <c:pt idx="65739">
                  <c:v>-1.37962E-2</c:v>
                </c:pt>
                <c:pt idx="65740">
                  <c:v>-1.37044E-2</c:v>
                </c:pt>
                <c:pt idx="65741">
                  <c:v>-1.3680299999999999E-2</c:v>
                </c:pt>
                <c:pt idx="65742">
                  <c:v>-1.3779700000000001E-2</c:v>
                </c:pt>
                <c:pt idx="65743">
                  <c:v>-1.36618E-2</c:v>
                </c:pt>
                <c:pt idx="65744">
                  <c:v>-1.39235E-2</c:v>
                </c:pt>
                <c:pt idx="65745">
                  <c:v>-1.37847E-2</c:v>
                </c:pt>
                <c:pt idx="65746">
                  <c:v>-1.3726800000000001E-2</c:v>
                </c:pt>
                <c:pt idx="65747">
                  <c:v>-1.3894399999999999E-2</c:v>
                </c:pt>
                <c:pt idx="65748">
                  <c:v>-1.38596E-2</c:v>
                </c:pt>
                <c:pt idx="65749">
                  <c:v>-1.3841600000000001E-2</c:v>
                </c:pt>
                <c:pt idx="65750">
                  <c:v>-1.4067E-2</c:v>
                </c:pt>
                <c:pt idx="65751">
                  <c:v>-1.38859E-2</c:v>
                </c:pt>
                <c:pt idx="65752">
                  <c:v>-1.4186000000000001E-2</c:v>
                </c:pt>
                <c:pt idx="65753">
                  <c:v>-1.39994E-2</c:v>
                </c:pt>
                <c:pt idx="65754">
                  <c:v>-1.40292E-2</c:v>
                </c:pt>
                <c:pt idx="65755">
                  <c:v>-1.4186300000000001E-2</c:v>
                </c:pt>
                <c:pt idx="65756">
                  <c:v>-1.4201500000000001E-2</c:v>
                </c:pt>
                <c:pt idx="65757">
                  <c:v>-1.3957900000000001E-2</c:v>
                </c:pt>
                <c:pt idx="65758">
                  <c:v>-1.4109200000000001E-2</c:v>
                </c:pt>
                <c:pt idx="65759">
                  <c:v>-1.41732E-2</c:v>
                </c:pt>
                <c:pt idx="65760">
                  <c:v>-1.3993999999999999E-2</c:v>
                </c:pt>
                <c:pt idx="65761">
                  <c:v>-1.41604E-2</c:v>
                </c:pt>
                <c:pt idx="65762">
                  <c:v>-1.3998200000000001E-2</c:v>
                </c:pt>
                <c:pt idx="65763">
                  <c:v>-1.41155E-2</c:v>
                </c:pt>
                <c:pt idx="65764">
                  <c:v>-1.41052E-2</c:v>
                </c:pt>
                <c:pt idx="65765">
                  <c:v>-1.3922E-2</c:v>
                </c:pt>
                <c:pt idx="65766">
                  <c:v>-1.43813E-2</c:v>
                </c:pt>
                <c:pt idx="65767">
                  <c:v>-1.38879E-2</c:v>
                </c:pt>
                <c:pt idx="65768">
                  <c:v>-1.41756E-2</c:v>
                </c:pt>
                <c:pt idx="65769">
                  <c:v>-1.40486E-2</c:v>
                </c:pt>
                <c:pt idx="65770">
                  <c:v>-1.40705E-2</c:v>
                </c:pt>
                <c:pt idx="65771">
                  <c:v>-1.41666E-2</c:v>
                </c:pt>
                <c:pt idx="65772">
                  <c:v>-1.41995E-2</c:v>
                </c:pt>
                <c:pt idx="65773">
                  <c:v>-1.40258E-2</c:v>
                </c:pt>
                <c:pt idx="65774">
                  <c:v>-1.4042000000000001E-2</c:v>
                </c:pt>
                <c:pt idx="65775">
                  <c:v>-1.41171E-2</c:v>
                </c:pt>
                <c:pt idx="65776">
                  <c:v>-1.40587E-2</c:v>
                </c:pt>
                <c:pt idx="65777">
                  <c:v>-1.41224E-2</c:v>
                </c:pt>
                <c:pt idx="65778">
                  <c:v>-1.3802399999999999E-2</c:v>
                </c:pt>
                <c:pt idx="65779">
                  <c:v>-1.38788E-2</c:v>
                </c:pt>
                <c:pt idx="65780">
                  <c:v>-1.3847E-2</c:v>
                </c:pt>
                <c:pt idx="65781">
                  <c:v>-1.3879600000000001E-2</c:v>
                </c:pt>
                <c:pt idx="65782">
                  <c:v>-1.3857899999999999E-2</c:v>
                </c:pt>
                <c:pt idx="65783">
                  <c:v>-1.36626E-2</c:v>
                </c:pt>
                <c:pt idx="65784">
                  <c:v>-1.37755E-2</c:v>
                </c:pt>
                <c:pt idx="65785">
                  <c:v>-1.3682100000000001E-2</c:v>
                </c:pt>
                <c:pt idx="65786">
                  <c:v>-1.38183E-2</c:v>
                </c:pt>
                <c:pt idx="65787">
                  <c:v>-1.3774E-2</c:v>
                </c:pt>
                <c:pt idx="65788">
                  <c:v>-1.3771800000000001E-2</c:v>
                </c:pt>
                <c:pt idx="65789">
                  <c:v>-1.36968E-2</c:v>
                </c:pt>
                <c:pt idx="65790">
                  <c:v>-1.38753E-2</c:v>
                </c:pt>
                <c:pt idx="65791">
                  <c:v>-1.3729E-2</c:v>
                </c:pt>
                <c:pt idx="65792">
                  <c:v>-1.3932999999999999E-2</c:v>
                </c:pt>
                <c:pt idx="65793">
                  <c:v>-1.38152E-2</c:v>
                </c:pt>
                <c:pt idx="65794">
                  <c:v>-1.39189E-2</c:v>
                </c:pt>
                <c:pt idx="65795">
                  <c:v>-1.38142E-2</c:v>
                </c:pt>
                <c:pt idx="65796">
                  <c:v>-1.3783500000000001E-2</c:v>
                </c:pt>
                <c:pt idx="65797">
                  <c:v>-1.3894999999999999E-2</c:v>
                </c:pt>
                <c:pt idx="65798">
                  <c:v>-1.38289E-2</c:v>
                </c:pt>
                <c:pt idx="65799">
                  <c:v>-1.3823500000000001E-2</c:v>
                </c:pt>
                <c:pt idx="65800">
                  <c:v>-1.37059E-2</c:v>
                </c:pt>
                <c:pt idx="65801">
                  <c:v>-1.3787499999999999E-2</c:v>
                </c:pt>
                <c:pt idx="65802">
                  <c:v>-1.38073E-2</c:v>
                </c:pt>
                <c:pt idx="65803">
                  <c:v>-1.37304E-2</c:v>
                </c:pt>
                <c:pt idx="65804">
                  <c:v>-1.35687E-2</c:v>
                </c:pt>
                <c:pt idx="65805">
                  <c:v>-1.37594E-2</c:v>
                </c:pt>
                <c:pt idx="65806">
                  <c:v>-1.36832E-2</c:v>
                </c:pt>
                <c:pt idx="65807">
                  <c:v>-1.36478E-2</c:v>
                </c:pt>
                <c:pt idx="65808">
                  <c:v>-1.3640299999999999E-2</c:v>
                </c:pt>
                <c:pt idx="65809">
                  <c:v>-1.3594E-2</c:v>
                </c:pt>
                <c:pt idx="65810">
                  <c:v>-1.3588100000000001E-2</c:v>
                </c:pt>
                <c:pt idx="65811">
                  <c:v>-1.35814E-2</c:v>
                </c:pt>
                <c:pt idx="65812">
                  <c:v>-1.36154E-2</c:v>
                </c:pt>
                <c:pt idx="65813">
                  <c:v>-1.35604E-2</c:v>
                </c:pt>
                <c:pt idx="65814">
                  <c:v>-1.34907E-2</c:v>
                </c:pt>
                <c:pt idx="65815">
                  <c:v>-1.3497500000000001E-2</c:v>
                </c:pt>
                <c:pt idx="65816">
                  <c:v>-1.35059E-2</c:v>
                </c:pt>
                <c:pt idx="65817">
                  <c:v>-1.3404299999999999E-2</c:v>
                </c:pt>
                <c:pt idx="65818">
                  <c:v>-1.33548E-2</c:v>
                </c:pt>
                <c:pt idx="65819">
                  <c:v>-1.32426E-2</c:v>
                </c:pt>
                <c:pt idx="65820">
                  <c:v>-1.3236100000000001E-2</c:v>
                </c:pt>
                <c:pt idx="65821">
                  <c:v>-1.3233699999999999E-2</c:v>
                </c:pt>
                <c:pt idx="65822">
                  <c:v>-1.30657E-2</c:v>
                </c:pt>
                <c:pt idx="65823">
                  <c:v>-1.30855E-2</c:v>
                </c:pt>
                <c:pt idx="65824">
                  <c:v>-1.3004E-2</c:v>
                </c:pt>
                <c:pt idx="65825">
                  <c:v>-1.28802E-2</c:v>
                </c:pt>
                <c:pt idx="65826">
                  <c:v>-1.2887300000000001E-2</c:v>
                </c:pt>
                <c:pt idx="65827">
                  <c:v>-1.27446E-2</c:v>
                </c:pt>
                <c:pt idx="65828">
                  <c:v>-1.2592000000000001E-2</c:v>
                </c:pt>
                <c:pt idx="65829">
                  <c:v>-1.27121E-2</c:v>
                </c:pt>
                <c:pt idx="65830">
                  <c:v>-1.24495E-2</c:v>
                </c:pt>
                <c:pt idx="65831">
                  <c:v>-1.2474900000000001E-2</c:v>
                </c:pt>
                <c:pt idx="65832">
                  <c:v>-1.2176599999999999E-2</c:v>
                </c:pt>
                <c:pt idx="65833">
                  <c:v>-1.2280900000000001E-2</c:v>
                </c:pt>
                <c:pt idx="65834">
                  <c:v>-1.20696E-2</c:v>
                </c:pt>
                <c:pt idx="65835">
                  <c:v>-1.18645E-2</c:v>
                </c:pt>
                <c:pt idx="65836">
                  <c:v>-1.18408E-2</c:v>
                </c:pt>
                <c:pt idx="65837">
                  <c:v>-1.15234E-2</c:v>
                </c:pt>
                <c:pt idx="65838">
                  <c:v>-1.1399599999999999E-2</c:v>
                </c:pt>
                <c:pt idx="65839">
                  <c:v>-1.1281299999999999E-2</c:v>
                </c:pt>
                <c:pt idx="65840">
                  <c:v>-1.11022E-2</c:v>
                </c:pt>
                <c:pt idx="65841">
                  <c:v>-1.0906799999999999E-2</c:v>
                </c:pt>
                <c:pt idx="65842">
                  <c:v>-1.0626699999999999E-2</c:v>
                </c:pt>
                <c:pt idx="65843">
                  <c:v>-1.0501999999999999E-2</c:v>
                </c:pt>
                <c:pt idx="65844">
                  <c:v>-1.03099E-2</c:v>
                </c:pt>
                <c:pt idx="65845">
                  <c:v>-1.0096300000000001E-2</c:v>
                </c:pt>
                <c:pt idx="65846">
                  <c:v>-9.9428799999999994E-3</c:v>
                </c:pt>
                <c:pt idx="65847">
                  <c:v>-9.7543200000000004E-3</c:v>
                </c:pt>
                <c:pt idx="65848">
                  <c:v>-9.5089900000000002E-3</c:v>
                </c:pt>
                <c:pt idx="65849">
                  <c:v>-9.3538400000000004E-3</c:v>
                </c:pt>
                <c:pt idx="65850">
                  <c:v>-9.2922600000000001E-3</c:v>
                </c:pt>
                <c:pt idx="65851">
                  <c:v>-8.9978499999999999E-3</c:v>
                </c:pt>
                <c:pt idx="65852">
                  <c:v>-8.7785799999999994E-3</c:v>
                </c:pt>
                <c:pt idx="65853">
                  <c:v>-8.6439599999999991E-3</c:v>
                </c:pt>
                <c:pt idx="65854">
                  <c:v>-8.41832E-3</c:v>
                </c:pt>
                <c:pt idx="65855">
                  <c:v>-8.1378800000000001E-3</c:v>
                </c:pt>
                <c:pt idx="65856">
                  <c:v>-7.8113999999999996E-3</c:v>
                </c:pt>
                <c:pt idx="65857">
                  <c:v>-7.6599600000000004E-3</c:v>
                </c:pt>
                <c:pt idx="65858">
                  <c:v>-7.3508699999999998E-3</c:v>
                </c:pt>
                <c:pt idx="65859">
                  <c:v>-6.9262999999999998E-3</c:v>
                </c:pt>
                <c:pt idx="65860">
                  <c:v>-6.8332599999999999E-3</c:v>
                </c:pt>
                <c:pt idx="65861">
                  <c:v>-6.4238100000000003E-3</c:v>
                </c:pt>
                <c:pt idx="65862">
                  <c:v>-6.2007099999999999E-3</c:v>
                </c:pt>
                <c:pt idx="65863">
                  <c:v>-5.9376200000000002E-3</c:v>
                </c:pt>
                <c:pt idx="65864">
                  <c:v>-5.5848900000000003E-3</c:v>
                </c:pt>
                <c:pt idx="65865">
                  <c:v>-5.3884199999999997E-3</c:v>
                </c:pt>
                <c:pt idx="65866">
                  <c:v>-5.0667300000000002E-3</c:v>
                </c:pt>
                <c:pt idx="65867">
                  <c:v>-4.85805E-3</c:v>
                </c:pt>
                <c:pt idx="65868">
                  <c:v>-4.4758999999999997E-3</c:v>
                </c:pt>
                <c:pt idx="65869">
                  <c:v>-4.2500300000000001E-3</c:v>
                </c:pt>
                <c:pt idx="65870">
                  <c:v>-3.9263199999999996E-3</c:v>
                </c:pt>
                <c:pt idx="65871">
                  <c:v>-3.61276E-3</c:v>
                </c:pt>
                <c:pt idx="65872">
                  <c:v>-3.2077E-3</c:v>
                </c:pt>
                <c:pt idx="65873">
                  <c:v>-2.9234600000000001E-3</c:v>
                </c:pt>
                <c:pt idx="65874">
                  <c:v>-2.6136200000000001E-3</c:v>
                </c:pt>
                <c:pt idx="65875">
                  <c:v>-2.2563100000000001E-3</c:v>
                </c:pt>
                <c:pt idx="65876">
                  <c:v>-1.9965899999999999E-3</c:v>
                </c:pt>
                <c:pt idx="65877">
                  <c:v>-1.5911899999999999E-3</c:v>
                </c:pt>
                <c:pt idx="65878">
                  <c:v>-1.2321400000000001E-3</c:v>
                </c:pt>
                <c:pt idx="65879">
                  <c:v>-9.0598899999999995E-4</c:v>
                </c:pt>
                <c:pt idx="65880">
                  <c:v>-5.7331400000000001E-4</c:v>
                </c:pt>
                <c:pt idx="65881">
                  <c:v>-2.7209199999999998E-4</c:v>
                </c:pt>
                <c:pt idx="65882">
                  <c:v>1.2661199999999999E-4</c:v>
                </c:pt>
                <c:pt idx="65883">
                  <c:v>4.4191100000000002E-4</c:v>
                </c:pt>
                <c:pt idx="65884">
                  <c:v>8.1045200000000003E-4</c:v>
                </c:pt>
                <c:pt idx="65885">
                  <c:v>1.1138299999999999E-3</c:v>
                </c:pt>
                <c:pt idx="65886">
                  <c:v>1.4846099999999999E-3</c:v>
                </c:pt>
                <c:pt idx="65887">
                  <c:v>1.7549899999999999E-3</c:v>
                </c:pt>
                <c:pt idx="65888">
                  <c:v>2.1093800000000001E-3</c:v>
                </c:pt>
                <c:pt idx="65889">
                  <c:v>2.5284600000000002E-3</c:v>
                </c:pt>
                <c:pt idx="65890">
                  <c:v>2.8000299999999998E-3</c:v>
                </c:pt>
                <c:pt idx="65891">
                  <c:v>3.2605099999999999E-3</c:v>
                </c:pt>
                <c:pt idx="65892">
                  <c:v>3.4416799999999999E-3</c:v>
                </c:pt>
                <c:pt idx="65893">
                  <c:v>3.98731E-3</c:v>
                </c:pt>
                <c:pt idx="65894">
                  <c:v>4.2559700000000004E-3</c:v>
                </c:pt>
                <c:pt idx="65895">
                  <c:v>4.8105400000000003E-3</c:v>
                </c:pt>
                <c:pt idx="65896">
                  <c:v>5.1089999999999998E-3</c:v>
                </c:pt>
                <c:pt idx="65897">
                  <c:v>5.4083100000000004E-3</c:v>
                </c:pt>
                <c:pt idx="65898">
                  <c:v>5.8691100000000003E-3</c:v>
                </c:pt>
                <c:pt idx="65899">
                  <c:v>6.3006E-3</c:v>
                </c:pt>
                <c:pt idx="65900">
                  <c:v>6.6772699999999999E-3</c:v>
                </c:pt>
                <c:pt idx="65901">
                  <c:v>7.0369400000000002E-3</c:v>
                </c:pt>
                <c:pt idx="65902">
                  <c:v>7.5528000000000001E-3</c:v>
                </c:pt>
                <c:pt idx="65903">
                  <c:v>7.76021E-3</c:v>
                </c:pt>
                <c:pt idx="65904">
                  <c:v>8.3061000000000003E-3</c:v>
                </c:pt>
                <c:pt idx="65905">
                  <c:v>8.6669999999999994E-3</c:v>
                </c:pt>
                <c:pt idx="65906">
                  <c:v>9.0422999999999996E-3</c:v>
                </c:pt>
                <c:pt idx="65907">
                  <c:v>9.4384699999999992E-3</c:v>
                </c:pt>
                <c:pt idx="65908">
                  <c:v>9.7267099999999995E-3</c:v>
                </c:pt>
                <c:pt idx="65909">
                  <c:v>1.0121399999999999E-2</c:v>
                </c:pt>
                <c:pt idx="65910">
                  <c:v>1.04549E-2</c:v>
                </c:pt>
                <c:pt idx="65911">
                  <c:v>1.09345E-2</c:v>
                </c:pt>
                <c:pt idx="65912">
                  <c:v>1.12015E-2</c:v>
                </c:pt>
                <c:pt idx="65913">
                  <c:v>1.1697600000000001E-2</c:v>
                </c:pt>
                <c:pt idx="65914">
                  <c:v>1.1923400000000001E-2</c:v>
                </c:pt>
                <c:pt idx="65915">
                  <c:v>1.2330499999999999E-2</c:v>
                </c:pt>
                <c:pt idx="65916">
                  <c:v>1.27682E-2</c:v>
                </c:pt>
                <c:pt idx="65917">
                  <c:v>1.2968199999999999E-2</c:v>
                </c:pt>
                <c:pt idx="65918">
                  <c:v>1.36007E-2</c:v>
                </c:pt>
                <c:pt idx="65919">
                  <c:v>1.3608E-2</c:v>
                </c:pt>
                <c:pt idx="65920">
                  <c:v>1.43363E-2</c:v>
                </c:pt>
                <c:pt idx="65921">
                  <c:v>1.43033E-2</c:v>
                </c:pt>
                <c:pt idx="65922">
                  <c:v>1.4805199999999999E-2</c:v>
                </c:pt>
                <c:pt idx="65923">
                  <c:v>1.50578E-2</c:v>
                </c:pt>
                <c:pt idx="65924">
                  <c:v>1.5361100000000001E-2</c:v>
                </c:pt>
                <c:pt idx="65925">
                  <c:v>1.5695799999999999E-2</c:v>
                </c:pt>
                <c:pt idx="65926">
                  <c:v>1.5966000000000001E-2</c:v>
                </c:pt>
                <c:pt idx="65927">
                  <c:v>1.6359100000000001E-2</c:v>
                </c:pt>
                <c:pt idx="65928">
                  <c:v>1.64271E-2</c:v>
                </c:pt>
                <c:pt idx="65929">
                  <c:v>1.6963200000000001E-2</c:v>
                </c:pt>
                <c:pt idx="65930">
                  <c:v>1.7031600000000001E-2</c:v>
                </c:pt>
                <c:pt idx="65931">
                  <c:v>1.7470800000000002E-2</c:v>
                </c:pt>
                <c:pt idx="65932">
                  <c:v>1.7605699999999998E-2</c:v>
                </c:pt>
                <c:pt idx="65933">
                  <c:v>1.7843100000000001E-2</c:v>
                </c:pt>
                <c:pt idx="65934">
                  <c:v>1.81452E-2</c:v>
                </c:pt>
                <c:pt idx="65935">
                  <c:v>1.8291200000000001E-2</c:v>
                </c:pt>
                <c:pt idx="65936">
                  <c:v>1.8846000000000002E-2</c:v>
                </c:pt>
                <c:pt idx="65937">
                  <c:v>1.87697E-2</c:v>
                </c:pt>
                <c:pt idx="65938">
                  <c:v>1.9166699999999998E-2</c:v>
                </c:pt>
                <c:pt idx="65939">
                  <c:v>1.9178299999999999E-2</c:v>
                </c:pt>
                <c:pt idx="65940">
                  <c:v>1.9583E-2</c:v>
                </c:pt>
                <c:pt idx="65941">
                  <c:v>1.9746699999999999E-2</c:v>
                </c:pt>
                <c:pt idx="65942">
                  <c:v>1.9892300000000002E-2</c:v>
                </c:pt>
                <c:pt idx="65943">
                  <c:v>1.9838600000000001E-2</c:v>
                </c:pt>
                <c:pt idx="65944">
                  <c:v>2.0131599999999999E-2</c:v>
                </c:pt>
                <c:pt idx="65945">
                  <c:v>2.0205899999999999E-2</c:v>
                </c:pt>
                <c:pt idx="65946">
                  <c:v>2.03348E-2</c:v>
                </c:pt>
                <c:pt idx="65947">
                  <c:v>2.0442700000000001E-2</c:v>
                </c:pt>
                <c:pt idx="65948">
                  <c:v>2.0422699999999998E-2</c:v>
                </c:pt>
                <c:pt idx="65949">
                  <c:v>2.0643399999999999E-2</c:v>
                </c:pt>
                <c:pt idx="65950">
                  <c:v>2.0507500000000001E-2</c:v>
                </c:pt>
                <c:pt idx="65951">
                  <c:v>2.06362E-2</c:v>
                </c:pt>
                <c:pt idx="65952">
                  <c:v>2.0664200000000001E-2</c:v>
                </c:pt>
                <c:pt idx="65953">
                  <c:v>2.0745199999999998E-2</c:v>
                </c:pt>
                <c:pt idx="65954">
                  <c:v>2.0814599999999999E-2</c:v>
                </c:pt>
                <c:pt idx="65955">
                  <c:v>2.0753299999999999E-2</c:v>
                </c:pt>
                <c:pt idx="65956">
                  <c:v>2.09372E-2</c:v>
                </c:pt>
                <c:pt idx="65957">
                  <c:v>2.0904200000000001E-2</c:v>
                </c:pt>
                <c:pt idx="65958">
                  <c:v>2.11883E-2</c:v>
                </c:pt>
                <c:pt idx="65959">
                  <c:v>2.10428E-2</c:v>
                </c:pt>
                <c:pt idx="65960">
                  <c:v>2.1302399999999999E-2</c:v>
                </c:pt>
                <c:pt idx="65961">
                  <c:v>2.0973599999999998E-2</c:v>
                </c:pt>
                <c:pt idx="65962">
                  <c:v>2.1093899999999999E-2</c:v>
                </c:pt>
                <c:pt idx="65963">
                  <c:v>2.10241E-2</c:v>
                </c:pt>
                <c:pt idx="65964">
                  <c:v>2.0891900000000001E-2</c:v>
                </c:pt>
                <c:pt idx="65965">
                  <c:v>2.0893399999999999E-2</c:v>
                </c:pt>
                <c:pt idx="65966">
                  <c:v>2.0669099999999999E-2</c:v>
                </c:pt>
                <c:pt idx="65967">
                  <c:v>2.0775499999999999E-2</c:v>
                </c:pt>
                <c:pt idx="65968">
                  <c:v>2.03272E-2</c:v>
                </c:pt>
                <c:pt idx="65969">
                  <c:v>2.03974E-2</c:v>
                </c:pt>
                <c:pt idx="65970">
                  <c:v>2.01882E-2</c:v>
                </c:pt>
                <c:pt idx="65971">
                  <c:v>2.02052E-2</c:v>
                </c:pt>
                <c:pt idx="65972">
                  <c:v>2.0013E-2</c:v>
                </c:pt>
                <c:pt idx="65973">
                  <c:v>1.9710700000000001E-2</c:v>
                </c:pt>
                <c:pt idx="65974">
                  <c:v>1.97646E-2</c:v>
                </c:pt>
                <c:pt idx="65975">
                  <c:v>1.9426300000000001E-2</c:v>
                </c:pt>
                <c:pt idx="65976">
                  <c:v>1.9522299999999999E-2</c:v>
                </c:pt>
                <c:pt idx="65977">
                  <c:v>1.9114300000000001E-2</c:v>
                </c:pt>
                <c:pt idx="65978">
                  <c:v>1.91757E-2</c:v>
                </c:pt>
                <c:pt idx="65979">
                  <c:v>1.88872E-2</c:v>
                </c:pt>
                <c:pt idx="65980">
                  <c:v>1.8664E-2</c:v>
                </c:pt>
                <c:pt idx="65981">
                  <c:v>1.8612400000000001E-2</c:v>
                </c:pt>
                <c:pt idx="65982">
                  <c:v>1.83228E-2</c:v>
                </c:pt>
                <c:pt idx="65983">
                  <c:v>1.8267200000000001E-2</c:v>
                </c:pt>
                <c:pt idx="65984">
                  <c:v>1.7957899999999999E-2</c:v>
                </c:pt>
                <c:pt idx="65985">
                  <c:v>1.7788999999999999E-2</c:v>
                </c:pt>
                <c:pt idx="65986">
                  <c:v>1.7682900000000001E-2</c:v>
                </c:pt>
                <c:pt idx="65987">
                  <c:v>1.7286599999999999E-2</c:v>
                </c:pt>
                <c:pt idx="65988">
                  <c:v>1.7272200000000001E-2</c:v>
                </c:pt>
                <c:pt idx="65989">
                  <c:v>1.6939900000000001E-2</c:v>
                </c:pt>
                <c:pt idx="65990">
                  <c:v>1.6712299999999999E-2</c:v>
                </c:pt>
                <c:pt idx="65991">
                  <c:v>1.6324399999999999E-2</c:v>
                </c:pt>
                <c:pt idx="65992">
                  <c:v>1.6317399999999999E-2</c:v>
                </c:pt>
                <c:pt idx="65993">
                  <c:v>1.59866E-2</c:v>
                </c:pt>
                <c:pt idx="65994">
                  <c:v>1.5687400000000001E-2</c:v>
                </c:pt>
                <c:pt idx="65995">
                  <c:v>1.5335700000000001E-2</c:v>
                </c:pt>
                <c:pt idx="65996">
                  <c:v>1.51211E-2</c:v>
                </c:pt>
                <c:pt idx="65997">
                  <c:v>1.49978E-2</c:v>
                </c:pt>
                <c:pt idx="65998">
                  <c:v>1.45921E-2</c:v>
                </c:pt>
                <c:pt idx="65999">
                  <c:v>1.4457299999999999E-2</c:v>
                </c:pt>
                <c:pt idx="66000">
                  <c:v>1.4190400000000001E-2</c:v>
                </c:pt>
                <c:pt idx="66001">
                  <c:v>1.3924300000000001E-2</c:v>
                </c:pt>
                <c:pt idx="66002">
                  <c:v>1.3609100000000001E-2</c:v>
                </c:pt>
                <c:pt idx="66003">
                  <c:v>1.34194E-2</c:v>
                </c:pt>
                <c:pt idx="66004">
                  <c:v>1.3132E-2</c:v>
                </c:pt>
                <c:pt idx="66005">
                  <c:v>1.2880000000000001E-2</c:v>
                </c:pt>
                <c:pt idx="66006">
                  <c:v>1.23906E-2</c:v>
                </c:pt>
                <c:pt idx="66007">
                  <c:v>1.22673E-2</c:v>
                </c:pt>
                <c:pt idx="66008">
                  <c:v>1.1953999999999999E-2</c:v>
                </c:pt>
                <c:pt idx="66009">
                  <c:v>1.1602299999999999E-2</c:v>
                </c:pt>
                <c:pt idx="66010">
                  <c:v>1.13442E-2</c:v>
                </c:pt>
                <c:pt idx="66011">
                  <c:v>1.09184E-2</c:v>
                </c:pt>
                <c:pt idx="66012">
                  <c:v>1.06785E-2</c:v>
                </c:pt>
                <c:pt idx="66013">
                  <c:v>1.0376099999999999E-2</c:v>
                </c:pt>
                <c:pt idx="66014">
                  <c:v>1.0133400000000001E-2</c:v>
                </c:pt>
                <c:pt idx="66015">
                  <c:v>9.8221999999999997E-3</c:v>
                </c:pt>
                <c:pt idx="66016">
                  <c:v>9.3986699999999996E-3</c:v>
                </c:pt>
                <c:pt idx="66017">
                  <c:v>9.2736599999999995E-3</c:v>
                </c:pt>
                <c:pt idx="66018">
                  <c:v>8.9214399999999992E-3</c:v>
                </c:pt>
                <c:pt idx="66019">
                  <c:v>8.7527600000000001E-3</c:v>
                </c:pt>
                <c:pt idx="66020">
                  <c:v>8.3762699999999999E-3</c:v>
                </c:pt>
                <c:pt idx="66021">
                  <c:v>8.10022E-3</c:v>
                </c:pt>
                <c:pt idx="66022">
                  <c:v>7.8649500000000008E-3</c:v>
                </c:pt>
                <c:pt idx="66023">
                  <c:v>7.5807399999999999E-3</c:v>
                </c:pt>
                <c:pt idx="66024">
                  <c:v>7.3759400000000001E-3</c:v>
                </c:pt>
                <c:pt idx="66025">
                  <c:v>7.0558299999999999E-3</c:v>
                </c:pt>
                <c:pt idx="66026">
                  <c:v>7.0035699999999998E-3</c:v>
                </c:pt>
                <c:pt idx="66027">
                  <c:v>6.4789399999999999E-3</c:v>
                </c:pt>
                <c:pt idx="66028">
                  <c:v>6.4220400000000004E-3</c:v>
                </c:pt>
                <c:pt idx="66029">
                  <c:v>6.0363400000000003E-3</c:v>
                </c:pt>
                <c:pt idx="66030">
                  <c:v>5.9089900000000002E-3</c:v>
                </c:pt>
                <c:pt idx="66031">
                  <c:v>5.7035200000000001E-3</c:v>
                </c:pt>
                <c:pt idx="66032">
                  <c:v>5.1847600000000001E-3</c:v>
                </c:pt>
                <c:pt idx="66033">
                  <c:v>5.1409100000000003E-3</c:v>
                </c:pt>
                <c:pt idx="66034">
                  <c:v>4.6127599999999996E-3</c:v>
                </c:pt>
                <c:pt idx="66035">
                  <c:v>4.5655799999999996E-3</c:v>
                </c:pt>
                <c:pt idx="66036">
                  <c:v>4.3297700000000001E-3</c:v>
                </c:pt>
                <c:pt idx="66037">
                  <c:v>3.84769E-3</c:v>
                </c:pt>
                <c:pt idx="66038">
                  <c:v>3.7535699999999999E-3</c:v>
                </c:pt>
                <c:pt idx="66039">
                  <c:v>3.4433699999999999E-3</c:v>
                </c:pt>
                <c:pt idx="66040">
                  <c:v>3.3160300000000002E-3</c:v>
                </c:pt>
                <c:pt idx="66041">
                  <c:v>3.04068E-3</c:v>
                </c:pt>
                <c:pt idx="66042">
                  <c:v>2.96948E-3</c:v>
                </c:pt>
                <c:pt idx="66043">
                  <c:v>2.7474600000000002E-3</c:v>
                </c:pt>
                <c:pt idx="66044">
                  <c:v>2.53959E-3</c:v>
                </c:pt>
                <c:pt idx="66045">
                  <c:v>2.3987700000000002E-3</c:v>
                </c:pt>
                <c:pt idx="66046">
                  <c:v>2.18687E-3</c:v>
                </c:pt>
                <c:pt idx="66047">
                  <c:v>2.16585E-3</c:v>
                </c:pt>
                <c:pt idx="66048">
                  <c:v>1.8849100000000001E-3</c:v>
                </c:pt>
                <c:pt idx="66049">
                  <c:v>1.80167E-3</c:v>
                </c:pt>
                <c:pt idx="66050">
                  <c:v>1.5784099999999999E-3</c:v>
                </c:pt>
                <c:pt idx="66051">
                  <c:v>1.45068E-3</c:v>
                </c:pt>
                <c:pt idx="66052">
                  <c:v>1.4854E-3</c:v>
                </c:pt>
                <c:pt idx="66053">
                  <c:v>1.27765E-3</c:v>
                </c:pt>
                <c:pt idx="66054">
                  <c:v>1.19395E-3</c:v>
                </c:pt>
                <c:pt idx="66055">
                  <c:v>1.0650900000000001E-3</c:v>
                </c:pt>
                <c:pt idx="66056">
                  <c:v>1.0397500000000001E-3</c:v>
                </c:pt>
                <c:pt idx="66057">
                  <c:v>1.0043999999999999E-3</c:v>
                </c:pt>
                <c:pt idx="66058">
                  <c:v>8.3445299999999997E-4</c:v>
                </c:pt>
                <c:pt idx="66059">
                  <c:v>8.0721600000000003E-4</c:v>
                </c:pt>
                <c:pt idx="66060">
                  <c:v>7.8354800000000001E-4</c:v>
                </c:pt>
                <c:pt idx="66061">
                  <c:v>7.5139E-4</c:v>
                </c:pt>
                <c:pt idx="66062">
                  <c:v>7.5314299999999995E-4</c:v>
                </c:pt>
                <c:pt idx="66063">
                  <c:v>7.7706900000000002E-4</c:v>
                </c:pt>
                <c:pt idx="66064">
                  <c:v>6.8641199999999996E-4</c:v>
                </c:pt>
                <c:pt idx="66065">
                  <c:v>7.4553E-4</c:v>
                </c:pt>
                <c:pt idx="66066">
                  <c:v>7.8653900000000005E-4</c:v>
                </c:pt>
                <c:pt idx="66067">
                  <c:v>8.0643700000000002E-4</c:v>
                </c:pt>
                <c:pt idx="66068">
                  <c:v>9.4380199999999999E-4</c:v>
                </c:pt>
                <c:pt idx="66069">
                  <c:v>9.9755000000000004E-4</c:v>
                </c:pt>
                <c:pt idx="66070">
                  <c:v>1.0483000000000001E-3</c:v>
                </c:pt>
                <c:pt idx="66071">
                  <c:v>1.25589E-3</c:v>
                </c:pt>
                <c:pt idx="66072">
                  <c:v>1.35425E-3</c:v>
                </c:pt>
                <c:pt idx="66073">
                  <c:v>1.54189E-3</c:v>
                </c:pt>
                <c:pt idx="66074">
                  <c:v>1.53718E-3</c:v>
                </c:pt>
                <c:pt idx="66075">
                  <c:v>1.77549E-3</c:v>
                </c:pt>
                <c:pt idx="66076">
                  <c:v>1.8463399999999999E-3</c:v>
                </c:pt>
                <c:pt idx="66077">
                  <c:v>2.0102700000000002E-3</c:v>
                </c:pt>
                <c:pt idx="66078">
                  <c:v>2.3049300000000002E-3</c:v>
                </c:pt>
                <c:pt idx="66079">
                  <c:v>2.4357200000000002E-3</c:v>
                </c:pt>
                <c:pt idx="66080">
                  <c:v>2.601E-3</c:v>
                </c:pt>
                <c:pt idx="66081">
                  <c:v>2.7973799999999999E-3</c:v>
                </c:pt>
                <c:pt idx="66082">
                  <c:v>3.0672899999999999E-3</c:v>
                </c:pt>
                <c:pt idx="66083">
                  <c:v>3.4562999999999998E-3</c:v>
                </c:pt>
                <c:pt idx="66084">
                  <c:v>3.4645700000000001E-3</c:v>
                </c:pt>
                <c:pt idx="66085">
                  <c:v>3.9838299999999998E-3</c:v>
                </c:pt>
                <c:pt idx="66086">
                  <c:v>4.1561799999999998E-3</c:v>
                </c:pt>
                <c:pt idx="66087">
                  <c:v>4.4559100000000004E-3</c:v>
                </c:pt>
                <c:pt idx="66088">
                  <c:v>4.8461700000000003E-3</c:v>
                </c:pt>
                <c:pt idx="66089">
                  <c:v>5.1812400000000002E-3</c:v>
                </c:pt>
                <c:pt idx="66090">
                  <c:v>5.5869099999999996E-3</c:v>
                </c:pt>
                <c:pt idx="66091">
                  <c:v>5.7255099999999996E-3</c:v>
                </c:pt>
                <c:pt idx="66092">
                  <c:v>6.24626E-3</c:v>
                </c:pt>
                <c:pt idx="66093">
                  <c:v>6.57034E-3</c:v>
                </c:pt>
                <c:pt idx="66094">
                  <c:v>6.9721399999999999E-3</c:v>
                </c:pt>
                <c:pt idx="66095">
                  <c:v>7.3425000000000001E-3</c:v>
                </c:pt>
                <c:pt idx="66096">
                  <c:v>7.6167700000000001E-3</c:v>
                </c:pt>
                <c:pt idx="66097">
                  <c:v>8.1378100000000005E-3</c:v>
                </c:pt>
                <c:pt idx="66098">
                  <c:v>8.4487999999999994E-3</c:v>
                </c:pt>
                <c:pt idx="66099">
                  <c:v>8.8869199999999995E-3</c:v>
                </c:pt>
                <c:pt idx="66100">
                  <c:v>9.3643400000000005E-3</c:v>
                </c:pt>
                <c:pt idx="66101">
                  <c:v>9.5753999999999995E-3</c:v>
                </c:pt>
                <c:pt idx="66102">
                  <c:v>1.0199E-2</c:v>
                </c:pt>
                <c:pt idx="66103">
                  <c:v>1.06462E-2</c:v>
                </c:pt>
                <c:pt idx="66104">
                  <c:v>1.10017E-2</c:v>
                </c:pt>
                <c:pt idx="66105">
                  <c:v>1.16052E-2</c:v>
                </c:pt>
                <c:pt idx="66106">
                  <c:v>1.1986999999999999E-2</c:v>
                </c:pt>
                <c:pt idx="66107">
                  <c:v>1.25442E-2</c:v>
                </c:pt>
                <c:pt idx="66108">
                  <c:v>1.3006999999999999E-2</c:v>
                </c:pt>
                <c:pt idx="66109">
                  <c:v>1.3450200000000001E-2</c:v>
                </c:pt>
                <c:pt idx="66110">
                  <c:v>1.4251399999999999E-2</c:v>
                </c:pt>
                <c:pt idx="66111">
                  <c:v>1.45275E-2</c:v>
                </c:pt>
                <c:pt idx="66112">
                  <c:v>1.51346E-2</c:v>
                </c:pt>
                <c:pt idx="66113">
                  <c:v>1.55199E-2</c:v>
                </c:pt>
                <c:pt idx="66114">
                  <c:v>1.6235900000000001E-2</c:v>
                </c:pt>
                <c:pt idx="66115">
                  <c:v>1.66865E-2</c:v>
                </c:pt>
                <c:pt idx="66116">
                  <c:v>1.7147900000000001E-2</c:v>
                </c:pt>
                <c:pt idx="66117">
                  <c:v>1.7763399999999999E-2</c:v>
                </c:pt>
                <c:pt idx="66118">
                  <c:v>1.8206900000000002E-2</c:v>
                </c:pt>
                <c:pt idx="66119">
                  <c:v>1.8744799999999999E-2</c:v>
                </c:pt>
                <c:pt idx="66120">
                  <c:v>1.9192600000000001E-2</c:v>
                </c:pt>
                <c:pt idx="66121">
                  <c:v>1.9909900000000001E-2</c:v>
                </c:pt>
                <c:pt idx="66122">
                  <c:v>2.0320899999999999E-2</c:v>
                </c:pt>
                <c:pt idx="66123">
                  <c:v>2.0913299999999999E-2</c:v>
                </c:pt>
                <c:pt idx="66124">
                  <c:v>2.1477300000000001E-2</c:v>
                </c:pt>
                <c:pt idx="66125">
                  <c:v>2.1940899999999999E-2</c:v>
                </c:pt>
                <c:pt idx="66126">
                  <c:v>2.2691300000000001E-2</c:v>
                </c:pt>
                <c:pt idx="66127">
                  <c:v>2.3175100000000001E-2</c:v>
                </c:pt>
                <c:pt idx="66128">
                  <c:v>2.3736299999999998E-2</c:v>
                </c:pt>
                <c:pt idx="66129">
                  <c:v>2.4327499999999998E-2</c:v>
                </c:pt>
                <c:pt idx="66130">
                  <c:v>2.4906500000000002E-2</c:v>
                </c:pt>
                <c:pt idx="66131">
                  <c:v>2.5604700000000001E-2</c:v>
                </c:pt>
                <c:pt idx="66132">
                  <c:v>2.6156800000000001E-2</c:v>
                </c:pt>
                <c:pt idx="66133">
                  <c:v>2.6529500000000001E-2</c:v>
                </c:pt>
                <c:pt idx="66134">
                  <c:v>2.73078E-2</c:v>
                </c:pt>
                <c:pt idx="66135">
                  <c:v>2.7684500000000001E-2</c:v>
                </c:pt>
                <c:pt idx="66136">
                  <c:v>2.8374400000000001E-2</c:v>
                </c:pt>
                <c:pt idx="66137">
                  <c:v>2.8944299999999999E-2</c:v>
                </c:pt>
                <c:pt idx="66138">
                  <c:v>2.9376699999999999E-2</c:v>
                </c:pt>
                <c:pt idx="66139">
                  <c:v>2.9931699999999999E-2</c:v>
                </c:pt>
                <c:pt idx="66140">
                  <c:v>3.04928E-2</c:v>
                </c:pt>
                <c:pt idx="66141">
                  <c:v>3.1200700000000001E-2</c:v>
                </c:pt>
                <c:pt idx="66142">
                  <c:v>3.1554499999999999E-2</c:v>
                </c:pt>
                <c:pt idx="66143">
                  <c:v>3.2149200000000003E-2</c:v>
                </c:pt>
                <c:pt idx="66144">
                  <c:v>3.2734600000000003E-2</c:v>
                </c:pt>
                <c:pt idx="66145">
                  <c:v>3.3076899999999999E-2</c:v>
                </c:pt>
                <c:pt idx="66146">
                  <c:v>3.3959400000000001E-2</c:v>
                </c:pt>
                <c:pt idx="66147">
                  <c:v>3.4311700000000001E-2</c:v>
                </c:pt>
                <c:pt idx="66148">
                  <c:v>3.5120999999999999E-2</c:v>
                </c:pt>
                <c:pt idx="66149">
                  <c:v>3.5256900000000001E-2</c:v>
                </c:pt>
                <c:pt idx="66150">
                  <c:v>3.6301100000000003E-2</c:v>
                </c:pt>
                <c:pt idx="66151">
                  <c:v>3.6736900000000003E-2</c:v>
                </c:pt>
                <c:pt idx="66152">
                  <c:v>3.7146100000000001E-2</c:v>
                </c:pt>
                <c:pt idx="66153">
                  <c:v>3.79262E-2</c:v>
                </c:pt>
                <c:pt idx="66154">
                  <c:v>3.8229199999999998E-2</c:v>
                </c:pt>
                <c:pt idx="66155">
                  <c:v>3.8712299999999998E-2</c:v>
                </c:pt>
                <c:pt idx="66156">
                  <c:v>3.9706999999999999E-2</c:v>
                </c:pt>
                <c:pt idx="66157">
                  <c:v>4.00019E-2</c:v>
                </c:pt>
                <c:pt idx="66158">
                  <c:v>4.0129999999999999E-2</c:v>
                </c:pt>
                <c:pt idx="66159">
                  <c:v>4.1255199999999999E-2</c:v>
                </c:pt>
                <c:pt idx="66160">
                  <c:v>4.1175200000000002E-2</c:v>
                </c:pt>
                <c:pt idx="66161">
                  <c:v>4.1929500000000001E-2</c:v>
                </c:pt>
                <c:pt idx="66162">
                  <c:v>4.2229000000000003E-2</c:v>
                </c:pt>
                <c:pt idx="66163">
                  <c:v>4.3196100000000001E-2</c:v>
                </c:pt>
                <c:pt idx="66164">
                  <c:v>4.3055599999999999E-2</c:v>
                </c:pt>
                <c:pt idx="66165">
                  <c:v>4.3603200000000002E-2</c:v>
                </c:pt>
                <c:pt idx="66166">
                  <c:v>4.4325999999999997E-2</c:v>
                </c:pt>
                <c:pt idx="66167">
                  <c:v>4.4536600000000003E-2</c:v>
                </c:pt>
                <c:pt idx="66168">
                  <c:v>4.4989899999999999E-2</c:v>
                </c:pt>
                <c:pt idx="66169">
                  <c:v>4.54817E-2</c:v>
                </c:pt>
                <c:pt idx="66170">
                  <c:v>4.6091899999999998E-2</c:v>
                </c:pt>
                <c:pt idx="66171">
                  <c:v>4.6248699999999997E-2</c:v>
                </c:pt>
                <c:pt idx="66172">
                  <c:v>4.7102900000000003E-2</c:v>
                </c:pt>
                <c:pt idx="66173">
                  <c:v>4.6965699999999999E-2</c:v>
                </c:pt>
                <c:pt idx="66174">
                  <c:v>4.7865100000000001E-2</c:v>
                </c:pt>
                <c:pt idx="66175">
                  <c:v>4.8358499999999999E-2</c:v>
                </c:pt>
                <c:pt idx="66176">
                  <c:v>4.8543299999999998E-2</c:v>
                </c:pt>
                <c:pt idx="66177">
                  <c:v>4.8527899999999999E-2</c:v>
                </c:pt>
                <c:pt idx="66178">
                  <c:v>4.9419900000000003E-2</c:v>
                </c:pt>
                <c:pt idx="66179">
                  <c:v>4.9799400000000001E-2</c:v>
                </c:pt>
                <c:pt idx="66180">
                  <c:v>4.9667500000000003E-2</c:v>
                </c:pt>
                <c:pt idx="66181">
                  <c:v>5.0101899999999998E-2</c:v>
                </c:pt>
                <c:pt idx="66182">
                  <c:v>5.0600300000000001E-2</c:v>
                </c:pt>
                <c:pt idx="66183">
                  <c:v>5.0707099999999998E-2</c:v>
                </c:pt>
                <c:pt idx="66184">
                  <c:v>5.0948800000000002E-2</c:v>
                </c:pt>
                <c:pt idx="66185">
                  <c:v>5.1424699999999997E-2</c:v>
                </c:pt>
                <c:pt idx="66186">
                  <c:v>5.1569299999999998E-2</c:v>
                </c:pt>
                <c:pt idx="66187">
                  <c:v>5.1790599999999999E-2</c:v>
                </c:pt>
                <c:pt idx="66188">
                  <c:v>5.1989899999999999E-2</c:v>
                </c:pt>
                <c:pt idx="66189">
                  <c:v>5.2368100000000001E-2</c:v>
                </c:pt>
                <c:pt idx="66190">
                  <c:v>5.2459899999999997E-2</c:v>
                </c:pt>
                <c:pt idx="66191">
                  <c:v>5.2776099999999999E-2</c:v>
                </c:pt>
                <c:pt idx="66192">
                  <c:v>5.2919000000000001E-2</c:v>
                </c:pt>
                <c:pt idx="66193">
                  <c:v>5.29612E-2</c:v>
                </c:pt>
                <c:pt idx="66194">
                  <c:v>5.3234299999999998E-2</c:v>
                </c:pt>
                <c:pt idx="66195">
                  <c:v>5.32597E-2</c:v>
                </c:pt>
                <c:pt idx="66196">
                  <c:v>5.3631699999999997E-2</c:v>
                </c:pt>
                <c:pt idx="66197">
                  <c:v>5.3467000000000001E-2</c:v>
                </c:pt>
                <c:pt idx="66198">
                  <c:v>5.3601799999999998E-2</c:v>
                </c:pt>
                <c:pt idx="66199">
                  <c:v>5.3724000000000001E-2</c:v>
                </c:pt>
                <c:pt idx="66200">
                  <c:v>5.39689E-2</c:v>
                </c:pt>
                <c:pt idx="66201">
                  <c:v>5.3859499999999998E-2</c:v>
                </c:pt>
                <c:pt idx="66202">
                  <c:v>5.3862100000000003E-2</c:v>
                </c:pt>
                <c:pt idx="66203">
                  <c:v>5.3670799999999998E-2</c:v>
                </c:pt>
                <c:pt idx="66204">
                  <c:v>5.4045500000000003E-2</c:v>
                </c:pt>
                <c:pt idx="66205">
                  <c:v>5.37394E-2</c:v>
                </c:pt>
                <c:pt idx="66206">
                  <c:v>5.3564399999999998E-2</c:v>
                </c:pt>
                <c:pt idx="66207">
                  <c:v>5.3624999999999999E-2</c:v>
                </c:pt>
                <c:pt idx="66208">
                  <c:v>5.3609400000000001E-2</c:v>
                </c:pt>
                <c:pt idx="66209">
                  <c:v>5.3591300000000001E-2</c:v>
                </c:pt>
                <c:pt idx="66210">
                  <c:v>5.3050399999999998E-2</c:v>
                </c:pt>
                <c:pt idx="66211">
                  <c:v>5.3454300000000003E-2</c:v>
                </c:pt>
                <c:pt idx="66212">
                  <c:v>5.3241200000000002E-2</c:v>
                </c:pt>
                <c:pt idx="66213">
                  <c:v>5.30003E-2</c:v>
                </c:pt>
                <c:pt idx="66214">
                  <c:v>5.2649700000000001E-2</c:v>
                </c:pt>
                <c:pt idx="66215">
                  <c:v>5.2731500000000001E-2</c:v>
                </c:pt>
                <c:pt idx="66216">
                  <c:v>5.2261299999999997E-2</c:v>
                </c:pt>
                <c:pt idx="66217">
                  <c:v>5.2031399999999998E-2</c:v>
                </c:pt>
                <c:pt idx="66218">
                  <c:v>5.1572199999999999E-2</c:v>
                </c:pt>
                <c:pt idx="66219">
                  <c:v>5.1561700000000002E-2</c:v>
                </c:pt>
                <c:pt idx="66220">
                  <c:v>5.1121300000000001E-2</c:v>
                </c:pt>
                <c:pt idx="66221">
                  <c:v>5.0729700000000003E-2</c:v>
                </c:pt>
                <c:pt idx="66222">
                  <c:v>5.0385300000000001E-2</c:v>
                </c:pt>
                <c:pt idx="66223">
                  <c:v>4.9968499999999999E-2</c:v>
                </c:pt>
                <c:pt idx="66224">
                  <c:v>4.97866E-2</c:v>
                </c:pt>
                <c:pt idx="66225">
                  <c:v>4.9245200000000003E-2</c:v>
                </c:pt>
                <c:pt idx="66226">
                  <c:v>4.8798599999999998E-2</c:v>
                </c:pt>
                <c:pt idx="66227">
                  <c:v>4.84763E-2</c:v>
                </c:pt>
                <c:pt idx="66228">
                  <c:v>4.7956800000000001E-2</c:v>
                </c:pt>
                <c:pt idx="66229">
                  <c:v>4.7503499999999997E-2</c:v>
                </c:pt>
                <c:pt idx="66230">
                  <c:v>4.7126000000000001E-2</c:v>
                </c:pt>
                <c:pt idx="66231">
                  <c:v>4.6508000000000001E-2</c:v>
                </c:pt>
                <c:pt idx="66232">
                  <c:v>4.5940700000000001E-2</c:v>
                </c:pt>
                <c:pt idx="66233">
                  <c:v>4.5366799999999999E-2</c:v>
                </c:pt>
                <c:pt idx="66234">
                  <c:v>4.4717800000000002E-2</c:v>
                </c:pt>
                <c:pt idx="66235">
                  <c:v>4.4376600000000002E-2</c:v>
                </c:pt>
                <c:pt idx="66236">
                  <c:v>4.3377800000000001E-2</c:v>
                </c:pt>
                <c:pt idx="66237">
                  <c:v>4.2923799999999998E-2</c:v>
                </c:pt>
                <c:pt idx="66238">
                  <c:v>4.2124000000000002E-2</c:v>
                </c:pt>
                <c:pt idx="66239">
                  <c:v>4.1561800000000003E-2</c:v>
                </c:pt>
                <c:pt idx="66240">
                  <c:v>4.07842E-2</c:v>
                </c:pt>
                <c:pt idx="66241">
                  <c:v>4.0086900000000002E-2</c:v>
                </c:pt>
                <c:pt idx="66242">
                  <c:v>3.9431500000000001E-2</c:v>
                </c:pt>
                <c:pt idx="66243">
                  <c:v>3.8669799999999997E-2</c:v>
                </c:pt>
                <c:pt idx="66244">
                  <c:v>3.7750899999999997E-2</c:v>
                </c:pt>
                <c:pt idx="66245">
                  <c:v>3.7215499999999999E-2</c:v>
                </c:pt>
                <c:pt idx="66246">
                  <c:v>3.6453300000000001E-2</c:v>
                </c:pt>
                <c:pt idx="66247">
                  <c:v>3.5672099999999998E-2</c:v>
                </c:pt>
                <c:pt idx="66248">
                  <c:v>3.4987299999999999E-2</c:v>
                </c:pt>
                <c:pt idx="66249">
                  <c:v>3.3978300000000003E-2</c:v>
                </c:pt>
                <c:pt idx="66250">
                  <c:v>3.3392999999999999E-2</c:v>
                </c:pt>
                <c:pt idx="66251">
                  <c:v>3.2547300000000001E-2</c:v>
                </c:pt>
                <c:pt idx="66252">
                  <c:v>3.1746099999999999E-2</c:v>
                </c:pt>
                <c:pt idx="66253">
                  <c:v>3.0874499999999999E-2</c:v>
                </c:pt>
                <c:pt idx="66254">
                  <c:v>2.99584E-2</c:v>
                </c:pt>
                <c:pt idx="66255">
                  <c:v>2.9114500000000001E-2</c:v>
                </c:pt>
                <c:pt idx="66256">
                  <c:v>2.8298199999999999E-2</c:v>
                </c:pt>
                <c:pt idx="66257">
                  <c:v>2.7284699999999999E-2</c:v>
                </c:pt>
                <c:pt idx="66258">
                  <c:v>2.62656E-2</c:v>
                </c:pt>
                <c:pt idx="66259">
                  <c:v>2.5555899999999999E-2</c:v>
                </c:pt>
                <c:pt idx="66260">
                  <c:v>2.4346099999999999E-2</c:v>
                </c:pt>
                <c:pt idx="66261">
                  <c:v>2.3656099999999999E-2</c:v>
                </c:pt>
                <c:pt idx="66262">
                  <c:v>2.2530700000000001E-2</c:v>
                </c:pt>
                <c:pt idx="66263">
                  <c:v>2.1647300000000001E-2</c:v>
                </c:pt>
                <c:pt idx="66264">
                  <c:v>2.0686599999999999E-2</c:v>
                </c:pt>
                <c:pt idx="66265">
                  <c:v>1.95608E-2</c:v>
                </c:pt>
                <c:pt idx="66266">
                  <c:v>1.8908000000000001E-2</c:v>
                </c:pt>
                <c:pt idx="66267">
                  <c:v>1.7682799999999999E-2</c:v>
                </c:pt>
                <c:pt idx="66268">
                  <c:v>1.6746E-2</c:v>
                </c:pt>
                <c:pt idx="66269">
                  <c:v>1.5820399999999998E-2</c:v>
                </c:pt>
                <c:pt idx="66270">
                  <c:v>1.4855699999999999E-2</c:v>
                </c:pt>
                <c:pt idx="66271">
                  <c:v>1.3946099999999999E-2</c:v>
                </c:pt>
                <c:pt idx="66272">
                  <c:v>1.29499E-2</c:v>
                </c:pt>
                <c:pt idx="66273">
                  <c:v>1.19466E-2</c:v>
                </c:pt>
                <c:pt idx="66274">
                  <c:v>1.10656E-2</c:v>
                </c:pt>
                <c:pt idx="66275">
                  <c:v>1.00626E-2</c:v>
                </c:pt>
                <c:pt idx="66276">
                  <c:v>9.0778000000000005E-3</c:v>
                </c:pt>
                <c:pt idx="66277">
                  <c:v>8.2011299999999992E-3</c:v>
                </c:pt>
                <c:pt idx="66278">
                  <c:v>7.0407000000000004E-3</c:v>
                </c:pt>
                <c:pt idx="66279">
                  <c:v>6.3040500000000003E-3</c:v>
                </c:pt>
                <c:pt idx="66280">
                  <c:v>5.39727E-3</c:v>
                </c:pt>
                <c:pt idx="66281">
                  <c:v>4.3048000000000001E-3</c:v>
                </c:pt>
                <c:pt idx="66282">
                  <c:v>3.4814500000000001E-3</c:v>
                </c:pt>
                <c:pt idx="66283">
                  <c:v>2.5770599999999999E-3</c:v>
                </c:pt>
                <c:pt idx="66284">
                  <c:v>1.5791500000000001E-3</c:v>
                </c:pt>
                <c:pt idx="66285">
                  <c:v>6.3561200000000003E-4</c:v>
                </c:pt>
                <c:pt idx="66286">
                  <c:v>-2.2677099999999999E-4</c:v>
                </c:pt>
                <c:pt idx="66287">
                  <c:v>-1.3302500000000001E-3</c:v>
                </c:pt>
                <c:pt idx="66288">
                  <c:v>-1.8598099999999999E-3</c:v>
                </c:pt>
                <c:pt idx="66289">
                  <c:v>-3.1337399999999999E-3</c:v>
                </c:pt>
                <c:pt idx="66290">
                  <c:v>-3.9063199999999996E-3</c:v>
                </c:pt>
                <c:pt idx="66291">
                  <c:v>-4.7629400000000002E-3</c:v>
                </c:pt>
                <c:pt idx="66292">
                  <c:v>-5.6808600000000002E-3</c:v>
                </c:pt>
                <c:pt idx="66293">
                  <c:v>-6.4231399999999999E-3</c:v>
                </c:pt>
                <c:pt idx="66294">
                  <c:v>-7.5957300000000002E-3</c:v>
                </c:pt>
                <c:pt idx="66295">
                  <c:v>-8.3584699999999998E-3</c:v>
                </c:pt>
                <c:pt idx="66296">
                  <c:v>-9.1987500000000003E-3</c:v>
                </c:pt>
                <c:pt idx="66297">
                  <c:v>-9.9994799999999998E-3</c:v>
                </c:pt>
                <c:pt idx="66298">
                  <c:v>-1.0676100000000001E-2</c:v>
                </c:pt>
                <c:pt idx="66299">
                  <c:v>-1.15642E-2</c:v>
                </c:pt>
                <c:pt idx="66300">
                  <c:v>-1.24055E-2</c:v>
                </c:pt>
                <c:pt idx="66301">
                  <c:v>-1.3114799999999999E-2</c:v>
                </c:pt>
                <c:pt idx="66302">
                  <c:v>-1.3651E-2</c:v>
                </c:pt>
                <c:pt idx="66303">
                  <c:v>-1.45057E-2</c:v>
                </c:pt>
                <c:pt idx="66304">
                  <c:v>-1.51994E-2</c:v>
                </c:pt>
                <c:pt idx="66305">
                  <c:v>-1.5850599999999999E-2</c:v>
                </c:pt>
                <c:pt idx="66306">
                  <c:v>-1.63267E-2</c:v>
                </c:pt>
                <c:pt idx="66307">
                  <c:v>-1.7140200000000001E-2</c:v>
                </c:pt>
                <c:pt idx="66308">
                  <c:v>-1.7624299999999999E-2</c:v>
                </c:pt>
                <c:pt idx="66309">
                  <c:v>-1.8312200000000001E-2</c:v>
                </c:pt>
                <c:pt idx="66310">
                  <c:v>-1.86955E-2</c:v>
                </c:pt>
                <c:pt idx="66311">
                  <c:v>-1.9438199999999999E-2</c:v>
                </c:pt>
                <c:pt idx="66312">
                  <c:v>-2.0014799999999999E-2</c:v>
                </c:pt>
                <c:pt idx="66313">
                  <c:v>-2.0350400000000001E-2</c:v>
                </c:pt>
                <c:pt idx="66314">
                  <c:v>-2.1071900000000001E-2</c:v>
                </c:pt>
                <c:pt idx="66315">
                  <c:v>-2.1438499999999999E-2</c:v>
                </c:pt>
                <c:pt idx="66316">
                  <c:v>-2.1958800000000001E-2</c:v>
                </c:pt>
                <c:pt idx="66317">
                  <c:v>-2.2406599999999999E-2</c:v>
                </c:pt>
                <c:pt idx="66318">
                  <c:v>-2.2865900000000002E-2</c:v>
                </c:pt>
                <c:pt idx="66319">
                  <c:v>-2.3201699999999999E-2</c:v>
                </c:pt>
                <c:pt idx="66320">
                  <c:v>-2.3433499999999999E-2</c:v>
                </c:pt>
                <c:pt idx="66321">
                  <c:v>-2.38599E-2</c:v>
                </c:pt>
                <c:pt idx="66322">
                  <c:v>-2.41146E-2</c:v>
                </c:pt>
                <c:pt idx="66323">
                  <c:v>-2.4419E-2</c:v>
                </c:pt>
                <c:pt idx="66324">
                  <c:v>-2.4511100000000001E-2</c:v>
                </c:pt>
                <c:pt idx="66325">
                  <c:v>-2.4697400000000001E-2</c:v>
                </c:pt>
                <c:pt idx="66326">
                  <c:v>-2.4825699999999999E-2</c:v>
                </c:pt>
                <c:pt idx="66327">
                  <c:v>-2.5109200000000002E-2</c:v>
                </c:pt>
                <c:pt idx="66328">
                  <c:v>-2.51848E-2</c:v>
                </c:pt>
                <c:pt idx="66329">
                  <c:v>-2.5223300000000001E-2</c:v>
                </c:pt>
                <c:pt idx="66330">
                  <c:v>-2.5264000000000002E-2</c:v>
                </c:pt>
                <c:pt idx="66331">
                  <c:v>-2.51398E-2</c:v>
                </c:pt>
                <c:pt idx="66332">
                  <c:v>-2.5250100000000001E-2</c:v>
                </c:pt>
                <c:pt idx="66333">
                  <c:v>-2.5125399999999999E-2</c:v>
                </c:pt>
                <c:pt idx="66334">
                  <c:v>-2.4931600000000002E-2</c:v>
                </c:pt>
                <c:pt idx="66335">
                  <c:v>-2.4840600000000001E-2</c:v>
                </c:pt>
                <c:pt idx="66336">
                  <c:v>-2.4614899999999999E-2</c:v>
                </c:pt>
                <c:pt idx="66337">
                  <c:v>-2.4381099999999999E-2</c:v>
                </c:pt>
                <c:pt idx="66338">
                  <c:v>-2.41339E-2</c:v>
                </c:pt>
                <c:pt idx="66339">
                  <c:v>-2.38201E-2</c:v>
                </c:pt>
                <c:pt idx="66340">
                  <c:v>-2.3582599999999999E-2</c:v>
                </c:pt>
                <c:pt idx="66341">
                  <c:v>-2.3225200000000001E-2</c:v>
                </c:pt>
                <c:pt idx="66342">
                  <c:v>-2.28054E-2</c:v>
                </c:pt>
                <c:pt idx="66343">
                  <c:v>-2.2415600000000001E-2</c:v>
                </c:pt>
                <c:pt idx="66344">
                  <c:v>-2.1999899999999999E-2</c:v>
                </c:pt>
                <c:pt idx="66345">
                  <c:v>-2.1647900000000001E-2</c:v>
                </c:pt>
                <c:pt idx="66346">
                  <c:v>-2.11953E-2</c:v>
                </c:pt>
                <c:pt idx="66347">
                  <c:v>-2.0489299999999998E-2</c:v>
                </c:pt>
                <c:pt idx="66348">
                  <c:v>-1.98686E-2</c:v>
                </c:pt>
                <c:pt idx="66349">
                  <c:v>-1.9346800000000001E-2</c:v>
                </c:pt>
                <c:pt idx="66350">
                  <c:v>-1.8728100000000001E-2</c:v>
                </c:pt>
                <c:pt idx="66351">
                  <c:v>-1.8121100000000001E-2</c:v>
                </c:pt>
                <c:pt idx="66352">
                  <c:v>-1.7168699999999999E-2</c:v>
                </c:pt>
                <c:pt idx="66353">
                  <c:v>-1.6506300000000002E-2</c:v>
                </c:pt>
                <c:pt idx="66354">
                  <c:v>-1.5721599999999999E-2</c:v>
                </c:pt>
                <c:pt idx="66355">
                  <c:v>-1.4906600000000001E-2</c:v>
                </c:pt>
                <c:pt idx="66356">
                  <c:v>-1.4235100000000001E-2</c:v>
                </c:pt>
                <c:pt idx="66357">
                  <c:v>-1.3069900000000001E-2</c:v>
                </c:pt>
                <c:pt idx="66358">
                  <c:v>-1.2271199999999999E-2</c:v>
                </c:pt>
                <c:pt idx="66359">
                  <c:v>-1.1220300000000001E-2</c:v>
                </c:pt>
                <c:pt idx="66360">
                  <c:v>-1.03283E-2</c:v>
                </c:pt>
                <c:pt idx="66361">
                  <c:v>-9.3929100000000008E-3</c:v>
                </c:pt>
                <c:pt idx="66362">
                  <c:v>-8.1482800000000008E-3</c:v>
                </c:pt>
                <c:pt idx="66363">
                  <c:v>-7.0930200000000002E-3</c:v>
                </c:pt>
                <c:pt idx="66364">
                  <c:v>-5.8770999999999997E-3</c:v>
                </c:pt>
                <c:pt idx="66365">
                  <c:v>-4.8983300000000002E-3</c:v>
                </c:pt>
                <c:pt idx="66366">
                  <c:v>-3.6590799999999999E-3</c:v>
                </c:pt>
                <c:pt idx="66367">
                  <c:v>-2.4986600000000002E-3</c:v>
                </c:pt>
                <c:pt idx="66368">
                  <c:v>-1.1737900000000001E-3</c:v>
                </c:pt>
                <c:pt idx="66369" formatCode="0.00E+00">
                  <c:v>-1.3683300000000001E-6</c:v>
                </c:pt>
                <c:pt idx="66370">
                  <c:v>1.15919E-3</c:v>
                </c:pt>
                <c:pt idx="66371">
                  <c:v>2.5485899999999999E-3</c:v>
                </c:pt>
                <c:pt idx="66372">
                  <c:v>3.6088800000000001E-3</c:v>
                </c:pt>
                <c:pt idx="66373">
                  <c:v>5.0373199999999996E-3</c:v>
                </c:pt>
                <c:pt idx="66374">
                  <c:v>6.5493000000000001E-3</c:v>
                </c:pt>
                <c:pt idx="66375">
                  <c:v>7.8912900000000005E-3</c:v>
                </c:pt>
                <c:pt idx="66376">
                  <c:v>9.1508200000000005E-3</c:v>
                </c:pt>
                <c:pt idx="66377">
                  <c:v>1.0662400000000001E-2</c:v>
                </c:pt>
                <c:pt idx="66378">
                  <c:v>1.20605E-2</c:v>
                </c:pt>
                <c:pt idx="66379">
                  <c:v>1.3661400000000001E-2</c:v>
                </c:pt>
                <c:pt idx="66380">
                  <c:v>1.52648E-2</c:v>
                </c:pt>
                <c:pt idx="66381">
                  <c:v>1.67397E-2</c:v>
                </c:pt>
                <c:pt idx="66382">
                  <c:v>1.8434800000000001E-2</c:v>
                </c:pt>
                <c:pt idx="66383">
                  <c:v>1.9701400000000001E-2</c:v>
                </c:pt>
                <c:pt idx="66384">
                  <c:v>2.1453699999999999E-2</c:v>
                </c:pt>
                <c:pt idx="66385">
                  <c:v>2.3300700000000001E-2</c:v>
                </c:pt>
                <c:pt idx="66386">
                  <c:v>2.46491E-2</c:v>
                </c:pt>
                <c:pt idx="66387">
                  <c:v>2.6331299999999998E-2</c:v>
                </c:pt>
                <c:pt idx="66388">
                  <c:v>2.79837E-2</c:v>
                </c:pt>
                <c:pt idx="66389">
                  <c:v>2.96276E-2</c:v>
                </c:pt>
                <c:pt idx="66390">
                  <c:v>3.1332400000000003E-2</c:v>
                </c:pt>
                <c:pt idx="66391">
                  <c:v>3.3090000000000001E-2</c:v>
                </c:pt>
                <c:pt idx="66392">
                  <c:v>3.4667099999999999E-2</c:v>
                </c:pt>
                <c:pt idx="66393">
                  <c:v>3.6242900000000002E-2</c:v>
                </c:pt>
                <c:pt idx="66394">
                  <c:v>3.7944899999999997E-2</c:v>
                </c:pt>
                <c:pt idx="66395">
                  <c:v>3.9684400000000002E-2</c:v>
                </c:pt>
                <c:pt idx="66396">
                  <c:v>4.1488200000000003E-2</c:v>
                </c:pt>
                <c:pt idx="66397">
                  <c:v>4.2877699999999998E-2</c:v>
                </c:pt>
                <c:pt idx="66398">
                  <c:v>4.4690899999999999E-2</c:v>
                </c:pt>
                <c:pt idx="66399">
                  <c:v>4.6413900000000001E-2</c:v>
                </c:pt>
                <c:pt idx="66400">
                  <c:v>4.7965099999999997E-2</c:v>
                </c:pt>
                <c:pt idx="66401">
                  <c:v>4.97492E-2</c:v>
                </c:pt>
                <c:pt idx="66402">
                  <c:v>5.1525700000000001E-2</c:v>
                </c:pt>
                <c:pt idx="66403">
                  <c:v>5.3303900000000001E-2</c:v>
                </c:pt>
                <c:pt idx="66404">
                  <c:v>5.4967099999999998E-2</c:v>
                </c:pt>
                <c:pt idx="66405">
                  <c:v>5.6560699999999998E-2</c:v>
                </c:pt>
                <c:pt idx="66406">
                  <c:v>5.8143300000000002E-2</c:v>
                </c:pt>
                <c:pt idx="66407">
                  <c:v>6.0162599999999997E-2</c:v>
                </c:pt>
                <c:pt idx="66408">
                  <c:v>6.1707400000000003E-2</c:v>
                </c:pt>
                <c:pt idx="66409">
                  <c:v>6.3302800000000006E-2</c:v>
                </c:pt>
                <c:pt idx="66410">
                  <c:v>6.4880599999999997E-2</c:v>
                </c:pt>
                <c:pt idx="66411">
                  <c:v>6.6486299999999998E-2</c:v>
                </c:pt>
                <c:pt idx="66412">
                  <c:v>6.8302199999999993E-2</c:v>
                </c:pt>
                <c:pt idx="66413">
                  <c:v>6.9740300000000005E-2</c:v>
                </c:pt>
                <c:pt idx="66414">
                  <c:v>7.1327199999999993E-2</c:v>
                </c:pt>
                <c:pt idx="66415">
                  <c:v>7.2877700000000004E-2</c:v>
                </c:pt>
                <c:pt idx="66416">
                  <c:v>7.4465699999999996E-2</c:v>
                </c:pt>
                <c:pt idx="66417">
                  <c:v>7.5915300000000005E-2</c:v>
                </c:pt>
                <c:pt idx="66418">
                  <c:v>7.7424099999999996E-2</c:v>
                </c:pt>
                <c:pt idx="66419">
                  <c:v>7.9157400000000003E-2</c:v>
                </c:pt>
                <c:pt idx="66420">
                  <c:v>8.0320000000000003E-2</c:v>
                </c:pt>
                <c:pt idx="66421">
                  <c:v>8.1992800000000005E-2</c:v>
                </c:pt>
                <c:pt idx="66422">
                  <c:v>8.3213400000000007E-2</c:v>
                </c:pt>
                <c:pt idx="66423">
                  <c:v>8.4842399999999998E-2</c:v>
                </c:pt>
                <c:pt idx="66424">
                  <c:v>8.5998199999999997E-2</c:v>
                </c:pt>
                <c:pt idx="66425">
                  <c:v>8.7287199999999995E-2</c:v>
                </c:pt>
                <c:pt idx="66426">
                  <c:v>8.87347E-2</c:v>
                </c:pt>
                <c:pt idx="66427">
                  <c:v>8.9815099999999995E-2</c:v>
                </c:pt>
                <c:pt idx="66428">
                  <c:v>9.1230500000000006E-2</c:v>
                </c:pt>
                <c:pt idx="66429">
                  <c:v>9.2128199999999993E-2</c:v>
                </c:pt>
                <c:pt idx="66430">
                  <c:v>9.34561E-2</c:v>
                </c:pt>
                <c:pt idx="66431">
                  <c:v>9.4419900000000001E-2</c:v>
                </c:pt>
                <c:pt idx="66432">
                  <c:v>9.5526100000000003E-2</c:v>
                </c:pt>
                <c:pt idx="66433">
                  <c:v>9.6346299999999996E-2</c:v>
                </c:pt>
                <c:pt idx="66434">
                  <c:v>9.7449099999999997E-2</c:v>
                </c:pt>
                <c:pt idx="66435">
                  <c:v>9.8420099999999996E-2</c:v>
                </c:pt>
                <c:pt idx="66436">
                  <c:v>9.9373199999999995E-2</c:v>
                </c:pt>
                <c:pt idx="66437">
                  <c:v>0.100024</c:v>
                </c:pt>
                <c:pt idx="66438">
                  <c:v>0.10090399999999999</c:v>
                </c:pt>
                <c:pt idx="66439">
                  <c:v>0.10177899999999999</c:v>
                </c:pt>
                <c:pt idx="66440">
                  <c:v>0.102394</c:v>
                </c:pt>
                <c:pt idx="66441">
                  <c:v>0.103312</c:v>
                </c:pt>
                <c:pt idx="66442">
                  <c:v>0.103656</c:v>
                </c:pt>
                <c:pt idx="66443">
                  <c:v>0.10456500000000001</c:v>
                </c:pt>
                <c:pt idx="66444">
                  <c:v>0.104783</c:v>
                </c:pt>
                <c:pt idx="66445">
                  <c:v>0.105568</c:v>
                </c:pt>
                <c:pt idx="66446">
                  <c:v>0.105934</c:v>
                </c:pt>
                <c:pt idx="66447">
                  <c:v>0.106294</c:v>
                </c:pt>
                <c:pt idx="66448">
                  <c:v>0.106586</c:v>
                </c:pt>
                <c:pt idx="66449">
                  <c:v>0.10692400000000001</c:v>
                </c:pt>
                <c:pt idx="66450">
                  <c:v>0.107305</c:v>
                </c:pt>
                <c:pt idx="66451">
                  <c:v>0.107266</c:v>
                </c:pt>
                <c:pt idx="66452">
                  <c:v>0.107626</c:v>
                </c:pt>
                <c:pt idx="66453">
                  <c:v>0.10752299999999999</c:v>
                </c:pt>
                <c:pt idx="66454">
                  <c:v>0.107764</c:v>
                </c:pt>
                <c:pt idx="66455">
                  <c:v>0.107559</c:v>
                </c:pt>
                <c:pt idx="66456">
                  <c:v>0.107585</c:v>
                </c:pt>
                <c:pt idx="66457">
                  <c:v>0.107657</c:v>
                </c:pt>
                <c:pt idx="66458">
                  <c:v>0.107222</c:v>
                </c:pt>
                <c:pt idx="66459">
                  <c:v>0.10720200000000001</c:v>
                </c:pt>
                <c:pt idx="66460">
                  <c:v>0.10676099999999999</c:v>
                </c:pt>
                <c:pt idx="66461">
                  <c:v>0.106714</c:v>
                </c:pt>
                <c:pt idx="66462">
                  <c:v>0.10632</c:v>
                </c:pt>
                <c:pt idx="66463">
                  <c:v>0.105937</c:v>
                </c:pt>
                <c:pt idx="66464">
                  <c:v>0.105382</c:v>
                </c:pt>
                <c:pt idx="66465">
                  <c:v>0.104919</c:v>
                </c:pt>
                <c:pt idx="66466">
                  <c:v>0.104336</c:v>
                </c:pt>
                <c:pt idx="66467">
                  <c:v>0.103716</c:v>
                </c:pt>
                <c:pt idx="66468">
                  <c:v>0.103018</c:v>
                </c:pt>
                <c:pt idx="66469">
                  <c:v>0.102261</c:v>
                </c:pt>
                <c:pt idx="66470">
                  <c:v>0.10163800000000001</c:v>
                </c:pt>
                <c:pt idx="66471">
                  <c:v>0.100649</c:v>
                </c:pt>
                <c:pt idx="66472">
                  <c:v>9.9919300000000003E-2</c:v>
                </c:pt>
                <c:pt idx="66473">
                  <c:v>9.8907200000000001E-2</c:v>
                </c:pt>
                <c:pt idx="66474">
                  <c:v>9.79328E-2</c:v>
                </c:pt>
                <c:pt idx="66475">
                  <c:v>9.6921300000000002E-2</c:v>
                </c:pt>
                <c:pt idx="66476">
                  <c:v>9.5792199999999994E-2</c:v>
                </c:pt>
                <c:pt idx="66477">
                  <c:v>9.4816899999999996E-2</c:v>
                </c:pt>
                <c:pt idx="66478">
                  <c:v>9.3378900000000001E-2</c:v>
                </c:pt>
                <c:pt idx="66479">
                  <c:v>9.22737E-2</c:v>
                </c:pt>
                <c:pt idx="66480">
                  <c:v>9.1092400000000004E-2</c:v>
                </c:pt>
                <c:pt idx="66481">
                  <c:v>8.9711299999999994E-2</c:v>
                </c:pt>
                <c:pt idx="66482">
                  <c:v>8.8245599999999993E-2</c:v>
                </c:pt>
                <c:pt idx="66483">
                  <c:v>8.6957699999999999E-2</c:v>
                </c:pt>
                <c:pt idx="66484">
                  <c:v>8.5468699999999995E-2</c:v>
                </c:pt>
                <c:pt idx="66485">
                  <c:v>8.4073899999999993E-2</c:v>
                </c:pt>
                <c:pt idx="66486">
                  <c:v>8.2298999999999997E-2</c:v>
                </c:pt>
                <c:pt idx="66487">
                  <c:v>8.1066899999999997E-2</c:v>
                </c:pt>
                <c:pt idx="66488">
                  <c:v>7.9308900000000002E-2</c:v>
                </c:pt>
                <c:pt idx="66489">
                  <c:v>7.7611399999999997E-2</c:v>
                </c:pt>
                <c:pt idx="66490">
                  <c:v>7.5993900000000003E-2</c:v>
                </c:pt>
                <c:pt idx="66491">
                  <c:v>7.44195E-2</c:v>
                </c:pt>
                <c:pt idx="66492">
                  <c:v>7.2593299999999999E-2</c:v>
                </c:pt>
                <c:pt idx="66493">
                  <c:v>7.0740700000000004E-2</c:v>
                </c:pt>
                <c:pt idx="66494">
                  <c:v>6.8922499999999998E-2</c:v>
                </c:pt>
                <c:pt idx="66495">
                  <c:v>6.7059400000000005E-2</c:v>
                </c:pt>
                <c:pt idx="66496">
                  <c:v>6.5202200000000002E-2</c:v>
                </c:pt>
                <c:pt idx="66497">
                  <c:v>6.3148899999999994E-2</c:v>
                </c:pt>
                <c:pt idx="66498">
                  <c:v>6.1371299999999997E-2</c:v>
                </c:pt>
                <c:pt idx="66499">
                  <c:v>5.9065899999999998E-2</c:v>
                </c:pt>
                <c:pt idx="66500">
                  <c:v>5.7242700000000001E-2</c:v>
                </c:pt>
                <c:pt idx="66501">
                  <c:v>5.4861699999999999E-2</c:v>
                </c:pt>
                <c:pt idx="66502">
                  <c:v>5.2842899999999998E-2</c:v>
                </c:pt>
                <c:pt idx="66503">
                  <c:v>5.0613600000000002E-2</c:v>
                </c:pt>
                <c:pt idx="66504">
                  <c:v>4.8331100000000002E-2</c:v>
                </c:pt>
                <c:pt idx="66505">
                  <c:v>4.6066299999999998E-2</c:v>
                </c:pt>
                <c:pt idx="66506">
                  <c:v>4.3911800000000001E-2</c:v>
                </c:pt>
                <c:pt idx="66507">
                  <c:v>4.1548700000000001E-2</c:v>
                </c:pt>
                <c:pt idx="66508">
                  <c:v>3.9170900000000002E-2</c:v>
                </c:pt>
                <c:pt idx="66509">
                  <c:v>3.6990700000000001E-2</c:v>
                </c:pt>
                <c:pt idx="66510">
                  <c:v>3.4560500000000001E-2</c:v>
                </c:pt>
                <c:pt idx="66511">
                  <c:v>3.2224700000000002E-2</c:v>
                </c:pt>
                <c:pt idx="66512">
                  <c:v>2.9631600000000001E-2</c:v>
                </c:pt>
                <c:pt idx="66513">
                  <c:v>2.7601199999999999E-2</c:v>
                </c:pt>
                <c:pt idx="66514">
                  <c:v>2.5071900000000001E-2</c:v>
                </c:pt>
                <c:pt idx="66515">
                  <c:v>2.2444499999999999E-2</c:v>
                </c:pt>
                <c:pt idx="66516">
                  <c:v>2.02233E-2</c:v>
                </c:pt>
                <c:pt idx="66517">
                  <c:v>1.7612099999999999E-2</c:v>
                </c:pt>
                <c:pt idx="66518">
                  <c:v>1.53353E-2</c:v>
                </c:pt>
                <c:pt idx="66519">
                  <c:v>1.26147E-2</c:v>
                </c:pt>
                <c:pt idx="66520">
                  <c:v>1.02127E-2</c:v>
                </c:pt>
                <c:pt idx="66521">
                  <c:v>7.6517900000000003E-3</c:v>
                </c:pt>
                <c:pt idx="66522">
                  <c:v>5.0874300000000004E-3</c:v>
                </c:pt>
                <c:pt idx="66523">
                  <c:v>2.4455599999999998E-3</c:v>
                </c:pt>
                <c:pt idx="66524" formatCode="0.00E+00">
                  <c:v>3.7364199999999997E-5</c:v>
                </c:pt>
                <c:pt idx="66525">
                  <c:v>-2.6289899999999999E-3</c:v>
                </c:pt>
                <c:pt idx="66526">
                  <c:v>-5.1556600000000003E-3</c:v>
                </c:pt>
                <c:pt idx="66527">
                  <c:v>-7.7952400000000002E-3</c:v>
                </c:pt>
                <c:pt idx="66528">
                  <c:v>-1.04575E-2</c:v>
                </c:pt>
                <c:pt idx="66529">
                  <c:v>-1.2870899999999999E-2</c:v>
                </c:pt>
                <c:pt idx="66530">
                  <c:v>-1.5703999999999999E-2</c:v>
                </c:pt>
                <c:pt idx="66531">
                  <c:v>-1.7976599999999999E-2</c:v>
                </c:pt>
                <c:pt idx="66532">
                  <c:v>-2.0837999999999999E-2</c:v>
                </c:pt>
                <c:pt idx="66533">
                  <c:v>-2.31986E-2</c:v>
                </c:pt>
                <c:pt idx="66534">
                  <c:v>-2.5856000000000001E-2</c:v>
                </c:pt>
                <c:pt idx="66535">
                  <c:v>-2.8338599999999999E-2</c:v>
                </c:pt>
                <c:pt idx="66536">
                  <c:v>-3.0865400000000001E-2</c:v>
                </c:pt>
                <c:pt idx="66537">
                  <c:v>-3.34816E-2</c:v>
                </c:pt>
                <c:pt idx="66538">
                  <c:v>-3.5991099999999998E-2</c:v>
                </c:pt>
                <c:pt idx="66539">
                  <c:v>-3.8334399999999998E-2</c:v>
                </c:pt>
                <c:pt idx="66540">
                  <c:v>-4.0852300000000001E-2</c:v>
                </c:pt>
                <c:pt idx="66541">
                  <c:v>-4.3434399999999998E-2</c:v>
                </c:pt>
                <c:pt idx="66542">
                  <c:v>-4.57375E-2</c:v>
                </c:pt>
                <c:pt idx="66543">
                  <c:v>-4.8244500000000003E-2</c:v>
                </c:pt>
                <c:pt idx="66544">
                  <c:v>-5.0621199999999998E-2</c:v>
                </c:pt>
                <c:pt idx="66545">
                  <c:v>-5.3034100000000001E-2</c:v>
                </c:pt>
                <c:pt idx="66546">
                  <c:v>-5.5359699999999998E-2</c:v>
                </c:pt>
                <c:pt idx="66547">
                  <c:v>-5.7671500000000001E-2</c:v>
                </c:pt>
                <c:pt idx="66548">
                  <c:v>-6.0224800000000002E-2</c:v>
                </c:pt>
                <c:pt idx="66549">
                  <c:v>-6.2444100000000002E-2</c:v>
                </c:pt>
                <c:pt idx="66550">
                  <c:v>-6.4718300000000006E-2</c:v>
                </c:pt>
                <c:pt idx="66551">
                  <c:v>-6.6917099999999993E-2</c:v>
                </c:pt>
                <c:pt idx="66552">
                  <c:v>-6.91721E-2</c:v>
                </c:pt>
                <c:pt idx="66553">
                  <c:v>-7.1496599999999993E-2</c:v>
                </c:pt>
                <c:pt idx="66554">
                  <c:v>-7.3714500000000002E-2</c:v>
                </c:pt>
                <c:pt idx="66555">
                  <c:v>-7.5732400000000005E-2</c:v>
                </c:pt>
                <c:pt idx="66556">
                  <c:v>-7.8078700000000001E-2</c:v>
                </c:pt>
                <c:pt idx="66557">
                  <c:v>-8.0177499999999999E-2</c:v>
                </c:pt>
                <c:pt idx="66558">
                  <c:v>-8.2172700000000001E-2</c:v>
                </c:pt>
                <c:pt idx="66559">
                  <c:v>-8.4229899999999996E-2</c:v>
                </c:pt>
                <c:pt idx="66560">
                  <c:v>-8.6287900000000001E-2</c:v>
                </c:pt>
                <c:pt idx="66561">
                  <c:v>-8.8349800000000006E-2</c:v>
                </c:pt>
                <c:pt idx="66562">
                  <c:v>-9.0152599999999999E-2</c:v>
                </c:pt>
                <c:pt idx="66563">
                  <c:v>-9.2031199999999994E-2</c:v>
                </c:pt>
                <c:pt idx="66564">
                  <c:v>-9.4042899999999999E-2</c:v>
                </c:pt>
                <c:pt idx="66565">
                  <c:v>-9.58976E-2</c:v>
                </c:pt>
                <c:pt idx="66566">
                  <c:v>-9.7557199999999997E-2</c:v>
                </c:pt>
                <c:pt idx="66567">
                  <c:v>-9.93729E-2</c:v>
                </c:pt>
                <c:pt idx="66568">
                  <c:v>-0.101116</c:v>
                </c:pt>
                <c:pt idx="66569">
                  <c:v>-0.102835</c:v>
                </c:pt>
                <c:pt idx="66570">
                  <c:v>-0.104437</c:v>
                </c:pt>
                <c:pt idx="66571">
                  <c:v>-0.105869</c:v>
                </c:pt>
                <c:pt idx="66572">
                  <c:v>-0.10742699999999999</c:v>
                </c:pt>
                <c:pt idx="66573">
                  <c:v>-0.108997</c:v>
                </c:pt>
                <c:pt idx="66574">
                  <c:v>-0.11036600000000001</c:v>
                </c:pt>
                <c:pt idx="66575">
                  <c:v>-0.111885</c:v>
                </c:pt>
                <c:pt idx="66576">
                  <c:v>-0.113034</c:v>
                </c:pt>
                <c:pt idx="66577">
                  <c:v>-0.11453000000000001</c:v>
                </c:pt>
                <c:pt idx="66578">
                  <c:v>-0.115829</c:v>
                </c:pt>
                <c:pt idx="66579">
                  <c:v>-0.1171</c:v>
                </c:pt>
                <c:pt idx="66580">
                  <c:v>-0.118323</c:v>
                </c:pt>
                <c:pt idx="66581">
                  <c:v>-0.119607</c:v>
                </c:pt>
                <c:pt idx="66582">
                  <c:v>-0.12066200000000001</c:v>
                </c:pt>
                <c:pt idx="66583">
                  <c:v>-0.121958</c:v>
                </c:pt>
                <c:pt idx="66584">
                  <c:v>-0.12295200000000001</c:v>
                </c:pt>
                <c:pt idx="66585">
                  <c:v>-0.124</c:v>
                </c:pt>
                <c:pt idx="66586">
                  <c:v>-0.12507299999999999</c:v>
                </c:pt>
                <c:pt idx="66587">
                  <c:v>-0.12601399999999999</c:v>
                </c:pt>
                <c:pt idx="66588">
                  <c:v>-0.12701200000000001</c:v>
                </c:pt>
                <c:pt idx="66589">
                  <c:v>-0.12757199999999999</c:v>
                </c:pt>
                <c:pt idx="66590">
                  <c:v>-0.12870699999999999</c:v>
                </c:pt>
                <c:pt idx="66591">
                  <c:v>-0.12947400000000001</c:v>
                </c:pt>
                <c:pt idx="66592">
                  <c:v>-0.13014400000000001</c:v>
                </c:pt>
                <c:pt idx="66593">
                  <c:v>-0.13073100000000001</c:v>
                </c:pt>
                <c:pt idx="66594">
                  <c:v>-0.131352</c:v>
                </c:pt>
                <c:pt idx="66595">
                  <c:v>-0.13214999999999999</c:v>
                </c:pt>
                <c:pt idx="66596">
                  <c:v>-0.13259099999999999</c:v>
                </c:pt>
                <c:pt idx="66597">
                  <c:v>-0.13314599999999999</c:v>
                </c:pt>
                <c:pt idx="66598">
                  <c:v>-0.13331200000000001</c:v>
                </c:pt>
                <c:pt idx="66599">
                  <c:v>-0.13420299999999999</c:v>
                </c:pt>
                <c:pt idx="66600">
                  <c:v>-0.13440299999999999</c:v>
                </c:pt>
                <c:pt idx="66601">
                  <c:v>-0.13470599999999999</c:v>
                </c:pt>
                <c:pt idx="66602">
                  <c:v>-0.135159</c:v>
                </c:pt>
                <c:pt idx="66603">
                  <c:v>-0.13517499999999999</c:v>
                </c:pt>
                <c:pt idx="66604">
                  <c:v>-0.13571800000000001</c:v>
                </c:pt>
                <c:pt idx="66605">
                  <c:v>-0.13578399999999999</c:v>
                </c:pt>
                <c:pt idx="66606">
                  <c:v>-0.13619500000000001</c:v>
                </c:pt>
                <c:pt idx="66607">
                  <c:v>-0.136292</c:v>
                </c:pt>
                <c:pt idx="66608">
                  <c:v>-0.13627900000000001</c:v>
                </c:pt>
                <c:pt idx="66609">
                  <c:v>-0.13630600000000001</c:v>
                </c:pt>
                <c:pt idx="66610">
                  <c:v>-0.136464</c:v>
                </c:pt>
                <c:pt idx="66611">
                  <c:v>-0.13641400000000001</c:v>
                </c:pt>
                <c:pt idx="66612">
                  <c:v>-0.13627900000000001</c:v>
                </c:pt>
                <c:pt idx="66613">
                  <c:v>-0.136271</c:v>
                </c:pt>
                <c:pt idx="66614">
                  <c:v>-0.135937</c:v>
                </c:pt>
                <c:pt idx="66615">
                  <c:v>-0.13594800000000001</c:v>
                </c:pt>
                <c:pt idx="66616">
                  <c:v>-0.135492</c:v>
                </c:pt>
                <c:pt idx="66617">
                  <c:v>-0.13545599999999999</c:v>
                </c:pt>
                <c:pt idx="66618">
                  <c:v>-0.13500599999999999</c:v>
                </c:pt>
                <c:pt idx="66619">
                  <c:v>-0.13472500000000001</c:v>
                </c:pt>
                <c:pt idx="66620">
                  <c:v>-0.13430600000000001</c:v>
                </c:pt>
                <c:pt idx="66621">
                  <c:v>-0.133992</c:v>
                </c:pt>
                <c:pt idx="66622">
                  <c:v>-0.13361100000000001</c:v>
                </c:pt>
                <c:pt idx="66623">
                  <c:v>-0.133159</c:v>
                </c:pt>
                <c:pt idx="66624">
                  <c:v>-0.13259899999999999</c:v>
                </c:pt>
                <c:pt idx="66625">
                  <c:v>-0.13197700000000001</c:v>
                </c:pt>
                <c:pt idx="66626">
                  <c:v>-0.13164699999999999</c:v>
                </c:pt>
                <c:pt idx="66627">
                  <c:v>-0.130944</c:v>
                </c:pt>
                <c:pt idx="66628">
                  <c:v>-0.13039400000000001</c:v>
                </c:pt>
                <c:pt idx="66629">
                  <c:v>-0.12973000000000001</c:v>
                </c:pt>
                <c:pt idx="66630">
                  <c:v>-0.128942</c:v>
                </c:pt>
                <c:pt idx="66631">
                  <c:v>-0.12829599999999999</c:v>
                </c:pt>
                <c:pt idx="66632">
                  <c:v>-0.12759300000000001</c:v>
                </c:pt>
                <c:pt idx="66633">
                  <c:v>-0.12706799999999999</c:v>
                </c:pt>
                <c:pt idx="66634">
                  <c:v>-0.125941</c:v>
                </c:pt>
                <c:pt idx="66635">
                  <c:v>-0.125275</c:v>
                </c:pt>
                <c:pt idx="66636">
                  <c:v>-0.124247</c:v>
                </c:pt>
                <c:pt idx="66637">
                  <c:v>-0.123559</c:v>
                </c:pt>
                <c:pt idx="66638">
                  <c:v>-0.122641</c:v>
                </c:pt>
                <c:pt idx="66639">
                  <c:v>-0.121545</c:v>
                </c:pt>
                <c:pt idx="66640">
                  <c:v>-0.12062199999999999</c:v>
                </c:pt>
                <c:pt idx="66641">
                  <c:v>-0.119417</c:v>
                </c:pt>
                <c:pt idx="66642">
                  <c:v>-0.118634</c:v>
                </c:pt>
                <c:pt idx="66643">
                  <c:v>-0.11755</c:v>
                </c:pt>
                <c:pt idx="66644">
                  <c:v>-0.11641</c:v>
                </c:pt>
                <c:pt idx="66645">
                  <c:v>-0.11548700000000001</c:v>
                </c:pt>
                <c:pt idx="66646">
                  <c:v>-0.114203</c:v>
                </c:pt>
                <c:pt idx="66647">
                  <c:v>-0.113079</c:v>
                </c:pt>
                <c:pt idx="66648">
                  <c:v>-0.111901</c:v>
                </c:pt>
                <c:pt idx="66649">
                  <c:v>-0.110777</c:v>
                </c:pt>
                <c:pt idx="66650">
                  <c:v>-0.109544</c:v>
                </c:pt>
                <c:pt idx="66651">
                  <c:v>-0.10853</c:v>
                </c:pt>
                <c:pt idx="66652">
                  <c:v>-0.106931</c:v>
                </c:pt>
                <c:pt idx="66653">
                  <c:v>-0.10574600000000001</c:v>
                </c:pt>
                <c:pt idx="66654">
                  <c:v>-0.104546</c:v>
                </c:pt>
                <c:pt idx="66655">
                  <c:v>-0.103224</c:v>
                </c:pt>
                <c:pt idx="66656">
                  <c:v>-0.102085</c:v>
                </c:pt>
                <c:pt idx="66657">
                  <c:v>-0.100478</c:v>
                </c:pt>
                <c:pt idx="66658">
                  <c:v>-9.9185200000000001E-2</c:v>
                </c:pt>
                <c:pt idx="66659">
                  <c:v>-9.7734600000000005E-2</c:v>
                </c:pt>
                <c:pt idx="66660">
                  <c:v>-9.6487699999999996E-2</c:v>
                </c:pt>
                <c:pt idx="66661">
                  <c:v>-9.4960299999999997E-2</c:v>
                </c:pt>
                <c:pt idx="66662">
                  <c:v>-9.3481599999999998E-2</c:v>
                </c:pt>
                <c:pt idx="66663">
                  <c:v>-9.2035699999999998E-2</c:v>
                </c:pt>
                <c:pt idx="66664">
                  <c:v>-9.05339E-2</c:v>
                </c:pt>
                <c:pt idx="66665">
                  <c:v>-8.9290300000000003E-2</c:v>
                </c:pt>
                <c:pt idx="66666">
                  <c:v>-8.7585800000000005E-2</c:v>
                </c:pt>
                <c:pt idx="66667">
                  <c:v>-8.6263000000000006E-2</c:v>
                </c:pt>
                <c:pt idx="66668">
                  <c:v>-8.46581E-2</c:v>
                </c:pt>
                <c:pt idx="66669">
                  <c:v>-8.3114599999999997E-2</c:v>
                </c:pt>
                <c:pt idx="66670">
                  <c:v>-8.1600900000000004E-2</c:v>
                </c:pt>
                <c:pt idx="66671">
                  <c:v>-8.0042799999999997E-2</c:v>
                </c:pt>
                <c:pt idx="66672">
                  <c:v>-7.8486200000000006E-2</c:v>
                </c:pt>
                <c:pt idx="66673">
                  <c:v>-7.6816499999999996E-2</c:v>
                </c:pt>
                <c:pt idx="66674">
                  <c:v>-7.5343499999999994E-2</c:v>
                </c:pt>
                <c:pt idx="66675">
                  <c:v>-7.3492399999999999E-2</c:v>
                </c:pt>
                <c:pt idx="66676">
                  <c:v>-7.2100399999999995E-2</c:v>
                </c:pt>
                <c:pt idx="66677">
                  <c:v>-7.0370600000000005E-2</c:v>
                </c:pt>
                <c:pt idx="66678">
                  <c:v>-6.8812200000000004E-2</c:v>
                </c:pt>
                <c:pt idx="66679">
                  <c:v>-6.72069E-2</c:v>
                </c:pt>
                <c:pt idx="66680">
                  <c:v>-6.5353999999999995E-2</c:v>
                </c:pt>
                <c:pt idx="66681">
                  <c:v>-6.3763600000000004E-2</c:v>
                </c:pt>
                <c:pt idx="66682">
                  <c:v>-6.2105800000000003E-2</c:v>
                </c:pt>
                <c:pt idx="66683">
                  <c:v>-6.0448300000000003E-2</c:v>
                </c:pt>
                <c:pt idx="66684">
                  <c:v>-5.8863899999999997E-2</c:v>
                </c:pt>
                <c:pt idx="66685">
                  <c:v>-5.7015499999999997E-2</c:v>
                </c:pt>
                <c:pt idx="66686">
                  <c:v>-5.5442600000000002E-2</c:v>
                </c:pt>
                <c:pt idx="66687">
                  <c:v>-5.3695199999999998E-2</c:v>
                </c:pt>
                <c:pt idx="66688">
                  <c:v>-5.2133499999999999E-2</c:v>
                </c:pt>
                <c:pt idx="66689">
                  <c:v>-5.0254500000000001E-2</c:v>
                </c:pt>
                <c:pt idx="66690">
                  <c:v>-4.8574100000000002E-2</c:v>
                </c:pt>
                <c:pt idx="66691">
                  <c:v>-4.6719799999999999E-2</c:v>
                </c:pt>
                <c:pt idx="66692">
                  <c:v>-4.5141100000000003E-2</c:v>
                </c:pt>
                <c:pt idx="66693">
                  <c:v>-4.3446699999999998E-2</c:v>
                </c:pt>
                <c:pt idx="66694">
                  <c:v>-4.1526800000000003E-2</c:v>
                </c:pt>
                <c:pt idx="66695">
                  <c:v>-3.9627900000000001E-2</c:v>
                </c:pt>
                <c:pt idx="66696">
                  <c:v>-3.7894999999999998E-2</c:v>
                </c:pt>
                <c:pt idx="66697">
                  <c:v>-3.6199799999999997E-2</c:v>
                </c:pt>
                <c:pt idx="66698">
                  <c:v>-3.4424000000000003E-2</c:v>
                </c:pt>
                <c:pt idx="66699">
                  <c:v>-3.25451E-2</c:v>
                </c:pt>
                <c:pt idx="66700">
                  <c:v>-3.0835899999999999E-2</c:v>
                </c:pt>
                <c:pt idx="66701">
                  <c:v>-2.9083299999999999E-2</c:v>
                </c:pt>
                <c:pt idx="66702">
                  <c:v>-2.7299299999999999E-2</c:v>
                </c:pt>
                <c:pt idx="66703">
                  <c:v>-2.54793E-2</c:v>
                </c:pt>
                <c:pt idx="66704">
                  <c:v>-2.3896000000000001E-2</c:v>
                </c:pt>
                <c:pt idx="66705">
                  <c:v>-2.20266E-2</c:v>
                </c:pt>
                <c:pt idx="66706">
                  <c:v>-2.0429800000000001E-2</c:v>
                </c:pt>
                <c:pt idx="66707">
                  <c:v>-1.8543899999999999E-2</c:v>
                </c:pt>
                <c:pt idx="66708">
                  <c:v>-1.6700900000000001E-2</c:v>
                </c:pt>
                <c:pt idx="66709">
                  <c:v>-1.5115699999999999E-2</c:v>
                </c:pt>
                <c:pt idx="66710">
                  <c:v>-1.32452E-2</c:v>
                </c:pt>
                <c:pt idx="66711">
                  <c:v>-1.16775E-2</c:v>
                </c:pt>
                <c:pt idx="66712">
                  <c:v>-9.6542899999999994E-3</c:v>
                </c:pt>
                <c:pt idx="66713">
                  <c:v>-8.1036000000000007E-3</c:v>
                </c:pt>
                <c:pt idx="66714">
                  <c:v>-6.3263399999999997E-3</c:v>
                </c:pt>
                <c:pt idx="66715">
                  <c:v>-4.4763199999999998E-3</c:v>
                </c:pt>
                <c:pt idx="66716">
                  <c:v>-2.91961E-3</c:v>
                </c:pt>
                <c:pt idx="66717">
                  <c:v>-8.91594E-4</c:v>
                </c:pt>
                <c:pt idx="66718">
                  <c:v>7.5381500000000002E-4</c:v>
                </c:pt>
                <c:pt idx="66719">
                  <c:v>2.49241E-3</c:v>
                </c:pt>
                <c:pt idx="66720">
                  <c:v>4.1658099999999998E-3</c:v>
                </c:pt>
                <c:pt idx="66721">
                  <c:v>5.8277399999999997E-3</c:v>
                </c:pt>
                <c:pt idx="66722">
                  <c:v>7.77833E-3</c:v>
                </c:pt>
                <c:pt idx="66723">
                  <c:v>9.1791800000000003E-3</c:v>
                </c:pt>
                <c:pt idx="66724">
                  <c:v>1.0902500000000001E-2</c:v>
                </c:pt>
                <c:pt idx="66725">
                  <c:v>1.2585799999999999E-2</c:v>
                </c:pt>
                <c:pt idx="66726">
                  <c:v>1.3922500000000001E-2</c:v>
                </c:pt>
                <c:pt idx="66727">
                  <c:v>1.5761500000000001E-2</c:v>
                </c:pt>
                <c:pt idx="66728">
                  <c:v>1.7187999999999998E-2</c:v>
                </c:pt>
                <c:pt idx="66729">
                  <c:v>1.87493E-2</c:v>
                </c:pt>
                <c:pt idx="66730">
                  <c:v>2.0389299999999999E-2</c:v>
                </c:pt>
                <c:pt idx="66731">
                  <c:v>2.1839999999999998E-2</c:v>
                </c:pt>
                <c:pt idx="66732">
                  <c:v>2.34124E-2</c:v>
                </c:pt>
                <c:pt idx="66733">
                  <c:v>2.4691999999999999E-2</c:v>
                </c:pt>
                <c:pt idx="66734">
                  <c:v>2.6393199999999999E-2</c:v>
                </c:pt>
                <c:pt idx="66735">
                  <c:v>2.7676699999999999E-2</c:v>
                </c:pt>
                <c:pt idx="66736">
                  <c:v>2.9163499999999998E-2</c:v>
                </c:pt>
                <c:pt idx="66737">
                  <c:v>3.03275E-2</c:v>
                </c:pt>
                <c:pt idx="66738">
                  <c:v>3.1827300000000003E-2</c:v>
                </c:pt>
                <c:pt idx="66739">
                  <c:v>3.3254400000000003E-2</c:v>
                </c:pt>
                <c:pt idx="66740">
                  <c:v>3.4475100000000002E-2</c:v>
                </c:pt>
                <c:pt idx="66741">
                  <c:v>3.59593E-2</c:v>
                </c:pt>
                <c:pt idx="66742">
                  <c:v>3.6903900000000003E-2</c:v>
                </c:pt>
                <c:pt idx="66743">
                  <c:v>3.8570300000000002E-2</c:v>
                </c:pt>
                <c:pt idx="66744">
                  <c:v>3.9679100000000002E-2</c:v>
                </c:pt>
                <c:pt idx="66745">
                  <c:v>4.1015500000000003E-2</c:v>
                </c:pt>
                <c:pt idx="66746">
                  <c:v>4.2146299999999998E-2</c:v>
                </c:pt>
                <c:pt idx="66747">
                  <c:v>4.32634E-2</c:v>
                </c:pt>
                <c:pt idx="66748">
                  <c:v>4.4634699999999999E-2</c:v>
                </c:pt>
                <c:pt idx="66749">
                  <c:v>4.5657200000000002E-2</c:v>
                </c:pt>
                <c:pt idx="66750">
                  <c:v>4.6728800000000001E-2</c:v>
                </c:pt>
                <c:pt idx="66751">
                  <c:v>4.7910500000000002E-2</c:v>
                </c:pt>
                <c:pt idx="66752">
                  <c:v>4.8971899999999999E-2</c:v>
                </c:pt>
                <c:pt idx="66753">
                  <c:v>4.9838899999999998E-2</c:v>
                </c:pt>
                <c:pt idx="66754">
                  <c:v>5.0926699999999998E-2</c:v>
                </c:pt>
                <c:pt idx="66755">
                  <c:v>5.1681699999999997E-2</c:v>
                </c:pt>
                <c:pt idx="66756">
                  <c:v>5.27363E-2</c:v>
                </c:pt>
                <c:pt idx="66757">
                  <c:v>5.3511400000000001E-2</c:v>
                </c:pt>
                <c:pt idx="66758">
                  <c:v>5.4358799999999999E-2</c:v>
                </c:pt>
                <c:pt idx="66759">
                  <c:v>5.5122499999999998E-2</c:v>
                </c:pt>
                <c:pt idx="66760">
                  <c:v>5.5671199999999997E-2</c:v>
                </c:pt>
                <c:pt idx="66761">
                  <c:v>5.6621999999999999E-2</c:v>
                </c:pt>
                <c:pt idx="66762">
                  <c:v>5.7268199999999998E-2</c:v>
                </c:pt>
                <c:pt idx="66763">
                  <c:v>5.7963399999999998E-2</c:v>
                </c:pt>
                <c:pt idx="66764">
                  <c:v>5.84685E-2</c:v>
                </c:pt>
                <c:pt idx="66765">
                  <c:v>5.9164799999999997E-2</c:v>
                </c:pt>
                <c:pt idx="66766">
                  <c:v>5.9663399999999998E-2</c:v>
                </c:pt>
                <c:pt idx="66767">
                  <c:v>6.0360700000000003E-2</c:v>
                </c:pt>
                <c:pt idx="66768">
                  <c:v>6.0753500000000002E-2</c:v>
                </c:pt>
                <c:pt idx="66769">
                  <c:v>6.1270199999999997E-2</c:v>
                </c:pt>
                <c:pt idx="66770">
                  <c:v>6.1713200000000003E-2</c:v>
                </c:pt>
                <c:pt idx="66771">
                  <c:v>6.1894200000000003E-2</c:v>
                </c:pt>
                <c:pt idx="66772">
                  <c:v>6.2398799999999997E-2</c:v>
                </c:pt>
                <c:pt idx="66773">
                  <c:v>6.2631000000000006E-2</c:v>
                </c:pt>
                <c:pt idx="66774">
                  <c:v>6.3075999999999993E-2</c:v>
                </c:pt>
                <c:pt idx="66775">
                  <c:v>6.3076199999999999E-2</c:v>
                </c:pt>
                <c:pt idx="66776">
                  <c:v>6.3308600000000007E-2</c:v>
                </c:pt>
                <c:pt idx="66777">
                  <c:v>6.3568399999999997E-2</c:v>
                </c:pt>
                <c:pt idx="66778">
                  <c:v>6.3713800000000001E-2</c:v>
                </c:pt>
                <c:pt idx="66779">
                  <c:v>6.3851199999999997E-2</c:v>
                </c:pt>
                <c:pt idx="66780">
                  <c:v>6.3642500000000005E-2</c:v>
                </c:pt>
                <c:pt idx="66781">
                  <c:v>6.4068799999999995E-2</c:v>
                </c:pt>
                <c:pt idx="66782">
                  <c:v>6.3630099999999995E-2</c:v>
                </c:pt>
                <c:pt idx="66783">
                  <c:v>6.4039200000000004E-2</c:v>
                </c:pt>
                <c:pt idx="66784">
                  <c:v>6.3739299999999999E-2</c:v>
                </c:pt>
                <c:pt idx="66785">
                  <c:v>6.3803399999999996E-2</c:v>
                </c:pt>
                <c:pt idx="66786">
                  <c:v>6.3467399999999993E-2</c:v>
                </c:pt>
                <c:pt idx="66787">
                  <c:v>6.3225000000000003E-2</c:v>
                </c:pt>
                <c:pt idx="66788">
                  <c:v>6.3201599999999997E-2</c:v>
                </c:pt>
                <c:pt idx="66789">
                  <c:v>6.2824199999999997E-2</c:v>
                </c:pt>
                <c:pt idx="66790">
                  <c:v>6.2536800000000003E-2</c:v>
                </c:pt>
                <c:pt idx="66791">
                  <c:v>6.1897300000000002E-2</c:v>
                </c:pt>
                <c:pt idx="66792">
                  <c:v>6.15968E-2</c:v>
                </c:pt>
                <c:pt idx="66793">
                  <c:v>6.1029800000000002E-2</c:v>
                </c:pt>
                <c:pt idx="66794">
                  <c:v>6.0525200000000001E-2</c:v>
                </c:pt>
                <c:pt idx="66795">
                  <c:v>5.9766699999999999E-2</c:v>
                </c:pt>
                <c:pt idx="66796">
                  <c:v>5.9273199999999998E-2</c:v>
                </c:pt>
                <c:pt idx="66797">
                  <c:v>5.8625099999999999E-2</c:v>
                </c:pt>
                <c:pt idx="66798">
                  <c:v>5.78585E-2</c:v>
                </c:pt>
                <c:pt idx="66799">
                  <c:v>5.7147499999999997E-2</c:v>
                </c:pt>
                <c:pt idx="66800">
                  <c:v>5.6408600000000003E-2</c:v>
                </c:pt>
                <c:pt idx="66801">
                  <c:v>5.5833099999999997E-2</c:v>
                </c:pt>
                <c:pt idx="66802">
                  <c:v>5.4788200000000002E-2</c:v>
                </c:pt>
                <c:pt idx="66803">
                  <c:v>5.3903399999999997E-2</c:v>
                </c:pt>
                <c:pt idx="66804">
                  <c:v>5.29402E-2</c:v>
                </c:pt>
                <c:pt idx="66805">
                  <c:v>5.22088E-2</c:v>
                </c:pt>
                <c:pt idx="66806">
                  <c:v>5.1223400000000002E-2</c:v>
                </c:pt>
                <c:pt idx="66807">
                  <c:v>5.0125200000000002E-2</c:v>
                </c:pt>
                <c:pt idx="66808">
                  <c:v>4.8802499999999999E-2</c:v>
                </c:pt>
                <c:pt idx="66809">
                  <c:v>4.8062599999999997E-2</c:v>
                </c:pt>
                <c:pt idx="66810">
                  <c:v>4.6918599999999998E-2</c:v>
                </c:pt>
                <c:pt idx="66811">
                  <c:v>4.5663799999999997E-2</c:v>
                </c:pt>
                <c:pt idx="66812">
                  <c:v>4.4343599999999997E-2</c:v>
                </c:pt>
                <c:pt idx="66813">
                  <c:v>4.3108500000000001E-2</c:v>
                </c:pt>
                <c:pt idx="66814">
                  <c:v>4.17972E-2</c:v>
                </c:pt>
                <c:pt idx="66815">
                  <c:v>4.0251799999999997E-2</c:v>
                </c:pt>
                <c:pt idx="66816">
                  <c:v>3.8899700000000002E-2</c:v>
                </c:pt>
                <c:pt idx="66817">
                  <c:v>3.7387900000000002E-2</c:v>
                </c:pt>
                <c:pt idx="66818">
                  <c:v>3.60025E-2</c:v>
                </c:pt>
                <c:pt idx="66819">
                  <c:v>3.4257000000000003E-2</c:v>
                </c:pt>
                <c:pt idx="66820">
                  <c:v>3.2879600000000002E-2</c:v>
                </c:pt>
                <c:pt idx="66821">
                  <c:v>3.1302900000000002E-2</c:v>
                </c:pt>
                <c:pt idx="66822">
                  <c:v>2.98292E-2</c:v>
                </c:pt>
                <c:pt idx="66823">
                  <c:v>2.8284400000000001E-2</c:v>
                </c:pt>
                <c:pt idx="66824">
                  <c:v>2.6443899999999999E-2</c:v>
                </c:pt>
                <c:pt idx="66825">
                  <c:v>2.4975899999999999E-2</c:v>
                </c:pt>
                <c:pt idx="66826">
                  <c:v>2.3372500000000001E-2</c:v>
                </c:pt>
                <c:pt idx="66827">
                  <c:v>2.1886300000000001E-2</c:v>
                </c:pt>
                <c:pt idx="66828">
                  <c:v>1.9923900000000001E-2</c:v>
                </c:pt>
                <c:pt idx="66829">
                  <c:v>1.8276500000000001E-2</c:v>
                </c:pt>
                <c:pt idx="66830">
                  <c:v>1.65732E-2</c:v>
                </c:pt>
                <c:pt idx="66831">
                  <c:v>1.47741E-2</c:v>
                </c:pt>
                <c:pt idx="66832">
                  <c:v>1.29985E-2</c:v>
                </c:pt>
                <c:pt idx="66833">
                  <c:v>1.1072200000000001E-2</c:v>
                </c:pt>
                <c:pt idx="66834">
                  <c:v>9.1950699999999996E-3</c:v>
                </c:pt>
                <c:pt idx="66835">
                  <c:v>7.3299799999999998E-3</c:v>
                </c:pt>
                <c:pt idx="66836">
                  <c:v>5.49542E-3</c:v>
                </c:pt>
                <c:pt idx="66837">
                  <c:v>3.5665699999999998E-3</c:v>
                </c:pt>
                <c:pt idx="66838">
                  <c:v>1.8888399999999999E-3</c:v>
                </c:pt>
                <c:pt idx="66839">
                  <c:v>-2.5680800000000003E-4</c:v>
                </c:pt>
                <c:pt idx="66840">
                  <c:v>-2.02052E-3</c:v>
                </c:pt>
                <c:pt idx="66841">
                  <c:v>-4.1380399999999999E-3</c:v>
                </c:pt>
                <c:pt idx="66842">
                  <c:v>-5.8612300000000003E-3</c:v>
                </c:pt>
                <c:pt idx="66843">
                  <c:v>-7.7919299999999999E-3</c:v>
                </c:pt>
                <c:pt idx="66844">
                  <c:v>-9.8393700000000001E-3</c:v>
                </c:pt>
                <c:pt idx="66845">
                  <c:v>-1.16615E-2</c:v>
                </c:pt>
                <c:pt idx="66846">
                  <c:v>-1.36332E-2</c:v>
                </c:pt>
                <c:pt idx="66847">
                  <c:v>-1.5573999999999999E-2</c:v>
                </c:pt>
                <c:pt idx="66848">
                  <c:v>-1.75733E-2</c:v>
                </c:pt>
                <c:pt idx="66849">
                  <c:v>-1.9455E-2</c:v>
                </c:pt>
                <c:pt idx="66850">
                  <c:v>-2.13882E-2</c:v>
                </c:pt>
                <c:pt idx="66851">
                  <c:v>-2.3354699999999999E-2</c:v>
                </c:pt>
                <c:pt idx="66852">
                  <c:v>-2.5417499999999999E-2</c:v>
                </c:pt>
                <c:pt idx="66853">
                  <c:v>-2.72015E-2</c:v>
                </c:pt>
                <c:pt idx="66854">
                  <c:v>-2.9229000000000002E-2</c:v>
                </c:pt>
                <c:pt idx="66855">
                  <c:v>-3.1127100000000001E-2</c:v>
                </c:pt>
                <c:pt idx="66856">
                  <c:v>-3.3019600000000003E-2</c:v>
                </c:pt>
                <c:pt idx="66857">
                  <c:v>-3.4999700000000002E-2</c:v>
                </c:pt>
                <c:pt idx="66858">
                  <c:v>-3.6765300000000001E-2</c:v>
                </c:pt>
                <c:pt idx="66859">
                  <c:v>-3.8622400000000001E-2</c:v>
                </c:pt>
                <c:pt idx="66860">
                  <c:v>-4.0646599999999998E-2</c:v>
                </c:pt>
                <c:pt idx="66861">
                  <c:v>-4.2346300000000003E-2</c:v>
                </c:pt>
                <c:pt idx="66862">
                  <c:v>-4.40696E-2</c:v>
                </c:pt>
                <c:pt idx="66863">
                  <c:v>-4.60239E-2</c:v>
                </c:pt>
                <c:pt idx="66864">
                  <c:v>-4.7720600000000002E-2</c:v>
                </c:pt>
                <c:pt idx="66865">
                  <c:v>-4.9609800000000003E-2</c:v>
                </c:pt>
                <c:pt idx="66866">
                  <c:v>-5.1400599999999998E-2</c:v>
                </c:pt>
                <c:pt idx="66867">
                  <c:v>-5.3038500000000002E-2</c:v>
                </c:pt>
                <c:pt idx="66868">
                  <c:v>-5.4779000000000001E-2</c:v>
                </c:pt>
                <c:pt idx="66869">
                  <c:v>-5.6409500000000001E-2</c:v>
                </c:pt>
                <c:pt idx="66870">
                  <c:v>-5.8132799999999998E-2</c:v>
                </c:pt>
                <c:pt idx="66871">
                  <c:v>-5.99014E-2</c:v>
                </c:pt>
                <c:pt idx="66872">
                  <c:v>-6.1259599999999997E-2</c:v>
                </c:pt>
                <c:pt idx="66873">
                  <c:v>-6.3039899999999996E-2</c:v>
                </c:pt>
                <c:pt idx="66874">
                  <c:v>-6.4542600000000006E-2</c:v>
                </c:pt>
                <c:pt idx="66875">
                  <c:v>-6.6042100000000006E-2</c:v>
                </c:pt>
                <c:pt idx="66876">
                  <c:v>-6.7550499999999999E-2</c:v>
                </c:pt>
                <c:pt idx="66877">
                  <c:v>-6.8989900000000007E-2</c:v>
                </c:pt>
                <c:pt idx="66878">
                  <c:v>-7.0458800000000002E-2</c:v>
                </c:pt>
                <c:pt idx="66879">
                  <c:v>-7.1882199999999993E-2</c:v>
                </c:pt>
                <c:pt idx="66880">
                  <c:v>-7.3160500000000003E-2</c:v>
                </c:pt>
                <c:pt idx="66881">
                  <c:v>-7.4302999999999994E-2</c:v>
                </c:pt>
                <c:pt idx="66882">
                  <c:v>-7.5885099999999997E-2</c:v>
                </c:pt>
                <c:pt idx="66883">
                  <c:v>-7.7091599999999996E-2</c:v>
                </c:pt>
                <c:pt idx="66884">
                  <c:v>-7.8298499999999993E-2</c:v>
                </c:pt>
                <c:pt idx="66885">
                  <c:v>-7.9484200000000005E-2</c:v>
                </c:pt>
                <c:pt idx="66886">
                  <c:v>-8.0577800000000005E-2</c:v>
                </c:pt>
                <c:pt idx="66887">
                  <c:v>-8.1989500000000007E-2</c:v>
                </c:pt>
                <c:pt idx="66888">
                  <c:v>-8.2832100000000006E-2</c:v>
                </c:pt>
                <c:pt idx="66889">
                  <c:v>-8.4010699999999994E-2</c:v>
                </c:pt>
                <c:pt idx="66890">
                  <c:v>-8.5004200000000002E-2</c:v>
                </c:pt>
                <c:pt idx="66891">
                  <c:v>-8.5994699999999993E-2</c:v>
                </c:pt>
                <c:pt idx="66892">
                  <c:v>-8.6908299999999994E-2</c:v>
                </c:pt>
                <c:pt idx="66893">
                  <c:v>-8.7887999999999994E-2</c:v>
                </c:pt>
                <c:pt idx="66894">
                  <c:v>-8.8640099999999999E-2</c:v>
                </c:pt>
                <c:pt idx="66895">
                  <c:v>-8.9425199999999996E-2</c:v>
                </c:pt>
                <c:pt idx="66896">
                  <c:v>-9.0176000000000006E-2</c:v>
                </c:pt>
                <c:pt idx="66897">
                  <c:v>-9.0845200000000001E-2</c:v>
                </c:pt>
                <c:pt idx="66898">
                  <c:v>-9.1607999999999995E-2</c:v>
                </c:pt>
                <c:pt idx="66899">
                  <c:v>-9.2062000000000005E-2</c:v>
                </c:pt>
                <c:pt idx="66900">
                  <c:v>-9.2667200000000005E-2</c:v>
                </c:pt>
                <c:pt idx="66901">
                  <c:v>-9.2978400000000003E-2</c:v>
                </c:pt>
                <c:pt idx="66902">
                  <c:v>-9.3570899999999999E-2</c:v>
                </c:pt>
                <c:pt idx="66903">
                  <c:v>-9.3862799999999996E-2</c:v>
                </c:pt>
                <c:pt idx="66904">
                  <c:v>-9.4202499999999995E-2</c:v>
                </c:pt>
                <c:pt idx="66905">
                  <c:v>-9.4518400000000002E-2</c:v>
                </c:pt>
                <c:pt idx="66906">
                  <c:v>-9.4752299999999998E-2</c:v>
                </c:pt>
                <c:pt idx="66907">
                  <c:v>-9.4897700000000001E-2</c:v>
                </c:pt>
                <c:pt idx="66908">
                  <c:v>-9.49855E-2</c:v>
                </c:pt>
                <c:pt idx="66909">
                  <c:v>-9.5123799999999994E-2</c:v>
                </c:pt>
                <c:pt idx="66910">
                  <c:v>-9.5232999999999998E-2</c:v>
                </c:pt>
                <c:pt idx="66911">
                  <c:v>-9.5227400000000004E-2</c:v>
                </c:pt>
                <c:pt idx="66912">
                  <c:v>-9.4988900000000001E-2</c:v>
                </c:pt>
                <c:pt idx="66913">
                  <c:v>-9.4979400000000005E-2</c:v>
                </c:pt>
                <c:pt idx="66914">
                  <c:v>-9.4768699999999997E-2</c:v>
                </c:pt>
                <c:pt idx="66915">
                  <c:v>-9.4534199999999999E-2</c:v>
                </c:pt>
                <c:pt idx="66916">
                  <c:v>-9.4156699999999996E-2</c:v>
                </c:pt>
                <c:pt idx="66917">
                  <c:v>-9.3853699999999998E-2</c:v>
                </c:pt>
                <c:pt idx="66918">
                  <c:v>-9.3500700000000006E-2</c:v>
                </c:pt>
                <c:pt idx="66919">
                  <c:v>-9.3065999999999996E-2</c:v>
                </c:pt>
                <c:pt idx="66920">
                  <c:v>-9.2557700000000007E-2</c:v>
                </c:pt>
                <c:pt idx="66921">
                  <c:v>-9.1947699999999993E-2</c:v>
                </c:pt>
                <c:pt idx="66922">
                  <c:v>-9.1402200000000003E-2</c:v>
                </c:pt>
                <c:pt idx="66923">
                  <c:v>-9.0709399999999996E-2</c:v>
                </c:pt>
                <c:pt idx="66924">
                  <c:v>-9.0063599999999994E-2</c:v>
                </c:pt>
                <c:pt idx="66925">
                  <c:v>-8.9254E-2</c:v>
                </c:pt>
                <c:pt idx="66926">
                  <c:v>-8.8391700000000004E-2</c:v>
                </c:pt>
                <c:pt idx="66927">
                  <c:v>-8.7644700000000006E-2</c:v>
                </c:pt>
                <c:pt idx="66928">
                  <c:v>-8.6635500000000004E-2</c:v>
                </c:pt>
                <c:pt idx="66929">
                  <c:v>-8.5789900000000002E-2</c:v>
                </c:pt>
                <c:pt idx="66930">
                  <c:v>-8.4624400000000002E-2</c:v>
                </c:pt>
                <c:pt idx="66931">
                  <c:v>-8.3604700000000004E-2</c:v>
                </c:pt>
                <c:pt idx="66932">
                  <c:v>-8.2514199999999996E-2</c:v>
                </c:pt>
                <c:pt idx="66933">
                  <c:v>-8.1386899999999998E-2</c:v>
                </c:pt>
                <c:pt idx="66934">
                  <c:v>-8.0194799999999997E-2</c:v>
                </c:pt>
                <c:pt idx="66935">
                  <c:v>-7.8911599999999998E-2</c:v>
                </c:pt>
                <c:pt idx="66936">
                  <c:v>-7.7612500000000001E-2</c:v>
                </c:pt>
                <c:pt idx="66937">
                  <c:v>-7.6277800000000007E-2</c:v>
                </c:pt>
                <c:pt idx="66938">
                  <c:v>-7.4936500000000003E-2</c:v>
                </c:pt>
                <c:pt idx="66939">
                  <c:v>-7.3519200000000007E-2</c:v>
                </c:pt>
                <c:pt idx="66940">
                  <c:v>-7.1978700000000007E-2</c:v>
                </c:pt>
                <c:pt idx="66941">
                  <c:v>-7.0591200000000007E-2</c:v>
                </c:pt>
                <c:pt idx="66942">
                  <c:v>-6.9019200000000003E-2</c:v>
                </c:pt>
                <c:pt idx="66943">
                  <c:v>-6.7570099999999994E-2</c:v>
                </c:pt>
                <c:pt idx="66944">
                  <c:v>-6.6005999999999995E-2</c:v>
                </c:pt>
                <c:pt idx="66945">
                  <c:v>-6.4328899999999994E-2</c:v>
                </c:pt>
                <c:pt idx="66946">
                  <c:v>-6.2756599999999996E-2</c:v>
                </c:pt>
                <c:pt idx="66947">
                  <c:v>-6.1106800000000003E-2</c:v>
                </c:pt>
                <c:pt idx="66948">
                  <c:v>-5.94849E-2</c:v>
                </c:pt>
                <c:pt idx="66949">
                  <c:v>-5.7685399999999998E-2</c:v>
                </c:pt>
                <c:pt idx="66950">
                  <c:v>-5.5924300000000003E-2</c:v>
                </c:pt>
                <c:pt idx="66951">
                  <c:v>-5.4094799999999998E-2</c:v>
                </c:pt>
                <c:pt idx="66952">
                  <c:v>-5.23343E-2</c:v>
                </c:pt>
                <c:pt idx="66953">
                  <c:v>-5.03382E-2</c:v>
                </c:pt>
                <c:pt idx="66954">
                  <c:v>-4.8512899999999998E-2</c:v>
                </c:pt>
                <c:pt idx="66955">
                  <c:v>-4.6625699999999999E-2</c:v>
                </c:pt>
                <c:pt idx="66956">
                  <c:v>-4.4607899999999999E-2</c:v>
                </c:pt>
                <c:pt idx="66957">
                  <c:v>-4.2587699999999999E-2</c:v>
                </c:pt>
                <c:pt idx="66958">
                  <c:v>-4.06001E-2</c:v>
                </c:pt>
                <c:pt idx="66959">
                  <c:v>-3.8587200000000002E-2</c:v>
                </c:pt>
                <c:pt idx="66960">
                  <c:v>-3.64943E-2</c:v>
                </c:pt>
                <c:pt idx="66961">
                  <c:v>-3.4543400000000002E-2</c:v>
                </c:pt>
                <c:pt idx="66962">
                  <c:v>-3.2378200000000003E-2</c:v>
                </c:pt>
                <c:pt idx="66963">
                  <c:v>-3.0352500000000001E-2</c:v>
                </c:pt>
                <c:pt idx="66964">
                  <c:v>-2.8264000000000001E-2</c:v>
                </c:pt>
                <c:pt idx="66965">
                  <c:v>-2.6119099999999999E-2</c:v>
                </c:pt>
                <c:pt idx="66966">
                  <c:v>-2.41864E-2</c:v>
                </c:pt>
                <c:pt idx="66967">
                  <c:v>-2.19285E-2</c:v>
                </c:pt>
                <c:pt idx="66968">
                  <c:v>-1.9841600000000001E-2</c:v>
                </c:pt>
                <c:pt idx="66969">
                  <c:v>-1.76831E-2</c:v>
                </c:pt>
                <c:pt idx="66970">
                  <c:v>-1.56098E-2</c:v>
                </c:pt>
                <c:pt idx="66971">
                  <c:v>-1.35782E-2</c:v>
                </c:pt>
                <c:pt idx="66972">
                  <c:v>-1.12944E-2</c:v>
                </c:pt>
                <c:pt idx="66973">
                  <c:v>-9.1037700000000006E-3</c:v>
                </c:pt>
                <c:pt idx="66974">
                  <c:v>-7.01872E-3</c:v>
                </c:pt>
                <c:pt idx="66975">
                  <c:v>-4.8623E-3</c:v>
                </c:pt>
                <c:pt idx="66976">
                  <c:v>-2.5703700000000002E-3</c:v>
                </c:pt>
                <c:pt idx="66977">
                  <c:v>-3.8486100000000001E-4</c:v>
                </c:pt>
                <c:pt idx="66978">
                  <c:v>1.79335E-3</c:v>
                </c:pt>
                <c:pt idx="66979">
                  <c:v>3.9872700000000002E-3</c:v>
                </c:pt>
                <c:pt idx="66980">
                  <c:v>6.1762600000000003E-3</c:v>
                </c:pt>
                <c:pt idx="66981">
                  <c:v>8.4943499999999995E-3</c:v>
                </c:pt>
                <c:pt idx="66982">
                  <c:v>1.05941E-2</c:v>
                </c:pt>
                <c:pt idx="66983">
                  <c:v>1.28299E-2</c:v>
                </c:pt>
                <c:pt idx="66984">
                  <c:v>1.4858E-2</c:v>
                </c:pt>
                <c:pt idx="66985">
                  <c:v>1.7300200000000002E-2</c:v>
                </c:pt>
                <c:pt idx="66986">
                  <c:v>1.9337099999999999E-2</c:v>
                </c:pt>
                <c:pt idx="66987">
                  <c:v>2.1762199999999999E-2</c:v>
                </c:pt>
                <c:pt idx="66988">
                  <c:v>2.3587400000000001E-2</c:v>
                </c:pt>
                <c:pt idx="66989">
                  <c:v>2.6021699999999998E-2</c:v>
                </c:pt>
                <c:pt idx="66990">
                  <c:v>2.8112700000000001E-2</c:v>
                </c:pt>
                <c:pt idx="66991">
                  <c:v>3.0358400000000001E-2</c:v>
                </c:pt>
                <c:pt idx="66992">
                  <c:v>3.245E-2</c:v>
                </c:pt>
                <c:pt idx="66993">
                  <c:v>3.4557200000000003E-2</c:v>
                </c:pt>
                <c:pt idx="66994">
                  <c:v>3.6858500000000002E-2</c:v>
                </c:pt>
                <c:pt idx="66995">
                  <c:v>3.8876099999999997E-2</c:v>
                </c:pt>
                <c:pt idx="66996">
                  <c:v>4.1216999999999997E-2</c:v>
                </c:pt>
                <c:pt idx="66997">
                  <c:v>4.2936500000000002E-2</c:v>
                </c:pt>
                <c:pt idx="66998">
                  <c:v>4.5344700000000002E-2</c:v>
                </c:pt>
                <c:pt idx="66999">
                  <c:v>4.7147700000000001E-2</c:v>
                </c:pt>
                <c:pt idx="67000">
                  <c:v>4.92253E-2</c:v>
                </c:pt>
                <c:pt idx="67001">
                  <c:v>5.1230600000000001E-2</c:v>
                </c:pt>
                <c:pt idx="67002">
                  <c:v>5.2962200000000001E-2</c:v>
                </c:pt>
                <c:pt idx="67003">
                  <c:v>5.5239099999999999E-2</c:v>
                </c:pt>
                <c:pt idx="67004">
                  <c:v>5.6799599999999999E-2</c:v>
                </c:pt>
                <c:pt idx="67005">
                  <c:v>5.8904499999999999E-2</c:v>
                </c:pt>
                <c:pt idx="67006">
                  <c:v>6.0591399999999997E-2</c:v>
                </c:pt>
                <c:pt idx="67007">
                  <c:v>6.2651200000000004E-2</c:v>
                </c:pt>
                <c:pt idx="67008">
                  <c:v>6.4514799999999997E-2</c:v>
                </c:pt>
                <c:pt idx="67009">
                  <c:v>6.6238900000000003E-2</c:v>
                </c:pt>
                <c:pt idx="67010">
                  <c:v>6.8015199999999998E-2</c:v>
                </c:pt>
                <c:pt idx="67011">
                  <c:v>6.9783999999999999E-2</c:v>
                </c:pt>
                <c:pt idx="67012">
                  <c:v>7.1651300000000001E-2</c:v>
                </c:pt>
                <c:pt idx="67013">
                  <c:v>7.3247499999999993E-2</c:v>
                </c:pt>
                <c:pt idx="67014">
                  <c:v>7.4967199999999998E-2</c:v>
                </c:pt>
                <c:pt idx="67015">
                  <c:v>7.6448000000000002E-2</c:v>
                </c:pt>
                <c:pt idx="67016">
                  <c:v>7.8286499999999995E-2</c:v>
                </c:pt>
                <c:pt idx="67017">
                  <c:v>7.9646599999999998E-2</c:v>
                </c:pt>
                <c:pt idx="67018">
                  <c:v>8.1325400000000006E-2</c:v>
                </c:pt>
                <c:pt idx="67019">
                  <c:v>8.2720600000000005E-2</c:v>
                </c:pt>
                <c:pt idx="67020">
                  <c:v>8.4204399999999999E-2</c:v>
                </c:pt>
                <c:pt idx="67021">
                  <c:v>8.5672700000000004E-2</c:v>
                </c:pt>
                <c:pt idx="67022">
                  <c:v>8.6705199999999996E-2</c:v>
                </c:pt>
                <c:pt idx="67023">
                  <c:v>8.8443800000000003E-2</c:v>
                </c:pt>
                <c:pt idx="67024">
                  <c:v>8.9288699999999999E-2</c:v>
                </c:pt>
                <c:pt idx="67025">
                  <c:v>9.0875800000000007E-2</c:v>
                </c:pt>
                <c:pt idx="67026">
                  <c:v>9.1599399999999997E-2</c:v>
                </c:pt>
                <c:pt idx="67027">
                  <c:v>9.3089099999999994E-2</c:v>
                </c:pt>
                <c:pt idx="67028">
                  <c:v>9.4129299999999999E-2</c:v>
                </c:pt>
              </c:numCache>
            </c:numRef>
          </c:yVal>
          <c:smooth val="1"/>
          <c:extLst>
            <c:ext xmlns:c16="http://schemas.microsoft.com/office/drawing/2014/chart" uri="{C3380CC4-5D6E-409C-BE32-E72D297353CC}">
              <c16:uniqueId val="{00000000-8006-463F-B7C5-4792CB3EEC5B}"/>
            </c:ext>
          </c:extLst>
        </c:ser>
        <c:ser>
          <c:idx val="0"/>
          <c:order val="1"/>
          <c:tx>
            <c:v>Simulate with profile</c:v>
          </c:tx>
          <c:spPr>
            <a:ln w="15875">
              <a:solidFill>
                <a:schemeClr val="accent1">
                  <a:shade val="95000"/>
                  <a:satMod val="105000"/>
                  <a:alpha val="70000"/>
                </a:schemeClr>
              </a:solidFill>
              <a:prstDash val="solid"/>
            </a:ln>
          </c:spPr>
          <c:marker>
            <c:symbol val="none"/>
          </c:marker>
          <c:xVal>
            <c:numRef>
              <c:f>trial2_p1!$D$5:$D$461</c:f>
              <c:numCache>
                <c:formatCode>General</c:formatCode>
                <c:ptCount val="457"/>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pt idx="431">
                  <c:v>36.115989714285703</c:v>
                </c:pt>
                <c:pt idx="432">
                  <c:v>36.195145142857129</c:v>
                </c:pt>
                <c:pt idx="433">
                  <c:v>36.274300571428554</c:v>
                </c:pt>
                <c:pt idx="434">
                  <c:v>36.35345599999998</c:v>
                </c:pt>
                <c:pt idx="435">
                  <c:v>36.432611428571406</c:v>
                </c:pt>
                <c:pt idx="436">
                  <c:v>36.511766857142831</c:v>
                </c:pt>
                <c:pt idx="437">
                  <c:v>36.590922285714257</c:v>
                </c:pt>
                <c:pt idx="438">
                  <c:v>36.670077714285682</c:v>
                </c:pt>
                <c:pt idx="439">
                  <c:v>36.749233142857108</c:v>
                </c:pt>
                <c:pt idx="440">
                  <c:v>36.828388571428533</c:v>
                </c:pt>
                <c:pt idx="441">
                  <c:v>36.907543999999959</c:v>
                </c:pt>
                <c:pt idx="442">
                  <c:v>36.986699428571384</c:v>
                </c:pt>
                <c:pt idx="443">
                  <c:v>37.06585485714281</c:v>
                </c:pt>
                <c:pt idx="444">
                  <c:v>37.145010285714235</c:v>
                </c:pt>
                <c:pt idx="445">
                  <c:v>37.224165714285661</c:v>
                </c:pt>
                <c:pt idx="446">
                  <c:v>37.303321142857087</c:v>
                </c:pt>
                <c:pt idx="447">
                  <c:v>37.382476571428512</c:v>
                </c:pt>
                <c:pt idx="448">
                  <c:v>37.461631999999938</c:v>
                </c:pt>
                <c:pt idx="449">
                  <c:v>37.540787428571363</c:v>
                </c:pt>
                <c:pt idx="450">
                  <c:v>37.619942857142789</c:v>
                </c:pt>
                <c:pt idx="451">
                  <c:v>37.699098285714214</c:v>
                </c:pt>
                <c:pt idx="452">
                  <c:v>37.77825371428564</c:v>
                </c:pt>
                <c:pt idx="453">
                  <c:v>37.857409142857065</c:v>
                </c:pt>
                <c:pt idx="454">
                  <c:v>37.936564571428491</c:v>
                </c:pt>
                <c:pt idx="455">
                  <c:v>38.015719999999916</c:v>
                </c:pt>
                <c:pt idx="456">
                  <c:v>38.094875428571342</c:v>
                </c:pt>
              </c:numCache>
            </c:numRef>
          </c:xVal>
          <c:yVal>
            <c:numRef>
              <c:f>trial2_p1!$C$5:$C$461</c:f>
              <c:numCache>
                <c:formatCode>General</c:formatCode>
                <c:ptCount val="457"/>
                <c:pt idx="0">
                  <c:v>0</c:v>
                </c:pt>
                <c:pt idx="1">
                  <c:v>0</c:v>
                </c:pt>
                <c:pt idx="2">
                  <c:v>0</c:v>
                </c:pt>
                <c:pt idx="3">
                  <c:v>0</c:v>
                </c:pt>
                <c:pt idx="4">
                  <c:v>5.707875647668394E-3</c:v>
                </c:pt>
                <c:pt idx="5">
                  <c:v>8.4804922279792735E-2</c:v>
                </c:pt>
                <c:pt idx="6">
                  <c:v>6.8688082901554398E-2</c:v>
                </c:pt>
                <c:pt idx="7">
                  <c:v>-2.8406476683937823E-2</c:v>
                </c:pt>
                <c:pt idx="8">
                  <c:v>-8.1595336787564768E-2</c:v>
                </c:pt>
                <c:pt idx="9">
                  <c:v>-0.13010181347150257</c:v>
                </c:pt>
                <c:pt idx="10">
                  <c:v>-0.14222538860103628</c:v>
                </c:pt>
                <c:pt idx="11">
                  <c:v>4.3225388601036266E-2</c:v>
                </c:pt>
                <c:pt idx="12">
                  <c:v>0.15909248704663212</c:v>
                </c:pt>
                <c:pt idx="13">
                  <c:v>6.8925906735751288E-2</c:v>
                </c:pt>
                <c:pt idx="14">
                  <c:v>-7.1290155440414504E-2</c:v>
                </c:pt>
                <c:pt idx="15">
                  <c:v>-0.10856295336787564</c:v>
                </c:pt>
                <c:pt idx="16">
                  <c:v>2.1673264248704666E-2</c:v>
                </c:pt>
                <c:pt idx="17">
                  <c:v>0.1432839378238342</c:v>
                </c:pt>
                <c:pt idx="18">
                  <c:v>7.1535751295336791E-2</c:v>
                </c:pt>
                <c:pt idx="19">
                  <c:v>-9.1952849740932638E-2</c:v>
                </c:pt>
                <c:pt idx="20">
                  <c:v>-0.12754248704663212</c:v>
                </c:pt>
                <c:pt idx="21">
                  <c:v>2.3453238341968911E-3</c:v>
                </c:pt>
                <c:pt idx="22">
                  <c:v>0.13659170984455959</c:v>
                </c:pt>
                <c:pt idx="23">
                  <c:v>7.404792746113989E-2</c:v>
                </c:pt>
                <c:pt idx="24">
                  <c:v>-3.414818652849741E-2</c:v>
                </c:pt>
                <c:pt idx="25">
                  <c:v>-8.4255181347150265E-2</c:v>
                </c:pt>
                <c:pt idx="26">
                  <c:v>-3.4588601036269429E-2</c:v>
                </c:pt>
                <c:pt idx="27">
                  <c:v>6.0296373056994819E-2</c:v>
                </c:pt>
                <c:pt idx="28">
                  <c:v>7.3660880829015549E-2</c:v>
                </c:pt>
                <c:pt idx="29">
                  <c:v>-8.4995336787564765E-3</c:v>
                </c:pt>
                <c:pt idx="30">
                  <c:v>-3.8748963730569949E-2</c:v>
                </c:pt>
                <c:pt idx="31">
                  <c:v>-1.8759300518134715E-2</c:v>
                </c:pt>
                <c:pt idx="32">
                  <c:v>4.8342487046632125E-2</c:v>
                </c:pt>
                <c:pt idx="33">
                  <c:v>-4.8170984455958556E-2</c:v>
                </c:pt>
                <c:pt idx="34">
                  <c:v>-5.4108031088082903E-2</c:v>
                </c:pt>
                <c:pt idx="35">
                  <c:v>4.3174093264248703E-2</c:v>
                </c:pt>
                <c:pt idx="36">
                  <c:v>3.2906217616580309E-2</c:v>
                </c:pt>
                <c:pt idx="37">
                  <c:v>2.584613989637306E-2</c:v>
                </c:pt>
                <c:pt idx="38">
                  <c:v>-2.3610362694300519E-2</c:v>
                </c:pt>
                <c:pt idx="39">
                  <c:v>-4.222305699481866E-2</c:v>
                </c:pt>
                <c:pt idx="40">
                  <c:v>-2.8201295336787564E-2</c:v>
                </c:pt>
                <c:pt idx="41">
                  <c:v>4.2624093264248701E-2</c:v>
                </c:pt>
                <c:pt idx="42">
                  <c:v>7.2147927461139891E-2</c:v>
                </c:pt>
                <c:pt idx="43">
                  <c:v>-3.53720207253886E-2</c:v>
                </c:pt>
                <c:pt idx="44">
                  <c:v>-4.3641968911917101E-2</c:v>
                </c:pt>
                <c:pt idx="45">
                  <c:v>-9.7318134715025911E-3</c:v>
                </c:pt>
                <c:pt idx="46">
                  <c:v>-2.5672279792746111E-2</c:v>
                </c:pt>
                <c:pt idx="47">
                  <c:v>1.0276062176165803E-2</c:v>
                </c:pt>
                <c:pt idx="48">
                  <c:v>3.7525906735751291E-2</c:v>
                </c:pt>
                <c:pt idx="49">
                  <c:v>-1.5116917098445596E-2</c:v>
                </c:pt>
                <c:pt idx="50">
                  <c:v>7.9952849740932645E-3</c:v>
                </c:pt>
                <c:pt idx="51">
                  <c:v>2.1086606217616582E-2</c:v>
                </c:pt>
                <c:pt idx="52">
                  <c:v>2.9395595854922279E-2</c:v>
                </c:pt>
                <c:pt idx="53">
                  <c:v>-2.6268134715025905E-2</c:v>
                </c:pt>
                <c:pt idx="54">
                  <c:v>-0.10369948186528496</c:v>
                </c:pt>
                <c:pt idx="55">
                  <c:v>-5.9190932642487044E-2</c:v>
                </c:pt>
                <c:pt idx="56">
                  <c:v>9.6460103626943017E-2</c:v>
                </c:pt>
                <c:pt idx="57">
                  <c:v>8.9795595854922278E-2</c:v>
                </c:pt>
                <c:pt idx="58">
                  <c:v>-4.4482383419689124E-2</c:v>
                </c:pt>
                <c:pt idx="59">
                  <c:v>-8.797253886010363E-2</c:v>
                </c:pt>
                <c:pt idx="60">
                  <c:v>-3.7698704663212436E-2</c:v>
                </c:pt>
                <c:pt idx="61">
                  <c:v>0.10289740932642488</c:v>
                </c:pt>
                <c:pt idx="62">
                  <c:v>5.845025906735752E-2</c:v>
                </c:pt>
                <c:pt idx="63">
                  <c:v>-5.8869689119170985E-3</c:v>
                </c:pt>
                <c:pt idx="64">
                  <c:v>-9.9129274611398963E-2</c:v>
                </c:pt>
                <c:pt idx="65">
                  <c:v>-7.2172797927461133E-2</c:v>
                </c:pt>
                <c:pt idx="66">
                  <c:v>2.1352979274611401E-2</c:v>
                </c:pt>
                <c:pt idx="67">
                  <c:v>9.974792746113989E-2</c:v>
                </c:pt>
                <c:pt idx="68">
                  <c:v>5.0737305699481858E-2</c:v>
                </c:pt>
                <c:pt idx="69">
                  <c:v>-5.6661658031088087E-2</c:v>
                </c:pt>
                <c:pt idx="70">
                  <c:v>-6.6102331606217618E-2</c:v>
                </c:pt>
                <c:pt idx="71">
                  <c:v>1.3737849740932643E-2</c:v>
                </c:pt>
                <c:pt idx="72">
                  <c:v>6.3363989637305704E-2</c:v>
                </c:pt>
                <c:pt idx="73">
                  <c:v>6.7154404145077728E-2</c:v>
                </c:pt>
                <c:pt idx="74">
                  <c:v>-2.809481865284974E-2</c:v>
                </c:pt>
                <c:pt idx="75">
                  <c:v>-0.12997072538860105</c:v>
                </c:pt>
                <c:pt idx="76">
                  <c:v>-7.2453626943005181E-2</c:v>
                </c:pt>
                <c:pt idx="77">
                  <c:v>0.17205466321243523</c:v>
                </c:pt>
                <c:pt idx="78">
                  <c:v>0.15555362694300517</c:v>
                </c:pt>
                <c:pt idx="79">
                  <c:v>-9.366709844559587E-2</c:v>
                </c:pt>
                <c:pt idx="80">
                  <c:v>-0.17825466321243522</c:v>
                </c:pt>
                <c:pt idx="81">
                  <c:v>2.9634974093264248E-2</c:v>
                </c:pt>
                <c:pt idx="82">
                  <c:v>0.15748886010362695</c:v>
                </c:pt>
                <c:pt idx="83">
                  <c:v>6.3416580310880826E-3</c:v>
                </c:pt>
                <c:pt idx="84">
                  <c:v>-1.3482823834196892E-2</c:v>
                </c:pt>
                <c:pt idx="85">
                  <c:v>-7.3997668393782384E-2</c:v>
                </c:pt>
                <c:pt idx="86">
                  <c:v>3.0313989637305701E-2</c:v>
                </c:pt>
                <c:pt idx="87">
                  <c:v>8.0401036269430057E-2</c:v>
                </c:pt>
                <c:pt idx="88">
                  <c:v>3.6400518134715024E-2</c:v>
                </c:pt>
                <c:pt idx="89">
                  <c:v>-8.7022797927461138E-3</c:v>
                </c:pt>
                <c:pt idx="90">
                  <c:v>-5.6541709844559584E-2</c:v>
                </c:pt>
                <c:pt idx="91">
                  <c:v>-1.0886632124352331E-2</c:v>
                </c:pt>
                <c:pt idx="92">
                  <c:v>2.2540077720207254E-2</c:v>
                </c:pt>
                <c:pt idx="93">
                  <c:v>4.1549740932642486E-2</c:v>
                </c:pt>
                <c:pt idx="94">
                  <c:v>1.1535595854922281E-2</c:v>
                </c:pt>
                <c:pt idx="95">
                  <c:v>-4.5009844559585489E-2</c:v>
                </c:pt>
                <c:pt idx="96">
                  <c:v>-9.561191709844559E-2</c:v>
                </c:pt>
                <c:pt idx="97">
                  <c:v>-6.2011658031088081E-2</c:v>
                </c:pt>
                <c:pt idx="98">
                  <c:v>-5.4363989637305704E-3</c:v>
                </c:pt>
                <c:pt idx="99">
                  <c:v>-8.5139119170984448E-3</c:v>
                </c:pt>
                <c:pt idx="100">
                  <c:v>-2.9294559585492229E-2</c:v>
                </c:pt>
                <c:pt idx="101">
                  <c:v>-4.0629274611398966E-2</c:v>
                </c:pt>
                <c:pt idx="102">
                  <c:v>-0.34144559585492229</c:v>
                </c:pt>
                <c:pt idx="103">
                  <c:v>0.39145854922279794</c:v>
                </c:pt>
                <c:pt idx="104">
                  <c:v>0.43124870466321241</c:v>
                </c:pt>
                <c:pt idx="105">
                  <c:v>3.5827202072538859E-2</c:v>
                </c:pt>
                <c:pt idx="106">
                  <c:v>-0.32238860103626943</c:v>
                </c:pt>
                <c:pt idx="107">
                  <c:v>-0.4918031088082902</c:v>
                </c:pt>
                <c:pt idx="108">
                  <c:v>-0.14652357512953368</c:v>
                </c:pt>
                <c:pt idx="109">
                  <c:v>0.48287823834196891</c:v>
                </c:pt>
                <c:pt idx="110">
                  <c:v>0.68673834196891193</c:v>
                </c:pt>
                <c:pt idx="111">
                  <c:v>1.1011943005181346E-2</c:v>
                </c:pt>
                <c:pt idx="112">
                  <c:v>-0.62548186528497407</c:v>
                </c:pt>
                <c:pt idx="113">
                  <c:v>-0.41187046632124352</c:v>
                </c:pt>
                <c:pt idx="114">
                  <c:v>0.24989766839378239</c:v>
                </c:pt>
                <c:pt idx="115">
                  <c:v>0.52152590673575128</c:v>
                </c:pt>
                <c:pt idx="116">
                  <c:v>3.0113730569948188E-2</c:v>
                </c:pt>
                <c:pt idx="117">
                  <c:v>-0.44404922279792741</c:v>
                </c:pt>
                <c:pt idx="118">
                  <c:v>-0.35520984455958549</c:v>
                </c:pt>
                <c:pt idx="119">
                  <c:v>0.2335235751295337</c:v>
                </c:pt>
                <c:pt idx="120">
                  <c:v>0.33770207253886014</c:v>
                </c:pt>
                <c:pt idx="121">
                  <c:v>0.27193523316062174</c:v>
                </c:pt>
                <c:pt idx="122">
                  <c:v>-8.7772279792746113E-2</c:v>
                </c:pt>
                <c:pt idx="123">
                  <c:v>-0.36584715025906739</c:v>
                </c:pt>
                <c:pt idx="124">
                  <c:v>-0.2775181347150259</c:v>
                </c:pt>
                <c:pt idx="125">
                  <c:v>0.1052520725388601</c:v>
                </c:pt>
                <c:pt idx="126">
                  <c:v>0.36822797927461137</c:v>
                </c:pt>
                <c:pt idx="127">
                  <c:v>0.12083264248704663</c:v>
                </c:pt>
                <c:pt idx="128">
                  <c:v>-0.10250051813471502</c:v>
                </c:pt>
                <c:pt idx="129">
                  <c:v>-0.29752072538860103</c:v>
                </c:pt>
                <c:pt idx="130">
                  <c:v>-0.11033082901554403</c:v>
                </c:pt>
                <c:pt idx="131">
                  <c:v>6.360777202072539E-3</c:v>
                </c:pt>
                <c:pt idx="132">
                  <c:v>0.12842746113989637</c:v>
                </c:pt>
                <c:pt idx="133">
                  <c:v>0.27445854922279794</c:v>
                </c:pt>
                <c:pt idx="134">
                  <c:v>9.921917098445596E-3</c:v>
                </c:pt>
                <c:pt idx="135">
                  <c:v>-3.3983937823834201E-2</c:v>
                </c:pt>
                <c:pt idx="136">
                  <c:v>-0.12586476683937822</c:v>
                </c:pt>
                <c:pt idx="137">
                  <c:v>-9.1906217616580313E-2</c:v>
                </c:pt>
                <c:pt idx="138">
                  <c:v>-7.4894041450777202E-2</c:v>
                </c:pt>
                <c:pt idx="139">
                  <c:v>9.5678238341968924E-2</c:v>
                </c:pt>
                <c:pt idx="140">
                  <c:v>0.13691683937823834</c:v>
                </c:pt>
                <c:pt idx="141">
                  <c:v>-4.0071243523316064E-2</c:v>
                </c:pt>
                <c:pt idx="142">
                  <c:v>-0.14903652849740934</c:v>
                </c:pt>
                <c:pt idx="143">
                  <c:v>-0.11092668393782384</c:v>
                </c:pt>
                <c:pt idx="144">
                  <c:v>0.12212098445595855</c:v>
                </c:pt>
                <c:pt idx="145">
                  <c:v>0.1347357512953368</c:v>
                </c:pt>
                <c:pt idx="146">
                  <c:v>9.5092227979274607E-2</c:v>
                </c:pt>
                <c:pt idx="147">
                  <c:v>-8.020777202072539E-3</c:v>
                </c:pt>
                <c:pt idx="148">
                  <c:v>-0.29165803108808291</c:v>
                </c:pt>
                <c:pt idx="149">
                  <c:v>-5.085440414507772E-2</c:v>
                </c:pt>
                <c:pt idx="150">
                  <c:v>0.20289378238341968</c:v>
                </c:pt>
                <c:pt idx="151">
                  <c:v>2.585865284974093E-2</c:v>
                </c:pt>
                <c:pt idx="152">
                  <c:v>-0.16718652849740934</c:v>
                </c:pt>
                <c:pt idx="153">
                  <c:v>-0.13756735751295338</c:v>
                </c:pt>
                <c:pt idx="154">
                  <c:v>0.12899326424870466</c:v>
                </c:pt>
                <c:pt idx="155">
                  <c:v>0.26957253886010363</c:v>
                </c:pt>
                <c:pt idx="156">
                  <c:v>0.15280829015544042</c:v>
                </c:pt>
                <c:pt idx="157">
                  <c:v>-0.16329611398963731</c:v>
                </c:pt>
                <c:pt idx="158">
                  <c:v>1.2597435233160622E-2</c:v>
                </c:pt>
                <c:pt idx="159">
                  <c:v>3.9313730569948187E-3</c:v>
                </c:pt>
                <c:pt idx="160">
                  <c:v>8.9095595854922285E-2</c:v>
                </c:pt>
                <c:pt idx="161">
                  <c:v>0.18737746113989637</c:v>
                </c:pt>
                <c:pt idx="162">
                  <c:v>-0.32544041450777206</c:v>
                </c:pt>
                <c:pt idx="163">
                  <c:v>-0.40866321243523318</c:v>
                </c:pt>
                <c:pt idx="164">
                  <c:v>0.27642227979274608</c:v>
                </c:pt>
                <c:pt idx="165">
                  <c:v>0.51408549222797928</c:v>
                </c:pt>
                <c:pt idx="166">
                  <c:v>8.1583160621761658E-2</c:v>
                </c:pt>
                <c:pt idx="167">
                  <c:v>-0.53114766839378236</c:v>
                </c:pt>
                <c:pt idx="168">
                  <c:v>-0.38636269430051812</c:v>
                </c:pt>
                <c:pt idx="169">
                  <c:v>0.21200388601036269</c:v>
                </c:pt>
                <c:pt idx="170">
                  <c:v>0.40405440414507771</c:v>
                </c:pt>
                <c:pt idx="171">
                  <c:v>7.938471502590673E-2</c:v>
                </c:pt>
                <c:pt idx="172">
                  <c:v>-0.33135233160621763</c:v>
                </c:pt>
                <c:pt idx="173">
                  <c:v>-0.33925647668393782</c:v>
                </c:pt>
                <c:pt idx="174">
                  <c:v>0.11953160621761659</c:v>
                </c:pt>
                <c:pt idx="175">
                  <c:v>0.35852072538860108</c:v>
                </c:pt>
                <c:pt idx="176">
                  <c:v>0.19234093264248706</c:v>
                </c:pt>
                <c:pt idx="177">
                  <c:v>-0.20217979274611397</c:v>
                </c:pt>
                <c:pt idx="178">
                  <c:v>-0.42035492227979276</c:v>
                </c:pt>
                <c:pt idx="179">
                  <c:v>7.9302849740932643E-2</c:v>
                </c:pt>
                <c:pt idx="180">
                  <c:v>0.41090414507772022</c:v>
                </c:pt>
                <c:pt idx="181">
                  <c:v>0.23461088082901554</c:v>
                </c:pt>
                <c:pt idx="182">
                  <c:v>-0.25940414507772019</c:v>
                </c:pt>
                <c:pt idx="183">
                  <c:v>-0.44365544041450777</c:v>
                </c:pt>
                <c:pt idx="184">
                  <c:v>-0.11157176165803108</c:v>
                </c:pt>
                <c:pt idx="185">
                  <c:v>0.47349999999999998</c:v>
                </c:pt>
                <c:pt idx="186">
                  <c:v>0.3650362694300518</c:v>
                </c:pt>
                <c:pt idx="187">
                  <c:v>-0.16763756476683939</c:v>
                </c:pt>
                <c:pt idx="188">
                  <c:v>-0.4332668393782384</c:v>
                </c:pt>
                <c:pt idx="189">
                  <c:v>-0.12516113989637304</c:v>
                </c:pt>
                <c:pt idx="190">
                  <c:v>0.24793575129533676</c:v>
                </c:pt>
                <c:pt idx="191">
                  <c:v>0.14304145077720207</c:v>
                </c:pt>
                <c:pt idx="192">
                  <c:v>-0.14762849740932643</c:v>
                </c:pt>
                <c:pt idx="193">
                  <c:v>-0.1180220207253886</c:v>
                </c:pt>
                <c:pt idx="194">
                  <c:v>3.7695336787564766E-2</c:v>
                </c:pt>
                <c:pt idx="195">
                  <c:v>0.14516761658031088</c:v>
                </c:pt>
                <c:pt idx="196">
                  <c:v>0.1212380829015544</c:v>
                </c:pt>
                <c:pt idx="197">
                  <c:v>-0.13508108808290156</c:v>
                </c:pt>
                <c:pt idx="198">
                  <c:v>-8.5564248704663212E-2</c:v>
                </c:pt>
                <c:pt idx="199">
                  <c:v>8.8211917098445586E-2</c:v>
                </c:pt>
                <c:pt idx="200">
                  <c:v>-7.413678756476684E-2</c:v>
                </c:pt>
                <c:pt idx="201">
                  <c:v>-0.15670362694300519</c:v>
                </c:pt>
                <c:pt idx="202">
                  <c:v>0.14394844559585493</c:v>
                </c:pt>
                <c:pt idx="203">
                  <c:v>0.21030233160621761</c:v>
                </c:pt>
                <c:pt idx="204">
                  <c:v>7.7223316062176167E-2</c:v>
                </c:pt>
                <c:pt idx="205">
                  <c:v>-0.1648616580310881</c:v>
                </c:pt>
                <c:pt idx="206">
                  <c:v>-0.22186373056994818</c:v>
                </c:pt>
                <c:pt idx="207">
                  <c:v>-5.6279274611398967E-3</c:v>
                </c:pt>
                <c:pt idx="208">
                  <c:v>0.20481295336787564</c:v>
                </c:pt>
                <c:pt idx="209">
                  <c:v>0.22589922279792748</c:v>
                </c:pt>
                <c:pt idx="210">
                  <c:v>3.7725388601036268E-2</c:v>
                </c:pt>
                <c:pt idx="211">
                  <c:v>-0.24381683937823834</c:v>
                </c:pt>
                <c:pt idx="212">
                  <c:v>-0.22987124352331606</c:v>
                </c:pt>
                <c:pt idx="213">
                  <c:v>4.9203108808290152E-2</c:v>
                </c:pt>
                <c:pt idx="214">
                  <c:v>0.26555440414507775</c:v>
                </c:pt>
                <c:pt idx="215">
                  <c:v>0.14232331606217616</c:v>
                </c:pt>
                <c:pt idx="216">
                  <c:v>-0.16774689119170982</c:v>
                </c:pt>
                <c:pt idx="217">
                  <c:v>-0.22009300518134714</c:v>
                </c:pt>
                <c:pt idx="218">
                  <c:v>-6.3481347150259066E-3</c:v>
                </c:pt>
                <c:pt idx="219">
                  <c:v>0.25888238341968911</c:v>
                </c:pt>
                <c:pt idx="220">
                  <c:v>0.21078652849740934</c:v>
                </c:pt>
                <c:pt idx="221">
                  <c:v>-0.32298186528497413</c:v>
                </c:pt>
                <c:pt idx="222">
                  <c:v>-0.55773575129533681</c:v>
                </c:pt>
                <c:pt idx="223">
                  <c:v>0.19453704663212437</c:v>
                </c:pt>
                <c:pt idx="224">
                  <c:v>0.62270984455958556</c:v>
                </c:pt>
                <c:pt idx="225">
                  <c:v>0.25789145077720205</c:v>
                </c:pt>
                <c:pt idx="226">
                  <c:v>-0.44757512953367878</c:v>
                </c:pt>
                <c:pt idx="227">
                  <c:v>-0.39687305699481867</c:v>
                </c:pt>
                <c:pt idx="228">
                  <c:v>8.4984455958549227E-2</c:v>
                </c:pt>
                <c:pt idx="229">
                  <c:v>0.34351813471502596</c:v>
                </c:pt>
                <c:pt idx="230">
                  <c:v>0.10824559585492229</c:v>
                </c:pt>
                <c:pt idx="231">
                  <c:v>-0.26057253886010362</c:v>
                </c:pt>
                <c:pt idx="232">
                  <c:v>-0.22518471502590673</c:v>
                </c:pt>
                <c:pt idx="233">
                  <c:v>0.14914766839378238</c:v>
                </c:pt>
                <c:pt idx="234">
                  <c:v>0.27550259067357513</c:v>
                </c:pt>
                <c:pt idx="235">
                  <c:v>9.3916839378238345E-2</c:v>
                </c:pt>
                <c:pt idx="236">
                  <c:v>-0.22913497409326425</c:v>
                </c:pt>
                <c:pt idx="237">
                  <c:v>-0.20643134715025907</c:v>
                </c:pt>
                <c:pt idx="238">
                  <c:v>4.9922020725388601E-2</c:v>
                </c:pt>
                <c:pt idx="239">
                  <c:v>0.23916554404145077</c:v>
                </c:pt>
                <c:pt idx="240">
                  <c:v>0.12990880829015544</c:v>
                </c:pt>
                <c:pt idx="241">
                  <c:v>-0.14527176165803107</c:v>
                </c:pt>
                <c:pt idx="242">
                  <c:v>-0.23243678756476685</c:v>
                </c:pt>
                <c:pt idx="243">
                  <c:v>1.6260958549222798E-2</c:v>
                </c:pt>
                <c:pt idx="244">
                  <c:v>0.19045388601036267</c:v>
                </c:pt>
                <c:pt idx="245">
                  <c:v>5.4799481865284973E-2</c:v>
                </c:pt>
                <c:pt idx="246">
                  <c:v>-9.4184974093264262E-2</c:v>
                </c:pt>
                <c:pt idx="247">
                  <c:v>-5.7905181347150267E-2</c:v>
                </c:pt>
                <c:pt idx="248">
                  <c:v>0.11359870466321244</c:v>
                </c:pt>
                <c:pt idx="249">
                  <c:v>0.15331943005181348</c:v>
                </c:pt>
                <c:pt idx="250">
                  <c:v>-0.11845699481865286</c:v>
                </c:pt>
                <c:pt idx="251">
                  <c:v>-0.31454922279792746</c:v>
                </c:pt>
                <c:pt idx="252">
                  <c:v>-0.11348886010362694</c:v>
                </c:pt>
                <c:pt idx="253">
                  <c:v>0.24295336787564767</c:v>
                </c:pt>
                <c:pt idx="254">
                  <c:v>0.27685492227979275</c:v>
                </c:pt>
                <c:pt idx="255">
                  <c:v>-9.6660362694300506E-2</c:v>
                </c:pt>
                <c:pt idx="256">
                  <c:v>-0.32307512953367873</c:v>
                </c:pt>
                <c:pt idx="257">
                  <c:v>-2.9833419689119171E-2</c:v>
                </c:pt>
                <c:pt idx="258">
                  <c:v>0.38625129533678754</c:v>
                </c:pt>
                <c:pt idx="259">
                  <c:v>0.27583937823834198</c:v>
                </c:pt>
                <c:pt idx="260">
                  <c:v>-0.47505440414507777</c:v>
                </c:pt>
                <c:pt idx="261">
                  <c:v>-0.42555181347150262</c:v>
                </c:pt>
                <c:pt idx="262">
                  <c:v>0.26763730569948191</c:v>
                </c:pt>
                <c:pt idx="263">
                  <c:v>0.4026217616580311</c:v>
                </c:pt>
                <c:pt idx="264">
                  <c:v>5.2018652849740936E-2</c:v>
                </c:pt>
                <c:pt idx="265">
                  <c:v>-0.36233160621761662</c:v>
                </c:pt>
                <c:pt idx="266">
                  <c:v>-0.18001165803108807</c:v>
                </c:pt>
                <c:pt idx="267">
                  <c:v>0.17249326424870468</c:v>
                </c:pt>
                <c:pt idx="268">
                  <c:v>0.36016839378238341</c:v>
                </c:pt>
                <c:pt idx="269">
                  <c:v>7.174870466321244E-2</c:v>
                </c:pt>
                <c:pt idx="270">
                  <c:v>-0.19424663212435234</c:v>
                </c:pt>
                <c:pt idx="271">
                  <c:v>-0.22409067357512952</c:v>
                </c:pt>
                <c:pt idx="272">
                  <c:v>-8.7937046632124358E-2</c:v>
                </c:pt>
                <c:pt idx="273">
                  <c:v>0.20026269430051813</c:v>
                </c:pt>
                <c:pt idx="274">
                  <c:v>0.30661658031088085</c:v>
                </c:pt>
                <c:pt idx="275">
                  <c:v>-0.13031683937823835</c:v>
                </c:pt>
                <c:pt idx="276">
                  <c:v>-0.33296113989637305</c:v>
                </c:pt>
                <c:pt idx="277">
                  <c:v>-0.12269145077720207</c:v>
                </c:pt>
                <c:pt idx="278">
                  <c:v>0.29395854922279796</c:v>
                </c:pt>
                <c:pt idx="279">
                  <c:v>0.32325129533678759</c:v>
                </c:pt>
                <c:pt idx="280">
                  <c:v>-4.4949999999999997E-2</c:v>
                </c:pt>
                <c:pt idx="281">
                  <c:v>-0.68784196891191707</c:v>
                </c:pt>
                <c:pt idx="282">
                  <c:v>-0.12698471502590675</c:v>
                </c:pt>
                <c:pt idx="283">
                  <c:v>0.51026165803108814</c:v>
                </c:pt>
                <c:pt idx="284">
                  <c:v>0.38375647668393781</c:v>
                </c:pt>
                <c:pt idx="285">
                  <c:v>-0.10101658031088084</c:v>
                </c:pt>
                <c:pt idx="286">
                  <c:v>-0.39879015544041446</c:v>
                </c:pt>
                <c:pt idx="287">
                  <c:v>-0.14727046632124352</c:v>
                </c:pt>
                <c:pt idx="288">
                  <c:v>0.2850647668393782</c:v>
                </c:pt>
                <c:pt idx="289">
                  <c:v>0.21757668393782384</c:v>
                </c:pt>
                <c:pt idx="290">
                  <c:v>-0.19386347150259067</c:v>
                </c:pt>
                <c:pt idx="291">
                  <c:v>-0.31231865284974097</c:v>
                </c:pt>
                <c:pt idx="292">
                  <c:v>-2.7640932642487046E-2</c:v>
                </c:pt>
                <c:pt idx="293">
                  <c:v>0.38080569948186532</c:v>
                </c:pt>
                <c:pt idx="294">
                  <c:v>0.31988082901554404</c:v>
                </c:pt>
                <c:pt idx="295">
                  <c:v>-0.10992279792746114</c:v>
                </c:pt>
                <c:pt idx="296">
                  <c:v>-0.40076424870466321</c:v>
                </c:pt>
                <c:pt idx="297">
                  <c:v>-0.1570699481865285</c:v>
                </c:pt>
                <c:pt idx="298">
                  <c:v>0.21524870466321244</c:v>
                </c:pt>
                <c:pt idx="299">
                  <c:v>0.26248963730569946</c:v>
                </c:pt>
                <c:pt idx="300">
                  <c:v>5.6511398963730568E-3</c:v>
                </c:pt>
                <c:pt idx="301">
                  <c:v>-0.15905569948186529</c:v>
                </c:pt>
                <c:pt idx="302">
                  <c:v>-0.21017357512953366</c:v>
                </c:pt>
                <c:pt idx="303">
                  <c:v>-1.5288886010362695E-2</c:v>
                </c:pt>
                <c:pt idx="304">
                  <c:v>0.24777616580310879</c:v>
                </c:pt>
                <c:pt idx="305">
                  <c:v>0.14387150259067358</c:v>
                </c:pt>
                <c:pt idx="306">
                  <c:v>-0.13478989637305699</c:v>
                </c:pt>
                <c:pt idx="307">
                  <c:v>-0.19358601036269429</c:v>
                </c:pt>
                <c:pt idx="308">
                  <c:v>7.6639378238341965E-2</c:v>
                </c:pt>
                <c:pt idx="309">
                  <c:v>0.25439766839378242</c:v>
                </c:pt>
                <c:pt idx="310">
                  <c:v>-2.5586088082901554E-2</c:v>
                </c:pt>
                <c:pt idx="311">
                  <c:v>-0.32893264248704662</c:v>
                </c:pt>
                <c:pt idx="312">
                  <c:v>-0.19455077720207253</c:v>
                </c:pt>
                <c:pt idx="313">
                  <c:v>0.17815025906735751</c:v>
                </c:pt>
                <c:pt idx="314">
                  <c:v>0.26124352331606221</c:v>
                </c:pt>
                <c:pt idx="315">
                  <c:v>1.8693264248704662E-2</c:v>
                </c:pt>
                <c:pt idx="316">
                  <c:v>-0.15025880829015542</c:v>
                </c:pt>
                <c:pt idx="317">
                  <c:v>-0.10098471502590674</c:v>
                </c:pt>
                <c:pt idx="318">
                  <c:v>7.6435233160621771E-2</c:v>
                </c:pt>
                <c:pt idx="319">
                  <c:v>5.7642487046632121E-2</c:v>
                </c:pt>
                <c:pt idx="320">
                  <c:v>-2.1456683937823833E-2</c:v>
                </c:pt>
                <c:pt idx="321">
                  <c:v>6.0370207253886012E-2</c:v>
                </c:pt>
                <c:pt idx="322">
                  <c:v>6.4058290155440414E-2</c:v>
                </c:pt>
                <c:pt idx="323">
                  <c:v>-6.4924870466321241E-2</c:v>
                </c:pt>
                <c:pt idx="324">
                  <c:v>-0.16689041450777203</c:v>
                </c:pt>
                <c:pt idx="325">
                  <c:v>-0.13442797927461139</c:v>
                </c:pt>
                <c:pt idx="326">
                  <c:v>9.8562694300518144E-2</c:v>
                </c:pt>
                <c:pt idx="327">
                  <c:v>0.25222564766839378</c:v>
                </c:pt>
                <c:pt idx="328">
                  <c:v>9.6542487046632125E-2</c:v>
                </c:pt>
                <c:pt idx="329">
                  <c:v>6.975544041450777E-3</c:v>
                </c:pt>
                <c:pt idx="330">
                  <c:v>-0.15866683937823833</c:v>
                </c:pt>
                <c:pt idx="331">
                  <c:v>-0.1285582901554404</c:v>
                </c:pt>
                <c:pt idx="332">
                  <c:v>-3.089378238341969E-2</c:v>
                </c:pt>
                <c:pt idx="333">
                  <c:v>9.6208290155440412E-2</c:v>
                </c:pt>
                <c:pt idx="334">
                  <c:v>0.12432746113989637</c:v>
                </c:pt>
                <c:pt idx="335">
                  <c:v>-6.903782383419689E-2</c:v>
                </c:pt>
                <c:pt idx="336">
                  <c:v>-0.14261580310880828</c:v>
                </c:pt>
                <c:pt idx="337">
                  <c:v>8.1581606217616578E-2</c:v>
                </c:pt>
                <c:pt idx="338">
                  <c:v>0.26842746113989635</c:v>
                </c:pt>
                <c:pt idx="339">
                  <c:v>0.13611606217616579</c:v>
                </c:pt>
                <c:pt idx="340">
                  <c:v>-0.64470984455958547</c:v>
                </c:pt>
                <c:pt idx="341">
                  <c:v>-0.28842227979274609</c:v>
                </c:pt>
                <c:pt idx="342">
                  <c:v>0.37889119170984459</c:v>
                </c:pt>
                <c:pt idx="343">
                  <c:v>0.48666839378238347</c:v>
                </c:pt>
                <c:pt idx="344">
                  <c:v>-9.4511398963730578E-2</c:v>
                </c:pt>
                <c:pt idx="345">
                  <c:v>-0.40651036269430052</c:v>
                </c:pt>
                <c:pt idx="346">
                  <c:v>-9.6558031088082905E-2</c:v>
                </c:pt>
                <c:pt idx="347">
                  <c:v>0.28069170984455954</c:v>
                </c:pt>
                <c:pt idx="348">
                  <c:v>0.25391476683937825</c:v>
                </c:pt>
                <c:pt idx="349">
                  <c:v>-0.10000259067357513</c:v>
                </c:pt>
                <c:pt idx="350">
                  <c:v>-0.3420880829015544</c:v>
                </c:pt>
                <c:pt idx="351">
                  <c:v>-0.16254145077720208</c:v>
                </c:pt>
                <c:pt idx="352">
                  <c:v>0.28424870466321245</c:v>
                </c:pt>
                <c:pt idx="353">
                  <c:v>0.446440414507772</c:v>
                </c:pt>
                <c:pt idx="354">
                  <c:v>1.6429481865284975E-2</c:v>
                </c:pt>
                <c:pt idx="355">
                  <c:v>-0.39943005181347152</c:v>
                </c:pt>
                <c:pt idx="356">
                  <c:v>-0.33608031088082901</c:v>
                </c:pt>
                <c:pt idx="357">
                  <c:v>0.1405836787564767</c:v>
                </c:pt>
                <c:pt idx="358">
                  <c:v>0.33053886010362693</c:v>
                </c:pt>
                <c:pt idx="359">
                  <c:v>0.21295129533678758</c:v>
                </c:pt>
                <c:pt idx="360">
                  <c:v>-0.16603056994818655</c:v>
                </c:pt>
                <c:pt idx="361">
                  <c:v>-0.3483082901554404</c:v>
                </c:pt>
                <c:pt idx="362">
                  <c:v>-5.7438082901554402E-2</c:v>
                </c:pt>
                <c:pt idx="363">
                  <c:v>0.27649481865284975</c:v>
                </c:pt>
                <c:pt idx="364">
                  <c:v>0.23848367875647666</c:v>
                </c:pt>
                <c:pt idx="365">
                  <c:v>-0.14270259067357513</c:v>
                </c:pt>
                <c:pt idx="366">
                  <c:v>-0.19591010362694303</c:v>
                </c:pt>
                <c:pt idx="367">
                  <c:v>4.8340673575129535E-2</c:v>
                </c:pt>
                <c:pt idx="368">
                  <c:v>0.21826891191709846</c:v>
                </c:pt>
                <c:pt idx="369">
                  <c:v>-2.2001994818652851E-2</c:v>
                </c:pt>
                <c:pt idx="370">
                  <c:v>-0.20673031088082902</c:v>
                </c:pt>
                <c:pt idx="371">
                  <c:v>-0.13529844559585494</c:v>
                </c:pt>
                <c:pt idx="372">
                  <c:v>0.10168704663212434</c:v>
                </c:pt>
                <c:pt idx="373">
                  <c:v>0.14253730569948186</c:v>
                </c:pt>
                <c:pt idx="374">
                  <c:v>-6.9970207253886016E-2</c:v>
                </c:pt>
                <c:pt idx="375">
                  <c:v>-7.168782383419689E-2</c:v>
                </c:pt>
                <c:pt idx="376">
                  <c:v>8.2239637305699484E-2</c:v>
                </c:pt>
                <c:pt idx="377">
                  <c:v>0.14611139896373057</c:v>
                </c:pt>
                <c:pt idx="378">
                  <c:v>-0.2151341968911917</c:v>
                </c:pt>
                <c:pt idx="379">
                  <c:v>-0.41829274611398964</c:v>
                </c:pt>
                <c:pt idx="380">
                  <c:v>0.16525699481865286</c:v>
                </c:pt>
                <c:pt idx="381">
                  <c:v>0.56663989637305701</c:v>
                </c:pt>
                <c:pt idx="382">
                  <c:v>0.22392253886010363</c:v>
                </c:pt>
                <c:pt idx="383">
                  <c:v>-0.33482901554404143</c:v>
                </c:pt>
                <c:pt idx="384">
                  <c:v>-0.41650259067357515</c:v>
                </c:pt>
                <c:pt idx="385">
                  <c:v>-5.7856735751295338E-2</c:v>
                </c:pt>
                <c:pt idx="386">
                  <c:v>0.36110362694300518</c:v>
                </c:pt>
                <c:pt idx="387">
                  <c:v>0.2747616580310881</c:v>
                </c:pt>
                <c:pt idx="388">
                  <c:v>-9.8655440414507786E-2</c:v>
                </c:pt>
                <c:pt idx="389">
                  <c:v>-0.28179015544041452</c:v>
                </c:pt>
                <c:pt idx="390">
                  <c:v>-0.25705803108808289</c:v>
                </c:pt>
                <c:pt idx="391">
                  <c:v>-0.13175284974093265</c:v>
                </c:pt>
                <c:pt idx="392">
                  <c:v>0.25319715025906736</c:v>
                </c:pt>
                <c:pt idx="393">
                  <c:v>0.42302331606217619</c:v>
                </c:pt>
                <c:pt idx="394">
                  <c:v>-1.7912564766839377E-3</c:v>
                </c:pt>
                <c:pt idx="395">
                  <c:v>-0.30469689119170984</c:v>
                </c:pt>
                <c:pt idx="396">
                  <c:v>-0.19318419689119173</c:v>
                </c:pt>
                <c:pt idx="397">
                  <c:v>4.5988341968911918E-2</c:v>
                </c:pt>
                <c:pt idx="398">
                  <c:v>0.40213989637305697</c:v>
                </c:pt>
                <c:pt idx="399">
                  <c:v>0.12926839378238342</c:v>
                </c:pt>
                <c:pt idx="400">
                  <c:v>-0.34463989637305703</c:v>
                </c:pt>
                <c:pt idx="401">
                  <c:v>-0.41761658031088078</c:v>
                </c:pt>
                <c:pt idx="402">
                  <c:v>5.1087564766839379E-2</c:v>
                </c:pt>
                <c:pt idx="403">
                  <c:v>0.29905181347150256</c:v>
                </c:pt>
                <c:pt idx="404">
                  <c:v>0.2090422279792746</c:v>
                </c:pt>
                <c:pt idx="405">
                  <c:v>4.3130569948186523E-2</c:v>
                </c:pt>
                <c:pt idx="406">
                  <c:v>-0.21273886010362694</c:v>
                </c:pt>
                <c:pt idx="407">
                  <c:v>4.8768652849740933E-2</c:v>
                </c:pt>
                <c:pt idx="408">
                  <c:v>0.10071968911917098</c:v>
                </c:pt>
                <c:pt idx="409">
                  <c:v>-0.11615077720207255</c:v>
                </c:pt>
                <c:pt idx="410">
                  <c:v>-0.16225492227979274</c:v>
                </c:pt>
                <c:pt idx="411">
                  <c:v>0.15339611398963732</c:v>
                </c:pt>
                <c:pt idx="412">
                  <c:v>0.22037512953367877</c:v>
                </c:pt>
                <c:pt idx="413">
                  <c:v>8.604248704663213E-2</c:v>
                </c:pt>
                <c:pt idx="414">
                  <c:v>-0.10423031088082901</c:v>
                </c:pt>
                <c:pt idx="415">
                  <c:v>-0.15975906735751297</c:v>
                </c:pt>
                <c:pt idx="416">
                  <c:v>-0.14307072538860102</c:v>
                </c:pt>
                <c:pt idx="417">
                  <c:v>-1.935323834196891E-2</c:v>
                </c:pt>
                <c:pt idx="418">
                  <c:v>0.15052668393782384</c:v>
                </c:pt>
                <c:pt idx="419">
                  <c:v>0.14580854922279793</c:v>
                </c:pt>
                <c:pt idx="420">
                  <c:v>7.2708290155440415E-4</c:v>
                </c:pt>
                <c:pt idx="421">
                  <c:v>-0.10626476683937824</c:v>
                </c:pt>
                <c:pt idx="422">
                  <c:v>-8.8096373056994819E-4</c:v>
                </c:pt>
                <c:pt idx="423">
                  <c:v>-1.1024922279792747E-2</c:v>
                </c:pt>
                <c:pt idx="424">
                  <c:v>6.1112435233160622E-2</c:v>
                </c:pt>
                <c:pt idx="425">
                  <c:v>-3.2837564766839376E-2</c:v>
                </c:pt>
                <c:pt idx="426">
                  <c:v>4.8744041450777202E-2</c:v>
                </c:pt>
                <c:pt idx="427">
                  <c:v>8.8663989637305693E-2</c:v>
                </c:pt>
                <c:pt idx="428">
                  <c:v>9.7694559585492224E-2</c:v>
                </c:pt>
                <c:pt idx="429">
                  <c:v>-0.19038886010362693</c:v>
                </c:pt>
                <c:pt idx="430">
                  <c:v>-0.20272461139896372</c:v>
                </c:pt>
                <c:pt idx="431">
                  <c:v>-1.5613238341968911E-2</c:v>
                </c:pt>
                <c:pt idx="432">
                  <c:v>0.20237150259067355</c:v>
                </c:pt>
                <c:pt idx="433">
                  <c:v>0.12180621761658032</c:v>
                </c:pt>
                <c:pt idx="434">
                  <c:v>-0.12798471502590672</c:v>
                </c:pt>
                <c:pt idx="435">
                  <c:v>-0.21370699481865285</c:v>
                </c:pt>
                <c:pt idx="436">
                  <c:v>-6.6491968911917096E-2</c:v>
                </c:pt>
                <c:pt idx="437">
                  <c:v>0.16386062176165803</c:v>
                </c:pt>
                <c:pt idx="438">
                  <c:v>0.13667279792746112</c:v>
                </c:pt>
                <c:pt idx="439">
                  <c:v>-3.4779792746113994E-2</c:v>
                </c:pt>
                <c:pt idx="440">
                  <c:v>-0.13422487046632126</c:v>
                </c:pt>
                <c:pt idx="441">
                  <c:v>-6.0735233160621759E-2</c:v>
                </c:pt>
                <c:pt idx="442">
                  <c:v>0.10061165803108808</c:v>
                </c:pt>
                <c:pt idx="443">
                  <c:v>8.9825906735751304E-2</c:v>
                </c:pt>
                <c:pt idx="444">
                  <c:v>-3.5758031088082905E-2</c:v>
                </c:pt>
                <c:pt idx="445">
                  <c:v>-0.10071839378238341</c:v>
                </c:pt>
                <c:pt idx="446">
                  <c:v>-1.5922564766839378E-3</c:v>
                </c:pt>
                <c:pt idx="447">
                  <c:v>9.7857772020725389E-2</c:v>
                </c:pt>
                <c:pt idx="448">
                  <c:v>6.2824611398963726E-2</c:v>
                </c:pt>
                <c:pt idx="449">
                  <c:v>-4.8569170984455956E-2</c:v>
                </c:pt>
                <c:pt idx="450">
                  <c:v>-0.11522098445595855</c:v>
                </c:pt>
                <c:pt idx="451">
                  <c:v>-0.10572124352331606</c:v>
                </c:pt>
                <c:pt idx="452">
                  <c:v>1.6923911917098446E-2</c:v>
                </c:pt>
                <c:pt idx="453">
                  <c:v>9.5124352331606224E-2</c:v>
                </c:pt>
                <c:pt idx="454">
                  <c:v>7.1858549222797927E-2</c:v>
                </c:pt>
                <c:pt idx="455">
                  <c:v>-6.5468911917098443E-2</c:v>
                </c:pt>
                <c:pt idx="456">
                  <c:v>-0.14376865284974094</c:v>
                </c:pt>
              </c:numCache>
            </c:numRef>
          </c:yVal>
          <c:smooth val="1"/>
          <c:extLst>
            <c:ext xmlns:c16="http://schemas.microsoft.com/office/drawing/2014/chart" uri="{C3380CC4-5D6E-409C-BE32-E72D297353CC}">
              <c16:uniqueId val="{00000001-8006-463F-B7C5-4792CB3EEC5B}"/>
            </c:ext>
          </c:extLst>
        </c:ser>
        <c:dLbls>
          <c:showLegendKey val="0"/>
          <c:showVal val="0"/>
          <c:showCatName val="0"/>
          <c:showSerName val="0"/>
          <c:showPercent val="0"/>
          <c:showBubbleSize val="0"/>
        </c:dLbls>
        <c:axId val="392825472"/>
        <c:axId val="392831744"/>
      </c:scatterChart>
      <c:valAx>
        <c:axId val="392825472"/>
        <c:scaling>
          <c:orientation val="minMax"/>
          <c:max val="35"/>
          <c:min val="10"/>
        </c:scaling>
        <c:delete val="0"/>
        <c:axPos val="b"/>
        <c:title>
          <c:tx>
            <c:rich>
              <a:bodyPr/>
              <a:lstStyle/>
              <a:p>
                <a:pPr>
                  <a:defRPr/>
                </a:pPr>
                <a:r>
                  <a:rPr lang="en-US"/>
                  <a:t>time (sec.)</a:t>
                </a:r>
              </a:p>
            </c:rich>
          </c:tx>
          <c:overlay val="0"/>
        </c:title>
        <c:numFmt formatCode="General" sourceLinked="1"/>
        <c:majorTickMark val="out"/>
        <c:minorTickMark val="none"/>
        <c:tickLblPos val="nextTo"/>
        <c:crossAx val="392831744"/>
        <c:crossesAt val="-0.9"/>
        <c:crossBetween val="midCat"/>
      </c:valAx>
      <c:valAx>
        <c:axId val="392831744"/>
        <c:scaling>
          <c:orientation val="minMax"/>
          <c:max val="0.9"/>
          <c:min val="-0.9"/>
        </c:scaling>
        <c:delete val="0"/>
        <c:axPos val="l"/>
        <c:majorGridlines/>
        <c:title>
          <c:tx>
            <c:rich>
              <a:bodyPr rot="-5400000" vert="horz"/>
              <a:lstStyle/>
              <a:p>
                <a:pPr>
                  <a:defRPr/>
                </a:pPr>
                <a:r>
                  <a:rPr lang="en-US"/>
                  <a:t>Acceleration (g)</a:t>
                </a:r>
              </a:p>
            </c:rich>
          </c:tx>
          <c:overlay val="0"/>
        </c:title>
        <c:numFmt formatCode="General" sourceLinked="1"/>
        <c:majorTickMark val="out"/>
        <c:minorTickMark val="none"/>
        <c:tickLblPos val="nextTo"/>
        <c:crossAx val="392825472"/>
        <c:crosses val="autoZero"/>
        <c:crossBetween val="midCat"/>
        <c:majorUnit val="0.30000000000000004"/>
      </c:valAx>
    </c:plotArea>
    <c:legend>
      <c:legendPos val="b"/>
      <c:overlay val="0"/>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a:t>Bridge</a:t>
            </a:r>
            <a:r>
              <a:rPr lang="en-US" sz="1200" baseline="0"/>
              <a:t> Acceleration at Span 3</a:t>
            </a:r>
            <a:endParaRPr lang="en-US" sz="1200"/>
          </a:p>
        </c:rich>
      </c:tx>
      <c:overlay val="0"/>
    </c:title>
    <c:autoTitleDeleted val="0"/>
    <c:plotArea>
      <c:layout/>
      <c:scatterChart>
        <c:scatterStyle val="smoothMarker"/>
        <c:varyColors val="0"/>
        <c:ser>
          <c:idx val="1"/>
          <c:order val="0"/>
          <c:tx>
            <c:v>Experimental (Run-14)</c:v>
          </c:tx>
          <c:spPr>
            <a:ln w="15875"/>
          </c:spPr>
          <c:marker>
            <c:symbol val="none"/>
          </c:marker>
          <c:xVal>
            <c:numRef>
              <c:f>experiment!$C$8:$C$58145</c:f>
              <c:numCache>
                <c:formatCode>General</c:formatCode>
                <c:ptCount val="58138"/>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numCache>
            </c:numRef>
          </c:xVal>
          <c:yVal>
            <c:numRef>
              <c:f>experiment!$E$8:$E$58145</c:f>
              <c:numCache>
                <c:formatCode>General</c:formatCode>
                <c:ptCount val="58138"/>
                <c:pt idx="0">
                  <c:v>4.5585599999999998E-4</c:v>
                </c:pt>
                <c:pt idx="1">
                  <c:v>1.5558199999999999E-2</c:v>
                </c:pt>
                <c:pt idx="2">
                  <c:v>1.12934E-2</c:v>
                </c:pt>
                <c:pt idx="3">
                  <c:v>-3.47519E-3</c:v>
                </c:pt>
                <c:pt idx="4">
                  <c:v>3.37696E-3</c:v>
                </c:pt>
                <c:pt idx="5">
                  <c:v>-4.9715000000000002E-2</c:v>
                </c:pt>
                <c:pt idx="6">
                  <c:v>-3.3483499999999999E-3</c:v>
                </c:pt>
                <c:pt idx="7">
                  <c:v>7.5626399999999998E-4</c:v>
                </c:pt>
                <c:pt idx="8">
                  <c:v>-6.42109E-3</c:v>
                </c:pt>
                <c:pt idx="9">
                  <c:v>-2.0538299999999999E-2</c:v>
                </c:pt>
                <c:pt idx="10">
                  <c:v>-1.1112199999999999E-2</c:v>
                </c:pt>
                <c:pt idx="11">
                  <c:v>-6.0062400000000004E-3</c:v>
                </c:pt>
                <c:pt idx="12">
                  <c:v>-1.33095E-2</c:v>
                </c:pt>
                <c:pt idx="13">
                  <c:v>3.6630600000000001E-3</c:v>
                </c:pt>
                <c:pt idx="14">
                  <c:v>-6.1235400000000002E-3</c:v>
                </c:pt>
                <c:pt idx="15">
                  <c:v>-1.77526E-2</c:v>
                </c:pt>
                <c:pt idx="16">
                  <c:v>5.4931600000000004E-3</c:v>
                </c:pt>
                <c:pt idx="17">
                  <c:v>-1.9240400000000001E-2</c:v>
                </c:pt>
                <c:pt idx="18">
                  <c:v>-8.2607300000000008E-3</c:v>
                </c:pt>
                <c:pt idx="19">
                  <c:v>4.8131900000000002E-3</c:v>
                </c:pt>
                <c:pt idx="20">
                  <c:v>1.1735000000000001E-2</c:v>
                </c:pt>
                <c:pt idx="21">
                  <c:v>-1.52769E-2</c:v>
                </c:pt>
                <c:pt idx="22">
                  <c:v>2.3531E-2</c:v>
                </c:pt>
                <c:pt idx="23">
                  <c:v>3.9249399999999997E-2</c:v>
                </c:pt>
                <c:pt idx="24">
                  <c:v>1.07145E-2</c:v>
                </c:pt>
                <c:pt idx="25">
                  <c:v>-4.5690499999999998E-3</c:v>
                </c:pt>
                <c:pt idx="26">
                  <c:v>1.27058E-2</c:v>
                </c:pt>
                <c:pt idx="27">
                  <c:v>6.51646E-3</c:v>
                </c:pt>
                <c:pt idx="28">
                  <c:v>2.21739E-2</c:v>
                </c:pt>
                <c:pt idx="29">
                  <c:v>-1.8775900000000002E-2</c:v>
                </c:pt>
                <c:pt idx="30">
                  <c:v>-3.9863600000000004E-3</c:v>
                </c:pt>
                <c:pt idx="31">
                  <c:v>-1.6307800000000001E-4</c:v>
                </c:pt>
                <c:pt idx="32">
                  <c:v>-1.9345299999999999E-2</c:v>
                </c:pt>
                <c:pt idx="33">
                  <c:v>-2.7943599999999999E-2</c:v>
                </c:pt>
                <c:pt idx="34">
                  <c:v>-6.9093699999999997E-3</c:v>
                </c:pt>
                <c:pt idx="35">
                  <c:v>1.2663799999999999E-2</c:v>
                </c:pt>
                <c:pt idx="36">
                  <c:v>-2.43092E-3</c:v>
                </c:pt>
                <c:pt idx="37">
                  <c:v>9.0522799999999994E-3</c:v>
                </c:pt>
                <c:pt idx="38">
                  <c:v>2.7656600000000001E-3</c:v>
                </c:pt>
                <c:pt idx="39">
                  <c:v>-1.33858E-2</c:v>
                </c:pt>
                <c:pt idx="40">
                  <c:v>1.5649799999999998E-2</c:v>
                </c:pt>
                <c:pt idx="41">
                  <c:v>1.6292600000000001E-2</c:v>
                </c:pt>
                <c:pt idx="42">
                  <c:v>-7.6942399999999998E-3</c:v>
                </c:pt>
                <c:pt idx="43">
                  <c:v>9.9792500000000003E-3</c:v>
                </c:pt>
                <c:pt idx="44">
                  <c:v>2.2831000000000001E-2</c:v>
                </c:pt>
                <c:pt idx="45">
                  <c:v>-2.4476999999999999E-2</c:v>
                </c:pt>
                <c:pt idx="46">
                  <c:v>7.4996899999999998E-3</c:v>
                </c:pt>
                <c:pt idx="47">
                  <c:v>1.7890900000000001E-2</c:v>
                </c:pt>
                <c:pt idx="48">
                  <c:v>-6.6566500000000001E-3</c:v>
                </c:pt>
                <c:pt idx="49">
                  <c:v>-7.3623700000000005E-4</c:v>
                </c:pt>
                <c:pt idx="50">
                  <c:v>-3.36361E-3</c:v>
                </c:pt>
                <c:pt idx="51">
                  <c:v>-2.4764999999999999E-2</c:v>
                </c:pt>
                <c:pt idx="52">
                  <c:v>-1.9142200000000002E-2</c:v>
                </c:pt>
                <c:pt idx="53">
                  <c:v>1.06497E-2</c:v>
                </c:pt>
                <c:pt idx="54">
                  <c:v>-1.0741199999999999E-2</c:v>
                </c:pt>
                <c:pt idx="55">
                  <c:v>-1.10712E-2</c:v>
                </c:pt>
                <c:pt idx="56">
                  <c:v>1.9879299999999999E-2</c:v>
                </c:pt>
                <c:pt idx="57">
                  <c:v>-3.4380000000000001E-3</c:v>
                </c:pt>
                <c:pt idx="58">
                  <c:v>-7.6074599999999999E-3</c:v>
                </c:pt>
                <c:pt idx="59">
                  <c:v>1.57156E-2</c:v>
                </c:pt>
                <c:pt idx="60">
                  <c:v>-1.01233E-2</c:v>
                </c:pt>
                <c:pt idx="61">
                  <c:v>-1.5100499999999999E-2</c:v>
                </c:pt>
                <c:pt idx="62">
                  <c:v>-1.1954299999999999E-2</c:v>
                </c:pt>
                <c:pt idx="63">
                  <c:v>-1.29108E-2</c:v>
                </c:pt>
                <c:pt idx="64">
                  <c:v>1.53446E-2</c:v>
                </c:pt>
                <c:pt idx="65">
                  <c:v>9.3259799999999993E-3</c:v>
                </c:pt>
                <c:pt idx="66">
                  <c:v>1.36642E-2</c:v>
                </c:pt>
                <c:pt idx="67">
                  <c:v>1.36166E-2</c:v>
                </c:pt>
                <c:pt idx="68">
                  <c:v>2.8354600000000001E-2</c:v>
                </c:pt>
                <c:pt idx="69">
                  <c:v>1.0493300000000001E-2</c:v>
                </c:pt>
                <c:pt idx="70">
                  <c:v>-2.8305100000000001E-3</c:v>
                </c:pt>
                <c:pt idx="71">
                  <c:v>-9.9372899999999997E-3</c:v>
                </c:pt>
                <c:pt idx="72">
                  <c:v>1.7261500000000001E-3</c:v>
                </c:pt>
                <c:pt idx="73">
                  <c:v>-1.8158899999999999E-2</c:v>
                </c:pt>
                <c:pt idx="74">
                  <c:v>-1.7315899999999999E-2</c:v>
                </c:pt>
                <c:pt idx="75">
                  <c:v>-8.6679500000000007E-3</c:v>
                </c:pt>
                <c:pt idx="76">
                  <c:v>1.96934E-3</c:v>
                </c:pt>
                <c:pt idx="77">
                  <c:v>-1.2947999999999999E-2</c:v>
                </c:pt>
                <c:pt idx="78">
                  <c:v>-1.6036999999999999E-2</c:v>
                </c:pt>
                <c:pt idx="79">
                  <c:v>-2.8163899999999999E-2</c:v>
                </c:pt>
                <c:pt idx="80">
                  <c:v>2.6819200000000001E-2</c:v>
                </c:pt>
                <c:pt idx="81">
                  <c:v>3.1299600000000002E-3</c:v>
                </c:pt>
                <c:pt idx="82">
                  <c:v>3.7231400000000002E-3</c:v>
                </c:pt>
                <c:pt idx="83">
                  <c:v>1.8526999999999998E-2</c:v>
                </c:pt>
                <c:pt idx="84">
                  <c:v>3.7832299999999998E-3</c:v>
                </c:pt>
                <c:pt idx="85">
                  <c:v>-4.8828099999999996E-3</c:v>
                </c:pt>
                <c:pt idx="86">
                  <c:v>-2.6473999999999998E-3</c:v>
                </c:pt>
                <c:pt idx="87">
                  <c:v>-1.5812900000000001E-2</c:v>
                </c:pt>
                <c:pt idx="88">
                  <c:v>-1.41745E-2</c:v>
                </c:pt>
                <c:pt idx="89">
                  <c:v>1.05991E-2</c:v>
                </c:pt>
                <c:pt idx="90">
                  <c:v>-1.6756099999999999E-2</c:v>
                </c:pt>
                <c:pt idx="91">
                  <c:v>-9.4070400000000002E-3</c:v>
                </c:pt>
                <c:pt idx="92">
                  <c:v>6.0939799999999997E-3</c:v>
                </c:pt>
                <c:pt idx="93">
                  <c:v>1.0874699999999999E-2</c:v>
                </c:pt>
                <c:pt idx="94">
                  <c:v>2.5978099999999999E-3</c:v>
                </c:pt>
                <c:pt idx="95">
                  <c:v>-1.61076E-2</c:v>
                </c:pt>
                <c:pt idx="96">
                  <c:v>-1.02606E-2</c:v>
                </c:pt>
                <c:pt idx="97">
                  <c:v>3.5915399999999998E-3</c:v>
                </c:pt>
                <c:pt idx="98">
                  <c:v>2.2052800000000001E-2</c:v>
                </c:pt>
                <c:pt idx="99">
                  <c:v>9.4985999999999996E-4</c:v>
                </c:pt>
                <c:pt idx="100">
                  <c:v>-1.7642999999999999E-4</c:v>
                </c:pt>
                <c:pt idx="101">
                  <c:v>1.4564499999999999E-2</c:v>
                </c:pt>
                <c:pt idx="102">
                  <c:v>-1.17445E-2</c:v>
                </c:pt>
                <c:pt idx="103">
                  <c:v>-7.3871600000000003E-3</c:v>
                </c:pt>
                <c:pt idx="104">
                  <c:v>2.3584399999999998E-2</c:v>
                </c:pt>
                <c:pt idx="105">
                  <c:v>-8.8329299999999993E-3</c:v>
                </c:pt>
                <c:pt idx="106">
                  <c:v>-1.7094600000000001E-2</c:v>
                </c:pt>
                <c:pt idx="107">
                  <c:v>-7.8582800000000005E-3</c:v>
                </c:pt>
                <c:pt idx="108">
                  <c:v>9.5882399999999996E-3</c:v>
                </c:pt>
                <c:pt idx="109">
                  <c:v>-3.3438700000000002E-2</c:v>
                </c:pt>
                <c:pt idx="110">
                  <c:v>7.1907000000000004E-3</c:v>
                </c:pt>
                <c:pt idx="111">
                  <c:v>-3.9682399999999996E-3</c:v>
                </c:pt>
                <c:pt idx="112">
                  <c:v>-1.48001E-2</c:v>
                </c:pt>
                <c:pt idx="113">
                  <c:v>-9.4575900000000001E-3</c:v>
                </c:pt>
                <c:pt idx="114">
                  <c:v>-4.0908800000000002E-2</c:v>
                </c:pt>
                <c:pt idx="115">
                  <c:v>-1.65462E-2</c:v>
                </c:pt>
                <c:pt idx="116">
                  <c:v>2.6063900000000001E-3</c:v>
                </c:pt>
                <c:pt idx="117">
                  <c:v>-1.83363E-2</c:v>
                </c:pt>
                <c:pt idx="118">
                  <c:v>-2.03514E-3</c:v>
                </c:pt>
                <c:pt idx="119">
                  <c:v>2.4570499999999999E-2</c:v>
                </c:pt>
                <c:pt idx="120">
                  <c:v>9.8609900000000005E-4</c:v>
                </c:pt>
                <c:pt idx="121">
                  <c:v>-1.48401E-2</c:v>
                </c:pt>
                <c:pt idx="122">
                  <c:v>7.1945200000000003E-3</c:v>
                </c:pt>
                <c:pt idx="123">
                  <c:v>-2.1801000000000001E-2</c:v>
                </c:pt>
                <c:pt idx="124">
                  <c:v>-1.20564E-2</c:v>
                </c:pt>
                <c:pt idx="125">
                  <c:v>3.6779399999999997E-2</c:v>
                </c:pt>
                <c:pt idx="126">
                  <c:v>-1.5829099999999999E-2</c:v>
                </c:pt>
                <c:pt idx="127">
                  <c:v>-1.4834399999999999E-2</c:v>
                </c:pt>
                <c:pt idx="128">
                  <c:v>1.2578999999999999E-3</c:v>
                </c:pt>
                <c:pt idx="129">
                  <c:v>-8.3761200000000008E-3</c:v>
                </c:pt>
                <c:pt idx="130">
                  <c:v>-2.4350199999999999E-2</c:v>
                </c:pt>
                <c:pt idx="131">
                  <c:v>-5.3749100000000001E-3</c:v>
                </c:pt>
                <c:pt idx="132">
                  <c:v>1.21155E-2</c:v>
                </c:pt>
                <c:pt idx="133">
                  <c:v>2.1692300000000001E-2</c:v>
                </c:pt>
                <c:pt idx="134">
                  <c:v>3.2901799999999999E-4</c:v>
                </c:pt>
                <c:pt idx="135">
                  <c:v>7.55692E-3</c:v>
                </c:pt>
                <c:pt idx="136">
                  <c:v>1.4740899999999999E-2</c:v>
                </c:pt>
                <c:pt idx="137">
                  <c:v>3.4523000000000003E-4</c:v>
                </c:pt>
                <c:pt idx="138">
                  <c:v>1.8902800000000001E-2</c:v>
                </c:pt>
                <c:pt idx="139">
                  <c:v>4.0533100000000002E-2</c:v>
                </c:pt>
                <c:pt idx="140">
                  <c:v>3.3245100000000001E-3</c:v>
                </c:pt>
                <c:pt idx="141">
                  <c:v>-1.68886E-2</c:v>
                </c:pt>
                <c:pt idx="142">
                  <c:v>4.5653300000000001E-2</c:v>
                </c:pt>
                <c:pt idx="143">
                  <c:v>2.1731400000000001E-2</c:v>
                </c:pt>
                <c:pt idx="144">
                  <c:v>-5.66483E-4</c:v>
                </c:pt>
                <c:pt idx="145">
                  <c:v>1.00765E-2</c:v>
                </c:pt>
                <c:pt idx="146">
                  <c:v>1.8496499999999999E-2</c:v>
                </c:pt>
                <c:pt idx="147">
                  <c:v>6.6842999999999998E-3</c:v>
                </c:pt>
                <c:pt idx="148">
                  <c:v>-1.2044899999999999E-3</c:v>
                </c:pt>
                <c:pt idx="149">
                  <c:v>3.3779099999999999E-2</c:v>
                </c:pt>
                <c:pt idx="150">
                  <c:v>3.1025899999999999E-2</c:v>
                </c:pt>
                <c:pt idx="151">
                  <c:v>2.0504999999999999E-2</c:v>
                </c:pt>
                <c:pt idx="152">
                  <c:v>1.9261400000000001E-2</c:v>
                </c:pt>
                <c:pt idx="153">
                  <c:v>8.4657699999999992E-3</c:v>
                </c:pt>
                <c:pt idx="154">
                  <c:v>1.11609E-2</c:v>
                </c:pt>
                <c:pt idx="155">
                  <c:v>1.47905E-2</c:v>
                </c:pt>
                <c:pt idx="156">
                  <c:v>1.36423E-2</c:v>
                </c:pt>
                <c:pt idx="157">
                  <c:v>1.3600299999999999E-2</c:v>
                </c:pt>
                <c:pt idx="158">
                  <c:v>-1.1532799999999999E-2</c:v>
                </c:pt>
                <c:pt idx="159">
                  <c:v>-2.4901400000000001E-2</c:v>
                </c:pt>
                <c:pt idx="160">
                  <c:v>2.2021300000000001E-2</c:v>
                </c:pt>
                <c:pt idx="161">
                  <c:v>1.9840199999999999E-2</c:v>
                </c:pt>
                <c:pt idx="162">
                  <c:v>2.73581E-2</c:v>
                </c:pt>
                <c:pt idx="163">
                  <c:v>6.7205399999999997E-3</c:v>
                </c:pt>
                <c:pt idx="164">
                  <c:v>2.8277400000000001E-2</c:v>
                </c:pt>
                <c:pt idx="165">
                  <c:v>4.3296799999999999E-4</c:v>
                </c:pt>
                <c:pt idx="166">
                  <c:v>-1.1057900000000001E-2</c:v>
                </c:pt>
                <c:pt idx="167">
                  <c:v>1.6202000000000001E-2</c:v>
                </c:pt>
                <c:pt idx="168">
                  <c:v>2.4662E-3</c:v>
                </c:pt>
                <c:pt idx="169">
                  <c:v>-1.5148200000000001E-2</c:v>
                </c:pt>
                <c:pt idx="170">
                  <c:v>8.8281599999999998E-3</c:v>
                </c:pt>
                <c:pt idx="171">
                  <c:v>-9.7465500000000005E-4</c:v>
                </c:pt>
                <c:pt idx="172">
                  <c:v>-2.6977500000000001E-2</c:v>
                </c:pt>
                <c:pt idx="173">
                  <c:v>-1.14346E-3</c:v>
                </c:pt>
                <c:pt idx="174">
                  <c:v>5.2223199999999999E-3</c:v>
                </c:pt>
                <c:pt idx="175">
                  <c:v>9.1400100000000005E-3</c:v>
                </c:pt>
                <c:pt idx="176">
                  <c:v>-1.6955399999999999E-2</c:v>
                </c:pt>
                <c:pt idx="177">
                  <c:v>-1.27306E-2</c:v>
                </c:pt>
                <c:pt idx="178">
                  <c:v>-1.2207000000000001E-2</c:v>
                </c:pt>
                <c:pt idx="179">
                  <c:v>-1.7106099999999999E-2</c:v>
                </c:pt>
                <c:pt idx="180">
                  <c:v>-5.3272199999999997E-3</c:v>
                </c:pt>
                <c:pt idx="181">
                  <c:v>-9.9515899999999997E-3</c:v>
                </c:pt>
                <c:pt idx="182">
                  <c:v>-2.67429E-2</c:v>
                </c:pt>
                <c:pt idx="183">
                  <c:v>-1.7725899999999999E-2</c:v>
                </c:pt>
                <c:pt idx="184">
                  <c:v>1.4837299999999999E-2</c:v>
                </c:pt>
                <c:pt idx="185">
                  <c:v>1.27192E-2</c:v>
                </c:pt>
                <c:pt idx="186">
                  <c:v>-1.5823400000000001E-2</c:v>
                </c:pt>
                <c:pt idx="187">
                  <c:v>-4.5509299999999999E-3</c:v>
                </c:pt>
                <c:pt idx="188">
                  <c:v>1.7815600000000001E-2</c:v>
                </c:pt>
                <c:pt idx="189">
                  <c:v>1.4355700000000001E-2</c:v>
                </c:pt>
                <c:pt idx="190">
                  <c:v>-1.7990099999999998E-2</c:v>
                </c:pt>
                <c:pt idx="191">
                  <c:v>-1.78528E-3</c:v>
                </c:pt>
                <c:pt idx="192">
                  <c:v>4.33636E-3</c:v>
                </c:pt>
                <c:pt idx="193">
                  <c:v>9.1199899999999997E-3</c:v>
                </c:pt>
                <c:pt idx="194">
                  <c:v>-2.0709999999999999E-2</c:v>
                </c:pt>
                <c:pt idx="195">
                  <c:v>3.10421E-3</c:v>
                </c:pt>
                <c:pt idx="196">
                  <c:v>1.74932E-2</c:v>
                </c:pt>
                <c:pt idx="197">
                  <c:v>-9.4547299999999997E-3</c:v>
                </c:pt>
                <c:pt idx="198">
                  <c:v>-2.2964499999999998E-3</c:v>
                </c:pt>
                <c:pt idx="199">
                  <c:v>-5.4502500000000002E-3</c:v>
                </c:pt>
                <c:pt idx="200">
                  <c:v>1.0223400000000001E-3</c:v>
                </c:pt>
                <c:pt idx="201">
                  <c:v>-2.1280299999999999E-2</c:v>
                </c:pt>
                <c:pt idx="202">
                  <c:v>-1.5089999999999999E-2</c:v>
                </c:pt>
                <c:pt idx="203">
                  <c:v>-5.9986099999999997E-3</c:v>
                </c:pt>
                <c:pt idx="204">
                  <c:v>-2.3031200000000002E-2</c:v>
                </c:pt>
                <c:pt idx="205">
                  <c:v>9.1075900000000003E-4</c:v>
                </c:pt>
                <c:pt idx="206">
                  <c:v>1.8633799999999999E-2</c:v>
                </c:pt>
                <c:pt idx="207">
                  <c:v>3.0021699999999998E-2</c:v>
                </c:pt>
                <c:pt idx="208">
                  <c:v>7.5626399999999998E-4</c:v>
                </c:pt>
                <c:pt idx="209">
                  <c:v>-7.4510599999999998E-3</c:v>
                </c:pt>
                <c:pt idx="210">
                  <c:v>9.6197100000000001E-3</c:v>
                </c:pt>
                <c:pt idx="211">
                  <c:v>5.9604599999999999E-3</c:v>
                </c:pt>
                <c:pt idx="212">
                  <c:v>1.8614800000000001E-2</c:v>
                </c:pt>
                <c:pt idx="213">
                  <c:v>2.55547E-2</c:v>
                </c:pt>
                <c:pt idx="214">
                  <c:v>1.4028499999999999E-2</c:v>
                </c:pt>
                <c:pt idx="215">
                  <c:v>2.2220600000000001E-3</c:v>
                </c:pt>
                <c:pt idx="216">
                  <c:v>4.3353999999999997E-3</c:v>
                </c:pt>
                <c:pt idx="217">
                  <c:v>-7.9250299999999996E-4</c:v>
                </c:pt>
                <c:pt idx="218">
                  <c:v>1.227E-2</c:v>
                </c:pt>
                <c:pt idx="219">
                  <c:v>4.0295600000000001E-2</c:v>
                </c:pt>
                <c:pt idx="220">
                  <c:v>-1.9736299999999998E-2</c:v>
                </c:pt>
                <c:pt idx="221">
                  <c:v>-1.31474E-2</c:v>
                </c:pt>
                <c:pt idx="222" formatCode="0.00E+00">
                  <c:v>-7.82013E-5</c:v>
                </c:pt>
                <c:pt idx="223">
                  <c:v>-2.7385699999999999E-2</c:v>
                </c:pt>
                <c:pt idx="224">
                  <c:v>-2.0437199999999999E-2</c:v>
                </c:pt>
                <c:pt idx="225">
                  <c:v>1.2130699999999999E-3</c:v>
                </c:pt>
                <c:pt idx="226">
                  <c:v>-5.2070600000000001E-4</c:v>
                </c:pt>
                <c:pt idx="227">
                  <c:v>-3.1899499999999997E-2</c:v>
                </c:pt>
                <c:pt idx="228">
                  <c:v>-2.5023500000000001E-2</c:v>
                </c:pt>
                <c:pt idx="229">
                  <c:v>-1.5096700000000001E-3</c:v>
                </c:pt>
                <c:pt idx="230">
                  <c:v>1.6513799999999999E-2</c:v>
                </c:pt>
                <c:pt idx="231">
                  <c:v>-6.3552900000000004E-3</c:v>
                </c:pt>
                <c:pt idx="232">
                  <c:v>1.6431799999999999E-3</c:v>
                </c:pt>
                <c:pt idx="233">
                  <c:v>-4.1971200000000004E-3</c:v>
                </c:pt>
                <c:pt idx="234">
                  <c:v>5.5923500000000003E-3</c:v>
                </c:pt>
                <c:pt idx="235">
                  <c:v>-2.1965999999999999E-2</c:v>
                </c:pt>
                <c:pt idx="236">
                  <c:v>-2.09618E-3</c:v>
                </c:pt>
                <c:pt idx="237">
                  <c:v>8.1958799999999991E-3</c:v>
                </c:pt>
                <c:pt idx="238">
                  <c:v>-9.3555500000000007E-3</c:v>
                </c:pt>
                <c:pt idx="239">
                  <c:v>-1.7299700000000001E-2</c:v>
                </c:pt>
                <c:pt idx="240">
                  <c:v>-1.02053E-2</c:v>
                </c:pt>
                <c:pt idx="241">
                  <c:v>-5.5637400000000002E-3</c:v>
                </c:pt>
                <c:pt idx="242">
                  <c:v>-2.5408699999999999E-2</c:v>
                </c:pt>
                <c:pt idx="243">
                  <c:v>3.9997100000000001E-3</c:v>
                </c:pt>
                <c:pt idx="244">
                  <c:v>-2.8209699999999999E-3</c:v>
                </c:pt>
                <c:pt idx="245">
                  <c:v>-1.5879600000000001E-2</c:v>
                </c:pt>
                <c:pt idx="246">
                  <c:v>-1.8957100000000001E-2</c:v>
                </c:pt>
                <c:pt idx="247">
                  <c:v>-3.5014200000000002E-2</c:v>
                </c:pt>
                <c:pt idx="248">
                  <c:v>-5.2251800000000003E-3</c:v>
                </c:pt>
                <c:pt idx="249">
                  <c:v>-1.32847E-3</c:v>
                </c:pt>
                <c:pt idx="250">
                  <c:v>-2.4098399999999999E-2</c:v>
                </c:pt>
                <c:pt idx="251">
                  <c:v>-1.7142299999999999E-2</c:v>
                </c:pt>
                <c:pt idx="252">
                  <c:v>3.7851299999999998E-3</c:v>
                </c:pt>
                <c:pt idx="253">
                  <c:v>1.1528E-2</c:v>
                </c:pt>
                <c:pt idx="254">
                  <c:v>-1.1379200000000001E-2</c:v>
                </c:pt>
                <c:pt idx="255">
                  <c:v>-1.96724E-2</c:v>
                </c:pt>
                <c:pt idx="256">
                  <c:v>8.6269399999999996E-3</c:v>
                </c:pt>
                <c:pt idx="257">
                  <c:v>2.4843199999999999E-3</c:v>
                </c:pt>
                <c:pt idx="258">
                  <c:v>-1.5598300000000001E-2</c:v>
                </c:pt>
                <c:pt idx="259">
                  <c:v>-8.0480599999999992E-3</c:v>
                </c:pt>
                <c:pt idx="260">
                  <c:v>-6.1197300000000003E-3</c:v>
                </c:pt>
                <c:pt idx="261">
                  <c:v>-5.8708199999999997E-3</c:v>
                </c:pt>
                <c:pt idx="262">
                  <c:v>-2.8466200000000001E-2</c:v>
                </c:pt>
                <c:pt idx="263">
                  <c:v>2.1711299999999999E-2</c:v>
                </c:pt>
                <c:pt idx="264">
                  <c:v>-2.30503E-3</c:v>
                </c:pt>
                <c:pt idx="265">
                  <c:v>-1.35946E-2</c:v>
                </c:pt>
                <c:pt idx="266">
                  <c:v>2.38447E-2</c:v>
                </c:pt>
                <c:pt idx="267">
                  <c:v>1.3647100000000001E-3</c:v>
                </c:pt>
                <c:pt idx="268">
                  <c:v>1.8924699999999999E-2</c:v>
                </c:pt>
                <c:pt idx="269">
                  <c:v>-2.0780600000000001E-3</c:v>
                </c:pt>
                <c:pt idx="270">
                  <c:v>2.4827999999999999E-2</c:v>
                </c:pt>
                <c:pt idx="271">
                  <c:v>-4.5375800000000003E-3</c:v>
                </c:pt>
                <c:pt idx="272">
                  <c:v>1.5379E-2</c:v>
                </c:pt>
                <c:pt idx="273">
                  <c:v>4.6584100000000003E-2</c:v>
                </c:pt>
                <c:pt idx="274">
                  <c:v>1.8970500000000001E-2</c:v>
                </c:pt>
                <c:pt idx="275">
                  <c:v>1.13678E-3</c:v>
                </c:pt>
                <c:pt idx="276">
                  <c:v>1.8210400000000002E-2</c:v>
                </c:pt>
                <c:pt idx="277">
                  <c:v>1.66082E-2</c:v>
                </c:pt>
                <c:pt idx="278">
                  <c:v>-1.0972000000000001E-2</c:v>
                </c:pt>
                <c:pt idx="279">
                  <c:v>4.6253199999999998E-4</c:v>
                </c:pt>
                <c:pt idx="280">
                  <c:v>-2.7364699999999999E-2</c:v>
                </c:pt>
                <c:pt idx="281">
                  <c:v>1.7855599999999999E-2</c:v>
                </c:pt>
                <c:pt idx="282">
                  <c:v>2.8051400000000001E-2</c:v>
                </c:pt>
                <c:pt idx="283">
                  <c:v>-1.10416E-2</c:v>
                </c:pt>
                <c:pt idx="284">
                  <c:v>-6.3533799999999996E-3</c:v>
                </c:pt>
                <c:pt idx="285">
                  <c:v>3.5513900000000001E-2</c:v>
                </c:pt>
                <c:pt idx="286">
                  <c:v>7.1334800000000004E-4</c:v>
                </c:pt>
                <c:pt idx="287">
                  <c:v>-2.2973999999999998E-3</c:v>
                </c:pt>
                <c:pt idx="288">
                  <c:v>4.5796400000000001E-2</c:v>
                </c:pt>
                <c:pt idx="289">
                  <c:v>7.8229900000000002E-3</c:v>
                </c:pt>
                <c:pt idx="290">
                  <c:v>1.64347E-2</c:v>
                </c:pt>
                <c:pt idx="291">
                  <c:v>-1.5954999999999999E-3</c:v>
                </c:pt>
                <c:pt idx="292">
                  <c:v>2.1672199999999999E-2</c:v>
                </c:pt>
                <c:pt idx="293">
                  <c:v>1.2167900000000001E-2</c:v>
                </c:pt>
                <c:pt idx="294">
                  <c:v>-1.93796E-2</c:v>
                </c:pt>
                <c:pt idx="295">
                  <c:v>1.90449E-3</c:v>
                </c:pt>
                <c:pt idx="296">
                  <c:v>-1.75953E-3</c:v>
                </c:pt>
                <c:pt idx="297">
                  <c:v>-4.0187799999999996E-3</c:v>
                </c:pt>
                <c:pt idx="298">
                  <c:v>-1.3587999999999999E-2</c:v>
                </c:pt>
                <c:pt idx="299">
                  <c:v>1.24931E-2</c:v>
                </c:pt>
                <c:pt idx="300">
                  <c:v>1.06096E-2</c:v>
                </c:pt>
                <c:pt idx="301">
                  <c:v>-3.3764799999999998E-2</c:v>
                </c:pt>
                <c:pt idx="302">
                  <c:v>-5.6009299999999996E-3</c:v>
                </c:pt>
                <c:pt idx="303">
                  <c:v>1.34468E-2</c:v>
                </c:pt>
                <c:pt idx="304">
                  <c:v>-1.51539E-2</c:v>
                </c:pt>
                <c:pt idx="305">
                  <c:v>-2.3593900000000001E-2</c:v>
                </c:pt>
                <c:pt idx="306">
                  <c:v>1.40667E-2</c:v>
                </c:pt>
                <c:pt idx="307">
                  <c:v>6.3295399999999998E-3</c:v>
                </c:pt>
                <c:pt idx="308">
                  <c:v>-2.7798699999999999E-2</c:v>
                </c:pt>
                <c:pt idx="309">
                  <c:v>6.3333499999999997E-3</c:v>
                </c:pt>
                <c:pt idx="310">
                  <c:v>9.4537700000000002E-3</c:v>
                </c:pt>
                <c:pt idx="311">
                  <c:v>7.2946499999999997E-3</c:v>
                </c:pt>
                <c:pt idx="312">
                  <c:v>-8.3293900000000008E-3</c:v>
                </c:pt>
                <c:pt idx="313">
                  <c:v>-1.0388400000000001E-2</c:v>
                </c:pt>
                <c:pt idx="314">
                  <c:v>2.3879999999999999E-3</c:v>
                </c:pt>
                <c:pt idx="315">
                  <c:v>-4.1856799999999998E-3</c:v>
                </c:pt>
                <c:pt idx="316">
                  <c:v>-5.08881E-3</c:v>
                </c:pt>
                <c:pt idx="317">
                  <c:v>2.0592699999999999E-2</c:v>
                </c:pt>
                <c:pt idx="318">
                  <c:v>2.3430800000000002E-2</c:v>
                </c:pt>
                <c:pt idx="319">
                  <c:v>1.1491800000000001E-3</c:v>
                </c:pt>
                <c:pt idx="320">
                  <c:v>-1.4152500000000001E-3</c:v>
                </c:pt>
                <c:pt idx="321">
                  <c:v>1.40076E-2</c:v>
                </c:pt>
                <c:pt idx="322">
                  <c:v>1.41802E-2</c:v>
                </c:pt>
                <c:pt idx="323">
                  <c:v>-2.1410000000000001E-3</c:v>
                </c:pt>
                <c:pt idx="324">
                  <c:v>2.0155900000000001E-2</c:v>
                </c:pt>
                <c:pt idx="325">
                  <c:v>1.2332900000000001E-2</c:v>
                </c:pt>
                <c:pt idx="326">
                  <c:v>-2.04697E-2</c:v>
                </c:pt>
                <c:pt idx="327">
                  <c:v>-4.1732799999999997E-3</c:v>
                </c:pt>
                <c:pt idx="328">
                  <c:v>1.36337E-2</c:v>
                </c:pt>
                <c:pt idx="329">
                  <c:v>-1.5649800000000001E-3</c:v>
                </c:pt>
                <c:pt idx="330">
                  <c:v>-7.09438E-3</c:v>
                </c:pt>
                <c:pt idx="331">
                  <c:v>-8.5248900000000002E-3</c:v>
                </c:pt>
                <c:pt idx="332">
                  <c:v>-3.48177E-2</c:v>
                </c:pt>
                <c:pt idx="333">
                  <c:v>-1.01385E-2</c:v>
                </c:pt>
                <c:pt idx="334">
                  <c:v>3.1814600000000001E-3</c:v>
                </c:pt>
                <c:pt idx="335">
                  <c:v>2.33936E-3</c:v>
                </c:pt>
                <c:pt idx="336">
                  <c:v>-1.40839E-2</c:v>
                </c:pt>
                <c:pt idx="337">
                  <c:v>8.4781600000000002E-3</c:v>
                </c:pt>
                <c:pt idx="338">
                  <c:v>-1.41487E-2</c:v>
                </c:pt>
                <c:pt idx="339">
                  <c:v>-1.8499399999999999E-2</c:v>
                </c:pt>
                <c:pt idx="340">
                  <c:v>4.09126E-4</c:v>
                </c:pt>
                <c:pt idx="341">
                  <c:v>2.3073199999999999E-2</c:v>
                </c:pt>
                <c:pt idx="342">
                  <c:v>-2.8247799999999998E-3</c:v>
                </c:pt>
                <c:pt idx="343">
                  <c:v>-1.3172100000000001E-2</c:v>
                </c:pt>
                <c:pt idx="344">
                  <c:v>-8.1968300000000004E-3</c:v>
                </c:pt>
                <c:pt idx="345">
                  <c:v>-2.11983E-2</c:v>
                </c:pt>
                <c:pt idx="346">
                  <c:v>-2.4776500000000001E-3</c:v>
                </c:pt>
                <c:pt idx="347">
                  <c:v>9.2735300000000003E-3</c:v>
                </c:pt>
                <c:pt idx="348">
                  <c:v>4.02946E-2</c:v>
                </c:pt>
                <c:pt idx="349">
                  <c:v>-7.9155000000000007E-3</c:v>
                </c:pt>
                <c:pt idx="350">
                  <c:v>-3.6777499999999998E-2</c:v>
                </c:pt>
                <c:pt idx="351">
                  <c:v>-3.50571E-3</c:v>
                </c:pt>
                <c:pt idx="352">
                  <c:v>5.62668E-4</c:v>
                </c:pt>
                <c:pt idx="353" formatCode="0.00E+00">
                  <c:v>-2.07901E-4</c:v>
                </c:pt>
                <c:pt idx="354">
                  <c:v>1.3485000000000001E-3</c:v>
                </c:pt>
                <c:pt idx="355">
                  <c:v>-2.6807799999999998E-3</c:v>
                </c:pt>
                <c:pt idx="356">
                  <c:v>-6.7987400000000002E-3</c:v>
                </c:pt>
                <c:pt idx="357">
                  <c:v>-1.23167E-2</c:v>
                </c:pt>
                <c:pt idx="358">
                  <c:v>-6.3362100000000001E-3</c:v>
                </c:pt>
                <c:pt idx="359">
                  <c:v>-1.3322799999999999E-2</c:v>
                </c:pt>
                <c:pt idx="360">
                  <c:v>-1.19839E-2</c:v>
                </c:pt>
                <c:pt idx="361">
                  <c:v>-1.5258800000000001E-3</c:v>
                </c:pt>
                <c:pt idx="362">
                  <c:v>-1.12467E-2</c:v>
                </c:pt>
                <c:pt idx="363">
                  <c:v>1.23558E-2</c:v>
                </c:pt>
                <c:pt idx="364">
                  <c:v>2.70128E-2</c:v>
                </c:pt>
                <c:pt idx="365">
                  <c:v>3.10326E-3</c:v>
                </c:pt>
                <c:pt idx="366">
                  <c:v>-1.9846E-3</c:v>
                </c:pt>
                <c:pt idx="367">
                  <c:v>1.24779E-2</c:v>
                </c:pt>
                <c:pt idx="368">
                  <c:v>1.6444199999999999E-2</c:v>
                </c:pt>
                <c:pt idx="369">
                  <c:v>1.28717E-2</c:v>
                </c:pt>
                <c:pt idx="370">
                  <c:v>1.12286E-2</c:v>
                </c:pt>
                <c:pt idx="371">
                  <c:v>7.1430199999999999E-4</c:v>
                </c:pt>
                <c:pt idx="372">
                  <c:v>1.1169399999999999E-2</c:v>
                </c:pt>
                <c:pt idx="373">
                  <c:v>4.6567900000000001E-3</c:v>
                </c:pt>
                <c:pt idx="374">
                  <c:v>6.8855299999999999E-3</c:v>
                </c:pt>
                <c:pt idx="375">
                  <c:v>-7.7943800000000001E-3</c:v>
                </c:pt>
                <c:pt idx="376">
                  <c:v>1.08871E-2</c:v>
                </c:pt>
                <c:pt idx="377">
                  <c:v>-3.08895E-3</c:v>
                </c:pt>
                <c:pt idx="378">
                  <c:v>-5.1689100000000001E-4</c:v>
                </c:pt>
                <c:pt idx="379">
                  <c:v>1.13049E-2</c:v>
                </c:pt>
                <c:pt idx="380">
                  <c:v>2.2769000000000001E-2</c:v>
                </c:pt>
                <c:pt idx="381">
                  <c:v>1.6521500000000001E-2</c:v>
                </c:pt>
                <c:pt idx="382">
                  <c:v>1.9741999999999999E-2</c:v>
                </c:pt>
                <c:pt idx="383">
                  <c:v>6.6204100000000002E-3</c:v>
                </c:pt>
                <c:pt idx="384">
                  <c:v>1.79939E-2</c:v>
                </c:pt>
                <c:pt idx="385">
                  <c:v>2.8075200000000002E-2</c:v>
                </c:pt>
                <c:pt idx="386">
                  <c:v>2.5351499999999999E-2</c:v>
                </c:pt>
                <c:pt idx="387">
                  <c:v>-1.26457E-3</c:v>
                </c:pt>
                <c:pt idx="388">
                  <c:v>-2.02951E-2</c:v>
                </c:pt>
                <c:pt idx="389">
                  <c:v>-3.5677E-3</c:v>
                </c:pt>
                <c:pt idx="390">
                  <c:v>2.23351E-2</c:v>
                </c:pt>
                <c:pt idx="391">
                  <c:v>3.3292799999999997E-2</c:v>
                </c:pt>
                <c:pt idx="392">
                  <c:v>7.3471099999999996E-3</c:v>
                </c:pt>
                <c:pt idx="393">
                  <c:v>8.2864800000000006E-3</c:v>
                </c:pt>
                <c:pt idx="394">
                  <c:v>1.82562E-2</c:v>
                </c:pt>
                <c:pt idx="395">
                  <c:v>-6.5860700000000003E-3</c:v>
                </c:pt>
                <c:pt idx="396">
                  <c:v>3.6582899999999998E-3</c:v>
                </c:pt>
                <c:pt idx="397">
                  <c:v>2.1933600000000001E-2</c:v>
                </c:pt>
                <c:pt idx="398">
                  <c:v>8.8129000000000002E-3</c:v>
                </c:pt>
                <c:pt idx="399">
                  <c:v>-4.9037899999999999E-3</c:v>
                </c:pt>
                <c:pt idx="400">
                  <c:v>1.50805E-2</c:v>
                </c:pt>
                <c:pt idx="401">
                  <c:v>1.35269E-2</c:v>
                </c:pt>
                <c:pt idx="402">
                  <c:v>1.58873E-2</c:v>
                </c:pt>
                <c:pt idx="403">
                  <c:v>3.1905200000000002E-2</c:v>
                </c:pt>
                <c:pt idx="404">
                  <c:v>1.22519E-2</c:v>
                </c:pt>
                <c:pt idx="405">
                  <c:v>2.12345E-2</c:v>
                </c:pt>
                <c:pt idx="406">
                  <c:v>4.9104700000000001E-3</c:v>
                </c:pt>
                <c:pt idx="407">
                  <c:v>-4.5642900000000004E-3</c:v>
                </c:pt>
                <c:pt idx="408">
                  <c:v>-2.25544E-3</c:v>
                </c:pt>
                <c:pt idx="409">
                  <c:v>1.26295E-2</c:v>
                </c:pt>
                <c:pt idx="410">
                  <c:v>-4.1675599999999998E-3</c:v>
                </c:pt>
                <c:pt idx="411">
                  <c:v>-1.1467E-2</c:v>
                </c:pt>
                <c:pt idx="412">
                  <c:v>-7.5941100000000003E-3</c:v>
                </c:pt>
                <c:pt idx="413">
                  <c:v>-2.3281099999999999E-2</c:v>
                </c:pt>
                <c:pt idx="414">
                  <c:v>2.10352E-2</c:v>
                </c:pt>
                <c:pt idx="415">
                  <c:v>8.0909699999999994E-3</c:v>
                </c:pt>
                <c:pt idx="416">
                  <c:v>-2.0284699999999999E-2</c:v>
                </c:pt>
                <c:pt idx="417">
                  <c:v>-2.11229E-2</c:v>
                </c:pt>
                <c:pt idx="418">
                  <c:v>-1.28717E-2</c:v>
                </c:pt>
                <c:pt idx="419">
                  <c:v>1.1065500000000001E-2</c:v>
                </c:pt>
                <c:pt idx="420" formatCode="0.00E+00">
                  <c:v>-6.1988800000000005E-5</c:v>
                </c:pt>
                <c:pt idx="421">
                  <c:v>6.2351200000000002E-3</c:v>
                </c:pt>
                <c:pt idx="422">
                  <c:v>-1.1346800000000001E-2</c:v>
                </c:pt>
                <c:pt idx="423">
                  <c:v>-1.8020600000000001E-2</c:v>
                </c:pt>
                <c:pt idx="424">
                  <c:v>-5.8631899999999999E-3</c:v>
                </c:pt>
                <c:pt idx="425">
                  <c:v>-1.2504599999999999E-2</c:v>
                </c:pt>
                <c:pt idx="426">
                  <c:v>-2.3222E-2</c:v>
                </c:pt>
                <c:pt idx="427">
                  <c:v>-1.90544E-3</c:v>
                </c:pt>
                <c:pt idx="428">
                  <c:v>-1.00737E-2</c:v>
                </c:pt>
                <c:pt idx="429">
                  <c:v>-1.8053100000000001E-3</c:v>
                </c:pt>
                <c:pt idx="430">
                  <c:v>-1.81522E-2</c:v>
                </c:pt>
                <c:pt idx="431">
                  <c:v>-2.6671400000000001E-2</c:v>
                </c:pt>
                <c:pt idx="432">
                  <c:v>5.1488899999999997E-3</c:v>
                </c:pt>
                <c:pt idx="433">
                  <c:v>2.73895E-3</c:v>
                </c:pt>
                <c:pt idx="434">
                  <c:v>-2.3262999999999999E-2</c:v>
                </c:pt>
                <c:pt idx="435">
                  <c:v>-1.0493300000000001E-2</c:v>
                </c:pt>
                <c:pt idx="436">
                  <c:v>-1.5831E-3</c:v>
                </c:pt>
                <c:pt idx="437">
                  <c:v>1.1587099999999999E-2</c:v>
                </c:pt>
                <c:pt idx="438">
                  <c:v>5.7277700000000001E-3</c:v>
                </c:pt>
                <c:pt idx="439">
                  <c:v>1.02568E-2</c:v>
                </c:pt>
                <c:pt idx="440">
                  <c:v>-2.3202899999999999E-2</c:v>
                </c:pt>
                <c:pt idx="441">
                  <c:v>-2.8933500000000001E-2</c:v>
                </c:pt>
                <c:pt idx="442">
                  <c:v>-3.3235500000000002E-3</c:v>
                </c:pt>
                <c:pt idx="443">
                  <c:v>2.8066599999999999E-3</c:v>
                </c:pt>
                <c:pt idx="444">
                  <c:v>-7.7791199999999996E-3</c:v>
                </c:pt>
                <c:pt idx="445">
                  <c:v>-1.1062599999999999E-4</c:v>
                </c:pt>
                <c:pt idx="446">
                  <c:v>9.6063599999999996E-3</c:v>
                </c:pt>
                <c:pt idx="447">
                  <c:v>2.2812800000000001E-2</c:v>
                </c:pt>
                <c:pt idx="448">
                  <c:v>9.0122199999999996E-3</c:v>
                </c:pt>
                <c:pt idx="449" formatCode="0.00E+00">
                  <c:v>2.1934500000000001E-5</c:v>
                </c:pt>
                <c:pt idx="450">
                  <c:v>1.5695600000000001E-2</c:v>
                </c:pt>
                <c:pt idx="451">
                  <c:v>-1.28708E-2</c:v>
                </c:pt>
                <c:pt idx="452">
                  <c:v>1.7003999999999999E-3</c:v>
                </c:pt>
                <c:pt idx="453">
                  <c:v>2.12841E-2</c:v>
                </c:pt>
                <c:pt idx="454">
                  <c:v>3.20339E-3</c:v>
                </c:pt>
                <c:pt idx="455">
                  <c:v>1.35403E-2</c:v>
                </c:pt>
                <c:pt idx="456">
                  <c:v>1.0211E-2</c:v>
                </c:pt>
                <c:pt idx="457">
                  <c:v>-1.49231E-2</c:v>
                </c:pt>
                <c:pt idx="458">
                  <c:v>-3.85857E-3</c:v>
                </c:pt>
                <c:pt idx="459">
                  <c:v>-1.9979500000000001E-3</c:v>
                </c:pt>
                <c:pt idx="460">
                  <c:v>4.2886699999999996E-3</c:v>
                </c:pt>
                <c:pt idx="461">
                  <c:v>1.36089E-3</c:v>
                </c:pt>
                <c:pt idx="462">
                  <c:v>-1.5008000000000001E-2</c:v>
                </c:pt>
                <c:pt idx="463">
                  <c:v>7.6303500000000002E-3</c:v>
                </c:pt>
                <c:pt idx="464">
                  <c:v>-1.6144800000000001E-2</c:v>
                </c:pt>
                <c:pt idx="465">
                  <c:v>1.03464E-2</c:v>
                </c:pt>
                <c:pt idx="466">
                  <c:v>1.1274299999999999E-2</c:v>
                </c:pt>
                <c:pt idx="467">
                  <c:v>2.5892300000000001E-3</c:v>
                </c:pt>
                <c:pt idx="468">
                  <c:v>3.4551600000000001E-3</c:v>
                </c:pt>
                <c:pt idx="469">
                  <c:v>1.08843E-2</c:v>
                </c:pt>
                <c:pt idx="470">
                  <c:v>3.7546200000000002E-2</c:v>
                </c:pt>
                <c:pt idx="471">
                  <c:v>2.12736E-2</c:v>
                </c:pt>
                <c:pt idx="472">
                  <c:v>1.63488E-2</c:v>
                </c:pt>
                <c:pt idx="473">
                  <c:v>2.6594199999999998E-2</c:v>
                </c:pt>
                <c:pt idx="474">
                  <c:v>9.6034999999999992E-3</c:v>
                </c:pt>
                <c:pt idx="475">
                  <c:v>3.5038000000000001E-3</c:v>
                </c:pt>
                <c:pt idx="476">
                  <c:v>-2.3279199999999998E-3</c:v>
                </c:pt>
                <c:pt idx="477">
                  <c:v>2.5761599999999999E-2</c:v>
                </c:pt>
                <c:pt idx="478">
                  <c:v>2.30589E-2</c:v>
                </c:pt>
                <c:pt idx="479">
                  <c:v>1.1080700000000001E-2</c:v>
                </c:pt>
                <c:pt idx="480">
                  <c:v>-6.5574600000000002E-3</c:v>
                </c:pt>
                <c:pt idx="481">
                  <c:v>2.2956799999999999E-2</c:v>
                </c:pt>
                <c:pt idx="482">
                  <c:v>2.2596399999999999E-2</c:v>
                </c:pt>
                <c:pt idx="483">
                  <c:v>-1.1501300000000001E-3</c:v>
                </c:pt>
                <c:pt idx="484">
                  <c:v>1.052E-2</c:v>
                </c:pt>
                <c:pt idx="485">
                  <c:v>-5.9623699999999998E-3</c:v>
                </c:pt>
                <c:pt idx="486">
                  <c:v>3.0665399999999999E-2</c:v>
                </c:pt>
                <c:pt idx="487">
                  <c:v>5.3291299999999996E-3</c:v>
                </c:pt>
                <c:pt idx="488">
                  <c:v>1.4451E-2</c:v>
                </c:pt>
                <c:pt idx="489">
                  <c:v>1.84975E-2</c:v>
                </c:pt>
                <c:pt idx="490">
                  <c:v>3.7539500000000003E-2</c:v>
                </c:pt>
                <c:pt idx="491">
                  <c:v>2.5505099999999999E-2</c:v>
                </c:pt>
                <c:pt idx="492">
                  <c:v>-2.83337E-3</c:v>
                </c:pt>
                <c:pt idx="493">
                  <c:v>2.5253300000000001E-3</c:v>
                </c:pt>
                <c:pt idx="494">
                  <c:v>1.24779E-2</c:v>
                </c:pt>
                <c:pt idx="495">
                  <c:v>1.9076300000000001E-2</c:v>
                </c:pt>
                <c:pt idx="496">
                  <c:v>-8.2292600000000004E-3</c:v>
                </c:pt>
                <c:pt idx="497">
                  <c:v>1.7384500000000001E-2</c:v>
                </c:pt>
                <c:pt idx="498">
                  <c:v>-4.2991599999999998E-3</c:v>
                </c:pt>
                <c:pt idx="499">
                  <c:v>-2.5259E-2</c:v>
                </c:pt>
                <c:pt idx="500">
                  <c:v>2.8122899999999999E-2</c:v>
                </c:pt>
                <c:pt idx="501">
                  <c:v>1.8759700000000001E-2</c:v>
                </c:pt>
                <c:pt idx="502">
                  <c:v>-5.0449399999999997E-4</c:v>
                </c:pt>
                <c:pt idx="503">
                  <c:v>-8.1214900000000003E-3</c:v>
                </c:pt>
                <c:pt idx="504">
                  <c:v>2.4377800000000002E-2</c:v>
                </c:pt>
                <c:pt idx="505">
                  <c:v>-3.8700100000000001E-3</c:v>
                </c:pt>
                <c:pt idx="506">
                  <c:v>-3.07779E-2</c:v>
                </c:pt>
                <c:pt idx="507">
                  <c:v>1.8492700000000001E-2</c:v>
                </c:pt>
                <c:pt idx="508">
                  <c:v>4.62732E-2</c:v>
                </c:pt>
                <c:pt idx="509">
                  <c:v>-2.4166099999999999E-2</c:v>
                </c:pt>
                <c:pt idx="510">
                  <c:v>-2.4863199999999998E-2</c:v>
                </c:pt>
                <c:pt idx="511">
                  <c:v>3.2772099999999998E-2</c:v>
                </c:pt>
                <c:pt idx="512">
                  <c:v>-5.2709599999999999E-3</c:v>
                </c:pt>
                <c:pt idx="513">
                  <c:v>-2.2522E-2</c:v>
                </c:pt>
                <c:pt idx="514">
                  <c:v>-8.2540500000000006E-3</c:v>
                </c:pt>
                <c:pt idx="515">
                  <c:v>1.8596600000000001E-2</c:v>
                </c:pt>
                <c:pt idx="516">
                  <c:v>-1.8445E-2</c:v>
                </c:pt>
                <c:pt idx="517">
                  <c:v>-3.1554199999999998E-2</c:v>
                </c:pt>
                <c:pt idx="518">
                  <c:v>2.0547900000000001E-2</c:v>
                </c:pt>
                <c:pt idx="519">
                  <c:v>1.9846E-3</c:v>
                </c:pt>
                <c:pt idx="520">
                  <c:v>-1.14641E-2</c:v>
                </c:pt>
                <c:pt idx="521">
                  <c:v>6.1645500000000004E-3</c:v>
                </c:pt>
                <c:pt idx="522">
                  <c:v>2.14787E-2</c:v>
                </c:pt>
                <c:pt idx="523">
                  <c:v>5.2328100000000001E-3</c:v>
                </c:pt>
                <c:pt idx="524">
                  <c:v>-1.9442600000000001E-2</c:v>
                </c:pt>
                <c:pt idx="525">
                  <c:v>-1.9209899999999999E-2</c:v>
                </c:pt>
                <c:pt idx="526">
                  <c:v>-6.6051499999999997E-3</c:v>
                </c:pt>
                <c:pt idx="527">
                  <c:v>-1.9666699999999999E-2</c:v>
                </c:pt>
                <c:pt idx="528">
                  <c:v>-1.5029900000000001E-2</c:v>
                </c:pt>
                <c:pt idx="529">
                  <c:v>6.5612800000000001E-3</c:v>
                </c:pt>
                <c:pt idx="530">
                  <c:v>-1.13659E-2</c:v>
                </c:pt>
                <c:pt idx="531">
                  <c:v>-1.8547999999999999E-2</c:v>
                </c:pt>
                <c:pt idx="532">
                  <c:v>3.6745100000000002E-3</c:v>
                </c:pt>
                <c:pt idx="533">
                  <c:v>-1.5049E-2</c:v>
                </c:pt>
                <c:pt idx="534">
                  <c:v>-2.66991E-2</c:v>
                </c:pt>
                <c:pt idx="535">
                  <c:v>-1.6117099999999999E-2</c:v>
                </c:pt>
                <c:pt idx="536">
                  <c:v>3.3237500000000003E-2</c:v>
                </c:pt>
                <c:pt idx="537">
                  <c:v>-2.94437E-2</c:v>
                </c:pt>
                <c:pt idx="538">
                  <c:v>-5.9108700000000004E-3</c:v>
                </c:pt>
                <c:pt idx="539">
                  <c:v>3.68519E-2</c:v>
                </c:pt>
                <c:pt idx="540">
                  <c:v>-1.74723E-2</c:v>
                </c:pt>
                <c:pt idx="541">
                  <c:v>-1.8605199999999999E-2</c:v>
                </c:pt>
                <c:pt idx="542">
                  <c:v>-1.77498E-2</c:v>
                </c:pt>
                <c:pt idx="543">
                  <c:v>-1.0852800000000001E-3</c:v>
                </c:pt>
                <c:pt idx="544">
                  <c:v>-1.55563E-2</c:v>
                </c:pt>
                <c:pt idx="545">
                  <c:v>1.5311200000000001E-2</c:v>
                </c:pt>
                <c:pt idx="546">
                  <c:v>-8.1825300000000001E-4</c:v>
                </c:pt>
                <c:pt idx="547">
                  <c:v>-1.6706499999999999E-2</c:v>
                </c:pt>
                <c:pt idx="548">
                  <c:v>-4.2196299999999999E-2</c:v>
                </c:pt>
                <c:pt idx="549">
                  <c:v>6.2923400000000004E-3</c:v>
                </c:pt>
                <c:pt idx="550">
                  <c:v>-1.6236299999999999E-2</c:v>
                </c:pt>
                <c:pt idx="551">
                  <c:v>-3.1212799999999999E-2</c:v>
                </c:pt>
                <c:pt idx="552">
                  <c:v>8.9254399999999998E-3</c:v>
                </c:pt>
                <c:pt idx="553">
                  <c:v>8.6984599999999999E-3</c:v>
                </c:pt>
                <c:pt idx="554">
                  <c:v>-1.22442E-2</c:v>
                </c:pt>
                <c:pt idx="555">
                  <c:v>-2.50206E-2</c:v>
                </c:pt>
                <c:pt idx="556">
                  <c:v>2.76852E-2</c:v>
                </c:pt>
                <c:pt idx="557">
                  <c:v>2.4857500000000001E-2</c:v>
                </c:pt>
                <c:pt idx="558">
                  <c:v>-2.0402E-2</c:v>
                </c:pt>
                <c:pt idx="559">
                  <c:v>1.35899E-3</c:v>
                </c:pt>
                <c:pt idx="560">
                  <c:v>4.4426E-2</c:v>
                </c:pt>
                <c:pt idx="561">
                  <c:v>-3.3199300000000001E-2</c:v>
                </c:pt>
                <c:pt idx="562">
                  <c:v>1.6020800000000002E-2</c:v>
                </c:pt>
                <c:pt idx="563">
                  <c:v>2.76613E-2</c:v>
                </c:pt>
                <c:pt idx="564">
                  <c:v>2.4561900000000001E-2</c:v>
                </c:pt>
                <c:pt idx="565">
                  <c:v>7.2002400000000001E-3</c:v>
                </c:pt>
                <c:pt idx="566">
                  <c:v>2.9507599999999998E-2</c:v>
                </c:pt>
                <c:pt idx="567">
                  <c:v>4.2295500000000003E-3</c:v>
                </c:pt>
                <c:pt idx="568">
                  <c:v>-1.0852800000000001E-3</c:v>
                </c:pt>
                <c:pt idx="569">
                  <c:v>2.2019400000000001E-2</c:v>
                </c:pt>
                <c:pt idx="570">
                  <c:v>2.1721799999999999E-2</c:v>
                </c:pt>
                <c:pt idx="571">
                  <c:v>-6.5135999999999996E-3</c:v>
                </c:pt>
                <c:pt idx="572">
                  <c:v>-1.63307E-2</c:v>
                </c:pt>
                <c:pt idx="573">
                  <c:v>4.5206099999999999E-2</c:v>
                </c:pt>
                <c:pt idx="574">
                  <c:v>1.30081E-2</c:v>
                </c:pt>
                <c:pt idx="575">
                  <c:v>-3.8957599999999998E-3</c:v>
                </c:pt>
                <c:pt idx="576">
                  <c:v>1.33705E-3</c:v>
                </c:pt>
                <c:pt idx="577">
                  <c:v>2.7657500000000002E-2</c:v>
                </c:pt>
                <c:pt idx="578">
                  <c:v>-1.3980900000000001E-3</c:v>
                </c:pt>
                <c:pt idx="579">
                  <c:v>-1.37663E-2</c:v>
                </c:pt>
                <c:pt idx="580">
                  <c:v>9.2248899999999995E-3</c:v>
                </c:pt>
                <c:pt idx="581">
                  <c:v>1.2724900000000001E-2</c:v>
                </c:pt>
                <c:pt idx="582">
                  <c:v>-2.1780000000000001E-2</c:v>
                </c:pt>
                <c:pt idx="583">
                  <c:v>-8.0690399999999995E-3</c:v>
                </c:pt>
                <c:pt idx="584">
                  <c:v>1.8201800000000001E-2</c:v>
                </c:pt>
                <c:pt idx="585">
                  <c:v>-1.02682E-2</c:v>
                </c:pt>
                <c:pt idx="586">
                  <c:v>-3.1852699999999998E-2</c:v>
                </c:pt>
                <c:pt idx="587">
                  <c:v>7.8077299999999997E-3</c:v>
                </c:pt>
                <c:pt idx="588">
                  <c:v>2.48051E-2</c:v>
                </c:pt>
                <c:pt idx="589">
                  <c:v>-1.04265E-2</c:v>
                </c:pt>
                <c:pt idx="590">
                  <c:v>-7.0867500000000002E-3</c:v>
                </c:pt>
                <c:pt idx="591">
                  <c:v>-1.40676E-2</c:v>
                </c:pt>
                <c:pt idx="592">
                  <c:v>-1.7721199999999999E-2</c:v>
                </c:pt>
                <c:pt idx="593">
                  <c:v>-9.7589500000000006E-3</c:v>
                </c:pt>
                <c:pt idx="594">
                  <c:v>-1.82533E-3</c:v>
                </c:pt>
                <c:pt idx="595">
                  <c:v>-3.2719600000000001E-2</c:v>
                </c:pt>
                <c:pt idx="596">
                  <c:v>-3.5622599999999997E-2</c:v>
                </c:pt>
                <c:pt idx="597">
                  <c:v>1.34068E-2</c:v>
                </c:pt>
                <c:pt idx="598">
                  <c:v>-1.53904E-2</c:v>
                </c:pt>
                <c:pt idx="599">
                  <c:v>-6.6776300000000004E-3</c:v>
                </c:pt>
                <c:pt idx="600">
                  <c:v>1.0330199999999999E-2</c:v>
                </c:pt>
                <c:pt idx="601">
                  <c:v>7.5750399999999999E-3</c:v>
                </c:pt>
                <c:pt idx="602">
                  <c:v>-2.34241E-2</c:v>
                </c:pt>
                <c:pt idx="603">
                  <c:v>-3.1002999999999999E-2</c:v>
                </c:pt>
                <c:pt idx="604">
                  <c:v>4.7906900000000002E-2</c:v>
                </c:pt>
                <c:pt idx="605">
                  <c:v>-1.0867099999999999E-2</c:v>
                </c:pt>
                <c:pt idx="606">
                  <c:v>-3.6226300000000003E-2</c:v>
                </c:pt>
                <c:pt idx="607">
                  <c:v>2.6682899999999999E-2</c:v>
                </c:pt>
                <c:pt idx="608" formatCode="0.00E+00">
                  <c:v>3.4189200000000003E-2</c:v>
                </c:pt>
                <c:pt idx="609">
                  <c:v>2.7170200000000001E-3</c:v>
                </c:pt>
                <c:pt idx="610">
                  <c:v>-3.0405999999999999E-2</c:v>
                </c:pt>
                <c:pt idx="611">
                  <c:v>2.1137199999999998E-2</c:v>
                </c:pt>
                <c:pt idx="612">
                  <c:v>-2.1085700000000001E-3</c:v>
                </c:pt>
                <c:pt idx="613">
                  <c:v>-4.36649E-2</c:v>
                </c:pt>
                <c:pt idx="614">
                  <c:v>-9.9678000000000006E-3</c:v>
                </c:pt>
                <c:pt idx="615">
                  <c:v>2.2683100000000001E-2</c:v>
                </c:pt>
                <c:pt idx="616">
                  <c:v>-1.7517999999999999E-2</c:v>
                </c:pt>
                <c:pt idx="617">
                  <c:v>9.5453299999999994E-3</c:v>
                </c:pt>
                <c:pt idx="618">
                  <c:v>1.22051E-2</c:v>
                </c:pt>
                <c:pt idx="619">
                  <c:v>-1.7807E-2</c:v>
                </c:pt>
                <c:pt idx="620">
                  <c:v>-1.9520800000000001E-2</c:v>
                </c:pt>
                <c:pt idx="621">
                  <c:v>-3.2300900000000001E-3</c:v>
                </c:pt>
                <c:pt idx="622">
                  <c:v>1.6116100000000001E-2</c:v>
                </c:pt>
                <c:pt idx="623">
                  <c:v>-1.32923E-2</c:v>
                </c:pt>
                <c:pt idx="624">
                  <c:v>-2.7907399999999999E-2</c:v>
                </c:pt>
                <c:pt idx="625">
                  <c:v>-2.0437199999999999E-2</c:v>
                </c:pt>
                <c:pt idx="626">
                  <c:v>-5.1345799999999997E-3</c:v>
                </c:pt>
                <c:pt idx="627">
                  <c:v>-2.9264499999999999E-2</c:v>
                </c:pt>
                <c:pt idx="628">
                  <c:v>4.8646899999999996E-3</c:v>
                </c:pt>
                <c:pt idx="629">
                  <c:v>-2.92873E-3</c:v>
                </c:pt>
                <c:pt idx="630">
                  <c:v>-3.2139800000000003E-2</c:v>
                </c:pt>
                <c:pt idx="631">
                  <c:v>-2.8572099999999998E-3</c:v>
                </c:pt>
                <c:pt idx="632">
                  <c:v>-6.0090999999999999E-3</c:v>
                </c:pt>
                <c:pt idx="633">
                  <c:v>-2.6093499999999999E-2</c:v>
                </c:pt>
                <c:pt idx="634">
                  <c:v>-4.9497600000000003E-2</c:v>
                </c:pt>
                <c:pt idx="635">
                  <c:v>-9.1152200000000003E-3</c:v>
                </c:pt>
                <c:pt idx="636">
                  <c:v>-1.8353499999999998E-2</c:v>
                </c:pt>
                <c:pt idx="637">
                  <c:v>-4.8143400000000003E-2</c:v>
                </c:pt>
                <c:pt idx="638">
                  <c:v>-1.7260600000000001E-2</c:v>
                </c:pt>
                <c:pt idx="639">
                  <c:v>1.90029E-2</c:v>
                </c:pt>
                <c:pt idx="640">
                  <c:v>-8.7566399999999996E-3</c:v>
                </c:pt>
                <c:pt idx="641">
                  <c:v>-4.5374900000000003E-2</c:v>
                </c:pt>
                <c:pt idx="642">
                  <c:v>-7.0676799999999998E-3</c:v>
                </c:pt>
                <c:pt idx="643">
                  <c:v>-4.5022999999999999E-3</c:v>
                </c:pt>
                <c:pt idx="644">
                  <c:v>-3.0757900000000001E-2</c:v>
                </c:pt>
                <c:pt idx="645">
                  <c:v>-3.2810199999999998E-2</c:v>
                </c:pt>
                <c:pt idx="646">
                  <c:v>2.3555799999999999E-3</c:v>
                </c:pt>
                <c:pt idx="647">
                  <c:v>-1.96104E-2</c:v>
                </c:pt>
                <c:pt idx="648">
                  <c:v>-2.14453E-2</c:v>
                </c:pt>
                <c:pt idx="649">
                  <c:v>8.1348399999999995E-4</c:v>
                </c:pt>
                <c:pt idx="650">
                  <c:v>-8.8520100000000004E-3</c:v>
                </c:pt>
                <c:pt idx="651">
                  <c:v>-2.0164499999999998E-2</c:v>
                </c:pt>
                <c:pt idx="652">
                  <c:v>-6.5669999999999999E-3</c:v>
                </c:pt>
                <c:pt idx="653">
                  <c:v>-3.92056E-3</c:v>
                </c:pt>
                <c:pt idx="654">
                  <c:v>-2.4375899999999999E-2</c:v>
                </c:pt>
                <c:pt idx="655">
                  <c:v>-1.7746899999999999E-2</c:v>
                </c:pt>
                <c:pt idx="656">
                  <c:v>-7.1659100000000002E-3</c:v>
                </c:pt>
                <c:pt idx="657">
                  <c:v>-1.0397E-2</c:v>
                </c:pt>
                <c:pt idx="658">
                  <c:v>-2.5315299999999999E-2</c:v>
                </c:pt>
                <c:pt idx="659">
                  <c:v>1.51176E-2</c:v>
                </c:pt>
                <c:pt idx="660">
                  <c:v>1.5065200000000001E-2</c:v>
                </c:pt>
                <c:pt idx="661">
                  <c:v>-1.7234800000000002E-2</c:v>
                </c:pt>
                <c:pt idx="662">
                  <c:v>-1.0685E-2</c:v>
                </c:pt>
                <c:pt idx="663">
                  <c:v>4.6939800000000004E-3</c:v>
                </c:pt>
                <c:pt idx="664">
                  <c:v>-2.8143899999999999E-2</c:v>
                </c:pt>
                <c:pt idx="665">
                  <c:v>-2.9002199999999999E-2</c:v>
                </c:pt>
                <c:pt idx="666">
                  <c:v>-2.7152099999999998E-2</c:v>
                </c:pt>
                <c:pt idx="667">
                  <c:v>1.7070799999999999E-4</c:v>
                </c:pt>
                <c:pt idx="668">
                  <c:v>-1.2984300000000001E-2</c:v>
                </c:pt>
                <c:pt idx="669">
                  <c:v>2.89822E-3</c:v>
                </c:pt>
                <c:pt idx="670">
                  <c:v>-1.8310500000000001E-3</c:v>
                </c:pt>
                <c:pt idx="671">
                  <c:v>-1.6984900000000001E-2</c:v>
                </c:pt>
                <c:pt idx="672">
                  <c:v>-4.7683699999999997E-4</c:v>
                </c:pt>
                <c:pt idx="673">
                  <c:v>1.8085500000000001E-2</c:v>
                </c:pt>
                <c:pt idx="674">
                  <c:v>-3.6201499999999999E-3</c:v>
                </c:pt>
                <c:pt idx="675">
                  <c:v>-1.4801999999999999E-2</c:v>
                </c:pt>
                <c:pt idx="676">
                  <c:v>-2.50044E-2</c:v>
                </c:pt>
                <c:pt idx="677">
                  <c:v>5.7563800000000002E-3</c:v>
                </c:pt>
                <c:pt idx="678">
                  <c:v>-2.4032600000000001E-2</c:v>
                </c:pt>
                <c:pt idx="679">
                  <c:v>-1.4066700000000001E-3</c:v>
                </c:pt>
                <c:pt idx="680">
                  <c:v>1.38378E-3</c:v>
                </c:pt>
                <c:pt idx="681">
                  <c:v>7.8096399999999996E-3</c:v>
                </c:pt>
                <c:pt idx="682">
                  <c:v>-2.1829600000000001E-2</c:v>
                </c:pt>
                <c:pt idx="683">
                  <c:v>-1.27163E-2</c:v>
                </c:pt>
                <c:pt idx="684">
                  <c:v>1.9642799999999998E-2</c:v>
                </c:pt>
                <c:pt idx="685">
                  <c:v>1.1443099999999999E-2</c:v>
                </c:pt>
                <c:pt idx="686">
                  <c:v>7.6751700000000003E-3</c:v>
                </c:pt>
                <c:pt idx="687">
                  <c:v>1.41926E-2</c:v>
                </c:pt>
                <c:pt idx="688">
                  <c:v>-1.69535E-2</c:v>
                </c:pt>
                <c:pt idx="689">
                  <c:v>-8.4028200000000001E-3</c:v>
                </c:pt>
                <c:pt idx="690">
                  <c:v>8.2673999999999994E-3</c:v>
                </c:pt>
                <c:pt idx="691">
                  <c:v>4.83513E-3</c:v>
                </c:pt>
                <c:pt idx="692">
                  <c:v>-3.2138799999999998E-4</c:v>
                </c:pt>
                <c:pt idx="693">
                  <c:v>6.7119600000000003E-3</c:v>
                </c:pt>
                <c:pt idx="694">
                  <c:v>8.5306199999999992E-3</c:v>
                </c:pt>
                <c:pt idx="695">
                  <c:v>-1.48201E-3</c:v>
                </c:pt>
                <c:pt idx="696">
                  <c:v>-1.05314E-2</c:v>
                </c:pt>
                <c:pt idx="697">
                  <c:v>1.1317300000000001E-2</c:v>
                </c:pt>
                <c:pt idx="698">
                  <c:v>-2.0874E-2</c:v>
                </c:pt>
                <c:pt idx="699">
                  <c:v>-1.39265E-2</c:v>
                </c:pt>
                <c:pt idx="700">
                  <c:v>-1.8301000000000001E-3</c:v>
                </c:pt>
                <c:pt idx="701">
                  <c:v>2.1984099999999999E-2</c:v>
                </c:pt>
                <c:pt idx="702">
                  <c:v>2.1117199999999999E-2</c:v>
                </c:pt>
                <c:pt idx="703">
                  <c:v>-2.6529299999999999E-2</c:v>
                </c:pt>
                <c:pt idx="704">
                  <c:v>7.4081399999999997E-3</c:v>
                </c:pt>
                <c:pt idx="705">
                  <c:v>5.4225899999999997E-3</c:v>
                </c:pt>
                <c:pt idx="706">
                  <c:v>-6.6347100000000003E-3</c:v>
                </c:pt>
                <c:pt idx="707">
                  <c:v>4.4422100000000003E-3</c:v>
                </c:pt>
                <c:pt idx="708">
                  <c:v>7.5111400000000004E-3</c:v>
                </c:pt>
                <c:pt idx="709">
                  <c:v>-7.3308899999999996E-3</c:v>
                </c:pt>
                <c:pt idx="710">
                  <c:v>6.8693199999999999E-3</c:v>
                </c:pt>
                <c:pt idx="711">
                  <c:v>-4.7111499999999999E-3</c:v>
                </c:pt>
                <c:pt idx="712">
                  <c:v>4.9799900000000001E-2</c:v>
                </c:pt>
                <c:pt idx="713">
                  <c:v>2.4393999999999999E-2</c:v>
                </c:pt>
                <c:pt idx="714">
                  <c:v>-5.39303E-3</c:v>
                </c:pt>
                <c:pt idx="715">
                  <c:v>1.7004999999999999E-2</c:v>
                </c:pt>
                <c:pt idx="716">
                  <c:v>2.30503E-3</c:v>
                </c:pt>
                <c:pt idx="717">
                  <c:v>2.8140999999999999E-2</c:v>
                </c:pt>
                <c:pt idx="718">
                  <c:v>1.37844E-2</c:v>
                </c:pt>
                <c:pt idx="719">
                  <c:v>3.3966999999999997E-2</c:v>
                </c:pt>
                <c:pt idx="720">
                  <c:v>-2.1270799999999999E-2</c:v>
                </c:pt>
                <c:pt idx="721">
                  <c:v>1.4892600000000001E-2</c:v>
                </c:pt>
                <c:pt idx="722">
                  <c:v>1.3845400000000001E-2</c:v>
                </c:pt>
                <c:pt idx="723">
                  <c:v>4.7712299999999996E-3</c:v>
                </c:pt>
                <c:pt idx="724">
                  <c:v>-1.6220100000000001E-2</c:v>
                </c:pt>
                <c:pt idx="725">
                  <c:v>2.8477700000000002E-2</c:v>
                </c:pt>
                <c:pt idx="726">
                  <c:v>2.4674399999999999E-2</c:v>
                </c:pt>
                <c:pt idx="727">
                  <c:v>6.5603299999999996E-3</c:v>
                </c:pt>
                <c:pt idx="728">
                  <c:v>1.83544E-2</c:v>
                </c:pt>
                <c:pt idx="729">
                  <c:v>1.55087E-2</c:v>
                </c:pt>
                <c:pt idx="730">
                  <c:v>-9.6435500000000007E-3</c:v>
                </c:pt>
                <c:pt idx="731">
                  <c:v>-5.4149599999999999E-3</c:v>
                </c:pt>
                <c:pt idx="732">
                  <c:v>-2.23789E-2</c:v>
                </c:pt>
                <c:pt idx="733">
                  <c:v>5.6743600000000005E-4</c:v>
                </c:pt>
                <c:pt idx="734">
                  <c:v>-1.37806E-2</c:v>
                </c:pt>
                <c:pt idx="735">
                  <c:v>-7.9565E-3</c:v>
                </c:pt>
                <c:pt idx="736">
                  <c:v>-9.8047299999999993E-3</c:v>
                </c:pt>
                <c:pt idx="737">
                  <c:v>-2.7637499999999999E-2</c:v>
                </c:pt>
                <c:pt idx="738">
                  <c:v>2.5892300000000001E-3</c:v>
                </c:pt>
                <c:pt idx="739">
                  <c:v>1.3585099999999999E-2</c:v>
                </c:pt>
                <c:pt idx="740">
                  <c:v>-2.1210699999999999E-2</c:v>
                </c:pt>
                <c:pt idx="741">
                  <c:v>-1.7771700000000001E-2</c:v>
                </c:pt>
                <c:pt idx="742">
                  <c:v>1.3066299999999999E-2</c:v>
                </c:pt>
                <c:pt idx="743">
                  <c:v>-1.6879999999999999E-2</c:v>
                </c:pt>
                <c:pt idx="744">
                  <c:v>-1.9288099999999999E-2</c:v>
                </c:pt>
                <c:pt idx="745">
                  <c:v>1.60885E-3</c:v>
                </c:pt>
                <c:pt idx="746">
                  <c:v>3.50571E-3</c:v>
                </c:pt>
                <c:pt idx="747">
                  <c:v>-3.9604199999999999E-2</c:v>
                </c:pt>
                <c:pt idx="748">
                  <c:v>-2.28281E-2</c:v>
                </c:pt>
                <c:pt idx="749">
                  <c:v>9.0055499999999993E-3</c:v>
                </c:pt>
                <c:pt idx="750">
                  <c:v>-1.61514E-2</c:v>
                </c:pt>
                <c:pt idx="751">
                  <c:v>-2.97871E-2</c:v>
                </c:pt>
                <c:pt idx="752">
                  <c:v>-3.3378599999999998E-3</c:v>
                </c:pt>
                <c:pt idx="753">
                  <c:v>1.7022099999999998E-2</c:v>
                </c:pt>
                <c:pt idx="754">
                  <c:v>-2.6779199999999999E-3</c:v>
                </c:pt>
                <c:pt idx="755">
                  <c:v>-2.0016699999999998E-2</c:v>
                </c:pt>
                <c:pt idx="756">
                  <c:v>6.4096500000000002E-3</c:v>
                </c:pt>
                <c:pt idx="757">
                  <c:v>3.7670099999999999E-3</c:v>
                </c:pt>
                <c:pt idx="758">
                  <c:v>-1.6687400000000002E-2</c:v>
                </c:pt>
                <c:pt idx="759">
                  <c:v>1.10159E-2</c:v>
                </c:pt>
                <c:pt idx="760">
                  <c:v>6.7968400000000002E-3</c:v>
                </c:pt>
                <c:pt idx="761">
                  <c:v>-1.2216600000000001E-3</c:v>
                </c:pt>
                <c:pt idx="762">
                  <c:v>-1.6134300000000001E-2</c:v>
                </c:pt>
                <c:pt idx="763">
                  <c:v>-8.8252999999999995E-3</c:v>
                </c:pt>
                <c:pt idx="764">
                  <c:v>-4.2324099999999998E-3</c:v>
                </c:pt>
                <c:pt idx="765">
                  <c:v>4.6234099999999997E-3</c:v>
                </c:pt>
                <c:pt idx="766">
                  <c:v>-1.8106500000000001E-2</c:v>
                </c:pt>
                <c:pt idx="767">
                  <c:v>1.55449E-3</c:v>
                </c:pt>
                <c:pt idx="768">
                  <c:v>-2.7400999999999998E-2</c:v>
                </c:pt>
                <c:pt idx="769">
                  <c:v>2.0275100000000002E-3</c:v>
                </c:pt>
                <c:pt idx="770">
                  <c:v>3.47233E-3</c:v>
                </c:pt>
                <c:pt idx="771">
                  <c:v>-1.83001E-2</c:v>
                </c:pt>
                <c:pt idx="772">
                  <c:v>-1.4715199999999999E-2</c:v>
                </c:pt>
                <c:pt idx="773">
                  <c:v>9.1428800000000008E-3</c:v>
                </c:pt>
                <c:pt idx="774">
                  <c:v>1.33667E-2</c:v>
                </c:pt>
                <c:pt idx="775">
                  <c:v>-3.2616600000000003E-2</c:v>
                </c:pt>
                <c:pt idx="776">
                  <c:v>-1.7180399999999998E-2</c:v>
                </c:pt>
                <c:pt idx="777">
                  <c:v>-5.1412599999999999E-3</c:v>
                </c:pt>
                <c:pt idx="778">
                  <c:v>2.0924600000000002E-2</c:v>
                </c:pt>
                <c:pt idx="779">
                  <c:v>-1.21689E-2</c:v>
                </c:pt>
                <c:pt idx="780">
                  <c:v>-1.54781E-2</c:v>
                </c:pt>
                <c:pt idx="781">
                  <c:v>1.2469299999999999E-2</c:v>
                </c:pt>
                <c:pt idx="782">
                  <c:v>8.5201300000000008E-3</c:v>
                </c:pt>
                <c:pt idx="783">
                  <c:v>3.8938499999999999E-3</c:v>
                </c:pt>
                <c:pt idx="784">
                  <c:v>1.46236E-2</c:v>
                </c:pt>
                <c:pt idx="785">
                  <c:v>-1.24216E-2</c:v>
                </c:pt>
                <c:pt idx="786">
                  <c:v>-8.85296E-3</c:v>
                </c:pt>
                <c:pt idx="787">
                  <c:v>-5.4054300000000001E-3</c:v>
                </c:pt>
                <c:pt idx="788">
                  <c:v>-3.05843E-3</c:v>
                </c:pt>
                <c:pt idx="789">
                  <c:v>-1.9040100000000001E-2</c:v>
                </c:pt>
                <c:pt idx="790">
                  <c:v>1.29824E-2</c:v>
                </c:pt>
                <c:pt idx="791">
                  <c:v>6.2551500000000001E-3</c:v>
                </c:pt>
                <c:pt idx="792">
                  <c:v>-4.1713699999999998E-3</c:v>
                </c:pt>
                <c:pt idx="793">
                  <c:v>-9.0780300000000008E-3</c:v>
                </c:pt>
                <c:pt idx="794">
                  <c:v>1.4672299999999999E-2</c:v>
                </c:pt>
                <c:pt idx="795">
                  <c:v>1.69868E-2</c:v>
                </c:pt>
                <c:pt idx="796">
                  <c:v>1.70546E-2</c:v>
                </c:pt>
                <c:pt idx="797">
                  <c:v>-7.7238100000000002E-3</c:v>
                </c:pt>
                <c:pt idx="798">
                  <c:v>3.8433100000000002E-4</c:v>
                </c:pt>
                <c:pt idx="799" formatCode="0.00E+00">
                  <c:v>1.9865E-3</c:v>
                </c:pt>
                <c:pt idx="800">
                  <c:v>-1.6187699999999999E-2</c:v>
                </c:pt>
                <c:pt idx="801">
                  <c:v>1.2054399999999999E-3</c:v>
                </c:pt>
                <c:pt idx="802">
                  <c:v>6.4125099999999997E-3</c:v>
                </c:pt>
                <c:pt idx="803">
                  <c:v>7.9469699999999994E-3</c:v>
                </c:pt>
                <c:pt idx="804">
                  <c:v>-5.55706E-3</c:v>
                </c:pt>
                <c:pt idx="805">
                  <c:v>-8.0347100000000005E-3</c:v>
                </c:pt>
                <c:pt idx="806">
                  <c:v>3.7889500000000001E-3</c:v>
                </c:pt>
                <c:pt idx="807">
                  <c:v>-7.2803499999999997E-3</c:v>
                </c:pt>
                <c:pt idx="808">
                  <c:v>8.4752999999999998E-3</c:v>
                </c:pt>
                <c:pt idx="809">
                  <c:v>6.9036499999999999E-3</c:v>
                </c:pt>
                <c:pt idx="810">
                  <c:v>3.9262799999999999E-3</c:v>
                </c:pt>
                <c:pt idx="811">
                  <c:v>1.9486400000000001E-2</c:v>
                </c:pt>
                <c:pt idx="812">
                  <c:v>2.9893900000000001E-2</c:v>
                </c:pt>
                <c:pt idx="813">
                  <c:v>-7.36237E-3</c:v>
                </c:pt>
                <c:pt idx="814">
                  <c:v>1.1206600000000001E-2</c:v>
                </c:pt>
                <c:pt idx="815">
                  <c:v>6.9684999999999999E-3</c:v>
                </c:pt>
                <c:pt idx="816">
                  <c:v>4.5871699999999998E-4</c:v>
                </c:pt>
                <c:pt idx="817">
                  <c:v>3.07274E-3</c:v>
                </c:pt>
                <c:pt idx="818">
                  <c:v>3.3187899999999998E-4</c:v>
                </c:pt>
                <c:pt idx="819">
                  <c:v>5.3323700000000002E-2</c:v>
                </c:pt>
                <c:pt idx="820">
                  <c:v>2.54354E-2</c:v>
                </c:pt>
                <c:pt idx="821">
                  <c:v>7.8649500000000008E-3</c:v>
                </c:pt>
                <c:pt idx="822">
                  <c:v>2.69175E-2</c:v>
                </c:pt>
                <c:pt idx="823">
                  <c:v>5.8040599999999998E-3</c:v>
                </c:pt>
                <c:pt idx="824">
                  <c:v>1.6516699999999999E-2</c:v>
                </c:pt>
                <c:pt idx="825">
                  <c:v>-7.3051500000000005E-4</c:v>
                </c:pt>
                <c:pt idx="826">
                  <c:v>1.2458800000000001E-2</c:v>
                </c:pt>
                <c:pt idx="827">
                  <c:v>3.0258199999999999E-2</c:v>
                </c:pt>
                <c:pt idx="828">
                  <c:v>4.8418000000000003E-3</c:v>
                </c:pt>
                <c:pt idx="829">
                  <c:v>9.8800699999999995E-4</c:v>
                </c:pt>
                <c:pt idx="830">
                  <c:v>2.8026599999999999E-2</c:v>
                </c:pt>
                <c:pt idx="831">
                  <c:v>8.9025500000000004E-3</c:v>
                </c:pt>
                <c:pt idx="832">
                  <c:v>2.4690599999999999E-3</c:v>
                </c:pt>
                <c:pt idx="833">
                  <c:v>2.3784600000000002E-3</c:v>
                </c:pt>
                <c:pt idx="834">
                  <c:v>2.56662E-2</c:v>
                </c:pt>
                <c:pt idx="835">
                  <c:v>1.6885799999999999E-2</c:v>
                </c:pt>
                <c:pt idx="836">
                  <c:v>3.4429599999999998E-2</c:v>
                </c:pt>
                <c:pt idx="837">
                  <c:v>1.34106E-2</c:v>
                </c:pt>
                <c:pt idx="838">
                  <c:v>3.1010599999999999E-2</c:v>
                </c:pt>
                <c:pt idx="839">
                  <c:v>1.29509E-2</c:v>
                </c:pt>
                <c:pt idx="840">
                  <c:v>3.0976299999999998E-2</c:v>
                </c:pt>
                <c:pt idx="841">
                  <c:v>2.4988199999999999E-2</c:v>
                </c:pt>
                <c:pt idx="842">
                  <c:v>-6.0777699999999997E-3</c:v>
                </c:pt>
                <c:pt idx="843">
                  <c:v>-1.00374E-2</c:v>
                </c:pt>
                <c:pt idx="844">
                  <c:v>-4.1837699999999999E-3</c:v>
                </c:pt>
                <c:pt idx="845">
                  <c:v>3.7994399999999998E-3</c:v>
                </c:pt>
                <c:pt idx="846">
                  <c:v>8.8167200000000001E-3</c:v>
                </c:pt>
                <c:pt idx="847">
                  <c:v>1.4528299999999999E-2</c:v>
                </c:pt>
                <c:pt idx="848">
                  <c:v>1.0034599999999999E-2</c:v>
                </c:pt>
                <c:pt idx="849">
                  <c:v>7.02763E-3</c:v>
                </c:pt>
                <c:pt idx="850">
                  <c:v>4.44984E-3</c:v>
                </c:pt>
                <c:pt idx="851">
                  <c:v>2.3870499999999999E-3</c:v>
                </c:pt>
                <c:pt idx="852">
                  <c:v>1.0187099999999999E-2</c:v>
                </c:pt>
                <c:pt idx="853">
                  <c:v>3.7343000000000001E-2</c:v>
                </c:pt>
                <c:pt idx="854">
                  <c:v>-2.8514899999999999E-3</c:v>
                </c:pt>
                <c:pt idx="855">
                  <c:v>8.8357899999999996E-3</c:v>
                </c:pt>
                <c:pt idx="856">
                  <c:v>-5.6075999999999999E-4</c:v>
                </c:pt>
                <c:pt idx="857">
                  <c:v>1.7960500000000001E-2</c:v>
                </c:pt>
                <c:pt idx="858">
                  <c:v>2.4684899999999999E-2</c:v>
                </c:pt>
                <c:pt idx="859">
                  <c:v>3.9911299999999999E-3</c:v>
                </c:pt>
                <c:pt idx="860">
                  <c:v>8.6364700000000003E-3</c:v>
                </c:pt>
                <c:pt idx="861">
                  <c:v>-1.4769600000000001E-2</c:v>
                </c:pt>
                <c:pt idx="862">
                  <c:v>1.9443499999999999E-2</c:v>
                </c:pt>
                <c:pt idx="863">
                  <c:v>1.9949000000000001E-2</c:v>
                </c:pt>
                <c:pt idx="864">
                  <c:v>3.22256E-2</c:v>
                </c:pt>
                <c:pt idx="865">
                  <c:v>3.1240500000000001E-2</c:v>
                </c:pt>
                <c:pt idx="866">
                  <c:v>-3.6630600000000001E-3</c:v>
                </c:pt>
                <c:pt idx="867">
                  <c:v>1.09797E-2</c:v>
                </c:pt>
                <c:pt idx="868">
                  <c:v>6.4020199999999996E-3</c:v>
                </c:pt>
                <c:pt idx="869">
                  <c:v>-2.1829599999999998E-3</c:v>
                </c:pt>
                <c:pt idx="870">
                  <c:v>-1.1108399999999999E-2</c:v>
                </c:pt>
                <c:pt idx="871">
                  <c:v>-6.45351E-3</c:v>
                </c:pt>
                <c:pt idx="872">
                  <c:v>3.1015399999999999E-2</c:v>
                </c:pt>
                <c:pt idx="873">
                  <c:v>9.9306099999999994E-3</c:v>
                </c:pt>
                <c:pt idx="874">
                  <c:v>-1.9826900000000001E-3</c:v>
                </c:pt>
                <c:pt idx="875">
                  <c:v>3.5296399999999999E-2</c:v>
                </c:pt>
                <c:pt idx="876">
                  <c:v>4.7655099999999997E-3</c:v>
                </c:pt>
                <c:pt idx="877">
                  <c:v>1.7278700000000001E-2</c:v>
                </c:pt>
                <c:pt idx="878">
                  <c:v>-2.2551499999999999E-2</c:v>
                </c:pt>
                <c:pt idx="879">
                  <c:v>6.3800799999999998E-3</c:v>
                </c:pt>
                <c:pt idx="880">
                  <c:v>-1.17302E-4</c:v>
                </c:pt>
                <c:pt idx="881">
                  <c:v>1.2140300000000001E-3</c:v>
                </c:pt>
                <c:pt idx="882">
                  <c:v>7.0533799999999997E-3</c:v>
                </c:pt>
                <c:pt idx="883">
                  <c:v>9.7999599999999999E-3</c:v>
                </c:pt>
                <c:pt idx="884">
                  <c:v>2.7096700000000001E-2</c:v>
                </c:pt>
                <c:pt idx="885">
                  <c:v>-4.4164699999999996E-3</c:v>
                </c:pt>
                <c:pt idx="886">
                  <c:v>-3.9768199999999998E-3</c:v>
                </c:pt>
                <c:pt idx="887">
                  <c:v>-2.4175599999999998E-2</c:v>
                </c:pt>
                <c:pt idx="888">
                  <c:v>5.5103299999999999E-3</c:v>
                </c:pt>
                <c:pt idx="889">
                  <c:v>1.7834699999999998E-2</c:v>
                </c:pt>
                <c:pt idx="890">
                  <c:v>-8.4009199999999992E-3</c:v>
                </c:pt>
                <c:pt idx="891">
                  <c:v>1.2238499999999999E-2</c:v>
                </c:pt>
                <c:pt idx="892">
                  <c:v>1.7297699999999999E-2</c:v>
                </c:pt>
                <c:pt idx="893">
                  <c:v>1.42498E-2</c:v>
                </c:pt>
                <c:pt idx="894">
                  <c:v>-1.7662000000000001E-3</c:v>
                </c:pt>
                <c:pt idx="895">
                  <c:v>-1.4265999999999999E-2</c:v>
                </c:pt>
                <c:pt idx="896">
                  <c:v>3.3130600000000001E-3</c:v>
                </c:pt>
                <c:pt idx="897">
                  <c:v>-6.6127800000000004E-3</c:v>
                </c:pt>
                <c:pt idx="898">
                  <c:v>-1.6367900000000001E-2</c:v>
                </c:pt>
                <c:pt idx="899">
                  <c:v>3.39603E-3</c:v>
                </c:pt>
                <c:pt idx="900">
                  <c:v>2.2010799999999998E-3</c:v>
                </c:pt>
                <c:pt idx="901" formatCode="0.00E+00">
                  <c:v>1.1388799999999999E-2</c:v>
                </c:pt>
                <c:pt idx="902">
                  <c:v>-1.5010799999999999E-3</c:v>
                </c:pt>
                <c:pt idx="903">
                  <c:v>1.8931400000000001E-2</c:v>
                </c:pt>
                <c:pt idx="904">
                  <c:v>1.27954E-2</c:v>
                </c:pt>
                <c:pt idx="905">
                  <c:v>-1.3835E-2</c:v>
                </c:pt>
                <c:pt idx="906">
                  <c:v>8.3541899999999992E-3</c:v>
                </c:pt>
                <c:pt idx="907">
                  <c:v>1.64795E-3</c:v>
                </c:pt>
                <c:pt idx="908">
                  <c:v>3.4427600000000002E-4</c:v>
                </c:pt>
                <c:pt idx="909">
                  <c:v>-2.8858199999999999E-3</c:v>
                </c:pt>
                <c:pt idx="910">
                  <c:v>6.34003E-3</c:v>
                </c:pt>
                <c:pt idx="911">
                  <c:v>1.11666E-2</c:v>
                </c:pt>
                <c:pt idx="912">
                  <c:v>-1.9741099999999998E-3</c:v>
                </c:pt>
                <c:pt idx="913">
                  <c:v>1.6918200000000001E-2</c:v>
                </c:pt>
                <c:pt idx="914">
                  <c:v>2.7016600000000002E-2</c:v>
                </c:pt>
                <c:pt idx="915">
                  <c:v>2.1715200000000001E-3</c:v>
                </c:pt>
                <c:pt idx="916">
                  <c:v>2.3832300000000001E-3</c:v>
                </c:pt>
                <c:pt idx="917">
                  <c:v>1.8731100000000001E-2</c:v>
                </c:pt>
                <c:pt idx="918">
                  <c:v>6.4992899999999996E-3</c:v>
                </c:pt>
                <c:pt idx="919">
                  <c:v>1.19162E-2</c:v>
                </c:pt>
                <c:pt idx="920">
                  <c:v>2.87695E-2</c:v>
                </c:pt>
                <c:pt idx="921">
                  <c:v>3.8547499999999998E-2</c:v>
                </c:pt>
                <c:pt idx="922">
                  <c:v>6.9818500000000004E-3</c:v>
                </c:pt>
                <c:pt idx="923">
                  <c:v>1.9425399999999999E-2</c:v>
                </c:pt>
                <c:pt idx="924">
                  <c:v>1.8138899999999999E-2</c:v>
                </c:pt>
                <c:pt idx="925">
                  <c:v>3.4190199999999997E-2</c:v>
                </c:pt>
                <c:pt idx="926">
                  <c:v>2.4025899999999999E-2</c:v>
                </c:pt>
                <c:pt idx="927">
                  <c:v>2.98719E-2</c:v>
                </c:pt>
                <c:pt idx="928">
                  <c:v>1.7501800000000001E-2</c:v>
                </c:pt>
                <c:pt idx="929">
                  <c:v>2.4601899999999999E-2</c:v>
                </c:pt>
                <c:pt idx="930">
                  <c:v>1.73969E-2</c:v>
                </c:pt>
                <c:pt idx="931">
                  <c:v>1.32847E-3</c:v>
                </c:pt>
                <c:pt idx="932">
                  <c:v>-1.7231900000000001E-2</c:v>
                </c:pt>
                <c:pt idx="933">
                  <c:v>2.4510400000000002E-2</c:v>
                </c:pt>
                <c:pt idx="934">
                  <c:v>3.9115900000000002E-2</c:v>
                </c:pt>
                <c:pt idx="935">
                  <c:v>1.2415900000000001E-2</c:v>
                </c:pt>
                <c:pt idx="936">
                  <c:v>2.14453E-2</c:v>
                </c:pt>
                <c:pt idx="937">
                  <c:v>3.6181400000000002E-2</c:v>
                </c:pt>
                <c:pt idx="938">
                  <c:v>3.1409300000000001E-2</c:v>
                </c:pt>
                <c:pt idx="939">
                  <c:v>1.53151E-2</c:v>
                </c:pt>
                <c:pt idx="940">
                  <c:v>2.2149100000000001E-2</c:v>
                </c:pt>
                <c:pt idx="941">
                  <c:v>2.8230700000000001E-2</c:v>
                </c:pt>
                <c:pt idx="942">
                  <c:v>2.3687400000000001E-2</c:v>
                </c:pt>
                <c:pt idx="943">
                  <c:v>9.2220300000000002E-4</c:v>
                </c:pt>
                <c:pt idx="944">
                  <c:v>2.65074E-2</c:v>
                </c:pt>
                <c:pt idx="945">
                  <c:v>1.6436599999999999E-2</c:v>
                </c:pt>
                <c:pt idx="946">
                  <c:v>1.8798800000000001E-2</c:v>
                </c:pt>
                <c:pt idx="947">
                  <c:v>4.2295500000000003E-3</c:v>
                </c:pt>
                <c:pt idx="948">
                  <c:v>4.2118099999999999E-2</c:v>
                </c:pt>
                <c:pt idx="949">
                  <c:v>2.6331899999999998E-2</c:v>
                </c:pt>
                <c:pt idx="950">
                  <c:v>2.5421099999999999E-2</c:v>
                </c:pt>
                <c:pt idx="951">
                  <c:v>1.0133700000000001E-2</c:v>
                </c:pt>
                <c:pt idx="952">
                  <c:v>2.75106E-2</c:v>
                </c:pt>
                <c:pt idx="953">
                  <c:v>2.39172E-2</c:v>
                </c:pt>
                <c:pt idx="954">
                  <c:v>2.63386E-2</c:v>
                </c:pt>
                <c:pt idx="955">
                  <c:v>1.0463699999999999E-2</c:v>
                </c:pt>
                <c:pt idx="956">
                  <c:v>3.5766600000000003E-2</c:v>
                </c:pt>
                <c:pt idx="957">
                  <c:v>2.5029200000000001E-2</c:v>
                </c:pt>
                <c:pt idx="958">
                  <c:v>4.4746399999999999E-2</c:v>
                </c:pt>
                <c:pt idx="959">
                  <c:v>3.6979699999999997E-2</c:v>
                </c:pt>
                <c:pt idx="960">
                  <c:v>1.07527E-2</c:v>
                </c:pt>
                <c:pt idx="961">
                  <c:v>1.5937799999999998E-2</c:v>
                </c:pt>
                <c:pt idx="962">
                  <c:v>5.4521600000000002E-3</c:v>
                </c:pt>
                <c:pt idx="963">
                  <c:v>8.02135E-3</c:v>
                </c:pt>
                <c:pt idx="964">
                  <c:v>9.1524099999999997E-3</c:v>
                </c:pt>
                <c:pt idx="965">
                  <c:v>3.0059800000000001E-2</c:v>
                </c:pt>
                <c:pt idx="966">
                  <c:v>3.28407E-2</c:v>
                </c:pt>
                <c:pt idx="967">
                  <c:v>1.1178E-2</c:v>
                </c:pt>
                <c:pt idx="968">
                  <c:v>1.63622E-2</c:v>
                </c:pt>
                <c:pt idx="969">
                  <c:v>4.62961E-2</c:v>
                </c:pt>
                <c:pt idx="970">
                  <c:v>1.51205E-2</c:v>
                </c:pt>
                <c:pt idx="971">
                  <c:v>-1.1941E-2</c:v>
                </c:pt>
                <c:pt idx="972">
                  <c:v>2.2165299999999999E-2</c:v>
                </c:pt>
                <c:pt idx="973">
                  <c:v>-2.3317300000000002E-3</c:v>
                </c:pt>
                <c:pt idx="974">
                  <c:v>1.9226099999999999E-3</c:v>
                </c:pt>
                <c:pt idx="975">
                  <c:v>-9.6006400000000006E-3</c:v>
                </c:pt>
                <c:pt idx="976">
                  <c:v>2.12421E-2</c:v>
                </c:pt>
                <c:pt idx="977">
                  <c:v>7.13921E-3</c:v>
                </c:pt>
                <c:pt idx="978">
                  <c:v>-2.3596800000000001E-2</c:v>
                </c:pt>
                <c:pt idx="979">
                  <c:v>-1.13659E-2</c:v>
                </c:pt>
                <c:pt idx="980">
                  <c:v>4.4631999999999996E-3</c:v>
                </c:pt>
                <c:pt idx="981">
                  <c:v>-4.6033899999999997E-3</c:v>
                </c:pt>
                <c:pt idx="982">
                  <c:v>1.29318E-2</c:v>
                </c:pt>
                <c:pt idx="983">
                  <c:v>1.3423900000000001E-2</c:v>
                </c:pt>
                <c:pt idx="984">
                  <c:v>-1.78719E-2</c:v>
                </c:pt>
                <c:pt idx="985">
                  <c:v>-1.12925E-2</c:v>
                </c:pt>
                <c:pt idx="986">
                  <c:v>5.7039300000000003E-3</c:v>
                </c:pt>
                <c:pt idx="987">
                  <c:v>1.49622E-2</c:v>
                </c:pt>
                <c:pt idx="988">
                  <c:v>-2.09312E-2</c:v>
                </c:pt>
                <c:pt idx="989" formatCode="0.00E+00">
                  <c:v>5.7220499999999997E-6</c:v>
                </c:pt>
                <c:pt idx="990">
                  <c:v>1.31617E-2</c:v>
                </c:pt>
                <c:pt idx="991">
                  <c:v>2.6550300000000001E-3</c:v>
                </c:pt>
                <c:pt idx="992">
                  <c:v>-4.9171400000000004E-3</c:v>
                </c:pt>
                <c:pt idx="993">
                  <c:v>1.67303E-2</c:v>
                </c:pt>
                <c:pt idx="994">
                  <c:v>2.2754699999999999E-2</c:v>
                </c:pt>
                <c:pt idx="995">
                  <c:v>3.8165999999999999E-3</c:v>
                </c:pt>
                <c:pt idx="996">
                  <c:v>-1.4726599999999999E-2</c:v>
                </c:pt>
                <c:pt idx="997">
                  <c:v>-1.64499E-2</c:v>
                </c:pt>
                <c:pt idx="998">
                  <c:v>1.6546200000000001E-3</c:v>
                </c:pt>
                <c:pt idx="999">
                  <c:v>1.9989000000000001E-3</c:v>
                </c:pt>
                <c:pt idx="1000">
                  <c:v>-7.78198E-3</c:v>
                </c:pt>
                <c:pt idx="1001">
                  <c:v>9.8238000000000006E-3</c:v>
                </c:pt>
                <c:pt idx="1002">
                  <c:v>-3.3073400000000002E-3</c:v>
                </c:pt>
                <c:pt idx="1003">
                  <c:v>-1.32952E-2</c:v>
                </c:pt>
                <c:pt idx="1004">
                  <c:v>-1.8177E-3</c:v>
                </c:pt>
                <c:pt idx="1005">
                  <c:v>7.7514599999999999E-3</c:v>
                </c:pt>
                <c:pt idx="1006">
                  <c:v>2.7891200000000001E-2</c:v>
                </c:pt>
                <c:pt idx="1007">
                  <c:v>6.14929E-3</c:v>
                </c:pt>
                <c:pt idx="1008">
                  <c:v>-3.4599299999999999E-2</c:v>
                </c:pt>
                <c:pt idx="1009">
                  <c:v>-1.36194E-2</c:v>
                </c:pt>
                <c:pt idx="1010">
                  <c:v>7.4682200000000002E-3</c:v>
                </c:pt>
                <c:pt idx="1011">
                  <c:v>1.36604E-2</c:v>
                </c:pt>
                <c:pt idx="1012">
                  <c:v>-5.5866199999999996E-3</c:v>
                </c:pt>
                <c:pt idx="1013">
                  <c:v>-3.6371199999999999E-2</c:v>
                </c:pt>
                <c:pt idx="1014">
                  <c:v>-1.1472699999999999E-3</c:v>
                </c:pt>
                <c:pt idx="1015">
                  <c:v>-1.89753E-2</c:v>
                </c:pt>
                <c:pt idx="1016">
                  <c:v>-1.22538E-2</c:v>
                </c:pt>
                <c:pt idx="1017">
                  <c:v>-2.0671800000000001E-2</c:v>
                </c:pt>
                <c:pt idx="1018">
                  <c:v>-1.34468E-3</c:v>
                </c:pt>
                <c:pt idx="1019">
                  <c:v>1.46465E-2</c:v>
                </c:pt>
                <c:pt idx="1020">
                  <c:v>-3.6296800000000001E-3</c:v>
                </c:pt>
                <c:pt idx="1021">
                  <c:v>5.6572000000000002E-3</c:v>
                </c:pt>
                <c:pt idx="1022">
                  <c:v>1.7811799999999999E-2</c:v>
                </c:pt>
                <c:pt idx="1023">
                  <c:v>-4.8770899999999997E-3</c:v>
                </c:pt>
                <c:pt idx="1024">
                  <c:v>-1.5216800000000001E-2</c:v>
                </c:pt>
                <c:pt idx="1025">
                  <c:v>-9.2687599999999992E-3</c:v>
                </c:pt>
                <c:pt idx="1026">
                  <c:v>2.0799600000000001E-3</c:v>
                </c:pt>
                <c:pt idx="1027">
                  <c:v>-4.3592500000000003E-3</c:v>
                </c:pt>
                <c:pt idx="1028">
                  <c:v>-7.1249E-3</c:v>
                </c:pt>
                <c:pt idx="1029">
                  <c:v>9.1743499999999997E-4</c:v>
                </c:pt>
                <c:pt idx="1030">
                  <c:v>7.4701300000000002E-3</c:v>
                </c:pt>
                <c:pt idx="1031">
                  <c:v>-1.0828000000000001E-2</c:v>
                </c:pt>
                <c:pt idx="1032">
                  <c:v>-1.2470200000000001E-2</c:v>
                </c:pt>
                <c:pt idx="1033">
                  <c:v>-2.3984900000000001E-3</c:v>
                </c:pt>
                <c:pt idx="1034">
                  <c:v>-3.40939E-3</c:v>
                </c:pt>
                <c:pt idx="1035">
                  <c:v>-2.1190599999999999E-3</c:v>
                </c:pt>
                <c:pt idx="1036">
                  <c:v>3.39317E-3</c:v>
                </c:pt>
                <c:pt idx="1037">
                  <c:v>8.8129000000000002E-3</c:v>
                </c:pt>
                <c:pt idx="1038">
                  <c:v>4.2886699999999996E-3</c:v>
                </c:pt>
                <c:pt idx="1039">
                  <c:v>-2.80247E-2</c:v>
                </c:pt>
                <c:pt idx="1040">
                  <c:v>-8.9588199999999993E-3</c:v>
                </c:pt>
                <c:pt idx="1041">
                  <c:v>-1.08538E-2</c:v>
                </c:pt>
                <c:pt idx="1042">
                  <c:v>5.1174200000000001E-3</c:v>
                </c:pt>
                <c:pt idx="1043">
                  <c:v>9.7942400000000001E-4</c:v>
                </c:pt>
                <c:pt idx="1044">
                  <c:v>-3.6439900000000002E-3</c:v>
                </c:pt>
                <c:pt idx="1045">
                  <c:v>-1.0385500000000001E-2</c:v>
                </c:pt>
                <c:pt idx="1046">
                  <c:v>-9.6330600000000006E-3</c:v>
                </c:pt>
                <c:pt idx="1047">
                  <c:v>-5.6657799999999996E-3</c:v>
                </c:pt>
                <c:pt idx="1048">
                  <c:v>-2.32353E-2</c:v>
                </c:pt>
                <c:pt idx="1049">
                  <c:v>-1.12915E-3</c:v>
                </c:pt>
                <c:pt idx="1050">
                  <c:v>-4.4326799999999996E-3</c:v>
                </c:pt>
                <c:pt idx="1051">
                  <c:v>1.6975399999999999E-4</c:v>
                </c:pt>
                <c:pt idx="1052">
                  <c:v>-1.0128E-2</c:v>
                </c:pt>
                <c:pt idx="1053">
                  <c:v>-2.0274199999999999E-2</c:v>
                </c:pt>
                <c:pt idx="1054">
                  <c:v>-1.7344499999999999E-2</c:v>
                </c:pt>
                <c:pt idx="1055">
                  <c:v>-2.3783700000000001E-2</c:v>
                </c:pt>
                <c:pt idx="1056">
                  <c:v>4.4650999999999996E-3</c:v>
                </c:pt>
                <c:pt idx="1057">
                  <c:v>1.1838E-2</c:v>
                </c:pt>
                <c:pt idx="1058">
                  <c:v>-1.81599E-2</c:v>
                </c:pt>
                <c:pt idx="1059">
                  <c:v>-8.0442399999999994E-3</c:v>
                </c:pt>
                <c:pt idx="1060">
                  <c:v>5.6543399999999999E-3</c:v>
                </c:pt>
                <c:pt idx="1061">
                  <c:v>-1.9445400000000002E-2</c:v>
                </c:pt>
                <c:pt idx="1062">
                  <c:v>-4.0693300000000003E-3</c:v>
                </c:pt>
                <c:pt idx="1063">
                  <c:v>-4.0426300000000002E-3</c:v>
                </c:pt>
                <c:pt idx="1064">
                  <c:v>8.0919300000000007E-3</c:v>
                </c:pt>
                <c:pt idx="1065">
                  <c:v>-2.9726000000000002E-3</c:v>
                </c:pt>
                <c:pt idx="1066">
                  <c:v>-4.8484799999999996E-3</c:v>
                </c:pt>
                <c:pt idx="1067">
                  <c:v>1.73559E-2</c:v>
                </c:pt>
                <c:pt idx="1068">
                  <c:v>1.62268E-2</c:v>
                </c:pt>
                <c:pt idx="1069">
                  <c:v>1.2042000000000001E-2</c:v>
                </c:pt>
                <c:pt idx="1070">
                  <c:v>-1.5676499999999999E-2</c:v>
                </c:pt>
                <c:pt idx="1071">
                  <c:v>5.6476599999999997E-3</c:v>
                </c:pt>
                <c:pt idx="1072">
                  <c:v>2.3364999999999999E-4</c:v>
                </c:pt>
                <c:pt idx="1073">
                  <c:v>1.7990099999999998E-2</c:v>
                </c:pt>
                <c:pt idx="1074">
                  <c:v>2.5825499999999999E-3</c:v>
                </c:pt>
                <c:pt idx="1075">
                  <c:v>2.77939E-2</c:v>
                </c:pt>
                <c:pt idx="1076">
                  <c:v>6.0825300000000001E-3</c:v>
                </c:pt>
                <c:pt idx="1077">
                  <c:v>1.6593E-2</c:v>
                </c:pt>
                <c:pt idx="1078">
                  <c:v>8.6955999999999995E-3</c:v>
                </c:pt>
                <c:pt idx="1079">
                  <c:v>-5.1622400000000002E-3</c:v>
                </c:pt>
                <c:pt idx="1080">
                  <c:v>-7.36237E-3</c:v>
                </c:pt>
                <c:pt idx="1081">
                  <c:v>-3.0745499999999999E-2</c:v>
                </c:pt>
                <c:pt idx="1082">
                  <c:v>8.8310199999999998E-4</c:v>
                </c:pt>
                <c:pt idx="1083">
                  <c:v>-2.6460600000000001E-2</c:v>
                </c:pt>
                <c:pt idx="1084">
                  <c:v>3.2882699999999998E-3</c:v>
                </c:pt>
                <c:pt idx="1085">
                  <c:v>-8.5840199999999995E-3</c:v>
                </c:pt>
                <c:pt idx="1086">
                  <c:v>7.58934E-3</c:v>
                </c:pt>
                <c:pt idx="1087">
                  <c:v>4.5347199999999999E-3</c:v>
                </c:pt>
                <c:pt idx="1088">
                  <c:v>-1.51358E-2</c:v>
                </c:pt>
                <c:pt idx="1089">
                  <c:v>8.2550000000000002E-3</c:v>
                </c:pt>
                <c:pt idx="1090">
                  <c:v>-8.6832000000000003E-3</c:v>
                </c:pt>
                <c:pt idx="1091">
                  <c:v>1.74713E-3</c:v>
                </c:pt>
                <c:pt idx="1092">
                  <c:v>-3.2768200000000002E-3</c:v>
                </c:pt>
                <c:pt idx="1093">
                  <c:v>1.0704E-2</c:v>
                </c:pt>
                <c:pt idx="1094">
                  <c:v>-1.0581999999999999E-2</c:v>
                </c:pt>
                <c:pt idx="1095">
                  <c:v>-3.2460200000000002E-2</c:v>
                </c:pt>
                <c:pt idx="1096">
                  <c:v>1.5020400000000001E-3</c:v>
                </c:pt>
                <c:pt idx="1097">
                  <c:v>1.7957699999999999E-3</c:v>
                </c:pt>
                <c:pt idx="1098">
                  <c:v>2.6722E-3</c:v>
                </c:pt>
                <c:pt idx="1099">
                  <c:v>-7.1535100000000001E-3</c:v>
                </c:pt>
                <c:pt idx="1100">
                  <c:v>8.3150900000000007E-3</c:v>
                </c:pt>
                <c:pt idx="1101" formatCode="0.00E+00">
                  <c:v>5.6161900000000001E-3</c:v>
                </c:pt>
                <c:pt idx="1102">
                  <c:v>-4.0912600000000002E-3</c:v>
                </c:pt>
                <c:pt idx="1103">
                  <c:v>-1.8579499999999999E-2</c:v>
                </c:pt>
                <c:pt idx="1104">
                  <c:v>-3.7231400000000002E-3</c:v>
                </c:pt>
                <c:pt idx="1105">
                  <c:v>-1.9495999999999999E-2</c:v>
                </c:pt>
                <c:pt idx="1106">
                  <c:v>-3.8906099999999999E-2</c:v>
                </c:pt>
                <c:pt idx="1107">
                  <c:v>-5.4817199999999998E-3</c:v>
                </c:pt>
                <c:pt idx="1108">
                  <c:v>-1.2865100000000001E-2</c:v>
                </c:pt>
                <c:pt idx="1109">
                  <c:v>-1.18494E-2</c:v>
                </c:pt>
                <c:pt idx="1110">
                  <c:v>-4.9324E-3</c:v>
                </c:pt>
                <c:pt idx="1111">
                  <c:v>-2.1230700000000002E-2</c:v>
                </c:pt>
                <c:pt idx="1112">
                  <c:v>-3.3238400000000001E-2</c:v>
                </c:pt>
                <c:pt idx="1113">
                  <c:v>-3.2814000000000003E-2</c:v>
                </c:pt>
                <c:pt idx="1114">
                  <c:v>9.0074500000000002E-3</c:v>
                </c:pt>
                <c:pt idx="1115">
                  <c:v>-2.5997199999999998E-3</c:v>
                </c:pt>
                <c:pt idx="1116">
                  <c:v>-3.4771000000000003E-2</c:v>
                </c:pt>
                <c:pt idx="1117">
                  <c:v>-3.0962900000000002E-2</c:v>
                </c:pt>
                <c:pt idx="1118">
                  <c:v>-3.0388800000000001E-2</c:v>
                </c:pt>
                <c:pt idx="1119">
                  <c:v>-2.7405700000000002E-2</c:v>
                </c:pt>
                <c:pt idx="1120">
                  <c:v>-1.75476E-2</c:v>
                </c:pt>
                <c:pt idx="1121">
                  <c:v>-1.1645300000000001E-2</c:v>
                </c:pt>
                <c:pt idx="1122">
                  <c:v>-9.9706599999999992E-3</c:v>
                </c:pt>
                <c:pt idx="1123">
                  <c:v>-4.1681299999999998E-2</c:v>
                </c:pt>
                <c:pt idx="1124">
                  <c:v>-5.19972E-2</c:v>
                </c:pt>
                <c:pt idx="1125">
                  <c:v>-3.58582E-3</c:v>
                </c:pt>
                <c:pt idx="1126">
                  <c:v>-3.9462999999999998E-3</c:v>
                </c:pt>
                <c:pt idx="1127">
                  <c:v>4.8475300000000001E-3</c:v>
                </c:pt>
                <c:pt idx="1128">
                  <c:v>-2.2801399999999999E-2</c:v>
                </c:pt>
                <c:pt idx="1129">
                  <c:v>-6.9723099999999998E-3</c:v>
                </c:pt>
                <c:pt idx="1130">
                  <c:v>-1.0479E-2</c:v>
                </c:pt>
                <c:pt idx="1131">
                  <c:v>-2.4603799999999999E-2</c:v>
                </c:pt>
                <c:pt idx="1132">
                  <c:v>-8.1586799999999998E-3</c:v>
                </c:pt>
                <c:pt idx="1133">
                  <c:v>-9.9306099999999994E-3</c:v>
                </c:pt>
                <c:pt idx="1134">
                  <c:v>-1.38178E-2</c:v>
                </c:pt>
                <c:pt idx="1135">
                  <c:v>-2.6150699999999999E-2</c:v>
                </c:pt>
                <c:pt idx="1136">
                  <c:v>-3.2927499999999998E-2</c:v>
                </c:pt>
                <c:pt idx="1137">
                  <c:v>-2.15721E-2</c:v>
                </c:pt>
                <c:pt idx="1138">
                  <c:v>-1.12724E-2</c:v>
                </c:pt>
                <c:pt idx="1139">
                  <c:v>6.7777599999999999E-3</c:v>
                </c:pt>
                <c:pt idx="1140">
                  <c:v>-2.1101000000000002E-2</c:v>
                </c:pt>
                <c:pt idx="1141">
                  <c:v>-3.4954100000000002E-2</c:v>
                </c:pt>
                <c:pt idx="1142">
                  <c:v>9.71794E-4</c:v>
                </c:pt>
                <c:pt idx="1143">
                  <c:v>2.1811500000000001E-2</c:v>
                </c:pt>
                <c:pt idx="1144">
                  <c:v>-1.34544E-2</c:v>
                </c:pt>
                <c:pt idx="1145">
                  <c:v>-1.03035E-2</c:v>
                </c:pt>
                <c:pt idx="1146">
                  <c:v>7.1010600000000002E-3</c:v>
                </c:pt>
                <c:pt idx="1147">
                  <c:v>-1.1785500000000001E-2</c:v>
                </c:pt>
                <c:pt idx="1148">
                  <c:v>-3.0498500000000001E-2</c:v>
                </c:pt>
                <c:pt idx="1149">
                  <c:v>-1.67694E-2</c:v>
                </c:pt>
                <c:pt idx="1150">
                  <c:v>-1.31226E-2</c:v>
                </c:pt>
                <c:pt idx="1151">
                  <c:v>-3.2089199999999998E-2</c:v>
                </c:pt>
                <c:pt idx="1152">
                  <c:v>-3.4880599999999998E-2</c:v>
                </c:pt>
                <c:pt idx="1153">
                  <c:v>-2.7131099999999998E-2</c:v>
                </c:pt>
                <c:pt idx="1154">
                  <c:v>-2.5995299999999999E-2</c:v>
                </c:pt>
                <c:pt idx="1155">
                  <c:v>-2.4926199999999999E-2</c:v>
                </c:pt>
                <c:pt idx="1156">
                  <c:v>-6.2961600000000003E-3</c:v>
                </c:pt>
                <c:pt idx="1157">
                  <c:v>-8.5601800000000006E-3</c:v>
                </c:pt>
                <c:pt idx="1158">
                  <c:v>-5.6138E-2</c:v>
                </c:pt>
                <c:pt idx="1159">
                  <c:v>-2.38161E-2</c:v>
                </c:pt>
                <c:pt idx="1160">
                  <c:v>-9.4280200000000005E-3</c:v>
                </c:pt>
                <c:pt idx="1161">
                  <c:v>-5.87349E-2</c:v>
                </c:pt>
                <c:pt idx="1162">
                  <c:v>-4.8205400000000002E-2</c:v>
                </c:pt>
                <c:pt idx="1163">
                  <c:v>9.0789799999999997E-4</c:v>
                </c:pt>
                <c:pt idx="1164">
                  <c:v>-2.26202E-2</c:v>
                </c:pt>
                <c:pt idx="1165">
                  <c:v>-3.755E-2</c:v>
                </c:pt>
                <c:pt idx="1166">
                  <c:v>-1.3995199999999999E-2</c:v>
                </c:pt>
                <c:pt idx="1167">
                  <c:v>2.2391299999999999E-2</c:v>
                </c:pt>
                <c:pt idx="1168">
                  <c:v>-3.0359299999999999E-2</c:v>
                </c:pt>
                <c:pt idx="1169">
                  <c:v>-4.9834299999999998E-2</c:v>
                </c:pt>
                <c:pt idx="1170">
                  <c:v>-1.6212500000000001E-3</c:v>
                </c:pt>
                <c:pt idx="1171">
                  <c:v>-1.31054E-2</c:v>
                </c:pt>
                <c:pt idx="1172">
                  <c:v>-5.41477E-2</c:v>
                </c:pt>
                <c:pt idx="1173">
                  <c:v>-1.25351E-2</c:v>
                </c:pt>
                <c:pt idx="1174">
                  <c:v>1.2868900000000001E-2</c:v>
                </c:pt>
                <c:pt idx="1175">
                  <c:v>-4.6310400000000003E-3</c:v>
                </c:pt>
                <c:pt idx="1176">
                  <c:v>-4.8723200000000001E-2</c:v>
                </c:pt>
                <c:pt idx="1177">
                  <c:v>-4.5623800000000004E-3</c:v>
                </c:pt>
                <c:pt idx="1178">
                  <c:v>-1.4991799999999999E-3</c:v>
                </c:pt>
                <c:pt idx="1179">
                  <c:v>-5.3770100000000001E-2</c:v>
                </c:pt>
                <c:pt idx="1180">
                  <c:v>-3.15514E-2</c:v>
                </c:pt>
                <c:pt idx="1181">
                  <c:v>3.8042100000000001E-3</c:v>
                </c:pt>
                <c:pt idx="1182">
                  <c:v>-2.29578E-2</c:v>
                </c:pt>
                <c:pt idx="1183">
                  <c:v>-3.4692800000000003E-2</c:v>
                </c:pt>
                <c:pt idx="1184">
                  <c:v>1.0032699999999999E-3</c:v>
                </c:pt>
                <c:pt idx="1185">
                  <c:v>4.9810399999999999E-3</c:v>
                </c:pt>
                <c:pt idx="1186">
                  <c:v>-5.7590500000000003E-2</c:v>
                </c:pt>
                <c:pt idx="1187">
                  <c:v>-3.1469299999999999E-2</c:v>
                </c:pt>
                <c:pt idx="1188">
                  <c:v>-3.5581599999999999E-3</c:v>
                </c:pt>
                <c:pt idx="1189">
                  <c:v>-2.8367E-2</c:v>
                </c:pt>
                <c:pt idx="1190">
                  <c:v>-2.3675000000000002E-2</c:v>
                </c:pt>
                <c:pt idx="1191">
                  <c:v>-3.7698699999999998E-3</c:v>
                </c:pt>
                <c:pt idx="1192">
                  <c:v>-1.0767000000000001E-3</c:v>
                </c:pt>
                <c:pt idx="1193">
                  <c:v>-2.7200700000000001E-2</c:v>
                </c:pt>
                <c:pt idx="1194">
                  <c:v>-6.5107300000000002E-3</c:v>
                </c:pt>
                <c:pt idx="1195">
                  <c:v>6.7224499999999996E-3</c:v>
                </c:pt>
                <c:pt idx="1196">
                  <c:v>-6.0214999999999999E-3</c:v>
                </c:pt>
                <c:pt idx="1197">
                  <c:v>-1.9720100000000001E-2</c:v>
                </c:pt>
                <c:pt idx="1198">
                  <c:v>-2.4396899999999999E-2</c:v>
                </c:pt>
                <c:pt idx="1199">
                  <c:v>-1.7071699999999999E-2</c:v>
                </c:pt>
                <c:pt idx="1200">
                  <c:v>-3.1896599999999997E-2</c:v>
                </c:pt>
                <c:pt idx="1201" formatCode="0.00E+00">
                  <c:v>-2.0871199999999999E-2</c:v>
                </c:pt>
                <c:pt idx="1202">
                  <c:v>-1.2347199999999999E-2</c:v>
                </c:pt>
                <c:pt idx="1203">
                  <c:v>-5.0937700000000002E-2</c:v>
                </c:pt>
                <c:pt idx="1204">
                  <c:v>-4.54378E-2</c:v>
                </c:pt>
                <c:pt idx="1205">
                  <c:v>-8.3379700000000001E-3</c:v>
                </c:pt>
                <c:pt idx="1206">
                  <c:v>-2.7512600000000002E-2</c:v>
                </c:pt>
                <c:pt idx="1207">
                  <c:v>-2.3633999999999999E-2</c:v>
                </c:pt>
                <c:pt idx="1208">
                  <c:v>-1.37901E-2</c:v>
                </c:pt>
                <c:pt idx="1209">
                  <c:v>4.7779099999999998E-4</c:v>
                </c:pt>
                <c:pt idx="1210">
                  <c:v>-2.9581099999999999E-2</c:v>
                </c:pt>
                <c:pt idx="1211">
                  <c:v>-7.1497000000000002E-3</c:v>
                </c:pt>
                <c:pt idx="1212">
                  <c:v>-7.2555500000000004E-3</c:v>
                </c:pt>
                <c:pt idx="1213">
                  <c:v>-3.5093300000000001E-2</c:v>
                </c:pt>
                <c:pt idx="1214">
                  <c:v>-3.0827500000000001E-2</c:v>
                </c:pt>
                <c:pt idx="1215">
                  <c:v>-8.1148100000000001E-3</c:v>
                </c:pt>
                <c:pt idx="1216">
                  <c:v>-2.1981199999999999E-2</c:v>
                </c:pt>
                <c:pt idx="1217">
                  <c:v>-3.4902599999999999E-2</c:v>
                </c:pt>
                <c:pt idx="1218">
                  <c:v>-1.1072199999999999E-3</c:v>
                </c:pt>
                <c:pt idx="1219">
                  <c:v>1.72138E-3</c:v>
                </c:pt>
                <c:pt idx="1220">
                  <c:v>-2.47478E-2</c:v>
                </c:pt>
                <c:pt idx="1221">
                  <c:v>-3.0976299999999998E-2</c:v>
                </c:pt>
                <c:pt idx="1222">
                  <c:v>6.1092400000000002E-3</c:v>
                </c:pt>
                <c:pt idx="1223">
                  <c:v>-1.55029E-2</c:v>
                </c:pt>
                <c:pt idx="1224">
                  <c:v>-4.0936500000000001E-2</c:v>
                </c:pt>
                <c:pt idx="1225">
                  <c:v>-1.3731999999999999E-2</c:v>
                </c:pt>
                <c:pt idx="1226" formatCode="0.00E+00">
                  <c:v>-3.2300900000000001E-3</c:v>
                </c:pt>
                <c:pt idx="1227">
                  <c:v>-3.6311099999999999E-2</c:v>
                </c:pt>
                <c:pt idx="1228">
                  <c:v>-1.1807399999999999E-2</c:v>
                </c:pt>
                <c:pt idx="1229">
                  <c:v>1.6360300000000001E-2</c:v>
                </c:pt>
                <c:pt idx="1230">
                  <c:v>-2.4289100000000001E-2</c:v>
                </c:pt>
                <c:pt idx="1231">
                  <c:v>-3.8517999999999997E-2</c:v>
                </c:pt>
                <c:pt idx="1232">
                  <c:v>-1.53093E-2</c:v>
                </c:pt>
                <c:pt idx="1233">
                  <c:v>1.16901E-2</c:v>
                </c:pt>
                <c:pt idx="1234">
                  <c:v>-1.19886E-2</c:v>
                </c:pt>
                <c:pt idx="1235">
                  <c:v>-1.19715E-2</c:v>
                </c:pt>
                <c:pt idx="1236">
                  <c:v>6.0205500000000004E-3</c:v>
                </c:pt>
                <c:pt idx="1237">
                  <c:v>1.1491800000000001E-3</c:v>
                </c:pt>
                <c:pt idx="1238">
                  <c:v>-1.2245199999999999E-2</c:v>
                </c:pt>
                <c:pt idx="1239">
                  <c:v>3.4465799999999999E-3</c:v>
                </c:pt>
                <c:pt idx="1240">
                  <c:v>1.9798300000000001E-2</c:v>
                </c:pt>
                <c:pt idx="1241">
                  <c:v>-1.4841099999999999E-2</c:v>
                </c:pt>
                <c:pt idx="1242">
                  <c:v>-2.1718999999999999E-2</c:v>
                </c:pt>
                <c:pt idx="1243">
                  <c:v>1.0258700000000001E-2</c:v>
                </c:pt>
                <c:pt idx="1244">
                  <c:v>1.1299099999999999E-2</c:v>
                </c:pt>
                <c:pt idx="1245">
                  <c:v>1.7394999999999999E-3</c:v>
                </c:pt>
                <c:pt idx="1246">
                  <c:v>2.3574799999999999E-3</c:v>
                </c:pt>
                <c:pt idx="1247">
                  <c:v>5.3195999999999998E-3</c:v>
                </c:pt>
                <c:pt idx="1248">
                  <c:v>-1.8650099999999999E-2</c:v>
                </c:pt>
                <c:pt idx="1249">
                  <c:v>-1.6216299999999999E-2</c:v>
                </c:pt>
                <c:pt idx="1250">
                  <c:v>7.3871600000000003E-3</c:v>
                </c:pt>
                <c:pt idx="1251">
                  <c:v>-3.8280499999999999E-3</c:v>
                </c:pt>
                <c:pt idx="1252">
                  <c:v>-1.22633E-2</c:v>
                </c:pt>
                <c:pt idx="1253">
                  <c:v>-1.1136099999999999E-2</c:v>
                </c:pt>
                <c:pt idx="1254">
                  <c:v>-9.8867399999999998E-3</c:v>
                </c:pt>
                <c:pt idx="1255">
                  <c:v>-7.7209499999999999E-3</c:v>
                </c:pt>
                <c:pt idx="1256">
                  <c:v>2.0340899999999999E-2</c:v>
                </c:pt>
                <c:pt idx="1257">
                  <c:v>1.58348E-2</c:v>
                </c:pt>
                <c:pt idx="1258">
                  <c:v>-3.03059E-2</c:v>
                </c:pt>
                <c:pt idx="1259">
                  <c:v>-6.6728600000000001E-3</c:v>
                </c:pt>
                <c:pt idx="1260">
                  <c:v>9.6254300000000008E-3</c:v>
                </c:pt>
                <c:pt idx="1261">
                  <c:v>-2.0712899999999999E-2</c:v>
                </c:pt>
                <c:pt idx="1262">
                  <c:v>-2.7133899999999999E-2</c:v>
                </c:pt>
                <c:pt idx="1263">
                  <c:v>9.2163100000000001E-3</c:v>
                </c:pt>
                <c:pt idx="1264">
                  <c:v>8.83865E-3</c:v>
                </c:pt>
                <c:pt idx="1265">
                  <c:v>-9.4604500000000005E-3</c:v>
                </c:pt>
                <c:pt idx="1266">
                  <c:v>-1.9793499999999999E-2</c:v>
                </c:pt>
                <c:pt idx="1267">
                  <c:v>5.0325400000000003E-3</c:v>
                </c:pt>
                <c:pt idx="1268">
                  <c:v>5.9413900000000004E-4</c:v>
                </c:pt>
                <c:pt idx="1269">
                  <c:v>-1.32885E-2</c:v>
                </c:pt>
                <c:pt idx="1270">
                  <c:v>-5.2385299999999999E-3</c:v>
                </c:pt>
                <c:pt idx="1271">
                  <c:v>-4.2209600000000002E-3</c:v>
                </c:pt>
                <c:pt idx="1272">
                  <c:v>-6.7577399999999999E-3</c:v>
                </c:pt>
                <c:pt idx="1273">
                  <c:v>-2.3269699999999998E-3</c:v>
                </c:pt>
                <c:pt idx="1274">
                  <c:v>5.6171399999999996E-3</c:v>
                </c:pt>
                <c:pt idx="1275">
                  <c:v>-1.6498599999999999E-2</c:v>
                </c:pt>
                <c:pt idx="1276">
                  <c:v>-1.9418700000000001E-2</c:v>
                </c:pt>
                <c:pt idx="1277">
                  <c:v>5.6552900000000005E-4</c:v>
                </c:pt>
                <c:pt idx="1278">
                  <c:v>4.6110200000000004E-3</c:v>
                </c:pt>
                <c:pt idx="1279">
                  <c:v>-1.4272699999999999E-2</c:v>
                </c:pt>
                <c:pt idx="1280">
                  <c:v>2.2678400000000001E-3</c:v>
                </c:pt>
                <c:pt idx="1281">
                  <c:v>1.44958E-2</c:v>
                </c:pt>
                <c:pt idx="1282">
                  <c:v>-2.11716E-4</c:v>
                </c:pt>
                <c:pt idx="1283">
                  <c:v>-9.7751600000000011E-4</c:v>
                </c:pt>
                <c:pt idx="1284">
                  <c:v>1.4576E-2</c:v>
                </c:pt>
                <c:pt idx="1285">
                  <c:v>9.8381000000000007E-3</c:v>
                </c:pt>
                <c:pt idx="1286">
                  <c:v>-1.5999800000000002E-2</c:v>
                </c:pt>
                <c:pt idx="1287">
                  <c:v>7.2717700000000003E-3</c:v>
                </c:pt>
                <c:pt idx="1288">
                  <c:v>3.2274200000000003E-2</c:v>
                </c:pt>
                <c:pt idx="1289">
                  <c:v>3.5982100000000001E-3</c:v>
                </c:pt>
                <c:pt idx="1290">
                  <c:v>-2.16026E-2</c:v>
                </c:pt>
                <c:pt idx="1291">
                  <c:v>-5.5990199999999997E-3</c:v>
                </c:pt>
                <c:pt idx="1292">
                  <c:v>2.5768300000000001E-2</c:v>
                </c:pt>
                <c:pt idx="1293">
                  <c:v>-1.74284E-2</c:v>
                </c:pt>
                <c:pt idx="1294">
                  <c:v>-1.47209E-2</c:v>
                </c:pt>
                <c:pt idx="1295">
                  <c:v>2.60448E-2</c:v>
                </c:pt>
                <c:pt idx="1296">
                  <c:v>5.7935699999999996E-3</c:v>
                </c:pt>
                <c:pt idx="1297">
                  <c:v>-2.2935899999999999E-3</c:v>
                </c:pt>
                <c:pt idx="1298">
                  <c:v>4.8351299999999998E-4</c:v>
                </c:pt>
                <c:pt idx="1299">
                  <c:v>5.4454799999999999E-3</c:v>
                </c:pt>
                <c:pt idx="1300">
                  <c:v>-5.3672800000000003E-3</c:v>
                </c:pt>
                <c:pt idx="1301">
                  <c:v>1.7634400000000001E-2</c:v>
                </c:pt>
                <c:pt idx="1302">
                  <c:v>1.53942E-2</c:v>
                </c:pt>
                <c:pt idx="1303">
                  <c:v>-1.8323900000000001E-2</c:v>
                </c:pt>
                <c:pt idx="1304">
                  <c:v>-3.4217800000000001E-3</c:v>
                </c:pt>
                <c:pt idx="1305">
                  <c:v>9.1857899999999992E-3</c:v>
                </c:pt>
                <c:pt idx="1306">
                  <c:v>1.2213699999999999E-2</c:v>
                </c:pt>
                <c:pt idx="1307">
                  <c:v>-7.8458799999999995E-3</c:v>
                </c:pt>
                <c:pt idx="1308">
                  <c:v>1.17102E-2</c:v>
                </c:pt>
                <c:pt idx="1309">
                  <c:v>4.3678299999999996E-3</c:v>
                </c:pt>
                <c:pt idx="1310">
                  <c:v>-6.0787200000000001E-3</c:v>
                </c:pt>
                <c:pt idx="1311">
                  <c:v>1.5068099999999999E-2</c:v>
                </c:pt>
                <c:pt idx="1312">
                  <c:v>1.40657E-2</c:v>
                </c:pt>
                <c:pt idx="1313">
                  <c:v>1.4934499999999999E-3</c:v>
                </c:pt>
                <c:pt idx="1314">
                  <c:v>2.1514899999999998E-3</c:v>
                </c:pt>
                <c:pt idx="1315">
                  <c:v>5.6981999999999996E-3</c:v>
                </c:pt>
                <c:pt idx="1316">
                  <c:v>1.4215500000000001E-2</c:v>
                </c:pt>
                <c:pt idx="1317">
                  <c:v>-1.56021E-3</c:v>
                </c:pt>
                <c:pt idx="1318">
                  <c:v>8.3351099999999997E-3</c:v>
                </c:pt>
                <c:pt idx="1319">
                  <c:v>1.4576E-2</c:v>
                </c:pt>
                <c:pt idx="1320">
                  <c:v>9.01127E-3</c:v>
                </c:pt>
                <c:pt idx="1321">
                  <c:v>-1.44043E-2</c:v>
                </c:pt>
                <c:pt idx="1322">
                  <c:v>-1.0833699999999999E-3</c:v>
                </c:pt>
                <c:pt idx="1323">
                  <c:v>2.14033E-2</c:v>
                </c:pt>
                <c:pt idx="1324">
                  <c:v>-1.8866500000000001E-2</c:v>
                </c:pt>
                <c:pt idx="1325">
                  <c:v>-4.2781800000000004E-3</c:v>
                </c:pt>
                <c:pt idx="1326">
                  <c:v>1.04265E-2</c:v>
                </c:pt>
                <c:pt idx="1327">
                  <c:v>5.3901699999999997E-3</c:v>
                </c:pt>
                <c:pt idx="1328">
                  <c:v>3.0803699999999999E-4</c:v>
                </c:pt>
                <c:pt idx="1329">
                  <c:v>-2.3879999999999999E-3</c:v>
                </c:pt>
                <c:pt idx="1330">
                  <c:v>7.1811699999999997E-3</c:v>
                </c:pt>
                <c:pt idx="1331">
                  <c:v>-2.0524000000000001E-2</c:v>
                </c:pt>
                <c:pt idx="1332">
                  <c:v>-8.2521399999999998E-3</c:v>
                </c:pt>
                <c:pt idx="1333">
                  <c:v>-4.9877200000000002E-3</c:v>
                </c:pt>
                <c:pt idx="1334">
                  <c:v>4.2829499999999998E-3</c:v>
                </c:pt>
                <c:pt idx="1335">
                  <c:v>-3.0717800000000001E-3</c:v>
                </c:pt>
                <c:pt idx="1336">
                  <c:v>2.53782E-2</c:v>
                </c:pt>
                <c:pt idx="1337">
                  <c:v>1.39942E-2</c:v>
                </c:pt>
                <c:pt idx="1338">
                  <c:v>-1.08585E-2</c:v>
                </c:pt>
                <c:pt idx="1339">
                  <c:v>-1.0644000000000001E-2</c:v>
                </c:pt>
                <c:pt idx="1340">
                  <c:v>1.4859199999999999E-2</c:v>
                </c:pt>
                <c:pt idx="1341">
                  <c:v>1.44081E-2</c:v>
                </c:pt>
                <c:pt idx="1342">
                  <c:v>-1.0470399999999999E-2</c:v>
                </c:pt>
                <c:pt idx="1343">
                  <c:v>1.4834399999999999E-2</c:v>
                </c:pt>
                <c:pt idx="1344">
                  <c:v>5.2833600000000002E-4</c:v>
                </c:pt>
                <c:pt idx="1345">
                  <c:v>-2.8400399999999998E-3</c:v>
                </c:pt>
                <c:pt idx="1346">
                  <c:v>1.6768499999999999E-2</c:v>
                </c:pt>
                <c:pt idx="1347">
                  <c:v>3.2753900000000002E-2</c:v>
                </c:pt>
                <c:pt idx="1348">
                  <c:v>8.6955999999999995E-3</c:v>
                </c:pt>
                <c:pt idx="1349">
                  <c:v>-1.2231799999999999E-2</c:v>
                </c:pt>
                <c:pt idx="1350">
                  <c:v>1.6788500000000001E-2</c:v>
                </c:pt>
                <c:pt idx="1351">
                  <c:v>3.5039899999999999E-2</c:v>
                </c:pt>
                <c:pt idx="1352">
                  <c:v>-2.8305100000000001E-3</c:v>
                </c:pt>
                <c:pt idx="1353">
                  <c:v>-2.3946800000000002E-3</c:v>
                </c:pt>
                <c:pt idx="1354">
                  <c:v>2.2801399999999999E-2</c:v>
                </c:pt>
                <c:pt idx="1355">
                  <c:v>-6.8512E-3</c:v>
                </c:pt>
                <c:pt idx="1356">
                  <c:v>-3.0527100000000001E-3</c:v>
                </c:pt>
                <c:pt idx="1357">
                  <c:v>5.3615599999999996E-3</c:v>
                </c:pt>
                <c:pt idx="1358">
                  <c:v>4.7330899999999997E-3</c:v>
                </c:pt>
                <c:pt idx="1359">
                  <c:v>4.8952099999999997E-3</c:v>
                </c:pt>
                <c:pt idx="1360">
                  <c:v>-9.7780200000000001E-3</c:v>
                </c:pt>
                <c:pt idx="1361">
                  <c:v>-1.32084E-3</c:v>
                </c:pt>
                <c:pt idx="1362">
                  <c:v>1.5177700000000001E-2</c:v>
                </c:pt>
                <c:pt idx="1363">
                  <c:v>2.32821E-2</c:v>
                </c:pt>
                <c:pt idx="1364">
                  <c:v>2.5556599999999999E-2</c:v>
                </c:pt>
                <c:pt idx="1365">
                  <c:v>1.22051E-2</c:v>
                </c:pt>
                <c:pt idx="1366">
                  <c:v>-4.7969799999999997E-4</c:v>
                </c:pt>
                <c:pt idx="1367">
                  <c:v>1.8142700000000001E-2</c:v>
                </c:pt>
                <c:pt idx="1368">
                  <c:v>3.8014399999999997E-2</c:v>
                </c:pt>
                <c:pt idx="1369">
                  <c:v>2.2862400000000001E-2</c:v>
                </c:pt>
                <c:pt idx="1370">
                  <c:v>-6.1893500000000004E-4</c:v>
                </c:pt>
                <c:pt idx="1371">
                  <c:v>-8.2950599999999999E-3</c:v>
                </c:pt>
                <c:pt idx="1372">
                  <c:v>1.6959200000000001E-2</c:v>
                </c:pt>
                <c:pt idx="1373">
                  <c:v>1.5320800000000001E-2</c:v>
                </c:pt>
                <c:pt idx="1374">
                  <c:v>1.9570400000000002E-2</c:v>
                </c:pt>
                <c:pt idx="1375">
                  <c:v>3.3950800000000003E-2</c:v>
                </c:pt>
                <c:pt idx="1376">
                  <c:v>1.37424E-2</c:v>
                </c:pt>
                <c:pt idx="1377">
                  <c:v>1.1472700000000001E-2</c:v>
                </c:pt>
                <c:pt idx="1378">
                  <c:v>2.2024200000000001E-2</c:v>
                </c:pt>
                <c:pt idx="1379">
                  <c:v>2.91405E-2</c:v>
                </c:pt>
                <c:pt idx="1380">
                  <c:v>9.4518699999999994E-3</c:v>
                </c:pt>
                <c:pt idx="1381">
                  <c:v>2.2878599999999999E-2</c:v>
                </c:pt>
                <c:pt idx="1382">
                  <c:v>3.06044E-2</c:v>
                </c:pt>
                <c:pt idx="1383">
                  <c:v>2.49844E-2</c:v>
                </c:pt>
                <c:pt idx="1384">
                  <c:v>8.3503699999999993E-3</c:v>
                </c:pt>
                <c:pt idx="1385">
                  <c:v>1.79472E-2</c:v>
                </c:pt>
                <c:pt idx="1386">
                  <c:v>4.1168200000000002E-2</c:v>
                </c:pt>
                <c:pt idx="1387">
                  <c:v>2.3277300000000001E-2</c:v>
                </c:pt>
                <c:pt idx="1388">
                  <c:v>2.23532E-2</c:v>
                </c:pt>
                <c:pt idx="1389">
                  <c:v>2.2582999999999999E-2</c:v>
                </c:pt>
                <c:pt idx="1390">
                  <c:v>3.4396200000000002E-2</c:v>
                </c:pt>
                <c:pt idx="1391">
                  <c:v>1.9128800000000001E-2</c:v>
                </c:pt>
                <c:pt idx="1392">
                  <c:v>6.0901599999999998E-3</c:v>
                </c:pt>
                <c:pt idx="1393">
                  <c:v>1.3861699999999999E-2</c:v>
                </c:pt>
                <c:pt idx="1394">
                  <c:v>2.0332300000000001E-2</c:v>
                </c:pt>
                <c:pt idx="1395">
                  <c:v>1.7167100000000001E-2</c:v>
                </c:pt>
                <c:pt idx="1396">
                  <c:v>1.3255100000000001E-2</c:v>
                </c:pt>
                <c:pt idx="1397">
                  <c:v>2.2297899999999999E-2</c:v>
                </c:pt>
                <c:pt idx="1398">
                  <c:v>-1.15395E-4</c:v>
                </c:pt>
                <c:pt idx="1399">
                  <c:v>-1.3236999999999999E-3</c:v>
                </c:pt>
                <c:pt idx="1400">
                  <c:v>2.07338E-2</c:v>
                </c:pt>
                <c:pt idx="1401">
                  <c:v>-3.0126599999999999E-3</c:v>
                </c:pt>
                <c:pt idx="1402">
                  <c:v>-1.5266399999999999E-2</c:v>
                </c:pt>
                <c:pt idx="1403">
                  <c:v>2.6960399999999998E-3</c:v>
                </c:pt>
                <c:pt idx="1404">
                  <c:v>2.2681199999999999E-2</c:v>
                </c:pt>
                <c:pt idx="1405">
                  <c:v>2.3422200000000001E-2</c:v>
                </c:pt>
                <c:pt idx="1406">
                  <c:v>2.3438500000000001E-2</c:v>
                </c:pt>
                <c:pt idx="1407">
                  <c:v>1.8121700000000001E-2</c:v>
                </c:pt>
                <c:pt idx="1408">
                  <c:v>1.7985299999999999E-2</c:v>
                </c:pt>
                <c:pt idx="1409">
                  <c:v>1.2623799999999999E-2</c:v>
                </c:pt>
                <c:pt idx="1410">
                  <c:v>1.54285E-2</c:v>
                </c:pt>
                <c:pt idx="1411">
                  <c:v>1.58815E-2</c:v>
                </c:pt>
                <c:pt idx="1412">
                  <c:v>1.58195E-2</c:v>
                </c:pt>
                <c:pt idx="1413">
                  <c:v>9.3412400000000007E-3</c:v>
                </c:pt>
                <c:pt idx="1414">
                  <c:v>3.5218199999999998E-2</c:v>
                </c:pt>
                <c:pt idx="1415">
                  <c:v>2.9346500000000001E-2</c:v>
                </c:pt>
                <c:pt idx="1416">
                  <c:v>2.31647E-2</c:v>
                </c:pt>
                <c:pt idx="1417">
                  <c:v>2.5271399999999999E-2</c:v>
                </c:pt>
                <c:pt idx="1418">
                  <c:v>3.03907E-2</c:v>
                </c:pt>
                <c:pt idx="1419">
                  <c:v>2.8196300000000001E-2</c:v>
                </c:pt>
                <c:pt idx="1420">
                  <c:v>1.2479799999999999E-2</c:v>
                </c:pt>
                <c:pt idx="1421">
                  <c:v>1.5583E-2</c:v>
                </c:pt>
                <c:pt idx="1422">
                  <c:v>2.76251E-2</c:v>
                </c:pt>
                <c:pt idx="1423">
                  <c:v>1.99995E-2</c:v>
                </c:pt>
                <c:pt idx="1424">
                  <c:v>1.47247E-2</c:v>
                </c:pt>
                <c:pt idx="1425">
                  <c:v>3.1704900000000001E-2</c:v>
                </c:pt>
                <c:pt idx="1426">
                  <c:v>2.5385899999999999E-2</c:v>
                </c:pt>
                <c:pt idx="1427">
                  <c:v>2.5050200000000002E-2</c:v>
                </c:pt>
                <c:pt idx="1428">
                  <c:v>2.00176E-2</c:v>
                </c:pt>
                <c:pt idx="1429">
                  <c:v>8.3866099999999992E-3</c:v>
                </c:pt>
                <c:pt idx="1430">
                  <c:v>-1.0314E-2</c:v>
                </c:pt>
                <c:pt idx="1431">
                  <c:v>2.7732799999999998E-2</c:v>
                </c:pt>
                <c:pt idx="1432">
                  <c:v>2.2273999999999999E-2</c:v>
                </c:pt>
                <c:pt idx="1433">
                  <c:v>2.50177E-2</c:v>
                </c:pt>
                <c:pt idx="1434">
                  <c:v>2.4375000000000001E-2</c:v>
                </c:pt>
                <c:pt idx="1435">
                  <c:v>3.44934E-2</c:v>
                </c:pt>
                <c:pt idx="1436">
                  <c:v>2.7378099999999999E-2</c:v>
                </c:pt>
                <c:pt idx="1437">
                  <c:v>1.8218999999999999E-2</c:v>
                </c:pt>
                <c:pt idx="1438">
                  <c:v>1.18999E-2</c:v>
                </c:pt>
                <c:pt idx="1439">
                  <c:v>1.50928E-2</c:v>
                </c:pt>
                <c:pt idx="1440">
                  <c:v>2.1624600000000001E-2</c:v>
                </c:pt>
                <c:pt idx="1441">
                  <c:v>3.9434400000000003E-3</c:v>
                </c:pt>
                <c:pt idx="1442">
                  <c:v>1.58253E-2</c:v>
                </c:pt>
                <c:pt idx="1443">
                  <c:v>1.5633600000000001E-2</c:v>
                </c:pt>
                <c:pt idx="1444">
                  <c:v>1.21794E-2</c:v>
                </c:pt>
                <c:pt idx="1445">
                  <c:v>5.1355400000000001E-3</c:v>
                </c:pt>
                <c:pt idx="1446">
                  <c:v>1.5525799999999999E-2</c:v>
                </c:pt>
                <c:pt idx="1447">
                  <c:v>2.1121999999999998E-2</c:v>
                </c:pt>
                <c:pt idx="1448">
                  <c:v>1.0564799999999999E-2</c:v>
                </c:pt>
                <c:pt idx="1449">
                  <c:v>1.9748700000000001E-2</c:v>
                </c:pt>
                <c:pt idx="1450">
                  <c:v>2.0235099999999999E-2</c:v>
                </c:pt>
                <c:pt idx="1451">
                  <c:v>-4.2362199999999997E-3</c:v>
                </c:pt>
                <c:pt idx="1452">
                  <c:v>8.5821200000000004E-3</c:v>
                </c:pt>
                <c:pt idx="1453">
                  <c:v>1.15414E-2</c:v>
                </c:pt>
                <c:pt idx="1454">
                  <c:v>-9.4318400000000001E-4</c:v>
                </c:pt>
                <c:pt idx="1455">
                  <c:v>1.3676600000000001E-2</c:v>
                </c:pt>
                <c:pt idx="1456">
                  <c:v>1.4801E-3</c:v>
                </c:pt>
                <c:pt idx="1457">
                  <c:v>1.8158899999999999E-2</c:v>
                </c:pt>
                <c:pt idx="1458">
                  <c:v>2.69117E-2</c:v>
                </c:pt>
                <c:pt idx="1459">
                  <c:v>1.1936199999999999E-2</c:v>
                </c:pt>
                <c:pt idx="1460">
                  <c:v>1.5789000000000001E-2</c:v>
                </c:pt>
                <c:pt idx="1461">
                  <c:v>1.9435899999999999E-2</c:v>
                </c:pt>
                <c:pt idx="1462">
                  <c:v>1.70727E-2</c:v>
                </c:pt>
                <c:pt idx="1463">
                  <c:v>5.7001100000000004E-3</c:v>
                </c:pt>
                <c:pt idx="1464">
                  <c:v>-5.2261400000000002E-4</c:v>
                </c:pt>
                <c:pt idx="1465">
                  <c:v>1.20068E-2</c:v>
                </c:pt>
                <c:pt idx="1466">
                  <c:v>1.3495399999999999E-2</c:v>
                </c:pt>
                <c:pt idx="1467">
                  <c:v>2.06614E-2</c:v>
                </c:pt>
                <c:pt idx="1468">
                  <c:v>1.6731300000000001E-2</c:v>
                </c:pt>
                <c:pt idx="1469">
                  <c:v>1.16796E-2</c:v>
                </c:pt>
                <c:pt idx="1470">
                  <c:v>6.0424800000000002E-3</c:v>
                </c:pt>
                <c:pt idx="1471">
                  <c:v>1.5100499999999999E-2</c:v>
                </c:pt>
                <c:pt idx="1472">
                  <c:v>2.3555799999999999E-3</c:v>
                </c:pt>
                <c:pt idx="1473">
                  <c:v>1.87178E-2</c:v>
                </c:pt>
                <c:pt idx="1474">
                  <c:v>2.9821399999999999E-3</c:v>
                </c:pt>
                <c:pt idx="1475">
                  <c:v>-3.9739600000000003E-3</c:v>
                </c:pt>
                <c:pt idx="1476">
                  <c:v>3.5562499999999997E-2</c:v>
                </c:pt>
                <c:pt idx="1477">
                  <c:v>2.7556400000000002E-2</c:v>
                </c:pt>
                <c:pt idx="1478">
                  <c:v>1.29547E-2</c:v>
                </c:pt>
                <c:pt idx="1479">
                  <c:v>4.0445300000000002E-3</c:v>
                </c:pt>
                <c:pt idx="1480">
                  <c:v>2.2214899999999999E-2</c:v>
                </c:pt>
                <c:pt idx="1481">
                  <c:v>1.6778899999999999E-2</c:v>
                </c:pt>
                <c:pt idx="1482">
                  <c:v>-5.6962999999999996E-3</c:v>
                </c:pt>
                <c:pt idx="1483">
                  <c:v>3.1989099999999999E-2</c:v>
                </c:pt>
                <c:pt idx="1484">
                  <c:v>2.4822199999999999E-2</c:v>
                </c:pt>
                <c:pt idx="1485">
                  <c:v>3.2367699999999999E-2</c:v>
                </c:pt>
                <c:pt idx="1486">
                  <c:v>1.0227200000000001E-2</c:v>
                </c:pt>
                <c:pt idx="1487">
                  <c:v>1.8773100000000001E-2</c:v>
                </c:pt>
                <c:pt idx="1488">
                  <c:v>8.1281700000000005E-3</c:v>
                </c:pt>
                <c:pt idx="1489">
                  <c:v>1.15032E-2</c:v>
                </c:pt>
                <c:pt idx="1490">
                  <c:v>-1.0071800000000001E-2</c:v>
                </c:pt>
                <c:pt idx="1491">
                  <c:v>4.0435799999999997E-3</c:v>
                </c:pt>
                <c:pt idx="1492">
                  <c:v>1.13277E-2</c:v>
                </c:pt>
                <c:pt idx="1493">
                  <c:v>6.8092300000000003E-3</c:v>
                </c:pt>
                <c:pt idx="1494">
                  <c:v>1.7265300000000001E-2</c:v>
                </c:pt>
                <c:pt idx="1495">
                  <c:v>6.06823E-3</c:v>
                </c:pt>
                <c:pt idx="1496">
                  <c:v>7.41291E-3</c:v>
                </c:pt>
                <c:pt idx="1497">
                  <c:v>1.8779799999999999E-2</c:v>
                </c:pt>
                <c:pt idx="1498">
                  <c:v>2.9800400000000001E-2</c:v>
                </c:pt>
                <c:pt idx="1499">
                  <c:v>3.6573399999999998E-3</c:v>
                </c:pt>
                <c:pt idx="1500">
                  <c:v>7.7485999999999996E-3</c:v>
                </c:pt>
                <c:pt idx="1501">
                  <c:v>1.1709199999999999E-2</c:v>
                </c:pt>
                <c:pt idx="1502">
                  <c:v>-7.5616800000000003E-3</c:v>
                </c:pt>
                <c:pt idx="1503">
                  <c:v>6.2332200000000003E-3</c:v>
                </c:pt>
                <c:pt idx="1504">
                  <c:v>2.8789499999999999E-2</c:v>
                </c:pt>
                <c:pt idx="1505">
                  <c:v>2.6700000000000002E-2</c:v>
                </c:pt>
                <c:pt idx="1506">
                  <c:v>1.0056499999999999E-2</c:v>
                </c:pt>
                <c:pt idx="1507">
                  <c:v>1.6254399999999999E-2</c:v>
                </c:pt>
                <c:pt idx="1508">
                  <c:v>2.0246499999999998E-3</c:v>
                </c:pt>
                <c:pt idx="1509">
                  <c:v>5.3234099999999998E-3</c:v>
                </c:pt>
                <c:pt idx="1510">
                  <c:v>1.18446E-3</c:v>
                </c:pt>
                <c:pt idx="1511">
                  <c:v>1.8644299999999999E-2</c:v>
                </c:pt>
                <c:pt idx="1512">
                  <c:v>1.5859600000000001E-2</c:v>
                </c:pt>
                <c:pt idx="1513">
                  <c:v>-5.57327E-3</c:v>
                </c:pt>
                <c:pt idx="1514">
                  <c:v>1.4564499999999999E-2</c:v>
                </c:pt>
                <c:pt idx="1515">
                  <c:v>1.9528400000000001E-2</c:v>
                </c:pt>
                <c:pt idx="1516">
                  <c:v>1.34926E-2</c:v>
                </c:pt>
                <c:pt idx="1517">
                  <c:v>4.8713699999999999E-3</c:v>
                </c:pt>
                <c:pt idx="1518">
                  <c:v>1.21508E-2</c:v>
                </c:pt>
                <c:pt idx="1519">
                  <c:v>1.09978E-2</c:v>
                </c:pt>
                <c:pt idx="1520">
                  <c:v>1.08051E-3</c:v>
                </c:pt>
                <c:pt idx="1521">
                  <c:v>1.8783600000000001E-2</c:v>
                </c:pt>
                <c:pt idx="1522">
                  <c:v>1.29786E-2</c:v>
                </c:pt>
                <c:pt idx="1523">
                  <c:v>-8.0966899999999995E-4</c:v>
                </c:pt>
                <c:pt idx="1524">
                  <c:v>5.4340400000000002E-3</c:v>
                </c:pt>
                <c:pt idx="1525">
                  <c:v>1.34754E-2</c:v>
                </c:pt>
                <c:pt idx="1526">
                  <c:v>1.22805E-2</c:v>
                </c:pt>
                <c:pt idx="1527">
                  <c:v>5.9557000000000004E-3</c:v>
                </c:pt>
                <c:pt idx="1528">
                  <c:v>1.5927299999999998E-2</c:v>
                </c:pt>
                <c:pt idx="1529">
                  <c:v>2.0670899999999999E-2</c:v>
                </c:pt>
                <c:pt idx="1530">
                  <c:v>-4.5928999999999996E-3</c:v>
                </c:pt>
                <c:pt idx="1531">
                  <c:v>-5.1765400000000003E-3</c:v>
                </c:pt>
                <c:pt idx="1532">
                  <c:v>1.36747E-2</c:v>
                </c:pt>
                <c:pt idx="1533">
                  <c:v>-2.4852799999999999E-3</c:v>
                </c:pt>
                <c:pt idx="1534">
                  <c:v>1.6145700000000001E-3</c:v>
                </c:pt>
                <c:pt idx="1535">
                  <c:v>1.12333E-2</c:v>
                </c:pt>
                <c:pt idx="1536">
                  <c:v>2.5656700000000001E-2</c:v>
                </c:pt>
                <c:pt idx="1537">
                  <c:v>2.66418E-2</c:v>
                </c:pt>
                <c:pt idx="1538">
                  <c:v>4.4164699999999996E-3</c:v>
                </c:pt>
                <c:pt idx="1539">
                  <c:v>1.0665900000000001E-2</c:v>
                </c:pt>
                <c:pt idx="1540">
                  <c:v>2.7255999999999999E-3</c:v>
                </c:pt>
                <c:pt idx="1541">
                  <c:v>-9.9897400000000004E-3</c:v>
                </c:pt>
                <c:pt idx="1542">
                  <c:v>-2.0761500000000001E-3</c:v>
                </c:pt>
                <c:pt idx="1543">
                  <c:v>1.5475300000000001E-2</c:v>
                </c:pt>
                <c:pt idx="1544">
                  <c:v>6.2818500000000003E-3</c:v>
                </c:pt>
                <c:pt idx="1545">
                  <c:v>-6.7167299999999997E-3</c:v>
                </c:pt>
                <c:pt idx="1546">
                  <c:v>1.1591000000000001E-2</c:v>
                </c:pt>
                <c:pt idx="1547">
                  <c:v>4.6711000000000001E-3</c:v>
                </c:pt>
                <c:pt idx="1548">
                  <c:v>-1.0293999999999999E-2</c:v>
                </c:pt>
                <c:pt idx="1549">
                  <c:v>1.18151E-2</c:v>
                </c:pt>
                <c:pt idx="1550">
                  <c:v>9.34982E-3</c:v>
                </c:pt>
                <c:pt idx="1551">
                  <c:v>-5.8898900000000001E-3</c:v>
                </c:pt>
                <c:pt idx="1552">
                  <c:v>5.0430300000000004E-3</c:v>
                </c:pt>
                <c:pt idx="1553">
                  <c:v>2.7533499999999999E-2</c:v>
                </c:pt>
                <c:pt idx="1554">
                  <c:v>2.29836E-4</c:v>
                </c:pt>
                <c:pt idx="1555">
                  <c:v>-7.3585500000000002E-3</c:v>
                </c:pt>
                <c:pt idx="1556">
                  <c:v>1.7147099999999999E-3</c:v>
                </c:pt>
                <c:pt idx="1557">
                  <c:v>4.4403100000000003E-3</c:v>
                </c:pt>
                <c:pt idx="1558">
                  <c:v>-4.53091E-3</c:v>
                </c:pt>
                <c:pt idx="1559">
                  <c:v>-1.6863800000000002E-2</c:v>
                </c:pt>
                <c:pt idx="1560">
                  <c:v>-1.7547600000000001E-4</c:v>
                </c:pt>
                <c:pt idx="1561" formatCode="0.00E+00">
                  <c:v>-2.78473E-4</c:v>
                </c:pt>
                <c:pt idx="1562">
                  <c:v>-2.0404800000000001E-2</c:v>
                </c:pt>
                <c:pt idx="1563">
                  <c:v>-9.5443699999999999E-3</c:v>
                </c:pt>
                <c:pt idx="1564">
                  <c:v>-8.67653E-3</c:v>
                </c:pt>
                <c:pt idx="1565">
                  <c:v>-6.8864800000000004E-3</c:v>
                </c:pt>
                <c:pt idx="1566">
                  <c:v>-5.7315800000000004E-4</c:v>
                </c:pt>
                <c:pt idx="1567">
                  <c:v>1.55468E-2</c:v>
                </c:pt>
                <c:pt idx="1568">
                  <c:v>-2.3199999999999998E-2</c:v>
                </c:pt>
                <c:pt idx="1569">
                  <c:v>-4.49848E-3</c:v>
                </c:pt>
                <c:pt idx="1570">
                  <c:v>1.3132100000000001E-2</c:v>
                </c:pt>
                <c:pt idx="1571">
                  <c:v>-9.3631700000000005E-3</c:v>
                </c:pt>
                <c:pt idx="1572">
                  <c:v>-9.4060900000000006E-3</c:v>
                </c:pt>
                <c:pt idx="1573">
                  <c:v>3.2482100000000001E-3</c:v>
                </c:pt>
                <c:pt idx="1574">
                  <c:v>-3.5018900000000001E-3</c:v>
                </c:pt>
                <c:pt idx="1575">
                  <c:v>1.11761E-2</c:v>
                </c:pt>
                <c:pt idx="1576">
                  <c:v>1.6031299999999999E-3</c:v>
                </c:pt>
                <c:pt idx="1577">
                  <c:v>2.2153899999999998E-3</c:v>
                </c:pt>
                <c:pt idx="1578">
                  <c:v>3.8080200000000001E-3</c:v>
                </c:pt>
                <c:pt idx="1579">
                  <c:v>-3.9253200000000004E-3</c:v>
                </c:pt>
                <c:pt idx="1580">
                  <c:v>-1.97029E-3</c:v>
                </c:pt>
                <c:pt idx="1581">
                  <c:v>7.5759900000000003E-3</c:v>
                </c:pt>
                <c:pt idx="1582">
                  <c:v>1.3402000000000001E-2</c:v>
                </c:pt>
                <c:pt idx="1583">
                  <c:v>-3.3035299999999998E-3</c:v>
                </c:pt>
                <c:pt idx="1584">
                  <c:v>5.2967099999999996E-3</c:v>
                </c:pt>
                <c:pt idx="1585">
                  <c:v>9.4671200000000007E-3</c:v>
                </c:pt>
                <c:pt idx="1586">
                  <c:v>-5.6371700000000004E-3</c:v>
                </c:pt>
                <c:pt idx="1587">
                  <c:v>-8.4714899999999999E-3</c:v>
                </c:pt>
                <c:pt idx="1588">
                  <c:v>2.0356200000000001E-2</c:v>
                </c:pt>
                <c:pt idx="1589">
                  <c:v>7.7419300000000002E-3</c:v>
                </c:pt>
                <c:pt idx="1590">
                  <c:v>-1.50423E-2</c:v>
                </c:pt>
                <c:pt idx="1591">
                  <c:v>-5.1116900000000003E-3</c:v>
                </c:pt>
                <c:pt idx="1592">
                  <c:v>1.9409200000000001E-2</c:v>
                </c:pt>
                <c:pt idx="1593">
                  <c:v>-4.8236800000000003E-3</c:v>
                </c:pt>
                <c:pt idx="1594">
                  <c:v>-2.2063300000000001E-2</c:v>
                </c:pt>
                <c:pt idx="1595">
                  <c:v>-2.4128000000000001E-3</c:v>
                </c:pt>
                <c:pt idx="1596">
                  <c:v>-4.99725E-3</c:v>
                </c:pt>
                <c:pt idx="1597">
                  <c:v>-1.30472E-2</c:v>
                </c:pt>
                <c:pt idx="1598">
                  <c:v>-1.4946900000000001E-2</c:v>
                </c:pt>
                <c:pt idx="1599">
                  <c:v>-3.24917E-3</c:v>
                </c:pt>
                <c:pt idx="1600">
                  <c:v>-7.3108699999999997E-3</c:v>
                </c:pt>
                <c:pt idx="1601">
                  <c:v>-1.37625E-2</c:v>
                </c:pt>
                <c:pt idx="1602">
                  <c:v>-7.5531000000000001E-3</c:v>
                </c:pt>
                <c:pt idx="1603">
                  <c:v>-8.9359299999999999E-3</c:v>
                </c:pt>
                <c:pt idx="1604">
                  <c:v>-5.8212300000000002E-3</c:v>
                </c:pt>
                <c:pt idx="1605">
                  <c:v>-2.13671E-2</c:v>
                </c:pt>
                <c:pt idx="1606">
                  <c:v>-1.5778500000000001E-2</c:v>
                </c:pt>
                <c:pt idx="1607">
                  <c:v>-7.6198599999999998E-4</c:v>
                </c:pt>
                <c:pt idx="1608">
                  <c:v>-1.0290099999999999E-3</c:v>
                </c:pt>
                <c:pt idx="1609">
                  <c:v>-6.7367599999999996E-3</c:v>
                </c:pt>
                <c:pt idx="1610">
                  <c:v>3.26443E-3</c:v>
                </c:pt>
                <c:pt idx="1611">
                  <c:v>-2.5024399999999999E-3</c:v>
                </c:pt>
                <c:pt idx="1612">
                  <c:v>-1.10054E-2</c:v>
                </c:pt>
                <c:pt idx="1613">
                  <c:v>-2.8700799999999999E-2</c:v>
                </c:pt>
                <c:pt idx="1614">
                  <c:v>-6.7853899999999997E-3</c:v>
                </c:pt>
                <c:pt idx="1615">
                  <c:v>-6.6003800000000003E-3</c:v>
                </c:pt>
                <c:pt idx="1616">
                  <c:v>-2.5902700000000001E-2</c:v>
                </c:pt>
                <c:pt idx="1617">
                  <c:v>-2.19402E-2</c:v>
                </c:pt>
                <c:pt idx="1618">
                  <c:v>6.0205500000000004E-3</c:v>
                </c:pt>
                <c:pt idx="1619">
                  <c:v>-1.10855E-2</c:v>
                </c:pt>
                <c:pt idx="1620">
                  <c:v>-5.6953400000000001E-3</c:v>
                </c:pt>
                <c:pt idx="1621">
                  <c:v>5.5541999999999996E-3</c:v>
                </c:pt>
                <c:pt idx="1622">
                  <c:v>-9.5033600000000006E-3</c:v>
                </c:pt>
                <c:pt idx="1623">
                  <c:v>-2.0234100000000001E-2</c:v>
                </c:pt>
                <c:pt idx="1624" formatCode="0.00E+00">
                  <c:v>-6.9293999999999996E-3</c:v>
                </c:pt>
                <c:pt idx="1625">
                  <c:v>-1.9264200000000001E-3</c:v>
                </c:pt>
                <c:pt idx="1626">
                  <c:v>-8.6612700000000004E-3</c:v>
                </c:pt>
                <c:pt idx="1627">
                  <c:v>-2.0673799999999999E-2</c:v>
                </c:pt>
                <c:pt idx="1628">
                  <c:v>-9.1877E-3</c:v>
                </c:pt>
                <c:pt idx="1629">
                  <c:v>6.7482000000000002E-3</c:v>
                </c:pt>
                <c:pt idx="1630">
                  <c:v>-1.01881E-2</c:v>
                </c:pt>
                <c:pt idx="1631">
                  <c:v>-2.4936699999999999E-2</c:v>
                </c:pt>
                <c:pt idx="1632">
                  <c:v>-2.6933700000000001E-2</c:v>
                </c:pt>
                <c:pt idx="1633">
                  <c:v>-7.4071900000000001E-3</c:v>
                </c:pt>
                <c:pt idx="1634">
                  <c:v>-9.3116799999999993E-3</c:v>
                </c:pt>
                <c:pt idx="1635">
                  <c:v>-8.9607200000000001E-3</c:v>
                </c:pt>
                <c:pt idx="1636">
                  <c:v>-1.29347E-2</c:v>
                </c:pt>
                <c:pt idx="1637">
                  <c:v>-2.0127300000000001E-2</c:v>
                </c:pt>
                <c:pt idx="1638">
                  <c:v>-1.41916E-2</c:v>
                </c:pt>
                <c:pt idx="1639">
                  <c:v>-1.05944E-2</c:v>
                </c:pt>
                <c:pt idx="1640">
                  <c:v>-3.6076499999999997E-2</c:v>
                </c:pt>
                <c:pt idx="1641">
                  <c:v>-1.3975100000000001E-2</c:v>
                </c:pt>
                <c:pt idx="1642">
                  <c:v>-2.0628000000000001E-2</c:v>
                </c:pt>
                <c:pt idx="1643">
                  <c:v>-2.2307400000000002E-2</c:v>
                </c:pt>
                <c:pt idx="1644">
                  <c:v>-2.24934E-2</c:v>
                </c:pt>
                <c:pt idx="1645">
                  <c:v>-5.3606000000000001E-3</c:v>
                </c:pt>
                <c:pt idx="1646">
                  <c:v>-3.2100700000000002E-3</c:v>
                </c:pt>
                <c:pt idx="1647">
                  <c:v>-2.5131199999999999E-2</c:v>
                </c:pt>
                <c:pt idx="1648">
                  <c:v>-6.56319E-3</c:v>
                </c:pt>
                <c:pt idx="1649">
                  <c:v>-4.4631999999999996E-3</c:v>
                </c:pt>
                <c:pt idx="1650">
                  <c:v>-1.26877E-2</c:v>
                </c:pt>
                <c:pt idx="1651">
                  <c:v>-1.38073E-2</c:v>
                </c:pt>
                <c:pt idx="1652">
                  <c:v>-5.2804899999999997E-3</c:v>
                </c:pt>
                <c:pt idx="1653">
                  <c:v>-1.8129299999999999E-3</c:v>
                </c:pt>
                <c:pt idx="1654">
                  <c:v>-1.33238E-2</c:v>
                </c:pt>
                <c:pt idx="1655">
                  <c:v>-9.4976399999999999E-3</c:v>
                </c:pt>
                <c:pt idx="1656">
                  <c:v>4.1227299999999998E-3</c:v>
                </c:pt>
                <c:pt idx="1657">
                  <c:v>2.04945E-3</c:v>
                </c:pt>
                <c:pt idx="1658">
                  <c:v>-2.4414999999999999E-2</c:v>
                </c:pt>
                <c:pt idx="1659">
                  <c:v>-1.8413499999999999E-2</c:v>
                </c:pt>
                <c:pt idx="1660">
                  <c:v>7.36427E-3</c:v>
                </c:pt>
                <c:pt idx="1661">
                  <c:v>-2.3798900000000001E-2</c:v>
                </c:pt>
                <c:pt idx="1662">
                  <c:v>-2.7449600000000001E-2</c:v>
                </c:pt>
                <c:pt idx="1663">
                  <c:v>5.6276299999999998E-3</c:v>
                </c:pt>
                <c:pt idx="1664">
                  <c:v>-3.37696E-3</c:v>
                </c:pt>
                <c:pt idx="1665">
                  <c:v>-2.59075E-2</c:v>
                </c:pt>
                <c:pt idx="1666">
                  <c:v>-1.8639599999999999E-2</c:v>
                </c:pt>
                <c:pt idx="1667">
                  <c:v>8.7995499999999997E-3</c:v>
                </c:pt>
                <c:pt idx="1668">
                  <c:v>-2.7604099999999999E-2</c:v>
                </c:pt>
                <c:pt idx="1669">
                  <c:v>-3.5319299999999998E-2</c:v>
                </c:pt>
                <c:pt idx="1670">
                  <c:v>-1.7112700000000002E-2</c:v>
                </c:pt>
                <c:pt idx="1671">
                  <c:v>-2.19145E-2</c:v>
                </c:pt>
                <c:pt idx="1672">
                  <c:v>-3.4788100000000002E-2</c:v>
                </c:pt>
                <c:pt idx="1673">
                  <c:v>-2.2296899999999999E-3</c:v>
                </c:pt>
                <c:pt idx="1674">
                  <c:v>1.2692500000000001E-2</c:v>
                </c:pt>
                <c:pt idx="1675">
                  <c:v>3.93867E-3</c:v>
                </c:pt>
                <c:pt idx="1676" formatCode="0.00E+00">
                  <c:v>-2.4109800000000001E-2</c:v>
                </c:pt>
                <c:pt idx="1677">
                  <c:v>-4.0798199999999996E-3</c:v>
                </c:pt>
                <c:pt idx="1678">
                  <c:v>2.1991699999999999E-3</c:v>
                </c:pt>
                <c:pt idx="1679">
                  <c:v>-2.3335499999999999E-2</c:v>
                </c:pt>
                <c:pt idx="1680">
                  <c:v>-2.8601600000000001E-2</c:v>
                </c:pt>
                <c:pt idx="1681">
                  <c:v>-1.2293800000000001E-2</c:v>
                </c:pt>
                <c:pt idx="1682">
                  <c:v>-1.9979500000000001E-2</c:v>
                </c:pt>
                <c:pt idx="1683">
                  <c:v>-2.8661699999999998E-2</c:v>
                </c:pt>
                <c:pt idx="1684">
                  <c:v>2.3946800000000002E-3</c:v>
                </c:pt>
                <c:pt idx="1685">
                  <c:v>-1.0259600000000001E-2</c:v>
                </c:pt>
                <c:pt idx="1686">
                  <c:v>-2.6440600000000002E-2</c:v>
                </c:pt>
                <c:pt idx="1687">
                  <c:v>-9.4728499999999997E-3</c:v>
                </c:pt>
                <c:pt idx="1688">
                  <c:v>-2.1898299999999999E-2</c:v>
                </c:pt>
                <c:pt idx="1689">
                  <c:v>-2.2040400000000002E-2</c:v>
                </c:pt>
                <c:pt idx="1690">
                  <c:v>-2.1920200000000001E-2</c:v>
                </c:pt>
                <c:pt idx="1691">
                  <c:v>-1.6720800000000001E-2</c:v>
                </c:pt>
                <c:pt idx="1692">
                  <c:v>-1.7671599999999999E-2</c:v>
                </c:pt>
                <c:pt idx="1693">
                  <c:v>-1.5856700000000001E-2</c:v>
                </c:pt>
                <c:pt idx="1694">
                  <c:v>-2.0514500000000001E-2</c:v>
                </c:pt>
                <c:pt idx="1695">
                  <c:v>-9.86099E-3</c:v>
                </c:pt>
                <c:pt idx="1696">
                  <c:v>-2.9697399999999998E-3</c:v>
                </c:pt>
                <c:pt idx="1697">
                  <c:v>-6.9170000000000004E-3</c:v>
                </c:pt>
                <c:pt idx="1698">
                  <c:v>-1.7173799999999999E-2</c:v>
                </c:pt>
                <c:pt idx="1699">
                  <c:v>-8.4819800000000001E-3</c:v>
                </c:pt>
                <c:pt idx="1700">
                  <c:v>-3.25499E-2</c:v>
                </c:pt>
                <c:pt idx="1701">
                  <c:v>5.98907E-3</c:v>
                </c:pt>
                <c:pt idx="1702">
                  <c:v>2.14291E-3</c:v>
                </c:pt>
                <c:pt idx="1703">
                  <c:v>-1.23234E-2</c:v>
                </c:pt>
                <c:pt idx="1704">
                  <c:v>-3.4971200000000001E-2</c:v>
                </c:pt>
                <c:pt idx="1705">
                  <c:v>-1.31702E-2</c:v>
                </c:pt>
                <c:pt idx="1706">
                  <c:v>-1.19848E-2</c:v>
                </c:pt>
                <c:pt idx="1707">
                  <c:v>-1.6367E-2</c:v>
                </c:pt>
                <c:pt idx="1708">
                  <c:v>-2.4290100000000001E-3</c:v>
                </c:pt>
                <c:pt idx="1709">
                  <c:v>-1.6361199999999999E-2</c:v>
                </c:pt>
                <c:pt idx="1710">
                  <c:v>-5.05829E-3</c:v>
                </c:pt>
                <c:pt idx="1711">
                  <c:v>-3.3609399999999998E-2</c:v>
                </c:pt>
                <c:pt idx="1712">
                  <c:v>-1.9583699999999999E-2</c:v>
                </c:pt>
                <c:pt idx="1713">
                  <c:v>-1.86996E-2</c:v>
                </c:pt>
                <c:pt idx="1714">
                  <c:v>-3.1352999999999999E-2</c:v>
                </c:pt>
                <c:pt idx="1715">
                  <c:v>-2.8903999999999999E-2</c:v>
                </c:pt>
                <c:pt idx="1716">
                  <c:v>-2.14367E-2</c:v>
                </c:pt>
                <c:pt idx="1717">
                  <c:v>-3.0887600000000001E-2</c:v>
                </c:pt>
                <c:pt idx="1718">
                  <c:v>-1.4064800000000001E-2</c:v>
                </c:pt>
                <c:pt idx="1719">
                  <c:v>-5.0811800000000002E-3</c:v>
                </c:pt>
                <c:pt idx="1720">
                  <c:v>-1.95608E-2</c:v>
                </c:pt>
                <c:pt idx="1721">
                  <c:v>-2.11725E-2</c:v>
                </c:pt>
                <c:pt idx="1722">
                  <c:v>-1.4907800000000001E-2</c:v>
                </c:pt>
                <c:pt idx="1723">
                  <c:v>-1.38969E-2</c:v>
                </c:pt>
                <c:pt idx="1724">
                  <c:v>-1.50137E-2</c:v>
                </c:pt>
                <c:pt idx="1725">
                  <c:v>-1.6874299999999998E-2</c:v>
                </c:pt>
                <c:pt idx="1726">
                  <c:v>-5.8059699999999997E-3</c:v>
                </c:pt>
                <c:pt idx="1727">
                  <c:v>-9.2239399999999999E-3</c:v>
                </c:pt>
                <c:pt idx="1728">
                  <c:v>-2.3140899999999999E-2</c:v>
                </c:pt>
                <c:pt idx="1729">
                  <c:v>-1.3045299999999999E-2</c:v>
                </c:pt>
                <c:pt idx="1730">
                  <c:v>-1.50785E-2</c:v>
                </c:pt>
                <c:pt idx="1731">
                  <c:v>-1.89905E-2</c:v>
                </c:pt>
                <c:pt idx="1732">
                  <c:v>-1.06134E-2</c:v>
                </c:pt>
                <c:pt idx="1733">
                  <c:v>-1.1903800000000001E-2</c:v>
                </c:pt>
                <c:pt idx="1734">
                  <c:v>-8.8748899999999999E-3</c:v>
                </c:pt>
                <c:pt idx="1735">
                  <c:v>-1.9745800000000001E-2</c:v>
                </c:pt>
                <c:pt idx="1736">
                  <c:v>-1.0305399999999999E-2</c:v>
                </c:pt>
                <c:pt idx="1737">
                  <c:v>4.5995699999999999E-3</c:v>
                </c:pt>
                <c:pt idx="1738">
                  <c:v>-6.3037900000000001E-3</c:v>
                </c:pt>
                <c:pt idx="1739">
                  <c:v>-1.28021E-2</c:v>
                </c:pt>
                <c:pt idx="1740">
                  <c:v>-2.0428700000000001E-2</c:v>
                </c:pt>
                <c:pt idx="1741">
                  <c:v>-6.1349899999999999E-3</c:v>
                </c:pt>
                <c:pt idx="1742">
                  <c:v>-1.49193E-2</c:v>
                </c:pt>
                <c:pt idx="1743">
                  <c:v>-1.52817E-2</c:v>
                </c:pt>
                <c:pt idx="1744">
                  <c:v>6.1512000000000003E-4</c:v>
                </c:pt>
                <c:pt idx="1745">
                  <c:v>-1.7582899999999999E-2</c:v>
                </c:pt>
                <c:pt idx="1746">
                  <c:v>-1.6209600000000001E-2</c:v>
                </c:pt>
                <c:pt idx="1747">
                  <c:v>4.2552900000000001E-3</c:v>
                </c:pt>
                <c:pt idx="1748">
                  <c:v>-3.2520299999999999E-3</c:v>
                </c:pt>
                <c:pt idx="1749">
                  <c:v>-1.6170500000000001E-2</c:v>
                </c:pt>
                <c:pt idx="1750">
                  <c:v>-5.6562399999999999E-3</c:v>
                </c:pt>
                <c:pt idx="1751">
                  <c:v>6.9589600000000001E-3</c:v>
                </c:pt>
                <c:pt idx="1752">
                  <c:v>-1.07698E-2</c:v>
                </c:pt>
                <c:pt idx="1753">
                  <c:v>-2.2201500000000002E-3</c:v>
                </c:pt>
                <c:pt idx="1754">
                  <c:v>2.5501299999999998E-3</c:v>
                </c:pt>
                <c:pt idx="1755">
                  <c:v>-6.4487499999999996E-3</c:v>
                </c:pt>
                <c:pt idx="1756">
                  <c:v>-1.8142700000000001E-2</c:v>
                </c:pt>
                <c:pt idx="1757">
                  <c:v>-1.8125499999999999E-2</c:v>
                </c:pt>
                <c:pt idx="1758">
                  <c:v>-1.56069E-2</c:v>
                </c:pt>
                <c:pt idx="1759">
                  <c:v>-3.7069300000000002E-3</c:v>
                </c:pt>
                <c:pt idx="1760">
                  <c:v>3.7412600000000002E-3</c:v>
                </c:pt>
                <c:pt idx="1761">
                  <c:v>-3.6926300000000001E-3</c:v>
                </c:pt>
                <c:pt idx="1762">
                  <c:v>-1.7003999999999998E-2</c:v>
                </c:pt>
                <c:pt idx="1763">
                  <c:v>-2.1352799999999998E-3</c:v>
                </c:pt>
                <c:pt idx="1764">
                  <c:v>1.33677E-2</c:v>
                </c:pt>
                <c:pt idx="1765">
                  <c:v>-1.4712299999999999E-2</c:v>
                </c:pt>
                <c:pt idx="1766">
                  <c:v>-1.48869E-2</c:v>
                </c:pt>
                <c:pt idx="1767">
                  <c:v>-1.36662E-3</c:v>
                </c:pt>
                <c:pt idx="1768">
                  <c:v>8.9902899999999997E-3</c:v>
                </c:pt>
                <c:pt idx="1769">
                  <c:v>-2.4723100000000001E-2</c:v>
                </c:pt>
                <c:pt idx="1770">
                  <c:v>-1.22871E-2</c:v>
                </c:pt>
                <c:pt idx="1771">
                  <c:v>1.45235E-2</c:v>
                </c:pt>
                <c:pt idx="1772">
                  <c:v>8.7585400000000004E-3</c:v>
                </c:pt>
                <c:pt idx="1773">
                  <c:v>-1.35183E-2</c:v>
                </c:pt>
                <c:pt idx="1774">
                  <c:v>-7.4796699999999999E-3</c:v>
                </c:pt>
                <c:pt idx="1775">
                  <c:v>2.3334500000000001E-2</c:v>
                </c:pt>
                <c:pt idx="1776">
                  <c:v>1.31416E-2</c:v>
                </c:pt>
                <c:pt idx="1777">
                  <c:v>-4.0750500000000002E-3</c:v>
                </c:pt>
                <c:pt idx="1778">
                  <c:v>1.1360200000000001E-2</c:v>
                </c:pt>
                <c:pt idx="1779">
                  <c:v>1.0971099999999999E-2</c:v>
                </c:pt>
                <c:pt idx="1780">
                  <c:v>-1.35365E-2</c:v>
                </c:pt>
                <c:pt idx="1781">
                  <c:v>-8.8434199999999994E-3</c:v>
                </c:pt>
                <c:pt idx="1782">
                  <c:v>1.12114E-2</c:v>
                </c:pt>
                <c:pt idx="1783">
                  <c:v>-5.2614200000000002E-3</c:v>
                </c:pt>
                <c:pt idx="1784">
                  <c:v>1.8863700000000001E-3</c:v>
                </c:pt>
                <c:pt idx="1785">
                  <c:v>6.5050100000000003E-3</c:v>
                </c:pt>
                <c:pt idx="1786">
                  <c:v>-2.4623900000000001E-3</c:v>
                </c:pt>
                <c:pt idx="1787">
                  <c:v>-2.2192000000000002E-3</c:v>
                </c:pt>
                <c:pt idx="1788">
                  <c:v>1.34392E-2</c:v>
                </c:pt>
                <c:pt idx="1789">
                  <c:v>8.2206699999999994E-3</c:v>
                </c:pt>
                <c:pt idx="1790">
                  <c:v>-5.8078800000000005E-4</c:v>
                </c:pt>
                <c:pt idx="1791">
                  <c:v>-6.6356699999999998E-3</c:v>
                </c:pt>
                <c:pt idx="1792">
                  <c:v>9.4089499999999993E-3</c:v>
                </c:pt>
                <c:pt idx="1793">
                  <c:v>1.2638999999999999E-2</c:v>
                </c:pt>
                <c:pt idx="1794">
                  <c:v>-6.2208200000000002E-3</c:v>
                </c:pt>
                <c:pt idx="1795">
                  <c:v>1.2929E-2</c:v>
                </c:pt>
                <c:pt idx="1796">
                  <c:v>2.44808E-2</c:v>
                </c:pt>
                <c:pt idx="1797">
                  <c:v>-1.0830899999999999E-2</c:v>
                </c:pt>
                <c:pt idx="1798">
                  <c:v>-1.87225E-2</c:v>
                </c:pt>
                <c:pt idx="1799">
                  <c:v>-1.5716599999999999E-3</c:v>
                </c:pt>
                <c:pt idx="1800">
                  <c:v>2.5444E-3</c:v>
                </c:pt>
                <c:pt idx="1801">
                  <c:v>-1.8600499999999999E-2</c:v>
                </c:pt>
                <c:pt idx="1802">
                  <c:v>1.4852499999999999E-2</c:v>
                </c:pt>
                <c:pt idx="1803">
                  <c:v>6.64425E-3</c:v>
                </c:pt>
                <c:pt idx="1804">
                  <c:v>1.80149E-3</c:v>
                </c:pt>
                <c:pt idx="1805">
                  <c:v>3.3359499999999999E-3</c:v>
                </c:pt>
                <c:pt idx="1806">
                  <c:v>6.0596499999999998E-3</c:v>
                </c:pt>
                <c:pt idx="1807">
                  <c:v>-2.3055099999999999E-2</c:v>
                </c:pt>
                <c:pt idx="1808">
                  <c:v>-1.5853900000000001E-2</c:v>
                </c:pt>
                <c:pt idx="1809">
                  <c:v>1.3812100000000001E-2</c:v>
                </c:pt>
                <c:pt idx="1810">
                  <c:v>-1.3258000000000001E-2</c:v>
                </c:pt>
                <c:pt idx="1811">
                  <c:v>-1.9951799999999999E-2</c:v>
                </c:pt>
                <c:pt idx="1812">
                  <c:v>-6.05392E-3</c:v>
                </c:pt>
                <c:pt idx="1813">
                  <c:v>-3.57056E-3</c:v>
                </c:pt>
                <c:pt idx="1814">
                  <c:v>-1.9811599999999999E-2</c:v>
                </c:pt>
                <c:pt idx="1815">
                  <c:v>-6.1368899999999999E-3</c:v>
                </c:pt>
                <c:pt idx="1816">
                  <c:v>8.0604600000000002E-3</c:v>
                </c:pt>
                <c:pt idx="1817">
                  <c:v>-8.5830699999999999E-3</c:v>
                </c:pt>
                <c:pt idx="1818">
                  <c:v>-7.2231300000000003E-3</c:v>
                </c:pt>
                <c:pt idx="1819">
                  <c:v>-1.1262900000000001E-3</c:v>
                </c:pt>
                <c:pt idx="1820">
                  <c:v>1.6435600000000002E-2</c:v>
                </c:pt>
                <c:pt idx="1821">
                  <c:v>6.3695899999999996E-3</c:v>
                </c:pt>
                <c:pt idx="1822">
                  <c:v>-4.3201400000000001E-3</c:v>
                </c:pt>
                <c:pt idx="1823">
                  <c:v>1.9559899999999999E-3</c:v>
                </c:pt>
                <c:pt idx="1824">
                  <c:v>-2.01607E-3</c:v>
                </c:pt>
                <c:pt idx="1825">
                  <c:v>3.9796800000000002E-3</c:v>
                </c:pt>
                <c:pt idx="1826">
                  <c:v>1.39427E-3</c:v>
                </c:pt>
                <c:pt idx="1827">
                  <c:v>2.01817E-2</c:v>
                </c:pt>
                <c:pt idx="1828">
                  <c:v>1.01347E-2</c:v>
                </c:pt>
                <c:pt idx="1829">
                  <c:v>1.52779E-3</c:v>
                </c:pt>
                <c:pt idx="1830">
                  <c:v>-7.1983300000000002E-3</c:v>
                </c:pt>
                <c:pt idx="1831">
                  <c:v>1.0143299999999999E-2</c:v>
                </c:pt>
                <c:pt idx="1832" formatCode="0.00E+00">
                  <c:v>8.8691700000000003E-5</c:v>
                </c:pt>
                <c:pt idx="1833">
                  <c:v>1.22766E-2</c:v>
                </c:pt>
                <c:pt idx="1834">
                  <c:v>6.9494200000000004E-3</c:v>
                </c:pt>
                <c:pt idx="1835">
                  <c:v>-8.7175399999999993E-3</c:v>
                </c:pt>
                <c:pt idx="1836">
                  <c:v>-5.7430299999999997E-3</c:v>
                </c:pt>
                <c:pt idx="1837">
                  <c:v>-1.5726099999999999E-3</c:v>
                </c:pt>
                <c:pt idx="1838">
                  <c:v>7.9164500000000002E-3</c:v>
                </c:pt>
                <c:pt idx="1839">
                  <c:v>-7.9135899999999999E-3</c:v>
                </c:pt>
                <c:pt idx="1840">
                  <c:v>-1.25399E-2</c:v>
                </c:pt>
                <c:pt idx="1841">
                  <c:v>-2.0036699999999999E-3</c:v>
                </c:pt>
                <c:pt idx="1842">
                  <c:v>3.4351300000000002E-3</c:v>
                </c:pt>
                <c:pt idx="1843">
                  <c:v>-6.5526999999999998E-3</c:v>
                </c:pt>
                <c:pt idx="1844">
                  <c:v>2.5610899999999999E-2</c:v>
                </c:pt>
                <c:pt idx="1845">
                  <c:v>5.9776300000000003E-3</c:v>
                </c:pt>
                <c:pt idx="1846">
                  <c:v>8.5153599999999996E-3</c:v>
                </c:pt>
                <c:pt idx="1847">
                  <c:v>1.7578099999999999E-2</c:v>
                </c:pt>
                <c:pt idx="1848">
                  <c:v>-9.7608599999999997E-3</c:v>
                </c:pt>
                <c:pt idx="1849">
                  <c:v>7.3671300000000004E-3</c:v>
                </c:pt>
                <c:pt idx="1850">
                  <c:v>1.29604E-2</c:v>
                </c:pt>
                <c:pt idx="1851">
                  <c:v>1.07756E-2</c:v>
                </c:pt>
                <c:pt idx="1852">
                  <c:v>1.0828000000000001E-2</c:v>
                </c:pt>
                <c:pt idx="1853">
                  <c:v>1.09549E-2</c:v>
                </c:pt>
                <c:pt idx="1854">
                  <c:v>1.7562899999999999E-2</c:v>
                </c:pt>
                <c:pt idx="1855">
                  <c:v>3.0783700000000001E-2</c:v>
                </c:pt>
                <c:pt idx="1856">
                  <c:v>-5.0086999999999996E-3</c:v>
                </c:pt>
                <c:pt idx="1857">
                  <c:v>8.8815700000000001E-3</c:v>
                </c:pt>
                <c:pt idx="1858">
                  <c:v>1.0241500000000001E-2</c:v>
                </c:pt>
                <c:pt idx="1859">
                  <c:v>2.2470500000000001E-2</c:v>
                </c:pt>
                <c:pt idx="1860">
                  <c:v>5.7954800000000004E-3</c:v>
                </c:pt>
                <c:pt idx="1861">
                  <c:v>1.5706100000000001E-2</c:v>
                </c:pt>
                <c:pt idx="1862">
                  <c:v>1.11485E-2</c:v>
                </c:pt>
                <c:pt idx="1863">
                  <c:v>3.42655E-3</c:v>
                </c:pt>
                <c:pt idx="1864">
                  <c:v>3.9558400000000004E-3</c:v>
                </c:pt>
                <c:pt idx="1865">
                  <c:v>1.56107E-2</c:v>
                </c:pt>
                <c:pt idx="1866">
                  <c:v>1.5707E-3</c:v>
                </c:pt>
                <c:pt idx="1867">
                  <c:v>3.8995700000000002E-3</c:v>
                </c:pt>
                <c:pt idx="1868">
                  <c:v>5.1650999999999997E-3</c:v>
                </c:pt>
                <c:pt idx="1869">
                  <c:v>-2.49577E-3</c:v>
                </c:pt>
                <c:pt idx="1870">
                  <c:v>-2.49767E-3</c:v>
                </c:pt>
                <c:pt idx="1871">
                  <c:v>-5.1774999999999998E-3</c:v>
                </c:pt>
                <c:pt idx="1872">
                  <c:v>2.0015700000000001E-2</c:v>
                </c:pt>
                <c:pt idx="1873">
                  <c:v>1.9259499999999999E-2</c:v>
                </c:pt>
                <c:pt idx="1874">
                  <c:v>1.9893599999999999E-3</c:v>
                </c:pt>
                <c:pt idx="1875">
                  <c:v>2.3257300000000002E-2</c:v>
                </c:pt>
                <c:pt idx="1876">
                  <c:v>1.7167100000000001E-2</c:v>
                </c:pt>
                <c:pt idx="1877">
                  <c:v>1.8568E-3</c:v>
                </c:pt>
                <c:pt idx="1878">
                  <c:v>1.63898E-2</c:v>
                </c:pt>
                <c:pt idx="1879">
                  <c:v>1.84269E-2</c:v>
                </c:pt>
                <c:pt idx="1880">
                  <c:v>1.51711E-2</c:v>
                </c:pt>
                <c:pt idx="1881">
                  <c:v>-6.3924799999999999E-3</c:v>
                </c:pt>
                <c:pt idx="1882">
                  <c:v>2.4718299999999999E-2</c:v>
                </c:pt>
                <c:pt idx="1883">
                  <c:v>3.4001400000000001E-2</c:v>
                </c:pt>
                <c:pt idx="1884">
                  <c:v>9.9210700000000006E-3</c:v>
                </c:pt>
                <c:pt idx="1885">
                  <c:v>9.8257099999999997E-3</c:v>
                </c:pt>
                <c:pt idx="1886">
                  <c:v>1.7902399999999999E-2</c:v>
                </c:pt>
                <c:pt idx="1887">
                  <c:v>1.18227E-2</c:v>
                </c:pt>
                <c:pt idx="1888">
                  <c:v>1.63927E-2</c:v>
                </c:pt>
                <c:pt idx="1889">
                  <c:v>2.57282E-2</c:v>
                </c:pt>
                <c:pt idx="1890">
                  <c:v>2.0470599999999999E-2</c:v>
                </c:pt>
                <c:pt idx="1891">
                  <c:v>9.6645399999999992E-3</c:v>
                </c:pt>
                <c:pt idx="1892">
                  <c:v>5.9299499999999998E-3</c:v>
                </c:pt>
                <c:pt idx="1893">
                  <c:v>1.2094499999999999E-2</c:v>
                </c:pt>
                <c:pt idx="1894">
                  <c:v>1.6317399999999999E-2</c:v>
                </c:pt>
                <c:pt idx="1895">
                  <c:v>1.9331899999999999E-2</c:v>
                </c:pt>
                <c:pt idx="1896">
                  <c:v>1.22051E-2</c:v>
                </c:pt>
                <c:pt idx="1897">
                  <c:v>1.0283499999999999E-2</c:v>
                </c:pt>
                <c:pt idx="1898">
                  <c:v>1.1287699999999999E-2</c:v>
                </c:pt>
                <c:pt idx="1899">
                  <c:v>3.9121599999999999E-2</c:v>
                </c:pt>
                <c:pt idx="1900">
                  <c:v>1.09701E-2</c:v>
                </c:pt>
                <c:pt idx="1901">
                  <c:v>-2.1343199999999999E-3</c:v>
                </c:pt>
                <c:pt idx="1902">
                  <c:v>1.4781000000000001E-2</c:v>
                </c:pt>
                <c:pt idx="1903">
                  <c:v>2.26488E-2</c:v>
                </c:pt>
                <c:pt idx="1904">
                  <c:v>1.8620500000000002E-2</c:v>
                </c:pt>
                <c:pt idx="1905">
                  <c:v>1.03312E-2</c:v>
                </c:pt>
                <c:pt idx="1906">
                  <c:v>6.7596399999999999E-3</c:v>
                </c:pt>
                <c:pt idx="1907">
                  <c:v>-5.6152299999999997E-3</c:v>
                </c:pt>
                <c:pt idx="1908">
                  <c:v>-1.13201E-2</c:v>
                </c:pt>
                <c:pt idx="1909">
                  <c:v>-1.2846000000000001E-3</c:v>
                </c:pt>
                <c:pt idx="1910">
                  <c:v>-2.8381299999999999E-3</c:v>
                </c:pt>
                <c:pt idx="1911">
                  <c:v>5.5789900000000005E-4</c:v>
                </c:pt>
                <c:pt idx="1912">
                  <c:v>-1.64795E-3</c:v>
                </c:pt>
                <c:pt idx="1913">
                  <c:v>1.3570799999999999E-2</c:v>
                </c:pt>
                <c:pt idx="1914">
                  <c:v>-8.2817099999999994E-3</c:v>
                </c:pt>
                <c:pt idx="1915">
                  <c:v>-9.2430099999999994E-3</c:v>
                </c:pt>
                <c:pt idx="1916">
                  <c:v>5.1956199999999998E-3</c:v>
                </c:pt>
                <c:pt idx="1917">
                  <c:v>1.1632E-2</c:v>
                </c:pt>
                <c:pt idx="1918">
                  <c:v>-4.6644199999999999E-3</c:v>
                </c:pt>
                <c:pt idx="1919">
                  <c:v>1.9208900000000001E-2</c:v>
                </c:pt>
                <c:pt idx="1920">
                  <c:v>3.0073200000000001E-2</c:v>
                </c:pt>
                <c:pt idx="1921">
                  <c:v>1.5756599999999999E-2</c:v>
                </c:pt>
                <c:pt idx="1922">
                  <c:v>6.8426099999999998E-3</c:v>
                </c:pt>
                <c:pt idx="1923">
                  <c:v>2.3144700000000001E-2</c:v>
                </c:pt>
                <c:pt idx="1924">
                  <c:v>9.5138500000000008E-3</c:v>
                </c:pt>
                <c:pt idx="1925">
                  <c:v>1.0259600000000001E-2</c:v>
                </c:pt>
                <c:pt idx="1926">
                  <c:v>2.0713800000000001E-2</c:v>
                </c:pt>
                <c:pt idx="1927">
                  <c:v>2.0418200000000001E-2</c:v>
                </c:pt>
                <c:pt idx="1928">
                  <c:v>1.77059E-2</c:v>
                </c:pt>
                <c:pt idx="1929">
                  <c:v>1.0397E-2</c:v>
                </c:pt>
                <c:pt idx="1930">
                  <c:v>2.38447E-2</c:v>
                </c:pt>
                <c:pt idx="1931">
                  <c:v>1.15747E-2</c:v>
                </c:pt>
                <c:pt idx="1932">
                  <c:v>6.0882599999999999E-3</c:v>
                </c:pt>
                <c:pt idx="1933">
                  <c:v>1.7855599999999999E-2</c:v>
                </c:pt>
                <c:pt idx="1934">
                  <c:v>3.49007E-2</c:v>
                </c:pt>
                <c:pt idx="1935">
                  <c:v>3.7841800000000002E-2</c:v>
                </c:pt>
                <c:pt idx="1936">
                  <c:v>1.5721300000000001E-2</c:v>
                </c:pt>
                <c:pt idx="1937">
                  <c:v>3.3378599999999998E-4</c:v>
                </c:pt>
                <c:pt idx="1938">
                  <c:v>1.9891699999999998E-2</c:v>
                </c:pt>
                <c:pt idx="1939">
                  <c:v>3.8455000000000003E-2</c:v>
                </c:pt>
                <c:pt idx="1940">
                  <c:v>1.69973E-2</c:v>
                </c:pt>
                <c:pt idx="1941">
                  <c:v>1.17683E-3</c:v>
                </c:pt>
                <c:pt idx="1942">
                  <c:v>7.1268099999999999E-3</c:v>
                </c:pt>
                <c:pt idx="1943">
                  <c:v>1.7369300000000001E-2</c:v>
                </c:pt>
                <c:pt idx="1944">
                  <c:v>7.3366200000000003E-3</c:v>
                </c:pt>
                <c:pt idx="1945">
                  <c:v>2.36139E-2</c:v>
                </c:pt>
                <c:pt idx="1946">
                  <c:v>1.6919099999999999E-2</c:v>
                </c:pt>
                <c:pt idx="1947">
                  <c:v>1.9622799999999999E-2</c:v>
                </c:pt>
                <c:pt idx="1948">
                  <c:v>7.8039199999999998E-3</c:v>
                </c:pt>
                <c:pt idx="1949">
                  <c:v>2.2544900000000001E-3</c:v>
                </c:pt>
                <c:pt idx="1950">
                  <c:v>2.13776E-2</c:v>
                </c:pt>
                <c:pt idx="1951">
                  <c:v>1.9365299999999998E-2</c:v>
                </c:pt>
                <c:pt idx="1952" formatCode="0.00E+00">
                  <c:v>9.2220300000000009E-3</c:v>
                </c:pt>
                <c:pt idx="1953">
                  <c:v>2.4180400000000001E-2</c:v>
                </c:pt>
                <c:pt idx="1954">
                  <c:v>-3.57246E-3</c:v>
                </c:pt>
                <c:pt idx="1955">
                  <c:v>1.2735399999999999E-2</c:v>
                </c:pt>
                <c:pt idx="1956">
                  <c:v>1.2670499999999999E-2</c:v>
                </c:pt>
                <c:pt idx="1957">
                  <c:v>-3.44086E-3</c:v>
                </c:pt>
                <c:pt idx="1958">
                  <c:v>1.84269E-2</c:v>
                </c:pt>
                <c:pt idx="1959">
                  <c:v>1.31006E-2</c:v>
                </c:pt>
                <c:pt idx="1960">
                  <c:v>3.04508E-2</c:v>
                </c:pt>
                <c:pt idx="1961">
                  <c:v>1.7214799999999999E-2</c:v>
                </c:pt>
                <c:pt idx="1962">
                  <c:v>3.7317299999999998E-2</c:v>
                </c:pt>
                <c:pt idx="1963">
                  <c:v>2.5571799999999999E-2</c:v>
                </c:pt>
                <c:pt idx="1964">
                  <c:v>-3.5963100000000001E-3</c:v>
                </c:pt>
                <c:pt idx="1965">
                  <c:v>2.8390899999999998E-3</c:v>
                </c:pt>
                <c:pt idx="1966">
                  <c:v>1.81236E-2</c:v>
                </c:pt>
                <c:pt idx="1967">
                  <c:v>7.5302099999999999E-3</c:v>
                </c:pt>
                <c:pt idx="1968">
                  <c:v>-3.1194700000000001E-3</c:v>
                </c:pt>
                <c:pt idx="1969">
                  <c:v>-2.07901E-4</c:v>
                </c:pt>
                <c:pt idx="1970">
                  <c:v>-8.8691699999999998E-4</c:v>
                </c:pt>
                <c:pt idx="1971">
                  <c:v>2.3740799999999999E-2</c:v>
                </c:pt>
                <c:pt idx="1972">
                  <c:v>-9.2372900000000004E-3</c:v>
                </c:pt>
                <c:pt idx="1973">
                  <c:v>1.3984699999999999E-2</c:v>
                </c:pt>
                <c:pt idx="1974">
                  <c:v>1.5888200000000002E-2</c:v>
                </c:pt>
                <c:pt idx="1975">
                  <c:v>9.1276199999999995E-3</c:v>
                </c:pt>
                <c:pt idx="1976">
                  <c:v>1.43862E-2</c:v>
                </c:pt>
                <c:pt idx="1977">
                  <c:v>1.4608400000000001E-2</c:v>
                </c:pt>
                <c:pt idx="1978">
                  <c:v>1.08576E-2</c:v>
                </c:pt>
                <c:pt idx="1979" formatCode="0.00E+00">
                  <c:v>6.5078699999999998E-3</c:v>
                </c:pt>
                <c:pt idx="1980">
                  <c:v>-4.8246399999999998E-3</c:v>
                </c:pt>
                <c:pt idx="1981">
                  <c:v>1.34602E-2</c:v>
                </c:pt>
                <c:pt idx="1982">
                  <c:v>1.46894E-2</c:v>
                </c:pt>
                <c:pt idx="1983">
                  <c:v>7.6627700000000002E-3</c:v>
                </c:pt>
                <c:pt idx="1984">
                  <c:v>1.2041100000000001E-2</c:v>
                </c:pt>
                <c:pt idx="1985">
                  <c:v>-1.58215E-3</c:v>
                </c:pt>
                <c:pt idx="1986">
                  <c:v>-7.3614099999999997E-3</c:v>
                </c:pt>
                <c:pt idx="1987">
                  <c:v>-1.0820400000000001E-2</c:v>
                </c:pt>
                <c:pt idx="1988">
                  <c:v>1.4877299999999999E-4</c:v>
                </c:pt>
                <c:pt idx="1989">
                  <c:v>1.1662499999999999E-2</c:v>
                </c:pt>
                <c:pt idx="1990">
                  <c:v>1.5066100000000001E-2</c:v>
                </c:pt>
                <c:pt idx="1991">
                  <c:v>-3.0708299999999999E-4</c:v>
                </c:pt>
                <c:pt idx="1992">
                  <c:v>-1.11036E-2</c:v>
                </c:pt>
                <c:pt idx="1993">
                  <c:v>8.8882400000000004E-3</c:v>
                </c:pt>
                <c:pt idx="1994">
                  <c:v>-9.9210700000000006E-3</c:v>
                </c:pt>
                <c:pt idx="1995">
                  <c:v>1.8653900000000001E-2</c:v>
                </c:pt>
                <c:pt idx="1996">
                  <c:v>8.0900199999999999E-3</c:v>
                </c:pt>
                <c:pt idx="1997">
                  <c:v>2.3900999999999999E-2</c:v>
                </c:pt>
                <c:pt idx="1998">
                  <c:v>2.8115299999999999E-2</c:v>
                </c:pt>
                <c:pt idx="1999">
                  <c:v>1.00708E-2</c:v>
                </c:pt>
                <c:pt idx="2000">
                  <c:v>2.23866E-2</c:v>
                </c:pt>
                <c:pt idx="2001">
                  <c:v>2.4487499999999999E-2</c:v>
                </c:pt>
                <c:pt idx="2002">
                  <c:v>3.1862300000000003E-2</c:v>
                </c:pt>
                <c:pt idx="2003">
                  <c:v>7.93839E-3</c:v>
                </c:pt>
                <c:pt idx="2004">
                  <c:v>7.5759900000000003E-3</c:v>
                </c:pt>
                <c:pt idx="2005">
                  <c:v>9.1705299999999997E-3</c:v>
                </c:pt>
                <c:pt idx="2006">
                  <c:v>1.4801E-3</c:v>
                </c:pt>
                <c:pt idx="2007">
                  <c:v>2.0093899999999998E-3</c:v>
                </c:pt>
                <c:pt idx="2008">
                  <c:v>1.6162900000000001E-2</c:v>
                </c:pt>
                <c:pt idx="2009">
                  <c:v>6.8750399999999998E-3</c:v>
                </c:pt>
                <c:pt idx="2010">
                  <c:v>-7.1668599999999997E-3</c:v>
                </c:pt>
                <c:pt idx="2011">
                  <c:v>9.0160399999999995E-3</c:v>
                </c:pt>
                <c:pt idx="2012">
                  <c:v>2.0346599999999999E-2</c:v>
                </c:pt>
                <c:pt idx="2013">
                  <c:v>2.1393800000000001E-2</c:v>
                </c:pt>
                <c:pt idx="2014">
                  <c:v>1.04437E-2</c:v>
                </c:pt>
                <c:pt idx="2015">
                  <c:v>3.6878599999999998E-3</c:v>
                </c:pt>
                <c:pt idx="2016">
                  <c:v>1.6651200000000001E-2</c:v>
                </c:pt>
                <c:pt idx="2017">
                  <c:v>1.55258E-3</c:v>
                </c:pt>
                <c:pt idx="2018">
                  <c:v>-2.3317300000000002E-3</c:v>
                </c:pt>
                <c:pt idx="2019">
                  <c:v>7.9898799999999996E-3</c:v>
                </c:pt>
                <c:pt idx="2020">
                  <c:v>1.5320800000000001E-2</c:v>
                </c:pt>
                <c:pt idx="2021">
                  <c:v>-5.2547499999999997E-4</c:v>
                </c:pt>
                <c:pt idx="2022">
                  <c:v>3.0517599999999999E-4</c:v>
                </c:pt>
                <c:pt idx="2023">
                  <c:v>1.12543E-2</c:v>
                </c:pt>
                <c:pt idx="2024">
                  <c:v>1.09167E-2</c:v>
                </c:pt>
                <c:pt idx="2025">
                  <c:v>5.10883E-3</c:v>
                </c:pt>
                <c:pt idx="2026">
                  <c:v>-1.12247E-3</c:v>
                </c:pt>
                <c:pt idx="2027">
                  <c:v>1.1399299999999999E-2</c:v>
                </c:pt>
                <c:pt idx="2028">
                  <c:v>5.0468400000000004E-3</c:v>
                </c:pt>
                <c:pt idx="2029">
                  <c:v>-1.1860799999999999E-2</c:v>
                </c:pt>
                <c:pt idx="2030">
                  <c:v>-1.39332E-3</c:v>
                </c:pt>
                <c:pt idx="2031">
                  <c:v>-4.99344E-3</c:v>
                </c:pt>
                <c:pt idx="2032">
                  <c:v>4.0283200000000002E-3</c:v>
                </c:pt>
                <c:pt idx="2033" formatCode="0.00E+00">
                  <c:v>1.4801E-3</c:v>
                </c:pt>
                <c:pt idx="2034">
                  <c:v>6.4878499999999999E-3</c:v>
                </c:pt>
                <c:pt idx="2035">
                  <c:v>1.6319299999999998E-2</c:v>
                </c:pt>
                <c:pt idx="2036">
                  <c:v>1.6994499999999999E-3</c:v>
                </c:pt>
                <c:pt idx="2037">
                  <c:v>-7.8697200000000002E-3</c:v>
                </c:pt>
                <c:pt idx="2038">
                  <c:v>6.9274899999999997E-3</c:v>
                </c:pt>
                <c:pt idx="2039">
                  <c:v>3.93677E-3</c:v>
                </c:pt>
                <c:pt idx="2040">
                  <c:v>1.01814E-2</c:v>
                </c:pt>
                <c:pt idx="2041" formatCode="0.00E+00">
                  <c:v>-1.50013E-2</c:v>
                </c:pt>
                <c:pt idx="2042">
                  <c:v>1.2607600000000001E-3</c:v>
                </c:pt>
                <c:pt idx="2043">
                  <c:v>5.8555599999999999E-4</c:v>
                </c:pt>
                <c:pt idx="2044">
                  <c:v>1.7336799999999999E-2</c:v>
                </c:pt>
                <c:pt idx="2045">
                  <c:v>2.3824700000000001E-2</c:v>
                </c:pt>
                <c:pt idx="2046">
                  <c:v>-2.14272E-2</c:v>
                </c:pt>
                <c:pt idx="2047">
                  <c:v>-1.0122300000000001E-2</c:v>
                </c:pt>
                <c:pt idx="2048">
                  <c:v>1.3603199999999999E-2</c:v>
                </c:pt>
                <c:pt idx="2049">
                  <c:v>-1.14784E-2</c:v>
                </c:pt>
                <c:pt idx="2050">
                  <c:v>-9.4728499999999997E-3</c:v>
                </c:pt>
                <c:pt idx="2051">
                  <c:v>1.5823400000000001E-2</c:v>
                </c:pt>
                <c:pt idx="2052">
                  <c:v>6.5298099999999996E-3</c:v>
                </c:pt>
                <c:pt idx="2053">
                  <c:v>-1.30272E-3</c:v>
                </c:pt>
                <c:pt idx="2054">
                  <c:v>1.56021E-3</c:v>
                </c:pt>
                <c:pt idx="2055">
                  <c:v>1.7011600000000002E-2</c:v>
                </c:pt>
                <c:pt idx="2056">
                  <c:v>-7.5244899999999998E-4</c:v>
                </c:pt>
                <c:pt idx="2057">
                  <c:v>5.1116900000000001E-4</c:v>
                </c:pt>
                <c:pt idx="2058">
                  <c:v>-1.10302E-2</c:v>
                </c:pt>
                <c:pt idx="2059">
                  <c:v>6.2227200000000002E-3</c:v>
                </c:pt>
                <c:pt idx="2060">
                  <c:v>1.0869E-2</c:v>
                </c:pt>
                <c:pt idx="2061">
                  <c:v>-2.38609E-3</c:v>
                </c:pt>
                <c:pt idx="2062">
                  <c:v>-3.92056E-3</c:v>
                </c:pt>
                <c:pt idx="2063">
                  <c:v>-6.5116899999999997E-3</c:v>
                </c:pt>
                <c:pt idx="2064">
                  <c:v>-2.1209700000000001E-2</c:v>
                </c:pt>
                <c:pt idx="2065">
                  <c:v>9.3631700000000005E-3</c:v>
                </c:pt>
                <c:pt idx="2066">
                  <c:v>5.1965700000000002E-3</c:v>
                </c:pt>
                <c:pt idx="2067">
                  <c:v>-7.3385200000000003E-3</c:v>
                </c:pt>
                <c:pt idx="2068">
                  <c:v>-8.1596399999999993E-3</c:v>
                </c:pt>
                <c:pt idx="2069">
                  <c:v>6.3552900000000004E-3</c:v>
                </c:pt>
                <c:pt idx="2070">
                  <c:v>1.77965E-2</c:v>
                </c:pt>
                <c:pt idx="2071">
                  <c:v>4.2257299999999996E-3</c:v>
                </c:pt>
                <c:pt idx="2072">
                  <c:v>-2.7980800000000001E-3</c:v>
                </c:pt>
                <c:pt idx="2073">
                  <c:v>-7.5531000000000003E-4</c:v>
                </c:pt>
                <c:pt idx="2074">
                  <c:v>1.4915499999999999E-3</c:v>
                </c:pt>
                <c:pt idx="2075">
                  <c:v>-7.2240799999999999E-3</c:v>
                </c:pt>
                <c:pt idx="2076">
                  <c:v>5.3186400000000003E-3</c:v>
                </c:pt>
                <c:pt idx="2077">
                  <c:v>3.1156500000000002E-3</c:v>
                </c:pt>
                <c:pt idx="2078">
                  <c:v>-8.2454699999999995E-3</c:v>
                </c:pt>
                <c:pt idx="2079">
                  <c:v>-4.5871699999999998E-3</c:v>
                </c:pt>
                <c:pt idx="2080">
                  <c:v>-8.6879700000000004E-4</c:v>
                </c:pt>
                <c:pt idx="2081">
                  <c:v>-2.5672899999999998E-3</c:v>
                </c:pt>
                <c:pt idx="2082">
                  <c:v>-3.8881300000000001E-3</c:v>
                </c:pt>
                <c:pt idx="2083">
                  <c:v>-3.6621100000000001E-3</c:v>
                </c:pt>
                <c:pt idx="2084">
                  <c:v>9.7465500000000005E-4</c:v>
                </c:pt>
                <c:pt idx="2085">
                  <c:v>7.1725799999999996E-3</c:v>
                </c:pt>
                <c:pt idx="2086">
                  <c:v>-1.50843E-2</c:v>
                </c:pt>
                <c:pt idx="2087">
                  <c:v>-1.8856999999999999E-2</c:v>
                </c:pt>
                <c:pt idx="2088" formatCode="0.00E+00">
                  <c:v>2.6388200000000001E-3</c:v>
                </c:pt>
                <c:pt idx="2089">
                  <c:v>-1.8061600000000001E-2</c:v>
                </c:pt>
                <c:pt idx="2090">
                  <c:v>-8.7022799999999997E-3</c:v>
                </c:pt>
                <c:pt idx="2091">
                  <c:v>-1.55067E-2</c:v>
                </c:pt>
                <c:pt idx="2092">
                  <c:v>-1.5812900000000001E-2</c:v>
                </c:pt>
                <c:pt idx="2093">
                  <c:v>-7.6093699999999998E-3</c:v>
                </c:pt>
                <c:pt idx="2094">
                  <c:v>-3.06225E-2</c:v>
                </c:pt>
                <c:pt idx="2095">
                  <c:v>-2.5476499999999999E-2</c:v>
                </c:pt>
                <c:pt idx="2096">
                  <c:v>-9.5977800000000002E-3</c:v>
                </c:pt>
                <c:pt idx="2097">
                  <c:v>-2.9182399999999999E-3</c:v>
                </c:pt>
                <c:pt idx="2098">
                  <c:v>-1.4448200000000001E-3</c:v>
                </c:pt>
                <c:pt idx="2099">
                  <c:v>1.1139899999999999E-2</c:v>
                </c:pt>
                <c:pt idx="2100">
                  <c:v>-1.16854E-2</c:v>
                </c:pt>
                <c:pt idx="2101">
                  <c:v>-5.9766799999999998E-3</c:v>
                </c:pt>
                <c:pt idx="2102">
                  <c:v>-2.7276000000000002E-2</c:v>
                </c:pt>
                <c:pt idx="2103">
                  <c:v>-5.5189100000000001E-3</c:v>
                </c:pt>
                <c:pt idx="2104">
                  <c:v>-1.1188500000000001E-2</c:v>
                </c:pt>
                <c:pt idx="2105">
                  <c:v>-4.2324099999999998E-3</c:v>
                </c:pt>
                <c:pt idx="2106">
                  <c:v>-2.5944700000000001E-2</c:v>
                </c:pt>
                <c:pt idx="2107">
                  <c:v>-2.43483E-2</c:v>
                </c:pt>
                <c:pt idx="2108">
                  <c:v>-2.1942099999999999E-2</c:v>
                </c:pt>
                <c:pt idx="2109">
                  <c:v>-1.4493900000000001E-2</c:v>
                </c:pt>
                <c:pt idx="2110">
                  <c:v>-4.7178300000000001E-3</c:v>
                </c:pt>
                <c:pt idx="2111">
                  <c:v>-3.6716499999999998E-3</c:v>
                </c:pt>
                <c:pt idx="2112">
                  <c:v>-4.6539299999999997E-3</c:v>
                </c:pt>
                <c:pt idx="2113">
                  <c:v>8.8920600000000002E-3</c:v>
                </c:pt>
                <c:pt idx="2114">
                  <c:v>-4.8084299999999998E-3</c:v>
                </c:pt>
                <c:pt idx="2115">
                  <c:v>-5.2766799999999997E-3</c:v>
                </c:pt>
                <c:pt idx="2116" formatCode="0.00E+00">
                  <c:v>9.7274800000000006E-5</c:v>
                </c:pt>
                <c:pt idx="2117">
                  <c:v>-3.5596799999999998E-2</c:v>
                </c:pt>
                <c:pt idx="2118">
                  <c:v>-1.09348E-2</c:v>
                </c:pt>
                <c:pt idx="2119">
                  <c:v>-2.8573000000000001E-2</c:v>
                </c:pt>
                <c:pt idx="2120">
                  <c:v>4.9209600000000003E-4</c:v>
                </c:pt>
                <c:pt idx="2121">
                  <c:v>-1.1576700000000001E-2</c:v>
                </c:pt>
                <c:pt idx="2122">
                  <c:v>4.25911E-3</c:v>
                </c:pt>
                <c:pt idx="2123">
                  <c:v>4.7683700000000001E-3</c:v>
                </c:pt>
                <c:pt idx="2124">
                  <c:v>3.6525700000000002E-4</c:v>
                </c:pt>
                <c:pt idx="2125">
                  <c:v>5.1288599999999998E-3</c:v>
                </c:pt>
                <c:pt idx="2126">
                  <c:v>-2.2068000000000001E-3</c:v>
                </c:pt>
                <c:pt idx="2127">
                  <c:v>-7.2221799999999999E-3</c:v>
                </c:pt>
                <c:pt idx="2128">
                  <c:v>-2.8886799999999998E-3</c:v>
                </c:pt>
                <c:pt idx="2129">
                  <c:v>-4.5385399999999998E-3</c:v>
                </c:pt>
                <c:pt idx="2130">
                  <c:v>-3.0927699999999999E-3</c:v>
                </c:pt>
                <c:pt idx="2131">
                  <c:v>1.0437999999999999E-2</c:v>
                </c:pt>
                <c:pt idx="2132">
                  <c:v>-3.5896299999999999E-3</c:v>
                </c:pt>
                <c:pt idx="2133">
                  <c:v>-1.87054E-2</c:v>
                </c:pt>
                <c:pt idx="2134">
                  <c:v>-1.7260600000000001E-2</c:v>
                </c:pt>
                <c:pt idx="2135">
                  <c:v>-1.6271600000000001E-2</c:v>
                </c:pt>
                <c:pt idx="2136">
                  <c:v>-3.0924799999999999E-2</c:v>
                </c:pt>
                <c:pt idx="2137">
                  <c:v>6.8635900000000001E-3</c:v>
                </c:pt>
                <c:pt idx="2138">
                  <c:v>6.7768100000000003E-3</c:v>
                </c:pt>
                <c:pt idx="2139">
                  <c:v>1.2692500000000001E-2</c:v>
                </c:pt>
                <c:pt idx="2140">
                  <c:v>-6.13117E-3</c:v>
                </c:pt>
                <c:pt idx="2141">
                  <c:v>7.5311700000000002E-3</c:v>
                </c:pt>
                <c:pt idx="2142">
                  <c:v>1.3074899999999999E-3</c:v>
                </c:pt>
                <c:pt idx="2143">
                  <c:v>-2.2365599999999999E-2</c:v>
                </c:pt>
                <c:pt idx="2144">
                  <c:v>-2.4069799999999999E-2</c:v>
                </c:pt>
                <c:pt idx="2145">
                  <c:v>1.6560600000000002E-2</c:v>
                </c:pt>
                <c:pt idx="2146">
                  <c:v>-1.58949E-2</c:v>
                </c:pt>
                <c:pt idx="2147">
                  <c:v>-2.99501E-2</c:v>
                </c:pt>
                <c:pt idx="2148">
                  <c:v>-5.0649600000000003E-3</c:v>
                </c:pt>
                <c:pt idx="2149">
                  <c:v>-1.03188E-2</c:v>
                </c:pt>
                <c:pt idx="2150">
                  <c:v>-6.77204E-3</c:v>
                </c:pt>
                <c:pt idx="2151">
                  <c:v>1.0568599999999999E-2</c:v>
                </c:pt>
                <c:pt idx="2152">
                  <c:v>1.93195E-2</c:v>
                </c:pt>
                <c:pt idx="2153">
                  <c:v>-3.9777800000000002E-3</c:v>
                </c:pt>
                <c:pt idx="2154">
                  <c:v>-1.10445E-2</c:v>
                </c:pt>
                <c:pt idx="2155">
                  <c:v>1.15032E-2</c:v>
                </c:pt>
                <c:pt idx="2156">
                  <c:v>2.7647000000000001E-3</c:v>
                </c:pt>
                <c:pt idx="2157">
                  <c:v>-2.3714099999999998E-2</c:v>
                </c:pt>
                <c:pt idx="2158">
                  <c:v>-7.0695899999999997E-3</c:v>
                </c:pt>
                <c:pt idx="2159">
                  <c:v>-1.34964E-2</c:v>
                </c:pt>
                <c:pt idx="2160">
                  <c:v>-1.8871300000000001E-2</c:v>
                </c:pt>
                <c:pt idx="2161">
                  <c:v>-1.8568999999999999E-2</c:v>
                </c:pt>
                <c:pt idx="2162">
                  <c:v>-8.6955999999999995E-3</c:v>
                </c:pt>
                <c:pt idx="2163">
                  <c:v>4.86755E-3</c:v>
                </c:pt>
                <c:pt idx="2164">
                  <c:v>-3.2360100000000003E-2</c:v>
                </c:pt>
                <c:pt idx="2165">
                  <c:v>-9.0646700000000004E-3</c:v>
                </c:pt>
                <c:pt idx="2166">
                  <c:v>5.1708199999999996E-3</c:v>
                </c:pt>
                <c:pt idx="2167">
                  <c:v>-1.5680300000000001E-2</c:v>
                </c:pt>
                <c:pt idx="2168">
                  <c:v>7.4319800000000004E-3</c:v>
                </c:pt>
                <c:pt idx="2169">
                  <c:v>2.5358199999999998E-3</c:v>
                </c:pt>
                <c:pt idx="2170">
                  <c:v>-3.2892199999999998E-3</c:v>
                </c:pt>
                <c:pt idx="2171">
                  <c:v>-1.67589E-2</c:v>
                </c:pt>
                <c:pt idx="2172">
                  <c:v>-8.1319800000000005E-3</c:v>
                </c:pt>
                <c:pt idx="2173">
                  <c:v>2.3812300000000002E-2</c:v>
                </c:pt>
                <c:pt idx="2174">
                  <c:v>4.6348600000000002E-3</c:v>
                </c:pt>
                <c:pt idx="2175">
                  <c:v>1.21841E-2</c:v>
                </c:pt>
                <c:pt idx="2176">
                  <c:v>1.13001E-2</c:v>
                </c:pt>
                <c:pt idx="2177">
                  <c:v>-2.1200199999999998E-3</c:v>
                </c:pt>
                <c:pt idx="2178">
                  <c:v>8.0785800000000001E-3</c:v>
                </c:pt>
                <c:pt idx="2179">
                  <c:v>-5.7535199999999998E-3</c:v>
                </c:pt>
                <c:pt idx="2180">
                  <c:v>4.5118299999999997E-3</c:v>
                </c:pt>
                <c:pt idx="2181">
                  <c:v>2.1972699999999999E-3</c:v>
                </c:pt>
                <c:pt idx="2182">
                  <c:v>2.61116E-3</c:v>
                </c:pt>
                <c:pt idx="2183">
                  <c:v>7.7667200000000004E-3</c:v>
                </c:pt>
                <c:pt idx="2184">
                  <c:v>-1.3233200000000001E-2</c:v>
                </c:pt>
                <c:pt idx="2185">
                  <c:v>-1.8719699999999999E-2</c:v>
                </c:pt>
                <c:pt idx="2186">
                  <c:v>-5.7401700000000002E-3</c:v>
                </c:pt>
                <c:pt idx="2187">
                  <c:v>-7.9069099999999996E-3</c:v>
                </c:pt>
                <c:pt idx="2188">
                  <c:v>-6.3476599999999998E-3</c:v>
                </c:pt>
                <c:pt idx="2189">
                  <c:v>-8.5878399999999994E-3</c:v>
                </c:pt>
                <c:pt idx="2190">
                  <c:v>-2.43225E-2</c:v>
                </c:pt>
                <c:pt idx="2191">
                  <c:v>8.7366100000000006E-3</c:v>
                </c:pt>
                <c:pt idx="2192">
                  <c:v>-2.0399099999999998E-3</c:v>
                </c:pt>
                <c:pt idx="2193">
                  <c:v>1.0862399999999999E-2</c:v>
                </c:pt>
                <c:pt idx="2194">
                  <c:v>-8.6975100000000003E-3</c:v>
                </c:pt>
                <c:pt idx="2195">
                  <c:v>-1.1605300000000001E-2</c:v>
                </c:pt>
                <c:pt idx="2196">
                  <c:v>-1.2101199999999999E-2</c:v>
                </c:pt>
                <c:pt idx="2197">
                  <c:v>-6.1759900000000001E-3</c:v>
                </c:pt>
                <c:pt idx="2198">
                  <c:v>-1.02434E-2</c:v>
                </c:pt>
                <c:pt idx="2199">
                  <c:v>-1.44434E-2</c:v>
                </c:pt>
                <c:pt idx="2200">
                  <c:v>-1.9334799999999999E-2</c:v>
                </c:pt>
                <c:pt idx="2201">
                  <c:v>3.1375899999999999E-4</c:v>
                </c:pt>
                <c:pt idx="2202">
                  <c:v>-2.3317300000000002E-3</c:v>
                </c:pt>
                <c:pt idx="2203">
                  <c:v>1.44863E-3</c:v>
                </c:pt>
                <c:pt idx="2204">
                  <c:v>-9.9153499999999999E-3</c:v>
                </c:pt>
                <c:pt idx="2205">
                  <c:v>-2.14758E-2</c:v>
                </c:pt>
                <c:pt idx="2206">
                  <c:v>2.3899099999999999E-3</c:v>
                </c:pt>
                <c:pt idx="2207">
                  <c:v>-2.47526E-2</c:v>
                </c:pt>
                <c:pt idx="2208">
                  <c:v>-1.8858E-2</c:v>
                </c:pt>
                <c:pt idx="2209">
                  <c:v>-2.8018999999999999E-2</c:v>
                </c:pt>
                <c:pt idx="2210">
                  <c:v>7.3061000000000003E-3</c:v>
                </c:pt>
                <c:pt idx="2211">
                  <c:v>2.2859600000000001E-3</c:v>
                </c:pt>
                <c:pt idx="2212">
                  <c:v>-2.30923E-2</c:v>
                </c:pt>
                <c:pt idx="2213">
                  <c:v>-9.4823800000000003E-3</c:v>
                </c:pt>
                <c:pt idx="2214">
                  <c:v>-8.7890599999999996E-3</c:v>
                </c:pt>
                <c:pt idx="2215">
                  <c:v>-2.10686E-2</c:v>
                </c:pt>
                <c:pt idx="2216">
                  <c:v>-3.2528899999999999E-2</c:v>
                </c:pt>
                <c:pt idx="2217">
                  <c:v>-1.8742600000000002E-2</c:v>
                </c:pt>
                <c:pt idx="2218">
                  <c:v>-2.6262299999999999E-2</c:v>
                </c:pt>
                <c:pt idx="2219">
                  <c:v>-3.7117000000000001E-3</c:v>
                </c:pt>
                <c:pt idx="2220">
                  <c:v>-2.43273E-2</c:v>
                </c:pt>
                <c:pt idx="2221">
                  <c:v>-1.10598E-2</c:v>
                </c:pt>
                <c:pt idx="2222">
                  <c:v>-6.6804899999999999E-3</c:v>
                </c:pt>
                <c:pt idx="2223">
                  <c:v>-4.1284599999999996E-3</c:v>
                </c:pt>
                <c:pt idx="2224">
                  <c:v>-3.4622199999999999E-2</c:v>
                </c:pt>
                <c:pt idx="2225">
                  <c:v>-2.9248199999999999E-2</c:v>
                </c:pt>
                <c:pt idx="2226">
                  <c:v>-7.9145399999999994E-3</c:v>
                </c:pt>
                <c:pt idx="2227">
                  <c:v>-1.16997E-2</c:v>
                </c:pt>
                <c:pt idx="2228">
                  <c:v>-7.5206800000000001E-3</c:v>
                </c:pt>
                <c:pt idx="2229">
                  <c:v>4.8112900000000002E-3</c:v>
                </c:pt>
                <c:pt idx="2230">
                  <c:v>-2.1142000000000001E-2</c:v>
                </c:pt>
                <c:pt idx="2231">
                  <c:v>-1.721E-2</c:v>
                </c:pt>
                <c:pt idx="2232">
                  <c:v>-2.3721699999999998E-2</c:v>
                </c:pt>
                <c:pt idx="2233">
                  <c:v>-6.4592399999999998E-3</c:v>
                </c:pt>
                <c:pt idx="2234">
                  <c:v>-2.27709E-2</c:v>
                </c:pt>
                <c:pt idx="2235">
                  <c:v>-2.3342100000000001E-2</c:v>
                </c:pt>
                <c:pt idx="2236">
                  <c:v>-1.5903500000000001E-2</c:v>
                </c:pt>
                <c:pt idx="2237">
                  <c:v>-7.2011899999999997E-3</c:v>
                </c:pt>
                <c:pt idx="2238">
                  <c:v>-8.6584100000000001E-3</c:v>
                </c:pt>
                <c:pt idx="2239">
                  <c:v>-1.2888E-2</c:v>
                </c:pt>
                <c:pt idx="2240">
                  <c:v>-3.6554299999999999E-3</c:v>
                </c:pt>
                <c:pt idx="2241">
                  <c:v>-9.4537700000000002E-3</c:v>
                </c:pt>
                <c:pt idx="2242">
                  <c:v>-2.3946800000000001E-2</c:v>
                </c:pt>
                <c:pt idx="2243">
                  <c:v>-1.6643499999999999E-2</c:v>
                </c:pt>
                <c:pt idx="2244">
                  <c:v>-8.9006399999999996E-3</c:v>
                </c:pt>
                <c:pt idx="2245">
                  <c:v>-1.53828E-2</c:v>
                </c:pt>
                <c:pt idx="2246">
                  <c:v>-4.8484799999999996E-3</c:v>
                </c:pt>
                <c:pt idx="2247">
                  <c:v>-1.33238E-2</c:v>
                </c:pt>
                <c:pt idx="2248" formatCode="0.00E+00">
                  <c:v>-8.5830700000000005E-6</c:v>
                </c:pt>
                <c:pt idx="2249">
                  <c:v>-7.2231300000000003E-3</c:v>
                </c:pt>
                <c:pt idx="2250">
                  <c:v>5.1336300000000001E-3</c:v>
                </c:pt>
                <c:pt idx="2251">
                  <c:v>-1.10493E-2</c:v>
                </c:pt>
                <c:pt idx="2252">
                  <c:v>-2.0952200000000001E-3</c:v>
                </c:pt>
                <c:pt idx="2253">
                  <c:v>-7.57122E-3</c:v>
                </c:pt>
                <c:pt idx="2254">
                  <c:v>8.6955999999999995E-3</c:v>
                </c:pt>
                <c:pt idx="2255">
                  <c:v>4.85134E-3</c:v>
                </c:pt>
                <c:pt idx="2256">
                  <c:v>9.10854E-3</c:v>
                </c:pt>
                <c:pt idx="2257" formatCode="0.00E+00">
                  <c:v>-5.0544699999999997E-5</c:v>
                </c:pt>
                <c:pt idx="2258">
                  <c:v>1.46389E-3</c:v>
                </c:pt>
                <c:pt idx="2259">
                  <c:v>1.1219E-2</c:v>
                </c:pt>
                <c:pt idx="2260">
                  <c:v>-4.0044800000000004E-3</c:v>
                </c:pt>
                <c:pt idx="2261">
                  <c:v>-1.73922E-2</c:v>
                </c:pt>
                <c:pt idx="2262">
                  <c:v>-1.0596299999999999E-2</c:v>
                </c:pt>
                <c:pt idx="2263">
                  <c:v>9.63783E-3</c:v>
                </c:pt>
                <c:pt idx="2264">
                  <c:v>2.70462E-3</c:v>
                </c:pt>
                <c:pt idx="2265">
                  <c:v>-4.7912600000000003E-3</c:v>
                </c:pt>
                <c:pt idx="2266">
                  <c:v>-1.28212E-2</c:v>
                </c:pt>
                <c:pt idx="2267">
                  <c:v>2.0523099999999999E-3</c:v>
                </c:pt>
                <c:pt idx="2268">
                  <c:v>7.2488800000000001E-3</c:v>
                </c:pt>
                <c:pt idx="2269">
                  <c:v>-1.1911400000000001E-2</c:v>
                </c:pt>
                <c:pt idx="2270">
                  <c:v>-1.80378E-2</c:v>
                </c:pt>
                <c:pt idx="2271">
                  <c:v>2.2659300000000002E-3</c:v>
                </c:pt>
                <c:pt idx="2272">
                  <c:v>1.7169E-2</c:v>
                </c:pt>
                <c:pt idx="2273">
                  <c:v>-4.1017500000000004E-3</c:v>
                </c:pt>
                <c:pt idx="2274">
                  <c:v>-1.14164E-2</c:v>
                </c:pt>
                <c:pt idx="2275">
                  <c:v>1.87225E-2</c:v>
                </c:pt>
                <c:pt idx="2276">
                  <c:v>8.8472399999999993E-3</c:v>
                </c:pt>
                <c:pt idx="2277">
                  <c:v>1.8931400000000001E-2</c:v>
                </c:pt>
                <c:pt idx="2278">
                  <c:v>9.7990000000000004E-3</c:v>
                </c:pt>
                <c:pt idx="2279">
                  <c:v>3.6220599999999999E-3</c:v>
                </c:pt>
                <c:pt idx="2280">
                  <c:v>4.5022999999999999E-3</c:v>
                </c:pt>
                <c:pt idx="2281">
                  <c:v>8.5735299999999993E-3</c:v>
                </c:pt>
                <c:pt idx="2282">
                  <c:v>1.1073100000000001E-2</c:v>
                </c:pt>
                <c:pt idx="2283">
                  <c:v>2.1610299999999999E-2</c:v>
                </c:pt>
                <c:pt idx="2284">
                  <c:v>1.7323499999999999E-2</c:v>
                </c:pt>
                <c:pt idx="2285">
                  <c:v>1.40524E-2</c:v>
                </c:pt>
                <c:pt idx="2286">
                  <c:v>2.8931599999999998E-2</c:v>
                </c:pt>
                <c:pt idx="2287">
                  <c:v>3.1757399999999998E-3</c:v>
                </c:pt>
                <c:pt idx="2288">
                  <c:v>-5.2299499999999997E-3</c:v>
                </c:pt>
                <c:pt idx="2289">
                  <c:v>-1.75858E-3</c:v>
                </c:pt>
                <c:pt idx="2290">
                  <c:v>1.9918399999999999E-2</c:v>
                </c:pt>
                <c:pt idx="2291">
                  <c:v>3.5629300000000002E-3</c:v>
                </c:pt>
                <c:pt idx="2292">
                  <c:v>-4.1608799999999996E-3</c:v>
                </c:pt>
                <c:pt idx="2293">
                  <c:v>-3.8318599999999999E-3</c:v>
                </c:pt>
                <c:pt idx="2294">
                  <c:v>-1.5248299999999999E-2</c:v>
                </c:pt>
                <c:pt idx="2295">
                  <c:v>1.00365E-2</c:v>
                </c:pt>
                <c:pt idx="2296">
                  <c:v>1.4503500000000001E-2</c:v>
                </c:pt>
                <c:pt idx="2297">
                  <c:v>1.68028E-2</c:v>
                </c:pt>
                <c:pt idx="2298">
                  <c:v>8.5563700000000006E-3</c:v>
                </c:pt>
                <c:pt idx="2299">
                  <c:v>-1.6781799999999999E-2</c:v>
                </c:pt>
                <c:pt idx="2300">
                  <c:v>7.2565099999999999E-3</c:v>
                </c:pt>
                <c:pt idx="2301">
                  <c:v>1.8215200000000001E-2</c:v>
                </c:pt>
                <c:pt idx="2302">
                  <c:v>-8.8500999999999996E-3</c:v>
                </c:pt>
                <c:pt idx="2303">
                  <c:v>1.10703E-2</c:v>
                </c:pt>
                <c:pt idx="2304">
                  <c:v>6.7091E-3</c:v>
                </c:pt>
                <c:pt idx="2305">
                  <c:v>-5.8851199999999998E-3</c:v>
                </c:pt>
                <c:pt idx="2306">
                  <c:v>-1.2332900000000001E-2</c:v>
                </c:pt>
                <c:pt idx="2307">
                  <c:v>-4.1685100000000003E-3</c:v>
                </c:pt>
                <c:pt idx="2308">
                  <c:v>1.54371E-2</c:v>
                </c:pt>
                <c:pt idx="2309">
                  <c:v>1.02177E-2</c:v>
                </c:pt>
                <c:pt idx="2310">
                  <c:v>-1.27172E-2</c:v>
                </c:pt>
                <c:pt idx="2311">
                  <c:v>8.6517299999999998E-3</c:v>
                </c:pt>
                <c:pt idx="2312">
                  <c:v>-1.00517E-2</c:v>
                </c:pt>
                <c:pt idx="2313">
                  <c:v>1.2311000000000001E-2</c:v>
                </c:pt>
                <c:pt idx="2314">
                  <c:v>-5.8984800000000002E-3</c:v>
                </c:pt>
                <c:pt idx="2315" formatCode="0.00E+00">
                  <c:v>-2.03133E-3</c:v>
                </c:pt>
                <c:pt idx="2316">
                  <c:v>-6.9580099999999997E-3</c:v>
                </c:pt>
                <c:pt idx="2317">
                  <c:v>-1.14346E-3</c:v>
                </c:pt>
                <c:pt idx="2318">
                  <c:v>-1.05944E-2</c:v>
                </c:pt>
                <c:pt idx="2319">
                  <c:v>6.2656400000000003E-3</c:v>
                </c:pt>
                <c:pt idx="2320">
                  <c:v>1.85127E-2</c:v>
                </c:pt>
                <c:pt idx="2321">
                  <c:v>-1.08719E-2</c:v>
                </c:pt>
                <c:pt idx="2322">
                  <c:v>-1.6469999999999999E-2</c:v>
                </c:pt>
                <c:pt idx="2323">
                  <c:v>-1.1835099999999999E-2</c:v>
                </c:pt>
                <c:pt idx="2324">
                  <c:v>4.1170099999999999E-3</c:v>
                </c:pt>
                <c:pt idx="2325">
                  <c:v>-7.5302099999999999E-3</c:v>
                </c:pt>
                <c:pt idx="2326">
                  <c:v>-7.9069099999999996E-3</c:v>
                </c:pt>
                <c:pt idx="2327" formatCode="0.00E+00">
                  <c:v>5.6362199999999999E-3</c:v>
                </c:pt>
                <c:pt idx="2328">
                  <c:v>4.1837699999999999E-3</c:v>
                </c:pt>
                <c:pt idx="2329">
                  <c:v>-1.2970000000000001E-4</c:v>
                </c:pt>
                <c:pt idx="2330">
                  <c:v>-2.1916399999999999E-2</c:v>
                </c:pt>
                <c:pt idx="2331">
                  <c:v>9.1171299999999993E-3</c:v>
                </c:pt>
                <c:pt idx="2332">
                  <c:v>-5.7268099999999997E-3</c:v>
                </c:pt>
                <c:pt idx="2333">
                  <c:v>3.3245100000000001E-3</c:v>
                </c:pt>
                <c:pt idx="2334">
                  <c:v>1.0194799999999999E-3</c:v>
                </c:pt>
                <c:pt idx="2335">
                  <c:v>-1.8291500000000001E-3</c:v>
                </c:pt>
                <c:pt idx="2336">
                  <c:v>2.9583000000000001E-3</c:v>
                </c:pt>
                <c:pt idx="2337">
                  <c:v>2.96593E-4</c:v>
                </c:pt>
                <c:pt idx="2338">
                  <c:v>-2.0813000000000002E-2</c:v>
                </c:pt>
                <c:pt idx="2339">
                  <c:v>-2.0634699999999999E-2</c:v>
                </c:pt>
                <c:pt idx="2340">
                  <c:v>5.8040599999999998E-3</c:v>
                </c:pt>
                <c:pt idx="2341">
                  <c:v>-3.29685E-3</c:v>
                </c:pt>
                <c:pt idx="2342">
                  <c:v>-1.27735E-2</c:v>
                </c:pt>
                <c:pt idx="2343" formatCode="0.00E+00">
                  <c:v>8.2015999999999995E-5</c:v>
                </c:pt>
                <c:pt idx="2344">
                  <c:v>1.36747E-2</c:v>
                </c:pt>
                <c:pt idx="2345">
                  <c:v>-3.4809100000000003E-4</c:v>
                </c:pt>
                <c:pt idx="2346">
                  <c:v>4.7168699999999997E-3</c:v>
                </c:pt>
                <c:pt idx="2347">
                  <c:v>5.6390800000000003E-3</c:v>
                </c:pt>
                <c:pt idx="2348">
                  <c:v>3.1805000000000002E-3</c:v>
                </c:pt>
                <c:pt idx="2349">
                  <c:v>7.8744899999999996E-3</c:v>
                </c:pt>
                <c:pt idx="2350">
                  <c:v>-4.3296799999999998E-3</c:v>
                </c:pt>
                <c:pt idx="2351">
                  <c:v>8.3503699999999993E-3</c:v>
                </c:pt>
                <c:pt idx="2352">
                  <c:v>1.3028100000000001E-2</c:v>
                </c:pt>
                <c:pt idx="2353">
                  <c:v>2.23427E-2</c:v>
                </c:pt>
                <c:pt idx="2354">
                  <c:v>8.3952000000000002E-3</c:v>
                </c:pt>
                <c:pt idx="2355">
                  <c:v>9.6235299999999999E-3</c:v>
                </c:pt>
                <c:pt idx="2356">
                  <c:v>1.25542E-2</c:v>
                </c:pt>
                <c:pt idx="2357">
                  <c:v>1.36013E-2</c:v>
                </c:pt>
                <c:pt idx="2358">
                  <c:v>1.61572E-2</c:v>
                </c:pt>
                <c:pt idx="2359">
                  <c:v>-1.7490400000000001E-3</c:v>
                </c:pt>
                <c:pt idx="2360">
                  <c:v>7.0619599999999999E-3</c:v>
                </c:pt>
                <c:pt idx="2361">
                  <c:v>1.9910799999999999E-2</c:v>
                </c:pt>
                <c:pt idx="2362">
                  <c:v>-5.8918E-3</c:v>
                </c:pt>
                <c:pt idx="2363">
                  <c:v>6.8092300000000005E-4</c:v>
                </c:pt>
                <c:pt idx="2364">
                  <c:v>1.9042E-2</c:v>
                </c:pt>
                <c:pt idx="2365">
                  <c:v>3.3150699999999998E-2</c:v>
                </c:pt>
                <c:pt idx="2366">
                  <c:v>-1.23854E-2</c:v>
                </c:pt>
                <c:pt idx="2367">
                  <c:v>-1.0855699999999999E-2</c:v>
                </c:pt>
                <c:pt idx="2368">
                  <c:v>7.0285800000000004E-3</c:v>
                </c:pt>
                <c:pt idx="2369">
                  <c:v>8.1243500000000007E-3</c:v>
                </c:pt>
                <c:pt idx="2370">
                  <c:v>1.8602400000000002E-2</c:v>
                </c:pt>
                <c:pt idx="2371">
                  <c:v>1.3539300000000001E-2</c:v>
                </c:pt>
                <c:pt idx="2372">
                  <c:v>2.2284499999999999E-2</c:v>
                </c:pt>
                <c:pt idx="2373">
                  <c:v>-4.46606E-3</c:v>
                </c:pt>
                <c:pt idx="2374">
                  <c:v>2.3813200000000001E-3</c:v>
                </c:pt>
                <c:pt idx="2375">
                  <c:v>2.23036E-2</c:v>
                </c:pt>
                <c:pt idx="2376">
                  <c:v>1.32055E-2</c:v>
                </c:pt>
                <c:pt idx="2377">
                  <c:v>1.07317E-2</c:v>
                </c:pt>
                <c:pt idx="2378">
                  <c:v>1.49441E-2</c:v>
                </c:pt>
                <c:pt idx="2379">
                  <c:v>1.1458400000000001E-2</c:v>
                </c:pt>
                <c:pt idx="2380">
                  <c:v>-1.5446700000000001E-2</c:v>
                </c:pt>
                <c:pt idx="2381">
                  <c:v>1.72386E-2</c:v>
                </c:pt>
                <c:pt idx="2382">
                  <c:v>1.8158899999999999E-2</c:v>
                </c:pt>
                <c:pt idx="2383">
                  <c:v>1.02243E-2</c:v>
                </c:pt>
                <c:pt idx="2384">
                  <c:v>6.8101899999999998E-3</c:v>
                </c:pt>
                <c:pt idx="2385">
                  <c:v>1.0161399999999999E-2</c:v>
                </c:pt>
                <c:pt idx="2386">
                  <c:v>1.2278600000000001E-2</c:v>
                </c:pt>
                <c:pt idx="2387">
                  <c:v>1.0619200000000001E-2</c:v>
                </c:pt>
                <c:pt idx="2388">
                  <c:v>1.13258E-2</c:v>
                </c:pt>
                <c:pt idx="2389">
                  <c:v>1.2382499999999999E-2</c:v>
                </c:pt>
                <c:pt idx="2390">
                  <c:v>-4.9819900000000004E-3</c:v>
                </c:pt>
                <c:pt idx="2391">
                  <c:v>7.0419300000000001E-3</c:v>
                </c:pt>
                <c:pt idx="2392">
                  <c:v>-1.50681E-4</c:v>
                </c:pt>
                <c:pt idx="2393">
                  <c:v>9.9344299999999993E-3</c:v>
                </c:pt>
                <c:pt idx="2394">
                  <c:v>8.61549E-3</c:v>
                </c:pt>
                <c:pt idx="2395">
                  <c:v>3.3330899999999999E-3</c:v>
                </c:pt>
                <c:pt idx="2396">
                  <c:v>1.44558E-2</c:v>
                </c:pt>
                <c:pt idx="2397">
                  <c:v>1.50347E-2</c:v>
                </c:pt>
                <c:pt idx="2398">
                  <c:v>2.1254499999999999E-2</c:v>
                </c:pt>
                <c:pt idx="2399">
                  <c:v>1.48325E-2</c:v>
                </c:pt>
                <c:pt idx="2400">
                  <c:v>7.1945200000000003E-3</c:v>
                </c:pt>
                <c:pt idx="2401">
                  <c:v>1.87387E-2</c:v>
                </c:pt>
                <c:pt idx="2402">
                  <c:v>6.2560999999999997E-3</c:v>
                </c:pt>
                <c:pt idx="2403">
                  <c:v>1.2090699999999999E-2</c:v>
                </c:pt>
                <c:pt idx="2404">
                  <c:v>6.93226E-3</c:v>
                </c:pt>
                <c:pt idx="2405">
                  <c:v>8.3808900000000002E-3</c:v>
                </c:pt>
                <c:pt idx="2406">
                  <c:v>-3.5190600000000001E-3</c:v>
                </c:pt>
                <c:pt idx="2407">
                  <c:v>1.2515999999999999E-2</c:v>
                </c:pt>
                <c:pt idx="2408">
                  <c:v>-6.5984700000000004E-3</c:v>
                </c:pt>
                <c:pt idx="2409">
                  <c:v>1.44329E-2</c:v>
                </c:pt>
                <c:pt idx="2410">
                  <c:v>5.3978000000000003E-3</c:v>
                </c:pt>
                <c:pt idx="2411">
                  <c:v>-1.0581E-2</c:v>
                </c:pt>
                <c:pt idx="2412">
                  <c:v>8.1539199999999996E-4</c:v>
                </c:pt>
                <c:pt idx="2413">
                  <c:v>-5.2261400000000002E-4</c:v>
                </c:pt>
                <c:pt idx="2414">
                  <c:v>2.2139499999999999E-2</c:v>
                </c:pt>
                <c:pt idx="2415">
                  <c:v>3.1582800000000001E-2</c:v>
                </c:pt>
                <c:pt idx="2416">
                  <c:v>-5.1975299999999997E-3</c:v>
                </c:pt>
                <c:pt idx="2417">
                  <c:v>-9.0560899999999993E-3</c:v>
                </c:pt>
                <c:pt idx="2418" formatCode="0.00E+00">
                  <c:v>-2.2888199999999999E-5</c:v>
                </c:pt>
                <c:pt idx="2419">
                  <c:v>1.9597999999999998E-3</c:v>
                </c:pt>
                <c:pt idx="2420">
                  <c:v>2.5570900000000001E-2</c:v>
                </c:pt>
                <c:pt idx="2421">
                  <c:v>-1.75285E-3</c:v>
                </c:pt>
                <c:pt idx="2422">
                  <c:v>5.2442599999999997E-3</c:v>
                </c:pt>
                <c:pt idx="2423">
                  <c:v>-1.2464500000000001E-3</c:v>
                </c:pt>
                <c:pt idx="2424">
                  <c:v>-1.6070399999999999E-2</c:v>
                </c:pt>
                <c:pt idx="2425">
                  <c:v>-3.0822800000000002E-3</c:v>
                </c:pt>
                <c:pt idx="2426">
                  <c:v>1.4651300000000001E-2</c:v>
                </c:pt>
                <c:pt idx="2427">
                  <c:v>9.8381000000000007E-3</c:v>
                </c:pt>
                <c:pt idx="2428">
                  <c:v>-1.1941E-2</c:v>
                </c:pt>
                <c:pt idx="2429">
                  <c:v>1.23978E-3</c:v>
                </c:pt>
                <c:pt idx="2430">
                  <c:v>4.1713699999999998E-3</c:v>
                </c:pt>
                <c:pt idx="2431">
                  <c:v>-1.2434000000000001E-2</c:v>
                </c:pt>
                <c:pt idx="2432">
                  <c:v>1.2094499999999999E-2</c:v>
                </c:pt>
                <c:pt idx="2433">
                  <c:v>2.3038900000000001E-2</c:v>
                </c:pt>
                <c:pt idx="2434">
                  <c:v>4.22478E-4</c:v>
                </c:pt>
                <c:pt idx="2435">
                  <c:v>-1.8230400000000001E-2</c:v>
                </c:pt>
                <c:pt idx="2436">
                  <c:v>5.9127800000000003E-3</c:v>
                </c:pt>
                <c:pt idx="2437">
                  <c:v>-7.2231300000000003E-3</c:v>
                </c:pt>
                <c:pt idx="2438">
                  <c:v>1.0593399999999999E-2</c:v>
                </c:pt>
                <c:pt idx="2439">
                  <c:v>2.5024399999999999E-3</c:v>
                </c:pt>
                <c:pt idx="2440">
                  <c:v>-4.5995699999999999E-3</c:v>
                </c:pt>
                <c:pt idx="2441">
                  <c:v>-1.21279E-2</c:v>
                </c:pt>
                <c:pt idx="2442">
                  <c:v>-1.5507699999999999E-2</c:v>
                </c:pt>
                <c:pt idx="2443">
                  <c:v>2.4058300000000001E-2</c:v>
                </c:pt>
                <c:pt idx="2444">
                  <c:v>4.8484799999999996E-3</c:v>
                </c:pt>
                <c:pt idx="2445">
                  <c:v>-7.4443799999999996E-3</c:v>
                </c:pt>
                <c:pt idx="2446">
                  <c:v>-2.05755E-2</c:v>
                </c:pt>
                <c:pt idx="2447">
                  <c:v>-2.9649699999999999E-3</c:v>
                </c:pt>
                <c:pt idx="2448">
                  <c:v>-1.88923E-3</c:v>
                </c:pt>
                <c:pt idx="2449">
                  <c:v>-5.8956099999999999E-3</c:v>
                </c:pt>
                <c:pt idx="2450">
                  <c:v>-2.1543500000000002E-3</c:v>
                </c:pt>
                <c:pt idx="2451">
                  <c:v>-4.7111499999999999E-3</c:v>
                </c:pt>
                <c:pt idx="2452">
                  <c:v>9.3307500000000005E-3</c:v>
                </c:pt>
                <c:pt idx="2453">
                  <c:v>-1.3669000000000001E-2</c:v>
                </c:pt>
                <c:pt idx="2454">
                  <c:v>-8.3532299999999997E-3</c:v>
                </c:pt>
                <c:pt idx="2455">
                  <c:v>-3.2959E-3</c:v>
                </c:pt>
                <c:pt idx="2456">
                  <c:v>1.06497E-2</c:v>
                </c:pt>
                <c:pt idx="2457">
                  <c:v>-1.8918999999999998E-2</c:v>
                </c:pt>
                <c:pt idx="2458">
                  <c:v>-1.12925E-2</c:v>
                </c:pt>
                <c:pt idx="2459">
                  <c:v>2.1800999999999999E-3</c:v>
                </c:pt>
                <c:pt idx="2460">
                  <c:v>-7.6999700000000004E-3</c:v>
                </c:pt>
                <c:pt idx="2461">
                  <c:v>-1.2674299999999999E-3</c:v>
                </c:pt>
                <c:pt idx="2462">
                  <c:v>6.4954799999999997E-3</c:v>
                </c:pt>
                <c:pt idx="2463">
                  <c:v>-1.5608800000000001E-2</c:v>
                </c:pt>
                <c:pt idx="2464">
                  <c:v>-1.2448300000000001E-2</c:v>
                </c:pt>
                <c:pt idx="2465">
                  <c:v>-6.0577399999999998E-3</c:v>
                </c:pt>
                <c:pt idx="2466">
                  <c:v>-7.6913800000000003E-3</c:v>
                </c:pt>
                <c:pt idx="2467">
                  <c:v>-3.6201499999999999E-3</c:v>
                </c:pt>
                <c:pt idx="2468" formatCode="0.00E+00">
                  <c:v>-6.5679600000000003E-3</c:v>
                </c:pt>
                <c:pt idx="2469">
                  <c:v>-4.0235499999999999E-3</c:v>
                </c:pt>
                <c:pt idx="2470">
                  <c:v>-2.17304E-2</c:v>
                </c:pt>
                <c:pt idx="2471">
                  <c:v>-1.5292200000000001E-2</c:v>
                </c:pt>
                <c:pt idx="2472">
                  <c:v>1.8039699999999999E-2</c:v>
                </c:pt>
                <c:pt idx="2473">
                  <c:v>2.13232E-2</c:v>
                </c:pt>
                <c:pt idx="2474">
                  <c:v>-1.09587E-2</c:v>
                </c:pt>
                <c:pt idx="2475">
                  <c:v>7.5454700000000003E-3</c:v>
                </c:pt>
                <c:pt idx="2476">
                  <c:v>1.1709199999999999E-2</c:v>
                </c:pt>
                <c:pt idx="2477">
                  <c:v>6.1531099999999998E-3</c:v>
                </c:pt>
                <c:pt idx="2478">
                  <c:v>1.56879E-3</c:v>
                </c:pt>
                <c:pt idx="2479">
                  <c:v>1.1450800000000001E-2</c:v>
                </c:pt>
                <c:pt idx="2480">
                  <c:v>2.3622500000000002E-3</c:v>
                </c:pt>
                <c:pt idx="2481">
                  <c:v>2.59399E-4</c:v>
                </c:pt>
                <c:pt idx="2482">
                  <c:v>-1.14164E-2</c:v>
                </c:pt>
                <c:pt idx="2483">
                  <c:v>6.7319900000000002E-3</c:v>
                </c:pt>
                <c:pt idx="2484">
                  <c:v>6.2055599999999997E-3</c:v>
                </c:pt>
                <c:pt idx="2485">
                  <c:v>-4.9486199999999999E-3</c:v>
                </c:pt>
                <c:pt idx="2486">
                  <c:v>-3.7202799999999999E-3</c:v>
                </c:pt>
                <c:pt idx="2487">
                  <c:v>-1.1705399999999999E-2</c:v>
                </c:pt>
                <c:pt idx="2488">
                  <c:v>1.3246499999999999E-3</c:v>
                </c:pt>
                <c:pt idx="2489">
                  <c:v>9.5739399999999995E-3</c:v>
                </c:pt>
                <c:pt idx="2490">
                  <c:v>2.4786000000000001E-3</c:v>
                </c:pt>
                <c:pt idx="2491">
                  <c:v>-1.18437E-2</c:v>
                </c:pt>
                <c:pt idx="2492">
                  <c:v>-4.3859499999999996E-3</c:v>
                </c:pt>
                <c:pt idx="2493">
                  <c:v>-4.2781800000000004E-3</c:v>
                </c:pt>
                <c:pt idx="2494">
                  <c:v>-1.52006E-2</c:v>
                </c:pt>
                <c:pt idx="2495">
                  <c:v>-1.46217E-2</c:v>
                </c:pt>
                <c:pt idx="2496">
                  <c:v>1.57623E-2</c:v>
                </c:pt>
                <c:pt idx="2497">
                  <c:v>-2.1085700000000001E-3</c:v>
                </c:pt>
                <c:pt idx="2498">
                  <c:v>-2.4671599999999999E-3</c:v>
                </c:pt>
                <c:pt idx="2499">
                  <c:v>4.2219199999999997E-3</c:v>
                </c:pt>
                <c:pt idx="2500">
                  <c:v>-8.7041900000000005E-3</c:v>
                </c:pt>
                <c:pt idx="2501">
                  <c:v>8.2979200000000003E-3</c:v>
                </c:pt>
                <c:pt idx="2502">
                  <c:v>-9.6263900000000003E-3</c:v>
                </c:pt>
                <c:pt idx="2503">
                  <c:v>-6.2370299999999997E-4</c:v>
                </c:pt>
                <c:pt idx="2504">
                  <c:v>1.55382E-2</c:v>
                </c:pt>
                <c:pt idx="2505">
                  <c:v>-1.2435899999999999E-3</c:v>
                </c:pt>
                <c:pt idx="2506">
                  <c:v>5.26714E-3</c:v>
                </c:pt>
                <c:pt idx="2507">
                  <c:v>-6.2151000000000003E-3</c:v>
                </c:pt>
                <c:pt idx="2508">
                  <c:v>-9.3259799999999993E-3</c:v>
                </c:pt>
                <c:pt idx="2509">
                  <c:v>3.2224699999999998E-3</c:v>
                </c:pt>
                <c:pt idx="2510">
                  <c:v>6.0386700000000003E-3</c:v>
                </c:pt>
                <c:pt idx="2511">
                  <c:v>7.0247699999999996E-3</c:v>
                </c:pt>
                <c:pt idx="2512">
                  <c:v>-9.3679399999999999E-3</c:v>
                </c:pt>
                <c:pt idx="2513">
                  <c:v>9.1362000000000006E-3</c:v>
                </c:pt>
                <c:pt idx="2514">
                  <c:v>4.0273699999999997E-3</c:v>
                </c:pt>
                <c:pt idx="2515">
                  <c:v>1.02501E-2</c:v>
                </c:pt>
                <c:pt idx="2516">
                  <c:v>5.4044699999999998E-3</c:v>
                </c:pt>
                <c:pt idx="2517">
                  <c:v>8.6498300000000007E-3</c:v>
                </c:pt>
                <c:pt idx="2518">
                  <c:v>-1.7231900000000001E-2</c:v>
                </c:pt>
                <c:pt idx="2519">
                  <c:v>1.5987399999999999E-2</c:v>
                </c:pt>
                <c:pt idx="2520">
                  <c:v>9.1648100000000002E-4</c:v>
                </c:pt>
                <c:pt idx="2521">
                  <c:v>7.9498299999999997E-3</c:v>
                </c:pt>
                <c:pt idx="2522">
                  <c:v>-7.7543300000000003E-3</c:v>
                </c:pt>
                <c:pt idx="2523">
                  <c:v>2.2182500000000002E-3</c:v>
                </c:pt>
                <c:pt idx="2524">
                  <c:v>7.5416600000000004E-3</c:v>
                </c:pt>
                <c:pt idx="2525">
                  <c:v>4.4126499999999997E-3</c:v>
                </c:pt>
                <c:pt idx="2526">
                  <c:v>1.23062E-2</c:v>
                </c:pt>
                <c:pt idx="2527">
                  <c:v>2.3211499999999999E-2</c:v>
                </c:pt>
                <c:pt idx="2528">
                  <c:v>1.8949500000000001E-3</c:v>
                </c:pt>
                <c:pt idx="2529">
                  <c:v>-5.2394900000000003E-3</c:v>
                </c:pt>
                <c:pt idx="2530">
                  <c:v>1.5802400000000001E-2</c:v>
                </c:pt>
                <c:pt idx="2531">
                  <c:v>1.3587E-2</c:v>
                </c:pt>
                <c:pt idx="2532">
                  <c:v>-1.4678E-2</c:v>
                </c:pt>
                <c:pt idx="2533">
                  <c:v>-1.2350099999999999E-3</c:v>
                </c:pt>
                <c:pt idx="2534">
                  <c:v>7.5426099999999999E-3</c:v>
                </c:pt>
                <c:pt idx="2535">
                  <c:v>-1.1732100000000001E-2</c:v>
                </c:pt>
                <c:pt idx="2536">
                  <c:v>-1.3168300000000001E-2</c:v>
                </c:pt>
                <c:pt idx="2537">
                  <c:v>3.2901799999999999E-4</c:v>
                </c:pt>
                <c:pt idx="2538">
                  <c:v>-1.62086E-2</c:v>
                </c:pt>
                <c:pt idx="2539">
                  <c:v>-9.4680800000000002E-3</c:v>
                </c:pt>
                <c:pt idx="2540">
                  <c:v>7.5998300000000001E-3</c:v>
                </c:pt>
                <c:pt idx="2541">
                  <c:v>3.6354099999999999E-3</c:v>
                </c:pt>
                <c:pt idx="2542">
                  <c:v>-2.4160399999999999E-2</c:v>
                </c:pt>
                <c:pt idx="2543">
                  <c:v>-9.8876999999999993E-3</c:v>
                </c:pt>
                <c:pt idx="2544">
                  <c:v>-6.2541999999999997E-3</c:v>
                </c:pt>
                <c:pt idx="2545">
                  <c:v>-2.2049000000000001E-3</c:v>
                </c:pt>
                <c:pt idx="2546">
                  <c:v>-7.0629100000000004E-3</c:v>
                </c:pt>
                <c:pt idx="2547">
                  <c:v>1.54667E-2</c:v>
                </c:pt>
                <c:pt idx="2548">
                  <c:v>4.4536599999999999E-4</c:v>
                </c:pt>
                <c:pt idx="2549">
                  <c:v>-5.33009E-3</c:v>
                </c:pt>
                <c:pt idx="2550">
                  <c:v>-1.77603E-2</c:v>
                </c:pt>
                <c:pt idx="2551">
                  <c:v>7.1954699999999998E-3</c:v>
                </c:pt>
                <c:pt idx="2552">
                  <c:v>1.9287100000000001E-2</c:v>
                </c:pt>
                <c:pt idx="2553">
                  <c:v>3.0965799999999998E-3</c:v>
                </c:pt>
                <c:pt idx="2554">
                  <c:v>-1.17693E-2</c:v>
                </c:pt>
                <c:pt idx="2555">
                  <c:v>-1.10989E-2</c:v>
                </c:pt>
                <c:pt idx="2556">
                  <c:v>9.5243499999999991E-3</c:v>
                </c:pt>
                <c:pt idx="2557">
                  <c:v>-2.65789E-3</c:v>
                </c:pt>
                <c:pt idx="2558">
                  <c:v>-7.7304799999999996E-3</c:v>
                </c:pt>
                <c:pt idx="2559">
                  <c:v>-2.46859E-2</c:v>
                </c:pt>
                <c:pt idx="2560">
                  <c:v>-1.40152E-2</c:v>
                </c:pt>
                <c:pt idx="2561">
                  <c:v>-1.79834E-2</c:v>
                </c:pt>
                <c:pt idx="2562">
                  <c:v>-4.9209600000000003E-4</c:v>
                </c:pt>
                <c:pt idx="2563">
                  <c:v>-6.9236799999999995E-4</c:v>
                </c:pt>
                <c:pt idx="2564">
                  <c:v>-1.4370000000000001E-2</c:v>
                </c:pt>
                <c:pt idx="2565">
                  <c:v>-1.51138E-2</c:v>
                </c:pt>
                <c:pt idx="2566">
                  <c:v>-2.3067500000000001E-2</c:v>
                </c:pt>
                <c:pt idx="2567">
                  <c:v>-2.1222100000000001E-2</c:v>
                </c:pt>
                <c:pt idx="2568">
                  <c:v>-3.7921900000000001E-2</c:v>
                </c:pt>
                <c:pt idx="2569">
                  <c:v>-1.5486700000000001E-2</c:v>
                </c:pt>
                <c:pt idx="2570">
                  <c:v>8.8691699999999998E-4</c:v>
                </c:pt>
                <c:pt idx="2571">
                  <c:v>-1.7139399999999999E-2</c:v>
                </c:pt>
                <c:pt idx="2572">
                  <c:v>-1.6328800000000001E-2</c:v>
                </c:pt>
                <c:pt idx="2573">
                  <c:v>-1.11828E-2</c:v>
                </c:pt>
                <c:pt idx="2574">
                  <c:v>-2.3133299999999999E-2</c:v>
                </c:pt>
                <c:pt idx="2575">
                  <c:v>-1.8467899999999999E-2</c:v>
                </c:pt>
                <c:pt idx="2576">
                  <c:v>-9.6683499999999992E-3</c:v>
                </c:pt>
                <c:pt idx="2577">
                  <c:v>-3.3016199999999999E-3</c:v>
                </c:pt>
                <c:pt idx="2578">
                  <c:v>-2.3487999999999998E-2</c:v>
                </c:pt>
                <c:pt idx="2579">
                  <c:v>-2.7195E-2</c:v>
                </c:pt>
                <c:pt idx="2580">
                  <c:v>-3.9737700000000001E-2</c:v>
                </c:pt>
                <c:pt idx="2581">
                  <c:v>-2.6081099999999999E-2</c:v>
                </c:pt>
                <c:pt idx="2582">
                  <c:v>-1.08929E-2</c:v>
                </c:pt>
                <c:pt idx="2583">
                  <c:v>8.8539099999999996E-3</c:v>
                </c:pt>
                <c:pt idx="2584">
                  <c:v>-1.0164299999999999E-2</c:v>
                </c:pt>
                <c:pt idx="2585">
                  <c:v>-1.7786E-3</c:v>
                </c:pt>
                <c:pt idx="2586">
                  <c:v>-1.0891E-2</c:v>
                </c:pt>
                <c:pt idx="2587">
                  <c:v>-6.1712299999999998E-3</c:v>
                </c:pt>
                <c:pt idx="2588">
                  <c:v>7.9832099999999993E-3</c:v>
                </c:pt>
                <c:pt idx="2589">
                  <c:v>-3.3187899999999998E-4</c:v>
                </c:pt>
                <c:pt idx="2590">
                  <c:v>7.9870199999999992E-3</c:v>
                </c:pt>
                <c:pt idx="2591">
                  <c:v>-1.0917700000000001E-2</c:v>
                </c:pt>
                <c:pt idx="2592">
                  <c:v>-1.5907299999999999E-2</c:v>
                </c:pt>
                <c:pt idx="2593">
                  <c:v>-2.8572099999999998E-3</c:v>
                </c:pt>
                <c:pt idx="2594">
                  <c:v>-3.7746400000000001E-3</c:v>
                </c:pt>
                <c:pt idx="2595">
                  <c:v>-8.7699900000000001E-3</c:v>
                </c:pt>
                <c:pt idx="2596">
                  <c:v>-1.7416000000000001E-2</c:v>
                </c:pt>
                <c:pt idx="2597">
                  <c:v>-5.7506600000000005E-4</c:v>
                </c:pt>
                <c:pt idx="2598">
                  <c:v>9.1028199999999993E-3</c:v>
                </c:pt>
                <c:pt idx="2599">
                  <c:v>8.3589600000000003E-3</c:v>
                </c:pt>
                <c:pt idx="2600" formatCode="0.00E+00">
                  <c:v>-1.2619999999999999E-2</c:v>
                </c:pt>
                <c:pt idx="2601">
                  <c:v>2.6130699999999999E-3</c:v>
                </c:pt>
                <c:pt idx="2602">
                  <c:v>1.9721999999999999E-3</c:v>
                </c:pt>
                <c:pt idx="2603">
                  <c:v>-2.5890400000000001E-2</c:v>
                </c:pt>
                <c:pt idx="2604">
                  <c:v>7.8821199999999994E-3</c:v>
                </c:pt>
                <c:pt idx="2605">
                  <c:v>1.4547300000000001E-2</c:v>
                </c:pt>
                <c:pt idx="2606">
                  <c:v>-4.3315899999999997E-3</c:v>
                </c:pt>
                <c:pt idx="2607">
                  <c:v>1.8463100000000001E-3</c:v>
                </c:pt>
                <c:pt idx="2608">
                  <c:v>-1.51453E-2</c:v>
                </c:pt>
                <c:pt idx="2609">
                  <c:v>-6.8779000000000002E-3</c:v>
                </c:pt>
                <c:pt idx="2610">
                  <c:v>-2.54021E-2</c:v>
                </c:pt>
                <c:pt idx="2611">
                  <c:v>1.8349600000000001E-2</c:v>
                </c:pt>
                <c:pt idx="2612">
                  <c:v>3.3855399999999998E-3</c:v>
                </c:pt>
                <c:pt idx="2613">
                  <c:v>-2.23923E-3</c:v>
                </c:pt>
                <c:pt idx="2614">
                  <c:v>-1.38903E-2</c:v>
                </c:pt>
                <c:pt idx="2615">
                  <c:v>-2.9325499999999999E-3</c:v>
                </c:pt>
                <c:pt idx="2616">
                  <c:v>-2.0562199999999999E-2</c:v>
                </c:pt>
                <c:pt idx="2617">
                  <c:v>-4.0636099999999996E-3</c:v>
                </c:pt>
                <c:pt idx="2618">
                  <c:v>3.3111600000000001E-3</c:v>
                </c:pt>
                <c:pt idx="2619">
                  <c:v>-1.4966999999999999E-2</c:v>
                </c:pt>
                <c:pt idx="2620">
                  <c:v>-9.4375599999999994E-3</c:v>
                </c:pt>
                <c:pt idx="2621">
                  <c:v>-1.4636E-2</c:v>
                </c:pt>
                <c:pt idx="2622">
                  <c:v>-2.1480599999999999E-2</c:v>
                </c:pt>
                <c:pt idx="2623">
                  <c:v>-2.1519699999999999E-2</c:v>
                </c:pt>
                <c:pt idx="2624">
                  <c:v>4.9667399999999999E-3</c:v>
                </c:pt>
                <c:pt idx="2625">
                  <c:v>3.41034E-3</c:v>
                </c:pt>
                <c:pt idx="2626">
                  <c:v>-1.14851E-2</c:v>
                </c:pt>
                <c:pt idx="2627">
                  <c:v>1.6181000000000001E-2</c:v>
                </c:pt>
                <c:pt idx="2628">
                  <c:v>1.2782099999999999E-2</c:v>
                </c:pt>
                <c:pt idx="2629">
                  <c:v>-4.2076099999999996E-3</c:v>
                </c:pt>
                <c:pt idx="2630">
                  <c:v>8.8281599999999998E-3</c:v>
                </c:pt>
                <c:pt idx="2631">
                  <c:v>2.3617699999999998E-2</c:v>
                </c:pt>
                <c:pt idx="2632">
                  <c:v>-1.0481799999999999E-2</c:v>
                </c:pt>
                <c:pt idx="2633">
                  <c:v>-1.07384E-2</c:v>
                </c:pt>
                <c:pt idx="2634">
                  <c:v>5.5351300000000001E-3</c:v>
                </c:pt>
                <c:pt idx="2635">
                  <c:v>1.8659599999999998E-2</c:v>
                </c:pt>
                <c:pt idx="2636">
                  <c:v>2.3660700000000001E-3</c:v>
                </c:pt>
                <c:pt idx="2637">
                  <c:v>4.04835E-3</c:v>
                </c:pt>
                <c:pt idx="2638">
                  <c:v>9.9334699999999998E-3</c:v>
                </c:pt>
                <c:pt idx="2639">
                  <c:v>-7.4338900000000003E-3</c:v>
                </c:pt>
                <c:pt idx="2640">
                  <c:v>5.2823999999999996E-3</c:v>
                </c:pt>
                <c:pt idx="2641">
                  <c:v>-1.8072100000000001E-3</c:v>
                </c:pt>
                <c:pt idx="2642">
                  <c:v>1.6716999999999999E-2</c:v>
                </c:pt>
                <c:pt idx="2643">
                  <c:v>-3.7574800000000002E-4</c:v>
                </c:pt>
                <c:pt idx="2644">
                  <c:v>5.13935E-3</c:v>
                </c:pt>
                <c:pt idx="2645">
                  <c:v>6.6375699999999995E-4</c:v>
                </c:pt>
                <c:pt idx="2646">
                  <c:v>2.41566E-3</c:v>
                </c:pt>
                <c:pt idx="2647">
                  <c:v>1.6523400000000001E-2</c:v>
                </c:pt>
                <c:pt idx="2648">
                  <c:v>1.7104100000000001E-2</c:v>
                </c:pt>
                <c:pt idx="2649">
                  <c:v>4.6482099999999998E-3</c:v>
                </c:pt>
                <c:pt idx="2650">
                  <c:v>9.7703900000000003E-3</c:v>
                </c:pt>
                <c:pt idx="2651">
                  <c:v>1.6836199999999999E-2</c:v>
                </c:pt>
                <c:pt idx="2652">
                  <c:v>3.3159299999999999E-3</c:v>
                </c:pt>
                <c:pt idx="2653">
                  <c:v>5.9461599999999998E-3</c:v>
                </c:pt>
                <c:pt idx="2654">
                  <c:v>9.9468200000000003E-3</c:v>
                </c:pt>
                <c:pt idx="2655">
                  <c:v>1.7721199999999999E-2</c:v>
                </c:pt>
                <c:pt idx="2656">
                  <c:v>-1.5182500000000001E-3</c:v>
                </c:pt>
                <c:pt idx="2657">
                  <c:v>7.3242200000000004E-4</c:v>
                </c:pt>
                <c:pt idx="2658">
                  <c:v>-2.9592500000000001E-2</c:v>
                </c:pt>
                <c:pt idx="2659">
                  <c:v>4.9409900000000001E-3</c:v>
                </c:pt>
                <c:pt idx="2660">
                  <c:v>7.3499699999999999E-3</c:v>
                </c:pt>
                <c:pt idx="2661">
                  <c:v>-3.3969899999999999E-3</c:v>
                </c:pt>
                <c:pt idx="2662">
                  <c:v>6.5784499999999996E-3</c:v>
                </c:pt>
                <c:pt idx="2663">
                  <c:v>1.77574E-3</c:v>
                </c:pt>
                <c:pt idx="2664">
                  <c:v>-1.01805E-2</c:v>
                </c:pt>
                <c:pt idx="2665">
                  <c:v>-1.3262700000000001E-2</c:v>
                </c:pt>
                <c:pt idx="2666">
                  <c:v>-4.3802299999999997E-3</c:v>
                </c:pt>
                <c:pt idx="2667">
                  <c:v>-7.3432900000000004E-4</c:v>
                </c:pt>
                <c:pt idx="2668">
                  <c:v>-6.0253099999999999E-3</c:v>
                </c:pt>
                <c:pt idx="2669">
                  <c:v>-2.2759399999999999E-2</c:v>
                </c:pt>
                <c:pt idx="2670">
                  <c:v>2.4223300000000001E-4</c:v>
                </c:pt>
                <c:pt idx="2671">
                  <c:v>-6.0415299999999998E-3</c:v>
                </c:pt>
                <c:pt idx="2672">
                  <c:v>4.9448000000000001E-3</c:v>
                </c:pt>
                <c:pt idx="2673">
                  <c:v>-1.7561E-2</c:v>
                </c:pt>
                <c:pt idx="2674">
                  <c:v>-1.6350699999999999E-2</c:v>
                </c:pt>
                <c:pt idx="2675">
                  <c:v>7.1249E-3</c:v>
                </c:pt>
                <c:pt idx="2676">
                  <c:v>-1.6220100000000001E-2</c:v>
                </c:pt>
                <c:pt idx="2677">
                  <c:v>-1.62811E-2</c:v>
                </c:pt>
                <c:pt idx="2678">
                  <c:v>-1.08395E-2</c:v>
                </c:pt>
                <c:pt idx="2679">
                  <c:v>2.3441299999999998E-3</c:v>
                </c:pt>
                <c:pt idx="2680">
                  <c:v>2.86484E-3</c:v>
                </c:pt>
                <c:pt idx="2681">
                  <c:v>-2.6254699999999999E-2</c:v>
                </c:pt>
                <c:pt idx="2682">
                  <c:v>-8.4314300000000002E-3</c:v>
                </c:pt>
                <c:pt idx="2683">
                  <c:v>-4.5223199999999998E-3</c:v>
                </c:pt>
                <c:pt idx="2684">
                  <c:v>2.25925E-3</c:v>
                </c:pt>
                <c:pt idx="2685">
                  <c:v>-7.3909800000000001E-3</c:v>
                </c:pt>
                <c:pt idx="2686">
                  <c:v>-1.97477E-2</c:v>
                </c:pt>
                <c:pt idx="2687">
                  <c:v>-1.8070200000000002E-2</c:v>
                </c:pt>
                <c:pt idx="2688">
                  <c:v>8.4247599999999999E-3</c:v>
                </c:pt>
                <c:pt idx="2689">
                  <c:v>-8.0327999999999997E-3</c:v>
                </c:pt>
                <c:pt idx="2690">
                  <c:v>-2.3856200000000001E-2</c:v>
                </c:pt>
                <c:pt idx="2691">
                  <c:v>-1.28078E-3</c:v>
                </c:pt>
                <c:pt idx="2692">
                  <c:v>4.54521E-3</c:v>
                </c:pt>
                <c:pt idx="2693">
                  <c:v>3.76034E-3</c:v>
                </c:pt>
                <c:pt idx="2694">
                  <c:v>-3.2424900000000002E-3</c:v>
                </c:pt>
                <c:pt idx="2695">
                  <c:v>-1.4308E-2</c:v>
                </c:pt>
                <c:pt idx="2696">
                  <c:v>-4.3201399999999999E-4</c:v>
                </c:pt>
                <c:pt idx="2697">
                  <c:v>1.2634299999999999E-2</c:v>
                </c:pt>
                <c:pt idx="2698">
                  <c:v>1.29309E-2</c:v>
                </c:pt>
                <c:pt idx="2699">
                  <c:v>-1.9245099999999999E-3</c:v>
                </c:pt>
                <c:pt idx="2700">
                  <c:v>-7.0505100000000003E-3</c:v>
                </c:pt>
                <c:pt idx="2701">
                  <c:v>5.1927600000000003E-3</c:v>
                </c:pt>
                <c:pt idx="2702">
                  <c:v>1.1587100000000001E-3</c:v>
                </c:pt>
                <c:pt idx="2703">
                  <c:v>-3.2930400000000001E-3</c:v>
                </c:pt>
                <c:pt idx="2704">
                  <c:v>8.5029600000000004E-3</c:v>
                </c:pt>
                <c:pt idx="2705">
                  <c:v>1.9515000000000001E-2</c:v>
                </c:pt>
                <c:pt idx="2706">
                  <c:v>-4.7779099999999998E-4</c:v>
                </c:pt>
                <c:pt idx="2707">
                  <c:v>3.6420799999999998E-3</c:v>
                </c:pt>
                <c:pt idx="2708">
                  <c:v>1.0174799999999999E-2</c:v>
                </c:pt>
                <c:pt idx="2709">
                  <c:v>-2.31285E-2</c:v>
                </c:pt>
                <c:pt idx="2710">
                  <c:v>-7.1382499999999996E-3</c:v>
                </c:pt>
                <c:pt idx="2711">
                  <c:v>-4.40311E-3</c:v>
                </c:pt>
                <c:pt idx="2712">
                  <c:v>2.54507E-2</c:v>
                </c:pt>
                <c:pt idx="2713">
                  <c:v>-5.3529700000000003E-3</c:v>
                </c:pt>
                <c:pt idx="2714">
                  <c:v>-9.8953200000000009E-3</c:v>
                </c:pt>
                <c:pt idx="2715">
                  <c:v>7.3890700000000002E-3</c:v>
                </c:pt>
                <c:pt idx="2716">
                  <c:v>8.8577299999999994E-3</c:v>
                </c:pt>
                <c:pt idx="2717">
                  <c:v>2.3070299999999998E-2</c:v>
                </c:pt>
                <c:pt idx="2718">
                  <c:v>1.09625E-2</c:v>
                </c:pt>
                <c:pt idx="2719">
                  <c:v>1.7234800000000002E-2</c:v>
                </c:pt>
                <c:pt idx="2720">
                  <c:v>5.1927600000000003E-3</c:v>
                </c:pt>
                <c:pt idx="2721">
                  <c:v>-1.17302E-4</c:v>
                </c:pt>
                <c:pt idx="2722">
                  <c:v>-1.60122E-3</c:v>
                </c:pt>
                <c:pt idx="2723">
                  <c:v>1.8358199999999999E-3</c:v>
                </c:pt>
                <c:pt idx="2724">
                  <c:v>1.81675E-3</c:v>
                </c:pt>
                <c:pt idx="2725">
                  <c:v>1.70212E-2</c:v>
                </c:pt>
                <c:pt idx="2726">
                  <c:v>8.3875700000000004E-3</c:v>
                </c:pt>
                <c:pt idx="2727">
                  <c:v>7.6293900000000002E-4</c:v>
                </c:pt>
                <c:pt idx="2728">
                  <c:v>2.1601700000000001E-2</c:v>
                </c:pt>
                <c:pt idx="2729">
                  <c:v>1.6350699999999999E-2</c:v>
                </c:pt>
                <c:pt idx="2730">
                  <c:v>-4.3258699999999999E-3</c:v>
                </c:pt>
                <c:pt idx="2731">
                  <c:v>-9.5748900000000008E-3</c:v>
                </c:pt>
                <c:pt idx="2732">
                  <c:v>2.0278899999999999E-2</c:v>
                </c:pt>
                <c:pt idx="2733">
                  <c:v>1.54314E-2</c:v>
                </c:pt>
                <c:pt idx="2734">
                  <c:v>1.20401E-2</c:v>
                </c:pt>
                <c:pt idx="2735">
                  <c:v>-1.6031299999999999E-3</c:v>
                </c:pt>
                <c:pt idx="2736">
                  <c:v>7.65419E-3</c:v>
                </c:pt>
                <c:pt idx="2737">
                  <c:v>1.60894E-2</c:v>
                </c:pt>
                <c:pt idx="2738">
                  <c:v>9.3812900000000005E-3</c:v>
                </c:pt>
                <c:pt idx="2739">
                  <c:v>1.55716E-2</c:v>
                </c:pt>
                <c:pt idx="2740">
                  <c:v>3.1153699999999999E-2</c:v>
                </c:pt>
                <c:pt idx="2741">
                  <c:v>2.9095599999999999E-2</c:v>
                </c:pt>
                <c:pt idx="2742">
                  <c:v>1.66264E-2</c:v>
                </c:pt>
                <c:pt idx="2743">
                  <c:v>1.1033100000000001E-2</c:v>
                </c:pt>
                <c:pt idx="2744">
                  <c:v>3.47195E-2</c:v>
                </c:pt>
                <c:pt idx="2745">
                  <c:v>3.17278E-2</c:v>
                </c:pt>
                <c:pt idx="2746">
                  <c:v>2.3443200000000001E-2</c:v>
                </c:pt>
                <c:pt idx="2747">
                  <c:v>7.7180900000000004E-3</c:v>
                </c:pt>
                <c:pt idx="2748">
                  <c:v>1.72138E-3</c:v>
                </c:pt>
                <c:pt idx="2749">
                  <c:v>1.5152000000000001E-2</c:v>
                </c:pt>
                <c:pt idx="2750">
                  <c:v>1.21145E-2</c:v>
                </c:pt>
                <c:pt idx="2751">
                  <c:v>1.5532499999999999E-2</c:v>
                </c:pt>
                <c:pt idx="2752">
                  <c:v>2.7618400000000001E-2</c:v>
                </c:pt>
                <c:pt idx="2753">
                  <c:v>1.4139199999999999E-2</c:v>
                </c:pt>
                <c:pt idx="2754">
                  <c:v>1.8258099999999999E-2</c:v>
                </c:pt>
                <c:pt idx="2755">
                  <c:v>1.8808399999999999E-2</c:v>
                </c:pt>
                <c:pt idx="2756">
                  <c:v>1.2875599999999999E-2</c:v>
                </c:pt>
                <c:pt idx="2757">
                  <c:v>2.3673099999999999E-2</c:v>
                </c:pt>
                <c:pt idx="2758">
                  <c:v>-6.8416600000000003E-3</c:v>
                </c:pt>
                <c:pt idx="2759">
                  <c:v>1.87254E-2</c:v>
                </c:pt>
                <c:pt idx="2760">
                  <c:v>1.5324600000000001E-2</c:v>
                </c:pt>
                <c:pt idx="2761">
                  <c:v>2.7249300000000001E-2</c:v>
                </c:pt>
                <c:pt idx="2762">
                  <c:v>2.5419199999999999E-2</c:v>
                </c:pt>
                <c:pt idx="2763">
                  <c:v>1.9389199999999999E-2</c:v>
                </c:pt>
                <c:pt idx="2764">
                  <c:v>2.50931E-2</c:v>
                </c:pt>
                <c:pt idx="2765">
                  <c:v>4.7340400000000001E-3</c:v>
                </c:pt>
                <c:pt idx="2766">
                  <c:v>1.7214799999999999E-2</c:v>
                </c:pt>
                <c:pt idx="2767">
                  <c:v>2.1772400000000001E-2</c:v>
                </c:pt>
                <c:pt idx="2768">
                  <c:v>3.71113E-2</c:v>
                </c:pt>
                <c:pt idx="2769">
                  <c:v>2.03476E-2</c:v>
                </c:pt>
                <c:pt idx="2770">
                  <c:v>1.88732E-2</c:v>
                </c:pt>
                <c:pt idx="2771">
                  <c:v>1.9277599999999999E-2</c:v>
                </c:pt>
                <c:pt idx="2772">
                  <c:v>2.24648E-2</c:v>
                </c:pt>
                <c:pt idx="2773">
                  <c:v>1.66473E-2</c:v>
                </c:pt>
                <c:pt idx="2774">
                  <c:v>1.82323E-2</c:v>
                </c:pt>
                <c:pt idx="2775">
                  <c:v>1.19848E-2</c:v>
                </c:pt>
                <c:pt idx="2776">
                  <c:v>-1.2269E-2</c:v>
                </c:pt>
                <c:pt idx="2777">
                  <c:v>4.5375800000000003E-3</c:v>
                </c:pt>
                <c:pt idx="2778">
                  <c:v>1.41335E-2</c:v>
                </c:pt>
                <c:pt idx="2779">
                  <c:v>1.19667E-2</c:v>
                </c:pt>
                <c:pt idx="2780">
                  <c:v>3.87573E-3</c:v>
                </c:pt>
                <c:pt idx="2781">
                  <c:v>1.53971E-2</c:v>
                </c:pt>
                <c:pt idx="2782">
                  <c:v>1.17445E-2</c:v>
                </c:pt>
                <c:pt idx="2783">
                  <c:v>8.2206699999999994E-3</c:v>
                </c:pt>
                <c:pt idx="2784">
                  <c:v>-1.35651E-2</c:v>
                </c:pt>
                <c:pt idx="2785">
                  <c:v>9.9887799999999992E-3</c:v>
                </c:pt>
                <c:pt idx="2786">
                  <c:v>1.8493699999999998E-2</c:v>
                </c:pt>
                <c:pt idx="2787">
                  <c:v>1.09005E-3</c:v>
                </c:pt>
                <c:pt idx="2788">
                  <c:v>1.7106099999999999E-2</c:v>
                </c:pt>
                <c:pt idx="2789">
                  <c:v>9.8924600000000005E-3</c:v>
                </c:pt>
                <c:pt idx="2790">
                  <c:v>1.3526E-2</c:v>
                </c:pt>
                <c:pt idx="2791">
                  <c:v>-1.3437299999999999E-2</c:v>
                </c:pt>
                <c:pt idx="2792">
                  <c:v>1.0663000000000001E-2</c:v>
                </c:pt>
                <c:pt idx="2793">
                  <c:v>1.34363E-2</c:v>
                </c:pt>
                <c:pt idx="2794">
                  <c:v>8.41141E-4</c:v>
                </c:pt>
                <c:pt idx="2795">
                  <c:v>1.45702E-2</c:v>
                </c:pt>
                <c:pt idx="2796">
                  <c:v>9.3440999999999993E-3</c:v>
                </c:pt>
                <c:pt idx="2797">
                  <c:v>3.64876E-3</c:v>
                </c:pt>
                <c:pt idx="2798">
                  <c:v>-2.3641600000000001E-3</c:v>
                </c:pt>
                <c:pt idx="2799">
                  <c:v>4.2028400000000002E-3</c:v>
                </c:pt>
                <c:pt idx="2800">
                  <c:v>1.4017099999999999E-2</c:v>
                </c:pt>
                <c:pt idx="2801">
                  <c:v>-8.4543199999999995E-3</c:v>
                </c:pt>
                <c:pt idx="2802">
                  <c:v>1.52874E-2</c:v>
                </c:pt>
                <c:pt idx="2803">
                  <c:v>7.8086900000000001E-3</c:v>
                </c:pt>
                <c:pt idx="2804">
                  <c:v>1.52435E-2</c:v>
                </c:pt>
                <c:pt idx="2805">
                  <c:v>-9.5596299999999995E-3</c:v>
                </c:pt>
                <c:pt idx="2806">
                  <c:v>1.6804699999999999E-2</c:v>
                </c:pt>
                <c:pt idx="2807">
                  <c:v>-8.1539199999999996E-4</c:v>
                </c:pt>
                <c:pt idx="2808">
                  <c:v>-5.1441200000000003E-3</c:v>
                </c:pt>
                <c:pt idx="2809">
                  <c:v>1.15747E-2</c:v>
                </c:pt>
                <c:pt idx="2810">
                  <c:v>1.38397E-2</c:v>
                </c:pt>
                <c:pt idx="2811">
                  <c:v>1.5158700000000001E-2</c:v>
                </c:pt>
                <c:pt idx="2812">
                  <c:v>-1.3189300000000001E-3</c:v>
                </c:pt>
                <c:pt idx="2813">
                  <c:v>3.2367699999999999E-2</c:v>
                </c:pt>
                <c:pt idx="2814">
                  <c:v>-1.3160699999999999E-3</c:v>
                </c:pt>
                <c:pt idx="2815">
                  <c:v>1.7837499999999999E-2</c:v>
                </c:pt>
                <c:pt idx="2816">
                  <c:v>1.5029900000000001E-3</c:v>
                </c:pt>
                <c:pt idx="2817">
                  <c:v>7.1926100000000003E-3</c:v>
                </c:pt>
                <c:pt idx="2818">
                  <c:v>7.9536399999999997E-3</c:v>
                </c:pt>
                <c:pt idx="2819">
                  <c:v>6.2656400000000003E-3</c:v>
                </c:pt>
                <c:pt idx="2820">
                  <c:v>2.1761900000000001E-2</c:v>
                </c:pt>
                <c:pt idx="2821">
                  <c:v>6.4868900000000004E-3</c:v>
                </c:pt>
                <c:pt idx="2822">
                  <c:v>8.3150900000000007E-3</c:v>
                </c:pt>
                <c:pt idx="2823">
                  <c:v>2.1423299999999999E-2</c:v>
                </c:pt>
                <c:pt idx="2824">
                  <c:v>3.8851700000000003E-2</c:v>
                </c:pt>
                <c:pt idx="2825">
                  <c:v>4.9133299999999996E-3</c:v>
                </c:pt>
                <c:pt idx="2826">
                  <c:v>1.28212E-2</c:v>
                </c:pt>
                <c:pt idx="2827">
                  <c:v>2.2989300000000001E-2</c:v>
                </c:pt>
                <c:pt idx="2828">
                  <c:v>3.3001900000000001E-2</c:v>
                </c:pt>
                <c:pt idx="2829">
                  <c:v>3.1760200000000002E-2</c:v>
                </c:pt>
                <c:pt idx="2830">
                  <c:v>2.4131799999999998E-2</c:v>
                </c:pt>
                <c:pt idx="2831">
                  <c:v>2.5371600000000001E-2</c:v>
                </c:pt>
                <c:pt idx="2832">
                  <c:v>8.4238100000000003E-3</c:v>
                </c:pt>
                <c:pt idx="2833">
                  <c:v>2.0398099999999999E-2</c:v>
                </c:pt>
                <c:pt idx="2834">
                  <c:v>2.08273E-2</c:v>
                </c:pt>
                <c:pt idx="2835">
                  <c:v>1.89648E-2</c:v>
                </c:pt>
                <c:pt idx="2836">
                  <c:v>1.58596E-3</c:v>
                </c:pt>
                <c:pt idx="2837">
                  <c:v>7.2011899999999997E-3</c:v>
                </c:pt>
                <c:pt idx="2838">
                  <c:v>2.80352E-2</c:v>
                </c:pt>
                <c:pt idx="2839">
                  <c:v>-1.37615E-3</c:v>
                </c:pt>
                <c:pt idx="2840">
                  <c:v>-3.8976700000000002E-3</c:v>
                </c:pt>
                <c:pt idx="2841">
                  <c:v>2.1497700000000002E-2</c:v>
                </c:pt>
                <c:pt idx="2842">
                  <c:v>1.2666699999999999E-2</c:v>
                </c:pt>
                <c:pt idx="2843">
                  <c:v>-1.2846000000000001E-3</c:v>
                </c:pt>
                <c:pt idx="2844">
                  <c:v>-1.55592E-2</c:v>
                </c:pt>
                <c:pt idx="2845">
                  <c:v>5.6161900000000001E-3</c:v>
                </c:pt>
                <c:pt idx="2846">
                  <c:v>-1.23196E-2</c:v>
                </c:pt>
                <c:pt idx="2847">
                  <c:v>-1.64986E-4</c:v>
                </c:pt>
                <c:pt idx="2848">
                  <c:v>-1.6021699999999999E-4</c:v>
                </c:pt>
                <c:pt idx="2849">
                  <c:v>-2.8516799999999998E-2</c:v>
                </c:pt>
                <c:pt idx="2850">
                  <c:v>-2.1420499999999999E-2</c:v>
                </c:pt>
                <c:pt idx="2851">
                  <c:v>-1.8959000000000001E-3</c:v>
                </c:pt>
                <c:pt idx="2852">
                  <c:v>1.3861699999999999E-2</c:v>
                </c:pt>
                <c:pt idx="2853">
                  <c:v>-8.8396099999999995E-3</c:v>
                </c:pt>
                <c:pt idx="2854">
                  <c:v>-2.0628000000000001E-3</c:v>
                </c:pt>
                <c:pt idx="2855">
                  <c:v>-3.64876E-3</c:v>
                </c:pt>
                <c:pt idx="2856">
                  <c:v>-1.5249300000000001E-3</c:v>
                </c:pt>
                <c:pt idx="2857">
                  <c:v>-2.2068999999999998E-2</c:v>
                </c:pt>
                <c:pt idx="2858">
                  <c:v>-2.8104800000000002E-3</c:v>
                </c:pt>
                <c:pt idx="2859">
                  <c:v>6.0396199999999999E-3</c:v>
                </c:pt>
                <c:pt idx="2860">
                  <c:v>-6.3438399999999999E-3</c:v>
                </c:pt>
                <c:pt idx="2861" formatCode="0.00E+00">
                  <c:v>7.2479199999999995E-5</c:v>
                </c:pt>
                <c:pt idx="2862">
                  <c:v>-2.8533899999999999E-3</c:v>
                </c:pt>
                <c:pt idx="2863">
                  <c:v>3.1257600000000003E-2</c:v>
                </c:pt>
                <c:pt idx="2864">
                  <c:v>1.3176E-2</c:v>
                </c:pt>
                <c:pt idx="2865">
                  <c:v>1.29547E-2</c:v>
                </c:pt>
                <c:pt idx="2866">
                  <c:v>-8.3704000000000001E-3</c:v>
                </c:pt>
                <c:pt idx="2867">
                  <c:v>1.5367499999999999E-2</c:v>
                </c:pt>
                <c:pt idx="2868">
                  <c:v>3.1791699999999999E-2</c:v>
                </c:pt>
                <c:pt idx="2869">
                  <c:v>2.5605200000000002E-2</c:v>
                </c:pt>
                <c:pt idx="2870">
                  <c:v>1.6615899999999999E-2</c:v>
                </c:pt>
                <c:pt idx="2871">
                  <c:v>3.0636799999999999E-2</c:v>
                </c:pt>
                <c:pt idx="2872">
                  <c:v>3.4664199999999999E-2</c:v>
                </c:pt>
                <c:pt idx="2873">
                  <c:v>2.6851699999999999E-2</c:v>
                </c:pt>
                <c:pt idx="2874">
                  <c:v>1.5036600000000001E-2</c:v>
                </c:pt>
                <c:pt idx="2875">
                  <c:v>1.7203300000000001E-2</c:v>
                </c:pt>
                <c:pt idx="2876">
                  <c:v>4.4696800000000002E-2</c:v>
                </c:pt>
                <c:pt idx="2877">
                  <c:v>3.7621500000000002E-2</c:v>
                </c:pt>
                <c:pt idx="2878">
                  <c:v>1.7437000000000001E-2</c:v>
                </c:pt>
                <c:pt idx="2879">
                  <c:v>4.7836299999999997E-3</c:v>
                </c:pt>
                <c:pt idx="2880">
                  <c:v>3.8474099999999997E-2</c:v>
                </c:pt>
                <c:pt idx="2881">
                  <c:v>3.3901199999999999E-2</c:v>
                </c:pt>
                <c:pt idx="2882">
                  <c:v>1.2140300000000001E-3</c:v>
                </c:pt>
                <c:pt idx="2883">
                  <c:v>1.41163E-2</c:v>
                </c:pt>
                <c:pt idx="2884">
                  <c:v>-1.23377E-2</c:v>
                </c:pt>
                <c:pt idx="2885">
                  <c:v>-8.5229899999999994E-3</c:v>
                </c:pt>
                <c:pt idx="2886">
                  <c:v>4.8322699999999996E-3</c:v>
                </c:pt>
                <c:pt idx="2887">
                  <c:v>7.5302099999999999E-3</c:v>
                </c:pt>
                <c:pt idx="2888">
                  <c:v>-1.21107E-2</c:v>
                </c:pt>
                <c:pt idx="2889">
                  <c:v>-1.03188E-2</c:v>
                </c:pt>
                <c:pt idx="2890">
                  <c:v>-5.2080199999999998E-3</c:v>
                </c:pt>
                <c:pt idx="2891">
                  <c:v>-3.9186500000000001E-3</c:v>
                </c:pt>
                <c:pt idx="2892">
                  <c:v>-5.7144199999999996E-3</c:v>
                </c:pt>
                <c:pt idx="2893">
                  <c:v>9.2515900000000005E-3</c:v>
                </c:pt>
                <c:pt idx="2894">
                  <c:v>1.40285E-3</c:v>
                </c:pt>
                <c:pt idx="2895">
                  <c:v>-7.9307600000000002E-3</c:v>
                </c:pt>
                <c:pt idx="2896">
                  <c:v>-1.71185E-3</c:v>
                </c:pt>
                <c:pt idx="2897">
                  <c:v>1.79157E-2</c:v>
                </c:pt>
                <c:pt idx="2898">
                  <c:v>-6.6413899999999996E-3</c:v>
                </c:pt>
                <c:pt idx="2899">
                  <c:v>-3.65067E-3</c:v>
                </c:pt>
                <c:pt idx="2900">
                  <c:v>8.7356599999999999E-4</c:v>
                </c:pt>
                <c:pt idx="2901">
                  <c:v>8.3341600000000002E-3</c:v>
                </c:pt>
                <c:pt idx="2902">
                  <c:v>-5.8679600000000002E-3</c:v>
                </c:pt>
                <c:pt idx="2903">
                  <c:v>1.5506700000000001E-3</c:v>
                </c:pt>
                <c:pt idx="2904">
                  <c:v>1.48811E-2</c:v>
                </c:pt>
                <c:pt idx="2905">
                  <c:v>1.3538400000000001E-2</c:v>
                </c:pt>
                <c:pt idx="2906">
                  <c:v>-5.1460300000000002E-3</c:v>
                </c:pt>
                <c:pt idx="2907">
                  <c:v>-1.06573E-2</c:v>
                </c:pt>
                <c:pt idx="2908">
                  <c:v>-5.9261299999999999E-3</c:v>
                </c:pt>
                <c:pt idx="2909">
                  <c:v>1.2340500000000001E-2</c:v>
                </c:pt>
                <c:pt idx="2910">
                  <c:v>8.2750299999999992E-3</c:v>
                </c:pt>
                <c:pt idx="2911">
                  <c:v>-6.6156399999999999E-3</c:v>
                </c:pt>
                <c:pt idx="2912">
                  <c:v>-1.00946E-2</c:v>
                </c:pt>
                <c:pt idx="2913">
                  <c:v>4.21047E-3</c:v>
                </c:pt>
                <c:pt idx="2914">
                  <c:v>5.87559E-3</c:v>
                </c:pt>
                <c:pt idx="2915">
                  <c:v>-2.2824299999999999E-2</c:v>
                </c:pt>
                <c:pt idx="2916">
                  <c:v>1.2518899999999999E-2</c:v>
                </c:pt>
                <c:pt idx="2917">
                  <c:v>1.1295299999999999E-2</c:v>
                </c:pt>
                <c:pt idx="2918">
                  <c:v>-2.65789E-3</c:v>
                </c:pt>
                <c:pt idx="2919">
                  <c:v>7.2193099999999998E-4</c:v>
                </c:pt>
                <c:pt idx="2920">
                  <c:v>-3.7374499999999998E-3</c:v>
                </c:pt>
                <c:pt idx="2921">
                  <c:v>8.0165900000000005E-3</c:v>
                </c:pt>
                <c:pt idx="2922">
                  <c:v>-1.1252399999999999E-2</c:v>
                </c:pt>
                <c:pt idx="2923">
                  <c:v>3.1156500000000002E-3</c:v>
                </c:pt>
                <c:pt idx="2924">
                  <c:v>-9.8419200000000005E-4</c:v>
                </c:pt>
                <c:pt idx="2925">
                  <c:v>9.0026899999999998E-4</c:v>
                </c:pt>
                <c:pt idx="2926">
                  <c:v>-1.7481799999999999E-2</c:v>
                </c:pt>
                <c:pt idx="2927">
                  <c:v>1.9268E-2</c:v>
                </c:pt>
                <c:pt idx="2928">
                  <c:v>1.0957700000000001E-2</c:v>
                </c:pt>
                <c:pt idx="2929">
                  <c:v>-1.17178E-2</c:v>
                </c:pt>
                <c:pt idx="2930">
                  <c:v>-6.4792599999999997E-3</c:v>
                </c:pt>
                <c:pt idx="2931">
                  <c:v>2.5835E-2</c:v>
                </c:pt>
                <c:pt idx="2932">
                  <c:v>2.5238E-2</c:v>
                </c:pt>
                <c:pt idx="2933">
                  <c:v>1.2102099999999999E-2</c:v>
                </c:pt>
                <c:pt idx="2934">
                  <c:v>-8.9016000000000008E-3</c:v>
                </c:pt>
                <c:pt idx="2935">
                  <c:v>1.54285E-2</c:v>
                </c:pt>
                <c:pt idx="2936">
                  <c:v>-1.4610300000000001E-3</c:v>
                </c:pt>
                <c:pt idx="2937">
                  <c:v>1.9373899999999999E-2</c:v>
                </c:pt>
                <c:pt idx="2938">
                  <c:v>2.4119399999999999E-2</c:v>
                </c:pt>
                <c:pt idx="2939">
                  <c:v>1.8377299999999999E-2</c:v>
                </c:pt>
                <c:pt idx="2940">
                  <c:v>-9.3364700000000001E-4</c:v>
                </c:pt>
                <c:pt idx="2941">
                  <c:v>7.0028299999999998E-3</c:v>
                </c:pt>
                <c:pt idx="2942">
                  <c:v>2.8471E-2</c:v>
                </c:pt>
                <c:pt idx="2943">
                  <c:v>7.1935699999999998E-3</c:v>
                </c:pt>
                <c:pt idx="2944">
                  <c:v>1.47295E-2</c:v>
                </c:pt>
                <c:pt idx="2945">
                  <c:v>4.3573400000000003E-3</c:v>
                </c:pt>
                <c:pt idx="2946">
                  <c:v>6.4477900000000001E-3</c:v>
                </c:pt>
                <c:pt idx="2947">
                  <c:v>-7.8782999999999995E-3</c:v>
                </c:pt>
                <c:pt idx="2948">
                  <c:v>6.59561E-3</c:v>
                </c:pt>
                <c:pt idx="2949">
                  <c:v>2.5041600000000001E-2</c:v>
                </c:pt>
                <c:pt idx="2950">
                  <c:v>-1.8158E-3</c:v>
                </c:pt>
                <c:pt idx="2951">
                  <c:v>7.8258500000000005E-3</c:v>
                </c:pt>
                <c:pt idx="2952">
                  <c:v>2.2073700000000002E-2</c:v>
                </c:pt>
                <c:pt idx="2953">
                  <c:v>-3.92246E-3</c:v>
                </c:pt>
                <c:pt idx="2954">
                  <c:v>-6.3715000000000004E-3</c:v>
                </c:pt>
                <c:pt idx="2955">
                  <c:v>2.3984900000000001E-3</c:v>
                </c:pt>
                <c:pt idx="2956">
                  <c:v>-1.19934E-2</c:v>
                </c:pt>
                <c:pt idx="2957">
                  <c:v>-1.4795300000000001E-2</c:v>
                </c:pt>
                <c:pt idx="2958" formatCode="0.00E+00">
                  <c:v>-8.2015999999999995E-5</c:v>
                </c:pt>
                <c:pt idx="2959">
                  <c:v>9.3154899999999992E-3</c:v>
                </c:pt>
                <c:pt idx="2960">
                  <c:v>-5.0954800000000003E-3</c:v>
                </c:pt>
                <c:pt idx="2961">
                  <c:v>-1.8363999999999998E-2</c:v>
                </c:pt>
                <c:pt idx="2962">
                  <c:v>-8.6393400000000006E-3</c:v>
                </c:pt>
                <c:pt idx="2963">
                  <c:v>-5.1136000000000003E-3</c:v>
                </c:pt>
                <c:pt idx="2964">
                  <c:v>-9.5033600000000006E-3</c:v>
                </c:pt>
                <c:pt idx="2965">
                  <c:v>-3.1612399999999999E-2</c:v>
                </c:pt>
                <c:pt idx="2966">
                  <c:v>-8.8586800000000007E-3</c:v>
                </c:pt>
                <c:pt idx="2967">
                  <c:v>-9.9878299999999996E-3</c:v>
                </c:pt>
                <c:pt idx="2968">
                  <c:v>-1.8971399999999999E-2</c:v>
                </c:pt>
                <c:pt idx="2969">
                  <c:v>-9.9658999999999998E-3</c:v>
                </c:pt>
                <c:pt idx="2970">
                  <c:v>-2.0621299999999999E-2</c:v>
                </c:pt>
                <c:pt idx="2971">
                  <c:v>-2.35052E-2</c:v>
                </c:pt>
                <c:pt idx="2972">
                  <c:v>-3.8672400000000003E-2</c:v>
                </c:pt>
                <c:pt idx="2973">
                  <c:v>-8.3189000000000006E-3</c:v>
                </c:pt>
                <c:pt idx="2974">
                  <c:v>-1.23692E-2</c:v>
                </c:pt>
                <c:pt idx="2975">
                  <c:v>-2.9378899999999999E-2</c:v>
                </c:pt>
                <c:pt idx="2976">
                  <c:v>-4.0439599999999999E-2</c:v>
                </c:pt>
                <c:pt idx="2977">
                  <c:v>-2.59361E-2</c:v>
                </c:pt>
                <c:pt idx="2978">
                  <c:v>-1.9092600000000001E-3</c:v>
                </c:pt>
                <c:pt idx="2979">
                  <c:v>-1.9755399999999999E-2</c:v>
                </c:pt>
                <c:pt idx="2980">
                  <c:v>-2.1168699999999999E-2</c:v>
                </c:pt>
                <c:pt idx="2981">
                  <c:v>-1.23558E-2</c:v>
                </c:pt>
                <c:pt idx="2982">
                  <c:v>-2.2294999999999999E-2</c:v>
                </c:pt>
                <c:pt idx="2983">
                  <c:v>-1.1663400000000001E-2</c:v>
                </c:pt>
                <c:pt idx="2984">
                  <c:v>7.0962899999999999E-3</c:v>
                </c:pt>
                <c:pt idx="2985">
                  <c:v>-8.3713499999999996E-3</c:v>
                </c:pt>
                <c:pt idx="2986">
                  <c:v>-1.64137E-2</c:v>
                </c:pt>
                <c:pt idx="2987">
                  <c:v>-2.7881599999999999E-2</c:v>
                </c:pt>
                <c:pt idx="2988">
                  <c:v>-1.7463699999999999E-2</c:v>
                </c:pt>
                <c:pt idx="2989">
                  <c:v>-2.9172899999999999E-3</c:v>
                </c:pt>
                <c:pt idx="2990">
                  <c:v>-1.74074E-2</c:v>
                </c:pt>
                <c:pt idx="2991">
                  <c:v>-4.8551599999999999E-3</c:v>
                </c:pt>
                <c:pt idx="2992">
                  <c:v>4.7759999999999999E-3</c:v>
                </c:pt>
                <c:pt idx="2993">
                  <c:v>-8.1949199999999996E-3</c:v>
                </c:pt>
                <c:pt idx="2994">
                  <c:v>-2.4564699999999998E-2</c:v>
                </c:pt>
                <c:pt idx="2995">
                  <c:v>-1.1274299999999999E-2</c:v>
                </c:pt>
                <c:pt idx="2996">
                  <c:v>-2.0101500000000001E-2</c:v>
                </c:pt>
                <c:pt idx="2997">
                  <c:v>-1.9696200000000001E-2</c:v>
                </c:pt>
                <c:pt idx="2998">
                  <c:v>-3.8401600000000001E-2</c:v>
                </c:pt>
                <c:pt idx="2999">
                  <c:v>-1.28136E-2</c:v>
                </c:pt>
                <c:pt idx="3000">
                  <c:v>3.3998499999999998E-3</c:v>
                </c:pt>
                <c:pt idx="3001">
                  <c:v>-2.30169E-2</c:v>
                </c:pt>
                <c:pt idx="3002">
                  <c:v>-3.24411E-2</c:v>
                </c:pt>
                <c:pt idx="3003">
                  <c:v>-1.33743E-2</c:v>
                </c:pt>
                <c:pt idx="3004">
                  <c:v>-1.24922E-2</c:v>
                </c:pt>
                <c:pt idx="3005">
                  <c:v>-2.2276899999999999E-2</c:v>
                </c:pt>
                <c:pt idx="3006">
                  <c:v>-3.2966599999999999E-2</c:v>
                </c:pt>
                <c:pt idx="3007">
                  <c:v>-8.7394699999999992E-3</c:v>
                </c:pt>
                <c:pt idx="3008">
                  <c:v>-4.8341800000000004E-3</c:v>
                </c:pt>
                <c:pt idx="3009">
                  <c:v>-2.14396E-2</c:v>
                </c:pt>
                <c:pt idx="3010" formatCode="0.00E+00">
                  <c:v>-1.4690399999999999E-2</c:v>
                </c:pt>
                <c:pt idx="3011">
                  <c:v>-2.3597699999999999E-2</c:v>
                </c:pt>
                <c:pt idx="3012">
                  <c:v>-1.9176499999999999E-2</c:v>
                </c:pt>
                <c:pt idx="3013">
                  <c:v>-2.6567500000000001E-2</c:v>
                </c:pt>
                <c:pt idx="3014">
                  <c:v>-3.9396300000000004E-3</c:v>
                </c:pt>
                <c:pt idx="3015">
                  <c:v>-8.6097699999999992E-3</c:v>
                </c:pt>
                <c:pt idx="3016">
                  <c:v>-4.3477999999999998E-3</c:v>
                </c:pt>
                <c:pt idx="3017">
                  <c:v>-9.1819799999999993E-3</c:v>
                </c:pt>
                <c:pt idx="3018">
                  <c:v>-2.0179699999999998E-2</c:v>
                </c:pt>
                <c:pt idx="3019">
                  <c:v>-2.04172E-2</c:v>
                </c:pt>
                <c:pt idx="3020">
                  <c:v>-5.4884E-3</c:v>
                </c:pt>
                <c:pt idx="3021">
                  <c:v>-5.3071999999999998E-3</c:v>
                </c:pt>
                <c:pt idx="3022">
                  <c:v>-1.6517599999999999E-3</c:v>
                </c:pt>
                <c:pt idx="3023">
                  <c:v>-3.3576000000000002E-2</c:v>
                </c:pt>
                <c:pt idx="3024">
                  <c:v>-2.1675099999999999E-2</c:v>
                </c:pt>
                <c:pt idx="3025">
                  <c:v>-1.9437800000000002E-2</c:v>
                </c:pt>
                <c:pt idx="3026">
                  <c:v>-9.8743400000000005E-3</c:v>
                </c:pt>
                <c:pt idx="3027">
                  <c:v>5.6552900000000005E-4</c:v>
                </c:pt>
                <c:pt idx="3028">
                  <c:v>-1.6296399999999999E-2</c:v>
                </c:pt>
                <c:pt idx="3029">
                  <c:v>-2.3582499999999999E-2</c:v>
                </c:pt>
                <c:pt idx="3030">
                  <c:v>-2.75946E-2</c:v>
                </c:pt>
                <c:pt idx="3031">
                  <c:v>-1.7719299999999999E-3</c:v>
                </c:pt>
                <c:pt idx="3032">
                  <c:v>-1.0259600000000001E-2</c:v>
                </c:pt>
                <c:pt idx="3033">
                  <c:v>-1.1406899999999999E-2</c:v>
                </c:pt>
                <c:pt idx="3034">
                  <c:v>-1.4046700000000001E-2</c:v>
                </c:pt>
                <c:pt idx="3035">
                  <c:v>-6.9551500000000002E-3</c:v>
                </c:pt>
                <c:pt idx="3036">
                  <c:v>3.9520299999999996E-3</c:v>
                </c:pt>
                <c:pt idx="3037">
                  <c:v>-2.0712899999999999E-2</c:v>
                </c:pt>
                <c:pt idx="3038">
                  <c:v>4.9228700000000002E-3</c:v>
                </c:pt>
                <c:pt idx="3039">
                  <c:v>-1.35403E-2</c:v>
                </c:pt>
                <c:pt idx="3040">
                  <c:v>-2.8620699999999999E-2</c:v>
                </c:pt>
                <c:pt idx="3041" formatCode="0.00E+00">
                  <c:v>-1.6004600000000001E-2</c:v>
                </c:pt>
                <c:pt idx="3042">
                  <c:v>-4.2343099999999999E-4</c:v>
                </c:pt>
                <c:pt idx="3043">
                  <c:v>1.09482E-3</c:v>
                </c:pt>
                <c:pt idx="3044">
                  <c:v>-2.0265600000000002E-3</c:v>
                </c:pt>
                <c:pt idx="3045">
                  <c:v>-1.14851E-2</c:v>
                </c:pt>
                <c:pt idx="3046">
                  <c:v>-1.7865200000000001E-2</c:v>
                </c:pt>
                <c:pt idx="3047">
                  <c:v>-4.6901699999999996E-3</c:v>
                </c:pt>
                <c:pt idx="3048">
                  <c:v>-1.9741999999999999E-2</c:v>
                </c:pt>
                <c:pt idx="3049">
                  <c:v>3.3893600000000001E-3</c:v>
                </c:pt>
                <c:pt idx="3050">
                  <c:v>-1.9393899999999999E-2</c:v>
                </c:pt>
                <c:pt idx="3051">
                  <c:v>5.9738200000000003E-3</c:v>
                </c:pt>
                <c:pt idx="3052">
                  <c:v>5.9127799999999999E-4</c:v>
                </c:pt>
                <c:pt idx="3053">
                  <c:v>-2.2258799999999999E-2</c:v>
                </c:pt>
                <c:pt idx="3054">
                  <c:v>-2.0608900000000001E-3</c:v>
                </c:pt>
                <c:pt idx="3055">
                  <c:v>5.0849900000000002E-3</c:v>
                </c:pt>
                <c:pt idx="3056">
                  <c:v>-5.6877100000000003E-3</c:v>
                </c:pt>
                <c:pt idx="3057">
                  <c:v>-4.6343799999999997E-2</c:v>
                </c:pt>
                <c:pt idx="3058">
                  <c:v>-1.5784300000000001E-2</c:v>
                </c:pt>
                <c:pt idx="3059">
                  <c:v>-7.7180900000000004E-3</c:v>
                </c:pt>
                <c:pt idx="3060">
                  <c:v>-1.0424599999999999E-2</c:v>
                </c:pt>
                <c:pt idx="3061">
                  <c:v>-2.5057800000000002E-2</c:v>
                </c:pt>
                <c:pt idx="3062">
                  <c:v>-1.332E-2</c:v>
                </c:pt>
                <c:pt idx="3063">
                  <c:v>3.9358099999999997E-3</c:v>
                </c:pt>
                <c:pt idx="3064">
                  <c:v>-2.9434200000000001E-2</c:v>
                </c:pt>
                <c:pt idx="3065">
                  <c:v>-3.3696200000000003E-2</c:v>
                </c:pt>
                <c:pt idx="3066">
                  <c:v>-2.6733400000000001E-2</c:v>
                </c:pt>
                <c:pt idx="3067">
                  <c:v>-1.8719699999999999E-2</c:v>
                </c:pt>
                <c:pt idx="3068">
                  <c:v>-2.3072200000000001E-2</c:v>
                </c:pt>
                <c:pt idx="3069">
                  <c:v>-2.2604900000000001E-2</c:v>
                </c:pt>
                <c:pt idx="3070">
                  <c:v>-2.4331100000000001E-2</c:v>
                </c:pt>
                <c:pt idx="3071">
                  <c:v>-2.03238E-2</c:v>
                </c:pt>
                <c:pt idx="3072">
                  <c:v>-5.2709599999999999E-3</c:v>
                </c:pt>
                <c:pt idx="3073">
                  <c:v>-1.3855900000000001E-2</c:v>
                </c:pt>
                <c:pt idx="3074">
                  <c:v>-3.8230899999999998E-2</c:v>
                </c:pt>
                <c:pt idx="3075">
                  <c:v>-2.9546699999999999E-2</c:v>
                </c:pt>
                <c:pt idx="3076">
                  <c:v>-2.1567300000000001E-2</c:v>
                </c:pt>
                <c:pt idx="3077">
                  <c:v>-2.8256400000000001E-2</c:v>
                </c:pt>
                <c:pt idx="3078">
                  <c:v>-1.77555E-2</c:v>
                </c:pt>
                <c:pt idx="3079">
                  <c:v>-2.6802099999999999E-2</c:v>
                </c:pt>
                <c:pt idx="3080">
                  <c:v>-8.7213499999999992E-3</c:v>
                </c:pt>
                <c:pt idx="3081">
                  <c:v>-6.1187699999999999E-3</c:v>
                </c:pt>
                <c:pt idx="3082">
                  <c:v>-1.8763499999999999E-2</c:v>
                </c:pt>
                <c:pt idx="3083">
                  <c:v>-1.7717400000000001E-2</c:v>
                </c:pt>
                <c:pt idx="3084">
                  <c:v>-2.4040200000000001E-2</c:v>
                </c:pt>
                <c:pt idx="3085">
                  <c:v>-3.1113600000000002E-2</c:v>
                </c:pt>
                <c:pt idx="3086">
                  <c:v>-2.91433E-2</c:v>
                </c:pt>
                <c:pt idx="3087">
                  <c:v>-1.1576700000000001E-2</c:v>
                </c:pt>
                <c:pt idx="3088">
                  <c:v>-2.19946E-2</c:v>
                </c:pt>
                <c:pt idx="3089">
                  <c:v>-2.9894799999999999E-2</c:v>
                </c:pt>
                <c:pt idx="3090">
                  <c:v>-2.0170199999999999E-2</c:v>
                </c:pt>
                <c:pt idx="3091">
                  <c:v>-1.1583299999999999E-2</c:v>
                </c:pt>
                <c:pt idx="3092">
                  <c:v>-1.9472099999999999E-2</c:v>
                </c:pt>
                <c:pt idx="3093">
                  <c:v>-2.1503399999999999E-2</c:v>
                </c:pt>
                <c:pt idx="3094">
                  <c:v>-2.33879E-2</c:v>
                </c:pt>
                <c:pt idx="3095">
                  <c:v>-3.3411000000000003E-2</c:v>
                </c:pt>
                <c:pt idx="3096">
                  <c:v>-4.7949800000000001E-2</c:v>
                </c:pt>
                <c:pt idx="3097">
                  <c:v>-2.72045E-2</c:v>
                </c:pt>
                <c:pt idx="3098">
                  <c:v>-1.24016E-2</c:v>
                </c:pt>
                <c:pt idx="3099">
                  <c:v>-2.6941299999999999E-3</c:v>
                </c:pt>
                <c:pt idx="3100">
                  <c:v>-2.7250300000000002E-2</c:v>
                </c:pt>
                <c:pt idx="3101">
                  <c:v>-2.9311199999999999E-2</c:v>
                </c:pt>
                <c:pt idx="3102">
                  <c:v>-1.8678699999999999E-2</c:v>
                </c:pt>
                <c:pt idx="3103">
                  <c:v>-2.68002E-2</c:v>
                </c:pt>
                <c:pt idx="3104">
                  <c:v>-2.7399099999999999E-3</c:v>
                </c:pt>
                <c:pt idx="3105">
                  <c:v>-1.37625E-2</c:v>
                </c:pt>
                <c:pt idx="3106">
                  <c:v>-2.14453E-2</c:v>
                </c:pt>
                <c:pt idx="3107">
                  <c:v>-9.6216200000000009E-3</c:v>
                </c:pt>
                <c:pt idx="3108">
                  <c:v>-1.53732E-2</c:v>
                </c:pt>
                <c:pt idx="3109">
                  <c:v>-2.6145000000000002E-2</c:v>
                </c:pt>
                <c:pt idx="3110">
                  <c:v>-1.29452E-2</c:v>
                </c:pt>
                <c:pt idx="3111">
                  <c:v>-2.4900399999999998E-3</c:v>
                </c:pt>
                <c:pt idx="3112">
                  <c:v>-1.8976199999999999E-2</c:v>
                </c:pt>
                <c:pt idx="3113">
                  <c:v>-2.46439E-2</c:v>
                </c:pt>
                <c:pt idx="3114">
                  <c:v>-1.39046E-2</c:v>
                </c:pt>
                <c:pt idx="3115">
                  <c:v>2.8209699999999999E-3</c:v>
                </c:pt>
                <c:pt idx="3116">
                  <c:v>-1.8816900000000001E-2</c:v>
                </c:pt>
                <c:pt idx="3117">
                  <c:v>-2.03238E-2</c:v>
                </c:pt>
                <c:pt idx="3118">
                  <c:v>-1.56784E-3</c:v>
                </c:pt>
                <c:pt idx="3119">
                  <c:v>-2.00796E-2</c:v>
                </c:pt>
                <c:pt idx="3120">
                  <c:v>-2.4914700000000001E-2</c:v>
                </c:pt>
                <c:pt idx="3121">
                  <c:v>-9.5205299999999993E-3</c:v>
                </c:pt>
                <c:pt idx="3122">
                  <c:v>-6.7386599999999996E-3</c:v>
                </c:pt>
                <c:pt idx="3123">
                  <c:v>-3.37601E-3</c:v>
                </c:pt>
                <c:pt idx="3124">
                  <c:v>-1.9634200000000001E-2</c:v>
                </c:pt>
                <c:pt idx="3125">
                  <c:v>-1.7465600000000001E-2</c:v>
                </c:pt>
                <c:pt idx="3126">
                  <c:v>-3.9012900000000003E-2</c:v>
                </c:pt>
                <c:pt idx="3127">
                  <c:v>-2.8076199999999999E-2</c:v>
                </c:pt>
                <c:pt idx="3128">
                  <c:v>9.2744799999999999E-3</c:v>
                </c:pt>
                <c:pt idx="3129">
                  <c:v>2.1495799999999999E-3</c:v>
                </c:pt>
                <c:pt idx="3130">
                  <c:v>-1.60818E-2</c:v>
                </c:pt>
                <c:pt idx="3131">
                  <c:v>-1.28059E-2</c:v>
                </c:pt>
                <c:pt idx="3132">
                  <c:v>-1.28851E-2</c:v>
                </c:pt>
                <c:pt idx="3133">
                  <c:v>-1.0442699999999999E-2</c:v>
                </c:pt>
                <c:pt idx="3134">
                  <c:v>-1.8608099999999999E-2</c:v>
                </c:pt>
                <c:pt idx="3135">
                  <c:v>1.2206999999999999E-3</c:v>
                </c:pt>
                <c:pt idx="3136">
                  <c:v>-8.03566E-3</c:v>
                </c:pt>
                <c:pt idx="3137">
                  <c:v>-1.0932900000000001E-2</c:v>
                </c:pt>
                <c:pt idx="3138">
                  <c:v>-1.2567500000000001E-2</c:v>
                </c:pt>
                <c:pt idx="3139">
                  <c:v>6.8845699999999996E-3</c:v>
                </c:pt>
                <c:pt idx="3140">
                  <c:v>-1.56975E-2</c:v>
                </c:pt>
                <c:pt idx="3141">
                  <c:v>-2.316E-2</c:v>
                </c:pt>
                <c:pt idx="3142">
                  <c:v>7.7381100000000003E-3</c:v>
                </c:pt>
                <c:pt idx="3143">
                  <c:v>-5.4817199999999998E-3</c:v>
                </c:pt>
                <c:pt idx="3144">
                  <c:v>-1.3875999999999999E-3</c:v>
                </c:pt>
                <c:pt idx="3145">
                  <c:v>-2.83527E-3</c:v>
                </c:pt>
                <c:pt idx="3146">
                  <c:v>-2.8057099999999999E-3</c:v>
                </c:pt>
                <c:pt idx="3147">
                  <c:v>6.83689E-3</c:v>
                </c:pt>
                <c:pt idx="3148">
                  <c:v>-2.04754E-3</c:v>
                </c:pt>
                <c:pt idx="3149">
                  <c:v>-1.2613299999999999E-2</c:v>
                </c:pt>
                <c:pt idx="3150">
                  <c:v>3.34454E-3</c:v>
                </c:pt>
                <c:pt idx="3151">
                  <c:v>-1.2455900000000001E-2</c:v>
                </c:pt>
                <c:pt idx="3152">
                  <c:v>-6.2084200000000003E-4</c:v>
                </c:pt>
                <c:pt idx="3153">
                  <c:v>-8.2597699999999996E-3</c:v>
                </c:pt>
                <c:pt idx="3154">
                  <c:v>-1.46236E-2</c:v>
                </c:pt>
                <c:pt idx="3155">
                  <c:v>1.9264200000000001E-3</c:v>
                </c:pt>
                <c:pt idx="3156" formatCode="0.00E+00">
                  <c:v>-4.4250499999999999E-4</c:v>
                </c:pt>
                <c:pt idx="3157">
                  <c:v>-1.05839E-2</c:v>
                </c:pt>
                <c:pt idx="3158">
                  <c:v>-1.89409E-2</c:v>
                </c:pt>
                <c:pt idx="3159">
                  <c:v>-4.8141499999999997E-3</c:v>
                </c:pt>
                <c:pt idx="3160">
                  <c:v>7.1888000000000004E-3</c:v>
                </c:pt>
                <c:pt idx="3161">
                  <c:v>-1.14985E-2</c:v>
                </c:pt>
                <c:pt idx="3162">
                  <c:v>-3.4193000000000001E-2</c:v>
                </c:pt>
                <c:pt idx="3163">
                  <c:v>-1.29347E-2</c:v>
                </c:pt>
                <c:pt idx="3164">
                  <c:v>6.8407099999999998E-3</c:v>
                </c:pt>
                <c:pt idx="3165">
                  <c:v>-3.0164699999999998E-3</c:v>
                </c:pt>
                <c:pt idx="3166">
                  <c:v>-2.8013199999999999E-2</c:v>
                </c:pt>
                <c:pt idx="3167">
                  <c:v>-7.3614099999999997E-3</c:v>
                </c:pt>
                <c:pt idx="3168">
                  <c:v>-2.13957E-2</c:v>
                </c:pt>
                <c:pt idx="3169">
                  <c:v>-8.4314300000000002E-3</c:v>
                </c:pt>
                <c:pt idx="3170">
                  <c:v>-1.0787E-2</c:v>
                </c:pt>
                <c:pt idx="3171">
                  <c:v>1.1781700000000001E-2</c:v>
                </c:pt>
                <c:pt idx="3172">
                  <c:v>-7.3661799999999999E-3</c:v>
                </c:pt>
                <c:pt idx="3173">
                  <c:v>-2.0915E-2</c:v>
                </c:pt>
                <c:pt idx="3174">
                  <c:v>-1.1673E-3</c:v>
                </c:pt>
                <c:pt idx="3175">
                  <c:v>-2.5834999999999999E-3</c:v>
                </c:pt>
                <c:pt idx="3176">
                  <c:v>1.05696E-2</c:v>
                </c:pt>
                <c:pt idx="3177">
                  <c:v>-1.35307E-2</c:v>
                </c:pt>
                <c:pt idx="3178">
                  <c:v>4.6472500000000003E-3</c:v>
                </c:pt>
                <c:pt idx="3179">
                  <c:v>2.8266900000000002E-3</c:v>
                </c:pt>
                <c:pt idx="3180">
                  <c:v>-5.1774999999999998E-3</c:v>
                </c:pt>
                <c:pt idx="3181">
                  <c:v>1.94359E-3</c:v>
                </c:pt>
                <c:pt idx="3182">
                  <c:v>1.3051E-2</c:v>
                </c:pt>
                <c:pt idx="3183">
                  <c:v>4.4631999999999996E-3</c:v>
                </c:pt>
                <c:pt idx="3184">
                  <c:v>2.0303700000000001E-3</c:v>
                </c:pt>
                <c:pt idx="3185">
                  <c:v>6.5994299999999999E-3</c:v>
                </c:pt>
                <c:pt idx="3186">
                  <c:v>6.1511999999999999E-3</c:v>
                </c:pt>
                <c:pt idx="3187" formatCode="0.00E+00">
                  <c:v>1.089E-2</c:v>
                </c:pt>
                <c:pt idx="3188">
                  <c:v>1.8926599999999998E-2</c:v>
                </c:pt>
                <c:pt idx="3189">
                  <c:v>-9.0370199999999998E-3</c:v>
                </c:pt>
                <c:pt idx="3190" formatCode="0.00E+00">
                  <c:v>-4.9753200000000001E-3</c:v>
                </c:pt>
                <c:pt idx="3191">
                  <c:v>1.03607E-2</c:v>
                </c:pt>
                <c:pt idx="3192">
                  <c:v>4.6606099999999999E-3</c:v>
                </c:pt>
                <c:pt idx="3193">
                  <c:v>2.2649800000000002E-3</c:v>
                </c:pt>
                <c:pt idx="3194">
                  <c:v>-2.6216500000000001E-3</c:v>
                </c:pt>
                <c:pt idx="3195">
                  <c:v>-1.7404599999999999E-2</c:v>
                </c:pt>
                <c:pt idx="3196">
                  <c:v>-3.7117000000000001E-3</c:v>
                </c:pt>
                <c:pt idx="3197">
                  <c:v>6.9713600000000002E-3</c:v>
                </c:pt>
                <c:pt idx="3198">
                  <c:v>6.2894800000000001E-3</c:v>
                </c:pt>
                <c:pt idx="3199">
                  <c:v>3.87287E-3</c:v>
                </c:pt>
                <c:pt idx="3200">
                  <c:v>-4.0264100000000002E-3</c:v>
                </c:pt>
                <c:pt idx="3201">
                  <c:v>-3.1814600000000001E-3</c:v>
                </c:pt>
                <c:pt idx="3202">
                  <c:v>-1.8987699999999999E-3</c:v>
                </c:pt>
                <c:pt idx="3203">
                  <c:v>1.90544E-3</c:v>
                </c:pt>
                <c:pt idx="3204">
                  <c:v>-9.6082700000000004E-3</c:v>
                </c:pt>
                <c:pt idx="3205">
                  <c:v>1.1868500000000001E-2</c:v>
                </c:pt>
                <c:pt idx="3206">
                  <c:v>-6.6165900000000003E-3</c:v>
                </c:pt>
                <c:pt idx="3207">
                  <c:v>-1.6490000000000001E-2</c:v>
                </c:pt>
                <c:pt idx="3208">
                  <c:v>3.31402E-3</c:v>
                </c:pt>
                <c:pt idx="3209">
                  <c:v>1.8918000000000001E-2</c:v>
                </c:pt>
                <c:pt idx="3210">
                  <c:v>8.21209E-3</c:v>
                </c:pt>
                <c:pt idx="3211">
                  <c:v>-7.1430199999999999E-3</c:v>
                </c:pt>
                <c:pt idx="3212">
                  <c:v>1.06564E-2</c:v>
                </c:pt>
                <c:pt idx="3213">
                  <c:v>-1.7480900000000001E-3</c:v>
                </c:pt>
                <c:pt idx="3214">
                  <c:v>-1.5518199999999999E-2</c:v>
                </c:pt>
                <c:pt idx="3215">
                  <c:v>-4.3840399999999996E-3</c:v>
                </c:pt>
                <c:pt idx="3216">
                  <c:v>9.1285700000000008E-3</c:v>
                </c:pt>
                <c:pt idx="3217">
                  <c:v>4.8608799999999997E-3</c:v>
                </c:pt>
                <c:pt idx="3218">
                  <c:v>-9.7017300000000004E-3</c:v>
                </c:pt>
                <c:pt idx="3219">
                  <c:v>-3.6239600000000002E-4</c:v>
                </c:pt>
                <c:pt idx="3220">
                  <c:v>8.6593599999999998E-4</c:v>
                </c:pt>
                <c:pt idx="3221">
                  <c:v>1.02463E-2</c:v>
                </c:pt>
                <c:pt idx="3222">
                  <c:v>2.3832300000000001E-3</c:v>
                </c:pt>
                <c:pt idx="3223">
                  <c:v>7.3594999999999997E-3</c:v>
                </c:pt>
                <c:pt idx="3224">
                  <c:v>4.1513399999999999E-3</c:v>
                </c:pt>
                <c:pt idx="3225">
                  <c:v>6.3333499999999997E-3</c:v>
                </c:pt>
                <c:pt idx="3226">
                  <c:v>1.8344900000000001E-2</c:v>
                </c:pt>
                <c:pt idx="3227">
                  <c:v>1.3588899999999999E-2</c:v>
                </c:pt>
                <c:pt idx="3228">
                  <c:v>3.7431700000000001E-3</c:v>
                </c:pt>
                <c:pt idx="3229">
                  <c:v>-6.6175499999999998E-3</c:v>
                </c:pt>
                <c:pt idx="3230">
                  <c:v>6.62613E-3</c:v>
                </c:pt>
                <c:pt idx="3231">
                  <c:v>2.0999899999999998E-2</c:v>
                </c:pt>
                <c:pt idx="3232">
                  <c:v>4.2676900000000002E-3</c:v>
                </c:pt>
                <c:pt idx="3233">
                  <c:v>-4.0626500000000001E-3</c:v>
                </c:pt>
                <c:pt idx="3234">
                  <c:v>5.36442E-3</c:v>
                </c:pt>
                <c:pt idx="3235">
                  <c:v>2.2697400000000001E-4</c:v>
                </c:pt>
                <c:pt idx="3236">
                  <c:v>2.37083E-3</c:v>
                </c:pt>
                <c:pt idx="3237">
                  <c:v>1.4966E-2</c:v>
                </c:pt>
                <c:pt idx="3238">
                  <c:v>1.8526999999999998E-2</c:v>
                </c:pt>
                <c:pt idx="3239">
                  <c:v>3.6382699999999999E-3</c:v>
                </c:pt>
                <c:pt idx="3240">
                  <c:v>-1.7697299999999999E-2</c:v>
                </c:pt>
                <c:pt idx="3241">
                  <c:v>2.3444199999999998E-2</c:v>
                </c:pt>
                <c:pt idx="3242">
                  <c:v>3.6345500000000003E-2</c:v>
                </c:pt>
                <c:pt idx="3243">
                  <c:v>2.2539099999999999E-2</c:v>
                </c:pt>
                <c:pt idx="3244">
                  <c:v>-1.9235599999999999E-3</c:v>
                </c:pt>
                <c:pt idx="3245">
                  <c:v>6.5927499999999997E-3</c:v>
                </c:pt>
                <c:pt idx="3246">
                  <c:v>2.17772E-2</c:v>
                </c:pt>
                <c:pt idx="3247">
                  <c:v>1.3167399999999999E-2</c:v>
                </c:pt>
                <c:pt idx="3248">
                  <c:v>1.2303400000000001E-2</c:v>
                </c:pt>
                <c:pt idx="3249">
                  <c:v>7.6971100000000001E-3</c:v>
                </c:pt>
                <c:pt idx="3250">
                  <c:v>3.6735499999999998E-3</c:v>
                </c:pt>
                <c:pt idx="3251">
                  <c:v>-1.50585E-3</c:v>
                </c:pt>
                <c:pt idx="3252">
                  <c:v>-1.4110599999999999E-2</c:v>
                </c:pt>
                <c:pt idx="3253">
                  <c:v>9.8409699999999992E-3</c:v>
                </c:pt>
                <c:pt idx="3254">
                  <c:v>2.3096999999999999E-2</c:v>
                </c:pt>
                <c:pt idx="3255">
                  <c:v>2.6712400000000001E-2</c:v>
                </c:pt>
                <c:pt idx="3256">
                  <c:v>-2.5413499999999999E-2</c:v>
                </c:pt>
                <c:pt idx="3257">
                  <c:v>-3.8852700000000001E-3</c:v>
                </c:pt>
                <c:pt idx="3258">
                  <c:v>-1.23816E-2</c:v>
                </c:pt>
                <c:pt idx="3259">
                  <c:v>7.63607E-3</c:v>
                </c:pt>
                <c:pt idx="3260">
                  <c:v>1.9886000000000001E-2</c:v>
                </c:pt>
                <c:pt idx="3261">
                  <c:v>9.6645399999999992E-3</c:v>
                </c:pt>
                <c:pt idx="3262">
                  <c:v>5.4407099999999996E-3</c:v>
                </c:pt>
                <c:pt idx="3263">
                  <c:v>-2.76251E-2</c:v>
                </c:pt>
                <c:pt idx="3264">
                  <c:v>-1.4981299999999999E-2</c:v>
                </c:pt>
                <c:pt idx="3265">
                  <c:v>1.4152500000000001E-3</c:v>
                </c:pt>
                <c:pt idx="3266">
                  <c:v>5.0153699999999999E-3</c:v>
                </c:pt>
                <c:pt idx="3267">
                  <c:v>-6.1483400000000004E-3</c:v>
                </c:pt>
                <c:pt idx="3268">
                  <c:v>-9.7703900000000003E-3</c:v>
                </c:pt>
                <c:pt idx="3269">
                  <c:v>-8.3694500000000005E-3</c:v>
                </c:pt>
                <c:pt idx="3270">
                  <c:v>-4.9600599999999996E-3</c:v>
                </c:pt>
                <c:pt idx="3271">
                  <c:v>-3.6964400000000001E-3</c:v>
                </c:pt>
                <c:pt idx="3272">
                  <c:v>-1.0757399999999999E-3</c:v>
                </c:pt>
                <c:pt idx="3273">
                  <c:v>5.9814500000000001E-3</c:v>
                </c:pt>
                <c:pt idx="3274">
                  <c:v>2.1251699999999998E-2</c:v>
                </c:pt>
                <c:pt idx="3275">
                  <c:v>7.5883900000000004E-3</c:v>
                </c:pt>
                <c:pt idx="3276">
                  <c:v>-5.2080199999999998E-3</c:v>
                </c:pt>
                <c:pt idx="3277">
                  <c:v>1.16653E-2</c:v>
                </c:pt>
                <c:pt idx="3278">
                  <c:v>3.2774900000000003E-2</c:v>
                </c:pt>
                <c:pt idx="3279">
                  <c:v>5.6893300000000001E-2</c:v>
                </c:pt>
                <c:pt idx="3280">
                  <c:v>-6.0176800000000003E-4</c:v>
                </c:pt>
                <c:pt idx="3281">
                  <c:v>2.4095499999999999E-2</c:v>
                </c:pt>
                <c:pt idx="3282">
                  <c:v>4.4849399999999998E-2</c:v>
                </c:pt>
                <c:pt idx="3283">
                  <c:v>4.2226800000000002E-2</c:v>
                </c:pt>
                <c:pt idx="3284">
                  <c:v>3.4110099999999997E-2</c:v>
                </c:pt>
                <c:pt idx="3285">
                  <c:v>4.7724700000000002E-2</c:v>
                </c:pt>
                <c:pt idx="3286">
                  <c:v>4.4179000000000003E-2</c:v>
                </c:pt>
                <c:pt idx="3287">
                  <c:v>2.61698E-2</c:v>
                </c:pt>
                <c:pt idx="3288">
                  <c:v>2.08244E-2</c:v>
                </c:pt>
                <c:pt idx="3289">
                  <c:v>4.02555E-2</c:v>
                </c:pt>
                <c:pt idx="3290">
                  <c:v>2.8368000000000001E-2</c:v>
                </c:pt>
                <c:pt idx="3291">
                  <c:v>3.2216099999999998E-2</c:v>
                </c:pt>
                <c:pt idx="3292">
                  <c:v>2.5740599999999999E-2</c:v>
                </c:pt>
                <c:pt idx="3293">
                  <c:v>1.64709E-2</c:v>
                </c:pt>
                <c:pt idx="3294">
                  <c:v>1.40381E-2</c:v>
                </c:pt>
                <c:pt idx="3295">
                  <c:v>6.4582800000000003E-3</c:v>
                </c:pt>
                <c:pt idx="3296">
                  <c:v>7.1449299999999999E-3</c:v>
                </c:pt>
                <c:pt idx="3297">
                  <c:v>1.24826E-2</c:v>
                </c:pt>
                <c:pt idx="3298">
                  <c:v>1.88141E-2</c:v>
                </c:pt>
                <c:pt idx="3299">
                  <c:v>3.7951499999999999E-2</c:v>
                </c:pt>
                <c:pt idx="3300">
                  <c:v>1.8924699999999999E-2</c:v>
                </c:pt>
                <c:pt idx="3301">
                  <c:v>1.30539E-2</c:v>
                </c:pt>
                <c:pt idx="3302">
                  <c:v>3.1817400000000003E-2</c:v>
                </c:pt>
                <c:pt idx="3303">
                  <c:v>4.5723E-2</c:v>
                </c:pt>
                <c:pt idx="3304">
                  <c:v>3.5145799999999998E-2</c:v>
                </c:pt>
                <c:pt idx="3305">
                  <c:v>1.5511499999999999E-2</c:v>
                </c:pt>
                <c:pt idx="3306">
                  <c:v>2.6532199999999999E-2</c:v>
                </c:pt>
                <c:pt idx="3307">
                  <c:v>1.8708200000000001E-2</c:v>
                </c:pt>
                <c:pt idx="3308">
                  <c:v>2.92854E-2</c:v>
                </c:pt>
                <c:pt idx="3309">
                  <c:v>3.8638100000000002E-2</c:v>
                </c:pt>
                <c:pt idx="3310">
                  <c:v>5.7005899999999998E-2</c:v>
                </c:pt>
                <c:pt idx="3311">
                  <c:v>4.6224599999999998E-2</c:v>
                </c:pt>
                <c:pt idx="3312">
                  <c:v>3.2568E-2</c:v>
                </c:pt>
                <c:pt idx="3313">
                  <c:v>2.4667700000000001E-2</c:v>
                </c:pt>
                <c:pt idx="3314" formatCode="0.00E+00">
                  <c:v>2.7348500000000001E-2</c:v>
                </c:pt>
                <c:pt idx="3315">
                  <c:v>3.9261799999999999E-2</c:v>
                </c:pt>
                <c:pt idx="3316">
                  <c:v>2.8355600000000002E-2</c:v>
                </c:pt>
                <c:pt idx="3317">
                  <c:v>2.5574699999999999E-2</c:v>
                </c:pt>
                <c:pt idx="3318">
                  <c:v>8.4447900000000006E-3</c:v>
                </c:pt>
                <c:pt idx="3319">
                  <c:v>1.65939E-3</c:v>
                </c:pt>
                <c:pt idx="3320">
                  <c:v>4.4844599999999998E-2</c:v>
                </c:pt>
                <c:pt idx="3321" formatCode="0.00E+00">
                  <c:v>2.90995E-2</c:v>
                </c:pt>
                <c:pt idx="3322" formatCode="0.00E+00">
                  <c:v>1.8679600000000001E-2</c:v>
                </c:pt>
                <c:pt idx="3323">
                  <c:v>3.2900800000000001E-2</c:v>
                </c:pt>
                <c:pt idx="3324">
                  <c:v>6.2322599999999999E-3</c:v>
                </c:pt>
                <c:pt idx="3325">
                  <c:v>1.7423600000000001E-3</c:v>
                </c:pt>
                <c:pt idx="3326">
                  <c:v>2.13146E-3</c:v>
                </c:pt>
                <c:pt idx="3327">
                  <c:v>4.6592700000000001E-2</c:v>
                </c:pt>
                <c:pt idx="3328">
                  <c:v>1.9781099999999999E-2</c:v>
                </c:pt>
                <c:pt idx="3329">
                  <c:v>2.5072100000000002E-3</c:v>
                </c:pt>
                <c:pt idx="3330">
                  <c:v>1.8052100000000001E-2</c:v>
                </c:pt>
                <c:pt idx="3331">
                  <c:v>2.8145799999999999E-2</c:v>
                </c:pt>
                <c:pt idx="3332">
                  <c:v>2.9697399999999998E-3</c:v>
                </c:pt>
                <c:pt idx="3333">
                  <c:v>-2.7675600000000001E-3</c:v>
                </c:pt>
                <c:pt idx="3334">
                  <c:v>1.5652699999999999E-2</c:v>
                </c:pt>
                <c:pt idx="3335">
                  <c:v>4.5643799999999998E-2</c:v>
                </c:pt>
                <c:pt idx="3336">
                  <c:v>5.4569199999999997E-3</c:v>
                </c:pt>
                <c:pt idx="3337">
                  <c:v>1.53437E-2</c:v>
                </c:pt>
                <c:pt idx="3338">
                  <c:v>2.2946399999999999E-2</c:v>
                </c:pt>
                <c:pt idx="3339">
                  <c:v>1.7314900000000001E-2</c:v>
                </c:pt>
                <c:pt idx="3340">
                  <c:v>1.88837E-2</c:v>
                </c:pt>
                <c:pt idx="3341">
                  <c:v>6.0482000000000001E-3</c:v>
                </c:pt>
                <c:pt idx="3342">
                  <c:v>2.89459E-2</c:v>
                </c:pt>
                <c:pt idx="3343">
                  <c:v>2.9089E-2</c:v>
                </c:pt>
                <c:pt idx="3344">
                  <c:v>2.4271000000000001E-2</c:v>
                </c:pt>
                <c:pt idx="3345">
                  <c:v>2.9276799999999999E-2</c:v>
                </c:pt>
                <c:pt idx="3346">
                  <c:v>2.16007E-2</c:v>
                </c:pt>
                <c:pt idx="3347">
                  <c:v>1.6874299999999998E-2</c:v>
                </c:pt>
                <c:pt idx="3348">
                  <c:v>2.6812599999999999E-2</c:v>
                </c:pt>
                <c:pt idx="3349">
                  <c:v>2.9930100000000001E-2</c:v>
                </c:pt>
                <c:pt idx="3350">
                  <c:v>1.2890799999999999E-2</c:v>
                </c:pt>
                <c:pt idx="3351">
                  <c:v>1.58272E-2</c:v>
                </c:pt>
                <c:pt idx="3352">
                  <c:v>1.6859099999999998E-2</c:v>
                </c:pt>
                <c:pt idx="3353">
                  <c:v>4.3964399999999999E-4</c:v>
                </c:pt>
                <c:pt idx="3354">
                  <c:v>2.5286699999999999E-2</c:v>
                </c:pt>
                <c:pt idx="3355">
                  <c:v>7.9011900000000006E-3</c:v>
                </c:pt>
                <c:pt idx="3356">
                  <c:v>3.13873E-2</c:v>
                </c:pt>
                <c:pt idx="3357">
                  <c:v>1.24779E-2</c:v>
                </c:pt>
                <c:pt idx="3358">
                  <c:v>-5.3749100000000001E-3</c:v>
                </c:pt>
                <c:pt idx="3359">
                  <c:v>-5.52273E-3</c:v>
                </c:pt>
                <c:pt idx="3360">
                  <c:v>3.74641E-2</c:v>
                </c:pt>
                <c:pt idx="3361">
                  <c:v>2.7732799999999998E-2</c:v>
                </c:pt>
                <c:pt idx="3362">
                  <c:v>3.3854500000000003E-2</c:v>
                </c:pt>
                <c:pt idx="3363">
                  <c:v>2.22282E-2</c:v>
                </c:pt>
                <c:pt idx="3364">
                  <c:v>2.0538299999999999E-2</c:v>
                </c:pt>
                <c:pt idx="3365">
                  <c:v>4.0549300000000003E-2</c:v>
                </c:pt>
                <c:pt idx="3366">
                  <c:v>1.8731100000000001E-2</c:v>
                </c:pt>
                <c:pt idx="3367">
                  <c:v>2.4422599999999999E-2</c:v>
                </c:pt>
                <c:pt idx="3368">
                  <c:v>1.6627300000000001E-2</c:v>
                </c:pt>
                <c:pt idx="3369">
                  <c:v>3.02429E-2</c:v>
                </c:pt>
                <c:pt idx="3370">
                  <c:v>1.24741E-2</c:v>
                </c:pt>
                <c:pt idx="3371">
                  <c:v>2.0045299999999999E-2</c:v>
                </c:pt>
                <c:pt idx="3372">
                  <c:v>2.7177799999999998E-2</c:v>
                </c:pt>
                <c:pt idx="3373">
                  <c:v>2.86083E-2</c:v>
                </c:pt>
                <c:pt idx="3374">
                  <c:v>7.9593700000000003E-3</c:v>
                </c:pt>
                <c:pt idx="3375">
                  <c:v>7.2269400000000003E-3</c:v>
                </c:pt>
                <c:pt idx="3376">
                  <c:v>2.00415E-2</c:v>
                </c:pt>
                <c:pt idx="3377">
                  <c:v>9.8123599999999991E-3</c:v>
                </c:pt>
                <c:pt idx="3378">
                  <c:v>1.8305800000000001E-2</c:v>
                </c:pt>
                <c:pt idx="3379">
                  <c:v>1.0860399999999999E-2</c:v>
                </c:pt>
                <c:pt idx="3380">
                  <c:v>9.6416499999999999E-3</c:v>
                </c:pt>
                <c:pt idx="3381">
                  <c:v>-2.5463100000000001E-4</c:v>
                </c:pt>
                <c:pt idx="3382">
                  <c:v>-6.8216300000000004E-3</c:v>
                </c:pt>
                <c:pt idx="3383">
                  <c:v>1.6844700000000001E-2</c:v>
                </c:pt>
                <c:pt idx="3384">
                  <c:v>1.5673599999999999E-2</c:v>
                </c:pt>
                <c:pt idx="3385">
                  <c:v>-2.00129E-2</c:v>
                </c:pt>
                <c:pt idx="3386">
                  <c:v>1.8844599999999999E-3</c:v>
                </c:pt>
                <c:pt idx="3387">
                  <c:v>-1.0763200000000001E-2</c:v>
                </c:pt>
                <c:pt idx="3388">
                  <c:v>-3.0813199999999998E-3</c:v>
                </c:pt>
                <c:pt idx="3389">
                  <c:v>-1.48773E-3</c:v>
                </c:pt>
                <c:pt idx="3390">
                  <c:v>-2.9535299999999998E-3</c:v>
                </c:pt>
                <c:pt idx="3391">
                  <c:v>-1.6902E-2</c:v>
                </c:pt>
                <c:pt idx="3392">
                  <c:v>1.16282E-2</c:v>
                </c:pt>
                <c:pt idx="3393">
                  <c:v>-9.2363399999999991E-3</c:v>
                </c:pt>
                <c:pt idx="3394">
                  <c:v>8.21209E-3</c:v>
                </c:pt>
                <c:pt idx="3395">
                  <c:v>-5.90363E-2</c:v>
                </c:pt>
                <c:pt idx="3396">
                  <c:v>-3.4467699999999997E-2</c:v>
                </c:pt>
                <c:pt idx="3397">
                  <c:v>-1.35336E-2</c:v>
                </c:pt>
                <c:pt idx="3398">
                  <c:v>4.2648299999999998E-3</c:v>
                </c:pt>
                <c:pt idx="3399">
                  <c:v>3.2873199999999998E-3</c:v>
                </c:pt>
                <c:pt idx="3400">
                  <c:v>9.6502299999999992E-3</c:v>
                </c:pt>
                <c:pt idx="3401">
                  <c:v>1.3819700000000001E-2</c:v>
                </c:pt>
                <c:pt idx="3402">
                  <c:v>-2.3508999999999999E-2</c:v>
                </c:pt>
                <c:pt idx="3403">
                  <c:v>3.3669499999999998E-2</c:v>
                </c:pt>
                <c:pt idx="3404">
                  <c:v>-2.6311899999999998E-3</c:v>
                </c:pt>
                <c:pt idx="3405">
                  <c:v>2.6691400000000001E-2</c:v>
                </c:pt>
                <c:pt idx="3406">
                  <c:v>-8.0652199999999997E-3</c:v>
                </c:pt>
                <c:pt idx="3407">
                  <c:v>1.07212E-2</c:v>
                </c:pt>
                <c:pt idx="3408">
                  <c:v>-8.4772100000000006E-3</c:v>
                </c:pt>
                <c:pt idx="3409">
                  <c:v>2.3841899999999999E-2</c:v>
                </c:pt>
                <c:pt idx="3410">
                  <c:v>4.2386100000000003E-2</c:v>
                </c:pt>
                <c:pt idx="3411">
                  <c:v>4.7655099999999999E-2</c:v>
                </c:pt>
                <c:pt idx="3412">
                  <c:v>3.4229299999999997E-2</c:v>
                </c:pt>
                <c:pt idx="3413">
                  <c:v>2.2063300000000001E-2</c:v>
                </c:pt>
                <c:pt idx="3414">
                  <c:v>5.8657599999999997E-2</c:v>
                </c:pt>
                <c:pt idx="3415">
                  <c:v>5.0471299999999997E-2</c:v>
                </c:pt>
                <c:pt idx="3416">
                  <c:v>4.6843500000000003E-2</c:v>
                </c:pt>
                <c:pt idx="3417">
                  <c:v>3.7454599999999998E-2</c:v>
                </c:pt>
                <c:pt idx="3418">
                  <c:v>5.3240799999999998E-2</c:v>
                </c:pt>
                <c:pt idx="3419">
                  <c:v>8.7795300000000007E-3</c:v>
                </c:pt>
                <c:pt idx="3420">
                  <c:v>1.8664400000000001E-2</c:v>
                </c:pt>
                <c:pt idx="3421">
                  <c:v>1.82171E-2</c:v>
                </c:pt>
                <c:pt idx="3422">
                  <c:v>3.2615699999999997E-2</c:v>
                </c:pt>
                <c:pt idx="3423">
                  <c:v>3.3960299999999999E-2</c:v>
                </c:pt>
                <c:pt idx="3424">
                  <c:v>5.8650999999999998E-3</c:v>
                </c:pt>
                <c:pt idx="3425">
                  <c:v>8.9549999999999994E-3</c:v>
                </c:pt>
                <c:pt idx="3426">
                  <c:v>-2.4385499999999998E-3</c:v>
                </c:pt>
                <c:pt idx="3427">
                  <c:v>2.3116100000000001E-2</c:v>
                </c:pt>
                <c:pt idx="3428">
                  <c:v>3.4542100000000001E-3</c:v>
                </c:pt>
                <c:pt idx="3429">
                  <c:v>1.0326399999999999E-2</c:v>
                </c:pt>
                <c:pt idx="3430">
                  <c:v>2.4253799999999999E-2</c:v>
                </c:pt>
                <c:pt idx="3431">
                  <c:v>6.6480599999999999E-3</c:v>
                </c:pt>
                <c:pt idx="3432">
                  <c:v>1.2069699999999999E-2</c:v>
                </c:pt>
                <c:pt idx="3433">
                  <c:v>-1.9681000000000001E-2</c:v>
                </c:pt>
                <c:pt idx="3434">
                  <c:v>1.5830999999999999E-4</c:v>
                </c:pt>
                <c:pt idx="3435">
                  <c:v>1.88837E-2</c:v>
                </c:pt>
                <c:pt idx="3436">
                  <c:v>3.4780499999999999E-2</c:v>
                </c:pt>
                <c:pt idx="3437">
                  <c:v>1.18294E-2</c:v>
                </c:pt>
                <c:pt idx="3438">
                  <c:v>9.4127700000000009E-3</c:v>
                </c:pt>
                <c:pt idx="3439">
                  <c:v>-2.9430400000000001E-3</c:v>
                </c:pt>
                <c:pt idx="3440">
                  <c:v>-1.8181800000000001E-2</c:v>
                </c:pt>
                <c:pt idx="3441">
                  <c:v>2.1526300000000002E-2</c:v>
                </c:pt>
                <c:pt idx="3442">
                  <c:v>1.57547E-2</c:v>
                </c:pt>
                <c:pt idx="3443">
                  <c:v>-6.5622299999999996E-3</c:v>
                </c:pt>
                <c:pt idx="3444">
                  <c:v>1.9298599999999999E-2</c:v>
                </c:pt>
                <c:pt idx="3445">
                  <c:v>4.1949300000000002E-2</c:v>
                </c:pt>
                <c:pt idx="3446">
                  <c:v>3.5400399999999999E-3</c:v>
                </c:pt>
                <c:pt idx="3447">
                  <c:v>-7.1649599999999997E-3</c:v>
                </c:pt>
                <c:pt idx="3448">
                  <c:v>2.04639E-2</c:v>
                </c:pt>
                <c:pt idx="3449">
                  <c:v>1.70364E-2</c:v>
                </c:pt>
                <c:pt idx="3450">
                  <c:v>-4.5814499999999999E-3</c:v>
                </c:pt>
                <c:pt idx="3451">
                  <c:v>-8.2960099999999995E-3</c:v>
                </c:pt>
                <c:pt idx="3452">
                  <c:v>2.2182500000000001E-2</c:v>
                </c:pt>
                <c:pt idx="3453">
                  <c:v>9.2029599999999996E-3</c:v>
                </c:pt>
                <c:pt idx="3454">
                  <c:v>6.5965700000000004E-3</c:v>
                </c:pt>
                <c:pt idx="3455">
                  <c:v>6.7577399999999999E-3</c:v>
                </c:pt>
                <c:pt idx="3456">
                  <c:v>9.2983200000000001E-4</c:v>
                </c:pt>
                <c:pt idx="3457">
                  <c:v>1.3822600000000001E-2</c:v>
                </c:pt>
                <c:pt idx="3458">
                  <c:v>-9.7980500000000009E-3</c:v>
                </c:pt>
                <c:pt idx="3459">
                  <c:v>4.5900300000000002E-3</c:v>
                </c:pt>
                <c:pt idx="3460">
                  <c:v>1.11351E-2</c:v>
                </c:pt>
                <c:pt idx="3461">
                  <c:v>1.10359E-2</c:v>
                </c:pt>
                <c:pt idx="3462">
                  <c:v>-3.58772E-3</c:v>
                </c:pt>
                <c:pt idx="3463">
                  <c:v>1.1654899999999999E-2</c:v>
                </c:pt>
                <c:pt idx="3464">
                  <c:v>-2.45094E-3</c:v>
                </c:pt>
                <c:pt idx="3465">
                  <c:v>-1.88255E-3</c:v>
                </c:pt>
                <c:pt idx="3466">
                  <c:v>2.20232E-2</c:v>
                </c:pt>
                <c:pt idx="3467">
                  <c:v>-4.5681000000000003E-3</c:v>
                </c:pt>
                <c:pt idx="3468">
                  <c:v>-2.6035300000000002E-3</c:v>
                </c:pt>
                <c:pt idx="3469">
                  <c:v>-9.2506399999999992E-3</c:v>
                </c:pt>
                <c:pt idx="3470">
                  <c:v>4.3420799999999999E-3</c:v>
                </c:pt>
                <c:pt idx="3471">
                  <c:v>-3.4627899999999999E-3</c:v>
                </c:pt>
                <c:pt idx="3472">
                  <c:v>-2.5177000000000001E-4</c:v>
                </c:pt>
                <c:pt idx="3473">
                  <c:v>-1.05162E-2</c:v>
                </c:pt>
                <c:pt idx="3474">
                  <c:v>-4.5585599999999997E-3</c:v>
                </c:pt>
                <c:pt idx="3475">
                  <c:v>9.6826599999999992E-3</c:v>
                </c:pt>
                <c:pt idx="3476">
                  <c:v>-1.14365E-2</c:v>
                </c:pt>
                <c:pt idx="3477">
                  <c:v>-5.0306300000000003E-3</c:v>
                </c:pt>
                <c:pt idx="3478">
                  <c:v>-1.0252E-3</c:v>
                </c:pt>
                <c:pt idx="3479">
                  <c:v>-2.5736800000000001E-2</c:v>
                </c:pt>
                <c:pt idx="3480">
                  <c:v>-2.97737E-3</c:v>
                </c:pt>
                <c:pt idx="3481">
                  <c:v>4.6949399999999999E-3</c:v>
                </c:pt>
                <c:pt idx="3482">
                  <c:v>-3.0755999999999999E-3</c:v>
                </c:pt>
                <c:pt idx="3483">
                  <c:v>-1.17359E-2</c:v>
                </c:pt>
                <c:pt idx="3484">
                  <c:v>-9.8171200000000004E-3</c:v>
                </c:pt>
                <c:pt idx="3485">
                  <c:v>2.1648399999999999E-3</c:v>
                </c:pt>
                <c:pt idx="3486">
                  <c:v>-7.0648200000000003E-3</c:v>
                </c:pt>
                <c:pt idx="3487">
                  <c:v>2.6979399999999998E-3</c:v>
                </c:pt>
                <c:pt idx="3488">
                  <c:v>-1.56031E-2</c:v>
                </c:pt>
                <c:pt idx="3489">
                  <c:v>-9.1695800000000001E-3</c:v>
                </c:pt>
                <c:pt idx="3490">
                  <c:v>-1.11275E-2</c:v>
                </c:pt>
                <c:pt idx="3491">
                  <c:v>-1.5714599999999999E-2</c:v>
                </c:pt>
                <c:pt idx="3492" formatCode="0.00E+00">
                  <c:v>8.5830700000000005E-5</c:v>
                </c:pt>
                <c:pt idx="3493">
                  <c:v>9.9659000000000011E-4</c:v>
                </c:pt>
                <c:pt idx="3494">
                  <c:v>-9.1218900000000006E-3</c:v>
                </c:pt>
                <c:pt idx="3495">
                  <c:v>-3.3473999999999999E-3</c:v>
                </c:pt>
                <c:pt idx="3496">
                  <c:v>1.27192E-2</c:v>
                </c:pt>
                <c:pt idx="3497">
                  <c:v>-2.3406E-2</c:v>
                </c:pt>
                <c:pt idx="3498">
                  <c:v>1.15385E-2</c:v>
                </c:pt>
                <c:pt idx="3499">
                  <c:v>2.1238300000000002E-2</c:v>
                </c:pt>
                <c:pt idx="3500">
                  <c:v>2.2103299999999999E-2</c:v>
                </c:pt>
                <c:pt idx="3501">
                  <c:v>-2.1225000000000001E-2</c:v>
                </c:pt>
                <c:pt idx="3502">
                  <c:v>-7.9851200000000001E-3</c:v>
                </c:pt>
                <c:pt idx="3503">
                  <c:v>2.8562499999999998E-3</c:v>
                </c:pt>
                <c:pt idx="3504">
                  <c:v>1.34859E-2</c:v>
                </c:pt>
                <c:pt idx="3505">
                  <c:v>-1.1072199999999999E-3</c:v>
                </c:pt>
                <c:pt idx="3506">
                  <c:v>8.5983299999999995E-3</c:v>
                </c:pt>
                <c:pt idx="3507">
                  <c:v>-2.6939399999999999E-2</c:v>
                </c:pt>
                <c:pt idx="3508">
                  <c:v>-1.2227099999999999E-2</c:v>
                </c:pt>
                <c:pt idx="3509">
                  <c:v>-2.6230799999999999E-2</c:v>
                </c:pt>
                <c:pt idx="3510">
                  <c:v>-1.7118499999999998E-2</c:v>
                </c:pt>
                <c:pt idx="3511">
                  <c:v>-4.0006599999999996E-3</c:v>
                </c:pt>
                <c:pt idx="3512">
                  <c:v>-1.3732899999999999E-2</c:v>
                </c:pt>
                <c:pt idx="3513">
                  <c:v>-2.4896600000000001E-2</c:v>
                </c:pt>
                <c:pt idx="3514">
                  <c:v>-2.30274E-2</c:v>
                </c:pt>
                <c:pt idx="3515">
                  <c:v>-1.48211E-2</c:v>
                </c:pt>
                <c:pt idx="3516">
                  <c:v>-1.30043E-2</c:v>
                </c:pt>
                <c:pt idx="3517">
                  <c:v>-1.21469E-2</c:v>
                </c:pt>
                <c:pt idx="3518">
                  <c:v>-1.59101E-2</c:v>
                </c:pt>
                <c:pt idx="3519">
                  <c:v>-3.0304000000000001E-2</c:v>
                </c:pt>
                <c:pt idx="3520">
                  <c:v>-2.3780800000000001E-2</c:v>
                </c:pt>
                <c:pt idx="3521">
                  <c:v>5.55325E-3</c:v>
                </c:pt>
                <c:pt idx="3522">
                  <c:v>-7.4005100000000003E-4</c:v>
                </c:pt>
                <c:pt idx="3523">
                  <c:v>2.4938600000000001E-3</c:v>
                </c:pt>
                <c:pt idx="3524">
                  <c:v>1.93596E-3</c:v>
                </c:pt>
                <c:pt idx="3525">
                  <c:v>1.78251E-2</c:v>
                </c:pt>
                <c:pt idx="3526">
                  <c:v>-1.4600800000000001E-2</c:v>
                </c:pt>
                <c:pt idx="3527">
                  <c:v>8.0518699999999992E-3</c:v>
                </c:pt>
                <c:pt idx="3528" formatCode="0.00E+00">
                  <c:v>-2.8610199999999999E-6</c:v>
                </c:pt>
                <c:pt idx="3529">
                  <c:v>1.81007E-3</c:v>
                </c:pt>
                <c:pt idx="3530">
                  <c:v>-1.15452E-2</c:v>
                </c:pt>
                <c:pt idx="3531">
                  <c:v>-5.3539299999999998E-3</c:v>
                </c:pt>
                <c:pt idx="3532">
                  <c:v>1.9035300000000002E-2</c:v>
                </c:pt>
                <c:pt idx="3533">
                  <c:v>5.6190500000000004E-3</c:v>
                </c:pt>
                <c:pt idx="3534">
                  <c:v>-1.6524299999999999E-2</c:v>
                </c:pt>
                <c:pt idx="3535">
                  <c:v>4.3134699999999998E-3</c:v>
                </c:pt>
                <c:pt idx="3536" formatCode="0.00E+00">
                  <c:v>6.0339E-3</c:v>
                </c:pt>
                <c:pt idx="3537">
                  <c:v>-1.6560600000000002E-2</c:v>
                </c:pt>
                <c:pt idx="3538">
                  <c:v>-6.7691799999999996E-3</c:v>
                </c:pt>
                <c:pt idx="3539">
                  <c:v>-2.5265699999999999E-2</c:v>
                </c:pt>
                <c:pt idx="3540">
                  <c:v>-1.8748299999999999E-2</c:v>
                </c:pt>
                <c:pt idx="3541">
                  <c:v>-4.64249E-3</c:v>
                </c:pt>
                <c:pt idx="3542">
                  <c:v>2.6683800000000001E-3</c:v>
                </c:pt>
                <c:pt idx="3543">
                  <c:v>-2.2232999999999999E-2</c:v>
                </c:pt>
                <c:pt idx="3544">
                  <c:v>1.5644100000000001E-2</c:v>
                </c:pt>
                <c:pt idx="3545">
                  <c:v>-1.51033E-2</c:v>
                </c:pt>
                <c:pt idx="3546">
                  <c:v>-1.8713E-2</c:v>
                </c:pt>
                <c:pt idx="3547">
                  <c:v>-2.57683E-3</c:v>
                </c:pt>
                <c:pt idx="3548">
                  <c:v>8.2559599999999997E-3</c:v>
                </c:pt>
                <c:pt idx="3549">
                  <c:v>1.6575800000000002E-2</c:v>
                </c:pt>
                <c:pt idx="3550">
                  <c:v>-2.2539099999999999E-2</c:v>
                </c:pt>
                <c:pt idx="3551">
                  <c:v>-9.5357900000000006E-3</c:v>
                </c:pt>
                <c:pt idx="3552">
                  <c:v>-1.5668899999999999E-2</c:v>
                </c:pt>
                <c:pt idx="3553">
                  <c:v>1.36957E-2</c:v>
                </c:pt>
                <c:pt idx="3554">
                  <c:v>-1.6572E-2</c:v>
                </c:pt>
                <c:pt idx="3555">
                  <c:v>-7.9050100000000005E-3</c:v>
                </c:pt>
                <c:pt idx="3556">
                  <c:v>-1.84155E-3</c:v>
                </c:pt>
                <c:pt idx="3557">
                  <c:v>-1.0600099999999999E-2</c:v>
                </c:pt>
                <c:pt idx="3558">
                  <c:v>-4.1412400000000002E-2</c:v>
                </c:pt>
                <c:pt idx="3559">
                  <c:v>-2.1034199999999999E-2</c:v>
                </c:pt>
                <c:pt idx="3560" formatCode="0.00E+00">
                  <c:v>-4.8637400000000003E-5</c:v>
                </c:pt>
                <c:pt idx="3561">
                  <c:v>-8.9845700000000008E-3</c:v>
                </c:pt>
                <c:pt idx="3562">
                  <c:v>-1.8073100000000002E-2</c:v>
                </c:pt>
                <c:pt idx="3563">
                  <c:v>-1.76277E-2</c:v>
                </c:pt>
                <c:pt idx="3564">
                  <c:v>-4.5733500000000003E-2</c:v>
                </c:pt>
                <c:pt idx="3565">
                  <c:v>-1.78976E-2</c:v>
                </c:pt>
                <c:pt idx="3566">
                  <c:v>-6.8721800000000003E-3</c:v>
                </c:pt>
                <c:pt idx="3567">
                  <c:v>-8.9950599999999992E-3</c:v>
                </c:pt>
                <c:pt idx="3568">
                  <c:v>-2.7921700000000001E-2</c:v>
                </c:pt>
                <c:pt idx="3569">
                  <c:v>-7.6904299999999998E-3</c:v>
                </c:pt>
                <c:pt idx="3570">
                  <c:v>-2.9706E-2</c:v>
                </c:pt>
                <c:pt idx="3571">
                  <c:v>-2.1506299999999999E-2</c:v>
                </c:pt>
                <c:pt idx="3572">
                  <c:v>1.2855500000000001E-3</c:v>
                </c:pt>
                <c:pt idx="3573">
                  <c:v>-1.0424599999999999E-2</c:v>
                </c:pt>
                <c:pt idx="3574">
                  <c:v>-1.43518E-2</c:v>
                </c:pt>
                <c:pt idx="3575">
                  <c:v>-3.1284300000000001E-2</c:v>
                </c:pt>
                <c:pt idx="3576">
                  <c:v>-6.5250400000000002E-3</c:v>
                </c:pt>
                <c:pt idx="3577">
                  <c:v>1.9716299999999999E-2</c:v>
                </c:pt>
                <c:pt idx="3578">
                  <c:v>8.7709399999999996E-3</c:v>
                </c:pt>
                <c:pt idx="3579">
                  <c:v>-1.6142799999999999E-2</c:v>
                </c:pt>
                <c:pt idx="3580">
                  <c:v>-1.86138E-2</c:v>
                </c:pt>
                <c:pt idx="3581">
                  <c:v>-2.24876E-2</c:v>
                </c:pt>
                <c:pt idx="3582">
                  <c:v>2.79999E-3</c:v>
                </c:pt>
                <c:pt idx="3583">
                  <c:v>7.6627700000000002E-3</c:v>
                </c:pt>
                <c:pt idx="3584">
                  <c:v>-1.14317E-2</c:v>
                </c:pt>
                <c:pt idx="3585">
                  <c:v>9.4795199999999995E-4</c:v>
                </c:pt>
                <c:pt idx="3586">
                  <c:v>-1.8552800000000001E-2</c:v>
                </c:pt>
                <c:pt idx="3587">
                  <c:v>-2.9373200000000002E-3</c:v>
                </c:pt>
                <c:pt idx="3588">
                  <c:v>-1.6824700000000001E-2</c:v>
                </c:pt>
                <c:pt idx="3589">
                  <c:v>4.82082E-3</c:v>
                </c:pt>
                <c:pt idx="3590">
                  <c:v>7.0142700000000004E-3</c:v>
                </c:pt>
                <c:pt idx="3591">
                  <c:v>-1.5964499999999999E-3</c:v>
                </c:pt>
                <c:pt idx="3592">
                  <c:v>-2.5207500000000001E-2</c:v>
                </c:pt>
                <c:pt idx="3593">
                  <c:v>7.97081E-3</c:v>
                </c:pt>
                <c:pt idx="3594">
                  <c:v>7.10869E-3</c:v>
                </c:pt>
                <c:pt idx="3595">
                  <c:v>-2.2701300000000001E-2</c:v>
                </c:pt>
                <c:pt idx="3596">
                  <c:v>-8.0556900000000008E-3</c:v>
                </c:pt>
                <c:pt idx="3597">
                  <c:v>-6.6041900000000002E-3</c:v>
                </c:pt>
                <c:pt idx="3598">
                  <c:v>-4.8770899999999997E-3</c:v>
                </c:pt>
                <c:pt idx="3599">
                  <c:v>-3.4828200000000002E-3</c:v>
                </c:pt>
                <c:pt idx="3600">
                  <c:v>-2.3736999999999999E-3</c:v>
                </c:pt>
                <c:pt idx="3601">
                  <c:v>-1.0128E-2</c:v>
                </c:pt>
                <c:pt idx="3602">
                  <c:v>1.10483E-2</c:v>
                </c:pt>
                <c:pt idx="3603">
                  <c:v>-2.6380500000000001E-2</c:v>
                </c:pt>
                <c:pt idx="3604">
                  <c:v>-3.82614E-3</c:v>
                </c:pt>
                <c:pt idx="3605">
                  <c:v>-1.0652500000000001E-2</c:v>
                </c:pt>
                <c:pt idx="3606">
                  <c:v>2.5405900000000001E-3</c:v>
                </c:pt>
                <c:pt idx="3607">
                  <c:v>-1.42174E-2</c:v>
                </c:pt>
                <c:pt idx="3608">
                  <c:v>-4.0737200000000001E-2</c:v>
                </c:pt>
                <c:pt idx="3609">
                  <c:v>-3.71656E-2</c:v>
                </c:pt>
                <c:pt idx="3610">
                  <c:v>-2.1036099999999999E-2</c:v>
                </c:pt>
                <c:pt idx="3611">
                  <c:v>-3.9615600000000003E-3</c:v>
                </c:pt>
                <c:pt idx="3612">
                  <c:v>-3.69711E-2</c:v>
                </c:pt>
                <c:pt idx="3613">
                  <c:v>-4.72775E-2</c:v>
                </c:pt>
                <c:pt idx="3614">
                  <c:v>-4.2798999999999997E-2</c:v>
                </c:pt>
                <c:pt idx="3615">
                  <c:v>-2.3843799999999998E-2</c:v>
                </c:pt>
                <c:pt idx="3616">
                  <c:v>-4.96616E-2</c:v>
                </c:pt>
                <c:pt idx="3617">
                  <c:v>-1.49088E-2</c:v>
                </c:pt>
                <c:pt idx="3618">
                  <c:v>-2.2880600000000001E-2</c:v>
                </c:pt>
                <c:pt idx="3619">
                  <c:v>-3.0851400000000001E-2</c:v>
                </c:pt>
                <c:pt idx="3620">
                  <c:v>-2.95582E-2</c:v>
                </c:pt>
                <c:pt idx="3621">
                  <c:v>-3.0158999999999998E-2</c:v>
                </c:pt>
                <c:pt idx="3622">
                  <c:v>-2.7438199999999999E-2</c:v>
                </c:pt>
                <c:pt idx="3623">
                  <c:v>1.0967300000000001E-4</c:v>
                </c:pt>
                <c:pt idx="3624">
                  <c:v>-1.08232E-2</c:v>
                </c:pt>
                <c:pt idx="3625">
                  <c:v>-2.0927399999999999E-2</c:v>
                </c:pt>
                <c:pt idx="3626">
                  <c:v>-2.2004099999999999E-2</c:v>
                </c:pt>
                <c:pt idx="3627">
                  <c:v>-8.2874299999999995E-4</c:v>
                </c:pt>
                <c:pt idx="3628">
                  <c:v>-9.60541E-3</c:v>
                </c:pt>
                <c:pt idx="3629">
                  <c:v>-6.1893499999999997E-3</c:v>
                </c:pt>
                <c:pt idx="3630">
                  <c:v>2.14577E-3</c:v>
                </c:pt>
                <c:pt idx="3631">
                  <c:v>-9.8981899999999994E-3</c:v>
                </c:pt>
                <c:pt idx="3632">
                  <c:v>-7.9679499999999997E-3</c:v>
                </c:pt>
                <c:pt idx="3633">
                  <c:v>-3.6826100000000001E-2</c:v>
                </c:pt>
                <c:pt idx="3634" formatCode="0.00E+00">
                  <c:v>-1.18408E-2</c:v>
                </c:pt>
                <c:pt idx="3635">
                  <c:v>-6.45351E-3</c:v>
                </c:pt>
                <c:pt idx="3636">
                  <c:v>-1.26009E-2</c:v>
                </c:pt>
                <c:pt idx="3637">
                  <c:v>-2.7089100000000001E-2</c:v>
                </c:pt>
                <c:pt idx="3638">
                  <c:v>-2.1347999999999999E-2</c:v>
                </c:pt>
                <c:pt idx="3639">
                  <c:v>-2.72617E-2</c:v>
                </c:pt>
                <c:pt idx="3640">
                  <c:v>-1.26886E-2</c:v>
                </c:pt>
                <c:pt idx="3641">
                  <c:v>-1.2476900000000001E-2</c:v>
                </c:pt>
                <c:pt idx="3642">
                  <c:v>-2.7400999999999998E-2</c:v>
                </c:pt>
                <c:pt idx="3643">
                  <c:v>-2.2916800000000001E-2</c:v>
                </c:pt>
                <c:pt idx="3644">
                  <c:v>-1.9536999999999999E-2</c:v>
                </c:pt>
                <c:pt idx="3645">
                  <c:v>-2.8562500000000001E-2</c:v>
                </c:pt>
                <c:pt idx="3646">
                  <c:v>-2.16446E-2</c:v>
                </c:pt>
                <c:pt idx="3647">
                  <c:v>-4.7531099999999996E-3</c:v>
                </c:pt>
                <c:pt idx="3648">
                  <c:v>-1.1210400000000001E-2</c:v>
                </c:pt>
                <c:pt idx="3649">
                  <c:v>-4.5003899999999999E-3</c:v>
                </c:pt>
                <c:pt idx="3650">
                  <c:v>-1.8609000000000001E-2</c:v>
                </c:pt>
                <c:pt idx="3651">
                  <c:v>-1.12152E-3</c:v>
                </c:pt>
                <c:pt idx="3652">
                  <c:v>-7.0800799999999999E-3</c:v>
                </c:pt>
                <c:pt idx="3653">
                  <c:v>8.1577300000000002E-3</c:v>
                </c:pt>
                <c:pt idx="3654">
                  <c:v>-3.26538E-3</c:v>
                </c:pt>
                <c:pt idx="3655">
                  <c:v>-1.41811E-2</c:v>
                </c:pt>
                <c:pt idx="3656">
                  <c:v>-6.2551500000000001E-3</c:v>
                </c:pt>
                <c:pt idx="3657">
                  <c:v>-1.6894300000000001E-2</c:v>
                </c:pt>
                <c:pt idx="3658">
                  <c:v>-1.1065500000000001E-2</c:v>
                </c:pt>
                <c:pt idx="3659">
                  <c:v>1.43147E-3</c:v>
                </c:pt>
                <c:pt idx="3660">
                  <c:v>-7.0772200000000004E-3</c:v>
                </c:pt>
                <c:pt idx="3661">
                  <c:v>-2.6729599999999999E-2</c:v>
                </c:pt>
                <c:pt idx="3662">
                  <c:v>-7.1668599999999997E-3</c:v>
                </c:pt>
                <c:pt idx="3663">
                  <c:v>-2.3708300000000002E-2</c:v>
                </c:pt>
                <c:pt idx="3664">
                  <c:v>-3.5956399999999999E-2</c:v>
                </c:pt>
                <c:pt idx="3665">
                  <c:v>-1.9227000000000001E-2</c:v>
                </c:pt>
                <c:pt idx="3666">
                  <c:v>-3.5324100000000002E-3</c:v>
                </c:pt>
                <c:pt idx="3667">
                  <c:v>-1.5646899999999998E-2</c:v>
                </c:pt>
                <c:pt idx="3668">
                  <c:v>-2.6794399999999999E-2</c:v>
                </c:pt>
                <c:pt idx="3669">
                  <c:v>-3.2195099999999997E-2</c:v>
                </c:pt>
                <c:pt idx="3670">
                  <c:v>-2.69737E-2</c:v>
                </c:pt>
                <c:pt idx="3671">
                  <c:v>-3.1558000000000003E-2</c:v>
                </c:pt>
                <c:pt idx="3672">
                  <c:v>-3.7550899999999998E-2</c:v>
                </c:pt>
                <c:pt idx="3673">
                  <c:v>-4.21085E-2</c:v>
                </c:pt>
                <c:pt idx="3674">
                  <c:v>-3.9952300000000003E-2</c:v>
                </c:pt>
                <c:pt idx="3675">
                  <c:v>-1.8158899999999999E-2</c:v>
                </c:pt>
                <c:pt idx="3676">
                  <c:v>-2.4414999999999999E-2</c:v>
                </c:pt>
                <c:pt idx="3677">
                  <c:v>-2.4679199999999998E-2</c:v>
                </c:pt>
                <c:pt idx="3678">
                  <c:v>-1.04265E-2</c:v>
                </c:pt>
                <c:pt idx="3679">
                  <c:v>-2.30894E-2</c:v>
                </c:pt>
                <c:pt idx="3680">
                  <c:v>-2.7580299999999999E-2</c:v>
                </c:pt>
                <c:pt idx="3681">
                  <c:v>-1.4661799999999999E-2</c:v>
                </c:pt>
                <c:pt idx="3682">
                  <c:v>-1.9407300000000001E-3</c:v>
                </c:pt>
                <c:pt idx="3683">
                  <c:v>8.8691699999999998E-4</c:v>
                </c:pt>
                <c:pt idx="3684">
                  <c:v>4.11987E-4</c:v>
                </c:pt>
                <c:pt idx="3685">
                  <c:v>-2.0644200000000001E-2</c:v>
                </c:pt>
                <c:pt idx="3686">
                  <c:v>-9.9916499999999995E-3</c:v>
                </c:pt>
                <c:pt idx="3687">
                  <c:v>-3.5781900000000002E-3</c:v>
                </c:pt>
                <c:pt idx="3688">
                  <c:v>4.2095199999999996E-3</c:v>
                </c:pt>
                <c:pt idx="3689">
                  <c:v>5.8908500000000004E-3</c:v>
                </c:pt>
                <c:pt idx="3690">
                  <c:v>-8.5954699999999992E-3</c:v>
                </c:pt>
                <c:pt idx="3691">
                  <c:v>2.9785200000000001E-2</c:v>
                </c:pt>
                <c:pt idx="3692">
                  <c:v>5.9413900000000004E-4</c:v>
                </c:pt>
                <c:pt idx="3693">
                  <c:v>7.0190400000000005E-4</c:v>
                </c:pt>
                <c:pt idx="3694">
                  <c:v>-9.4604499999999996E-4</c:v>
                </c:pt>
                <c:pt idx="3695">
                  <c:v>-2.3326900000000001E-3</c:v>
                </c:pt>
                <c:pt idx="3696">
                  <c:v>-2.01368E-2</c:v>
                </c:pt>
                <c:pt idx="3697">
                  <c:v>-1.35269E-2</c:v>
                </c:pt>
                <c:pt idx="3698">
                  <c:v>1.5651700000000001E-2</c:v>
                </c:pt>
                <c:pt idx="3699">
                  <c:v>1.8121700000000001E-2</c:v>
                </c:pt>
                <c:pt idx="3700">
                  <c:v>6.6194499999999998E-3</c:v>
                </c:pt>
                <c:pt idx="3701">
                  <c:v>-7.7352499999999999E-3</c:v>
                </c:pt>
                <c:pt idx="3702">
                  <c:v>-1.4075300000000001E-2</c:v>
                </c:pt>
                <c:pt idx="3703">
                  <c:v>3.3674199999999999E-3</c:v>
                </c:pt>
                <c:pt idx="3704">
                  <c:v>1.36805E-2</c:v>
                </c:pt>
                <c:pt idx="3705">
                  <c:v>3.8013500000000002E-3</c:v>
                </c:pt>
                <c:pt idx="3706" formatCode="0.00E+00">
                  <c:v>2.47955E-5</c:v>
                </c:pt>
                <c:pt idx="3707">
                  <c:v>7.6532400000000004E-3</c:v>
                </c:pt>
                <c:pt idx="3708">
                  <c:v>4.6234099999999997E-3</c:v>
                </c:pt>
                <c:pt idx="3709">
                  <c:v>1.77135E-2</c:v>
                </c:pt>
                <c:pt idx="3710">
                  <c:v>6.4477900000000001E-3</c:v>
                </c:pt>
                <c:pt idx="3711">
                  <c:v>4.9305E-3</c:v>
                </c:pt>
                <c:pt idx="3712">
                  <c:v>1.54152E-2</c:v>
                </c:pt>
                <c:pt idx="3713">
                  <c:v>-1.1447000000000001E-2</c:v>
                </c:pt>
                <c:pt idx="3714">
                  <c:v>-7.0533799999999997E-3</c:v>
                </c:pt>
                <c:pt idx="3715">
                  <c:v>-1.6653999999999999E-2</c:v>
                </c:pt>
                <c:pt idx="3716">
                  <c:v>1.03979E-2</c:v>
                </c:pt>
                <c:pt idx="3717">
                  <c:v>-7.9498299999999997E-3</c:v>
                </c:pt>
                <c:pt idx="3718">
                  <c:v>-1.3402900000000001E-2</c:v>
                </c:pt>
                <c:pt idx="3719">
                  <c:v>1.00689E-2</c:v>
                </c:pt>
                <c:pt idx="3720">
                  <c:v>-4.3983499999999997E-3</c:v>
                </c:pt>
                <c:pt idx="3721">
                  <c:v>-8.1968300000000004E-3</c:v>
                </c:pt>
                <c:pt idx="3722">
                  <c:v>6.0358E-3</c:v>
                </c:pt>
                <c:pt idx="3723">
                  <c:v>6.8922000000000002E-3</c:v>
                </c:pt>
                <c:pt idx="3724">
                  <c:v>-6.21033E-3</c:v>
                </c:pt>
                <c:pt idx="3725">
                  <c:v>-2.0725299999999999E-2</c:v>
                </c:pt>
                <c:pt idx="3726">
                  <c:v>-2.6636099999999998E-3</c:v>
                </c:pt>
                <c:pt idx="3727">
                  <c:v>-6.1864900000000002E-3</c:v>
                </c:pt>
                <c:pt idx="3728">
                  <c:v>-1.0708799999999999E-2</c:v>
                </c:pt>
                <c:pt idx="3729">
                  <c:v>8.2655000000000003E-3</c:v>
                </c:pt>
                <c:pt idx="3730">
                  <c:v>-1.8043500000000001E-2</c:v>
                </c:pt>
                <c:pt idx="3731">
                  <c:v>-7.6122300000000002E-3</c:v>
                </c:pt>
                <c:pt idx="3732">
                  <c:v>-5.6743599999999998E-3</c:v>
                </c:pt>
                <c:pt idx="3733">
                  <c:v>7.0247699999999996E-3</c:v>
                </c:pt>
                <c:pt idx="3734">
                  <c:v>-7.7304799999999996E-3</c:v>
                </c:pt>
                <c:pt idx="3735">
                  <c:v>-2.0045299999999999E-2</c:v>
                </c:pt>
                <c:pt idx="3736">
                  <c:v>-2.9323599999999998E-2</c:v>
                </c:pt>
                <c:pt idx="3737">
                  <c:v>-1.13592E-2</c:v>
                </c:pt>
                <c:pt idx="3738">
                  <c:v>-7.1296700000000003E-3</c:v>
                </c:pt>
                <c:pt idx="3739">
                  <c:v>-4.5013400000000004E-3</c:v>
                </c:pt>
                <c:pt idx="3740">
                  <c:v>-1.7426500000000001E-2</c:v>
                </c:pt>
                <c:pt idx="3741">
                  <c:v>-2.22397E-3</c:v>
                </c:pt>
                <c:pt idx="3742">
                  <c:v>2.5587100000000001E-3</c:v>
                </c:pt>
                <c:pt idx="3743">
                  <c:v>-1.25036E-2</c:v>
                </c:pt>
                <c:pt idx="3744">
                  <c:v>-5.38063E-3</c:v>
                </c:pt>
                <c:pt idx="3745">
                  <c:v>-2.1308899999999999E-2</c:v>
                </c:pt>
                <c:pt idx="3746">
                  <c:v>-1.2166E-2</c:v>
                </c:pt>
                <c:pt idx="3747">
                  <c:v>-1.6162900000000001E-2</c:v>
                </c:pt>
                <c:pt idx="3748">
                  <c:v>-1.9424400000000001E-2</c:v>
                </c:pt>
                <c:pt idx="3749">
                  <c:v>-1.22652E-2</c:v>
                </c:pt>
                <c:pt idx="3750">
                  <c:v>-1.4661799999999999E-2</c:v>
                </c:pt>
                <c:pt idx="3751">
                  <c:v>1.43242E-3</c:v>
                </c:pt>
                <c:pt idx="3752">
                  <c:v>-4.6033899999999997E-3</c:v>
                </c:pt>
                <c:pt idx="3753">
                  <c:v>1.5573500000000001E-3</c:v>
                </c:pt>
                <c:pt idx="3754">
                  <c:v>-1.15852E-2</c:v>
                </c:pt>
                <c:pt idx="3755">
                  <c:v>-1.3542199999999999E-3</c:v>
                </c:pt>
                <c:pt idx="3756">
                  <c:v>9.3717599999999998E-3</c:v>
                </c:pt>
                <c:pt idx="3757">
                  <c:v>-1.50604E-2</c:v>
                </c:pt>
                <c:pt idx="3758">
                  <c:v>1.4106799999999999E-2</c:v>
                </c:pt>
                <c:pt idx="3759">
                  <c:v>-8.3789799999999994E-3</c:v>
                </c:pt>
                <c:pt idx="3760">
                  <c:v>-1.00708E-2</c:v>
                </c:pt>
                <c:pt idx="3761">
                  <c:v>1.3315199999999999E-2</c:v>
                </c:pt>
                <c:pt idx="3762">
                  <c:v>2.2877700000000001E-2</c:v>
                </c:pt>
                <c:pt idx="3763">
                  <c:v>1.8405900000000001E-4</c:v>
                </c:pt>
                <c:pt idx="3764">
                  <c:v>-1.44157E-2</c:v>
                </c:pt>
                <c:pt idx="3765">
                  <c:v>1.3935100000000001E-2</c:v>
                </c:pt>
                <c:pt idx="3766">
                  <c:v>8.0061000000000004E-3</c:v>
                </c:pt>
                <c:pt idx="3767">
                  <c:v>1.28355E-2</c:v>
                </c:pt>
                <c:pt idx="3768" formatCode="0.00E+00">
                  <c:v>1.2640999999999999E-2</c:v>
                </c:pt>
                <c:pt idx="3769">
                  <c:v>-1.06497E-2</c:v>
                </c:pt>
                <c:pt idx="3770">
                  <c:v>-6.3448000000000003E-3</c:v>
                </c:pt>
                <c:pt idx="3771">
                  <c:v>-1.1134099999999999E-2</c:v>
                </c:pt>
                <c:pt idx="3772">
                  <c:v>-1.34249E-2</c:v>
                </c:pt>
                <c:pt idx="3773">
                  <c:v>-1.5114799999999999E-2</c:v>
                </c:pt>
                <c:pt idx="3774">
                  <c:v>-8.8977800000000003E-4</c:v>
                </c:pt>
                <c:pt idx="3775">
                  <c:v>-3.7860900000000002E-3</c:v>
                </c:pt>
                <c:pt idx="3776">
                  <c:v>1.48106E-3</c:v>
                </c:pt>
                <c:pt idx="3777">
                  <c:v>4.6634699999999999E-4</c:v>
                </c:pt>
                <c:pt idx="3778">
                  <c:v>9.9248900000000004E-3</c:v>
                </c:pt>
                <c:pt idx="3779">
                  <c:v>4.9562499999999997E-3</c:v>
                </c:pt>
                <c:pt idx="3780" formatCode="0.00E+00">
                  <c:v>-6.7091E-3</c:v>
                </c:pt>
                <c:pt idx="3781">
                  <c:v>-4.4450799999999997E-3</c:v>
                </c:pt>
                <c:pt idx="3782">
                  <c:v>1.11246E-2</c:v>
                </c:pt>
                <c:pt idx="3783">
                  <c:v>2.6083E-3</c:v>
                </c:pt>
                <c:pt idx="3784">
                  <c:v>-7.3385200000000003E-3</c:v>
                </c:pt>
                <c:pt idx="3785">
                  <c:v>-6.7157700000000002E-3</c:v>
                </c:pt>
                <c:pt idx="3786">
                  <c:v>-8.5153599999999996E-3</c:v>
                </c:pt>
                <c:pt idx="3787">
                  <c:v>-5.3520199999999999E-3</c:v>
                </c:pt>
                <c:pt idx="3788">
                  <c:v>-6.3629200000000002E-3</c:v>
                </c:pt>
                <c:pt idx="3789">
                  <c:v>-1.04055E-2</c:v>
                </c:pt>
                <c:pt idx="3790">
                  <c:v>-1.47829E-2</c:v>
                </c:pt>
                <c:pt idx="3791">
                  <c:v>-1.2944199999999999E-2</c:v>
                </c:pt>
                <c:pt idx="3792">
                  <c:v>-2.3736999999999999E-3</c:v>
                </c:pt>
                <c:pt idx="3793">
                  <c:v>-7.4501000000000003E-3</c:v>
                </c:pt>
                <c:pt idx="3794">
                  <c:v>7.4453399999999999E-3</c:v>
                </c:pt>
                <c:pt idx="3795">
                  <c:v>7.8744899999999996E-3</c:v>
                </c:pt>
                <c:pt idx="3796">
                  <c:v>1.0911000000000001E-2</c:v>
                </c:pt>
                <c:pt idx="3797">
                  <c:v>-1.6780900000000001E-2</c:v>
                </c:pt>
                <c:pt idx="3798">
                  <c:v>-3.58772E-3</c:v>
                </c:pt>
                <c:pt idx="3799">
                  <c:v>3.3159299999999999E-3</c:v>
                </c:pt>
                <c:pt idx="3800">
                  <c:v>-4.9324E-3</c:v>
                </c:pt>
                <c:pt idx="3801">
                  <c:v>-8.3818399999999998E-3</c:v>
                </c:pt>
                <c:pt idx="3802">
                  <c:v>1.6863800000000002E-2</c:v>
                </c:pt>
                <c:pt idx="3803">
                  <c:v>1.26905E-2</c:v>
                </c:pt>
                <c:pt idx="3804">
                  <c:v>8.0299400000000002E-4</c:v>
                </c:pt>
                <c:pt idx="3805">
                  <c:v>1.31264E-2</c:v>
                </c:pt>
                <c:pt idx="3806">
                  <c:v>3.08895E-2</c:v>
                </c:pt>
                <c:pt idx="3807">
                  <c:v>1.1418299999999999E-2</c:v>
                </c:pt>
                <c:pt idx="3808">
                  <c:v>-1.5455200000000001E-2</c:v>
                </c:pt>
                <c:pt idx="3809">
                  <c:v>-5.3215000000000001E-4</c:v>
                </c:pt>
                <c:pt idx="3810">
                  <c:v>1.55344E-2</c:v>
                </c:pt>
                <c:pt idx="3811">
                  <c:v>4.15802E-4</c:v>
                </c:pt>
                <c:pt idx="3812">
                  <c:v>-1.07698E-2</c:v>
                </c:pt>
                <c:pt idx="3813">
                  <c:v>1.1283899999999999E-2</c:v>
                </c:pt>
                <c:pt idx="3814">
                  <c:v>-2.1915400000000001E-3</c:v>
                </c:pt>
                <c:pt idx="3815">
                  <c:v>1.45998E-2</c:v>
                </c:pt>
                <c:pt idx="3816">
                  <c:v>6.9847099999999999E-3</c:v>
                </c:pt>
                <c:pt idx="3817">
                  <c:v>1.55821E-2</c:v>
                </c:pt>
                <c:pt idx="3818">
                  <c:v>1.18675E-2</c:v>
                </c:pt>
                <c:pt idx="3819">
                  <c:v>2.8086699999999999E-2</c:v>
                </c:pt>
                <c:pt idx="3820">
                  <c:v>8.0404299999999995E-3</c:v>
                </c:pt>
                <c:pt idx="3821">
                  <c:v>2.3073199999999999E-2</c:v>
                </c:pt>
                <c:pt idx="3822">
                  <c:v>8.2464200000000008E-3</c:v>
                </c:pt>
                <c:pt idx="3823">
                  <c:v>2.08092E-3</c:v>
                </c:pt>
                <c:pt idx="3824">
                  <c:v>-3.10812E-2</c:v>
                </c:pt>
                <c:pt idx="3825">
                  <c:v>-9.8800699999999995E-4</c:v>
                </c:pt>
                <c:pt idx="3826">
                  <c:v>1.50881E-2</c:v>
                </c:pt>
                <c:pt idx="3827">
                  <c:v>-1.3746299999999999E-2</c:v>
                </c:pt>
                <c:pt idx="3828">
                  <c:v>8.8968299999999997E-3</c:v>
                </c:pt>
                <c:pt idx="3829">
                  <c:v>2.2106199999999999E-3</c:v>
                </c:pt>
                <c:pt idx="3830">
                  <c:v>2.4390200000000001E-2</c:v>
                </c:pt>
                <c:pt idx="3831">
                  <c:v>8.5134500000000005E-3</c:v>
                </c:pt>
                <c:pt idx="3832">
                  <c:v>-5.7506600000000003E-3</c:v>
                </c:pt>
                <c:pt idx="3833">
                  <c:v>2.0952200000000001E-3</c:v>
                </c:pt>
                <c:pt idx="3834">
                  <c:v>1.3736699999999999E-2</c:v>
                </c:pt>
                <c:pt idx="3835">
                  <c:v>-3.50761E-3</c:v>
                </c:pt>
                <c:pt idx="3836">
                  <c:v>-3.79372E-3</c:v>
                </c:pt>
                <c:pt idx="3837">
                  <c:v>2.2639300000000001E-2</c:v>
                </c:pt>
                <c:pt idx="3838">
                  <c:v>2.64072E-3</c:v>
                </c:pt>
                <c:pt idx="3839">
                  <c:v>-8.4123600000000007E-3</c:v>
                </c:pt>
                <c:pt idx="3840">
                  <c:v>7.7114100000000001E-3</c:v>
                </c:pt>
                <c:pt idx="3841">
                  <c:v>4.7415699999999998E-2</c:v>
                </c:pt>
                <c:pt idx="3842">
                  <c:v>-1.2666699999999999E-2</c:v>
                </c:pt>
                <c:pt idx="3843">
                  <c:v>-9.6006400000000006E-3</c:v>
                </c:pt>
                <c:pt idx="3844">
                  <c:v>-6.9999700000000003E-3</c:v>
                </c:pt>
                <c:pt idx="3845">
                  <c:v>-3.2177E-3</c:v>
                </c:pt>
                <c:pt idx="3846">
                  <c:v>2.08092E-3</c:v>
                </c:pt>
                <c:pt idx="3847">
                  <c:v>4.1179700000000003E-3</c:v>
                </c:pt>
                <c:pt idx="3848">
                  <c:v>2.32124E-3</c:v>
                </c:pt>
                <c:pt idx="3849" formatCode="0.00E+00">
                  <c:v>9.4413799999999994E-5</c:v>
                </c:pt>
                <c:pt idx="3850">
                  <c:v>-1.2984300000000001E-2</c:v>
                </c:pt>
                <c:pt idx="3851">
                  <c:v>1.2414E-2</c:v>
                </c:pt>
                <c:pt idx="3852">
                  <c:v>-1.3207399999999999E-2</c:v>
                </c:pt>
                <c:pt idx="3853" formatCode="0.00E+00">
                  <c:v>5.3405800000000003E-5</c:v>
                </c:pt>
                <c:pt idx="3854">
                  <c:v>2.2240599999999999E-2</c:v>
                </c:pt>
                <c:pt idx="3855">
                  <c:v>2.2697400000000001E-4</c:v>
                </c:pt>
                <c:pt idx="3856">
                  <c:v>-5.3873100000000002E-3</c:v>
                </c:pt>
                <c:pt idx="3857">
                  <c:v>-1.54047E-2</c:v>
                </c:pt>
                <c:pt idx="3858">
                  <c:v>1.5817600000000001E-2</c:v>
                </c:pt>
                <c:pt idx="3859">
                  <c:v>1.45655E-2</c:v>
                </c:pt>
                <c:pt idx="3860">
                  <c:v>9.7017300000000004E-3</c:v>
                </c:pt>
                <c:pt idx="3861">
                  <c:v>5.2919400000000002E-3</c:v>
                </c:pt>
                <c:pt idx="3862">
                  <c:v>1.0567699999999999E-2</c:v>
                </c:pt>
                <c:pt idx="3863">
                  <c:v>8.2893399999999992E-3</c:v>
                </c:pt>
                <c:pt idx="3864">
                  <c:v>2.11153E-2</c:v>
                </c:pt>
                <c:pt idx="3865">
                  <c:v>1.4538799999999999E-2</c:v>
                </c:pt>
                <c:pt idx="3866">
                  <c:v>1.52903E-2</c:v>
                </c:pt>
                <c:pt idx="3867">
                  <c:v>-2.6941299999999999E-3</c:v>
                </c:pt>
                <c:pt idx="3868">
                  <c:v>7.4024199999999998E-3</c:v>
                </c:pt>
                <c:pt idx="3869">
                  <c:v>1.30835E-2</c:v>
                </c:pt>
                <c:pt idx="3870">
                  <c:v>1.5888200000000002E-2</c:v>
                </c:pt>
                <c:pt idx="3871">
                  <c:v>2.69737E-2</c:v>
                </c:pt>
                <c:pt idx="3872">
                  <c:v>5.0601999999999999E-3</c:v>
                </c:pt>
                <c:pt idx="3873">
                  <c:v>2.46181E-2</c:v>
                </c:pt>
                <c:pt idx="3874">
                  <c:v>1.45512E-2</c:v>
                </c:pt>
                <c:pt idx="3875">
                  <c:v>2.1401400000000001E-2</c:v>
                </c:pt>
                <c:pt idx="3876">
                  <c:v>1.3495399999999999E-2</c:v>
                </c:pt>
                <c:pt idx="3877">
                  <c:v>9.4614E-3</c:v>
                </c:pt>
                <c:pt idx="3878">
                  <c:v>-1.9931800000000002E-3</c:v>
                </c:pt>
                <c:pt idx="3879">
                  <c:v>8.5620899999999996E-3</c:v>
                </c:pt>
                <c:pt idx="3880">
                  <c:v>-2.6207000000000001E-3</c:v>
                </c:pt>
                <c:pt idx="3881">
                  <c:v>5.3634599999999996E-3</c:v>
                </c:pt>
                <c:pt idx="3882">
                  <c:v>2.8666500000000001E-2</c:v>
                </c:pt>
                <c:pt idx="3883">
                  <c:v>2.50282E-2</c:v>
                </c:pt>
                <c:pt idx="3884">
                  <c:v>-1.22538E-2</c:v>
                </c:pt>
                <c:pt idx="3885">
                  <c:v>3.2072099999999998E-3</c:v>
                </c:pt>
                <c:pt idx="3886">
                  <c:v>-1.76334E-3</c:v>
                </c:pt>
                <c:pt idx="3887">
                  <c:v>-1.6637800000000001E-2</c:v>
                </c:pt>
                <c:pt idx="3888">
                  <c:v>-3.2134999999999997E-2</c:v>
                </c:pt>
                <c:pt idx="3889">
                  <c:v>-5.5637400000000002E-3</c:v>
                </c:pt>
                <c:pt idx="3890">
                  <c:v>-3.7584300000000001E-3</c:v>
                </c:pt>
                <c:pt idx="3891">
                  <c:v>1.48296E-2</c:v>
                </c:pt>
                <c:pt idx="3892">
                  <c:v>1.6822799999999999E-2</c:v>
                </c:pt>
                <c:pt idx="3893">
                  <c:v>2.43092E-3</c:v>
                </c:pt>
                <c:pt idx="3894">
                  <c:v>9.1314299999999994E-3</c:v>
                </c:pt>
                <c:pt idx="3895">
                  <c:v>6.4563800000000003E-4</c:v>
                </c:pt>
                <c:pt idx="3896">
                  <c:v>1.1802699999999999E-2</c:v>
                </c:pt>
                <c:pt idx="3897">
                  <c:v>2.2128100000000001E-2</c:v>
                </c:pt>
                <c:pt idx="3898">
                  <c:v>8.1491500000000008E-3</c:v>
                </c:pt>
                <c:pt idx="3899">
                  <c:v>9.4909699999999996E-3</c:v>
                </c:pt>
                <c:pt idx="3900">
                  <c:v>2.54536E-3</c:v>
                </c:pt>
                <c:pt idx="3901">
                  <c:v>-1.5735600000000001E-3</c:v>
                </c:pt>
                <c:pt idx="3902">
                  <c:v>4.5909899999999997E-3</c:v>
                </c:pt>
                <c:pt idx="3903">
                  <c:v>2.19536E-2</c:v>
                </c:pt>
                <c:pt idx="3904">
                  <c:v>2.00415E-2</c:v>
                </c:pt>
                <c:pt idx="3905">
                  <c:v>6.5441099999999997E-3</c:v>
                </c:pt>
                <c:pt idx="3906">
                  <c:v>-2.33936E-3</c:v>
                </c:pt>
                <c:pt idx="3907">
                  <c:v>1.4031399999999999E-2</c:v>
                </c:pt>
                <c:pt idx="3908">
                  <c:v>9.7808800000000005E-3</c:v>
                </c:pt>
                <c:pt idx="3909">
                  <c:v>-4.2343099999999998E-3</c:v>
                </c:pt>
                <c:pt idx="3910">
                  <c:v>3.7584300000000001E-3</c:v>
                </c:pt>
                <c:pt idx="3911">
                  <c:v>-5.1498400000000001E-4</c:v>
                </c:pt>
                <c:pt idx="3912">
                  <c:v>8.3732600000000004E-3</c:v>
                </c:pt>
                <c:pt idx="3913">
                  <c:v>-2.5301E-3</c:v>
                </c:pt>
                <c:pt idx="3914">
                  <c:v>1.5766100000000002E-2</c:v>
                </c:pt>
                <c:pt idx="3915">
                  <c:v>1.03483E-2</c:v>
                </c:pt>
                <c:pt idx="3916">
                  <c:v>6.1874399999999998E-3</c:v>
                </c:pt>
                <c:pt idx="3917">
                  <c:v>-6.2751799999999998E-4</c:v>
                </c:pt>
                <c:pt idx="3918">
                  <c:v>-1.9791599999999999E-2</c:v>
                </c:pt>
                <c:pt idx="3919">
                  <c:v>-2.2954899999999999E-3</c:v>
                </c:pt>
                <c:pt idx="3920">
                  <c:v>1.49832E-2</c:v>
                </c:pt>
                <c:pt idx="3921">
                  <c:v>5.2785899999999997E-3</c:v>
                </c:pt>
                <c:pt idx="3922">
                  <c:v>1.7683999999999998E-2</c:v>
                </c:pt>
                <c:pt idx="3923">
                  <c:v>1.7723099999999999E-2</c:v>
                </c:pt>
                <c:pt idx="3924">
                  <c:v>2.5348699999999998E-2</c:v>
                </c:pt>
                <c:pt idx="3925">
                  <c:v>1.4198300000000001E-2</c:v>
                </c:pt>
                <c:pt idx="3926">
                  <c:v>-1.5440000000000001E-2</c:v>
                </c:pt>
                <c:pt idx="3927">
                  <c:v>3.0988700000000001E-2</c:v>
                </c:pt>
                <c:pt idx="3928">
                  <c:v>3.1056400000000001E-2</c:v>
                </c:pt>
                <c:pt idx="3929">
                  <c:v>2.3031200000000002E-2</c:v>
                </c:pt>
                <c:pt idx="3930">
                  <c:v>4.2686499999999997E-3</c:v>
                </c:pt>
                <c:pt idx="3931">
                  <c:v>1.47095E-2</c:v>
                </c:pt>
                <c:pt idx="3932">
                  <c:v>2.77348E-2</c:v>
                </c:pt>
                <c:pt idx="3933">
                  <c:v>2.2061299999999999E-2</c:v>
                </c:pt>
                <c:pt idx="3934">
                  <c:v>3.7710199999999999E-2</c:v>
                </c:pt>
                <c:pt idx="3935">
                  <c:v>2.4127999999999999E-4</c:v>
                </c:pt>
                <c:pt idx="3936">
                  <c:v>-2.9726000000000002E-3</c:v>
                </c:pt>
                <c:pt idx="3937">
                  <c:v>5.6371700000000004E-3</c:v>
                </c:pt>
                <c:pt idx="3938">
                  <c:v>-5.5275000000000003E-3</c:v>
                </c:pt>
                <c:pt idx="3939">
                  <c:v>3.6201499999999999E-3</c:v>
                </c:pt>
                <c:pt idx="3940">
                  <c:v>4.0206900000000004E-3</c:v>
                </c:pt>
                <c:pt idx="3941">
                  <c:v>1.7385499999999999E-3</c:v>
                </c:pt>
                <c:pt idx="3942">
                  <c:v>-2.2473300000000002E-2</c:v>
                </c:pt>
                <c:pt idx="3943">
                  <c:v>-7.8582800000000005E-3</c:v>
                </c:pt>
                <c:pt idx="3944">
                  <c:v>1.74599E-2</c:v>
                </c:pt>
                <c:pt idx="3945">
                  <c:v>2.9029800000000001E-2</c:v>
                </c:pt>
                <c:pt idx="3946">
                  <c:v>-2.7284599999999998E-3</c:v>
                </c:pt>
                <c:pt idx="3947">
                  <c:v>-4.1599300000000001E-3</c:v>
                </c:pt>
                <c:pt idx="3948">
                  <c:v>-7.4710799999999997E-3</c:v>
                </c:pt>
                <c:pt idx="3949">
                  <c:v>7.0409799999999996E-3</c:v>
                </c:pt>
                <c:pt idx="3950">
                  <c:v>4.30584E-3</c:v>
                </c:pt>
                <c:pt idx="3951">
                  <c:v>1.0602E-2</c:v>
                </c:pt>
                <c:pt idx="3952">
                  <c:v>1.42107E-2</c:v>
                </c:pt>
                <c:pt idx="3953">
                  <c:v>-5.8832199999999998E-3</c:v>
                </c:pt>
                <c:pt idx="3954">
                  <c:v>-9.2897399999999995E-3</c:v>
                </c:pt>
                <c:pt idx="3955">
                  <c:v>1.7027899999999999E-2</c:v>
                </c:pt>
                <c:pt idx="3956">
                  <c:v>1.15633E-2</c:v>
                </c:pt>
                <c:pt idx="3957">
                  <c:v>-2.3736999999999999E-3</c:v>
                </c:pt>
                <c:pt idx="3958">
                  <c:v>1.6851399999999999E-3</c:v>
                </c:pt>
                <c:pt idx="3959">
                  <c:v>-6.1874399999999998E-3</c:v>
                </c:pt>
                <c:pt idx="3960">
                  <c:v>8.6240799999999992E-3</c:v>
                </c:pt>
                <c:pt idx="3961">
                  <c:v>4.4298200000000001E-3</c:v>
                </c:pt>
                <c:pt idx="3962">
                  <c:v>-1.9331000000000001E-3</c:v>
                </c:pt>
                <c:pt idx="3963">
                  <c:v>1.51253E-2</c:v>
                </c:pt>
                <c:pt idx="3964">
                  <c:v>6.0234099999999999E-3</c:v>
                </c:pt>
                <c:pt idx="3965">
                  <c:v>5.0516099999999998E-3</c:v>
                </c:pt>
                <c:pt idx="3966">
                  <c:v>-1.8444100000000001E-3</c:v>
                </c:pt>
                <c:pt idx="3967">
                  <c:v>5.6486100000000001E-3</c:v>
                </c:pt>
                <c:pt idx="3968">
                  <c:v>9.9945099999999999E-3</c:v>
                </c:pt>
                <c:pt idx="3969">
                  <c:v>-5.65243E-3</c:v>
                </c:pt>
                <c:pt idx="3970">
                  <c:v>1.36185E-3</c:v>
                </c:pt>
                <c:pt idx="3971">
                  <c:v>-1.75867E-2</c:v>
                </c:pt>
                <c:pt idx="3972">
                  <c:v>1.8870399999999999E-2</c:v>
                </c:pt>
                <c:pt idx="3973">
                  <c:v>-3.4332299999999998E-4</c:v>
                </c:pt>
                <c:pt idx="3974">
                  <c:v>-3.9606099999999998E-3</c:v>
                </c:pt>
                <c:pt idx="3975">
                  <c:v>-1.0434199999999999E-2</c:v>
                </c:pt>
                <c:pt idx="3976">
                  <c:v>-1.4604600000000001E-2</c:v>
                </c:pt>
                <c:pt idx="3977">
                  <c:v>-6.4363500000000004E-3</c:v>
                </c:pt>
                <c:pt idx="3978">
                  <c:v>1.6613000000000001E-3</c:v>
                </c:pt>
                <c:pt idx="3979">
                  <c:v>1.5927299999999998E-2</c:v>
                </c:pt>
                <c:pt idx="3980">
                  <c:v>-9.6368800000000004E-3</c:v>
                </c:pt>
                <c:pt idx="3981">
                  <c:v>-4.3249100000000004E-3</c:v>
                </c:pt>
                <c:pt idx="3982">
                  <c:v>-2.2783299999999999E-3</c:v>
                </c:pt>
                <c:pt idx="3983">
                  <c:v>3.3006699999999999E-3</c:v>
                </c:pt>
                <c:pt idx="3984">
                  <c:v>-9.8066300000000002E-3</c:v>
                </c:pt>
                <c:pt idx="3985">
                  <c:v>6.3514699999999997E-4</c:v>
                </c:pt>
                <c:pt idx="3986">
                  <c:v>1.18084E-2</c:v>
                </c:pt>
                <c:pt idx="3987">
                  <c:v>-1.22995E-2</c:v>
                </c:pt>
                <c:pt idx="3988">
                  <c:v>-2.99644E-3</c:v>
                </c:pt>
                <c:pt idx="3989">
                  <c:v>1.9024800000000001E-2</c:v>
                </c:pt>
                <c:pt idx="3990">
                  <c:v>1.8858900000000001E-2</c:v>
                </c:pt>
                <c:pt idx="3991">
                  <c:v>2.2538200000000001E-2</c:v>
                </c:pt>
                <c:pt idx="3992">
                  <c:v>4.0969800000000001E-3</c:v>
                </c:pt>
                <c:pt idx="3993">
                  <c:v>5.8336300000000002E-3</c:v>
                </c:pt>
                <c:pt idx="3994">
                  <c:v>8.1672700000000008E-3</c:v>
                </c:pt>
                <c:pt idx="3995">
                  <c:v>-2.99454E-4</c:v>
                </c:pt>
                <c:pt idx="3996">
                  <c:v>3.0971499999999999E-2</c:v>
                </c:pt>
                <c:pt idx="3997">
                  <c:v>3.0376400000000001E-2</c:v>
                </c:pt>
                <c:pt idx="3998">
                  <c:v>2.4753600000000001E-2</c:v>
                </c:pt>
                <c:pt idx="3999">
                  <c:v>9.7198500000000004E-3</c:v>
                </c:pt>
                <c:pt idx="4000">
                  <c:v>3.1149900000000001E-2</c:v>
                </c:pt>
                <c:pt idx="4001">
                  <c:v>1.13592E-2</c:v>
                </c:pt>
                <c:pt idx="4002">
                  <c:v>1.11609E-2</c:v>
                </c:pt>
                <c:pt idx="4003">
                  <c:v>1.8798800000000001E-2</c:v>
                </c:pt>
                <c:pt idx="4004">
                  <c:v>1.2749699999999999E-2</c:v>
                </c:pt>
                <c:pt idx="4005">
                  <c:v>2.8390899999999998E-3</c:v>
                </c:pt>
                <c:pt idx="4006">
                  <c:v>4.40598E-4</c:v>
                </c:pt>
                <c:pt idx="4007">
                  <c:v>1.7963400000000001E-2</c:v>
                </c:pt>
                <c:pt idx="4008">
                  <c:v>1.7920499999999999E-2</c:v>
                </c:pt>
                <c:pt idx="4009">
                  <c:v>1.2447400000000001E-2</c:v>
                </c:pt>
                <c:pt idx="4010">
                  <c:v>2.2296899999999999E-3</c:v>
                </c:pt>
                <c:pt idx="4011">
                  <c:v>-1.32198E-2</c:v>
                </c:pt>
                <c:pt idx="4012">
                  <c:v>-2.0504E-3</c:v>
                </c:pt>
                <c:pt idx="4013" formatCode="0.00E+00">
                  <c:v>3.9100600000000003E-5</c:v>
                </c:pt>
                <c:pt idx="4014">
                  <c:v>9.4556799999999993E-3</c:v>
                </c:pt>
                <c:pt idx="4015">
                  <c:v>-3.2253300000000002E-3</c:v>
                </c:pt>
                <c:pt idx="4016">
                  <c:v>-1.49736E-2</c:v>
                </c:pt>
                <c:pt idx="4017">
                  <c:v>-3.3399600000000002E-2</c:v>
                </c:pt>
                <c:pt idx="4018">
                  <c:v>-1.22986E-2</c:v>
                </c:pt>
                <c:pt idx="4019">
                  <c:v>9.1114000000000004E-3</c:v>
                </c:pt>
                <c:pt idx="4020">
                  <c:v>4.4374499999999999E-3</c:v>
                </c:pt>
                <c:pt idx="4021">
                  <c:v>-2.1362299999999998E-3</c:v>
                </c:pt>
                <c:pt idx="4022">
                  <c:v>2.3784600000000002E-3</c:v>
                </c:pt>
                <c:pt idx="4023">
                  <c:v>6.2684999999999998E-3</c:v>
                </c:pt>
                <c:pt idx="4024">
                  <c:v>1.6764600000000001E-2</c:v>
                </c:pt>
                <c:pt idx="4025">
                  <c:v>9.6979100000000006E-3</c:v>
                </c:pt>
                <c:pt idx="4026">
                  <c:v>7.18784E-3</c:v>
                </c:pt>
                <c:pt idx="4027">
                  <c:v>9.0007799999999999E-3</c:v>
                </c:pt>
                <c:pt idx="4028">
                  <c:v>2.2097599999999998E-2</c:v>
                </c:pt>
                <c:pt idx="4029">
                  <c:v>-4.4574699999999998E-3</c:v>
                </c:pt>
                <c:pt idx="4030">
                  <c:v>1.35183E-2</c:v>
                </c:pt>
                <c:pt idx="4031">
                  <c:v>1.0024099999999999E-2</c:v>
                </c:pt>
                <c:pt idx="4032">
                  <c:v>2.69117E-2</c:v>
                </c:pt>
                <c:pt idx="4033">
                  <c:v>1.8405000000000001E-2</c:v>
                </c:pt>
                <c:pt idx="4034">
                  <c:v>1.2889899999999999E-2</c:v>
                </c:pt>
                <c:pt idx="4035">
                  <c:v>1.1943799999999999E-2</c:v>
                </c:pt>
                <c:pt idx="4036">
                  <c:v>2.0805400000000002E-2</c:v>
                </c:pt>
                <c:pt idx="4037">
                  <c:v>2.3931500000000001E-2</c:v>
                </c:pt>
                <c:pt idx="4038">
                  <c:v>1.2846E-2</c:v>
                </c:pt>
                <c:pt idx="4039">
                  <c:v>4.7111499999999999E-3</c:v>
                </c:pt>
                <c:pt idx="4040">
                  <c:v>-4.40311E-3</c:v>
                </c:pt>
                <c:pt idx="4041">
                  <c:v>7.6303500000000002E-3</c:v>
                </c:pt>
                <c:pt idx="4042">
                  <c:v>8.4209400000000005E-4</c:v>
                </c:pt>
                <c:pt idx="4043">
                  <c:v>-1.7271000000000001E-3</c:v>
                </c:pt>
                <c:pt idx="4044">
                  <c:v>7.0352599999999998E-3</c:v>
                </c:pt>
                <c:pt idx="4045">
                  <c:v>-9.4442399999999996E-3</c:v>
                </c:pt>
                <c:pt idx="4046">
                  <c:v>-1.37272E-2</c:v>
                </c:pt>
                <c:pt idx="4047">
                  <c:v>-1.4452E-2</c:v>
                </c:pt>
                <c:pt idx="4048">
                  <c:v>8.9139900000000001E-3</c:v>
                </c:pt>
                <c:pt idx="4049">
                  <c:v>4.0979399999999996E-3</c:v>
                </c:pt>
                <c:pt idx="4050">
                  <c:v>-1.1138E-2</c:v>
                </c:pt>
                <c:pt idx="4051">
                  <c:v>-1.1816999999999999E-2</c:v>
                </c:pt>
                <c:pt idx="4052">
                  <c:v>-9.6836100000000005E-3</c:v>
                </c:pt>
                <c:pt idx="4053">
                  <c:v>-1.6560600000000002E-2</c:v>
                </c:pt>
                <c:pt idx="4054">
                  <c:v>-8.4810300000000005E-3</c:v>
                </c:pt>
                <c:pt idx="4055">
                  <c:v>-4.35638E-3</c:v>
                </c:pt>
                <c:pt idx="4056">
                  <c:v>-2.47345E-2</c:v>
                </c:pt>
                <c:pt idx="4057">
                  <c:v>-1.7668699999999999E-2</c:v>
                </c:pt>
                <c:pt idx="4058">
                  <c:v>-7.5292600000000003E-3</c:v>
                </c:pt>
                <c:pt idx="4059">
                  <c:v>-2.8038E-4</c:v>
                </c:pt>
                <c:pt idx="4060">
                  <c:v>6.0949300000000001E-3</c:v>
                </c:pt>
                <c:pt idx="4061">
                  <c:v>8.7709399999999996E-3</c:v>
                </c:pt>
                <c:pt idx="4062">
                  <c:v>-1.4053299999999999E-2</c:v>
                </c:pt>
                <c:pt idx="4063">
                  <c:v>7.50828E-3</c:v>
                </c:pt>
                <c:pt idx="4064">
                  <c:v>7.7152299999999998E-4</c:v>
                </c:pt>
                <c:pt idx="4065">
                  <c:v>6.0949300000000001E-3</c:v>
                </c:pt>
                <c:pt idx="4066">
                  <c:v>6.6814400000000003E-3</c:v>
                </c:pt>
                <c:pt idx="4067">
                  <c:v>-6.1111500000000001E-3</c:v>
                </c:pt>
                <c:pt idx="4068">
                  <c:v>-2.2439999999999999E-3</c:v>
                </c:pt>
                <c:pt idx="4069">
                  <c:v>4.1275000000000001E-3</c:v>
                </c:pt>
                <c:pt idx="4070">
                  <c:v>1.3153099999999999E-2</c:v>
                </c:pt>
                <c:pt idx="4071">
                  <c:v>-5.79643E-3</c:v>
                </c:pt>
                <c:pt idx="4072">
                  <c:v>-1.7404600000000001E-3</c:v>
                </c:pt>
                <c:pt idx="4073">
                  <c:v>-6.3800800000000002E-4</c:v>
                </c:pt>
                <c:pt idx="4074" formatCode="0.00E+00">
                  <c:v>5.7220499999999997E-6</c:v>
                </c:pt>
                <c:pt idx="4075">
                  <c:v>1.7738299999999999E-3</c:v>
                </c:pt>
                <c:pt idx="4076">
                  <c:v>-8.5067699999999999E-4</c:v>
                </c:pt>
                <c:pt idx="4077">
                  <c:v>6.4325299999999997E-3</c:v>
                </c:pt>
                <c:pt idx="4078">
                  <c:v>4.4536599999999999E-4</c:v>
                </c:pt>
                <c:pt idx="4079">
                  <c:v>-6.2189100000000002E-3</c:v>
                </c:pt>
                <c:pt idx="4080">
                  <c:v>-1.8272400000000001E-2</c:v>
                </c:pt>
                <c:pt idx="4081">
                  <c:v>-3.04317E-3</c:v>
                </c:pt>
                <c:pt idx="4082">
                  <c:v>-1.07765E-2</c:v>
                </c:pt>
                <c:pt idx="4083">
                  <c:v>-6.8035099999999996E-3</c:v>
                </c:pt>
                <c:pt idx="4084">
                  <c:v>1.2480700000000001E-2</c:v>
                </c:pt>
                <c:pt idx="4085">
                  <c:v>5.68485E-3</c:v>
                </c:pt>
                <c:pt idx="4086">
                  <c:v>6.6757199999999996E-4</c:v>
                </c:pt>
                <c:pt idx="4087">
                  <c:v>-2.81811E-3</c:v>
                </c:pt>
                <c:pt idx="4088">
                  <c:v>1.8033999999999999E-3</c:v>
                </c:pt>
                <c:pt idx="4089">
                  <c:v>-2.43473E-3</c:v>
                </c:pt>
                <c:pt idx="4090">
                  <c:v>9.3011900000000008E-3</c:v>
                </c:pt>
                <c:pt idx="4091">
                  <c:v>-4.5156500000000004E-3</c:v>
                </c:pt>
                <c:pt idx="4092">
                  <c:v>-4.3516199999999996E-3</c:v>
                </c:pt>
                <c:pt idx="4093">
                  <c:v>-1.1346800000000001E-2</c:v>
                </c:pt>
                <c:pt idx="4094">
                  <c:v>9.6941000000000006E-3</c:v>
                </c:pt>
                <c:pt idx="4095">
                  <c:v>1.00231E-3</c:v>
                </c:pt>
                <c:pt idx="4096">
                  <c:v>2.4905199999999999E-2</c:v>
                </c:pt>
                <c:pt idx="4097">
                  <c:v>1.95122E-2</c:v>
                </c:pt>
                <c:pt idx="4098">
                  <c:v>1.5997899999999999E-2</c:v>
                </c:pt>
                <c:pt idx="4099">
                  <c:v>7.7772099999999997E-3</c:v>
                </c:pt>
                <c:pt idx="4100">
                  <c:v>-9.8133100000000004E-3</c:v>
                </c:pt>
                <c:pt idx="4101">
                  <c:v>-4.2343099999999999E-4</c:v>
                </c:pt>
                <c:pt idx="4102">
                  <c:v>2.3730299999999999E-2</c:v>
                </c:pt>
                <c:pt idx="4103">
                  <c:v>2.2021300000000001E-2</c:v>
                </c:pt>
                <c:pt idx="4104">
                  <c:v>9.3288399999999997E-3</c:v>
                </c:pt>
                <c:pt idx="4105" formatCode="0.00E+00">
                  <c:v>4.7683700000000004E-6</c:v>
                </c:pt>
                <c:pt idx="4106">
                  <c:v>2.8542499999999998E-2</c:v>
                </c:pt>
                <c:pt idx="4107">
                  <c:v>1.66445E-2</c:v>
                </c:pt>
                <c:pt idx="4108">
                  <c:v>2.1761900000000001E-2</c:v>
                </c:pt>
                <c:pt idx="4109">
                  <c:v>1.4730500000000001E-2</c:v>
                </c:pt>
                <c:pt idx="4110">
                  <c:v>2.3544300000000001E-2</c:v>
                </c:pt>
                <c:pt idx="4111">
                  <c:v>4.8341800000000004E-3</c:v>
                </c:pt>
                <c:pt idx="4112">
                  <c:v>1.4254599999999999E-2</c:v>
                </c:pt>
                <c:pt idx="4113">
                  <c:v>1.20535E-2</c:v>
                </c:pt>
                <c:pt idx="4114">
                  <c:v>1.7522800000000002E-2</c:v>
                </c:pt>
                <c:pt idx="4115">
                  <c:v>2.6645699999999998E-3</c:v>
                </c:pt>
                <c:pt idx="4116">
                  <c:v>2.04172E-2</c:v>
                </c:pt>
                <c:pt idx="4117">
                  <c:v>3.3531199999999998E-3</c:v>
                </c:pt>
                <c:pt idx="4118">
                  <c:v>1.73063E-2</c:v>
                </c:pt>
                <c:pt idx="4119">
                  <c:v>3.0708300000000001E-3</c:v>
                </c:pt>
                <c:pt idx="4120">
                  <c:v>2.9046099999999998E-2</c:v>
                </c:pt>
                <c:pt idx="4121">
                  <c:v>1.8776899999999999E-2</c:v>
                </c:pt>
                <c:pt idx="4122">
                  <c:v>1.36423E-2</c:v>
                </c:pt>
                <c:pt idx="4123">
                  <c:v>-5.4187799999999998E-3</c:v>
                </c:pt>
                <c:pt idx="4124">
                  <c:v>1.47343E-3</c:v>
                </c:pt>
                <c:pt idx="4125">
                  <c:v>1.0702100000000001E-2</c:v>
                </c:pt>
                <c:pt idx="4126">
                  <c:v>8.3198500000000002E-3</c:v>
                </c:pt>
                <c:pt idx="4127">
                  <c:v>3.4065200000000001E-3</c:v>
                </c:pt>
                <c:pt idx="4128">
                  <c:v>1.9321399999999999E-3</c:v>
                </c:pt>
                <c:pt idx="4129">
                  <c:v>-7.0686300000000002E-3</c:v>
                </c:pt>
                <c:pt idx="4130">
                  <c:v>2.3387000000000002E-2</c:v>
                </c:pt>
                <c:pt idx="4131">
                  <c:v>-3.4952199999999998E-3</c:v>
                </c:pt>
                <c:pt idx="4132">
                  <c:v>4.6148300000000003E-3</c:v>
                </c:pt>
                <c:pt idx="4133">
                  <c:v>-2.8762800000000002E-3</c:v>
                </c:pt>
                <c:pt idx="4134">
                  <c:v>-8.0871600000000001E-4</c:v>
                </c:pt>
                <c:pt idx="4135">
                  <c:v>7.07436E-3</c:v>
                </c:pt>
                <c:pt idx="4136">
                  <c:v>4.1971200000000004E-3</c:v>
                </c:pt>
                <c:pt idx="4137">
                  <c:v>-9.4518699999999994E-3</c:v>
                </c:pt>
                <c:pt idx="4138">
                  <c:v>5.0449399999999997E-4</c:v>
                </c:pt>
                <c:pt idx="4139">
                  <c:v>7.9946500000000007E-3</c:v>
                </c:pt>
                <c:pt idx="4140" formatCode="0.00E+00">
                  <c:v>-8.5830700000000005E-5</c:v>
                </c:pt>
                <c:pt idx="4141">
                  <c:v>-9.5892000000000008E-3</c:v>
                </c:pt>
                <c:pt idx="4142">
                  <c:v>-7.4891999999999997E-3</c:v>
                </c:pt>
                <c:pt idx="4143">
                  <c:v>2.5558500000000001E-3</c:v>
                </c:pt>
                <c:pt idx="4144">
                  <c:v>-1.25399E-2</c:v>
                </c:pt>
                <c:pt idx="4145">
                  <c:v>9.9744800000000008E-3</c:v>
                </c:pt>
                <c:pt idx="4146">
                  <c:v>1.02167E-2</c:v>
                </c:pt>
                <c:pt idx="4147">
                  <c:v>-6.4239500000000003E-3</c:v>
                </c:pt>
                <c:pt idx="4148">
                  <c:v>-6.1836199999999999E-3</c:v>
                </c:pt>
                <c:pt idx="4149">
                  <c:v>2.7303700000000002E-3</c:v>
                </c:pt>
                <c:pt idx="4150">
                  <c:v>-3.7565200000000002E-3</c:v>
                </c:pt>
                <c:pt idx="4151">
                  <c:v>-4.8990199999999996E-3</c:v>
                </c:pt>
                <c:pt idx="4152">
                  <c:v>4.1971200000000004E-3</c:v>
                </c:pt>
                <c:pt idx="4153">
                  <c:v>-6.6785799999999999E-3</c:v>
                </c:pt>
                <c:pt idx="4154">
                  <c:v>8.4829299999999996E-3</c:v>
                </c:pt>
                <c:pt idx="4155">
                  <c:v>-4.0845899999999999E-3</c:v>
                </c:pt>
                <c:pt idx="4156">
                  <c:v>-1.8834099999999999E-2</c:v>
                </c:pt>
                <c:pt idx="4157">
                  <c:v>5.3234099999999998E-3</c:v>
                </c:pt>
                <c:pt idx="4158">
                  <c:v>-3.85857E-3</c:v>
                </c:pt>
                <c:pt idx="4159">
                  <c:v>-1.7824200000000001E-3</c:v>
                </c:pt>
                <c:pt idx="4160">
                  <c:v>-2.3183800000000001E-3</c:v>
                </c:pt>
                <c:pt idx="4161">
                  <c:v>-4.9505199999999999E-3</c:v>
                </c:pt>
                <c:pt idx="4162">
                  <c:v>1.4772400000000001E-3</c:v>
                </c:pt>
                <c:pt idx="4163">
                  <c:v>-4.0407200000000002E-3</c:v>
                </c:pt>
                <c:pt idx="4164">
                  <c:v>6.0882599999999999E-3</c:v>
                </c:pt>
                <c:pt idx="4165">
                  <c:v>1.4945999999999999E-2</c:v>
                </c:pt>
                <c:pt idx="4166">
                  <c:v>1.9636200000000001E-3</c:v>
                </c:pt>
                <c:pt idx="4167">
                  <c:v>-1.2351000000000001E-2</c:v>
                </c:pt>
                <c:pt idx="4168">
                  <c:v>-4.9114199999999997E-3</c:v>
                </c:pt>
                <c:pt idx="4169">
                  <c:v>1.32446E-2</c:v>
                </c:pt>
                <c:pt idx="4170">
                  <c:v>8.05378E-3</c:v>
                </c:pt>
                <c:pt idx="4171">
                  <c:v>1.20649E-2</c:v>
                </c:pt>
                <c:pt idx="4172">
                  <c:v>-1.5481E-2</c:v>
                </c:pt>
                <c:pt idx="4173">
                  <c:v>6.8273500000000003E-3</c:v>
                </c:pt>
                <c:pt idx="4174">
                  <c:v>3.4532500000000002E-3</c:v>
                </c:pt>
                <c:pt idx="4175">
                  <c:v>9.9029500000000006E-3</c:v>
                </c:pt>
                <c:pt idx="4176">
                  <c:v>1.49794E-2</c:v>
                </c:pt>
                <c:pt idx="4177">
                  <c:v>1.0547600000000001E-3</c:v>
                </c:pt>
                <c:pt idx="4178">
                  <c:v>6.3142800000000002E-3</c:v>
                </c:pt>
                <c:pt idx="4179">
                  <c:v>-1.7196699999999999E-2</c:v>
                </c:pt>
                <c:pt idx="4180">
                  <c:v>-9.0818400000000007E-3</c:v>
                </c:pt>
                <c:pt idx="4181">
                  <c:v>4.89807E-3</c:v>
                </c:pt>
                <c:pt idx="4182">
                  <c:v>8.5315700000000005E-3</c:v>
                </c:pt>
                <c:pt idx="4183">
                  <c:v>2.4414100000000002E-4</c:v>
                </c:pt>
                <c:pt idx="4184">
                  <c:v>4.8399000000000003E-3</c:v>
                </c:pt>
                <c:pt idx="4185">
                  <c:v>4.3411300000000003E-3</c:v>
                </c:pt>
                <c:pt idx="4186">
                  <c:v>-1.6881E-2</c:v>
                </c:pt>
                <c:pt idx="4187">
                  <c:v>1.2908899999999999E-2</c:v>
                </c:pt>
                <c:pt idx="4188">
                  <c:v>7.6046000000000004E-3</c:v>
                </c:pt>
                <c:pt idx="4189">
                  <c:v>9.2945100000000006E-3</c:v>
                </c:pt>
                <c:pt idx="4190">
                  <c:v>-6.5765399999999996E-3</c:v>
                </c:pt>
                <c:pt idx="4191">
                  <c:v>1.13516E-2</c:v>
                </c:pt>
                <c:pt idx="4192">
                  <c:v>6.2856700000000001E-3</c:v>
                </c:pt>
                <c:pt idx="4193">
                  <c:v>-2.6617099999999999E-3</c:v>
                </c:pt>
                <c:pt idx="4194">
                  <c:v>4.41742E-3</c:v>
                </c:pt>
                <c:pt idx="4195">
                  <c:v>9.1934199999999997E-4</c:v>
                </c:pt>
                <c:pt idx="4196">
                  <c:v>-7.5902900000000004E-3</c:v>
                </c:pt>
                <c:pt idx="4197">
                  <c:v>-4.4908500000000002E-3</c:v>
                </c:pt>
                <c:pt idx="4198">
                  <c:v>-2.7952200000000002E-3</c:v>
                </c:pt>
                <c:pt idx="4199">
                  <c:v>-3.7555700000000002E-3</c:v>
                </c:pt>
                <c:pt idx="4200">
                  <c:v>7.0028299999999998E-3</c:v>
                </c:pt>
                <c:pt idx="4201">
                  <c:v>-1.1602400000000001E-2</c:v>
                </c:pt>
                <c:pt idx="4202">
                  <c:v>1.6593E-2</c:v>
                </c:pt>
                <c:pt idx="4203">
                  <c:v>2.1181099999999999E-3</c:v>
                </c:pt>
                <c:pt idx="4204">
                  <c:v>1.8215199999999999E-4</c:v>
                </c:pt>
                <c:pt idx="4205">
                  <c:v>3.1728699999999999E-3</c:v>
                </c:pt>
                <c:pt idx="4206">
                  <c:v>1.26972E-2</c:v>
                </c:pt>
                <c:pt idx="4207">
                  <c:v>7.5149500000000003E-4</c:v>
                </c:pt>
                <c:pt idx="4208" formatCode="0.00E+00">
                  <c:v>-1.7166100000000002E-5</c:v>
                </c:pt>
                <c:pt idx="4209">
                  <c:v>-2.41537E-2</c:v>
                </c:pt>
                <c:pt idx="4210">
                  <c:v>-7.7390699999999998E-3</c:v>
                </c:pt>
                <c:pt idx="4211">
                  <c:v>-8.0327999999999997E-3</c:v>
                </c:pt>
                <c:pt idx="4212">
                  <c:v>-5.4998399999999998E-3</c:v>
                </c:pt>
                <c:pt idx="4213">
                  <c:v>-5.6743600000000005E-4</c:v>
                </c:pt>
                <c:pt idx="4214">
                  <c:v>-1.6363099999999998E-2</c:v>
                </c:pt>
                <c:pt idx="4215">
                  <c:v>-1.8877999999999999E-2</c:v>
                </c:pt>
                <c:pt idx="4216">
                  <c:v>-1.7201399999999999E-2</c:v>
                </c:pt>
                <c:pt idx="4217">
                  <c:v>7.7409699999999998E-3</c:v>
                </c:pt>
                <c:pt idx="4218">
                  <c:v>-1.2599900000000001E-2</c:v>
                </c:pt>
                <c:pt idx="4219">
                  <c:v>-1.06602E-2</c:v>
                </c:pt>
                <c:pt idx="4220">
                  <c:v>9.6912400000000003E-3</c:v>
                </c:pt>
                <c:pt idx="4221">
                  <c:v>6.2313100000000003E-3</c:v>
                </c:pt>
                <c:pt idx="4222">
                  <c:v>3.2129300000000001E-3</c:v>
                </c:pt>
                <c:pt idx="4223">
                  <c:v>2.64368E-2</c:v>
                </c:pt>
                <c:pt idx="4224">
                  <c:v>1.6685499999999999E-2</c:v>
                </c:pt>
                <c:pt idx="4225">
                  <c:v>1.27373E-2</c:v>
                </c:pt>
                <c:pt idx="4226">
                  <c:v>2.55604E-2</c:v>
                </c:pt>
                <c:pt idx="4227">
                  <c:v>1.6036000000000002E-2</c:v>
                </c:pt>
                <c:pt idx="4228">
                  <c:v>9.3612699999999997E-3</c:v>
                </c:pt>
                <c:pt idx="4229">
                  <c:v>3.9300899999999998E-3</c:v>
                </c:pt>
                <c:pt idx="4230">
                  <c:v>9.5005000000000003E-3</c:v>
                </c:pt>
                <c:pt idx="4231">
                  <c:v>2.0141600000000001E-3</c:v>
                </c:pt>
                <c:pt idx="4232">
                  <c:v>-4.42123E-3</c:v>
                </c:pt>
                <c:pt idx="4233" formatCode="0.00E+00">
                  <c:v>-1.13668E-2</c:v>
                </c:pt>
                <c:pt idx="4234">
                  <c:v>-1.55449E-3</c:v>
                </c:pt>
                <c:pt idx="4235">
                  <c:v>-1.57471E-2</c:v>
                </c:pt>
                <c:pt idx="4236">
                  <c:v>8.7842900000000002E-3</c:v>
                </c:pt>
                <c:pt idx="4237">
                  <c:v>2.90012E-3</c:v>
                </c:pt>
                <c:pt idx="4238">
                  <c:v>2.1553000000000002E-3</c:v>
                </c:pt>
                <c:pt idx="4239">
                  <c:v>3.2710999999999998E-4</c:v>
                </c:pt>
                <c:pt idx="4240">
                  <c:v>-3.4389500000000001E-3</c:v>
                </c:pt>
                <c:pt idx="4241">
                  <c:v>-3.5123799999999998E-3</c:v>
                </c:pt>
                <c:pt idx="4242">
                  <c:v>-7.1563699999999996E-3</c:v>
                </c:pt>
                <c:pt idx="4243">
                  <c:v>-3.1394999999999999E-3</c:v>
                </c:pt>
                <c:pt idx="4244">
                  <c:v>1.3120700000000001E-2</c:v>
                </c:pt>
                <c:pt idx="4245">
                  <c:v>1.14193E-2</c:v>
                </c:pt>
                <c:pt idx="4246">
                  <c:v>3.28016E-2</c:v>
                </c:pt>
                <c:pt idx="4247">
                  <c:v>1.77345E-2</c:v>
                </c:pt>
                <c:pt idx="4248">
                  <c:v>2.0631799999999999E-2</c:v>
                </c:pt>
                <c:pt idx="4249">
                  <c:v>-2.0504E-3</c:v>
                </c:pt>
                <c:pt idx="4250">
                  <c:v>1.8095E-2</c:v>
                </c:pt>
                <c:pt idx="4251">
                  <c:v>-7.6141400000000001E-3</c:v>
                </c:pt>
                <c:pt idx="4252">
                  <c:v>2.4738300000000002E-3</c:v>
                </c:pt>
                <c:pt idx="4253">
                  <c:v>1.87397E-3</c:v>
                </c:pt>
                <c:pt idx="4254">
                  <c:v>-1.4143000000000001E-3</c:v>
                </c:pt>
                <c:pt idx="4255">
                  <c:v>1.51443E-3</c:v>
                </c:pt>
                <c:pt idx="4256">
                  <c:v>-9.9182099999999994E-4</c:v>
                </c:pt>
                <c:pt idx="4257">
                  <c:v>-2.8038E-4</c:v>
                </c:pt>
                <c:pt idx="4258">
                  <c:v>-2.16942E-2</c:v>
                </c:pt>
                <c:pt idx="4259">
                  <c:v>-1.8498400000000002E-2</c:v>
                </c:pt>
                <c:pt idx="4260">
                  <c:v>-8.3007800000000007E-3</c:v>
                </c:pt>
                <c:pt idx="4261">
                  <c:v>-2.01712E-2</c:v>
                </c:pt>
                <c:pt idx="4262">
                  <c:v>-2.3078899999999999E-3</c:v>
                </c:pt>
                <c:pt idx="4263">
                  <c:v>2.8038E-4</c:v>
                </c:pt>
                <c:pt idx="4264">
                  <c:v>-1.13621E-2</c:v>
                </c:pt>
                <c:pt idx="4265">
                  <c:v>-8.1319800000000005E-3</c:v>
                </c:pt>
                <c:pt idx="4266">
                  <c:v>1.10846E-2</c:v>
                </c:pt>
                <c:pt idx="4267" formatCode="0.00E+00">
                  <c:v>-4.9457600000000004E-3</c:v>
                </c:pt>
                <c:pt idx="4268">
                  <c:v>-1.0223400000000001E-3</c:v>
                </c:pt>
                <c:pt idx="4269">
                  <c:v>-2.3303000000000001E-2</c:v>
                </c:pt>
                <c:pt idx="4270">
                  <c:v>-1.3051E-2</c:v>
                </c:pt>
                <c:pt idx="4271">
                  <c:v>3.8986200000000002E-3</c:v>
                </c:pt>
                <c:pt idx="4272">
                  <c:v>2.1991699999999999E-2</c:v>
                </c:pt>
                <c:pt idx="4273">
                  <c:v>2.45895E-2</c:v>
                </c:pt>
                <c:pt idx="4274">
                  <c:v>1.5450500000000001E-2</c:v>
                </c:pt>
                <c:pt idx="4275">
                  <c:v>2.4599099999999999E-2</c:v>
                </c:pt>
                <c:pt idx="4276">
                  <c:v>1.4360400000000001E-2</c:v>
                </c:pt>
                <c:pt idx="4277">
                  <c:v>1.7310099999999998E-2</c:v>
                </c:pt>
                <c:pt idx="4278">
                  <c:v>1.22433E-2</c:v>
                </c:pt>
                <c:pt idx="4279">
                  <c:v>-4.6348599999999999E-4</c:v>
                </c:pt>
                <c:pt idx="4280">
                  <c:v>-1.4293699999999999E-2</c:v>
                </c:pt>
                <c:pt idx="4281">
                  <c:v>-7.2116899999999998E-3</c:v>
                </c:pt>
                <c:pt idx="4282">
                  <c:v>6.6976500000000003E-3</c:v>
                </c:pt>
                <c:pt idx="4283">
                  <c:v>4.6157799999999999E-3</c:v>
                </c:pt>
                <c:pt idx="4284">
                  <c:v>1.51606E-2</c:v>
                </c:pt>
                <c:pt idx="4285">
                  <c:v>-1.34926E-2</c:v>
                </c:pt>
                <c:pt idx="4286">
                  <c:v>1.6300200000000001E-2</c:v>
                </c:pt>
                <c:pt idx="4287">
                  <c:v>-2.97642E-3</c:v>
                </c:pt>
                <c:pt idx="4288">
                  <c:v>-4.9133299999999996E-3</c:v>
                </c:pt>
                <c:pt idx="4289">
                  <c:v>4.7693299999999996E-3</c:v>
                </c:pt>
                <c:pt idx="4290">
                  <c:v>-2.22778E-3</c:v>
                </c:pt>
                <c:pt idx="4291">
                  <c:v>9.0560899999999993E-3</c:v>
                </c:pt>
                <c:pt idx="4292">
                  <c:v>-1.95818E-2</c:v>
                </c:pt>
                <c:pt idx="4293">
                  <c:v>5.2423499999999998E-3</c:v>
                </c:pt>
                <c:pt idx="4294">
                  <c:v>-2.9487599999999999E-3</c:v>
                </c:pt>
                <c:pt idx="4295">
                  <c:v>-6.0844399999999998E-4</c:v>
                </c:pt>
                <c:pt idx="4296">
                  <c:v>1.6759900000000001E-2</c:v>
                </c:pt>
                <c:pt idx="4297">
                  <c:v>-1.4268899999999999E-2</c:v>
                </c:pt>
                <c:pt idx="4298">
                  <c:v>-1.27516E-2</c:v>
                </c:pt>
                <c:pt idx="4299">
                  <c:v>-3.4889200000000002E-2</c:v>
                </c:pt>
                <c:pt idx="4300">
                  <c:v>-2.2559200000000001E-2</c:v>
                </c:pt>
                <c:pt idx="4301">
                  <c:v>-2.3345900000000001E-3</c:v>
                </c:pt>
                <c:pt idx="4302">
                  <c:v>5.7001100000000004E-3</c:v>
                </c:pt>
                <c:pt idx="4303">
                  <c:v>-7.3423400000000002E-3</c:v>
                </c:pt>
                <c:pt idx="4304">
                  <c:v>-2.2961599999999999E-2</c:v>
                </c:pt>
                <c:pt idx="4305">
                  <c:v>-2.1797199999999999E-2</c:v>
                </c:pt>
                <c:pt idx="4306">
                  <c:v>-7.0857999999999997E-3</c:v>
                </c:pt>
                <c:pt idx="4307">
                  <c:v>-1.0499E-2</c:v>
                </c:pt>
                <c:pt idx="4308">
                  <c:v>5.6934399999999995E-4</c:v>
                </c:pt>
                <c:pt idx="4309">
                  <c:v>-2.0875899999999999E-2</c:v>
                </c:pt>
                <c:pt idx="4310">
                  <c:v>-1.9107800000000001E-2</c:v>
                </c:pt>
                <c:pt idx="4311">
                  <c:v>-1.8985700000000001E-2</c:v>
                </c:pt>
                <c:pt idx="4312" formatCode="0.00E+00">
                  <c:v>-9.4222999999999996E-4</c:v>
                </c:pt>
                <c:pt idx="4313">
                  <c:v>-6.7138700000000003E-3</c:v>
                </c:pt>
                <c:pt idx="4314" formatCode="0.00E+00">
                  <c:v>1.6536700000000001E-3</c:v>
                </c:pt>
                <c:pt idx="4315">
                  <c:v>-2.4336799999999999E-2</c:v>
                </c:pt>
                <c:pt idx="4316">
                  <c:v>-3.1056400000000001E-2</c:v>
                </c:pt>
                <c:pt idx="4317">
                  <c:v>-4.4430699999999997E-2</c:v>
                </c:pt>
                <c:pt idx="4318">
                  <c:v>-6.6156399999999999E-3</c:v>
                </c:pt>
                <c:pt idx="4319">
                  <c:v>-1.25837E-2</c:v>
                </c:pt>
                <c:pt idx="4320">
                  <c:v>4.4317200000000001E-3</c:v>
                </c:pt>
                <c:pt idx="4321">
                  <c:v>-6.3943899999999998E-3</c:v>
                </c:pt>
                <c:pt idx="4322">
                  <c:v>-8.27694E-3</c:v>
                </c:pt>
                <c:pt idx="4323">
                  <c:v>-6.6185000000000003E-3</c:v>
                </c:pt>
                <c:pt idx="4324">
                  <c:v>1.44777E-2</c:v>
                </c:pt>
                <c:pt idx="4325">
                  <c:v>1.20792E-2</c:v>
                </c:pt>
                <c:pt idx="4326" formatCode="0.00E+00">
                  <c:v>8.6193099999999998E-3</c:v>
                </c:pt>
                <c:pt idx="4327">
                  <c:v>-1.68991E-2</c:v>
                </c:pt>
                <c:pt idx="4328">
                  <c:v>1.0848E-2</c:v>
                </c:pt>
                <c:pt idx="4329">
                  <c:v>-4.9190500000000003E-3</c:v>
                </c:pt>
                <c:pt idx="4330">
                  <c:v>2.2468599999999998E-3</c:v>
                </c:pt>
                <c:pt idx="4331">
                  <c:v>2.42081E-2</c:v>
                </c:pt>
                <c:pt idx="4332">
                  <c:v>2.7182600000000001E-2</c:v>
                </c:pt>
                <c:pt idx="4333">
                  <c:v>5.2452100000000002E-4</c:v>
                </c:pt>
                <c:pt idx="4334">
                  <c:v>2.8087600000000001E-2</c:v>
                </c:pt>
                <c:pt idx="4335">
                  <c:v>2.0543100000000002E-2</c:v>
                </c:pt>
                <c:pt idx="4336">
                  <c:v>-1.04113E-2</c:v>
                </c:pt>
                <c:pt idx="4337">
                  <c:v>-4.6768199999999999E-3</c:v>
                </c:pt>
                <c:pt idx="4338">
                  <c:v>7.9565E-3</c:v>
                </c:pt>
                <c:pt idx="4339">
                  <c:v>1.6581499999999999E-2</c:v>
                </c:pt>
                <c:pt idx="4340">
                  <c:v>-6.66046E-3</c:v>
                </c:pt>
                <c:pt idx="4341">
                  <c:v>1.02282E-2</c:v>
                </c:pt>
                <c:pt idx="4342">
                  <c:v>5.2681000000000004E-3</c:v>
                </c:pt>
                <c:pt idx="4343">
                  <c:v>-2.7407600000000001E-2</c:v>
                </c:pt>
                <c:pt idx="4344">
                  <c:v>-1.0232E-2</c:v>
                </c:pt>
                <c:pt idx="4345">
                  <c:v>-3.3845899999999998E-3</c:v>
                </c:pt>
                <c:pt idx="4346">
                  <c:v>4.3792700000000002E-3</c:v>
                </c:pt>
                <c:pt idx="4347">
                  <c:v>-5.1774999999999998E-3</c:v>
                </c:pt>
                <c:pt idx="4348">
                  <c:v>-2.1231699999999999E-2</c:v>
                </c:pt>
                <c:pt idx="4349">
                  <c:v>-2.3433699999999998E-2</c:v>
                </c:pt>
                <c:pt idx="4350">
                  <c:v>-1.6589199999999998E-2</c:v>
                </c:pt>
                <c:pt idx="4351">
                  <c:v>9.7923300000000001E-3</c:v>
                </c:pt>
                <c:pt idx="4352">
                  <c:v>1.4678E-2</c:v>
                </c:pt>
                <c:pt idx="4353">
                  <c:v>4.7102000000000003E-3</c:v>
                </c:pt>
                <c:pt idx="4354">
                  <c:v>-7.4977899999999998E-3</c:v>
                </c:pt>
                <c:pt idx="4355">
                  <c:v>-1.3765299999999999E-2</c:v>
                </c:pt>
                <c:pt idx="4356">
                  <c:v>2.3603399999999998E-3</c:v>
                </c:pt>
                <c:pt idx="4357">
                  <c:v>2.1498699999999999E-2</c:v>
                </c:pt>
                <c:pt idx="4358">
                  <c:v>5.0449400000000004E-3</c:v>
                </c:pt>
                <c:pt idx="4359">
                  <c:v>2.2046099999999999E-2</c:v>
                </c:pt>
                <c:pt idx="4360">
                  <c:v>1.26333E-2</c:v>
                </c:pt>
                <c:pt idx="4361">
                  <c:v>-1.24187E-2</c:v>
                </c:pt>
                <c:pt idx="4362">
                  <c:v>5.2900300000000003E-3</c:v>
                </c:pt>
                <c:pt idx="4363">
                  <c:v>1.43614E-2</c:v>
                </c:pt>
                <c:pt idx="4364">
                  <c:v>8.3618200000000007E-3</c:v>
                </c:pt>
                <c:pt idx="4365">
                  <c:v>-9.4852400000000007E-3</c:v>
                </c:pt>
                <c:pt idx="4366">
                  <c:v>-7.6198599999999998E-4</c:v>
                </c:pt>
                <c:pt idx="4367">
                  <c:v>-1.57833E-2</c:v>
                </c:pt>
                <c:pt idx="4368">
                  <c:v>-1.41449E-2</c:v>
                </c:pt>
                <c:pt idx="4369">
                  <c:v>3.47233E-3</c:v>
                </c:pt>
                <c:pt idx="4370">
                  <c:v>-4.3659199999999997E-3</c:v>
                </c:pt>
                <c:pt idx="4371">
                  <c:v>-1.2167000000000001E-2</c:v>
                </c:pt>
                <c:pt idx="4372">
                  <c:v>-3.1821299999999997E-2</c:v>
                </c:pt>
                <c:pt idx="4373">
                  <c:v>-1.4124899999999999E-2</c:v>
                </c:pt>
                <c:pt idx="4374">
                  <c:v>-1.4085800000000001E-2</c:v>
                </c:pt>
                <c:pt idx="4375">
                  <c:v>-5.8240899999999996E-3</c:v>
                </c:pt>
                <c:pt idx="4376">
                  <c:v>4.41742E-3</c:v>
                </c:pt>
                <c:pt idx="4377">
                  <c:v>8.2359300000000007E-3</c:v>
                </c:pt>
                <c:pt idx="4378">
                  <c:v>-2.2888199999999999E-4</c:v>
                </c:pt>
                <c:pt idx="4379">
                  <c:v>-1.7203300000000001E-2</c:v>
                </c:pt>
                <c:pt idx="4380">
                  <c:v>6.10065E-3</c:v>
                </c:pt>
                <c:pt idx="4381">
                  <c:v>6.4096500000000002E-3</c:v>
                </c:pt>
                <c:pt idx="4382">
                  <c:v>-1.4677E-3</c:v>
                </c:pt>
                <c:pt idx="4383">
                  <c:v>-1.9483599999999999E-3</c:v>
                </c:pt>
                <c:pt idx="4384">
                  <c:v>-2.0688999999999999E-2</c:v>
                </c:pt>
                <c:pt idx="4385">
                  <c:v>-2.0197900000000001E-2</c:v>
                </c:pt>
                <c:pt idx="4386">
                  <c:v>1.4762899999999999E-3</c:v>
                </c:pt>
                <c:pt idx="4387">
                  <c:v>-1.8701599999999999E-2</c:v>
                </c:pt>
                <c:pt idx="4388">
                  <c:v>-2.05288E-2</c:v>
                </c:pt>
                <c:pt idx="4389">
                  <c:v>-5.1202799999999996E-3</c:v>
                </c:pt>
                <c:pt idx="4390">
                  <c:v>-1.3251300000000001E-2</c:v>
                </c:pt>
                <c:pt idx="4391">
                  <c:v>-8.1052799999999994E-3</c:v>
                </c:pt>
                <c:pt idx="4392">
                  <c:v>-2.01263E-2</c:v>
                </c:pt>
                <c:pt idx="4393">
                  <c:v>-2.5469800000000001E-2</c:v>
                </c:pt>
                <c:pt idx="4394">
                  <c:v>-7.4529599999999998E-3</c:v>
                </c:pt>
                <c:pt idx="4395">
                  <c:v>-1.0537100000000001E-2</c:v>
                </c:pt>
                <c:pt idx="4396">
                  <c:v>2.8905900000000002E-3</c:v>
                </c:pt>
                <c:pt idx="4397">
                  <c:v>-1.27907E-2</c:v>
                </c:pt>
                <c:pt idx="4398">
                  <c:v>-8.3799400000000007E-3</c:v>
                </c:pt>
                <c:pt idx="4399">
                  <c:v>-8.3675399999999997E-3</c:v>
                </c:pt>
                <c:pt idx="4400">
                  <c:v>1.20163E-3</c:v>
                </c:pt>
                <c:pt idx="4401" formatCode="0.00E+00">
                  <c:v>1.4478700000000001E-2</c:v>
                </c:pt>
                <c:pt idx="4402">
                  <c:v>-1.15843E-2</c:v>
                </c:pt>
                <c:pt idx="4403">
                  <c:v>1.87111E-3</c:v>
                </c:pt>
                <c:pt idx="4404">
                  <c:v>1.1540399999999999E-2</c:v>
                </c:pt>
                <c:pt idx="4405">
                  <c:v>1.2666699999999999E-2</c:v>
                </c:pt>
                <c:pt idx="4406">
                  <c:v>-1.2268100000000001E-2</c:v>
                </c:pt>
                <c:pt idx="4407">
                  <c:v>-1.9352000000000001E-2</c:v>
                </c:pt>
                <c:pt idx="4408">
                  <c:v>-2.0370499999999999E-3</c:v>
                </c:pt>
                <c:pt idx="4409">
                  <c:v>-1.14594E-2</c:v>
                </c:pt>
                <c:pt idx="4410">
                  <c:v>-2.2719400000000001E-2</c:v>
                </c:pt>
                <c:pt idx="4411">
                  <c:v>-3.32928E-3</c:v>
                </c:pt>
                <c:pt idx="4412">
                  <c:v>1.0537100000000001E-2</c:v>
                </c:pt>
                <c:pt idx="4413">
                  <c:v>-2.0277E-2</c:v>
                </c:pt>
                <c:pt idx="4414">
                  <c:v>1.5389399999999999E-2</c:v>
                </c:pt>
                <c:pt idx="4415">
                  <c:v>2.3664500000000002E-2</c:v>
                </c:pt>
                <c:pt idx="4416">
                  <c:v>-1.34745E-2</c:v>
                </c:pt>
                <c:pt idx="4417">
                  <c:v>-1.0972000000000001E-2</c:v>
                </c:pt>
                <c:pt idx="4418">
                  <c:v>1.86253E-3</c:v>
                </c:pt>
                <c:pt idx="4419">
                  <c:v>4.9819900000000004E-3</c:v>
                </c:pt>
                <c:pt idx="4420">
                  <c:v>-2.2049000000000001E-3</c:v>
                </c:pt>
                <c:pt idx="4421">
                  <c:v>-3.6463700000000002E-2</c:v>
                </c:pt>
                <c:pt idx="4422">
                  <c:v>-2.1847700000000001E-2</c:v>
                </c:pt>
                <c:pt idx="4423">
                  <c:v>-2.1939299999999998E-2</c:v>
                </c:pt>
                <c:pt idx="4424">
                  <c:v>-2.61021E-2</c:v>
                </c:pt>
                <c:pt idx="4425">
                  <c:v>-2.4188000000000001E-2</c:v>
                </c:pt>
                <c:pt idx="4426">
                  <c:v>-3.3124899999999999E-2</c:v>
                </c:pt>
                <c:pt idx="4427">
                  <c:v>-3.7399300000000003E-2</c:v>
                </c:pt>
                <c:pt idx="4428">
                  <c:v>-2.86293E-2</c:v>
                </c:pt>
                <c:pt idx="4429">
                  <c:v>-2.7927400000000002E-2</c:v>
                </c:pt>
                <c:pt idx="4430">
                  <c:v>-3.4286499999999998E-2</c:v>
                </c:pt>
                <c:pt idx="4431">
                  <c:v>-2.7003300000000001E-2</c:v>
                </c:pt>
                <c:pt idx="4432">
                  <c:v>-2.6453999999999998E-2</c:v>
                </c:pt>
                <c:pt idx="4433">
                  <c:v>-4.5150799999999998E-2</c:v>
                </c:pt>
                <c:pt idx="4434">
                  <c:v>-4.7000899999999998E-2</c:v>
                </c:pt>
                <c:pt idx="4435">
                  <c:v>-2.7926400000000001E-2</c:v>
                </c:pt>
                <c:pt idx="4436">
                  <c:v>-9.4766599999999996E-3</c:v>
                </c:pt>
                <c:pt idx="4437">
                  <c:v>-2.7027100000000001E-3</c:v>
                </c:pt>
                <c:pt idx="4438">
                  <c:v>1.0747899999999999E-2</c:v>
                </c:pt>
                <c:pt idx="4439">
                  <c:v>-1.36948E-3</c:v>
                </c:pt>
                <c:pt idx="4440">
                  <c:v>-8.9016000000000008E-3</c:v>
                </c:pt>
                <c:pt idx="4441">
                  <c:v>-2.3632000000000002E-3</c:v>
                </c:pt>
                <c:pt idx="4442">
                  <c:v>-1.22147E-2</c:v>
                </c:pt>
                <c:pt idx="4443">
                  <c:v>6.8712199999999999E-3</c:v>
                </c:pt>
                <c:pt idx="4444">
                  <c:v>-1.3580300000000001E-3</c:v>
                </c:pt>
                <c:pt idx="4445">
                  <c:v>1.4374700000000001E-2</c:v>
                </c:pt>
                <c:pt idx="4446">
                  <c:v>4.1678399999999997E-2</c:v>
                </c:pt>
                <c:pt idx="4447">
                  <c:v>1.94778E-2</c:v>
                </c:pt>
                <c:pt idx="4448">
                  <c:v>9.8514599999999994E-3</c:v>
                </c:pt>
                <c:pt idx="4449">
                  <c:v>1.5668899999999999E-2</c:v>
                </c:pt>
                <c:pt idx="4450">
                  <c:v>3.4145399999999999E-2</c:v>
                </c:pt>
                <c:pt idx="4451">
                  <c:v>9.3956000000000005E-3</c:v>
                </c:pt>
                <c:pt idx="4452">
                  <c:v>3.0041700000000001E-2</c:v>
                </c:pt>
                <c:pt idx="4453">
                  <c:v>2.9967299999999999E-2</c:v>
                </c:pt>
                <c:pt idx="4454">
                  <c:v>2.5193199999999999E-2</c:v>
                </c:pt>
                <c:pt idx="4455">
                  <c:v>-6.3667300000000001E-3</c:v>
                </c:pt>
                <c:pt idx="4456">
                  <c:v>1.17903E-2</c:v>
                </c:pt>
                <c:pt idx="4457">
                  <c:v>3.5896299999999999E-3</c:v>
                </c:pt>
                <c:pt idx="4458">
                  <c:v>2.4280500000000002E-3</c:v>
                </c:pt>
                <c:pt idx="4459">
                  <c:v>7.9059599999999996E-4</c:v>
                </c:pt>
                <c:pt idx="4460">
                  <c:v>-6.4382600000000003E-3</c:v>
                </c:pt>
                <c:pt idx="4461">
                  <c:v>-1.43147E-3</c:v>
                </c:pt>
                <c:pt idx="4462">
                  <c:v>-1.59807E-2</c:v>
                </c:pt>
                <c:pt idx="4463">
                  <c:v>-4.8570599999999998E-3</c:v>
                </c:pt>
                <c:pt idx="4464">
                  <c:v>8.9225799999999994E-3</c:v>
                </c:pt>
                <c:pt idx="4465">
                  <c:v>8.2569099999999993E-3</c:v>
                </c:pt>
                <c:pt idx="4466">
                  <c:v>-1.31407E-2</c:v>
                </c:pt>
                <c:pt idx="4467">
                  <c:v>-1.0803200000000001E-2</c:v>
                </c:pt>
                <c:pt idx="4468">
                  <c:v>-1.8733E-2</c:v>
                </c:pt>
                <c:pt idx="4469">
                  <c:v>4.82082E-3</c:v>
                </c:pt>
                <c:pt idx="4470">
                  <c:v>-1.17044E-2</c:v>
                </c:pt>
                <c:pt idx="4471">
                  <c:v>-1.6681700000000001E-2</c:v>
                </c:pt>
                <c:pt idx="4472">
                  <c:v>-1.8568000000000001E-2</c:v>
                </c:pt>
                <c:pt idx="4473">
                  <c:v>-1.8760700000000002E-2</c:v>
                </c:pt>
                <c:pt idx="4474">
                  <c:v>-2.1904900000000001E-2</c:v>
                </c:pt>
                <c:pt idx="4475" formatCode="0.00E+00">
                  <c:v>-5.8002499999999999E-3</c:v>
                </c:pt>
                <c:pt idx="4476">
                  <c:v>-1.30272E-3</c:v>
                </c:pt>
                <c:pt idx="4477">
                  <c:v>2.0647E-3</c:v>
                </c:pt>
                <c:pt idx="4478">
                  <c:v>-2.5751099999999999E-2</c:v>
                </c:pt>
                <c:pt idx="4479">
                  <c:v>-1.75056E-2</c:v>
                </c:pt>
                <c:pt idx="4480">
                  <c:v>-2.3933400000000001E-2</c:v>
                </c:pt>
                <c:pt idx="4481">
                  <c:v>-1.41411E-2</c:v>
                </c:pt>
                <c:pt idx="4482">
                  <c:v>-8.1853900000000007E-3</c:v>
                </c:pt>
                <c:pt idx="4483">
                  <c:v>-5.1364899999999996E-3</c:v>
                </c:pt>
                <c:pt idx="4484">
                  <c:v>8.0013299999999996E-4</c:v>
                </c:pt>
                <c:pt idx="4485">
                  <c:v>-3.4963599999999997E-2</c:v>
                </c:pt>
                <c:pt idx="4486">
                  <c:v>-1.6030300000000001E-2</c:v>
                </c:pt>
                <c:pt idx="4487">
                  <c:v>-2.0799600000000001E-2</c:v>
                </c:pt>
                <c:pt idx="4488">
                  <c:v>-8.2387899999999993E-3</c:v>
                </c:pt>
                <c:pt idx="4489">
                  <c:v>-1.46236E-2</c:v>
                </c:pt>
                <c:pt idx="4490">
                  <c:v>-3.2669999999999998E-2</c:v>
                </c:pt>
                <c:pt idx="4491">
                  <c:v>-1.4085800000000001E-2</c:v>
                </c:pt>
                <c:pt idx="4492" formatCode="0.00E+00">
                  <c:v>-1.58587E-2</c:v>
                </c:pt>
                <c:pt idx="4493">
                  <c:v>-7.8678099999999994E-3</c:v>
                </c:pt>
                <c:pt idx="4494">
                  <c:v>-1.53265E-2</c:v>
                </c:pt>
                <c:pt idx="4495">
                  <c:v>4.6777700000000004E-3</c:v>
                </c:pt>
                <c:pt idx="4496">
                  <c:v>-1.6930600000000001E-2</c:v>
                </c:pt>
                <c:pt idx="4497">
                  <c:v>-1.7858499999999999E-2</c:v>
                </c:pt>
                <c:pt idx="4498">
                  <c:v>-1.2332900000000001E-2</c:v>
                </c:pt>
                <c:pt idx="4499">
                  <c:v>-7.2135899999999998E-3</c:v>
                </c:pt>
                <c:pt idx="4500">
                  <c:v>-1.9472099999999999E-2</c:v>
                </c:pt>
                <c:pt idx="4501">
                  <c:v>-9.9992799999999993E-3</c:v>
                </c:pt>
                <c:pt idx="4502">
                  <c:v>-9.2649499999999992E-3</c:v>
                </c:pt>
                <c:pt idx="4503">
                  <c:v>-7.7247599999999998E-3</c:v>
                </c:pt>
                <c:pt idx="4504">
                  <c:v>1.1091199999999999E-3</c:v>
                </c:pt>
                <c:pt idx="4505">
                  <c:v>9.889600000000001E-4</c:v>
                </c:pt>
                <c:pt idx="4506">
                  <c:v>-1.5327500000000001E-2</c:v>
                </c:pt>
                <c:pt idx="4507">
                  <c:v>-3.03001E-2</c:v>
                </c:pt>
                <c:pt idx="4508">
                  <c:v>-2.25677E-2</c:v>
                </c:pt>
                <c:pt idx="4509">
                  <c:v>-3.53718E-3</c:v>
                </c:pt>
                <c:pt idx="4510">
                  <c:v>-1.57623E-2</c:v>
                </c:pt>
                <c:pt idx="4511">
                  <c:v>-1.8823599999999999E-2</c:v>
                </c:pt>
                <c:pt idx="4512">
                  <c:v>-1.66187E-2</c:v>
                </c:pt>
                <c:pt idx="4513">
                  <c:v>3.3378599999999998E-4</c:v>
                </c:pt>
                <c:pt idx="4514">
                  <c:v>1.30606E-2</c:v>
                </c:pt>
                <c:pt idx="4515">
                  <c:v>-1.47657E-2</c:v>
                </c:pt>
                <c:pt idx="4516">
                  <c:v>1.41306E-2</c:v>
                </c:pt>
                <c:pt idx="4517">
                  <c:v>-3.74603E-3</c:v>
                </c:pt>
                <c:pt idx="4518">
                  <c:v>1.85804E-2</c:v>
                </c:pt>
                <c:pt idx="4519">
                  <c:v>1.2062099999999999E-2</c:v>
                </c:pt>
                <c:pt idx="4520">
                  <c:v>1.7089799999999999E-3</c:v>
                </c:pt>
                <c:pt idx="4521">
                  <c:v>9.1056799999999997E-3</c:v>
                </c:pt>
                <c:pt idx="4522">
                  <c:v>1.0521900000000001E-2</c:v>
                </c:pt>
                <c:pt idx="4523">
                  <c:v>-1.98555E-3</c:v>
                </c:pt>
                <c:pt idx="4524">
                  <c:v>1.9798300000000001E-3</c:v>
                </c:pt>
                <c:pt idx="4525">
                  <c:v>-2.91348E-3</c:v>
                </c:pt>
                <c:pt idx="4526">
                  <c:v>-1.3188399999999999E-2</c:v>
                </c:pt>
                <c:pt idx="4527">
                  <c:v>-1.8487E-2</c:v>
                </c:pt>
                <c:pt idx="4528">
                  <c:v>-2.5465999999999999E-2</c:v>
                </c:pt>
                <c:pt idx="4529">
                  <c:v>-2.0840600000000001E-2</c:v>
                </c:pt>
                <c:pt idx="4530">
                  <c:v>-1.3546900000000001E-2</c:v>
                </c:pt>
                <c:pt idx="4531">
                  <c:v>-5.45979E-3</c:v>
                </c:pt>
                <c:pt idx="4532" formatCode="0.00E+00">
                  <c:v>5.1164599999999998E-3</c:v>
                </c:pt>
                <c:pt idx="4533">
                  <c:v>1.50032E-2</c:v>
                </c:pt>
                <c:pt idx="4534" formatCode="0.00E+00">
                  <c:v>-5.9499699999999997E-3</c:v>
                </c:pt>
                <c:pt idx="4535">
                  <c:v>2.51579E-3</c:v>
                </c:pt>
                <c:pt idx="4536">
                  <c:v>9.1600399999999995E-3</c:v>
                </c:pt>
                <c:pt idx="4537">
                  <c:v>1.5090900000000001E-2</c:v>
                </c:pt>
                <c:pt idx="4538">
                  <c:v>1.4079100000000001E-2</c:v>
                </c:pt>
                <c:pt idx="4539">
                  <c:v>5.53894E-3</c:v>
                </c:pt>
                <c:pt idx="4540">
                  <c:v>1.52636E-2</c:v>
                </c:pt>
                <c:pt idx="4541">
                  <c:v>6.3190499999999997E-3</c:v>
                </c:pt>
                <c:pt idx="4542">
                  <c:v>1.1157E-2</c:v>
                </c:pt>
                <c:pt idx="4543">
                  <c:v>3.6916700000000002E-3</c:v>
                </c:pt>
                <c:pt idx="4544">
                  <c:v>-5.1145599999999998E-3</c:v>
                </c:pt>
                <c:pt idx="4545">
                  <c:v>-6.2131900000000004E-3</c:v>
                </c:pt>
                <c:pt idx="4546">
                  <c:v>-2.7551699999999999E-3</c:v>
                </c:pt>
                <c:pt idx="4547">
                  <c:v>2.2916799999999999E-3</c:v>
                </c:pt>
                <c:pt idx="4548">
                  <c:v>-1.8460299999999999E-2</c:v>
                </c:pt>
                <c:pt idx="4549">
                  <c:v>-1.52578E-2</c:v>
                </c:pt>
                <c:pt idx="4550">
                  <c:v>7.0037800000000002E-3</c:v>
                </c:pt>
                <c:pt idx="4551">
                  <c:v>2.0895000000000002E-3</c:v>
                </c:pt>
                <c:pt idx="4552">
                  <c:v>1.6911499999999999E-2</c:v>
                </c:pt>
                <c:pt idx="4553">
                  <c:v>7.2431600000000002E-3</c:v>
                </c:pt>
                <c:pt idx="4554">
                  <c:v>1.60885E-3</c:v>
                </c:pt>
                <c:pt idx="4555">
                  <c:v>1.15709E-2</c:v>
                </c:pt>
                <c:pt idx="4556">
                  <c:v>-6.9608700000000001E-3</c:v>
                </c:pt>
                <c:pt idx="4557">
                  <c:v>1.06344E-2</c:v>
                </c:pt>
                <c:pt idx="4558">
                  <c:v>1.24502E-2</c:v>
                </c:pt>
                <c:pt idx="4559">
                  <c:v>-1.44768E-3</c:v>
                </c:pt>
                <c:pt idx="4560">
                  <c:v>8.7385199999999996E-3</c:v>
                </c:pt>
                <c:pt idx="4561">
                  <c:v>6.0272199999999998E-3</c:v>
                </c:pt>
                <c:pt idx="4562">
                  <c:v>1.4182999999999999E-2</c:v>
                </c:pt>
                <c:pt idx="4563">
                  <c:v>-1.30148E-2</c:v>
                </c:pt>
                <c:pt idx="4564">
                  <c:v>6.06632E-3</c:v>
                </c:pt>
                <c:pt idx="4565">
                  <c:v>8.4505099999999996E-3</c:v>
                </c:pt>
                <c:pt idx="4566">
                  <c:v>4.2657900000000002E-3</c:v>
                </c:pt>
                <c:pt idx="4567">
                  <c:v>4.5509299999999999E-3</c:v>
                </c:pt>
                <c:pt idx="4568">
                  <c:v>1.8100700000000001E-2</c:v>
                </c:pt>
                <c:pt idx="4569">
                  <c:v>1.1379200000000001E-2</c:v>
                </c:pt>
                <c:pt idx="4570">
                  <c:v>4.5108799999999999E-4</c:v>
                </c:pt>
                <c:pt idx="4571">
                  <c:v>9.7017300000000004E-3</c:v>
                </c:pt>
                <c:pt idx="4572">
                  <c:v>1.49307E-2</c:v>
                </c:pt>
                <c:pt idx="4573">
                  <c:v>4.25339E-4</c:v>
                </c:pt>
                <c:pt idx="4574">
                  <c:v>1.7941499999999999E-2</c:v>
                </c:pt>
                <c:pt idx="4575">
                  <c:v>5.5503799999999999E-4</c:v>
                </c:pt>
                <c:pt idx="4576">
                  <c:v>2.9912899999999999E-2</c:v>
                </c:pt>
                <c:pt idx="4577">
                  <c:v>1.04408E-2</c:v>
                </c:pt>
                <c:pt idx="4578">
                  <c:v>-1.87025E-2</c:v>
                </c:pt>
                <c:pt idx="4579">
                  <c:v>-1.31626E-2</c:v>
                </c:pt>
                <c:pt idx="4580">
                  <c:v>2.94495E-3</c:v>
                </c:pt>
                <c:pt idx="4581">
                  <c:v>1.5193E-2</c:v>
                </c:pt>
                <c:pt idx="4582">
                  <c:v>3.2157900000000001E-3</c:v>
                </c:pt>
                <c:pt idx="4583">
                  <c:v>1.3427700000000001E-3</c:v>
                </c:pt>
                <c:pt idx="4584">
                  <c:v>-1.7320599999999998E-2</c:v>
                </c:pt>
                <c:pt idx="4585">
                  <c:v>-1.7868999999999999E-2</c:v>
                </c:pt>
                <c:pt idx="4586" formatCode="0.00E+00">
                  <c:v>-3.53575E-2</c:v>
                </c:pt>
                <c:pt idx="4587">
                  <c:v>-1.21412E-2</c:v>
                </c:pt>
                <c:pt idx="4588">
                  <c:v>-1.18923E-2</c:v>
                </c:pt>
                <c:pt idx="4589">
                  <c:v>-2.4846099999999999E-2</c:v>
                </c:pt>
                <c:pt idx="4590">
                  <c:v>-2.7448699999999999E-2</c:v>
                </c:pt>
                <c:pt idx="4591">
                  <c:v>-7.2736700000000003E-3</c:v>
                </c:pt>
                <c:pt idx="4592">
                  <c:v>-8.0795299999999997E-3</c:v>
                </c:pt>
                <c:pt idx="4593">
                  <c:v>7.9956100000000002E-3</c:v>
                </c:pt>
                <c:pt idx="4594">
                  <c:v>2.0587899999999999E-2</c:v>
                </c:pt>
                <c:pt idx="4595">
                  <c:v>5.7001100000000004E-3</c:v>
                </c:pt>
                <c:pt idx="4596">
                  <c:v>-1.05095E-2</c:v>
                </c:pt>
                <c:pt idx="4597">
                  <c:v>-2.9515300000000001E-2</c:v>
                </c:pt>
                <c:pt idx="4598">
                  <c:v>-1.3332400000000001E-3</c:v>
                </c:pt>
                <c:pt idx="4599">
                  <c:v>1.03064E-2</c:v>
                </c:pt>
                <c:pt idx="4600">
                  <c:v>1.02329E-2</c:v>
                </c:pt>
                <c:pt idx="4601">
                  <c:v>2.1228800000000002E-3</c:v>
                </c:pt>
                <c:pt idx="4602">
                  <c:v>-5.7535199999999998E-3</c:v>
                </c:pt>
                <c:pt idx="4603">
                  <c:v>5.8851199999999998E-3</c:v>
                </c:pt>
                <c:pt idx="4604">
                  <c:v>1.19705E-2</c:v>
                </c:pt>
                <c:pt idx="4605">
                  <c:v>9.2639899999999997E-3</c:v>
                </c:pt>
                <c:pt idx="4606">
                  <c:v>7.5521499999999997E-3</c:v>
                </c:pt>
                <c:pt idx="4607">
                  <c:v>7.4243499999999997E-3</c:v>
                </c:pt>
                <c:pt idx="4608">
                  <c:v>-3.2577499999999998E-3</c:v>
                </c:pt>
                <c:pt idx="4609">
                  <c:v>-6.6051499999999997E-3</c:v>
                </c:pt>
                <c:pt idx="4610">
                  <c:v>1.65796E-2</c:v>
                </c:pt>
                <c:pt idx="4611">
                  <c:v>-1.6837100000000001E-2</c:v>
                </c:pt>
                <c:pt idx="4612">
                  <c:v>-1.04771E-2</c:v>
                </c:pt>
                <c:pt idx="4613">
                  <c:v>-2.17819E-3</c:v>
                </c:pt>
                <c:pt idx="4614">
                  <c:v>-7.3451999999999996E-3</c:v>
                </c:pt>
                <c:pt idx="4615">
                  <c:v>-7.1573299999999999E-3</c:v>
                </c:pt>
                <c:pt idx="4616">
                  <c:v>5.7220500000000002E-3</c:v>
                </c:pt>
                <c:pt idx="4617">
                  <c:v>2.3012200000000001E-3</c:v>
                </c:pt>
                <c:pt idx="4618">
                  <c:v>-1.78099E-2</c:v>
                </c:pt>
                <c:pt idx="4619">
                  <c:v>8.03566E-3</c:v>
                </c:pt>
                <c:pt idx="4620">
                  <c:v>1.09625E-2</c:v>
                </c:pt>
                <c:pt idx="4621">
                  <c:v>3.61919E-3</c:v>
                </c:pt>
                <c:pt idx="4622">
                  <c:v>8.7499599999999993E-3</c:v>
                </c:pt>
                <c:pt idx="4623">
                  <c:v>-1.5789000000000001E-2</c:v>
                </c:pt>
                <c:pt idx="4624">
                  <c:v>1.4208800000000001E-2</c:v>
                </c:pt>
                <c:pt idx="4625">
                  <c:v>-5.5379899999999996E-3</c:v>
                </c:pt>
                <c:pt idx="4626">
                  <c:v>-6.7329399999999995E-4</c:v>
                </c:pt>
                <c:pt idx="4627">
                  <c:v>3.8137399999999999E-3</c:v>
                </c:pt>
                <c:pt idx="4628">
                  <c:v>-9.0980499999999997E-4</c:v>
                </c:pt>
                <c:pt idx="4629">
                  <c:v>5.0706900000000001E-3</c:v>
                </c:pt>
                <c:pt idx="4630">
                  <c:v>-1.05696E-2</c:v>
                </c:pt>
                <c:pt idx="4631">
                  <c:v>1.02053E-2</c:v>
                </c:pt>
                <c:pt idx="4632">
                  <c:v>1.3042399999999999E-2</c:v>
                </c:pt>
                <c:pt idx="4633">
                  <c:v>5.37682E-3</c:v>
                </c:pt>
                <c:pt idx="4634">
                  <c:v>4.0740999999999998E-3</c:v>
                </c:pt>
                <c:pt idx="4635">
                  <c:v>2.4070699999999999E-3</c:v>
                </c:pt>
                <c:pt idx="4636">
                  <c:v>4.2982100000000002E-3</c:v>
                </c:pt>
                <c:pt idx="4637">
                  <c:v>8.4562300000000003E-3</c:v>
                </c:pt>
                <c:pt idx="4638">
                  <c:v>1.6479500000000001E-2</c:v>
                </c:pt>
                <c:pt idx="4639">
                  <c:v>1.34296E-2</c:v>
                </c:pt>
                <c:pt idx="4640">
                  <c:v>-1.01213E-2</c:v>
                </c:pt>
                <c:pt idx="4641">
                  <c:v>6.5422099999999997E-3</c:v>
                </c:pt>
                <c:pt idx="4642">
                  <c:v>1.12753E-2</c:v>
                </c:pt>
                <c:pt idx="4643" formatCode="0.00E+00">
                  <c:v>-4.48227E-5</c:v>
                </c:pt>
                <c:pt idx="4644">
                  <c:v>6.6204100000000002E-3</c:v>
                </c:pt>
                <c:pt idx="4645">
                  <c:v>-3.3655199999999999E-3</c:v>
                </c:pt>
                <c:pt idx="4646">
                  <c:v>6.5755800000000001E-3</c:v>
                </c:pt>
                <c:pt idx="4647">
                  <c:v>-8.2082700000000001E-3</c:v>
                </c:pt>
                <c:pt idx="4648">
                  <c:v>1.7149899999999999E-2</c:v>
                </c:pt>
                <c:pt idx="4649">
                  <c:v>2.4137500000000001E-3</c:v>
                </c:pt>
                <c:pt idx="4650">
                  <c:v>1.04017E-2</c:v>
                </c:pt>
                <c:pt idx="4651">
                  <c:v>7.7733999999999998E-3</c:v>
                </c:pt>
                <c:pt idx="4652">
                  <c:v>1.41411E-2</c:v>
                </c:pt>
                <c:pt idx="4653">
                  <c:v>6.8464299999999997E-3</c:v>
                </c:pt>
                <c:pt idx="4654">
                  <c:v>8.7127699999999999E-3</c:v>
                </c:pt>
                <c:pt idx="4655">
                  <c:v>1.69296E-2</c:v>
                </c:pt>
                <c:pt idx="4656">
                  <c:v>-5.0897599999999996E-3</c:v>
                </c:pt>
                <c:pt idx="4657">
                  <c:v>8.8567699999999999E-3</c:v>
                </c:pt>
                <c:pt idx="4658">
                  <c:v>4.1256000000000001E-3</c:v>
                </c:pt>
                <c:pt idx="4659">
                  <c:v>-6.49834E-3</c:v>
                </c:pt>
                <c:pt idx="4660">
                  <c:v>8.72326E-3</c:v>
                </c:pt>
                <c:pt idx="4661">
                  <c:v>3.3853500000000002E-2</c:v>
                </c:pt>
                <c:pt idx="4662">
                  <c:v>1.29604E-2</c:v>
                </c:pt>
                <c:pt idx="4663">
                  <c:v>9.2563599999999999E-3</c:v>
                </c:pt>
                <c:pt idx="4664">
                  <c:v>-6.3791300000000002E-3</c:v>
                </c:pt>
                <c:pt idx="4665">
                  <c:v>1.6405099999999999E-2</c:v>
                </c:pt>
                <c:pt idx="4666">
                  <c:v>7.9212199999999997E-3</c:v>
                </c:pt>
                <c:pt idx="4667">
                  <c:v>1.12505E-2</c:v>
                </c:pt>
                <c:pt idx="4668">
                  <c:v>-4.1999799999999999E-3</c:v>
                </c:pt>
                <c:pt idx="4669">
                  <c:v>-8.4447900000000006E-3</c:v>
                </c:pt>
                <c:pt idx="4670">
                  <c:v>-1.10502E-2</c:v>
                </c:pt>
                <c:pt idx="4671">
                  <c:v>-5.0001100000000003E-3</c:v>
                </c:pt>
                <c:pt idx="4672">
                  <c:v>1.36232E-2</c:v>
                </c:pt>
                <c:pt idx="4673">
                  <c:v>6.0339E-3</c:v>
                </c:pt>
                <c:pt idx="4674">
                  <c:v>5.6438399999999998E-3</c:v>
                </c:pt>
                <c:pt idx="4675">
                  <c:v>2.4933799999999999E-2</c:v>
                </c:pt>
                <c:pt idx="4676">
                  <c:v>1.08147E-2</c:v>
                </c:pt>
                <c:pt idx="4677">
                  <c:v>1.7499899999999999E-2</c:v>
                </c:pt>
                <c:pt idx="4678">
                  <c:v>1.78385E-2</c:v>
                </c:pt>
                <c:pt idx="4679">
                  <c:v>1.4330900000000001E-2</c:v>
                </c:pt>
                <c:pt idx="4680">
                  <c:v>1.5612600000000001E-2</c:v>
                </c:pt>
                <c:pt idx="4681">
                  <c:v>3.9491700000000001E-3</c:v>
                </c:pt>
                <c:pt idx="4682">
                  <c:v>2.2008900000000001E-2</c:v>
                </c:pt>
                <c:pt idx="4683">
                  <c:v>1.33896E-2</c:v>
                </c:pt>
                <c:pt idx="4684">
                  <c:v>-3.0822800000000002E-3</c:v>
                </c:pt>
                <c:pt idx="4685">
                  <c:v>3.4236899999999997E-4</c:v>
                </c:pt>
                <c:pt idx="4686">
                  <c:v>1.6176200000000002E-2</c:v>
                </c:pt>
                <c:pt idx="4687">
                  <c:v>8.0776200000000006E-3</c:v>
                </c:pt>
                <c:pt idx="4688">
                  <c:v>-1.91202E-2</c:v>
                </c:pt>
                <c:pt idx="4689">
                  <c:v>1.4870599999999999E-2</c:v>
                </c:pt>
                <c:pt idx="4690">
                  <c:v>3.4722299999999998E-2</c:v>
                </c:pt>
                <c:pt idx="4691">
                  <c:v>1.3848299999999999E-2</c:v>
                </c:pt>
                <c:pt idx="4692">
                  <c:v>5.7926200000000001E-3</c:v>
                </c:pt>
                <c:pt idx="4693">
                  <c:v>2.06795E-2</c:v>
                </c:pt>
                <c:pt idx="4694">
                  <c:v>1.2591400000000001E-2</c:v>
                </c:pt>
                <c:pt idx="4695">
                  <c:v>2.13776E-2</c:v>
                </c:pt>
                <c:pt idx="4696">
                  <c:v>1.24063E-2</c:v>
                </c:pt>
                <c:pt idx="4697">
                  <c:v>2.4585700000000002E-3</c:v>
                </c:pt>
                <c:pt idx="4698">
                  <c:v>2.44808E-3</c:v>
                </c:pt>
                <c:pt idx="4699">
                  <c:v>3.0288699999999999E-3</c:v>
                </c:pt>
                <c:pt idx="4700">
                  <c:v>-1.07546E-2</c:v>
                </c:pt>
                <c:pt idx="4701">
                  <c:v>-1.5850099999999999E-2</c:v>
                </c:pt>
                <c:pt idx="4702">
                  <c:v>-8.3255800000000008E-3</c:v>
                </c:pt>
                <c:pt idx="4703">
                  <c:v>9.3164400000000005E-3</c:v>
                </c:pt>
                <c:pt idx="4704">
                  <c:v>-6.7749000000000004E-3</c:v>
                </c:pt>
                <c:pt idx="4705">
                  <c:v>5.5999800000000001E-3</c:v>
                </c:pt>
                <c:pt idx="4706">
                  <c:v>2.7424799999999999E-2</c:v>
                </c:pt>
                <c:pt idx="4707">
                  <c:v>2.3360300000000001E-2</c:v>
                </c:pt>
                <c:pt idx="4708">
                  <c:v>1.5576400000000001E-2</c:v>
                </c:pt>
                <c:pt idx="4709">
                  <c:v>7.2479199999999997E-3</c:v>
                </c:pt>
                <c:pt idx="4710">
                  <c:v>1.3740499999999999E-2</c:v>
                </c:pt>
                <c:pt idx="4711">
                  <c:v>2.9032700000000002E-2</c:v>
                </c:pt>
                <c:pt idx="4712">
                  <c:v>5.37872E-4</c:v>
                </c:pt>
                <c:pt idx="4713">
                  <c:v>8.1939700000000001E-3</c:v>
                </c:pt>
                <c:pt idx="4714">
                  <c:v>-1.32942E-3</c:v>
                </c:pt>
                <c:pt idx="4715">
                  <c:v>1.0974899999999999E-2</c:v>
                </c:pt>
                <c:pt idx="4716">
                  <c:v>1.8740699999999999E-2</c:v>
                </c:pt>
                <c:pt idx="4717">
                  <c:v>9.1304799999999998E-3</c:v>
                </c:pt>
                <c:pt idx="4718">
                  <c:v>1.9014400000000001E-2</c:v>
                </c:pt>
                <c:pt idx="4719">
                  <c:v>3.1013500000000001E-3</c:v>
                </c:pt>
                <c:pt idx="4720">
                  <c:v>-4.1608799999999996E-3</c:v>
                </c:pt>
                <c:pt idx="4721">
                  <c:v>2.3717899999999999E-3</c:v>
                </c:pt>
                <c:pt idx="4722">
                  <c:v>1.72596E-2</c:v>
                </c:pt>
                <c:pt idx="4723">
                  <c:v>1.98097E-2</c:v>
                </c:pt>
                <c:pt idx="4724">
                  <c:v>1.05562E-2</c:v>
                </c:pt>
                <c:pt idx="4725">
                  <c:v>2.4570499999999999E-2</c:v>
                </c:pt>
                <c:pt idx="4726">
                  <c:v>1.04542E-2</c:v>
                </c:pt>
                <c:pt idx="4727">
                  <c:v>2.1400500000000001E-3</c:v>
                </c:pt>
                <c:pt idx="4728">
                  <c:v>3.9596600000000003E-3</c:v>
                </c:pt>
                <c:pt idx="4729">
                  <c:v>-9.1505100000000006E-3</c:v>
                </c:pt>
                <c:pt idx="4730">
                  <c:v>1.5100499999999999E-2</c:v>
                </c:pt>
                <c:pt idx="4731">
                  <c:v>7.7609999999999997E-3</c:v>
                </c:pt>
                <c:pt idx="4732">
                  <c:v>1.30396E-2</c:v>
                </c:pt>
                <c:pt idx="4733">
                  <c:v>9.8876999999999993E-3</c:v>
                </c:pt>
                <c:pt idx="4734">
                  <c:v>3.4357100000000002E-2</c:v>
                </c:pt>
                <c:pt idx="4735">
                  <c:v>1.3225600000000001E-2</c:v>
                </c:pt>
                <c:pt idx="4736">
                  <c:v>9.2945100000000006E-3</c:v>
                </c:pt>
                <c:pt idx="4737">
                  <c:v>2.31781E-2</c:v>
                </c:pt>
                <c:pt idx="4738">
                  <c:v>1.14632E-2</c:v>
                </c:pt>
                <c:pt idx="4739">
                  <c:v>-9.8371499999999994E-3</c:v>
                </c:pt>
                <c:pt idx="4740">
                  <c:v>4.35448E-3</c:v>
                </c:pt>
                <c:pt idx="4741">
                  <c:v>1.05801E-2</c:v>
                </c:pt>
                <c:pt idx="4742" formatCode="0.00E+00">
                  <c:v>-3.3378599999999999E-5</c:v>
                </c:pt>
                <c:pt idx="4743">
                  <c:v>1.1990499999999999E-2</c:v>
                </c:pt>
                <c:pt idx="4744">
                  <c:v>1.15108E-2</c:v>
                </c:pt>
                <c:pt idx="4745">
                  <c:v>8.9836099999999995E-3</c:v>
                </c:pt>
                <c:pt idx="4746">
                  <c:v>1.6202899999999999E-2</c:v>
                </c:pt>
                <c:pt idx="4747">
                  <c:v>2.97871E-2</c:v>
                </c:pt>
                <c:pt idx="4748">
                  <c:v>9.2143999999999993E-3</c:v>
                </c:pt>
                <c:pt idx="4749">
                  <c:v>-6.1168699999999999E-3</c:v>
                </c:pt>
                <c:pt idx="4750">
                  <c:v>1.04055E-2</c:v>
                </c:pt>
                <c:pt idx="4751">
                  <c:v>2.3680699999999999E-2</c:v>
                </c:pt>
                <c:pt idx="4752">
                  <c:v>4.2924900000000004E-3</c:v>
                </c:pt>
                <c:pt idx="4753">
                  <c:v>-2.36988E-3</c:v>
                </c:pt>
                <c:pt idx="4754">
                  <c:v>7.9670000000000001E-3</c:v>
                </c:pt>
                <c:pt idx="4755">
                  <c:v>2.36549E-2</c:v>
                </c:pt>
                <c:pt idx="4756">
                  <c:v>-1.27621E-2</c:v>
                </c:pt>
                <c:pt idx="4757">
                  <c:v>6.32191E-3</c:v>
                </c:pt>
                <c:pt idx="4758">
                  <c:v>4.2505299999999998E-3</c:v>
                </c:pt>
                <c:pt idx="4759">
                  <c:v>1.8181800000000001E-2</c:v>
                </c:pt>
                <c:pt idx="4760">
                  <c:v>1.5623099999999999E-2</c:v>
                </c:pt>
                <c:pt idx="4761">
                  <c:v>2.5433500000000001E-2</c:v>
                </c:pt>
                <c:pt idx="4762">
                  <c:v>2.0872100000000001E-2</c:v>
                </c:pt>
                <c:pt idx="4763">
                  <c:v>1.51834E-2</c:v>
                </c:pt>
                <c:pt idx="4764">
                  <c:v>1.9256599999999999E-2</c:v>
                </c:pt>
                <c:pt idx="4765">
                  <c:v>1.5646899999999998E-2</c:v>
                </c:pt>
                <c:pt idx="4766">
                  <c:v>2.39849E-2</c:v>
                </c:pt>
                <c:pt idx="4767">
                  <c:v>9.9353800000000006E-3</c:v>
                </c:pt>
                <c:pt idx="4768">
                  <c:v>1.5731800000000001E-2</c:v>
                </c:pt>
                <c:pt idx="4769">
                  <c:v>5.0077400000000001E-3</c:v>
                </c:pt>
                <c:pt idx="4770">
                  <c:v>4.1217800000000002E-3</c:v>
                </c:pt>
                <c:pt idx="4771">
                  <c:v>-1.1739700000000001E-3</c:v>
                </c:pt>
                <c:pt idx="4772">
                  <c:v>-3.3378599999999998E-3</c:v>
                </c:pt>
                <c:pt idx="4773">
                  <c:v>1.2723E-2</c:v>
                </c:pt>
                <c:pt idx="4774">
                  <c:v>7.3232699999999998E-3</c:v>
                </c:pt>
                <c:pt idx="4775">
                  <c:v>1.9426300000000001E-3</c:v>
                </c:pt>
                <c:pt idx="4776">
                  <c:v>4.9734100000000002E-3</c:v>
                </c:pt>
                <c:pt idx="4777">
                  <c:v>-1.28841E-3</c:v>
                </c:pt>
                <c:pt idx="4778">
                  <c:v>3.5238299999999999E-3</c:v>
                </c:pt>
                <c:pt idx="4779">
                  <c:v>7.5378399999999996E-3</c:v>
                </c:pt>
                <c:pt idx="4780">
                  <c:v>-1.6716999999999999E-2</c:v>
                </c:pt>
                <c:pt idx="4781">
                  <c:v>2.0948399999999999E-2</c:v>
                </c:pt>
                <c:pt idx="4782">
                  <c:v>5.4950700000000003E-3</c:v>
                </c:pt>
                <c:pt idx="4783">
                  <c:v>-6.2084200000000003E-4</c:v>
                </c:pt>
                <c:pt idx="4784">
                  <c:v>-1.5649800000000001E-3</c:v>
                </c:pt>
                <c:pt idx="4785">
                  <c:v>1.0723099999999999E-2</c:v>
                </c:pt>
                <c:pt idx="4786">
                  <c:v>1.16863E-2</c:v>
                </c:pt>
                <c:pt idx="4787">
                  <c:v>5.6743600000000005E-4</c:v>
                </c:pt>
                <c:pt idx="4788">
                  <c:v>3.5020799999999998E-2</c:v>
                </c:pt>
                <c:pt idx="4789">
                  <c:v>2.0237000000000002E-2</c:v>
                </c:pt>
                <c:pt idx="4790">
                  <c:v>1.07603E-2</c:v>
                </c:pt>
                <c:pt idx="4791">
                  <c:v>2.8972600000000001E-2</c:v>
                </c:pt>
                <c:pt idx="4792">
                  <c:v>2.8399500000000001E-2</c:v>
                </c:pt>
                <c:pt idx="4793">
                  <c:v>2.4884199999999999E-2</c:v>
                </c:pt>
                <c:pt idx="4794">
                  <c:v>-5.3129199999999996E-3</c:v>
                </c:pt>
                <c:pt idx="4795">
                  <c:v>2.5425000000000001E-3</c:v>
                </c:pt>
                <c:pt idx="4796">
                  <c:v>-1.21117E-4</c:v>
                </c:pt>
                <c:pt idx="4797">
                  <c:v>8.8643999999999997E-3</c:v>
                </c:pt>
                <c:pt idx="4798">
                  <c:v>2.5577500000000001E-3</c:v>
                </c:pt>
                <c:pt idx="4799">
                  <c:v>5.4387999999999997E-3</c:v>
                </c:pt>
                <c:pt idx="4800">
                  <c:v>9.1638599999999994E-3</c:v>
                </c:pt>
                <c:pt idx="4801">
                  <c:v>5.4168700000000001E-4</c:v>
                </c:pt>
                <c:pt idx="4802">
                  <c:v>-5.8650999999999998E-3</c:v>
                </c:pt>
                <c:pt idx="4803">
                  <c:v>-2.1648399999999999E-3</c:v>
                </c:pt>
                <c:pt idx="4804">
                  <c:v>-5.62E-3</c:v>
                </c:pt>
                <c:pt idx="4805">
                  <c:v>-8.8625000000000006E-3</c:v>
                </c:pt>
                <c:pt idx="4806">
                  <c:v>1.11761E-2</c:v>
                </c:pt>
                <c:pt idx="4807">
                  <c:v>-6.2599200000000004E-3</c:v>
                </c:pt>
                <c:pt idx="4808">
                  <c:v>-4.1084299999999997E-3</c:v>
                </c:pt>
                <c:pt idx="4809">
                  <c:v>1.35136E-3</c:v>
                </c:pt>
                <c:pt idx="4810">
                  <c:v>2.4777400000000002E-2</c:v>
                </c:pt>
                <c:pt idx="4811">
                  <c:v>2.4764100000000001E-2</c:v>
                </c:pt>
                <c:pt idx="4812">
                  <c:v>7.9984700000000006E-3</c:v>
                </c:pt>
                <c:pt idx="4813">
                  <c:v>7.7562300000000002E-3</c:v>
                </c:pt>
                <c:pt idx="4814">
                  <c:v>2.3659699999999999E-2</c:v>
                </c:pt>
                <c:pt idx="4815">
                  <c:v>1.7805100000000001E-2</c:v>
                </c:pt>
                <c:pt idx="4816">
                  <c:v>-4.3678299999999996E-3</c:v>
                </c:pt>
                <c:pt idx="4817">
                  <c:v>2.1975499999999999E-2</c:v>
                </c:pt>
                <c:pt idx="4818">
                  <c:v>1.7149899999999999E-2</c:v>
                </c:pt>
                <c:pt idx="4819">
                  <c:v>8.3351099999999997E-3</c:v>
                </c:pt>
                <c:pt idx="4820">
                  <c:v>1.0799400000000001E-2</c:v>
                </c:pt>
                <c:pt idx="4821">
                  <c:v>3.47233E-3</c:v>
                </c:pt>
                <c:pt idx="4822">
                  <c:v>5.3071999999999998E-3</c:v>
                </c:pt>
                <c:pt idx="4823">
                  <c:v>6.0615499999999998E-3</c:v>
                </c:pt>
                <c:pt idx="4824">
                  <c:v>1.3861699999999999E-2</c:v>
                </c:pt>
                <c:pt idx="4825">
                  <c:v>-4.2209600000000002E-3</c:v>
                </c:pt>
                <c:pt idx="4826">
                  <c:v>-4.7645600000000001E-3</c:v>
                </c:pt>
                <c:pt idx="4827">
                  <c:v>4.9667399999999999E-3</c:v>
                </c:pt>
                <c:pt idx="4828">
                  <c:v>-1.1115099999999999E-2</c:v>
                </c:pt>
                <c:pt idx="4829">
                  <c:v>-6.2808999999999999E-3</c:v>
                </c:pt>
                <c:pt idx="4830">
                  <c:v>2.3298300000000002E-3</c:v>
                </c:pt>
                <c:pt idx="4831">
                  <c:v>8.4562300000000003E-3</c:v>
                </c:pt>
                <c:pt idx="4832">
                  <c:v>6.8283099999999998E-3</c:v>
                </c:pt>
                <c:pt idx="4833" formatCode="0.00E+00">
                  <c:v>1.7628700000000001E-2</c:v>
                </c:pt>
                <c:pt idx="4834">
                  <c:v>1.71118E-2</c:v>
                </c:pt>
                <c:pt idx="4835">
                  <c:v>2.1716099999999999E-2</c:v>
                </c:pt>
                <c:pt idx="4836">
                  <c:v>1.1922800000000001E-2</c:v>
                </c:pt>
                <c:pt idx="4837">
                  <c:v>9.2935599999999993E-3</c:v>
                </c:pt>
                <c:pt idx="4838">
                  <c:v>1.6679800000000002E-2</c:v>
                </c:pt>
                <c:pt idx="4839">
                  <c:v>1.50919E-2</c:v>
                </c:pt>
                <c:pt idx="4840">
                  <c:v>9.0856600000000006E-3</c:v>
                </c:pt>
                <c:pt idx="4841">
                  <c:v>-8.7051400000000001E-3</c:v>
                </c:pt>
                <c:pt idx="4842">
                  <c:v>-4.2820000000000002E-3</c:v>
                </c:pt>
                <c:pt idx="4843">
                  <c:v>-2.2792799999999999E-4</c:v>
                </c:pt>
                <c:pt idx="4844">
                  <c:v>8.3570499999999995E-3</c:v>
                </c:pt>
                <c:pt idx="4845">
                  <c:v>2.6922199999999999E-3</c:v>
                </c:pt>
                <c:pt idx="4846">
                  <c:v>5.1145599999999998E-3</c:v>
                </c:pt>
                <c:pt idx="4847">
                  <c:v>1.0994E-2</c:v>
                </c:pt>
                <c:pt idx="4848">
                  <c:v>1.3485E-2</c:v>
                </c:pt>
                <c:pt idx="4849">
                  <c:v>3.8013500000000002E-3</c:v>
                </c:pt>
                <c:pt idx="4850">
                  <c:v>1.0298699999999999E-2</c:v>
                </c:pt>
                <c:pt idx="4851">
                  <c:v>7.8754399999999992E-3</c:v>
                </c:pt>
                <c:pt idx="4852">
                  <c:v>-5.0611500000000004E-3</c:v>
                </c:pt>
                <c:pt idx="4853">
                  <c:v>1.18303E-2</c:v>
                </c:pt>
                <c:pt idx="4854">
                  <c:v>-1.5292200000000001E-2</c:v>
                </c:pt>
                <c:pt idx="4855">
                  <c:v>1.32456E-2</c:v>
                </c:pt>
                <c:pt idx="4856">
                  <c:v>-4.0855400000000004E-3</c:v>
                </c:pt>
                <c:pt idx="4857">
                  <c:v>-9.2868800000000008E-3</c:v>
                </c:pt>
                <c:pt idx="4858">
                  <c:v>-3.5791400000000002E-3</c:v>
                </c:pt>
                <c:pt idx="4859">
                  <c:v>-1.53122E-2</c:v>
                </c:pt>
                <c:pt idx="4860">
                  <c:v>-1.3032E-2</c:v>
                </c:pt>
                <c:pt idx="4861">
                  <c:v>-2.4414100000000002E-4</c:v>
                </c:pt>
                <c:pt idx="4862">
                  <c:v>2.09856E-2</c:v>
                </c:pt>
                <c:pt idx="4863">
                  <c:v>1.6386999999999999E-2</c:v>
                </c:pt>
                <c:pt idx="4864">
                  <c:v>-7.3003800000000004E-3</c:v>
                </c:pt>
                <c:pt idx="4865">
                  <c:v>3.5295499999999998E-3</c:v>
                </c:pt>
                <c:pt idx="4866">
                  <c:v>1.0144200000000001E-2</c:v>
                </c:pt>
                <c:pt idx="4867">
                  <c:v>1.08299E-2</c:v>
                </c:pt>
                <c:pt idx="4868">
                  <c:v>1.89781E-3</c:v>
                </c:pt>
                <c:pt idx="4869">
                  <c:v>-1.29509E-3</c:v>
                </c:pt>
                <c:pt idx="4870">
                  <c:v>1.0449399999999999E-2</c:v>
                </c:pt>
                <c:pt idx="4871">
                  <c:v>-1.2023900000000001E-2</c:v>
                </c:pt>
                <c:pt idx="4872">
                  <c:v>7.65419E-3</c:v>
                </c:pt>
                <c:pt idx="4873">
                  <c:v>5.8851199999999998E-3</c:v>
                </c:pt>
                <c:pt idx="4874">
                  <c:v>5.5198699999999996E-3</c:v>
                </c:pt>
                <c:pt idx="4875">
                  <c:v>1.5992200000000002E-2</c:v>
                </c:pt>
                <c:pt idx="4876">
                  <c:v>-1.192E-2</c:v>
                </c:pt>
                <c:pt idx="4877">
                  <c:v>-1.54266E-2</c:v>
                </c:pt>
                <c:pt idx="4878">
                  <c:v>-1.6695999999999999E-2</c:v>
                </c:pt>
                <c:pt idx="4879">
                  <c:v>-2.9182399999999999E-4</c:v>
                </c:pt>
                <c:pt idx="4880">
                  <c:v>-1.69849E-3</c:v>
                </c:pt>
                <c:pt idx="4881">
                  <c:v>-2.6471100000000001E-2</c:v>
                </c:pt>
                <c:pt idx="4882">
                  <c:v>-1.6955399999999999E-2</c:v>
                </c:pt>
                <c:pt idx="4883">
                  <c:v>-2.1810499999999999E-3</c:v>
                </c:pt>
                <c:pt idx="4884">
                  <c:v>-3.8023000000000002E-3</c:v>
                </c:pt>
                <c:pt idx="4885">
                  <c:v>2.0446800000000001E-3</c:v>
                </c:pt>
                <c:pt idx="4886">
                  <c:v>-7.8916500000000001E-3</c:v>
                </c:pt>
                <c:pt idx="4887">
                  <c:v>-1.9311899999999999E-3</c:v>
                </c:pt>
                <c:pt idx="4888">
                  <c:v>-4.3029799999999997E-3</c:v>
                </c:pt>
                <c:pt idx="4889">
                  <c:v>-1.51863E-2</c:v>
                </c:pt>
                <c:pt idx="4890" formatCode="0.00E+00">
                  <c:v>2.47955E-5</c:v>
                </c:pt>
                <c:pt idx="4891">
                  <c:v>8.2826600000000007E-3</c:v>
                </c:pt>
                <c:pt idx="4892">
                  <c:v>-7.6188999999999996E-3</c:v>
                </c:pt>
                <c:pt idx="4893">
                  <c:v>-3.1428299999999999E-2</c:v>
                </c:pt>
                <c:pt idx="4894">
                  <c:v>-2.58141E-2</c:v>
                </c:pt>
                <c:pt idx="4895">
                  <c:v>-1.5989300000000001E-2</c:v>
                </c:pt>
                <c:pt idx="4896">
                  <c:v>-1.3814E-2</c:v>
                </c:pt>
                <c:pt idx="4897">
                  <c:v>-1.3458299999999999E-2</c:v>
                </c:pt>
                <c:pt idx="4898">
                  <c:v>-1.2360599999999999E-2</c:v>
                </c:pt>
                <c:pt idx="4899">
                  <c:v>-1.0585799999999999E-2</c:v>
                </c:pt>
                <c:pt idx="4900">
                  <c:v>-1.3099700000000001E-2</c:v>
                </c:pt>
                <c:pt idx="4901">
                  <c:v>1.2044899999999999E-3</c:v>
                </c:pt>
                <c:pt idx="4902">
                  <c:v>-4.3258699999999999E-3</c:v>
                </c:pt>
                <c:pt idx="4903">
                  <c:v>2.7933099999999998E-3</c:v>
                </c:pt>
                <c:pt idx="4904">
                  <c:v>-6.5536500000000003E-3</c:v>
                </c:pt>
                <c:pt idx="4905">
                  <c:v>-1.31302E-2</c:v>
                </c:pt>
                <c:pt idx="4906">
                  <c:v>-7.8802100000000003E-3</c:v>
                </c:pt>
                <c:pt idx="4907">
                  <c:v>1.6225799999999999E-2</c:v>
                </c:pt>
                <c:pt idx="4908">
                  <c:v>1.2268100000000001E-2</c:v>
                </c:pt>
                <c:pt idx="4909" formatCode="0.00E+00">
                  <c:v>7.3432900000000006E-5</c:v>
                </c:pt>
                <c:pt idx="4910">
                  <c:v>-1.19305E-3</c:v>
                </c:pt>
                <c:pt idx="4911">
                  <c:v>2.1886800000000001E-3</c:v>
                </c:pt>
                <c:pt idx="4912">
                  <c:v>-1.4534000000000001E-3</c:v>
                </c:pt>
                <c:pt idx="4913">
                  <c:v>-7.8373000000000002E-3</c:v>
                </c:pt>
                <c:pt idx="4914">
                  <c:v>7.2345700000000001E-3</c:v>
                </c:pt>
                <c:pt idx="4915">
                  <c:v>-4.1513399999999999E-3</c:v>
                </c:pt>
                <c:pt idx="4916">
                  <c:v>7.4605899999999996E-3</c:v>
                </c:pt>
                <c:pt idx="4917">
                  <c:v>2.4528499999999999E-3</c:v>
                </c:pt>
                <c:pt idx="4918">
                  <c:v>-3.3388100000000002E-3</c:v>
                </c:pt>
                <c:pt idx="4919">
                  <c:v>1.24598E-2</c:v>
                </c:pt>
                <c:pt idx="4920">
                  <c:v>2.8219199999999999E-3</c:v>
                </c:pt>
                <c:pt idx="4921">
                  <c:v>2.79102E-2</c:v>
                </c:pt>
                <c:pt idx="4922">
                  <c:v>-2.3918199999999998E-3</c:v>
                </c:pt>
                <c:pt idx="4923">
                  <c:v>-2.71797E-4</c:v>
                </c:pt>
                <c:pt idx="4924">
                  <c:v>2.9938699999999999E-2</c:v>
                </c:pt>
                <c:pt idx="4925">
                  <c:v>1.8939999999999999E-2</c:v>
                </c:pt>
                <c:pt idx="4926">
                  <c:v>1.2408300000000001E-2</c:v>
                </c:pt>
                <c:pt idx="4927">
                  <c:v>-1.157E-2</c:v>
                </c:pt>
                <c:pt idx="4928">
                  <c:v>8.4238100000000003E-3</c:v>
                </c:pt>
                <c:pt idx="4929">
                  <c:v>-6.7987400000000002E-3</c:v>
                </c:pt>
                <c:pt idx="4930" formatCode="0.00E+00">
                  <c:v>5.0754499999999996E-3</c:v>
                </c:pt>
                <c:pt idx="4931">
                  <c:v>3.2710999999999998E-4</c:v>
                </c:pt>
                <c:pt idx="4932">
                  <c:v>-6.3486100000000002E-3</c:v>
                </c:pt>
                <c:pt idx="4933">
                  <c:v>-1.43318E-2</c:v>
                </c:pt>
                <c:pt idx="4934">
                  <c:v>-2.0547900000000001E-2</c:v>
                </c:pt>
                <c:pt idx="4935">
                  <c:v>1.6527200000000001E-3</c:v>
                </c:pt>
                <c:pt idx="4936" formatCode="0.00E+00">
                  <c:v>-4.95911E-5</c:v>
                </c:pt>
                <c:pt idx="4937">
                  <c:v>-1.2929899999999999E-2</c:v>
                </c:pt>
                <c:pt idx="4938">
                  <c:v>-6.9713600000000002E-3</c:v>
                </c:pt>
                <c:pt idx="4939">
                  <c:v>3.1471300000000002E-3</c:v>
                </c:pt>
                <c:pt idx="4940">
                  <c:v>-1.51272E-2</c:v>
                </c:pt>
                <c:pt idx="4941">
                  <c:v>-7.4510599999999998E-3</c:v>
                </c:pt>
                <c:pt idx="4942">
                  <c:v>-6.0396199999999999E-3</c:v>
                </c:pt>
                <c:pt idx="4943">
                  <c:v>1.52073E-2</c:v>
                </c:pt>
                <c:pt idx="4944">
                  <c:v>1.0498E-2</c:v>
                </c:pt>
                <c:pt idx="4945">
                  <c:v>-5.7439800000000001E-3</c:v>
                </c:pt>
                <c:pt idx="4946">
                  <c:v>-7.6770799999999998E-4</c:v>
                </c:pt>
                <c:pt idx="4947">
                  <c:v>-1.3715700000000001E-2</c:v>
                </c:pt>
                <c:pt idx="4948">
                  <c:v>1.44844E-2</c:v>
                </c:pt>
                <c:pt idx="4949">
                  <c:v>-6.0243600000000003E-3</c:v>
                </c:pt>
                <c:pt idx="4950">
                  <c:v>-5.6056999999999999E-3</c:v>
                </c:pt>
                <c:pt idx="4951">
                  <c:v>-3.34454E-2</c:v>
                </c:pt>
                <c:pt idx="4952">
                  <c:v>8.1062300000000001E-4</c:v>
                </c:pt>
                <c:pt idx="4953">
                  <c:v>8.4276200000000002E-3</c:v>
                </c:pt>
                <c:pt idx="4954">
                  <c:v>-1.2969E-2</c:v>
                </c:pt>
                <c:pt idx="4955">
                  <c:v>-1.1494600000000001E-2</c:v>
                </c:pt>
                <c:pt idx="4956">
                  <c:v>-2.6205099999999999E-2</c:v>
                </c:pt>
                <c:pt idx="4957">
                  <c:v>-2.4699200000000001E-2</c:v>
                </c:pt>
                <c:pt idx="4958">
                  <c:v>-3.0389800000000002E-2</c:v>
                </c:pt>
                <c:pt idx="4959">
                  <c:v>-7.0200000000000002E-3</c:v>
                </c:pt>
                <c:pt idx="4960">
                  <c:v>-1.5054700000000001E-2</c:v>
                </c:pt>
                <c:pt idx="4961">
                  <c:v>-1.2451200000000001E-2</c:v>
                </c:pt>
                <c:pt idx="4962">
                  <c:v>-1.9875500000000001E-2</c:v>
                </c:pt>
                <c:pt idx="4963">
                  <c:v>-2.5259E-2</c:v>
                </c:pt>
                <c:pt idx="4964">
                  <c:v>-1.9475900000000001E-2</c:v>
                </c:pt>
                <c:pt idx="4965">
                  <c:v>-6.6185000000000003E-3</c:v>
                </c:pt>
                <c:pt idx="4966">
                  <c:v>-6.89793E-3</c:v>
                </c:pt>
                <c:pt idx="4967">
                  <c:v>-2.64158E-2</c:v>
                </c:pt>
                <c:pt idx="4968">
                  <c:v>-1.6263E-2</c:v>
                </c:pt>
                <c:pt idx="4969">
                  <c:v>-7.8191800000000002E-3</c:v>
                </c:pt>
                <c:pt idx="4970">
                  <c:v>5.9661899999999997E-3</c:v>
                </c:pt>
                <c:pt idx="4971">
                  <c:v>1.21117E-4</c:v>
                </c:pt>
                <c:pt idx="4972">
                  <c:v>-1.8119799999999999E-3</c:v>
                </c:pt>
                <c:pt idx="4973">
                  <c:v>5.0067899999999997E-3</c:v>
                </c:pt>
                <c:pt idx="4974">
                  <c:v>-4.5957599999999999E-3</c:v>
                </c:pt>
                <c:pt idx="4975">
                  <c:v>-7.8077299999999997E-3</c:v>
                </c:pt>
                <c:pt idx="4976">
                  <c:v>-1.05162E-2</c:v>
                </c:pt>
                <c:pt idx="4977">
                  <c:v>-1.53694E-2</c:v>
                </c:pt>
                <c:pt idx="4978">
                  <c:v>-1.42212E-2</c:v>
                </c:pt>
                <c:pt idx="4979">
                  <c:v>-2.7821499999999999E-2</c:v>
                </c:pt>
                <c:pt idx="4980">
                  <c:v>-1.00651E-2</c:v>
                </c:pt>
                <c:pt idx="4981">
                  <c:v>2.2049000000000001E-3</c:v>
                </c:pt>
                <c:pt idx="4982">
                  <c:v>9.3574499999999998E-3</c:v>
                </c:pt>
                <c:pt idx="4983">
                  <c:v>-4.6920800000000004E-3</c:v>
                </c:pt>
                <c:pt idx="4984">
                  <c:v>-6.1950699999999996E-3</c:v>
                </c:pt>
                <c:pt idx="4985">
                  <c:v>-4.2715100000000001E-3</c:v>
                </c:pt>
                <c:pt idx="4986">
                  <c:v>-1.63307E-2</c:v>
                </c:pt>
                <c:pt idx="4987">
                  <c:v>-1.1750200000000001E-2</c:v>
                </c:pt>
                <c:pt idx="4988">
                  <c:v>-1.22375E-2</c:v>
                </c:pt>
                <c:pt idx="4989">
                  <c:v>-1.37739E-2</c:v>
                </c:pt>
                <c:pt idx="4990">
                  <c:v>1.64986E-3</c:v>
                </c:pt>
                <c:pt idx="4991">
                  <c:v>5.4168700000000001E-4</c:v>
                </c:pt>
                <c:pt idx="4992">
                  <c:v>-2.3638699999999999E-2</c:v>
                </c:pt>
                <c:pt idx="4993">
                  <c:v>-7.8506500000000007E-3</c:v>
                </c:pt>
                <c:pt idx="4994">
                  <c:v>-7.4815799999999998E-3</c:v>
                </c:pt>
                <c:pt idx="4995">
                  <c:v>-9.8686199999999998E-3</c:v>
                </c:pt>
                <c:pt idx="4996">
                  <c:v>-2.2994000000000001E-2</c:v>
                </c:pt>
                <c:pt idx="4997">
                  <c:v>-9.8438299999999996E-3</c:v>
                </c:pt>
                <c:pt idx="4998">
                  <c:v>-5.0468400000000004E-3</c:v>
                </c:pt>
                <c:pt idx="4999">
                  <c:v>-1.27373E-2</c:v>
                </c:pt>
                <c:pt idx="5000">
                  <c:v>-1.4280299999999999E-2</c:v>
                </c:pt>
                <c:pt idx="5001">
                  <c:v>-2.09026E-2</c:v>
                </c:pt>
                <c:pt idx="5002">
                  <c:v>-2.2504799999999998E-2</c:v>
                </c:pt>
                <c:pt idx="5003">
                  <c:v>-3.5349800000000001E-2</c:v>
                </c:pt>
                <c:pt idx="5004">
                  <c:v>-1.32446E-2</c:v>
                </c:pt>
                <c:pt idx="5005">
                  <c:v>-1.70078E-2</c:v>
                </c:pt>
                <c:pt idx="5006">
                  <c:v>-1.08194E-2</c:v>
                </c:pt>
                <c:pt idx="5007">
                  <c:v>-2.04067E-2</c:v>
                </c:pt>
                <c:pt idx="5008">
                  <c:v>-4.9247700000000002E-3</c:v>
                </c:pt>
                <c:pt idx="5009">
                  <c:v>-4.1284599999999996E-3</c:v>
                </c:pt>
                <c:pt idx="5010">
                  <c:v>-1.22595E-2</c:v>
                </c:pt>
                <c:pt idx="5011">
                  <c:v>-1.9502599999999998E-2</c:v>
                </c:pt>
                <c:pt idx="5012">
                  <c:v>-2.9757499999999999E-2</c:v>
                </c:pt>
                <c:pt idx="5013">
                  <c:v>-1.9893600000000001E-2</c:v>
                </c:pt>
                <c:pt idx="5014">
                  <c:v>-2.7922599999999999E-2</c:v>
                </c:pt>
                <c:pt idx="5015">
                  <c:v>-1.98126E-2</c:v>
                </c:pt>
                <c:pt idx="5016">
                  <c:v>-1.06459E-2</c:v>
                </c:pt>
                <c:pt idx="5017">
                  <c:v>-2.0307499999999999E-2</c:v>
                </c:pt>
                <c:pt idx="5018">
                  <c:v>-1.8110299999999999E-2</c:v>
                </c:pt>
                <c:pt idx="5019">
                  <c:v>-1.9990000000000001E-2</c:v>
                </c:pt>
                <c:pt idx="5020">
                  <c:v>-3.2502200000000002E-2</c:v>
                </c:pt>
                <c:pt idx="5021">
                  <c:v>-2.71664E-2</c:v>
                </c:pt>
                <c:pt idx="5022">
                  <c:v>-1.12505E-2</c:v>
                </c:pt>
                <c:pt idx="5023">
                  <c:v>-4.1399000000000002E-3</c:v>
                </c:pt>
                <c:pt idx="5024">
                  <c:v>-1.1057900000000001E-2</c:v>
                </c:pt>
                <c:pt idx="5025">
                  <c:v>-1.99423E-2</c:v>
                </c:pt>
                <c:pt idx="5026">
                  <c:v>-1.4763800000000001E-2</c:v>
                </c:pt>
                <c:pt idx="5027">
                  <c:v>-2.2668800000000002E-3</c:v>
                </c:pt>
                <c:pt idx="5028">
                  <c:v>-9.3975099999999995E-3</c:v>
                </c:pt>
                <c:pt idx="5029">
                  <c:v>-1.04866E-2</c:v>
                </c:pt>
                <c:pt idx="5030">
                  <c:v>-2.9907200000000001E-3</c:v>
                </c:pt>
                <c:pt idx="5031">
                  <c:v>2.12955E-3</c:v>
                </c:pt>
                <c:pt idx="5032">
                  <c:v>-5.8460200000000004E-3</c:v>
                </c:pt>
                <c:pt idx="5033">
                  <c:v>1.7080299999999999E-3</c:v>
                </c:pt>
                <c:pt idx="5034">
                  <c:v>-1.11961E-3</c:v>
                </c:pt>
                <c:pt idx="5035">
                  <c:v>4.1389499999999997E-3</c:v>
                </c:pt>
                <c:pt idx="5036">
                  <c:v>4.9581499999999997E-3</c:v>
                </c:pt>
                <c:pt idx="5037">
                  <c:v>-1.18113E-2</c:v>
                </c:pt>
                <c:pt idx="5038">
                  <c:v>-2.0093899999999998E-3</c:v>
                </c:pt>
                <c:pt idx="5039">
                  <c:v>1.1738800000000001E-2</c:v>
                </c:pt>
                <c:pt idx="5040">
                  <c:v>4.4727299999999998E-4</c:v>
                </c:pt>
                <c:pt idx="5041">
                  <c:v>-6.1340300000000004E-3</c:v>
                </c:pt>
                <c:pt idx="5042">
                  <c:v>-1.5680300000000001E-2</c:v>
                </c:pt>
                <c:pt idx="5043">
                  <c:v>2.3097999999999999E-3</c:v>
                </c:pt>
                <c:pt idx="5044">
                  <c:v>-1.9237500000000001E-2</c:v>
                </c:pt>
                <c:pt idx="5045">
                  <c:v>-4.2390800000000001E-3</c:v>
                </c:pt>
                <c:pt idx="5046">
                  <c:v>-2.44808E-3</c:v>
                </c:pt>
                <c:pt idx="5047">
                  <c:v>-8.5668600000000008E-3</c:v>
                </c:pt>
                <c:pt idx="5048">
                  <c:v>-4.5375800000000003E-3</c:v>
                </c:pt>
                <c:pt idx="5049">
                  <c:v>-7.3967E-3</c:v>
                </c:pt>
                <c:pt idx="5050">
                  <c:v>1.5569700000000001E-2</c:v>
                </c:pt>
                <c:pt idx="5051">
                  <c:v>2.9077500000000002E-3</c:v>
                </c:pt>
                <c:pt idx="5052">
                  <c:v>7.1907000000000004E-3</c:v>
                </c:pt>
                <c:pt idx="5053">
                  <c:v>1.53484E-2</c:v>
                </c:pt>
                <c:pt idx="5054">
                  <c:v>1.39446E-2</c:v>
                </c:pt>
                <c:pt idx="5055">
                  <c:v>-1.31092E-2</c:v>
                </c:pt>
                <c:pt idx="5056">
                  <c:v>-5.2900300000000003E-3</c:v>
                </c:pt>
                <c:pt idx="5057">
                  <c:v>1.8596600000000001E-2</c:v>
                </c:pt>
                <c:pt idx="5058">
                  <c:v>5.9986099999999997E-3</c:v>
                </c:pt>
                <c:pt idx="5059">
                  <c:v>-2.3460399999999999E-4</c:v>
                </c:pt>
                <c:pt idx="5060">
                  <c:v>-7.42912E-3</c:v>
                </c:pt>
                <c:pt idx="5061">
                  <c:v>2.2125199999999999E-3</c:v>
                </c:pt>
                <c:pt idx="5062">
                  <c:v>1.35584E-2</c:v>
                </c:pt>
                <c:pt idx="5063">
                  <c:v>-4.7683700000000001E-3</c:v>
                </c:pt>
                <c:pt idx="5064">
                  <c:v>-2.9420900000000001E-3</c:v>
                </c:pt>
                <c:pt idx="5065">
                  <c:v>-1.3174999999999999E-2</c:v>
                </c:pt>
                <c:pt idx="5066">
                  <c:v>-1.28098E-2</c:v>
                </c:pt>
                <c:pt idx="5067">
                  <c:v>-7.3814400000000004E-4</c:v>
                </c:pt>
                <c:pt idx="5068">
                  <c:v>-2.0265600000000002E-3</c:v>
                </c:pt>
                <c:pt idx="5069">
                  <c:v>-2.1508200000000002E-2</c:v>
                </c:pt>
                <c:pt idx="5070">
                  <c:v>-1.05772E-2</c:v>
                </c:pt>
                <c:pt idx="5071">
                  <c:v>-1.71223E-2</c:v>
                </c:pt>
                <c:pt idx="5072">
                  <c:v>-1.1105500000000001E-2</c:v>
                </c:pt>
                <c:pt idx="5073">
                  <c:v>7.4958800000000003E-4</c:v>
                </c:pt>
                <c:pt idx="5074">
                  <c:v>3.7364999999999998E-3</c:v>
                </c:pt>
                <c:pt idx="5075">
                  <c:v>2.4089799999999998E-3</c:v>
                </c:pt>
                <c:pt idx="5076">
                  <c:v>2.6473999999999998E-3</c:v>
                </c:pt>
                <c:pt idx="5077">
                  <c:v>-1.0127999999999999E-3</c:v>
                </c:pt>
                <c:pt idx="5078">
                  <c:v>5.37872E-4</c:v>
                </c:pt>
                <c:pt idx="5079">
                  <c:v>2.3250599999999999E-3</c:v>
                </c:pt>
                <c:pt idx="5080">
                  <c:v>3.3836399999999998E-3</c:v>
                </c:pt>
                <c:pt idx="5081">
                  <c:v>-4.8847200000000004E-3</c:v>
                </c:pt>
                <c:pt idx="5082">
                  <c:v>-1.34907E-2</c:v>
                </c:pt>
                <c:pt idx="5083">
                  <c:v>-2.4792700000000001E-2</c:v>
                </c:pt>
                <c:pt idx="5084">
                  <c:v>-1.7717400000000001E-2</c:v>
                </c:pt>
                <c:pt idx="5085">
                  <c:v>-6.2408400000000001E-3</c:v>
                </c:pt>
                <c:pt idx="5086">
                  <c:v>-3.5858199999999998E-4</c:v>
                </c:pt>
                <c:pt idx="5087">
                  <c:v>-1.58043E-2</c:v>
                </c:pt>
                <c:pt idx="5088">
                  <c:v>-1.43795E-2</c:v>
                </c:pt>
                <c:pt idx="5089">
                  <c:v>-1.1632E-2</c:v>
                </c:pt>
                <c:pt idx="5090">
                  <c:v>4.3048899999999996E-3</c:v>
                </c:pt>
                <c:pt idx="5091">
                  <c:v>-9.9334699999999998E-3</c:v>
                </c:pt>
                <c:pt idx="5092">
                  <c:v>9.7103099999999998E-3</c:v>
                </c:pt>
                <c:pt idx="5093">
                  <c:v>-1.1778800000000001E-2</c:v>
                </c:pt>
                <c:pt idx="5094">
                  <c:v>-1.0889100000000001E-2</c:v>
                </c:pt>
                <c:pt idx="5095">
                  <c:v>-1.2811700000000001E-2</c:v>
                </c:pt>
                <c:pt idx="5096">
                  <c:v>7.0190399999999998E-3</c:v>
                </c:pt>
                <c:pt idx="5097">
                  <c:v>-7.9374300000000005E-3</c:v>
                </c:pt>
                <c:pt idx="5098">
                  <c:v>1.34373E-3</c:v>
                </c:pt>
                <c:pt idx="5099">
                  <c:v>3.8347199999999998E-3</c:v>
                </c:pt>
                <c:pt idx="5100">
                  <c:v>-4.6720499999999996E-3</c:v>
                </c:pt>
                <c:pt idx="5101">
                  <c:v>-1.5787099999999998E-2</c:v>
                </c:pt>
                <c:pt idx="5102">
                  <c:v>-5.6858100000000003E-3</c:v>
                </c:pt>
                <c:pt idx="5103">
                  <c:v>-8.3522800000000001E-3</c:v>
                </c:pt>
                <c:pt idx="5104">
                  <c:v>-1.6903899999999999E-2</c:v>
                </c:pt>
                <c:pt idx="5105">
                  <c:v>-8.2044600000000002E-3</c:v>
                </c:pt>
                <c:pt idx="5106">
                  <c:v>-1.3199799999999999E-2</c:v>
                </c:pt>
                <c:pt idx="5107">
                  <c:v>-2.48337E-2</c:v>
                </c:pt>
                <c:pt idx="5108">
                  <c:v>-7.8945200000000004E-3</c:v>
                </c:pt>
                <c:pt idx="5109">
                  <c:v>-1.5096700000000001E-3</c:v>
                </c:pt>
                <c:pt idx="5110">
                  <c:v>-9.3688999999999995E-3</c:v>
                </c:pt>
                <c:pt idx="5111">
                  <c:v>-6.5374400000000003E-3</c:v>
                </c:pt>
                <c:pt idx="5112">
                  <c:v>-2.4518999999999999E-3</c:v>
                </c:pt>
                <c:pt idx="5113">
                  <c:v>-8.5411099999999993E-3</c:v>
                </c:pt>
                <c:pt idx="5114">
                  <c:v>-2.16942E-2</c:v>
                </c:pt>
                <c:pt idx="5115">
                  <c:v>-7.5683599999999997E-3</c:v>
                </c:pt>
                <c:pt idx="5116">
                  <c:v>-1.64213E-2</c:v>
                </c:pt>
                <c:pt idx="5117">
                  <c:v>-1.6361199999999999E-2</c:v>
                </c:pt>
                <c:pt idx="5118">
                  <c:v>-1.9202199999999999E-2</c:v>
                </c:pt>
                <c:pt idx="5119">
                  <c:v>-1.25284E-2</c:v>
                </c:pt>
                <c:pt idx="5120">
                  <c:v>-1.7297699999999999E-2</c:v>
                </c:pt>
                <c:pt idx="5121">
                  <c:v>-1.0384600000000001E-2</c:v>
                </c:pt>
                <c:pt idx="5122">
                  <c:v>-9.9410999999999996E-3</c:v>
                </c:pt>
                <c:pt idx="5123">
                  <c:v>-1.09768E-3</c:v>
                </c:pt>
                <c:pt idx="5124">
                  <c:v>-1.36242E-2</c:v>
                </c:pt>
                <c:pt idx="5125">
                  <c:v>-1.3120700000000001E-2</c:v>
                </c:pt>
                <c:pt idx="5126">
                  <c:v>-8.4629100000000006E-3</c:v>
                </c:pt>
                <c:pt idx="5127">
                  <c:v>-1.1447000000000001E-2</c:v>
                </c:pt>
                <c:pt idx="5128">
                  <c:v>-4.2552900000000001E-3</c:v>
                </c:pt>
                <c:pt idx="5129">
                  <c:v>-3.42655E-3</c:v>
                </c:pt>
                <c:pt idx="5130">
                  <c:v>4.2448E-3</c:v>
                </c:pt>
                <c:pt idx="5131">
                  <c:v>5.8326699999999999E-3</c:v>
                </c:pt>
                <c:pt idx="5132">
                  <c:v>-1.8947599999999998E-2</c:v>
                </c:pt>
                <c:pt idx="5133">
                  <c:v>-5.0649600000000003E-3</c:v>
                </c:pt>
                <c:pt idx="5134">
                  <c:v>-4.01783E-3</c:v>
                </c:pt>
                <c:pt idx="5135">
                  <c:v>-5.4235500000000001E-3</c:v>
                </c:pt>
                <c:pt idx="5136">
                  <c:v>-6.4573299999999998E-3</c:v>
                </c:pt>
                <c:pt idx="5137">
                  <c:v>7.3061000000000003E-3</c:v>
                </c:pt>
                <c:pt idx="5138">
                  <c:v>1.4943100000000001E-2</c:v>
                </c:pt>
                <c:pt idx="5139">
                  <c:v>-1.8291500000000001E-3</c:v>
                </c:pt>
                <c:pt idx="5140">
                  <c:v>4.0226000000000003E-3</c:v>
                </c:pt>
                <c:pt idx="5141">
                  <c:v>-1.2767799999999999E-2</c:v>
                </c:pt>
                <c:pt idx="5142">
                  <c:v>2.0713799999999998E-3</c:v>
                </c:pt>
                <c:pt idx="5143">
                  <c:v>-9.9000900000000003E-3</c:v>
                </c:pt>
                <c:pt idx="5144">
                  <c:v>-8.2407000000000001E-3</c:v>
                </c:pt>
                <c:pt idx="5145">
                  <c:v>-4.97913E-3</c:v>
                </c:pt>
                <c:pt idx="5146">
                  <c:v>-1.4514000000000001E-2</c:v>
                </c:pt>
                <c:pt idx="5147">
                  <c:v>-1.8879900000000002E-2</c:v>
                </c:pt>
                <c:pt idx="5148">
                  <c:v>-1.21908E-2</c:v>
                </c:pt>
                <c:pt idx="5149">
                  <c:v>-1.3574599999999999E-2</c:v>
                </c:pt>
                <c:pt idx="5150">
                  <c:v>-5.4340400000000002E-3</c:v>
                </c:pt>
                <c:pt idx="5151">
                  <c:v>-3.5896299999999999E-3</c:v>
                </c:pt>
                <c:pt idx="5152">
                  <c:v>-1.6736999999999998E-2</c:v>
                </c:pt>
                <c:pt idx="5153">
                  <c:v>4.4050199999999999E-3</c:v>
                </c:pt>
                <c:pt idx="5154">
                  <c:v>1.4157299999999999E-2</c:v>
                </c:pt>
                <c:pt idx="5155">
                  <c:v>6.6585500000000001E-3</c:v>
                </c:pt>
                <c:pt idx="5156">
                  <c:v>-1.9398700000000001E-2</c:v>
                </c:pt>
                <c:pt idx="5157">
                  <c:v>3.2253300000000002E-3</c:v>
                </c:pt>
                <c:pt idx="5158">
                  <c:v>-3.61824E-3</c:v>
                </c:pt>
                <c:pt idx="5159">
                  <c:v>-1.39542E-2</c:v>
                </c:pt>
                <c:pt idx="5160">
                  <c:v>6.7167299999999997E-3</c:v>
                </c:pt>
                <c:pt idx="5161">
                  <c:v>9.2143999999999993E-3</c:v>
                </c:pt>
                <c:pt idx="5162">
                  <c:v>1.36223E-2</c:v>
                </c:pt>
                <c:pt idx="5163">
                  <c:v>2.2201499999999999E-2</c:v>
                </c:pt>
                <c:pt idx="5164">
                  <c:v>2.3971599999999999E-2</c:v>
                </c:pt>
                <c:pt idx="5165">
                  <c:v>2.6775400000000001E-2</c:v>
                </c:pt>
                <c:pt idx="5166">
                  <c:v>1.6119999999999999E-2</c:v>
                </c:pt>
                <c:pt idx="5167">
                  <c:v>2.0397200000000001E-2</c:v>
                </c:pt>
                <c:pt idx="5168">
                  <c:v>1.81961E-2</c:v>
                </c:pt>
                <c:pt idx="5169" formatCode="0.00E+00">
                  <c:v>-4.3869000000000003E-5</c:v>
                </c:pt>
                <c:pt idx="5170">
                  <c:v>-5.5036499999999997E-3</c:v>
                </c:pt>
                <c:pt idx="5171">
                  <c:v>-1.49632E-3</c:v>
                </c:pt>
                <c:pt idx="5172">
                  <c:v>4.8217800000000003E-3</c:v>
                </c:pt>
                <c:pt idx="5173">
                  <c:v>-1.6851399999999999E-3</c:v>
                </c:pt>
                <c:pt idx="5174">
                  <c:v>-1.14317E-2</c:v>
                </c:pt>
                <c:pt idx="5175">
                  <c:v>8.3637200000000005E-4</c:v>
                </c:pt>
                <c:pt idx="5176">
                  <c:v>-1.27592E-2</c:v>
                </c:pt>
                <c:pt idx="5177">
                  <c:v>5.0640099999999999E-3</c:v>
                </c:pt>
                <c:pt idx="5178">
                  <c:v>3.2262800000000002E-3</c:v>
                </c:pt>
                <c:pt idx="5179">
                  <c:v>8.1014599999999996E-3</c:v>
                </c:pt>
                <c:pt idx="5180">
                  <c:v>1.43404E-2</c:v>
                </c:pt>
                <c:pt idx="5181">
                  <c:v>2.2439999999999999E-3</c:v>
                </c:pt>
                <c:pt idx="5182">
                  <c:v>1.1532799999999999E-2</c:v>
                </c:pt>
                <c:pt idx="5183">
                  <c:v>1.8179899999999999E-2</c:v>
                </c:pt>
                <c:pt idx="5184">
                  <c:v>3.5505300000000001E-3</c:v>
                </c:pt>
                <c:pt idx="5185">
                  <c:v>6.9112799999999997E-3</c:v>
                </c:pt>
                <c:pt idx="5186">
                  <c:v>8.56495E-3</c:v>
                </c:pt>
                <c:pt idx="5187">
                  <c:v>3.7193299999999999E-3</c:v>
                </c:pt>
                <c:pt idx="5188">
                  <c:v>5.4550199999999997E-3</c:v>
                </c:pt>
                <c:pt idx="5189">
                  <c:v>2.14577E-2</c:v>
                </c:pt>
                <c:pt idx="5190">
                  <c:v>5.2719100000000003E-3</c:v>
                </c:pt>
                <c:pt idx="5191">
                  <c:v>4.2781800000000004E-3</c:v>
                </c:pt>
                <c:pt idx="5192">
                  <c:v>1.9084899999999998E-2</c:v>
                </c:pt>
                <c:pt idx="5193">
                  <c:v>6.4363500000000004E-3</c:v>
                </c:pt>
                <c:pt idx="5194">
                  <c:v>5.85938E-3</c:v>
                </c:pt>
                <c:pt idx="5195">
                  <c:v>4.1008E-4</c:v>
                </c:pt>
                <c:pt idx="5196">
                  <c:v>5.1984800000000001E-3</c:v>
                </c:pt>
                <c:pt idx="5197">
                  <c:v>1.28965E-2</c:v>
                </c:pt>
                <c:pt idx="5198">
                  <c:v>-1.11799E-2</c:v>
                </c:pt>
                <c:pt idx="5199">
                  <c:v>-3.08895E-3</c:v>
                </c:pt>
                <c:pt idx="5200">
                  <c:v>-2.7341800000000001E-3</c:v>
                </c:pt>
                <c:pt idx="5201">
                  <c:v>3.3483499999999999E-3</c:v>
                </c:pt>
                <c:pt idx="5202">
                  <c:v>-7.3442500000000001E-3</c:v>
                </c:pt>
                <c:pt idx="5203">
                  <c:v>-7.4186299999999998E-3</c:v>
                </c:pt>
                <c:pt idx="5204">
                  <c:v>-1.7795599999999999E-3</c:v>
                </c:pt>
                <c:pt idx="5205">
                  <c:v>6.6757199999999996E-3</c:v>
                </c:pt>
                <c:pt idx="5206">
                  <c:v>1.8758799999999999E-3</c:v>
                </c:pt>
                <c:pt idx="5207">
                  <c:v>1.00832E-2</c:v>
                </c:pt>
                <c:pt idx="5208">
                  <c:v>4.6348600000000002E-3</c:v>
                </c:pt>
                <c:pt idx="5209">
                  <c:v>1.5320800000000001E-2</c:v>
                </c:pt>
                <c:pt idx="5210">
                  <c:v>9.6235299999999999E-3</c:v>
                </c:pt>
                <c:pt idx="5211">
                  <c:v>4.6873100000000001E-3</c:v>
                </c:pt>
                <c:pt idx="5212">
                  <c:v>1.43328E-2</c:v>
                </c:pt>
                <c:pt idx="5213">
                  <c:v>4.2095199999999996E-3</c:v>
                </c:pt>
                <c:pt idx="5214">
                  <c:v>9.4842899999999994E-3</c:v>
                </c:pt>
                <c:pt idx="5215">
                  <c:v>8.1262599999999997E-3</c:v>
                </c:pt>
                <c:pt idx="5216">
                  <c:v>-2.4557099999999998E-3</c:v>
                </c:pt>
                <c:pt idx="5217">
                  <c:v>7.2269400000000003E-3</c:v>
                </c:pt>
                <c:pt idx="5218">
                  <c:v>-1.0845199999999999E-2</c:v>
                </c:pt>
                <c:pt idx="5219">
                  <c:v>8.5783000000000005E-3</c:v>
                </c:pt>
                <c:pt idx="5220">
                  <c:v>7.4224499999999997E-3</c:v>
                </c:pt>
                <c:pt idx="5221">
                  <c:v>2.49672E-3</c:v>
                </c:pt>
                <c:pt idx="5222">
                  <c:v>5.2747699999999998E-3</c:v>
                </c:pt>
                <c:pt idx="5223">
                  <c:v>1.8677699999999998E-2</c:v>
                </c:pt>
                <c:pt idx="5224">
                  <c:v>1.10273E-2</c:v>
                </c:pt>
                <c:pt idx="5225">
                  <c:v>4.6777700000000004E-3</c:v>
                </c:pt>
                <c:pt idx="5226">
                  <c:v>-2.9563900000000001E-3</c:v>
                </c:pt>
                <c:pt idx="5227">
                  <c:v>-1.1525199999999999E-2</c:v>
                </c:pt>
                <c:pt idx="5228">
                  <c:v>-2.9430400000000001E-3</c:v>
                </c:pt>
                <c:pt idx="5229">
                  <c:v>8.3160400000000002E-3</c:v>
                </c:pt>
                <c:pt idx="5230">
                  <c:v>2.6543600000000001E-2</c:v>
                </c:pt>
                <c:pt idx="5231">
                  <c:v>1.5651700000000001E-2</c:v>
                </c:pt>
                <c:pt idx="5232">
                  <c:v>-2.6197400000000002E-3</c:v>
                </c:pt>
                <c:pt idx="5233">
                  <c:v>3.9978000000000001E-3</c:v>
                </c:pt>
                <c:pt idx="5234">
                  <c:v>1.5342700000000001E-2</c:v>
                </c:pt>
                <c:pt idx="5235">
                  <c:v>1.42565E-2</c:v>
                </c:pt>
                <c:pt idx="5236">
                  <c:v>9.0551399999999997E-3</c:v>
                </c:pt>
                <c:pt idx="5237">
                  <c:v>-1.44863E-3</c:v>
                </c:pt>
                <c:pt idx="5238">
                  <c:v>3.85666E-3</c:v>
                </c:pt>
                <c:pt idx="5239">
                  <c:v>1.9187900000000001E-3</c:v>
                </c:pt>
                <c:pt idx="5240">
                  <c:v>6.0834900000000004E-3</c:v>
                </c:pt>
                <c:pt idx="5241">
                  <c:v>4.18663E-4</c:v>
                </c:pt>
                <c:pt idx="5242">
                  <c:v>-9.4604499999999996E-4</c:v>
                </c:pt>
                <c:pt idx="5243">
                  <c:v>4.4088399999999998E-3</c:v>
                </c:pt>
                <c:pt idx="5244">
                  <c:v>1.45617E-2</c:v>
                </c:pt>
                <c:pt idx="5245">
                  <c:v>1.5248299999999999E-2</c:v>
                </c:pt>
                <c:pt idx="5246">
                  <c:v>3.4990300000000002E-3</c:v>
                </c:pt>
                <c:pt idx="5247">
                  <c:v>1.12572E-2</c:v>
                </c:pt>
                <c:pt idx="5248">
                  <c:v>1.6693099999999999E-2</c:v>
                </c:pt>
                <c:pt idx="5249">
                  <c:v>1.07536E-2</c:v>
                </c:pt>
                <c:pt idx="5250">
                  <c:v>2.0654700000000002E-2</c:v>
                </c:pt>
                <c:pt idx="5251">
                  <c:v>6.4067799999999999E-3</c:v>
                </c:pt>
                <c:pt idx="5252">
                  <c:v>2.00567E-2</c:v>
                </c:pt>
                <c:pt idx="5253">
                  <c:v>2.02379E-2</c:v>
                </c:pt>
                <c:pt idx="5254">
                  <c:v>1.71661E-2</c:v>
                </c:pt>
                <c:pt idx="5255">
                  <c:v>2.45743E-2</c:v>
                </c:pt>
                <c:pt idx="5256">
                  <c:v>1.6959200000000001E-2</c:v>
                </c:pt>
                <c:pt idx="5257">
                  <c:v>2.11258E-2</c:v>
                </c:pt>
                <c:pt idx="5258">
                  <c:v>2.2361800000000001E-2</c:v>
                </c:pt>
                <c:pt idx="5259">
                  <c:v>1.2826000000000001E-2</c:v>
                </c:pt>
                <c:pt idx="5260">
                  <c:v>1.41478E-2</c:v>
                </c:pt>
                <c:pt idx="5261">
                  <c:v>4.4813199999999996E-3</c:v>
                </c:pt>
                <c:pt idx="5262">
                  <c:v>7.2965599999999997E-3</c:v>
                </c:pt>
                <c:pt idx="5263">
                  <c:v>1.06058E-2</c:v>
                </c:pt>
                <c:pt idx="5264">
                  <c:v>3.9281799999999999E-3</c:v>
                </c:pt>
                <c:pt idx="5265">
                  <c:v>1.3325699999999999E-2</c:v>
                </c:pt>
                <c:pt idx="5266">
                  <c:v>6.9351200000000003E-3</c:v>
                </c:pt>
                <c:pt idx="5267">
                  <c:v>1.82343E-3</c:v>
                </c:pt>
                <c:pt idx="5268">
                  <c:v>1.58043E-2</c:v>
                </c:pt>
                <c:pt idx="5269">
                  <c:v>9.1753000000000008E-3</c:v>
                </c:pt>
                <c:pt idx="5270">
                  <c:v>-3.5142900000000002E-3</c:v>
                </c:pt>
                <c:pt idx="5271">
                  <c:v>-4.7988900000000001E-3</c:v>
                </c:pt>
                <c:pt idx="5272">
                  <c:v>1.0179499999999999E-2</c:v>
                </c:pt>
                <c:pt idx="5273">
                  <c:v>1.3341900000000001E-3</c:v>
                </c:pt>
                <c:pt idx="5274">
                  <c:v>-1.8377300000000001E-3</c:v>
                </c:pt>
                <c:pt idx="5275">
                  <c:v>4.3849900000000001E-3</c:v>
                </c:pt>
                <c:pt idx="5276">
                  <c:v>-7.7819800000000002E-4</c:v>
                </c:pt>
                <c:pt idx="5277">
                  <c:v>2.4537999999999999E-3</c:v>
                </c:pt>
                <c:pt idx="5278">
                  <c:v>2.10476E-2</c:v>
                </c:pt>
                <c:pt idx="5279">
                  <c:v>1.6186699999999998E-2</c:v>
                </c:pt>
                <c:pt idx="5280">
                  <c:v>1.81007E-3</c:v>
                </c:pt>
                <c:pt idx="5281">
                  <c:v>-1.647E-3</c:v>
                </c:pt>
                <c:pt idx="5282">
                  <c:v>-4.4040700000000004E-3</c:v>
                </c:pt>
                <c:pt idx="5283">
                  <c:v>3.5333600000000001E-3</c:v>
                </c:pt>
                <c:pt idx="5284">
                  <c:v>1.22433E-2</c:v>
                </c:pt>
                <c:pt idx="5285">
                  <c:v>1.52073E-2</c:v>
                </c:pt>
                <c:pt idx="5286">
                  <c:v>2.42624E-2</c:v>
                </c:pt>
                <c:pt idx="5287">
                  <c:v>7.0381199999999995E-4</c:v>
                </c:pt>
                <c:pt idx="5288">
                  <c:v>-7.5397499999999996E-3</c:v>
                </c:pt>
                <c:pt idx="5289">
                  <c:v>4.0922199999999997E-3</c:v>
                </c:pt>
                <c:pt idx="5290">
                  <c:v>1.2382499999999999E-2</c:v>
                </c:pt>
                <c:pt idx="5291">
                  <c:v>2.3486099999999999E-2</c:v>
                </c:pt>
                <c:pt idx="5292">
                  <c:v>7.0686300000000002E-3</c:v>
                </c:pt>
                <c:pt idx="5293">
                  <c:v>7.6112699999999998E-3</c:v>
                </c:pt>
                <c:pt idx="5294">
                  <c:v>1.88923E-3</c:v>
                </c:pt>
                <c:pt idx="5295">
                  <c:v>5.3987499999999999E-3</c:v>
                </c:pt>
                <c:pt idx="5296">
                  <c:v>1.36385E-2</c:v>
                </c:pt>
                <c:pt idx="5297">
                  <c:v>1.0293E-2</c:v>
                </c:pt>
                <c:pt idx="5298">
                  <c:v>9.0723000000000002E-3</c:v>
                </c:pt>
                <c:pt idx="5299">
                  <c:v>-5.9042000000000001E-3</c:v>
                </c:pt>
                <c:pt idx="5300">
                  <c:v>1.2619E-2</c:v>
                </c:pt>
                <c:pt idx="5301">
                  <c:v>6.6823999999999998E-3</c:v>
                </c:pt>
                <c:pt idx="5302">
                  <c:v>-5.0544700000000001E-4</c:v>
                </c:pt>
                <c:pt idx="5303">
                  <c:v>5.8956099999999999E-3</c:v>
                </c:pt>
                <c:pt idx="5304">
                  <c:v>5.6581499999999998E-3</c:v>
                </c:pt>
                <c:pt idx="5305">
                  <c:v>-9.42898E-3</c:v>
                </c:pt>
                <c:pt idx="5306">
                  <c:v>-1.13802E-2</c:v>
                </c:pt>
                <c:pt idx="5307">
                  <c:v>8.6593599999999996E-3</c:v>
                </c:pt>
                <c:pt idx="5308">
                  <c:v>9.3202600000000003E-3</c:v>
                </c:pt>
                <c:pt idx="5309">
                  <c:v>-1.4267E-2</c:v>
                </c:pt>
                <c:pt idx="5310">
                  <c:v>5.6819899999999996E-3</c:v>
                </c:pt>
                <c:pt idx="5311">
                  <c:v>-1.26181E-2</c:v>
                </c:pt>
                <c:pt idx="5312">
                  <c:v>-9.7522700000000004E-3</c:v>
                </c:pt>
                <c:pt idx="5313">
                  <c:v>1.5913E-2</c:v>
                </c:pt>
                <c:pt idx="5314">
                  <c:v>-3.0031200000000002E-3</c:v>
                </c:pt>
                <c:pt idx="5315">
                  <c:v>9.1142700000000007E-3</c:v>
                </c:pt>
                <c:pt idx="5316">
                  <c:v>-2.7904499999999999E-3</c:v>
                </c:pt>
                <c:pt idx="5317">
                  <c:v>6.7234E-4</c:v>
                </c:pt>
                <c:pt idx="5318">
                  <c:v>4.8255900000000003E-3</c:v>
                </c:pt>
                <c:pt idx="5319">
                  <c:v>2.78473E-3</c:v>
                </c:pt>
                <c:pt idx="5320">
                  <c:v>5.2366299999999999E-3</c:v>
                </c:pt>
                <c:pt idx="5321">
                  <c:v>6.01959E-3</c:v>
                </c:pt>
                <c:pt idx="5322">
                  <c:v>5.1403000000000004E-3</c:v>
                </c:pt>
                <c:pt idx="5323">
                  <c:v>5.4321300000000003E-3</c:v>
                </c:pt>
                <c:pt idx="5324">
                  <c:v>1.27344E-2</c:v>
                </c:pt>
                <c:pt idx="5325">
                  <c:v>1.3419199999999999E-2</c:v>
                </c:pt>
                <c:pt idx="5326">
                  <c:v>1.09081E-2</c:v>
                </c:pt>
                <c:pt idx="5327">
                  <c:v>1.4677E-3</c:v>
                </c:pt>
                <c:pt idx="5328">
                  <c:v>1.04513E-2</c:v>
                </c:pt>
                <c:pt idx="5329">
                  <c:v>-2.5663399999999999E-3</c:v>
                </c:pt>
                <c:pt idx="5330">
                  <c:v>-6.5402999999999998E-3</c:v>
                </c:pt>
                <c:pt idx="5331">
                  <c:v>-3.9844499999999996E-3</c:v>
                </c:pt>
                <c:pt idx="5332">
                  <c:v>5.5198699999999996E-3</c:v>
                </c:pt>
                <c:pt idx="5333">
                  <c:v>-2.30408E-3</c:v>
                </c:pt>
                <c:pt idx="5334">
                  <c:v>5.1660500000000002E-3</c:v>
                </c:pt>
                <c:pt idx="5335">
                  <c:v>6.5174100000000004E-3</c:v>
                </c:pt>
                <c:pt idx="5336">
                  <c:v>1.7585799999999999E-2</c:v>
                </c:pt>
                <c:pt idx="5337">
                  <c:v>1.9154500000000001E-2</c:v>
                </c:pt>
                <c:pt idx="5338">
                  <c:v>1.49879E-2</c:v>
                </c:pt>
                <c:pt idx="5339">
                  <c:v>1.6591100000000001E-2</c:v>
                </c:pt>
                <c:pt idx="5340">
                  <c:v>1.6527199999999999E-2</c:v>
                </c:pt>
                <c:pt idx="5341">
                  <c:v>1.5303600000000001E-2</c:v>
                </c:pt>
                <c:pt idx="5342">
                  <c:v>1.9720100000000001E-2</c:v>
                </c:pt>
                <c:pt idx="5343">
                  <c:v>8.6889299999999992E-3</c:v>
                </c:pt>
                <c:pt idx="5344">
                  <c:v>1.4866799999999999E-2</c:v>
                </c:pt>
                <c:pt idx="5345">
                  <c:v>8.6498300000000007E-3</c:v>
                </c:pt>
                <c:pt idx="5346">
                  <c:v>1.8418299999999999E-2</c:v>
                </c:pt>
                <c:pt idx="5347">
                  <c:v>1.23959E-2</c:v>
                </c:pt>
                <c:pt idx="5348">
                  <c:v>5.2108800000000002E-3</c:v>
                </c:pt>
                <c:pt idx="5349">
                  <c:v>2.1614999999999999E-2</c:v>
                </c:pt>
                <c:pt idx="5350">
                  <c:v>-9.7656299999999995E-4</c:v>
                </c:pt>
                <c:pt idx="5351">
                  <c:v>8.3389299999999996E-3</c:v>
                </c:pt>
                <c:pt idx="5352">
                  <c:v>1.15662E-2</c:v>
                </c:pt>
                <c:pt idx="5353">
                  <c:v>1.7200500000000001E-2</c:v>
                </c:pt>
                <c:pt idx="5354">
                  <c:v>1.47552E-2</c:v>
                </c:pt>
                <c:pt idx="5355">
                  <c:v>1.50051E-2</c:v>
                </c:pt>
                <c:pt idx="5356">
                  <c:v>6.9990199999999999E-3</c:v>
                </c:pt>
                <c:pt idx="5357">
                  <c:v>-6.1387999999999998E-3</c:v>
                </c:pt>
                <c:pt idx="5358">
                  <c:v>1.14965E-2</c:v>
                </c:pt>
                <c:pt idx="5359">
                  <c:v>7.3766700000000001E-3</c:v>
                </c:pt>
                <c:pt idx="5360">
                  <c:v>4.3029799999999997E-3</c:v>
                </c:pt>
                <c:pt idx="5361">
                  <c:v>4.0807700000000001E-3</c:v>
                </c:pt>
                <c:pt idx="5362">
                  <c:v>8.4018700000000005E-3</c:v>
                </c:pt>
                <c:pt idx="5363">
                  <c:v>1.6506199999999999E-2</c:v>
                </c:pt>
                <c:pt idx="5364">
                  <c:v>1.8517499999999999E-2</c:v>
                </c:pt>
                <c:pt idx="5365">
                  <c:v>2.41537E-2</c:v>
                </c:pt>
                <c:pt idx="5366">
                  <c:v>4.1484800000000004E-3</c:v>
                </c:pt>
                <c:pt idx="5367">
                  <c:v>-1.7490400000000001E-3</c:v>
                </c:pt>
                <c:pt idx="5368">
                  <c:v>1.3111100000000001E-2</c:v>
                </c:pt>
                <c:pt idx="5369">
                  <c:v>6.5908399999999997E-3</c:v>
                </c:pt>
                <c:pt idx="5370">
                  <c:v>6.1683700000000003E-3</c:v>
                </c:pt>
                <c:pt idx="5371">
                  <c:v>1.12543E-2</c:v>
                </c:pt>
                <c:pt idx="5372">
                  <c:v>1.8693000000000001E-2</c:v>
                </c:pt>
                <c:pt idx="5373">
                  <c:v>2.6481600000000001E-2</c:v>
                </c:pt>
                <c:pt idx="5374">
                  <c:v>1.25427E-2</c:v>
                </c:pt>
                <c:pt idx="5375">
                  <c:v>1.5191100000000001E-2</c:v>
                </c:pt>
                <c:pt idx="5376">
                  <c:v>1.69382E-2</c:v>
                </c:pt>
                <c:pt idx="5377">
                  <c:v>1.56565E-2</c:v>
                </c:pt>
                <c:pt idx="5378">
                  <c:v>1.34287E-2</c:v>
                </c:pt>
                <c:pt idx="5379">
                  <c:v>8.8930099999999998E-3</c:v>
                </c:pt>
                <c:pt idx="5380">
                  <c:v>2.9386499999999999E-2</c:v>
                </c:pt>
                <c:pt idx="5381">
                  <c:v>3.7735900000000003E-2</c:v>
                </c:pt>
                <c:pt idx="5382">
                  <c:v>1.1939E-2</c:v>
                </c:pt>
                <c:pt idx="5383">
                  <c:v>2.5110199999999999E-2</c:v>
                </c:pt>
                <c:pt idx="5384">
                  <c:v>1.9163099999999999E-2</c:v>
                </c:pt>
                <c:pt idx="5385">
                  <c:v>6.6146900000000003E-3</c:v>
                </c:pt>
                <c:pt idx="5386">
                  <c:v>1.7670600000000002E-2</c:v>
                </c:pt>
                <c:pt idx="5387">
                  <c:v>2.0394300000000001E-2</c:v>
                </c:pt>
                <c:pt idx="5388">
                  <c:v>2.9220600000000002E-3</c:v>
                </c:pt>
                <c:pt idx="5389">
                  <c:v>-2.1915400000000001E-3</c:v>
                </c:pt>
                <c:pt idx="5390">
                  <c:v>4.4727300000000003E-3</c:v>
                </c:pt>
                <c:pt idx="5391">
                  <c:v>1.7974899999999999E-2</c:v>
                </c:pt>
                <c:pt idx="5392">
                  <c:v>1.1799799999999999E-2</c:v>
                </c:pt>
                <c:pt idx="5393">
                  <c:v>1.1139899999999999E-2</c:v>
                </c:pt>
                <c:pt idx="5394">
                  <c:v>7.1163199999999998E-3</c:v>
                </c:pt>
                <c:pt idx="5395">
                  <c:v>-1.6307800000000001E-3</c:v>
                </c:pt>
                <c:pt idx="5396">
                  <c:v>-6.17981E-3</c:v>
                </c:pt>
                <c:pt idx="5397">
                  <c:v>-5.3882599999999995E-4</c:v>
                </c:pt>
                <c:pt idx="5398">
                  <c:v>3.8709600000000001E-3</c:v>
                </c:pt>
                <c:pt idx="5399">
                  <c:v>1.25389E-2</c:v>
                </c:pt>
                <c:pt idx="5400">
                  <c:v>-9.5071800000000005E-3</c:v>
                </c:pt>
                <c:pt idx="5401">
                  <c:v>4.9696000000000002E-3</c:v>
                </c:pt>
                <c:pt idx="5402">
                  <c:v>2.68841E-3</c:v>
                </c:pt>
                <c:pt idx="5403">
                  <c:v>2.2679299999999999E-2</c:v>
                </c:pt>
                <c:pt idx="5404">
                  <c:v>2.1572100000000001E-3</c:v>
                </c:pt>
                <c:pt idx="5405">
                  <c:v>1.32637E-2</c:v>
                </c:pt>
                <c:pt idx="5406">
                  <c:v>5.4626500000000003E-3</c:v>
                </c:pt>
                <c:pt idx="5407">
                  <c:v>1.5040400000000001E-2</c:v>
                </c:pt>
                <c:pt idx="5408">
                  <c:v>6.5221799999999998E-3</c:v>
                </c:pt>
                <c:pt idx="5409">
                  <c:v>2.7426699999999998E-2</c:v>
                </c:pt>
                <c:pt idx="5410">
                  <c:v>1.2836500000000001E-2</c:v>
                </c:pt>
                <c:pt idx="5411">
                  <c:v>3.7584300000000001E-3</c:v>
                </c:pt>
                <c:pt idx="5412">
                  <c:v>6.6776300000000004E-3</c:v>
                </c:pt>
                <c:pt idx="5413">
                  <c:v>3.3254600000000001E-3</c:v>
                </c:pt>
                <c:pt idx="5414">
                  <c:v>4.16183E-3</c:v>
                </c:pt>
                <c:pt idx="5415">
                  <c:v>-3.55434E-3</c:v>
                </c:pt>
                <c:pt idx="5416">
                  <c:v>-1.7346400000000001E-2</c:v>
                </c:pt>
                <c:pt idx="5417">
                  <c:v>-8.1367499999999999E-3</c:v>
                </c:pt>
                <c:pt idx="5418">
                  <c:v>-9.0703999999999993E-3</c:v>
                </c:pt>
                <c:pt idx="5419">
                  <c:v>-1.6409900000000002E-2</c:v>
                </c:pt>
                <c:pt idx="5420">
                  <c:v>-9.5624899999999999E-3</c:v>
                </c:pt>
                <c:pt idx="5421">
                  <c:v>-3.9711E-3</c:v>
                </c:pt>
                <c:pt idx="5422">
                  <c:v>5.0926200000000002E-4</c:v>
                </c:pt>
                <c:pt idx="5423">
                  <c:v>-1.46217E-2</c:v>
                </c:pt>
                <c:pt idx="5424">
                  <c:v>1.9922300000000002E-3</c:v>
                </c:pt>
                <c:pt idx="5425">
                  <c:v>-5.5999800000000001E-3</c:v>
                </c:pt>
                <c:pt idx="5426">
                  <c:v>-1.9922300000000002E-3</c:v>
                </c:pt>
                <c:pt idx="5427">
                  <c:v>-2.0901699999999999E-2</c:v>
                </c:pt>
                <c:pt idx="5428">
                  <c:v>-1.80912E-3</c:v>
                </c:pt>
                <c:pt idx="5429">
                  <c:v>3.47328E-3</c:v>
                </c:pt>
                <c:pt idx="5430">
                  <c:v>-1.688E-3</c:v>
                </c:pt>
                <c:pt idx="5431">
                  <c:v>-1.2311000000000001E-2</c:v>
                </c:pt>
                <c:pt idx="5432">
                  <c:v>-1.2749699999999999E-2</c:v>
                </c:pt>
                <c:pt idx="5433" formatCode="0.00E+00">
                  <c:v>1.96838E-3</c:v>
                </c:pt>
                <c:pt idx="5434">
                  <c:v>-1.5529599999999999E-2</c:v>
                </c:pt>
                <c:pt idx="5435">
                  <c:v>-7.4872999999999997E-3</c:v>
                </c:pt>
                <c:pt idx="5436">
                  <c:v>-1.1138E-2</c:v>
                </c:pt>
                <c:pt idx="5437">
                  <c:v>4.6939800000000004E-3</c:v>
                </c:pt>
                <c:pt idx="5438">
                  <c:v>-1.07384E-2</c:v>
                </c:pt>
                <c:pt idx="5439">
                  <c:v>8.2559599999999997E-3</c:v>
                </c:pt>
                <c:pt idx="5440">
                  <c:v>-4.1990300000000003E-3</c:v>
                </c:pt>
                <c:pt idx="5441">
                  <c:v>-2.1543500000000002E-3</c:v>
                </c:pt>
                <c:pt idx="5442">
                  <c:v>1.1421199999999999E-2</c:v>
                </c:pt>
                <c:pt idx="5443">
                  <c:v>-3.2710999999999999E-3</c:v>
                </c:pt>
                <c:pt idx="5444">
                  <c:v>-5.7983399999999999E-4</c:v>
                </c:pt>
                <c:pt idx="5445">
                  <c:v>-5.2928899999999997E-3</c:v>
                </c:pt>
                <c:pt idx="5446">
                  <c:v>-1.1081699999999999E-3</c:v>
                </c:pt>
                <c:pt idx="5447">
                  <c:v>1.49822E-3</c:v>
                </c:pt>
                <c:pt idx="5448">
                  <c:v>-6.9618199999999996E-3</c:v>
                </c:pt>
                <c:pt idx="5449">
                  <c:v>1.1771200000000001E-2</c:v>
                </c:pt>
                <c:pt idx="5450">
                  <c:v>-6.93321E-4</c:v>
                </c:pt>
                <c:pt idx="5451">
                  <c:v>1.3542199999999999E-3</c:v>
                </c:pt>
                <c:pt idx="5452">
                  <c:v>4.9743699999999997E-3</c:v>
                </c:pt>
                <c:pt idx="5453">
                  <c:v>-1.1072199999999999E-3</c:v>
                </c:pt>
                <c:pt idx="5454">
                  <c:v>5.5046100000000001E-3</c:v>
                </c:pt>
                <c:pt idx="5455">
                  <c:v>-3.3235500000000002E-3</c:v>
                </c:pt>
                <c:pt idx="5456">
                  <c:v>-8.4876999999999999E-4</c:v>
                </c:pt>
                <c:pt idx="5457">
                  <c:v>2.7961700000000002E-3</c:v>
                </c:pt>
                <c:pt idx="5458">
                  <c:v>-2.96116E-3</c:v>
                </c:pt>
                <c:pt idx="5459">
                  <c:v>4.0721900000000001E-4</c:v>
                </c:pt>
                <c:pt idx="5460">
                  <c:v>-5.2499799999999996E-3</c:v>
                </c:pt>
                <c:pt idx="5461">
                  <c:v>2.3498500000000001E-3</c:v>
                </c:pt>
                <c:pt idx="5462">
                  <c:v>-1.4658900000000001E-2</c:v>
                </c:pt>
                <c:pt idx="5463">
                  <c:v>-1.49412E-2</c:v>
                </c:pt>
                <c:pt idx="5464">
                  <c:v>-2.0825400000000001E-2</c:v>
                </c:pt>
                <c:pt idx="5465">
                  <c:v>-1.49879E-2</c:v>
                </c:pt>
                <c:pt idx="5466">
                  <c:v>-2.2297899999999999E-2</c:v>
                </c:pt>
                <c:pt idx="5467">
                  <c:v>-3.4637499999999998E-3</c:v>
                </c:pt>
                <c:pt idx="5468">
                  <c:v>-4.37069E-3</c:v>
                </c:pt>
                <c:pt idx="5469">
                  <c:v>-1.04227E-2</c:v>
                </c:pt>
                <c:pt idx="5470">
                  <c:v>1.0676400000000001E-2</c:v>
                </c:pt>
                <c:pt idx="5471">
                  <c:v>-1.05705E-2</c:v>
                </c:pt>
                <c:pt idx="5472">
                  <c:v>-1.00956E-2</c:v>
                </c:pt>
                <c:pt idx="5473">
                  <c:v>-9.3393299999999999E-3</c:v>
                </c:pt>
                <c:pt idx="5474">
                  <c:v>-9.0551399999999997E-3</c:v>
                </c:pt>
                <c:pt idx="5475">
                  <c:v>-1.10245E-3</c:v>
                </c:pt>
                <c:pt idx="5476">
                  <c:v>-8.6307500000000004E-4</c:v>
                </c:pt>
                <c:pt idx="5477">
                  <c:v>-8.6336099999999999E-3</c:v>
                </c:pt>
                <c:pt idx="5478">
                  <c:v>7.0028299999999998E-3</c:v>
                </c:pt>
                <c:pt idx="5479">
                  <c:v>-7.6265300000000003E-3</c:v>
                </c:pt>
                <c:pt idx="5480">
                  <c:v>-3.6268199999999998E-3</c:v>
                </c:pt>
                <c:pt idx="5481">
                  <c:v>4.03214E-3</c:v>
                </c:pt>
                <c:pt idx="5482">
                  <c:v>1.44081E-2</c:v>
                </c:pt>
                <c:pt idx="5483">
                  <c:v>7.2097800000000005E-4</c:v>
                </c:pt>
                <c:pt idx="5484">
                  <c:v>-1.6353599999999999E-2</c:v>
                </c:pt>
                <c:pt idx="5485">
                  <c:v>-2.0752000000000001E-3</c:v>
                </c:pt>
                <c:pt idx="5486">
                  <c:v>-3.4170200000000002E-3</c:v>
                </c:pt>
                <c:pt idx="5487">
                  <c:v>-3.8700100000000001E-3</c:v>
                </c:pt>
                <c:pt idx="5488">
                  <c:v>-3.0924799999999999E-2</c:v>
                </c:pt>
                <c:pt idx="5489">
                  <c:v>-2.4481800000000001E-2</c:v>
                </c:pt>
                <c:pt idx="5490">
                  <c:v>-1.3290400000000001E-2</c:v>
                </c:pt>
                <c:pt idx="5491">
                  <c:v>1.1320099999999999E-3</c:v>
                </c:pt>
                <c:pt idx="5492">
                  <c:v>-4.5051600000000002E-3</c:v>
                </c:pt>
                <c:pt idx="5493">
                  <c:v>-6.6976500000000003E-3</c:v>
                </c:pt>
                <c:pt idx="5494">
                  <c:v>-1.2126E-2</c:v>
                </c:pt>
                <c:pt idx="5495">
                  <c:v>-5.0973900000000003E-3</c:v>
                </c:pt>
                <c:pt idx="5496">
                  <c:v>-1.35765E-2</c:v>
                </c:pt>
                <c:pt idx="5497">
                  <c:v>2.5043499999999998E-3</c:v>
                </c:pt>
                <c:pt idx="5498">
                  <c:v>6.8635900000000001E-3</c:v>
                </c:pt>
                <c:pt idx="5499">
                  <c:v>-1.5205400000000001E-2</c:v>
                </c:pt>
                <c:pt idx="5500">
                  <c:v>-8.8367500000000009E-3</c:v>
                </c:pt>
                <c:pt idx="5501">
                  <c:v>-1.1280999999999999E-2</c:v>
                </c:pt>
                <c:pt idx="5502">
                  <c:v>-1.67274E-3</c:v>
                </c:pt>
                <c:pt idx="5503">
                  <c:v>-1.7305399999999999E-2</c:v>
                </c:pt>
                <c:pt idx="5504">
                  <c:v>8.2511900000000003E-3</c:v>
                </c:pt>
                <c:pt idx="5505">
                  <c:v>1.9025800000000001E-3</c:v>
                </c:pt>
                <c:pt idx="5506">
                  <c:v>-4.61006E-3</c:v>
                </c:pt>
                <c:pt idx="5507">
                  <c:v>3.1404499999999999E-3</c:v>
                </c:pt>
                <c:pt idx="5508">
                  <c:v>3.4465799999999999E-3</c:v>
                </c:pt>
                <c:pt idx="5509">
                  <c:v>8.7070500000000005E-4</c:v>
                </c:pt>
                <c:pt idx="5510">
                  <c:v>-2.56538E-4</c:v>
                </c:pt>
                <c:pt idx="5511">
                  <c:v>8.4438299999999994E-3</c:v>
                </c:pt>
                <c:pt idx="5512">
                  <c:v>6.1636E-3</c:v>
                </c:pt>
                <c:pt idx="5513">
                  <c:v>7.01141E-3</c:v>
                </c:pt>
                <c:pt idx="5514">
                  <c:v>9.0856600000000006E-3</c:v>
                </c:pt>
                <c:pt idx="5515">
                  <c:v>1.7437899999999999E-2</c:v>
                </c:pt>
                <c:pt idx="5516">
                  <c:v>-7.2431600000000002E-3</c:v>
                </c:pt>
                <c:pt idx="5517">
                  <c:v>-7.4358000000000002E-3</c:v>
                </c:pt>
                <c:pt idx="5518">
                  <c:v>2.32124E-3</c:v>
                </c:pt>
                <c:pt idx="5519">
                  <c:v>-8.8758499999999994E-3</c:v>
                </c:pt>
                <c:pt idx="5520">
                  <c:v>-3.37982E-3</c:v>
                </c:pt>
                <c:pt idx="5521">
                  <c:v>-1.9569399999999999E-3</c:v>
                </c:pt>
                <c:pt idx="5522">
                  <c:v>-3.9005300000000001E-3</c:v>
                </c:pt>
                <c:pt idx="5523">
                  <c:v>-4.9610100000000001E-3</c:v>
                </c:pt>
                <c:pt idx="5524">
                  <c:v>-1.8012E-2</c:v>
                </c:pt>
                <c:pt idx="5525">
                  <c:v>9.2887899999999999E-3</c:v>
                </c:pt>
                <c:pt idx="5526">
                  <c:v>7.4891999999999997E-3</c:v>
                </c:pt>
                <c:pt idx="5527">
                  <c:v>-3.0374500000000001E-3</c:v>
                </c:pt>
                <c:pt idx="5528">
                  <c:v>3.63255E-3</c:v>
                </c:pt>
                <c:pt idx="5529">
                  <c:v>-1.0538100000000001E-3</c:v>
                </c:pt>
                <c:pt idx="5530">
                  <c:v>1.4254599999999999E-2</c:v>
                </c:pt>
                <c:pt idx="5531">
                  <c:v>-8.0452000000000006E-3</c:v>
                </c:pt>
                <c:pt idx="5532">
                  <c:v>-8.8615399999999993E-3</c:v>
                </c:pt>
                <c:pt idx="5533">
                  <c:v>-5.4492999999999998E-3</c:v>
                </c:pt>
                <c:pt idx="5534">
                  <c:v>-8.3970999999999994E-3</c:v>
                </c:pt>
                <c:pt idx="5535">
                  <c:v>-1.8211399999999999E-2</c:v>
                </c:pt>
                <c:pt idx="5536">
                  <c:v>-9.2611299999999994E-3</c:v>
                </c:pt>
                <c:pt idx="5537">
                  <c:v>2.9745100000000001E-3</c:v>
                </c:pt>
                <c:pt idx="5538">
                  <c:v>-1.16396E-2</c:v>
                </c:pt>
                <c:pt idx="5539">
                  <c:v>-1.0968200000000001E-2</c:v>
                </c:pt>
                <c:pt idx="5540">
                  <c:v>-6.05011E-3</c:v>
                </c:pt>
                <c:pt idx="5541">
                  <c:v>-2.6445399999999999E-3</c:v>
                </c:pt>
                <c:pt idx="5542">
                  <c:v>-6.0720399999999999E-3</c:v>
                </c:pt>
                <c:pt idx="5543">
                  <c:v>-1.3121600000000001E-2</c:v>
                </c:pt>
                <c:pt idx="5544">
                  <c:v>1.2866000000000001E-2</c:v>
                </c:pt>
                <c:pt idx="5545">
                  <c:v>-1.85871E-3</c:v>
                </c:pt>
                <c:pt idx="5546">
                  <c:v>-4.1990300000000003E-3</c:v>
                </c:pt>
                <c:pt idx="5547">
                  <c:v>1.24254E-2</c:v>
                </c:pt>
                <c:pt idx="5548">
                  <c:v>-5.5589699999999999E-3</c:v>
                </c:pt>
                <c:pt idx="5549">
                  <c:v>-7.0352599999999998E-3</c:v>
                </c:pt>
                <c:pt idx="5550">
                  <c:v>-1.58119E-2</c:v>
                </c:pt>
                <c:pt idx="5551">
                  <c:v>-1.48849E-2</c:v>
                </c:pt>
                <c:pt idx="5552">
                  <c:v>-1.94159E-2</c:v>
                </c:pt>
                <c:pt idx="5553">
                  <c:v>-1.7715499999999999E-2</c:v>
                </c:pt>
                <c:pt idx="5554">
                  <c:v>-1.07937E-2</c:v>
                </c:pt>
                <c:pt idx="5555">
                  <c:v>-1.26991E-2</c:v>
                </c:pt>
                <c:pt idx="5556">
                  <c:v>-7.4768100000000004E-3</c:v>
                </c:pt>
                <c:pt idx="5557">
                  <c:v>-1.8830300000000001E-2</c:v>
                </c:pt>
                <c:pt idx="5558">
                  <c:v>-2.2216799999999998E-2</c:v>
                </c:pt>
                <c:pt idx="5559">
                  <c:v>-7.7066399999999998E-3</c:v>
                </c:pt>
                <c:pt idx="5560">
                  <c:v>-1.19925E-2</c:v>
                </c:pt>
                <c:pt idx="5561">
                  <c:v>-9.2763900000000007E-3</c:v>
                </c:pt>
                <c:pt idx="5562">
                  <c:v>-1.1912300000000001E-2</c:v>
                </c:pt>
                <c:pt idx="5563">
                  <c:v>-1.7014499999999998E-2</c:v>
                </c:pt>
                <c:pt idx="5564">
                  <c:v>-1.7699199999999998E-2</c:v>
                </c:pt>
                <c:pt idx="5565">
                  <c:v>-1.10855E-2</c:v>
                </c:pt>
                <c:pt idx="5566">
                  <c:v>1.0367400000000001E-2</c:v>
                </c:pt>
                <c:pt idx="5567">
                  <c:v>1.5954999999999999E-3</c:v>
                </c:pt>
                <c:pt idx="5568">
                  <c:v>-1.3300899999999999E-2</c:v>
                </c:pt>
                <c:pt idx="5569">
                  <c:v>-6.8473800000000001E-3</c:v>
                </c:pt>
                <c:pt idx="5570">
                  <c:v>4.4689200000000004E-3</c:v>
                </c:pt>
                <c:pt idx="5571">
                  <c:v>-1.2588499999999999E-3</c:v>
                </c:pt>
                <c:pt idx="5572">
                  <c:v>-6.9589600000000001E-3</c:v>
                </c:pt>
                <c:pt idx="5573">
                  <c:v>-2.738E-3</c:v>
                </c:pt>
                <c:pt idx="5574">
                  <c:v>-1.6956300000000001E-3</c:v>
                </c:pt>
                <c:pt idx="5575">
                  <c:v>-7.1649599999999997E-3</c:v>
                </c:pt>
                <c:pt idx="5576">
                  <c:v>7.7190399999999999E-3</c:v>
                </c:pt>
                <c:pt idx="5577">
                  <c:v>1.3801600000000001E-2</c:v>
                </c:pt>
                <c:pt idx="5578">
                  <c:v>3.2167400000000001E-3</c:v>
                </c:pt>
                <c:pt idx="5579">
                  <c:v>-1.10283E-2</c:v>
                </c:pt>
                <c:pt idx="5580">
                  <c:v>-1.53408E-2</c:v>
                </c:pt>
                <c:pt idx="5581">
                  <c:v>-1.57032E-2</c:v>
                </c:pt>
                <c:pt idx="5582">
                  <c:v>-1.3854E-2</c:v>
                </c:pt>
                <c:pt idx="5583">
                  <c:v>-1.36633E-2</c:v>
                </c:pt>
                <c:pt idx="5584">
                  <c:v>-1.43547E-2</c:v>
                </c:pt>
                <c:pt idx="5585">
                  <c:v>-1.0280599999999999E-3</c:v>
                </c:pt>
                <c:pt idx="5586">
                  <c:v>-2.2820500000000001E-2</c:v>
                </c:pt>
                <c:pt idx="5587">
                  <c:v>-4.4107399999999998E-3</c:v>
                </c:pt>
                <c:pt idx="5588">
                  <c:v>-8.3284399999999995E-3</c:v>
                </c:pt>
                <c:pt idx="5589">
                  <c:v>-1.4839199999999999E-3</c:v>
                </c:pt>
                <c:pt idx="5590">
                  <c:v>-1.22728E-2</c:v>
                </c:pt>
                <c:pt idx="5591">
                  <c:v>-1.35365E-2</c:v>
                </c:pt>
                <c:pt idx="5592">
                  <c:v>-9.2649499999999992E-3</c:v>
                </c:pt>
                <c:pt idx="5593">
                  <c:v>-6.1054200000000003E-3</c:v>
                </c:pt>
                <c:pt idx="5594">
                  <c:v>-7.2641399999999997E-3</c:v>
                </c:pt>
                <c:pt idx="5595">
                  <c:v>3.57056E-3</c:v>
                </c:pt>
                <c:pt idx="5596">
                  <c:v>1.0461800000000001E-3</c:v>
                </c:pt>
                <c:pt idx="5597">
                  <c:v>3.8499799999999998E-3</c:v>
                </c:pt>
                <c:pt idx="5598">
                  <c:v>-7.2574600000000003E-3</c:v>
                </c:pt>
                <c:pt idx="5599">
                  <c:v>-1.14059E-2</c:v>
                </c:pt>
                <c:pt idx="5600">
                  <c:v>3.6935800000000001E-3</c:v>
                </c:pt>
                <c:pt idx="5601">
                  <c:v>-1.6431799999999999E-3</c:v>
                </c:pt>
                <c:pt idx="5602">
                  <c:v>-6.4058300000000004E-3</c:v>
                </c:pt>
                <c:pt idx="5603">
                  <c:v>-4.1341800000000003E-3</c:v>
                </c:pt>
                <c:pt idx="5604">
                  <c:v>1.2116399999999999E-2</c:v>
                </c:pt>
                <c:pt idx="5605">
                  <c:v>3.04222E-3</c:v>
                </c:pt>
                <c:pt idx="5606">
                  <c:v>1.9407300000000001E-3</c:v>
                </c:pt>
                <c:pt idx="5607">
                  <c:v>-4.5270900000000001E-3</c:v>
                </c:pt>
                <c:pt idx="5608">
                  <c:v>-4.6224600000000001E-3</c:v>
                </c:pt>
                <c:pt idx="5609">
                  <c:v>-6.8454700000000002E-3</c:v>
                </c:pt>
                <c:pt idx="5610">
                  <c:v>4.2791399999999999E-3</c:v>
                </c:pt>
                <c:pt idx="5611">
                  <c:v>5.37872E-4</c:v>
                </c:pt>
                <c:pt idx="5612">
                  <c:v>3.0755999999999999E-3</c:v>
                </c:pt>
                <c:pt idx="5613">
                  <c:v>1.9664800000000001E-3</c:v>
                </c:pt>
                <c:pt idx="5614">
                  <c:v>4.1275000000000001E-3</c:v>
                </c:pt>
                <c:pt idx="5615">
                  <c:v>2.3345900000000001E-3</c:v>
                </c:pt>
                <c:pt idx="5616">
                  <c:v>-1.00517E-2</c:v>
                </c:pt>
                <c:pt idx="5617">
                  <c:v>1.056E-2</c:v>
                </c:pt>
                <c:pt idx="5618">
                  <c:v>-7.78008E-3</c:v>
                </c:pt>
                <c:pt idx="5619">
                  <c:v>-2.3794200000000001E-3</c:v>
                </c:pt>
                <c:pt idx="5620">
                  <c:v>-2.1375700000000001E-2</c:v>
                </c:pt>
                <c:pt idx="5621">
                  <c:v>-1.5543899999999999E-2</c:v>
                </c:pt>
                <c:pt idx="5622">
                  <c:v>-6.6375699999999998E-3</c:v>
                </c:pt>
                <c:pt idx="5623">
                  <c:v>6.6452000000000004E-3</c:v>
                </c:pt>
                <c:pt idx="5624">
                  <c:v>9.6101799999999994E-3</c:v>
                </c:pt>
                <c:pt idx="5625">
                  <c:v>-9.2697099999999996E-4</c:v>
                </c:pt>
                <c:pt idx="5626" formatCode="0.00E+00">
                  <c:v>6.67572E-6</c:v>
                </c:pt>
                <c:pt idx="5627">
                  <c:v>6.4849899999999997E-4</c:v>
                </c:pt>
                <c:pt idx="5628" formatCode="0.00E+00">
                  <c:v>8.5830700000000005E-6</c:v>
                </c:pt>
                <c:pt idx="5629">
                  <c:v>-1.50585E-3</c:v>
                </c:pt>
                <c:pt idx="5630">
                  <c:v>2.1009400000000001E-2</c:v>
                </c:pt>
                <c:pt idx="5631">
                  <c:v>2.7608899999999998E-3</c:v>
                </c:pt>
                <c:pt idx="5632">
                  <c:v>-1.44596E-2</c:v>
                </c:pt>
                <c:pt idx="5633">
                  <c:v>-1.9264200000000001E-3</c:v>
                </c:pt>
                <c:pt idx="5634">
                  <c:v>-1.09863E-3</c:v>
                </c:pt>
                <c:pt idx="5635">
                  <c:v>1.13478E-2</c:v>
                </c:pt>
                <c:pt idx="5636">
                  <c:v>-9.4575900000000001E-3</c:v>
                </c:pt>
                <c:pt idx="5637">
                  <c:v>-1.9636199999999999E-2</c:v>
                </c:pt>
                <c:pt idx="5638">
                  <c:v>-5.8669999999999998E-3</c:v>
                </c:pt>
                <c:pt idx="5639">
                  <c:v>1.6870500000000001E-3</c:v>
                </c:pt>
                <c:pt idx="5640">
                  <c:v>3.07274E-3</c:v>
                </c:pt>
                <c:pt idx="5641">
                  <c:v>-1.1096E-2</c:v>
                </c:pt>
                <c:pt idx="5642">
                  <c:v>-8.3780299999999999E-3</c:v>
                </c:pt>
                <c:pt idx="5643">
                  <c:v>-1.18952E-2</c:v>
                </c:pt>
                <c:pt idx="5644">
                  <c:v>-1.4364200000000001E-2</c:v>
                </c:pt>
                <c:pt idx="5645">
                  <c:v>-2.0065300000000001E-2</c:v>
                </c:pt>
                <c:pt idx="5646">
                  <c:v>-1.1835099999999999E-2</c:v>
                </c:pt>
                <c:pt idx="5647">
                  <c:v>-6.1731299999999998E-3</c:v>
                </c:pt>
                <c:pt idx="5648">
                  <c:v>-3.4847300000000001E-3</c:v>
                </c:pt>
                <c:pt idx="5649">
                  <c:v>-1.3809200000000001E-2</c:v>
                </c:pt>
                <c:pt idx="5650">
                  <c:v>-1.06382E-2</c:v>
                </c:pt>
                <c:pt idx="5651">
                  <c:v>-7.4386599999999997E-3</c:v>
                </c:pt>
                <c:pt idx="5652">
                  <c:v>-3.4084300000000001E-3</c:v>
                </c:pt>
                <c:pt idx="5653">
                  <c:v>1.68896E-3</c:v>
                </c:pt>
                <c:pt idx="5654">
                  <c:v>1.16825E-3</c:v>
                </c:pt>
                <c:pt idx="5655">
                  <c:v>2.0551699999999998E-3</c:v>
                </c:pt>
                <c:pt idx="5656">
                  <c:v>-7.1544599999999996E-3</c:v>
                </c:pt>
                <c:pt idx="5657">
                  <c:v>5.1260000000000003E-3</c:v>
                </c:pt>
                <c:pt idx="5658">
                  <c:v>-7.4291199999999998E-4</c:v>
                </c:pt>
                <c:pt idx="5659">
                  <c:v>-9.2334700000000006E-3</c:v>
                </c:pt>
                <c:pt idx="5660">
                  <c:v>-2.51398E-2</c:v>
                </c:pt>
                <c:pt idx="5661">
                  <c:v>-1.8648100000000001E-2</c:v>
                </c:pt>
                <c:pt idx="5662">
                  <c:v>-8.4924700000000002E-3</c:v>
                </c:pt>
                <c:pt idx="5663">
                  <c:v>-2.93894E-2</c:v>
                </c:pt>
                <c:pt idx="5664">
                  <c:v>-2.4853699999999999E-2</c:v>
                </c:pt>
                <c:pt idx="5665">
                  <c:v>-2.5377299999999998E-2</c:v>
                </c:pt>
                <c:pt idx="5666">
                  <c:v>-2.4974799999999998E-2</c:v>
                </c:pt>
                <c:pt idx="5667">
                  <c:v>-2.2593499999999999E-2</c:v>
                </c:pt>
                <c:pt idx="5668">
                  <c:v>-2.32277E-2</c:v>
                </c:pt>
                <c:pt idx="5669">
                  <c:v>1.00708E-2</c:v>
                </c:pt>
                <c:pt idx="5670">
                  <c:v>-8.8214899999999995E-3</c:v>
                </c:pt>
                <c:pt idx="5671">
                  <c:v>-2.1791499999999998E-2</c:v>
                </c:pt>
                <c:pt idx="5672">
                  <c:v>-1.9407299999999999E-2</c:v>
                </c:pt>
                <c:pt idx="5673" formatCode="0.00E+00">
                  <c:v>-1.7291999999999998E-2</c:v>
                </c:pt>
                <c:pt idx="5674">
                  <c:v>-1.35994E-3</c:v>
                </c:pt>
                <c:pt idx="5675">
                  <c:v>-1.8140799999999999E-2</c:v>
                </c:pt>
                <c:pt idx="5676">
                  <c:v>-2.8112399999999999E-2</c:v>
                </c:pt>
                <c:pt idx="5677">
                  <c:v>-2.1957399999999998E-2</c:v>
                </c:pt>
                <c:pt idx="5678">
                  <c:v>-5.2585599999999998E-3</c:v>
                </c:pt>
                <c:pt idx="5679">
                  <c:v>-1.41315E-2</c:v>
                </c:pt>
                <c:pt idx="5680">
                  <c:v>-1.62373E-2</c:v>
                </c:pt>
                <c:pt idx="5681">
                  <c:v>-4.6358099999999998E-3</c:v>
                </c:pt>
                <c:pt idx="5682">
                  <c:v>-1.62811E-2</c:v>
                </c:pt>
                <c:pt idx="5683">
                  <c:v>-1.57003E-2</c:v>
                </c:pt>
                <c:pt idx="5684">
                  <c:v>4.4183699999999996E-3</c:v>
                </c:pt>
                <c:pt idx="5685">
                  <c:v>-6.7386599999999996E-3</c:v>
                </c:pt>
                <c:pt idx="5686">
                  <c:v>-1.38435E-2</c:v>
                </c:pt>
                <c:pt idx="5687">
                  <c:v>-1.09138E-2</c:v>
                </c:pt>
                <c:pt idx="5688">
                  <c:v>-9.4833399999999998E-3</c:v>
                </c:pt>
                <c:pt idx="5689">
                  <c:v>-1.39446E-2</c:v>
                </c:pt>
                <c:pt idx="5690">
                  <c:v>-2.0797699999999999E-2</c:v>
                </c:pt>
                <c:pt idx="5691" formatCode="0.00E+00">
                  <c:v>-1.22004E-2</c:v>
                </c:pt>
                <c:pt idx="5692">
                  <c:v>-1.8708200000000001E-2</c:v>
                </c:pt>
                <c:pt idx="5693">
                  <c:v>-1.5004200000000001E-2</c:v>
                </c:pt>
                <c:pt idx="5694">
                  <c:v>-2.2992100000000001E-2</c:v>
                </c:pt>
                <c:pt idx="5695">
                  <c:v>-1.32151E-2</c:v>
                </c:pt>
                <c:pt idx="5696">
                  <c:v>1.6050299999999999E-3</c:v>
                </c:pt>
                <c:pt idx="5697">
                  <c:v>1.07355E-2</c:v>
                </c:pt>
                <c:pt idx="5698">
                  <c:v>1.24321E-2</c:v>
                </c:pt>
                <c:pt idx="5699">
                  <c:v>1.06277E-2</c:v>
                </c:pt>
                <c:pt idx="5700">
                  <c:v>-5.4426199999999996E-3</c:v>
                </c:pt>
                <c:pt idx="5701">
                  <c:v>9.7970999999999996E-3</c:v>
                </c:pt>
                <c:pt idx="5702">
                  <c:v>1.20716E-2</c:v>
                </c:pt>
                <c:pt idx="5703">
                  <c:v>1.61934E-2</c:v>
                </c:pt>
                <c:pt idx="5704">
                  <c:v>2.8801E-4</c:v>
                </c:pt>
                <c:pt idx="5705">
                  <c:v>-3.3283199999999997E-4</c:v>
                </c:pt>
                <c:pt idx="5706">
                  <c:v>4.0712400000000003E-3</c:v>
                </c:pt>
                <c:pt idx="5707">
                  <c:v>-5.1832199999999997E-3</c:v>
                </c:pt>
                <c:pt idx="5708">
                  <c:v>-1.1482199999999999E-3</c:v>
                </c:pt>
                <c:pt idx="5709">
                  <c:v>4.8694599999999999E-3</c:v>
                </c:pt>
                <c:pt idx="5710">
                  <c:v>1.2491199999999999E-2</c:v>
                </c:pt>
                <c:pt idx="5711">
                  <c:v>-3.8814499999999998E-3</c:v>
                </c:pt>
                <c:pt idx="5712">
                  <c:v>-7.3728600000000002E-3</c:v>
                </c:pt>
                <c:pt idx="5713">
                  <c:v>-1.3609899999999999E-2</c:v>
                </c:pt>
                <c:pt idx="5714">
                  <c:v>-1.91402E-3</c:v>
                </c:pt>
                <c:pt idx="5715">
                  <c:v>-6.25896E-3</c:v>
                </c:pt>
                <c:pt idx="5716">
                  <c:v>-6.5355300000000003E-3</c:v>
                </c:pt>
                <c:pt idx="5717">
                  <c:v>-8.7108600000000008E-3</c:v>
                </c:pt>
                <c:pt idx="5718">
                  <c:v>-1.63174E-3</c:v>
                </c:pt>
                <c:pt idx="5719">
                  <c:v>6.0863499999999999E-3</c:v>
                </c:pt>
                <c:pt idx="5720">
                  <c:v>1.37138E-3</c:v>
                </c:pt>
                <c:pt idx="5721">
                  <c:v>1.9119299999999999E-2</c:v>
                </c:pt>
                <c:pt idx="5722">
                  <c:v>1.7213800000000001E-2</c:v>
                </c:pt>
                <c:pt idx="5723">
                  <c:v>1.9245099999999999E-3</c:v>
                </c:pt>
                <c:pt idx="5724">
                  <c:v>1.5385599999999999E-2</c:v>
                </c:pt>
                <c:pt idx="5725">
                  <c:v>1.34726E-2</c:v>
                </c:pt>
                <c:pt idx="5726">
                  <c:v>2.6557000000000001E-2</c:v>
                </c:pt>
                <c:pt idx="5727">
                  <c:v>2.0068200000000001E-2</c:v>
                </c:pt>
                <c:pt idx="5728">
                  <c:v>1.1488E-2</c:v>
                </c:pt>
                <c:pt idx="5729">
                  <c:v>2.7294200000000001E-2</c:v>
                </c:pt>
                <c:pt idx="5730">
                  <c:v>1.26286E-2</c:v>
                </c:pt>
                <c:pt idx="5731">
                  <c:v>-1.8110299999999999E-3</c:v>
                </c:pt>
                <c:pt idx="5732">
                  <c:v>4.53281E-3</c:v>
                </c:pt>
                <c:pt idx="5733">
                  <c:v>1.8989599999999999E-2</c:v>
                </c:pt>
                <c:pt idx="5734">
                  <c:v>4.2180999999999998E-3</c:v>
                </c:pt>
                <c:pt idx="5735">
                  <c:v>-1.0918600000000001E-2</c:v>
                </c:pt>
                <c:pt idx="5736">
                  <c:v>1.05486E-2</c:v>
                </c:pt>
                <c:pt idx="5737">
                  <c:v>2.7809100000000002E-3</c:v>
                </c:pt>
                <c:pt idx="5738">
                  <c:v>5.26524E-3</c:v>
                </c:pt>
                <c:pt idx="5739">
                  <c:v>-1.2836499999999999E-3</c:v>
                </c:pt>
                <c:pt idx="5740">
                  <c:v>8.1176800000000004E-3</c:v>
                </c:pt>
                <c:pt idx="5741">
                  <c:v>-3.12138E-3</c:v>
                </c:pt>
                <c:pt idx="5742">
                  <c:v>-1.34068E-2</c:v>
                </c:pt>
                <c:pt idx="5743">
                  <c:v>-9.7980500000000009E-3</c:v>
                </c:pt>
                <c:pt idx="5744">
                  <c:v>2.3288699999999998E-3</c:v>
                </c:pt>
                <c:pt idx="5745">
                  <c:v>-1.36852E-3</c:v>
                </c:pt>
                <c:pt idx="5746">
                  <c:v>-1.13268E-2</c:v>
                </c:pt>
                <c:pt idx="5747">
                  <c:v>-1.46809E-2</c:v>
                </c:pt>
                <c:pt idx="5748">
                  <c:v>1.9340500000000001E-3</c:v>
                </c:pt>
                <c:pt idx="5749">
                  <c:v>-2.8600700000000001E-3</c:v>
                </c:pt>
                <c:pt idx="5750">
                  <c:v>-7.23648E-3</c:v>
                </c:pt>
                <c:pt idx="5751">
                  <c:v>-2.0904500000000002E-3</c:v>
                </c:pt>
                <c:pt idx="5752">
                  <c:v>-1.54705E-2</c:v>
                </c:pt>
                <c:pt idx="5753" formatCode="0.00E+00">
                  <c:v>8.5830700000000005E-5</c:v>
                </c:pt>
                <c:pt idx="5754">
                  <c:v>9.8085399999999993E-3</c:v>
                </c:pt>
                <c:pt idx="5755">
                  <c:v>1.5802400000000001E-2</c:v>
                </c:pt>
                <c:pt idx="5756">
                  <c:v>7.6589600000000002E-3</c:v>
                </c:pt>
                <c:pt idx="5757">
                  <c:v>8.9168500000000005E-3</c:v>
                </c:pt>
                <c:pt idx="5758">
                  <c:v>1.2085E-2</c:v>
                </c:pt>
                <c:pt idx="5759">
                  <c:v>6.78062E-4</c:v>
                </c:pt>
                <c:pt idx="5760">
                  <c:v>8.7928799999999994E-3</c:v>
                </c:pt>
                <c:pt idx="5761">
                  <c:v>2.0829199999999999E-2</c:v>
                </c:pt>
                <c:pt idx="5762">
                  <c:v>1.4630300000000001E-2</c:v>
                </c:pt>
                <c:pt idx="5763">
                  <c:v>8.4199900000000005E-3</c:v>
                </c:pt>
                <c:pt idx="5764">
                  <c:v>8.7966899999999994E-3</c:v>
                </c:pt>
                <c:pt idx="5765">
                  <c:v>8.3484600000000003E-3</c:v>
                </c:pt>
                <c:pt idx="5766">
                  <c:v>-1.4362299999999999E-3</c:v>
                </c:pt>
                <c:pt idx="5767">
                  <c:v>7.3328000000000004E-3</c:v>
                </c:pt>
                <c:pt idx="5768">
                  <c:v>1.14536E-3</c:v>
                </c:pt>
                <c:pt idx="5769">
                  <c:v>-1.31302E-2</c:v>
                </c:pt>
                <c:pt idx="5770">
                  <c:v>-3.3750500000000001E-3</c:v>
                </c:pt>
                <c:pt idx="5771">
                  <c:v>-9.3078599999999996E-4</c:v>
                </c:pt>
                <c:pt idx="5772">
                  <c:v>5.7144199999999996E-3</c:v>
                </c:pt>
                <c:pt idx="5773">
                  <c:v>-1.1958099999999999E-2</c:v>
                </c:pt>
                <c:pt idx="5774">
                  <c:v>-7.6332099999999996E-3</c:v>
                </c:pt>
                <c:pt idx="5775">
                  <c:v>-1.0392200000000001E-2</c:v>
                </c:pt>
                <c:pt idx="5776">
                  <c:v>2.26021E-4</c:v>
                </c:pt>
                <c:pt idx="5777">
                  <c:v>-1.43547E-2</c:v>
                </c:pt>
                <c:pt idx="5778">
                  <c:v>-1.21231E-2</c:v>
                </c:pt>
                <c:pt idx="5779">
                  <c:v>4.2400399999999996E-3</c:v>
                </c:pt>
                <c:pt idx="5780">
                  <c:v>7.8296699999999997E-4</c:v>
                </c:pt>
                <c:pt idx="5781">
                  <c:v>-6.7358000000000001E-3</c:v>
                </c:pt>
                <c:pt idx="5782">
                  <c:v>3.0288699999999999E-3</c:v>
                </c:pt>
                <c:pt idx="5783">
                  <c:v>7.8611400000000008E-3</c:v>
                </c:pt>
                <c:pt idx="5784">
                  <c:v>6.4373E-3</c:v>
                </c:pt>
                <c:pt idx="5785">
                  <c:v>1.3427700000000001E-3</c:v>
                </c:pt>
                <c:pt idx="5786">
                  <c:v>-1.4718999999999999E-2</c:v>
                </c:pt>
                <c:pt idx="5787">
                  <c:v>-1.1904700000000001E-2</c:v>
                </c:pt>
                <c:pt idx="5788">
                  <c:v>-8.13293E-3</c:v>
                </c:pt>
                <c:pt idx="5789">
                  <c:v>-7.8868899999999997E-4</c:v>
                </c:pt>
                <c:pt idx="5790">
                  <c:v>-3.4627899999999999E-3</c:v>
                </c:pt>
                <c:pt idx="5791">
                  <c:v>8.9645399999999998E-4</c:v>
                </c:pt>
                <c:pt idx="5792">
                  <c:v>2.6607499999999999E-3</c:v>
                </c:pt>
                <c:pt idx="5793">
                  <c:v>-2.7790100000000002E-3</c:v>
                </c:pt>
                <c:pt idx="5794">
                  <c:v>-7.5721699999999996E-3</c:v>
                </c:pt>
                <c:pt idx="5795">
                  <c:v>-6.1845800000000003E-3</c:v>
                </c:pt>
                <c:pt idx="5796">
                  <c:v>3.0117E-3</c:v>
                </c:pt>
                <c:pt idx="5797">
                  <c:v>-3.6792800000000001E-3</c:v>
                </c:pt>
                <c:pt idx="5798">
                  <c:v>-1.5735599999999999E-4</c:v>
                </c:pt>
                <c:pt idx="5799">
                  <c:v>8.2025499999999994E-3</c:v>
                </c:pt>
                <c:pt idx="5800">
                  <c:v>-9.0265299999999996E-3</c:v>
                </c:pt>
                <c:pt idx="5801">
                  <c:v>2.3651100000000001E-4</c:v>
                </c:pt>
                <c:pt idx="5802">
                  <c:v>-1.14441E-4</c:v>
                </c:pt>
                <c:pt idx="5803">
                  <c:v>5.9442499999999999E-3</c:v>
                </c:pt>
                <c:pt idx="5804">
                  <c:v>5.6552900000000005E-4</c:v>
                </c:pt>
                <c:pt idx="5805">
                  <c:v>-2.6960399999999998E-3</c:v>
                </c:pt>
                <c:pt idx="5806">
                  <c:v>2.2082299999999999E-2</c:v>
                </c:pt>
                <c:pt idx="5807">
                  <c:v>1.4053299999999999E-2</c:v>
                </c:pt>
                <c:pt idx="5808">
                  <c:v>1.8996200000000001E-2</c:v>
                </c:pt>
                <c:pt idx="5809">
                  <c:v>1.9885099999999999E-2</c:v>
                </c:pt>
                <c:pt idx="5810">
                  <c:v>1.1493700000000001E-2</c:v>
                </c:pt>
                <c:pt idx="5811">
                  <c:v>-2.4147000000000001E-3</c:v>
                </c:pt>
                <c:pt idx="5812">
                  <c:v>1.6870500000000001E-3</c:v>
                </c:pt>
                <c:pt idx="5813">
                  <c:v>4.1179700000000003E-3</c:v>
                </c:pt>
                <c:pt idx="5814">
                  <c:v>-1.44005E-3</c:v>
                </c:pt>
                <c:pt idx="5815">
                  <c:v>-2.46649E-2</c:v>
                </c:pt>
                <c:pt idx="5816">
                  <c:v>-7.3900199999999997E-3</c:v>
                </c:pt>
                <c:pt idx="5817">
                  <c:v>2.5491699999999999E-3</c:v>
                </c:pt>
                <c:pt idx="5818">
                  <c:v>-6.1273600000000001E-3</c:v>
                </c:pt>
                <c:pt idx="5819">
                  <c:v>-2.7656600000000001E-3</c:v>
                </c:pt>
                <c:pt idx="5820">
                  <c:v>2.65789E-3</c:v>
                </c:pt>
                <c:pt idx="5821">
                  <c:v>1.21803E-2</c:v>
                </c:pt>
                <c:pt idx="5822" formatCode="0.00E+00">
                  <c:v>5.22041E-3</c:v>
                </c:pt>
                <c:pt idx="5823">
                  <c:v>2.0441999999999998E-2</c:v>
                </c:pt>
                <c:pt idx="5824">
                  <c:v>2.09932E-2</c:v>
                </c:pt>
                <c:pt idx="5825">
                  <c:v>7.9145399999999994E-3</c:v>
                </c:pt>
                <c:pt idx="5826">
                  <c:v>1.15938E-2</c:v>
                </c:pt>
                <c:pt idx="5827" formatCode="0.00E+00">
                  <c:v>8.0404299999999995E-3</c:v>
                </c:pt>
                <c:pt idx="5828">
                  <c:v>2.1944E-3</c:v>
                </c:pt>
                <c:pt idx="5829">
                  <c:v>-6.2389400000000001E-3</c:v>
                </c:pt>
                <c:pt idx="5830">
                  <c:v>-5.4817199999999998E-3</c:v>
                </c:pt>
                <c:pt idx="5831">
                  <c:v>2.3031200000000001E-3</c:v>
                </c:pt>
                <c:pt idx="5832">
                  <c:v>-5.9137299999999999E-3</c:v>
                </c:pt>
                <c:pt idx="5833">
                  <c:v>-8.1405599999999998E-3</c:v>
                </c:pt>
                <c:pt idx="5834">
                  <c:v>1.6355499999999999E-3</c:v>
                </c:pt>
                <c:pt idx="5835">
                  <c:v>8.4571799999999999E-3</c:v>
                </c:pt>
                <c:pt idx="5836">
                  <c:v>6.0396199999999999E-3</c:v>
                </c:pt>
                <c:pt idx="5837">
                  <c:v>5.7048799999999998E-3</c:v>
                </c:pt>
                <c:pt idx="5838">
                  <c:v>3.3741000000000001E-3</c:v>
                </c:pt>
                <c:pt idx="5839">
                  <c:v>-1.04904E-4</c:v>
                </c:pt>
                <c:pt idx="5840">
                  <c:v>7.6188999999999996E-3</c:v>
                </c:pt>
                <c:pt idx="5841">
                  <c:v>1.03579E-2</c:v>
                </c:pt>
                <c:pt idx="5842">
                  <c:v>6.7272199999999999E-3</c:v>
                </c:pt>
                <c:pt idx="5843">
                  <c:v>1.1539499999999999E-3</c:v>
                </c:pt>
                <c:pt idx="5844">
                  <c:v>4.4002499999999996E-3</c:v>
                </c:pt>
                <c:pt idx="5845">
                  <c:v>-5.4187799999999998E-3</c:v>
                </c:pt>
                <c:pt idx="5846">
                  <c:v>-1.10426E-2</c:v>
                </c:pt>
                <c:pt idx="5847">
                  <c:v>-2.40135E-3</c:v>
                </c:pt>
                <c:pt idx="5848">
                  <c:v>7.9374300000000005E-3</c:v>
                </c:pt>
                <c:pt idx="5849">
                  <c:v>1.9979500000000001E-3</c:v>
                </c:pt>
                <c:pt idx="5850">
                  <c:v>-2.7255999999999999E-3</c:v>
                </c:pt>
                <c:pt idx="5851">
                  <c:v>3.20339E-3</c:v>
                </c:pt>
                <c:pt idx="5852">
                  <c:v>2.3179999999999999E-2</c:v>
                </c:pt>
                <c:pt idx="5853">
                  <c:v>1.44653E-2</c:v>
                </c:pt>
                <c:pt idx="5854">
                  <c:v>1.31559E-2</c:v>
                </c:pt>
                <c:pt idx="5855">
                  <c:v>3.2911300000000002E-3</c:v>
                </c:pt>
                <c:pt idx="5856">
                  <c:v>3.78036E-3</c:v>
                </c:pt>
                <c:pt idx="5857">
                  <c:v>9.87911E-3</c:v>
                </c:pt>
                <c:pt idx="5858">
                  <c:v>1.16816E-2</c:v>
                </c:pt>
                <c:pt idx="5859">
                  <c:v>1.8499399999999999E-2</c:v>
                </c:pt>
                <c:pt idx="5860">
                  <c:v>-5.1021599999999997E-4</c:v>
                </c:pt>
                <c:pt idx="5861">
                  <c:v>1.6545299999999999E-2</c:v>
                </c:pt>
                <c:pt idx="5862">
                  <c:v>4.4632E-4</c:v>
                </c:pt>
                <c:pt idx="5863">
                  <c:v>8.3246199999999996E-3</c:v>
                </c:pt>
                <c:pt idx="5864">
                  <c:v>1.41973E-2</c:v>
                </c:pt>
                <c:pt idx="5865">
                  <c:v>2.9630699999999999E-3</c:v>
                </c:pt>
                <c:pt idx="5866">
                  <c:v>1.2098299999999999E-2</c:v>
                </c:pt>
                <c:pt idx="5867">
                  <c:v>1.5811899999999999E-3</c:v>
                </c:pt>
                <c:pt idx="5868">
                  <c:v>4.6510700000000002E-3</c:v>
                </c:pt>
                <c:pt idx="5869">
                  <c:v>1.1663400000000001E-3</c:v>
                </c:pt>
                <c:pt idx="5870">
                  <c:v>1.10989E-2</c:v>
                </c:pt>
                <c:pt idx="5871">
                  <c:v>9.6807500000000001E-3</c:v>
                </c:pt>
                <c:pt idx="5872">
                  <c:v>9.4089499999999993E-3</c:v>
                </c:pt>
                <c:pt idx="5873">
                  <c:v>1.1806500000000001E-3</c:v>
                </c:pt>
                <c:pt idx="5874">
                  <c:v>9.6101799999999994E-3</c:v>
                </c:pt>
                <c:pt idx="5875">
                  <c:v>3.6974E-3</c:v>
                </c:pt>
                <c:pt idx="5876">
                  <c:v>1.20401E-2</c:v>
                </c:pt>
                <c:pt idx="5877">
                  <c:v>9.0789800000000004E-3</c:v>
                </c:pt>
                <c:pt idx="5878">
                  <c:v>1.7652499999999999E-3</c:v>
                </c:pt>
                <c:pt idx="5879">
                  <c:v>5.3415299999999997E-3</c:v>
                </c:pt>
                <c:pt idx="5880">
                  <c:v>8.10051E-3</c:v>
                </c:pt>
                <c:pt idx="5881">
                  <c:v>4.3573400000000003E-3</c:v>
                </c:pt>
                <c:pt idx="5882">
                  <c:v>-1.27792E-4</c:v>
                </c:pt>
                <c:pt idx="5883">
                  <c:v>2.2230100000000001E-3</c:v>
                </c:pt>
                <c:pt idx="5884">
                  <c:v>1.8348699999999999E-3</c:v>
                </c:pt>
                <c:pt idx="5885" formatCode="0.00E+00">
                  <c:v>-4.2915299999999999E-5</c:v>
                </c:pt>
                <c:pt idx="5886">
                  <c:v>-4.7502500000000001E-3</c:v>
                </c:pt>
                <c:pt idx="5887">
                  <c:v>3.71456E-3</c:v>
                </c:pt>
                <c:pt idx="5888">
                  <c:v>1.1133199999999999E-2</c:v>
                </c:pt>
                <c:pt idx="5889">
                  <c:v>7.9402899999999992E-3</c:v>
                </c:pt>
                <c:pt idx="5890">
                  <c:v>1.3809200000000001E-2</c:v>
                </c:pt>
                <c:pt idx="5891">
                  <c:v>3.4990300000000002E-3</c:v>
                </c:pt>
                <c:pt idx="5892">
                  <c:v>-5.6572000000000002E-3</c:v>
                </c:pt>
                <c:pt idx="5893">
                  <c:v>4.9657800000000004E-3</c:v>
                </c:pt>
                <c:pt idx="5894">
                  <c:v>-1.0127999999999999E-3</c:v>
                </c:pt>
                <c:pt idx="5895">
                  <c:v>-9.7484600000000005E-3</c:v>
                </c:pt>
                <c:pt idx="5896">
                  <c:v>-7.2317099999999997E-3</c:v>
                </c:pt>
                <c:pt idx="5897">
                  <c:v>6.4659099999999996E-4</c:v>
                </c:pt>
                <c:pt idx="5898">
                  <c:v>-3.3264200000000001E-3</c:v>
                </c:pt>
                <c:pt idx="5899">
                  <c:v>-2.6607499999999999E-3</c:v>
                </c:pt>
                <c:pt idx="5900">
                  <c:v>-7.2336199999999996E-3</c:v>
                </c:pt>
                <c:pt idx="5901">
                  <c:v>-1.45817E-3</c:v>
                </c:pt>
                <c:pt idx="5902">
                  <c:v>-8.3427399999999995E-3</c:v>
                </c:pt>
                <c:pt idx="5903">
                  <c:v>7.2956100000000001E-3</c:v>
                </c:pt>
                <c:pt idx="5904">
                  <c:v>1.2004900000000001E-2</c:v>
                </c:pt>
                <c:pt idx="5905">
                  <c:v>1.5321700000000001E-2</c:v>
                </c:pt>
                <c:pt idx="5906">
                  <c:v>5.9366200000000001E-3</c:v>
                </c:pt>
                <c:pt idx="5907">
                  <c:v>1.81932E-2</c:v>
                </c:pt>
                <c:pt idx="5908">
                  <c:v>8.5802099999999996E-3</c:v>
                </c:pt>
                <c:pt idx="5909">
                  <c:v>-2.6187900000000002E-3</c:v>
                </c:pt>
                <c:pt idx="5910">
                  <c:v>9.3345600000000004E-3</c:v>
                </c:pt>
                <c:pt idx="5911">
                  <c:v>1.4237400000000001E-2</c:v>
                </c:pt>
                <c:pt idx="5912">
                  <c:v>1.5968300000000001E-2</c:v>
                </c:pt>
                <c:pt idx="5913">
                  <c:v>2.1753300000000001E-3</c:v>
                </c:pt>
                <c:pt idx="5914">
                  <c:v>1.0792700000000001E-2</c:v>
                </c:pt>
                <c:pt idx="5915">
                  <c:v>9.5825200000000006E-3</c:v>
                </c:pt>
                <c:pt idx="5916">
                  <c:v>1.7966300000000001E-2</c:v>
                </c:pt>
                <c:pt idx="5917">
                  <c:v>7.0400200000000001E-3</c:v>
                </c:pt>
                <c:pt idx="5918">
                  <c:v>7.4396100000000001E-3</c:v>
                </c:pt>
                <c:pt idx="5919">
                  <c:v>-7.8392000000000002E-4</c:v>
                </c:pt>
                <c:pt idx="5920">
                  <c:v>1.1086499999999999E-2</c:v>
                </c:pt>
                <c:pt idx="5921">
                  <c:v>7.3423400000000002E-3</c:v>
                </c:pt>
                <c:pt idx="5922">
                  <c:v>2.5815999999999999E-3</c:v>
                </c:pt>
                <c:pt idx="5923">
                  <c:v>-6.2313100000000003E-3</c:v>
                </c:pt>
                <c:pt idx="5924">
                  <c:v>2.4795500000000001E-4</c:v>
                </c:pt>
                <c:pt idx="5925">
                  <c:v>9.1657600000000002E-3</c:v>
                </c:pt>
                <c:pt idx="5926">
                  <c:v>9.3097700000000002E-3</c:v>
                </c:pt>
                <c:pt idx="5927">
                  <c:v>1.7227200000000002E-2</c:v>
                </c:pt>
                <c:pt idx="5928">
                  <c:v>2.1985999999999999E-2</c:v>
                </c:pt>
                <c:pt idx="5929">
                  <c:v>4.4650999999999996E-3</c:v>
                </c:pt>
                <c:pt idx="5930">
                  <c:v>6.9990199999999999E-3</c:v>
                </c:pt>
                <c:pt idx="5931">
                  <c:v>2.0332300000000001E-2</c:v>
                </c:pt>
                <c:pt idx="5932">
                  <c:v>1.75762E-2</c:v>
                </c:pt>
                <c:pt idx="5933">
                  <c:v>9.4680800000000002E-3</c:v>
                </c:pt>
                <c:pt idx="5934">
                  <c:v>1.9760099999999999E-2</c:v>
                </c:pt>
                <c:pt idx="5935">
                  <c:v>1.31989E-2</c:v>
                </c:pt>
                <c:pt idx="5936">
                  <c:v>8.5544600000000005E-4</c:v>
                </c:pt>
                <c:pt idx="5937">
                  <c:v>7.0333499999999998E-3</c:v>
                </c:pt>
                <c:pt idx="5938">
                  <c:v>9.5472300000000003E-3</c:v>
                </c:pt>
                <c:pt idx="5939">
                  <c:v>2.0970300000000001E-2</c:v>
                </c:pt>
                <c:pt idx="5940">
                  <c:v>6.5298099999999996E-3</c:v>
                </c:pt>
                <c:pt idx="5941">
                  <c:v>1.0157599999999999E-2</c:v>
                </c:pt>
                <c:pt idx="5942">
                  <c:v>4.00543E-4</c:v>
                </c:pt>
                <c:pt idx="5943">
                  <c:v>5.6190500000000004E-3</c:v>
                </c:pt>
                <c:pt idx="5944">
                  <c:v>1.7100299999999999E-2</c:v>
                </c:pt>
                <c:pt idx="5945">
                  <c:v>1.2352E-2</c:v>
                </c:pt>
                <c:pt idx="5946">
                  <c:v>9.6712099999999995E-3</c:v>
                </c:pt>
                <c:pt idx="5947">
                  <c:v>1.14479E-2</c:v>
                </c:pt>
                <c:pt idx="5948">
                  <c:v>1.6890499999999999E-2</c:v>
                </c:pt>
                <c:pt idx="5949">
                  <c:v>1.49899E-2</c:v>
                </c:pt>
                <c:pt idx="5950">
                  <c:v>8.6879699999999997E-3</c:v>
                </c:pt>
                <c:pt idx="5951">
                  <c:v>2.6741E-3</c:v>
                </c:pt>
                <c:pt idx="5952">
                  <c:v>1.61257E-2</c:v>
                </c:pt>
                <c:pt idx="5953">
                  <c:v>1.27983E-2</c:v>
                </c:pt>
                <c:pt idx="5954">
                  <c:v>1.2656199999999999E-2</c:v>
                </c:pt>
                <c:pt idx="5955">
                  <c:v>-1.84059E-3</c:v>
                </c:pt>
                <c:pt idx="5956">
                  <c:v>6.8168600000000001E-3</c:v>
                </c:pt>
                <c:pt idx="5957">
                  <c:v>-3.4399000000000001E-3</c:v>
                </c:pt>
                <c:pt idx="5958">
                  <c:v>-1.0279699999999999E-2</c:v>
                </c:pt>
                <c:pt idx="5959">
                  <c:v>2.8123900000000001E-3</c:v>
                </c:pt>
                <c:pt idx="5960">
                  <c:v>-6.2599200000000004E-3</c:v>
                </c:pt>
                <c:pt idx="5961">
                  <c:v>-1.29795E-3</c:v>
                </c:pt>
                <c:pt idx="5962">
                  <c:v>1.0356899999999999E-3</c:v>
                </c:pt>
                <c:pt idx="5963">
                  <c:v>-1.1462200000000001E-2</c:v>
                </c:pt>
                <c:pt idx="5964">
                  <c:v>-1.25589E-2</c:v>
                </c:pt>
                <c:pt idx="5965">
                  <c:v>-1.51253E-3</c:v>
                </c:pt>
                <c:pt idx="5966">
                  <c:v>-2.46525E-3</c:v>
                </c:pt>
                <c:pt idx="5967">
                  <c:v>6.7615500000000001E-4</c:v>
                </c:pt>
                <c:pt idx="5968">
                  <c:v>6.8273500000000003E-3</c:v>
                </c:pt>
                <c:pt idx="5969">
                  <c:v>1.7948200000000001E-2</c:v>
                </c:pt>
                <c:pt idx="5970">
                  <c:v>3.5104799999999999E-3</c:v>
                </c:pt>
                <c:pt idx="5971">
                  <c:v>1.4884E-2</c:v>
                </c:pt>
                <c:pt idx="5972">
                  <c:v>1.8039699999999999E-2</c:v>
                </c:pt>
                <c:pt idx="5973">
                  <c:v>1.6895299999999999E-2</c:v>
                </c:pt>
                <c:pt idx="5974">
                  <c:v>1.1090300000000001E-2</c:v>
                </c:pt>
                <c:pt idx="5975">
                  <c:v>1.35937E-2</c:v>
                </c:pt>
                <c:pt idx="5976">
                  <c:v>1.9095399999999998E-2</c:v>
                </c:pt>
                <c:pt idx="5977">
                  <c:v>1.4553999999999999E-2</c:v>
                </c:pt>
                <c:pt idx="5978">
                  <c:v>5.4655099999999998E-3</c:v>
                </c:pt>
                <c:pt idx="5979">
                  <c:v>1.04694E-2</c:v>
                </c:pt>
                <c:pt idx="5980">
                  <c:v>7.2545999999999999E-3</c:v>
                </c:pt>
                <c:pt idx="5981">
                  <c:v>5.7220500000000002E-3</c:v>
                </c:pt>
                <c:pt idx="5982">
                  <c:v>1.1072199999999999E-3</c:v>
                </c:pt>
                <c:pt idx="5983">
                  <c:v>-3.2710999999999999E-3</c:v>
                </c:pt>
                <c:pt idx="5984">
                  <c:v>9.9277500000000008E-3</c:v>
                </c:pt>
                <c:pt idx="5985">
                  <c:v>-6.9656400000000004E-3</c:v>
                </c:pt>
                <c:pt idx="5986">
                  <c:v>-3.2510799999999999E-3</c:v>
                </c:pt>
                <c:pt idx="5987">
                  <c:v>-4.3010699999999997E-3</c:v>
                </c:pt>
                <c:pt idx="5988">
                  <c:v>1.1673E-3</c:v>
                </c:pt>
                <c:pt idx="5989">
                  <c:v>8.5487400000000009E-3</c:v>
                </c:pt>
                <c:pt idx="5990">
                  <c:v>1.2191799999999999E-2</c:v>
                </c:pt>
                <c:pt idx="5991">
                  <c:v>7.4071900000000001E-3</c:v>
                </c:pt>
                <c:pt idx="5992">
                  <c:v>7.6274899999999998E-3</c:v>
                </c:pt>
                <c:pt idx="5993">
                  <c:v>1.12934E-2</c:v>
                </c:pt>
                <c:pt idx="5994">
                  <c:v>1.5932999999999999E-2</c:v>
                </c:pt>
                <c:pt idx="5995">
                  <c:v>1.36709E-2</c:v>
                </c:pt>
                <c:pt idx="5996">
                  <c:v>3.8299599999999999E-3</c:v>
                </c:pt>
                <c:pt idx="5997">
                  <c:v>1.7652499999999999E-3</c:v>
                </c:pt>
                <c:pt idx="5998">
                  <c:v>3.6439900000000002E-3</c:v>
                </c:pt>
                <c:pt idx="5999">
                  <c:v>1.05572E-3</c:v>
                </c:pt>
                <c:pt idx="6000">
                  <c:v>6.14929E-3</c:v>
                </c:pt>
                <c:pt idx="6001">
                  <c:v>1.26905E-2</c:v>
                </c:pt>
                <c:pt idx="6002">
                  <c:v>5.6381199999999999E-3</c:v>
                </c:pt>
                <c:pt idx="6003" formatCode="0.00E+00">
                  <c:v>6.0081499999999997E-5</c:v>
                </c:pt>
                <c:pt idx="6004">
                  <c:v>5.44357E-3</c:v>
                </c:pt>
                <c:pt idx="6005">
                  <c:v>6.4744900000000003E-3</c:v>
                </c:pt>
                <c:pt idx="6006">
                  <c:v>7.9641299999999998E-3</c:v>
                </c:pt>
                <c:pt idx="6007">
                  <c:v>2.7103399999999999E-3</c:v>
                </c:pt>
                <c:pt idx="6008">
                  <c:v>1.34153E-2</c:v>
                </c:pt>
                <c:pt idx="6009">
                  <c:v>6.14929E-3</c:v>
                </c:pt>
                <c:pt idx="6010">
                  <c:v>5.1488899999999997E-3</c:v>
                </c:pt>
                <c:pt idx="6011">
                  <c:v>2.1575E-2</c:v>
                </c:pt>
                <c:pt idx="6012">
                  <c:v>1.5465700000000001E-2</c:v>
                </c:pt>
                <c:pt idx="6013">
                  <c:v>1.46179E-2</c:v>
                </c:pt>
                <c:pt idx="6014">
                  <c:v>2.0370499999999999E-3</c:v>
                </c:pt>
                <c:pt idx="6015">
                  <c:v>1.0837599999999999E-2</c:v>
                </c:pt>
                <c:pt idx="6016">
                  <c:v>1.79291E-3</c:v>
                </c:pt>
                <c:pt idx="6017">
                  <c:v>2.2506699999999999E-4</c:v>
                </c:pt>
                <c:pt idx="6018">
                  <c:v>-8.0480599999999992E-3</c:v>
                </c:pt>
                <c:pt idx="6019">
                  <c:v>-6.7501100000000001E-3</c:v>
                </c:pt>
                <c:pt idx="6020">
                  <c:v>-3.28255E-3</c:v>
                </c:pt>
                <c:pt idx="6021">
                  <c:v>9.9277499999999999E-4</c:v>
                </c:pt>
                <c:pt idx="6022">
                  <c:v>6.4525600000000004E-3</c:v>
                </c:pt>
                <c:pt idx="6023">
                  <c:v>-2.89917E-4</c:v>
                </c:pt>
                <c:pt idx="6024">
                  <c:v>6.1788600000000004E-3</c:v>
                </c:pt>
                <c:pt idx="6025">
                  <c:v>4.0102000000000002E-3</c:v>
                </c:pt>
                <c:pt idx="6026">
                  <c:v>-5.2757300000000002E-3</c:v>
                </c:pt>
                <c:pt idx="6027">
                  <c:v>-9.2601800000000002E-4</c:v>
                </c:pt>
                <c:pt idx="6028">
                  <c:v>-1.6832399999999999E-3</c:v>
                </c:pt>
                <c:pt idx="6029">
                  <c:v>2.6750599999999999E-3</c:v>
                </c:pt>
                <c:pt idx="6030">
                  <c:v>-6.9389300000000003E-3</c:v>
                </c:pt>
                <c:pt idx="6031">
                  <c:v>-9.9191699999999997E-3</c:v>
                </c:pt>
                <c:pt idx="6032">
                  <c:v>-8.7499599999999993E-3</c:v>
                </c:pt>
                <c:pt idx="6033">
                  <c:v>-9.0179400000000003E-3</c:v>
                </c:pt>
                <c:pt idx="6034" formatCode="0.00E+00">
                  <c:v>-7.9660400000000006E-3</c:v>
                </c:pt>
                <c:pt idx="6035">
                  <c:v>-1.5550599999999999E-2</c:v>
                </c:pt>
                <c:pt idx="6036">
                  <c:v>-1.32208E-2</c:v>
                </c:pt>
                <c:pt idx="6037">
                  <c:v>-6.9332100000000004E-3</c:v>
                </c:pt>
                <c:pt idx="6038">
                  <c:v>-1.21593E-3</c:v>
                </c:pt>
                <c:pt idx="6039">
                  <c:v>-4.9133299999999996E-3</c:v>
                </c:pt>
                <c:pt idx="6040">
                  <c:v>-8.7986000000000002E-3</c:v>
                </c:pt>
                <c:pt idx="6041">
                  <c:v>-2.5253300000000001E-3</c:v>
                </c:pt>
                <c:pt idx="6042">
                  <c:v>-8.9550000000000003E-4</c:v>
                </c:pt>
                <c:pt idx="6043">
                  <c:v>2.9249200000000001E-3</c:v>
                </c:pt>
                <c:pt idx="6044">
                  <c:v>1.55134E-2</c:v>
                </c:pt>
                <c:pt idx="6045">
                  <c:v>1.21336E-2</c:v>
                </c:pt>
                <c:pt idx="6046">
                  <c:v>5.8469799999999999E-3</c:v>
                </c:pt>
                <c:pt idx="6047">
                  <c:v>-2.8753300000000002E-3</c:v>
                </c:pt>
                <c:pt idx="6048">
                  <c:v>-2.9439900000000001E-3</c:v>
                </c:pt>
                <c:pt idx="6049">
                  <c:v>-3.4942599999999999E-3</c:v>
                </c:pt>
                <c:pt idx="6050">
                  <c:v>-1.41344E-2</c:v>
                </c:pt>
                <c:pt idx="6051">
                  <c:v>8.5210800000000003E-3</c:v>
                </c:pt>
                <c:pt idx="6052">
                  <c:v>2.41566E-3</c:v>
                </c:pt>
                <c:pt idx="6053">
                  <c:v>-3.1518900000000001E-3</c:v>
                </c:pt>
                <c:pt idx="6054">
                  <c:v>1.48773E-3</c:v>
                </c:pt>
                <c:pt idx="6055">
                  <c:v>3.87383E-3</c:v>
                </c:pt>
                <c:pt idx="6056">
                  <c:v>1.33305E-2</c:v>
                </c:pt>
                <c:pt idx="6057">
                  <c:v>3.9453500000000002E-3</c:v>
                </c:pt>
                <c:pt idx="6058">
                  <c:v>1.4305100000000001E-3</c:v>
                </c:pt>
                <c:pt idx="6059">
                  <c:v>3.4074800000000001E-3</c:v>
                </c:pt>
                <c:pt idx="6060">
                  <c:v>1.16186E-2</c:v>
                </c:pt>
                <c:pt idx="6061">
                  <c:v>5.3882599999999995E-4</c:v>
                </c:pt>
                <c:pt idx="6062">
                  <c:v>7.3528299999999999E-4</c:v>
                </c:pt>
                <c:pt idx="6063">
                  <c:v>-1.0614400000000001E-3</c:v>
                </c:pt>
                <c:pt idx="6064">
                  <c:v>-5.9108700000000004E-3</c:v>
                </c:pt>
                <c:pt idx="6065">
                  <c:v>-7.5378399999999996E-3</c:v>
                </c:pt>
                <c:pt idx="6066">
                  <c:v>-1.5316E-2</c:v>
                </c:pt>
                <c:pt idx="6067">
                  <c:v>-1.35231E-3</c:v>
                </c:pt>
                <c:pt idx="6068">
                  <c:v>7.2879800000000003E-3</c:v>
                </c:pt>
                <c:pt idx="6069">
                  <c:v>8.9549999999999994E-3</c:v>
                </c:pt>
                <c:pt idx="6070">
                  <c:v>1.19448E-2</c:v>
                </c:pt>
                <c:pt idx="6071">
                  <c:v>1.05886E-2</c:v>
                </c:pt>
                <c:pt idx="6072">
                  <c:v>1.14088E-2</c:v>
                </c:pt>
                <c:pt idx="6073">
                  <c:v>1.3255100000000001E-2</c:v>
                </c:pt>
                <c:pt idx="6074">
                  <c:v>1.33591E-2</c:v>
                </c:pt>
                <c:pt idx="6075">
                  <c:v>1.4230700000000001E-2</c:v>
                </c:pt>
                <c:pt idx="6076">
                  <c:v>1.2462600000000001E-2</c:v>
                </c:pt>
                <c:pt idx="6077">
                  <c:v>7.4367499999999998E-3</c:v>
                </c:pt>
                <c:pt idx="6078">
                  <c:v>5.6934399999999995E-4</c:v>
                </c:pt>
                <c:pt idx="6079">
                  <c:v>-1.82438E-3</c:v>
                </c:pt>
                <c:pt idx="6080">
                  <c:v>9.3870199999999994E-3</c:v>
                </c:pt>
                <c:pt idx="6081">
                  <c:v>7.9278899999999999E-3</c:v>
                </c:pt>
                <c:pt idx="6082">
                  <c:v>1.7003999999999999E-3</c:v>
                </c:pt>
                <c:pt idx="6083">
                  <c:v>-1.4143000000000001E-3</c:v>
                </c:pt>
                <c:pt idx="6084">
                  <c:v>5.6428900000000002E-3</c:v>
                </c:pt>
                <c:pt idx="6085">
                  <c:v>8.0223099999999995E-3</c:v>
                </c:pt>
                <c:pt idx="6086">
                  <c:v>4.9076099999999998E-3</c:v>
                </c:pt>
                <c:pt idx="6087">
                  <c:v>-2.3088499999999999E-3</c:v>
                </c:pt>
                <c:pt idx="6088">
                  <c:v>4.6978000000000002E-3</c:v>
                </c:pt>
                <c:pt idx="6089">
                  <c:v>3.0365000000000001E-3</c:v>
                </c:pt>
                <c:pt idx="6090">
                  <c:v>1.6593900000000001E-4</c:v>
                </c:pt>
                <c:pt idx="6091">
                  <c:v>-4.1189199999999999E-3</c:v>
                </c:pt>
                <c:pt idx="6092">
                  <c:v>-3.6478000000000001E-3</c:v>
                </c:pt>
                <c:pt idx="6093">
                  <c:v>-4.0817300000000001E-4</c:v>
                </c:pt>
                <c:pt idx="6094">
                  <c:v>-3.9863600000000001E-4</c:v>
                </c:pt>
                <c:pt idx="6095">
                  <c:v>5.28145E-3</c:v>
                </c:pt>
                <c:pt idx="6096">
                  <c:v>4.1704200000000002E-3</c:v>
                </c:pt>
                <c:pt idx="6097">
                  <c:v>5.7210899999999999E-3</c:v>
                </c:pt>
                <c:pt idx="6098">
                  <c:v>3.8528400000000002E-3</c:v>
                </c:pt>
                <c:pt idx="6099">
                  <c:v>9.1485999999999998E-3</c:v>
                </c:pt>
                <c:pt idx="6100">
                  <c:v>1.95313E-3</c:v>
                </c:pt>
                <c:pt idx="6101">
                  <c:v>6.4086899999999997E-4</c:v>
                </c:pt>
                <c:pt idx="6102">
                  <c:v>8.7928799999999994E-3</c:v>
                </c:pt>
                <c:pt idx="6103">
                  <c:v>1.3710999999999999E-2</c:v>
                </c:pt>
                <c:pt idx="6104">
                  <c:v>1.00727E-2</c:v>
                </c:pt>
                <c:pt idx="6105">
                  <c:v>2.2924400000000001E-2</c:v>
                </c:pt>
                <c:pt idx="6106">
                  <c:v>1.23768E-2</c:v>
                </c:pt>
                <c:pt idx="6107">
                  <c:v>4.5194600000000003E-3</c:v>
                </c:pt>
                <c:pt idx="6108">
                  <c:v>1.3473499999999999E-2</c:v>
                </c:pt>
                <c:pt idx="6109">
                  <c:v>1.06277E-2</c:v>
                </c:pt>
                <c:pt idx="6110">
                  <c:v>-1.9903199999999998E-3</c:v>
                </c:pt>
                <c:pt idx="6111">
                  <c:v>-4.3659199999999997E-3</c:v>
                </c:pt>
                <c:pt idx="6112">
                  <c:v>-3.1156500000000002E-3</c:v>
                </c:pt>
                <c:pt idx="6113">
                  <c:v>1.6098000000000001E-2</c:v>
                </c:pt>
                <c:pt idx="6114">
                  <c:v>8.5868799999999999E-3</c:v>
                </c:pt>
                <c:pt idx="6115">
                  <c:v>1.00889E-2</c:v>
                </c:pt>
                <c:pt idx="6116">
                  <c:v>1.09386E-2</c:v>
                </c:pt>
                <c:pt idx="6117">
                  <c:v>1.2302400000000001E-3</c:v>
                </c:pt>
                <c:pt idx="6118">
                  <c:v>6.0768100000000002E-3</c:v>
                </c:pt>
                <c:pt idx="6119">
                  <c:v>6.7968400000000002E-3</c:v>
                </c:pt>
                <c:pt idx="6120">
                  <c:v>7.8878400000000001E-3</c:v>
                </c:pt>
                <c:pt idx="6121">
                  <c:v>2.77042E-3</c:v>
                </c:pt>
                <c:pt idx="6122">
                  <c:v>9.4003699999999999E-3</c:v>
                </c:pt>
                <c:pt idx="6123">
                  <c:v>4.2009400000000002E-3</c:v>
                </c:pt>
                <c:pt idx="6124">
                  <c:v>5.5932999999999998E-3</c:v>
                </c:pt>
                <c:pt idx="6125">
                  <c:v>-1.2540800000000001E-3</c:v>
                </c:pt>
                <c:pt idx="6126">
                  <c:v>7.6427500000000002E-3</c:v>
                </c:pt>
                <c:pt idx="6127">
                  <c:v>3.7069300000000002E-3</c:v>
                </c:pt>
                <c:pt idx="6128">
                  <c:v>3.5123799999999998E-3</c:v>
                </c:pt>
                <c:pt idx="6129">
                  <c:v>3.2930400000000001E-3</c:v>
                </c:pt>
                <c:pt idx="6130">
                  <c:v>-2.2983600000000002E-3</c:v>
                </c:pt>
                <c:pt idx="6131">
                  <c:v>-6.4859399999999999E-3</c:v>
                </c:pt>
                <c:pt idx="6132">
                  <c:v>-1.0024099999999999E-2</c:v>
                </c:pt>
                <c:pt idx="6133">
                  <c:v>-6.1101899999999997E-3</c:v>
                </c:pt>
                <c:pt idx="6134">
                  <c:v>-1.8350600000000002E-2</c:v>
                </c:pt>
                <c:pt idx="6135">
                  <c:v>-1.9038200000000002E-2</c:v>
                </c:pt>
                <c:pt idx="6136">
                  <c:v>-1.55792E-2</c:v>
                </c:pt>
                <c:pt idx="6137" formatCode="0.00E+00">
                  <c:v>1.92165E-3</c:v>
                </c:pt>
                <c:pt idx="6138">
                  <c:v>-2.0084399999999998E-3</c:v>
                </c:pt>
                <c:pt idx="6139">
                  <c:v>5.2738199999999996E-4</c:v>
                </c:pt>
                <c:pt idx="6140">
                  <c:v>-5.4073299999999995E-4</c:v>
                </c:pt>
                <c:pt idx="6141">
                  <c:v>-1.0623900000000001E-3</c:v>
                </c:pt>
                <c:pt idx="6142">
                  <c:v>1.15309E-2</c:v>
                </c:pt>
                <c:pt idx="6143">
                  <c:v>4.0473899999999997E-3</c:v>
                </c:pt>
                <c:pt idx="6144">
                  <c:v>-1.0943400000000001E-2</c:v>
                </c:pt>
                <c:pt idx="6145">
                  <c:v>-1.7792700000000002E-2</c:v>
                </c:pt>
                <c:pt idx="6146">
                  <c:v>-5.6295399999999997E-3</c:v>
                </c:pt>
                <c:pt idx="6147">
                  <c:v>-7.77817E-3</c:v>
                </c:pt>
                <c:pt idx="6148">
                  <c:v>-3.2415399999999998E-3</c:v>
                </c:pt>
                <c:pt idx="6149">
                  <c:v>-6.24466E-3</c:v>
                </c:pt>
                <c:pt idx="6150">
                  <c:v>-1.24111E-2</c:v>
                </c:pt>
                <c:pt idx="6151">
                  <c:v>-1.6012200000000001E-2</c:v>
                </c:pt>
                <c:pt idx="6152">
                  <c:v>-1.2105899999999999E-2</c:v>
                </c:pt>
                <c:pt idx="6153">
                  <c:v>-4.7893500000000004E-3</c:v>
                </c:pt>
                <c:pt idx="6154">
                  <c:v>-5.4750399999999996E-3</c:v>
                </c:pt>
                <c:pt idx="6155">
                  <c:v>-1.0053599999999999E-2</c:v>
                </c:pt>
                <c:pt idx="6156">
                  <c:v>9.6511800000000005E-4</c:v>
                </c:pt>
                <c:pt idx="6157">
                  <c:v>-2.03419E-3</c:v>
                </c:pt>
                <c:pt idx="6158">
                  <c:v>-1.4610300000000001E-3</c:v>
                </c:pt>
                <c:pt idx="6159">
                  <c:v>-9.9801999999999998E-3</c:v>
                </c:pt>
                <c:pt idx="6160">
                  <c:v>-2.7608899999999998E-3</c:v>
                </c:pt>
                <c:pt idx="6161">
                  <c:v>-3.4942599999999999E-3</c:v>
                </c:pt>
                <c:pt idx="6162">
                  <c:v>-1.46456E-2</c:v>
                </c:pt>
                <c:pt idx="6163">
                  <c:v>1.3542199999999999E-3</c:v>
                </c:pt>
                <c:pt idx="6164">
                  <c:v>-2.1648399999999999E-3</c:v>
                </c:pt>
                <c:pt idx="6165">
                  <c:v>-4.2839100000000001E-3</c:v>
                </c:pt>
                <c:pt idx="6166">
                  <c:v>-4.2686499999999997E-3</c:v>
                </c:pt>
                <c:pt idx="6167">
                  <c:v>4.3497099999999997E-3</c:v>
                </c:pt>
                <c:pt idx="6168">
                  <c:v>-5.3596500000000001E-4</c:v>
                </c:pt>
                <c:pt idx="6169">
                  <c:v>-9.7417800000000002E-3</c:v>
                </c:pt>
                <c:pt idx="6170">
                  <c:v>-2.7551699999999999E-3</c:v>
                </c:pt>
                <c:pt idx="6171" formatCode="0.00E+00">
                  <c:v>-2.2020299999999998E-3</c:v>
                </c:pt>
                <c:pt idx="6172">
                  <c:v>-2.8552999999999999E-3</c:v>
                </c:pt>
                <c:pt idx="6173">
                  <c:v>-3.9281799999999999E-3</c:v>
                </c:pt>
                <c:pt idx="6174">
                  <c:v>-9.0284300000000005E-3</c:v>
                </c:pt>
                <c:pt idx="6175">
                  <c:v>-1.10235E-2</c:v>
                </c:pt>
                <c:pt idx="6176">
                  <c:v>-4.8084299999999998E-3</c:v>
                </c:pt>
                <c:pt idx="6177">
                  <c:v>-2.4795500000000001E-4</c:v>
                </c:pt>
                <c:pt idx="6178">
                  <c:v>-2.9249200000000001E-3</c:v>
                </c:pt>
                <c:pt idx="6179">
                  <c:v>-3.0956299999999998E-3</c:v>
                </c:pt>
                <c:pt idx="6180">
                  <c:v>7.8868900000000006E-3</c:v>
                </c:pt>
                <c:pt idx="6181">
                  <c:v>9.3650799999999996E-4</c:v>
                </c:pt>
                <c:pt idx="6182">
                  <c:v>7.3070499999999998E-3</c:v>
                </c:pt>
                <c:pt idx="6183">
                  <c:v>2.7294200000000002E-3</c:v>
                </c:pt>
                <c:pt idx="6184">
                  <c:v>5.4426199999999996E-3</c:v>
                </c:pt>
                <c:pt idx="6185">
                  <c:v>-4.42123E-3</c:v>
                </c:pt>
                <c:pt idx="6186">
                  <c:v>6.9522900000000001E-4</c:v>
                </c:pt>
                <c:pt idx="6187">
                  <c:v>-3.9606099999999998E-3</c:v>
                </c:pt>
                <c:pt idx="6188">
                  <c:v>-3.6201499999999999E-3</c:v>
                </c:pt>
                <c:pt idx="6189">
                  <c:v>1.68228E-3</c:v>
                </c:pt>
                <c:pt idx="6190">
                  <c:v>1.5048000000000001E-2</c:v>
                </c:pt>
                <c:pt idx="6191">
                  <c:v>7.3022800000000004E-3</c:v>
                </c:pt>
                <c:pt idx="6192">
                  <c:v>-1.35994E-3</c:v>
                </c:pt>
                <c:pt idx="6193">
                  <c:v>1.74522E-3</c:v>
                </c:pt>
                <c:pt idx="6194">
                  <c:v>1.32265E-2</c:v>
                </c:pt>
                <c:pt idx="6195">
                  <c:v>1.52178E-2</c:v>
                </c:pt>
                <c:pt idx="6196">
                  <c:v>1.29032E-3</c:v>
                </c:pt>
                <c:pt idx="6197">
                  <c:v>3.9663299999999997E-3</c:v>
                </c:pt>
                <c:pt idx="6198">
                  <c:v>-4.4469799999999997E-3</c:v>
                </c:pt>
                <c:pt idx="6199" formatCode="0.00E+00">
                  <c:v>1.7644900000000002E-2</c:v>
                </c:pt>
                <c:pt idx="6200">
                  <c:v>7.9536399999999997E-3</c:v>
                </c:pt>
                <c:pt idx="6201">
                  <c:v>7.8878400000000001E-3</c:v>
                </c:pt>
                <c:pt idx="6202">
                  <c:v>-3.10516E-3</c:v>
                </c:pt>
                <c:pt idx="6203">
                  <c:v>-9.4747500000000005E-3</c:v>
                </c:pt>
                <c:pt idx="6204">
                  <c:v>-6.5813099999999999E-3</c:v>
                </c:pt>
                <c:pt idx="6205">
                  <c:v>-1.6142799999999999E-2</c:v>
                </c:pt>
                <c:pt idx="6206">
                  <c:v>-1.3995199999999999E-2</c:v>
                </c:pt>
                <c:pt idx="6207">
                  <c:v>-1.25494E-2</c:v>
                </c:pt>
                <c:pt idx="6208">
                  <c:v>-3.9243699999999999E-3</c:v>
                </c:pt>
                <c:pt idx="6209">
                  <c:v>-1.6547200000000001E-2</c:v>
                </c:pt>
                <c:pt idx="6210">
                  <c:v>-9.1886499999999996E-3</c:v>
                </c:pt>
                <c:pt idx="6211">
                  <c:v>6.7911100000000004E-3</c:v>
                </c:pt>
                <c:pt idx="6212">
                  <c:v>1.77765E-3</c:v>
                </c:pt>
                <c:pt idx="6213">
                  <c:v>-1.86539E-3</c:v>
                </c:pt>
                <c:pt idx="6214">
                  <c:v>-4.0473899999999997E-3</c:v>
                </c:pt>
                <c:pt idx="6215">
                  <c:v>-7.6742199999999998E-3</c:v>
                </c:pt>
                <c:pt idx="6216">
                  <c:v>-1.49908E-2</c:v>
                </c:pt>
                <c:pt idx="6217">
                  <c:v>4.9781799999999996E-3</c:v>
                </c:pt>
                <c:pt idx="6218">
                  <c:v>-9.56535E-4</c:v>
                </c:pt>
                <c:pt idx="6219">
                  <c:v>-5.2175499999999996E-3</c:v>
                </c:pt>
                <c:pt idx="6220">
                  <c:v>-4.6548800000000001E-3</c:v>
                </c:pt>
                <c:pt idx="6221">
                  <c:v>-1.6875299999999999E-2</c:v>
                </c:pt>
                <c:pt idx="6222">
                  <c:v>-1.75285E-3</c:v>
                </c:pt>
                <c:pt idx="6223">
                  <c:v>-7.5912500000000003E-4</c:v>
                </c:pt>
                <c:pt idx="6224">
                  <c:v>2.3965800000000002E-3</c:v>
                </c:pt>
                <c:pt idx="6225">
                  <c:v>-9.3250299999999998E-3</c:v>
                </c:pt>
                <c:pt idx="6226">
                  <c:v>-1.3382E-2</c:v>
                </c:pt>
                <c:pt idx="6227">
                  <c:v>-1.20792E-2</c:v>
                </c:pt>
                <c:pt idx="6228">
                  <c:v>-7.2050100000000004E-3</c:v>
                </c:pt>
                <c:pt idx="6229">
                  <c:v>-1.51634E-2</c:v>
                </c:pt>
                <c:pt idx="6230">
                  <c:v>-1.50537E-2</c:v>
                </c:pt>
                <c:pt idx="6231">
                  <c:v>-1.3722399999999999E-2</c:v>
                </c:pt>
                <c:pt idx="6232">
                  <c:v>-2.16084E-2</c:v>
                </c:pt>
                <c:pt idx="6233">
                  <c:v>-3.00694E-2</c:v>
                </c:pt>
                <c:pt idx="6234">
                  <c:v>-1.9214599999999998E-2</c:v>
                </c:pt>
                <c:pt idx="6235">
                  <c:v>-1.39122E-2</c:v>
                </c:pt>
                <c:pt idx="6236">
                  <c:v>-1.9072499999999999E-2</c:v>
                </c:pt>
                <c:pt idx="6237">
                  <c:v>-1.8416399999999999E-2</c:v>
                </c:pt>
                <c:pt idx="6238">
                  <c:v>-2.0764399999999999E-2</c:v>
                </c:pt>
                <c:pt idx="6239">
                  <c:v>-3.0315399999999999E-2</c:v>
                </c:pt>
                <c:pt idx="6240">
                  <c:v>-2.2836700000000001E-2</c:v>
                </c:pt>
                <c:pt idx="6241">
                  <c:v>-1.6339300000000001E-2</c:v>
                </c:pt>
                <c:pt idx="6242">
                  <c:v>-2.3116100000000001E-2</c:v>
                </c:pt>
                <c:pt idx="6243">
                  <c:v>-2.54793E-2</c:v>
                </c:pt>
                <c:pt idx="6244">
                  <c:v>-3.4180599999999998E-2</c:v>
                </c:pt>
                <c:pt idx="6245">
                  <c:v>-2.1397599999999999E-2</c:v>
                </c:pt>
                <c:pt idx="6246">
                  <c:v>-3.6006900000000001E-2</c:v>
                </c:pt>
                <c:pt idx="6247">
                  <c:v>-2.6681900000000001E-2</c:v>
                </c:pt>
                <c:pt idx="6248">
                  <c:v>-2.6601799999999998E-2</c:v>
                </c:pt>
                <c:pt idx="6249">
                  <c:v>-1.4194500000000001E-2</c:v>
                </c:pt>
                <c:pt idx="6250">
                  <c:v>-1.9821200000000001E-2</c:v>
                </c:pt>
                <c:pt idx="6251">
                  <c:v>-1.86424E-2</c:v>
                </c:pt>
                <c:pt idx="6252">
                  <c:v>2.5072100000000002E-3</c:v>
                </c:pt>
                <c:pt idx="6253">
                  <c:v>-1.2164100000000001E-2</c:v>
                </c:pt>
                <c:pt idx="6254">
                  <c:v>-7.3766700000000001E-3</c:v>
                </c:pt>
                <c:pt idx="6255">
                  <c:v>-2.0265600000000002E-2</c:v>
                </c:pt>
                <c:pt idx="6256">
                  <c:v>-4.0149699999999997E-3</c:v>
                </c:pt>
                <c:pt idx="6257">
                  <c:v>-3.9615600000000003E-3</c:v>
                </c:pt>
                <c:pt idx="6258">
                  <c:v>-1.14441E-2</c:v>
                </c:pt>
                <c:pt idx="6259">
                  <c:v>-6.7100500000000004E-3</c:v>
                </c:pt>
                <c:pt idx="6260">
                  <c:v>-1.6355499999999999E-3</c:v>
                </c:pt>
                <c:pt idx="6261" formatCode="0.00E+00">
                  <c:v>-3.9100600000000003E-5</c:v>
                </c:pt>
                <c:pt idx="6262">
                  <c:v>-5.8345799999999998E-3</c:v>
                </c:pt>
                <c:pt idx="6263">
                  <c:v>5.2642799999999997E-3</c:v>
                </c:pt>
                <c:pt idx="6264">
                  <c:v>-2.1982199999999999E-3</c:v>
                </c:pt>
                <c:pt idx="6265">
                  <c:v>-3.0393600000000001E-3</c:v>
                </c:pt>
                <c:pt idx="6266">
                  <c:v>-4.2676900000000002E-3</c:v>
                </c:pt>
                <c:pt idx="6267">
                  <c:v>7.6084100000000003E-3</c:v>
                </c:pt>
                <c:pt idx="6268">
                  <c:v>6.1159099999999996E-3</c:v>
                </c:pt>
                <c:pt idx="6269">
                  <c:v>1.85966E-4</c:v>
                </c:pt>
                <c:pt idx="6270">
                  <c:v>-3.4151099999999998E-3</c:v>
                </c:pt>
                <c:pt idx="6271">
                  <c:v>-5.0516099999999998E-3</c:v>
                </c:pt>
                <c:pt idx="6272">
                  <c:v>-9.4585399999999997E-3</c:v>
                </c:pt>
                <c:pt idx="6273">
                  <c:v>-4.9676900000000003E-3</c:v>
                </c:pt>
                <c:pt idx="6274">
                  <c:v>-4.9190500000000003E-3</c:v>
                </c:pt>
                <c:pt idx="6275">
                  <c:v>-8.1434200000000002E-3</c:v>
                </c:pt>
                <c:pt idx="6276">
                  <c:v>-1.05696E-2</c:v>
                </c:pt>
                <c:pt idx="6277">
                  <c:v>-8.9893300000000002E-3</c:v>
                </c:pt>
                <c:pt idx="6278">
                  <c:v>-5.5189100000000001E-3</c:v>
                </c:pt>
                <c:pt idx="6279">
                  <c:v>1.27792E-4</c:v>
                </c:pt>
                <c:pt idx="6280">
                  <c:v>-7.3099100000000002E-3</c:v>
                </c:pt>
                <c:pt idx="6281">
                  <c:v>-1.44501E-2</c:v>
                </c:pt>
                <c:pt idx="6282">
                  <c:v>-1.44444E-2</c:v>
                </c:pt>
                <c:pt idx="6283">
                  <c:v>-1.2977600000000001E-2</c:v>
                </c:pt>
                <c:pt idx="6284">
                  <c:v>-1.42059E-2</c:v>
                </c:pt>
                <c:pt idx="6285">
                  <c:v>-1.2908899999999999E-2</c:v>
                </c:pt>
                <c:pt idx="6286">
                  <c:v>-2.1167800000000001E-2</c:v>
                </c:pt>
                <c:pt idx="6287">
                  <c:v>-1.13239E-2</c:v>
                </c:pt>
                <c:pt idx="6288">
                  <c:v>-1.0585799999999999E-2</c:v>
                </c:pt>
                <c:pt idx="6289">
                  <c:v>-1.8394500000000001E-2</c:v>
                </c:pt>
                <c:pt idx="6290">
                  <c:v>-1.20392E-2</c:v>
                </c:pt>
                <c:pt idx="6291">
                  <c:v>1.1081699999999999E-3</c:v>
                </c:pt>
                <c:pt idx="6292">
                  <c:v>6.1483400000000004E-3</c:v>
                </c:pt>
                <c:pt idx="6293">
                  <c:v>-9.7951900000000005E-3</c:v>
                </c:pt>
                <c:pt idx="6294">
                  <c:v>2.09713E-3</c:v>
                </c:pt>
                <c:pt idx="6295">
                  <c:v>5.9833500000000001E-3</c:v>
                </c:pt>
                <c:pt idx="6296">
                  <c:v>9.1361999999999997E-4</c:v>
                </c:pt>
                <c:pt idx="6297">
                  <c:v>8.4924700000000002E-3</c:v>
                </c:pt>
                <c:pt idx="6298">
                  <c:v>4.24385E-4</c:v>
                </c:pt>
                <c:pt idx="6299">
                  <c:v>-2.7627900000000002E-3</c:v>
                </c:pt>
                <c:pt idx="6300">
                  <c:v>-4.2705499999999997E-3</c:v>
                </c:pt>
                <c:pt idx="6301">
                  <c:v>-1.52779E-3</c:v>
                </c:pt>
                <c:pt idx="6302">
                  <c:v>-6.7043300000000001E-4</c:v>
                </c:pt>
                <c:pt idx="6303">
                  <c:v>-2.01702E-3</c:v>
                </c:pt>
                <c:pt idx="6304">
                  <c:v>-1.1616700000000001E-2</c:v>
                </c:pt>
                <c:pt idx="6305">
                  <c:v>-2.5186499999999999E-3</c:v>
                </c:pt>
                <c:pt idx="6306">
                  <c:v>-1.07698E-2</c:v>
                </c:pt>
                <c:pt idx="6307" formatCode="0.00E+00">
                  <c:v>-1.29328E-2</c:v>
                </c:pt>
                <c:pt idx="6308">
                  <c:v>-4.5185099999999999E-3</c:v>
                </c:pt>
                <c:pt idx="6309">
                  <c:v>-4.2562499999999996E-3</c:v>
                </c:pt>
                <c:pt idx="6310">
                  <c:v>-9.4900100000000001E-3</c:v>
                </c:pt>
                <c:pt idx="6311">
                  <c:v>-1.80798E-2</c:v>
                </c:pt>
                <c:pt idx="6312">
                  <c:v>-7.20406E-3</c:v>
                </c:pt>
                <c:pt idx="6313">
                  <c:v>-8.32367E-3</c:v>
                </c:pt>
                <c:pt idx="6314">
                  <c:v>-1.6587299999999999E-2</c:v>
                </c:pt>
                <c:pt idx="6315">
                  <c:v>-3.9720500000000004E-3</c:v>
                </c:pt>
                <c:pt idx="6316">
                  <c:v>5.44167E-3</c:v>
                </c:pt>
                <c:pt idx="6317">
                  <c:v>-5.2614200000000002E-3</c:v>
                </c:pt>
                <c:pt idx="6318" formatCode="0.00E+00">
                  <c:v>4.5776399999999998E-5</c:v>
                </c:pt>
                <c:pt idx="6319">
                  <c:v>3.05748E-3</c:v>
                </c:pt>
                <c:pt idx="6320">
                  <c:v>7.3909800000000001E-3</c:v>
                </c:pt>
                <c:pt idx="6321">
                  <c:v>-6.4258600000000003E-3</c:v>
                </c:pt>
                <c:pt idx="6322">
                  <c:v>2.0589800000000002E-3</c:v>
                </c:pt>
                <c:pt idx="6323">
                  <c:v>4.40311E-3</c:v>
                </c:pt>
                <c:pt idx="6324">
                  <c:v>-2.8572099999999998E-3</c:v>
                </c:pt>
                <c:pt idx="6325">
                  <c:v>-4.22478E-4</c:v>
                </c:pt>
                <c:pt idx="6326">
                  <c:v>-9.1257100000000004E-3</c:v>
                </c:pt>
                <c:pt idx="6327">
                  <c:v>-6.9618199999999996E-3</c:v>
                </c:pt>
                <c:pt idx="6328">
                  <c:v>-1.1580500000000001E-2</c:v>
                </c:pt>
                <c:pt idx="6329">
                  <c:v>8.6736699999999996E-3</c:v>
                </c:pt>
                <c:pt idx="6330">
                  <c:v>-4.5213700000000002E-3</c:v>
                </c:pt>
                <c:pt idx="6331">
                  <c:v>-8.4161800000000005E-3</c:v>
                </c:pt>
                <c:pt idx="6332">
                  <c:v>-7.1992899999999997E-3</c:v>
                </c:pt>
                <c:pt idx="6333">
                  <c:v>-1.3261800000000001E-2</c:v>
                </c:pt>
                <c:pt idx="6334">
                  <c:v>-1.50642E-2</c:v>
                </c:pt>
                <c:pt idx="6335">
                  <c:v>-1.8154099999999999E-2</c:v>
                </c:pt>
                <c:pt idx="6336">
                  <c:v>-5.2299499999999997E-3</c:v>
                </c:pt>
                <c:pt idx="6337">
                  <c:v>-1.7253899999999999E-2</c:v>
                </c:pt>
                <c:pt idx="6338">
                  <c:v>-9.0160399999999995E-3</c:v>
                </c:pt>
                <c:pt idx="6339">
                  <c:v>-1.45702E-2</c:v>
                </c:pt>
                <c:pt idx="6340">
                  <c:v>-1.2980500000000001E-2</c:v>
                </c:pt>
                <c:pt idx="6341">
                  <c:v>-4.6529800000000001E-3</c:v>
                </c:pt>
                <c:pt idx="6342">
                  <c:v>-1.7904300000000001E-2</c:v>
                </c:pt>
                <c:pt idx="6343">
                  <c:v>-1.1806499999999999E-2</c:v>
                </c:pt>
                <c:pt idx="6344">
                  <c:v>-1.19495E-2</c:v>
                </c:pt>
                <c:pt idx="6345">
                  <c:v>-1.81885E-2</c:v>
                </c:pt>
                <c:pt idx="6346">
                  <c:v>-1.0600999999999999E-2</c:v>
                </c:pt>
                <c:pt idx="6347">
                  <c:v>-1.42851E-2</c:v>
                </c:pt>
                <c:pt idx="6348">
                  <c:v>-9.99069E-3</c:v>
                </c:pt>
                <c:pt idx="6349">
                  <c:v>-6.0415299999999998E-3</c:v>
                </c:pt>
                <c:pt idx="6350">
                  <c:v>-1.44339E-2</c:v>
                </c:pt>
                <c:pt idx="6351">
                  <c:v>-1.3413400000000001E-2</c:v>
                </c:pt>
                <c:pt idx="6352">
                  <c:v>-1.4740899999999999E-2</c:v>
                </c:pt>
                <c:pt idx="6353">
                  <c:v>-2.0058599999999999E-2</c:v>
                </c:pt>
                <c:pt idx="6354">
                  <c:v>-2.4246199999999999E-2</c:v>
                </c:pt>
                <c:pt idx="6355">
                  <c:v>-2.07729E-2</c:v>
                </c:pt>
                <c:pt idx="6356">
                  <c:v>-1.8049200000000001E-2</c:v>
                </c:pt>
                <c:pt idx="6357">
                  <c:v>-1.8838899999999999E-2</c:v>
                </c:pt>
                <c:pt idx="6358">
                  <c:v>-1.98002E-2</c:v>
                </c:pt>
                <c:pt idx="6359">
                  <c:v>-1.4212600000000001E-2</c:v>
                </c:pt>
                <c:pt idx="6360">
                  <c:v>-1.58844E-2</c:v>
                </c:pt>
                <c:pt idx="6361">
                  <c:v>-1.3517400000000001E-2</c:v>
                </c:pt>
                <c:pt idx="6362">
                  <c:v>-1.21584E-2</c:v>
                </c:pt>
                <c:pt idx="6363">
                  <c:v>-6.8740800000000003E-3</c:v>
                </c:pt>
                <c:pt idx="6364">
                  <c:v>-1.04017E-2</c:v>
                </c:pt>
                <c:pt idx="6365">
                  <c:v>-9.0723000000000002E-3</c:v>
                </c:pt>
                <c:pt idx="6366">
                  <c:v>-1.1418299999999999E-2</c:v>
                </c:pt>
                <c:pt idx="6367">
                  <c:v>-8.52585E-4</c:v>
                </c:pt>
                <c:pt idx="6368">
                  <c:v>6.3896199999999997E-4</c:v>
                </c:pt>
                <c:pt idx="6369">
                  <c:v>-1.27192E-2</c:v>
                </c:pt>
                <c:pt idx="6370">
                  <c:v>2.3937199999999998E-3</c:v>
                </c:pt>
                <c:pt idx="6371">
                  <c:v>-4.4136000000000002E-3</c:v>
                </c:pt>
                <c:pt idx="6372">
                  <c:v>-6.7167299999999997E-3</c:v>
                </c:pt>
                <c:pt idx="6373">
                  <c:v>-3.33023E-3</c:v>
                </c:pt>
                <c:pt idx="6374">
                  <c:v>3.7012099999999999E-3</c:v>
                </c:pt>
                <c:pt idx="6375">
                  <c:v>-6.3686400000000001E-3</c:v>
                </c:pt>
                <c:pt idx="6376">
                  <c:v>-1.6856199999999998E-2</c:v>
                </c:pt>
                <c:pt idx="6377">
                  <c:v>-5.1641500000000002E-3</c:v>
                </c:pt>
                <c:pt idx="6378">
                  <c:v>-3.2567999999999998E-3</c:v>
                </c:pt>
                <c:pt idx="6379">
                  <c:v>-1.8539400000000001E-3</c:v>
                </c:pt>
                <c:pt idx="6380">
                  <c:v>-8.4266700000000007E-3</c:v>
                </c:pt>
                <c:pt idx="6381">
                  <c:v>5.6781799999999997E-3</c:v>
                </c:pt>
                <c:pt idx="6382">
                  <c:v>-3.8976700000000002E-3</c:v>
                </c:pt>
                <c:pt idx="6383">
                  <c:v>-1.2445400000000001E-2</c:v>
                </c:pt>
                <c:pt idx="6384">
                  <c:v>-8.8262600000000007E-3</c:v>
                </c:pt>
                <c:pt idx="6385">
                  <c:v>-1.80912E-3</c:v>
                </c:pt>
                <c:pt idx="6386">
                  <c:v>2.6760099999999999E-3</c:v>
                </c:pt>
                <c:pt idx="6387">
                  <c:v>7.0266699999999996E-3</c:v>
                </c:pt>
                <c:pt idx="6388">
                  <c:v>-8.4972400000000005E-4</c:v>
                </c:pt>
                <c:pt idx="6389">
                  <c:v>7.9183599999999993E-3</c:v>
                </c:pt>
                <c:pt idx="6390">
                  <c:v>6.7043299999999997E-3</c:v>
                </c:pt>
                <c:pt idx="6391">
                  <c:v>1.0777500000000001E-2</c:v>
                </c:pt>
                <c:pt idx="6392">
                  <c:v>7.9641299999999998E-3</c:v>
                </c:pt>
                <c:pt idx="6393">
                  <c:v>8.03566E-3</c:v>
                </c:pt>
                <c:pt idx="6394">
                  <c:v>7.1506499999999997E-3</c:v>
                </c:pt>
                <c:pt idx="6395">
                  <c:v>3.7670099999999999E-3</c:v>
                </c:pt>
                <c:pt idx="6396">
                  <c:v>1.9645700000000001E-3</c:v>
                </c:pt>
                <c:pt idx="6397">
                  <c:v>3.2062499999999999E-3</c:v>
                </c:pt>
                <c:pt idx="6398">
                  <c:v>7.6732600000000003E-3</c:v>
                </c:pt>
                <c:pt idx="6399">
                  <c:v>1.1501300000000001E-3</c:v>
                </c:pt>
                <c:pt idx="6400">
                  <c:v>1.2302400000000001E-4</c:v>
                </c:pt>
                <c:pt idx="6401">
                  <c:v>-3.9539299999999996E-3</c:v>
                </c:pt>
                <c:pt idx="6402">
                  <c:v>1.11961E-3</c:v>
                </c:pt>
                <c:pt idx="6403">
                  <c:v>2.5815999999999999E-3</c:v>
                </c:pt>
                <c:pt idx="6404">
                  <c:v>-2.2115699999999999E-3</c:v>
                </c:pt>
                <c:pt idx="6405">
                  <c:v>2.65121E-4</c:v>
                </c:pt>
                <c:pt idx="6406">
                  <c:v>3.17097E-3</c:v>
                </c:pt>
                <c:pt idx="6407">
                  <c:v>-1.6183899999999999E-3</c:v>
                </c:pt>
                <c:pt idx="6408">
                  <c:v>-3.4399000000000001E-3</c:v>
                </c:pt>
                <c:pt idx="6409">
                  <c:v>-1.3103500000000001E-3</c:v>
                </c:pt>
                <c:pt idx="6410">
                  <c:v>-3.8700100000000001E-3</c:v>
                </c:pt>
                <c:pt idx="6411">
                  <c:v>-1.6183900000000001E-2</c:v>
                </c:pt>
                <c:pt idx="6412">
                  <c:v>-6.2704099999999997E-3</c:v>
                </c:pt>
                <c:pt idx="6413">
                  <c:v>-2.41947E-3</c:v>
                </c:pt>
                <c:pt idx="6414">
                  <c:v>-7.2383899999999999E-4</c:v>
                </c:pt>
                <c:pt idx="6415">
                  <c:v>5.0497099999999998E-3</c:v>
                </c:pt>
                <c:pt idx="6416">
                  <c:v>-2.4843199999999999E-3</c:v>
                </c:pt>
                <c:pt idx="6417">
                  <c:v>1.3627999999999999E-3</c:v>
                </c:pt>
                <c:pt idx="6418">
                  <c:v>2.1038099999999998E-3</c:v>
                </c:pt>
                <c:pt idx="6419">
                  <c:v>-5.5789900000000005E-4</c:v>
                </c:pt>
                <c:pt idx="6420">
                  <c:v>2.5110200000000001E-3</c:v>
                </c:pt>
                <c:pt idx="6421">
                  <c:v>-3.3492999999999999E-3</c:v>
                </c:pt>
                <c:pt idx="6422">
                  <c:v>3.8976700000000002E-3</c:v>
                </c:pt>
                <c:pt idx="6423">
                  <c:v>3.8165999999999999E-3</c:v>
                </c:pt>
                <c:pt idx="6424">
                  <c:v>-2.0694699999999999E-3</c:v>
                </c:pt>
                <c:pt idx="6425">
                  <c:v>2.7027100000000001E-3</c:v>
                </c:pt>
                <c:pt idx="6426">
                  <c:v>2.4700200000000002E-4</c:v>
                </c:pt>
                <c:pt idx="6427">
                  <c:v>2.5052999999999998E-3</c:v>
                </c:pt>
                <c:pt idx="6428">
                  <c:v>-9.4909699999999996E-3</c:v>
                </c:pt>
                <c:pt idx="6429">
                  <c:v>-2.1400500000000001E-3</c:v>
                </c:pt>
                <c:pt idx="6430">
                  <c:v>1.2249899999999999E-2</c:v>
                </c:pt>
                <c:pt idx="6431">
                  <c:v>1.6274500000000001E-2</c:v>
                </c:pt>
                <c:pt idx="6432">
                  <c:v>1.017E-2</c:v>
                </c:pt>
                <c:pt idx="6433">
                  <c:v>5.0029799999999998E-3</c:v>
                </c:pt>
                <c:pt idx="6434">
                  <c:v>2.27261E-3</c:v>
                </c:pt>
                <c:pt idx="6435">
                  <c:v>1.35002E-2</c:v>
                </c:pt>
                <c:pt idx="6436">
                  <c:v>1.6946800000000001E-3</c:v>
                </c:pt>
                <c:pt idx="6437">
                  <c:v>1.09797E-2</c:v>
                </c:pt>
                <c:pt idx="6438">
                  <c:v>-1.23377E-2</c:v>
                </c:pt>
                <c:pt idx="6439">
                  <c:v>-1.6515700000000001E-2</c:v>
                </c:pt>
                <c:pt idx="6440">
                  <c:v>-6.7262600000000004E-3</c:v>
                </c:pt>
                <c:pt idx="6441">
                  <c:v>-4.6157799999999999E-3</c:v>
                </c:pt>
                <c:pt idx="6442">
                  <c:v>-4.1580200000000001E-3</c:v>
                </c:pt>
                <c:pt idx="6443">
                  <c:v>-8.32367E-3</c:v>
                </c:pt>
                <c:pt idx="6444">
                  <c:v>-7.71523E-3</c:v>
                </c:pt>
                <c:pt idx="6445">
                  <c:v>3.2081599999999998E-3</c:v>
                </c:pt>
                <c:pt idx="6446">
                  <c:v>-4.0159200000000001E-3</c:v>
                </c:pt>
                <c:pt idx="6447">
                  <c:v>-2.6083E-3</c:v>
                </c:pt>
                <c:pt idx="6448">
                  <c:v>-2.8219199999999999E-3</c:v>
                </c:pt>
                <c:pt idx="6449">
                  <c:v>2.2773699999999999E-3</c:v>
                </c:pt>
                <c:pt idx="6450">
                  <c:v>1.52969E-3</c:v>
                </c:pt>
                <c:pt idx="6451">
                  <c:v>-1.6527200000000001E-3</c:v>
                </c:pt>
                <c:pt idx="6452">
                  <c:v>-8.0804799999999993E-3</c:v>
                </c:pt>
                <c:pt idx="6453">
                  <c:v>6.6957500000000003E-3</c:v>
                </c:pt>
                <c:pt idx="6454">
                  <c:v>9.6263900000000003E-3</c:v>
                </c:pt>
                <c:pt idx="6455">
                  <c:v>7.5902900000000004E-3</c:v>
                </c:pt>
                <c:pt idx="6456">
                  <c:v>-1.37615E-3</c:v>
                </c:pt>
                <c:pt idx="6457">
                  <c:v>4.1074800000000002E-3</c:v>
                </c:pt>
                <c:pt idx="6458">
                  <c:v>1.07651E-2</c:v>
                </c:pt>
                <c:pt idx="6459">
                  <c:v>1.00126E-2</c:v>
                </c:pt>
                <c:pt idx="6460">
                  <c:v>6.6833500000000002E-3</c:v>
                </c:pt>
                <c:pt idx="6461">
                  <c:v>9.6321099999999995E-4</c:v>
                </c:pt>
                <c:pt idx="6462">
                  <c:v>-3.58486E-3</c:v>
                </c:pt>
                <c:pt idx="6463">
                  <c:v>-1.97144E-2</c:v>
                </c:pt>
                <c:pt idx="6464">
                  <c:v>-1.1511800000000001E-2</c:v>
                </c:pt>
                <c:pt idx="6465">
                  <c:v>-8.7852499999999997E-3</c:v>
                </c:pt>
                <c:pt idx="6466">
                  <c:v>-8.3770800000000003E-3</c:v>
                </c:pt>
                <c:pt idx="6467">
                  <c:v>-4.3039300000000001E-3</c:v>
                </c:pt>
                <c:pt idx="6468">
                  <c:v>-1.2757299999999999E-2</c:v>
                </c:pt>
                <c:pt idx="6469">
                  <c:v>-4.6510700000000002E-3</c:v>
                </c:pt>
                <c:pt idx="6470">
                  <c:v>-4.5394900000000002E-3</c:v>
                </c:pt>
                <c:pt idx="6471">
                  <c:v>8.1415199999999993E-3</c:v>
                </c:pt>
                <c:pt idx="6472">
                  <c:v>4.3830900000000001E-3</c:v>
                </c:pt>
                <c:pt idx="6473">
                  <c:v>-3.2959E-3</c:v>
                </c:pt>
                <c:pt idx="6474">
                  <c:v>-2.32697E-4</c:v>
                </c:pt>
                <c:pt idx="6475">
                  <c:v>2.22778E-3</c:v>
                </c:pt>
                <c:pt idx="6476">
                  <c:v>9.6511800000000005E-4</c:v>
                </c:pt>
                <c:pt idx="6477">
                  <c:v>-5.6839E-4</c:v>
                </c:pt>
                <c:pt idx="6478">
                  <c:v>1.5468599999999999E-3</c:v>
                </c:pt>
                <c:pt idx="6479">
                  <c:v>-5.71537E-3</c:v>
                </c:pt>
                <c:pt idx="6480">
                  <c:v>-3.9491700000000001E-3</c:v>
                </c:pt>
                <c:pt idx="6481">
                  <c:v>3.5324100000000002E-3</c:v>
                </c:pt>
                <c:pt idx="6482">
                  <c:v>5.3415299999999997E-3</c:v>
                </c:pt>
                <c:pt idx="6483">
                  <c:v>-3.0345900000000002E-3</c:v>
                </c:pt>
                <c:pt idx="6484">
                  <c:v>-5.5179599999999997E-3</c:v>
                </c:pt>
                <c:pt idx="6485">
                  <c:v>8.8186299999999992E-3</c:v>
                </c:pt>
                <c:pt idx="6486">
                  <c:v>6.0224500000000004E-3</c:v>
                </c:pt>
                <c:pt idx="6487">
                  <c:v>6.9065100000000003E-3</c:v>
                </c:pt>
                <c:pt idx="6488">
                  <c:v>1.36366E-2</c:v>
                </c:pt>
                <c:pt idx="6489">
                  <c:v>2.6826900000000002E-3</c:v>
                </c:pt>
                <c:pt idx="6490">
                  <c:v>2.9182399999999999E-4</c:v>
                </c:pt>
                <c:pt idx="6491">
                  <c:v>-2.7608899999999998E-3</c:v>
                </c:pt>
                <c:pt idx="6492">
                  <c:v>1.22547E-3</c:v>
                </c:pt>
                <c:pt idx="6493">
                  <c:v>1.26715E-2</c:v>
                </c:pt>
                <c:pt idx="6494">
                  <c:v>6.7014700000000002E-3</c:v>
                </c:pt>
                <c:pt idx="6495">
                  <c:v>1.6841899999999999E-3</c:v>
                </c:pt>
                <c:pt idx="6496">
                  <c:v>2.2783299999999999E-3</c:v>
                </c:pt>
                <c:pt idx="6497">
                  <c:v>7.0419300000000001E-3</c:v>
                </c:pt>
                <c:pt idx="6498">
                  <c:v>1.6720800000000001E-2</c:v>
                </c:pt>
                <c:pt idx="6499">
                  <c:v>1.38712E-2</c:v>
                </c:pt>
                <c:pt idx="6500">
                  <c:v>1.12791E-2</c:v>
                </c:pt>
                <c:pt idx="6501">
                  <c:v>1.7450299999999998E-2</c:v>
                </c:pt>
                <c:pt idx="6502">
                  <c:v>1.9866000000000002E-2</c:v>
                </c:pt>
                <c:pt idx="6503">
                  <c:v>1.96753E-2</c:v>
                </c:pt>
                <c:pt idx="6504">
                  <c:v>1.12762E-2</c:v>
                </c:pt>
                <c:pt idx="6505">
                  <c:v>2.04458E-2</c:v>
                </c:pt>
                <c:pt idx="6506">
                  <c:v>1.25895E-2</c:v>
                </c:pt>
                <c:pt idx="6507">
                  <c:v>9.9382399999999992E-3</c:v>
                </c:pt>
                <c:pt idx="6508">
                  <c:v>1.26514E-2</c:v>
                </c:pt>
                <c:pt idx="6509">
                  <c:v>1.7866099999999999E-2</c:v>
                </c:pt>
                <c:pt idx="6510">
                  <c:v>1.62115E-2</c:v>
                </c:pt>
                <c:pt idx="6511">
                  <c:v>1.12123E-2</c:v>
                </c:pt>
                <c:pt idx="6512">
                  <c:v>1.89619E-2</c:v>
                </c:pt>
                <c:pt idx="6513">
                  <c:v>9.2344300000000001E-3</c:v>
                </c:pt>
                <c:pt idx="6514">
                  <c:v>1.4111500000000001E-2</c:v>
                </c:pt>
                <c:pt idx="6515">
                  <c:v>8.6898800000000005E-3</c:v>
                </c:pt>
                <c:pt idx="6516">
                  <c:v>1.6174299999999999E-2</c:v>
                </c:pt>
                <c:pt idx="6517">
                  <c:v>1.22747E-2</c:v>
                </c:pt>
                <c:pt idx="6518">
                  <c:v>1.0652500000000001E-2</c:v>
                </c:pt>
                <c:pt idx="6519" formatCode="0.00E+00">
                  <c:v>-6.2942499999999997E-4</c:v>
                </c:pt>
                <c:pt idx="6520">
                  <c:v>3.50761E-3</c:v>
                </c:pt>
                <c:pt idx="6521">
                  <c:v>1.6646399999999999E-2</c:v>
                </c:pt>
                <c:pt idx="6522">
                  <c:v>1.27554E-2</c:v>
                </c:pt>
                <c:pt idx="6523">
                  <c:v>9.5376999999999997E-3</c:v>
                </c:pt>
                <c:pt idx="6524">
                  <c:v>2.16198E-3</c:v>
                </c:pt>
                <c:pt idx="6525">
                  <c:v>-3.8328199999999998E-3</c:v>
                </c:pt>
                <c:pt idx="6526">
                  <c:v>-4.36783E-4</c:v>
                </c:pt>
                <c:pt idx="6527">
                  <c:v>9.9477799999999998E-3</c:v>
                </c:pt>
                <c:pt idx="6528">
                  <c:v>1.5828100000000001E-2</c:v>
                </c:pt>
                <c:pt idx="6529">
                  <c:v>1.55973E-2</c:v>
                </c:pt>
                <c:pt idx="6530">
                  <c:v>1.1612900000000001E-2</c:v>
                </c:pt>
                <c:pt idx="6531">
                  <c:v>5.3186400000000003E-3</c:v>
                </c:pt>
                <c:pt idx="6532">
                  <c:v>6.3619599999999998E-3</c:v>
                </c:pt>
                <c:pt idx="6533">
                  <c:v>7.79819E-3</c:v>
                </c:pt>
                <c:pt idx="6534">
                  <c:v>8.7747599999999995E-3</c:v>
                </c:pt>
                <c:pt idx="6535">
                  <c:v>-3.8528400000000001E-4</c:v>
                </c:pt>
                <c:pt idx="6536">
                  <c:v>-2.1400500000000001E-3</c:v>
                </c:pt>
                <c:pt idx="6537">
                  <c:v>5.28336E-3</c:v>
                </c:pt>
                <c:pt idx="6538">
                  <c:v>1.51758E-2</c:v>
                </c:pt>
                <c:pt idx="6539">
                  <c:v>9.6960099999999997E-3</c:v>
                </c:pt>
                <c:pt idx="6540">
                  <c:v>1.5497199999999999E-2</c:v>
                </c:pt>
                <c:pt idx="6541">
                  <c:v>2.9605900000000001E-2</c:v>
                </c:pt>
                <c:pt idx="6542">
                  <c:v>1.74465E-2</c:v>
                </c:pt>
                <c:pt idx="6543">
                  <c:v>2.2701300000000001E-2</c:v>
                </c:pt>
                <c:pt idx="6544">
                  <c:v>2.0781500000000001E-2</c:v>
                </c:pt>
                <c:pt idx="6545">
                  <c:v>1.5849100000000001E-2</c:v>
                </c:pt>
                <c:pt idx="6546">
                  <c:v>2.2898700000000001E-2</c:v>
                </c:pt>
                <c:pt idx="6547">
                  <c:v>1.57471E-2</c:v>
                </c:pt>
                <c:pt idx="6548">
                  <c:v>1.6466100000000001E-2</c:v>
                </c:pt>
                <c:pt idx="6549">
                  <c:v>9.0017299999999995E-3</c:v>
                </c:pt>
                <c:pt idx="6550">
                  <c:v>1.3441099999999999E-2</c:v>
                </c:pt>
                <c:pt idx="6551">
                  <c:v>7.9765300000000008E-3</c:v>
                </c:pt>
                <c:pt idx="6552">
                  <c:v>9.3069099999999998E-3</c:v>
                </c:pt>
                <c:pt idx="6553">
                  <c:v>1.7045999999999999E-2</c:v>
                </c:pt>
                <c:pt idx="6554">
                  <c:v>7.7381100000000003E-3</c:v>
                </c:pt>
                <c:pt idx="6555">
                  <c:v>1.35002E-2</c:v>
                </c:pt>
                <c:pt idx="6556">
                  <c:v>1.8750200000000002E-2</c:v>
                </c:pt>
                <c:pt idx="6557">
                  <c:v>1.80693E-2</c:v>
                </c:pt>
                <c:pt idx="6558">
                  <c:v>2.12345E-2</c:v>
                </c:pt>
                <c:pt idx="6559">
                  <c:v>1.54247E-2</c:v>
                </c:pt>
                <c:pt idx="6560">
                  <c:v>2.34766E-2</c:v>
                </c:pt>
                <c:pt idx="6561">
                  <c:v>1.79367E-2</c:v>
                </c:pt>
                <c:pt idx="6562">
                  <c:v>1.54734E-2</c:v>
                </c:pt>
                <c:pt idx="6563">
                  <c:v>1.24168E-2</c:v>
                </c:pt>
                <c:pt idx="6564">
                  <c:v>1.1929499999999999E-2</c:v>
                </c:pt>
                <c:pt idx="6565">
                  <c:v>2.18105E-2</c:v>
                </c:pt>
                <c:pt idx="6566">
                  <c:v>2.3314499999999998E-2</c:v>
                </c:pt>
                <c:pt idx="6567">
                  <c:v>2.07987E-2</c:v>
                </c:pt>
                <c:pt idx="6568">
                  <c:v>1.0165199999999999E-2</c:v>
                </c:pt>
                <c:pt idx="6569">
                  <c:v>9.89342E-3</c:v>
                </c:pt>
                <c:pt idx="6570">
                  <c:v>1.43328E-2</c:v>
                </c:pt>
                <c:pt idx="6571">
                  <c:v>1.1000599999999999E-2</c:v>
                </c:pt>
                <c:pt idx="6572">
                  <c:v>1.3272300000000001E-2</c:v>
                </c:pt>
                <c:pt idx="6573">
                  <c:v>1.1591000000000001E-2</c:v>
                </c:pt>
                <c:pt idx="6574">
                  <c:v>5.5007900000000002E-3</c:v>
                </c:pt>
                <c:pt idx="6575">
                  <c:v>7.5817100000000002E-3</c:v>
                </c:pt>
                <c:pt idx="6576">
                  <c:v>1.3477299999999999E-2</c:v>
                </c:pt>
                <c:pt idx="6577">
                  <c:v>1.6028400000000002E-2</c:v>
                </c:pt>
                <c:pt idx="6578">
                  <c:v>1.6107599999999999E-3</c:v>
                </c:pt>
                <c:pt idx="6579">
                  <c:v>3.78036E-3</c:v>
                </c:pt>
                <c:pt idx="6580">
                  <c:v>2.2010799999999998E-3</c:v>
                </c:pt>
                <c:pt idx="6581">
                  <c:v>-1.9741099999999998E-3</c:v>
                </c:pt>
                <c:pt idx="6582">
                  <c:v>8.4457400000000002E-3</c:v>
                </c:pt>
                <c:pt idx="6583">
                  <c:v>1.15452E-2</c:v>
                </c:pt>
                <c:pt idx="6584">
                  <c:v>1.4496800000000001E-2</c:v>
                </c:pt>
                <c:pt idx="6585">
                  <c:v>1.0148000000000001E-2</c:v>
                </c:pt>
                <c:pt idx="6586">
                  <c:v>1.8601400000000001E-2</c:v>
                </c:pt>
                <c:pt idx="6587">
                  <c:v>1.36948E-2</c:v>
                </c:pt>
                <c:pt idx="6588">
                  <c:v>2.0434399999999998E-2</c:v>
                </c:pt>
                <c:pt idx="6589">
                  <c:v>7.5845699999999997E-3</c:v>
                </c:pt>
                <c:pt idx="6590">
                  <c:v>3.1766899999999998E-3</c:v>
                </c:pt>
                <c:pt idx="6591">
                  <c:v>1.0996799999999999E-2</c:v>
                </c:pt>
                <c:pt idx="6592">
                  <c:v>1.5573500000000001E-2</c:v>
                </c:pt>
                <c:pt idx="6593">
                  <c:v>1.20173E-2</c:v>
                </c:pt>
                <c:pt idx="6594">
                  <c:v>1.48211E-2</c:v>
                </c:pt>
                <c:pt idx="6595">
                  <c:v>1.7104100000000001E-2</c:v>
                </c:pt>
                <c:pt idx="6596">
                  <c:v>9.2086800000000003E-3</c:v>
                </c:pt>
                <c:pt idx="6597">
                  <c:v>8.0232600000000008E-3</c:v>
                </c:pt>
                <c:pt idx="6598">
                  <c:v>1.8668199999999999E-2</c:v>
                </c:pt>
                <c:pt idx="6599">
                  <c:v>1.50385E-2</c:v>
                </c:pt>
                <c:pt idx="6600">
                  <c:v>2.1362299999999998E-3</c:v>
                </c:pt>
                <c:pt idx="6601">
                  <c:v>6.9084200000000002E-3</c:v>
                </c:pt>
                <c:pt idx="6602">
                  <c:v>9.12666E-3</c:v>
                </c:pt>
                <c:pt idx="6603">
                  <c:v>1.09444E-2</c:v>
                </c:pt>
                <c:pt idx="6604">
                  <c:v>1.26266E-2</c:v>
                </c:pt>
                <c:pt idx="6605">
                  <c:v>1.23663E-2</c:v>
                </c:pt>
                <c:pt idx="6606">
                  <c:v>1.0859499999999999E-2</c:v>
                </c:pt>
                <c:pt idx="6607">
                  <c:v>7.06005E-3</c:v>
                </c:pt>
                <c:pt idx="6608">
                  <c:v>1.2685800000000001E-2</c:v>
                </c:pt>
                <c:pt idx="6609">
                  <c:v>1.20716E-2</c:v>
                </c:pt>
                <c:pt idx="6610">
                  <c:v>1.4370000000000001E-2</c:v>
                </c:pt>
                <c:pt idx="6611">
                  <c:v>1.7193799999999999E-2</c:v>
                </c:pt>
                <c:pt idx="6612">
                  <c:v>1.0848999999999999E-2</c:v>
                </c:pt>
                <c:pt idx="6613">
                  <c:v>3.9701500000000004E-3</c:v>
                </c:pt>
                <c:pt idx="6614">
                  <c:v>8.3923299999999999E-3</c:v>
                </c:pt>
                <c:pt idx="6615">
                  <c:v>1.2404399999999999E-2</c:v>
                </c:pt>
                <c:pt idx="6616">
                  <c:v>8.3856599999999996E-3</c:v>
                </c:pt>
                <c:pt idx="6617">
                  <c:v>1.6885799999999999E-2</c:v>
                </c:pt>
                <c:pt idx="6618">
                  <c:v>1.12114E-2</c:v>
                </c:pt>
                <c:pt idx="6619">
                  <c:v>-7.3051500000000005E-4</c:v>
                </c:pt>
                <c:pt idx="6620">
                  <c:v>9.1381099999999996E-3</c:v>
                </c:pt>
                <c:pt idx="6621">
                  <c:v>8.4991500000000005E-3</c:v>
                </c:pt>
                <c:pt idx="6622">
                  <c:v>6.5240899999999998E-3</c:v>
                </c:pt>
                <c:pt idx="6623">
                  <c:v>9.9687600000000001E-3</c:v>
                </c:pt>
                <c:pt idx="6624">
                  <c:v>6.3915300000000003E-3</c:v>
                </c:pt>
                <c:pt idx="6625">
                  <c:v>9.7942400000000001E-4</c:v>
                </c:pt>
                <c:pt idx="6626">
                  <c:v>5.5046100000000001E-3</c:v>
                </c:pt>
                <c:pt idx="6627">
                  <c:v>1.10989E-2</c:v>
                </c:pt>
                <c:pt idx="6628">
                  <c:v>1.7563800000000001E-2</c:v>
                </c:pt>
                <c:pt idx="6629">
                  <c:v>1.9458799999999998E-2</c:v>
                </c:pt>
                <c:pt idx="6630">
                  <c:v>9.7646699999999996E-3</c:v>
                </c:pt>
                <c:pt idx="6631">
                  <c:v>8.4180799999999997E-3</c:v>
                </c:pt>
                <c:pt idx="6632">
                  <c:v>1.47324E-2</c:v>
                </c:pt>
                <c:pt idx="6633">
                  <c:v>2.04172E-2</c:v>
                </c:pt>
                <c:pt idx="6634">
                  <c:v>4.1818599999999999E-3</c:v>
                </c:pt>
                <c:pt idx="6635">
                  <c:v>6.1206799999999999E-3</c:v>
                </c:pt>
                <c:pt idx="6636">
                  <c:v>1.1716799999999999E-2</c:v>
                </c:pt>
                <c:pt idx="6637">
                  <c:v>2.0141599999999999E-2</c:v>
                </c:pt>
                <c:pt idx="6638">
                  <c:v>2.26622E-2</c:v>
                </c:pt>
                <c:pt idx="6639">
                  <c:v>1.6716999999999999E-2</c:v>
                </c:pt>
                <c:pt idx="6640">
                  <c:v>1.14479E-2</c:v>
                </c:pt>
                <c:pt idx="6641">
                  <c:v>9.9248900000000004E-3</c:v>
                </c:pt>
                <c:pt idx="6642">
                  <c:v>1.16863E-2</c:v>
                </c:pt>
                <c:pt idx="6643">
                  <c:v>1.5798599999999999E-2</c:v>
                </c:pt>
                <c:pt idx="6644">
                  <c:v>8.1872899999999998E-3</c:v>
                </c:pt>
                <c:pt idx="6645" formatCode="0.00E+00">
                  <c:v>-3.4332300000000003E-5</c:v>
                </c:pt>
                <c:pt idx="6646">
                  <c:v>9.0665799999999994E-3</c:v>
                </c:pt>
                <c:pt idx="6647">
                  <c:v>2.83241E-3</c:v>
                </c:pt>
                <c:pt idx="6648">
                  <c:v>7.0362100000000002E-3</c:v>
                </c:pt>
                <c:pt idx="6649">
                  <c:v>7.1124999999999999E-3</c:v>
                </c:pt>
                <c:pt idx="6650" formatCode="0.00E+00">
                  <c:v>1.45988E-2</c:v>
                </c:pt>
                <c:pt idx="6651">
                  <c:v>2.10609E-2</c:v>
                </c:pt>
                <c:pt idx="6652">
                  <c:v>2.9716500000000002E-3</c:v>
                </c:pt>
                <c:pt idx="6653">
                  <c:v>1.32942E-3</c:v>
                </c:pt>
                <c:pt idx="6654">
                  <c:v>4.8589699999999998E-3</c:v>
                </c:pt>
                <c:pt idx="6655">
                  <c:v>3.6411299999999998E-3</c:v>
                </c:pt>
                <c:pt idx="6656">
                  <c:v>8.1834799999999999E-3</c:v>
                </c:pt>
                <c:pt idx="6657">
                  <c:v>1.3243700000000001E-2</c:v>
                </c:pt>
                <c:pt idx="6658">
                  <c:v>1.82667E-2</c:v>
                </c:pt>
                <c:pt idx="6659">
                  <c:v>6.7920699999999999E-3</c:v>
                </c:pt>
                <c:pt idx="6660">
                  <c:v>1.39074E-2</c:v>
                </c:pt>
                <c:pt idx="6661">
                  <c:v>2.21243E-2</c:v>
                </c:pt>
                <c:pt idx="6662">
                  <c:v>3.0122800000000002E-2</c:v>
                </c:pt>
                <c:pt idx="6663">
                  <c:v>2.3807499999999999E-2</c:v>
                </c:pt>
                <c:pt idx="6664">
                  <c:v>2.5321E-2</c:v>
                </c:pt>
                <c:pt idx="6665">
                  <c:v>1.73473E-2</c:v>
                </c:pt>
                <c:pt idx="6666">
                  <c:v>1.3419199999999999E-2</c:v>
                </c:pt>
                <c:pt idx="6667">
                  <c:v>2.0475400000000001E-2</c:v>
                </c:pt>
                <c:pt idx="6668">
                  <c:v>3.3941300000000001E-2</c:v>
                </c:pt>
                <c:pt idx="6669">
                  <c:v>2.83337E-2</c:v>
                </c:pt>
                <c:pt idx="6670">
                  <c:v>1.85909E-2</c:v>
                </c:pt>
                <c:pt idx="6671">
                  <c:v>2.1661799999999998E-2</c:v>
                </c:pt>
                <c:pt idx="6672">
                  <c:v>1.7070800000000001E-2</c:v>
                </c:pt>
                <c:pt idx="6673">
                  <c:v>2.2953999999999999E-2</c:v>
                </c:pt>
                <c:pt idx="6674">
                  <c:v>1.9211800000000001E-2</c:v>
                </c:pt>
                <c:pt idx="6675">
                  <c:v>1.5476200000000001E-2</c:v>
                </c:pt>
                <c:pt idx="6676">
                  <c:v>1.30968E-2</c:v>
                </c:pt>
                <c:pt idx="6677">
                  <c:v>6.8235400000000003E-3</c:v>
                </c:pt>
                <c:pt idx="6678">
                  <c:v>1.5609700000000001E-2</c:v>
                </c:pt>
                <c:pt idx="6679">
                  <c:v>1.0547600000000001E-2</c:v>
                </c:pt>
                <c:pt idx="6680">
                  <c:v>9.1762500000000004E-3</c:v>
                </c:pt>
                <c:pt idx="6681">
                  <c:v>7.1697200000000001E-3</c:v>
                </c:pt>
                <c:pt idx="6682">
                  <c:v>9.94015E-3</c:v>
                </c:pt>
                <c:pt idx="6683">
                  <c:v>1.1670099999999999E-2</c:v>
                </c:pt>
                <c:pt idx="6684">
                  <c:v>1.3814E-2</c:v>
                </c:pt>
                <c:pt idx="6685">
                  <c:v>4.1809100000000004E-3</c:v>
                </c:pt>
                <c:pt idx="6686">
                  <c:v>5.9042000000000001E-3</c:v>
                </c:pt>
                <c:pt idx="6687">
                  <c:v>1.32942E-3</c:v>
                </c:pt>
                <c:pt idx="6688">
                  <c:v>4.2600600000000004E-3</c:v>
                </c:pt>
                <c:pt idx="6689">
                  <c:v>-1.0366399999999999E-3</c:v>
                </c:pt>
                <c:pt idx="6690">
                  <c:v>-5.6743600000000005E-4</c:v>
                </c:pt>
                <c:pt idx="6691">
                  <c:v>2.0236999999999998E-3</c:v>
                </c:pt>
                <c:pt idx="6692">
                  <c:v>-9.2792500000000002E-4</c:v>
                </c:pt>
                <c:pt idx="6693">
                  <c:v>-3.7546200000000002E-3</c:v>
                </c:pt>
                <c:pt idx="6694">
                  <c:v>-5.0067899999999997E-3</c:v>
                </c:pt>
                <c:pt idx="6695">
                  <c:v>9.2258500000000007E-3</c:v>
                </c:pt>
                <c:pt idx="6696">
                  <c:v>1.3950300000000001E-2</c:v>
                </c:pt>
                <c:pt idx="6697">
                  <c:v>1.02291E-2</c:v>
                </c:pt>
                <c:pt idx="6698">
                  <c:v>6.0701399999999999E-3</c:v>
                </c:pt>
                <c:pt idx="6699">
                  <c:v>2.54536E-3</c:v>
                </c:pt>
                <c:pt idx="6700">
                  <c:v>5.1059699999999996E-3</c:v>
                </c:pt>
                <c:pt idx="6701">
                  <c:v>3.45707E-3</c:v>
                </c:pt>
                <c:pt idx="6702">
                  <c:v>5.2528399999999999E-3</c:v>
                </c:pt>
                <c:pt idx="6703">
                  <c:v>4.5099299999999997E-3</c:v>
                </c:pt>
                <c:pt idx="6704">
                  <c:v>-9.3650799999999996E-3</c:v>
                </c:pt>
                <c:pt idx="6705">
                  <c:v>-7.9488800000000002E-3</c:v>
                </c:pt>
                <c:pt idx="6706">
                  <c:v>4.2495700000000003E-3</c:v>
                </c:pt>
                <c:pt idx="6707">
                  <c:v>1.9264200000000001E-3</c:v>
                </c:pt>
                <c:pt idx="6708">
                  <c:v>-4.03595E-3</c:v>
                </c:pt>
                <c:pt idx="6709">
                  <c:v>-1.0051699999999999E-3</c:v>
                </c:pt>
                <c:pt idx="6710">
                  <c:v>1.29414E-3</c:v>
                </c:pt>
                <c:pt idx="6711">
                  <c:v>-2.0875899999999998E-3</c:v>
                </c:pt>
                <c:pt idx="6712">
                  <c:v>-2.9830899999999999E-3</c:v>
                </c:pt>
                <c:pt idx="6713">
                  <c:v>2.7112999999999998E-3</c:v>
                </c:pt>
                <c:pt idx="6714">
                  <c:v>3.5467099999999998E-3</c:v>
                </c:pt>
                <c:pt idx="6715">
                  <c:v>-1.67084E-3</c:v>
                </c:pt>
                <c:pt idx="6716">
                  <c:v>-2.4776500000000001E-3</c:v>
                </c:pt>
                <c:pt idx="6717">
                  <c:v>9.1485999999999998E-3</c:v>
                </c:pt>
                <c:pt idx="6718">
                  <c:v>1.8138900000000001E-3</c:v>
                </c:pt>
                <c:pt idx="6719">
                  <c:v>-4.51279E-3</c:v>
                </c:pt>
                <c:pt idx="6720">
                  <c:v>9.9878299999999996E-3</c:v>
                </c:pt>
                <c:pt idx="6721">
                  <c:v>-1.8425E-3</c:v>
                </c:pt>
                <c:pt idx="6722" formatCode="0.00E+00">
                  <c:v>-5.9509299999999999E-4</c:v>
                </c:pt>
                <c:pt idx="6723">
                  <c:v>4.1379900000000002E-3</c:v>
                </c:pt>
                <c:pt idx="6724">
                  <c:v>-4.8332200000000001E-3</c:v>
                </c:pt>
                <c:pt idx="6725">
                  <c:v>-2.4862299999999999E-3</c:v>
                </c:pt>
                <c:pt idx="6726">
                  <c:v>-2.9716500000000002E-3</c:v>
                </c:pt>
                <c:pt idx="6727">
                  <c:v>1.2149800000000001E-3</c:v>
                </c:pt>
                <c:pt idx="6728">
                  <c:v>-6.4220400000000004E-3</c:v>
                </c:pt>
                <c:pt idx="6729">
                  <c:v>6.0167299999999996E-3</c:v>
                </c:pt>
                <c:pt idx="6730">
                  <c:v>-2.5978099999999999E-3</c:v>
                </c:pt>
                <c:pt idx="6731">
                  <c:v>-8.2092299999999997E-3</c:v>
                </c:pt>
                <c:pt idx="6732">
                  <c:v>-7.5397499999999996E-3</c:v>
                </c:pt>
                <c:pt idx="6733">
                  <c:v>-6.6013299999999999E-3</c:v>
                </c:pt>
                <c:pt idx="6734">
                  <c:v>-1.44005E-4</c:v>
                </c:pt>
                <c:pt idx="6735">
                  <c:v>-5.55515E-3</c:v>
                </c:pt>
                <c:pt idx="6736">
                  <c:v>-5.7382600000000002E-3</c:v>
                </c:pt>
                <c:pt idx="6737">
                  <c:v>-5.97286E-3</c:v>
                </c:pt>
                <c:pt idx="6738">
                  <c:v>-2.60735E-3</c:v>
                </c:pt>
                <c:pt idx="6739">
                  <c:v>-5.55515E-3</c:v>
                </c:pt>
                <c:pt idx="6740">
                  <c:v>1.7347300000000001E-3</c:v>
                </c:pt>
                <c:pt idx="6741">
                  <c:v>3.2625200000000001E-3</c:v>
                </c:pt>
                <c:pt idx="6742">
                  <c:v>-2.5033999999999998E-3</c:v>
                </c:pt>
                <c:pt idx="6743">
                  <c:v>-7.1058299999999996E-3</c:v>
                </c:pt>
                <c:pt idx="6744">
                  <c:v>5.6676900000000004E-3</c:v>
                </c:pt>
                <c:pt idx="6745">
                  <c:v>1.29642E-2</c:v>
                </c:pt>
                <c:pt idx="6746">
                  <c:v>-3.05653E-3</c:v>
                </c:pt>
                <c:pt idx="6747">
                  <c:v>-8.2178100000000007E-3</c:v>
                </c:pt>
                <c:pt idx="6748">
                  <c:v>-5.3834900000000003E-3</c:v>
                </c:pt>
                <c:pt idx="6749">
                  <c:v>-9.4890600000000001E-4</c:v>
                </c:pt>
                <c:pt idx="6750">
                  <c:v>-3.0641599999999998E-3</c:v>
                </c:pt>
                <c:pt idx="6751">
                  <c:v>6.7682300000000001E-3</c:v>
                </c:pt>
                <c:pt idx="6752">
                  <c:v>-7.0056900000000002E-3</c:v>
                </c:pt>
                <c:pt idx="6753">
                  <c:v>-5.9328100000000002E-3</c:v>
                </c:pt>
                <c:pt idx="6754">
                  <c:v>-1.76811E-3</c:v>
                </c:pt>
                <c:pt idx="6755">
                  <c:v>8.3627700000000003E-3</c:v>
                </c:pt>
                <c:pt idx="6756">
                  <c:v>6.7138699999999996E-4</c:v>
                </c:pt>
                <c:pt idx="6757">
                  <c:v>-2.9325499999999999E-3</c:v>
                </c:pt>
                <c:pt idx="6758">
                  <c:v>-6.5708200000000002E-4</c:v>
                </c:pt>
                <c:pt idx="6759">
                  <c:v>-1.7919500000000001E-3</c:v>
                </c:pt>
                <c:pt idx="6760">
                  <c:v>8.5010499999999996E-3</c:v>
                </c:pt>
                <c:pt idx="6761">
                  <c:v>-1.7070799999999999E-3</c:v>
                </c:pt>
                <c:pt idx="6762">
                  <c:v>-4.9963000000000004E-3</c:v>
                </c:pt>
                <c:pt idx="6763">
                  <c:v>4.00543E-4</c:v>
                </c:pt>
                <c:pt idx="6764">
                  <c:v>-4.3945299999999998E-3</c:v>
                </c:pt>
                <c:pt idx="6765">
                  <c:v>-2.1038099999999998E-3</c:v>
                </c:pt>
                <c:pt idx="6766">
                  <c:v>-3.68214E-3</c:v>
                </c:pt>
                <c:pt idx="6767">
                  <c:v>-9.1419199999999996E-3</c:v>
                </c:pt>
                <c:pt idx="6768">
                  <c:v>-5.2290000000000001E-3</c:v>
                </c:pt>
                <c:pt idx="6769">
                  <c:v>-1.16501E-2</c:v>
                </c:pt>
                <c:pt idx="6770">
                  <c:v>-5.2127800000000002E-3</c:v>
                </c:pt>
                <c:pt idx="6771">
                  <c:v>-8.8586800000000007E-3</c:v>
                </c:pt>
                <c:pt idx="6772">
                  <c:v>3.1366300000000001E-3</c:v>
                </c:pt>
                <c:pt idx="6773">
                  <c:v>-5.6705499999999999E-3</c:v>
                </c:pt>
                <c:pt idx="6774">
                  <c:v>1.68133E-3</c:v>
                </c:pt>
                <c:pt idx="6775">
                  <c:v>5.5265399999999999E-3</c:v>
                </c:pt>
                <c:pt idx="6776">
                  <c:v>-1.8873200000000001E-3</c:v>
                </c:pt>
                <c:pt idx="6777">
                  <c:v>-9.0351100000000007E-3</c:v>
                </c:pt>
                <c:pt idx="6778">
                  <c:v>-1.01557E-2</c:v>
                </c:pt>
                <c:pt idx="6779">
                  <c:v>-4.6844499999999997E-3</c:v>
                </c:pt>
                <c:pt idx="6780">
                  <c:v>4.9552900000000002E-3</c:v>
                </c:pt>
                <c:pt idx="6781">
                  <c:v>2.9106100000000001E-3</c:v>
                </c:pt>
                <c:pt idx="6782">
                  <c:v>-4.3573400000000003E-3</c:v>
                </c:pt>
                <c:pt idx="6783">
                  <c:v>-2.7980800000000001E-3</c:v>
                </c:pt>
                <c:pt idx="6784">
                  <c:v>-5.26524E-3</c:v>
                </c:pt>
                <c:pt idx="6785">
                  <c:v>-1.11294E-3</c:v>
                </c:pt>
                <c:pt idx="6786">
                  <c:v>7.3051499999999998E-3</c:v>
                </c:pt>
                <c:pt idx="6787">
                  <c:v>-6.90174E-3</c:v>
                </c:pt>
                <c:pt idx="6788">
                  <c:v>-9.7484600000000005E-3</c:v>
                </c:pt>
                <c:pt idx="6789">
                  <c:v>-3.85666E-3</c:v>
                </c:pt>
                <c:pt idx="6790">
                  <c:v>1.9168900000000001E-3</c:v>
                </c:pt>
                <c:pt idx="6791">
                  <c:v>-1.5382799999999999E-3</c:v>
                </c:pt>
                <c:pt idx="6792">
                  <c:v>-1.02434E-2</c:v>
                </c:pt>
                <c:pt idx="6793">
                  <c:v>-1.91212E-3</c:v>
                </c:pt>
                <c:pt idx="6794">
                  <c:v>-6.7701300000000001E-3</c:v>
                </c:pt>
                <c:pt idx="6795">
                  <c:v>-3.58772E-3</c:v>
                </c:pt>
                <c:pt idx="6796">
                  <c:v>-3.1671500000000001E-3</c:v>
                </c:pt>
                <c:pt idx="6797">
                  <c:v>-9.57298E-3</c:v>
                </c:pt>
                <c:pt idx="6798">
                  <c:v>-9.2582700000000007E-3</c:v>
                </c:pt>
                <c:pt idx="6799">
                  <c:v>-1.9113499999999999E-2</c:v>
                </c:pt>
                <c:pt idx="6800">
                  <c:v>-7.5578700000000004E-3</c:v>
                </c:pt>
                <c:pt idx="6801">
                  <c:v>-9.5796600000000003E-3</c:v>
                </c:pt>
                <c:pt idx="6802">
                  <c:v>-1.29976E-2</c:v>
                </c:pt>
                <c:pt idx="6803">
                  <c:v>-1.7070799999999999E-3</c:v>
                </c:pt>
                <c:pt idx="6804">
                  <c:v>-6.0634599999999997E-3</c:v>
                </c:pt>
                <c:pt idx="6805">
                  <c:v>-1.05104E-2</c:v>
                </c:pt>
                <c:pt idx="6806">
                  <c:v>-1.2890799999999999E-2</c:v>
                </c:pt>
                <c:pt idx="6807">
                  <c:v>-1.02024E-2</c:v>
                </c:pt>
                <c:pt idx="6808">
                  <c:v>-5.8631899999999999E-3</c:v>
                </c:pt>
                <c:pt idx="6809">
                  <c:v>-2.50359E-2</c:v>
                </c:pt>
                <c:pt idx="6810">
                  <c:v>-1.7787899999999999E-2</c:v>
                </c:pt>
                <c:pt idx="6811">
                  <c:v>-1.3233200000000001E-2</c:v>
                </c:pt>
                <c:pt idx="6812">
                  <c:v>-7.0200000000000002E-3</c:v>
                </c:pt>
                <c:pt idx="6813">
                  <c:v>-1.9409200000000001E-2</c:v>
                </c:pt>
                <c:pt idx="6814">
                  <c:v>-2.13175E-2</c:v>
                </c:pt>
                <c:pt idx="6815">
                  <c:v>-1.12219E-2</c:v>
                </c:pt>
                <c:pt idx="6816">
                  <c:v>-1.5050900000000001E-2</c:v>
                </c:pt>
                <c:pt idx="6817">
                  <c:v>-1.9972799999999999E-2</c:v>
                </c:pt>
                <c:pt idx="6818">
                  <c:v>-1.0971099999999999E-2</c:v>
                </c:pt>
                <c:pt idx="6819">
                  <c:v>-8.6603200000000009E-3</c:v>
                </c:pt>
                <c:pt idx="6820">
                  <c:v>-1.12801E-2</c:v>
                </c:pt>
                <c:pt idx="6821">
                  <c:v>-1.10102E-2</c:v>
                </c:pt>
                <c:pt idx="6822">
                  <c:v>-9.2372900000000004E-3</c:v>
                </c:pt>
                <c:pt idx="6823">
                  <c:v>-4.5881300000000002E-3</c:v>
                </c:pt>
                <c:pt idx="6824">
                  <c:v>-1.40915E-2</c:v>
                </c:pt>
                <c:pt idx="6825">
                  <c:v>-1.4593099999999999E-2</c:v>
                </c:pt>
                <c:pt idx="6826">
                  <c:v>-9.8695799999999993E-3</c:v>
                </c:pt>
                <c:pt idx="6827">
                  <c:v>-4.6729999999999997E-4</c:v>
                </c:pt>
                <c:pt idx="6828">
                  <c:v>-1.1519400000000001E-2</c:v>
                </c:pt>
                <c:pt idx="6829">
                  <c:v>-1.0327299999999999E-2</c:v>
                </c:pt>
                <c:pt idx="6830">
                  <c:v>-8.7070500000000005E-4</c:v>
                </c:pt>
                <c:pt idx="6831">
                  <c:v>-3.6745100000000002E-3</c:v>
                </c:pt>
                <c:pt idx="6832">
                  <c:v>-1.4514900000000001E-2</c:v>
                </c:pt>
                <c:pt idx="6833">
                  <c:v>-1.48649E-2</c:v>
                </c:pt>
                <c:pt idx="6834">
                  <c:v>-1.0834699999999999E-2</c:v>
                </c:pt>
                <c:pt idx="6835">
                  <c:v>-1.7229100000000001E-2</c:v>
                </c:pt>
                <c:pt idx="6836">
                  <c:v>-1.87855E-2</c:v>
                </c:pt>
                <c:pt idx="6837">
                  <c:v>-8.9063600000000003E-3</c:v>
                </c:pt>
                <c:pt idx="6838">
                  <c:v>-8.3112700000000008E-3</c:v>
                </c:pt>
                <c:pt idx="6839">
                  <c:v>-1.14965E-2</c:v>
                </c:pt>
                <c:pt idx="6840">
                  <c:v>-2.0156899999999998E-2</c:v>
                </c:pt>
                <c:pt idx="6841">
                  <c:v>-1.26886E-2</c:v>
                </c:pt>
                <c:pt idx="6842">
                  <c:v>-1.8369699999999999E-2</c:v>
                </c:pt>
                <c:pt idx="6843">
                  <c:v>-1.8734899999999999E-2</c:v>
                </c:pt>
                <c:pt idx="6844">
                  <c:v>-1.4744800000000001E-2</c:v>
                </c:pt>
                <c:pt idx="6845">
                  <c:v>-2.3874300000000001E-2</c:v>
                </c:pt>
                <c:pt idx="6846">
                  <c:v>-2.46305E-2</c:v>
                </c:pt>
                <c:pt idx="6847">
                  <c:v>-1.4316600000000001E-2</c:v>
                </c:pt>
                <c:pt idx="6848">
                  <c:v>-1.3066299999999999E-2</c:v>
                </c:pt>
                <c:pt idx="6849">
                  <c:v>-1.5087100000000001E-2</c:v>
                </c:pt>
                <c:pt idx="6850">
                  <c:v>-2.79207E-2</c:v>
                </c:pt>
                <c:pt idx="6851">
                  <c:v>-2.4806999999999999E-2</c:v>
                </c:pt>
                <c:pt idx="6852">
                  <c:v>-8.6574600000000005E-3</c:v>
                </c:pt>
                <c:pt idx="6853">
                  <c:v>-4.27246E-4</c:v>
                </c:pt>
                <c:pt idx="6854">
                  <c:v>-1.3531700000000001E-2</c:v>
                </c:pt>
                <c:pt idx="6855">
                  <c:v>-1.3884499999999999E-2</c:v>
                </c:pt>
                <c:pt idx="6856">
                  <c:v>-4.3497099999999997E-3</c:v>
                </c:pt>
                <c:pt idx="6857">
                  <c:v>-8.3255800000000008E-3</c:v>
                </c:pt>
                <c:pt idx="6858">
                  <c:v>-1.2805E-2</c:v>
                </c:pt>
                <c:pt idx="6859">
                  <c:v>-5.8240899999999996E-3</c:v>
                </c:pt>
                <c:pt idx="6860">
                  <c:v>-9.8409699999999992E-3</c:v>
                </c:pt>
                <c:pt idx="6861">
                  <c:v>-1.9790599999999998E-2</c:v>
                </c:pt>
                <c:pt idx="6862">
                  <c:v>-2.4276699999999998E-2</c:v>
                </c:pt>
                <c:pt idx="6863">
                  <c:v>-1.36948E-2</c:v>
                </c:pt>
                <c:pt idx="6864">
                  <c:v>-9.4242100000000006E-3</c:v>
                </c:pt>
                <c:pt idx="6865">
                  <c:v>-1.25141E-2</c:v>
                </c:pt>
                <c:pt idx="6866">
                  <c:v>-1.43442E-2</c:v>
                </c:pt>
                <c:pt idx="6867">
                  <c:v>-7.8897499999999992E-3</c:v>
                </c:pt>
                <c:pt idx="6868">
                  <c:v>-2.0374300000000001E-2</c:v>
                </c:pt>
                <c:pt idx="6869">
                  <c:v>-1.9967100000000002E-2</c:v>
                </c:pt>
                <c:pt idx="6870">
                  <c:v>-1.44472E-2</c:v>
                </c:pt>
                <c:pt idx="6871">
                  <c:v>-8.91781E-3</c:v>
                </c:pt>
                <c:pt idx="6872">
                  <c:v>-1.09024E-2</c:v>
                </c:pt>
                <c:pt idx="6873">
                  <c:v>-1.01604E-2</c:v>
                </c:pt>
                <c:pt idx="6874">
                  <c:v>-1.59416E-2</c:v>
                </c:pt>
                <c:pt idx="6875">
                  <c:v>-1.2019200000000001E-2</c:v>
                </c:pt>
                <c:pt idx="6876">
                  <c:v>-8.1624999999999996E-3</c:v>
                </c:pt>
                <c:pt idx="6877">
                  <c:v>-1.4682799999999999E-2</c:v>
                </c:pt>
                <c:pt idx="6878">
                  <c:v>-1.20001E-2</c:v>
                </c:pt>
                <c:pt idx="6879">
                  <c:v>-2.6290899999999999E-2</c:v>
                </c:pt>
                <c:pt idx="6880">
                  <c:v>-1.51339E-2</c:v>
                </c:pt>
                <c:pt idx="6881">
                  <c:v>-1.1249500000000001E-2</c:v>
                </c:pt>
                <c:pt idx="6882">
                  <c:v>-1.19963E-2</c:v>
                </c:pt>
                <c:pt idx="6883">
                  <c:v>-1.48535E-2</c:v>
                </c:pt>
                <c:pt idx="6884">
                  <c:v>-2.1625499999999999E-2</c:v>
                </c:pt>
                <c:pt idx="6885">
                  <c:v>-1.24207E-2</c:v>
                </c:pt>
                <c:pt idx="6886">
                  <c:v>-1.3552700000000001E-2</c:v>
                </c:pt>
                <c:pt idx="6887">
                  <c:v>-1.3258000000000001E-2</c:v>
                </c:pt>
                <c:pt idx="6888">
                  <c:v>-1.9331000000000001E-2</c:v>
                </c:pt>
                <c:pt idx="6889">
                  <c:v>-8.0890700000000003E-3</c:v>
                </c:pt>
                <c:pt idx="6890">
                  <c:v>-6.7348499999999997E-3</c:v>
                </c:pt>
                <c:pt idx="6891">
                  <c:v>-1.6485199999999998E-2</c:v>
                </c:pt>
                <c:pt idx="6892">
                  <c:v>-2.4585700000000002E-3</c:v>
                </c:pt>
                <c:pt idx="6893">
                  <c:v>-1.9261400000000001E-2</c:v>
                </c:pt>
                <c:pt idx="6894">
                  <c:v>-2.3115199999999999E-2</c:v>
                </c:pt>
                <c:pt idx="6895">
                  <c:v>-2.0031899999999998E-2</c:v>
                </c:pt>
                <c:pt idx="6896">
                  <c:v>-8.9750300000000002E-3</c:v>
                </c:pt>
                <c:pt idx="6897">
                  <c:v>-6.6185000000000003E-3</c:v>
                </c:pt>
                <c:pt idx="6898">
                  <c:v>-1.1466E-2</c:v>
                </c:pt>
                <c:pt idx="6899">
                  <c:v>-2.59399E-4</c:v>
                </c:pt>
                <c:pt idx="6900">
                  <c:v>-4.0531200000000003E-3</c:v>
                </c:pt>
                <c:pt idx="6901">
                  <c:v>-1.7185200000000001E-3</c:v>
                </c:pt>
                <c:pt idx="6902">
                  <c:v>-7.4787100000000004E-3</c:v>
                </c:pt>
                <c:pt idx="6903">
                  <c:v>-6.5422099999999997E-4</c:v>
                </c:pt>
                <c:pt idx="6904">
                  <c:v>-5.52273E-3</c:v>
                </c:pt>
                <c:pt idx="6905">
                  <c:v>-7.7848400000000003E-3</c:v>
                </c:pt>
                <c:pt idx="6906">
                  <c:v>-1.6246799999999999E-2</c:v>
                </c:pt>
                <c:pt idx="6907">
                  <c:v>-7.1420700000000004E-3</c:v>
                </c:pt>
                <c:pt idx="6908">
                  <c:v>-1.9741099999999998E-3</c:v>
                </c:pt>
                <c:pt idx="6909">
                  <c:v>-1.2224199999999999E-2</c:v>
                </c:pt>
                <c:pt idx="6910">
                  <c:v>-5.0830800000000002E-3</c:v>
                </c:pt>
                <c:pt idx="6911">
                  <c:v>-1.0129900000000001E-2</c:v>
                </c:pt>
                <c:pt idx="6912">
                  <c:v>-5.1355400000000001E-3</c:v>
                </c:pt>
                <c:pt idx="6913">
                  <c:v>-4.2953499999999999E-3</c:v>
                </c:pt>
                <c:pt idx="6914">
                  <c:v>-5.1212299999999996E-4</c:v>
                </c:pt>
                <c:pt idx="6915">
                  <c:v>-1.51253E-3</c:v>
                </c:pt>
                <c:pt idx="6916">
                  <c:v>-8.4180799999999997E-3</c:v>
                </c:pt>
                <c:pt idx="6917">
                  <c:v>-8.5210800000000003E-3</c:v>
                </c:pt>
                <c:pt idx="6918">
                  <c:v>-4.8542000000000004E-3</c:v>
                </c:pt>
                <c:pt idx="6919">
                  <c:v>-1.1014900000000001E-3</c:v>
                </c:pt>
                <c:pt idx="6920">
                  <c:v>-5.9490200000000002E-3</c:v>
                </c:pt>
                <c:pt idx="6921">
                  <c:v>-5.93853E-3</c:v>
                </c:pt>
                <c:pt idx="6922">
                  <c:v>-9.2363399999999991E-3</c:v>
                </c:pt>
                <c:pt idx="6923">
                  <c:v>-1.4405299999999999E-2</c:v>
                </c:pt>
                <c:pt idx="6924">
                  <c:v>-1.1759800000000001E-2</c:v>
                </c:pt>
                <c:pt idx="6925">
                  <c:v>-1.4493900000000001E-2</c:v>
                </c:pt>
                <c:pt idx="6926">
                  <c:v>-1.6703599999999999E-2</c:v>
                </c:pt>
                <c:pt idx="6927">
                  <c:v>-1.6570100000000001E-2</c:v>
                </c:pt>
                <c:pt idx="6928">
                  <c:v>-1.18046E-2</c:v>
                </c:pt>
                <c:pt idx="6929">
                  <c:v>-7.0304900000000004E-3</c:v>
                </c:pt>
                <c:pt idx="6930">
                  <c:v>-8.5487400000000009E-3</c:v>
                </c:pt>
                <c:pt idx="6931">
                  <c:v>-9.5968200000000007E-3</c:v>
                </c:pt>
                <c:pt idx="6932">
                  <c:v>-1.6049399999999998E-2</c:v>
                </c:pt>
                <c:pt idx="6933">
                  <c:v>-1.0067E-2</c:v>
                </c:pt>
                <c:pt idx="6934">
                  <c:v>-6.2932999999999999E-3</c:v>
                </c:pt>
                <c:pt idx="6935">
                  <c:v>-1.43681E-2</c:v>
                </c:pt>
                <c:pt idx="6936">
                  <c:v>-1.5690800000000001E-2</c:v>
                </c:pt>
                <c:pt idx="6937">
                  <c:v>-1.26762E-2</c:v>
                </c:pt>
                <c:pt idx="6938">
                  <c:v>-1.2811700000000001E-2</c:v>
                </c:pt>
                <c:pt idx="6939">
                  <c:v>-7.5292600000000003E-3</c:v>
                </c:pt>
                <c:pt idx="6940">
                  <c:v>-3.9472600000000002E-3</c:v>
                </c:pt>
                <c:pt idx="6941">
                  <c:v>-9.1867400000000005E-3</c:v>
                </c:pt>
                <c:pt idx="6942">
                  <c:v>-1.32008E-2</c:v>
                </c:pt>
                <c:pt idx="6943">
                  <c:v>-1.4975499999999999E-2</c:v>
                </c:pt>
                <c:pt idx="6944">
                  <c:v>-9.9754300000000004E-3</c:v>
                </c:pt>
                <c:pt idx="6945">
                  <c:v>-1.28307E-2</c:v>
                </c:pt>
                <c:pt idx="6946">
                  <c:v>-7.4529599999999998E-3</c:v>
                </c:pt>
                <c:pt idx="6947">
                  <c:v>-7.1992899999999997E-3</c:v>
                </c:pt>
                <c:pt idx="6948">
                  <c:v>-1.29471E-2</c:v>
                </c:pt>
                <c:pt idx="6949">
                  <c:v>-1.32313E-2</c:v>
                </c:pt>
                <c:pt idx="6950">
                  <c:v>-1.04866E-2</c:v>
                </c:pt>
                <c:pt idx="6951">
                  <c:v>-1.1634800000000001E-2</c:v>
                </c:pt>
                <c:pt idx="6952">
                  <c:v>-1.4190699999999999E-3</c:v>
                </c:pt>
                <c:pt idx="6953">
                  <c:v>-8.8977799999999992E-3</c:v>
                </c:pt>
                <c:pt idx="6954">
                  <c:v>-1.34859E-2</c:v>
                </c:pt>
                <c:pt idx="6955">
                  <c:v>-1.4657E-2</c:v>
                </c:pt>
                <c:pt idx="6956">
                  <c:v>-5.8307599999999999E-3</c:v>
                </c:pt>
                <c:pt idx="6957">
                  <c:v>-1.1554699999999999E-2</c:v>
                </c:pt>
                <c:pt idx="6958">
                  <c:v>-5.6819899999999996E-3</c:v>
                </c:pt>
                <c:pt idx="6959">
                  <c:v>-6.5593700000000001E-3</c:v>
                </c:pt>
                <c:pt idx="6960">
                  <c:v>-1.1576700000000001E-2</c:v>
                </c:pt>
                <c:pt idx="6961">
                  <c:v>-2.6378600000000001E-3</c:v>
                </c:pt>
                <c:pt idx="6962">
                  <c:v>-1.0600099999999999E-2</c:v>
                </c:pt>
                <c:pt idx="6963">
                  <c:v>-4.1084299999999997E-3</c:v>
                </c:pt>
                <c:pt idx="6964">
                  <c:v>-1.7303499999999999E-2</c:v>
                </c:pt>
                <c:pt idx="6965">
                  <c:v>-1.7646800000000001E-2</c:v>
                </c:pt>
                <c:pt idx="6966">
                  <c:v>-1.33543E-2</c:v>
                </c:pt>
                <c:pt idx="6967">
                  <c:v>-1.12619E-2</c:v>
                </c:pt>
                <c:pt idx="6968">
                  <c:v>-1.6699800000000001E-2</c:v>
                </c:pt>
                <c:pt idx="6969">
                  <c:v>-1.6534799999999999E-2</c:v>
                </c:pt>
                <c:pt idx="6970">
                  <c:v>-1.23482E-2</c:v>
                </c:pt>
                <c:pt idx="6971">
                  <c:v>-1.3398200000000001E-2</c:v>
                </c:pt>
                <c:pt idx="6972">
                  <c:v>-1.7970099999999999E-2</c:v>
                </c:pt>
                <c:pt idx="6973">
                  <c:v>-1.93148E-2</c:v>
                </c:pt>
                <c:pt idx="6974">
                  <c:v>-1.4808699999999999E-2</c:v>
                </c:pt>
                <c:pt idx="6975">
                  <c:v>-1.8223799999999998E-2</c:v>
                </c:pt>
                <c:pt idx="6976">
                  <c:v>-2.16236E-2</c:v>
                </c:pt>
                <c:pt idx="6977">
                  <c:v>-2.17066E-2</c:v>
                </c:pt>
                <c:pt idx="6978">
                  <c:v>-9.5739399999999995E-3</c:v>
                </c:pt>
                <c:pt idx="6979">
                  <c:v>-1.3675700000000001E-2</c:v>
                </c:pt>
                <c:pt idx="6980">
                  <c:v>-2.0639399999999999E-2</c:v>
                </c:pt>
                <c:pt idx="6981">
                  <c:v>-2.6757199999999998E-2</c:v>
                </c:pt>
                <c:pt idx="6982">
                  <c:v>-1.93014E-2</c:v>
                </c:pt>
                <c:pt idx="6983">
                  <c:v>-1.63307E-2</c:v>
                </c:pt>
                <c:pt idx="6984">
                  <c:v>-1.83182E-2</c:v>
                </c:pt>
                <c:pt idx="6985">
                  <c:v>-1.1734E-2</c:v>
                </c:pt>
                <c:pt idx="6986">
                  <c:v>-8.2836200000000002E-3</c:v>
                </c:pt>
                <c:pt idx="6987">
                  <c:v>-1.19915E-2</c:v>
                </c:pt>
                <c:pt idx="6988">
                  <c:v>-9.5424700000000008E-3</c:v>
                </c:pt>
                <c:pt idx="6989">
                  <c:v>-5.8317200000000003E-3</c:v>
                </c:pt>
                <c:pt idx="6990">
                  <c:v>-7.6208100000000004E-3</c:v>
                </c:pt>
                <c:pt idx="6991">
                  <c:v>2.6350000000000002E-3</c:v>
                </c:pt>
                <c:pt idx="6992">
                  <c:v>-3.9186500000000001E-3</c:v>
                </c:pt>
                <c:pt idx="6993">
                  <c:v>-3.95298E-3</c:v>
                </c:pt>
                <c:pt idx="6994">
                  <c:v>-2.9573400000000001E-3</c:v>
                </c:pt>
                <c:pt idx="6995">
                  <c:v>-5.7249099999999997E-3</c:v>
                </c:pt>
                <c:pt idx="6996">
                  <c:v>-1.52817E-2</c:v>
                </c:pt>
                <c:pt idx="6997">
                  <c:v>-1.1034E-2</c:v>
                </c:pt>
                <c:pt idx="6998">
                  <c:v>-5.9433000000000003E-3</c:v>
                </c:pt>
                <c:pt idx="6999">
                  <c:v>-1.5766100000000002E-2</c:v>
                </c:pt>
                <c:pt idx="7000">
                  <c:v>-1.6702700000000001E-2</c:v>
                </c:pt>
                <c:pt idx="7001">
                  <c:v>-9.9344299999999993E-3</c:v>
                </c:pt>
                <c:pt idx="7002">
                  <c:v>-1.3088199999999999E-2</c:v>
                </c:pt>
                <c:pt idx="7003">
                  <c:v>-1.02062E-2</c:v>
                </c:pt>
                <c:pt idx="7004">
                  <c:v>-8.9559600000000007E-3</c:v>
                </c:pt>
                <c:pt idx="7005">
                  <c:v>-8.6937000000000004E-3</c:v>
                </c:pt>
                <c:pt idx="7006">
                  <c:v>-2.35176E-3</c:v>
                </c:pt>
                <c:pt idx="7007">
                  <c:v>-8.0461500000000002E-3</c:v>
                </c:pt>
                <c:pt idx="7008">
                  <c:v>-1.54333E-2</c:v>
                </c:pt>
                <c:pt idx="7009">
                  <c:v>-6.5422099999999997E-4</c:v>
                </c:pt>
                <c:pt idx="7010">
                  <c:v>4.0388100000000003E-3</c:v>
                </c:pt>
                <c:pt idx="7011">
                  <c:v>-3.65162E-3</c:v>
                </c:pt>
                <c:pt idx="7012">
                  <c:v>-6.6347100000000003E-3</c:v>
                </c:pt>
                <c:pt idx="7013">
                  <c:v>1.88828E-3</c:v>
                </c:pt>
                <c:pt idx="7014">
                  <c:v>3.6134700000000001E-3</c:v>
                </c:pt>
                <c:pt idx="7015">
                  <c:v>4.5700100000000002E-3</c:v>
                </c:pt>
                <c:pt idx="7016">
                  <c:v>3.1490300000000001E-3</c:v>
                </c:pt>
                <c:pt idx="7017">
                  <c:v>-5.1841700000000001E-3</c:v>
                </c:pt>
                <c:pt idx="7018">
                  <c:v>-4.3907199999999999E-3</c:v>
                </c:pt>
                <c:pt idx="7019">
                  <c:v>8.5601800000000006E-3</c:v>
                </c:pt>
                <c:pt idx="7020">
                  <c:v>5.28526E-3</c:v>
                </c:pt>
                <c:pt idx="7021">
                  <c:v>5.6304900000000001E-3</c:v>
                </c:pt>
                <c:pt idx="7022">
                  <c:v>-2.71797E-4</c:v>
                </c:pt>
                <c:pt idx="7023">
                  <c:v>2.2973999999999998E-3</c:v>
                </c:pt>
                <c:pt idx="7024">
                  <c:v>2.9668799999999999E-3</c:v>
                </c:pt>
                <c:pt idx="7025">
                  <c:v>7.66659E-3</c:v>
                </c:pt>
                <c:pt idx="7026">
                  <c:v>1.41602E-2</c:v>
                </c:pt>
                <c:pt idx="7027">
                  <c:v>8.3637199999999998E-3</c:v>
                </c:pt>
                <c:pt idx="7028">
                  <c:v>5.5932999999999998E-3</c:v>
                </c:pt>
                <c:pt idx="7029">
                  <c:v>5.8822600000000003E-3</c:v>
                </c:pt>
                <c:pt idx="7030">
                  <c:v>8.7385199999999996E-3</c:v>
                </c:pt>
                <c:pt idx="7031">
                  <c:v>5.2175499999999996E-3</c:v>
                </c:pt>
                <c:pt idx="7032">
                  <c:v>4.2686499999999997E-3</c:v>
                </c:pt>
                <c:pt idx="7033">
                  <c:v>5.3987499999999999E-3</c:v>
                </c:pt>
                <c:pt idx="7034">
                  <c:v>4.9228700000000002E-3</c:v>
                </c:pt>
                <c:pt idx="7035">
                  <c:v>8.3293900000000008E-3</c:v>
                </c:pt>
                <c:pt idx="7036">
                  <c:v>5.93853E-3</c:v>
                </c:pt>
                <c:pt idx="7037">
                  <c:v>1.02997E-4</c:v>
                </c:pt>
                <c:pt idx="7038">
                  <c:v>6.1912499999999997E-3</c:v>
                </c:pt>
                <c:pt idx="7039">
                  <c:v>2.7780499999999998E-3</c:v>
                </c:pt>
                <c:pt idx="7040">
                  <c:v>-3.1194700000000001E-3</c:v>
                </c:pt>
                <c:pt idx="7041">
                  <c:v>-3.49045E-3</c:v>
                </c:pt>
                <c:pt idx="7042">
                  <c:v>8.5363399999999999E-3</c:v>
                </c:pt>
                <c:pt idx="7043">
                  <c:v>1.05562E-2</c:v>
                </c:pt>
                <c:pt idx="7044">
                  <c:v>9.9935500000000003E-3</c:v>
                </c:pt>
                <c:pt idx="7045">
                  <c:v>1.4042900000000001E-2</c:v>
                </c:pt>
                <c:pt idx="7046" formatCode="0.00E+00">
                  <c:v>1.30396E-2</c:v>
                </c:pt>
                <c:pt idx="7047">
                  <c:v>1.45769E-2</c:v>
                </c:pt>
                <c:pt idx="7048">
                  <c:v>1.2448300000000001E-2</c:v>
                </c:pt>
                <c:pt idx="7049">
                  <c:v>-5.49316E-4</c:v>
                </c:pt>
                <c:pt idx="7050">
                  <c:v>-2.1324199999999999E-3</c:v>
                </c:pt>
                <c:pt idx="7051">
                  <c:v>8.2378399999999997E-3</c:v>
                </c:pt>
                <c:pt idx="7052">
                  <c:v>4.8885300000000003E-3</c:v>
                </c:pt>
                <c:pt idx="7053">
                  <c:v>4.5003899999999999E-3</c:v>
                </c:pt>
                <c:pt idx="7054">
                  <c:v>2.35271E-3</c:v>
                </c:pt>
                <c:pt idx="7055">
                  <c:v>5.8021499999999998E-3</c:v>
                </c:pt>
                <c:pt idx="7056">
                  <c:v>1.2562800000000001E-2</c:v>
                </c:pt>
                <c:pt idx="7057">
                  <c:v>6.6671400000000002E-3</c:v>
                </c:pt>
                <c:pt idx="7058">
                  <c:v>1.43108E-2</c:v>
                </c:pt>
                <c:pt idx="7059">
                  <c:v>5.8650999999999998E-3</c:v>
                </c:pt>
                <c:pt idx="7060">
                  <c:v>1.0003099999999999E-2</c:v>
                </c:pt>
                <c:pt idx="7061">
                  <c:v>1.4942199999999999E-2</c:v>
                </c:pt>
                <c:pt idx="7062">
                  <c:v>8.5105900000000002E-3</c:v>
                </c:pt>
                <c:pt idx="7063">
                  <c:v>-1.76144E-3</c:v>
                </c:pt>
                <c:pt idx="7064">
                  <c:v>5.1689100000000001E-4</c:v>
                </c:pt>
                <c:pt idx="7065">
                  <c:v>2.0113000000000002E-3</c:v>
                </c:pt>
                <c:pt idx="7066">
                  <c:v>3.9005300000000001E-4</c:v>
                </c:pt>
                <c:pt idx="7067">
                  <c:v>-3.94058E-3</c:v>
                </c:pt>
                <c:pt idx="7068">
                  <c:v>2.6950799999999999E-3</c:v>
                </c:pt>
                <c:pt idx="7069">
                  <c:v>1.9035300000000001E-3</c:v>
                </c:pt>
                <c:pt idx="7070">
                  <c:v>1.9969900000000001E-3</c:v>
                </c:pt>
                <c:pt idx="7071">
                  <c:v>3.4017600000000002E-3</c:v>
                </c:pt>
                <c:pt idx="7072">
                  <c:v>1.19991E-2</c:v>
                </c:pt>
                <c:pt idx="7073">
                  <c:v>4.6739599999999996E-3</c:v>
                </c:pt>
                <c:pt idx="7074">
                  <c:v>6.0939800000000004E-4</c:v>
                </c:pt>
                <c:pt idx="7075">
                  <c:v>3.8318599999999999E-3</c:v>
                </c:pt>
                <c:pt idx="7076">
                  <c:v>8.1806199999999996E-3</c:v>
                </c:pt>
                <c:pt idx="7077">
                  <c:v>8.6698499999999998E-3</c:v>
                </c:pt>
                <c:pt idx="7078">
                  <c:v>5.6352599999999996E-3</c:v>
                </c:pt>
                <c:pt idx="7079">
                  <c:v>1.21117E-4</c:v>
                </c:pt>
                <c:pt idx="7080">
                  <c:v>8.2616800000000004E-3</c:v>
                </c:pt>
                <c:pt idx="7081">
                  <c:v>1.3422999999999999E-2</c:v>
                </c:pt>
                <c:pt idx="7082">
                  <c:v>1.0355E-2</c:v>
                </c:pt>
                <c:pt idx="7083">
                  <c:v>3.5934399999999998E-3</c:v>
                </c:pt>
                <c:pt idx="7084">
                  <c:v>6.7615500000000001E-4</c:v>
                </c:pt>
                <c:pt idx="7085">
                  <c:v>6.1988799999999997E-4</c:v>
                </c:pt>
                <c:pt idx="7086">
                  <c:v>5.5828099999999997E-3</c:v>
                </c:pt>
                <c:pt idx="7087">
                  <c:v>8.6955999999999995E-3</c:v>
                </c:pt>
                <c:pt idx="7088">
                  <c:v>6.2313100000000003E-3</c:v>
                </c:pt>
                <c:pt idx="7089">
                  <c:v>1.74332E-3</c:v>
                </c:pt>
                <c:pt idx="7090">
                  <c:v>1.88522E-2</c:v>
                </c:pt>
                <c:pt idx="7091">
                  <c:v>1.18923E-2</c:v>
                </c:pt>
                <c:pt idx="7092">
                  <c:v>7.2145500000000001E-3</c:v>
                </c:pt>
                <c:pt idx="7093">
                  <c:v>8.3894699999999996E-3</c:v>
                </c:pt>
                <c:pt idx="7094">
                  <c:v>5.6047400000000004E-3</c:v>
                </c:pt>
                <c:pt idx="7095">
                  <c:v>9.94396E-3</c:v>
                </c:pt>
                <c:pt idx="7096">
                  <c:v>3.0031200000000002E-3</c:v>
                </c:pt>
                <c:pt idx="7097">
                  <c:v>4.4059800000000003E-3</c:v>
                </c:pt>
                <c:pt idx="7098">
                  <c:v>4.0817300000000004E-3</c:v>
                </c:pt>
                <c:pt idx="7099">
                  <c:v>8.2140000000000008E-3</c:v>
                </c:pt>
                <c:pt idx="7100" formatCode="0.00E+00">
                  <c:v>1.01957E-2</c:v>
                </c:pt>
                <c:pt idx="7101">
                  <c:v>1.38149E-2</c:v>
                </c:pt>
                <c:pt idx="7102">
                  <c:v>1.12762E-2</c:v>
                </c:pt>
                <c:pt idx="7103">
                  <c:v>1.6985900000000002E-2</c:v>
                </c:pt>
                <c:pt idx="7104">
                  <c:v>2.0325699999999999E-2</c:v>
                </c:pt>
                <c:pt idx="7105">
                  <c:v>1.4258399999999999E-2</c:v>
                </c:pt>
                <c:pt idx="7106">
                  <c:v>8.0623599999999993E-3</c:v>
                </c:pt>
                <c:pt idx="7107">
                  <c:v>5.4244999999999996E-3</c:v>
                </c:pt>
                <c:pt idx="7108">
                  <c:v>1.2207E-4</c:v>
                </c:pt>
                <c:pt idx="7109">
                  <c:v>9.889600000000001E-4</c:v>
                </c:pt>
                <c:pt idx="7110">
                  <c:v>6.1655E-3</c:v>
                </c:pt>
                <c:pt idx="7111">
                  <c:v>1.85013E-3</c:v>
                </c:pt>
                <c:pt idx="7112">
                  <c:v>2.4213799999999999E-3</c:v>
                </c:pt>
                <c:pt idx="7113">
                  <c:v>1.20831E-3</c:v>
                </c:pt>
                <c:pt idx="7114">
                  <c:v>-1.06525E-3</c:v>
                </c:pt>
                <c:pt idx="7115">
                  <c:v>9.9945099999999994E-4</c:v>
                </c:pt>
                <c:pt idx="7116">
                  <c:v>7.7247600000000002E-4</c:v>
                </c:pt>
                <c:pt idx="7117">
                  <c:v>-3.7527099999999998E-3</c:v>
                </c:pt>
                <c:pt idx="7118">
                  <c:v>-3.85761E-3</c:v>
                </c:pt>
                <c:pt idx="7119">
                  <c:v>-5.3253199999999997E-3</c:v>
                </c:pt>
                <c:pt idx="7120">
                  <c:v>-1.58405E-3</c:v>
                </c:pt>
                <c:pt idx="7121">
                  <c:v>2.4394999999999998E-3</c:v>
                </c:pt>
                <c:pt idx="7122">
                  <c:v>7.9803500000000006E-3</c:v>
                </c:pt>
                <c:pt idx="7123">
                  <c:v>7.38239E-3</c:v>
                </c:pt>
                <c:pt idx="7124">
                  <c:v>8.3808900000000002E-3</c:v>
                </c:pt>
                <c:pt idx="7125">
                  <c:v>1.17626E-2</c:v>
                </c:pt>
                <c:pt idx="7126">
                  <c:v>3.89194E-3</c:v>
                </c:pt>
                <c:pt idx="7127">
                  <c:v>7.8277599999999996E-3</c:v>
                </c:pt>
                <c:pt idx="7128">
                  <c:v>1.1034E-2</c:v>
                </c:pt>
                <c:pt idx="7129">
                  <c:v>8.7194400000000002E-3</c:v>
                </c:pt>
                <c:pt idx="7130">
                  <c:v>9.6063599999999996E-3</c:v>
                </c:pt>
                <c:pt idx="7131">
                  <c:v>8.1205400000000007E-3</c:v>
                </c:pt>
                <c:pt idx="7132">
                  <c:v>6.3247700000000004E-3</c:v>
                </c:pt>
                <c:pt idx="7133">
                  <c:v>1.5667E-2</c:v>
                </c:pt>
                <c:pt idx="7134">
                  <c:v>1.19963E-2</c:v>
                </c:pt>
                <c:pt idx="7135">
                  <c:v>1.3010000000000001E-2</c:v>
                </c:pt>
                <c:pt idx="7136">
                  <c:v>7.4968300000000003E-3</c:v>
                </c:pt>
                <c:pt idx="7137">
                  <c:v>1.2508399999999999E-2</c:v>
                </c:pt>
                <c:pt idx="7138">
                  <c:v>7.6589600000000002E-3</c:v>
                </c:pt>
                <c:pt idx="7139">
                  <c:v>5.37872E-3</c:v>
                </c:pt>
                <c:pt idx="7140">
                  <c:v>1.20249E-2</c:v>
                </c:pt>
                <c:pt idx="7141">
                  <c:v>8.8233900000000004E-3</c:v>
                </c:pt>
                <c:pt idx="7142">
                  <c:v>9.1981900000000002E-3</c:v>
                </c:pt>
                <c:pt idx="7143">
                  <c:v>1.3621299999999999E-2</c:v>
                </c:pt>
                <c:pt idx="7144">
                  <c:v>1.8685299999999998E-2</c:v>
                </c:pt>
                <c:pt idx="7145">
                  <c:v>1.77393E-2</c:v>
                </c:pt>
                <c:pt idx="7146">
                  <c:v>1.35546E-2</c:v>
                </c:pt>
                <c:pt idx="7147">
                  <c:v>9.4966900000000003E-3</c:v>
                </c:pt>
                <c:pt idx="7148">
                  <c:v>1.2020100000000001E-2</c:v>
                </c:pt>
                <c:pt idx="7149">
                  <c:v>1.45855E-2</c:v>
                </c:pt>
                <c:pt idx="7150">
                  <c:v>8.3293900000000008E-3</c:v>
                </c:pt>
                <c:pt idx="7151">
                  <c:v>1.08757E-2</c:v>
                </c:pt>
                <c:pt idx="7152">
                  <c:v>9.6340200000000001E-3</c:v>
                </c:pt>
                <c:pt idx="7153">
                  <c:v>1.06859E-2</c:v>
                </c:pt>
                <c:pt idx="7154">
                  <c:v>4.9352600000000003E-3</c:v>
                </c:pt>
                <c:pt idx="7155">
                  <c:v>-2.9754599999999999E-4</c:v>
                </c:pt>
                <c:pt idx="7156">
                  <c:v>6.6919299999999996E-3</c:v>
                </c:pt>
                <c:pt idx="7157">
                  <c:v>6.8903000000000002E-3</c:v>
                </c:pt>
                <c:pt idx="7158">
                  <c:v>7.4482000000000003E-3</c:v>
                </c:pt>
                <c:pt idx="7159">
                  <c:v>5.7277700000000001E-3</c:v>
                </c:pt>
                <c:pt idx="7160">
                  <c:v>8.0051400000000009E-3</c:v>
                </c:pt>
                <c:pt idx="7161">
                  <c:v>4.2438500000000004E-3</c:v>
                </c:pt>
                <c:pt idx="7162">
                  <c:v>4.4326799999999996E-3</c:v>
                </c:pt>
                <c:pt idx="7163">
                  <c:v>4.2686499999999997E-3</c:v>
                </c:pt>
                <c:pt idx="7164">
                  <c:v>1.06497E-2</c:v>
                </c:pt>
                <c:pt idx="7165">
                  <c:v>6.9293999999999996E-3</c:v>
                </c:pt>
                <c:pt idx="7166">
                  <c:v>-1.10264E-2</c:v>
                </c:pt>
                <c:pt idx="7167">
                  <c:v>8.1281700000000005E-3</c:v>
                </c:pt>
                <c:pt idx="7168">
                  <c:v>1.11494E-2</c:v>
                </c:pt>
                <c:pt idx="7169" formatCode="0.00E+00">
                  <c:v>1.2883199999999999E-2</c:v>
                </c:pt>
                <c:pt idx="7170">
                  <c:v>6.3352599999999997E-3</c:v>
                </c:pt>
                <c:pt idx="7171">
                  <c:v>7.6236699999999999E-3</c:v>
                </c:pt>
                <c:pt idx="7172">
                  <c:v>1.9492099999999998E-2</c:v>
                </c:pt>
                <c:pt idx="7173">
                  <c:v>1.8044500000000002E-2</c:v>
                </c:pt>
                <c:pt idx="7174">
                  <c:v>1.8630000000000001E-2</c:v>
                </c:pt>
                <c:pt idx="7175">
                  <c:v>1.92032E-2</c:v>
                </c:pt>
                <c:pt idx="7176">
                  <c:v>1.4712299999999999E-2</c:v>
                </c:pt>
                <c:pt idx="7177">
                  <c:v>1.8755000000000001E-2</c:v>
                </c:pt>
                <c:pt idx="7178">
                  <c:v>1.2764899999999999E-2</c:v>
                </c:pt>
                <c:pt idx="7179">
                  <c:v>1.1774099999999999E-2</c:v>
                </c:pt>
                <c:pt idx="7180">
                  <c:v>6.62994E-3</c:v>
                </c:pt>
                <c:pt idx="7181">
                  <c:v>1.1508000000000001E-2</c:v>
                </c:pt>
                <c:pt idx="7182">
                  <c:v>1.9002000000000002E-2</c:v>
                </c:pt>
                <c:pt idx="7183">
                  <c:v>1.0704999999999999E-2</c:v>
                </c:pt>
                <c:pt idx="7184">
                  <c:v>2.0750000000000001E-2</c:v>
                </c:pt>
                <c:pt idx="7185">
                  <c:v>2.0276099999999998E-2</c:v>
                </c:pt>
                <c:pt idx="7186">
                  <c:v>1.7401699999999999E-2</c:v>
                </c:pt>
                <c:pt idx="7187">
                  <c:v>2.53315E-2</c:v>
                </c:pt>
                <c:pt idx="7188">
                  <c:v>1.4555E-2</c:v>
                </c:pt>
                <c:pt idx="7189">
                  <c:v>1.00412E-2</c:v>
                </c:pt>
                <c:pt idx="7190">
                  <c:v>2.07853E-2</c:v>
                </c:pt>
                <c:pt idx="7191">
                  <c:v>2.1268800000000001E-2</c:v>
                </c:pt>
                <c:pt idx="7192">
                  <c:v>1.9057299999999999E-2</c:v>
                </c:pt>
                <c:pt idx="7193">
                  <c:v>1.1310600000000001E-2</c:v>
                </c:pt>
                <c:pt idx="7194">
                  <c:v>1.4384299999999999E-2</c:v>
                </c:pt>
                <c:pt idx="7195">
                  <c:v>1.5398E-2</c:v>
                </c:pt>
                <c:pt idx="7196">
                  <c:v>1.48439E-2</c:v>
                </c:pt>
                <c:pt idx="7197">
                  <c:v>1.12152E-2</c:v>
                </c:pt>
                <c:pt idx="7198">
                  <c:v>1.7190899999999999E-2</c:v>
                </c:pt>
                <c:pt idx="7199">
                  <c:v>1.41268E-2</c:v>
                </c:pt>
                <c:pt idx="7200">
                  <c:v>1.04628E-2</c:v>
                </c:pt>
                <c:pt idx="7201">
                  <c:v>1.6616800000000001E-2</c:v>
                </c:pt>
                <c:pt idx="7202">
                  <c:v>1.72281E-2</c:v>
                </c:pt>
                <c:pt idx="7203">
                  <c:v>1.60141E-2</c:v>
                </c:pt>
                <c:pt idx="7204">
                  <c:v>8.8138599999999998E-3</c:v>
                </c:pt>
                <c:pt idx="7205">
                  <c:v>1.3045299999999999E-2</c:v>
                </c:pt>
                <c:pt idx="7206">
                  <c:v>7.2374300000000004E-3</c:v>
                </c:pt>
                <c:pt idx="7207">
                  <c:v>4.0531200000000003E-3</c:v>
                </c:pt>
                <c:pt idx="7208">
                  <c:v>1.3452499999999999E-2</c:v>
                </c:pt>
                <c:pt idx="7209">
                  <c:v>1.4118199999999999E-2</c:v>
                </c:pt>
                <c:pt idx="7210">
                  <c:v>9.0398800000000001E-3</c:v>
                </c:pt>
                <c:pt idx="7211">
                  <c:v>1.15452E-2</c:v>
                </c:pt>
                <c:pt idx="7212">
                  <c:v>1.8960000000000001E-2</c:v>
                </c:pt>
                <c:pt idx="7213">
                  <c:v>1.1972399999999999E-2</c:v>
                </c:pt>
                <c:pt idx="7214">
                  <c:v>9.9601700000000008E-3</c:v>
                </c:pt>
                <c:pt idx="7215">
                  <c:v>7.8287099999999991E-3</c:v>
                </c:pt>
                <c:pt idx="7216">
                  <c:v>1.5659300000000001E-3</c:v>
                </c:pt>
                <c:pt idx="7217">
                  <c:v>5.3634599999999996E-3</c:v>
                </c:pt>
                <c:pt idx="7218">
                  <c:v>-2.1076200000000002E-3</c:v>
                </c:pt>
                <c:pt idx="7219">
                  <c:v>5.8250400000000001E-3</c:v>
                </c:pt>
                <c:pt idx="7220">
                  <c:v>9.4737999999999992E-3</c:v>
                </c:pt>
                <c:pt idx="7221">
                  <c:v>7.8468300000000008E-3</c:v>
                </c:pt>
                <c:pt idx="7222">
                  <c:v>5.1250499999999999E-3</c:v>
                </c:pt>
                <c:pt idx="7223">
                  <c:v>8.9387900000000003E-3</c:v>
                </c:pt>
                <c:pt idx="7224">
                  <c:v>4.6739599999999996E-3</c:v>
                </c:pt>
                <c:pt idx="7225">
                  <c:v>6.5050100000000003E-3</c:v>
                </c:pt>
                <c:pt idx="7226">
                  <c:v>6.4096500000000002E-3</c:v>
                </c:pt>
                <c:pt idx="7227">
                  <c:v>1.21222E-2</c:v>
                </c:pt>
                <c:pt idx="7228">
                  <c:v>1.6083699999999999E-2</c:v>
                </c:pt>
                <c:pt idx="7229">
                  <c:v>1.8480300000000002E-2</c:v>
                </c:pt>
                <c:pt idx="7230">
                  <c:v>2.57959E-2</c:v>
                </c:pt>
                <c:pt idx="7231">
                  <c:v>1.9787800000000001E-2</c:v>
                </c:pt>
                <c:pt idx="7232">
                  <c:v>1.5706100000000001E-2</c:v>
                </c:pt>
                <c:pt idx="7233">
                  <c:v>1.7967199999999999E-2</c:v>
                </c:pt>
                <c:pt idx="7234">
                  <c:v>1.48077E-2</c:v>
                </c:pt>
                <c:pt idx="7235">
                  <c:v>1.89543E-2</c:v>
                </c:pt>
                <c:pt idx="7236">
                  <c:v>1.69582E-2</c:v>
                </c:pt>
                <c:pt idx="7237">
                  <c:v>1.6375500000000001E-2</c:v>
                </c:pt>
                <c:pt idx="7238">
                  <c:v>7.33185E-3</c:v>
                </c:pt>
                <c:pt idx="7239">
                  <c:v>1.44014E-2</c:v>
                </c:pt>
                <c:pt idx="7240">
                  <c:v>1.0994E-2</c:v>
                </c:pt>
                <c:pt idx="7241">
                  <c:v>1.4002799999999999E-2</c:v>
                </c:pt>
                <c:pt idx="7242">
                  <c:v>1.07946E-2</c:v>
                </c:pt>
                <c:pt idx="7243">
                  <c:v>6.0186399999999996E-3</c:v>
                </c:pt>
                <c:pt idx="7244">
                  <c:v>1.37558E-2</c:v>
                </c:pt>
                <c:pt idx="7245">
                  <c:v>5.4626500000000003E-3</c:v>
                </c:pt>
                <c:pt idx="7246">
                  <c:v>2.0122500000000001E-3</c:v>
                </c:pt>
                <c:pt idx="7247">
                  <c:v>3.7975299999999999E-3</c:v>
                </c:pt>
                <c:pt idx="7248">
                  <c:v>6.45351E-3</c:v>
                </c:pt>
                <c:pt idx="7249">
                  <c:v>7.9822499999999995E-4</c:v>
                </c:pt>
                <c:pt idx="7250">
                  <c:v>4.4441199999999999E-4</c:v>
                </c:pt>
                <c:pt idx="7251">
                  <c:v>8.7156300000000003E-3</c:v>
                </c:pt>
                <c:pt idx="7252">
                  <c:v>5.87368E-3</c:v>
                </c:pt>
                <c:pt idx="7253">
                  <c:v>2.5415400000000001E-3</c:v>
                </c:pt>
                <c:pt idx="7254">
                  <c:v>7.7323899999999996E-3</c:v>
                </c:pt>
                <c:pt idx="7255">
                  <c:v>7.1668599999999997E-3</c:v>
                </c:pt>
                <c:pt idx="7256">
                  <c:v>1.25322E-2</c:v>
                </c:pt>
                <c:pt idx="7257">
                  <c:v>1.1900900000000001E-2</c:v>
                </c:pt>
                <c:pt idx="7258">
                  <c:v>1.17216E-2</c:v>
                </c:pt>
                <c:pt idx="7259">
                  <c:v>1.77574E-2</c:v>
                </c:pt>
                <c:pt idx="7260">
                  <c:v>1.39484E-2</c:v>
                </c:pt>
                <c:pt idx="7261">
                  <c:v>9.3202600000000003E-3</c:v>
                </c:pt>
                <c:pt idx="7262">
                  <c:v>1.7893800000000001E-2</c:v>
                </c:pt>
                <c:pt idx="7263">
                  <c:v>9.8381000000000007E-3</c:v>
                </c:pt>
                <c:pt idx="7264">
                  <c:v>2.48146E-3</c:v>
                </c:pt>
                <c:pt idx="7265">
                  <c:v>-4.80461E-3</c:v>
                </c:pt>
                <c:pt idx="7266">
                  <c:v>-5.62668E-4</c:v>
                </c:pt>
                <c:pt idx="7267">
                  <c:v>4.8284499999999998E-3</c:v>
                </c:pt>
                <c:pt idx="7268">
                  <c:v>6.1216400000000002E-3</c:v>
                </c:pt>
                <c:pt idx="7269">
                  <c:v>9.62257E-4</c:v>
                </c:pt>
                <c:pt idx="7270">
                  <c:v>-1.2931799999999999E-3</c:v>
                </c:pt>
                <c:pt idx="7271">
                  <c:v>4.22668E-3</c:v>
                </c:pt>
                <c:pt idx="7272">
                  <c:v>1.23911E-2</c:v>
                </c:pt>
                <c:pt idx="7273">
                  <c:v>1.28307E-2</c:v>
                </c:pt>
                <c:pt idx="7274">
                  <c:v>4.42123E-3</c:v>
                </c:pt>
                <c:pt idx="7275">
                  <c:v>1.46923E-2</c:v>
                </c:pt>
                <c:pt idx="7276">
                  <c:v>5.6619599999999997E-3</c:v>
                </c:pt>
                <c:pt idx="7277">
                  <c:v>2.3574799999999999E-3</c:v>
                </c:pt>
                <c:pt idx="7278">
                  <c:v>1.1217100000000001E-2</c:v>
                </c:pt>
                <c:pt idx="7279">
                  <c:v>1.32389E-2</c:v>
                </c:pt>
                <c:pt idx="7280">
                  <c:v>1.0423699999999999E-2</c:v>
                </c:pt>
                <c:pt idx="7281">
                  <c:v>3.1499900000000001E-3</c:v>
                </c:pt>
                <c:pt idx="7282">
                  <c:v>6.9713600000000002E-3</c:v>
                </c:pt>
                <c:pt idx="7283">
                  <c:v>1.42498E-2</c:v>
                </c:pt>
                <c:pt idx="7284">
                  <c:v>1.87111E-3</c:v>
                </c:pt>
                <c:pt idx="7285">
                  <c:v>6.7358000000000001E-3</c:v>
                </c:pt>
                <c:pt idx="7286">
                  <c:v>1.3637499999999999E-3</c:v>
                </c:pt>
                <c:pt idx="7287">
                  <c:v>-4.1370399999999998E-3</c:v>
                </c:pt>
                <c:pt idx="7288">
                  <c:v>-9.0188999999999998E-3</c:v>
                </c:pt>
                <c:pt idx="7289">
                  <c:v>1.86348E-3</c:v>
                </c:pt>
                <c:pt idx="7290">
                  <c:v>9.0885200000000003E-4</c:v>
                </c:pt>
                <c:pt idx="7291">
                  <c:v>5.9318499999999998E-3</c:v>
                </c:pt>
                <c:pt idx="7292">
                  <c:v>4.8151000000000001E-3</c:v>
                </c:pt>
                <c:pt idx="7293">
                  <c:v>3.4675600000000002E-3</c:v>
                </c:pt>
                <c:pt idx="7294">
                  <c:v>-2.5663399999999999E-3</c:v>
                </c:pt>
                <c:pt idx="7295">
                  <c:v>3.4713700000000002E-4</c:v>
                </c:pt>
                <c:pt idx="7296">
                  <c:v>5.5418000000000004E-3</c:v>
                </c:pt>
                <c:pt idx="7297">
                  <c:v>2.4910000000000002E-3</c:v>
                </c:pt>
                <c:pt idx="7298">
                  <c:v>1.46866E-4</c:v>
                </c:pt>
                <c:pt idx="7299">
                  <c:v>-4.4956199999999997E-3</c:v>
                </c:pt>
                <c:pt idx="7300">
                  <c:v>1.7003999999999999E-3</c:v>
                </c:pt>
                <c:pt idx="7301">
                  <c:v>4.2924900000000004E-3</c:v>
                </c:pt>
                <c:pt idx="7302">
                  <c:v>1.15299E-3</c:v>
                </c:pt>
                <c:pt idx="7303">
                  <c:v>9.0694400000000002E-4</c:v>
                </c:pt>
                <c:pt idx="7304">
                  <c:v>3.8156499999999999E-3</c:v>
                </c:pt>
                <c:pt idx="7305">
                  <c:v>-1.0461800000000001E-3</c:v>
                </c:pt>
                <c:pt idx="7306">
                  <c:v>-5.2547499999999999E-3</c:v>
                </c:pt>
                <c:pt idx="7307">
                  <c:v>7.2650900000000001E-3</c:v>
                </c:pt>
                <c:pt idx="7308">
                  <c:v>4.6071999999999997E-3</c:v>
                </c:pt>
                <c:pt idx="7309">
                  <c:v>4.8923499999999997E-4</c:v>
                </c:pt>
                <c:pt idx="7310">
                  <c:v>3.47233E-3</c:v>
                </c:pt>
                <c:pt idx="7311">
                  <c:v>5.8956099999999999E-3</c:v>
                </c:pt>
                <c:pt idx="7312">
                  <c:v>7.73144E-3</c:v>
                </c:pt>
                <c:pt idx="7313">
                  <c:v>4.1284599999999996E-3</c:v>
                </c:pt>
                <c:pt idx="7314">
                  <c:v>9.4614E-3</c:v>
                </c:pt>
                <c:pt idx="7315">
                  <c:v>1.80149E-3</c:v>
                </c:pt>
                <c:pt idx="7316">
                  <c:v>7.2336199999999996E-3</c:v>
                </c:pt>
                <c:pt idx="7317">
                  <c:v>1.35145E-2</c:v>
                </c:pt>
                <c:pt idx="7318">
                  <c:v>8.8329299999999993E-3</c:v>
                </c:pt>
                <c:pt idx="7319">
                  <c:v>9.52625E-3</c:v>
                </c:pt>
                <c:pt idx="7320">
                  <c:v>1.07403E-2</c:v>
                </c:pt>
                <c:pt idx="7321">
                  <c:v>8.6393400000000006E-3</c:v>
                </c:pt>
                <c:pt idx="7322">
                  <c:v>3.6153800000000001E-3</c:v>
                </c:pt>
                <c:pt idx="7323">
                  <c:v>-4.1532499999999998E-3</c:v>
                </c:pt>
                <c:pt idx="7324">
                  <c:v>1.4877299999999999E-4</c:v>
                </c:pt>
                <c:pt idx="7325">
                  <c:v>-2.2458999999999999E-3</c:v>
                </c:pt>
                <c:pt idx="7326">
                  <c:v>-1.2760200000000001E-3</c:v>
                </c:pt>
                <c:pt idx="7327">
                  <c:v>-5.8040599999999998E-3</c:v>
                </c:pt>
                <c:pt idx="7328">
                  <c:v>-7.3137300000000001E-3</c:v>
                </c:pt>
                <c:pt idx="7329">
                  <c:v>-6.8960200000000001E-3</c:v>
                </c:pt>
                <c:pt idx="7330">
                  <c:v>-3.2119800000000001E-3</c:v>
                </c:pt>
                <c:pt idx="7331">
                  <c:v>-4.2209600000000002E-3</c:v>
                </c:pt>
                <c:pt idx="7332">
                  <c:v>-1.1058800000000001E-2</c:v>
                </c:pt>
                <c:pt idx="7333">
                  <c:v>-9.2124900000000003E-3</c:v>
                </c:pt>
                <c:pt idx="7334">
                  <c:v>-9.2887899999999999E-3</c:v>
                </c:pt>
                <c:pt idx="7335" formatCode="0.00E+00">
                  <c:v>-7.25079E-3</c:v>
                </c:pt>
                <c:pt idx="7336">
                  <c:v>8.1539199999999996E-4</c:v>
                </c:pt>
                <c:pt idx="7337">
                  <c:v>1.5420900000000001E-3</c:v>
                </c:pt>
                <c:pt idx="7338">
                  <c:v>2.99454E-4</c:v>
                </c:pt>
                <c:pt idx="7339">
                  <c:v>2.5720600000000001E-3</c:v>
                </c:pt>
                <c:pt idx="7340">
                  <c:v>7.1535100000000001E-3</c:v>
                </c:pt>
                <c:pt idx="7341">
                  <c:v>9.0274799999999992E-3</c:v>
                </c:pt>
                <c:pt idx="7342">
                  <c:v>4.8780400000000002E-3</c:v>
                </c:pt>
                <c:pt idx="7343">
                  <c:v>3.7221899999999998E-3</c:v>
                </c:pt>
                <c:pt idx="7344">
                  <c:v>-7.6198599999999998E-4</c:v>
                </c:pt>
                <c:pt idx="7345">
                  <c:v>3.8175599999999998E-3</c:v>
                </c:pt>
                <c:pt idx="7346">
                  <c:v>5.3739499999999997E-3</c:v>
                </c:pt>
                <c:pt idx="7347">
                  <c:v>4.5785899999999996E-3</c:v>
                </c:pt>
                <c:pt idx="7348" formatCode="0.00E+00">
                  <c:v>3.7193300000000002E-5</c:v>
                </c:pt>
                <c:pt idx="7349">
                  <c:v>-2.1829599999999998E-3</c:v>
                </c:pt>
                <c:pt idx="7350">
                  <c:v>1.8940000000000001E-3</c:v>
                </c:pt>
                <c:pt idx="7351">
                  <c:v>-1.2064000000000001E-3</c:v>
                </c:pt>
                <c:pt idx="7352">
                  <c:v>2.0647E-3</c:v>
                </c:pt>
                <c:pt idx="7353">
                  <c:v>1.6355499999999999E-3</c:v>
                </c:pt>
                <c:pt idx="7354">
                  <c:v>-6.4163199999999997E-3</c:v>
                </c:pt>
                <c:pt idx="7355">
                  <c:v>1.04046E-3</c:v>
                </c:pt>
                <c:pt idx="7356">
                  <c:v>-9.6311599999999997E-3</c:v>
                </c:pt>
                <c:pt idx="7357">
                  <c:v>-6.0386700000000003E-3</c:v>
                </c:pt>
                <c:pt idx="7358">
                  <c:v>-2.3622500000000002E-3</c:v>
                </c:pt>
                <c:pt idx="7359">
                  <c:v>2.0113000000000002E-3</c:v>
                </c:pt>
                <c:pt idx="7360">
                  <c:v>6.6041900000000002E-3</c:v>
                </c:pt>
                <c:pt idx="7361">
                  <c:v>-1.32084E-3</c:v>
                </c:pt>
                <c:pt idx="7362">
                  <c:v>-1.8033999999999999E-3</c:v>
                </c:pt>
                <c:pt idx="7363">
                  <c:v>2.1371799999999998E-3</c:v>
                </c:pt>
                <c:pt idx="7364">
                  <c:v>2.59399E-3</c:v>
                </c:pt>
                <c:pt idx="7365">
                  <c:v>4.6014799999999998E-3</c:v>
                </c:pt>
                <c:pt idx="7366">
                  <c:v>5.77831E-3</c:v>
                </c:pt>
                <c:pt idx="7367">
                  <c:v>3.00884E-3</c:v>
                </c:pt>
                <c:pt idx="7368">
                  <c:v>-8.6717600000000006E-3</c:v>
                </c:pt>
                <c:pt idx="7369">
                  <c:v>-5.9175499999999997E-3</c:v>
                </c:pt>
                <c:pt idx="7370">
                  <c:v>3.7336299999999999E-3</c:v>
                </c:pt>
                <c:pt idx="7371">
                  <c:v>-4.2820000000000002E-3</c:v>
                </c:pt>
                <c:pt idx="7372" formatCode="0.00E+00">
                  <c:v>-7.1840300000000001E-3</c:v>
                </c:pt>
                <c:pt idx="7373">
                  <c:v>-6.9503799999999999E-3</c:v>
                </c:pt>
                <c:pt idx="7374">
                  <c:v>-4.5137399999999996E-3</c:v>
                </c:pt>
                <c:pt idx="7375">
                  <c:v>3.3617E-3</c:v>
                </c:pt>
                <c:pt idx="7376">
                  <c:v>-1.5192000000000001E-3</c:v>
                </c:pt>
                <c:pt idx="7377">
                  <c:v>-1.47915E-3</c:v>
                </c:pt>
                <c:pt idx="7378">
                  <c:v>8.3637200000000005E-4</c:v>
                </c:pt>
                <c:pt idx="7379">
                  <c:v>-2.7675600000000001E-3</c:v>
                </c:pt>
                <c:pt idx="7380">
                  <c:v>-4.8761400000000002E-3</c:v>
                </c:pt>
                <c:pt idx="7381">
                  <c:v>-8.5725799999999998E-3</c:v>
                </c:pt>
                <c:pt idx="7382">
                  <c:v>4.5652399999999999E-3</c:v>
                </c:pt>
                <c:pt idx="7383">
                  <c:v>8.1577300000000002E-3</c:v>
                </c:pt>
                <c:pt idx="7384">
                  <c:v>-3.4952199999999998E-3</c:v>
                </c:pt>
                <c:pt idx="7385">
                  <c:v>-4.3525700000000001E-3</c:v>
                </c:pt>
                <c:pt idx="7386">
                  <c:v>-4.0950800000000001E-3</c:v>
                </c:pt>
                <c:pt idx="7387">
                  <c:v>-1.9769700000000002E-3</c:v>
                </c:pt>
                <c:pt idx="7388">
                  <c:v>4.9257299999999997E-3</c:v>
                </c:pt>
                <c:pt idx="7389">
                  <c:v>-5.7849900000000003E-3</c:v>
                </c:pt>
                <c:pt idx="7390">
                  <c:v>-3.0975299999999998E-3</c:v>
                </c:pt>
                <c:pt idx="7391">
                  <c:v>-8.4838899999999991E-3</c:v>
                </c:pt>
                <c:pt idx="7392">
                  <c:v>-6.49834E-3</c:v>
                </c:pt>
                <c:pt idx="7393">
                  <c:v>-4.42123E-3</c:v>
                </c:pt>
                <c:pt idx="7394">
                  <c:v>-5.4502500000000002E-3</c:v>
                </c:pt>
                <c:pt idx="7395">
                  <c:v>-3.7393600000000002E-3</c:v>
                </c:pt>
                <c:pt idx="7396">
                  <c:v>3.1576199999999999E-3</c:v>
                </c:pt>
                <c:pt idx="7397">
                  <c:v>4.1732799999999997E-3</c:v>
                </c:pt>
                <c:pt idx="7398">
                  <c:v>-6.17981E-3</c:v>
                </c:pt>
                <c:pt idx="7399">
                  <c:v>-6.9370300000000003E-3</c:v>
                </c:pt>
                <c:pt idx="7400">
                  <c:v>-1.03731E-2</c:v>
                </c:pt>
                <c:pt idx="7401">
                  <c:v>-1.2375799999999999E-2</c:v>
                </c:pt>
                <c:pt idx="7402">
                  <c:v>-1.371E-2</c:v>
                </c:pt>
                <c:pt idx="7403">
                  <c:v>-1.02644E-2</c:v>
                </c:pt>
                <c:pt idx="7404">
                  <c:v>-8.1825300000000004E-3</c:v>
                </c:pt>
                <c:pt idx="7405">
                  <c:v>-8.0881100000000008E-3</c:v>
                </c:pt>
                <c:pt idx="7406">
                  <c:v>-7.3366200000000003E-3</c:v>
                </c:pt>
                <c:pt idx="7407">
                  <c:v>-6.2046100000000002E-3</c:v>
                </c:pt>
                <c:pt idx="7408">
                  <c:v>-1.73569E-3</c:v>
                </c:pt>
                <c:pt idx="7409">
                  <c:v>-6.8483399999999996E-3</c:v>
                </c:pt>
                <c:pt idx="7410">
                  <c:v>-9.5195799999999997E-3</c:v>
                </c:pt>
                <c:pt idx="7411">
                  <c:v>-1.6184799999999999E-2</c:v>
                </c:pt>
                <c:pt idx="7412">
                  <c:v>-1.05705E-2</c:v>
                </c:pt>
                <c:pt idx="7413">
                  <c:v>3.6611600000000001E-3</c:v>
                </c:pt>
                <c:pt idx="7414">
                  <c:v>3.1518900000000001E-3</c:v>
                </c:pt>
                <c:pt idx="7415">
                  <c:v>-4.5423499999999997E-3</c:v>
                </c:pt>
                <c:pt idx="7416">
                  <c:v>-1.36347E-2</c:v>
                </c:pt>
                <c:pt idx="7417">
                  <c:v>-1.0352099999999999E-2</c:v>
                </c:pt>
                <c:pt idx="7418">
                  <c:v>-7.7543300000000003E-3</c:v>
                </c:pt>
                <c:pt idx="7419">
                  <c:v>-6.4849900000000004E-3</c:v>
                </c:pt>
                <c:pt idx="7420">
                  <c:v>-1.96934E-3</c:v>
                </c:pt>
                <c:pt idx="7421">
                  <c:v>-7.2670000000000005E-4</c:v>
                </c:pt>
                <c:pt idx="7422">
                  <c:v>5.2175499999999996E-3</c:v>
                </c:pt>
                <c:pt idx="7423">
                  <c:v>7.6866100000000002E-4</c:v>
                </c:pt>
                <c:pt idx="7424">
                  <c:v>-2.2468599999999998E-3</c:v>
                </c:pt>
                <c:pt idx="7425">
                  <c:v>-2.9220600000000002E-3</c:v>
                </c:pt>
                <c:pt idx="7426">
                  <c:v>1.88065E-3</c:v>
                </c:pt>
                <c:pt idx="7427">
                  <c:v>9.1342899999999998E-3</c:v>
                </c:pt>
                <c:pt idx="7428">
                  <c:v>1.65081E-3</c:v>
                </c:pt>
                <c:pt idx="7429">
                  <c:v>1.3074899999999999E-3</c:v>
                </c:pt>
                <c:pt idx="7430">
                  <c:v>-2.64072E-3</c:v>
                </c:pt>
                <c:pt idx="7431">
                  <c:v>-3.28064E-3</c:v>
                </c:pt>
                <c:pt idx="7432">
                  <c:v>-4.45175E-3</c:v>
                </c:pt>
                <c:pt idx="7433">
                  <c:v>-1.64986E-4</c:v>
                </c:pt>
                <c:pt idx="7434">
                  <c:v>5.0105999999999996E-3</c:v>
                </c:pt>
                <c:pt idx="7435">
                  <c:v>5.2099199999999998E-3</c:v>
                </c:pt>
                <c:pt idx="7436">
                  <c:v>-1.25685E-2</c:v>
                </c:pt>
                <c:pt idx="7437">
                  <c:v>-1.0308299999999999E-2</c:v>
                </c:pt>
                <c:pt idx="7438">
                  <c:v>6.0272199999999998E-4</c:v>
                </c:pt>
                <c:pt idx="7439">
                  <c:v>2.54631E-3</c:v>
                </c:pt>
                <c:pt idx="7440">
                  <c:v>1.60027E-3</c:v>
                </c:pt>
                <c:pt idx="7441">
                  <c:v>-1.1348700000000001E-4</c:v>
                </c:pt>
                <c:pt idx="7442">
                  <c:v>-2.0141600000000001E-3</c:v>
                </c:pt>
                <c:pt idx="7443">
                  <c:v>-8.2969700000000001E-4</c:v>
                </c:pt>
                <c:pt idx="7444">
                  <c:v>3.0317299999999998E-3</c:v>
                </c:pt>
                <c:pt idx="7445">
                  <c:v>-2.4671599999999999E-3</c:v>
                </c:pt>
                <c:pt idx="7446">
                  <c:v>7.1315800000000002E-3</c:v>
                </c:pt>
                <c:pt idx="7447">
                  <c:v>4.4631999999999996E-3</c:v>
                </c:pt>
                <c:pt idx="7448">
                  <c:v>-5.2404399999999999E-3</c:v>
                </c:pt>
                <c:pt idx="7449">
                  <c:v>-2.0246499999999998E-3</c:v>
                </c:pt>
                <c:pt idx="7450">
                  <c:v>3.2329599999999999E-4</c:v>
                </c:pt>
                <c:pt idx="7451">
                  <c:v>-6.6184999999999996E-4</c:v>
                </c:pt>
                <c:pt idx="7452">
                  <c:v>1.8186599999999999E-3</c:v>
                </c:pt>
                <c:pt idx="7453">
                  <c:v>-1.91975E-3</c:v>
                </c:pt>
                <c:pt idx="7454" formatCode="0.00E+00">
                  <c:v>7.1525600000000005E-5</c:v>
                </c:pt>
                <c:pt idx="7455">
                  <c:v>-1.36204E-2</c:v>
                </c:pt>
                <c:pt idx="7456">
                  <c:v>-7.7028299999999999E-3</c:v>
                </c:pt>
                <c:pt idx="7457">
                  <c:v>-1.05515E-2</c:v>
                </c:pt>
                <c:pt idx="7458">
                  <c:v>-7.2641399999999997E-3</c:v>
                </c:pt>
                <c:pt idx="7459">
                  <c:v>-2.3622500000000002E-3</c:v>
                </c:pt>
                <c:pt idx="7460">
                  <c:v>-8.7680799999999993E-3</c:v>
                </c:pt>
                <c:pt idx="7461">
                  <c:v>-8.3389299999999996E-3</c:v>
                </c:pt>
                <c:pt idx="7462">
                  <c:v>-9.9458700000000008E-3</c:v>
                </c:pt>
                <c:pt idx="7463">
                  <c:v>-1.0434199999999999E-2</c:v>
                </c:pt>
                <c:pt idx="7464">
                  <c:v>-1.45121E-2</c:v>
                </c:pt>
                <c:pt idx="7465">
                  <c:v>-1.2868900000000001E-2</c:v>
                </c:pt>
                <c:pt idx="7466">
                  <c:v>-1.19934E-2</c:v>
                </c:pt>
                <c:pt idx="7467">
                  <c:v>-6.38676E-3</c:v>
                </c:pt>
                <c:pt idx="7468">
                  <c:v>-5.9976600000000001E-3</c:v>
                </c:pt>
                <c:pt idx="7469">
                  <c:v>-9.9239299999999992E-3</c:v>
                </c:pt>
                <c:pt idx="7470">
                  <c:v>-6.5040599999999999E-3</c:v>
                </c:pt>
                <c:pt idx="7471">
                  <c:v>-1.3408700000000001E-3</c:v>
                </c:pt>
                <c:pt idx="7472">
                  <c:v>-7.66659E-3</c:v>
                </c:pt>
                <c:pt idx="7473">
                  <c:v>1.7232899999999999E-3</c:v>
                </c:pt>
                <c:pt idx="7474">
                  <c:v>-3.8499799999999998E-3</c:v>
                </c:pt>
                <c:pt idx="7475">
                  <c:v>-3.61729E-3</c:v>
                </c:pt>
                <c:pt idx="7476">
                  <c:v>1.84059E-3</c:v>
                </c:pt>
                <c:pt idx="7477">
                  <c:v>-6.6852600000000002E-4</c:v>
                </c:pt>
                <c:pt idx="7478">
                  <c:v>-1.1003499999999999E-2</c:v>
                </c:pt>
                <c:pt idx="7479">
                  <c:v>-1.01519E-2</c:v>
                </c:pt>
                <c:pt idx="7480">
                  <c:v>-3.0307799999999998E-3</c:v>
                </c:pt>
                <c:pt idx="7481">
                  <c:v>-9.6998199999999996E-3</c:v>
                </c:pt>
                <c:pt idx="7482">
                  <c:v>-5.6715000000000003E-3</c:v>
                </c:pt>
                <c:pt idx="7483">
                  <c:v>-6.4687700000000004E-3</c:v>
                </c:pt>
                <c:pt idx="7484">
                  <c:v>-6.0558300000000003E-4</c:v>
                </c:pt>
                <c:pt idx="7485">
                  <c:v>-4.4784500000000001E-3</c:v>
                </c:pt>
                <c:pt idx="7486">
                  <c:v>-1.47467E-2</c:v>
                </c:pt>
                <c:pt idx="7487">
                  <c:v>-1.7437000000000001E-2</c:v>
                </c:pt>
                <c:pt idx="7488">
                  <c:v>-1.7240499999999999E-2</c:v>
                </c:pt>
                <c:pt idx="7489">
                  <c:v>-1.10121E-2</c:v>
                </c:pt>
                <c:pt idx="7490">
                  <c:v>-1.5745200000000001E-2</c:v>
                </c:pt>
                <c:pt idx="7491">
                  <c:v>-1.6282999999999999E-2</c:v>
                </c:pt>
                <c:pt idx="7492">
                  <c:v>-1.20058E-2</c:v>
                </c:pt>
                <c:pt idx="7493">
                  <c:v>-8.7947800000000003E-3</c:v>
                </c:pt>
                <c:pt idx="7494">
                  <c:v>-8.1968300000000004E-3</c:v>
                </c:pt>
                <c:pt idx="7495">
                  <c:v>-1.00651E-2</c:v>
                </c:pt>
                <c:pt idx="7496">
                  <c:v>-1.45702E-2</c:v>
                </c:pt>
                <c:pt idx="7497">
                  <c:v>-1.0071800000000001E-2</c:v>
                </c:pt>
                <c:pt idx="7498">
                  <c:v>-1.8718700000000001E-2</c:v>
                </c:pt>
                <c:pt idx="7499">
                  <c:v>-1.92347E-2</c:v>
                </c:pt>
                <c:pt idx="7500">
                  <c:v>-1.4326999999999999E-2</c:v>
                </c:pt>
                <c:pt idx="7501">
                  <c:v>-1.2897499999999999E-2</c:v>
                </c:pt>
                <c:pt idx="7502">
                  <c:v>-3.3054400000000002E-3</c:v>
                </c:pt>
                <c:pt idx="7503">
                  <c:v>-8.9206700000000003E-3</c:v>
                </c:pt>
                <c:pt idx="7504">
                  <c:v>-8.4629100000000006E-3</c:v>
                </c:pt>
                <c:pt idx="7505" formatCode="0.00E+00">
                  <c:v>-1.3336199999999999E-2</c:v>
                </c:pt>
                <c:pt idx="7506">
                  <c:v>-1.3556500000000001E-2</c:v>
                </c:pt>
                <c:pt idx="7507">
                  <c:v>-7.6312999999999997E-3</c:v>
                </c:pt>
                <c:pt idx="7508">
                  <c:v>-1.1003499999999999E-2</c:v>
                </c:pt>
                <c:pt idx="7509">
                  <c:v>-9.5815699999999993E-3</c:v>
                </c:pt>
                <c:pt idx="7510">
                  <c:v>-1.9896500000000001E-2</c:v>
                </c:pt>
                <c:pt idx="7511">
                  <c:v>-1.2012500000000001E-2</c:v>
                </c:pt>
                <c:pt idx="7512">
                  <c:v>-1.05457E-2</c:v>
                </c:pt>
                <c:pt idx="7513">
                  <c:v>-1.1310600000000001E-2</c:v>
                </c:pt>
                <c:pt idx="7514">
                  <c:v>-6.13308E-3</c:v>
                </c:pt>
                <c:pt idx="7515">
                  <c:v>-1.17521E-2</c:v>
                </c:pt>
                <c:pt idx="7516">
                  <c:v>-1.2249899999999999E-2</c:v>
                </c:pt>
                <c:pt idx="7517">
                  <c:v>-1.4556899999999999E-2</c:v>
                </c:pt>
                <c:pt idx="7518">
                  <c:v>-1.9331000000000001E-3</c:v>
                </c:pt>
                <c:pt idx="7519">
                  <c:v>-2.7008100000000001E-3</c:v>
                </c:pt>
                <c:pt idx="7520">
                  <c:v>-4.2543399999999997E-3</c:v>
                </c:pt>
                <c:pt idx="7521">
                  <c:v>-7.2288500000000002E-3</c:v>
                </c:pt>
                <c:pt idx="7522">
                  <c:v>-4.6291400000000003E-3</c:v>
                </c:pt>
                <c:pt idx="7523">
                  <c:v>-7.5817100000000002E-3</c:v>
                </c:pt>
                <c:pt idx="7524">
                  <c:v>-5.0067899999999997E-3</c:v>
                </c:pt>
                <c:pt idx="7525">
                  <c:v>-5.1689099999999997E-3</c:v>
                </c:pt>
                <c:pt idx="7526">
                  <c:v>-1.6536700000000001E-2</c:v>
                </c:pt>
                <c:pt idx="7527">
                  <c:v>-6.3857999999999996E-3</c:v>
                </c:pt>
                <c:pt idx="7528">
                  <c:v>-1.30177E-2</c:v>
                </c:pt>
                <c:pt idx="7529">
                  <c:v>-3.8299599999999999E-3</c:v>
                </c:pt>
                <c:pt idx="7530">
                  <c:v>-8.9416500000000006E-3</c:v>
                </c:pt>
                <c:pt idx="7531">
                  <c:v>-6.3495599999999998E-3</c:v>
                </c:pt>
                <c:pt idx="7532">
                  <c:v>-3.3492999999999999E-3</c:v>
                </c:pt>
                <c:pt idx="7533">
                  <c:v>-1.10302E-2</c:v>
                </c:pt>
                <c:pt idx="7534">
                  <c:v>-3.42655E-3</c:v>
                </c:pt>
                <c:pt idx="7535">
                  <c:v>-5.2938500000000001E-3</c:v>
                </c:pt>
                <c:pt idx="7536">
                  <c:v>-3.1786000000000002E-3</c:v>
                </c:pt>
                <c:pt idx="7537">
                  <c:v>4.6520199999999998E-3</c:v>
                </c:pt>
                <c:pt idx="7538">
                  <c:v>-2.8886799999999998E-3</c:v>
                </c:pt>
                <c:pt idx="7539">
                  <c:v>-6.7062399999999996E-3</c:v>
                </c:pt>
                <c:pt idx="7540">
                  <c:v>-6.1168699999999999E-3</c:v>
                </c:pt>
                <c:pt idx="7541">
                  <c:v>-4.5976599999999999E-3</c:v>
                </c:pt>
                <c:pt idx="7542">
                  <c:v>-5.22041E-3</c:v>
                </c:pt>
                <c:pt idx="7543">
                  <c:v>1.3074899999999999E-3</c:v>
                </c:pt>
                <c:pt idx="7544">
                  <c:v>1.8787400000000001E-4</c:v>
                </c:pt>
                <c:pt idx="7545">
                  <c:v>7.4825300000000003E-3</c:v>
                </c:pt>
                <c:pt idx="7546">
                  <c:v>6.27708E-3</c:v>
                </c:pt>
                <c:pt idx="7547">
                  <c:v>7.0505100000000003E-3</c:v>
                </c:pt>
                <c:pt idx="7548">
                  <c:v>5.2881200000000003E-3</c:v>
                </c:pt>
                <c:pt idx="7549">
                  <c:v>1.1615799999999999E-3</c:v>
                </c:pt>
                <c:pt idx="7550">
                  <c:v>1.04294E-2</c:v>
                </c:pt>
                <c:pt idx="7551">
                  <c:v>8.3541899999999992E-3</c:v>
                </c:pt>
                <c:pt idx="7552">
                  <c:v>5.0897599999999996E-3</c:v>
                </c:pt>
                <c:pt idx="7553">
                  <c:v>3.39222E-3</c:v>
                </c:pt>
                <c:pt idx="7554">
                  <c:v>7.9860699999999996E-3</c:v>
                </c:pt>
                <c:pt idx="7555">
                  <c:v>5.2576100000000002E-3</c:v>
                </c:pt>
                <c:pt idx="7556">
                  <c:v>2.7809100000000002E-3</c:v>
                </c:pt>
                <c:pt idx="7557">
                  <c:v>4.9171400000000004E-3</c:v>
                </c:pt>
                <c:pt idx="7558">
                  <c:v>3.53813E-3</c:v>
                </c:pt>
                <c:pt idx="7559">
                  <c:v>1.8987699999999999E-3</c:v>
                </c:pt>
                <c:pt idx="7560">
                  <c:v>3.0202900000000001E-3</c:v>
                </c:pt>
                <c:pt idx="7561">
                  <c:v>-2.4776500000000001E-3</c:v>
                </c:pt>
                <c:pt idx="7562">
                  <c:v>-3.1566599999999999E-3</c:v>
                </c:pt>
                <c:pt idx="7563">
                  <c:v>-4.7740899999999999E-3</c:v>
                </c:pt>
                <c:pt idx="7564">
                  <c:v>-3.5762799999999998E-3</c:v>
                </c:pt>
                <c:pt idx="7565">
                  <c:v>-1.5830999999999999E-4</c:v>
                </c:pt>
                <c:pt idx="7566">
                  <c:v>-6.5259899999999997E-3</c:v>
                </c:pt>
                <c:pt idx="7567">
                  <c:v>-1.35765E-2</c:v>
                </c:pt>
                <c:pt idx="7568">
                  <c:v>-1.26944E-2</c:v>
                </c:pt>
                <c:pt idx="7569">
                  <c:v>-8.7432900000000008E-3</c:v>
                </c:pt>
                <c:pt idx="7570">
                  <c:v>-5.5093800000000004E-3</c:v>
                </c:pt>
                <c:pt idx="7571">
                  <c:v>-5.4559700000000001E-3</c:v>
                </c:pt>
                <c:pt idx="7572">
                  <c:v>-7.5531000000000001E-3</c:v>
                </c:pt>
                <c:pt idx="7573">
                  <c:v>-1.1265799999999999E-2</c:v>
                </c:pt>
                <c:pt idx="7574">
                  <c:v>-3.84235E-3</c:v>
                </c:pt>
                <c:pt idx="7575">
                  <c:v>-1.78976E-2</c:v>
                </c:pt>
                <c:pt idx="7576">
                  <c:v>-6.5031100000000003E-3</c:v>
                </c:pt>
                <c:pt idx="7577">
                  <c:v>-1.08719E-3</c:v>
                </c:pt>
                <c:pt idx="7578">
                  <c:v>-9.65214E-3</c:v>
                </c:pt>
                <c:pt idx="7579">
                  <c:v>-1.17693E-2</c:v>
                </c:pt>
                <c:pt idx="7580">
                  <c:v>-1.2347199999999999E-2</c:v>
                </c:pt>
                <c:pt idx="7581">
                  <c:v>-1.4057200000000001E-2</c:v>
                </c:pt>
                <c:pt idx="7582">
                  <c:v>-1.28174E-2</c:v>
                </c:pt>
                <c:pt idx="7583">
                  <c:v>-4.4527100000000003E-3</c:v>
                </c:pt>
                <c:pt idx="7584">
                  <c:v>-2.0999899999999999E-3</c:v>
                </c:pt>
                <c:pt idx="7585">
                  <c:v>-9.4127700000000009E-3</c:v>
                </c:pt>
                <c:pt idx="7586">
                  <c:v>-1.22147E-2</c:v>
                </c:pt>
                <c:pt idx="7587">
                  <c:v>-6.6728600000000001E-3</c:v>
                </c:pt>
                <c:pt idx="7588">
                  <c:v>-3.8375900000000001E-3</c:v>
                </c:pt>
                <c:pt idx="7589">
                  <c:v>-3.0307799999999998E-3</c:v>
                </c:pt>
                <c:pt idx="7590">
                  <c:v>-1.22623E-2</c:v>
                </c:pt>
                <c:pt idx="7591">
                  <c:v>-3.9081599999999999E-3</c:v>
                </c:pt>
                <c:pt idx="7592">
                  <c:v>-3.13854E-3</c:v>
                </c:pt>
                <c:pt idx="7593">
                  <c:v>6.3419300000000002E-4</c:v>
                </c:pt>
                <c:pt idx="7594">
                  <c:v>-8.3141299999999994E-3</c:v>
                </c:pt>
                <c:pt idx="7595">
                  <c:v>-9.3269299999999996E-4</c:v>
                </c:pt>
                <c:pt idx="7596">
                  <c:v>-3.3330899999999999E-3</c:v>
                </c:pt>
                <c:pt idx="7597">
                  <c:v>-1.0456999999999999E-2</c:v>
                </c:pt>
                <c:pt idx="7598">
                  <c:v>-4.6062500000000001E-3</c:v>
                </c:pt>
                <c:pt idx="7599">
                  <c:v>-5.6285900000000002E-3</c:v>
                </c:pt>
                <c:pt idx="7600">
                  <c:v>-5.2957500000000001E-3</c:v>
                </c:pt>
                <c:pt idx="7601">
                  <c:v>-1.8053100000000001E-3</c:v>
                </c:pt>
                <c:pt idx="7602" formatCode="0.00E+00">
                  <c:v>-9.5367399999999998E-5</c:v>
                </c:pt>
                <c:pt idx="7603">
                  <c:v>3.2701499999999999E-3</c:v>
                </c:pt>
                <c:pt idx="7604">
                  <c:v>-4.3611500000000003E-3</c:v>
                </c:pt>
                <c:pt idx="7605">
                  <c:v>-5.7811700000000004E-3</c:v>
                </c:pt>
                <c:pt idx="7606">
                  <c:v>-7.6770799999999998E-4</c:v>
                </c:pt>
                <c:pt idx="7607">
                  <c:v>-3.1337700000000001E-3</c:v>
                </c:pt>
                <c:pt idx="7608">
                  <c:v>-4.1351299999999999E-3</c:v>
                </c:pt>
                <c:pt idx="7609">
                  <c:v>-5.36442E-3</c:v>
                </c:pt>
                <c:pt idx="7610">
                  <c:v>-7.20215E-3</c:v>
                </c:pt>
                <c:pt idx="7611">
                  <c:v>-9.5796600000000003E-3</c:v>
                </c:pt>
                <c:pt idx="7612">
                  <c:v>-9.9697099999999997E-3</c:v>
                </c:pt>
                <c:pt idx="7613">
                  <c:v>-3.8223300000000001E-3</c:v>
                </c:pt>
                <c:pt idx="7614">
                  <c:v>-2.64072E-3</c:v>
                </c:pt>
                <c:pt idx="7615">
                  <c:v>-5.9766799999999998E-3</c:v>
                </c:pt>
                <c:pt idx="7616">
                  <c:v>-1.0698300000000001E-2</c:v>
                </c:pt>
                <c:pt idx="7617">
                  <c:v>-1.37415E-2</c:v>
                </c:pt>
                <c:pt idx="7618">
                  <c:v>-1.29471E-2</c:v>
                </c:pt>
                <c:pt idx="7619">
                  <c:v>-4.3725999999999999E-3</c:v>
                </c:pt>
                <c:pt idx="7620">
                  <c:v>1.7023100000000001E-3</c:v>
                </c:pt>
                <c:pt idx="7621">
                  <c:v>3.8375900000000001E-3</c:v>
                </c:pt>
                <c:pt idx="7622">
                  <c:v>-7.5178099999999998E-3</c:v>
                </c:pt>
                <c:pt idx="7623">
                  <c:v>-9.01508E-3</c:v>
                </c:pt>
                <c:pt idx="7624">
                  <c:v>-9.4957400000000008E-3</c:v>
                </c:pt>
                <c:pt idx="7625">
                  <c:v>-8.56495E-3</c:v>
                </c:pt>
                <c:pt idx="7626">
                  <c:v>-1.7404600000000001E-3</c:v>
                </c:pt>
                <c:pt idx="7627">
                  <c:v>-5.2108800000000002E-3</c:v>
                </c:pt>
                <c:pt idx="7628">
                  <c:v>8.1539199999999996E-4</c:v>
                </c:pt>
                <c:pt idx="7629">
                  <c:v>5.4635999999999999E-3</c:v>
                </c:pt>
                <c:pt idx="7630">
                  <c:v>-5.95665E-3</c:v>
                </c:pt>
                <c:pt idx="7631">
                  <c:v>-2.45094E-3</c:v>
                </c:pt>
                <c:pt idx="7632">
                  <c:v>6.6022900000000002E-3</c:v>
                </c:pt>
                <c:pt idx="7633">
                  <c:v>2.9258700000000001E-3</c:v>
                </c:pt>
                <c:pt idx="7634">
                  <c:v>9.1266600000000002E-4</c:v>
                </c:pt>
                <c:pt idx="7635">
                  <c:v>2.1362299999999998E-3</c:v>
                </c:pt>
                <c:pt idx="7636">
                  <c:v>1.6361199999999999E-2</c:v>
                </c:pt>
                <c:pt idx="7637">
                  <c:v>8.7919199999999999E-3</c:v>
                </c:pt>
                <c:pt idx="7638">
                  <c:v>9.4375599999999994E-3</c:v>
                </c:pt>
                <c:pt idx="7639">
                  <c:v>1.47219E-2</c:v>
                </c:pt>
                <c:pt idx="7640">
                  <c:v>2.3450900000000002E-3</c:v>
                </c:pt>
                <c:pt idx="7641">
                  <c:v>-2.9544800000000002E-3</c:v>
                </c:pt>
                <c:pt idx="7642">
                  <c:v>-2.29836E-4</c:v>
                </c:pt>
                <c:pt idx="7643">
                  <c:v>5.3348500000000004E-3</c:v>
                </c:pt>
                <c:pt idx="7644">
                  <c:v>3.3435800000000001E-3</c:v>
                </c:pt>
                <c:pt idx="7645">
                  <c:v>-1.26362E-3</c:v>
                </c:pt>
                <c:pt idx="7646">
                  <c:v>-3.6134700000000001E-3</c:v>
                </c:pt>
                <c:pt idx="7647">
                  <c:v>5.8078799999999996E-3</c:v>
                </c:pt>
                <c:pt idx="7648">
                  <c:v>-3.7212399999999998E-3</c:v>
                </c:pt>
                <c:pt idx="7649">
                  <c:v>1.88255E-3</c:v>
                </c:pt>
                <c:pt idx="7650">
                  <c:v>-4.8027E-3</c:v>
                </c:pt>
                <c:pt idx="7651">
                  <c:v>7.1678200000000001E-3</c:v>
                </c:pt>
                <c:pt idx="7652">
                  <c:v>3.41129E-3</c:v>
                </c:pt>
                <c:pt idx="7653">
                  <c:v>-6.3610100000000003E-3</c:v>
                </c:pt>
                <c:pt idx="7654">
                  <c:v>-4.4755899999999998E-3</c:v>
                </c:pt>
                <c:pt idx="7655">
                  <c:v>8.9836099999999997E-4</c:v>
                </c:pt>
                <c:pt idx="7656">
                  <c:v>3.4246400000000001E-3</c:v>
                </c:pt>
                <c:pt idx="7657">
                  <c:v>1.24741E-3</c:v>
                </c:pt>
                <c:pt idx="7658">
                  <c:v>3.1747799999999999E-3</c:v>
                </c:pt>
                <c:pt idx="7659">
                  <c:v>-5.53131E-4</c:v>
                </c:pt>
                <c:pt idx="7660">
                  <c:v>1.3275100000000001E-3</c:v>
                </c:pt>
                <c:pt idx="7661">
                  <c:v>6.10065E-3</c:v>
                </c:pt>
                <c:pt idx="7662">
                  <c:v>3.5810500000000001E-3</c:v>
                </c:pt>
                <c:pt idx="7663">
                  <c:v>-5.0201400000000002E-3</c:v>
                </c:pt>
                <c:pt idx="7664">
                  <c:v>-5.5408499999999999E-3</c:v>
                </c:pt>
                <c:pt idx="7665">
                  <c:v>2.4271000000000002E-3</c:v>
                </c:pt>
                <c:pt idx="7666">
                  <c:v>5.4950700000000003E-3</c:v>
                </c:pt>
                <c:pt idx="7667">
                  <c:v>7.5855300000000001E-3</c:v>
                </c:pt>
                <c:pt idx="7668">
                  <c:v>7.1687699999999997E-3</c:v>
                </c:pt>
                <c:pt idx="7669">
                  <c:v>-3.8614299999999999E-3</c:v>
                </c:pt>
                <c:pt idx="7670">
                  <c:v>-2.6845900000000002E-3</c:v>
                </c:pt>
                <c:pt idx="7671">
                  <c:v>3.5934399999999998E-3</c:v>
                </c:pt>
                <c:pt idx="7672">
                  <c:v>2.81906E-3</c:v>
                </c:pt>
                <c:pt idx="7673">
                  <c:v>2.0875899999999998E-3</c:v>
                </c:pt>
                <c:pt idx="7674">
                  <c:v>-5.1345799999999997E-3</c:v>
                </c:pt>
                <c:pt idx="7675">
                  <c:v>-2.7923599999999998E-3</c:v>
                </c:pt>
                <c:pt idx="7676">
                  <c:v>4.40121E-3</c:v>
                </c:pt>
                <c:pt idx="7677">
                  <c:v>9.2983200000000001E-4</c:v>
                </c:pt>
                <c:pt idx="7678">
                  <c:v>-3.8309099999999999E-3</c:v>
                </c:pt>
                <c:pt idx="7679">
                  <c:v>-3.0279199999999999E-3</c:v>
                </c:pt>
                <c:pt idx="7680">
                  <c:v>3.5572099999999998E-4</c:v>
                </c:pt>
                <c:pt idx="7681" formatCode="0.00E+00">
                  <c:v>3.7193300000000002E-5</c:v>
                </c:pt>
                <c:pt idx="7682">
                  <c:v>-8.7499599999999993E-3</c:v>
                </c:pt>
                <c:pt idx="7683">
                  <c:v>-1.18494E-2</c:v>
                </c:pt>
                <c:pt idx="7684">
                  <c:v>-4.5108799999999999E-4</c:v>
                </c:pt>
                <c:pt idx="7685">
                  <c:v>-6.6575999999999996E-3</c:v>
                </c:pt>
                <c:pt idx="7686">
                  <c:v>-1.17178E-2</c:v>
                </c:pt>
                <c:pt idx="7687">
                  <c:v>-1.2426400000000001E-2</c:v>
                </c:pt>
                <c:pt idx="7688">
                  <c:v>-5.4168699999999998E-3</c:v>
                </c:pt>
                <c:pt idx="7689">
                  <c:v>-2.71988E-3</c:v>
                </c:pt>
                <c:pt idx="7690">
                  <c:v>-6.0596499999999998E-3</c:v>
                </c:pt>
                <c:pt idx="7691">
                  <c:v>-4.5947999999999996E-3</c:v>
                </c:pt>
                <c:pt idx="7692">
                  <c:v>-6.2646899999999998E-3</c:v>
                </c:pt>
                <c:pt idx="7693">
                  <c:v>-9.5052699999999997E-3</c:v>
                </c:pt>
                <c:pt idx="7694">
                  <c:v>-5.90801E-3</c:v>
                </c:pt>
                <c:pt idx="7695">
                  <c:v>-5.7239500000000002E-3</c:v>
                </c:pt>
                <c:pt idx="7696">
                  <c:v>-9.5233899999999996E-3</c:v>
                </c:pt>
                <c:pt idx="7697">
                  <c:v>-1.32675E-2</c:v>
                </c:pt>
                <c:pt idx="7698">
                  <c:v>-1.04837E-2</c:v>
                </c:pt>
                <c:pt idx="7699">
                  <c:v>-3.7507999999999999E-3</c:v>
                </c:pt>
                <c:pt idx="7700">
                  <c:v>1.0053599999999999E-2</c:v>
                </c:pt>
                <c:pt idx="7701">
                  <c:v>-4.8809099999999996E-3</c:v>
                </c:pt>
                <c:pt idx="7702">
                  <c:v>2.08187E-3</c:v>
                </c:pt>
                <c:pt idx="7703">
                  <c:v>1.0776500000000001E-3</c:v>
                </c:pt>
                <c:pt idx="7704">
                  <c:v>1.9607499999999998E-3</c:v>
                </c:pt>
                <c:pt idx="7705">
                  <c:v>8.7003700000000007E-3</c:v>
                </c:pt>
                <c:pt idx="7706">
                  <c:v>7.4310299999999999E-3</c:v>
                </c:pt>
                <c:pt idx="7707">
                  <c:v>3.31497E-3</c:v>
                </c:pt>
                <c:pt idx="7708">
                  <c:v>-9.2411000000000001E-4</c:v>
                </c:pt>
                <c:pt idx="7709">
                  <c:v>8.1663099999999995E-3</c:v>
                </c:pt>
                <c:pt idx="7710">
                  <c:v>5.1021599999999997E-3</c:v>
                </c:pt>
                <c:pt idx="7711">
                  <c:v>5.3310400000000004E-3</c:v>
                </c:pt>
                <c:pt idx="7712">
                  <c:v>1.5830999999999999E-4</c:v>
                </c:pt>
                <c:pt idx="7713">
                  <c:v>3.1786000000000002E-3</c:v>
                </c:pt>
                <c:pt idx="7714">
                  <c:v>-6.1569199999999998E-3</c:v>
                </c:pt>
                <c:pt idx="7715">
                  <c:v>-3.3521699999999998E-3</c:v>
                </c:pt>
                <c:pt idx="7716">
                  <c:v>2.1848700000000002E-3</c:v>
                </c:pt>
                <c:pt idx="7717">
                  <c:v>-4.3296799999999998E-3</c:v>
                </c:pt>
                <c:pt idx="7718">
                  <c:v>6.3066499999999996E-3</c:v>
                </c:pt>
                <c:pt idx="7719" formatCode="0.00E+00">
                  <c:v>-8.3923299999999997E-5</c:v>
                </c:pt>
                <c:pt idx="7720">
                  <c:v>2.9344599999999998E-3</c:v>
                </c:pt>
                <c:pt idx="7721">
                  <c:v>-1.7919500000000001E-3</c:v>
                </c:pt>
                <c:pt idx="7722">
                  <c:v>-8.1062300000000007E-3</c:v>
                </c:pt>
                <c:pt idx="7723">
                  <c:v>3.2529799999999999E-3</c:v>
                </c:pt>
                <c:pt idx="7724">
                  <c:v>1.2226100000000001E-3</c:v>
                </c:pt>
                <c:pt idx="7725">
                  <c:v>-9.4404199999999997E-3</c:v>
                </c:pt>
                <c:pt idx="7726">
                  <c:v>-7.3862099999999998E-3</c:v>
                </c:pt>
                <c:pt idx="7727">
                  <c:v>-1.3278999999999999E-2</c:v>
                </c:pt>
                <c:pt idx="7728">
                  <c:v>-2.9907200000000001E-3</c:v>
                </c:pt>
                <c:pt idx="7729">
                  <c:v>-2.2001299999999998E-3</c:v>
                </c:pt>
                <c:pt idx="7730">
                  <c:v>-6.9303500000000001E-3</c:v>
                </c:pt>
                <c:pt idx="7731">
                  <c:v>-6.1693199999999998E-3</c:v>
                </c:pt>
                <c:pt idx="7732">
                  <c:v>-1.9775399999999999E-2</c:v>
                </c:pt>
                <c:pt idx="7733">
                  <c:v>-1.14918E-2</c:v>
                </c:pt>
                <c:pt idx="7734">
                  <c:v>-6.1798099999999998E-4</c:v>
                </c:pt>
                <c:pt idx="7735">
                  <c:v>-2.2792799999999999E-4</c:v>
                </c:pt>
                <c:pt idx="7736">
                  <c:v>6.7911100000000004E-3</c:v>
                </c:pt>
                <c:pt idx="7737">
                  <c:v>-7.01141E-3</c:v>
                </c:pt>
                <c:pt idx="7738">
                  <c:v>-1.63937E-3</c:v>
                </c:pt>
                <c:pt idx="7739">
                  <c:v>-1.16062E-3</c:v>
                </c:pt>
                <c:pt idx="7740">
                  <c:v>3.3569300000000003E-4</c:v>
                </c:pt>
                <c:pt idx="7741">
                  <c:v>-8.8672600000000001E-3</c:v>
                </c:pt>
                <c:pt idx="7742">
                  <c:v>-3.0422199999999999E-4</c:v>
                </c:pt>
                <c:pt idx="7743">
                  <c:v>-1.6384100000000001E-3</c:v>
                </c:pt>
                <c:pt idx="7744">
                  <c:v>-6.8111400000000002E-3</c:v>
                </c:pt>
                <c:pt idx="7745">
                  <c:v>5.7306299999999996E-3</c:v>
                </c:pt>
                <c:pt idx="7746">
                  <c:v>-2.72751E-4</c:v>
                </c:pt>
                <c:pt idx="7747">
                  <c:v>8.2740799999999996E-3</c:v>
                </c:pt>
                <c:pt idx="7748">
                  <c:v>9.0074500000000002E-3</c:v>
                </c:pt>
                <c:pt idx="7749">
                  <c:v>2.1266899999999999E-4</c:v>
                </c:pt>
                <c:pt idx="7750">
                  <c:v>-6.4582800000000003E-3</c:v>
                </c:pt>
                <c:pt idx="7751">
                  <c:v>-1.3427700000000001E-3</c:v>
                </c:pt>
                <c:pt idx="7752">
                  <c:v>3.31402E-3</c:v>
                </c:pt>
                <c:pt idx="7753">
                  <c:v>4.0969800000000001E-3</c:v>
                </c:pt>
                <c:pt idx="7754">
                  <c:v>1.7547600000000001E-4</c:v>
                </c:pt>
                <c:pt idx="7755">
                  <c:v>3.9644199999999997E-3</c:v>
                </c:pt>
                <c:pt idx="7756">
                  <c:v>-1.0423699999999999E-3</c:v>
                </c:pt>
                <c:pt idx="7757">
                  <c:v>1.40629E-2</c:v>
                </c:pt>
                <c:pt idx="7758">
                  <c:v>1.0172799999999999E-2</c:v>
                </c:pt>
                <c:pt idx="7759">
                  <c:v>1.7008800000000001E-2</c:v>
                </c:pt>
                <c:pt idx="7760">
                  <c:v>1.7325400000000001E-2</c:v>
                </c:pt>
                <c:pt idx="7761">
                  <c:v>1.37863E-2</c:v>
                </c:pt>
                <c:pt idx="7762">
                  <c:v>1.07508E-2</c:v>
                </c:pt>
                <c:pt idx="7763">
                  <c:v>1.39322E-2</c:v>
                </c:pt>
                <c:pt idx="7764">
                  <c:v>1.46103E-2</c:v>
                </c:pt>
                <c:pt idx="7765">
                  <c:v>1.2888E-2</c:v>
                </c:pt>
                <c:pt idx="7766">
                  <c:v>1.9074399999999998E-2</c:v>
                </c:pt>
                <c:pt idx="7767">
                  <c:v>8.7652200000000006E-3</c:v>
                </c:pt>
                <c:pt idx="7768">
                  <c:v>1.41373E-2</c:v>
                </c:pt>
                <c:pt idx="7769">
                  <c:v>9.5510500000000002E-3</c:v>
                </c:pt>
                <c:pt idx="7770">
                  <c:v>5.7496999999999999E-3</c:v>
                </c:pt>
                <c:pt idx="7771">
                  <c:v>1.2146000000000001E-2</c:v>
                </c:pt>
                <c:pt idx="7772">
                  <c:v>6.9427500000000001E-3</c:v>
                </c:pt>
                <c:pt idx="7773">
                  <c:v>1.5756599999999999E-2</c:v>
                </c:pt>
                <c:pt idx="7774">
                  <c:v>5.7601900000000001E-3</c:v>
                </c:pt>
                <c:pt idx="7775">
                  <c:v>6.9026900000000004E-3</c:v>
                </c:pt>
                <c:pt idx="7776">
                  <c:v>2.0317999999999999E-2</c:v>
                </c:pt>
                <c:pt idx="7777">
                  <c:v>1.00746E-2</c:v>
                </c:pt>
                <c:pt idx="7778">
                  <c:v>6.2093699999999996E-3</c:v>
                </c:pt>
                <c:pt idx="7779">
                  <c:v>-6.8941100000000002E-3</c:v>
                </c:pt>
                <c:pt idx="7780">
                  <c:v>-5.5684999999999997E-3</c:v>
                </c:pt>
                <c:pt idx="7781">
                  <c:v>2.0561199999999998E-3</c:v>
                </c:pt>
                <c:pt idx="7782">
                  <c:v>-1.70612E-3</c:v>
                </c:pt>
                <c:pt idx="7783">
                  <c:v>-4.4908500000000002E-3</c:v>
                </c:pt>
                <c:pt idx="7784">
                  <c:v>-1.8367800000000001E-3</c:v>
                </c:pt>
                <c:pt idx="7785">
                  <c:v>1.43147E-3</c:v>
                </c:pt>
                <c:pt idx="7786">
                  <c:v>5.8841700000000004E-4</c:v>
                </c:pt>
                <c:pt idx="7787">
                  <c:v>3.1661999999999999E-4</c:v>
                </c:pt>
                <c:pt idx="7788">
                  <c:v>-2.08187E-3</c:v>
                </c:pt>
                <c:pt idx="7789">
                  <c:v>1.2641899999999999E-2</c:v>
                </c:pt>
                <c:pt idx="7790">
                  <c:v>6.4697299999999999E-3</c:v>
                </c:pt>
                <c:pt idx="7791">
                  <c:v>9.2897399999999995E-3</c:v>
                </c:pt>
                <c:pt idx="7792">
                  <c:v>7.7142699999999996E-3</c:v>
                </c:pt>
                <c:pt idx="7793">
                  <c:v>1.9645700000000001E-3</c:v>
                </c:pt>
                <c:pt idx="7794">
                  <c:v>-2.5377300000000002E-3</c:v>
                </c:pt>
                <c:pt idx="7795">
                  <c:v>3.8795499999999998E-3</c:v>
                </c:pt>
                <c:pt idx="7796">
                  <c:v>5.7506600000000005E-4</c:v>
                </c:pt>
                <c:pt idx="7797">
                  <c:v>1.49727E-4</c:v>
                </c:pt>
                <c:pt idx="7798">
                  <c:v>-7.4234000000000001E-3</c:v>
                </c:pt>
                <c:pt idx="7799">
                  <c:v>-3.6697399999999999E-3</c:v>
                </c:pt>
                <c:pt idx="7800">
                  <c:v>-1.3418200000000001E-3</c:v>
                </c:pt>
                <c:pt idx="7801">
                  <c:v>-1.1177100000000001E-3</c:v>
                </c:pt>
                <c:pt idx="7802">
                  <c:v>-7.5292600000000003E-3</c:v>
                </c:pt>
                <c:pt idx="7803">
                  <c:v>-3.4942599999999999E-3</c:v>
                </c:pt>
                <c:pt idx="7804">
                  <c:v>2.8562499999999998E-3</c:v>
                </c:pt>
                <c:pt idx="7805">
                  <c:v>-3.1004000000000001E-3</c:v>
                </c:pt>
                <c:pt idx="7806">
                  <c:v>-1.1400199999999999E-2</c:v>
                </c:pt>
                <c:pt idx="7807">
                  <c:v>-1.1739700000000001E-3</c:v>
                </c:pt>
                <c:pt idx="7808">
                  <c:v>-1.43051E-4</c:v>
                </c:pt>
                <c:pt idx="7809">
                  <c:v>-6.4420700000000003E-3</c:v>
                </c:pt>
                <c:pt idx="7810">
                  <c:v>1.30463E-3</c:v>
                </c:pt>
                <c:pt idx="7811">
                  <c:v>3.6373099999999999E-3</c:v>
                </c:pt>
                <c:pt idx="7812">
                  <c:v>3.8023000000000002E-3</c:v>
                </c:pt>
                <c:pt idx="7813">
                  <c:v>-2.3145700000000002E-3</c:v>
                </c:pt>
                <c:pt idx="7814">
                  <c:v>7.2612800000000002E-3</c:v>
                </c:pt>
                <c:pt idx="7815">
                  <c:v>1.44482E-2</c:v>
                </c:pt>
                <c:pt idx="7816">
                  <c:v>9.8695799999999993E-3</c:v>
                </c:pt>
                <c:pt idx="7817">
                  <c:v>1.04151E-2</c:v>
                </c:pt>
                <c:pt idx="7818">
                  <c:v>6.8159099999999997E-3</c:v>
                </c:pt>
                <c:pt idx="7819">
                  <c:v>1.49946E-2</c:v>
                </c:pt>
                <c:pt idx="7820">
                  <c:v>1.2840300000000001E-2</c:v>
                </c:pt>
                <c:pt idx="7821">
                  <c:v>6.8340299999999996E-3</c:v>
                </c:pt>
                <c:pt idx="7822">
                  <c:v>6.5612800000000001E-3</c:v>
                </c:pt>
                <c:pt idx="7823">
                  <c:v>2.6979399999999998E-3</c:v>
                </c:pt>
                <c:pt idx="7824">
                  <c:v>1.0967300000000001E-4</c:v>
                </c:pt>
                <c:pt idx="7825">
                  <c:v>6.1597800000000001E-3</c:v>
                </c:pt>
                <c:pt idx="7826">
                  <c:v>5.1994299999999997E-3</c:v>
                </c:pt>
                <c:pt idx="7827">
                  <c:v>7.6904299999999998E-3</c:v>
                </c:pt>
                <c:pt idx="7828">
                  <c:v>9.2306100000000002E-3</c:v>
                </c:pt>
                <c:pt idx="7829">
                  <c:v>5.4731399999999996E-3</c:v>
                </c:pt>
                <c:pt idx="7830">
                  <c:v>1.0273900000000001E-2</c:v>
                </c:pt>
                <c:pt idx="7831">
                  <c:v>2.89726E-3</c:v>
                </c:pt>
                <c:pt idx="7832">
                  <c:v>1.90639E-3</c:v>
                </c:pt>
                <c:pt idx="7833">
                  <c:v>7.3757199999999997E-3</c:v>
                </c:pt>
                <c:pt idx="7834">
                  <c:v>6.8750399999999998E-3</c:v>
                </c:pt>
                <c:pt idx="7835">
                  <c:v>1.0219600000000001E-2</c:v>
                </c:pt>
                <c:pt idx="7836">
                  <c:v>5.7611499999999996E-3</c:v>
                </c:pt>
                <c:pt idx="7837">
                  <c:v>8.3150900000000007E-3</c:v>
                </c:pt>
                <c:pt idx="7838">
                  <c:v>8.4114099999999994E-3</c:v>
                </c:pt>
                <c:pt idx="7839">
                  <c:v>5.8050200000000001E-3</c:v>
                </c:pt>
                <c:pt idx="7840">
                  <c:v>5.2823999999999996E-3</c:v>
                </c:pt>
                <c:pt idx="7841">
                  <c:v>9.3326599999999996E-3</c:v>
                </c:pt>
                <c:pt idx="7842">
                  <c:v>7.8420599999999997E-3</c:v>
                </c:pt>
                <c:pt idx="7843">
                  <c:v>8.1567800000000006E-3</c:v>
                </c:pt>
                <c:pt idx="7844">
                  <c:v>1.6501399999999999E-2</c:v>
                </c:pt>
                <c:pt idx="7845">
                  <c:v>6.2894800000000001E-3</c:v>
                </c:pt>
                <c:pt idx="7846">
                  <c:v>2.7608899999999998E-3</c:v>
                </c:pt>
                <c:pt idx="7847">
                  <c:v>8.7194400000000002E-3</c:v>
                </c:pt>
                <c:pt idx="7848">
                  <c:v>1.4377600000000001E-2</c:v>
                </c:pt>
                <c:pt idx="7849">
                  <c:v>1.47171E-2</c:v>
                </c:pt>
                <c:pt idx="7850">
                  <c:v>6.7157700000000002E-3</c:v>
                </c:pt>
                <c:pt idx="7851">
                  <c:v>4.8122399999999997E-3</c:v>
                </c:pt>
                <c:pt idx="7852">
                  <c:v>1.0803200000000001E-2</c:v>
                </c:pt>
                <c:pt idx="7853">
                  <c:v>9.3889200000000003E-3</c:v>
                </c:pt>
                <c:pt idx="7854">
                  <c:v>2.7675600000000001E-3</c:v>
                </c:pt>
                <c:pt idx="7855">
                  <c:v>1.08814E-3</c:v>
                </c:pt>
                <c:pt idx="7856">
                  <c:v>-3.4256E-3</c:v>
                </c:pt>
                <c:pt idx="7857">
                  <c:v>1.2311900000000001E-3</c:v>
                </c:pt>
                <c:pt idx="7858" formatCode="0.00E+00">
                  <c:v>1.6212500000000001E-5</c:v>
                </c:pt>
                <c:pt idx="7859">
                  <c:v>2.91348E-3</c:v>
                </c:pt>
                <c:pt idx="7860">
                  <c:v>1.2740100000000001E-2</c:v>
                </c:pt>
                <c:pt idx="7861">
                  <c:v>9.6969599999999993E-3</c:v>
                </c:pt>
                <c:pt idx="7862">
                  <c:v>1.23587E-2</c:v>
                </c:pt>
                <c:pt idx="7863">
                  <c:v>8.5458800000000005E-3</c:v>
                </c:pt>
                <c:pt idx="7864">
                  <c:v>4.0864899999999999E-3</c:v>
                </c:pt>
                <c:pt idx="7865">
                  <c:v>-5.3501099999999995E-4</c:v>
                </c:pt>
                <c:pt idx="7866">
                  <c:v>-2.7294200000000002E-3</c:v>
                </c:pt>
                <c:pt idx="7867">
                  <c:v>-4.2610199999999999E-3</c:v>
                </c:pt>
                <c:pt idx="7868">
                  <c:v>4.3640099999999998E-3</c:v>
                </c:pt>
                <c:pt idx="7869">
                  <c:v>-6.66046E-3</c:v>
                </c:pt>
                <c:pt idx="7870">
                  <c:v>1.77765E-3</c:v>
                </c:pt>
                <c:pt idx="7871">
                  <c:v>-1.2833600000000001E-2</c:v>
                </c:pt>
                <c:pt idx="7872">
                  <c:v>-3.1814600000000001E-3</c:v>
                </c:pt>
                <c:pt idx="7873">
                  <c:v>2.9973999999999999E-3</c:v>
                </c:pt>
                <c:pt idx="7874">
                  <c:v>9.8876999999999993E-3</c:v>
                </c:pt>
                <c:pt idx="7875">
                  <c:v>3.82614E-3</c:v>
                </c:pt>
                <c:pt idx="7876">
                  <c:v>1.7499900000000001E-3</c:v>
                </c:pt>
                <c:pt idx="7877">
                  <c:v>-1.7166100000000001E-4</c:v>
                </c:pt>
                <c:pt idx="7878">
                  <c:v>-3.47328E-3</c:v>
                </c:pt>
                <c:pt idx="7879">
                  <c:v>4.1666000000000003E-3</c:v>
                </c:pt>
                <c:pt idx="7880">
                  <c:v>-3.9453500000000002E-3</c:v>
                </c:pt>
                <c:pt idx="7881">
                  <c:v>-4.4727300000000003E-3</c:v>
                </c:pt>
                <c:pt idx="7882">
                  <c:v>-1.14231E-2</c:v>
                </c:pt>
                <c:pt idx="7883">
                  <c:v>-8.6479199999999999E-3</c:v>
                </c:pt>
                <c:pt idx="7884">
                  <c:v>-1.23138E-2</c:v>
                </c:pt>
                <c:pt idx="7885">
                  <c:v>-5.2375800000000004E-3</c:v>
                </c:pt>
                <c:pt idx="7886">
                  <c:v>-3.02601E-3</c:v>
                </c:pt>
                <c:pt idx="7887">
                  <c:v>-5.7182300000000004E-3</c:v>
                </c:pt>
                <c:pt idx="7888">
                  <c:v>-1.1062599999999999E-4</c:v>
                </c:pt>
                <c:pt idx="7889">
                  <c:v>-4.3430300000000003E-3</c:v>
                </c:pt>
                <c:pt idx="7890">
                  <c:v>-1.09577E-3</c:v>
                </c:pt>
                <c:pt idx="7891">
                  <c:v>5.7039300000000003E-3</c:v>
                </c:pt>
                <c:pt idx="7892">
                  <c:v>-6.7901599999999995E-4</c:v>
                </c:pt>
                <c:pt idx="7893">
                  <c:v>-8.8024100000000003E-4</c:v>
                </c:pt>
                <c:pt idx="7894">
                  <c:v>-3.3073400000000002E-3</c:v>
                </c:pt>
                <c:pt idx="7895">
                  <c:v>-4.7464400000000002E-3</c:v>
                </c:pt>
                <c:pt idx="7896">
                  <c:v>7.97081E-3</c:v>
                </c:pt>
                <c:pt idx="7897">
                  <c:v>1.36089E-2</c:v>
                </c:pt>
                <c:pt idx="7898">
                  <c:v>7.4052800000000002E-3</c:v>
                </c:pt>
                <c:pt idx="7899">
                  <c:v>2.8019E-3</c:v>
                </c:pt>
                <c:pt idx="7900">
                  <c:v>4.82082E-3</c:v>
                </c:pt>
                <c:pt idx="7901">
                  <c:v>8.8558200000000004E-3</c:v>
                </c:pt>
                <c:pt idx="7902">
                  <c:v>1.05095E-2</c:v>
                </c:pt>
                <c:pt idx="7903">
                  <c:v>1.7632499999999999E-2</c:v>
                </c:pt>
                <c:pt idx="7904">
                  <c:v>2.09932E-2</c:v>
                </c:pt>
                <c:pt idx="7905">
                  <c:v>1.26867E-2</c:v>
                </c:pt>
                <c:pt idx="7906">
                  <c:v>1.1202800000000001E-2</c:v>
                </c:pt>
                <c:pt idx="7907">
                  <c:v>3.16811E-3</c:v>
                </c:pt>
                <c:pt idx="7908">
                  <c:v>5.7220500000000002E-3</c:v>
                </c:pt>
                <c:pt idx="7909">
                  <c:v>6.2046100000000002E-3</c:v>
                </c:pt>
                <c:pt idx="7910">
                  <c:v>-3.0698800000000001E-3</c:v>
                </c:pt>
                <c:pt idx="7911">
                  <c:v>5.72205E-4</c:v>
                </c:pt>
                <c:pt idx="7912">
                  <c:v>-9.5272099999999995E-3</c:v>
                </c:pt>
                <c:pt idx="7913">
                  <c:v>-3.07369E-3</c:v>
                </c:pt>
                <c:pt idx="7914">
                  <c:v>2.8390899999999998E-3</c:v>
                </c:pt>
                <c:pt idx="7915">
                  <c:v>7.8105899999999996E-4</c:v>
                </c:pt>
                <c:pt idx="7916">
                  <c:v>-6.2866199999999997E-3</c:v>
                </c:pt>
                <c:pt idx="7917">
                  <c:v>-7.5435599999999997E-4</c:v>
                </c:pt>
                <c:pt idx="7918">
                  <c:v>-3.2749200000000002E-3</c:v>
                </c:pt>
                <c:pt idx="7919">
                  <c:v>-3.4170200000000002E-3</c:v>
                </c:pt>
                <c:pt idx="7920">
                  <c:v>3.4637499999999998E-3</c:v>
                </c:pt>
                <c:pt idx="7921">
                  <c:v>2.56062E-3</c:v>
                </c:pt>
                <c:pt idx="7922">
                  <c:v>2.5596600000000001E-3</c:v>
                </c:pt>
                <c:pt idx="7923">
                  <c:v>6.5898900000000002E-4</c:v>
                </c:pt>
                <c:pt idx="7924">
                  <c:v>-3.71456E-3</c:v>
                </c:pt>
                <c:pt idx="7925">
                  <c:v>-5.4426199999999996E-3</c:v>
                </c:pt>
                <c:pt idx="7926">
                  <c:v>-4.0540699999999999E-3</c:v>
                </c:pt>
                <c:pt idx="7927">
                  <c:v>2.1734200000000001E-3</c:v>
                </c:pt>
                <c:pt idx="7928">
                  <c:v>3.2157900000000001E-3</c:v>
                </c:pt>
                <c:pt idx="7929">
                  <c:v>2.9849999999999998E-3</c:v>
                </c:pt>
                <c:pt idx="7930">
                  <c:v>8.2492799999999995E-4</c:v>
                </c:pt>
                <c:pt idx="7931">
                  <c:v>-4.70734E-3</c:v>
                </c:pt>
                <c:pt idx="7932">
                  <c:v>1.0108899999999999E-4</c:v>
                </c:pt>
                <c:pt idx="7933">
                  <c:v>-7.8582800000000003E-4</c:v>
                </c:pt>
                <c:pt idx="7934">
                  <c:v>6.0081499999999999E-4</c:v>
                </c:pt>
                <c:pt idx="7935">
                  <c:v>-2.5730100000000001E-3</c:v>
                </c:pt>
                <c:pt idx="7936">
                  <c:v>-4.2343099999999998E-3</c:v>
                </c:pt>
                <c:pt idx="7937">
                  <c:v>1.47915E-3</c:v>
                </c:pt>
                <c:pt idx="7938">
                  <c:v>4.2028400000000002E-3</c:v>
                </c:pt>
                <c:pt idx="7939">
                  <c:v>6.2398899999999997E-3</c:v>
                </c:pt>
                <c:pt idx="7940">
                  <c:v>8.6011899999999999E-3</c:v>
                </c:pt>
                <c:pt idx="7941">
                  <c:v>7.5035099999999997E-3</c:v>
                </c:pt>
                <c:pt idx="7942">
                  <c:v>7.8716299999999993E-3</c:v>
                </c:pt>
                <c:pt idx="7943">
                  <c:v>4.3573400000000003E-3</c:v>
                </c:pt>
                <c:pt idx="7944">
                  <c:v>5.9995700000000001E-3</c:v>
                </c:pt>
                <c:pt idx="7945">
                  <c:v>9.7131700000000001E-3</c:v>
                </c:pt>
                <c:pt idx="7946">
                  <c:v>6.4916599999999998E-3</c:v>
                </c:pt>
                <c:pt idx="7947">
                  <c:v>5.4225899999999997E-3</c:v>
                </c:pt>
                <c:pt idx="7948">
                  <c:v>1.1795E-2</c:v>
                </c:pt>
                <c:pt idx="7949">
                  <c:v>8.0452000000000006E-3</c:v>
                </c:pt>
                <c:pt idx="7950">
                  <c:v>5.7086899999999998E-3</c:v>
                </c:pt>
                <c:pt idx="7951">
                  <c:v>-4.0149700000000001E-4</c:v>
                </c:pt>
                <c:pt idx="7952">
                  <c:v>6.4392099999999999E-3</c:v>
                </c:pt>
                <c:pt idx="7953">
                  <c:v>1.2702E-2</c:v>
                </c:pt>
                <c:pt idx="7954">
                  <c:v>8.3351099999999997E-3</c:v>
                </c:pt>
                <c:pt idx="7955">
                  <c:v>-6.1636E-3</c:v>
                </c:pt>
                <c:pt idx="7956">
                  <c:v>-1.16825E-3</c:v>
                </c:pt>
                <c:pt idx="7957">
                  <c:v>1.0968200000000001E-2</c:v>
                </c:pt>
                <c:pt idx="7958">
                  <c:v>1.2859300000000001E-2</c:v>
                </c:pt>
                <c:pt idx="7959">
                  <c:v>1.30005E-2</c:v>
                </c:pt>
                <c:pt idx="7960">
                  <c:v>7.9460099999999999E-3</c:v>
                </c:pt>
                <c:pt idx="7961">
                  <c:v>9.8819700000000003E-3</c:v>
                </c:pt>
                <c:pt idx="7962">
                  <c:v>5.0077400000000001E-3</c:v>
                </c:pt>
                <c:pt idx="7963">
                  <c:v>2.25544E-3</c:v>
                </c:pt>
                <c:pt idx="7964">
                  <c:v>1.4514899999999999E-3</c:v>
                </c:pt>
                <c:pt idx="7965">
                  <c:v>8.7146800000000007E-3</c:v>
                </c:pt>
                <c:pt idx="7966">
                  <c:v>5.7840299999999999E-3</c:v>
                </c:pt>
                <c:pt idx="7967">
                  <c:v>9.9926000000000008E-3</c:v>
                </c:pt>
                <c:pt idx="7968">
                  <c:v>1.2500799999999999E-2</c:v>
                </c:pt>
                <c:pt idx="7969">
                  <c:v>2.0688100000000001E-2</c:v>
                </c:pt>
                <c:pt idx="7970">
                  <c:v>1.2645699999999999E-2</c:v>
                </c:pt>
                <c:pt idx="7971">
                  <c:v>1.74856E-2</c:v>
                </c:pt>
                <c:pt idx="7972">
                  <c:v>1.97687E-2</c:v>
                </c:pt>
                <c:pt idx="7973">
                  <c:v>7.3289899999999996E-3</c:v>
                </c:pt>
                <c:pt idx="7974">
                  <c:v>6.2379799999999997E-3</c:v>
                </c:pt>
                <c:pt idx="7975">
                  <c:v>9.3107199999999998E-3</c:v>
                </c:pt>
                <c:pt idx="7976">
                  <c:v>9.7227100000000007E-3</c:v>
                </c:pt>
                <c:pt idx="7977">
                  <c:v>8.5945099999999996E-3</c:v>
                </c:pt>
                <c:pt idx="7978">
                  <c:v>1.2911799999999999E-2</c:v>
                </c:pt>
                <c:pt idx="7979">
                  <c:v>6.8387999999999999E-3</c:v>
                </c:pt>
                <c:pt idx="7980">
                  <c:v>4.4126499999999997E-3</c:v>
                </c:pt>
                <c:pt idx="7981">
                  <c:v>4.2867699999999996E-3</c:v>
                </c:pt>
                <c:pt idx="7982">
                  <c:v>1.1659600000000001E-2</c:v>
                </c:pt>
                <c:pt idx="7983">
                  <c:v>9.6349699999999996E-3</c:v>
                </c:pt>
                <c:pt idx="7984">
                  <c:v>8.0013299999999992E-3</c:v>
                </c:pt>
                <c:pt idx="7985">
                  <c:v>6.2437100000000004E-3</c:v>
                </c:pt>
                <c:pt idx="7986">
                  <c:v>5.5313100000000002E-3</c:v>
                </c:pt>
                <c:pt idx="7987">
                  <c:v>1.01633E-2</c:v>
                </c:pt>
                <c:pt idx="7988" formatCode="0.00E+00">
                  <c:v>1.0722199999999999E-2</c:v>
                </c:pt>
                <c:pt idx="7989">
                  <c:v>7.58743E-3</c:v>
                </c:pt>
                <c:pt idx="7990">
                  <c:v>8.9073199999999998E-3</c:v>
                </c:pt>
                <c:pt idx="7991">
                  <c:v>-2.5834999999999999E-3</c:v>
                </c:pt>
                <c:pt idx="7992">
                  <c:v>-4.5852699999999998E-3</c:v>
                </c:pt>
                <c:pt idx="7993">
                  <c:v>-1.2846000000000001E-3</c:v>
                </c:pt>
                <c:pt idx="7994">
                  <c:v>7.5845699999999997E-3</c:v>
                </c:pt>
                <c:pt idx="7995">
                  <c:v>4.8875799999999999E-3</c:v>
                </c:pt>
                <c:pt idx="7996">
                  <c:v>-1.8348699999999999E-3</c:v>
                </c:pt>
                <c:pt idx="7997">
                  <c:v>2.5482199999999999E-3</c:v>
                </c:pt>
                <c:pt idx="7998">
                  <c:v>1.1202800000000001E-2</c:v>
                </c:pt>
                <c:pt idx="7999" formatCode="0.00E+00">
                  <c:v>4.9276399999999996E-3</c:v>
                </c:pt>
                <c:pt idx="8000">
                  <c:v>-1.2044899999999999E-3</c:v>
                </c:pt>
                <c:pt idx="8001">
                  <c:v>4.8284499999999998E-3</c:v>
                </c:pt>
                <c:pt idx="8002">
                  <c:v>-5.8660500000000003E-3</c:v>
                </c:pt>
                <c:pt idx="8003">
                  <c:v>4.2295500000000003E-3</c:v>
                </c:pt>
                <c:pt idx="8004">
                  <c:v>-1.7156599999999999E-3</c:v>
                </c:pt>
                <c:pt idx="8005">
                  <c:v>1.95217E-3</c:v>
                </c:pt>
                <c:pt idx="8006">
                  <c:v>5.3796800000000004E-3</c:v>
                </c:pt>
                <c:pt idx="8007">
                  <c:v>3.0183800000000002E-3</c:v>
                </c:pt>
                <c:pt idx="8008">
                  <c:v>1.2664799999999999E-3</c:v>
                </c:pt>
                <c:pt idx="8009">
                  <c:v>2.41566E-3</c:v>
                </c:pt>
                <c:pt idx="8010">
                  <c:v>9.9372900000000005E-4</c:v>
                </c:pt>
                <c:pt idx="8011">
                  <c:v>-6.6375699999999995E-4</c:v>
                </c:pt>
                <c:pt idx="8012">
                  <c:v>1.6307800000000001E-3</c:v>
                </c:pt>
                <c:pt idx="8013">
                  <c:v>-2.5749200000000001E-4</c:v>
                </c:pt>
                <c:pt idx="8014">
                  <c:v>2.3555799999999999E-3</c:v>
                </c:pt>
                <c:pt idx="8015">
                  <c:v>-3.4179700000000002E-3</c:v>
                </c:pt>
                <c:pt idx="8016">
                  <c:v>-4.9543399999999998E-3</c:v>
                </c:pt>
                <c:pt idx="8017">
                  <c:v>-1.17722E-2</c:v>
                </c:pt>
                <c:pt idx="8018">
                  <c:v>-9.0913799999999996E-3</c:v>
                </c:pt>
                <c:pt idx="8019">
                  <c:v>-2.1778100000000002E-2</c:v>
                </c:pt>
                <c:pt idx="8020">
                  <c:v>-1.2743000000000001E-2</c:v>
                </c:pt>
                <c:pt idx="8021">
                  <c:v>2.0437200000000002E-3</c:v>
                </c:pt>
                <c:pt idx="8022">
                  <c:v>-3.9586999999999999E-3</c:v>
                </c:pt>
                <c:pt idx="8023">
                  <c:v>-3.9739600000000003E-3</c:v>
                </c:pt>
                <c:pt idx="8024">
                  <c:v>-3.4160599999999998E-3</c:v>
                </c:pt>
                <c:pt idx="8025">
                  <c:v>-1.6832399999999999E-3</c:v>
                </c:pt>
                <c:pt idx="8026">
                  <c:v>8.9454699999999999E-4</c:v>
                </c:pt>
                <c:pt idx="8027">
                  <c:v>-1.4114399999999999E-3</c:v>
                </c:pt>
                <c:pt idx="8028">
                  <c:v>-2.9697399999999998E-3</c:v>
                </c:pt>
                <c:pt idx="8029">
                  <c:v>-5.3281800000000001E-3</c:v>
                </c:pt>
                <c:pt idx="8030">
                  <c:v>-1.65558E-3</c:v>
                </c:pt>
                <c:pt idx="8031">
                  <c:v>2.7017600000000001E-3</c:v>
                </c:pt>
                <c:pt idx="8032">
                  <c:v>-4.5394899999999999E-4</c:v>
                </c:pt>
                <c:pt idx="8033">
                  <c:v>8.3627700000000003E-3</c:v>
                </c:pt>
                <c:pt idx="8034">
                  <c:v>7.7838899999999999E-3</c:v>
                </c:pt>
                <c:pt idx="8035">
                  <c:v>3.7584300000000001E-3</c:v>
                </c:pt>
                <c:pt idx="8036">
                  <c:v>-1.6365100000000001E-3</c:v>
                </c:pt>
                <c:pt idx="8037">
                  <c:v>-5.9671400000000001E-3</c:v>
                </c:pt>
                <c:pt idx="8038">
                  <c:v>5.4845800000000002E-3</c:v>
                </c:pt>
                <c:pt idx="8039" formatCode="0.00E+00">
                  <c:v>8.2015999999999995E-5</c:v>
                </c:pt>
                <c:pt idx="8040">
                  <c:v>9.0503700000000003E-4</c:v>
                </c:pt>
                <c:pt idx="8041">
                  <c:v>-1.6031299999999999E-3</c:v>
                </c:pt>
                <c:pt idx="8042">
                  <c:v>5.9986100000000004E-4</c:v>
                </c:pt>
                <c:pt idx="8043">
                  <c:v>-4.8923499999999997E-4</c:v>
                </c:pt>
                <c:pt idx="8044">
                  <c:v>-7.1430199999999999E-4</c:v>
                </c:pt>
                <c:pt idx="8045">
                  <c:v>1.0960599999999999E-2</c:v>
                </c:pt>
                <c:pt idx="8046">
                  <c:v>-2.1085700000000001E-3</c:v>
                </c:pt>
                <c:pt idx="8047">
                  <c:v>-7.3881099999999998E-3</c:v>
                </c:pt>
                <c:pt idx="8048">
                  <c:v>-1.95313E-3</c:v>
                </c:pt>
                <c:pt idx="8049">
                  <c:v>-3.68023E-3</c:v>
                </c:pt>
                <c:pt idx="8050">
                  <c:v>6.7777599999999999E-3</c:v>
                </c:pt>
                <c:pt idx="8051">
                  <c:v>-5.16987E-3</c:v>
                </c:pt>
                <c:pt idx="8052">
                  <c:v>4.7397599999999998E-4</c:v>
                </c:pt>
                <c:pt idx="8053">
                  <c:v>-1.7318699999999999E-3</c:v>
                </c:pt>
                <c:pt idx="8054">
                  <c:v>1.07956E-3</c:v>
                </c:pt>
                <c:pt idx="8055">
                  <c:v>1.41144E-4</c:v>
                </c:pt>
                <c:pt idx="8056">
                  <c:v>2.7313200000000002E-3</c:v>
                </c:pt>
                <c:pt idx="8057">
                  <c:v>2.1104800000000001E-3</c:v>
                </c:pt>
                <c:pt idx="8058">
                  <c:v>7.7114100000000001E-3</c:v>
                </c:pt>
                <c:pt idx="8059">
                  <c:v>8.0108599999999999E-3</c:v>
                </c:pt>
                <c:pt idx="8060">
                  <c:v>1.8463100000000001E-3</c:v>
                </c:pt>
                <c:pt idx="8061">
                  <c:v>9.8075899999999997E-3</c:v>
                </c:pt>
                <c:pt idx="8062">
                  <c:v>-2.9039399999999998E-3</c:v>
                </c:pt>
                <c:pt idx="8063">
                  <c:v>1.1234299999999999E-3</c:v>
                </c:pt>
                <c:pt idx="8064">
                  <c:v>-5.5189100000000001E-3</c:v>
                </c:pt>
                <c:pt idx="8065">
                  <c:v>-8.4409700000000008E-3</c:v>
                </c:pt>
                <c:pt idx="8066">
                  <c:v>-9.1772099999999999E-3</c:v>
                </c:pt>
                <c:pt idx="8067">
                  <c:v>-9.6483200000000002E-3</c:v>
                </c:pt>
                <c:pt idx="8068">
                  <c:v>-2.7284599999999998E-3</c:v>
                </c:pt>
                <c:pt idx="8069">
                  <c:v>-8.6450599999999996E-3</c:v>
                </c:pt>
                <c:pt idx="8070">
                  <c:v>-1.3150200000000001E-2</c:v>
                </c:pt>
                <c:pt idx="8071">
                  <c:v>-2.7437199999999998E-3</c:v>
                </c:pt>
                <c:pt idx="8072" formatCode="0.00E+00">
                  <c:v>6.3848500000000001E-3</c:v>
                </c:pt>
                <c:pt idx="8073">
                  <c:v>1.9082999999999999E-3</c:v>
                </c:pt>
                <c:pt idx="8074">
                  <c:v>3.00789E-3</c:v>
                </c:pt>
                <c:pt idx="8075">
                  <c:v>9.1257100000000004E-3</c:v>
                </c:pt>
                <c:pt idx="8076">
                  <c:v>7.6560999999999999E-3</c:v>
                </c:pt>
                <c:pt idx="8077">
                  <c:v>1.2616199999999999E-2</c:v>
                </c:pt>
                <c:pt idx="8078">
                  <c:v>1.3311399999999999E-2</c:v>
                </c:pt>
                <c:pt idx="8079">
                  <c:v>1.05524E-2</c:v>
                </c:pt>
                <c:pt idx="8080">
                  <c:v>4.7788600000000002E-3</c:v>
                </c:pt>
                <c:pt idx="8081">
                  <c:v>-8.3189000000000006E-3</c:v>
                </c:pt>
                <c:pt idx="8082">
                  <c:v>-7.7342999999999997E-4</c:v>
                </c:pt>
                <c:pt idx="8083">
                  <c:v>7.5330700000000002E-3</c:v>
                </c:pt>
                <c:pt idx="8084">
                  <c:v>1.0578199999999999E-2</c:v>
                </c:pt>
                <c:pt idx="8085">
                  <c:v>3.7002600000000002E-4</c:v>
                </c:pt>
                <c:pt idx="8086">
                  <c:v>9.4222999999999998E-3</c:v>
                </c:pt>
                <c:pt idx="8087">
                  <c:v>-1.36662E-3</c:v>
                </c:pt>
                <c:pt idx="8088">
                  <c:v>1.4772400000000001E-3</c:v>
                </c:pt>
                <c:pt idx="8089">
                  <c:v>-1.42574E-3</c:v>
                </c:pt>
                <c:pt idx="8090">
                  <c:v>-1.02997E-4</c:v>
                </c:pt>
                <c:pt idx="8091">
                  <c:v>-1.27983E-3</c:v>
                </c:pt>
                <c:pt idx="8092">
                  <c:v>-4.4765500000000001E-3</c:v>
                </c:pt>
                <c:pt idx="8093" formatCode="0.00E+00">
                  <c:v>-9.8228500000000003E-5</c:v>
                </c:pt>
                <c:pt idx="8094">
                  <c:v>1.28841E-3</c:v>
                </c:pt>
                <c:pt idx="8095">
                  <c:v>1.2656199999999999E-2</c:v>
                </c:pt>
                <c:pt idx="8096">
                  <c:v>2.8390899999999998E-3</c:v>
                </c:pt>
                <c:pt idx="8097">
                  <c:v>-8.2397500000000001E-4</c:v>
                </c:pt>
                <c:pt idx="8098">
                  <c:v>-4.41933E-3</c:v>
                </c:pt>
                <c:pt idx="8099">
                  <c:v>-9.1905600000000004E-3</c:v>
                </c:pt>
                <c:pt idx="8100">
                  <c:v>-6.5517400000000001E-4</c:v>
                </c:pt>
                <c:pt idx="8101">
                  <c:v>5.9003800000000002E-3</c:v>
                </c:pt>
                <c:pt idx="8102">
                  <c:v>1.04809E-3</c:v>
                </c:pt>
                <c:pt idx="8103">
                  <c:v>-6.6184999999999996E-4</c:v>
                </c:pt>
                <c:pt idx="8104">
                  <c:v>-2.5558500000000001E-4</c:v>
                </c:pt>
                <c:pt idx="8105">
                  <c:v>1.6832399999999999E-3</c:v>
                </c:pt>
                <c:pt idx="8106">
                  <c:v>5.4216400000000001E-3</c:v>
                </c:pt>
                <c:pt idx="8107">
                  <c:v>8.9559600000000007E-3</c:v>
                </c:pt>
                <c:pt idx="8108">
                  <c:v>4.1761400000000001E-3</c:v>
                </c:pt>
                <c:pt idx="8109">
                  <c:v>5.7172799999999999E-3</c:v>
                </c:pt>
                <c:pt idx="8110">
                  <c:v>3.66783E-3</c:v>
                </c:pt>
                <c:pt idx="8111">
                  <c:v>4.6453500000000003E-3</c:v>
                </c:pt>
                <c:pt idx="8112">
                  <c:v>5.2337599999999996E-3</c:v>
                </c:pt>
                <c:pt idx="8113">
                  <c:v>8.1481899999999996E-3</c:v>
                </c:pt>
                <c:pt idx="8114">
                  <c:v>6.0138700000000002E-3</c:v>
                </c:pt>
                <c:pt idx="8115">
                  <c:v>1.8930399999999999E-3</c:v>
                </c:pt>
                <c:pt idx="8116">
                  <c:v>3.6306400000000001E-3</c:v>
                </c:pt>
                <c:pt idx="8117">
                  <c:v>-5.0134699999999999E-3</c:v>
                </c:pt>
                <c:pt idx="8118">
                  <c:v>-4.4536599999999999E-3</c:v>
                </c:pt>
                <c:pt idx="8119">
                  <c:v>1.32942E-3</c:v>
                </c:pt>
                <c:pt idx="8120">
                  <c:v>8.1920599999999993E-3</c:v>
                </c:pt>
                <c:pt idx="8121">
                  <c:v>1.22328E-2</c:v>
                </c:pt>
                <c:pt idx="8122">
                  <c:v>8.3808900000000002E-3</c:v>
                </c:pt>
                <c:pt idx="8123">
                  <c:v>-8.0299400000000002E-4</c:v>
                </c:pt>
                <c:pt idx="8124">
                  <c:v>-2.8858199999999999E-3</c:v>
                </c:pt>
                <c:pt idx="8125">
                  <c:v>1.19209E-3</c:v>
                </c:pt>
                <c:pt idx="8126">
                  <c:v>4.5614200000000001E-3</c:v>
                </c:pt>
                <c:pt idx="8127">
                  <c:v>-2.3412699999999999E-3</c:v>
                </c:pt>
                <c:pt idx="8128">
                  <c:v>-5.5313100000000002E-3</c:v>
                </c:pt>
                <c:pt idx="8129">
                  <c:v>-8.8224400000000008E-3</c:v>
                </c:pt>
                <c:pt idx="8130">
                  <c:v>-5.4664600000000002E-3</c:v>
                </c:pt>
                <c:pt idx="8131">
                  <c:v>2.5081600000000001E-4</c:v>
                </c:pt>
                <c:pt idx="8132">
                  <c:v>-5.2404399999999999E-3</c:v>
                </c:pt>
                <c:pt idx="8133">
                  <c:v>-3.7069300000000002E-3</c:v>
                </c:pt>
                <c:pt idx="8134">
                  <c:v>-3.10421E-3</c:v>
                </c:pt>
                <c:pt idx="8135">
                  <c:v>-6.5679600000000003E-3</c:v>
                </c:pt>
                <c:pt idx="8136">
                  <c:v>-1.021E-2</c:v>
                </c:pt>
                <c:pt idx="8137">
                  <c:v>-6.6537899999999997E-3</c:v>
                </c:pt>
                <c:pt idx="8138">
                  <c:v>1.2588500000000001E-4</c:v>
                </c:pt>
                <c:pt idx="8139">
                  <c:v>4.7168699999999997E-3</c:v>
                </c:pt>
                <c:pt idx="8140">
                  <c:v>2.3727399999999999E-3</c:v>
                </c:pt>
                <c:pt idx="8141">
                  <c:v>-2.6140199999999999E-3</c:v>
                </c:pt>
                <c:pt idx="8142">
                  <c:v>-3.9510700000000001E-3</c:v>
                </c:pt>
                <c:pt idx="8143">
                  <c:v>-4.6815900000000002E-3</c:v>
                </c:pt>
                <c:pt idx="8144">
                  <c:v>-4.3411300000000003E-3</c:v>
                </c:pt>
                <c:pt idx="8145">
                  <c:v>-7.3776199999999997E-3</c:v>
                </c:pt>
                <c:pt idx="8146">
                  <c:v>-6.5994299999999999E-3</c:v>
                </c:pt>
                <c:pt idx="8147">
                  <c:v>-9.17339E-3</c:v>
                </c:pt>
                <c:pt idx="8148">
                  <c:v>-6.3667300000000001E-3</c:v>
                </c:pt>
                <c:pt idx="8149">
                  <c:v>-6.83498E-3</c:v>
                </c:pt>
                <c:pt idx="8150">
                  <c:v>8.2273499999999996E-3</c:v>
                </c:pt>
                <c:pt idx="8151">
                  <c:v>8.1176800000000004E-3</c:v>
                </c:pt>
                <c:pt idx="8152">
                  <c:v>6.4506499999999996E-3</c:v>
                </c:pt>
                <c:pt idx="8153">
                  <c:v>8.7451900000000003E-4</c:v>
                </c:pt>
                <c:pt idx="8154">
                  <c:v>-1.1799799999999999E-2</c:v>
                </c:pt>
                <c:pt idx="8155">
                  <c:v>-9.6149400000000006E-3</c:v>
                </c:pt>
                <c:pt idx="8156">
                  <c:v>-1.2152700000000001E-2</c:v>
                </c:pt>
                <c:pt idx="8157">
                  <c:v>-1.21546E-2</c:v>
                </c:pt>
                <c:pt idx="8158">
                  <c:v>-1.2833600000000001E-2</c:v>
                </c:pt>
                <c:pt idx="8159">
                  <c:v>-1.62115E-2</c:v>
                </c:pt>
                <c:pt idx="8160">
                  <c:v>-5.79453E-3</c:v>
                </c:pt>
                <c:pt idx="8161">
                  <c:v>-7.9021500000000001E-3</c:v>
                </c:pt>
                <c:pt idx="8162">
                  <c:v>-9.87911E-3</c:v>
                </c:pt>
                <c:pt idx="8163">
                  <c:v>-2.9068000000000002E-3</c:v>
                </c:pt>
                <c:pt idx="8164">
                  <c:v>-3.44086E-3</c:v>
                </c:pt>
                <c:pt idx="8165">
                  <c:v>-4.2629199999999999E-3</c:v>
                </c:pt>
                <c:pt idx="8166">
                  <c:v>-6.5679600000000003E-3</c:v>
                </c:pt>
                <c:pt idx="8167">
                  <c:v>1.74522E-3</c:v>
                </c:pt>
                <c:pt idx="8168">
                  <c:v>5.1946600000000002E-3</c:v>
                </c:pt>
                <c:pt idx="8169">
                  <c:v>5.04208E-3</c:v>
                </c:pt>
                <c:pt idx="8170">
                  <c:v>3.3378599999999998E-4</c:v>
                </c:pt>
                <c:pt idx="8171">
                  <c:v>-5.8765400000000004E-3</c:v>
                </c:pt>
                <c:pt idx="8172">
                  <c:v>-7.12395E-4</c:v>
                </c:pt>
                <c:pt idx="8173">
                  <c:v>4.4260000000000002E-3</c:v>
                </c:pt>
                <c:pt idx="8174">
                  <c:v>2.0532599999999999E-3</c:v>
                </c:pt>
                <c:pt idx="8175">
                  <c:v>1.55449E-3</c:v>
                </c:pt>
                <c:pt idx="8176">
                  <c:v>-3.2329599999999999E-4</c:v>
                </c:pt>
                <c:pt idx="8177">
                  <c:v>-3.9005300000000001E-4</c:v>
                </c:pt>
                <c:pt idx="8178">
                  <c:v>-1.04809E-3</c:v>
                </c:pt>
                <c:pt idx="8179">
                  <c:v>-3.96919E-3</c:v>
                </c:pt>
                <c:pt idx="8180">
                  <c:v>2.02179E-4</c:v>
                </c:pt>
                <c:pt idx="8181">
                  <c:v>-1.79386E-3</c:v>
                </c:pt>
                <c:pt idx="8182">
                  <c:v>-5.7334899999999999E-3</c:v>
                </c:pt>
                <c:pt idx="8183">
                  <c:v>-3.81088E-3</c:v>
                </c:pt>
                <c:pt idx="8184">
                  <c:v>-3.4685100000000002E-3</c:v>
                </c:pt>
                <c:pt idx="8185">
                  <c:v>-6.8855299999999995E-4</c:v>
                </c:pt>
                <c:pt idx="8186">
                  <c:v>-2.69032E-3</c:v>
                </c:pt>
                <c:pt idx="8187">
                  <c:v>7.6322600000000001E-3</c:v>
                </c:pt>
                <c:pt idx="8188">
                  <c:v>-5.0954800000000003E-3</c:v>
                </c:pt>
                <c:pt idx="8189">
                  <c:v>5.7773599999999996E-3</c:v>
                </c:pt>
                <c:pt idx="8190">
                  <c:v>1.5306499999999999E-3</c:v>
                </c:pt>
                <c:pt idx="8191">
                  <c:v>1.10531E-3</c:v>
                </c:pt>
                <c:pt idx="8192">
                  <c:v>2.8324099999999999E-4</c:v>
                </c:pt>
                <c:pt idx="8193">
                  <c:v>-2.48146E-3</c:v>
                </c:pt>
                <c:pt idx="8194">
                  <c:v>1.1253400000000001E-3</c:v>
                </c:pt>
                <c:pt idx="8195">
                  <c:v>3.4980800000000002E-3</c:v>
                </c:pt>
                <c:pt idx="8196">
                  <c:v>7.4310299999999999E-3</c:v>
                </c:pt>
                <c:pt idx="8197">
                  <c:v>-1.0017399999999999E-2</c:v>
                </c:pt>
                <c:pt idx="8198">
                  <c:v>-1.4845799999999999E-2</c:v>
                </c:pt>
                <c:pt idx="8199">
                  <c:v>-7.0819899999999998E-3</c:v>
                </c:pt>
                <c:pt idx="8200">
                  <c:v>-4.9810399999999999E-3</c:v>
                </c:pt>
                <c:pt idx="8201">
                  <c:v>-4.9591100000000001E-3</c:v>
                </c:pt>
                <c:pt idx="8202">
                  <c:v>5.0516099999999998E-3</c:v>
                </c:pt>
                <c:pt idx="8203">
                  <c:v>6.6738099999999996E-3</c:v>
                </c:pt>
                <c:pt idx="8204">
                  <c:v>2.9459E-3</c:v>
                </c:pt>
                <c:pt idx="8205">
                  <c:v>3.36361E-3</c:v>
                </c:pt>
                <c:pt idx="8206">
                  <c:v>1.0498E-2</c:v>
                </c:pt>
                <c:pt idx="8207">
                  <c:v>1.3332399999999999E-2</c:v>
                </c:pt>
                <c:pt idx="8208">
                  <c:v>1.03321E-2</c:v>
                </c:pt>
                <c:pt idx="8209">
                  <c:v>2.9668799999999999E-3</c:v>
                </c:pt>
                <c:pt idx="8210">
                  <c:v>4.4269599999999997E-3</c:v>
                </c:pt>
                <c:pt idx="8211">
                  <c:v>4.0941199999999997E-3</c:v>
                </c:pt>
                <c:pt idx="8212">
                  <c:v>-9.1361999999999997E-4</c:v>
                </c:pt>
                <c:pt idx="8213">
                  <c:v>5.9042000000000001E-3</c:v>
                </c:pt>
                <c:pt idx="8214">
                  <c:v>-7.8010600000000003E-4</c:v>
                </c:pt>
                <c:pt idx="8215">
                  <c:v>1.4219300000000001E-3</c:v>
                </c:pt>
                <c:pt idx="8216">
                  <c:v>-1.0356899999999999E-3</c:v>
                </c:pt>
                <c:pt idx="8217">
                  <c:v>-2.2973999999999998E-3</c:v>
                </c:pt>
                <c:pt idx="8218">
                  <c:v>6.1292600000000001E-3</c:v>
                </c:pt>
                <c:pt idx="8219">
                  <c:v>1.1081699999999999E-3</c:v>
                </c:pt>
                <c:pt idx="8220">
                  <c:v>-3.0679700000000002E-3</c:v>
                </c:pt>
                <c:pt idx="8221">
                  <c:v>-4.9572000000000001E-3</c:v>
                </c:pt>
                <c:pt idx="8222">
                  <c:v>-9.7942399999999992E-3</c:v>
                </c:pt>
                <c:pt idx="8223">
                  <c:v>1.0042199999999999E-3</c:v>
                </c:pt>
                <c:pt idx="8224">
                  <c:v>2.99549E-3</c:v>
                </c:pt>
                <c:pt idx="8225">
                  <c:v>2.5224700000000002E-3</c:v>
                </c:pt>
                <c:pt idx="8226" formatCode="0.00E+00">
                  <c:v>6.1988800000000005E-5</c:v>
                </c:pt>
                <c:pt idx="8227">
                  <c:v>1.3008099999999999E-3</c:v>
                </c:pt>
                <c:pt idx="8228">
                  <c:v>4.2381299999999997E-3</c:v>
                </c:pt>
                <c:pt idx="8229">
                  <c:v>4.4746400000000002E-3</c:v>
                </c:pt>
                <c:pt idx="8230">
                  <c:v>2.7561199999999999E-3</c:v>
                </c:pt>
                <c:pt idx="8231">
                  <c:v>2.1877300000000001E-3</c:v>
                </c:pt>
                <c:pt idx="8232">
                  <c:v>3.6354099999999999E-3</c:v>
                </c:pt>
                <c:pt idx="8233">
                  <c:v>2.1381400000000002E-3</c:v>
                </c:pt>
                <c:pt idx="8234">
                  <c:v>1.30558E-3</c:v>
                </c:pt>
                <c:pt idx="8235">
                  <c:v>-1.2207E-4</c:v>
                </c:pt>
                <c:pt idx="8236" formatCode="0.00E+00">
                  <c:v>1.7166100000000002E-5</c:v>
                </c:pt>
                <c:pt idx="8237">
                  <c:v>4.9486199999999999E-3</c:v>
                </c:pt>
                <c:pt idx="8238">
                  <c:v>-2.24113E-3</c:v>
                </c:pt>
                <c:pt idx="8239">
                  <c:v>-4.1856799999999998E-3</c:v>
                </c:pt>
                <c:pt idx="8240">
                  <c:v>-5.5789899999999998E-3</c:v>
                </c:pt>
                <c:pt idx="8241">
                  <c:v>-3.9978000000000001E-3</c:v>
                </c:pt>
                <c:pt idx="8242">
                  <c:v>-5.2042E-3</c:v>
                </c:pt>
                <c:pt idx="8243">
                  <c:v>-6.6404300000000001E-3</c:v>
                </c:pt>
                <c:pt idx="8244">
                  <c:v>-6.43349E-3</c:v>
                </c:pt>
                <c:pt idx="8245">
                  <c:v>-7.0648200000000003E-3</c:v>
                </c:pt>
                <c:pt idx="8246">
                  <c:v>-8.6812999999999994E-3</c:v>
                </c:pt>
                <c:pt idx="8247">
                  <c:v>-2.89631E-3</c:v>
                </c:pt>
                <c:pt idx="8248" formatCode="0.00E+00">
                  <c:v>4.00543E-5</c:v>
                </c:pt>
                <c:pt idx="8249">
                  <c:v>-8.0003699999999997E-3</c:v>
                </c:pt>
                <c:pt idx="8250">
                  <c:v>-6.35624E-3</c:v>
                </c:pt>
                <c:pt idx="8251">
                  <c:v>-2.35462E-3</c:v>
                </c:pt>
                <c:pt idx="8252">
                  <c:v>-3.3054400000000002E-3</c:v>
                </c:pt>
                <c:pt idx="8253">
                  <c:v>-1.0312999999999999E-2</c:v>
                </c:pt>
                <c:pt idx="8254">
                  <c:v>-9.7122200000000006E-3</c:v>
                </c:pt>
                <c:pt idx="8255">
                  <c:v>-1.30825E-2</c:v>
                </c:pt>
                <c:pt idx="8256">
                  <c:v>-1.57127E-2</c:v>
                </c:pt>
                <c:pt idx="8257">
                  <c:v>-8.2168599999999994E-3</c:v>
                </c:pt>
                <c:pt idx="8258">
                  <c:v>-2.89536E-3</c:v>
                </c:pt>
                <c:pt idx="8259">
                  <c:v>-3.0021700000000002E-3</c:v>
                </c:pt>
                <c:pt idx="8260">
                  <c:v>-5.2166000000000001E-3</c:v>
                </c:pt>
                <c:pt idx="8261">
                  <c:v>-1.05486E-2</c:v>
                </c:pt>
                <c:pt idx="8262">
                  <c:v>-1.31903E-2</c:v>
                </c:pt>
                <c:pt idx="8263">
                  <c:v>-7.1992899999999997E-3</c:v>
                </c:pt>
                <c:pt idx="8264">
                  <c:v>-9.3879700000000007E-3</c:v>
                </c:pt>
                <c:pt idx="8265">
                  <c:v>-1.52216E-2</c:v>
                </c:pt>
                <c:pt idx="8266">
                  <c:v>-1.5644100000000001E-2</c:v>
                </c:pt>
                <c:pt idx="8267">
                  <c:v>-1.38998E-2</c:v>
                </c:pt>
                <c:pt idx="8268">
                  <c:v>-8.4056900000000004E-3</c:v>
                </c:pt>
                <c:pt idx="8269">
                  <c:v>-1.6178100000000001E-2</c:v>
                </c:pt>
                <c:pt idx="8270">
                  <c:v>-1.8532799999999999E-2</c:v>
                </c:pt>
                <c:pt idx="8271">
                  <c:v>-1.5214E-2</c:v>
                </c:pt>
                <c:pt idx="8272">
                  <c:v>-1.6695999999999999E-2</c:v>
                </c:pt>
                <c:pt idx="8273">
                  <c:v>-6.05202E-3</c:v>
                </c:pt>
                <c:pt idx="8274">
                  <c:v>-7.6675399999999996E-3</c:v>
                </c:pt>
                <c:pt idx="8275">
                  <c:v>-8.8777500000000002E-3</c:v>
                </c:pt>
                <c:pt idx="8276">
                  <c:v>-3.29781E-3</c:v>
                </c:pt>
                <c:pt idx="8277">
                  <c:v>3.5409899999999999E-3</c:v>
                </c:pt>
                <c:pt idx="8278">
                  <c:v>1.00613E-3</c:v>
                </c:pt>
                <c:pt idx="8279">
                  <c:v>-6.0854000000000004E-3</c:v>
                </c:pt>
                <c:pt idx="8280">
                  <c:v>-5.49316E-4</c:v>
                </c:pt>
                <c:pt idx="8281">
                  <c:v>-4.2629199999999999E-3</c:v>
                </c:pt>
                <c:pt idx="8282">
                  <c:v>-9.7131700000000001E-3</c:v>
                </c:pt>
                <c:pt idx="8283">
                  <c:v>-1.35202E-2</c:v>
                </c:pt>
                <c:pt idx="8284">
                  <c:v>-5.7764100000000001E-3</c:v>
                </c:pt>
                <c:pt idx="8285">
                  <c:v>-1.0168999999999999E-2</c:v>
                </c:pt>
                <c:pt idx="8286">
                  <c:v>-5.7077400000000002E-3</c:v>
                </c:pt>
                <c:pt idx="8287">
                  <c:v>-1.1273399999999999E-2</c:v>
                </c:pt>
                <c:pt idx="8288">
                  <c:v>-1.17474E-2</c:v>
                </c:pt>
                <c:pt idx="8289">
                  <c:v>-9.1505100000000006E-3</c:v>
                </c:pt>
                <c:pt idx="8290">
                  <c:v>-1.0305399999999999E-2</c:v>
                </c:pt>
                <c:pt idx="8291">
                  <c:v>-7.2822599999999996E-3</c:v>
                </c:pt>
                <c:pt idx="8292">
                  <c:v>-2.41661E-3</c:v>
                </c:pt>
                <c:pt idx="8293">
                  <c:v>-3.8681000000000002E-3</c:v>
                </c:pt>
                <c:pt idx="8294">
                  <c:v>-2.3937199999999998E-3</c:v>
                </c:pt>
                <c:pt idx="8295">
                  <c:v>-7.18594E-3</c:v>
                </c:pt>
                <c:pt idx="8296">
                  <c:v>-8.7432900000000008E-3</c:v>
                </c:pt>
                <c:pt idx="8297">
                  <c:v>-1.1069300000000001E-2</c:v>
                </c:pt>
                <c:pt idx="8298">
                  <c:v>-2.22778E-3</c:v>
                </c:pt>
                <c:pt idx="8299">
                  <c:v>-4.6987499999999998E-3</c:v>
                </c:pt>
                <c:pt idx="8300">
                  <c:v>-6.3505200000000001E-3</c:v>
                </c:pt>
                <c:pt idx="8301">
                  <c:v>-5.1679600000000001E-3</c:v>
                </c:pt>
                <c:pt idx="8302">
                  <c:v>2.6702900000000001E-4</c:v>
                </c:pt>
                <c:pt idx="8303">
                  <c:v>7.1458800000000003E-3</c:v>
                </c:pt>
                <c:pt idx="8304">
                  <c:v>5.4836299999999998E-3</c:v>
                </c:pt>
                <c:pt idx="8305">
                  <c:v>-3.74413E-3</c:v>
                </c:pt>
                <c:pt idx="8306">
                  <c:v>-6.4621000000000001E-3</c:v>
                </c:pt>
                <c:pt idx="8307">
                  <c:v>-3.3979399999999999E-3</c:v>
                </c:pt>
                <c:pt idx="8308">
                  <c:v>-1.79386E-3</c:v>
                </c:pt>
                <c:pt idx="8309">
                  <c:v>-1.8262899999999999E-3</c:v>
                </c:pt>
                <c:pt idx="8310">
                  <c:v>7.5435599999999997E-4</c:v>
                </c:pt>
                <c:pt idx="8311">
                  <c:v>2.4528499999999999E-3</c:v>
                </c:pt>
                <c:pt idx="8312">
                  <c:v>7.0190400000000005E-4</c:v>
                </c:pt>
                <c:pt idx="8313">
                  <c:v>6.7501100000000001E-3</c:v>
                </c:pt>
                <c:pt idx="8314">
                  <c:v>4.4145599999999997E-3</c:v>
                </c:pt>
                <c:pt idx="8315">
                  <c:v>1.76048E-3</c:v>
                </c:pt>
                <c:pt idx="8316">
                  <c:v>-3.0698800000000001E-3</c:v>
                </c:pt>
                <c:pt idx="8317">
                  <c:v>-3.3178299999999999E-3</c:v>
                </c:pt>
                <c:pt idx="8318">
                  <c:v>3.9091100000000004E-3</c:v>
                </c:pt>
                <c:pt idx="8319">
                  <c:v>2.78473E-3</c:v>
                </c:pt>
                <c:pt idx="8320">
                  <c:v>-1.14536E-3</c:v>
                </c:pt>
                <c:pt idx="8321">
                  <c:v>6.1664600000000003E-3</c:v>
                </c:pt>
                <c:pt idx="8322">
                  <c:v>-6.7043300000000001E-4</c:v>
                </c:pt>
                <c:pt idx="8323">
                  <c:v>2.8057099999999999E-3</c:v>
                </c:pt>
                <c:pt idx="8324">
                  <c:v>3.7517499999999999E-3</c:v>
                </c:pt>
                <c:pt idx="8325">
                  <c:v>1.15738E-2</c:v>
                </c:pt>
                <c:pt idx="8326">
                  <c:v>7.3289899999999996E-3</c:v>
                </c:pt>
                <c:pt idx="8327">
                  <c:v>1.07193E-3</c:v>
                </c:pt>
                <c:pt idx="8328">
                  <c:v>3.44181E-3</c:v>
                </c:pt>
                <c:pt idx="8329">
                  <c:v>2.9354099999999998E-3</c:v>
                </c:pt>
                <c:pt idx="8330">
                  <c:v>9.06181E-3</c:v>
                </c:pt>
                <c:pt idx="8331">
                  <c:v>9.1743499999999995E-3</c:v>
                </c:pt>
                <c:pt idx="8332">
                  <c:v>1.1105500000000001E-2</c:v>
                </c:pt>
                <c:pt idx="8333">
                  <c:v>7.2269400000000003E-3</c:v>
                </c:pt>
                <c:pt idx="8334">
                  <c:v>6.3247700000000004E-3</c:v>
                </c:pt>
                <c:pt idx="8335">
                  <c:v>6.3352599999999997E-3</c:v>
                </c:pt>
                <c:pt idx="8336">
                  <c:v>1.30806E-2</c:v>
                </c:pt>
                <c:pt idx="8337">
                  <c:v>8.2635899999999995E-3</c:v>
                </c:pt>
                <c:pt idx="8338">
                  <c:v>4.7655099999999997E-3</c:v>
                </c:pt>
                <c:pt idx="8339">
                  <c:v>6.3991500000000002E-4</c:v>
                </c:pt>
                <c:pt idx="8340">
                  <c:v>-8.02135E-3</c:v>
                </c:pt>
                <c:pt idx="8341">
                  <c:v>-5.5761300000000003E-3</c:v>
                </c:pt>
                <c:pt idx="8342">
                  <c:v>2.3651100000000001E-4</c:v>
                </c:pt>
                <c:pt idx="8343">
                  <c:v>1.45273E-2</c:v>
                </c:pt>
                <c:pt idx="8344">
                  <c:v>1.7358800000000001E-2</c:v>
                </c:pt>
                <c:pt idx="8345">
                  <c:v>1.07832E-2</c:v>
                </c:pt>
                <c:pt idx="8346">
                  <c:v>1.2331999999999999E-2</c:v>
                </c:pt>
                <c:pt idx="8347">
                  <c:v>1.65434E-2</c:v>
                </c:pt>
                <c:pt idx="8348">
                  <c:v>1.6703599999999999E-2</c:v>
                </c:pt>
                <c:pt idx="8349" formatCode="0.00E+00">
                  <c:v>1.26143E-2</c:v>
                </c:pt>
                <c:pt idx="8350">
                  <c:v>-1.0347399999999999E-3</c:v>
                </c:pt>
                <c:pt idx="8351">
                  <c:v>4.6472500000000003E-3</c:v>
                </c:pt>
                <c:pt idx="8352">
                  <c:v>4.2171500000000002E-3</c:v>
                </c:pt>
                <c:pt idx="8353">
                  <c:v>-3.6907200000000002E-4</c:v>
                </c:pt>
                <c:pt idx="8354">
                  <c:v>2.4604800000000001E-4</c:v>
                </c:pt>
                <c:pt idx="8355" formatCode="0.00E+00">
                  <c:v>9.7274800000000006E-5</c:v>
                </c:pt>
                <c:pt idx="8356">
                  <c:v>-1.43242E-3</c:v>
                </c:pt>
                <c:pt idx="8357">
                  <c:v>-4.4565200000000003E-3</c:v>
                </c:pt>
                <c:pt idx="8358">
                  <c:v>-9.1485999999999998E-3</c:v>
                </c:pt>
                <c:pt idx="8359">
                  <c:v>1.4419599999999999E-3</c:v>
                </c:pt>
                <c:pt idx="8360">
                  <c:v>8.1529600000000008E-3</c:v>
                </c:pt>
                <c:pt idx="8361">
                  <c:v>2.5796899999999999E-3</c:v>
                </c:pt>
                <c:pt idx="8362">
                  <c:v>1.21784E-3</c:v>
                </c:pt>
                <c:pt idx="8363">
                  <c:v>-3.02601E-3</c:v>
                </c:pt>
                <c:pt idx="8364">
                  <c:v>-2.63214E-4</c:v>
                </c:pt>
                <c:pt idx="8365">
                  <c:v>3.8499799999999998E-3</c:v>
                </c:pt>
                <c:pt idx="8366">
                  <c:v>-2.0504E-4</c:v>
                </c:pt>
                <c:pt idx="8367">
                  <c:v>-9.3078599999999996E-4</c:v>
                </c:pt>
                <c:pt idx="8368">
                  <c:v>-9.2248899999999995E-3</c:v>
                </c:pt>
                <c:pt idx="8369">
                  <c:v>-1.38569E-2</c:v>
                </c:pt>
                <c:pt idx="8370">
                  <c:v>-1.31302E-2</c:v>
                </c:pt>
                <c:pt idx="8371">
                  <c:v>-1.7343500000000001E-2</c:v>
                </c:pt>
                <c:pt idx="8372">
                  <c:v>-8.6374299999999998E-3</c:v>
                </c:pt>
                <c:pt idx="8373">
                  <c:v>-7.4100499999999996E-3</c:v>
                </c:pt>
                <c:pt idx="8374" formatCode="0.00E+00">
                  <c:v>-6.0367600000000004E-3</c:v>
                </c:pt>
                <c:pt idx="8375">
                  <c:v>1.7108900000000001E-3</c:v>
                </c:pt>
                <c:pt idx="8376">
                  <c:v>-3.8013500000000002E-3</c:v>
                </c:pt>
                <c:pt idx="8377">
                  <c:v>-2.0723299999999998E-3</c:v>
                </c:pt>
                <c:pt idx="8378">
                  <c:v>-5.4292699999999999E-3</c:v>
                </c:pt>
                <c:pt idx="8379">
                  <c:v>-3.4294099999999999E-3</c:v>
                </c:pt>
                <c:pt idx="8380">
                  <c:v>-8.1520099999999995E-3</c:v>
                </c:pt>
                <c:pt idx="8381">
                  <c:v>-7.0428799999999996E-3</c:v>
                </c:pt>
                <c:pt idx="8382">
                  <c:v>-7.8048700000000002E-3</c:v>
                </c:pt>
                <c:pt idx="8383">
                  <c:v>-9.4137200000000004E-3</c:v>
                </c:pt>
                <c:pt idx="8384">
                  <c:v>-1.0211E-2</c:v>
                </c:pt>
                <c:pt idx="8385">
                  <c:v>-6.7615499999999999E-3</c:v>
                </c:pt>
                <c:pt idx="8386">
                  <c:v>-8.2969700000000007E-3</c:v>
                </c:pt>
                <c:pt idx="8387">
                  <c:v>1.2702900000000001E-3</c:v>
                </c:pt>
                <c:pt idx="8388">
                  <c:v>-3.9453500000000002E-3</c:v>
                </c:pt>
                <c:pt idx="8389">
                  <c:v>-5.8994299999999998E-3</c:v>
                </c:pt>
                <c:pt idx="8390">
                  <c:v>-9.7322499999999996E-3</c:v>
                </c:pt>
                <c:pt idx="8391">
                  <c:v>-3.00884E-3</c:v>
                </c:pt>
                <c:pt idx="8392" formatCode="0.00E+00">
                  <c:v>7.6293900000000003E-6</c:v>
                </c:pt>
                <c:pt idx="8393">
                  <c:v>-7.8830700000000007E-3</c:v>
                </c:pt>
                <c:pt idx="8394">
                  <c:v>-1.12152E-3</c:v>
                </c:pt>
                <c:pt idx="8395">
                  <c:v>3.2482100000000001E-3</c:v>
                </c:pt>
                <c:pt idx="8396">
                  <c:v>-5.7468399999999996E-3</c:v>
                </c:pt>
                <c:pt idx="8397">
                  <c:v>-1.4478700000000001E-2</c:v>
                </c:pt>
                <c:pt idx="8398">
                  <c:v>-1.07355E-2</c:v>
                </c:pt>
                <c:pt idx="8399">
                  <c:v>-1.5468599999999999E-3</c:v>
                </c:pt>
                <c:pt idx="8400">
                  <c:v>3.7956200000000001E-4</c:v>
                </c:pt>
                <c:pt idx="8401">
                  <c:v>-7.9345700000000002E-3</c:v>
                </c:pt>
                <c:pt idx="8402">
                  <c:v>-1.2868900000000001E-2</c:v>
                </c:pt>
                <c:pt idx="8403">
                  <c:v>-1.8815999999999999E-2</c:v>
                </c:pt>
                <c:pt idx="8404">
                  <c:v>-1.01385E-2</c:v>
                </c:pt>
                <c:pt idx="8405">
                  <c:v>-8.9845700000000008E-3</c:v>
                </c:pt>
                <c:pt idx="8406">
                  <c:v>-1.4085800000000001E-2</c:v>
                </c:pt>
                <c:pt idx="8407">
                  <c:v>-1.72081E-2</c:v>
                </c:pt>
                <c:pt idx="8408">
                  <c:v>-1.4374700000000001E-2</c:v>
                </c:pt>
                <c:pt idx="8409">
                  <c:v>-1.2491199999999999E-2</c:v>
                </c:pt>
                <c:pt idx="8410">
                  <c:v>-5.29766E-3</c:v>
                </c:pt>
                <c:pt idx="8411">
                  <c:v>1.2283299999999999E-3</c:v>
                </c:pt>
                <c:pt idx="8412">
                  <c:v>-1.64032E-3</c:v>
                </c:pt>
                <c:pt idx="8413">
                  <c:v>-2.5739700000000001E-3</c:v>
                </c:pt>
                <c:pt idx="8414">
                  <c:v>-6.9980600000000004E-3</c:v>
                </c:pt>
                <c:pt idx="8415">
                  <c:v>-3.0679700000000002E-3</c:v>
                </c:pt>
                <c:pt idx="8416">
                  <c:v>-3.4685100000000002E-3</c:v>
                </c:pt>
                <c:pt idx="8417">
                  <c:v>-2.8419500000000002E-3</c:v>
                </c:pt>
                <c:pt idx="8418">
                  <c:v>-4.6577500000000004E-3</c:v>
                </c:pt>
                <c:pt idx="8419">
                  <c:v>-6.6404300000000001E-3</c:v>
                </c:pt>
                <c:pt idx="8420">
                  <c:v>-4.7788600000000002E-3</c:v>
                </c:pt>
                <c:pt idx="8421">
                  <c:v>-2.23923E-3</c:v>
                </c:pt>
                <c:pt idx="8422">
                  <c:v>5.7439800000000001E-3</c:v>
                </c:pt>
                <c:pt idx="8423">
                  <c:v>1.1550899999999999E-2</c:v>
                </c:pt>
                <c:pt idx="8424">
                  <c:v>3.9854000000000001E-3</c:v>
                </c:pt>
                <c:pt idx="8425">
                  <c:v>9.84669E-3</c:v>
                </c:pt>
                <c:pt idx="8426">
                  <c:v>1.19209E-3</c:v>
                </c:pt>
                <c:pt idx="8427">
                  <c:v>5.0458899999999999E-3</c:v>
                </c:pt>
                <c:pt idx="8428">
                  <c:v>3.8652399999999998E-3</c:v>
                </c:pt>
                <c:pt idx="8429">
                  <c:v>7.9202700000000001E-3</c:v>
                </c:pt>
                <c:pt idx="8430">
                  <c:v>5.2604699999999997E-3</c:v>
                </c:pt>
                <c:pt idx="8431">
                  <c:v>6.2160499999999999E-3</c:v>
                </c:pt>
                <c:pt idx="8432">
                  <c:v>-2.4881399999999998E-3</c:v>
                </c:pt>
                <c:pt idx="8433">
                  <c:v>-4.5137399999999996E-3</c:v>
                </c:pt>
                <c:pt idx="8434">
                  <c:v>-4.4622400000000001E-3</c:v>
                </c:pt>
                <c:pt idx="8435">
                  <c:v>-1.09482E-3</c:v>
                </c:pt>
                <c:pt idx="8436">
                  <c:v>3.9968499999999997E-3</c:v>
                </c:pt>
                <c:pt idx="8437">
                  <c:v>1.3494500000000001E-3</c:v>
                </c:pt>
                <c:pt idx="8438">
                  <c:v>9.2735300000000003E-3</c:v>
                </c:pt>
                <c:pt idx="8439">
                  <c:v>7.4348399999999999E-3</c:v>
                </c:pt>
                <c:pt idx="8440">
                  <c:v>5.52273E-3</c:v>
                </c:pt>
                <c:pt idx="8441" formatCode="0.00E+00">
                  <c:v>5.6743599999999998E-3</c:v>
                </c:pt>
                <c:pt idx="8442">
                  <c:v>6.9990199999999999E-3</c:v>
                </c:pt>
                <c:pt idx="8443" formatCode="0.00E+00">
                  <c:v>1.44958E-2</c:v>
                </c:pt>
                <c:pt idx="8444">
                  <c:v>1.08929E-2</c:v>
                </c:pt>
                <c:pt idx="8445">
                  <c:v>3.3006699999999999E-3</c:v>
                </c:pt>
                <c:pt idx="8446">
                  <c:v>1.04799E-2</c:v>
                </c:pt>
                <c:pt idx="8447">
                  <c:v>1.11427E-2</c:v>
                </c:pt>
                <c:pt idx="8448">
                  <c:v>1.8192300000000002E-2</c:v>
                </c:pt>
                <c:pt idx="8449">
                  <c:v>1.6436599999999999E-2</c:v>
                </c:pt>
                <c:pt idx="8450">
                  <c:v>2.07233E-2</c:v>
                </c:pt>
                <c:pt idx="8451">
                  <c:v>1.6428000000000002E-2</c:v>
                </c:pt>
                <c:pt idx="8452">
                  <c:v>7.5111400000000004E-3</c:v>
                </c:pt>
                <c:pt idx="8453">
                  <c:v>1.0676400000000001E-2</c:v>
                </c:pt>
                <c:pt idx="8454">
                  <c:v>1.26581E-2</c:v>
                </c:pt>
                <c:pt idx="8455">
                  <c:v>9.0980499999999999E-3</c:v>
                </c:pt>
                <c:pt idx="8456">
                  <c:v>5.9909799999999999E-3</c:v>
                </c:pt>
                <c:pt idx="8457">
                  <c:v>4.3067899999999996E-3</c:v>
                </c:pt>
                <c:pt idx="8458">
                  <c:v>1.10302E-2</c:v>
                </c:pt>
                <c:pt idx="8459">
                  <c:v>6.6337599999999998E-3</c:v>
                </c:pt>
                <c:pt idx="8460">
                  <c:v>1.36776E-2</c:v>
                </c:pt>
                <c:pt idx="8461">
                  <c:v>1.71223E-2</c:v>
                </c:pt>
                <c:pt idx="8462">
                  <c:v>9.0904200000000001E-3</c:v>
                </c:pt>
                <c:pt idx="8463">
                  <c:v>1.37568E-2</c:v>
                </c:pt>
                <c:pt idx="8464">
                  <c:v>8.6107300000000005E-3</c:v>
                </c:pt>
                <c:pt idx="8465">
                  <c:v>1.0741199999999999E-2</c:v>
                </c:pt>
                <c:pt idx="8466">
                  <c:v>1.2893699999999999E-2</c:v>
                </c:pt>
                <c:pt idx="8467">
                  <c:v>1.1676799999999999E-2</c:v>
                </c:pt>
                <c:pt idx="8468">
                  <c:v>7.1144099999999998E-3</c:v>
                </c:pt>
                <c:pt idx="8469">
                  <c:v>1.57547E-3</c:v>
                </c:pt>
                <c:pt idx="8470">
                  <c:v>1.2302400000000001E-4</c:v>
                </c:pt>
                <c:pt idx="8471">
                  <c:v>6.3800800000000002E-4</c:v>
                </c:pt>
                <c:pt idx="8472">
                  <c:v>-3.7584300000000001E-3</c:v>
                </c:pt>
                <c:pt idx="8473">
                  <c:v>1.09673E-3</c:v>
                </c:pt>
                <c:pt idx="8474">
                  <c:v>-1.9187900000000001E-3</c:v>
                </c:pt>
                <c:pt idx="8475">
                  <c:v>-5.4683700000000002E-3</c:v>
                </c:pt>
                <c:pt idx="8476">
                  <c:v>-4.4965700000000001E-3</c:v>
                </c:pt>
                <c:pt idx="8477">
                  <c:v>-7.8325300000000007E-3</c:v>
                </c:pt>
                <c:pt idx="8478">
                  <c:v>-7.6980599999999996E-3</c:v>
                </c:pt>
                <c:pt idx="8479">
                  <c:v>-7.9622300000000007E-3</c:v>
                </c:pt>
                <c:pt idx="8480">
                  <c:v>-9.3421900000000002E-3</c:v>
                </c:pt>
                <c:pt idx="8481">
                  <c:v>-8.7203999999999997E-3</c:v>
                </c:pt>
                <c:pt idx="8482">
                  <c:v>-9.1905600000000004E-3</c:v>
                </c:pt>
                <c:pt idx="8483">
                  <c:v>-1.5542E-2</c:v>
                </c:pt>
                <c:pt idx="8484">
                  <c:v>-1.52187E-2</c:v>
                </c:pt>
                <c:pt idx="8485">
                  <c:v>-1.0723099999999999E-2</c:v>
                </c:pt>
                <c:pt idx="8486">
                  <c:v>3.18527E-3</c:v>
                </c:pt>
                <c:pt idx="8487">
                  <c:v>-1.7404600000000001E-3</c:v>
                </c:pt>
                <c:pt idx="8488">
                  <c:v>-7.3957399999999996E-3</c:v>
                </c:pt>
                <c:pt idx="8489">
                  <c:v>-1.2702E-2</c:v>
                </c:pt>
                <c:pt idx="8490">
                  <c:v>-1.1013999999999999E-2</c:v>
                </c:pt>
                <c:pt idx="8491">
                  <c:v>-9.9945099999999999E-3</c:v>
                </c:pt>
                <c:pt idx="8492">
                  <c:v>-3.8461699999999999E-3</c:v>
                </c:pt>
                <c:pt idx="8493">
                  <c:v>-1.64633E-2</c:v>
                </c:pt>
                <c:pt idx="8494">
                  <c:v>-1.18847E-2</c:v>
                </c:pt>
                <c:pt idx="8495">
                  <c:v>-1.39971E-2</c:v>
                </c:pt>
                <c:pt idx="8496">
                  <c:v>-7.7238100000000002E-3</c:v>
                </c:pt>
                <c:pt idx="8497">
                  <c:v>-7.6379799999999999E-3</c:v>
                </c:pt>
                <c:pt idx="8498">
                  <c:v>-8.9511899999999995E-3</c:v>
                </c:pt>
                <c:pt idx="8499">
                  <c:v>3.6220599999999999E-3</c:v>
                </c:pt>
                <c:pt idx="8500">
                  <c:v>-5.66673E-3</c:v>
                </c:pt>
                <c:pt idx="8501">
                  <c:v>-7.0476499999999999E-3</c:v>
                </c:pt>
                <c:pt idx="8502">
                  <c:v>-1.24893E-2</c:v>
                </c:pt>
                <c:pt idx="8503">
                  <c:v>-1.04513E-2</c:v>
                </c:pt>
                <c:pt idx="8504">
                  <c:v>-1.37672E-2</c:v>
                </c:pt>
                <c:pt idx="8505">
                  <c:v>-1.0115600000000001E-2</c:v>
                </c:pt>
                <c:pt idx="8506">
                  <c:v>-5.9137299999999999E-3</c:v>
                </c:pt>
                <c:pt idx="8507">
                  <c:v>-1.16119E-2</c:v>
                </c:pt>
                <c:pt idx="8508">
                  <c:v>-9.1381099999999996E-3</c:v>
                </c:pt>
                <c:pt idx="8509">
                  <c:v>-8.6784399999999999E-4</c:v>
                </c:pt>
                <c:pt idx="8510">
                  <c:v>-4.7912600000000003E-3</c:v>
                </c:pt>
                <c:pt idx="8511">
                  <c:v>-1.10531E-2</c:v>
                </c:pt>
                <c:pt idx="8512">
                  <c:v>-9.0694399999999998E-3</c:v>
                </c:pt>
                <c:pt idx="8513">
                  <c:v>-1.44625E-2</c:v>
                </c:pt>
                <c:pt idx="8514">
                  <c:v>-9.9992799999999993E-3</c:v>
                </c:pt>
                <c:pt idx="8515">
                  <c:v>-3.08895E-3</c:v>
                </c:pt>
                <c:pt idx="8516">
                  <c:v>-6.4373E-3</c:v>
                </c:pt>
                <c:pt idx="8517">
                  <c:v>-5.1956199999999998E-3</c:v>
                </c:pt>
                <c:pt idx="8518">
                  <c:v>-5.4197300000000002E-3</c:v>
                </c:pt>
                <c:pt idx="8519">
                  <c:v>-5.8669999999999998E-3</c:v>
                </c:pt>
                <c:pt idx="8520">
                  <c:v>-3.3044799999999998E-3</c:v>
                </c:pt>
                <c:pt idx="8521">
                  <c:v>1.59359E-3</c:v>
                </c:pt>
                <c:pt idx="8522">
                  <c:v>6.8912499999999998E-3</c:v>
                </c:pt>
                <c:pt idx="8523">
                  <c:v>3.2234199999999998E-3</c:v>
                </c:pt>
                <c:pt idx="8524">
                  <c:v>6.62804E-3</c:v>
                </c:pt>
                <c:pt idx="8525">
                  <c:v>1.00403E-2</c:v>
                </c:pt>
                <c:pt idx="8526">
                  <c:v>1.11284E-2</c:v>
                </c:pt>
                <c:pt idx="8527">
                  <c:v>1.00775E-2</c:v>
                </c:pt>
                <c:pt idx="8528">
                  <c:v>9.4480499999999995E-3</c:v>
                </c:pt>
                <c:pt idx="8529">
                  <c:v>1.93596E-3</c:v>
                </c:pt>
                <c:pt idx="8530">
                  <c:v>4.0779099999999997E-3</c:v>
                </c:pt>
                <c:pt idx="8531">
                  <c:v>4.5070600000000002E-3</c:v>
                </c:pt>
                <c:pt idx="8532">
                  <c:v>8.4590900000000005E-4</c:v>
                </c:pt>
                <c:pt idx="8533">
                  <c:v>3.4341799999999998E-3</c:v>
                </c:pt>
                <c:pt idx="8534">
                  <c:v>-6.5097799999999997E-3</c:v>
                </c:pt>
                <c:pt idx="8535">
                  <c:v>-3.9291400000000001E-4</c:v>
                </c:pt>
                <c:pt idx="8536">
                  <c:v>-2.7513500000000001E-3</c:v>
                </c:pt>
                <c:pt idx="8537">
                  <c:v>-2.2230100000000001E-3</c:v>
                </c:pt>
                <c:pt idx="8538">
                  <c:v>-6.6394799999999997E-3</c:v>
                </c:pt>
                <c:pt idx="8539">
                  <c:v>-3.3903100000000001E-3</c:v>
                </c:pt>
                <c:pt idx="8540">
                  <c:v>-1.6422299999999999E-3</c:v>
                </c:pt>
                <c:pt idx="8541">
                  <c:v>-8.0280300000000002E-3</c:v>
                </c:pt>
                <c:pt idx="8542">
                  <c:v>-5.0220500000000001E-3</c:v>
                </c:pt>
                <c:pt idx="8543">
                  <c:v>3.2291400000000001E-3</c:v>
                </c:pt>
                <c:pt idx="8544">
                  <c:v>9.8638500000000004E-3</c:v>
                </c:pt>
                <c:pt idx="8545">
                  <c:v>1.9817400000000001E-3</c:v>
                </c:pt>
                <c:pt idx="8546">
                  <c:v>-2.5730100000000001E-3</c:v>
                </c:pt>
                <c:pt idx="8547">
                  <c:v>2.52819E-3</c:v>
                </c:pt>
                <c:pt idx="8548">
                  <c:v>1.87397E-3</c:v>
                </c:pt>
                <c:pt idx="8549">
                  <c:v>3.1566599999999999E-3</c:v>
                </c:pt>
                <c:pt idx="8550">
                  <c:v>1.1602400000000001E-2</c:v>
                </c:pt>
                <c:pt idx="8551">
                  <c:v>1.14717E-2</c:v>
                </c:pt>
                <c:pt idx="8552">
                  <c:v>6.8216300000000004E-3</c:v>
                </c:pt>
                <c:pt idx="8553">
                  <c:v>2.0780600000000001E-3</c:v>
                </c:pt>
                <c:pt idx="8554">
                  <c:v>3.4961699999999998E-3</c:v>
                </c:pt>
                <c:pt idx="8555">
                  <c:v>4.8017499999999996E-3</c:v>
                </c:pt>
                <c:pt idx="8556">
                  <c:v>2.28977E-3</c:v>
                </c:pt>
                <c:pt idx="8557">
                  <c:v>6.8016099999999996E-3</c:v>
                </c:pt>
                <c:pt idx="8558">
                  <c:v>3.7174199999999999E-3</c:v>
                </c:pt>
                <c:pt idx="8559">
                  <c:v>6.7195900000000001E-3</c:v>
                </c:pt>
                <c:pt idx="8560">
                  <c:v>1.0788000000000001E-2</c:v>
                </c:pt>
                <c:pt idx="8561">
                  <c:v>7.3995600000000003E-3</c:v>
                </c:pt>
                <c:pt idx="8562">
                  <c:v>8.9397399999999998E-3</c:v>
                </c:pt>
                <c:pt idx="8563">
                  <c:v>5.2318599999999996E-3</c:v>
                </c:pt>
                <c:pt idx="8564">
                  <c:v>8.9035E-3</c:v>
                </c:pt>
                <c:pt idx="8565">
                  <c:v>8.6679500000000007E-3</c:v>
                </c:pt>
                <c:pt idx="8566">
                  <c:v>9.0532300000000007E-3</c:v>
                </c:pt>
                <c:pt idx="8567">
                  <c:v>8.9588199999999993E-3</c:v>
                </c:pt>
                <c:pt idx="8568">
                  <c:v>7.7943800000000001E-3</c:v>
                </c:pt>
                <c:pt idx="8569">
                  <c:v>1.0503800000000001E-2</c:v>
                </c:pt>
                <c:pt idx="8570">
                  <c:v>9.2639899999999997E-3</c:v>
                </c:pt>
                <c:pt idx="8571">
                  <c:v>8.1443799999999997E-3</c:v>
                </c:pt>
                <c:pt idx="8572">
                  <c:v>6.0939799999999997E-3</c:v>
                </c:pt>
                <c:pt idx="8573">
                  <c:v>1.04752E-2</c:v>
                </c:pt>
                <c:pt idx="8574">
                  <c:v>-8.0585499999999996E-4</c:v>
                </c:pt>
                <c:pt idx="8575">
                  <c:v>1.28841E-3</c:v>
                </c:pt>
                <c:pt idx="8576">
                  <c:v>2.1905900000000001E-3</c:v>
                </c:pt>
                <c:pt idx="8577">
                  <c:v>-2.8133400000000001E-3</c:v>
                </c:pt>
                <c:pt idx="8578">
                  <c:v>1.7099400000000001E-3</c:v>
                </c:pt>
                <c:pt idx="8579">
                  <c:v>2.2296899999999999E-3</c:v>
                </c:pt>
                <c:pt idx="8580">
                  <c:v>8.5096400000000006E-3</c:v>
                </c:pt>
                <c:pt idx="8581">
                  <c:v>1.06993E-2</c:v>
                </c:pt>
                <c:pt idx="8582">
                  <c:v>2.8457600000000001E-3</c:v>
                </c:pt>
                <c:pt idx="8583">
                  <c:v>2.2783299999999999E-3</c:v>
                </c:pt>
                <c:pt idx="8584">
                  <c:v>-1.0767000000000001E-3</c:v>
                </c:pt>
                <c:pt idx="8585">
                  <c:v>-1.9788700000000002E-3</c:v>
                </c:pt>
                <c:pt idx="8586" formatCode="0.00E+00">
                  <c:v>-7.7247600000000002E-5</c:v>
                </c:pt>
                <c:pt idx="8587">
                  <c:v>-1.7175700000000001E-3</c:v>
                </c:pt>
                <c:pt idx="8588">
                  <c:v>1.5268300000000001E-3</c:v>
                </c:pt>
                <c:pt idx="8589">
                  <c:v>-4.7111499999999999E-3</c:v>
                </c:pt>
                <c:pt idx="8590">
                  <c:v>-9.8562200000000006E-3</c:v>
                </c:pt>
                <c:pt idx="8591">
                  <c:v>-7.7743500000000002E-3</c:v>
                </c:pt>
                <c:pt idx="8592">
                  <c:v>-3.1175600000000001E-3</c:v>
                </c:pt>
                <c:pt idx="8593">
                  <c:v>5.8441200000000004E-3</c:v>
                </c:pt>
                <c:pt idx="8594">
                  <c:v>3.4961699999999998E-3</c:v>
                </c:pt>
                <c:pt idx="8595">
                  <c:v>2.96211E-3</c:v>
                </c:pt>
                <c:pt idx="8596">
                  <c:v>5.3214999999999998E-3</c:v>
                </c:pt>
                <c:pt idx="8597">
                  <c:v>5.6171400000000005E-4</c:v>
                </c:pt>
                <c:pt idx="8598">
                  <c:v>-2.3260099999999999E-3</c:v>
                </c:pt>
                <c:pt idx="8599">
                  <c:v>2.1839099999999998E-3</c:v>
                </c:pt>
                <c:pt idx="8600">
                  <c:v>3.6888099999999998E-3</c:v>
                </c:pt>
                <c:pt idx="8601">
                  <c:v>2.4871799999999999E-3</c:v>
                </c:pt>
                <c:pt idx="8602">
                  <c:v>5.2881200000000003E-3</c:v>
                </c:pt>
                <c:pt idx="8603" formatCode="0.00E+00">
                  <c:v>4.1007999999999998E-5</c:v>
                </c:pt>
                <c:pt idx="8604">
                  <c:v>8.6164499999999995E-3</c:v>
                </c:pt>
                <c:pt idx="8605">
                  <c:v>7.5531000000000001E-3</c:v>
                </c:pt>
                <c:pt idx="8606">
                  <c:v>2.9468499999999999E-4</c:v>
                </c:pt>
                <c:pt idx="8607">
                  <c:v>-8.2416499999999997E-3</c:v>
                </c:pt>
                <c:pt idx="8608">
                  <c:v>-6.1464299999999996E-3</c:v>
                </c:pt>
                <c:pt idx="8609">
                  <c:v>-1.1908500000000001E-2</c:v>
                </c:pt>
                <c:pt idx="8610">
                  <c:v>-1.24273E-2</c:v>
                </c:pt>
                <c:pt idx="8611">
                  <c:v>-5.5541999999999996E-3</c:v>
                </c:pt>
                <c:pt idx="8612">
                  <c:v>3.29876E-3</c:v>
                </c:pt>
                <c:pt idx="8613">
                  <c:v>-1.6765599999999999E-3</c:v>
                </c:pt>
                <c:pt idx="8614">
                  <c:v>-6.27518E-3</c:v>
                </c:pt>
                <c:pt idx="8615">
                  <c:v>-5.1526999999999996E-3</c:v>
                </c:pt>
                <c:pt idx="8616">
                  <c:v>-3.50761E-3</c:v>
                </c:pt>
                <c:pt idx="8617">
                  <c:v>3.6697399999999999E-3</c:v>
                </c:pt>
                <c:pt idx="8618">
                  <c:v>7.1907000000000004E-4</c:v>
                </c:pt>
                <c:pt idx="8619">
                  <c:v>-9.1171299999999998E-4</c:v>
                </c:pt>
                <c:pt idx="8620">
                  <c:v>5.0792700000000003E-3</c:v>
                </c:pt>
                <c:pt idx="8621">
                  <c:v>6.7024199999999997E-3</c:v>
                </c:pt>
                <c:pt idx="8622">
                  <c:v>6.1349899999999999E-3</c:v>
                </c:pt>
                <c:pt idx="8623">
                  <c:v>1.3793E-2</c:v>
                </c:pt>
                <c:pt idx="8624">
                  <c:v>5.9452100000000003E-3</c:v>
                </c:pt>
                <c:pt idx="8625">
                  <c:v>9.9420499999999992E-3</c:v>
                </c:pt>
                <c:pt idx="8626">
                  <c:v>1.2120199999999999E-2</c:v>
                </c:pt>
                <c:pt idx="8627">
                  <c:v>1.4363300000000001E-2</c:v>
                </c:pt>
                <c:pt idx="8628">
                  <c:v>7.7648200000000004E-3</c:v>
                </c:pt>
                <c:pt idx="8629">
                  <c:v>2.63214E-4</c:v>
                </c:pt>
                <c:pt idx="8630">
                  <c:v>7.7238100000000002E-3</c:v>
                </c:pt>
                <c:pt idx="8631">
                  <c:v>8.5640000000000004E-3</c:v>
                </c:pt>
                <c:pt idx="8632">
                  <c:v>5.3834900000000003E-3</c:v>
                </c:pt>
                <c:pt idx="8633">
                  <c:v>-3.28445E-3</c:v>
                </c:pt>
                <c:pt idx="8634">
                  <c:v>4.5385399999999998E-3</c:v>
                </c:pt>
                <c:pt idx="8635">
                  <c:v>3.9129300000000002E-3</c:v>
                </c:pt>
                <c:pt idx="8636" formatCode="0.00E+00">
                  <c:v>9.7274799999999995E-4</c:v>
                </c:pt>
                <c:pt idx="8637">
                  <c:v>-2.80285E-3</c:v>
                </c:pt>
                <c:pt idx="8638">
                  <c:v>2.51293E-3</c:v>
                </c:pt>
                <c:pt idx="8639">
                  <c:v>2.7332300000000001E-3</c:v>
                </c:pt>
                <c:pt idx="8640">
                  <c:v>-7.0381199999999995E-4</c:v>
                </c:pt>
                <c:pt idx="8641">
                  <c:v>1.2922299999999999E-3</c:v>
                </c:pt>
                <c:pt idx="8642">
                  <c:v>-3.8289999999999999E-3</c:v>
                </c:pt>
                <c:pt idx="8643">
                  <c:v>1.27983E-3</c:v>
                </c:pt>
                <c:pt idx="8644">
                  <c:v>8.3084100000000004E-3</c:v>
                </c:pt>
                <c:pt idx="8645">
                  <c:v>4.6024300000000002E-3</c:v>
                </c:pt>
                <c:pt idx="8646">
                  <c:v>-1.32084E-3</c:v>
                </c:pt>
                <c:pt idx="8647">
                  <c:v>-1.1558499999999999E-3</c:v>
                </c:pt>
                <c:pt idx="8648">
                  <c:v>5.8517500000000002E-3</c:v>
                </c:pt>
                <c:pt idx="8649">
                  <c:v>8.6088199999999997E-3</c:v>
                </c:pt>
                <c:pt idx="8650">
                  <c:v>2.8314600000000001E-3</c:v>
                </c:pt>
                <c:pt idx="8651">
                  <c:v>-9.1552699999999996E-4</c:v>
                </c:pt>
                <c:pt idx="8652">
                  <c:v>1.17874E-3</c:v>
                </c:pt>
                <c:pt idx="8653">
                  <c:v>5.5179599999999997E-3</c:v>
                </c:pt>
                <c:pt idx="8654">
                  <c:v>4.8389399999999999E-3</c:v>
                </c:pt>
                <c:pt idx="8655">
                  <c:v>-1.61648E-3</c:v>
                </c:pt>
                <c:pt idx="8656">
                  <c:v>1.77765E-3</c:v>
                </c:pt>
                <c:pt idx="8657">
                  <c:v>5.28336E-3</c:v>
                </c:pt>
                <c:pt idx="8658" formatCode="0.00E+00">
                  <c:v>-5.0544699999999997E-5</c:v>
                </c:pt>
                <c:pt idx="8659">
                  <c:v>-1.6775099999999999E-3</c:v>
                </c:pt>
                <c:pt idx="8660">
                  <c:v>-9.4890600000000001E-4</c:v>
                </c:pt>
                <c:pt idx="8661">
                  <c:v>1.8158E-3</c:v>
                </c:pt>
                <c:pt idx="8662">
                  <c:v>-2.0904500000000002E-3</c:v>
                </c:pt>
                <c:pt idx="8663">
                  <c:v>4.282E-4</c:v>
                </c:pt>
                <c:pt idx="8664">
                  <c:v>-1.6059900000000001E-3</c:v>
                </c:pt>
                <c:pt idx="8665">
                  <c:v>-2.73609E-3</c:v>
                </c:pt>
                <c:pt idx="8666">
                  <c:v>-4.2800900000000003E-3</c:v>
                </c:pt>
                <c:pt idx="8667">
                  <c:v>-4.6606099999999999E-3</c:v>
                </c:pt>
                <c:pt idx="8668">
                  <c:v>-9.9849699999999993E-3</c:v>
                </c:pt>
                <c:pt idx="8669">
                  <c:v>-1.28603E-2</c:v>
                </c:pt>
                <c:pt idx="8670">
                  <c:v>-3.0898999999999998E-4</c:v>
                </c:pt>
                <c:pt idx="8671">
                  <c:v>7.4577300000000003E-4</c:v>
                </c:pt>
                <c:pt idx="8672">
                  <c:v>-1.2311900000000001E-3</c:v>
                </c:pt>
                <c:pt idx="8673">
                  <c:v>1.98364E-4</c:v>
                </c:pt>
                <c:pt idx="8674">
                  <c:v>-3.77941E-3</c:v>
                </c:pt>
                <c:pt idx="8675">
                  <c:v>-2.3431799999999998E-3</c:v>
                </c:pt>
                <c:pt idx="8676">
                  <c:v>-8.7652200000000006E-3</c:v>
                </c:pt>
                <c:pt idx="8677">
                  <c:v>-4.8551599999999999E-3</c:v>
                </c:pt>
                <c:pt idx="8678">
                  <c:v>6.6947899999999995E-4</c:v>
                </c:pt>
                <c:pt idx="8679">
                  <c:v>-4.5900300000000002E-3</c:v>
                </c:pt>
                <c:pt idx="8680">
                  <c:v>-4.9848599999999998E-3</c:v>
                </c:pt>
                <c:pt idx="8681">
                  <c:v>-1.63364E-3</c:v>
                </c:pt>
                <c:pt idx="8682">
                  <c:v>1.7080299999999999E-3</c:v>
                </c:pt>
                <c:pt idx="8683">
                  <c:v>1.19305E-3</c:v>
                </c:pt>
                <c:pt idx="8684">
                  <c:v>-2.0275100000000002E-3</c:v>
                </c:pt>
                <c:pt idx="8685">
                  <c:v>-3.9033900000000001E-3</c:v>
                </c:pt>
                <c:pt idx="8686">
                  <c:v>-4.8303599999999997E-3</c:v>
                </c:pt>
                <c:pt idx="8687">
                  <c:v>-3.1909899999999999E-3</c:v>
                </c:pt>
                <c:pt idx="8688">
                  <c:v>4.8360800000000004E-3</c:v>
                </c:pt>
                <c:pt idx="8689">
                  <c:v>2.1486299999999999E-3</c:v>
                </c:pt>
                <c:pt idx="8690">
                  <c:v>-3.1738299999999999E-3</c:v>
                </c:pt>
                <c:pt idx="8691">
                  <c:v>-8.9960100000000005E-3</c:v>
                </c:pt>
                <c:pt idx="8692">
                  <c:v>-6.2646899999999998E-3</c:v>
                </c:pt>
                <c:pt idx="8693" formatCode="0.00E+00">
                  <c:v>-7.6293900000000003E-6</c:v>
                </c:pt>
                <c:pt idx="8694">
                  <c:v>-1.27125E-3</c:v>
                </c:pt>
                <c:pt idx="8695">
                  <c:v>-6.8922000000000002E-3</c:v>
                </c:pt>
                <c:pt idx="8696">
                  <c:v>-4.9085600000000002E-3</c:v>
                </c:pt>
                <c:pt idx="8697">
                  <c:v>-1.52874E-3</c:v>
                </c:pt>
                <c:pt idx="8698">
                  <c:v>-9.9058199999999992E-3</c:v>
                </c:pt>
                <c:pt idx="8699">
                  <c:v>-1.20535E-2</c:v>
                </c:pt>
                <c:pt idx="8700" formatCode="0.00E+00">
                  <c:v>3.7193300000000002E-5</c:v>
                </c:pt>
                <c:pt idx="8701">
                  <c:v>3.0794099999999999E-3</c:v>
                </c:pt>
                <c:pt idx="8702">
                  <c:v>3.84331E-3</c:v>
                </c:pt>
                <c:pt idx="8703">
                  <c:v>5.2700000000000004E-3</c:v>
                </c:pt>
                <c:pt idx="8704">
                  <c:v>8.7499599999999993E-3</c:v>
                </c:pt>
                <c:pt idx="8705">
                  <c:v>5.9757200000000003E-3</c:v>
                </c:pt>
                <c:pt idx="8706">
                  <c:v>6.0319900000000001E-3</c:v>
                </c:pt>
                <c:pt idx="8707">
                  <c:v>1.4370900000000001E-2</c:v>
                </c:pt>
                <c:pt idx="8708">
                  <c:v>1.1270499999999999E-2</c:v>
                </c:pt>
                <c:pt idx="8709">
                  <c:v>5.8250400000000001E-3</c:v>
                </c:pt>
                <c:pt idx="8710">
                  <c:v>4.2581600000000004E-3</c:v>
                </c:pt>
                <c:pt idx="8711">
                  <c:v>6.0996999999999996E-3</c:v>
                </c:pt>
                <c:pt idx="8712">
                  <c:v>5.8746299999999996E-3</c:v>
                </c:pt>
                <c:pt idx="8713">
                  <c:v>2.2134799999999999E-3</c:v>
                </c:pt>
                <c:pt idx="8714">
                  <c:v>9.30309E-3</c:v>
                </c:pt>
                <c:pt idx="8715">
                  <c:v>1.6235400000000001E-2</c:v>
                </c:pt>
                <c:pt idx="8716">
                  <c:v>1.3099700000000001E-2</c:v>
                </c:pt>
                <c:pt idx="8717">
                  <c:v>1.49555E-2</c:v>
                </c:pt>
                <c:pt idx="8718">
                  <c:v>1.5022300000000001E-2</c:v>
                </c:pt>
                <c:pt idx="8719">
                  <c:v>1.7354000000000001E-2</c:v>
                </c:pt>
                <c:pt idx="8720">
                  <c:v>2.1287E-2</c:v>
                </c:pt>
                <c:pt idx="8721">
                  <c:v>1.8218000000000002E-2</c:v>
                </c:pt>
                <c:pt idx="8722">
                  <c:v>2.0916000000000001E-2</c:v>
                </c:pt>
                <c:pt idx="8723">
                  <c:v>1.0020299999999999E-2</c:v>
                </c:pt>
                <c:pt idx="8724">
                  <c:v>7.2393400000000004E-3</c:v>
                </c:pt>
                <c:pt idx="8725">
                  <c:v>7.6570500000000003E-3</c:v>
                </c:pt>
                <c:pt idx="8726">
                  <c:v>1.3546900000000001E-2</c:v>
                </c:pt>
                <c:pt idx="8727">
                  <c:v>1.4359500000000001E-2</c:v>
                </c:pt>
                <c:pt idx="8728">
                  <c:v>6.49834E-3</c:v>
                </c:pt>
                <c:pt idx="8729">
                  <c:v>2.2192000000000002E-3</c:v>
                </c:pt>
                <c:pt idx="8730">
                  <c:v>2.27451E-3</c:v>
                </c:pt>
                <c:pt idx="8731">
                  <c:v>5.4693199999999997E-3</c:v>
                </c:pt>
                <c:pt idx="8732">
                  <c:v>5.6905699999999998E-3</c:v>
                </c:pt>
                <c:pt idx="8733">
                  <c:v>1.18122E-2</c:v>
                </c:pt>
                <c:pt idx="8734">
                  <c:v>1.29938E-2</c:v>
                </c:pt>
                <c:pt idx="8735">
                  <c:v>1.7476999999999999E-2</c:v>
                </c:pt>
                <c:pt idx="8736">
                  <c:v>2.00825E-2</c:v>
                </c:pt>
                <c:pt idx="8737">
                  <c:v>1.40257E-2</c:v>
                </c:pt>
                <c:pt idx="8738">
                  <c:v>1.1609100000000001E-2</c:v>
                </c:pt>
                <c:pt idx="8739">
                  <c:v>1.99404E-2</c:v>
                </c:pt>
                <c:pt idx="8740">
                  <c:v>1.7808899999999999E-2</c:v>
                </c:pt>
                <c:pt idx="8741">
                  <c:v>1.789E-2</c:v>
                </c:pt>
                <c:pt idx="8742">
                  <c:v>1.6446100000000002E-2</c:v>
                </c:pt>
                <c:pt idx="8743">
                  <c:v>1.2249899999999999E-2</c:v>
                </c:pt>
                <c:pt idx="8744" formatCode="0.00E+00">
                  <c:v>1.21546E-2</c:v>
                </c:pt>
                <c:pt idx="8745">
                  <c:v>9.7141299999999996E-3</c:v>
                </c:pt>
                <c:pt idx="8746">
                  <c:v>4.1170099999999999E-3</c:v>
                </c:pt>
                <c:pt idx="8747">
                  <c:v>2.7961700000000002E-3</c:v>
                </c:pt>
                <c:pt idx="8748">
                  <c:v>4.6634699999999999E-4</c:v>
                </c:pt>
                <c:pt idx="8749">
                  <c:v>1.6288800000000001E-3</c:v>
                </c:pt>
                <c:pt idx="8750">
                  <c:v>5.90801E-3</c:v>
                </c:pt>
                <c:pt idx="8751">
                  <c:v>2.8610199999999999E-4</c:v>
                </c:pt>
                <c:pt idx="8752">
                  <c:v>5.1116900000000001E-4</c:v>
                </c:pt>
                <c:pt idx="8753">
                  <c:v>-3.8976700000000002E-3</c:v>
                </c:pt>
                <c:pt idx="8754">
                  <c:v>-7.6808900000000001E-3</c:v>
                </c:pt>
                <c:pt idx="8755">
                  <c:v>-1.2476900000000001E-2</c:v>
                </c:pt>
                <c:pt idx="8756">
                  <c:v>-8.2349799999999994E-3</c:v>
                </c:pt>
                <c:pt idx="8757">
                  <c:v>-6.7186399999999997E-3</c:v>
                </c:pt>
                <c:pt idx="8758">
                  <c:v>-2.1705600000000002E-3</c:v>
                </c:pt>
                <c:pt idx="8759">
                  <c:v>-6.5250400000000002E-3</c:v>
                </c:pt>
                <c:pt idx="8760">
                  <c:v>-6.2160499999999999E-3</c:v>
                </c:pt>
                <c:pt idx="8761">
                  <c:v>2.2335100000000002E-3</c:v>
                </c:pt>
                <c:pt idx="8762">
                  <c:v>7.2431600000000002E-3</c:v>
                </c:pt>
                <c:pt idx="8763">
                  <c:v>6.3705400000000001E-3</c:v>
                </c:pt>
                <c:pt idx="8764">
                  <c:v>-1.60027E-3</c:v>
                </c:pt>
                <c:pt idx="8765">
                  <c:v>-6.2828099999999998E-3</c:v>
                </c:pt>
                <c:pt idx="8766">
                  <c:v>-1.10245E-3</c:v>
                </c:pt>
                <c:pt idx="8767">
                  <c:v>-2.5730100000000001E-3</c:v>
                </c:pt>
                <c:pt idx="8768">
                  <c:v>-2.3956300000000002E-3</c:v>
                </c:pt>
                <c:pt idx="8769">
                  <c:v>-3.9634700000000002E-3</c:v>
                </c:pt>
                <c:pt idx="8770">
                  <c:v>-2.1791499999999999E-3</c:v>
                </c:pt>
                <c:pt idx="8771">
                  <c:v>-1.3647100000000001E-3</c:v>
                </c:pt>
                <c:pt idx="8772">
                  <c:v>-3.66402E-3</c:v>
                </c:pt>
                <c:pt idx="8773">
                  <c:v>-1.7786E-3</c:v>
                </c:pt>
                <c:pt idx="8774">
                  <c:v>4.9295399999999996E-3</c:v>
                </c:pt>
                <c:pt idx="8775">
                  <c:v>3.8042100000000001E-3</c:v>
                </c:pt>
                <c:pt idx="8776">
                  <c:v>-4.6768199999999999E-3</c:v>
                </c:pt>
                <c:pt idx="8777">
                  <c:v>-3.7632E-3</c:v>
                </c:pt>
                <c:pt idx="8778">
                  <c:v>-1.1634799999999999E-3</c:v>
                </c:pt>
                <c:pt idx="8779">
                  <c:v>7.27654E-4</c:v>
                </c:pt>
                <c:pt idx="8780">
                  <c:v>-3.8175599999999998E-3</c:v>
                </c:pt>
                <c:pt idx="8781">
                  <c:v>-5.1250499999999999E-3</c:v>
                </c:pt>
                <c:pt idx="8782">
                  <c:v>-7.8802100000000003E-3</c:v>
                </c:pt>
                <c:pt idx="8783">
                  <c:v>-2.6445399999999999E-3</c:v>
                </c:pt>
                <c:pt idx="8784">
                  <c:v>-1.1730200000000001E-3</c:v>
                </c:pt>
                <c:pt idx="8785">
                  <c:v>-4.3411300000000003E-3</c:v>
                </c:pt>
                <c:pt idx="8786">
                  <c:v>-6.3171399999999997E-3</c:v>
                </c:pt>
                <c:pt idx="8787">
                  <c:v>-7.7648200000000004E-3</c:v>
                </c:pt>
                <c:pt idx="8788">
                  <c:v>-1.93787E-3</c:v>
                </c:pt>
                <c:pt idx="8789">
                  <c:v>-4.1790000000000004E-3</c:v>
                </c:pt>
                <c:pt idx="8790">
                  <c:v>-1.26324E-2</c:v>
                </c:pt>
                <c:pt idx="8791">
                  <c:v>-1.1238100000000001E-2</c:v>
                </c:pt>
                <c:pt idx="8792">
                  <c:v>-6.9084200000000002E-3</c:v>
                </c:pt>
                <c:pt idx="8793">
                  <c:v>2.2058500000000001E-3</c:v>
                </c:pt>
                <c:pt idx="8794">
                  <c:v>4.1961699999999999E-3</c:v>
                </c:pt>
                <c:pt idx="8795">
                  <c:v>-1.49059E-3</c:v>
                </c:pt>
                <c:pt idx="8796">
                  <c:v>5.0039300000000002E-3</c:v>
                </c:pt>
                <c:pt idx="8797">
                  <c:v>8.5258499999999997E-3</c:v>
                </c:pt>
                <c:pt idx="8798">
                  <c:v>3.3083000000000001E-3</c:v>
                </c:pt>
                <c:pt idx="8799">
                  <c:v>1.05762E-3</c:v>
                </c:pt>
                <c:pt idx="8800">
                  <c:v>-6.1788600000000004E-3</c:v>
                </c:pt>
                <c:pt idx="8801">
                  <c:v>-3.4532500000000002E-3</c:v>
                </c:pt>
                <c:pt idx="8802">
                  <c:v>-2.68936E-4</c:v>
                </c:pt>
                <c:pt idx="8803">
                  <c:v>1.0919599999999999E-3</c:v>
                </c:pt>
                <c:pt idx="8804">
                  <c:v>-8.1157699999999996E-4</c:v>
                </c:pt>
                <c:pt idx="8805">
                  <c:v>-1.9960400000000001E-3</c:v>
                </c:pt>
                <c:pt idx="8806">
                  <c:v>2.0065299999999999E-3</c:v>
                </c:pt>
                <c:pt idx="8807">
                  <c:v>1.3151199999999999E-3</c:v>
                </c:pt>
                <c:pt idx="8808">
                  <c:v>-4.2762800000000004E-3</c:v>
                </c:pt>
                <c:pt idx="8809">
                  <c:v>-5.3596500000000001E-4</c:v>
                </c:pt>
                <c:pt idx="8810">
                  <c:v>-6.3800800000000002E-4</c:v>
                </c:pt>
                <c:pt idx="8811">
                  <c:v>-6.9885299999999997E-3</c:v>
                </c:pt>
                <c:pt idx="8812">
                  <c:v>-5.76401E-3</c:v>
                </c:pt>
                <c:pt idx="8813">
                  <c:v>5.8555599999999999E-4</c:v>
                </c:pt>
                <c:pt idx="8814" formatCode="0.00E+00">
                  <c:v>3.8146999999999999E-5</c:v>
                </c:pt>
                <c:pt idx="8815">
                  <c:v>2.2859600000000001E-3</c:v>
                </c:pt>
                <c:pt idx="8816">
                  <c:v>4.7416699999999999E-3</c:v>
                </c:pt>
                <c:pt idx="8817">
                  <c:v>8.2597699999999996E-3</c:v>
                </c:pt>
                <c:pt idx="8818">
                  <c:v>6.9684999999999999E-3</c:v>
                </c:pt>
                <c:pt idx="8819">
                  <c:v>9.4881099999999993E-3</c:v>
                </c:pt>
                <c:pt idx="8820">
                  <c:v>8.3303500000000003E-3</c:v>
                </c:pt>
                <c:pt idx="8821">
                  <c:v>5.74589E-3</c:v>
                </c:pt>
                <c:pt idx="8822">
                  <c:v>7.4653599999999999E-3</c:v>
                </c:pt>
                <c:pt idx="8823">
                  <c:v>5.5265399999999999E-3</c:v>
                </c:pt>
                <c:pt idx="8824">
                  <c:v>1.1694899999999999E-2</c:v>
                </c:pt>
                <c:pt idx="8825">
                  <c:v>7.8611400000000008E-3</c:v>
                </c:pt>
                <c:pt idx="8826">
                  <c:v>4.8713699999999999E-3</c:v>
                </c:pt>
                <c:pt idx="8827">
                  <c:v>1.0088E-2</c:v>
                </c:pt>
                <c:pt idx="8828">
                  <c:v>1.21183E-2</c:v>
                </c:pt>
                <c:pt idx="8829">
                  <c:v>1.34649E-2</c:v>
                </c:pt>
                <c:pt idx="8830">
                  <c:v>8.6002300000000004E-3</c:v>
                </c:pt>
                <c:pt idx="8831">
                  <c:v>5.7172799999999999E-3</c:v>
                </c:pt>
                <c:pt idx="8832">
                  <c:v>1.09768E-2</c:v>
                </c:pt>
                <c:pt idx="8833">
                  <c:v>5.4130599999999999E-3</c:v>
                </c:pt>
                <c:pt idx="8834">
                  <c:v>1.1348700000000001E-3</c:v>
                </c:pt>
                <c:pt idx="8835">
                  <c:v>4.9428900000000001E-3</c:v>
                </c:pt>
                <c:pt idx="8836">
                  <c:v>6.1206799999999999E-3</c:v>
                </c:pt>
                <c:pt idx="8837">
                  <c:v>4.3163300000000002E-3</c:v>
                </c:pt>
                <c:pt idx="8838">
                  <c:v>-3.8337700000000001E-4</c:v>
                </c:pt>
                <c:pt idx="8839">
                  <c:v>-1.5583000000000001E-3</c:v>
                </c:pt>
                <c:pt idx="8840">
                  <c:v>5.0296799999999999E-3</c:v>
                </c:pt>
                <c:pt idx="8841">
                  <c:v>1.3128300000000001E-2</c:v>
                </c:pt>
                <c:pt idx="8842">
                  <c:v>8.0556900000000008E-3</c:v>
                </c:pt>
                <c:pt idx="8843">
                  <c:v>5.6371700000000004E-3</c:v>
                </c:pt>
                <c:pt idx="8844">
                  <c:v>1.0529500000000001E-2</c:v>
                </c:pt>
                <c:pt idx="8845">
                  <c:v>9.6988700000000001E-3</c:v>
                </c:pt>
                <c:pt idx="8846">
                  <c:v>9.1934200000000008E-3</c:v>
                </c:pt>
                <c:pt idx="8847">
                  <c:v>2.6550300000000001E-3</c:v>
                </c:pt>
                <c:pt idx="8848">
                  <c:v>4.5766799999999996E-3</c:v>
                </c:pt>
                <c:pt idx="8849">
                  <c:v>4.8627899999999996E-3</c:v>
                </c:pt>
                <c:pt idx="8850">
                  <c:v>4.22668E-3</c:v>
                </c:pt>
                <c:pt idx="8851">
                  <c:v>5.9852600000000001E-3</c:v>
                </c:pt>
                <c:pt idx="8852">
                  <c:v>5.6276299999999998E-3</c:v>
                </c:pt>
                <c:pt idx="8853">
                  <c:v>3.9319999999999997E-3</c:v>
                </c:pt>
                <c:pt idx="8854">
                  <c:v>4.4813199999999996E-3</c:v>
                </c:pt>
                <c:pt idx="8855">
                  <c:v>2.7713799999999999E-3</c:v>
                </c:pt>
                <c:pt idx="8856">
                  <c:v>1.8138900000000001E-3</c:v>
                </c:pt>
                <c:pt idx="8857">
                  <c:v>8.7165799999999998E-4</c:v>
                </c:pt>
                <c:pt idx="8858">
                  <c:v>2.2831000000000001E-3</c:v>
                </c:pt>
                <c:pt idx="8859">
                  <c:v>5.0239600000000001E-3</c:v>
                </c:pt>
                <c:pt idx="8860" formatCode="0.00E+00">
                  <c:v>4.7998399999999997E-3</c:v>
                </c:pt>
                <c:pt idx="8861">
                  <c:v>2.0580300000000002E-3</c:v>
                </c:pt>
                <c:pt idx="8862">
                  <c:v>3.7422200000000001E-3</c:v>
                </c:pt>
                <c:pt idx="8863">
                  <c:v>1.2855500000000001E-3</c:v>
                </c:pt>
                <c:pt idx="8864">
                  <c:v>1.35899E-3</c:v>
                </c:pt>
                <c:pt idx="8865">
                  <c:v>9.6540500000000008E-3</c:v>
                </c:pt>
                <c:pt idx="8866">
                  <c:v>1.0623900000000001E-3</c:v>
                </c:pt>
                <c:pt idx="8867">
                  <c:v>-2.0780600000000001E-3</c:v>
                </c:pt>
                <c:pt idx="8868">
                  <c:v>-5.8813099999999998E-3</c:v>
                </c:pt>
                <c:pt idx="8869">
                  <c:v>-5.5351300000000001E-3</c:v>
                </c:pt>
                <c:pt idx="8870">
                  <c:v>-1.92165E-3</c:v>
                </c:pt>
                <c:pt idx="8871">
                  <c:v>1.77574E-3</c:v>
                </c:pt>
                <c:pt idx="8872">
                  <c:v>1.6193399999999999E-3</c:v>
                </c:pt>
                <c:pt idx="8873">
                  <c:v>5.7191799999999999E-3</c:v>
                </c:pt>
                <c:pt idx="8874">
                  <c:v>2.8286000000000001E-3</c:v>
                </c:pt>
                <c:pt idx="8875">
                  <c:v>1.67942E-3</c:v>
                </c:pt>
                <c:pt idx="8876">
                  <c:v>2.91157E-3</c:v>
                </c:pt>
                <c:pt idx="8877">
                  <c:v>1.78528E-3</c:v>
                </c:pt>
                <c:pt idx="8878">
                  <c:v>-3.36361E-3</c:v>
                </c:pt>
                <c:pt idx="8879">
                  <c:v>-4.04835E-3</c:v>
                </c:pt>
                <c:pt idx="8880">
                  <c:v>1.4610300000000001E-3</c:v>
                </c:pt>
                <c:pt idx="8881" formatCode="0.00E+00">
                  <c:v>9.5367400000000008E-6</c:v>
                </c:pt>
                <c:pt idx="8882">
                  <c:v>-1.1243799999999999E-3</c:v>
                </c:pt>
                <c:pt idx="8883">
                  <c:v>-2.6645699999999998E-3</c:v>
                </c:pt>
                <c:pt idx="8884">
                  <c:v>-4.7512099999999996E-3</c:v>
                </c:pt>
                <c:pt idx="8885">
                  <c:v>-5.4445300000000004E-3</c:v>
                </c:pt>
                <c:pt idx="8886">
                  <c:v>-8.5449199999999993E-3</c:v>
                </c:pt>
                <c:pt idx="8887">
                  <c:v>-9.0770699999999996E-3</c:v>
                </c:pt>
                <c:pt idx="8888">
                  <c:v>-8.1396100000000002E-3</c:v>
                </c:pt>
                <c:pt idx="8889">
                  <c:v>-5.1155100000000002E-3</c:v>
                </c:pt>
                <c:pt idx="8890">
                  <c:v>-4.3821299999999997E-3</c:v>
                </c:pt>
                <c:pt idx="8891">
                  <c:v>-9.4070400000000002E-3</c:v>
                </c:pt>
                <c:pt idx="8892">
                  <c:v>-9.3936899999999997E-3</c:v>
                </c:pt>
                <c:pt idx="8893">
                  <c:v>-5.20229E-3</c:v>
                </c:pt>
                <c:pt idx="8894">
                  <c:v>-5.5208200000000001E-3</c:v>
                </c:pt>
                <c:pt idx="8895">
                  <c:v>-6.9541899999999999E-3</c:v>
                </c:pt>
                <c:pt idx="8896">
                  <c:v>7.4768100000000004E-4</c:v>
                </c:pt>
                <c:pt idx="8897">
                  <c:v>5.2585599999999998E-3</c:v>
                </c:pt>
                <c:pt idx="8898">
                  <c:v>3.3206899999999998E-3</c:v>
                </c:pt>
                <c:pt idx="8899">
                  <c:v>-4.0435800000000001E-4</c:v>
                </c:pt>
                <c:pt idx="8900">
                  <c:v>-3.8890800000000001E-3</c:v>
                </c:pt>
                <c:pt idx="8901">
                  <c:v>1.89686E-3</c:v>
                </c:pt>
                <c:pt idx="8902">
                  <c:v>2.9087100000000001E-3</c:v>
                </c:pt>
                <c:pt idx="8903">
                  <c:v>-3.76129E-3</c:v>
                </c:pt>
                <c:pt idx="8904">
                  <c:v>-4.4841799999999999E-3</c:v>
                </c:pt>
                <c:pt idx="8905">
                  <c:v>-1.2989E-3</c:v>
                </c:pt>
                <c:pt idx="8906">
                  <c:v>2.51198E-3</c:v>
                </c:pt>
                <c:pt idx="8907">
                  <c:v>1.6489E-3</c:v>
                </c:pt>
                <c:pt idx="8908">
                  <c:v>-7.1620900000000003E-3</c:v>
                </c:pt>
                <c:pt idx="8909">
                  <c:v>-5.6552900000000003E-3</c:v>
                </c:pt>
                <c:pt idx="8910">
                  <c:v>-1.02425E-3</c:v>
                </c:pt>
                <c:pt idx="8911" formatCode="0.00E+00">
                  <c:v>9.5367399999999998E-5</c:v>
                </c:pt>
                <c:pt idx="8912">
                  <c:v>3.4141500000000002E-4</c:v>
                </c:pt>
                <c:pt idx="8913">
                  <c:v>2.3174300000000001E-3</c:v>
                </c:pt>
                <c:pt idx="8914">
                  <c:v>8.1882499999999993E-3</c:v>
                </c:pt>
                <c:pt idx="8915">
                  <c:v>9.8066300000000002E-3</c:v>
                </c:pt>
                <c:pt idx="8916">
                  <c:v>1.13621E-2</c:v>
                </c:pt>
                <c:pt idx="8917">
                  <c:v>7.8325300000000007E-3</c:v>
                </c:pt>
                <c:pt idx="8918">
                  <c:v>9.3450500000000006E-3</c:v>
                </c:pt>
                <c:pt idx="8919">
                  <c:v>9.0932800000000005E-3</c:v>
                </c:pt>
                <c:pt idx="8920">
                  <c:v>1.3779599999999999E-2</c:v>
                </c:pt>
                <c:pt idx="8921">
                  <c:v>1.8490800000000002E-2</c:v>
                </c:pt>
                <c:pt idx="8922">
                  <c:v>1.47791E-2</c:v>
                </c:pt>
                <c:pt idx="8923">
                  <c:v>1.4287899999999999E-2</c:v>
                </c:pt>
                <c:pt idx="8924">
                  <c:v>8.7575900000000009E-3</c:v>
                </c:pt>
                <c:pt idx="8925">
                  <c:v>6.5584199999999997E-3</c:v>
                </c:pt>
                <c:pt idx="8926">
                  <c:v>8.6975100000000003E-3</c:v>
                </c:pt>
                <c:pt idx="8927">
                  <c:v>8.7976500000000006E-3</c:v>
                </c:pt>
                <c:pt idx="8928">
                  <c:v>6.8626399999999997E-3</c:v>
                </c:pt>
                <c:pt idx="8929">
                  <c:v>6.8960200000000001E-3</c:v>
                </c:pt>
                <c:pt idx="8930">
                  <c:v>4.6253199999999996E-3</c:v>
                </c:pt>
                <c:pt idx="8931">
                  <c:v>1.40285E-3</c:v>
                </c:pt>
                <c:pt idx="8932">
                  <c:v>8.8338900000000005E-3</c:v>
                </c:pt>
                <c:pt idx="8933">
                  <c:v>1.22728E-2</c:v>
                </c:pt>
                <c:pt idx="8934">
                  <c:v>4.1980699999999999E-3</c:v>
                </c:pt>
                <c:pt idx="8935">
                  <c:v>8.3608599999999995E-3</c:v>
                </c:pt>
                <c:pt idx="8936">
                  <c:v>9.6473700000000006E-3</c:v>
                </c:pt>
                <c:pt idx="8937">
                  <c:v>5.0973900000000003E-3</c:v>
                </c:pt>
                <c:pt idx="8938">
                  <c:v>2.44808E-3</c:v>
                </c:pt>
                <c:pt idx="8939">
                  <c:v>-1.18542E-3</c:v>
                </c:pt>
                <c:pt idx="8940">
                  <c:v>-1.4534000000000001E-3</c:v>
                </c:pt>
                <c:pt idx="8941">
                  <c:v>-3.3092499999999998E-4</c:v>
                </c:pt>
                <c:pt idx="8942">
                  <c:v>-2.4728800000000002E-3</c:v>
                </c:pt>
                <c:pt idx="8943">
                  <c:v>-2.0799600000000001E-3</c:v>
                </c:pt>
                <c:pt idx="8944">
                  <c:v>-4.9991599999999999E-3</c:v>
                </c:pt>
                <c:pt idx="8945">
                  <c:v>2.6779199999999999E-3</c:v>
                </c:pt>
                <c:pt idx="8946">
                  <c:v>-7.5626399999999998E-4</c:v>
                </c:pt>
                <c:pt idx="8947">
                  <c:v>-7.1058299999999996E-3</c:v>
                </c:pt>
                <c:pt idx="8948">
                  <c:v>-6.72531E-3</c:v>
                </c:pt>
                <c:pt idx="8949">
                  <c:v>-2.8543499999999999E-3</c:v>
                </c:pt>
                <c:pt idx="8950">
                  <c:v>2.7446699999999998E-3</c:v>
                </c:pt>
                <c:pt idx="8951">
                  <c:v>1.0538100000000001E-3</c:v>
                </c:pt>
                <c:pt idx="8952">
                  <c:v>3.9672900000000002E-4</c:v>
                </c:pt>
                <c:pt idx="8953">
                  <c:v>-2.6035300000000001E-4</c:v>
                </c:pt>
                <c:pt idx="8954">
                  <c:v>3.37696E-3</c:v>
                </c:pt>
                <c:pt idx="8955">
                  <c:v>3.0813199999999998E-3</c:v>
                </c:pt>
                <c:pt idx="8956">
                  <c:v>6.4172700000000001E-3</c:v>
                </c:pt>
                <c:pt idx="8957">
                  <c:v>2.24209E-3</c:v>
                </c:pt>
                <c:pt idx="8958">
                  <c:v>-2.7103399999999999E-3</c:v>
                </c:pt>
                <c:pt idx="8959">
                  <c:v>-1.40095E-3</c:v>
                </c:pt>
                <c:pt idx="8960">
                  <c:v>-5.8994299999999998E-3</c:v>
                </c:pt>
                <c:pt idx="8961">
                  <c:v>-8.1615400000000001E-3</c:v>
                </c:pt>
                <c:pt idx="8962">
                  <c:v>-3.9997100000000001E-3</c:v>
                </c:pt>
                <c:pt idx="8963">
                  <c:v>-1.0567699999999999E-2</c:v>
                </c:pt>
                <c:pt idx="8964">
                  <c:v>-7.7743500000000002E-3</c:v>
                </c:pt>
                <c:pt idx="8965">
                  <c:v>-6.1283099999999997E-3</c:v>
                </c:pt>
                <c:pt idx="8966">
                  <c:v>-4.35638E-3</c:v>
                </c:pt>
                <c:pt idx="8967">
                  <c:v>-7.1334800000000004E-4</c:v>
                </c:pt>
                <c:pt idx="8968">
                  <c:v>-4.4183699999999996E-3</c:v>
                </c:pt>
                <c:pt idx="8969">
                  <c:v>-8.4257099999999994E-3</c:v>
                </c:pt>
                <c:pt idx="8970">
                  <c:v>-1.1645300000000001E-2</c:v>
                </c:pt>
                <c:pt idx="8971">
                  <c:v>-1.39761E-2</c:v>
                </c:pt>
                <c:pt idx="8972">
                  <c:v>-1.1004399999999999E-2</c:v>
                </c:pt>
                <c:pt idx="8973">
                  <c:v>-1.00908E-2</c:v>
                </c:pt>
                <c:pt idx="8974">
                  <c:v>-9.8018600000000008E-3</c:v>
                </c:pt>
                <c:pt idx="8975">
                  <c:v>-7.3232699999999998E-3</c:v>
                </c:pt>
                <c:pt idx="8976">
                  <c:v>-3.8137399999999999E-3</c:v>
                </c:pt>
                <c:pt idx="8977">
                  <c:v>-1.6536700000000001E-3</c:v>
                </c:pt>
                <c:pt idx="8978">
                  <c:v>-4.2552900000000001E-3</c:v>
                </c:pt>
                <c:pt idx="8979">
                  <c:v>-3.5820000000000001E-3</c:v>
                </c:pt>
                <c:pt idx="8980">
                  <c:v>-1.40858E-3</c:v>
                </c:pt>
                <c:pt idx="8981">
                  <c:v>-2.4585700000000002E-3</c:v>
                </c:pt>
                <c:pt idx="8982">
                  <c:v>-5.36251E-3</c:v>
                </c:pt>
                <c:pt idx="8983">
                  <c:v>-4.25339E-4</c:v>
                </c:pt>
                <c:pt idx="8984">
                  <c:v>2.3069399999999999E-3</c:v>
                </c:pt>
                <c:pt idx="8985">
                  <c:v>4.3840399999999996E-3</c:v>
                </c:pt>
                <c:pt idx="8986">
                  <c:v>7.4605899999999996E-3</c:v>
                </c:pt>
                <c:pt idx="8987">
                  <c:v>4.1732799999999997E-3</c:v>
                </c:pt>
                <c:pt idx="8988">
                  <c:v>3.5944000000000002E-3</c:v>
                </c:pt>
                <c:pt idx="8989">
                  <c:v>1.6384100000000001E-3</c:v>
                </c:pt>
                <c:pt idx="8990">
                  <c:v>2.5720600000000001E-3</c:v>
                </c:pt>
                <c:pt idx="8991">
                  <c:v>-2.1753300000000001E-3</c:v>
                </c:pt>
                <c:pt idx="8992">
                  <c:v>-7.5187700000000001E-3</c:v>
                </c:pt>
                <c:pt idx="8993">
                  <c:v>-4.0759999999999998E-3</c:v>
                </c:pt>
                <c:pt idx="8994">
                  <c:v>-4.7016099999999997E-4</c:v>
                </c:pt>
                <c:pt idx="8995">
                  <c:v>-4.3268200000000003E-3</c:v>
                </c:pt>
                <c:pt idx="8996">
                  <c:v>-5.2909899999999998E-3</c:v>
                </c:pt>
                <c:pt idx="8997">
                  <c:v>-4.1551599999999998E-3</c:v>
                </c:pt>
                <c:pt idx="8998">
                  <c:v>3.60203E-3</c:v>
                </c:pt>
                <c:pt idx="8999">
                  <c:v>-2.17819E-3</c:v>
                </c:pt>
                <c:pt idx="9000">
                  <c:v>-1.58405E-3</c:v>
                </c:pt>
                <c:pt idx="9001">
                  <c:v>-3.57246E-3</c:v>
                </c:pt>
                <c:pt idx="9002">
                  <c:v>-7.3709500000000002E-3</c:v>
                </c:pt>
                <c:pt idx="9003">
                  <c:v>-7.1792599999999998E-3</c:v>
                </c:pt>
                <c:pt idx="9004">
                  <c:v>-7.5616800000000003E-3</c:v>
                </c:pt>
                <c:pt idx="9005">
                  <c:v>-5.4521600000000002E-3</c:v>
                </c:pt>
                <c:pt idx="9006">
                  <c:v>-3.6745100000000002E-3</c:v>
                </c:pt>
                <c:pt idx="9007">
                  <c:v>-4.3325400000000002E-3</c:v>
                </c:pt>
                <c:pt idx="9008">
                  <c:v>-5.2280399999999998E-3</c:v>
                </c:pt>
                <c:pt idx="9009">
                  <c:v>-2.7713799999999999E-3</c:v>
                </c:pt>
                <c:pt idx="9010">
                  <c:v>-2.3097999999999999E-3</c:v>
                </c:pt>
                <c:pt idx="9011">
                  <c:v>-3.47328E-3</c:v>
                </c:pt>
                <c:pt idx="9012">
                  <c:v>-4.2667399999999998E-3</c:v>
                </c:pt>
                <c:pt idx="9013">
                  <c:v>-6.3190499999999997E-3</c:v>
                </c:pt>
                <c:pt idx="9014">
                  <c:v>-5.1479300000000002E-3</c:v>
                </c:pt>
                <c:pt idx="9015">
                  <c:v>-4.3716400000000004E-3</c:v>
                </c:pt>
                <c:pt idx="9016">
                  <c:v>-6.2627799999999999E-3</c:v>
                </c:pt>
                <c:pt idx="9017">
                  <c:v>1.9617100000000002E-3</c:v>
                </c:pt>
                <c:pt idx="9018">
                  <c:v>1.56307E-3</c:v>
                </c:pt>
                <c:pt idx="9019">
                  <c:v>1.6021699999999999E-4</c:v>
                </c:pt>
                <c:pt idx="9020">
                  <c:v>-1.2369200000000001E-3</c:v>
                </c:pt>
                <c:pt idx="9021">
                  <c:v>-4.96292E-3</c:v>
                </c:pt>
                <c:pt idx="9022">
                  <c:v>-4.3840399999999996E-3</c:v>
                </c:pt>
                <c:pt idx="9023">
                  <c:v>-8.5477799999999996E-3</c:v>
                </c:pt>
                <c:pt idx="9024">
                  <c:v>-8.5144000000000001E-3</c:v>
                </c:pt>
                <c:pt idx="9025">
                  <c:v>-8.8214899999999995E-3</c:v>
                </c:pt>
                <c:pt idx="9026">
                  <c:v>-1.1013999999999999E-2</c:v>
                </c:pt>
                <c:pt idx="9027">
                  <c:v>-5.2442599999999997E-3</c:v>
                </c:pt>
                <c:pt idx="9028">
                  <c:v>-4.3869E-3</c:v>
                </c:pt>
                <c:pt idx="9029">
                  <c:v>-4.3125200000000002E-3</c:v>
                </c:pt>
                <c:pt idx="9030">
                  <c:v>-3.0441299999999999E-3</c:v>
                </c:pt>
                <c:pt idx="9031">
                  <c:v>-5.7745000000000001E-3</c:v>
                </c:pt>
                <c:pt idx="9032">
                  <c:v>-9.5939600000000003E-3</c:v>
                </c:pt>
                <c:pt idx="9033">
                  <c:v>-7.60555E-3</c:v>
                </c:pt>
                <c:pt idx="9034">
                  <c:v>-6.4411199999999998E-3</c:v>
                </c:pt>
                <c:pt idx="9035">
                  <c:v>-7.73144E-3</c:v>
                </c:pt>
                <c:pt idx="9036">
                  <c:v>-5.2413900000000003E-3</c:v>
                </c:pt>
                <c:pt idx="9037">
                  <c:v>-3.09181E-3</c:v>
                </c:pt>
                <c:pt idx="9038">
                  <c:v>-3.87287E-3</c:v>
                </c:pt>
                <c:pt idx="9039">
                  <c:v>-4.7264100000000003E-3</c:v>
                </c:pt>
                <c:pt idx="9040">
                  <c:v>-4.8284499999999998E-3</c:v>
                </c:pt>
                <c:pt idx="9041">
                  <c:v>-3.4227400000000001E-3</c:v>
                </c:pt>
                <c:pt idx="9042">
                  <c:v>-1.1653900000000001E-3</c:v>
                </c:pt>
                <c:pt idx="9043">
                  <c:v>1.0232900000000001E-3</c:v>
                </c:pt>
                <c:pt idx="9044">
                  <c:v>-1.2588500000000001E-4</c:v>
                </c:pt>
                <c:pt idx="9045">
                  <c:v>-3.31497E-3</c:v>
                </c:pt>
                <c:pt idx="9046">
                  <c:v>-3.8662000000000002E-3</c:v>
                </c:pt>
                <c:pt idx="9047">
                  <c:v>-6.8826699999999996E-3</c:v>
                </c:pt>
                <c:pt idx="9048">
                  <c:v>-7.1144099999999998E-3</c:v>
                </c:pt>
                <c:pt idx="9049">
                  <c:v>-7.2822599999999996E-3</c:v>
                </c:pt>
                <c:pt idx="9050">
                  <c:v>-2.8162E-3</c:v>
                </c:pt>
                <c:pt idx="9051">
                  <c:v>-3.4084300000000001E-3</c:v>
                </c:pt>
                <c:pt idx="9052">
                  <c:v>-8.9368799999999995E-3</c:v>
                </c:pt>
                <c:pt idx="9053">
                  <c:v>-8.1901600000000001E-3</c:v>
                </c:pt>
                <c:pt idx="9054">
                  <c:v>-5.3663299999999999E-3</c:v>
                </c:pt>
                <c:pt idx="9055">
                  <c:v>-4.4898999999999998E-3</c:v>
                </c:pt>
                <c:pt idx="9056">
                  <c:v>-3.2939900000000001E-3</c:v>
                </c:pt>
                <c:pt idx="9057">
                  <c:v>-3.16906E-3</c:v>
                </c:pt>
                <c:pt idx="9058">
                  <c:v>-4.7445300000000003E-3</c:v>
                </c:pt>
                <c:pt idx="9059">
                  <c:v>-2.91538E-3</c:v>
                </c:pt>
                <c:pt idx="9060">
                  <c:v>-3.8528400000000002E-3</c:v>
                </c:pt>
                <c:pt idx="9061">
                  <c:v>-1.22509E-2</c:v>
                </c:pt>
                <c:pt idx="9062">
                  <c:v>-1.1565199999999999E-2</c:v>
                </c:pt>
                <c:pt idx="9063">
                  <c:v>-2.75421E-3</c:v>
                </c:pt>
                <c:pt idx="9064">
                  <c:v>-5.0010699999999998E-3</c:v>
                </c:pt>
                <c:pt idx="9065">
                  <c:v>-8.8891999999999999E-3</c:v>
                </c:pt>
                <c:pt idx="9066">
                  <c:v>-6.4497000000000001E-3</c:v>
                </c:pt>
                <c:pt idx="9067">
                  <c:v>-3.74413E-3</c:v>
                </c:pt>
                <c:pt idx="9068">
                  <c:v>-6.2189100000000002E-3</c:v>
                </c:pt>
                <c:pt idx="9069">
                  <c:v>-8.8453300000000002E-3</c:v>
                </c:pt>
                <c:pt idx="9070">
                  <c:v>-9.29928E-3</c:v>
                </c:pt>
                <c:pt idx="9071">
                  <c:v>-7.3633199999999996E-3</c:v>
                </c:pt>
                <c:pt idx="9072">
                  <c:v>-1.0485599999999999E-2</c:v>
                </c:pt>
                <c:pt idx="9073">
                  <c:v>-1.1112199999999999E-2</c:v>
                </c:pt>
                <c:pt idx="9074">
                  <c:v>-6.7377100000000001E-3</c:v>
                </c:pt>
                <c:pt idx="9075">
                  <c:v>-1.4211700000000001E-2</c:v>
                </c:pt>
                <c:pt idx="9076">
                  <c:v>-1.45121E-2</c:v>
                </c:pt>
                <c:pt idx="9077">
                  <c:v>-1.31302E-2</c:v>
                </c:pt>
                <c:pt idx="9078">
                  <c:v>-1.1943799999999999E-2</c:v>
                </c:pt>
                <c:pt idx="9079">
                  <c:v>-1.22442E-2</c:v>
                </c:pt>
                <c:pt idx="9080">
                  <c:v>-1.18885E-2</c:v>
                </c:pt>
                <c:pt idx="9081">
                  <c:v>-4.6796800000000003E-3</c:v>
                </c:pt>
                <c:pt idx="9082">
                  <c:v>-1.3971299999999999E-3</c:v>
                </c:pt>
                <c:pt idx="9083">
                  <c:v>-3.4513500000000002E-3</c:v>
                </c:pt>
                <c:pt idx="9084">
                  <c:v>-6.0863499999999999E-3</c:v>
                </c:pt>
                <c:pt idx="9085">
                  <c:v>-3.6306400000000001E-3</c:v>
                </c:pt>
                <c:pt idx="9086">
                  <c:v>-4.5576100000000001E-3</c:v>
                </c:pt>
                <c:pt idx="9087">
                  <c:v>-2.0504E-3</c:v>
                </c:pt>
                <c:pt idx="9088">
                  <c:v>6.5612799999999996E-4</c:v>
                </c:pt>
                <c:pt idx="9089">
                  <c:v>8.7547299999999998E-4</c:v>
                </c:pt>
                <c:pt idx="9090">
                  <c:v>3.7117000000000001E-3</c:v>
                </c:pt>
                <c:pt idx="9091">
                  <c:v>5.3377199999999998E-3</c:v>
                </c:pt>
                <c:pt idx="9092">
                  <c:v>6.3943899999999998E-3</c:v>
                </c:pt>
                <c:pt idx="9093">
                  <c:v>4.3525700000000001E-3</c:v>
                </c:pt>
                <c:pt idx="9094">
                  <c:v>1.2426399999999999E-3</c:v>
                </c:pt>
                <c:pt idx="9095" formatCode="0.00E+00">
                  <c:v>4.95911E-5</c:v>
                </c:pt>
                <c:pt idx="9096">
                  <c:v>-4.8255900000000003E-3</c:v>
                </c:pt>
                <c:pt idx="9097">
                  <c:v>-3.7174199999999999E-3</c:v>
                </c:pt>
                <c:pt idx="9098">
                  <c:v>-1.46675E-3</c:v>
                </c:pt>
                <c:pt idx="9099">
                  <c:v>-2.65694E-3</c:v>
                </c:pt>
                <c:pt idx="9100">
                  <c:v>3.9339099999999997E-3</c:v>
                </c:pt>
                <c:pt idx="9101">
                  <c:v>3.5753299999999998E-3</c:v>
                </c:pt>
                <c:pt idx="9102">
                  <c:v>1.7995800000000001E-3</c:v>
                </c:pt>
                <c:pt idx="9103">
                  <c:v>6.3133199999999997E-4</c:v>
                </c:pt>
                <c:pt idx="9104">
                  <c:v>8.6879700000000004E-4</c:v>
                </c:pt>
                <c:pt idx="9105" formatCode="0.00E+00">
                  <c:v>5.1498400000000001E-5</c:v>
                </c:pt>
                <c:pt idx="9106">
                  <c:v>1.0309200000000001E-3</c:v>
                </c:pt>
                <c:pt idx="9107">
                  <c:v>2.99358E-3</c:v>
                </c:pt>
                <c:pt idx="9108">
                  <c:v>9.9945099999999994E-4</c:v>
                </c:pt>
                <c:pt idx="9109">
                  <c:v>-1.79291E-3</c:v>
                </c:pt>
                <c:pt idx="9110">
                  <c:v>-1.3246499999999999E-3</c:v>
                </c:pt>
                <c:pt idx="9111">
                  <c:v>1.48773E-3</c:v>
                </c:pt>
                <c:pt idx="9112">
                  <c:v>1.3246499999999999E-3</c:v>
                </c:pt>
                <c:pt idx="9113">
                  <c:v>-1.6441299999999999E-3</c:v>
                </c:pt>
                <c:pt idx="9114">
                  <c:v>2.3097999999999999E-3</c:v>
                </c:pt>
                <c:pt idx="9115">
                  <c:v>6.6757199999999996E-3</c:v>
                </c:pt>
                <c:pt idx="9116">
                  <c:v>1.84727E-3</c:v>
                </c:pt>
                <c:pt idx="9117">
                  <c:v>-7.5912500000000003E-4</c:v>
                </c:pt>
                <c:pt idx="9118">
                  <c:v>1.1644400000000001E-3</c:v>
                </c:pt>
                <c:pt idx="9119">
                  <c:v>6.2723199999999996E-3</c:v>
                </c:pt>
                <c:pt idx="9120">
                  <c:v>3.41129E-3</c:v>
                </c:pt>
                <c:pt idx="9121">
                  <c:v>-6.6471100000000001E-4</c:v>
                </c:pt>
                <c:pt idx="9122">
                  <c:v>-4.06456E-3</c:v>
                </c:pt>
                <c:pt idx="9123">
                  <c:v>-7.8849799999999998E-3</c:v>
                </c:pt>
                <c:pt idx="9124">
                  <c:v>-2.9687899999999998E-3</c:v>
                </c:pt>
                <c:pt idx="9125">
                  <c:v>-3.79372E-3</c:v>
                </c:pt>
                <c:pt idx="9126">
                  <c:v>-5.8651000000000005E-4</c:v>
                </c:pt>
                <c:pt idx="9127">
                  <c:v>8.7547299999999998E-4</c:v>
                </c:pt>
                <c:pt idx="9128">
                  <c:v>-2.15912E-3</c:v>
                </c:pt>
                <c:pt idx="9129">
                  <c:v>-2.1562600000000001E-3</c:v>
                </c:pt>
                <c:pt idx="9130">
                  <c:v>-4.8456200000000001E-3</c:v>
                </c:pt>
                <c:pt idx="9131">
                  <c:v>-7.2288500000000002E-3</c:v>
                </c:pt>
                <c:pt idx="9132">
                  <c:v>-7.4052800000000002E-3</c:v>
                </c:pt>
                <c:pt idx="9133">
                  <c:v>5.4073299999999995E-4</c:v>
                </c:pt>
                <c:pt idx="9134">
                  <c:v>3.5772299999999998E-3</c:v>
                </c:pt>
                <c:pt idx="9135">
                  <c:v>1.2512199999999999E-3</c:v>
                </c:pt>
                <c:pt idx="9136">
                  <c:v>7.0886600000000001E-3</c:v>
                </c:pt>
                <c:pt idx="9137">
                  <c:v>1.0171899999999999E-2</c:v>
                </c:pt>
                <c:pt idx="9138">
                  <c:v>3.55339E-3</c:v>
                </c:pt>
                <c:pt idx="9139">
                  <c:v>1.091E-3</c:v>
                </c:pt>
                <c:pt idx="9140">
                  <c:v>1.4190699999999999E-3</c:v>
                </c:pt>
                <c:pt idx="9141">
                  <c:v>2.6340500000000002E-3</c:v>
                </c:pt>
                <c:pt idx="9142">
                  <c:v>2.41852E-3</c:v>
                </c:pt>
                <c:pt idx="9143">
                  <c:v>2.4795500000000001E-3</c:v>
                </c:pt>
                <c:pt idx="9144">
                  <c:v>2.3746499999999999E-3</c:v>
                </c:pt>
                <c:pt idx="9145">
                  <c:v>-2.4776500000000001E-3</c:v>
                </c:pt>
                <c:pt idx="9146">
                  <c:v>-4.2562499999999996E-3</c:v>
                </c:pt>
                <c:pt idx="9147">
                  <c:v>-3.8318599999999999E-3</c:v>
                </c:pt>
                <c:pt idx="9148">
                  <c:v>-6.2141399999999999E-3</c:v>
                </c:pt>
                <c:pt idx="9149">
                  <c:v>-4.3439899999999998E-3</c:v>
                </c:pt>
                <c:pt idx="9150">
                  <c:v>-3.3378599999999998E-4</c:v>
                </c:pt>
                <c:pt idx="9151">
                  <c:v>-2.4223299999999999E-3</c:v>
                </c:pt>
                <c:pt idx="9152">
                  <c:v>-8.5658999999999996E-3</c:v>
                </c:pt>
                <c:pt idx="9153">
                  <c:v>-1.5942600000000001E-2</c:v>
                </c:pt>
                <c:pt idx="9154">
                  <c:v>-1.3635599999999999E-2</c:v>
                </c:pt>
                <c:pt idx="9155">
                  <c:v>-1.4556899999999999E-2</c:v>
                </c:pt>
                <c:pt idx="9156">
                  <c:v>-1.3822600000000001E-2</c:v>
                </c:pt>
                <c:pt idx="9157">
                  <c:v>-1.01023E-2</c:v>
                </c:pt>
                <c:pt idx="9158">
                  <c:v>-7.5130500000000003E-3</c:v>
                </c:pt>
                <c:pt idx="9159">
                  <c:v>-6.5498400000000003E-3</c:v>
                </c:pt>
                <c:pt idx="9160">
                  <c:v>-3.7078900000000001E-3</c:v>
                </c:pt>
                <c:pt idx="9161">
                  <c:v>-4.7121000000000003E-3</c:v>
                </c:pt>
                <c:pt idx="9162">
                  <c:v>-7.8668599999999998E-3</c:v>
                </c:pt>
                <c:pt idx="9163">
                  <c:v>-4.1980699999999999E-3</c:v>
                </c:pt>
                <c:pt idx="9164">
                  <c:v>-2.35176E-3</c:v>
                </c:pt>
                <c:pt idx="9165">
                  <c:v>-9.6035000000000001E-4</c:v>
                </c:pt>
                <c:pt idx="9166">
                  <c:v>-3.66497E-3</c:v>
                </c:pt>
                <c:pt idx="9167">
                  <c:v>-2.9840499999999998E-3</c:v>
                </c:pt>
                <c:pt idx="9168">
                  <c:v>2.9849999999999999E-4</c:v>
                </c:pt>
                <c:pt idx="9169">
                  <c:v>-8.7833400000000004E-4</c:v>
                </c:pt>
                <c:pt idx="9170">
                  <c:v>-6.7615500000000001E-4</c:v>
                </c:pt>
                <c:pt idx="9171">
                  <c:v>-4.0807700000000001E-3</c:v>
                </c:pt>
                <c:pt idx="9172">
                  <c:v>-5.8202699999999998E-3</c:v>
                </c:pt>
                <c:pt idx="9173">
                  <c:v>-5.7144199999999996E-3</c:v>
                </c:pt>
                <c:pt idx="9174">
                  <c:v>-7.33185E-3</c:v>
                </c:pt>
                <c:pt idx="9175">
                  <c:v>-6.2036499999999998E-3</c:v>
                </c:pt>
                <c:pt idx="9176">
                  <c:v>-8.1167199999999991E-3</c:v>
                </c:pt>
                <c:pt idx="9177">
                  <c:v>-6.6328000000000003E-3</c:v>
                </c:pt>
                <c:pt idx="9178">
                  <c:v>-8.3408400000000004E-3</c:v>
                </c:pt>
                <c:pt idx="9179">
                  <c:v>-1.48764E-2</c:v>
                </c:pt>
                <c:pt idx="9180">
                  <c:v>-1.9517900000000001E-2</c:v>
                </c:pt>
                <c:pt idx="9181">
                  <c:v>-1.9751500000000002E-2</c:v>
                </c:pt>
                <c:pt idx="9182">
                  <c:v>-1.9068700000000001E-2</c:v>
                </c:pt>
                <c:pt idx="9183">
                  <c:v>-1.99299E-2</c:v>
                </c:pt>
                <c:pt idx="9184">
                  <c:v>-1.8107399999999999E-2</c:v>
                </c:pt>
                <c:pt idx="9185">
                  <c:v>-1.7159500000000001E-2</c:v>
                </c:pt>
                <c:pt idx="9186">
                  <c:v>-1.3813000000000001E-2</c:v>
                </c:pt>
                <c:pt idx="9187">
                  <c:v>-1.09797E-2</c:v>
                </c:pt>
                <c:pt idx="9188">
                  <c:v>-8.4095000000000003E-3</c:v>
                </c:pt>
                <c:pt idx="9189">
                  <c:v>-5.7678199999999999E-3</c:v>
                </c:pt>
                <c:pt idx="9190">
                  <c:v>-6.0262700000000002E-3</c:v>
                </c:pt>
                <c:pt idx="9191">
                  <c:v>-2.6960399999999998E-3</c:v>
                </c:pt>
                <c:pt idx="9192">
                  <c:v>-1.3971299999999999E-3</c:v>
                </c:pt>
                <c:pt idx="9193">
                  <c:v>-8.5029600000000004E-3</c:v>
                </c:pt>
                <c:pt idx="9194">
                  <c:v>-7.4396100000000001E-3</c:v>
                </c:pt>
                <c:pt idx="9195">
                  <c:v>-6.3276299999999999E-3</c:v>
                </c:pt>
                <c:pt idx="9196">
                  <c:v>-4.73785E-3</c:v>
                </c:pt>
                <c:pt idx="9197">
                  <c:v>-6.6833500000000002E-3</c:v>
                </c:pt>
                <c:pt idx="9198">
                  <c:v>-7.1258500000000004E-3</c:v>
                </c:pt>
                <c:pt idx="9199">
                  <c:v>-2.24304E-3</c:v>
                </c:pt>
                <c:pt idx="9200">
                  <c:v>-3.10421E-3</c:v>
                </c:pt>
                <c:pt idx="9201">
                  <c:v>3.0898999999999998E-4</c:v>
                </c:pt>
                <c:pt idx="9202">
                  <c:v>7.9536400000000001E-4</c:v>
                </c:pt>
                <c:pt idx="9203">
                  <c:v>-9.1934199999999997E-4</c:v>
                </c:pt>
                <c:pt idx="9204">
                  <c:v>-1.7175700000000001E-3</c:v>
                </c:pt>
                <c:pt idx="9205">
                  <c:v>-3.9091100000000004E-3</c:v>
                </c:pt>
                <c:pt idx="9206">
                  <c:v>-3.2949400000000001E-3</c:v>
                </c:pt>
                <c:pt idx="9207">
                  <c:v>-1.3542199999999999E-3</c:v>
                </c:pt>
                <c:pt idx="9208">
                  <c:v>-2.1562600000000001E-3</c:v>
                </c:pt>
                <c:pt idx="9209">
                  <c:v>-6.0148199999999997E-3</c:v>
                </c:pt>
                <c:pt idx="9210">
                  <c:v>-5.0325400000000003E-3</c:v>
                </c:pt>
                <c:pt idx="9211">
                  <c:v>-1.19209E-4</c:v>
                </c:pt>
                <c:pt idx="9212">
                  <c:v>1.65749E-3</c:v>
                </c:pt>
                <c:pt idx="9213">
                  <c:v>2.90012E-3</c:v>
                </c:pt>
                <c:pt idx="9214">
                  <c:v>1.28746E-3</c:v>
                </c:pt>
                <c:pt idx="9215">
                  <c:v>-1.7948199999999999E-3</c:v>
                </c:pt>
                <c:pt idx="9216">
                  <c:v>-9.1361999999999997E-4</c:v>
                </c:pt>
                <c:pt idx="9217">
                  <c:v>-7.8582800000000003E-4</c:v>
                </c:pt>
                <c:pt idx="9218">
                  <c:v>1.2912799999999999E-3</c:v>
                </c:pt>
                <c:pt idx="9219">
                  <c:v>2.1553000000000002E-3</c:v>
                </c:pt>
                <c:pt idx="9220">
                  <c:v>6.6328000000000003E-3</c:v>
                </c:pt>
                <c:pt idx="9221">
                  <c:v>1.10159E-2</c:v>
                </c:pt>
                <c:pt idx="9222">
                  <c:v>8.8129000000000002E-3</c:v>
                </c:pt>
                <c:pt idx="9223">
                  <c:v>3.7021599999999999E-3</c:v>
                </c:pt>
                <c:pt idx="9224">
                  <c:v>4.2800900000000003E-3</c:v>
                </c:pt>
                <c:pt idx="9225">
                  <c:v>6.8540600000000004E-3</c:v>
                </c:pt>
                <c:pt idx="9226">
                  <c:v>3.3216500000000002E-3</c:v>
                </c:pt>
                <c:pt idx="9227">
                  <c:v>1.6870500000000001E-3</c:v>
                </c:pt>
                <c:pt idx="9228">
                  <c:v>5.1908500000000003E-3</c:v>
                </c:pt>
                <c:pt idx="9229">
                  <c:v>4.70734E-3</c:v>
                </c:pt>
                <c:pt idx="9230">
                  <c:v>2.5081600000000002E-3</c:v>
                </c:pt>
                <c:pt idx="9231">
                  <c:v>1.8119800000000001E-4</c:v>
                </c:pt>
                <c:pt idx="9232">
                  <c:v>2.8753300000000002E-3</c:v>
                </c:pt>
                <c:pt idx="9233">
                  <c:v>5.82695E-3</c:v>
                </c:pt>
                <c:pt idx="9234">
                  <c:v>3.0374500000000001E-3</c:v>
                </c:pt>
                <c:pt idx="9235">
                  <c:v>5.2557000000000003E-3</c:v>
                </c:pt>
                <c:pt idx="9236">
                  <c:v>7.2307600000000001E-3</c:v>
                </c:pt>
                <c:pt idx="9237">
                  <c:v>9.2697100000000004E-3</c:v>
                </c:pt>
                <c:pt idx="9238">
                  <c:v>1.0542899999999999E-2</c:v>
                </c:pt>
                <c:pt idx="9239">
                  <c:v>9.0551399999999997E-3</c:v>
                </c:pt>
                <c:pt idx="9240">
                  <c:v>6.3762699999999999E-3</c:v>
                </c:pt>
                <c:pt idx="9241">
                  <c:v>9.1066399999999992E-3</c:v>
                </c:pt>
                <c:pt idx="9242">
                  <c:v>1.0641100000000001E-2</c:v>
                </c:pt>
                <c:pt idx="9243">
                  <c:v>1.3883599999999999E-2</c:v>
                </c:pt>
                <c:pt idx="9244">
                  <c:v>1.40228E-2</c:v>
                </c:pt>
                <c:pt idx="9245">
                  <c:v>1.4830599999999999E-2</c:v>
                </c:pt>
                <c:pt idx="9246">
                  <c:v>1.3028100000000001E-2</c:v>
                </c:pt>
                <c:pt idx="9247">
                  <c:v>1.8093100000000001E-2</c:v>
                </c:pt>
                <c:pt idx="9248">
                  <c:v>1.8011099999999999E-2</c:v>
                </c:pt>
                <c:pt idx="9249">
                  <c:v>9.4108600000000001E-3</c:v>
                </c:pt>
                <c:pt idx="9250">
                  <c:v>7.4653599999999999E-3</c:v>
                </c:pt>
                <c:pt idx="9251">
                  <c:v>6.6270799999999996E-3</c:v>
                </c:pt>
                <c:pt idx="9252">
                  <c:v>3.0899E-3</c:v>
                </c:pt>
                <c:pt idx="9253">
                  <c:v>2.8839099999999999E-3</c:v>
                </c:pt>
                <c:pt idx="9254">
                  <c:v>3.9510700000000001E-3</c:v>
                </c:pt>
                <c:pt idx="9255">
                  <c:v>3.2177E-3</c:v>
                </c:pt>
                <c:pt idx="9256">
                  <c:v>4.7712299999999996E-3</c:v>
                </c:pt>
                <c:pt idx="9257">
                  <c:v>8.6460100000000008E-3</c:v>
                </c:pt>
                <c:pt idx="9258">
                  <c:v>1.08252E-2</c:v>
                </c:pt>
                <c:pt idx="9259">
                  <c:v>5.6972500000000001E-3</c:v>
                </c:pt>
                <c:pt idx="9260">
                  <c:v>-9.9563600000000005E-4</c:v>
                </c:pt>
                <c:pt idx="9261">
                  <c:v>-3.4704200000000001E-3</c:v>
                </c:pt>
                <c:pt idx="9262">
                  <c:v>-1.21117E-4</c:v>
                </c:pt>
                <c:pt idx="9263">
                  <c:v>-3.47519E-3</c:v>
                </c:pt>
                <c:pt idx="9264">
                  <c:v>-2.03228E-3</c:v>
                </c:pt>
                <c:pt idx="9265">
                  <c:v>9.9182099999999994E-4</c:v>
                </c:pt>
                <c:pt idx="9266">
                  <c:v>8.2683599999999996E-4</c:v>
                </c:pt>
                <c:pt idx="9267">
                  <c:v>8.9550000000000003E-4</c:v>
                </c:pt>
                <c:pt idx="9268">
                  <c:v>2.6149699999999999E-3</c:v>
                </c:pt>
                <c:pt idx="9269">
                  <c:v>5.9471100000000002E-3</c:v>
                </c:pt>
                <c:pt idx="9270">
                  <c:v>5.9118299999999999E-3</c:v>
                </c:pt>
                <c:pt idx="9271">
                  <c:v>9.4633100000000008E-3</c:v>
                </c:pt>
                <c:pt idx="9272">
                  <c:v>7.1811699999999997E-3</c:v>
                </c:pt>
                <c:pt idx="9273">
                  <c:v>1.29032E-3</c:v>
                </c:pt>
                <c:pt idx="9274">
                  <c:v>4.8618300000000001E-3</c:v>
                </c:pt>
                <c:pt idx="9275">
                  <c:v>7.0343000000000003E-3</c:v>
                </c:pt>
                <c:pt idx="9276">
                  <c:v>7.9479200000000007E-3</c:v>
                </c:pt>
                <c:pt idx="9277">
                  <c:v>7.7037800000000003E-3</c:v>
                </c:pt>
                <c:pt idx="9278">
                  <c:v>7.2660399999999997E-3</c:v>
                </c:pt>
                <c:pt idx="9279">
                  <c:v>3.7221899999999998E-3</c:v>
                </c:pt>
                <c:pt idx="9280">
                  <c:v>-9.4413799999999997E-4</c:v>
                </c:pt>
                <c:pt idx="9281">
                  <c:v>-2.8123900000000001E-3</c:v>
                </c:pt>
                <c:pt idx="9282">
                  <c:v>-4.4736899999999998E-3</c:v>
                </c:pt>
                <c:pt idx="9283">
                  <c:v>-3.0384100000000001E-3</c:v>
                </c:pt>
                <c:pt idx="9284">
                  <c:v>-5.1307700000000002E-4</c:v>
                </c:pt>
                <c:pt idx="9285">
                  <c:v>-6.2732700000000001E-3</c:v>
                </c:pt>
                <c:pt idx="9286">
                  <c:v>-3.6735499999999998E-3</c:v>
                </c:pt>
                <c:pt idx="9287">
                  <c:v>-1.82343E-3</c:v>
                </c:pt>
                <c:pt idx="9288">
                  <c:v>-1.4944100000000001E-3</c:v>
                </c:pt>
                <c:pt idx="9289">
                  <c:v>-1.6098E-3</c:v>
                </c:pt>
                <c:pt idx="9290">
                  <c:v>-4.2371700000000002E-3</c:v>
                </c:pt>
                <c:pt idx="9291">
                  <c:v>9.9277499999999999E-4</c:v>
                </c:pt>
                <c:pt idx="9292">
                  <c:v>-3.1089799999999999E-4</c:v>
                </c:pt>
                <c:pt idx="9293">
                  <c:v>-2.4700200000000002E-4</c:v>
                </c:pt>
                <c:pt idx="9294">
                  <c:v>1.22452E-3</c:v>
                </c:pt>
                <c:pt idx="9295">
                  <c:v>1.3399099999999999E-3</c:v>
                </c:pt>
                <c:pt idx="9296">
                  <c:v>-1.52111E-3</c:v>
                </c:pt>
                <c:pt idx="9297">
                  <c:v>-2.3317300000000002E-3</c:v>
                </c:pt>
                <c:pt idx="9298">
                  <c:v>-5.1307700000000002E-4</c:v>
                </c:pt>
                <c:pt idx="9299">
                  <c:v>1.89686E-3</c:v>
                </c:pt>
                <c:pt idx="9300">
                  <c:v>2.3097999999999999E-3</c:v>
                </c:pt>
                <c:pt idx="9301">
                  <c:v>-2.3088499999999999E-3</c:v>
                </c:pt>
                <c:pt idx="9302">
                  <c:v>6.6566499999999996E-4</c:v>
                </c:pt>
                <c:pt idx="9303">
                  <c:v>1.2512199999999999E-3</c:v>
                </c:pt>
                <c:pt idx="9304">
                  <c:v>-1.85966E-4</c:v>
                </c:pt>
                <c:pt idx="9305">
                  <c:v>3.34644E-3</c:v>
                </c:pt>
                <c:pt idx="9306">
                  <c:v>1.25694E-3</c:v>
                </c:pt>
                <c:pt idx="9307">
                  <c:v>4.64439E-3</c:v>
                </c:pt>
                <c:pt idx="9308">
                  <c:v>2.08187E-3</c:v>
                </c:pt>
                <c:pt idx="9309" formatCode="0.00E+00">
                  <c:v>-2.95639E-5</c:v>
                </c:pt>
                <c:pt idx="9310">
                  <c:v>5.1660500000000002E-3</c:v>
                </c:pt>
                <c:pt idx="9311">
                  <c:v>1.69849E-3</c:v>
                </c:pt>
                <c:pt idx="9312">
                  <c:v>2.8038E-3</c:v>
                </c:pt>
                <c:pt idx="9313">
                  <c:v>5.3587000000000001E-3</c:v>
                </c:pt>
                <c:pt idx="9314">
                  <c:v>5.0678299999999997E-3</c:v>
                </c:pt>
                <c:pt idx="9315">
                  <c:v>5.1765400000000003E-3</c:v>
                </c:pt>
                <c:pt idx="9316">
                  <c:v>5.1374400000000001E-3</c:v>
                </c:pt>
                <c:pt idx="9317">
                  <c:v>1.18446E-3</c:v>
                </c:pt>
                <c:pt idx="9318">
                  <c:v>1.6603500000000001E-3</c:v>
                </c:pt>
                <c:pt idx="9319">
                  <c:v>2.7084400000000001E-4</c:v>
                </c:pt>
                <c:pt idx="9320">
                  <c:v>3.2529799999999999E-3</c:v>
                </c:pt>
                <c:pt idx="9321">
                  <c:v>2.2611599999999999E-3</c:v>
                </c:pt>
                <c:pt idx="9322">
                  <c:v>-2.4890899999999998E-3</c:v>
                </c:pt>
                <c:pt idx="9323">
                  <c:v>3.0136099999999999E-4</c:v>
                </c:pt>
                <c:pt idx="9324">
                  <c:v>2.8419500000000002E-3</c:v>
                </c:pt>
                <c:pt idx="9325">
                  <c:v>6.9952E-3</c:v>
                </c:pt>
                <c:pt idx="9326" formatCode="0.00E+00">
                  <c:v>7.2717700000000003E-3</c:v>
                </c:pt>
                <c:pt idx="9327">
                  <c:v>1.0474199999999999E-2</c:v>
                </c:pt>
                <c:pt idx="9328">
                  <c:v>1.3023399999999999E-2</c:v>
                </c:pt>
                <c:pt idx="9329">
                  <c:v>1.0625799999999999E-2</c:v>
                </c:pt>
                <c:pt idx="9330">
                  <c:v>1.1738800000000001E-2</c:v>
                </c:pt>
                <c:pt idx="9331">
                  <c:v>1.1523200000000001E-2</c:v>
                </c:pt>
                <c:pt idx="9332">
                  <c:v>1.21508E-2</c:v>
                </c:pt>
                <c:pt idx="9333">
                  <c:v>1.0925300000000001E-2</c:v>
                </c:pt>
                <c:pt idx="9334">
                  <c:v>9.9916499999999995E-3</c:v>
                </c:pt>
                <c:pt idx="9335">
                  <c:v>8.5611300000000001E-3</c:v>
                </c:pt>
                <c:pt idx="9336">
                  <c:v>2.48146E-3</c:v>
                </c:pt>
                <c:pt idx="9337">
                  <c:v>2.5110200000000001E-3</c:v>
                </c:pt>
                <c:pt idx="9338">
                  <c:v>5.9032399999999997E-3</c:v>
                </c:pt>
                <c:pt idx="9339">
                  <c:v>8.3780299999999999E-3</c:v>
                </c:pt>
                <c:pt idx="9340">
                  <c:v>8.9139900000000001E-3</c:v>
                </c:pt>
                <c:pt idx="9341">
                  <c:v>8.2473800000000003E-3</c:v>
                </c:pt>
                <c:pt idx="9342">
                  <c:v>9.8981899999999994E-3</c:v>
                </c:pt>
                <c:pt idx="9343">
                  <c:v>8.9063600000000003E-3</c:v>
                </c:pt>
                <c:pt idx="9344">
                  <c:v>6.1063799999999998E-3</c:v>
                </c:pt>
                <c:pt idx="9345">
                  <c:v>6.9084200000000002E-3</c:v>
                </c:pt>
                <c:pt idx="9346">
                  <c:v>4.7740899999999999E-3</c:v>
                </c:pt>
                <c:pt idx="9347">
                  <c:v>4.1360900000000003E-3</c:v>
                </c:pt>
                <c:pt idx="9348">
                  <c:v>2.9058500000000002E-3</c:v>
                </c:pt>
                <c:pt idx="9349">
                  <c:v>3.5009400000000001E-3</c:v>
                </c:pt>
                <c:pt idx="9350">
                  <c:v>4.7683700000000001E-3</c:v>
                </c:pt>
                <c:pt idx="9351">
                  <c:v>6.6108699999999996E-3</c:v>
                </c:pt>
                <c:pt idx="9352">
                  <c:v>4.4746400000000002E-3</c:v>
                </c:pt>
                <c:pt idx="9353">
                  <c:v>1.2264299999999999E-3</c:v>
                </c:pt>
                <c:pt idx="9354">
                  <c:v>3.6611600000000001E-3</c:v>
                </c:pt>
                <c:pt idx="9355">
                  <c:v>3.7345899999999999E-3</c:v>
                </c:pt>
                <c:pt idx="9356">
                  <c:v>9.90868E-4</c:v>
                </c:pt>
                <c:pt idx="9357">
                  <c:v>6.5021499999999999E-3</c:v>
                </c:pt>
                <c:pt idx="9358">
                  <c:v>4.7407200000000004E-3</c:v>
                </c:pt>
                <c:pt idx="9359">
                  <c:v>-4.7969799999999997E-4</c:v>
                </c:pt>
                <c:pt idx="9360">
                  <c:v>1.6078900000000001E-3</c:v>
                </c:pt>
                <c:pt idx="9361">
                  <c:v>5.4254500000000001E-3</c:v>
                </c:pt>
                <c:pt idx="9362">
                  <c:v>7.8382499999999997E-3</c:v>
                </c:pt>
                <c:pt idx="9363">
                  <c:v>6.9589600000000001E-3</c:v>
                </c:pt>
                <c:pt idx="9364">
                  <c:v>4.2448E-3</c:v>
                </c:pt>
                <c:pt idx="9365">
                  <c:v>8.5201300000000008E-3</c:v>
                </c:pt>
                <c:pt idx="9366">
                  <c:v>6.7949300000000002E-3</c:v>
                </c:pt>
                <c:pt idx="9367">
                  <c:v>4.1913999999999996E-3</c:v>
                </c:pt>
                <c:pt idx="9368">
                  <c:v>7.5388E-3</c:v>
                </c:pt>
                <c:pt idx="9369">
                  <c:v>1.02253E-2</c:v>
                </c:pt>
                <c:pt idx="9370">
                  <c:v>7.4415200000000001E-3</c:v>
                </c:pt>
                <c:pt idx="9371">
                  <c:v>7.9231300000000005E-3</c:v>
                </c:pt>
                <c:pt idx="9372">
                  <c:v>1.09777E-2</c:v>
                </c:pt>
                <c:pt idx="9373">
                  <c:v>6.4010600000000001E-3</c:v>
                </c:pt>
                <c:pt idx="9374">
                  <c:v>5.4588299999999996E-3</c:v>
                </c:pt>
                <c:pt idx="9375">
                  <c:v>3.79372E-3</c:v>
                </c:pt>
                <c:pt idx="9376">
                  <c:v>7.2088200000000003E-3</c:v>
                </c:pt>
                <c:pt idx="9377">
                  <c:v>9.8609900000000005E-4</c:v>
                </c:pt>
                <c:pt idx="9378">
                  <c:v>-4.1246399999999997E-3</c:v>
                </c:pt>
                <c:pt idx="9379">
                  <c:v>5.5246399999999999E-3</c:v>
                </c:pt>
                <c:pt idx="9380">
                  <c:v>4.1227299999999998E-3</c:v>
                </c:pt>
                <c:pt idx="9381">
                  <c:v>6.0548800000000003E-3</c:v>
                </c:pt>
                <c:pt idx="9382">
                  <c:v>6.0730000000000003E-3</c:v>
                </c:pt>
                <c:pt idx="9383">
                  <c:v>1.8691999999999999E-3</c:v>
                </c:pt>
                <c:pt idx="9384">
                  <c:v>7.2488800000000001E-3</c:v>
                </c:pt>
                <c:pt idx="9385">
                  <c:v>-2.9993099999999998E-3</c:v>
                </c:pt>
                <c:pt idx="9386">
                  <c:v>5.0048799999999997E-3</c:v>
                </c:pt>
                <c:pt idx="9387">
                  <c:v>6.4830799999999996E-3</c:v>
                </c:pt>
                <c:pt idx="9388">
                  <c:v>7.6932900000000002E-3</c:v>
                </c:pt>
                <c:pt idx="9389">
                  <c:v>1.2722E-3</c:v>
                </c:pt>
                <c:pt idx="9390">
                  <c:v>5.7601900000000001E-3</c:v>
                </c:pt>
                <c:pt idx="9391">
                  <c:v>4.0578799999999998E-3</c:v>
                </c:pt>
                <c:pt idx="9392">
                  <c:v>1.22766E-2</c:v>
                </c:pt>
                <c:pt idx="9393">
                  <c:v>3.4494399999999998E-3</c:v>
                </c:pt>
                <c:pt idx="9394" formatCode="0.00E+00">
                  <c:v>3.9882700000000004E-3</c:v>
                </c:pt>
                <c:pt idx="9395">
                  <c:v>-8.2855199999999993E-3</c:v>
                </c:pt>
                <c:pt idx="9396">
                  <c:v>-6.6480599999999999E-3</c:v>
                </c:pt>
                <c:pt idx="9397">
                  <c:v>3.2138799999999998E-4</c:v>
                </c:pt>
                <c:pt idx="9398">
                  <c:v>-7.4462900000000004E-3</c:v>
                </c:pt>
                <c:pt idx="9399">
                  <c:v>1.2907999999999999E-2</c:v>
                </c:pt>
                <c:pt idx="9400">
                  <c:v>-1.24931E-4</c:v>
                </c:pt>
                <c:pt idx="9401">
                  <c:v>3.1299600000000002E-3</c:v>
                </c:pt>
                <c:pt idx="9402">
                  <c:v>-1.7038299999999999E-2</c:v>
                </c:pt>
                <c:pt idx="9403">
                  <c:v>-7.6570500000000003E-3</c:v>
                </c:pt>
                <c:pt idx="9404">
                  <c:v>-7.0400200000000001E-3</c:v>
                </c:pt>
                <c:pt idx="9405">
                  <c:v>1.84011E-2</c:v>
                </c:pt>
                <c:pt idx="9406">
                  <c:v>9.0570400000000006E-3</c:v>
                </c:pt>
                <c:pt idx="9407">
                  <c:v>1.45531E-3</c:v>
                </c:pt>
                <c:pt idx="9408">
                  <c:v>-1.1648199999999999E-2</c:v>
                </c:pt>
                <c:pt idx="9409">
                  <c:v>8.6917899999999996E-3</c:v>
                </c:pt>
                <c:pt idx="9410">
                  <c:v>3.4370400000000001E-3</c:v>
                </c:pt>
                <c:pt idx="9411">
                  <c:v>1.43185E-2</c:v>
                </c:pt>
                <c:pt idx="9412">
                  <c:v>-9.5510500000000002E-3</c:v>
                </c:pt>
                <c:pt idx="9413">
                  <c:v>-1.07975E-2</c:v>
                </c:pt>
                <c:pt idx="9414">
                  <c:v>-1.3668100000000001E-2</c:v>
                </c:pt>
                <c:pt idx="9415">
                  <c:v>-1.7261500000000001E-4</c:v>
                </c:pt>
                <c:pt idx="9416">
                  <c:v>1.3657600000000001E-2</c:v>
                </c:pt>
                <c:pt idx="9417">
                  <c:v>6.2093699999999996E-3</c:v>
                </c:pt>
                <c:pt idx="9418">
                  <c:v>6.5908399999999997E-3</c:v>
                </c:pt>
                <c:pt idx="9419">
                  <c:v>-6.2751799999999998E-4</c:v>
                </c:pt>
                <c:pt idx="9420">
                  <c:v>1.5862500000000002E-2</c:v>
                </c:pt>
                <c:pt idx="9421">
                  <c:v>2.0662300000000001E-2</c:v>
                </c:pt>
                <c:pt idx="9422">
                  <c:v>1.1000599999999999E-2</c:v>
                </c:pt>
                <c:pt idx="9423">
                  <c:v>-3.8928999999999999E-3</c:v>
                </c:pt>
                <c:pt idx="9424">
                  <c:v>7.0505100000000003E-3</c:v>
                </c:pt>
                <c:pt idx="9425">
                  <c:v>3.32928E-3</c:v>
                </c:pt>
                <c:pt idx="9426">
                  <c:v>1.00613E-2</c:v>
                </c:pt>
                <c:pt idx="9427">
                  <c:v>-3.6354099999999999E-3</c:v>
                </c:pt>
                <c:pt idx="9428">
                  <c:v>5.1507899999999997E-3</c:v>
                </c:pt>
                <c:pt idx="9429">
                  <c:v>7.6227200000000004E-3</c:v>
                </c:pt>
                <c:pt idx="9430">
                  <c:v>1.41087E-2</c:v>
                </c:pt>
                <c:pt idx="9431">
                  <c:v>-4.7788600000000002E-3</c:v>
                </c:pt>
                <c:pt idx="9432">
                  <c:v>-2.5987599999999999E-3</c:v>
                </c:pt>
                <c:pt idx="9433">
                  <c:v>-1.11933E-2</c:v>
                </c:pt>
                <c:pt idx="9434">
                  <c:v>1.49727E-4</c:v>
                </c:pt>
                <c:pt idx="9435">
                  <c:v>2.19345E-3</c:v>
                </c:pt>
                <c:pt idx="9436">
                  <c:v>2.3222E-3</c:v>
                </c:pt>
                <c:pt idx="9437">
                  <c:v>1.7709699999999998E-2</c:v>
                </c:pt>
                <c:pt idx="9438">
                  <c:v>-9.4862000000000002E-3</c:v>
                </c:pt>
                <c:pt idx="9439">
                  <c:v>2.14577E-4</c:v>
                </c:pt>
                <c:pt idx="9440">
                  <c:v>3.9968499999999997E-3</c:v>
                </c:pt>
                <c:pt idx="9441">
                  <c:v>9.92584E-3</c:v>
                </c:pt>
                <c:pt idx="9442">
                  <c:v>9.9639900000000007E-3</c:v>
                </c:pt>
                <c:pt idx="9443">
                  <c:v>-1.7910000000000001E-3</c:v>
                </c:pt>
                <c:pt idx="9444">
                  <c:v>-3.5638800000000002E-3</c:v>
                </c:pt>
                <c:pt idx="9445">
                  <c:v>1.7017399999999998E-2</c:v>
                </c:pt>
                <c:pt idx="9446">
                  <c:v>2.1836299999999999E-2</c:v>
                </c:pt>
                <c:pt idx="9447">
                  <c:v>2.6910799999999999E-2</c:v>
                </c:pt>
                <c:pt idx="9448">
                  <c:v>1.72777E-2</c:v>
                </c:pt>
                <c:pt idx="9449">
                  <c:v>1.0807000000000001E-2</c:v>
                </c:pt>
                <c:pt idx="9450">
                  <c:v>7.3347100000000004E-3</c:v>
                </c:pt>
                <c:pt idx="9451">
                  <c:v>8.0947899999999993E-3</c:v>
                </c:pt>
                <c:pt idx="9452">
                  <c:v>9.3870199999999994E-3</c:v>
                </c:pt>
                <c:pt idx="9453">
                  <c:v>-4.4927600000000002E-3</c:v>
                </c:pt>
                <c:pt idx="9454">
                  <c:v>2.70653E-3</c:v>
                </c:pt>
                <c:pt idx="9455">
                  <c:v>8.7728500000000004E-3</c:v>
                </c:pt>
                <c:pt idx="9456">
                  <c:v>7.3242200000000002E-3</c:v>
                </c:pt>
                <c:pt idx="9457">
                  <c:v>2.3283999999999999E-2</c:v>
                </c:pt>
                <c:pt idx="9458">
                  <c:v>1.06707E-2</c:v>
                </c:pt>
                <c:pt idx="9459">
                  <c:v>1.0020299999999999E-2</c:v>
                </c:pt>
                <c:pt idx="9460">
                  <c:v>1.3030999999999999E-2</c:v>
                </c:pt>
                <c:pt idx="9461">
                  <c:v>7.7323899999999996E-3</c:v>
                </c:pt>
                <c:pt idx="9462">
                  <c:v>1.21336E-2</c:v>
                </c:pt>
                <c:pt idx="9463">
                  <c:v>1.02139E-2</c:v>
                </c:pt>
                <c:pt idx="9464">
                  <c:v>2.2756599999999998E-2</c:v>
                </c:pt>
                <c:pt idx="9465">
                  <c:v>5.3014799999999999E-3</c:v>
                </c:pt>
                <c:pt idx="9466">
                  <c:v>1.9837400000000002E-2</c:v>
                </c:pt>
                <c:pt idx="9467">
                  <c:v>2.1898299999999999E-2</c:v>
                </c:pt>
                <c:pt idx="9468">
                  <c:v>3.57056E-3</c:v>
                </c:pt>
                <c:pt idx="9469">
                  <c:v>2.84958E-3</c:v>
                </c:pt>
                <c:pt idx="9470">
                  <c:v>2.9172899999999999E-3</c:v>
                </c:pt>
                <c:pt idx="9471">
                  <c:v>-5.6467100000000001E-3</c:v>
                </c:pt>
                <c:pt idx="9472">
                  <c:v>7.3165900000000004E-3</c:v>
                </c:pt>
                <c:pt idx="9473">
                  <c:v>1.5626000000000001E-2</c:v>
                </c:pt>
                <c:pt idx="9474">
                  <c:v>1.06239E-2</c:v>
                </c:pt>
                <c:pt idx="9475">
                  <c:v>2.0456300000000001E-3</c:v>
                </c:pt>
                <c:pt idx="9476">
                  <c:v>-2.8266900000000002E-3</c:v>
                </c:pt>
                <c:pt idx="9477">
                  <c:v>-3.4341799999999998E-3</c:v>
                </c:pt>
                <c:pt idx="9478">
                  <c:v>-8.5935600000000001E-3</c:v>
                </c:pt>
                <c:pt idx="9479">
                  <c:v>5.8364899999999997E-3</c:v>
                </c:pt>
                <c:pt idx="9480">
                  <c:v>-5.9833500000000001E-3</c:v>
                </c:pt>
                <c:pt idx="9481">
                  <c:v>6.9274899999999997E-3</c:v>
                </c:pt>
                <c:pt idx="9482">
                  <c:v>2.0584100000000001E-2</c:v>
                </c:pt>
                <c:pt idx="9483">
                  <c:v>1.50023E-2</c:v>
                </c:pt>
                <c:pt idx="9484">
                  <c:v>2.0213100000000001E-2</c:v>
                </c:pt>
                <c:pt idx="9485">
                  <c:v>1.77422E-2</c:v>
                </c:pt>
                <c:pt idx="9486">
                  <c:v>1.1978100000000001E-3</c:v>
                </c:pt>
                <c:pt idx="9487">
                  <c:v>1.10703E-2</c:v>
                </c:pt>
                <c:pt idx="9488">
                  <c:v>5.3501099999999995E-4</c:v>
                </c:pt>
                <c:pt idx="9489">
                  <c:v>1.2497899999999999E-2</c:v>
                </c:pt>
                <c:pt idx="9490">
                  <c:v>1.20707E-2</c:v>
                </c:pt>
                <c:pt idx="9491">
                  <c:v>1.1616700000000001E-2</c:v>
                </c:pt>
                <c:pt idx="9492">
                  <c:v>1.1073100000000001E-2</c:v>
                </c:pt>
                <c:pt idx="9493">
                  <c:v>1.1630100000000001E-2</c:v>
                </c:pt>
                <c:pt idx="9494">
                  <c:v>9.8037699999999994E-4</c:v>
                </c:pt>
                <c:pt idx="9495">
                  <c:v>2.16198E-3</c:v>
                </c:pt>
                <c:pt idx="9496">
                  <c:v>-5.1307699999999998E-3</c:v>
                </c:pt>
                <c:pt idx="9497">
                  <c:v>-1.12057E-3</c:v>
                </c:pt>
                <c:pt idx="9498">
                  <c:v>7.9603199999999999E-3</c:v>
                </c:pt>
                <c:pt idx="9499">
                  <c:v>-3.56865E-3</c:v>
                </c:pt>
                <c:pt idx="9500">
                  <c:v>4.6396299999999996E-3</c:v>
                </c:pt>
                <c:pt idx="9501">
                  <c:v>1.0290099999999999E-3</c:v>
                </c:pt>
                <c:pt idx="9502">
                  <c:v>-1.06792E-2</c:v>
                </c:pt>
                <c:pt idx="9503">
                  <c:v>-7.9402899999999992E-3</c:v>
                </c:pt>
                <c:pt idx="9504">
                  <c:v>-3.3388100000000002E-3</c:v>
                </c:pt>
                <c:pt idx="9505">
                  <c:v>-6.7834899999999997E-3</c:v>
                </c:pt>
                <c:pt idx="9506">
                  <c:v>-3.8528400000000001E-4</c:v>
                </c:pt>
                <c:pt idx="9507">
                  <c:v>-1.6422299999999999E-3</c:v>
                </c:pt>
                <c:pt idx="9508">
                  <c:v>-4.06456E-3</c:v>
                </c:pt>
                <c:pt idx="9509">
                  <c:v>4.0721900000000001E-4</c:v>
                </c:pt>
                <c:pt idx="9510">
                  <c:v>-1.28651E-3</c:v>
                </c:pt>
                <c:pt idx="9511">
                  <c:v>-8.3713499999999996E-3</c:v>
                </c:pt>
                <c:pt idx="9512">
                  <c:v>-6.7043300000000001E-4</c:v>
                </c:pt>
                <c:pt idx="9513">
                  <c:v>-1.37777E-2</c:v>
                </c:pt>
                <c:pt idx="9514">
                  <c:v>-1.2521699999999999E-3</c:v>
                </c:pt>
                <c:pt idx="9515">
                  <c:v>-1.0891899999999999E-2</c:v>
                </c:pt>
                <c:pt idx="9516">
                  <c:v>3.47424E-3</c:v>
                </c:pt>
                <c:pt idx="9517">
                  <c:v>4.5680999999999999E-4</c:v>
                </c:pt>
                <c:pt idx="9518">
                  <c:v>1.42574E-3</c:v>
                </c:pt>
                <c:pt idx="9519">
                  <c:v>5.9156399999999998E-3</c:v>
                </c:pt>
                <c:pt idx="9520">
                  <c:v>3.8614299999999999E-3</c:v>
                </c:pt>
                <c:pt idx="9521">
                  <c:v>2.3784600000000002E-3</c:v>
                </c:pt>
                <c:pt idx="9522">
                  <c:v>-9.0036400000000003E-3</c:v>
                </c:pt>
                <c:pt idx="9523">
                  <c:v>-7.86304E-3</c:v>
                </c:pt>
                <c:pt idx="9524">
                  <c:v>-1.1606200000000001E-2</c:v>
                </c:pt>
                <c:pt idx="9525">
                  <c:v>-1.2138400000000001E-2</c:v>
                </c:pt>
                <c:pt idx="9526">
                  <c:v>-6.1111500000000001E-3</c:v>
                </c:pt>
                <c:pt idx="9527">
                  <c:v>-1.18303E-2</c:v>
                </c:pt>
                <c:pt idx="9528">
                  <c:v>-1.1065500000000001E-2</c:v>
                </c:pt>
                <c:pt idx="9529">
                  <c:v>-6.8321199999999997E-3</c:v>
                </c:pt>
                <c:pt idx="9530">
                  <c:v>-1.5836699999999999E-2</c:v>
                </c:pt>
                <c:pt idx="9531">
                  <c:v>-1.19848E-2</c:v>
                </c:pt>
                <c:pt idx="9532">
                  <c:v>-9.4690299999999998E-3</c:v>
                </c:pt>
                <c:pt idx="9533">
                  <c:v>-8.4266700000000007E-3</c:v>
                </c:pt>
                <c:pt idx="9534">
                  <c:v>-7.5721700000000002E-4</c:v>
                </c:pt>
                <c:pt idx="9535">
                  <c:v>-5.4626500000000003E-3</c:v>
                </c:pt>
                <c:pt idx="9536">
                  <c:v>-3.29971E-3</c:v>
                </c:pt>
                <c:pt idx="9537">
                  <c:v>7.5063700000000001E-3</c:v>
                </c:pt>
                <c:pt idx="9538" formatCode="0.00E+00">
                  <c:v>2.1934500000000001E-5</c:v>
                </c:pt>
                <c:pt idx="9539">
                  <c:v>3.0813199999999998E-3</c:v>
                </c:pt>
                <c:pt idx="9540">
                  <c:v>6.8702700000000004E-3</c:v>
                </c:pt>
                <c:pt idx="9541">
                  <c:v>-1.5735600000000001E-3</c:v>
                </c:pt>
                <c:pt idx="9542">
                  <c:v>1.0021199999999999E-2</c:v>
                </c:pt>
                <c:pt idx="9543">
                  <c:v>-3.1919499999999998E-3</c:v>
                </c:pt>
                <c:pt idx="9544">
                  <c:v>4.0350000000000004E-3</c:v>
                </c:pt>
                <c:pt idx="9545">
                  <c:v>1.1014900000000001E-3</c:v>
                </c:pt>
                <c:pt idx="9546">
                  <c:v>-1.7642999999999999E-3</c:v>
                </c:pt>
                <c:pt idx="9547">
                  <c:v>-8.4972400000000005E-4</c:v>
                </c:pt>
                <c:pt idx="9548">
                  <c:v>2.43092E-3</c:v>
                </c:pt>
                <c:pt idx="9549">
                  <c:v>-8.7156300000000003E-3</c:v>
                </c:pt>
                <c:pt idx="9550">
                  <c:v>-4.9448000000000001E-3</c:v>
                </c:pt>
                <c:pt idx="9551">
                  <c:v>-2.2706E-2</c:v>
                </c:pt>
                <c:pt idx="9552">
                  <c:v>-4.0492999999999996E-3</c:v>
                </c:pt>
                <c:pt idx="9553">
                  <c:v>3.6125200000000001E-3</c:v>
                </c:pt>
                <c:pt idx="9554">
                  <c:v>-5.3071999999999998E-3</c:v>
                </c:pt>
                <c:pt idx="9555">
                  <c:v>-8.2950599999999999E-3</c:v>
                </c:pt>
                <c:pt idx="9556">
                  <c:v>2.28977E-3</c:v>
                </c:pt>
                <c:pt idx="9557">
                  <c:v>2.51579E-3</c:v>
                </c:pt>
                <c:pt idx="9558">
                  <c:v>-5.4311799999999999E-3</c:v>
                </c:pt>
                <c:pt idx="9559">
                  <c:v>8.6517299999999998E-3</c:v>
                </c:pt>
                <c:pt idx="9560">
                  <c:v>-7.9803500000000006E-3</c:v>
                </c:pt>
                <c:pt idx="9561">
                  <c:v>6.9608700000000001E-3</c:v>
                </c:pt>
                <c:pt idx="9562">
                  <c:v>9.1075900000000005E-3</c:v>
                </c:pt>
                <c:pt idx="9563">
                  <c:v>1.37968E-2</c:v>
                </c:pt>
                <c:pt idx="9564">
                  <c:v>1.58167E-2</c:v>
                </c:pt>
                <c:pt idx="9565">
                  <c:v>1.1781700000000001E-2</c:v>
                </c:pt>
                <c:pt idx="9566">
                  <c:v>1.0935800000000001E-2</c:v>
                </c:pt>
                <c:pt idx="9567">
                  <c:v>7.7304799999999996E-3</c:v>
                </c:pt>
                <c:pt idx="9568">
                  <c:v>-3.4484899999999998E-3</c:v>
                </c:pt>
                <c:pt idx="9569">
                  <c:v>1.24168E-2</c:v>
                </c:pt>
                <c:pt idx="9570">
                  <c:v>6.5460199999999996E-3</c:v>
                </c:pt>
                <c:pt idx="9571">
                  <c:v>1.3543100000000001E-2</c:v>
                </c:pt>
                <c:pt idx="9572">
                  <c:v>1.51539E-2</c:v>
                </c:pt>
                <c:pt idx="9573">
                  <c:v>5.0125100000000004E-3</c:v>
                </c:pt>
                <c:pt idx="9574">
                  <c:v>-3.4532500000000002E-3</c:v>
                </c:pt>
                <c:pt idx="9575">
                  <c:v>3.9672900000000002E-4</c:v>
                </c:pt>
                <c:pt idx="9576">
                  <c:v>-1.0737399999999999E-2</c:v>
                </c:pt>
                <c:pt idx="9577">
                  <c:v>-4.4298200000000001E-3</c:v>
                </c:pt>
                <c:pt idx="9578">
                  <c:v>-6.2704099999999997E-3</c:v>
                </c:pt>
                <c:pt idx="9579">
                  <c:v>-1.68991E-3</c:v>
                </c:pt>
                <c:pt idx="9580">
                  <c:v>-1.32818E-2</c:v>
                </c:pt>
                <c:pt idx="9581">
                  <c:v>5.7601899999999999E-4</c:v>
                </c:pt>
                <c:pt idx="9582">
                  <c:v>-1.35307E-2</c:v>
                </c:pt>
                <c:pt idx="9583">
                  <c:v>-8.5163099999999992E-3</c:v>
                </c:pt>
                <c:pt idx="9584">
                  <c:v>-9.0084099999999997E-3</c:v>
                </c:pt>
                <c:pt idx="9585">
                  <c:v>-1.5379E-2</c:v>
                </c:pt>
                <c:pt idx="9586">
                  <c:v>-1.4244100000000001E-2</c:v>
                </c:pt>
                <c:pt idx="9587">
                  <c:v>-2.15826E-2</c:v>
                </c:pt>
                <c:pt idx="9588">
                  <c:v>3.7431700000000001E-3</c:v>
                </c:pt>
                <c:pt idx="9589">
                  <c:v>5.6905699999999998E-3</c:v>
                </c:pt>
                <c:pt idx="9590">
                  <c:v>2.8664599999999998E-2</c:v>
                </c:pt>
                <c:pt idx="9591">
                  <c:v>-5.7077400000000002E-3</c:v>
                </c:pt>
                <c:pt idx="9592" formatCode="0.00E+00">
                  <c:v>5.2452099999999999E-5</c:v>
                </c:pt>
                <c:pt idx="9593">
                  <c:v>-7.8525499999999998E-3</c:v>
                </c:pt>
                <c:pt idx="9594">
                  <c:v>-1.20831E-3</c:v>
                </c:pt>
                <c:pt idx="9595">
                  <c:v>-9.1037800000000006E-3</c:v>
                </c:pt>
                <c:pt idx="9596">
                  <c:v>-1.30653E-4</c:v>
                </c:pt>
                <c:pt idx="9597">
                  <c:v>-2.5851200000000001E-2</c:v>
                </c:pt>
                <c:pt idx="9598">
                  <c:v>-1.06106E-2</c:v>
                </c:pt>
                <c:pt idx="9599">
                  <c:v>-4.6768199999999999E-3</c:v>
                </c:pt>
                <c:pt idx="9600">
                  <c:v>3.8471199999999999E-3</c:v>
                </c:pt>
                <c:pt idx="9601">
                  <c:v>4.6482099999999998E-3</c:v>
                </c:pt>
                <c:pt idx="9602">
                  <c:v>-2.8381299999999999E-3</c:v>
                </c:pt>
                <c:pt idx="9603">
                  <c:v>-2.0231200000000001E-2</c:v>
                </c:pt>
                <c:pt idx="9604">
                  <c:v>-2.97832E-3</c:v>
                </c:pt>
                <c:pt idx="9605">
                  <c:v>1.6970599999999999E-2</c:v>
                </c:pt>
                <c:pt idx="9606">
                  <c:v>9.7885100000000003E-3</c:v>
                </c:pt>
                <c:pt idx="9607">
                  <c:v>8.5191699999999995E-3</c:v>
                </c:pt>
                <c:pt idx="9608">
                  <c:v>-4.4298200000000001E-3</c:v>
                </c:pt>
                <c:pt idx="9609">
                  <c:v>-1.2998599999999999E-3</c:v>
                </c:pt>
                <c:pt idx="9610">
                  <c:v>-5.0039300000000002E-3</c:v>
                </c:pt>
                <c:pt idx="9611">
                  <c:v>3.3006699999999999E-3</c:v>
                </c:pt>
                <c:pt idx="9612">
                  <c:v>-9.7808800000000005E-3</c:v>
                </c:pt>
                <c:pt idx="9613">
                  <c:v>2.5444E-3</c:v>
                </c:pt>
                <c:pt idx="9614">
                  <c:v>1.5659300000000001E-3</c:v>
                </c:pt>
                <c:pt idx="9615">
                  <c:v>3.8023000000000002E-3</c:v>
                </c:pt>
                <c:pt idx="9616">
                  <c:v>-1.2630499999999999E-2</c:v>
                </c:pt>
                <c:pt idx="9617">
                  <c:v>-1.9989000000000001E-3</c:v>
                </c:pt>
                <c:pt idx="9618">
                  <c:v>-3.1755400000000003E-2</c:v>
                </c:pt>
                <c:pt idx="9619">
                  <c:v>-4.1408499999999997E-3</c:v>
                </c:pt>
                <c:pt idx="9620">
                  <c:v>2.2211100000000001E-3</c:v>
                </c:pt>
                <c:pt idx="9621">
                  <c:v>1.1072199999999999E-3</c:v>
                </c:pt>
                <c:pt idx="9622">
                  <c:v>-1.2571300000000001E-2</c:v>
                </c:pt>
                <c:pt idx="9623">
                  <c:v>-3.0649200000000001E-2</c:v>
                </c:pt>
                <c:pt idx="9624">
                  <c:v>-1.09806E-2</c:v>
                </c:pt>
                <c:pt idx="9625">
                  <c:v>-1.0230100000000001E-2</c:v>
                </c:pt>
                <c:pt idx="9626">
                  <c:v>1.15204E-3</c:v>
                </c:pt>
                <c:pt idx="9627">
                  <c:v>-1.4783900000000001E-2</c:v>
                </c:pt>
                <c:pt idx="9628">
                  <c:v>-1.7927200000000001E-2</c:v>
                </c:pt>
                <c:pt idx="9629">
                  <c:v>-2.4120300000000001E-2</c:v>
                </c:pt>
                <c:pt idx="9630">
                  <c:v>1.79501E-2</c:v>
                </c:pt>
                <c:pt idx="9631">
                  <c:v>-1.76516E-2</c:v>
                </c:pt>
                <c:pt idx="9632">
                  <c:v>1.00012E-2</c:v>
                </c:pt>
                <c:pt idx="9633">
                  <c:v>6.0110099999999998E-3</c:v>
                </c:pt>
                <c:pt idx="9634">
                  <c:v>7.34806E-3</c:v>
                </c:pt>
                <c:pt idx="9635">
                  <c:v>-1.41621E-2</c:v>
                </c:pt>
                <c:pt idx="9636">
                  <c:v>1.38636E-2</c:v>
                </c:pt>
                <c:pt idx="9637">
                  <c:v>-2.9754599999999999E-4</c:v>
                </c:pt>
                <c:pt idx="9638">
                  <c:v>9.9277499999999999E-4</c:v>
                </c:pt>
                <c:pt idx="9639">
                  <c:v>2.4547599999999998E-3</c:v>
                </c:pt>
                <c:pt idx="9640">
                  <c:v>-1.9588499999999998E-3</c:v>
                </c:pt>
                <c:pt idx="9641">
                  <c:v>8.3827999999999993E-3</c:v>
                </c:pt>
                <c:pt idx="9642">
                  <c:v>7.2431600000000002E-3</c:v>
                </c:pt>
                <c:pt idx="9643">
                  <c:v>-1.45264E-2</c:v>
                </c:pt>
                <c:pt idx="9644">
                  <c:v>-2.9382700000000002E-3</c:v>
                </c:pt>
                <c:pt idx="9645">
                  <c:v>-7.0867500000000002E-3</c:v>
                </c:pt>
                <c:pt idx="9646">
                  <c:v>-7.6999700000000004E-3</c:v>
                </c:pt>
                <c:pt idx="9647">
                  <c:v>-8.6460100000000008E-3</c:v>
                </c:pt>
                <c:pt idx="9648">
                  <c:v>-7.5511900000000002E-3</c:v>
                </c:pt>
                <c:pt idx="9649">
                  <c:v>9.2334700000000006E-3</c:v>
                </c:pt>
                <c:pt idx="9650">
                  <c:v>-1.8082600000000001E-2</c:v>
                </c:pt>
                <c:pt idx="9651">
                  <c:v>1.8708200000000001E-2</c:v>
                </c:pt>
                <c:pt idx="9652">
                  <c:v>-3.76415E-3</c:v>
                </c:pt>
                <c:pt idx="9653">
                  <c:v>-1.2148900000000001E-2</c:v>
                </c:pt>
                <c:pt idx="9654">
                  <c:v>-2.11363E-2</c:v>
                </c:pt>
                <c:pt idx="9655">
                  <c:v>-1.8330599999999999E-2</c:v>
                </c:pt>
                <c:pt idx="9656">
                  <c:v>-2.0467800000000001E-2</c:v>
                </c:pt>
                <c:pt idx="9657">
                  <c:v>5.0830800000000002E-3</c:v>
                </c:pt>
                <c:pt idx="9658">
                  <c:v>7.0362100000000002E-3</c:v>
                </c:pt>
                <c:pt idx="9659">
                  <c:v>-1.9617100000000002E-3</c:v>
                </c:pt>
                <c:pt idx="9660">
                  <c:v>-4.6968499999999998E-3</c:v>
                </c:pt>
                <c:pt idx="9661">
                  <c:v>-1.51539E-2</c:v>
                </c:pt>
                <c:pt idx="9662">
                  <c:v>-1.21021E-3</c:v>
                </c:pt>
                <c:pt idx="9663">
                  <c:v>2.5501299999999998E-3</c:v>
                </c:pt>
                <c:pt idx="9664">
                  <c:v>-8.1119499999999997E-3</c:v>
                </c:pt>
                <c:pt idx="9665">
                  <c:v>-4.5385399999999998E-3</c:v>
                </c:pt>
                <c:pt idx="9666">
                  <c:v>7.6608700000000002E-3</c:v>
                </c:pt>
                <c:pt idx="9667">
                  <c:v>-1.21193E-2</c:v>
                </c:pt>
                <c:pt idx="9668">
                  <c:v>1.6984900000000001E-2</c:v>
                </c:pt>
                <c:pt idx="9669">
                  <c:v>1.5259699999999999E-2</c:v>
                </c:pt>
                <c:pt idx="9670">
                  <c:v>5.4464300000000004E-3</c:v>
                </c:pt>
                <c:pt idx="9671">
                  <c:v>-1.0272E-2</c:v>
                </c:pt>
                <c:pt idx="9672">
                  <c:v>1.75161E-2</c:v>
                </c:pt>
                <c:pt idx="9673">
                  <c:v>-2.3055099999999999E-2</c:v>
                </c:pt>
                <c:pt idx="9674">
                  <c:v>4.1275000000000001E-3</c:v>
                </c:pt>
                <c:pt idx="9675">
                  <c:v>6.0234099999999999E-3</c:v>
                </c:pt>
                <c:pt idx="9676">
                  <c:v>-2.7027100000000001E-3</c:v>
                </c:pt>
                <c:pt idx="9677">
                  <c:v>-4.8437100000000002E-3</c:v>
                </c:pt>
                <c:pt idx="9678">
                  <c:v>1.36194E-2</c:v>
                </c:pt>
                <c:pt idx="9679">
                  <c:v>1.64032E-3</c:v>
                </c:pt>
                <c:pt idx="9680">
                  <c:v>-1.06249E-2</c:v>
                </c:pt>
                <c:pt idx="9681">
                  <c:v>1.0935800000000001E-2</c:v>
                </c:pt>
                <c:pt idx="9682">
                  <c:v>-3.2415399999999998E-3</c:v>
                </c:pt>
                <c:pt idx="9683">
                  <c:v>3.3550300000000002E-3</c:v>
                </c:pt>
                <c:pt idx="9684">
                  <c:v>-8.2407000000000001E-3</c:v>
                </c:pt>
                <c:pt idx="9685">
                  <c:v>5.3329500000000004E-3</c:v>
                </c:pt>
                <c:pt idx="9686">
                  <c:v>-1.9352899999999999E-2</c:v>
                </c:pt>
                <c:pt idx="9687">
                  <c:v>1.5325499999999999E-3</c:v>
                </c:pt>
                <c:pt idx="9688" formatCode="0.00E+00">
                  <c:v>1.23978E-5</c:v>
                </c:pt>
                <c:pt idx="9689">
                  <c:v>-6.9389300000000003E-3</c:v>
                </c:pt>
                <c:pt idx="9690">
                  <c:v>1.7480900000000001E-3</c:v>
                </c:pt>
                <c:pt idx="9691">
                  <c:v>-9.4509100000000001E-4</c:v>
                </c:pt>
                <c:pt idx="9692">
                  <c:v>-1.2130699999999999E-3</c:v>
                </c:pt>
                <c:pt idx="9693">
                  <c:v>-5.65243E-3</c:v>
                </c:pt>
                <c:pt idx="9694">
                  <c:v>5.4979299999999998E-3</c:v>
                </c:pt>
                <c:pt idx="9695">
                  <c:v>-2.3057899999999999E-2</c:v>
                </c:pt>
                <c:pt idx="9696">
                  <c:v>-1.28012E-2</c:v>
                </c:pt>
                <c:pt idx="9697">
                  <c:v>-1.2242299999999999E-2</c:v>
                </c:pt>
                <c:pt idx="9698">
                  <c:v>-1.9225099999999998E-2</c:v>
                </c:pt>
                <c:pt idx="9699">
                  <c:v>-4.8074700000000003E-3</c:v>
                </c:pt>
                <c:pt idx="9700">
                  <c:v>-1.35307E-2</c:v>
                </c:pt>
                <c:pt idx="9701">
                  <c:v>-1.9113499999999999E-2</c:v>
                </c:pt>
                <c:pt idx="9702">
                  <c:v>-3.6964400000000001E-3</c:v>
                </c:pt>
                <c:pt idx="9703">
                  <c:v>-2.82001E-3</c:v>
                </c:pt>
                <c:pt idx="9704">
                  <c:v>-2.14033E-2</c:v>
                </c:pt>
                <c:pt idx="9705" formatCode="0.00E+00">
                  <c:v>-9.5367399999999999E-7</c:v>
                </c:pt>
                <c:pt idx="9706">
                  <c:v>7.9841600000000006E-3</c:v>
                </c:pt>
                <c:pt idx="9707">
                  <c:v>-7.79819E-3</c:v>
                </c:pt>
                <c:pt idx="9708">
                  <c:v>-7.1287199999999998E-3</c:v>
                </c:pt>
                <c:pt idx="9709">
                  <c:v>-4.0807700000000001E-3</c:v>
                </c:pt>
                <c:pt idx="9710">
                  <c:v>-1.1133199999999999E-2</c:v>
                </c:pt>
                <c:pt idx="9711">
                  <c:v>-2.3183800000000001E-3</c:v>
                </c:pt>
                <c:pt idx="9712">
                  <c:v>-1.76697E-2</c:v>
                </c:pt>
                <c:pt idx="9713">
                  <c:v>-2.6130700000000001E-4</c:v>
                </c:pt>
                <c:pt idx="9714">
                  <c:v>-9.6550000000000004E-3</c:v>
                </c:pt>
                <c:pt idx="9715">
                  <c:v>-1.83964E-2</c:v>
                </c:pt>
                <c:pt idx="9716">
                  <c:v>-7.3518799999999999E-3</c:v>
                </c:pt>
                <c:pt idx="9717">
                  <c:v>1.19486E-2</c:v>
                </c:pt>
                <c:pt idx="9718">
                  <c:v>-4.5108800000000001E-3</c:v>
                </c:pt>
                <c:pt idx="9719">
                  <c:v>-9.3860599999999999E-3</c:v>
                </c:pt>
                <c:pt idx="9720">
                  <c:v>-3.92056E-3</c:v>
                </c:pt>
                <c:pt idx="9721">
                  <c:v>1.5254E-2</c:v>
                </c:pt>
                <c:pt idx="9722">
                  <c:v>-9.6025499999999996E-3</c:v>
                </c:pt>
                <c:pt idx="9723">
                  <c:v>-5.92422E-3</c:v>
                </c:pt>
                <c:pt idx="9724">
                  <c:v>-3.8633299999999999E-3</c:v>
                </c:pt>
                <c:pt idx="9725">
                  <c:v>-2.11697E-2</c:v>
                </c:pt>
                <c:pt idx="9726">
                  <c:v>-1.1489900000000001E-2</c:v>
                </c:pt>
                <c:pt idx="9727">
                  <c:v>3.6373099999999999E-3</c:v>
                </c:pt>
                <c:pt idx="9728">
                  <c:v>-1.18475E-2</c:v>
                </c:pt>
                <c:pt idx="9729">
                  <c:v>-2.0961799999999999E-2</c:v>
                </c:pt>
                <c:pt idx="9730">
                  <c:v>1.0744099999999999E-2</c:v>
                </c:pt>
                <c:pt idx="9731">
                  <c:v>-6.6690400000000002E-3</c:v>
                </c:pt>
                <c:pt idx="9732">
                  <c:v>-4.3087000000000004E-3</c:v>
                </c:pt>
                <c:pt idx="9733">
                  <c:v>1.27888E-3</c:v>
                </c:pt>
                <c:pt idx="9734">
                  <c:v>-3.1633400000000002E-3</c:v>
                </c:pt>
                <c:pt idx="9735">
                  <c:v>5.47409E-3</c:v>
                </c:pt>
                <c:pt idx="9736">
                  <c:v>-1.8469800000000001E-2</c:v>
                </c:pt>
                <c:pt idx="9737">
                  <c:v>-2.04659E-3</c:v>
                </c:pt>
                <c:pt idx="9738">
                  <c:v>8.9998200000000004E-3</c:v>
                </c:pt>
                <c:pt idx="9739">
                  <c:v>-1.3254200000000001E-2</c:v>
                </c:pt>
                <c:pt idx="9740">
                  <c:v>-6.9217699999999998E-3</c:v>
                </c:pt>
                <c:pt idx="9741">
                  <c:v>6.8960200000000001E-3</c:v>
                </c:pt>
                <c:pt idx="9742">
                  <c:v>8.9740800000000004E-4</c:v>
                </c:pt>
                <c:pt idx="9743">
                  <c:v>-6.3915300000000003E-3</c:v>
                </c:pt>
                <c:pt idx="9744">
                  <c:v>-7.6341600000000001E-3</c:v>
                </c:pt>
                <c:pt idx="9745">
                  <c:v>-8.93211E-3</c:v>
                </c:pt>
                <c:pt idx="9746">
                  <c:v>2.84863E-3</c:v>
                </c:pt>
                <c:pt idx="9747">
                  <c:v>-7.0009199999999999E-3</c:v>
                </c:pt>
                <c:pt idx="9748">
                  <c:v>-5.2947999999999997E-3</c:v>
                </c:pt>
                <c:pt idx="9749">
                  <c:v>-7.70092E-3</c:v>
                </c:pt>
                <c:pt idx="9750">
                  <c:v>-8.0280300000000002E-3</c:v>
                </c:pt>
                <c:pt idx="9751">
                  <c:v>-5.476E-3</c:v>
                </c:pt>
                <c:pt idx="9752">
                  <c:v>-1.2195599999999999E-2</c:v>
                </c:pt>
                <c:pt idx="9753">
                  <c:v>-2.1061900000000001E-2</c:v>
                </c:pt>
                <c:pt idx="9754">
                  <c:v>6.8321199999999997E-3</c:v>
                </c:pt>
                <c:pt idx="9755">
                  <c:v>-8.3312999999999998E-3</c:v>
                </c:pt>
                <c:pt idx="9756">
                  <c:v>-8.5029600000000004E-3</c:v>
                </c:pt>
                <c:pt idx="9757">
                  <c:v>1.3355300000000001E-2</c:v>
                </c:pt>
                <c:pt idx="9758">
                  <c:v>-4.5394899999999999E-4</c:v>
                </c:pt>
                <c:pt idx="9759">
                  <c:v>-1.24741E-3</c:v>
                </c:pt>
                <c:pt idx="9760">
                  <c:v>-8.1920599999999993E-3</c:v>
                </c:pt>
                <c:pt idx="9761">
                  <c:v>1.9779200000000002E-3</c:v>
                </c:pt>
                <c:pt idx="9762">
                  <c:v>2.0084399999999998E-3</c:v>
                </c:pt>
                <c:pt idx="9763">
                  <c:v>-1.0223400000000001E-3</c:v>
                </c:pt>
                <c:pt idx="9764">
                  <c:v>1.6263E-2</c:v>
                </c:pt>
                <c:pt idx="9765" formatCode="0.00E+00">
                  <c:v>1.24578E-2</c:v>
                </c:pt>
                <c:pt idx="9766">
                  <c:v>9.4442399999999996E-3</c:v>
                </c:pt>
                <c:pt idx="9767">
                  <c:v>5.6543399999999999E-3</c:v>
                </c:pt>
                <c:pt idx="9768">
                  <c:v>-5.8441200000000004E-3</c:v>
                </c:pt>
                <c:pt idx="9769">
                  <c:v>1.6239199999999999E-2</c:v>
                </c:pt>
                <c:pt idx="9770">
                  <c:v>5.8746299999999998E-4</c:v>
                </c:pt>
                <c:pt idx="9771">
                  <c:v>-9.5186200000000002E-3</c:v>
                </c:pt>
                <c:pt idx="9772">
                  <c:v>-1.15786E-2</c:v>
                </c:pt>
                <c:pt idx="9773">
                  <c:v>-8.8958700000000002E-3</c:v>
                </c:pt>
                <c:pt idx="9774">
                  <c:v>-3.95298E-3</c:v>
                </c:pt>
                <c:pt idx="9775">
                  <c:v>-1.1415500000000001E-3</c:v>
                </c:pt>
                <c:pt idx="9776">
                  <c:v>-1.8119799999999999E-3</c:v>
                </c:pt>
                <c:pt idx="9777">
                  <c:v>-1.0363600000000001E-2</c:v>
                </c:pt>
                <c:pt idx="9778">
                  <c:v>-2.41117E-2</c:v>
                </c:pt>
                <c:pt idx="9779">
                  <c:v>-1.2496E-2</c:v>
                </c:pt>
                <c:pt idx="9780">
                  <c:v>-4.0674200000000004E-3</c:v>
                </c:pt>
                <c:pt idx="9781">
                  <c:v>-1.2908899999999999E-2</c:v>
                </c:pt>
                <c:pt idx="9782">
                  <c:v>-5.0620999999999999E-3</c:v>
                </c:pt>
                <c:pt idx="9783">
                  <c:v>-3.3473999999999998E-4</c:v>
                </c:pt>
                <c:pt idx="9784">
                  <c:v>-1.6536700000000001E-3</c:v>
                </c:pt>
                <c:pt idx="9785">
                  <c:v>-8.8987400000000005E-3</c:v>
                </c:pt>
                <c:pt idx="9786">
                  <c:v>5.5599200000000005E-4</c:v>
                </c:pt>
                <c:pt idx="9787">
                  <c:v>-1.0889100000000001E-2</c:v>
                </c:pt>
                <c:pt idx="9788">
                  <c:v>-1.2466400000000001E-2</c:v>
                </c:pt>
                <c:pt idx="9789">
                  <c:v>-1.15299E-3</c:v>
                </c:pt>
                <c:pt idx="9790">
                  <c:v>8.2235299999999997E-3</c:v>
                </c:pt>
                <c:pt idx="9791">
                  <c:v>-4.5385399999999998E-3</c:v>
                </c:pt>
                <c:pt idx="9792">
                  <c:v>-6.1101899999999997E-3</c:v>
                </c:pt>
                <c:pt idx="9793">
                  <c:v>4.6825399999999998E-4</c:v>
                </c:pt>
                <c:pt idx="9794">
                  <c:v>-2.5329599999999999E-3</c:v>
                </c:pt>
                <c:pt idx="9795">
                  <c:v>-6.4773599999999997E-3</c:v>
                </c:pt>
                <c:pt idx="9796">
                  <c:v>-7.0543300000000001E-3</c:v>
                </c:pt>
                <c:pt idx="9797">
                  <c:v>-2.0864500000000001E-2</c:v>
                </c:pt>
                <c:pt idx="9798">
                  <c:v>-2.3156199999999998E-2</c:v>
                </c:pt>
                <c:pt idx="9799">
                  <c:v>-1.03102E-2</c:v>
                </c:pt>
                <c:pt idx="9800">
                  <c:v>-7.4977899999999998E-3</c:v>
                </c:pt>
                <c:pt idx="9801">
                  <c:v>-9.1457400000000003E-4</c:v>
                </c:pt>
                <c:pt idx="9802">
                  <c:v>-2.13051E-2</c:v>
                </c:pt>
                <c:pt idx="9803">
                  <c:v>1.1558499999999999E-3</c:v>
                </c:pt>
                <c:pt idx="9804">
                  <c:v>-3.3283200000000001E-3</c:v>
                </c:pt>
                <c:pt idx="9805">
                  <c:v>-8.1157699999999996E-3</c:v>
                </c:pt>
                <c:pt idx="9806">
                  <c:v>-1.58072E-2</c:v>
                </c:pt>
                <c:pt idx="9807">
                  <c:v>-9.6473700000000006E-3</c:v>
                </c:pt>
                <c:pt idx="9808">
                  <c:v>-3.2606100000000002E-3</c:v>
                </c:pt>
                <c:pt idx="9809">
                  <c:v>-3.27969E-3</c:v>
                </c:pt>
                <c:pt idx="9810">
                  <c:v>3.66402E-3</c:v>
                </c:pt>
                <c:pt idx="9811">
                  <c:v>-1.1035E-2</c:v>
                </c:pt>
                <c:pt idx="9812">
                  <c:v>3.9281799999999999E-3</c:v>
                </c:pt>
                <c:pt idx="9813">
                  <c:v>-1.4700899999999999E-2</c:v>
                </c:pt>
                <c:pt idx="9814" formatCode="0.00E+00">
                  <c:v>5.7220499999999997E-6</c:v>
                </c:pt>
                <c:pt idx="9815">
                  <c:v>-4.6491600000000003E-3</c:v>
                </c:pt>
                <c:pt idx="9816">
                  <c:v>-1.18876E-2</c:v>
                </c:pt>
                <c:pt idx="9817">
                  <c:v>-1.10064E-2</c:v>
                </c:pt>
                <c:pt idx="9818">
                  <c:v>1.66512E-3</c:v>
                </c:pt>
                <c:pt idx="9819">
                  <c:v>-6.8311700000000001E-3</c:v>
                </c:pt>
                <c:pt idx="9820">
                  <c:v>-7.6685E-3</c:v>
                </c:pt>
                <c:pt idx="9821">
                  <c:v>1.36843E-2</c:v>
                </c:pt>
                <c:pt idx="9822">
                  <c:v>-1.13239E-2</c:v>
                </c:pt>
                <c:pt idx="9823">
                  <c:v>-1.54533E-2</c:v>
                </c:pt>
                <c:pt idx="9824">
                  <c:v>-8.9674000000000004E-3</c:v>
                </c:pt>
                <c:pt idx="9825">
                  <c:v>4.3611500000000003E-3</c:v>
                </c:pt>
                <c:pt idx="9826">
                  <c:v>-2.0231200000000001E-2</c:v>
                </c:pt>
                <c:pt idx="9827">
                  <c:v>-3.7012099999999999E-3</c:v>
                </c:pt>
                <c:pt idx="9828">
                  <c:v>-7.2479200000000004E-4</c:v>
                </c:pt>
                <c:pt idx="9829">
                  <c:v>-1.3303799999999999E-2</c:v>
                </c:pt>
                <c:pt idx="9830">
                  <c:v>-2.0636600000000001E-2</c:v>
                </c:pt>
                <c:pt idx="9831">
                  <c:v>2.4881399999999998E-3</c:v>
                </c:pt>
                <c:pt idx="9832">
                  <c:v>4.6071999999999997E-3</c:v>
                </c:pt>
                <c:pt idx="9833">
                  <c:v>3.9196000000000001E-4</c:v>
                </c:pt>
                <c:pt idx="9834">
                  <c:v>1.27802E-2</c:v>
                </c:pt>
                <c:pt idx="9835">
                  <c:v>1.01528E-2</c:v>
                </c:pt>
                <c:pt idx="9836">
                  <c:v>1.2048700000000001E-2</c:v>
                </c:pt>
                <c:pt idx="9837">
                  <c:v>2.07005E-2</c:v>
                </c:pt>
                <c:pt idx="9838">
                  <c:v>1.6703599999999999E-2</c:v>
                </c:pt>
                <c:pt idx="9839">
                  <c:v>9.2811600000000001E-3</c:v>
                </c:pt>
                <c:pt idx="9840">
                  <c:v>4.3830900000000001E-3</c:v>
                </c:pt>
                <c:pt idx="9841">
                  <c:v>1.70317E-2</c:v>
                </c:pt>
                <c:pt idx="9842">
                  <c:v>2.3654000000000001E-2</c:v>
                </c:pt>
                <c:pt idx="9843">
                  <c:v>1.0211E-2</c:v>
                </c:pt>
                <c:pt idx="9844">
                  <c:v>1.2350099999999999E-2</c:v>
                </c:pt>
                <c:pt idx="9845">
                  <c:v>1.1410699999999999E-2</c:v>
                </c:pt>
                <c:pt idx="9846">
                  <c:v>1.3114900000000001E-2</c:v>
                </c:pt>
                <c:pt idx="9847">
                  <c:v>2.1111499999999998E-2</c:v>
                </c:pt>
                <c:pt idx="9848">
                  <c:v>1.23844E-2</c:v>
                </c:pt>
                <c:pt idx="9849">
                  <c:v>4.8580200000000002E-3</c:v>
                </c:pt>
                <c:pt idx="9850">
                  <c:v>7.2746299999999998E-3</c:v>
                </c:pt>
                <c:pt idx="9851">
                  <c:v>-8.0547299999999995E-3</c:v>
                </c:pt>
                <c:pt idx="9852">
                  <c:v>1.88522E-2</c:v>
                </c:pt>
                <c:pt idx="9853">
                  <c:v>1.3851199999999999E-2</c:v>
                </c:pt>
                <c:pt idx="9854">
                  <c:v>1.56975E-3</c:v>
                </c:pt>
                <c:pt idx="9855">
                  <c:v>5.3682299999999999E-3</c:v>
                </c:pt>
                <c:pt idx="9856">
                  <c:v>1.2448300000000001E-2</c:v>
                </c:pt>
                <c:pt idx="9857">
                  <c:v>3.5028500000000001E-3</c:v>
                </c:pt>
                <c:pt idx="9858">
                  <c:v>1.6832399999999999E-3</c:v>
                </c:pt>
                <c:pt idx="9859">
                  <c:v>1.0643E-2</c:v>
                </c:pt>
                <c:pt idx="9860">
                  <c:v>1.09701E-2</c:v>
                </c:pt>
                <c:pt idx="9861">
                  <c:v>1.41811E-2</c:v>
                </c:pt>
                <c:pt idx="9862">
                  <c:v>1.3111100000000001E-2</c:v>
                </c:pt>
                <c:pt idx="9863">
                  <c:v>2.3249599999999999E-2</c:v>
                </c:pt>
                <c:pt idx="9864">
                  <c:v>1.2850800000000001E-2</c:v>
                </c:pt>
                <c:pt idx="9865">
                  <c:v>4.8103299999999998E-3</c:v>
                </c:pt>
                <c:pt idx="9866">
                  <c:v>1.8762600000000001E-2</c:v>
                </c:pt>
                <c:pt idx="9867">
                  <c:v>2.09751E-2</c:v>
                </c:pt>
                <c:pt idx="9868">
                  <c:v>1.2130699999999999E-2</c:v>
                </c:pt>
                <c:pt idx="9869">
                  <c:v>-2.1076200000000002E-3</c:v>
                </c:pt>
                <c:pt idx="9870">
                  <c:v>2.59981E-2</c:v>
                </c:pt>
                <c:pt idx="9871">
                  <c:v>1.8296199999999999E-2</c:v>
                </c:pt>
                <c:pt idx="9872">
                  <c:v>8.2187700000000002E-3</c:v>
                </c:pt>
                <c:pt idx="9873">
                  <c:v>1.0067899999999999E-2</c:v>
                </c:pt>
                <c:pt idx="9874">
                  <c:v>2.85463E-2</c:v>
                </c:pt>
                <c:pt idx="9875">
                  <c:v>2.2506700000000002E-3</c:v>
                </c:pt>
                <c:pt idx="9876">
                  <c:v>1.10226E-2</c:v>
                </c:pt>
                <c:pt idx="9877">
                  <c:v>1.14412E-2</c:v>
                </c:pt>
                <c:pt idx="9878">
                  <c:v>1.09768E-3</c:v>
                </c:pt>
                <c:pt idx="9879">
                  <c:v>1.3549800000000001E-2</c:v>
                </c:pt>
                <c:pt idx="9880">
                  <c:v>1.65844E-3</c:v>
                </c:pt>
                <c:pt idx="9881">
                  <c:v>-2.3183800000000001E-3</c:v>
                </c:pt>
                <c:pt idx="9882">
                  <c:v>-4.6434400000000004E-3</c:v>
                </c:pt>
                <c:pt idx="9883">
                  <c:v>1.20068E-2</c:v>
                </c:pt>
                <c:pt idx="9884">
                  <c:v>-3.5438499999999999E-3</c:v>
                </c:pt>
                <c:pt idx="9885">
                  <c:v>-8.05378E-3</c:v>
                </c:pt>
                <c:pt idx="9886">
                  <c:v>-2.37083E-3</c:v>
                </c:pt>
                <c:pt idx="9887">
                  <c:v>4.8742300000000002E-3</c:v>
                </c:pt>
                <c:pt idx="9888">
                  <c:v>-1.37196E-2</c:v>
                </c:pt>
                <c:pt idx="9889">
                  <c:v>-3.8833600000000002E-3</c:v>
                </c:pt>
                <c:pt idx="9890">
                  <c:v>-7.2755800000000002E-3</c:v>
                </c:pt>
                <c:pt idx="9891">
                  <c:v>-4.19617E-4</c:v>
                </c:pt>
                <c:pt idx="9892">
                  <c:v>-1.0600099999999999E-2</c:v>
                </c:pt>
                <c:pt idx="9893">
                  <c:v>-9.8590899999999992E-3</c:v>
                </c:pt>
                <c:pt idx="9894">
                  <c:v>-4.1503900000000003E-3</c:v>
                </c:pt>
                <c:pt idx="9895">
                  <c:v>-2.18468E-2</c:v>
                </c:pt>
                <c:pt idx="9896">
                  <c:v>-1.16425E-2</c:v>
                </c:pt>
                <c:pt idx="9897">
                  <c:v>-1.4348E-2</c:v>
                </c:pt>
                <c:pt idx="9898">
                  <c:v>-1.05667E-3</c:v>
                </c:pt>
                <c:pt idx="9899">
                  <c:v>-1.42717E-2</c:v>
                </c:pt>
                <c:pt idx="9900">
                  <c:v>-1.81341E-2</c:v>
                </c:pt>
                <c:pt idx="9901">
                  <c:v>2.8276400000000002E-3</c:v>
                </c:pt>
                <c:pt idx="9902">
                  <c:v>-1.1634800000000001E-2</c:v>
                </c:pt>
                <c:pt idx="9903">
                  <c:v>-1.9490199999999999E-2</c:v>
                </c:pt>
                <c:pt idx="9904">
                  <c:v>-2.0790100000000001E-3</c:v>
                </c:pt>
                <c:pt idx="9905">
                  <c:v>-9.2630400000000002E-3</c:v>
                </c:pt>
                <c:pt idx="9906">
                  <c:v>-3.0901000000000001E-2</c:v>
                </c:pt>
                <c:pt idx="9907">
                  <c:v>-1.9067799999999999E-2</c:v>
                </c:pt>
                <c:pt idx="9908">
                  <c:v>-1.07136E-2</c:v>
                </c:pt>
                <c:pt idx="9909">
                  <c:v>-2.98853E-2</c:v>
                </c:pt>
                <c:pt idx="9910">
                  <c:v>-2.0025299999999999E-2</c:v>
                </c:pt>
                <c:pt idx="9911">
                  <c:v>-1.3750099999999999E-2</c:v>
                </c:pt>
                <c:pt idx="9912">
                  <c:v>-3.5095199999999999E-3</c:v>
                </c:pt>
                <c:pt idx="9913">
                  <c:v>-1.0108000000000001E-2</c:v>
                </c:pt>
                <c:pt idx="9914">
                  <c:v>-7.0962899999999999E-3</c:v>
                </c:pt>
                <c:pt idx="9915">
                  <c:v>-2.0599400000000001E-4</c:v>
                </c:pt>
                <c:pt idx="9916">
                  <c:v>-1.0110900000000001E-2</c:v>
                </c:pt>
                <c:pt idx="9917">
                  <c:v>-1.1299099999999999E-2</c:v>
                </c:pt>
                <c:pt idx="9918">
                  <c:v>-6.3314399999999998E-3</c:v>
                </c:pt>
                <c:pt idx="9919">
                  <c:v>2.3832300000000001E-3</c:v>
                </c:pt>
                <c:pt idx="9920">
                  <c:v>-1.03254E-2</c:v>
                </c:pt>
                <c:pt idx="9921">
                  <c:v>-1.8441200000000001E-2</c:v>
                </c:pt>
                <c:pt idx="9922">
                  <c:v>1.7636300000000001E-2</c:v>
                </c:pt>
                <c:pt idx="9923">
                  <c:v>-7.5340299999999997E-3</c:v>
                </c:pt>
                <c:pt idx="9924">
                  <c:v>-1.5212099999999999E-2</c:v>
                </c:pt>
                <c:pt idx="9925">
                  <c:v>9.5892000000000008E-3</c:v>
                </c:pt>
                <c:pt idx="9926">
                  <c:v>5.4283100000000004E-3</c:v>
                </c:pt>
                <c:pt idx="9927">
                  <c:v>-7.6589600000000002E-3</c:v>
                </c:pt>
                <c:pt idx="9928">
                  <c:v>-3.4036600000000002E-3</c:v>
                </c:pt>
                <c:pt idx="9929">
                  <c:v>1.6517599999999999E-3</c:v>
                </c:pt>
                <c:pt idx="9930">
                  <c:v>-1.43938E-2</c:v>
                </c:pt>
                <c:pt idx="9931">
                  <c:v>-6.3991500000000002E-3</c:v>
                </c:pt>
                <c:pt idx="9932">
                  <c:v>-3.1890899999999999E-3</c:v>
                </c:pt>
                <c:pt idx="9933">
                  <c:v>-5.4693199999999997E-3</c:v>
                </c:pt>
                <c:pt idx="9934">
                  <c:v>-1.6489E-3</c:v>
                </c:pt>
                <c:pt idx="9935">
                  <c:v>8.5430100000000002E-3</c:v>
                </c:pt>
                <c:pt idx="9936">
                  <c:v>-6.5584199999999997E-3</c:v>
                </c:pt>
                <c:pt idx="9937">
                  <c:v>-1.19276E-2</c:v>
                </c:pt>
                <c:pt idx="9938">
                  <c:v>8.1939700000000001E-3</c:v>
                </c:pt>
                <c:pt idx="9939" formatCode="0.00E+00">
                  <c:v>5.1021599999999997E-3</c:v>
                </c:pt>
                <c:pt idx="9940">
                  <c:v>5.2261399999999998E-3</c:v>
                </c:pt>
                <c:pt idx="9941">
                  <c:v>-6.64425E-3</c:v>
                </c:pt>
                <c:pt idx="9942">
                  <c:v>5.3081500000000002E-3</c:v>
                </c:pt>
                <c:pt idx="9943">
                  <c:v>1.61304E-2</c:v>
                </c:pt>
                <c:pt idx="9944">
                  <c:v>1.7024999999999998E-2</c:v>
                </c:pt>
                <c:pt idx="9945">
                  <c:v>-1.3074899999999999E-3</c:v>
                </c:pt>
                <c:pt idx="9946">
                  <c:v>3.4352300000000002E-2</c:v>
                </c:pt>
                <c:pt idx="9947">
                  <c:v>3.28255E-3</c:v>
                </c:pt>
                <c:pt idx="9948">
                  <c:v>1.8626199999999999E-2</c:v>
                </c:pt>
                <c:pt idx="9949">
                  <c:v>2.0419099999999999E-2</c:v>
                </c:pt>
                <c:pt idx="9950">
                  <c:v>2.2584900000000002E-2</c:v>
                </c:pt>
                <c:pt idx="9951">
                  <c:v>1.5379E-2</c:v>
                </c:pt>
                <c:pt idx="9952">
                  <c:v>2.30455E-2</c:v>
                </c:pt>
                <c:pt idx="9953">
                  <c:v>2.18935E-2</c:v>
                </c:pt>
                <c:pt idx="9954">
                  <c:v>1.9819300000000001E-2</c:v>
                </c:pt>
                <c:pt idx="9955">
                  <c:v>1.14555E-2</c:v>
                </c:pt>
                <c:pt idx="9956">
                  <c:v>3.2853100000000003E-2</c:v>
                </c:pt>
                <c:pt idx="9957">
                  <c:v>1.8181800000000001E-2</c:v>
                </c:pt>
                <c:pt idx="9958">
                  <c:v>1.1738800000000001E-2</c:v>
                </c:pt>
                <c:pt idx="9959">
                  <c:v>2.26774E-2</c:v>
                </c:pt>
                <c:pt idx="9960">
                  <c:v>2.7143500000000001E-2</c:v>
                </c:pt>
                <c:pt idx="9961">
                  <c:v>8.5763899999999997E-3</c:v>
                </c:pt>
                <c:pt idx="9962">
                  <c:v>1.9341500000000001E-2</c:v>
                </c:pt>
                <c:pt idx="9963">
                  <c:v>2.2109E-2</c:v>
                </c:pt>
                <c:pt idx="9964" formatCode="0.00E+00">
                  <c:v>6.1397600000000002E-3</c:v>
                </c:pt>
                <c:pt idx="9965">
                  <c:v>2.2793799999999999E-2</c:v>
                </c:pt>
                <c:pt idx="9966">
                  <c:v>1.99738E-2</c:v>
                </c:pt>
                <c:pt idx="9967">
                  <c:v>2.7551699999999998E-2</c:v>
                </c:pt>
                <c:pt idx="9968">
                  <c:v>2.2956799999999999E-2</c:v>
                </c:pt>
                <c:pt idx="9969">
                  <c:v>1.75943E-2</c:v>
                </c:pt>
                <c:pt idx="9970">
                  <c:v>1.7499899999999999E-2</c:v>
                </c:pt>
                <c:pt idx="9971">
                  <c:v>1.6710300000000001E-2</c:v>
                </c:pt>
                <c:pt idx="9972">
                  <c:v>2.7265499999999999E-3</c:v>
                </c:pt>
                <c:pt idx="9973">
                  <c:v>1.01919E-2</c:v>
                </c:pt>
                <c:pt idx="9974">
                  <c:v>2.7462E-2</c:v>
                </c:pt>
                <c:pt idx="9975">
                  <c:v>2.1536799999999998E-2</c:v>
                </c:pt>
                <c:pt idx="9976">
                  <c:v>4.8055600000000004E-3</c:v>
                </c:pt>
                <c:pt idx="9977">
                  <c:v>1.4287899999999999E-2</c:v>
                </c:pt>
                <c:pt idx="9978">
                  <c:v>2.04306E-2</c:v>
                </c:pt>
                <c:pt idx="9979">
                  <c:v>1.2134600000000001E-2</c:v>
                </c:pt>
                <c:pt idx="9980">
                  <c:v>9.9067700000000005E-3</c:v>
                </c:pt>
                <c:pt idx="9981">
                  <c:v>6.5908399999999997E-3</c:v>
                </c:pt>
                <c:pt idx="9982">
                  <c:v>8.13293E-3</c:v>
                </c:pt>
                <c:pt idx="9983">
                  <c:v>-2.3002600000000002E-3</c:v>
                </c:pt>
                <c:pt idx="9984">
                  <c:v>1.2361499999999999E-2</c:v>
                </c:pt>
                <c:pt idx="9985">
                  <c:v>7.9765300000000008E-3</c:v>
                </c:pt>
                <c:pt idx="9986">
                  <c:v>9.4633100000000008E-3</c:v>
                </c:pt>
                <c:pt idx="9987">
                  <c:v>1.57547E-2</c:v>
                </c:pt>
                <c:pt idx="9988">
                  <c:v>1.86529E-2</c:v>
                </c:pt>
                <c:pt idx="9989">
                  <c:v>8.0509199999999996E-3</c:v>
                </c:pt>
                <c:pt idx="9990">
                  <c:v>1.57185E-2</c:v>
                </c:pt>
                <c:pt idx="9991">
                  <c:v>1.2581800000000001E-2</c:v>
                </c:pt>
                <c:pt idx="9992">
                  <c:v>8.6078600000000002E-3</c:v>
                </c:pt>
                <c:pt idx="9993">
                  <c:v>4.1217800000000002E-3</c:v>
                </c:pt>
                <c:pt idx="9994">
                  <c:v>8.5382500000000007E-3</c:v>
                </c:pt>
                <c:pt idx="9995">
                  <c:v>-1.22547E-3</c:v>
                </c:pt>
                <c:pt idx="9996">
                  <c:v>9.6130399999999998E-3</c:v>
                </c:pt>
                <c:pt idx="9997">
                  <c:v>6.2179599999999998E-4</c:v>
                </c:pt>
                <c:pt idx="9998">
                  <c:v>5.9356699999999997E-3</c:v>
                </c:pt>
                <c:pt idx="9999">
                  <c:v>-1.63174E-3</c:v>
                </c:pt>
                <c:pt idx="10000">
                  <c:v>-8.8481900000000006E-3</c:v>
                </c:pt>
                <c:pt idx="10001" formatCode="0.00E+00">
                  <c:v>4.6730000000000002E-5</c:v>
                </c:pt>
                <c:pt idx="10002">
                  <c:v>-5.1898999999999999E-3</c:v>
                </c:pt>
                <c:pt idx="10003">
                  <c:v>3.1576199999999999E-3</c:v>
                </c:pt>
                <c:pt idx="10004">
                  <c:v>-1.9989000000000001E-3</c:v>
                </c:pt>
                <c:pt idx="10005">
                  <c:v>-1.13373E-2</c:v>
                </c:pt>
                <c:pt idx="10006">
                  <c:v>4.6978000000000002E-3</c:v>
                </c:pt>
                <c:pt idx="10007">
                  <c:v>-6.6852600000000002E-3</c:v>
                </c:pt>
                <c:pt idx="10008">
                  <c:v>-7.3032399999999999E-3</c:v>
                </c:pt>
                <c:pt idx="10009">
                  <c:v>-5.2080199999999998E-3</c:v>
                </c:pt>
                <c:pt idx="10010">
                  <c:v>-1.19953E-2</c:v>
                </c:pt>
                <c:pt idx="10011">
                  <c:v>-1.2623799999999999E-2</c:v>
                </c:pt>
                <c:pt idx="10012">
                  <c:v>-2.4604800000000001E-4</c:v>
                </c:pt>
                <c:pt idx="10013">
                  <c:v>-9.1362000000000006E-3</c:v>
                </c:pt>
                <c:pt idx="10014">
                  <c:v>-1.19705E-2</c:v>
                </c:pt>
                <c:pt idx="10015">
                  <c:v>-2.59695E-2</c:v>
                </c:pt>
                <c:pt idx="10016">
                  <c:v>-1.0149E-2</c:v>
                </c:pt>
                <c:pt idx="10017">
                  <c:v>-1.47057E-3</c:v>
                </c:pt>
                <c:pt idx="10018">
                  <c:v>3.9863600000000001E-4</c:v>
                </c:pt>
                <c:pt idx="10019">
                  <c:v>-3.0717800000000001E-3</c:v>
                </c:pt>
                <c:pt idx="10020">
                  <c:v>2.0694699999999999E-3</c:v>
                </c:pt>
                <c:pt idx="10021">
                  <c:v>-9.1190300000000002E-3</c:v>
                </c:pt>
                <c:pt idx="10022">
                  <c:v>-3.2253300000000002E-3</c:v>
                </c:pt>
                <c:pt idx="10023">
                  <c:v>1.65358E-2</c:v>
                </c:pt>
                <c:pt idx="10024">
                  <c:v>-1.33142E-2</c:v>
                </c:pt>
                <c:pt idx="10025">
                  <c:v>1.4772400000000001E-3</c:v>
                </c:pt>
                <c:pt idx="10026">
                  <c:v>1.42431E-2</c:v>
                </c:pt>
                <c:pt idx="10027">
                  <c:v>-1.08442E-2</c:v>
                </c:pt>
                <c:pt idx="10028">
                  <c:v>-3.9653800000000001E-3</c:v>
                </c:pt>
                <c:pt idx="10029">
                  <c:v>2.9735600000000001E-3</c:v>
                </c:pt>
                <c:pt idx="10030">
                  <c:v>1.02367E-2</c:v>
                </c:pt>
                <c:pt idx="10031">
                  <c:v>2.32697E-4</c:v>
                </c:pt>
                <c:pt idx="10032">
                  <c:v>-2.1743800000000001E-3</c:v>
                </c:pt>
                <c:pt idx="10033">
                  <c:v>-3.2577499999999998E-3</c:v>
                </c:pt>
                <c:pt idx="10034">
                  <c:v>-7.4987400000000003E-3</c:v>
                </c:pt>
                <c:pt idx="10035">
                  <c:v>-6.5364799999999999E-3</c:v>
                </c:pt>
                <c:pt idx="10036">
                  <c:v>-5.1822700000000001E-3</c:v>
                </c:pt>
                <c:pt idx="10037">
                  <c:v>1.38378E-3</c:v>
                </c:pt>
                <c:pt idx="10038">
                  <c:v>2.9439900000000001E-3</c:v>
                </c:pt>
                <c:pt idx="10039">
                  <c:v>-8.6660399999999999E-3</c:v>
                </c:pt>
                <c:pt idx="10040">
                  <c:v>6.01959E-3</c:v>
                </c:pt>
                <c:pt idx="10041">
                  <c:v>2.1638899999999999E-3</c:v>
                </c:pt>
                <c:pt idx="10042">
                  <c:v>-1.1100800000000001E-3</c:v>
                </c:pt>
                <c:pt idx="10043">
                  <c:v>-4.8503900000000004E-3</c:v>
                </c:pt>
                <c:pt idx="10044">
                  <c:v>-1.64528E-2</c:v>
                </c:pt>
                <c:pt idx="10045">
                  <c:v>-1.39904E-3</c:v>
                </c:pt>
                <c:pt idx="10046">
                  <c:v>1.2494999999999999E-2</c:v>
                </c:pt>
                <c:pt idx="10047">
                  <c:v>9.0160399999999995E-3</c:v>
                </c:pt>
                <c:pt idx="10048">
                  <c:v>3.4666100000000002E-3</c:v>
                </c:pt>
                <c:pt idx="10049">
                  <c:v>1.18084E-2</c:v>
                </c:pt>
                <c:pt idx="10050">
                  <c:v>4.3487500000000002E-3</c:v>
                </c:pt>
                <c:pt idx="10051">
                  <c:v>9.0055499999999993E-3</c:v>
                </c:pt>
                <c:pt idx="10052">
                  <c:v>1.3835E-2</c:v>
                </c:pt>
                <c:pt idx="10053">
                  <c:v>2.2442799999999999E-2</c:v>
                </c:pt>
                <c:pt idx="10054">
                  <c:v>2.6042900000000001E-2</c:v>
                </c:pt>
                <c:pt idx="10055">
                  <c:v>1.9002000000000002E-2</c:v>
                </c:pt>
                <c:pt idx="10056">
                  <c:v>1.46313E-2</c:v>
                </c:pt>
                <c:pt idx="10057">
                  <c:v>2.19116E-2</c:v>
                </c:pt>
                <c:pt idx="10058">
                  <c:v>2.9959699999999999E-2</c:v>
                </c:pt>
                <c:pt idx="10059">
                  <c:v>2.18859E-2</c:v>
                </c:pt>
                <c:pt idx="10060">
                  <c:v>7.0362100000000002E-3</c:v>
                </c:pt>
                <c:pt idx="10061">
                  <c:v>1.0186199999999999E-2</c:v>
                </c:pt>
                <c:pt idx="10062">
                  <c:v>9.8295199999999996E-3</c:v>
                </c:pt>
                <c:pt idx="10063">
                  <c:v>2.87046E-2</c:v>
                </c:pt>
                <c:pt idx="10064">
                  <c:v>2.6650400000000001E-2</c:v>
                </c:pt>
                <c:pt idx="10065">
                  <c:v>1.3679500000000001E-2</c:v>
                </c:pt>
                <c:pt idx="10066">
                  <c:v>2.0062400000000001E-2</c:v>
                </c:pt>
                <c:pt idx="10067">
                  <c:v>2.3290600000000002E-2</c:v>
                </c:pt>
                <c:pt idx="10068">
                  <c:v>1.11275E-2</c:v>
                </c:pt>
                <c:pt idx="10069">
                  <c:v>1.1753100000000001E-2</c:v>
                </c:pt>
                <c:pt idx="10070">
                  <c:v>1.9232699999999998E-2</c:v>
                </c:pt>
                <c:pt idx="10071">
                  <c:v>2.5923700000000001E-2</c:v>
                </c:pt>
                <c:pt idx="10072">
                  <c:v>1.5740400000000002E-2</c:v>
                </c:pt>
                <c:pt idx="10073">
                  <c:v>1.0791800000000001E-2</c:v>
                </c:pt>
                <c:pt idx="10074">
                  <c:v>2.2025099999999999E-2</c:v>
                </c:pt>
                <c:pt idx="10075">
                  <c:v>2.51627E-2</c:v>
                </c:pt>
                <c:pt idx="10076">
                  <c:v>1.23634E-2</c:v>
                </c:pt>
                <c:pt idx="10077">
                  <c:v>1.34687E-2</c:v>
                </c:pt>
                <c:pt idx="10078">
                  <c:v>2.5963799999999999E-2</c:v>
                </c:pt>
                <c:pt idx="10079">
                  <c:v>2.3879999999999999E-3</c:v>
                </c:pt>
                <c:pt idx="10080">
                  <c:v>8.8510499999999992E-3</c:v>
                </c:pt>
                <c:pt idx="10081">
                  <c:v>1.8967600000000001E-2</c:v>
                </c:pt>
                <c:pt idx="10082">
                  <c:v>1.6753199999999999E-2</c:v>
                </c:pt>
                <c:pt idx="10083">
                  <c:v>3.1730700000000001E-2</c:v>
                </c:pt>
                <c:pt idx="10084">
                  <c:v>1.4279399999999999E-2</c:v>
                </c:pt>
                <c:pt idx="10085">
                  <c:v>1.2844100000000001E-2</c:v>
                </c:pt>
                <c:pt idx="10086">
                  <c:v>1.0971099999999999E-2</c:v>
                </c:pt>
                <c:pt idx="10087">
                  <c:v>9.0684900000000002E-3</c:v>
                </c:pt>
                <c:pt idx="10088">
                  <c:v>1.0330199999999999E-2</c:v>
                </c:pt>
                <c:pt idx="10089">
                  <c:v>1.8096899999999999E-2</c:v>
                </c:pt>
                <c:pt idx="10090">
                  <c:v>-3.4170200000000002E-3</c:v>
                </c:pt>
                <c:pt idx="10091">
                  <c:v>-4.5108799999999999E-4</c:v>
                </c:pt>
                <c:pt idx="10092">
                  <c:v>2.54726E-3</c:v>
                </c:pt>
                <c:pt idx="10093">
                  <c:v>9.1877E-3</c:v>
                </c:pt>
                <c:pt idx="10094">
                  <c:v>5.0554299999999996E-3</c:v>
                </c:pt>
                <c:pt idx="10095">
                  <c:v>-4.1256000000000001E-3</c:v>
                </c:pt>
                <c:pt idx="10096">
                  <c:v>6.6061000000000002E-3</c:v>
                </c:pt>
                <c:pt idx="10097">
                  <c:v>1.4171599999999999E-2</c:v>
                </c:pt>
                <c:pt idx="10098">
                  <c:v>-1.52016E-3</c:v>
                </c:pt>
                <c:pt idx="10099">
                  <c:v>3.6201499999999999E-3</c:v>
                </c:pt>
                <c:pt idx="10100">
                  <c:v>4.5242299999999997E-3</c:v>
                </c:pt>
                <c:pt idx="10101">
                  <c:v>-7.8849799999999998E-3</c:v>
                </c:pt>
                <c:pt idx="10102">
                  <c:v>-1.4204E-2</c:v>
                </c:pt>
                <c:pt idx="10103">
                  <c:v>4.8923499999999997E-4</c:v>
                </c:pt>
                <c:pt idx="10104">
                  <c:v>-1.15204E-3</c:v>
                </c:pt>
                <c:pt idx="10105">
                  <c:v>-7.36427E-3</c:v>
                </c:pt>
                <c:pt idx="10106">
                  <c:v>2.74658E-4</c:v>
                </c:pt>
                <c:pt idx="10107">
                  <c:v>5.5217699999999996E-3</c:v>
                </c:pt>
                <c:pt idx="10108">
                  <c:v>-5.3558299999999998E-3</c:v>
                </c:pt>
                <c:pt idx="10109">
                  <c:v>-1.02673E-2</c:v>
                </c:pt>
                <c:pt idx="10110">
                  <c:v>2.4204299999999999E-3</c:v>
                </c:pt>
                <c:pt idx="10111">
                  <c:v>-7.4148199999999999E-3</c:v>
                </c:pt>
                <c:pt idx="10112">
                  <c:v>-1.4500600000000001E-2</c:v>
                </c:pt>
                <c:pt idx="10113">
                  <c:v>-2.3908599999999999E-3</c:v>
                </c:pt>
                <c:pt idx="10114">
                  <c:v>-2.5644299999999999E-3</c:v>
                </c:pt>
                <c:pt idx="10115" formatCode="0.00E+00">
                  <c:v>-7.0571899999999994E-5</c:v>
                </c:pt>
                <c:pt idx="10116">
                  <c:v>-3.56865E-3</c:v>
                </c:pt>
                <c:pt idx="10117">
                  <c:v>-5.0525700000000002E-3</c:v>
                </c:pt>
                <c:pt idx="10118">
                  <c:v>-3.3512099999999999E-3</c:v>
                </c:pt>
                <c:pt idx="10119">
                  <c:v>-6.0148199999999997E-3</c:v>
                </c:pt>
                <c:pt idx="10120">
                  <c:v>-1.2966200000000001E-2</c:v>
                </c:pt>
                <c:pt idx="10121">
                  <c:v>-8.5582699999999998E-3</c:v>
                </c:pt>
                <c:pt idx="10122">
                  <c:v>-9.9124899999999995E-3</c:v>
                </c:pt>
                <c:pt idx="10123">
                  <c:v>-9.8218899999999998E-3</c:v>
                </c:pt>
                <c:pt idx="10124">
                  <c:v>1.1568100000000001E-3</c:v>
                </c:pt>
                <c:pt idx="10125">
                  <c:v>-1.8363999999999998E-2</c:v>
                </c:pt>
                <c:pt idx="10126">
                  <c:v>-9.0780300000000008E-3</c:v>
                </c:pt>
                <c:pt idx="10127">
                  <c:v>-2.5361999999999999E-2</c:v>
                </c:pt>
                <c:pt idx="10128">
                  <c:v>-1.4362299999999999E-3</c:v>
                </c:pt>
                <c:pt idx="10129">
                  <c:v>-2.1368000000000002E-2</c:v>
                </c:pt>
                <c:pt idx="10130">
                  <c:v>-7.0104599999999996E-3</c:v>
                </c:pt>
                <c:pt idx="10131">
                  <c:v>-2.8703699999999999E-2</c:v>
                </c:pt>
                <c:pt idx="10132">
                  <c:v>-1.5652699999999999E-2</c:v>
                </c:pt>
                <c:pt idx="10133">
                  <c:v>-2.85053E-3</c:v>
                </c:pt>
                <c:pt idx="10134">
                  <c:v>6.5088300000000002E-3</c:v>
                </c:pt>
                <c:pt idx="10135">
                  <c:v>-1.6371699999999999E-2</c:v>
                </c:pt>
                <c:pt idx="10136">
                  <c:v>-1.3776800000000001E-2</c:v>
                </c:pt>
                <c:pt idx="10137">
                  <c:v>-1.6786599999999999E-2</c:v>
                </c:pt>
                <c:pt idx="10138">
                  <c:v>-1.02539E-2</c:v>
                </c:pt>
                <c:pt idx="10139">
                  <c:v>-1.47762E-2</c:v>
                </c:pt>
                <c:pt idx="10140">
                  <c:v>5.3777699999999996E-3</c:v>
                </c:pt>
                <c:pt idx="10141">
                  <c:v>-6.8588299999999998E-3</c:v>
                </c:pt>
                <c:pt idx="10142">
                  <c:v>-1.2731599999999999E-2</c:v>
                </c:pt>
                <c:pt idx="10143">
                  <c:v>-7.98893E-3</c:v>
                </c:pt>
                <c:pt idx="10144">
                  <c:v>-2.0704299999999998E-3</c:v>
                </c:pt>
                <c:pt idx="10145">
                  <c:v>1.78432E-3</c:v>
                </c:pt>
                <c:pt idx="10146">
                  <c:v>-1.7406499999999998E-2</c:v>
                </c:pt>
                <c:pt idx="10147">
                  <c:v>-6.9208100000000003E-3</c:v>
                </c:pt>
                <c:pt idx="10148">
                  <c:v>-1.6851399999999999E-2</c:v>
                </c:pt>
                <c:pt idx="10149">
                  <c:v>4.3744999999999999E-3</c:v>
                </c:pt>
                <c:pt idx="10150">
                  <c:v>-1.6578699999999998E-2</c:v>
                </c:pt>
                <c:pt idx="10151">
                  <c:v>1.25513E-2</c:v>
                </c:pt>
                <c:pt idx="10152">
                  <c:v>2.5997199999999998E-3</c:v>
                </c:pt>
                <c:pt idx="10153">
                  <c:v>-5.2528399999999999E-3</c:v>
                </c:pt>
                <c:pt idx="10154">
                  <c:v>-5.5942500000000003E-3</c:v>
                </c:pt>
                <c:pt idx="10155">
                  <c:v>4.91428E-3</c:v>
                </c:pt>
                <c:pt idx="10156">
                  <c:v>-9.6149400000000006E-3</c:v>
                </c:pt>
                <c:pt idx="10157">
                  <c:v>-9.4270699999999992E-3</c:v>
                </c:pt>
                <c:pt idx="10158">
                  <c:v>4.6167400000000003E-3</c:v>
                </c:pt>
                <c:pt idx="10159">
                  <c:v>1.1633900000000001E-2</c:v>
                </c:pt>
                <c:pt idx="10160">
                  <c:v>1.20459E-2</c:v>
                </c:pt>
                <c:pt idx="10161">
                  <c:v>-2.4213799999999999E-3</c:v>
                </c:pt>
                <c:pt idx="10162">
                  <c:v>8.9693099999999994E-3</c:v>
                </c:pt>
                <c:pt idx="10163">
                  <c:v>1.3961799999999999E-3</c:v>
                </c:pt>
                <c:pt idx="10164">
                  <c:v>1.25141E-2</c:v>
                </c:pt>
                <c:pt idx="10165">
                  <c:v>4.35448E-3</c:v>
                </c:pt>
                <c:pt idx="10166">
                  <c:v>6.7281700000000003E-3</c:v>
                </c:pt>
                <c:pt idx="10167">
                  <c:v>2.4747800000000002E-3</c:v>
                </c:pt>
                <c:pt idx="10168">
                  <c:v>9.7846999999999995E-4</c:v>
                </c:pt>
                <c:pt idx="10169">
                  <c:v>1.789E-2</c:v>
                </c:pt>
                <c:pt idx="10170">
                  <c:v>2.11182E-2</c:v>
                </c:pt>
                <c:pt idx="10171">
                  <c:v>1.3587E-2</c:v>
                </c:pt>
                <c:pt idx="10172">
                  <c:v>2.6626599999999999E-3</c:v>
                </c:pt>
                <c:pt idx="10173">
                  <c:v>7.1964300000000002E-3</c:v>
                </c:pt>
                <c:pt idx="10174">
                  <c:v>1.12534E-2</c:v>
                </c:pt>
                <c:pt idx="10175">
                  <c:v>-2.41756E-3</c:v>
                </c:pt>
                <c:pt idx="10176">
                  <c:v>7.4453399999999999E-3</c:v>
                </c:pt>
                <c:pt idx="10177">
                  <c:v>-1.07956E-3</c:v>
                </c:pt>
                <c:pt idx="10178">
                  <c:v>2.2792799999999999E-4</c:v>
                </c:pt>
                <c:pt idx="10179">
                  <c:v>-6.2084200000000003E-4</c:v>
                </c:pt>
                <c:pt idx="10180">
                  <c:v>-5.9413900000000004E-3</c:v>
                </c:pt>
                <c:pt idx="10181">
                  <c:v>6.2379799999999997E-3</c:v>
                </c:pt>
                <c:pt idx="10182">
                  <c:v>8.56495E-3</c:v>
                </c:pt>
                <c:pt idx="10183">
                  <c:v>-1.37901E-3</c:v>
                </c:pt>
                <c:pt idx="10184">
                  <c:v>-6.7234E-4</c:v>
                </c:pt>
                <c:pt idx="10185">
                  <c:v>1.70002E-2</c:v>
                </c:pt>
                <c:pt idx="10186">
                  <c:v>8.9511899999999995E-3</c:v>
                </c:pt>
                <c:pt idx="10187">
                  <c:v>3.3025699999999999E-3</c:v>
                </c:pt>
                <c:pt idx="10188">
                  <c:v>1.9072499999999999E-2</c:v>
                </c:pt>
                <c:pt idx="10189">
                  <c:v>2.2037500000000002E-2</c:v>
                </c:pt>
                <c:pt idx="10190">
                  <c:v>1.10378E-2</c:v>
                </c:pt>
                <c:pt idx="10191">
                  <c:v>1.7552399999999999E-2</c:v>
                </c:pt>
                <c:pt idx="10192">
                  <c:v>8.3875700000000004E-3</c:v>
                </c:pt>
                <c:pt idx="10193">
                  <c:v>4.4412599999999998E-3</c:v>
                </c:pt>
                <c:pt idx="10194">
                  <c:v>1.0178599999999999E-2</c:v>
                </c:pt>
                <c:pt idx="10195">
                  <c:v>1.38359E-2</c:v>
                </c:pt>
                <c:pt idx="10196">
                  <c:v>1.9728699999999998E-2</c:v>
                </c:pt>
                <c:pt idx="10197">
                  <c:v>9.1896100000000008E-3</c:v>
                </c:pt>
                <c:pt idx="10198">
                  <c:v>5.1956199999999998E-3</c:v>
                </c:pt>
                <c:pt idx="10199">
                  <c:v>9.7122200000000006E-3</c:v>
                </c:pt>
                <c:pt idx="10200" formatCode="0.00E+00">
                  <c:v>-1.8119799999999999E-5</c:v>
                </c:pt>
                <c:pt idx="10201">
                  <c:v>8.0299399999999993E-3</c:v>
                </c:pt>
                <c:pt idx="10202" formatCode="0.00E+00">
                  <c:v>-2.0980800000000001E-5</c:v>
                </c:pt>
                <c:pt idx="10203">
                  <c:v>7.5912500000000003E-4</c:v>
                </c:pt>
                <c:pt idx="10204">
                  <c:v>2.36988E-3</c:v>
                </c:pt>
                <c:pt idx="10205">
                  <c:v>9.9668499999999993E-3</c:v>
                </c:pt>
                <c:pt idx="10206">
                  <c:v>1.3723400000000001E-3</c:v>
                </c:pt>
                <c:pt idx="10207">
                  <c:v>1.7974899999999999E-2</c:v>
                </c:pt>
                <c:pt idx="10208">
                  <c:v>6.83689E-3</c:v>
                </c:pt>
                <c:pt idx="10209">
                  <c:v>1.89018E-3</c:v>
                </c:pt>
                <c:pt idx="10210">
                  <c:v>5.6743599999999998E-3</c:v>
                </c:pt>
                <c:pt idx="10211">
                  <c:v>7.0629100000000004E-3</c:v>
                </c:pt>
                <c:pt idx="10212">
                  <c:v>-4.9114199999999997E-4</c:v>
                </c:pt>
                <c:pt idx="10213">
                  <c:v>-1.45016E-2</c:v>
                </c:pt>
                <c:pt idx="10214" formatCode="0.00E+00">
                  <c:v>6.0081499999999997E-5</c:v>
                </c:pt>
                <c:pt idx="10215">
                  <c:v>8.0318500000000001E-3</c:v>
                </c:pt>
                <c:pt idx="10216">
                  <c:v>2.6063900000000001E-3</c:v>
                </c:pt>
                <c:pt idx="10217">
                  <c:v>-4.3477999999999998E-3</c:v>
                </c:pt>
                <c:pt idx="10218">
                  <c:v>1.0681200000000001E-3</c:v>
                </c:pt>
                <c:pt idx="10219">
                  <c:v>4.0845899999999999E-3</c:v>
                </c:pt>
                <c:pt idx="10220">
                  <c:v>9.3650799999999996E-3</c:v>
                </c:pt>
                <c:pt idx="10221">
                  <c:v>3.8023000000000002E-3</c:v>
                </c:pt>
                <c:pt idx="10222">
                  <c:v>-5.8317200000000003E-3</c:v>
                </c:pt>
                <c:pt idx="10223">
                  <c:v>-4.8694599999999999E-3</c:v>
                </c:pt>
                <c:pt idx="10224">
                  <c:v>-9.0589499999999996E-3</c:v>
                </c:pt>
                <c:pt idx="10225">
                  <c:v>8.1148100000000001E-3</c:v>
                </c:pt>
                <c:pt idx="10226">
                  <c:v>-4.2972599999999998E-3</c:v>
                </c:pt>
                <c:pt idx="10227">
                  <c:v>-4.2209600000000002E-3</c:v>
                </c:pt>
                <c:pt idx="10228">
                  <c:v>-1.46284E-2</c:v>
                </c:pt>
                <c:pt idx="10229">
                  <c:v>-1.9352000000000001E-2</c:v>
                </c:pt>
                <c:pt idx="10230">
                  <c:v>-2.2913900000000001E-2</c:v>
                </c:pt>
                <c:pt idx="10231">
                  <c:v>-6.5994299999999999E-3</c:v>
                </c:pt>
                <c:pt idx="10232">
                  <c:v>-1.406E-2</c:v>
                </c:pt>
                <c:pt idx="10233">
                  <c:v>-1.40257E-2</c:v>
                </c:pt>
                <c:pt idx="10234">
                  <c:v>-1.2929899999999999E-2</c:v>
                </c:pt>
                <c:pt idx="10235">
                  <c:v>-2.48566E-2</c:v>
                </c:pt>
                <c:pt idx="10236">
                  <c:v>-1.0518100000000001E-2</c:v>
                </c:pt>
                <c:pt idx="10237">
                  <c:v>-1.5913E-2</c:v>
                </c:pt>
                <c:pt idx="10238">
                  <c:v>-8.1396100000000002E-3</c:v>
                </c:pt>
                <c:pt idx="10239">
                  <c:v>-9.3402899999999994E-3</c:v>
                </c:pt>
                <c:pt idx="10240">
                  <c:v>-6.80637E-3</c:v>
                </c:pt>
                <c:pt idx="10241">
                  <c:v>-4.9266800000000001E-3</c:v>
                </c:pt>
                <c:pt idx="10242">
                  <c:v>-2.6888800000000001E-2</c:v>
                </c:pt>
                <c:pt idx="10243">
                  <c:v>-1.8899900000000001E-2</c:v>
                </c:pt>
                <c:pt idx="10244">
                  <c:v>-1.4884E-2</c:v>
                </c:pt>
                <c:pt idx="10245">
                  <c:v>-2.5769199999999999E-2</c:v>
                </c:pt>
                <c:pt idx="10246">
                  <c:v>-3.7783600000000001E-2</c:v>
                </c:pt>
                <c:pt idx="10247">
                  <c:v>-3.3707599999999997E-2</c:v>
                </c:pt>
                <c:pt idx="10248">
                  <c:v>-1.2342499999999999E-2</c:v>
                </c:pt>
                <c:pt idx="10249">
                  <c:v>-2.45066E-2</c:v>
                </c:pt>
                <c:pt idx="10250">
                  <c:v>-3.1677200000000003E-2</c:v>
                </c:pt>
                <c:pt idx="10251">
                  <c:v>-1.32055E-2</c:v>
                </c:pt>
                <c:pt idx="10252">
                  <c:v>-1.4557799999999999E-2</c:v>
                </c:pt>
                <c:pt idx="10253">
                  <c:v>-2.1840999999999999E-2</c:v>
                </c:pt>
                <c:pt idx="10254">
                  <c:v>-2.73504E-2</c:v>
                </c:pt>
                <c:pt idx="10255">
                  <c:v>-1.89648E-2</c:v>
                </c:pt>
                <c:pt idx="10256">
                  <c:v>-2.2450399999999999E-2</c:v>
                </c:pt>
                <c:pt idx="10257">
                  <c:v>-2.0743399999999999E-2</c:v>
                </c:pt>
                <c:pt idx="10258">
                  <c:v>-2.2701300000000001E-2</c:v>
                </c:pt>
                <c:pt idx="10259">
                  <c:v>-1.9526499999999999E-2</c:v>
                </c:pt>
                <c:pt idx="10260">
                  <c:v>-2.26669E-2</c:v>
                </c:pt>
                <c:pt idx="10261">
                  <c:v>-2.21167E-2</c:v>
                </c:pt>
                <c:pt idx="10262">
                  <c:v>-1.2296700000000001E-2</c:v>
                </c:pt>
                <c:pt idx="10263">
                  <c:v>-2.0638500000000001E-2</c:v>
                </c:pt>
                <c:pt idx="10264" formatCode="0.00E+00">
                  <c:v>-9.4404199999999997E-3</c:v>
                </c:pt>
                <c:pt idx="10265">
                  <c:v>-7.4720400000000001E-3</c:v>
                </c:pt>
                <c:pt idx="10266">
                  <c:v>-1.6210599999999999E-2</c:v>
                </c:pt>
                <c:pt idx="10267">
                  <c:v>-9.4137200000000004E-3</c:v>
                </c:pt>
                <c:pt idx="10268">
                  <c:v>-4.2543399999999997E-3</c:v>
                </c:pt>
                <c:pt idx="10269">
                  <c:v>1.53732E-3</c:v>
                </c:pt>
                <c:pt idx="10270" formatCode="0.00E+00">
                  <c:v>-2.7351400000000001E-3</c:v>
                </c:pt>
                <c:pt idx="10271">
                  <c:v>-6.2971099999999999E-3</c:v>
                </c:pt>
                <c:pt idx="10272">
                  <c:v>-6.2580099999999996E-3</c:v>
                </c:pt>
                <c:pt idx="10273" formatCode="0.00E+00">
                  <c:v>-2.3975400000000001E-3</c:v>
                </c:pt>
                <c:pt idx="10274">
                  <c:v>-7.2212200000000004E-3</c:v>
                </c:pt>
                <c:pt idx="10275">
                  <c:v>-3.5038000000000001E-3</c:v>
                </c:pt>
                <c:pt idx="10276">
                  <c:v>6.2046100000000002E-3</c:v>
                </c:pt>
                <c:pt idx="10277">
                  <c:v>5.6972500000000001E-3</c:v>
                </c:pt>
                <c:pt idx="10278">
                  <c:v>-1.5875799999999999E-2</c:v>
                </c:pt>
                <c:pt idx="10279" formatCode="0.00E+00">
                  <c:v>5.3405800000000003E-5</c:v>
                </c:pt>
                <c:pt idx="10280">
                  <c:v>-4.7788600000000002E-3</c:v>
                </c:pt>
                <c:pt idx="10281">
                  <c:v>5.8679600000000002E-3</c:v>
                </c:pt>
                <c:pt idx="10282">
                  <c:v>-5.7172799999999999E-3</c:v>
                </c:pt>
                <c:pt idx="10283">
                  <c:v>-2.6006699999999998E-3</c:v>
                </c:pt>
                <c:pt idx="10284">
                  <c:v>-1.38474E-3</c:v>
                </c:pt>
                <c:pt idx="10285">
                  <c:v>2.1905900000000001E-3</c:v>
                </c:pt>
                <c:pt idx="10286">
                  <c:v>-5.8021499999999998E-3</c:v>
                </c:pt>
                <c:pt idx="10287">
                  <c:v>7.1611399999999999E-3</c:v>
                </c:pt>
                <c:pt idx="10288">
                  <c:v>1.9960400000000001E-3</c:v>
                </c:pt>
                <c:pt idx="10289">
                  <c:v>-1.0572399999999999E-2</c:v>
                </c:pt>
                <c:pt idx="10290">
                  <c:v>-5.6324000000000001E-3</c:v>
                </c:pt>
                <c:pt idx="10291">
                  <c:v>6.9684999999999999E-3</c:v>
                </c:pt>
                <c:pt idx="10292">
                  <c:v>7.4319800000000004E-3</c:v>
                </c:pt>
                <c:pt idx="10293">
                  <c:v>1.15023E-2</c:v>
                </c:pt>
                <c:pt idx="10294">
                  <c:v>1.5163399999999999E-3</c:v>
                </c:pt>
                <c:pt idx="10295">
                  <c:v>-1.3826400000000001E-2</c:v>
                </c:pt>
                <c:pt idx="10296">
                  <c:v>5.0344500000000002E-3</c:v>
                </c:pt>
                <c:pt idx="10297">
                  <c:v>-4.2581600000000004E-3</c:v>
                </c:pt>
                <c:pt idx="10298">
                  <c:v>1.7194700000000001E-3</c:v>
                </c:pt>
                <c:pt idx="10299">
                  <c:v>2.9716500000000002E-3</c:v>
                </c:pt>
                <c:pt idx="10300">
                  <c:v>5.0125100000000004E-3</c:v>
                </c:pt>
                <c:pt idx="10301">
                  <c:v>-1.8701600000000001E-3</c:v>
                </c:pt>
                <c:pt idx="10302">
                  <c:v>-2.3765599999999998E-3</c:v>
                </c:pt>
                <c:pt idx="10303">
                  <c:v>1.1637700000000001E-2</c:v>
                </c:pt>
                <c:pt idx="10304">
                  <c:v>-1.06335E-3</c:v>
                </c:pt>
                <c:pt idx="10305">
                  <c:v>-1.58215E-3</c:v>
                </c:pt>
                <c:pt idx="10306">
                  <c:v>-9.7656299999999995E-4</c:v>
                </c:pt>
                <c:pt idx="10307">
                  <c:v>-5.4454799999999995E-4</c:v>
                </c:pt>
                <c:pt idx="10308">
                  <c:v>-3.4523000000000002E-3</c:v>
                </c:pt>
                <c:pt idx="10309">
                  <c:v>1.56975E-2</c:v>
                </c:pt>
                <c:pt idx="10310">
                  <c:v>3.3664699999999998E-4</c:v>
                </c:pt>
                <c:pt idx="10311">
                  <c:v>-7.0686300000000002E-3</c:v>
                </c:pt>
                <c:pt idx="10312">
                  <c:v>-1.07718E-2</c:v>
                </c:pt>
                <c:pt idx="10313">
                  <c:v>6.2837600000000002E-3</c:v>
                </c:pt>
                <c:pt idx="10314">
                  <c:v>-1.3005299999999999E-2</c:v>
                </c:pt>
                <c:pt idx="10315">
                  <c:v>-2.1076200000000002E-3</c:v>
                </c:pt>
                <c:pt idx="10316">
                  <c:v>-1.22662E-2</c:v>
                </c:pt>
                <c:pt idx="10317">
                  <c:v>3.5572099999999999E-3</c:v>
                </c:pt>
                <c:pt idx="10318">
                  <c:v>5.2013399999999996E-3</c:v>
                </c:pt>
                <c:pt idx="10319">
                  <c:v>-2.5663399999999999E-3</c:v>
                </c:pt>
                <c:pt idx="10320">
                  <c:v>1.06993E-2</c:v>
                </c:pt>
                <c:pt idx="10321">
                  <c:v>7.77817E-3</c:v>
                </c:pt>
                <c:pt idx="10322" formatCode="0.00E+00">
                  <c:v>-8.2969700000000006E-5</c:v>
                </c:pt>
                <c:pt idx="10323">
                  <c:v>-7.7438400000000001E-3</c:v>
                </c:pt>
                <c:pt idx="10324">
                  <c:v>7.7991500000000004E-3</c:v>
                </c:pt>
                <c:pt idx="10325">
                  <c:v>5.5093800000000004E-3</c:v>
                </c:pt>
                <c:pt idx="10326">
                  <c:v>-3.7527099999999998E-3</c:v>
                </c:pt>
                <c:pt idx="10327">
                  <c:v>-1.7341599999999999E-2</c:v>
                </c:pt>
                <c:pt idx="10328">
                  <c:v>-8.1148100000000001E-3</c:v>
                </c:pt>
                <c:pt idx="10329">
                  <c:v>-9.6244799999999995E-3</c:v>
                </c:pt>
                <c:pt idx="10330">
                  <c:v>-2.9525799999999998E-3</c:v>
                </c:pt>
                <c:pt idx="10331">
                  <c:v>-1.50318E-2</c:v>
                </c:pt>
                <c:pt idx="10332">
                  <c:v>-4.5461700000000004E-3</c:v>
                </c:pt>
                <c:pt idx="10333">
                  <c:v>-2.7405700000000002E-2</c:v>
                </c:pt>
                <c:pt idx="10334">
                  <c:v>-5.3939799999999996E-3</c:v>
                </c:pt>
                <c:pt idx="10335" formatCode="0.00E+00">
                  <c:v>-7.77817E-3</c:v>
                </c:pt>
                <c:pt idx="10336">
                  <c:v>-3.2377199999999999E-3</c:v>
                </c:pt>
                <c:pt idx="10337">
                  <c:v>-1.0442699999999999E-3</c:v>
                </c:pt>
                <c:pt idx="10338">
                  <c:v>-1.4704699999999999E-2</c:v>
                </c:pt>
                <c:pt idx="10339">
                  <c:v>-1.6298300000000002E-2</c:v>
                </c:pt>
                <c:pt idx="10340">
                  <c:v>-2.3677799999999999E-2</c:v>
                </c:pt>
                <c:pt idx="10341">
                  <c:v>-1.5810999999999999E-2</c:v>
                </c:pt>
                <c:pt idx="10342">
                  <c:v>-5.8326699999999999E-3</c:v>
                </c:pt>
                <c:pt idx="10343">
                  <c:v>-1.32599E-2</c:v>
                </c:pt>
                <c:pt idx="10344">
                  <c:v>-6.4268099999999998E-3</c:v>
                </c:pt>
                <c:pt idx="10345">
                  <c:v>-1.25761E-2</c:v>
                </c:pt>
                <c:pt idx="10346">
                  <c:v>-7.2946499999999997E-3</c:v>
                </c:pt>
                <c:pt idx="10347">
                  <c:v>-1.48697E-2</c:v>
                </c:pt>
                <c:pt idx="10348">
                  <c:v>-7.07626E-3</c:v>
                </c:pt>
                <c:pt idx="10349">
                  <c:v>-1.41344E-2</c:v>
                </c:pt>
                <c:pt idx="10350">
                  <c:v>-2.40469E-2</c:v>
                </c:pt>
                <c:pt idx="10351">
                  <c:v>-1.8402100000000001E-2</c:v>
                </c:pt>
                <c:pt idx="10352">
                  <c:v>-2.5567099999999999E-2</c:v>
                </c:pt>
                <c:pt idx="10353">
                  <c:v>-1.4149699999999999E-2</c:v>
                </c:pt>
                <c:pt idx="10354">
                  <c:v>2.1734200000000001E-3</c:v>
                </c:pt>
                <c:pt idx="10355">
                  <c:v>-1.5364600000000001E-2</c:v>
                </c:pt>
                <c:pt idx="10356">
                  <c:v>-1.7686799999999999E-2</c:v>
                </c:pt>
                <c:pt idx="10357">
                  <c:v>-2.2707000000000001E-2</c:v>
                </c:pt>
                <c:pt idx="10358">
                  <c:v>-1.08366E-2</c:v>
                </c:pt>
                <c:pt idx="10359">
                  <c:v>-8.8891999999999999E-3</c:v>
                </c:pt>
                <c:pt idx="10360">
                  <c:v>-4.6482099999999998E-3</c:v>
                </c:pt>
                <c:pt idx="10361">
                  <c:v>-1.8187499999999999E-2</c:v>
                </c:pt>
                <c:pt idx="10362">
                  <c:v>-1.0396000000000001E-2</c:v>
                </c:pt>
                <c:pt idx="10363">
                  <c:v>-8.0480599999999992E-3</c:v>
                </c:pt>
                <c:pt idx="10364">
                  <c:v>-1.48287E-2</c:v>
                </c:pt>
                <c:pt idx="10365">
                  <c:v>-1.8405900000000001E-4</c:v>
                </c:pt>
                <c:pt idx="10366">
                  <c:v>-4.8332200000000001E-3</c:v>
                </c:pt>
                <c:pt idx="10367">
                  <c:v>-1.1494600000000001E-2</c:v>
                </c:pt>
                <c:pt idx="10368">
                  <c:v>-2.1642700000000001E-2</c:v>
                </c:pt>
                <c:pt idx="10369">
                  <c:v>2.9220600000000002E-3</c:v>
                </c:pt>
                <c:pt idx="10370">
                  <c:v>-4.2133300000000004E-3</c:v>
                </c:pt>
                <c:pt idx="10371">
                  <c:v>5.4874399999999997E-3</c:v>
                </c:pt>
                <c:pt idx="10372">
                  <c:v>-1.45416E-2</c:v>
                </c:pt>
                <c:pt idx="10373">
                  <c:v>-4.3945299999999998E-3</c:v>
                </c:pt>
                <c:pt idx="10374">
                  <c:v>-9.57298E-3</c:v>
                </c:pt>
                <c:pt idx="10375">
                  <c:v>-7.92408E-3</c:v>
                </c:pt>
                <c:pt idx="10376">
                  <c:v>-4.7397599999999998E-4</c:v>
                </c:pt>
                <c:pt idx="10377">
                  <c:v>-2.19011E-2</c:v>
                </c:pt>
                <c:pt idx="10378">
                  <c:v>-4.8580200000000002E-3</c:v>
                </c:pt>
                <c:pt idx="10379">
                  <c:v>-2.4082200000000002E-2</c:v>
                </c:pt>
                <c:pt idx="10380">
                  <c:v>1.3160699999999999E-3</c:v>
                </c:pt>
                <c:pt idx="10381">
                  <c:v>-1.26629E-2</c:v>
                </c:pt>
                <c:pt idx="10382">
                  <c:v>-3.8242300000000001E-4</c:v>
                </c:pt>
                <c:pt idx="10383">
                  <c:v>2.26021E-4</c:v>
                </c:pt>
                <c:pt idx="10384">
                  <c:v>-9.76372E-3</c:v>
                </c:pt>
                <c:pt idx="10385">
                  <c:v>-1.6623499999999999E-2</c:v>
                </c:pt>
                <c:pt idx="10386">
                  <c:v>-9.6197100000000001E-3</c:v>
                </c:pt>
                <c:pt idx="10387">
                  <c:v>2.2630699999999998E-3</c:v>
                </c:pt>
                <c:pt idx="10388">
                  <c:v>-1.3690900000000001E-2</c:v>
                </c:pt>
                <c:pt idx="10389">
                  <c:v>-3.47424E-3</c:v>
                </c:pt>
                <c:pt idx="10390" formatCode="0.00E+00">
                  <c:v>3.0641599999999998E-3</c:v>
                </c:pt>
                <c:pt idx="10391">
                  <c:v>-6.4449299999999998E-3</c:v>
                </c:pt>
                <c:pt idx="10392">
                  <c:v>-8.3351099999999997E-3</c:v>
                </c:pt>
                <c:pt idx="10393">
                  <c:v>-5.7649600000000004E-3</c:v>
                </c:pt>
                <c:pt idx="10394">
                  <c:v>-3.1433099999999999E-3</c:v>
                </c:pt>
                <c:pt idx="10395">
                  <c:v>-1.1262899999999999E-2</c:v>
                </c:pt>
                <c:pt idx="10396">
                  <c:v>-2.1333700000000001E-2</c:v>
                </c:pt>
                <c:pt idx="10397">
                  <c:v>-1.3416300000000001E-2</c:v>
                </c:pt>
                <c:pt idx="10398">
                  <c:v>-1.2995700000000001E-2</c:v>
                </c:pt>
                <c:pt idx="10399">
                  <c:v>-3.8681000000000002E-3</c:v>
                </c:pt>
                <c:pt idx="10400" formatCode="0.00E+00">
                  <c:v>3.7193300000000002E-5</c:v>
                </c:pt>
                <c:pt idx="10401">
                  <c:v>4.5671499999999999E-3</c:v>
                </c:pt>
                <c:pt idx="10402">
                  <c:v>-9.1276199999999995E-3</c:v>
                </c:pt>
                <c:pt idx="10403">
                  <c:v>-5.6104700000000002E-3</c:v>
                </c:pt>
                <c:pt idx="10404">
                  <c:v>1.4615100000000001E-2</c:v>
                </c:pt>
                <c:pt idx="10405">
                  <c:v>7.00951E-3</c:v>
                </c:pt>
                <c:pt idx="10406">
                  <c:v>-2.84195E-4</c:v>
                </c:pt>
                <c:pt idx="10407">
                  <c:v>-5.3186400000000003E-3</c:v>
                </c:pt>
                <c:pt idx="10408">
                  <c:v>7.2002400000000001E-3</c:v>
                </c:pt>
                <c:pt idx="10409">
                  <c:v>1.1654899999999999E-2</c:v>
                </c:pt>
                <c:pt idx="10410" formatCode="0.00E+00">
                  <c:v>-3.8146999999999999E-5</c:v>
                </c:pt>
                <c:pt idx="10411">
                  <c:v>1.47762E-2</c:v>
                </c:pt>
                <c:pt idx="10412">
                  <c:v>2.2859600000000001E-3</c:v>
                </c:pt>
                <c:pt idx="10413">
                  <c:v>5.8908500000000004E-3</c:v>
                </c:pt>
                <c:pt idx="10414">
                  <c:v>3.49045E-3</c:v>
                </c:pt>
                <c:pt idx="10415">
                  <c:v>1.7309199999999999E-3</c:v>
                </c:pt>
                <c:pt idx="10416" formatCode="0.00E+00">
                  <c:v>-2.89822E-3</c:v>
                </c:pt>
                <c:pt idx="10417">
                  <c:v>1.40285E-3</c:v>
                </c:pt>
                <c:pt idx="10418">
                  <c:v>8.3112700000000008E-3</c:v>
                </c:pt>
                <c:pt idx="10419">
                  <c:v>1.86443E-3</c:v>
                </c:pt>
                <c:pt idx="10420">
                  <c:v>-3.07369E-3</c:v>
                </c:pt>
                <c:pt idx="10421">
                  <c:v>8.5744900000000006E-3</c:v>
                </c:pt>
                <c:pt idx="10422">
                  <c:v>-7.1020099999999997E-3</c:v>
                </c:pt>
                <c:pt idx="10423">
                  <c:v>8.1939700000000001E-3</c:v>
                </c:pt>
                <c:pt idx="10424">
                  <c:v>-4.3973900000000002E-3</c:v>
                </c:pt>
                <c:pt idx="10425">
                  <c:v>7.5902900000000004E-3</c:v>
                </c:pt>
                <c:pt idx="10426">
                  <c:v>2.38514E-3</c:v>
                </c:pt>
                <c:pt idx="10427">
                  <c:v>-6.05202E-3</c:v>
                </c:pt>
                <c:pt idx="10428">
                  <c:v>-1.5957800000000001E-2</c:v>
                </c:pt>
                <c:pt idx="10429">
                  <c:v>-1.7688800000000001E-2</c:v>
                </c:pt>
                <c:pt idx="10430">
                  <c:v>-9.0866100000000002E-3</c:v>
                </c:pt>
                <c:pt idx="10431">
                  <c:v>-9.6855199999999995E-3</c:v>
                </c:pt>
                <c:pt idx="10432">
                  <c:v>-8.2140000000000008E-3</c:v>
                </c:pt>
                <c:pt idx="10433">
                  <c:v>-4.5414000000000001E-3</c:v>
                </c:pt>
                <c:pt idx="10434">
                  <c:v>-6.4945200000000002E-4</c:v>
                </c:pt>
                <c:pt idx="10435">
                  <c:v>-6.7043300000000001E-4</c:v>
                </c:pt>
                <c:pt idx="10436">
                  <c:v>1.05591E-2</c:v>
                </c:pt>
                <c:pt idx="10437">
                  <c:v>5.0182300000000003E-3</c:v>
                </c:pt>
                <c:pt idx="10438">
                  <c:v>1.7413100000000001E-2</c:v>
                </c:pt>
                <c:pt idx="10439">
                  <c:v>-6.3953400000000002E-3</c:v>
                </c:pt>
                <c:pt idx="10440">
                  <c:v>-1.08051E-3</c:v>
                </c:pt>
                <c:pt idx="10441">
                  <c:v>-6.0005199999999996E-3</c:v>
                </c:pt>
                <c:pt idx="10442">
                  <c:v>5.0363500000000002E-3</c:v>
                </c:pt>
                <c:pt idx="10443">
                  <c:v>4.4632E-4</c:v>
                </c:pt>
                <c:pt idx="10444">
                  <c:v>-1.6136200000000001E-3</c:v>
                </c:pt>
                <c:pt idx="10445">
                  <c:v>-3.92246E-3</c:v>
                </c:pt>
                <c:pt idx="10446">
                  <c:v>-3.8375900000000001E-3</c:v>
                </c:pt>
                <c:pt idx="10447">
                  <c:v>-1.6088499999999999E-2</c:v>
                </c:pt>
                <c:pt idx="10448">
                  <c:v>-1.4839199999999999E-3</c:v>
                </c:pt>
                <c:pt idx="10449">
                  <c:v>-7.4148199999999999E-3</c:v>
                </c:pt>
                <c:pt idx="10450">
                  <c:v>-1.5659300000000001E-3</c:v>
                </c:pt>
                <c:pt idx="10451">
                  <c:v>-1.7991099999999999E-2</c:v>
                </c:pt>
                <c:pt idx="10452">
                  <c:v>-4.0931700000000001E-3</c:v>
                </c:pt>
                <c:pt idx="10453">
                  <c:v>2.4051699999999999E-3</c:v>
                </c:pt>
                <c:pt idx="10454">
                  <c:v>2.9973999999999999E-3</c:v>
                </c:pt>
                <c:pt idx="10455">
                  <c:v>-2.5978099999999999E-3</c:v>
                </c:pt>
                <c:pt idx="10456">
                  <c:v>-1.08051E-3</c:v>
                </c:pt>
                <c:pt idx="10457">
                  <c:v>3.0994399999999999E-4</c:v>
                </c:pt>
                <c:pt idx="10458">
                  <c:v>-6.6938400000000004E-3</c:v>
                </c:pt>
                <c:pt idx="10459">
                  <c:v>8.6612700000000004E-3</c:v>
                </c:pt>
                <c:pt idx="10460">
                  <c:v>3.87383E-3</c:v>
                </c:pt>
                <c:pt idx="10461">
                  <c:v>8.6975100000000003E-3</c:v>
                </c:pt>
                <c:pt idx="10462">
                  <c:v>-1.04942E-2</c:v>
                </c:pt>
                <c:pt idx="10463">
                  <c:v>4.3487499999999999E-4</c:v>
                </c:pt>
                <c:pt idx="10464">
                  <c:v>-6.4039199999999996E-3</c:v>
                </c:pt>
                <c:pt idx="10465">
                  <c:v>-1.3294200000000001E-2</c:v>
                </c:pt>
                <c:pt idx="10466">
                  <c:v>1.1879900000000001E-2</c:v>
                </c:pt>
                <c:pt idx="10467">
                  <c:v>-4.0798199999999996E-3</c:v>
                </c:pt>
                <c:pt idx="10468">
                  <c:v>-1.8487E-2</c:v>
                </c:pt>
                <c:pt idx="10469">
                  <c:v>-1.6031299999999999E-3</c:v>
                </c:pt>
                <c:pt idx="10470">
                  <c:v>1.1630100000000001E-2</c:v>
                </c:pt>
                <c:pt idx="10471">
                  <c:v>6.1235400000000002E-3</c:v>
                </c:pt>
                <c:pt idx="10472" formatCode="0.00E+00">
                  <c:v>-8.4876999999999994E-5</c:v>
                </c:pt>
                <c:pt idx="10473">
                  <c:v>3.47424E-3</c:v>
                </c:pt>
                <c:pt idx="10474">
                  <c:v>5.6924799999999998E-3</c:v>
                </c:pt>
                <c:pt idx="10475">
                  <c:v>5.7239500000000002E-3</c:v>
                </c:pt>
                <c:pt idx="10476">
                  <c:v>6.4744900000000003E-3</c:v>
                </c:pt>
                <c:pt idx="10477">
                  <c:v>1.4194500000000001E-2</c:v>
                </c:pt>
                <c:pt idx="10478">
                  <c:v>6.6823999999999998E-3</c:v>
                </c:pt>
                <c:pt idx="10479" formatCode="0.00E+00">
                  <c:v>1.8119799999999999E-5</c:v>
                </c:pt>
                <c:pt idx="10480">
                  <c:v>5.1498400000000001E-4</c:v>
                </c:pt>
                <c:pt idx="10481">
                  <c:v>1.26467E-2</c:v>
                </c:pt>
                <c:pt idx="10482">
                  <c:v>5.4807700000000003E-3</c:v>
                </c:pt>
                <c:pt idx="10483">
                  <c:v>1.16825E-3</c:v>
                </c:pt>
                <c:pt idx="10484">
                  <c:v>6.2866199999999997E-3</c:v>
                </c:pt>
                <c:pt idx="10485">
                  <c:v>1.6005499999999999E-2</c:v>
                </c:pt>
                <c:pt idx="10486">
                  <c:v>-8.1157699999999996E-4</c:v>
                </c:pt>
                <c:pt idx="10487">
                  <c:v>1.7013499999999999E-3</c:v>
                </c:pt>
                <c:pt idx="10488">
                  <c:v>1.97191E-2</c:v>
                </c:pt>
                <c:pt idx="10489">
                  <c:v>1.1712999999999999E-2</c:v>
                </c:pt>
                <c:pt idx="10490">
                  <c:v>1.53236E-2</c:v>
                </c:pt>
                <c:pt idx="10491">
                  <c:v>1.5468600000000001E-2</c:v>
                </c:pt>
                <c:pt idx="10492">
                  <c:v>9.8543199999999997E-3</c:v>
                </c:pt>
                <c:pt idx="10493">
                  <c:v>-1.2811700000000001E-2</c:v>
                </c:pt>
                <c:pt idx="10494">
                  <c:v>-4.2390800000000001E-3</c:v>
                </c:pt>
                <c:pt idx="10495">
                  <c:v>-9.0589499999999996E-3</c:v>
                </c:pt>
                <c:pt idx="10496">
                  <c:v>-4.4574699999999998E-3</c:v>
                </c:pt>
                <c:pt idx="10497">
                  <c:v>1.367E-2</c:v>
                </c:pt>
                <c:pt idx="10498">
                  <c:v>9.7732500000000007E-3</c:v>
                </c:pt>
                <c:pt idx="10499">
                  <c:v>1.0776500000000001E-3</c:v>
                </c:pt>
                <c:pt idx="10500">
                  <c:v>-3.9606099999999998E-3</c:v>
                </c:pt>
                <c:pt idx="10501">
                  <c:v>6.1206799999999999E-3</c:v>
                </c:pt>
                <c:pt idx="10502">
                  <c:v>4.4803600000000001E-3</c:v>
                </c:pt>
                <c:pt idx="10503">
                  <c:v>2.17438E-4</c:v>
                </c:pt>
                <c:pt idx="10504">
                  <c:v>-4.1589699999999997E-3</c:v>
                </c:pt>
                <c:pt idx="10505">
                  <c:v>6.6709500000000001E-3</c:v>
                </c:pt>
                <c:pt idx="10506">
                  <c:v>1.0929100000000001E-3</c:v>
                </c:pt>
                <c:pt idx="10507">
                  <c:v>2.3326900000000001E-3</c:v>
                </c:pt>
                <c:pt idx="10508">
                  <c:v>-4.8971199999999996E-3</c:v>
                </c:pt>
                <c:pt idx="10509">
                  <c:v>2.3489000000000001E-3</c:v>
                </c:pt>
                <c:pt idx="10510">
                  <c:v>4.97913E-3</c:v>
                </c:pt>
                <c:pt idx="10511">
                  <c:v>-3.0021700000000002E-3</c:v>
                </c:pt>
                <c:pt idx="10512">
                  <c:v>-1.3931300000000001E-2</c:v>
                </c:pt>
                <c:pt idx="10513">
                  <c:v>-6.5708199999999998E-3</c:v>
                </c:pt>
                <c:pt idx="10514">
                  <c:v>8.2397500000000001E-4</c:v>
                </c:pt>
                <c:pt idx="10515">
                  <c:v>8.6212200000000006E-3</c:v>
                </c:pt>
                <c:pt idx="10516" formatCode="0.00E+00">
                  <c:v>-8.3923299999999997E-5</c:v>
                </c:pt>
                <c:pt idx="10517">
                  <c:v>3.7193299999999999E-3</c:v>
                </c:pt>
                <c:pt idx="10518">
                  <c:v>4.9209600000000003E-4</c:v>
                </c:pt>
                <c:pt idx="10519">
                  <c:v>1.05762E-3</c:v>
                </c:pt>
                <c:pt idx="10520">
                  <c:v>6.2990199999999998E-3</c:v>
                </c:pt>
                <c:pt idx="10521">
                  <c:v>-3.64876E-3</c:v>
                </c:pt>
                <c:pt idx="10522">
                  <c:v>1.1742600000000001E-2</c:v>
                </c:pt>
                <c:pt idx="10523">
                  <c:v>6.9570500000000002E-3</c:v>
                </c:pt>
                <c:pt idx="10524">
                  <c:v>-9.0475099999999999E-3</c:v>
                </c:pt>
                <c:pt idx="10525">
                  <c:v>6.3896200000000004E-3</c:v>
                </c:pt>
                <c:pt idx="10526">
                  <c:v>1.6038899999999998E-2</c:v>
                </c:pt>
                <c:pt idx="10527">
                  <c:v>5.1145599999999998E-3</c:v>
                </c:pt>
                <c:pt idx="10528">
                  <c:v>-7.5178099999999998E-3</c:v>
                </c:pt>
                <c:pt idx="10529">
                  <c:v>-7.0037800000000002E-3</c:v>
                </c:pt>
                <c:pt idx="10530">
                  <c:v>4.80461E-3</c:v>
                </c:pt>
                <c:pt idx="10531">
                  <c:v>-4.7321300000000002E-3</c:v>
                </c:pt>
                <c:pt idx="10532">
                  <c:v>1.7223399999999999E-3</c:v>
                </c:pt>
                <c:pt idx="10533" formatCode="0.00E+00">
                  <c:v>-8.3923299999999997E-5</c:v>
                </c:pt>
                <c:pt idx="10534">
                  <c:v>8.2826600000000007E-3</c:v>
                </c:pt>
                <c:pt idx="10535">
                  <c:v>7.5950599999999998E-3</c:v>
                </c:pt>
                <c:pt idx="10536">
                  <c:v>4.2944000000000003E-3</c:v>
                </c:pt>
                <c:pt idx="10537">
                  <c:v>-2.5577500000000001E-3</c:v>
                </c:pt>
                <c:pt idx="10538">
                  <c:v>1.96743E-3</c:v>
                </c:pt>
                <c:pt idx="10539">
                  <c:v>1.3577499999999999E-2</c:v>
                </c:pt>
                <c:pt idx="10540">
                  <c:v>3.60298E-3</c:v>
                </c:pt>
                <c:pt idx="10541">
                  <c:v>-7.2908399999999998E-3</c:v>
                </c:pt>
                <c:pt idx="10542">
                  <c:v>8.1577300000000002E-3</c:v>
                </c:pt>
                <c:pt idx="10543">
                  <c:v>1.4106799999999999E-2</c:v>
                </c:pt>
                <c:pt idx="10544">
                  <c:v>9.82857E-3</c:v>
                </c:pt>
                <c:pt idx="10545">
                  <c:v>4.6348599999999999E-4</c:v>
                </c:pt>
                <c:pt idx="10546">
                  <c:v>-3.5104799999999999E-3</c:v>
                </c:pt>
                <c:pt idx="10547">
                  <c:v>1.3936E-2</c:v>
                </c:pt>
                <c:pt idx="10548">
                  <c:v>7.2345700000000001E-3</c:v>
                </c:pt>
                <c:pt idx="10549">
                  <c:v>2.91348E-3</c:v>
                </c:pt>
                <c:pt idx="10550">
                  <c:v>1.27773E-2</c:v>
                </c:pt>
                <c:pt idx="10551">
                  <c:v>7.5521499999999997E-3</c:v>
                </c:pt>
                <c:pt idx="10552">
                  <c:v>1.0182399999999999E-2</c:v>
                </c:pt>
                <c:pt idx="10553">
                  <c:v>5.0678299999999997E-3</c:v>
                </c:pt>
                <c:pt idx="10554">
                  <c:v>1.17903E-2</c:v>
                </c:pt>
                <c:pt idx="10555">
                  <c:v>-3.0040699999999999E-4</c:v>
                </c:pt>
                <c:pt idx="10556">
                  <c:v>1.3380100000000001E-2</c:v>
                </c:pt>
                <c:pt idx="10557">
                  <c:v>-1.6355499999999999E-3</c:v>
                </c:pt>
                <c:pt idx="10558">
                  <c:v>1.9080199999999999E-2</c:v>
                </c:pt>
                <c:pt idx="10559">
                  <c:v>-8.3923299999999999E-4</c:v>
                </c:pt>
                <c:pt idx="10560">
                  <c:v>1.8859899999999999E-2</c:v>
                </c:pt>
                <c:pt idx="10561">
                  <c:v>1.2840300000000001E-2</c:v>
                </c:pt>
                <c:pt idx="10562">
                  <c:v>1.3988499999999999E-2</c:v>
                </c:pt>
                <c:pt idx="10563">
                  <c:v>2.0281799999999999E-2</c:v>
                </c:pt>
                <c:pt idx="10564">
                  <c:v>1.9184099999999999E-2</c:v>
                </c:pt>
                <c:pt idx="10565">
                  <c:v>4.6195999999999997E-3</c:v>
                </c:pt>
                <c:pt idx="10566">
                  <c:v>-1.2226100000000001E-3</c:v>
                </c:pt>
                <c:pt idx="10567">
                  <c:v>1.3287500000000001E-2</c:v>
                </c:pt>
                <c:pt idx="10568">
                  <c:v>1.7927200000000001E-2</c:v>
                </c:pt>
                <c:pt idx="10569">
                  <c:v>9.0360600000000003E-3</c:v>
                </c:pt>
                <c:pt idx="10570">
                  <c:v>-6.6661799999999998E-3</c:v>
                </c:pt>
                <c:pt idx="10571">
                  <c:v>1.41239E-2</c:v>
                </c:pt>
                <c:pt idx="10572">
                  <c:v>7.2307600000000001E-3</c:v>
                </c:pt>
                <c:pt idx="10573">
                  <c:v>2.2751799999999999E-2</c:v>
                </c:pt>
                <c:pt idx="10574">
                  <c:v>9.7780200000000001E-3</c:v>
                </c:pt>
                <c:pt idx="10575">
                  <c:v>2.0768200000000001E-2</c:v>
                </c:pt>
                <c:pt idx="10576">
                  <c:v>7.6713600000000003E-3</c:v>
                </c:pt>
                <c:pt idx="10577">
                  <c:v>1.5764199999999999E-2</c:v>
                </c:pt>
                <c:pt idx="10578">
                  <c:v>1.9570400000000002E-2</c:v>
                </c:pt>
                <c:pt idx="10579">
                  <c:v>2.04897E-2</c:v>
                </c:pt>
                <c:pt idx="10580" formatCode="0.00E+00">
                  <c:v>6.3571900000000004E-3</c:v>
                </c:pt>
                <c:pt idx="10581">
                  <c:v>1.9616100000000001E-2</c:v>
                </c:pt>
                <c:pt idx="10582">
                  <c:v>-3.9482100000000001E-4</c:v>
                </c:pt>
                <c:pt idx="10583">
                  <c:v>9.4184899999999998E-3</c:v>
                </c:pt>
                <c:pt idx="10584">
                  <c:v>-4.0435799999999997E-3</c:v>
                </c:pt>
                <c:pt idx="10585">
                  <c:v>3.07722E-2</c:v>
                </c:pt>
                <c:pt idx="10586">
                  <c:v>9.0599099999999991E-3</c:v>
                </c:pt>
                <c:pt idx="10587">
                  <c:v>1.43061E-2</c:v>
                </c:pt>
                <c:pt idx="10588">
                  <c:v>2.0696599999999999E-2</c:v>
                </c:pt>
                <c:pt idx="10589">
                  <c:v>1.6847600000000001E-2</c:v>
                </c:pt>
                <c:pt idx="10590">
                  <c:v>2.0328499999999999E-2</c:v>
                </c:pt>
                <c:pt idx="10591">
                  <c:v>9.8724399999999997E-3</c:v>
                </c:pt>
                <c:pt idx="10592">
                  <c:v>2.3134200000000001E-2</c:v>
                </c:pt>
                <c:pt idx="10593">
                  <c:v>1.4830599999999999E-2</c:v>
                </c:pt>
                <c:pt idx="10594">
                  <c:v>9.0026900000000007E-3</c:v>
                </c:pt>
                <c:pt idx="10595">
                  <c:v>1.3289499999999999E-2</c:v>
                </c:pt>
                <c:pt idx="10596">
                  <c:v>1.6386000000000001E-2</c:v>
                </c:pt>
                <c:pt idx="10597">
                  <c:v>1.64108E-2</c:v>
                </c:pt>
                <c:pt idx="10598">
                  <c:v>8.8081400000000008E-3</c:v>
                </c:pt>
                <c:pt idx="10599">
                  <c:v>1.39227E-2</c:v>
                </c:pt>
                <c:pt idx="10600">
                  <c:v>7.0543300000000001E-3</c:v>
                </c:pt>
                <c:pt idx="10601">
                  <c:v>-1.0442699999999999E-3</c:v>
                </c:pt>
                <c:pt idx="10602">
                  <c:v>4.1513399999999999E-3</c:v>
                </c:pt>
                <c:pt idx="10603">
                  <c:v>1.38292E-2</c:v>
                </c:pt>
                <c:pt idx="10604">
                  <c:v>1.60027E-3</c:v>
                </c:pt>
                <c:pt idx="10605">
                  <c:v>2.7322800000000001E-3</c:v>
                </c:pt>
                <c:pt idx="10606">
                  <c:v>3.0273399999999999E-2</c:v>
                </c:pt>
                <c:pt idx="10607">
                  <c:v>1.35107E-2</c:v>
                </c:pt>
                <c:pt idx="10608">
                  <c:v>-3.5905799999999999E-3</c:v>
                </c:pt>
                <c:pt idx="10609">
                  <c:v>1.18952E-2</c:v>
                </c:pt>
                <c:pt idx="10610">
                  <c:v>1.54448E-2</c:v>
                </c:pt>
                <c:pt idx="10611">
                  <c:v>1.39866E-2</c:v>
                </c:pt>
                <c:pt idx="10612">
                  <c:v>1.5377999999999999E-2</c:v>
                </c:pt>
                <c:pt idx="10613">
                  <c:v>1.7995799999999999E-2</c:v>
                </c:pt>
                <c:pt idx="10614">
                  <c:v>5.0668700000000002E-3</c:v>
                </c:pt>
                <c:pt idx="10615">
                  <c:v>5.0382600000000001E-3</c:v>
                </c:pt>
                <c:pt idx="10616">
                  <c:v>2.9026E-2</c:v>
                </c:pt>
                <c:pt idx="10617">
                  <c:v>1.1439299999999999E-2</c:v>
                </c:pt>
                <c:pt idx="10618">
                  <c:v>2.4408300000000001E-2</c:v>
                </c:pt>
                <c:pt idx="10619">
                  <c:v>1.61028E-2</c:v>
                </c:pt>
                <c:pt idx="10620">
                  <c:v>6.1111500000000001E-3</c:v>
                </c:pt>
                <c:pt idx="10621">
                  <c:v>8.0461500000000002E-3</c:v>
                </c:pt>
                <c:pt idx="10622">
                  <c:v>1.4445299999999999E-2</c:v>
                </c:pt>
                <c:pt idx="10623">
                  <c:v>1.8729200000000001E-2</c:v>
                </c:pt>
                <c:pt idx="10624">
                  <c:v>2.0206499999999999E-2</c:v>
                </c:pt>
                <c:pt idx="10625">
                  <c:v>1.09577E-3</c:v>
                </c:pt>
                <c:pt idx="10626">
                  <c:v>6.5555600000000002E-3</c:v>
                </c:pt>
                <c:pt idx="10627">
                  <c:v>3.9148300000000002E-3</c:v>
                </c:pt>
                <c:pt idx="10628">
                  <c:v>6.62804E-3</c:v>
                </c:pt>
                <c:pt idx="10629">
                  <c:v>1.02396E-2</c:v>
                </c:pt>
                <c:pt idx="10630">
                  <c:v>1.01099E-2</c:v>
                </c:pt>
                <c:pt idx="10631">
                  <c:v>9.7284299999999997E-3</c:v>
                </c:pt>
                <c:pt idx="10632">
                  <c:v>6.54888E-3</c:v>
                </c:pt>
                <c:pt idx="10633">
                  <c:v>1.2659999999999999E-2</c:v>
                </c:pt>
                <c:pt idx="10634">
                  <c:v>6.2274899999999996E-3</c:v>
                </c:pt>
                <c:pt idx="10635">
                  <c:v>-1.34745E-2</c:v>
                </c:pt>
                <c:pt idx="10636">
                  <c:v>2.9277800000000001E-3</c:v>
                </c:pt>
                <c:pt idx="10637">
                  <c:v>1.01852E-2</c:v>
                </c:pt>
                <c:pt idx="10638">
                  <c:v>-1.2722000000000001E-2</c:v>
                </c:pt>
                <c:pt idx="10639">
                  <c:v>-1.66607E-3</c:v>
                </c:pt>
                <c:pt idx="10640">
                  <c:v>-1.93882E-3</c:v>
                </c:pt>
                <c:pt idx="10641">
                  <c:v>5.8460200000000004E-3</c:v>
                </c:pt>
                <c:pt idx="10642">
                  <c:v>-2.89917E-3</c:v>
                </c:pt>
                <c:pt idx="10643">
                  <c:v>-1.056E-2</c:v>
                </c:pt>
                <c:pt idx="10644">
                  <c:v>-7.1182299999999997E-3</c:v>
                </c:pt>
                <c:pt idx="10645">
                  <c:v>-7.6885199999999999E-3</c:v>
                </c:pt>
                <c:pt idx="10646">
                  <c:v>-1.5602100000000001E-2</c:v>
                </c:pt>
                <c:pt idx="10647">
                  <c:v>1.1396399999999999E-3</c:v>
                </c:pt>
                <c:pt idx="10648">
                  <c:v>2.4681099999999999E-3</c:v>
                </c:pt>
                <c:pt idx="10649">
                  <c:v>-6.3591000000000003E-3</c:v>
                </c:pt>
                <c:pt idx="10650">
                  <c:v>-2.1863E-2</c:v>
                </c:pt>
                <c:pt idx="10651">
                  <c:v>-1.66416E-3</c:v>
                </c:pt>
                <c:pt idx="10652">
                  <c:v>3.6153800000000001E-3</c:v>
                </c:pt>
                <c:pt idx="10653">
                  <c:v>-4.5490299999999999E-3</c:v>
                </c:pt>
                <c:pt idx="10654">
                  <c:v>5.7821299999999999E-3</c:v>
                </c:pt>
                <c:pt idx="10655">
                  <c:v>4.4202800000000004E-3</c:v>
                </c:pt>
                <c:pt idx="10656">
                  <c:v>2.52914E-3</c:v>
                </c:pt>
                <c:pt idx="10657">
                  <c:v>-2.2163399999999998E-3</c:v>
                </c:pt>
                <c:pt idx="10658">
                  <c:v>1.24607E-2</c:v>
                </c:pt>
                <c:pt idx="10659">
                  <c:v>-1.6880000000000001E-4</c:v>
                </c:pt>
                <c:pt idx="10660">
                  <c:v>-7.0619599999999999E-3</c:v>
                </c:pt>
                <c:pt idx="10661">
                  <c:v>-7.4625000000000004E-3</c:v>
                </c:pt>
                <c:pt idx="10662">
                  <c:v>-7.02953E-3</c:v>
                </c:pt>
                <c:pt idx="10663">
                  <c:v>-1.0995899999999999E-3</c:v>
                </c:pt>
                <c:pt idx="10664">
                  <c:v>2.94495E-3</c:v>
                </c:pt>
                <c:pt idx="10665">
                  <c:v>-2.6035300000000002E-3</c:v>
                </c:pt>
                <c:pt idx="10666">
                  <c:v>1.40333E-2</c:v>
                </c:pt>
                <c:pt idx="10667">
                  <c:v>6.6633200000000004E-3</c:v>
                </c:pt>
                <c:pt idx="10668">
                  <c:v>2.18105E-2</c:v>
                </c:pt>
                <c:pt idx="10669" formatCode="0.00E+00">
                  <c:v>1.16816E-2</c:v>
                </c:pt>
                <c:pt idx="10670">
                  <c:v>1.01595E-2</c:v>
                </c:pt>
                <c:pt idx="10671">
                  <c:v>1.9445400000000002E-2</c:v>
                </c:pt>
                <c:pt idx="10672">
                  <c:v>-3.28064E-3</c:v>
                </c:pt>
                <c:pt idx="10673">
                  <c:v>1.09386E-2</c:v>
                </c:pt>
                <c:pt idx="10674">
                  <c:v>1.27525E-2</c:v>
                </c:pt>
                <c:pt idx="10675">
                  <c:v>2.52905E-2</c:v>
                </c:pt>
                <c:pt idx="10676">
                  <c:v>8.0900199999999999E-3</c:v>
                </c:pt>
                <c:pt idx="10677">
                  <c:v>2.5605200000000002E-2</c:v>
                </c:pt>
                <c:pt idx="10678">
                  <c:v>-2.1534000000000002E-3</c:v>
                </c:pt>
                <c:pt idx="10679">
                  <c:v>1.84145E-2</c:v>
                </c:pt>
                <c:pt idx="10680">
                  <c:v>-5.8841700000000004E-4</c:v>
                </c:pt>
                <c:pt idx="10681">
                  <c:v>2.31524E-2</c:v>
                </c:pt>
                <c:pt idx="10682">
                  <c:v>2.8485300000000002E-2</c:v>
                </c:pt>
                <c:pt idx="10683">
                  <c:v>1.37234E-2</c:v>
                </c:pt>
                <c:pt idx="10684">
                  <c:v>2.2771799999999998E-2</c:v>
                </c:pt>
                <c:pt idx="10685">
                  <c:v>1.6289700000000001E-2</c:v>
                </c:pt>
                <c:pt idx="10686">
                  <c:v>1.55058E-2</c:v>
                </c:pt>
                <c:pt idx="10687">
                  <c:v>1.48916E-2</c:v>
                </c:pt>
                <c:pt idx="10688">
                  <c:v>1.9673300000000001E-2</c:v>
                </c:pt>
                <c:pt idx="10689">
                  <c:v>2.7732799999999998E-2</c:v>
                </c:pt>
                <c:pt idx="10690">
                  <c:v>1.37348E-2</c:v>
                </c:pt>
                <c:pt idx="10691">
                  <c:v>2.54726E-3</c:v>
                </c:pt>
                <c:pt idx="10692">
                  <c:v>2.3824700000000001E-2</c:v>
                </c:pt>
                <c:pt idx="10693">
                  <c:v>2.4659199999999999E-2</c:v>
                </c:pt>
                <c:pt idx="10694">
                  <c:v>2.81076E-2</c:v>
                </c:pt>
                <c:pt idx="10695">
                  <c:v>1.7209100000000001E-2</c:v>
                </c:pt>
                <c:pt idx="10696">
                  <c:v>1.98803E-2</c:v>
                </c:pt>
                <c:pt idx="10697">
                  <c:v>1.86033E-2</c:v>
                </c:pt>
                <c:pt idx="10698">
                  <c:v>2.3303999999999998E-2</c:v>
                </c:pt>
                <c:pt idx="10699">
                  <c:v>1.5885400000000001E-2</c:v>
                </c:pt>
                <c:pt idx="10700">
                  <c:v>3.79648E-2</c:v>
                </c:pt>
                <c:pt idx="10701">
                  <c:v>1.4783900000000001E-2</c:v>
                </c:pt>
                <c:pt idx="10702">
                  <c:v>1.45273E-2</c:v>
                </c:pt>
                <c:pt idx="10703">
                  <c:v>9.6931499999999993E-3</c:v>
                </c:pt>
                <c:pt idx="10704">
                  <c:v>1.8317199999999999E-2</c:v>
                </c:pt>
                <c:pt idx="10705">
                  <c:v>1.1097900000000001E-2</c:v>
                </c:pt>
                <c:pt idx="10706">
                  <c:v>1.8935199999999999E-2</c:v>
                </c:pt>
                <c:pt idx="10707">
                  <c:v>1.5206300000000001E-2</c:v>
                </c:pt>
                <c:pt idx="10708">
                  <c:v>1.6467099999999998E-2</c:v>
                </c:pt>
                <c:pt idx="10709">
                  <c:v>9.8943699999999996E-3</c:v>
                </c:pt>
                <c:pt idx="10710">
                  <c:v>2.3711200000000002E-2</c:v>
                </c:pt>
                <c:pt idx="10711">
                  <c:v>1.7942400000000001E-2</c:v>
                </c:pt>
                <c:pt idx="10712">
                  <c:v>1.10636E-2</c:v>
                </c:pt>
                <c:pt idx="10713">
                  <c:v>9.1485999999999998E-3</c:v>
                </c:pt>
                <c:pt idx="10714">
                  <c:v>9.8905599999999996E-3</c:v>
                </c:pt>
                <c:pt idx="10715">
                  <c:v>1.8445E-2</c:v>
                </c:pt>
                <c:pt idx="10716">
                  <c:v>5.3663299999999999E-3</c:v>
                </c:pt>
                <c:pt idx="10717">
                  <c:v>9.9592199999999995E-3</c:v>
                </c:pt>
                <c:pt idx="10718">
                  <c:v>-8.1443800000000001E-4</c:v>
                </c:pt>
                <c:pt idx="10719">
                  <c:v>1.7463699999999999E-2</c:v>
                </c:pt>
                <c:pt idx="10720">
                  <c:v>9.2601800000000002E-4</c:v>
                </c:pt>
                <c:pt idx="10721">
                  <c:v>1.54343E-2</c:v>
                </c:pt>
                <c:pt idx="10722">
                  <c:v>6.9837600000000003E-3</c:v>
                </c:pt>
                <c:pt idx="10723">
                  <c:v>2.5062600000000001E-2</c:v>
                </c:pt>
                <c:pt idx="10724">
                  <c:v>2.0381900000000001E-2</c:v>
                </c:pt>
                <c:pt idx="10725">
                  <c:v>1.1522299999999999E-2</c:v>
                </c:pt>
                <c:pt idx="10726">
                  <c:v>-2.1028499999999999E-3</c:v>
                </c:pt>
                <c:pt idx="10727">
                  <c:v>8.4037799999999996E-3</c:v>
                </c:pt>
                <c:pt idx="10728">
                  <c:v>1.13115E-2</c:v>
                </c:pt>
                <c:pt idx="10729">
                  <c:v>7.0476499999999999E-4</c:v>
                </c:pt>
                <c:pt idx="10730">
                  <c:v>-1.7166100000000001E-4</c:v>
                </c:pt>
                <c:pt idx="10731">
                  <c:v>-9.0456000000000009E-3</c:v>
                </c:pt>
                <c:pt idx="10732">
                  <c:v>1.0961500000000001E-2</c:v>
                </c:pt>
                <c:pt idx="10733">
                  <c:v>1.07136E-2</c:v>
                </c:pt>
                <c:pt idx="10734">
                  <c:v>1.16825E-3</c:v>
                </c:pt>
                <c:pt idx="10735">
                  <c:v>-9.6826599999999992E-3</c:v>
                </c:pt>
                <c:pt idx="10736">
                  <c:v>-4.5661900000000004E-3</c:v>
                </c:pt>
                <c:pt idx="10737">
                  <c:v>-9.6092199999999999E-3</c:v>
                </c:pt>
                <c:pt idx="10738">
                  <c:v>1.4668499999999999E-2</c:v>
                </c:pt>
                <c:pt idx="10739">
                  <c:v>-2.0255999999999998E-3</c:v>
                </c:pt>
                <c:pt idx="10740">
                  <c:v>7.8248999999999992E-3</c:v>
                </c:pt>
                <c:pt idx="10741">
                  <c:v>-3.2177E-3</c:v>
                </c:pt>
                <c:pt idx="10742">
                  <c:v>-4.3582899999999999E-3</c:v>
                </c:pt>
                <c:pt idx="10743">
                  <c:v>-1.3381000000000001E-2</c:v>
                </c:pt>
                <c:pt idx="10744" formatCode="0.00E+00">
                  <c:v>4.6730000000000002E-5</c:v>
                </c:pt>
                <c:pt idx="10745">
                  <c:v>-4.6596500000000004E-3</c:v>
                </c:pt>
                <c:pt idx="10746">
                  <c:v>9.6998199999999996E-3</c:v>
                </c:pt>
                <c:pt idx="10747">
                  <c:v>-1.5670799999999999E-2</c:v>
                </c:pt>
                <c:pt idx="10748">
                  <c:v>-4.6634699999999999E-4</c:v>
                </c:pt>
                <c:pt idx="10749">
                  <c:v>-1.09091E-2</c:v>
                </c:pt>
                <c:pt idx="10750">
                  <c:v>-7.5922000000000003E-3</c:v>
                </c:pt>
                <c:pt idx="10751">
                  <c:v>-1.52493E-2</c:v>
                </c:pt>
                <c:pt idx="10752">
                  <c:v>8.1062300000000001E-4</c:v>
                </c:pt>
                <c:pt idx="10753">
                  <c:v>-9.7970999999999996E-3</c:v>
                </c:pt>
                <c:pt idx="10754">
                  <c:v>-2.5303800000000001E-2</c:v>
                </c:pt>
                <c:pt idx="10755">
                  <c:v>3.8309099999999999E-3</c:v>
                </c:pt>
                <c:pt idx="10756">
                  <c:v>-1.2475E-2</c:v>
                </c:pt>
                <c:pt idx="10757">
                  <c:v>3.9987599999999996E-3</c:v>
                </c:pt>
                <c:pt idx="10758">
                  <c:v>-1.12047E-2</c:v>
                </c:pt>
                <c:pt idx="10759">
                  <c:v>3.21865E-3</c:v>
                </c:pt>
                <c:pt idx="10760">
                  <c:v>-1.9188899999999998E-2</c:v>
                </c:pt>
                <c:pt idx="10761">
                  <c:v>-7.9479200000000007E-3</c:v>
                </c:pt>
                <c:pt idx="10762">
                  <c:v>-2.0011899999999999E-2</c:v>
                </c:pt>
                <c:pt idx="10763">
                  <c:v>-2.1257400000000001E-3</c:v>
                </c:pt>
                <c:pt idx="10764">
                  <c:v>-1.9101099999999999E-2</c:v>
                </c:pt>
                <c:pt idx="10765">
                  <c:v>-1.4982199999999999E-2</c:v>
                </c:pt>
                <c:pt idx="10766">
                  <c:v>-9.0007799999999999E-3</c:v>
                </c:pt>
                <c:pt idx="10767">
                  <c:v>-9.0694399999999998E-3</c:v>
                </c:pt>
                <c:pt idx="10768">
                  <c:v>-1.27344E-2</c:v>
                </c:pt>
                <c:pt idx="10769">
                  <c:v>-2.8533899999999999E-3</c:v>
                </c:pt>
                <c:pt idx="10770">
                  <c:v>-1.05848E-2</c:v>
                </c:pt>
                <c:pt idx="10771">
                  <c:v>-1.5673599999999999E-2</c:v>
                </c:pt>
                <c:pt idx="10772">
                  <c:v>-1.0652500000000001E-2</c:v>
                </c:pt>
                <c:pt idx="10773">
                  <c:v>-6.7529699999999996E-3</c:v>
                </c:pt>
                <c:pt idx="10774">
                  <c:v>-1.01566E-3</c:v>
                </c:pt>
                <c:pt idx="10775">
                  <c:v>-2.0065300000000001E-2</c:v>
                </c:pt>
                <c:pt idx="10776">
                  <c:v>-1.17483E-2</c:v>
                </c:pt>
                <c:pt idx="10777">
                  <c:v>-6.5526999999999998E-3</c:v>
                </c:pt>
                <c:pt idx="10778">
                  <c:v>-7.8735400000000001E-3</c:v>
                </c:pt>
                <c:pt idx="10779">
                  <c:v>-6.3905699999999999E-3</c:v>
                </c:pt>
                <c:pt idx="10780">
                  <c:v>-3.1604799999999998E-3</c:v>
                </c:pt>
                <c:pt idx="10781">
                  <c:v>-9.1819799999999993E-3</c:v>
                </c:pt>
                <c:pt idx="10782">
                  <c:v>-7.0123700000000004E-3</c:v>
                </c:pt>
                <c:pt idx="10783">
                  <c:v>-1.0992099999999999E-2</c:v>
                </c:pt>
                <c:pt idx="10784">
                  <c:v>9.4432800000000001E-3</c:v>
                </c:pt>
                <c:pt idx="10785">
                  <c:v>-3.1251899999999999E-3</c:v>
                </c:pt>
                <c:pt idx="10786">
                  <c:v>8.3064999999999996E-3</c:v>
                </c:pt>
                <c:pt idx="10787">
                  <c:v>-1.6655E-2</c:v>
                </c:pt>
                <c:pt idx="10788">
                  <c:v>4.41742E-3</c:v>
                </c:pt>
                <c:pt idx="10789">
                  <c:v>-6.3514699999999997E-3</c:v>
                </c:pt>
                <c:pt idx="10790">
                  <c:v>1.12143E-2</c:v>
                </c:pt>
                <c:pt idx="10791">
                  <c:v>2.1375700000000001E-2</c:v>
                </c:pt>
                <c:pt idx="10792">
                  <c:v>-7.9011900000000006E-3</c:v>
                </c:pt>
                <c:pt idx="10793">
                  <c:v>-1.2207000000000001E-2</c:v>
                </c:pt>
                <c:pt idx="10794">
                  <c:v>-1.1415500000000001E-3</c:v>
                </c:pt>
                <c:pt idx="10795">
                  <c:v>1.4874500000000001E-2</c:v>
                </c:pt>
                <c:pt idx="10796">
                  <c:v>3.3073400000000002E-3</c:v>
                </c:pt>
                <c:pt idx="10797">
                  <c:v>8.7146800000000007E-3</c:v>
                </c:pt>
                <c:pt idx="10798">
                  <c:v>-9.63783E-3</c:v>
                </c:pt>
                <c:pt idx="10799">
                  <c:v>4.1751899999999996E-3</c:v>
                </c:pt>
                <c:pt idx="10800">
                  <c:v>-1.0680200000000001E-2</c:v>
                </c:pt>
                <c:pt idx="10801">
                  <c:v>1.8835999999999999E-2</c:v>
                </c:pt>
                <c:pt idx="10802">
                  <c:v>-8.0013299999999996E-4</c:v>
                </c:pt>
                <c:pt idx="10803">
                  <c:v>1.50747E-2</c:v>
                </c:pt>
                <c:pt idx="10804">
                  <c:v>-3.7546200000000002E-3</c:v>
                </c:pt>
                <c:pt idx="10805">
                  <c:v>-6.5031100000000003E-3</c:v>
                </c:pt>
                <c:pt idx="10806">
                  <c:v>-2.7599299999999998E-3</c:v>
                </c:pt>
                <c:pt idx="10807">
                  <c:v>1.36232E-2</c:v>
                </c:pt>
                <c:pt idx="10808">
                  <c:v>1.7173799999999999E-2</c:v>
                </c:pt>
                <c:pt idx="10809">
                  <c:v>6.1140099999999996E-3</c:v>
                </c:pt>
                <c:pt idx="10810">
                  <c:v>1.17579E-2</c:v>
                </c:pt>
                <c:pt idx="10811">
                  <c:v>5.0735500000000002E-4</c:v>
                </c:pt>
                <c:pt idx="10812">
                  <c:v>5.1212299999999996E-4</c:v>
                </c:pt>
                <c:pt idx="10813">
                  <c:v>1.09482E-3</c:v>
                </c:pt>
                <c:pt idx="10814">
                  <c:v>1.33238E-2</c:v>
                </c:pt>
                <c:pt idx="10815">
                  <c:v>7.0056900000000002E-3</c:v>
                </c:pt>
                <c:pt idx="10816">
                  <c:v>3.9472600000000002E-3</c:v>
                </c:pt>
                <c:pt idx="10817">
                  <c:v>2.0122500000000001E-3</c:v>
                </c:pt>
                <c:pt idx="10818">
                  <c:v>6.64234E-3</c:v>
                </c:pt>
                <c:pt idx="10819">
                  <c:v>2.3717899999999999E-3</c:v>
                </c:pt>
                <c:pt idx="10820">
                  <c:v>1.17626E-2</c:v>
                </c:pt>
                <c:pt idx="10821">
                  <c:v>2.7131999999999998E-3</c:v>
                </c:pt>
                <c:pt idx="10822">
                  <c:v>1.6915300000000001E-2</c:v>
                </c:pt>
                <c:pt idx="10823">
                  <c:v>-1.6052199999999999E-2</c:v>
                </c:pt>
                <c:pt idx="10824">
                  <c:v>1.3538400000000001E-2</c:v>
                </c:pt>
                <c:pt idx="10825">
                  <c:v>-3.0050300000000001E-3</c:v>
                </c:pt>
                <c:pt idx="10826">
                  <c:v>2.0648E-2</c:v>
                </c:pt>
                <c:pt idx="10827">
                  <c:v>-4.7416699999999999E-3</c:v>
                </c:pt>
                <c:pt idx="10828">
                  <c:v>-8.5773499999999992E-3</c:v>
                </c:pt>
                <c:pt idx="10829">
                  <c:v>-1.4485400000000001E-2</c:v>
                </c:pt>
                <c:pt idx="10830">
                  <c:v>-2.5377300000000002E-3</c:v>
                </c:pt>
                <c:pt idx="10831">
                  <c:v>3.4809099999999998E-3</c:v>
                </c:pt>
                <c:pt idx="10832">
                  <c:v>1.2038200000000001E-2</c:v>
                </c:pt>
                <c:pt idx="10833">
                  <c:v>-4.2972599999999998E-3</c:v>
                </c:pt>
                <c:pt idx="10834">
                  <c:v>-6.5460199999999996E-3</c:v>
                </c:pt>
                <c:pt idx="10835">
                  <c:v>2.0294200000000001E-3</c:v>
                </c:pt>
                <c:pt idx="10836">
                  <c:v>7.2078699999999999E-3</c:v>
                </c:pt>
                <c:pt idx="10837">
                  <c:v>1.8540399999999999E-2</c:v>
                </c:pt>
                <c:pt idx="10838">
                  <c:v>-3.2730099999999998E-3</c:v>
                </c:pt>
                <c:pt idx="10839">
                  <c:v>3.5638800000000002E-3</c:v>
                </c:pt>
                <c:pt idx="10840">
                  <c:v>-1.3299E-2</c:v>
                </c:pt>
                <c:pt idx="10841">
                  <c:v>-2.3469900000000002E-3</c:v>
                </c:pt>
                <c:pt idx="10842">
                  <c:v>-4.5337700000000003E-3</c:v>
                </c:pt>
                <c:pt idx="10843" formatCode="0.00E+00">
                  <c:v>-9.1552700000000002E-5</c:v>
                </c:pt>
                <c:pt idx="10844">
                  <c:v>-1.6760799999999999E-2</c:v>
                </c:pt>
                <c:pt idx="10845">
                  <c:v>-1.5767099999999999E-2</c:v>
                </c:pt>
                <c:pt idx="10846">
                  <c:v>-2.5199900000000001E-2</c:v>
                </c:pt>
                <c:pt idx="10847">
                  <c:v>-1.2465499999999999E-2</c:v>
                </c:pt>
                <c:pt idx="10848">
                  <c:v>-5.5751799999999999E-3</c:v>
                </c:pt>
                <c:pt idx="10849">
                  <c:v>-8.2569099999999993E-3</c:v>
                </c:pt>
                <c:pt idx="10850">
                  <c:v>-1.05982E-2</c:v>
                </c:pt>
                <c:pt idx="10851">
                  <c:v>-1.6879999999999999E-2</c:v>
                </c:pt>
                <c:pt idx="10852">
                  <c:v>-1.6098E-3</c:v>
                </c:pt>
                <c:pt idx="10853">
                  <c:v>-9.5548600000000001E-3</c:v>
                </c:pt>
                <c:pt idx="10854">
                  <c:v>-1.78432E-2</c:v>
                </c:pt>
                <c:pt idx="10855">
                  <c:v>-8.0776200000000006E-3</c:v>
                </c:pt>
                <c:pt idx="10856">
                  <c:v>-1.9075399999999999E-2</c:v>
                </c:pt>
                <c:pt idx="10857">
                  <c:v>-1.5296000000000001E-2</c:v>
                </c:pt>
                <c:pt idx="10858">
                  <c:v>-3.2288600000000001E-2</c:v>
                </c:pt>
                <c:pt idx="10859">
                  <c:v>-1.8960999999999999E-2</c:v>
                </c:pt>
                <c:pt idx="10860">
                  <c:v>-1.2076399999999999E-2</c:v>
                </c:pt>
                <c:pt idx="10861">
                  <c:v>-2.4133700000000001E-2</c:v>
                </c:pt>
                <c:pt idx="10862">
                  <c:v>-1.1374499999999999E-2</c:v>
                </c:pt>
                <c:pt idx="10863">
                  <c:v>-2.8194400000000001E-2</c:v>
                </c:pt>
                <c:pt idx="10864">
                  <c:v>-1.49164E-2</c:v>
                </c:pt>
                <c:pt idx="10865">
                  <c:v>-1.8546099999999999E-2</c:v>
                </c:pt>
                <c:pt idx="10866">
                  <c:v>-8.9845700000000008E-3</c:v>
                </c:pt>
                <c:pt idx="10867">
                  <c:v>-2.54145E-2</c:v>
                </c:pt>
                <c:pt idx="10868" formatCode="0.00E+00">
                  <c:v>-1.4682799999999999E-2</c:v>
                </c:pt>
                <c:pt idx="10869">
                  <c:v>-1.6550100000000002E-2</c:v>
                </c:pt>
                <c:pt idx="10870">
                  <c:v>-1.40667E-2</c:v>
                </c:pt>
                <c:pt idx="10871">
                  <c:v>-2.34241E-2</c:v>
                </c:pt>
                <c:pt idx="10872">
                  <c:v>-2.9635399999999999E-2</c:v>
                </c:pt>
                <c:pt idx="10873">
                  <c:v>-1.91612E-2</c:v>
                </c:pt>
                <c:pt idx="10874">
                  <c:v>-2.41385E-2</c:v>
                </c:pt>
                <c:pt idx="10875">
                  <c:v>-3.2539400000000003E-2</c:v>
                </c:pt>
                <c:pt idx="10876">
                  <c:v>-2.5161699999999999E-2</c:v>
                </c:pt>
                <c:pt idx="10877">
                  <c:v>-1.36776E-2</c:v>
                </c:pt>
                <c:pt idx="10878">
                  <c:v>-1.0133700000000001E-2</c:v>
                </c:pt>
                <c:pt idx="10879">
                  <c:v>-1.68781E-2</c:v>
                </c:pt>
                <c:pt idx="10880">
                  <c:v>-2.78225E-2</c:v>
                </c:pt>
                <c:pt idx="10881">
                  <c:v>-2.78149E-2</c:v>
                </c:pt>
                <c:pt idx="10882">
                  <c:v>-3.9129300000000002E-3</c:v>
                </c:pt>
                <c:pt idx="10883">
                  <c:v>-1.6716000000000002E-2</c:v>
                </c:pt>
                <c:pt idx="10884">
                  <c:v>-4.47006E-2</c:v>
                </c:pt>
                <c:pt idx="10885">
                  <c:v>-6.8607299999999998E-3</c:v>
                </c:pt>
                <c:pt idx="10886">
                  <c:v>-2.6082999999999999E-2</c:v>
                </c:pt>
                <c:pt idx="10887">
                  <c:v>-1.5998800000000001E-2</c:v>
                </c:pt>
                <c:pt idx="10888">
                  <c:v>-3.0870399999999999E-2</c:v>
                </c:pt>
                <c:pt idx="10889">
                  <c:v>-1.14403E-2</c:v>
                </c:pt>
                <c:pt idx="10890">
                  <c:v>-2.0948399999999999E-2</c:v>
                </c:pt>
                <c:pt idx="10891">
                  <c:v>-6.5278999999999997E-3</c:v>
                </c:pt>
                <c:pt idx="10892">
                  <c:v>-2.0671800000000001E-2</c:v>
                </c:pt>
                <c:pt idx="10893">
                  <c:v>-1.66912E-2</c:v>
                </c:pt>
                <c:pt idx="10894">
                  <c:v>-5.9442499999999999E-3</c:v>
                </c:pt>
                <c:pt idx="10895">
                  <c:v>-1.34506E-2</c:v>
                </c:pt>
                <c:pt idx="10896">
                  <c:v>-2.3913400000000001E-2</c:v>
                </c:pt>
                <c:pt idx="10897">
                  <c:v>-2.54631E-3</c:v>
                </c:pt>
                <c:pt idx="10898">
                  <c:v>-1.8745399999999999E-2</c:v>
                </c:pt>
                <c:pt idx="10899">
                  <c:v>-1.64633E-2</c:v>
                </c:pt>
                <c:pt idx="10900">
                  <c:v>-1.50642E-2</c:v>
                </c:pt>
                <c:pt idx="10901">
                  <c:v>-1.16682E-2</c:v>
                </c:pt>
                <c:pt idx="10902">
                  <c:v>-2.0877799999999998E-2</c:v>
                </c:pt>
                <c:pt idx="10903">
                  <c:v>-5.9089700000000004E-3</c:v>
                </c:pt>
                <c:pt idx="10904">
                  <c:v>-3.4007999999999998E-3</c:v>
                </c:pt>
                <c:pt idx="10905">
                  <c:v>-1.73864E-2</c:v>
                </c:pt>
                <c:pt idx="10906">
                  <c:v>-3.0508000000000002E-3</c:v>
                </c:pt>
                <c:pt idx="10907">
                  <c:v>-7.2488800000000001E-3</c:v>
                </c:pt>
                <c:pt idx="10908">
                  <c:v>-2.9268300000000001E-3</c:v>
                </c:pt>
                <c:pt idx="10909" formatCode="0.00E+00">
                  <c:v>-3.87383E-3</c:v>
                </c:pt>
                <c:pt idx="10910">
                  <c:v>-1.0413199999999999E-2</c:v>
                </c:pt>
                <c:pt idx="10911">
                  <c:v>-1.76668E-2</c:v>
                </c:pt>
                <c:pt idx="10912">
                  <c:v>-3.3426300000000001E-3</c:v>
                </c:pt>
                <c:pt idx="10913">
                  <c:v>-8.5630399999999992E-3</c:v>
                </c:pt>
                <c:pt idx="10914">
                  <c:v>-1.5132E-2</c:v>
                </c:pt>
                <c:pt idx="10915">
                  <c:v>-1.16329E-2</c:v>
                </c:pt>
                <c:pt idx="10916">
                  <c:v>-6.8655000000000001E-3</c:v>
                </c:pt>
                <c:pt idx="10917">
                  <c:v>-1.24388E-2</c:v>
                </c:pt>
                <c:pt idx="10918">
                  <c:v>-1.1447000000000001E-2</c:v>
                </c:pt>
                <c:pt idx="10919">
                  <c:v>2.20299E-4</c:v>
                </c:pt>
                <c:pt idx="10920">
                  <c:v>-8.1834799999999999E-3</c:v>
                </c:pt>
                <c:pt idx="10921">
                  <c:v>-7.8849799999999998E-3</c:v>
                </c:pt>
                <c:pt idx="10922">
                  <c:v>-9.9496800000000007E-3</c:v>
                </c:pt>
                <c:pt idx="10923">
                  <c:v>7.8191800000000002E-3</c:v>
                </c:pt>
                <c:pt idx="10924">
                  <c:v>-5.1240900000000004E-3</c:v>
                </c:pt>
                <c:pt idx="10925">
                  <c:v>5.0010699999999998E-3</c:v>
                </c:pt>
                <c:pt idx="10926">
                  <c:v>-7.7161799999999996E-3</c:v>
                </c:pt>
                <c:pt idx="10927">
                  <c:v>1.1580500000000001E-2</c:v>
                </c:pt>
                <c:pt idx="10928">
                  <c:v>-6.7052800000000001E-3</c:v>
                </c:pt>
                <c:pt idx="10929">
                  <c:v>-8.4972400000000005E-4</c:v>
                </c:pt>
                <c:pt idx="10930">
                  <c:v>6.6413899999999996E-3</c:v>
                </c:pt>
                <c:pt idx="10931">
                  <c:v>2.2888199999999999E-4</c:v>
                </c:pt>
                <c:pt idx="10932">
                  <c:v>4.27246E-4</c:v>
                </c:pt>
                <c:pt idx="10933">
                  <c:v>-9.47571E-3</c:v>
                </c:pt>
                <c:pt idx="10934">
                  <c:v>1.9707700000000002E-2</c:v>
                </c:pt>
                <c:pt idx="10935">
                  <c:v>-8.2359300000000007E-3</c:v>
                </c:pt>
                <c:pt idx="10936">
                  <c:v>6.1130500000000003E-4</c:v>
                </c:pt>
                <c:pt idx="10937">
                  <c:v>1.3690000000000001E-2</c:v>
                </c:pt>
                <c:pt idx="10938">
                  <c:v>1.14441E-3</c:v>
                </c:pt>
                <c:pt idx="10939">
                  <c:v>2.81525E-3</c:v>
                </c:pt>
                <c:pt idx="10940">
                  <c:v>-1.1329700000000001E-3</c:v>
                </c:pt>
                <c:pt idx="10941">
                  <c:v>8.4991500000000005E-3</c:v>
                </c:pt>
                <c:pt idx="10942">
                  <c:v>-5.29766E-3</c:v>
                </c:pt>
                <c:pt idx="10943">
                  <c:v>-1.25599E-3</c:v>
                </c:pt>
                <c:pt idx="10944">
                  <c:v>-4.6052899999999997E-3</c:v>
                </c:pt>
                <c:pt idx="10945">
                  <c:v>6.9847099999999999E-3</c:v>
                </c:pt>
                <c:pt idx="10946">
                  <c:v>-4.1570699999999997E-3</c:v>
                </c:pt>
                <c:pt idx="10947">
                  <c:v>3.10612E-3</c:v>
                </c:pt>
                <c:pt idx="10948">
                  <c:v>-4.6901699999999996E-3</c:v>
                </c:pt>
                <c:pt idx="10949">
                  <c:v>-1.3504000000000001E-3</c:v>
                </c:pt>
                <c:pt idx="10950">
                  <c:v>-6.2684999999999998E-3</c:v>
                </c:pt>
                <c:pt idx="10951">
                  <c:v>-6.8931599999999997E-3</c:v>
                </c:pt>
                <c:pt idx="10952">
                  <c:v>-6.2637300000000003E-3</c:v>
                </c:pt>
                <c:pt idx="10953" formatCode="0.00E+00">
                  <c:v>-6.2942500000000003E-5</c:v>
                </c:pt>
                <c:pt idx="10954">
                  <c:v>-2.3731200000000001E-2</c:v>
                </c:pt>
                <c:pt idx="10955">
                  <c:v>-2.2039400000000002E-3</c:v>
                </c:pt>
                <c:pt idx="10956">
                  <c:v>-1.2989E-3</c:v>
                </c:pt>
                <c:pt idx="10957">
                  <c:v>-5.98717E-3</c:v>
                </c:pt>
                <c:pt idx="10958">
                  <c:v>-1.38865E-2</c:v>
                </c:pt>
                <c:pt idx="10959">
                  <c:v>-4.9419399999999997E-3</c:v>
                </c:pt>
                <c:pt idx="10960">
                  <c:v>-7.36427E-3</c:v>
                </c:pt>
                <c:pt idx="10961">
                  <c:v>-2.4339699999999999E-2</c:v>
                </c:pt>
                <c:pt idx="10962">
                  <c:v>-2.4852799999999999E-3</c:v>
                </c:pt>
                <c:pt idx="10963">
                  <c:v>-1.4777200000000001E-2</c:v>
                </c:pt>
                <c:pt idx="10964">
                  <c:v>2.4442700000000001E-3</c:v>
                </c:pt>
                <c:pt idx="10965">
                  <c:v>-1.9193600000000002E-2</c:v>
                </c:pt>
                <c:pt idx="10966">
                  <c:v>-1.1302899999999999E-2</c:v>
                </c:pt>
                <c:pt idx="10967">
                  <c:v>-1.29175E-2</c:v>
                </c:pt>
                <c:pt idx="10968">
                  <c:v>-1.6204799999999998E-2</c:v>
                </c:pt>
                <c:pt idx="10969">
                  <c:v>-1.88036E-2</c:v>
                </c:pt>
                <c:pt idx="10970">
                  <c:v>-5.1431699999999999E-3</c:v>
                </c:pt>
                <c:pt idx="10971">
                  <c:v>-1.55783E-2</c:v>
                </c:pt>
                <c:pt idx="10972">
                  <c:v>-7.7438400000000001E-3</c:v>
                </c:pt>
                <c:pt idx="10973">
                  <c:v>-3.06244E-2</c:v>
                </c:pt>
                <c:pt idx="10974">
                  <c:v>-7.1592299999999999E-3</c:v>
                </c:pt>
                <c:pt idx="10975">
                  <c:v>-1.9832599999999999E-2</c:v>
                </c:pt>
                <c:pt idx="10976">
                  <c:v>-1.9559900000000002E-2</c:v>
                </c:pt>
                <c:pt idx="10977">
                  <c:v>-2.67878E-2</c:v>
                </c:pt>
                <c:pt idx="10978">
                  <c:v>-2.50978E-2</c:v>
                </c:pt>
                <c:pt idx="10979">
                  <c:v>-1.52006E-2</c:v>
                </c:pt>
                <c:pt idx="10980">
                  <c:v>-2.98223E-2</c:v>
                </c:pt>
                <c:pt idx="10981">
                  <c:v>-1.0985399999999999E-2</c:v>
                </c:pt>
                <c:pt idx="10982">
                  <c:v>-2.48623E-2</c:v>
                </c:pt>
                <c:pt idx="10983">
                  <c:v>-1.89047E-2</c:v>
                </c:pt>
                <c:pt idx="10984">
                  <c:v>-3.7854199999999998E-2</c:v>
                </c:pt>
                <c:pt idx="10985">
                  <c:v>-1.9105E-2</c:v>
                </c:pt>
                <c:pt idx="10986">
                  <c:v>-1.1981E-2</c:v>
                </c:pt>
                <c:pt idx="10987">
                  <c:v>-2.4240500000000002E-2</c:v>
                </c:pt>
                <c:pt idx="10988">
                  <c:v>-1.6073199999999999E-2</c:v>
                </c:pt>
                <c:pt idx="10989">
                  <c:v>-1.88522E-2</c:v>
                </c:pt>
                <c:pt idx="10990">
                  <c:v>-2.30064E-2</c:v>
                </c:pt>
                <c:pt idx="10991">
                  <c:v>-2.94495E-2</c:v>
                </c:pt>
                <c:pt idx="10992">
                  <c:v>-2.3122799999999999E-2</c:v>
                </c:pt>
                <c:pt idx="10993">
                  <c:v>-1.6511000000000001E-2</c:v>
                </c:pt>
                <c:pt idx="10994">
                  <c:v>-1.8270499999999999E-2</c:v>
                </c:pt>
                <c:pt idx="10995">
                  <c:v>-2.6250800000000001E-2</c:v>
                </c:pt>
                <c:pt idx="10996">
                  <c:v>-3.5470000000000002E-2</c:v>
                </c:pt>
                <c:pt idx="10997">
                  <c:v>-9.7999599999999999E-3</c:v>
                </c:pt>
                <c:pt idx="10998">
                  <c:v>-1.94235E-2</c:v>
                </c:pt>
                <c:pt idx="10999">
                  <c:v>-2.6521699999999999E-2</c:v>
                </c:pt>
                <c:pt idx="11000">
                  <c:v>-2.1741900000000002E-2</c:v>
                </c:pt>
                <c:pt idx="11001">
                  <c:v>-2.6363399999999999E-2</c:v>
                </c:pt>
                <c:pt idx="11002">
                  <c:v>-1.6068499999999999E-2</c:v>
                </c:pt>
                <c:pt idx="11003">
                  <c:v>-1.94054E-2</c:v>
                </c:pt>
                <c:pt idx="11004">
                  <c:v>-1.23234E-2</c:v>
                </c:pt>
                <c:pt idx="11005">
                  <c:v>-1.0284400000000001E-2</c:v>
                </c:pt>
                <c:pt idx="11006">
                  <c:v>-2.5278100000000001E-2</c:v>
                </c:pt>
                <c:pt idx="11007">
                  <c:v>-1.2757299999999999E-2</c:v>
                </c:pt>
                <c:pt idx="11008">
                  <c:v>8.8682199999999996E-3</c:v>
                </c:pt>
                <c:pt idx="11009">
                  <c:v>-5.3873100000000002E-3</c:v>
                </c:pt>
                <c:pt idx="11010">
                  <c:v>-3.1938600000000002E-3</c:v>
                </c:pt>
                <c:pt idx="11011">
                  <c:v>-4.86565E-3</c:v>
                </c:pt>
                <c:pt idx="11012">
                  <c:v>1.4495799999999999E-4</c:v>
                </c:pt>
                <c:pt idx="11013">
                  <c:v>-1.88217E-2</c:v>
                </c:pt>
                <c:pt idx="11014">
                  <c:v>-3.5514800000000001E-3</c:v>
                </c:pt>
                <c:pt idx="11015">
                  <c:v>-1.0693599999999999E-2</c:v>
                </c:pt>
                <c:pt idx="11016">
                  <c:v>2.7799600000000002E-3</c:v>
                </c:pt>
                <c:pt idx="11017">
                  <c:v>-6.26087E-3</c:v>
                </c:pt>
                <c:pt idx="11018">
                  <c:v>4.5022999999999999E-3</c:v>
                </c:pt>
                <c:pt idx="11019">
                  <c:v>-4.6834900000000002E-3</c:v>
                </c:pt>
                <c:pt idx="11020">
                  <c:v>-1.5928299999999999E-2</c:v>
                </c:pt>
                <c:pt idx="11021">
                  <c:v>-1.20535E-2</c:v>
                </c:pt>
                <c:pt idx="11022">
                  <c:v>4.4746400000000002E-3</c:v>
                </c:pt>
                <c:pt idx="11023">
                  <c:v>8.1920599999999993E-3</c:v>
                </c:pt>
                <c:pt idx="11024" formatCode="0.00E+00">
                  <c:v>4.2915299999999999E-5</c:v>
                </c:pt>
                <c:pt idx="11025">
                  <c:v>1.70422E-3</c:v>
                </c:pt>
                <c:pt idx="11026">
                  <c:v>1.01128E-2</c:v>
                </c:pt>
                <c:pt idx="11027">
                  <c:v>-2.2172899999999998E-3</c:v>
                </c:pt>
                <c:pt idx="11028">
                  <c:v>-1.04399E-2</c:v>
                </c:pt>
                <c:pt idx="11029">
                  <c:v>-9.9801999999999998E-3</c:v>
                </c:pt>
                <c:pt idx="11030">
                  <c:v>8.6917899999999996E-3</c:v>
                </c:pt>
                <c:pt idx="11031">
                  <c:v>6.4888000000000003E-3</c:v>
                </c:pt>
                <c:pt idx="11032">
                  <c:v>5.9585599999999999E-3</c:v>
                </c:pt>
                <c:pt idx="11033">
                  <c:v>2.7351400000000001E-3</c:v>
                </c:pt>
                <c:pt idx="11034">
                  <c:v>1.3587999999999999E-2</c:v>
                </c:pt>
                <c:pt idx="11035">
                  <c:v>1.2059200000000001E-2</c:v>
                </c:pt>
                <c:pt idx="11036">
                  <c:v>8.4934199999999998E-3</c:v>
                </c:pt>
                <c:pt idx="11037">
                  <c:v>1.64347E-2</c:v>
                </c:pt>
                <c:pt idx="11038">
                  <c:v>1.8386800000000001E-3</c:v>
                </c:pt>
                <c:pt idx="11039" formatCode="0.00E+00">
                  <c:v>-6.5898900000000002E-4</c:v>
                </c:pt>
                <c:pt idx="11040">
                  <c:v>4.8065199999999999E-3</c:v>
                </c:pt>
                <c:pt idx="11041">
                  <c:v>9.7560900000000002E-3</c:v>
                </c:pt>
                <c:pt idx="11042">
                  <c:v>2.0093899999999998E-3</c:v>
                </c:pt>
                <c:pt idx="11043">
                  <c:v>2.0084399999999998E-3</c:v>
                </c:pt>
                <c:pt idx="11044">
                  <c:v>5.8116900000000004E-3</c:v>
                </c:pt>
                <c:pt idx="11045">
                  <c:v>8.27789E-4</c:v>
                </c:pt>
                <c:pt idx="11046">
                  <c:v>9.7064999999999999E-3</c:v>
                </c:pt>
                <c:pt idx="11047">
                  <c:v>3.9148300000000002E-3</c:v>
                </c:pt>
                <c:pt idx="11048">
                  <c:v>-5.1345799999999997E-3</c:v>
                </c:pt>
                <c:pt idx="11049">
                  <c:v>5.1403000000000004E-3</c:v>
                </c:pt>
                <c:pt idx="11050">
                  <c:v>-3.3197399999999998E-3</c:v>
                </c:pt>
                <c:pt idx="11051">
                  <c:v>5.9213599999999996E-3</c:v>
                </c:pt>
                <c:pt idx="11052">
                  <c:v>-1.5449499999999999E-4</c:v>
                </c:pt>
                <c:pt idx="11053">
                  <c:v>1.4297499999999999E-2</c:v>
                </c:pt>
                <c:pt idx="11054">
                  <c:v>1.4517800000000001E-2</c:v>
                </c:pt>
                <c:pt idx="11055">
                  <c:v>-4.03404E-4</c:v>
                </c:pt>
                <c:pt idx="11056">
                  <c:v>-2.65789E-3</c:v>
                </c:pt>
                <c:pt idx="11057">
                  <c:v>1.2331999999999999E-2</c:v>
                </c:pt>
                <c:pt idx="11058">
                  <c:v>5.1746400000000003E-3</c:v>
                </c:pt>
                <c:pt idx="11059">
                  <c:v>-4.40598E-4</c:v>
                </c:pt>
                <c:pt idx="11060">
                  <c:v>3.2081599999999998E-3</c:v>
                </c:pt>
                <c:pt idx="11061">
                  <c:v>1.33162E-2</c:v>
                </c:pt>
                <c:pt idx="11062">
                  <c:v>3.2081599999999998E-3</c:v>
                </c:pt>
                <c:pt idx="11063">
                  <c:v>1.3966599999999999E-2</c:v>
                </c:pt>
                <c:pt idx="11064">
                  <c:v>6.1426199999999997E-3</c:v>
                </c:pt>
                <c:pt idx="11065">
                  <c:v>1.30081E-2</c:v>
                </c:pt>
                <c:pt idx="11066">
                  <c:v>8.9855200000000003E-3</c:v>
                </c:pt>
                <c:pt idx="11067">
                  <c:v>1.02129E-2</c:v>
                </c:pt>
                <c:pt idx="11068">
                  <c:v>-3.1099299999999999E-3</c:v>
                </c:pt>
                <c:pt idx="11069">
                  <c:v>6.9036499999999999E-3</c:v>
                </c:pt>
                <c:pt idx="11070">
                  <c:v>1.8863700000000001E-2</c:v>
                </c:pt>
                <c:pt idx="11071">
                  <c:v>8.0661799999999992E-3</c:v>
                </c:pt>
                <c:pt idx="11072">
                  <c:v>1.22871E-2</c:v>
                </c:pt>
                <c:pt idx="11073">
                  <c:v>-8.0032300000000001E-3</c:v>
                </c:pt>
                <c:pt idx="11074">
                  <c:v>1.6801799999999999E-2</c:v>
                </c:pt>
                <c:pt idx="11075">
                  <c:v>-2.0319899999999998E-2</c:v>
                </c:pt>
                <c:pt idx="11076">
                  <c:v>-2.41852E-3</c:v>
                </c:pt>
                <c:pt idx="11077">
                  <c:v>1.39141E-3</c:v>
                </c:pt>
                <c:pt idx="11078">
                  <c:v>1.9499800000000001E-2</c:v>
                </c:pt>
                <c:pt idx="11079">
                  <c:v>-4.0893600000000002E-3</c:v>
                </c:pt>
                <c:pt idx="11080">
                  <c:v>-7.7056900000000003E-3</c:v>
                </c:pt>
                <c:pt idx="11081">
                  <c:v>1.2422600000000001E-2</c:v>
                </c:pt>
                <c:pt idx="11082">
                  <c:v>1.4839199999999999E-3</c:v>
                </c:pt>
                <c:pt idx="11083">
                  <c:v>1.30758E-2</c:v>
                </c:pt>
                <c:pt idx="11084">
                  <c:v>-6.5898900000000002E-4</c:v>
                </c:pt>
                <c:pt idx="11085">
                  <c:v>2.59209E-3</c:v>
                </c:pt>
                <c:pt idx="11086">
                  <c:v>-8.5525500000000008E-3</c:v>
                </c:pt>
                <c:pt idx="11087">
                  <c:v>-4.7206899999999998E-4</c:v>
                </c:pt>
                <c:pt idx="11088">
                  <c:v>1.11494E-2</c:v>
                </c:pt>
                <c:pt idx="11089">
                  <c:v>4.0454899999999997E-3</c:v>
                </c:pt>
                <c:pt idx="11090">
                  <c:v>7.0200000000000002E-3</c:v>
                </c:pt>
                <c:pt idx="11091">
                  <c:v>-1.9660899999999999E-2</c:v>
                </c:pt>
                <c:pt idx="11092">
                  <c:v>-3.7479400000000002E-4</c:v>
                </c:pt>
                <c:pt idx="11093">
                  <c:v>-1.2571300000000001E-2</c:v>
                </c:pt>
                <c:pt idx="11094">
                  <c:v>-1.65081E-3</c:v>
                </c:pt>
                <c:pt idx="11095">
                  <c:v>3.5572099999999998E-4</c:v>
                </c:pt>
                <c:pt idx="11096">
                  <c:v>-2.3908599999999999E-3</c:v>
                </c:pt>
                <c:pt idx="11097">
                  <c:v>-3.1566599999999999E-3</c:v>
                </c:pt>
                <c:pt idx="11098">
                  <c:v>-2.4318699999999999E-4</c:v>
                </c:pt>
                <c:pt idx="11099">
                  <c:v>-7.2641399999999997E-3</c:v>
                </c:pt>
                <c:pt idx="11100">
                  <c:v>2.0113000000000002E-3</c:v>
                </c:pt>
                <c:pt idx="11101">
                  <c:v>-4.3487500000000002E-3</c:v>
                </c:pt>
                <c:pt idx="11102">
                  <c:v>2.1734200000000001E-3</c:v>
                </c:pt>
                <c:pt idx="11103">
                  <c:v>-5.8278999999999996E-3</c:v>
                </c:pt>
                <c:pt idx="11104">
                  <c:v>-8.3208099999999997E-3</c:v>
                </c:pt>
                <c:pt idx="11105">
                  <c:v>4.0149700000000001E-4</c:v>
                </c:pt>
                <c:pt idx="11106">
                  <c:v>2.2783299999999999E-3</c:v>
                </c:pt>
                <c:pt idx="11107">
                  <c:v>-5.2404399999999999E-3</c:v>
                </c:pt>
                <c:pt idx="11108">
                  <c:v>2.0504E-3</c:v>
                </c:pt>
                <c:pt idx="11109">
                  <c:v>-4.8446699999999997E-3</c:v>
                </c:pt>
                <c:pt idx="11110">
                  <c:v>3.4360900000000002E-3</c:v>
                </c:pt>
                <c:pt idx="11111">
                  <c:v>4.4612899999999997E-3</c:v>
                </c:pt>
                <c:pt idx="11112">
                  <c:v>-5.4264099999999996E-3</c:v>
                </c:pt>
                <c:pt idx="11113">
                  <c:v>9.4823800000000003E-3</c:v>
                </c:pt>
                <c:pt idx="11114">
                  <c:v>-8.6326600000000003E-3</c:v>
                </c:pt>
                <c:pt idx="11115">
                  <c:v>1.8664400000000001E-2</c:v>
                </c:pt>
                <c:pt idx="11116">
                  <c:v>-4.24385E-4</c:v>
                </c:pt>
                <c:pt idx="11117">
                  <c:v>2.4881399999999998E-3</c:v>
                </c:pt>
                <c:pt idx="11118">
                  <c:v>-1.27888E-3</c:v>
                </c:pt>
                <c:pt idx="11119">
                  <c:v>3.4399000000000001E-3</c:v>
                </c:pt>
                <c:pt idx="11120">
                  <c:v>-2.0923600000000001E-3</c:v>
                </c:pt>
                <c:pt idx="11121">
                  <c:v>4.8370399999999999E-3</c:v>
                </c:pt>
                <c:pt idx="11122">
                  <c:v>1.30653E-3</c:v>
                </c:pt>
                <c:pt idx="11123">
                  <c:v>1.3250400000000001E-2</c:v>
                </c:pt>
                <c:pt idx="11124">
                  <c:v>-2.2020299999999998E-3</c:v>
                </c:pt>
                <c:pt idx="11125">
                  <c:v>6.6070599999999997E-3</c:v>
                </c:pt>
                <c:pt idx="11126">
                  <c:v>1.1519400000000001E-2</c:v>
                </c:pt>
                <c:pt idx="11127">
                  <c:v>-8.5525500000000008E-3</c:v>
                </c:pt>
                <c:pt idx="11128">
                  <c:v>3.1261399999999999E-3</c:v>
                </c:pt>
                <c:pt idx="11129">
                  <c:v>1.18017E-2</c:v>
                </c:pt>
                <c:pt idx="11130">
                  <c:v>1.6443300000000001E-2</c:v>
                </c:pt>
                <c:pt idx="11131">
                  <c:v>4.6920800000000004E-3</c:v>
                </c:pt>
                <c:pt idx="11132">
                  <c:v>1.70755E-2</c:v>
                </c:pt>
                <c:pt idx="11133">
                  <c:v>1.8064500000000001E-2</c:v>
                </c:pt>
                <c:pt idx="11134">
                  <c:v>3.7002599999999999E-3</c:v>
                </c:pt>
                <c:pt idx="11135">
                  <c:v>1.0585799999999999E-2</c:v>
                </c:pt>
                <c:pt idx="11136">
                  <c:v>1.49231E-2</c:v>
                </c:pt>
                <c:pt idx="11137">
                  <c:v>1.089E-2</c:v>
                </c:pt>
                <c:pt idx="11138">
                  <c:v>1.4027599999999999E-2</c:v>
                </c:pt>
                <c:pt idx="11139">
                  <c:v>4.5824100000000003E-3</c:v>
                </c:pt>
                <c:pt idx="11140">
                  <c:v>1.6716000000000002E-2</c:v>
                </c:pt>
                <c:pt idx="11141">
                  <c:v>1.65825E-2</c:v>
                </c:pt>
                <c:pt idx="11142">
                  <c:v>1.09549E-2</c:v>
                </c:pt>
                <c:pt idx="11143">
                  <c:v>1.17588E-2</c:v>
                </c:pt>
                <c:pt idx="11144">
                  <c:v>1.0925300000000001E-2</c:v>
                </c:pt>
                <c:pt idx="11145">
                  <c:v>1.6397499999999999E-2</c:v>
                </c:pt>
                <c:pt idx="11146">
                  <c:v>-3.20244E-3</c:v>
                </c:pt>
                <c:pt idx="11147">
                  <c:v>1.8953299999999999E-2</c:v>
                </c:pt>
                <c:pt idx="11148">
                  <c:v>8.0289799999999998E-3</c:v>
                </c:pt>
                <c:pt idx="11149">
                  <c:v>1.10359E-2</c:v>
                </c:pt>
                <c:pt idx="11150">
                  <c:v>5.7592399999999997E-3</c:v>
                </c:pt>
                <c:pt idx="11151">
                  <c:v>2.4884199999999999E-2</c:v>
                </c:pt>
                <c:pt idx="11152">
                  <c:v>1.12934E-2</c:v>
                </c:pt>
                <c:pt idx="11153">
                  <c:v>1.37529E-2</c:v>
                </c:pt>
                <c:pt idx="11154">
                  <c:v>7.4405699999999996E-3</c:v>
                </c:pt>
                <c:pt idx="11155">
                  <c:v>5.8918E-3</c:v>
                </c:pt>
                <c:pt idx="11156">
                  <c:v>9.1762500000000004E-3</c:v>
                </c:pt>
                <c:pt idx="11157">
                  <c:v>1.4211700000000001E-2</c:v>
                </c:pt>
                <c:pt idx="11158">
                  <c:v>8.7642699999999994E-3</c:v>
                </c:pt>
                <c:pt idx="11159">
                  <c:v>6.4563800000000003E-4</c:v>
                </c:pt>
                <c:pt idx="11160">
                  <c:v>1.7030699999999999E-2</c:v>
                </c:pt>
                <c:pt idx="11161">
                  <c:v>1.40419E-2</c:v>
                </c:pt>
                <c:pt idx="11162">
                  <c:v>8.3446499999999995E-4</c:v>
                </c:pt>
                <c:pt idx="11163">
                  <c:v>1.10025E-2</c:v>
                </c:pt>
                <c:pt idx="11164">
                  <c:v>9.60541E-3</c:v>
                </c:pt>
                <c:pt idx="11165">
                  <c:v>1.34048E-2</c:v>
                </c:pt>
                <c:pt idx="11166">
                  <c:v>9.8247500000000001E-3</c:v>
                </c:pt>
                <c:pt idx="11167">
                  <c:v>1.54819E-2</c:v>
                </c:pt>
                <c:pt idx="11168">
                  <c:v>1.38397E-2</c:v>
                </c:pt>
                <c:pt idx="11169">
                  <c:v>1.0773700000000001E-2</c:v>
                </c:pt>
                <c:pt idx="11170">
                  <c:v>1.48354E-2</c:v>
                </c:pt>
                <c:pt idx="11171">
                  <c:v>1.5767099999999999E-2</c:v>
                </c:pt>
                <c:pt idx="11172">
                  <c:v>2.1101000000000002E-2</c:v>
                </c:pt>
                <c:pt idx="11173">
                  <c:v>2.8013199999999999E-2</c:v>
                </c:pt>
                <c:pt idx="11174">
                  <c:v>2.5324800000000001E-2</c:v>
                </c:pt>
                <c:pt idx="11175">
                  <c:v>1.6998300000000001E-2</c:v>
                </c:pt>
                <c:pt idx="11176">
                  <c:v>1.53437E-2</c:v>
                </c:pt>
                <c:pt idx="11177">
                  <c:v>1.04475E-2</c:v>
                </c:pt>
                <c:pt idx="11178">
                  <c:v>2.4567599999999998E-2</c:v>
                </c:pt>
                <c:pt idx="11179">
                  <c:v>2.775E-2</c:v>
                </c:pt>
                <c:pt idx="11180">
                  <c:v>1.2914699999999999E-2</c:v>
                </c:pt>
                <c:pt idx="11181">
                  <c:v>1.36414E-2</c:v>
                </c:pt>
                <c:pt idx="11182">
                  <c:v>1.01423E-2</c:v>
                </c:pt>
                <c:pt idx="11183">
                  <c:v>2.7883499999999999E-2</c:v>
                </c:pt>
                <c:pt idx="11184">
                  <c:v>2.73294E-2</c:v>
                </c:pt>
                <c:pt idx="11185">
                  <c:v>2.43015E-2</c:v>
                </c:pt>
                <c:pt idx="11186">
                  <c:v>1.3301800000000001E-2</c:v>
                </c:pt>
                <c:pt idx="11187">
                  <c:v>2.5437399999999999E-2</c:v>
                </c:pt>
                <c:pt idx="11188">
                  <c:v>2.11725E-2</c:v>
                </c:pt>
                <c:pt idx="11189">
                  <c:v>1.9093499999999999E-2</c:v>
                </c:pt>
                <c:pt idx="11190">
                  <c:v>4.0569300000000003E-3</c:v>
                </c:pt>
                <c:pt idx="11191">
                  <c:v>1.62115E-2</c:v>
                </c:pt>
                <c:pt idx="11192">
                  <c:v>1.2721100000000001E-2</c:v>
                </c:pt>
                <c:pt idx="11193">
                  <c:v>1.7265300000000001E-2</c:v>
                </c:pt>
                <c:pt idx="11194">
                  <c:v>1.8863700000000001E-2</c:v>
                </c:pt>
                <c:pt idx="11195">
                  <c:v>1.15108E-2</c:v>
                </c:pt>
                <c:pt idx="11196">
                  <c:v>1.44577E-2</c:v>
                </c:pt>
                <c:pt idx="11197">
                  <c:v>1.3847399999999999E-2</c:v>
                </c:pt>
                <c:pt idx="11198">
                  <c:v>1.25971E-2</c:v>
                </c:pt>
                <c:pt idx="11199">
                  <c:v>-5.1212299999999996E-4</c:v>
                </c:pt>
                <c:pt idx="11200">
                  <c:v>5.38063E-3</c:v>
                </c:pt>
                <c:pt idx="11201">
                  <c:v>1.51567E-2</c:v>
                </c:pt>
                <c:pt idx="11202">
                  <c:v>2.0583199999999999E-2</c:v>
                </c:pt>
                <c:pt idx="11203">
                  <c:v>1.04694E-2</c:v>
                </c:pt>
                <c:pt idx="11204">
                  <c:v>-7.6675400000000002E-4</c:v>
                </c:pt>
                <c:pt idx="11205">
                  <c:v>7.7018700000000004E-3</c:v>
                </c:pt>
                <c:pt idx="11206">
                  <c:v>4.7655099999999997E-3</c:v>
                </c:pt>
                <c:pt idx="11207">
                  <c:v>1.1606200000000001E-2</c:v>
                </c:pt>
                <c:pt idx="11208">
                  <c:v>5.2366299999999999E-3</c:v>
                </c:pt>
                <c:pt idx="11209">
                  <c:v>2.0729999999999998E-2</c:v>
                </c:pt>
                <c:pt idx="11210">
                  <c:v>1.8283799999999999E-2</c:v>
                </c:pt>
                <c:pt idx="11211">
                  <c:v>6.0205500000000004E-3</c:v>
                </c:pt>
                <c:pt idx="11212">
                  <c:v>-2.6874500000000001E-3</c:v>
                </c:pt>
                <c:pt idx="11213">
                  <c:v>7.3928800000000001E-3</c:v>
                </c:pt>
                <c:pt idx="11214">
                  <c:v>1.4686599999999999E-2</c:v>
                </c:pt>
                <c:pt idx="11215">
                  <c:v>1.43909E-2</c:v>
                </c:pt>
                <c:pt idx="11216">
                  <c:v>5.4559700000000001E-3</c:v>
                </c:pt>
                <c:pt idx="11217">
                  <c:v>6.4010600000000001E-3</c:v>
                </c:pt>
                <c:pt idx="11218">
                  <c:v>8.1663099999999995E-3</c:v>
                </c:pt>
                <c:pt idx="11219">
                  <c:v>1.59159E-2</c:v>
                </c:pt>
                <c:pt idx="11220">
                  <c:v>2.0227399999999999E-3</c:v>
                </c:pt>
                <c:pt idx="11221">
                  <c:v>1.42784E-2</c:v>
                </c:pt>
                <c:pt idx="11222">
                  <c:v>7.68661E-3</c:v>
                </c:pt>
                <c:pt idx="11223">
                  <c:v>1.36328E-2</c:v>
                </c:pt>
                <c:pt idx="11224">
                  <c:v>-9.6244799999999995E-3</c:v>
                </c:pt>
                <c:pt idx="11225">
                  <c:v>-6.4792599999999997E-3</c:v>
                </c:pt>
                <c:pt idx="11226">
                  <c:v>4.1751899999999996E-3</c:v>
                </c:pt>
                <c:pt idx="11227">
                  <c:v>8.2826600000000007E-3</c:v>
                </c:pt>
                <c:pt idx="11228">
                  <c:v>1.0929100000000001E-3</c:v>
                </c:pt>
                <c:pt idx="11229">
                  <c:v>-7.1725799999999996E-3</c:v>
                </c:pt>
                <c:pt idx="11230">
                  <c:v>2.3107499999999999E-3</c:v>
                </c:pt>
                <c:pt idx="11231">
                  <c:v>8.3932899999999994E-3</c:v>
                </c:pt>
                <c:pt idx="11232">
                  <c:v>3.5324100000000002E-3</c:v>
                </c:pt>
                <c:pt idx="11233">
                  <c:v>1.0283499999999999E-2</c:v>
                </c:pt>
                <c:pt idx="11234">
                  <c:v>7.4768100000000004E-3</c:v>
                </c:pt>
                <c:pt idx="11235">
                  <c:v>4.25911E-3</c:v>
                </c:pt>
                <c:pt idx="11236">
                  <c:v>5.4702800000000001E-3</c:v>
                </c:pt>
                <c:pt idx="11237">
                  <c:v>1.0655400000000001E-2</c:v>
                </c:pt>
                <c:pt idx="11238" formatCode="0.00E+00">
                  <c:v>5.3405800000000003E-5</c:v>
                </c:pt>
                <c:pt idx="11239">
                  <c:v>1.29795E-2</c:v>
                </c:pt>
                <c:pt idx="11240" formatCode="0.00E+00">
                  <c:v>5.8526999999999997E-3</c:v>
                </c:pt>
                <c:pt idx="11241">
                  <c:v>-7.1754499999999999E-3</c:v>
                </c:pt>
                <c:pt idx="11242">
                  <c:v>6.8359400000000004E-3</c:v>
                </c:pt>
                <c:pt idx="11243">
                  <c:v>-3.9672900000000002E-4</c:v>
                </c:pt>
                <c:pt idx="11244">
                  <c:v>6.1664600000000003E-3</c:v>
                </c:pt>
                <c:pt idx="11245">
                  <c:v>-9.1781599999999994E-3</c:v>
                </c:pt>
                <c:pt idx="11246">
                  <c:v>8.3446499999999995E-4</c:v>
                </c:pt>
                <c:pt idx="11247">
                  <c:v>-1.5106200000000001E-3</c:v>
                </c:pt>
                <c:pt idx="11248">
                  <c:v>-2.1848700000000002E-3</c:v>
                </c:pt>
                <c:pt idx="11249">
                  <c:v>8.06808E-3</c:v>
                </c:pt>
                <c:pt idx="11250">
                  <c:v>-2.62737E-3</c:v>
                </c:pt>
                <c:pt idx="11251">
                  <c:v>1.76716E-3</c:v>
                </c:pt>
                <c:pt idx="11252">
                  <c:v>1.3894999999999999E-3</c:v>
                </c:pt>
                <c:pt idx="11253">
                  <c:v>1.10226E-2</c:v>
                </c:pt>
                <c:pt idx="11254">
                  <c:v>4.7521600000000001E-3</c:v>
                </c:pt>
                <c:pt idx="11255">
                  <c:v>1.25589E-2</c:v>
                </c:pt>
                <c:pt idx="11256">
                  <c:v>4.8160599999999998E-4</c:v>
                </c:pt>
                <c:pt idx="11257">
                  <c:v>1.17016E-3</c:v>
                </c:pt>
                <c:pt idx="11258">
                  <c:v>1.2081100000000001E-2</c:v>
                </c:pt>
                <c:pt idx="11259">
                  <c:v>1.6679800000000002E-2</c:v>
                </c:pt>
                <c:pt idx="11260">
                  <c:v>2.02303E-2</c:v>
                </c:pt>
                <c:pt idx="11261" formatCode="0.00E+00">
                  <c:v>4.7683700000000004E-6</c:v>
                </c:pt>
                <c:pt idx="11262">
                  <c:v>1.2454E-2</c:v>
                </c:pt>
                <c:pt idx="11263">
                  <c:v>6.4373E-3</c:v>
                </c:pt>
                <c:pt idx="11264">
                  <c:v>1.3251300000000001E-2</c:v>
                </c:pt>
                <c:pt idx="11265">
                  <c:v>1.8568000000000001E-2</c:v>
                </c:pt>
                <c:pt idx="11266">
                  <c:v>-7.9917900000000001E-4</c:v>
                </c:pt>
                <c:pt idx="11267">
                  <c:v>2.9630699999999999E-3</c:v>
                </c:pt>
                <c:pt idx="11268">
                  <c:v>9.5052699999999997E-3</c:v>
                </c:pt>
                <c:pt idx="11269">
                  <c:v>8.74138E-3</c:v>
                </c:pt>
                <c:pt idx="11270">
                  <c:v>8.0423400000000003E-3</c:v>
                </c:pt>
                <c:pt idx="11271">
                  <c:v>2.707E-2</c:v>
                </c:pt>
                <c:pt idx="11272">
                  <c:v>1.9188899999999998E-2</c:v>
                </c:pt>
                <c:pt idx="11273">
                  <c:v>2.3299199999999999E-2</c:v>
                </c:pt>
                <c:pt idx="11274">
                  <c:v>1.14851E-2</c:v>
                </c:pt>
                <c:pt idx="11275">
                  <c:v>2.34795E-2</c:v>
                </c:pt>
                <c:pt idx="11276">
                  <c:v>1.23482E-2</c:v>
                </c:pt>
                <c:pt idx="11277">
                  <c:v>2.4435999999999999E-2</c:v>
                </c:pt>
                <c:pt idx="11278">
                  <c:v>2.4369200000000001E-2</c:v>
                </c:pt>
                <c:pt idx="11279">
                  <c:v>2.57282E-2</c:v>
                </c:pt>
                <c:pt idx="11280">
                  <c:v>2.47555E-2</c:v>
                </c:pt>
                <c:pt idx="11281">
                  <c:v>3.1434999999999998E-2</c:v>
                </c:pt>
                <c:pt idx="11282">
                  <c:v>2.78482E-2</c:v>
                </c:pt>
                <c:pt idx="11283">
                  <c:v>1.7211000000000001E-2</c:v>
                </c:pt>
                <c:pt idx="11284">
                  <c:v>2.66628E-2</c:v>
                </c:pt>
                <c:pt idx="11285">
                  <c:v>4.0298500000000001E-2</c:v>
                </c:pt>
                <c:pt idx="11286">
                  <c:v>2.48728E-2</c:v>
                </c:pt>
                <c:pt idx="11287">
                  <c:v>2.37255E-2</c:v>
                </c:pt>
                <c:pt idx="11288">
                  <c:v>2.2177700000000002E-2</c:v>
                </c:pt>
                <c:pt idx="11289">
                  <c:v>3.0908600000000001E-2</c:v>
                </c:pt>
                <c:pt idx="11290">
                  <c:v>1.72853E-2</c:v>
                </c:pt>
                <c:pt idx="11291">
                  <c:v>1.9476899999999998E-2</c:v>
                </c:pt>
                <c:pt idx="11292">
                  <c:v>2.0114900000000002E-2</c:v>
                </c:pt>
                <c:pt idx="11293">
                  <c:v>1.3499300000000001E-2</c:v>
                </c:pt>
                <c:pt idx="11294">
                  <c:v>1.6999199999999999E-2</c:v>
                </c:pt>
                <c:pt idx="11295">
                  <c:v>1.19562E-2</c:v>
                </c:pt>
                <c:pt idx="11296">
                  <c:v>2.67353E-2</c:v>
                </c:pt>
                <c:pt idx="11297">
                  <c:v>9.2630400000000002E-3</c:v>
                </c:pt>
                <c:pt idx="11298">
                  <c:v>5.7678199999999999E-3</c:v>
                </c:pt>
                <c:pt idx="11299" formatCode="0.00E+00">
                  <c:v>1.44777E-2</c:v>
                </c:pt>
                <c:pt idx="11300">
                  <c:v>2.0364799999999999E-2</c:v>
                </c:pt>
                <c:pt idx="11301">
                  <c:v>2.3602499999999998E-2</c:v>
                </c:pt>
                <c:pt idx="11302">
                  <c:v>3.26443E-3</c:v>
                </c:pt>
                <c:pt idx="11303">
                  <c:v>1.7730699999999999E-2</c:v>
                </c:pt>
                <c:pt idx="11304">
                  <c:v>1.98202E-2</c:v>
                </c:pt>
                <c:pt idx="11305">
                  <c:v>1.6100900000000001E-2</c:v>
                </c:pt>
                <c:pt idx="11306">
                  <c:v>9.8667100000000008E-3</c:v>
                </c:pt>
                <c:pt idx="11307">
                  <c:v>1.85366E-2</c:v>
                </c:pt>
                <c:pt idx="11308">
                  <c:v>7.2917900000000003E-3</c:v>
                </c:pt>
                <c:pt idx="11309">
                  <c:v>9.0026900000000007E-3</c:v>
                </c:pt>
                <c:pt idx="11310">
                  <c:v>1.7045000000000001E-2</c:v>
                </c:pt>
                <c:pt idx="11311">
                  <c:v>1.14202E-2</c:v>
                </c:pt>
                <c:pt idx="11312">
                  <c:v>1.0705900000000001E-2</c:v>
                </c:pt>
                <c:pt idx="11313">
                  <c:v>-8.3932899999999994E-3</c:v>
                </c:pt>
                <c:pt idx="11314">
                  <c:v>2.1246000000000001E-2</c:v>
                </c:pt>
                <c:pt idx="11315">
                  <c:v>9.3145399999999996E-3</c:v>
                </c:pt>
                <c:pt idx="11316">
                  <c:v>1.3556500000000001E-2</c:v>
                </c:pt>
                <c:pt idx="11317">
                  <c:v>-7.0381199999999995E-4</c:v>
                </c:pt>
                <c:pt idx="11318">
                  <c:v>-7.7857999999999998E-3</c:v>
                </c:pt>
                <c:pt idx="11319">
                  <c:v>-3.76415E-3</c:v>
                </c:pt>
                <c:pt idx="11320">
                  <c:v>-1.17369E-2</c:v>
                </c:pt>
                <c:pt idx="11321">
                  <c:v>6.9980600000000004E-3</c:v>
                </c:pt>
                <c:pt idx="11322">
                  <c:v>-4.9209600000000003E-3</c:v>
                </c:pt>
                <c:pt idx="11323">
                  <c:v>-1.6976399999999999E-2</c:v>
                </c:pt>
                <c:pt idx="11324">
                  <c:v>4.11987E-4</c:v>
                </c:pt>
                <c:pt idx="11325">
                  <c:v>-7.15542E-3</c:v>
                </c:pt>
                <c:pt idx="11326">
                  <c:v>1.83964E-3</c:v>
                </c:pt>
                <c:pt idx="11327">
                  <c:v>-1.8187499999999999E-2</c:v>
                </c:pt>
                <c:pt idx="11328">
                  <c:v>1.2359599999999999E-3</c:v>
                </c:pt>
                <c:pt idx="11329">
                  <c:v>-1.7801299999999999E-2</c:v>
                </c:pt>
                <c:pt idx="11330">
                  <c:v>-8.6717600000000006E-3</c:v>
                </c:pt>
                <c:pt idx="11331">
                  <c:v>-1.11532E-2</c:v>
                </c:pt>
                <c:pt idx="11332">
                  <c:v>-2.3465199999999999E-2</c:v>
                </c:pt>
                <c:pt idx="11333">
                  <c:v>-1.1632E-2</c:v>
                </c:pt>
                <c:pt idx="11334">
                  <c:v>-4.6930299999999999E-3</c:v>
                </c:pt>
                <c:pt idx="11335">
                  <c:v>-8.9302099999999992E-3</c:v>
                </c:pt>
                <c:pt idx="11336">
                  <c:v>-5.3110099999999997E-3</c:v>
                </c:pt>
                <c:pt idx="11337">
                  <c:v>-7.2402999999999999E-3</c:v>
                </c:pt>
                <c:pt idx="11338">
                  <c:v>-2.1420499999999999E-2</c:v>
                </c:pt>
                <c:pt idx="11339">
                  <c:v>-1.22728E-2</c:v>
                </c:pt>
                <c:pt idx="11340">
                  <c:v>-1.6209600000000001E-2</c:v>
                </c:pt>
                <c:pt idx="11341">
                  <c:v>4.53281E-3</c:v>
                </c:pt>
                <c:pt idx="11342">
                  <c:v>-2.9829000000000001E-2</c:v>
                </c:pt>
                <c:pt idx="11343">
                  <c:v>-1.64289E-2</c:v>
                </c:pt>
                <c:pt idx="11344">
                  <c:v>-2.3478499999999999E-2</c:v>
                </c:pt>
                <c:pt idx="11345">
                  <c:v>-7.0371599999999998E-3</c:v>
                </c:pt>
                <c:pt idx="11346">
                  <c:v>-1.7952900000000001E-2</c:v>
                </c:pt>
                <c:pt idx="11347">
                  <c:v>-2.1803900000000001E-2</c:v>
                </c:pt>
                <c:pt idx="11348">
                  <c:v>-6.0586900000000003E-3</c:v>
                </c:pt>
                <c:pt idx="11349">
                  <c:v>-1.6105700000000001E-2</c:v>
                </c:pt>
                <c:pt idx="11350">
                  <c:v>-1.4394799999999999E-2</c:v>
                </c:pt>
                <c:pt idx="11351">
                  <c:v>1.19209E-3</c:v>
                </c:pt>
                <c:pt idx="11352">
                  <c:v>1.53542E-3</c:v>
                </c:pt>
                <c:pt idx="11353" formatCode="0.00E+00">
                  <c:v>-3.2138800000000001E-3</c:v>
                </c:pt>
                <c:pt idx="11354">
                  <c:v>-6.1101899999999997E-3</c:v>
                </c:pt>
                <c:pt idx="11355">
                  <c:v>-2.0046199999999999E-3</c:v>
                </c:pt>
                <c:pt idx="11356">
                  <c:v>-8.1624999999999996E-3</c:v>
                </c:pt>
                <c:pt idx="11357">
                  <c:v>4.4441199999999999E-4</c:v>
                </c:pt>
                <c:pt idx="11358">
                  <c:v>2.0103500000000002E-3</c:v>
                </c:pt>
                <c:pt idx="11359">
                  <c:v>-1.0499999999999999E-3</c:v>
                </c:pt>
                <c:pt idx="11360">
                  <c:v>-1.04122E-2</c:v>
                </c:pt>
                <c:pt idx="11361">
                  <c:v>-7.2736700000000003E-3</c:v>
                </c:pt>
                <c:pt idx="11362">
                  <c:v>-1.6117099999999999E-4</c:v>
                </c:pt>
                <c:pt idx="11363">
                  <c:v>-7.4138600000000004E-3</c:v>
                </c:pt>
                <c:pt idx="11364">
                  <c:v>1.0376000000000001E-3</c:v>
                </c:pt>
                <c:pt idx="11365">
                  <c:v>-9.6130399999999998E-3</c:v>
                </c:pt>
                <c:pt idx="11366">
                  <c:v>2.1104800000000001E-3</c:v>
                </c:pt>
                <c:pt idx="11367">
                  <c:v>-5.7487500000000004E-3</c:v>
                </c:pt>
                <c:pt idx="11368">
                  <c:v>-1.06525E-3</c:v>
                </c:pt>
                <c:pt idx="11369">
                  <c:v>-6.5746299999999997E-3</c:v>
                </c:pt>
                <c:pt idx="11370">
                  <c:v>-3.6888099999999998E-3</c:v>
                </c:pt>
                <c:pt idx="11371">
                  <c:v>-9.5272100000000001E-4</c:v>
                </c:pt>
                <c:pt idx="11372">
                  <c:v>3.34644E-3</c:v>
                </c:pt>
                <c:pt idx="11373">
                  <c:v>6.2379799999999997E-3</c:v>
                </c:pt>
                <c:pt idx="11374">
                  <c:v>1.9178400000000001E-3</c:v>
                </c:pt>
                <c:pt idx="11375">
                  <c:v>-4.1866300000000002E-3</c:v>
                </c:pt>
                <c:pt idx="11376">
                  <c:v>6.9465600000000001E-3</c:v>
                </c:pt>
                <c:pt idx="11377">
                  <c:v>-2.5596600000000001E-3</c:v>
                </c:pt>
                <c:pt idx="11378">
                  <c:v>1.2187999999999999E-3</c:v>
                </c:pt>
                <c:pt idx="11379">
                  <c:v>7.9994200000000001E-3</c:v>
                </c:pt>
                <c:pt idx="11380">
                  <c:v>5.7611499999999996E-3</c:v>
                </c:pt>
                <c:pt idx="11381">
                  <c:v>4.2123799999999999E-3</c:v>
                </c:pt>
                <c:pt idx="11382">
                  <c:v>-2.9420900000000001E-3</c:v>
                </c:pt>
                <c:pt idx="11383">
                  <c:v>2.6216500000000001E-3</c:v>
                </c:pt>
                <c:pt idx="11384">
                  <c:v>2.9840499999999998E-3</c:v>
                </c:pt>
                <c:pt idx="11385">
                  <c:v>1.5511499999999999E-2</c:v>
                </c:pt>
                <c:pt idx="11386">
                  <c:v>1.7115600000000002E-2</c:v>
                </c:pt>
                <c:pt idx="11387">
                  <c:v>1.1013999999999999E-2</c:v>
                </c:pt>
                <c:pt idx="11388">
                  <c:v>1.3546900000000001E-2</c:v>
                </c:pt>
                <c:pt idx="11389">
                  <c:v>1.7061199999999999E-2</c:v>
                </c:pt>
                <c:pt idx="11390">
                  <c:v>2.8038E-3</c:v>
                </c:pt>
                <c:pt idx="11391">
                  <c:v>2.7484900000000001E-3</c:v>
                </c:pt>
                <c:pt idx="11392">
                  <c:v>1.02091E-2</c:v>
                </c:pt>
                <c:pt idx="11393">
                  <c:v>9.3011900000000008E-3</c:v>
                </c:pt>
                <c:pt idx="11394">
                  <c:v>-5.4721800000000001E-3</c:v>
                </c:pt>
                <c:pt idx="11395">
                  <c:v>-5.84316E-3</c:v>
                </c:pt>
                <c:pt idx="11396">
                  <c:v>1.2959500000000001E-2</c:v>
                </c:pt>
                <c:pt idx="11397">
                  <c:v>8.2092299999999997E-3</c:v>
                </c:pt>
                <c:pt idx="11398">
                  <c:v>4.7273599999999999E-3</c:v>
                </c:pt>
                <c:pt idx="11399">
                  <c:v>3.5963100000000001E-3</c:v>
                </c:pt>
                <c:pt idx="11400">
                  <c:v>4.7883999999999999E-3</c:v>
                </c:pt>
                <c:pt idx="11401">
                  <c:v>2.81906E-3</c:v>
                </c:pt>
                <c:pt idx="11402" formatCode="0.00E+00">
                  <c:v>-8.4876999999999994E-5</c:v>
                </c:pt>
                <c:pt idx="11403">
                  <c:v>1.0899499999999999E-2</c:v>
                </c:pt>
                <c:pt idx="11404">
                  <c:v>1.7423600000000001E-3</c:v>
                </c:pt>
                <c:pt idx="11405">
                  <c:v>-3.4198800000000001E-3</c:v>
                </c:pt>
                <c:pt idx="11406">
                  <c:v>-4.9724599999999997E-3</c:v>
                </c:pt>
                <c:pt idx="11407">
                  <c:v>-5.7792700000000004E-3</c:v>
                </c:pt>
                <c:pt idx="11408">
                  <c:v>-1.2855500000000001E-3</c:v>
                </c:pt>
                <c:pt idx="11409" formatCode="0.00E+00">
                  <c:v>-4.1961700000000002E-5</c:v>
                </c:pt>
                <c:pt idx="11410">
                  <c:v>-5.2642799999999997E-3</c:v>
                </c:pt>
                <c:pt idx="11411">
                  <c:v>-2.3021700000000001E-3</c:v>
                </c:pt>
                <c:pt idx="11412">
                  <c:v>-1.0795600000000001E-2</c:v>
                </c:pt>
                <c:pt idx="11413">
                  <c:v>-9.5415099999999996E-3</c:v>
                </c:pt>
                <c:pt idx="11414">
                  <c:v>-1.3459199999999999E-2</c:v>
                </c:pt>
                <c:pt idx="11415">
                  <c:v>1.43147E-3</c:v>
                </c:pt>
                <c:pt idx="11416">
                  <c:v>-1.0828000000000001E-2</c:v>
                </c:pt>
                <c:pt idx="11417">
                  <c:v>-1.4927899999999999E-2</c:v>
                </c:pt>
                <c:pt idx="11418">
                  <c:v>-1.70031E-2</c:v>
                </c:pt>
                <c:pt idx="11419">
                  <c:v>-1.10846E-2</c:v>
                </c:pt>
                <c:pt idx="11420">
                  <c:v>-1.91097E-2</c:v>
                </c:pt>
                <c:pt idx="11421">
                  <c:v>-3.1089799999999999E-3</c:v>
                </c:pt>
                <c:pt idx="11422">
                  <c:v>-8.27694E-3</c:v>
                </c:pt>
                <c:pt idx="11423">
                  <c:v>-7.9956100000000002E-3</c:v>
                </c:pt>
                <c:pt idx="11424">
                  <c:v>-9.7436899999999993E-3</c:v>
                </c:pt>
                <c:pt idx="11425">
                  <c:v>-1.8758799999999999E-3</c:v>
                </c:pt>
                <c:pt idx="11426">
                  <c:v>-7.85923E-3</c:v>
                </c:pt>
                <c:pt idx="11427">
                  <c:v>-1.15738E-2</c:v>
                </c:pt>
                <c:pt idx="11428">
                  <c:v>-5.8727299999999996E-3</c:v>
                </c:pt>
                <c:pt idx="11429">
                  <c:v>-1.9521699999999999E-2</c:v>
                </c:pt>
                <c:pt idx="11430">
                  <c:v>-1.2145E-2</c:v>
                </c:pt>
                <c:pt idx="11431">
                  <c:v>-2.1512E-2</c:v>
                </c:pt>
                <c:pt idx="11432">
                  <c:v>-1.6889600000000001E-2</c:v>
                </c:pt>
                <c:pt idx="11433">
                  <c:v>-1.8399200000000001E-2</c:v>
                </c:pt>
                <c:pt idx="11434">
                  <c:v>1.7919500000000001E-3</c:v>
                </c:pt>
                <c:pt idx="11435">
                  <c:v>-2.4702100000000001E-2</c:v>
                </c:pt>
                <c:pt idx="11436">
                  <c:v>5.0659199999999998E-3</c:v>
                </c:pt>
                <c:pt idx="11437">
                  <c:v>-1.5461900000000001E-2</c:v>
                </c:pt>
                <c:pt idx="11438">
                  <c:v>-5.9509299999999999E-4</c:v>
                </c:pt>
                <c:pt idx="11439">
                  <c:v>-1.53227E-2</c:v>
                </c:pt>
                <c:pt idx="11440">
                  <c:v>-1.01423E-2</c:v>
                </c:pt>
                <c:pt idx="11441">
                  <c:v>-1.14698E-2</c:v>
                </c:pt>
                <c:pt idx="11442">
                  <c:v>-2.2349399999999998E-2</c:v>
                </c:pt>
                <c:pt idx="11443">
                  <c:v>-1.3833E-2</c:v>
                </c:pt>
                <c:pt idx="11444">
                  <c:v>-8.8939699999999993E-3</c:v>
                </c:pt>
                <c:pt idx="11445">
                  <c:v>-1.1907600000000001E-2</c:v>
                </c:pt>
                <c:pt idx="11446">
                  <c:v>-1.4914500000000001E-2</c:v>
                </c:pt>
                <c:pt idx="11447">
                  <c:v>-7.4472399999999999E-3</c:v>
                </c:pt>
                <c:pt idx="11448">
                  <c:v>-1.5966399999999999E-2</c:v>
                </c:pt>
                <c:pt idx="11449">
                  <c:v>-9.4156299999999995E-3</c:v>
                </c:pt>
                <c:pt idx="11450">
                  <c:v>-1.0918600000000001E-2</c:v>
                </c:pt>
                <c:pt idx="11451">
                  <c:v>-3.5924899999999998E-3</c:v>
                </c:pt>
                <c:pt idx="11452">
                  <c:v>-9.2792499999999993E-3</c:v>
                </c:pt>
                <c:pt idx="11453">
                  <c:v>4.2429E-3</c:v>
                </c:pt>
                <c:pt idx="11454">
                  <c:v>-1.32017E-2</c:v>
                </c:pt>
                <c:pt idx="11455">
                  <c:v>-2.19345E-3</c:v>
                </c:pt>
                <c:pt idx="11456">
                  <c:v>-4.3907199999999999E-3</c:v>
                </c:pt>
                <c:pt idx="11457">
                  <c:v>-1.68896E-3</c:v>
                </c:pt>
                <c:pt idx="11458">
                  <c:v>-4.32205E-3</c:v>
                </c:pt>
                <c:pt idx="11459">
                  <c:v>-4.4956199999999997E-3</c:v>
                </c:pt>
                <c:pt idx="11460">
                  <c:v>-7.2126400000000002E-3</c:v>
                </c:pt>
                <c:pt idx="11461">
                  <c:v>-9.8266599999999992E-3</c:v>
                </c:pt>
                <c:pt idx="11462">
                  <c:v>-9.4709400000000006E-3</c:v>
                </c:pt>
                <c:pt idx="11463">
                  <c:v>1.74522E-3</c:v>
                </c:pt>
                <c:pt idx="11464">
                  <c:v>-7.4119600000000004E-3</c:v>
                </c:pt>
                <c:pt idx="11465">
                  <c:v>2.43378E-3</c:v>
                </c:pt>
                <c:pt idx="11466">
                  <c:v>1.86348E-3</c:v>
                </c:pt>
                <c:pt idx="11467">
                  <c:v>-9.0484599999999995E-3</c:v>
                </c:pt>
                <c:pt idx="11468">
                  <c:v>-6.7110099999999999E-3</c:v>
                </c:pt>
                <c:pt idx="11469">
                  <c:v>-2.0694699999999999E-3</c:v>
                </c:pt>
                <c:pt idx="11470">
                  <c:v>-1.1493700000000001E-2</c:v>
                </c:pt>
                <c:pt idx="11471">
                  <c:v>-4.0397599999999999E-3</c:v>
                </c:pt>
                <c:pt idx="11472">
                  <c:v>-1.02644E-2</c:v>
                </c:pt>
                <c:pt idx="11473">
                  <c:v>-1.45941E-2</c:v>
                </c:pt>
                <c:pt idx="11474">
                  <c:v>-2.4099299999999998E-3</c:v>
                </c:pt>
                <c:pt idx="11475" formatCode="0.00E+00">
                  <c:v>3.88145E-4</c:v>
                </c:pt>
                <c:pt idx="11476">
                  <c:v>3.5400399999999999E-3</c:v>
                </c:pt>
                <c:pt idx="11477">
                  <c:v>-1.03245E-2</c:v>
                </c:pt>
                <c:pt idx="11478">
                  <c:v>-7.6484700000000003E-4</c:v>
                </c:pt>
                <c:pt idx="11479">
                  <c:v>1.68896E-3</c:v>
                </c:pt>
                <c:pt idx="11480">
                  <c:v>-7.8029600000000003E-3</c:v>
                </c:pt>
                <c:pt idx="11481">
                  <c:v>-7.0209499999999998E-3</c:v>
                </c:pt>
                <c:pt idx="11482">
                  <c:v>3.7260100000000001E-3</c:v>
                </c:pt>
                <c:pt idx="11483">
                  <c:v>8.3932899999999994E-3</c:v>
                </c:pt>
                <c:pt idx="11484">
                  <c:v>-6.7329399999999998E-3</c:v>
                </c:pt>
                <c:pt idx="11485">
                  <c:v>1.35841E-2</c:v>
                </c:pt>
                <c:pt idx="11486">
                  <c:v>5.7954800000000004E-3</c:v>
                </c:pt>
                <c:pt idx="11487">
                  <c:v>4.4345900000000004E-3</c:v>
                </c:pt>
                <c:pt idx="11488">
                  <c:v>7.2574599999999999E-4</c:v>
                </c:pt>
                <c:pt idx="11489" formatCode="0.00E+00">
                  <c:v>1.47057E-3</c:v>
                </c:pt>
                <c:pt idx="11490">
                  <c:v>-1.1806499999999999E-2</c:v>
                </c:pt>
                <c:pt idx="11491">
                  <c:v>-4.2123799999999999E-3</c:v>
                </c:pt>
                <c:pt idx="11492">
                  <c:v>-6.9274899999999997E-3</c:v>
                </c:pt>
                <c:pt idx="11493">
                  <c:v>5.5522899999999997E-3</c:v>
                </c:pt>
                <c:pt idx="11494">
                  <c:v>7.6389299999999997E-4</c:v>
                </c:pt>
                <c:pt idx="11495">
                  <c:v>-5.6638699999999997E-3</c:v>
                </c:pt>
                <c:pt idx="11496">
                  <c:v>-4.8065199999999999E-3</c:v>
                </c:pt>
                <c:pt idx="11497">
                  <c:v>-6.9494200000000004E-3</c:v>
                </c:pt>
                <c:pt idx="11498">
                  <c:v>-1.5576400000000001E-2</c:v>
                </c:pt>
                <c:pt idx="11499">
                  <c:v>-9.0351100000000007E-3</c:v>
                </c:pt>
                <c:pt idx="11500">
                  <c:v>-9.0827900000000003E-3</c:v>
                </c:pt>
                <c:pt idx="11501">
                  <c:v>-1.17216E-2</c:v>
                </c:pt>
                <c:pt idx="11502">
                  <c:v>-1.60637E-2</c:v>
                </c:pt>
                <c:pt idx="11503">
                  <c:v>-1.8444100000000001E-2</c:v>
                </c:pt>
                <c:pt idx="11504">
                  <c:v>-1.08442E-2</c:v>
                </c:pt>
                <c:pt idx="11505">
                  <c:v>-1.15719E-2</c:v>
                </c:pt>
                <c:pt idx="11506">
                  <c:v>-7.3652300000000004E-3</c:v>
                </c:pt>
                <c:pt idx="11507">
                  <c:v>-5.52273E-3</c:v>
                </c:pt>
                <c:pt idx="11508">
                  <c:v>-1.0312099999999999E-2</c:v>
                </c:pt>
                <c:pt idx="11509">
                  <c:v>-2.0156899999999998E-2</c:v>
                </c:pt>
                <c:pt idx="11510">
                  <c:v>-8.4447900000000006E-3</c:v>
                </c:pt>
                <c:pt idx="11511">
                  <c:v>-1.5746099999999999E-2</c:v>
                </c:pt>
                <c:pt idx="11512">
                  <c:v>-1.73426E-2</c:v>
                </c:pt>
                <c:pt idx="11513">
                  <c:v>-1.14927E-2</c:v>
                </c:pt>
                <c:pt idx="11514">
                  <c:v>-1.2707700000000001E-2</c:v>
                </c:pt>
                <c:pt idx="11515">
                  <c:v>-1.2097399999999999E-2</c:v>
                </c:pt>
                <c:pt idx="11516">
                  <c:v>-1.40676E-2</c:v>
                </c:pt>
                <c:pt idx="11517">
                  <c:v>-2.63824E-2</c:v>
                </c:pt>
                <c:pt idx="11518">
                  <c:v>-1.4838199999999999E-2</c:v>
                </c:pt>
                <c:pt idx="11519">
                  <c:v>-2.1558799999999999E-2</c:v>
                </c:pt>
                <c:pt idx="11520">
                  <c:v>-2.1448100000000001E-2</c:v>
                </c:pt>
                <c:pt idx="11521">
                  <c:v>-1.9288099999999999E-2</c:v>
                </c:pt>
                <c:pt idx="11522">
                  <c:v>-2.3413699999999999E-2</c:v>
                </c:pt>
                <c:pt idx="11523">
                  <c:v>-1.29242E-2</c:v>
                </c:pt>
                <c:pt idx="11524">
                  <c:v>-9.4661699999999994E-3</c:v>
                </c:pt>
                <c:pt idx="11525">
                  <c:v>-9.8581299999999997E-3</c:v>
                </c:pt>
                <c:pt idx="11526">
                  <c:v>-1.17435E-2</c:v>
                </c:pt>
                <c:pt idx="11527">
                  <c:v>-1.50948E-2</c:v>
                </c:pt>
                <c:pt idx="11528">
                  <c:v>-2.4915699999999999E-2</c:v>
                </c:pt>
                <c:pt idx="11529">
                  <c:v>-5.18608E-3</c:v>
                </c:pt>
                <c:pt idx="11530">
                  <c:v>-1.7663000000000002E-2</c:v>
                </c:pt>
                <c:pt idx="11531">
                  <c:v>-1.7896700000000001E-2</c:v>
                </c:pt>
                <c:pt idx="11532">
                  <c:v>-1.6518600000000001E-2</c:v>
                </c:pt>
                <c:pt idx="11533">
                  <c:v>-1.7081300000000001E-2</c:v>
                </c:pt>
                <c:pt idx="11534">
                  <c:v>-1.3207399999999999E-2</c:v>
                </c:pt>
                <c:pt idx="11535">
                  <c:v>-2.8718899999999999E-2</c:v>
                </c:pt>
                <c:pt idx="11536">
                  <c:v>-1.8352500000000001E-2</c:v>
                </c:pt>
                <c:pt idx="11537">
                  <c:v>-1.7050699999999998E-2</c:v>
                </c:pt>
                <c:pt idx="11538">
                  <c:v>-2.0112000000000001E-2</c:v>
                </c:pt>
                <c:pt idx="11539">
                  <c:v>-2.31781E-2</c:v>
                </c:pt>
                <c:pt idx="11540">
                  <c:v>-9.9449199999999995E-3</c:v>
                </c:pt>
                <c:pt idx="11541">
                  <c:v>-1.05095E-2</c:v>
                </c:pt>
                <c:pt idx="11542">
                  <c:v>-5.37682E-3</c:v>
                </c:pt>
                <c:pt idx="11543">
                  <c:v>-8.2740799999999996E-3</c:v>
                </c:pt>
                <c:pt idx="11544">
                  <c:v>-1.26848E-2</c:v>
                </c:pt>
                <c:pt idx="11545">
                  <c:v>-8.4724399999999995E-3</c:v>
                </c:pt>
                <c:pt idx="11546">
                  <c:v>-1.6080899999999999E-2</c:v>
                </c:pt>
                <c:pt idx="11547">
                  <c:v>-1.2641899999999999E-2</c:v>
                </c:pt>
                <c:pt idx="11548">
                  <c:v>-1.3251300000000001E-2</c:v>
                </c:pt>
                <c:pt idx="11549">
                  <c:v>-9.5357900000000006E-3</c:v>
                </c:pt>
                <c:pt idx="11550">
                  <c:v>-1.0499E-2</c:v>
                </c:pt>
                <c:pt idx="11551">
                  <c:v>-2.61211E-3</c:v>
                </c:pt>
                <c:pt idx="11552">
                  <c:v>4.1017500000000004E-3</c:v>
                </c:pt>
                <c:pt idx="11553">
                  <c:v>2.2487599999999998E-3</c:v>
                </c:pt>
                <c:pt idx="11554">
                  <c:v>-5.2490200000000001E-3</c:v>
                </c:pt>
                <c:pt idx="11555">
                  <c:v>-9.8028200000000003E-3</c:v>
                </c:pt>
                <c:pt idx="11556">
                  <c:v>-5.6467100000000001E-3</c:v>
                </c:pt>
                <c:pt idx="11557">
                  <c:v>-2.7580299999999999E-3</c:v>
                </c:pt>
                <c:pt idx="11558">
                  <c:v>-2.3727399999999999E-3</c:v>
                </c:pt>
                <c:pt idx="11559">
                  <c:v>-7.8735400000000001E-3</c:v>
                </c:pt>
                <c:pt idx="11560">
                  <c:v>-3.9291400000000001E-4</c:v>
                </c:pt>
                <c:pt idx="11561">
                  <c:v>-5.6467100000000001E-3</c:v>
                </c:pt>
                <c:pt idx="11562">
                  <c:v>3.4532500000000002E-3</c:v>
                </c:pt>
                <c:pt idx="11563" formatCode="0.00E+00">
                  <c:v>7.1373000000000001E-3</c:v>
                </c:pt>
                <c:pt idx="11564">
                  <c:v>1.32465E-2</c:v>
                </c:pt>
                <c:pt idx="11565">
                  <c:v>8.6593599999999998E-4</c:v>
                </c:pt>
                <c:pt idx="11566">
                  <c:v>1.2534099999999999E-2</c:v>
                </c:pt>
                <c:pt idx="11567">
                  <c:v>5.23472E-3</c:v>
                </c:pt>
                <c:pt idx="11568">
                  <c:v>-6.3953400000000002E-3</c:v>
                </c:pt>
                <c:pt idx="11569">
                  <c:v>1.3820600000000001E-2</c:v>
                </c:pt>
                <c:pt idx="11570">
                  <c:v>2.0784400000000001E-2</c:v>
                </c:pt>
                <c:pt idx="11571">
                  <c:v>1.7011600000000002E-2</c:v>
                </c:pt>
                <c:pt idx="11572">
                  <c:v>-4.1103399999999997E-3</c:v>
                </c:pt>
                <c:pt idx="11573">
                  <c:v>-5.4368999999999997E-3</c:v>
                </c:pt>
                <c:pt idx="11574">
                  <c:v>2.4690599999999999E-3</c:v>
                </c:pt>
                <c:pt idx="11575">
                  <c:v>7.0838899999999998E-3</c:v>
                </c:pt>
                <c:pt idx="11576">
                  <c:v>-8.42094E-3</c:v>
                </c:pt>
                <c:pt idx="11577">
                  <c:v>1.8691999999999999E-3</c:v>
                </c:pt>
                <c:pt idx="11578">
                  <c:v>-1.6841899999999999E-3</c:v>
                </c:pt>
                <c:pt idx="11579">
                  <c:v>-6.37245E-3</c:v>
                </c:pt>
                <c:pt idx="11580">
                  <c:v>-7.5511900000000002E-3</c:v>
                </c:pt>
                <c:pt idx="11581">
                  <c:v>1.4490100000000001E-2</c:v>
                </c:pt>
                <c:pt idx="11582">
                  <c:v>-3.0612899999999999E-3</c:v>
                </c:pt>
                <c:pt idx="11583">
                  <c:v>-1.91307E-3</c:v>
                </c:pt>
                <c:pt idx="11584">
                  <c:v>-6.61182E-3</c:v>
                </c:pt>
                <c:pt idx="11585">
                  <c:v>4.8427599999999998E-3</c:v>
                </c:pt>
                <c:pt idx="11586">
                  <c:v>5.1317200000000002E-3</c:v>
                </c:pt>
                <c:pt idx="11587">
                  <c:v>3.09086E-3</c:v>
                </c:pt>
                <c:pt idx="11588">
                  <c:v>-1.23405E-3</c:v>
                </c:pt>
                <c:pt idx="11589">
                  <c:v>8.9931500000000003E-4</c:v>
                </c:pt>
                <c:pt idx="11590">
                  <c:v>2.6798199999999999E-3</c:v>
                </c:pt>
                <c:pt idx="11591">
                  <c:v>-8.2187700000000002E-3</c:v>
                </c:pt>
                <c:pt idx="11592">
                  <c:v>-8.5544600000000005E-4</c:v>
                </c:pt>
                <c:pt idx="11593">
                  <c:v>6.7167299999999997E-3</c:v>
                </c:pt>
                <c:pt idx="11594">
                  <c:v>6.09875E-3</c:v>
                </c:pt>
                <c:pt idx="11595">
                  <c:v>-2.72179E-3</c:v>
                </c:pt>
                <c:pt idx="11596">
                  <c:v>3.6430399999999997E-4</c:v>
                </c:pt>
                <c:pt idx="11597">
                  <c:v>-6.7024199999999997E-3</c:v>
                </c:pt>
                <c:pt idx="11598">
                  <c:v>3.12328E-3</c:v>
                </c:pt>
                <c:pt idx="11599">
                  <c:v>-3.6230099999999999E-3</c:v>
                </c:pt>
                <c:pt idx="11600">
                  <c:v>-2.06375E-3</c:v>
                </c:pt>
                <c:pt idx="11601">
                  <c:v>-8.9645399999999998E-4</c:v>
                </c:pt>
                <c:pt idx="11602">
                  <c:v>2.08187E-3</c:v>
                </c:pt>
                <c:pt idx="11603">
                  <c:v>-9.984970000000001E-4</c:v>
                </c:pt>
                <c:pt idx="11604">
                  <c:v>-4.4965700000000001E-3</c:v>
                </c:pt>
                <c:pt idx="11605">
                  <c:v>-7.0819899999999998E-3</c:v>
                </c:pt>
                <c:pt idx="11606">
                  <c:v>-2.32315E-3</c:v>
                </c:pt>
                <c:pt idx="11607">
                  <c:v>-1.3469699999999999E-2</c:v>
                </c:pt>
                <c:pt idx="11608">
                  <c:v>-8.9693099999999994E-3</c:v>
                </c:pt>
                <c:pt idx="11609">
                  <c:v>-1.2592300000000001E-2</c:v>
                </c:pt>
                <c:pt idx="11610">
                  <c:v>-1.1424999999999999E-2</c:v>
                </c:pt>
                <c:pt idx="11611">
                  <c:v>-1.09243E-2</c:v>
                </c:pt>
                <c:pt idx="11612">
                  <c:v>-4.8418000000000003E-3</c:v>
                </c:pt>
                <c:pt idx="11613">
                  <c:v>-4.2629199999999999E-3</c:v>
                </c:pt>
                <c:pt idx="11614">
                  <c:v>-1.0533300000000001E-2</c:v>
                </c:pt>
                <c:pt idx="11615">
                  <c:v>-4.2152400000000003E-3</c:v>
                </c:pt>
                <c:pt idx="11616">
                  <c:v>6.5231299999999996E-4</c:v>
                </c:pt>
                <c:pt idx="11617">
                  <c:v>-1.41382E-2</c:v>
                </c:pt>
                <c:pt idx="11618">
                  <c:v>-1.6549100000000001E-2</c:v>
                </c:pt>
                <c:pt idx="11619">
                  <c:v>-5.6075999999999999E-3</c:v>
                </c:pt>
                <c:pt idx="11620">
                  <c:v>-1.7356900000000001E-2</c:v>
                </c:pt>
                <c:pt idx="11621">
                  <c:v>-3.76415E-3</c:v>
                </c:pt>
                <c:pt idx="11622">
                  <c:v>-4.81892E-3</c:v>
                </c:pt>
                <c:pt idx="11623">
                  <c:v>-4.6434400000000004E-3</c:v>
                </c:pt>
                <c:pt idx="11624">
                  <c:v>-6.7739499999999999E-3</c:v>
                </c:pt>
                <c:pt idx="11625">
                  <c:v>-1.6386999999999999E-2</c:v>
                </c:pt>
                <c:pt idx="11626">
                  <c:v>1.70422E-3</c:v>
                </c:pt>
                <c:pt idx="11627">
                  <c:v>-7.58934E-3</c:v>
                </c:pt>
                <c:pt idx="11628">
                  <c:v>-1.04942E-2</c:v>
                </c:pt>
                <c:pt idx="11629">
                  <c:v>-6.2551500000000001E-3</c:v>
                </c:pt>
                <c:pt idx="11630">
                  <c:v>-1.07946E-2</c:v>
                </c:pt>
                <c:pt idx="11631">
                  <c:v>-9.0198499999999994E-3</c:v>
                </c:pt>
                <c:pt idx="11632" formatCode="0.00E+00">
                  <c:v>7.0724500000000001E-3</c:v>
                </c:pt>
                <c:pt idx="11633">
                  <c:v>-7.0066499999999997E-3</c:v>
                </c:pt>
                <c:pt idx="11634">
                  <c:v>-1.49822E-3</c:v>
                </c:pt>
                <c:pt idx="11635">
                  <c:v>-1.4385200000000001E-2</c:v>
                </c:pt>
                <c:pt idx="11636">
                  <c:v>2.0799600000000001E-3</c:v>
                </c:pt>
                <c:pt idx="11637">
                  <c:v>-2.8238299999999998E-3</c:v>
                </c:pt>
                <c:pt idx="11638">
                  <c:v>1.9788700000000002E-3</c:v>
                </c:pt>
                <c:pt idx="11639">
                  <c:v>6.8054200000000004E-3</c:v>
                </c:pt>
                <c:pt idx="11640">
                  <c:v>-3.16906E-3</c:v>
                </c:pt>
                <c:pt idx="11641">
                  <c:v>3.5886799999999999E-3</c:v>
                </c:pt>
                <c:pt idx="11642">
                  <c:v>-3.4046199999999998E-4</c:v>
                </c:pt>
                <c:pt idx="11643">
                  <c:v>3.4770999999999999E-3</c:v>
                </c:pt>
                <c:pt idx="11644">
                  <c:v>-3.37791E-3</c:v>
                </c:pt>
                <c:pt idx="11645">
                  <c:v>6.8883900000000003E-3</c:v>
                </c:pt>
                <c:pt idx="11646">
                  <c:v>-8.9817000000000004E-3</c:v>
                </c:pt>
                <c:pt idx="11647">
                  <c:v>-3.45612E-3</c:v>
                </c:pt>
                <c:pt idx="11648">
                  <c:v>5.5751799999999999E-3</c:v>
                </c:pt>
                <c:pt idx="11649">
                  <c:v>-2.6416800000000001E-4</c:v>
                </c:pt>
                <c:pt idx="11650">
                  <c:v>-1.8463100000000001E-3</c:v>
                </c:pt>
                <c:pt idx="11651">
                  <c:v>6.2503799999999998E-3</c:v>
                </c:pt>
                <c:pt idx="11652">
                  <c:v>1.7480900000000001E-3</c:v>
                </c:pt>
                <c:pt idx="11653">
                  <c:v>1.6861000000000001E-3</c:v>
                </c:pt>
                <c:pt idx="11654">
                  <c:v>1.41897E-2</c:v>
                </c:pt>
                <c:pt idx="11655">
                  <c:v>4.4555699999999998E-3</c:v>
                </c:pt>
                <c:pt idx="11656">
                  <c:v>1.1284799999999999E-2</c:v>
                </c:pt>
                <c:pt idx="11657">
                  <c:v>9.3116799999999993E-3</c:v>
                </c:pt>
                <c:pt idx="11658">
                  <c:v>1.17521E-2</c:v>
                </c:pt>
                <c:pt idx="11659">
                  <c:v>8.3227200000000005E-3</c:v>
                </c:pt>
                <c:pt idx="11660">
                  <c:v>1.35231E-2</c:v>
                </c:pt>
                <c:pt idx="11661">
                  <c:v>7.36237E-3</c:v>
                </c:pt>
                <c:pt idx="11662">
                  <c:v>7.2374300000000004E-3</c:v>
                </c:pt>
                <c:pt idx="11663">
                  <c:v>1.2426400000000001E-2</c:v>
                </c:pt>
                <c:pt idx="11664">
                  <c:v>1.11532E-2</c:v>
                </c:pt>
                <c:pt idx="11665">
                  <c:v>1.6460400000000001E-3</c:v>
                </c:pt>
                <c:pt idx="11666">
                  <c:v>4.0006599999999996E-3</c:v>
                </c:pt>
                <c:pt idx="11667">
                  <c:v>6.3247700000000004E-3</c:v>
                </c:pt>
                <c:pt idx="11668">
                  <c:v>1.26753E-2</c:v>
                </c:pt>
                <c:pt idx="11669">
                  <c:v>6.2656400000000003E-3</c:v>
                </c:pt>
                <c:pt idx="11670">
                  <c:v>8.7995499999999997E-3</c:v>
                </c:pt>
                <c:pt idx="11671">
                  <c:v>6.3314399999999998E-3</c:v>
                </c:pt>
                <c:pt idx="11672">
                  <c:v>9.6864700000000008E-3</c:v>
                </c:pt>
                <c:pt idx="11673">
                  <c:v>1.3070099999999999E-2</c:v>
                </c:pt>
                <c:pt idx="11674">
                  <c:v>7.5159099999999998E-3</c:v>
                </c:pt>
                <c:pt idx="11675">
                  <c:v>6.9131899999999996E-3</c:v>
                </c:pt>
                <c:pt idx="11676">
                  <c:v>1.19696E-2</c:v>
                </c:pt>
                <c:pt idx="11677">
                  <c:v>1.5594500000000001E-2</c:v>
                </c:pt>
                <c:pt idx="11678">
                  <c:v>1.0664E-2</c:v>
                </c:pt>
                <c:pt idx="11679">
                  <c:v>8.7203999999999997E-3</c:v>
                </c:pt>
                <c:pt idx="11680">
                  <c:v>2.2211100000000001E-3</c:v>
                </c:pt>
                <c:pt idx="11681">
                  <c:v>1.6750299999999999E-2</c:v>
                </c:pt>
                <c:pt idx="11682">
                  <c:v>2.68936E-4</c:v>
                </c:pt>
                <c:pt idx="11683">
                  <c:v>1.6441299999999999E-3</c:v>
                </c:pt>
                <c:pt idx="11684">
                  <c:v>1.4511100000000001E-2</c:v>
                </c:pt>
                <c:pt idx="11685">
                  <c:v>4.88377E-3</c:v>
                </c:pt>
                <c:pt idx="11686">
                  <c:v>-6.8120999999999998E-3</c:v>
                </c:pt>
                <c:pt idx="11687">
                  <c:v>1.19209E-4</c:v>
                </c:pt>
                <c:pt idx="11688">
                  <c:v>6.5698600000000003E-3</c:v>
                </c:pt>
                <c:pt idx="11689">
                  <c:v>2.7828200000000001E-3</c:v>
                </c:pt>
                <c:pt idx="11690">
                  <c:v>-2.65884E-3</c:v>
                </c:pt>
                <c:pt idx="11691">
                  <c:v>-4.9305E-3</c:v>
                </c:pt>
                <c:pt idx="11692">
                  <c:v>-2.87056E-4</c:v>
                </c:pt>
                <c:pt idx="11693">
                  <c:v>1.03283E-2</c:v>
                </c:pt>
                <c:pt idx="11694">
                  <c:v>2.3345900000000001E-3</c:v>
                </c:pt>
                <c:pt idx="11695">
                  <c:v>7.2002399999999999E-4</c:v>
                </c:pt>
                <c:pt idx="11696">
                  <c:v>3.87383E-3</c:v>
                </c:pt>
                <c:pt idx="11697">
                  <c:v>8.9311600000000005E-3</c:v>
                </c:pt>
                <c:pt idx="11698">
                  <c:v>-2.8743699999999998E-3</c:v>
                </c:pt>
                <c:pt idx="11699">
                  <c:v>1.3570800000000001E-3</c:v>
                </c:pt>
                <c:pt idx="11700" formatCode="0.00E+00">
                  <c:v>3.7193300000000002E-5</c:v>
                </c:pt>
                <c:pt idx="11701">
                  <c:v>8.2349799999999994E-3</c:v>
                </c:pt>
                <c:pt idx="11702">
                  <c:v>-9.1762500000000004E-3</c:v>
                </c:pt>
                <c:pt idx="11703">
                  <c:v>3.2291400000000001E-3</c:v>
                </c:pt>
                <c:pt idx="11704">
                  <c:v>9.95827E-3</c:v>
                </c:pt>
                <c:pt idx="11705">
                  <c:v>-1.56879E-3</c:v>
                </c:pt>
                <c:pt idx="11706">
                  <c:v>4.7616999999999998E-3</c:v>
                </c:pt>
                <c:pt idx="11707">
                  <c:v>-1.4228800000000001E-3</c:v>
                </c:pt>
                <c:pt idx="11708">
                  <c:v>1.0824200000000001E-2</c:v>
                </c:pt>
                <c:pt idx="11709">
                  <c:v>-3.2596600000000002E-3</c:v>
                </c:pt>
                <c:pt idx="11710">
                  <c:v>-9.7265200000000007E-3</c:v>
                </c:pt>
                <c:pt idx="11711">
                  <c:v>-1.5950200000000001E-2</c:v>
                </c:pt>
                <c:pt idx="11712">
                  <c:v>-1.6111400000000001E-2</c:v>
                </c:pt>
                <c:pt idx="11713">
                  <c:v>-1.09978E-2</c:v>
                </c:pt>
                <c:pt idx="11714">
                  <c:v>-1.6706499999999999E-2</c:v>
                </c:pt>
                <c:pt idx="11715">
                  <c:v>-2.2764199999999999E-3</c:v>
                </c:pt>
                <c:pt idx="11716">
                  <c:v>-1.1964799999999999E-2</c:v>
                </c:pt>
                <c:pt idx="11717">
                  <c:v>-6.8721800000000003E-3</c:v>
                </c:pt>
                <c:pt idx="11718">
                  <c:v>-4.5919400000000001E-3</c:v>
                </c:pt>
                <c:pt idx="11719">
                  <c:v>2.00081E-3</c:v>
                </c:pt>
                <c:pt idx="11720">
                  <c:v>-1.2577100000000001E-2</c:v>
                </c:pt>
                <c:pt idx="11721">
                  <c:v>-6.6194499999999998E-3</c:v>
                </c:pt>
                <c:pt idx="11722">
                  <c:v>-3.6468500000000001E-3</c:v>
                </c:pt>
                <c:pt idx="11723">
                  <c:v>3.66783E-3</c:v>
                </c:pt>
                <c:pt idx="11724">
                  <c:v>3.7431700000000001E-3</c:v>
                </c:pt>
                <c:pt idx="11725">
                  <c:v>2.8085699999999998E-3</c:v>
                </c:pt>
                <c:pt idx="11726">
                  <c:v>-1.5726099999999999E-3</c:v>
                </c:pt>
                <c:pt idx="11727">
                  <c:v>2.99454E-4</c:v>
                </c:pt>
                <c:pt idx="11728">
                  <c:v>2.9363599999999998E-3</c:v>
                </c:pt>
                <c:pt idx="11729">
                  <c:v>4.5604699999999996E-3</c:v>
                </c:pt>
                <c:pt idx="11730">
                  <c:v>-2.1200199999999998E-3</c:v>
                </c:pt>
                <c:pt idx="11731">
                  <c:v>1.1186600000000001E-3</c:v>
                </c:pt>
                <c:pt idx="11732">
                  <c:v>-3.4828200000000002E-3</c:v>
                </c:pt>
                <c:pt idx="11733">
                  <c:v>3.1089799999999999E-3</c:v>
                </c:pt>
                <c:pt idx="11734">
                  <c:v>6.2866199999999997E-3</c:v>
                </c:pt>
                <c:pt idx="11735">
                  <c:v>-3.1004000000000001E-3</c:v>
                </c:pt>
                <c:pt idx="11736">
                  <c:v>4.7922099999999999E-3</c:v>
                </c:pt>
                <c:pt idx="11737">
                  <c:v>3.8156499999999999E-3</c:v>
                </c:pt>
                <c:pt idx="11738">
                  <c:v>6.5240899999999998E-3</c:v>
                </c:pt>
                <c:pt idx="11739">
                  <c:v>-1.00479E-2</c:v>
                </c:pt>
                <c:pt idx="11740">
                  <c:v>9.9496800000000007E-3</c:v>
                </c:pt>
                <c:pt idx="11741">
                  <c:v>2.7456300000000002E-3</c:v>
                </c:pt>
                <c:pt idx="11742">
                  <c:v>8.3284399999999995E-3</c:v>
                </c:pt>
                <c:pt idx="11743">
                  <c:v>-4.8484799999999996E-3</c:v>
                </c:pt>
                <c:pt idx="11744">
                  <c:v>4.7826800000000001E-3</c:v>
                </c:pt>
                <c:pt idx="11745">
                  <c:v>3.4303699999999999E-3</c:v>
                </c:pt>
                <c:pt idx="11746" formatCode="0.00E+00">
                  <c:v>1.2599000000000001E-2</c:v>
                </c:pt>
                <c:pt idx="11747">
                  <c:v>9.6063599999999996E-3</c:v>
                </c:pt>
                <c:pt idx="11748">
                  <c:v>5.3195999999999998E-3</c:v>
                </c:pt>
                <c:pt idx="11749">
                  <c:v>8.8920600000000002E-3</c:v>
                </c:pt>
                <c:pt idx="11750">
                  <c:v>-1.9588499999999998E-3</c:v>
                </c:pt>
                <c:pt idx="11751">
                  <c:v>1.5377E-2</c:v>
                </c:pt>
                <c:pt idx="11752">
                  <c:v>5.9452100000000003E-3</c:v>
                </c:pt>
                <c:pt idx="11753">
                  <c:v>1.6994499999999999E-2</c:v>
                </c:pt>
                <c:pt idx="11754">
                  <c:v>6.3123700000000003E-3</c:v>
                </c:pt>
                <c:pt idx="11755">
                  <c:v>1.7173799999999999E-2</c:v>
                </c:pt>
                <c:pt idx="11756">
                  <c:v>7.52449E-3</c:v>
                </c:pt>
                <c:pt idx="11757">
                  <c:v>8.2712199999999993E-3</c:v>
                </c:pt>
                <c:pt idx="11758">
                  <c:v>7.4481999999999999E-4</c:v>
                </c:pt>
                <c:pt idx="11759">
                  <c:v>7.3299400000000001E-3</c:v>
                </c:pt>
                <c:pt idx="11760">
                  <c:v>3.5495800000000001E-3</c:v>
                </c:pt>
                <c:pt idx="11761">
                  <c:v>1.0280599999999999E-3</c:v>
                </c:pt>
                <c:pt idx="11762">
                  <c:v>3.8032500000000002E-3</c:v>
                </c:pt>
                <c:pt idx="11763">
                  <c:v>5.2280399999999998E-3</c:v>
                </c:pt>
                <c:pt idx="11764">
                  <c:v>1.5136699999999999E-2</c:v>
                </c:pt>
                <c:pt idx="11765">
                  <c:v>1.38969E-2</c:v>
                </c:pt>
                <c:pt idx="11766">
                  <c:v>1.1658699999999999E-2</c:v>
                </c:pt>
                <c:pt idx="11767">
                  <c:v>1.40953E-3</c:v>
                </c:pt>
                <c:pt idx="11768">
                  <c:v>8.7442400000000003E-3</c:v>
                </c:pt>
                <c:pt idx="11769">
                  <c:v>6.0405700000000003E-3</c:v>
                </c:pt>
                <c:pt idx="11770" formatCode="0.00E+00">
                  <c:v>1.33419E-2</c:v>
                </c:pt>
                <c:pt idx="11771">
                  <c:v>7.0400200000000001E-3</c:v>
                </c:pt>
                <c:pt idx="11772">
                  <c:v>1.4511100000000001E-2</c:v>
                </c:pt>
                <c:pt idx="11773">
                  <c:v>8.7490099999999998E-3</c:v>
                </c:pt>
                <c:pt idx="11774">
                  <c:v>1.1173199999999999E-2</c:v>
                </c:pt>
                <c:pt idx="11775">
                  <c:v>9.8991400000000007E-3</c:v>
                </c:pt>
                <c:pt idx="11776">
                  <c:v>1.7416999999999998E-2</c:v>
                </c:pt>
                <c:pt idx="11777">
                  <c:v>6.8512E-3</c:v>
                </c:pt>
                <c:pt idx="11778">
                  <c:v>7.5111400000000004E-3</c:v>
                </c:pt>
                <c:pt idx="11779">
                  <c:v>7.7085499999999998E-3</c:v>
                </c:pt>
                <c:pt idx="11780">
                  <c:v>1.64986E-4</c:v>
                </c:pt>
                <c:pt idx="11781">
                  <c:v>9.3145399999999996E-3</c:v>
                </c:pt>
                <c:pt idx="11782">
                  <c:v>6.1750399999999997E-3</c:v>
                </c:pt>
                <c:pt idx="11783">
                  <c:v>4.5204199999999998E-3</c:v>
                </c:pt>
                <c:pt idx="11784">
                  <c:v>-2.8543499999999999E-3</c:v>
                </c:pt>
                <c:pt idx="11785">
                  <c:v>1.0863299999999999E-2</c:v>
                </c:pt>
                <c:pt idx="11786">
                  <c:v>9.2124899999999996E-4</c:v>
                </c:pt>
                <c:pt idx="11787">
                  <c:v>3.4999800000000002E-3</c:v>
                </c:pt>
                <c:pt idx="11788">
                  <c:v>-2.0723299999999998E-3</c:v>
                </c:pt>
                <c:pt idx="11789">
                  <c:v>7.7095000000000002E-3</c:v>
                </c:pt>
                <c:pt idx="11790">
                  <c:v>-6.5946599999999996E-3</c:v>
                </c:pt>
                <c:pt idx="11791">
                  <c:v>1.05572E-3</c:v>
                </c:pt>
                <c:pt idx="11792">
                  <c:v>4.2676900000000002E-3</c:v>
                </c:pt>
                <c:pt idx="11793">
                  <c:v>4.1360900000000003E-3</c:v>
                </c:pt>
                <c:pt idx="11794">
                  <c:v>-4.282E-4</c:v>
                </c:pt>
                <c:pt idx="11795">
                  <c:v>4.2495700000000003E-3</c:v>
                </c:pt>
                <c:pt idx="11796">
                  <c:v>4.5070600000000002E-3</c:v>
                </c:pt>
                <c:pt idx="11797">
                  <c:v>5.2595100000000002E-3</c:v>
                </c:pt>
                <c:pt idx="11798">
                  <c:v>1.2235599999999999E-2</c:v>
                </c:pt>
                <c:pt idx="11799">
                  <c:v>2.5091200000000001E-3</c:v>
                </c:pt>
                <c:pt idx="11800">
                  <c:v>1.26696E-2</c:v>
                </c:pt>
                <c:pt idx="11801">
                  <c:v>8.1024200000000008E-3</c:v>
                </c:pt>
                <c:pt idx="11802">
                  <c:v>1.73712E-2</c:v>
                </c:pt>
                <c:pt idx="11803">
                  <c:v>5.7363500000000003E-3</c:v>
                </c:pt>
                <c:pt idx="11804">
                  <c:v>6.2618300000000003E-3</c:v>
                </c:pt>
                <c:pt idx="11805">
                  <c:v>1.1226699999999999E-2</c:v>
                </c:pt>
                <c:pt idx="11806">
                  <c:v>1.0129000000000001E-2</c:v>
                </c:pt>
                <c:pt idx="11807">
                  <c:v>4.8780400000000002E-3</c:v>
                </c:pt>
                <c:pt idx="11808">
                  <c:v>7.1010600000000002E-3</c:v>
                </c:pt>
                <c:pt idx="11809">
                  <c:v>2.6779199999999999E-3</c:v>
                </c:pt>
                <c:pt idx="11810">
                  <c:v>6.0558300000000003E-4</c:v>
                </c:pt>
                <c:pt idx="11811">
                  <c:v>-3.79372E-3</c:v>
                </c:pt>
                <c:pt idx="11812">
                  <c:v>4.27246E-4</c:v>
                </c:pt>
                <c:pt idx="11813">
                  <c:v>5.1012000000000002E-3</c:v>
                </c:pt>
                <c:pt idx="11814">
                  <c:v>1.0024999999999999E-2</c:v>
                </c:pt>
                <c:pt idx="11815">
                  <c:v>5.8631899999999999E-3</c:v>
                </c:pt>
                <c:pt idx="11816">
                  <c:v>4.7798199999999997E-3</c:v>
                </c:pt>
                <c:pt idx="11817">
                  <c:v>1.9990000000000001E-2</c:v>
                </c:pt>
                <c:pt idx="11818">
                  <c:v>6.1664600000000003E-3</c:v>
                </c:pt>
                <c:pt idx="11819">
                  <c:v>1.30968E-2</c:v>
                </c:pt>
                <c:pt idx="11820">
                  <c:v>1.1919000000000001E-2</c:v>
                </c:pt>
                <c:pt idx="11821">
                  <c:v>1.6056999999999998E-2</c:v>
                </c:pt>
                <c:pt idx="11822">
                  <c:v>5.7363500000000003E-3</c:v>
                </c:pt>
                <c:pt idx="11823">
                  <c:v>6.9255799999999998E-3</c:v>
                </c:pt>
                <c:pt idx="11824">
                  <c:v>8.4161800000000005E-3</c:v>
                </c:pt>
                <c:pt idx="11825">
                  <c:v>1.03397E-2</c:v>
                </c:pt>
                <c:pt idx="11826">
                  <c:v>9.8619499999999995E-3</c:v>
                </c:pt>
                <c:pt idx="11827">
                  <c:v>1.07899E-2</c:v>
                </c:pt>
                <c:pt idx="11828">
                  <c:v>8.6278899999999992E-3</c:v>
                </c:pt>
                <c:pt idx="11829">
                  <c:v>5.84126E-3</c:v>
                </c:pt>
                <c:pt idx="11830">
                  <c:v>1.89543E-2</c:v>
                </c:pt>
                <c:pt idx="11831">
                  <c:v>1.2486499999999999E-2</c:v>
                </c:pt>
                <c:pt idx="11832">
                  <c:v>1.1858E-2</c:v>
                </c:pt>
                <c:pt idx="11833">
                  <c:v>1.5500099999999999E-2</c:v>
                </c:pt>
                <c:pt idx="11834">
                  <c:v>1.59731E-2</c:v>
                </c:pt>
                <c:pt idx="11835">
                  <c:v>-6.5507899999999999E-3</c:v>
                </c:pt>
                <c:pt idx="11836">
                  <c:v>6.1988799999999997E-4</c:v>
                </c:pt>
                <c:pt idx="11837">
                  <c:v>-8.21209E-3</c:v>
                </c:pt>
                <c:pt idx="11838">
                  <c:v>-3.52287E-3</c:v>
                </c:pt>
                <c:pt idx="11839">
                  <c:v>-7.4539200000000002E-3</c:v>
                </c:pt>
                <c:pt idx="11840">
                  <c:v>3.48949E-3</c:v>
                </c:pt>
                <c:pt idx="11841">
                  <c:v>3.3855400000000003E-4</c:v>
                </c:pt>
                <c:pt idx="11842">
                  <c:v>-7.9021500000000001E-3</c:v>
                </c:pt>
                <c:pt idx="11843">
                  <c:v>3.6849999999999999E-3</c:v>
                </c:pt>
                <c:pt idx="11844">
                  <c:v>2.11077E-2</c:v>
                </c:pt>
                <c:pt idx="11845">
                  <c:v>1.34068E-2</c:v>
                </c:pt>
                <c:pt idx="11846">
                  <c:v>4.46606E-3</c:v>
                </c:pt>
                <c:pt idx="11847">
                  <c:v>2.4375899999999999E-3</c:v>
                </c:pt>
                <c:pt idx="11848">
                  <c:v>1.87302E-3</c:v>
                </c:pt>
                <c:pt idx="11849">
                  <c:v>-7.8458799999999995E-3</c:v>
                </c:pt>
                <c:pt idx="11850">
                  <c:v>-1.0452300000000001E-3</c:v>
                </c:pt>
                <c:pt idx="11851" formatCode="0.00E+00">
                  <c:v>1.31378E-2</c:v>
                </c:pt>
                <c:pt idx="11852">
                  <c:v>3.3016199999999999E-3</c:v>
                </c:pt>
                <c:pt idx="11853">
                  <c:v>3.1108899999999998E-3</c:v>
                </c:pt>
                <c:pt idx="11854">
                  <c:v>7.7772099999999997E-3</c:v>
                </c:pt>
                <c:pt idx="11855">
                  <c:v>2.8684600000000001E-2</c:v>
                </c:pt>
                <c:pt idx="11856">
                  <c:v>1.36385E-2</c:v>
                </c:pt>
                <c:pt idx="11857">
                  <c:v>5.9671400000000001E-3</c:v>
                </c:pt>
                <c:pt idx="11858">
                  <c:v>7.5025600000000001E-3</c:v>
                </c:pt>
                <c:pt idx="11859">
                  <c:v>9.8819700000000003E-3</c:v>
                </c:pt>
                <c:pt idx="11860">
                  <c:v>-4.8913999999999997E-3</c:v>
                </c:pt>
                <c:pt idx="11861">
                  <c:v>2.6712400000000001E-3</c:v>
                </c:pt>
                <c:pt idx="11862">
                  <c:v>2.3145700000000002E-3</c:v>
                </c:pt>
                <c:pt idx="11863">
                  <c:v>1.22433E-2</c:v>
                </c:pt>
                <c:pt idx="11864">
                  <c:v>9.8857900000000002E-3</c:v>
                </c:pt>
                <c:pt idx="11865">
                  <c:v>5.28526E-3</c:v>
                </c:pt>
                <c:pt idx="11866">
                  <c:v>5.7687800000000003E-3</c:v>
                </c:pt>
                <c:pt idx="11867">
                  <c:v>3.7040699999999998E-3</c:v>
                </c:pt>
                <c:pt idx="11868">
                  <c:v>-3.9835000000000001E-3</c:v>
                </c:pt>
                <c:pt idx="11869">
                  <c:v>-2.5815999999999999E-3</c:v>
                </c:pt>
                <c:pt idx="11870">
                  <c:v>9.8485900000000008E-3</c:v>
                </c:pt>
                <c:pt idx="11871">
                  <c:v>-6.6585500000000001E-3</c:v>
                </c:pt>
                <c:pt idx="11872">
                  <c:v>-1.26457E-3</c:v>
                </c:pt>
                <c:pt idx="11873">
                  <c:v>-1.28937E-3</c:v>
                </c:pt>
                <c:pt idx="11874">
                  <c:v>3.0488999999999998E-3</c:v>
                </c:pt>
                <c:pt idx="11875">
                  <c:v>-4.5967100000000004E-3</c:v>
                </c:pt>
                <c:pt idx="11876">
                  <c:v>-1.04198E-2</c:v>
                </c:pt>
                <c:pt idx="11877">
                  <c:v>-6.8531E-3</c:v>
                </c:pt>
                <c:pt idx="11878">
                  <c:v>1.0623900000000001E-3</c:v>
                </c:pt>
                <c:pt idx="11879">
                  <c:v>-4.8255900000000003E-3</c:v>
                </c:pt>
                <c:pt idx="11880">
                  <c:v>4.2209600000000002E-3</c:v>
                </c:pt>
                <c:pt idx="11881">
                  <c:v>1.65939E-3</c:v>
                </c:pt>
                <c:pt idx="11882">
                  <c:v>4.5881300000000002E-3</c:v>
                </c:pt>
                <c:pt idx="11883">
                  <c:v>-1.56879E-3</c:v>
                </c:pt>
                <c:pt idx="11884">
                  <c:v>-1.45721E-3</c:v>
                </c:pt>
                <c:pt idx="11885">
                  <c:v>2.9420900000000001E-3</c:v>
                </c:pt>
                <c:pt idx="11886">
                  <c:v>-1.24931E-3</c:v>
                </c:pt>
                <c:pt idx="11887">
                  <c:v>-1.7385499999999999E-3</c:v>
                </c:pt>
                <c:pt idx="11888">
                  <c:v>-9.0160399999999995E-3</c:v>
                </c:pt>
                <c:pt idx="11889" formatCode="0.00E+00">
                  <c:v>-3.4332300000000003E-5</c:v>
                </c:pt>
                <c:pt idx="11890">
                  <c:v>-1.03588E-2</c:v>
                </c:pt>
                <c:pt idx="11891">
                  <c:v>1.3875999999999999E-3</c:v>
                </c:pt>
                <c:pt idx="11892">
                  <c:v>-5.55325E-3</c:v>
                </c:pt>
                <c:pt idx="11893" formatCode="0.00E+00">
                  <c:v>5.2833600000000002E-4</c:v>
                </c:pt>
                <c:pt idx="11894">
                  <c:v>-4.5318600000000004E-3</c:v>
                </c:pt>
                <c:pt idx="11895">
                  <c:v>-1.75095E-3</c:v>
                </c:pt>
                <c:pt idx="11896">
                  <c:v>-2.8305100000000001E-3</c:v>
                </c:pt>
                <c:pt idx="11897">
                  <c:v>-1.3438200000000001E-2</c:v>
                </c:pt>
                <c:pt idx="11898">
                  <c:v>-1.3233200000000001E-2</c:v>
                </c:pt>
                <c:pt idx="11899">
                  <c:v>-1.1864700000000001E-2</c:v>
                </c:pt>
                <c:pt idx="11900">
                  <c:v>-6.6995600000000002E-3</c:v>
                </c:pt>
                <c:pt idx="11901">
                  <c:v>-1.00365E-2</c:v>
                </c:pt>
                <c:pt idx="11902">
                  <c:v>-1.3891199999999999E-2</c:v>
                </c:pt>
                <c:pt idx="11903">
                  <c:v>-1.1738800000000001E-2</c:v>
                </c:pt>
                <c:pt idx="11904" formatCode="0.00E+00">
                  <c:v>-5.4607400000000004E-3</c:v>
                </c:pt>
                <c:pt idx="11905">
                  <c:v>-2.44884E-2</c:v>
                </c:pt>
                <c:pt idx="11906">
                  <c:v>-1.3513600000000001E-2</c:v>
                </c:pt>
                <c:pt idx="11907">
                  <c:v>-9.8609900000000005E-4</c:v>
                </c:pt>
                <c:pt idx="11908">
                  <c:v>-8.6402899999999999E-4</c:v>
                </c:pt>
                <c:pt idx="11909">
                  <c:v>-3.5800900000000002E-3</c:v>
                </c:pt>
                <c:pt idx="11910">
                  <c:v>-1.0252E-3</c:v>
                </c:pt>
                <c:pt idx="11911">
                  <c:v>-1.8033999999999999E-3</c:v>
                </c:pt>
                <c:pt idx="11912" formatCode="0.00E+00">
                  <c:v>1.8701600000000001E-3</c:v>
                </c:pt>
                <c:pt idx="11913">
                  <c:v>-7.2956099999999999E-4</c:v>
                </c:pt>
                <c:pt idx="11914">
                  <c:v>4.6529800000000001E-3</c:v>
                </c:pt>
                <c:pt idx="11915">
                  <c:v>1.9149799999999999E-3</c:v>
                </c:pt>
                <c:pt idx="11916">
                  <c:v>-6.0777699999999997E-3</c:v>
                </c:pt>
                <c:pt idx="11917">
                  <c:v>5.1317200000000002E-3</c:v>
                </c:pt>
                <c:pt idx="11918">
                  <c:v>3.3741000000000001E-3</c:v>
                </c:pt>
                <c:pt idx="11919">
                  <c:v>5.2118299999999998E-3</c:v>
                </c:pt>
                <c:pt idx="11920">
                  <c:v>5.3377199999999998E-3</c:v>
                </c:pt>
                <c:pt idx="11921">
                  <c:v>5.6905699999999998E-3</c:v>
                </c:pt>
                <c:pt idx="11922">
                  <c:v>2.3565299999999999E-3</c:v>
                </c:pt>
                <c:pt idx="11923">
                  <c:v>-2.9334999999999999E-3</c:v>
                </c:pt>
                <c:pt idx="11924">
                  <c:v>-4.1875799999999998E-3</c:v>
                </c:pt>
                <c:pt idx="11925">
                  <c:v>9.9096299999999991E-3</c:v>
                </c:pt>
                <c:pt idx="11926">
                  <c:v>5.8946600000000004E-3</c:v>
                </c:pt>
                <c:pt idx="11927">
                  <c:v>-4.5833599999999999E-3</c:v>
                </c:pt>
                <c:pt idx="11928">
                  <c:v>-3.6201499999999999E-3</c:v>
                </c:pt>
                <c:pt idx="11929">
                  <c:v>4.5003899999999999E-3</c:v>
                </c:pt>
                <c:pt idx="11930">
                  <c:v>1.03979E-2</c:v>
                </c:pt>
                <c:pt idx="11931" formatCode="0.00E+00">
                  <c:v>1.3809200000000001E-3</c:v>
                </c:pt>
                <c:pt idx="11932">
                  <c:v>6.0491599999999996E-3</c:v>
                </c:pt>
                <c:pt idx="11933">
                  <c:v>8.3046000000000005E-3</c:v>
                </c:pt>
                <c:pt idx="11934">
                  <c:v>7.5635900000000002E-3</c:v>
                </c:pt>
                <c:pt idx="11935">
                  <c:v>1.03283E-3</c:v>
                </c:pt>
                <c:pt idx="11936">
                  <c:v>1.14889E-2</c:v>
                </c:pt>
                <c:pt idx="11937">
                  <c:v>1.56898E-2</c:v>
                </c:pt>
                <c:pt idx="11938">
                  <c:v>1.53446E-2</c:v>
                </c:pt>
                <c:pt idx="11939">
                  <c:v>1.35975E-2</c:v>
                </c:pt>
                <c:pt idx="11940">
                  <c:v>2.1972700000000001E-2</c:v>
                </c:pt>
                <c:pt idx="11941">
                  <c:v>2.1341300000000001E-2</c:v>
                </c:pt>
                <c:pt idx="11942">
                  <c:v>1.2595200000000001E-2</c:v>
                </c:pt>
                <c:pt idx="11943">
                  <c:v>2.1193500000000001E-2</c:v>
                </c:pt>
                <c:pt idx="11944">
                  <c:v>2.08273E-2</c:v>
                </c:pt>
                <c:pt idx="11945">
                  <c:v>8.98266E-3</c:v>
                </c:pt>
                <c:pt idx="11946">
                  <c:v>8.6727100000000001E-3</c:v>
                </c:pt>
                <c:pt idx="11947">
                  <c:v>9.3116799999999993E-3</c:v>
                </c:pt>
                <c:pt idx="11948">
                  <c:v>-1.76716E-3</c:v>
                </c:pt>
                <c:pt idx="11949">
                  <c:v>-2.1057099999999998E-3</c:v>
                </c:pt>
                <c:pt idx="11950">
                  <c:v>-6.4754500000000002E-4</c:v>
                </c:pt>
                <c:pt idx="11951">
                  <c:v>-3.4122499999999999E-3</c:v>
                </c:pt>
                <c:pt idx="11952">
                  <c:v>-1.5239699999999999E-3</c:v>
                </c:pt>
                <c:pt idx="11953">
                  <c:v>-3.79467E-3</c:v>
                </c:pt>
                <c:pt idx="11954">
                  <c:v>6.2360799999999997E-3</c:v>
                </c:pt>
                <c:pt idx="11955">
                  <c:v>-8.7633099999999998E-3</c:v>
                </c:pt>
                <c:pt idx="11956">
                  <c:v>-2.14481E-3</c:v>
                </c:pt>
                <c:pt idx="11957">
                  <c:v>-1.2195599999999999E-2</c:v>
                </c:pt>
                <c:pt idx="11958">
                  <c:v>3.11852E-4</c:v>
                </c:pt>
                <c:pt idx="11959">
                  <c:v>-2.91348E-3</c:v>
                </c:pt>
                <c:pt idx="11960">
                  <c:v>-1.4576E-2</c:v>
                </c:pt>
                <c:pt idx="11961">
                  <c:v>-6.2942500000000004E-3</c:v>
                </c:pt>
                <c:pt idx="11962">
                  <c:v>-8.9254399999999998E-3</c:v>
                </c:pt>
                <c:pt idx="11963">
                  <c:v>-2.6473999999999998E-3</c:v>
                </c:pt>
                <c:pt idx="11964">
                  <c:v>-1.58949E-2</c:v>
                </c:pt>
                <c:pt idx="11965">
                  <c:v>-9.8524100000000007E-3</c:v>
                </c:pt>
                <c:pt idx="11966">
                  <c:v>-1.1096E-2</c:v>
                </c:pt>
                <c:pt idx="11967">
                  <c:v>-1.13831E-2</c:v>
                </c:pt>
                <c:pt idx="11968">
                  <c:v>-1.24922E-2</c:v>
                </c:pt>
                <c:pt idx="11969">
                  <c:v>-2.3603399999999998E-3</c:v>
                </c:pt>
                <c:pt idx="11970">
                  <c:v>6.4430199999999998E-3</c:v>
                </c:pt>
                <c:pt idx="11971">
                  <c:v>1.0414100000000001E-2</c:v>
                </c:pt>
                <c:pt idx="11972">
                  <c:v>8.2969700000000007E-3</c:v>
                </c:pt>
                <c:pt idx="11973">
                  <c:v>8.9569100000000002E-3</c:v>
                </c:pt>
                <c:pt idx="11974">
                  <c:v>8.6650800000000004E-3</c:v>
                </c:pt>
                <c:pt idx="11975" formatCode="0.00E+00">
                  <c:v>-2.38419E-5</c:v>
                </c:pt>
                <c:pt idx="11976">
                  <c:v>3.1824100000000001E-3</c:v>
                </c:pt>
                <c:pt idx="11977">
                  <c:v>-2.2363700000000001E-3</c:v>
                </c:pt>
                <c:pt idx="11978">
                  <c:v>2.4595300000000001E-3</c:v>
                </c:pt>
                <c:pt idx="11979">
                  <c:v>-7.0037800000000002E-3</c:v>
                </c:pt>
                <c:pt idx="11980">
                  <c:v>1.20068E-3</c:v>
                </c:pt>
                <c:pt idx="11981">
                  <c:v>-1.7128E-3</c:v>
                </c:pt>
                <c:pt idx="11982">
                  <c:v>2.89917E-4</c:v>
                </c:pt>
                <c:pt idx="11983">
                  <c:v>-1.1928599999999999E-2</c:v>
                </c:pt>
                <c:pt idx="11984">
                  <c:v>-1.3399099999999999E-3</c:v>
                </c:pt>
                <c:pt idx="11985">
                  <c:v>-5.8317200000000003E-3</c:v>
                </c:pt>
                <c:pt idx="11986">
                  <c:v>-3.2100700000000002E-3</c:v>
                </c:pt>
                <c:pt idx="11987">
                  <c:v>-4.9018900000000003E-4</c:v>
                </c:pt>
                <c:pt idx="11988">
                  <c:v>4.7826800000000001E-3</c:v>
                </c:pt>
                <c:pt idx="11989">
                  <c:v>-1.7491300000000001E-2</c:v>
                </c:pt>
                <c:pt idx="11990">
                  <c:v>-1.0994E-2</c:v>
                </c:pt>
                <c:pt idx="11991">
                  <c:v>-4.7521600000000001E-3</c:v>
                </c:pt>
                <c:pt idx="11992">
                  <c:v>-6.4792599999999997E-3</c:v>
                </c:pt>
                <c:pt idx="11993">
                  <c:v>-1.6346900000000001E-2</c:v>
                </c:pt>
                <c:pt idx="11994">
                  <c:v>9.6702599999999995E-4</c:v>
                </c:pt>
                <c:pt idx="11995">
                  <c:v>1.5830999999999999E-4</c:v>
                </c:pt>
                <c:pt idx="11996">
                  <c:v>-7.8782999999999995E-3</c:v>
                </c:pt>
                <c:pt idx="11997">
                  <c:v>-6.3324000000000002E-3</c:v>
                </c:pt>
                <c:pt idx="11998">
                  <c:v>3.9978000000000001E-3</c:v>
                </c:pt>
                <c:pt idx="11999">
                  <c:v>1.24025E-2</c:v>
                </c:pt>
                <c:pt idx="12000">
                  <c:v>-1.48201E-3</c:v>
                </c:pt>
                <c:pt idx="12001">
                  <c:v>1.8197999999999999E-2</c:v>
                </c:pt>
                <c:pt idx="12002">
                  <c:v>8.2655000000000003E-3</c:v>
                </c:pt>
                <c:pt idx="12003">
                  <c:v>1.0593399999999999E-2</c:v>
                </c:pt>
                <c:pt idx="12004">
                  <c:v>9.4671200000000007E-3</c:v>
                </c:pt>
                <c:pt idx="12005">
                  <c:v>7.1430199999999999E-3</c:v>
                </c:pt>
                <c:pt idx="12006">
                  <c:v>1.1282E-3</c:v>
                </c:pt>
                <c:pt idx="12007">
                  <c:v>7.2937000000000002E-3</c:v>
                </c:pt>
                <c:pt idx="12008">
                  <c:v>-8.1348399999999995E-4</c:v>
                </c:pt>
                <c:pt idx="12009">
                  <c:v>1.66216E-2</c:v>
                </c:pt>
                <c:pt idx="12010">
                  <c:v>7.3108699999999997E-3</c:v>
                </c:pt>
                <c:pt idx="12011">
                  <c:v>1.2742E-2</c:v>
                </c:pt>
                <c:pt idx="12012">
                  <c:v>1.2731599999999999E-2</c:v>
                </c:pt>
                <c:pt idx="12013">
                  <c:v>1.40638E-2</c:v>
                </c:pt>
                <c:pt idx="12014">
                  <c:v>5.3272199999999997E-3</c:v>
                </c:pt>
                <c:pt idx="12015">
                  <c:v>9.4528200000000007E-3</c:v>
                </c:pt>
                <c:pt idx="12016">
                  <c:v>5.7449299999999997E-3</c:v>
                </c:pt>
                <c:pt idx="12017">
                  <c:v>5.3472499999999996E-3</c:v>
                </c:pt>
                <c:pt idx="12018">
                  <c:v>2.27261E-3</c:v>
                </c:pt>
                <c:pt idx="12019">
                  <c:v>-5.3834900000000003E-3</c:v>
                </c:pt>
                <c:pt idx="12020">
                  <c:v>6.4268099999999998E-3</c:v>
                </c:pt>
                <c:pt idx="12021">
                  <c:v>2.6931799999999999E-3</c:v>
                </c:pt>
                <c:pt idx="12022">
                  <c:v>1.0855699999999999E-2</c:v>
                </c:pt>
                <c:pt idx="12023">
                  <c:v>-5.17178E-3</c:v>
                </c:pt>
                <c:pt idx="12024">
                  <c:v>2.74658E-4</c:v>
                </c:pt>
                <c:pt idx="12025">
                  <c:v>4.7502500000000001E-3</c:v>
                </c:pt>
                <c:pt idx="12026">
                  <c:v>4.3001200000000002E-3</c:v>
                </c:pt>
                <c:pt idx="12027">
                  <c:v>-2.3336400000000001E-3</c:v>
                </c:pt>
                <c:pt idx="12028">
                  <c:v>4.04835E-3</c:v>
                </c:pt>
                <c:pt idx="12029">
                  <c:v>5.5742300000000003E-3</c:v>
                </c:pt>
                <c:pt idx="12030">
                  <c:v>6.1445199999999997E-3</c:v>
                </c:pt>
                <c:pt idx="12031">
                  <c:v>4.7960299999999997E-3</c:v>
                </c:pt>
                <c:pt idx="12032">
                  <c:v>-1.80244E-4</c:v>
                </c:pt>
                <c:pt idx="12033">
                  <c:v>-8.0079999999999995E-3</c:v>
                </c:pt>
                <c:pt idx="12034">
                  <c:v>-2.8114300000000002E-3</c:v>
                </c:pt>
                <c:pt idx="12035">
                  <c:v>6.5107300000000002E-3</c:v>
                </c:pt>
                <c:pt idx="12036">
                  <c:v>1.6288800000000001E-3</c:v>
                </c:pt>
                <c:pt idx="12037">
                  <c:v>-1.0585799999999999E-3</c:v>
                </c:pt>
                <c:pt idx="12038">
                  <c:v>7.3699999999999998E-3</c:v>
                </c:pt>
                <c:pt idx="12039">
                  <c:v>6.4277599999999996E-4</c:v>
                </c:pt>
                <c:pt idx="12040">
                  <c:v>8.3656300000000006E-3</c:v>
                </c:pt>
                <c:pt idx="12041">
                  <c:v>-3.02696E-3</c:v>
                </c:pt>
                <c:pt idx="12042">
                  <c:v>-4.6091099999999996E-3</c:v>
                </c:pt>
                <c:pt idx="12043">
                  <c:v>3.1509400000000001E-3</c:v>
                </c:pt>
                <c:pt idx="12044">
                  <c:v>4.6415299999999996E-3</c:v>
                </c:pt>
                <c:pt idx="12045">
                  <c:v>-1.3639500000000001E-2</c:v>
                </c:pt>
                <c:pt idx="12046">
                  <c:v>-6.7195900000000001E-3</c:v>
                </c:pt>
                <c:pt idx="12047">
                  <c:v>-9.0007799999999999E-3</c:v>
                </c:pt>
                <c:pt idx="12048">
                  <c:v>-1.0028799999999999E-2</c:v>
                </c:pt>
                <c:pt idx="12049">
                  <c:v>3.3483499999999999E-3</c:v>
                </c:pt>
                <c:pt idx="12050">
                  <c:v>-1.04113E-2</c:v>
                </c:pt>
                <c:pt idx="12051">
                  <c:v>-9.1838800000000002E-4</c:v>
                </c:pt>
                <c:pt idx="12052">
                  <c:v>-1.4547300000000001E-2</c:v>
                </c:pt>
                <c:pt idx="12053">
                  <c:v>-3.3283200000000001E-3</c:v>
                </c:pt>
                <c:pt idx="12054">
                  <c:v>-1.0833699999999999E-3</c:v>
                </c:pt>
                <c:pt idx="12055">
                  <c:v>5.36442E-3</c:v>
                </c:pt>
                <c:pt idx="12056">
                  <c:v>7.2937000000000002E-3</c:v>
                </c:pt>
                <c:pt idx="12057">
                  <c:v>4.3945299999999998E-3</c:v>
                </c:pt>
                <c:pt idx="12058">
                  <c:v>-4.9905799999999997E-3</c:v>
                </c:pt>
                <c:pt idx="12059">
                  <c:v>2.0265600000000002E-3</c:v>
                </c:pt>
                <c:pt idx="12060">
                  <c:v>-9.3488700000000004E-3</c:v>
                </c:pt>
                <c:pt idx="12061">
                  <c:v>2.6226000000000001E-3</c:v>
                </c:pt>
                <c:pt idx="12062">
                  <c:v>-5.4912600000000004E-3</c:v>
                </c:pt>
                <c:pt idx="12063">
                  <c:v>1.7728799999999999E-3</c:v>
                </c:pt>
                <c:pt idx="12064" formatCode="0.00E+00">
                  <c:v>-8.0108600000000001E-5</c:v>
                </c:pt>
                <c:pt idx="12065">
                  <c:v>-7.4548699999999997E-3</c:v>
                </c:pt>
                <c:pt idx="12066" formatCode="0.00E+00">
                  <c:v>-4.1007999999999998E-5</c:v>
                </c:pt>
                <c:pt idx="12067">
                  <c:v>-1.2999500000000001E-2</c:v>
                </c:pt>
                <c:pt idx="12068">
                  <c:v>-3.9434400000000003E-3</c:v>
                </c:pt>
                <c:pt idx="12069">
                  <c:v>-2.2649800000000001E-2</c:v>
                </c:pt>
                <c:pt idx="12070">
                  <c:v>6.0367600000000004E-3</c:v>
                </c:pt>
                <c:pt idx="12071">
                  <c:v>-6.1874399999999998E-3</c:v>
                </c:pt>
                <c:pt idx="12072">
                  <c:v>-2.6597999999999999E-3</c:v>
                </c:pt>
                <c:pt idx="12073">
                  <c:v>-2.3744600000000001E-2</c:v>
                </c:pt>
                <c:pt idx="12074">
                  <c:v>-2.3435600000000001E-2</c:v>
                </c:pt>
                <c:pt idx="12075">
                  <c:v>-1.8931400000000001E-2</c:v>
                </c:pt>
                <c:pt idx="12076">
                  <c:v>-2.0835900000000001E-2</c:v>
                </c:pt>
                <c:pt idx="12077">
                  <c:v>-1.36156E-2</c:v>
                </c:pt>
                <c:pt idx="12078">
                  <c:v>-3.25451E-2</c:v>
                </c:pt>
                <c:pt idx="12079">
                  <c:v>-2.61335E-2</c:v>
                </c:pt>
                <c:pt idx="12080">
                  <c:v>-2.1373699999999999E-2</c:v>
                </c:pt>
                <c:pt idx="12081">
                  <c:v>1.07212E-2</c:v>
                </c:pt>
                <c:pt idx="12082">
                  <c:v>-6.7157700000000002E-3</c:v>
                </c:pt>
                <c:pt idx="12083">
                  <c:v>-9.0065000000000006E-3</c:v>
                </c:pt>
                <c:pt idx="12084">
                  <c:v>-4.2047500000000002E-2</c:v>
                </c:pt>
                <c:pt idx="12085">
                  <c:v>-2.5259E-2</c:v>
                </c:pt>
                <c:pt idx="12086">
                  <c:v>-1.0249100000000001E-2</c:v>
                </c:pt>
                <c:pt idx="12087">
                  <c:v>9.4070400000000002E-3</c:v>
                </c:pt>
                <c:pt idx="12088">
                  <c:v>-2.8114300000000002E-3</c:v>
                </c:pt>
                <c:pt idx="12089">
                  <c:v>-8.2731200000000001E-3</c:v>
                </c:pt>
                <c:pt idx="12090">
                  <c:v>-2.13175E-2</c:v>
                </c:pt>
                <c:pt idx="12091">
                  <c:v>4.1675599999999998E-3</c:v>
                </c:pt>
                <c:pt idx="12092">
                  <c:v>9.1476400000000003E-3</c:v>
                </c:pt>
                <c:pt idx="12093">
                  <c:v>6.2074699999999997E-3</c:v>
                </c:pt>
                <c:pt idx="12094">
                  <c:v>-9.2515900000000005E-3</c:v>
                </c:pt>
                <c:pt idx="12095">
                  <c:v>4.3487500000000002E-3</c:v>
                </c:pt>
                <c:pt idx="12096">
                  <c:v>2.3895300000000001E-2</c:v>
                </c:pt>
                <c:pt idx="12097">
                  <c:v>-5.8841700000000004E-4</c:v>
                </c:pt>
                <c:pt idx="12098">
                  <c:v>-6.4945200000000002E-4</c:v>
                </c:pt>
                <c:pt idx="12099">
                  <c:v>-5.2928899999999995E-4</c:v>
                </c:pt>
                <c:pt idx="12100">
                  <c:v>1.8262899999999999E-2</c:v>
                </c:pt>
                <c:pt idx="12101">
                  <c:v>1.52636E-2</c:v>
                </c:pt>
                <c:pt idx="12102">
                  <c:v>1.6714099999999999E-2</c:v>
                </c:pt>
                <c:pt idx="12103">
                  <c:v>6.8120999999999998E-3</c:v>
                </c:pt>
                <c:pt idx="12104">
                  <c:v>-7.4119600000000004E-3</c:v>
                </c:pt>
                <c:pt idx="12105">
                  <c:v>3.3674199999999999E-3</c:v>
                </c:pt>
                <c:pt idx="12106">
                  <c:v>8.5115399999999997E-3</c:v>
                </c:pt>
                <c:pt idx="12107">
                  <c:v>1.8568999999999999E-2</c:v>
                </c:pt>
                <c:pt idx="12108">
                  <c:v>3.0927699999999999E-3</c:v>
                </c:pt>
                <c:pt idx="12109">
                  <c:v>9.9229799999999996E-3</c:v>
                </c:pt>
                <c:pt idx="12110">
                  <c:v>1.04609E-2</c:v>
                </c:pt>
                <c:pt idx="12111">
                  <c:v>1.3715700000000001E-2</c:v>
                </c:pt>
                <c:pt idx="12112">
                  <c:v>1.21613E-2</c:v>
                </c:pt>
                <c:pt idx="12113">
                  <c:v>4.7950700000000002E-3</c:v>
                </c:pt>
                <c:pt idx="12114">
                  <c:v>-9.3450500000000006E-3</c:v>
                </c:pt>
                <c:pt idx="12115">
                  <c:v>6.7176800000000002E-3</c:v>
                </c:pt>
                <c:pt idx="12116">
                  <c:v>-3.9997100000000001E-3</c:v>
                </c:pt>
                <c:pt idx="12117">
                  <c:v>2.80228E-2</c:v>
                </c:pt>
                <c:pt idx="12118">
                  <c:v>2.8533899999999999E-3</c:v>
                </c:pt>
                <c:pt idx="12119">
                  <c:v>3.3554100000000003E-2</c:v>
                </c:pt>
                <c:pt idx="12120">
                  <c:v>6.3638699999999998E-3</c:v>
                </c:pt>
                <c:pt idx="12121">
                  <c:v>5.3854000000000003E-3</c:v>
                </c:pt>
                <c:pt idx="12122">
                  <c:v>1.40638E-2</c:v>
                </c:pt>
                <c:pt idx="12123">
                  <c:v>2.7338000000000001E-2</c:v>
                </c:pt>
                <c:pt idx="12124">
                  <c:v>3.8072599999999998E-2</c:v>
                </c:pt>
                <c:pt idx="12125">
                  <c:v>1.6465199999999999E-2</c:v>
                </c:pt>
                <c:pt idx="12126">
                  <c:v>2.3284900000000001E-2</c:v>
                </c:pt>
                <c:pt idx="12127">
                  <c:v>1.8344900000000001E-2</c:v>
                </c:pt>
                <c:pt idx="12128">
                  <c:v>2.7019499999999998E-2</c:v>
                </c:pt>
                <c:pt idx="12129">
                  <c:v>2.4035500000000001E-2</c:v>
                </c:pt>
                <c:pt idx="12130">
                  <c:v>3.0687300000000001E-2</c:v>
                </c:pt>
                <c:pt idx="12131">
                  <c:v>-1.2455000000000001E-3</c:v>
                </c:pt>
                <c:pt idx="12132">
                  <c:v>1.60666E-2</c:v>
                </c:pt>
                <c:pt idx="12133">
                  <c:v>1.4593099999999999E-2</c:v>
                </c:pt>
                <c:pt idx="12134">
                  <c:v>3.3865000000000002E-3</c:v>
                </c:pt>
                <c:pt idx="12135">
                  <c:v>1.48973E-2</c:v>
                </c:pt>
                <c:pt idx="12136">
                  <c:v>1.69754E-3</c:v>
                </c:pt>
                <c:pt idx="12137">
                  <c:v>3.57246E-3</c:v>
                </c:pt>
                <c:pt idx="12138">
                  <c:v>1.25475E-2</c:v>
                </c:pt>
                <c:pt idx="12139">
                  <c:v>-8.0137300000000002E-3</c:v>
                </c:pt>
                <c:pt idx="12140">
                  <c:v>5.2719100000000003E-3</c:v>
                </c:pt>
                <c:pt idx="12141">
                  <c:v>-1.51682E-2</c:v>
                </c:pt>
                <c:pt idx="12142">
                  <c:v>1.04904E-4</c:v>
                </c:pt>
                <c:pt idx="12143">
                  <c:v>-1.40944E-2</c:v>
                </c:pt>
                <c:pt idx="12144">
                  <c:v>3.2243699999999998E-3</c:v>
                </c:pt>
                <c:pt idx="12145">
                  <c:v>-8.4180799999999997E-3</c:v>
                </c:pt>
                <c:pt idx="12146">
                  <c:v>-8.2988699999999999E-3</c:v>
                </c:pt>
                <c:pt idx="12147">
                  <c:v>-2.41566E-3</c:v>
                </c:pt>
                <c:pt idx="12148">
                  <c:v>-1.0995899999999999E-3</c:v>
                </c:pt>
                <c:pt idx="12149">
                  <c:v>-8.4276200000000002E-3</c:v>
                </c:pt>
                <c:pt idx="12150">
                  <c:v>-5.3396199999999998E-3</c:v>
                </c:pt>
                <c:pt idx="12151">
                  <c:v>4.2486199999999998E-3</c:v>
                </c:pt>
                <c:pt idx="12152">
                  <c:v>-9.6139899999999993E-3</c:v>
                </c:pt>
                <c:pt idx="12153">
                  <c:v>-1.10521E-2</c:v>
                </c:pt>
                <c:pt idx="12154">
                  <c:v>-1.8575700000000001E-2</c:v>
                </c:pt>
                <c:pt idx="12155">
                  <c:v>7.9507799999999993E-3</c:v>
                </c:pt>
                <c:pt idx="12156">
                  <c:v>-1.45903E-2</c:v>
                </c:pt>
                <c:pt idx="12157">
                  <c:v>-6.0453399999999997E-3</c:v>
                </c:pt>
                <c:pt idx="12158">
                  <c:v>-1.9009600000000001E-2</c:v>
                </c:pt>
                <c:pt idx="12159">
                  <c:v>1.51253E-3</c:v>
                </c:pt>
                <c:pt idx="12160">
                  <c:v>-1.6716999999999999E-2</c:v>
                </c:pt>
                <c:pt idx="12161">
                  <c:v>-6.5231300000000002E-3</c:v>
                </c:pt>
                <c:pt idx="12162">
                  <c:v>-1.6879999999999999E-2</c:v>
                </c:pt>
                <c:pt idx="12163">
                  <c:v>-1.3239900000000001E-2</c:v>
                </c:pt>
                <c:pt idx="12164">
                  <c:v>-4.3258699999999999E-3</c:v>
                </c:pt>
                <c:pt idx="12165">
                  <c:v>-4.3258699999999999E-3</c:v>
                </c:pt>
                <c:pt idx="12166">
                  <c:v>-1.3103500000000001E-3</c:v>
                </c:pt>
                <c:pt idx="12167">
                  <c:v>4.2858100000000001E-3</c:v>
                </c:pt>
                <c:pt idx="12168">
                  <c:v>-2.6898399999999999E-2</c:v>
                </c:pt>
                <c:pt idx="12169">
                  <c:v>-1.9870800000000001E-2</c:v>
                </c:pt>
                <c:pt idx="12170">
                  <c:v>-2.5081599999999999E-2</c:v>
                </c:pt>
                <c:pt idx="12171">
                  <c:v>-8.5058200000000007E-3</c:v>
                </c:pt>
                <c:pt idx="12172">
                  <c:v>-2.2403699999999999E-2</c:v>
                </c:pt>
                <c:pt idx="12173">
                  <c:v>-1.42469E-2</c:v>
                </c:pt>
                <c:pt idx="12174">
                  <c:v>-1.3524100000000001E-2</c:v>
                </c:pt>
                <c:pt idx="12175">
                  <c:v>-1.4708499999999999E-2</c:v>
                </c:pt>
                <c:pt idx="12176">
                  <c:v>-1.36986E-2</c:v>
                </c:pt>
                <c:pt idx="12177">
                  <c:v>-5.6676900000000004E-3</c:v>
                </c:pt>
                <c:pt idx="12178">
                  <c:v>-6.5879800000000002E-3</c:v>
                </c:pt>
                <c:pt idx="12179">
                  <c:v>-2.13127E-2</c:v>
                </c:pt>
                <c:pt idx="12180">
                  <c:v>-1.04914E-2</c:v>
                </c:pt>
                <c:pt idx="12181">
                  <c:v>-1.7058400000000001E-2</c:v>
                </c:pt>
                <c:pt idx="12182">
                  <c:v>-1.19991E-2</c:v>
                </c:pt>
                <c:pt idx="12183">
                  <c:v>-2.4937600000000001E-2</c:v>
                </c:pt>
                <c:pt idx="12184">
                  <c:v>-2.5176E-2</c:v>
                </c:pt>
                <c:pt idx="12185">
                  <c:v>-2.14863E-2</c:v>
                </c:pt>
                <c:pt idx="12186">
                  <c:v>-1.0500900000000001E-2</c:v>
                </c:pt>
                <c:pt idx="12187">
                  <c:v>-1.06163E-2</c:v>
                </c:pt>
                <c:pt idx="12188">
                  <c:v>-1.4394799999999999E-2</c:v>
                </c:pt>
                <c:pt idx="12189">
                  <c:v>-3.37601E-3</c:v>
                </c:pt>
                <c:pt idx="12190">
                  <c:v>-3.65067E-3</c:v>
                </c:pt>
                <c:pt idx="12191">
                  <c:v>-1.3653800000000001E-2</c:v>
                </c:pt>
                <c:pt idx="12192">
                  <c:v>2.2506699999999999E-4</c:v>
                </c:pt>
                <c:pt idx="12193">
                  <c:v>-5.3558299999999998E-3</c:v>
                </c:pt>
                <c:pt idx="12194">
                  <c:v>-1.29795E-2</c:v>
                </c:pt>
                <c:pt idx="12195">
                  <c:v>-7.6208100000000004E-3</c:v>
                </c:pt>
                <c:pt idx="12196">
                  <c:v>-6.9026900000000004E-3</c:v>
                </c:pt>
                <c:pt idx="12197">
                  <c:v>-1.3333299999999999E-2</c:v>
                </c:pt>
                <c:pt idx="12198">
                  <c:v>-1.1998200000000001E-2</c:v>
                </c:pt>
                <c:pt idx="12199">
                  <c:v>-6.6785799999999999E-3</c:v>
                </c:pt>
                <c:pt idx="12200">
                  <c:v>-1.9915599999999999E-2</c:v>
                </c:pt>
                <c:pt idx="12201">
                  <c:v>-1.1446E-2</c:v>
                </c:pt>
                <c:pt idx="12202">
                  <c:v>-2.0937000000000001E-2</c:v>
                </c:pt>
                <c:pt idx="12203">
                  <c:v>9.0103100000000005E-3</c:v>
                </c:pt>
                <c:pt idx="12204">
                  <c:v>-9.1562299999999996E-3</c:v>
                </c:pt>
                <c:pt idx="12205">
                  <c:v>9.0103100000000005E-3</c:v>
                </c:pt>
                <c:pt idx="12206">
                  <c:v>-3.9043400000000001E-3</c:v>
                </c:pt>
                <c:pt idx="12207">
                  <c:v>6.6051499999999997E-3</c:v>
                </c:pt>
                <c:pt idx="12208">
                  <c:v>1.3711900000000001E-2</c:v>
                </c:pt>
                <c:pt idx="12209">
                  <c:v>1.37043E-3</c:v>
                </c:pt>
                <c:pt idx="12210">
                  <c:v>1.58253E-2</c:v>
                </c:pt>
                <c:pt idx="12211">
                  <c:v>8.7556800000000001E-3</c:v>
                </c:pt>
                <c:pt idx="12212">
                  <c:v>1.3176E-2</c:v>
                </c:pt>
                <c:pt idx="12213">
                  <c:v>1.6489E-3</c:v>
                </c:pt>
                <c:pt idx="12214">
                  <c:v>1.1922800000000001E-2</c:v>
                </c:pt>
                <c:pt idx="12215">
                  <c:v>2.1882100000000002E-2</c:v>
                </c:pt>
                <c:pt idx="12216">
                  <c:v>1.77574E-2</c:v>
                </c:pt>
                <c:pt idx="12217">
                  <c:v>2.3028400000000001E-2</c:v>
                </c:pt>
                <c:pt idx="12218">
                  <c:v>3.4585999999999999E-2</c:v>
                </c:pt>
                <c:pt idx="12219">
                  <c:v>3.0729300000000001E-2</c:v>
                </c:pt>
                <c:pt idx="12220">
                  <c:v>2.25163E-2</c:v>
                </c:pt>
                <c:pt idx="12221">
                  <c:v>1.15061E-2</c:v>
                </c:pt>
                <c:pt idx="12222">
                  <c:v>2.3078899999999999E-2</c:v>
                </c:pt>
                <c:pt idx="12223">
                  <c:v>7.3594999999999997E-3</c:v>
                </c:pt>
                <c:pt idx="12224">
                  <c:v>1.18771E-2</c:v>
                </c:pt>
                <c:pt idx="12225">
                  <c:v>1.2300500000000001E-2</c:v>
                </c:pt>
                <c:pt idx="12226">
                  <c:v>1.23243E-2</c:v>
                </c:pt>
                <c:pt idx="12227">
                  <c:v>2.2466699999999999E-2</c:v>
                </c:pt>
                <c:pt idx="12228">
                  <c:v>2.5289499999999999E-2</c:v>
                </c:pt>
                <c:pt idx="12229">
                  <c:v>1.81522E-2</c:v>
                </c:pt>
                <c:pt idx="12230">
                  <c:v>1.98488E-2</c:v>
                </c:pt>
                <c:pt idx="12231">
                  <c:v>1.8183700000000001E-2</c:v>
                </c:pt>
                <c:pt idx="12232">
                  <c:v>2.74649E-2</c:v>
                </c:pt>
                <c:pt idx="12233">
                  <c:v>1.4121999999999999E-2</c:v>
                </c:pt>
                <c:pt idx="12234">
                  <c:v>7.8191800000000002E-3</c:v>
                </c:pt>
                <c:pt idx="12235">
                  <c:v>2.2485700000000001E-2</c:v>
                </c:pt>
                <c:pt idx="12236">
                  <c:v>5.6152299999999997E-3</c:v>
                </c:pt>
                <c:pt idx="12237">
                  <c:v>1.09949E-2</c:v>
                </c:pt>
                <c:pt idx="12238" formatCode="0.00E+00">
                  <c:v>-3.0136099999999999E-4</c:v>
                </c:pt>
                <c:pt idx="12239">
                  <c:v>1.47429E-2</c:v>
                </c:pt>
                <c:pt idx="12240">
                  <c:v>3.8042100000000001E-3</c:v>
                </c:pt>
                <c:pt idx="12241">
                  <c:v>1.1177100000000001E-2</c:v>
                </c:pt>
                <c:pt idx="12242">
                  <c:v>4.7893500000000004E-3</c:v>
                </c:pt>
                <c:pt idx="12243">
                  <c:v>1.09015E-2</c:v>
                </c:pt>
                <c:pt idx="12244">
                  <c:v>1.4676099999999999E-2</c:v>
                </c:pt>
                <c:pt idx="12245">
                  <c:v>1.7973900000000001E-2</c:v>
                </c:pt>
                <c:pt idx="12246">
                  <c:v>5.7535199999999998E-3</c:v>
                </c:pt>
                <c:pt idx="12247">
                  <c:v>9.3603100000000002E-3</c:v>
                </c:pt>
                <c:pt idx="12248">
                  <c:v>1.28317E-2</c:v>
                </c:pt>
                <c:pt idx="12249">
                  <c:v>4.6148300000000003E-3</c:v>
                </c:pt>
                <c:pt idx="12250">
                  <c:v>-2.1886800000000001E-3</c:v>
                </c:pt>
                <c:pt idx="12251">
                  <c:v>-9.7379700000000003E-3</c:v>
                </c:pt>
                <c:pt idx="12252">
                  <c:v>-5.5608699999999999E-3</c:v>
                </c:pt>
                <c:pt idx="12253">
                  <c:v>-1.4991799999999999E-3</c:v>
                </c:pt>
                <c:pt idx="12254">
                  <c:v>-1.34573E-2</c:v>
                </c:pt>
                <c:pt idx="12255">
                  <c:v>4.9295399999999996E-3</c:v>
                </c:pt>
                <c:pt idx="12256">
                  <c:v>-1.8239999999999999E-2</c:v>
                </c:pt>
                <c:pt idx="12257">
                  <c:v>-2.8238299999999998E-3</c:v>
                </c:pt>
                <c:pt idx="12258">
                  <c:v>-1.02215E-2</c:v>
                </c:pt>
                <c:pt idx="12259">
                  <c:v>-1.9042E-2</c:v>
                </c:pt>
                <c:pt idx="12260">
                  <c:v>3.5247799999999999E-3</c:v>
                </c:pt>
                <c:pt idx="12261">
                  <c:v>-1.81236E-2</c:v>
                </c:pt>
                <c:pt idx="12262">
                  <c:v>-3.9176899999999997E-3</c:v>
                </c:pt>
                <c:pt idx="12263">
                  <c:v>-1.8931400000000001E-2</c:v>
                </c:pt>
                <c:pt idx="12264">
                  <c:v>5.7611499999999996E-3</c:v>
                </c:pt>
                <c:pt idx="12265">
                  <c:v>-1.66264E-2</c:v>
                </c:pt>
                <c:pt idx="12266">
                  <c:v>1.0271099999999999E-3</c:v>
                </c:pt>
                <c:pt idx="12267">
                  <c:v>-1.3678600000000001E-2</c:v>
                </c:pt>
                <c:pt idx="12268">
                  <c:v>-2.6746700000000002E-2</c:v>
                </c:pt>
                <c:pt idx="12269">
                  <c:v>-4.4966699999999998E-2</c:v>
                </c:pt>
                <c:pt idx="12270">
                  <c:v>-3.0967700000000001E-2</c:v>
                </c:pt>
                <c:pt idx="12271">
                  <c:v>-5.2309000000000001E-2</c:v>
                </c:pt>
                <c:pt idx="12272">
                  <c:v>-3.5639799999999999E-2</c:v>
                </c:pt>
                <c:pt idx="12273">
                  <c:v>-1.2142200000000001E-2</c:v>
                </c:pt>
                <c:pt idx="12274">
                  <c:v>-1.2264300000000001E-2</c:v>
                </c:pt>
                <c:pt idx="12275">
                  <c:v>-1.3827300000000001E-2</c:v>
                </c:pt>
                <c:pt idx="12276">
                  <c:v>-1.34249E-2</c:v>
                </c:pt>
                <c:pt idx="12277">
                  <c:v>-1.46713E-2</c:v>
                </c:pt>
                <c:pt idx="12278">
                  <c:v>-2.0561200000000002E-2</c:v>
                </c:pt>
                <c:pt idx="12279">
                  <c:v>-1.5973999999999999E-2</c:v>
                </c:pt>
                <c:pt idx="12280">
                  <c:v>-2.4311099999999999E-2</c:v>
                </c:pt>
                <c:pt idx="12281">
                  <c:v>-7.2317099999999997E-3</c:v>
                </c:pt>
                <c:pt idx="12282">
                  <c:v>-6.7014700000000002E-3</c:v>
                </c:pt>
                <c:pt idx="12283">
                  <c:v>-9.0303399999999995E-3</c:v>
                </c:pt>
                <c:pt idx="12284">
                  <c:v>-1.6946800000000001E-3</c:v>
                </c:pt>
                <c:pt idx="12285">
                  <c:v>5.9328100000000002E-3</c:v>
                </c:pt>
                <c:pt idx="12286">
                  <c:v>-1.7876599999999999E-2</c:v>
                </c:pt>
                <c:pt idx="12287">
                  <c:v>3.3178299999999999E-3</c:v>
                </c:pt>
                <c:pt idx="12288">
                  <c:v>-1.0723099999999999E-2</c:v>
                </c:pt>
                <c:pt idx="12289">
                  <c:v>-8.0327999999999997E-3</c:v>
                </c:pt>
                <c:pt idx="12290">
                  <c:v>-5.6695900000000004E-3</c:v>
                </c:pt>
                <c:pt idx="12291">
                  <c:v>3.9281799999999999E-3</c:v>
                </c:pt>
                <c:pt idx="12292">
                  <c:v>2.2020299999999998E-3</c:v>
                </c:pt>
                <c:pt idx="12293">
                  <c:v>5.4884E-3</c:v>
                </c:pt>
                <c:pt idx="12294">
                  <c:v>-9.7370100000000008E-3</c:v>
                </c:pt>
                <c:pt idx="12295">
                  <c:v>-7.92408E-3</c:v>
                </c:pt>
                <c:pt idx="12296">
                  <c:v>3.1433099999999999E-3</c:v>
                </c:pt>
                <c:pt idx="12297">
                  <c:v>-7.8277599999999996E-3</c:v>
                </c:pt>
                <c:pt idx="12298">
                  <c:v>-5.2404399999999999E-3</c:v>
                </c:pt>
                <c:pt idx="12299">
                  <c:v>-2.4987200000000001E-2</c:v>
                </c:pt>
                <c:pt idx="12300">
                  <c:v>-2.3703599999999998E-2</c:v>
                </c:pt>
                <c:pt idx="12301">
                  <c:v>-1.34468E-2</c:v>
                </c:pt>
                <c:pt idx="12302">
                  <c:v>-1.6842800000000002E-2</c:v>
                </c:pt>
                <c:pt idx="12303">
                  <c:v>-1.04008E-2</c:v>
                </c:pt>
                <c:pt idx="12304">
                  <c:v>-2.4134599999999999E-2</c:v>
                </c:pt>
                <c:pt idx="12305">
                  <c:v>-1.6827600000000002E-2</c:v>
                </c:pt>
                <c:pt idx="12306">
                  <c:v>-2.0402900000000002E-2</c:v>
                </c:pt>
                <c:pt idx="12307">
                  <c:v>-5.4283100000000004E-3</c:v>
                </c:pt>
                <c:pt idx="12308">
                  <c:v>-1.1939999999999999E-2</c:v>
                </c:pt>
                <c:pt idx="12309">
                  <c:v>-2.4900399999999998E-3</c:v>
                </c:pt>
                <c:pt idx="12310">
                  <c:v>-2.1444299999999999E-2</c:v>
                </c:pt>
                <c:pt idx="12311">
                  <c:v>3.0498499999999998E-3</c:v>
                </c:pt>
                <c:pt idx="12312">
                  <c:v>-5.3148300000000004E-3</c:v>
                </c:pt>
                <c:pt idx="12313">
                  <c:v>2.1031399999999999E-2</c:v>
                </c:pt>
                <c:pt idx="12314">
                  <c:v>-1.39265E-2</c:v>
                </c:pt>
                <c:pt idx="12315">
                  <c:v>-1.3799699999999999E-3</c:v>
                </c:pt>
                <c:pt idx="12316">
                  <c:v>-7.7609999999999997E-3</c:v>
                </c:pt>
                <c:pt idx="12317">
                  <c:v>1.4200199999999999E-3</c:v>
                </c:pt>
                <c:pt idx="12318">
                  <c:v>1.9559900000000002E-2</c:v>
                </c:pt>
                <c:pt idx="12319">
                  <c:v>4.0903099999999998E-3</c:v>
                </c:pt>
                <c:pt idx="12320">
                  <c:v>1.09797E-2</c:v>
                </c:pt>
                <c:pt idx="12321">
                  <c:v>-4.0006599999999996E-3</c:v>
                </c:pt>
                <c:pt idx="12322">
                  <c:v>1.5047100000000001E-2</c:v>
                </c:pt>
                <c:pt idx="12323">
                  <c:v>1.0776500000000001E-3</c:v>
                </c:pt>
                <c:pt idx="12324">
                  <c:v>2.1069500000000001E-2</c:v>
                </c:pt>
                <c:pt idx="12325">
                  <c:v>4.0454899999999997E-3</c:v>
                </c:pt>
                <c:pt idx="12326">
                  <c:v>1.2331999999999999E-2</c:v>
                </c:pt>
                <c:pt idx="12327">
                  <c:v>-1.1014899999999999E-2</c:v>
                </c:pt>
                <c:pt idx="12328" formatCode="0.00E+00">
                  <c:v>1.13039E-2</c:v>
                </c:pt>
                <c:pt idx="12329">
                  <c:v>1.9404399999999999E-2</c:v>
                </c:pt>
                <c:pt idx="12330">
                  <c:v>4.37069E-3</c:v>
                </c:pt>
                <c:pt idx="12331">
                  <c:v>2.0021400000000002E-2</c:v>
                </c:pt>
                <c:pt idx="12332">
                  <c:v>-1.87111E-3</c:v>
                </c:pt>
                <c:pt idx="12333">
                  <c:v>1.57261E-2</c:v>
                </c:pt>
                <c:pt idx="12334">
                  <c:v>2.2269199999999999E-2</c:v>
                </c:pt>
                <c:pt idx="12335">
                  <c:v>1.47686E-2</c:v>
                </c:pt>
                <c:pt idx="12336">
                  <c:v>2.8080000000000001E-2</c:v>
                </c:pt>
                <c:pt idx="12337">
                  <c:v>7.9030999999999997E-3</c:v>
                </c:pt>
                <c:pt idx="12338">
                  <c:v>1.18494E-2</c:v>
                </c:pt>
                <c:pt idx="12339">
                  <c:v>2.35176E-3</c:v>
                </c:pt>
                <c:pt idx="12340">
                  <c:v>1.0781300000000001E-2</c:v>
                </c:pt>
                <c:pt idx="12341">
                  <c:v>-5.9661899999999997E-3</c:v>
                </c:pt>
                <c:pt idx="12342">
                  <c:v>1.2851700000000001E-2</c:v>
                </c:pt>
                <c:pt idx="12343">
                  <c:v>1.40076E-2</c:v>
                </c:pt>
                <c:pt idx="12344">
                  <c:v>1.40085E-2</c:v>
                </c:pt>
                <c:pt idx="12345">
                  <c:v>1.8042599999999999E-2</c:v>
                </c:pt>
                <c:pt idx="12346">
                  <c:v>1.5655499999999999E-2</c:v>
                </c:pt>
                <c:pt idx="12347">
                  <c:v>3.1643900000000003E-2</c:v>
                </c:pt>
                <c:pt idx="12348">
                  <c:v>1.7644900000000002E-2</c:v>
                </c:pt>
                <c:pt idx="12349">
                  <c:v>3.0992499999999999E-2</c:v>
                </c:pt>
                <c:pt idx="12350">
                  <c:v>5.6409800000000003E-3</c:v>
                </c:pt>
                <c:pt idx="12351">
                  <c:v>3.1147000000000002E-3</c:v>
                </c:pt>
                <c:pt idx="12352">
                  <c:v>2.5558500000000001E-4</c:v>
                </c:pt>
                <c:pt idx="12353">
                  <c:v>1.43795E-2</c:v>
                </c:pt>
                <c:pt idx="12354">
                  <c:v>2.2916799999999999E-3</c:v>
                </c:pt>
                <c:pt idx="12355">
                  <c:v>2.8410000000000002E-3</c:v>
                </c:pt>
                <c:pt idx="12356">
                  <c:v>-1.15385E-2</c:v>
                </c:pt>
                <c:pt idx="12357">
                  <c:v>7.63607E-3</c:v>
                </c:pt>
                <c:pt idx="12358">
                  <c:v>7.4262599999999996E-3</c:v>
                </c:pt>
                <c:pt idx="12359">
                  <c:v>4.0044800000000004E-3</c:v>
                </c:pt>
                <c:pt idx="12360">
                  <c:v>1.45016E-2</c:v>
                </c:pt>
                <c:pt idx="12361">
                  <c:v>5.1774999999999998E-3</c:v>
                </c:pt>
                <c:pt idx="12362">
                  <c:v>1.9865E-3</c:v>
                </c:pt>
                <c:pt idx="12363">
                  <c:v>3.47614E-3</c:v>
                </c:pt>
                <c:pt idx="12364">
                  <c:v>-1.6402199999999999E-2</c:v>
                </c:pt>
                <c:pt idx="12365">
                  <c:v>-1.6603500000000001E-3</c:v>
                </c:pt>
                <c:pt idx="12366">
                  <c:v>-1.0553399999999999E-2</c:v>
                </c:pt>
                <c:pt idx="12367">
                  <c:v>-1.23377E-2</c:v>
                </c:pt>
                <c:pt idx="12368">
                  <c:v>-1.34611E-2</c:v>
                </c:pt>
                <c:pt idx="12369">
                  <c:v>-1.9832599999999999E-2</c:v>
                </c:pt>
                <c:pt idx="12370">
                  <c:v>-7.4338900000000003E-3</c:v>
                </c:pt>
                <c:pt idx="12371">
                  <c:v>-7.0543300000000001E-3</c:v>
                </c:pt>
                <c:pt idx="12372">
                  <c:v>-4.2533900000000001E-3</c:v>
                </c:pt>
                <c:pt idx="12373">
                  <c:v>-5.6009299999999996E-3</c:v>
                </c:pt>
                <c:pt idx="12374">
                  <c:v>-1.72043E-3</c:v>
                </c:pt>
                <c:pt idx="12375">
                  <c:v>2.2499100000000001E-2</c:v>
                </c:pt>
                <c:pt idx="12376">
                  <c:v>-1.06287E-2</c:v>
                </c:pt>
                <c:pt idx="12377">
                  <c:v>8.5258499999999997E-3</c:v>
                </c:pt>
                <c:pt idx="12378">
                  <c:v>-8.2607300000000008E-3</c:v>
                </c:pt>
                <c:pt idx="12379">
                  <c:v>-7.7581400000000002E-3</c:v>
                </c:pt>
                <c:pt idx="12380">
                  <c:v>-6.6223100000000002E-3</c:v>
                </c:pt>
                <c:pt idx="12381">
                  <c:v>1.35937E-2</c:v>
                </c:pt>
                <c:pt idx="12382">
                  <c:v>3.29876E-3</c:v>
                </c:pt>
                <c:pt idx="12383">
                  <c:v>-2.8638800000000001E-3</c:v>
                </c:pt>
                <c:pt idx="12384">
                  <c:v>-3.37791E-3</c:v>
                </c:pt>
                <c:pt idx="12385">
                  <c:v>-1.67942E-3</c:v>
                </c:pt>
                <c:pt idx="12386">
                  <c:v>-7.1239500000000004E-3</c:v>
                </c:pt>
                <c:pt idx="12387">
                  <c:v>-6.9637299999999996E-3</c:v>
                </c:pt>
                <c:pt idx="12388">
                  <c:v>1.12925E-2</c:v>
                </c:pt>
                <c:pt idx="12389">
                  <c:v>2.51293E-3</c:v>
                </c:pt>
                <c:pt idx="12390">
                  <c:v>-1.46637E-2</c:v>
                </c:pt>
                <c:pt idx="12391">
                  <c:v>-3.5667400000000002E-4</c:v>
                </c:pt>
                <c:pt idx="12392">
                  <c:v>-5.1879900000000002E-4</c:v>
                </c:pt>
                <c:pt idx="12393">
                  <c:v>-1.0114700000000001E-2</c:v>
                </c:pt>
                <c:pt idx="12394">
                  <c:v>-1.3033899999999999E-2</c:v>
                </c:pt>
                <c:pt idx="12395">
                  <c:v>-1.4826799999999999E-2</c:v>
                </c:pt>
                <c:pt idx="12396">
                  <c:v>-2.1028499999999999E-2</c:v>
                </c:pt>
                <c:pt idx="12397">
                  <c:v>-4.6482099999999998E-3</c:v>
                </c:pt>
                <c:pt idx="12398">
                  <c:v>3.1757399999999998E-3</c:v>
                </c:pt>
                <c:pt idx="12399">
                  <c:v>-9.6330600000000006E-3</c:v>
                </c:pt>
                <c:pt idx="12400">
                  <c:v>-4.0235499999999999E-3</c:v>
                </c:pt>
                <c:pt idx="12401">
                  <c:v>2.5110200000000001E-3</c:v>
                </c:pt>
                <c:pt idx="12402">
                  <c:v>5.4836299999999998E-3</c:v>
                </c:pt>
                <c:pt idx="12403" formatCode="0.00E+00">
                  <c:v>-4.1961700000000002E-5</c:v>
                </c:pt>
                <c:pt idx="12404">
                  <c:v>8.7251700000000008E-3</c:v>
                </c:pt>
                <c:pt idx="12405">
                  <c:v>-1.53618E-2</c:v>
                </c:pt>
                <c:pt idx="12406">
                  <c:v>-1.20106E-2</c:v>
                </c:pt>
                <c:pt idx="12407">
                  <c:v>-2.36425E-2</c:v>
                </c:pt>
                <c:pt idx="12408">
                  <c:v>-1.8543199999999999E-2</c:v>
                </c:pt>
                <c:pt idx="12409">
                  <c:v>-7.4110000000000001E-3</c:v>
                </c:pt>
                <c:pt idx="12410">
                  <c:v>8.9263899999999998E-4</c:v>
                </c:pt>
                <c:pt idx="12411">
                  <c:v>6.3619599999999998E-3</c:v>
                </c:pt>
                <c:pt idx="12412">
                  <c:v>-4.6157799999999998E-4</c:v>
                </c:pt>
                <c:pt idx="12413">
                  <c:v>-1.0252E-3</c:v>
                </c:pt>
                <c:pt idx="12414">
                  <c:v>-7.7161799999999996E-3</c:v>
                </c:pt>
                <c:pt idx="12415">
                  <c:v>-7.3814400000000004E-3</c:v>
                </c:pt>
                <c:pt idx="12416">
                  <c:v>-1.35899E-2</c:v>
                </c:pt>
                <c:pt idx="12417">
                  <c:v>-7.6093699999999998E-3</c:v>
                </c:pt>
                <c:pt idx="12418">
                  <c:v>-1.01986E-2</c:v>
                </c:pt>
                <c:pt idx="12419">
                  <c:v>-2.0725299999999999E-2</c:v>
                </c:pt>
                <c:pt idx="12420">
                  <c:v>-1.3033899999999999E-2</c:v>
                </c:pt>
                <c:pt idx="12421">
                  <c:v>-9.5443699999999999E-3</c:v>
                </c:pt>
                <c:pt idx="12422">
                  <c:v>-1.5942600000000001E-2</c:v>
                </c:pt>
                <c:pt idx="12423">
                  <c:v>-1.53341E-2</c:v>
                </c:pt>
                <c:pt idx="12424">
                  <c:v>-8.9778900000000005E-3</c:v>
                </c:pt>
                <c:pt idx="12425">
                  <c:v>-4.9257299999999997E-3</c:v>
                </c:pt>
                <c:pt idx="12426">
                  <c:v>-8.3637199999999998E-3</c:v>
                </c:pt>
                <c:pt idx="12427">
                  <c:v>-9.3078599999999996E-4</c:v>
                </c:pt>
                <c:pt idx="12428">
                  <c:v>1.46036E-2</c:v>
                </c:pt>
                <c:pt idx="12429">
                  <c:v>2.5243800000000001E-3</c:v>
                </c:pt>
                <c:pt idx="12430">
                  <c:v>1.14155E-2</c:v>
                </c:pt>
                <c:pt idx="12431">
                  <c:v>5.4159200000000003E-3</c:v>
                </c:pt>
                <c:pt idx="12432">
                  <c:v>-1.2693400000000001E-3</c:v>
                </c:pt>
                <c:pt idx="12433">
                  <c:v>5.5265399999999999E-3</c:v>
                </c:pt>
                <c:pt idx="12434">
                  <c:v>-1.2893699999999999E-2</c:v>
                </c:pt>
                <c:pt idx="12435">
                  <c:v>3.5762800000000003E-4</c:v>
                </c:pt>
                <c:pt idx="12436">
                  <c:v>1.02615E-2</c:v>
                </c:pt>
                <c:pt idx="12437">
                  <c:v>1.2807799999999999E-2</c:v>
                </c:pt>
                <c:pt idx="12438">
                  <c:v>1.7805099999999999E-3</c:v>
                </c:pt>
                <c:pt idx="12439">
                  <c:v>1.7930000000000001E-2</c:v>
                </c:pt>
                <c:pt idx="12440">
                  <c:v>1.31874E-2</c:v>
                </c:pt>
                <c:pt idx="12441">
                  <c:v>1.5317000000000001E-2</c:v>
                </c:pt>
                <c:pt idx="12442">
                  <c:v>6.8407099999999998E-3</c:v>
                </c:pt>
                <c:pt idx="12443">
                  <c:v>1.44691E-2</c:v>
                </c:pt>
                <c:pt idx="12444">
                  <c:v>8.9464200000000001E-3</c:v>
                </c:pt>
                <c:pt idx="12445">
                  <c:v>4.15802E-4</c:v>
                </c:pt>
                <c:pt idx="12446">
                  <c:v>1.88656E-2</c:v>
                </c:pt>
                <c:pt idx="12447">
                  <c:v>4.6300899999999999E-3</c:v>
                </c:pt>
                <c:pt idx="12448">
                  <c:v>2.3698799999999999E-2</c:v>
                </c:pt>
                <c:pt idx="12449">
                  <c:v>4.1284599999999996E-3</c:v>
                </c:pt>
                <c:pt idx="12450">
                  <c:v>1.9946100000000001E-2</c:v>
                </c:pt>
                <c:pt idx="12451">
                  <c:v>7.3871600000000003E-3</c:v>
                </c:pt>
                <c:pt idx="12452">
                  <c:v>2.0957E-2</c:v>
                </c:pt>
                <c:pt idx="12453">
                  <c:v>7.8582800000000005E-3</c:v>
                </c:pt>
                <c:pt idx="12454">
                  <c:v>2.3989699999999999E-2</c:v>
                </c:pt>
                <c:pt idx="12455">
                  <c:v>1.5295E-2</c:v>
                </c:pt>
                <c:pt idx="12456">
                  <c:v>2.5175099999999999E-2</c:v>
                </c:pt>
                <c:pt idx="12457">
                  <c:v>5.9690500000000001E-3</c:v>
                </c:pt>
                <c:pt idx="12458">
                  <c:v>3.0810400000000002E-2</c:v>
                </c:pt>
                <c:pt idx="12459">
                  <c:v>3.0775099999999999E-3</c:v>
                </c:pt>
                <c:pt idx="12460">
                  <c:v>2.0867299999999998E-2</c:v>
                </c:pt>
                <c:pt idx="12461">
                  <c:v>2.2049900000000001E-2</c:v>
                </c:pt>
                <c:pt idx="12462">
                  <c:v>1.8356299999999999E-2</c:v>
                </c:pt>
                <c:pt idx="12463">
                  <c:v>3.5486200000000002E-3</c:v>
                </c:pt>
                <c:pt idx="12464">
                  <c:v>7.4071900000000001E-3</c:v>
                </c:pt>
                <c:pt idx="12465">
                  <c:v>4.0092499999999998E-3</c:v>
                </c:pt>
                <c:pt idx="12466">
                  <c:v>1.6596799999999998E-2</c:v>
                </c:pt>
                <c:pt idx="12467">
                  <c:v>7.2574600000000003E-3</c:v>
                </c:pt>
                <c:pt idx="12468">
                  <c:v>2.33727E-2</c:v>
                </c:pt>
                <c:pt idx="12469">
                  <c:v>-3.2854099999999999E-3</c:v>
                </c:pt>
                <c:pt idx="12470">
                  <c:v>-2.03514E-3</c:v>
                </c:pt>
                <c:pt idx="12471">
                  <c:v>1.3322799999999999E-3</c:v>
                </c:pt>
                <c:pt idx="12472">
                  <c:v>-9.2191700000000005E-3</c:v>
                </c:pt>
                <c:pt idx="12473">
                  <c:v>4.5680999999999999E-4</c:v>
                </c:pt>
                <c:pt idx="12474">
                  <c:v>-1.45407E-2</c:v>
                </c:pt>
                <c:pt idx="12475">
                  <c:v>-9.3078599999999996E-4</c:v>
                </c:pt>
                <c:pt idx="12476">
                  <c:v>-9.5253000000000004E-3</c:v>
                </c:pt>
                <c:pt idx="12477">
                  <c:v>-5.6257199999999999E-3</c:v>
                </c:pt>
                <c:pt idx="12478">
                  <c:v>-1.5789999999999998E-2</c:v>
                </c:pt>
                <c:pt idx="12479">
                  <c:v>-1.5719400000000001E-2</c:v>
                </c:pt>
                <c:pt idx="12480">
                  <c:v>-1.0824200000000001E-2</c:v>
                </c:pt>
                <c:pt idx="12481">
                  <c:v>-5.0830799999999996E-4</c:v>
                </c:pt>
                <c:pt idx="12482">
                  <c:v>-1.15604E-2</c:v>
                </c:pt>
                <c:pt idx="12483">
                  <c:v>-1.0652500000000001E-2</c:v>
                </c:pt>
                <c:pt idx="12484">
                  <c:v>-3.0641599999999998E-3</c:v>
                </c:pt>
                <c:pt idx="12485">
                  <c:v>-4.7264100000000003E-3</c:v>
                </c:pt>
                <c:pt idx="12486">
                  <c:v>-1.90315E-2</c:v>
                </c:pt>
                <c:pt idx="12487">
                  <c:v>-1.0432200000000001E-2</c:v>
                </c:pt>
                <c:pt idx="12488">
                  <c:v>7.2240799999999999E-3</c:v>
                </c:pt>
                <c:pt idx="12489">
                  <c:v>5.1136000000000003E-3</c:v>
                </c:pt>
                <c:pt idx="12490">
                  <c:v>1.73664E-3</c:v>
                </c:pt>
                <c:pt idx="12491">
                  <c:v>-1.1797E-2</c:v>
                </c:pt>
                <c:pt idx="12492">
                  <c:v>1.4521600000000001E-2</c:v>
                </c:pt>
                <c:pt idx="12493">
                  <c:v>-4.8160599999999998E-4</c:v>
                </c:pt>
                <c:pt idx="12494">
                  <c:v>1.5708E-2</c:v>
                </c:pt>
                <c:pt idx="12495">
                  <c:v>3.1337700000000001E-3</c:v>
                </c:pt>
                <c:pt idx="12496">
                  <c:v>1.1428799999999999E-2</c:v>
                </c:pt>
                <c:pt idx="12497">
                  <c:v>8.0862E-3</c:v>
                </c:pt>
                <c:pt idx="12498">
                  <c:v>-3.3512099999999999E-3</c:v>
                </c:pt>
                <c:pt idx="12499">
                  <c:v>2.0416299999999998E-2</c:v>
                </c:pt>
                <c:pt idx="12500">
                  <c:v>7.6713600000000003E-3</c:v>
                </c:pt>
                <c:pt idx="12501">
                  <c:v>2.0190199999999998E-2</c:v>
                </c:pt>
                <c:pt idx="12502">
                  <c:v>1.1081699999999999E-3</c:v>
                </c:pt>
                <c:pt idx="12503">
                  <c:v>2.3656799999999999E-2</c:v>
                </c:pt>
                <c:pt idx="12504">
                  <c:v>2.4613400000000001E-2</c:v>
                </c:pt>
                <c:pt idx="12505">
                  <c:v>3.1739200000000002E-2</c:v>
                </c:pt>
                <c:pt idx="12506">
                  <c:v>2.3041699999999998E-2</c:v>
                </c:pt>
                <c:pt idx="12507">
                  <c:v>1.14603E-2</c:v>
                </c:pt>
                <c:pt idx="12508">
                  <c:v>1.5266399999999999E-2</c:v>
                </c:pt>
                <c:pt idx="12509">
                  <c:v>9.3002299999999996E-3</c:v>
                </c:pt>
                <c:pt idx="12510">
                  <c:v>-4.2552900000000001E-3</c:v>
                </c:pt>
                <c:pt idx="12511">
                  <c:v>-1.8959000000000001E-3</c:v>
                </c:pt>
                <c:pt idx="12512">
                  <c:v>-2.31056E-2</c:v>
                </c:pt>
                <c:pt idx="12513">
                  <c:v>-1.8230400000000001E-2</c:v>
                </c:pt>
                <c:pt idx="12514">
                  <c:v>-1.93586E-2</c:v>
                </c:pt>
                <c:pt idx="12515">
                  <c:v>-1.4121999999999999E-2</c:v>
                </c:pt>
                <c:pt idx="12516">
                  <c:v>2.89536E-3</c:v>
                </c:pt>
                <c:pt idx="12517">
                  <c:v>-1.38149E-2</c:v>
                </c:pt>
                <c:pt idx="12518">
                  <c:v>-1.9316699999999999E-2</c:v>
                </c:pt>
                <c:pt idx="12519">
                  <c:v>-2.6749599999999998E-2</c:v>
                </c:pt>
                <c:pt idx="12520">
                  <c:v>-8.8586800000000007E-3</c:v>
                </c:pt>
                <c:pt idx="12521">
                  <c:v>-1.08109E-2</c:v>
                </c:pt>
                <c:pt idx="12522">
                  <c:v>-5.4540600000000002E-3</c:v>
                </c:pt>
                <c:pt idx="12523">
                  <c:v>-1.38893E-2</c:v>
                </c:pt>
                <c:pt idx="12524">
                  <c:v>1.9865E-3</c:v>
                </c:pt>
                <c:pt idx="12525">
                  <c:v>-1.4412899999999999E-2</c:v>
                </c:pt>
                <c:pt idx="12526">
                  <c:v>5.5475200000000002E-3</c:v>
                </c:pt>
                <c:pt idx="12527">
                  <c:v>3.8547500000000001E-3</c:v>
                </c:pt>
                <c:pt idx="12528">
                  <c:v>7.2116899999999998E-3</c:v>
                </c:pt>
                <c:pt idx="12529">
                  <c:v>5.6715000000000003E-3</c:v>
                </c:pt>
                <c:pt idx="12530">
                  <c:v>5.4483400000000003E-3</c:v>
                </c:pt>
                <c:pt idx="12531">
                  <c:v>-3.9844499999999996E-3</c:v>
                </c:pt>
                <c:pt idx="12532">
                  <c:v>3.8776399999999999E-3</c:v>
                </c:pt>
                <c:pt idx="12533">
                  <c:v>3.1004000000000001E-3</c:v>
                </c:pt>
                <c:pt idx="12534">
                  <c:v>-7.1134600000000003E-3</c:v>
                </c:pt>
                <c:pt idx="12535">
                  <c:v>-3.0975299999999998E-3</c:v>
                </c:pt>
                <c:pt idx="12536">
                  <c:v>-6.1130500000000001E-3</c:v>
                </c:pt>
                <c:pt idx="12537">
                  <c:v>6.2971099999999999E-3</c:v>
                </c:pt>
                <c:pt idx="12538">
                  <c:v>-1.00946E-2</c:v>
                </c:pt>
                <c:pt idx="12539">
                  <c:v>7.3432900000000004E-4</c:v>
                </c:pt>
                <c:pt idx="12540">
                  <c:v>-1.2142200000000001E-2</c:v>
                </c:pt>
                <c:pt idx="12541">
                  <c:v>-9.7694400000000008E-3</c:v>
                </c:pt>
                <c:pt idx="12542">
                  <c:v>-3.0031200000000002E-3</c:v>
                </c:pt>
                <c:pt idx="12543">
                  <c:v>-1.71843E-2</c:v>
                </c:pt>
                <c:pt idx="12544">
                  <c:v>-9.1266600000000002E-4</c:v>
                </c:pt>
                <c:pt idx="12545">
                  <c:v>-2.5844600000000001E-4</c:v>
                </c:pt>
                <c:pt idx="12546">
                  <c:v>-6.0062400000000004E-3</c:v>
                </c:pt>
                <c:pt idx="12547">
                  <c:v>-1.6705500000000002E-2</c:v>
                </c:pt>
                <c:pt idx="12548">
                  <c:v>-6.7892100000000004E-3</c:v>
                </c:pt>
                <c:pt idx="12549">
                  <c:v>-7.0524200000000002E-3</c:v>
                </c:pt>
                <c:pt idx="12550">
                  <c:v>2.4657200000000001E-2</c:v>
                </c:pt>
                <c:pt idx="12551">
                  <c:v>-4.7674199999999996E-3</c:v>
                </c:pt>
                <c:pt idx="12552">
                  <c:v>6.6366200000000002E-3</c:v>
                </c:pt>
                <c:pt idx="12553">
                  <c:v>9.0122199999999996E-3</c:v>
                </c:pt>
                <c:pt idx="12554">
                  <c:v>9.4156299999999995E-3</c:v>
                </c:pt>
                <c:pt idx="12555">
                  <c:v>2.44646E-2</c:v>
                </c:pt>
                <c:pt idx="12556">
                  <c:v>1.61572E-2</c:v>
                </c:pt>
                <c:pt idx="12557">
                  <c:v>6.0339E-3</c:v>
                </c:pt>
                <c:pt idx="12558">
                  <c:v>8.2740799999999996E-3</c:v>
                </c:pt>
                <c:pt idx="12559">
                  <c:v>7.2917900000000003E-3</c:v>
                </c:pt>
                <c:pt idx="12560">
                  <c:v>1.45302E-2</c:v>
                </c:pt>
                <c:pt idx="12561">
                  <c:v>8.9473699999999996E-3</c:v>
                </c:pt>
                <c:pt idx="12562">
                  <c:v>1.1245700000000001E-2</c:v>
                </c:pt>
                <c:pt idx="12563">
                  <c:v>4.0836300000000004E-3</c:v>
                </c:pt>
                <c:pt idx="12564">
                  <c:v>-5.2557000000000003E-3</c:v>
                </c:pt>
                <c:pt idx="12565">
                  <c:v>3.5638800000000002E-3</c:v>
                </c:pt>
                <c:pt idx="12566">
                  <c:v>8.59737E-3</c:v>
                </c:pt>
                <c:pt idx="12567">
                  <c:v>2.4810800000000001E-2</c:v>
                </c:pt>
                <c:pt idx="12568">
                  <c:v>2.5510799999999998E-3</c:v>
                </c:pt>
                <c:pt idx="12569">
                  <c:v>1.6904800000000001E-2</c:v>
                </c:pt>
                <c:pt idx="12570">
                  <c:v>1.9559899999999999E-3</c:v>
                </c:pt>
                <c:pt idx="12571">
                  <c:v>2.0163500000000001E-2</c:v>
                </c:pt>
                <c:pt idx="12572">
                  <c:v>-2.5711100000000001E-3</c:v>
                </c:pt>
                <c:pt idx="12573">
                  <c:v>1.3250400000000001E-2</c:v>
                </c:pt>
                <c:pt idx="12574">
                  <c:v>3.0231499999999999E-4</c:v>
                </c:pt>
                <c:pt idx="12575">
                  <c:v>7.7056900000000003E-3</c:v>
                </c:pt>
                <c:pt idx="12576">
                  <c:v>2.0464900000000001E-2</c:v>
                </c:pt>
                <c:pt idx="12577">
                  <c:v>1.43909E-2</c:v>
                </c:pt>
                <c:pt idx="12578">
                  <c:v>2.3101799999999999E-2</c:v>
                </c:pt>
                <c:pt idx="12579">
                  <c:v>6.2341699999999998E-3</c:v>
                </c:pt>
                <c:pt idx="12580">
                  <c:v>3.10526E-2</c:v>
                </c:pt>
                <c:pt idx="12581">
                  <c:v>1.2652399999999999E-2</c:v>
                </c:pt>
                <c:pt idx="12582">
                  <c:v>2.35882E-2</c:v>
                </c:pt>
                <c:pt idx="12583">
                  <c:v>1.1810299999999999E-2</c:v>
                </c:pt>
                <c:pt idx="12584">
                  <c:v>3.2689099999999999E-2</c:v>
                </c:pt>
                <c:pt idx="12585">
                  <c:v>1.8129300000000001E-2</c:v>
                </c:pt>
                <c:pt idx="12586">
                  <c:v>2.0386700000000001E-2</c:v>
                </c:pt>
                <c:pt idx="12587">
                  <c:v>2.7865399999999999E-2</c:v>
                </c:pt>
                <c:pt idx="12588">
                  <c:v>1.6965899999999999E-2</c:v>
                </c:pt>
                <c:pt idx="12589">
                  <c:v>1.85051E-2</c:v>
                </c:pt>
                <c:pt idx="12590">
                  <c:v>7.3986099999999999E-3</c:v>
                </c:pt>
                <c:pt idx="12591">
                  <c:v>7.7133200000000001E-3</c:v>
                </c:pt>
                <c:pt idx="12592">
                  <c:v>2.57778E-3</c:v>
                </c:pt>
                <c:pt idx="12593">
                  <c:v>1.8704399999999999E-2</c:v>
                </c:pt>
                <c:pt idx="12594">
                  <c:v>1.5153899999999999E-3</c:v>
                </c:pt>
                <c:pt idx="12595">
                  <c:v>4.2171500000000002E-3</c:v>
                </c:pt>
                <c:pt idx="12596">
                  <c:v>1.5897800000000001E-3</c:v>
                </c:pt>
                <c:pt idx="12597">
                  <c:v>1.0755499999999999E-2</c:v>
                </c:pt>
                <c:pt idx="12598" formatCode="0.00E+00">
                  <c:v>7.3556899999999998E-3</c:v>
                </c:pt>
                <c:pt idx="12599">
                  <c:v>3.3226000000000002E-3</c:v>
                </c:pt>
                <c:pt idx="12600">
                  <c:v>5.9776300000000003E-3</c:v>
                </c:pt>
                <c:pt idx="12601">
                  <c:v>-9.9601700000000008E-3</c:v>
                </c:pt>
                <c:pt idx="12602">
                  <c:v>-6.2313100000000003E-3</c:v>
                </c:pt>
                <c:pt idx="12603">
                  <c:v>-4.0426300000000002E-3</c:v>
                </c:pt>
                <c:pt idx="12604">
                  <c:v>5.3720499999999997E-3</c:v>
                </c:pt>
                <c:pt idx="12605">
                  <c:v>1.21593E-3</c:v>
                </c:pt>
                <c:pt idx="12606">
                  <c:v>-1.1091200000000001E-2</c:v>
                </c:pt>
                <c:pt idx="12607">
                  <c:v>5.7344400000000004E-3</c:v>
                </c:pt>
                <c:pt idx="12608">
                  <c:v>1.2101199999999999E-2</c:v>
                </c:pt>
                <c:pt idx="12609">
                  <c:v>5.7506600000000003E-3</c:v>
                </c:pt>
                <c:pt idx="12610">
                  <c:v>9.6826599999999992E-3</c:v>
                </c:pt>
                <c:pt idx="12611">
                  <c:v>1.22051E-2</c:v>
                </c:pt>
                <c:pt idx="12612">
                  <c:v>-1.38664E-3</c:v>
                </c:pt>
                <c:pt idx="12613">
                  <c:v>2.6168799999999998E-3</c:v>
                </c:pt>
                <c:pt idx="12614">
                  <c:v>-3.2157900000000001E-3</c:v>
                </c:pt>
                <c:pt idx="12615">
                  <c:v>2.56157E-3</c:v>
                </c:pt>
                <c:pt idx="12616">
                  <c:v>1.6517599999999999E-3</c:v>
                </c:pt>
                <c:pt idx="12617">
                  <c:v>-1.3275100000000001E-3</c:v>
                </c:pt>
                <c:pt idx="12618">
                  <c:v>-1.3647100000000001E-3</c:v>
                </c:pt>
                <c:pt idx="12619">
                  <c:v>-1.98364E-4</c:v>
                </c:pt>
                <c:pt idx="12620">
                  <c:v>-7.07626E-3</c:v>
                </c:pt>
                <c:pt idx="12621">
                  <c:v>-7.7838899999999999E-3</c:v>
                </c:pt>
                <c:pt idx="12622">
                  <c:v>-2.4354899999999999E-2</c:v>
                </c:pt>
                <c:pt idx="12623">
                  <c:v>-7.5597800000000003E-3</c:v>
                </c:pt>
                <c:pt idx="12624">
                  <c:v>-3.39508E-3</c:v>
                </c:pt>
                <c:pt idx="12625">
                  <c:v>-6.3085600000000004E-3</c:v>
                </c:pt>
                <c:pt idx="12626">
                  <c:v>-4.46606E-3</c:v>
                </c:pt>
                <c:pt idx="12627">
                  <c:v>-1.8686299999999999E-2</c:v>
                </c:pt>
                <c:pt idx="12628">
                  <c:v>-1.80073E-2</c:v>
                </c:pt>
                <c:pt idx="12629">
                  <c:v>-1.9964200000000001E-2</c:v>
                </c:pt>
                <c:pt idx="12630">
                  <c:v>-8.4333399999999992E-3</c:v>
                </c:pt>
                <c:pt idx="12631">
                  <c:v>-1.0828000000000001E-2</c:v>
                </c:pt>
                <c:pt idx="12632">
                  <c:v>-9.9372899999999997E-3</c:v>
                </c:pt>
                <c:pt idx="12633">
                  <c:v>-1.91717E-2</c:v>
                </c:pt>
                <c:pt idx="12634">
                  <c:v>-4.4479400000000001E-3</c:v>
                </c:pt>
                <c:pt idx="12635">
                  <c:v>-3.9424899999999999E-3</c:v>
                </c:pt>
                <c:pt idx="12636">
                  <c:v>-1.6155200000000001E-3</c:v>
                </c:pt>
                <c:pt idx="12637">
                  <c:v>-1.52397E-2</c:v>
                </c:pt>
                <c:pt idx="12638">
                  <c:v>-5.79643E-3</c:v>
                </c:pt>
                <c:pt idx="12639">
                  <c:v>-8.7642699999999994E-3</c:v>
                </c:pt>
                <c:pt idx="12640">
                  <c:v>-2.4993899999999999E-2</c:v>
                </c:pt>
                <c:pt idx="12641">
                  <c:v>-2.0753899999999999E-2</c:v>
                </c:pt>
                <c:pt idx="12642">
                  <c:v>-1.9835499999999999E-2</c:v>
                </c:pt>
                <c:pt idx="12643">
                  <c:v>-9.2020000000000001E-3</c:v>
                </c:pt>
                <c:pt idx="12644">
                  <c:v>-2.2885300000000001E-2</c:v>
                </c:pt>
                <c:pt idx="12645">
                  <c:v>-2.2460899999999999E-2</c:v>
                </c:pt>
                <c:pt idx="12646">
                  <c:v>-1.04723E-2</c:v>
                </c:pt>
                <c:pt idx="12647">
                  <c:v>-1.5481E-2</c:v>
                </c:pt>
                <c:pt idx="12648">
                  <c:v>-2.7126299999999999E-2</c:v>
                </c:pt>
                <c:pt idx="12649">
                  <c:v>-2.45972E-2</c:v>
                </c:pt>
                <c:pt idx="12650">
                  <c:v>-6.6852600000000002E-3</c:v>
                </c:pt>
                <c:pt idx="12651">
                  <c:v>-1.12514E-2</c:v>
                </c:pt>
                <c:pt idx="12652">
                  <c:v>-1.0398900000000001E-2</c:v>
                </c:pt>
                <c:pt idx="12653">
                  <c:v>-5.7954800000000004E-3</c:v>
                </c:pt>
                <c:pt idx="12654">
                  <c:v>-8.8901499999999994E-3</c:v>
                </c:pt>
                <c:pt idx="12655">
                  <c:v>-1.07899E-2</c:v>
                </c:pt>
                <c:pt idx="12656">
                  <c:v>-9.8085399999999993E-3</c:v>
                </c:pt>
                <c:pt idx="12657">
                  <c:v>-7.6713600000000003E-3</c:v>
                </c:pt>
                <c:pt idx="12658">
                  <c:v>4.7759999999999999E-3</c:v>
                </c:pt>
                <c:pt idx="12659">
                  <c:v>4.5652399999999999E-3</c:v>
                </c:pt>
                <c:pt idx="12660">
                  <c:v>1.4576E-2</c:v>
                </c:pt>
                <c:pt idx="12661">
                  <c:v>-1.22118E-2</c:v>
                </c:pt>
                <c:pt idx="12662">
                  <c:v>-2.5596600000000001E-3</c:v>
                </c:pt>
                <c:pt idx="12663">
                  <c:v>3.9300899999999998E-3</c:v>
                </c:pt>
                <c:pt idx="12664">
                  <c:v>1.4700899999999999E-2</c:v>
                </c:pt>
                <c:pt idx="12665">
                  <c:v>-3.5696E-3</c:v>
                </c:pt>
                <c:pt idx="12666">
                  <c:v>-6.9751700000000002E-3</c:v>
                </c:pt>
                <c:pt idx="12667">
                  <c:v>1.0961500000000001E-2</c:v>
                </c:pt>
                <c:pt idx="12668">
                  <c:v>-2.3746499999999999E-3</c:v>
                </c:pt>
                <c:pt idx="12669">
                  <c:v>-2.7103399999999999E-3</c:v>
                </c:pt>
                <c:pt idx="12670">
                  <c:v>6.1550099999999998E-3</c:v>
                </c:pt>
                <c:pt idx="12671">
                  <c:v>1.47324E-2</c:v>
                </c:pt>
                <c:pt idx="12672">
                  <c:v>1.9407300000000001E-3</c:v>
                </c:pt>
                <c:pt idx="12673">
                  <c:v>8.8787099999999997E-3</c:v>
                </c:pt>
                <c:pt idx="12674">
                  <c:v>-5.8689099999999998E-3</c:v>
                </c:pt>
                <c:pt idx="12675">
                  <c:v>-8.7165799999999998E-4</c:v>
                </c:pt>
                <c:pt idx="12676">
                  <c:v>6.3705400000000001E-3</c:v>
                </c:pt>
                <c:pt idx="12677">
                  <c:v>3.2406799999999999E-2</c:v>
                </c:pt>
                <c:pt idx="12678">
                  <c:v>1.3150200000000001E-2</c:v>
                </c:pt>
                <c:pt idx="12679">
                  <c:v>1.0869999999999999E-2</c:v>
                </c:pt>
                <c:pt idx="12680">
                  <c:v>7.7362100000000003E-3</c:v>
                </c:pt>
                <c:pt idx="12681">
                  <c:v>2.2179600000000001E-2</c:v>
                </c:pt>
                <c:pt idx="12682">
                  <c:v>1.5532499999999999E-2</c:v>
                </c:pt>
                <c:pt idx="12683">
                  <c:v>6.80256E-3</c:v>
                </c:pt>
                <c:pt idx="12684">
                  <c:v>1.6572E-2</c:v>
                </c:pt>
                <c:pt idx="12685">
                  <c:v>1.21689E-2</c:v>
                </c:pt>
                <c:pt idx="12686">
                  <c:v>7.6188999999999996E-3</c:v>
                </c:pt>
                <c:pt idx="12687">
                  <c:v>1.81732E-2</c:v>
                </c:pt>
                <c:pt idx="12688">
                  <c:v>1.29385E-2</c:v>
                </c:pt>
                <c:pt idx="12689">
                  <c:v>-3.0231499999999999E-4</c:v>
                </c:pt>
                <c:pt idx="12690">
                  <c:v>3.4551600000000001E-3</c:v>
                </c:pt>
                <c:pt idx="12691">
                  <c:v>-3.3283199999999997E-4</c:v>
                </c:pt>
                <c:pt idx="12692">
                  <c:v>6.82068E-3</c:v>
                </c:pt>
                <c:pt idx="12693">
                  <c:v>-5.2413900000000003E-3</c:v>
                </c:pt>
                <c:pt idx="12694">
                  <c:v>1.51205E-2</c:v>
                </c:pt>
                <c:pt idx="12695">
                  <c:v>-5.9232699999999996E-3</c:v>
                </c:pt>
                <c:pt idx="12696">
                  <c:v>-3.3578900000000001E-3</c:v>
                </c:pt>
                <c:pt idx="12697">
                  <c:v>-3.6907200000000002E-3</c:v>
                </c:pt>
                <c:pt idx="12698">
                  <c:v>-4.5738200000000001E-3</c:v>
                </c:pt>
                <c:pt idx="12699">
                  <c:v>1.9854500000000001E-2</c:v>
                </c:pt>
                <c:pt idx="12700">
                  <c:v>1.00851E-2</c:v>
                </c:pt>
                <c:pt idx="12701">
                  <c:v>1.7033599999999999E-2</c:v>
                </c:pt>
                <c:pt idx="12702">
                  <c:v>1.0615299999999999E-2</c:v>
                </c:pt>
                <c:pt idx="12703">
                  <c:v>1.3750999999999999E-2</c:v>
                </c:pt>
                <c:pt idx="12704">
                  <c:v>1.5388499999999999E-2</c:v>
                </c:pt>
                <c:pt idx="12705">
                  <c:v>2.2637399999999998E-2</c:v>
                </c:pt>
                <c:pt idx="12706">
                  <c:v>5.72968E-3</c:v>
                </c:pt>
                <c:pt idx="12707">
                  <c:v>2.5024399999999999E-3</c:v>
                </c:pt>
                <c:pt idx="12708">
                  <c:v>1.8072100000000001E-3</c:v>
                </c:pt>
                <c:pt idx="12709">
                  <c:v>1.4114399999999999E-3</c:v>
                </c:pt>
                <c:pt idx="12710">
                  <c:v>6.2761300000000004E-3</c:v>
                </c:pt>
                <c:pt idx="12711">
                  <c:v>7.09057E-3</c:v>
                </c:pt>
                <c:pt idx="12712">
                  <c:v>8.0061000000000004E-3</c:v>
                </c:pt>
                <c:pt idx="12713">
                  <c:v>-8.4943799999999993E-3</c:v>
                </c:pt>
                <c:pt idx="12714">
                  <c:v>-1.09491E-2</c:v>
                </c:pt>
                <c:pt idx="12715">
                  <c:v>3.56865E-3</c:v>
                </c:pt>
                <c:pt idx="12716">
                  <c:v>4.5318600000000004E-3</c:v>
                </c:pt>
                <c:pt idx="12717">
                  <c:v>-3.44276E-3</c:v>
                </c:pt>
                <c:pt idx="12718">
                  <c:v>-1.2491199999999999E-2</c:v>
                </c:pt>
                <c:pt idx="12719">
                  <c:v>-1.83182E-2</c:v>
                </c:pt>
                <c:pt idx="12720">
                  <c:v>-1.9756300000000001E-2</c:v>
                </c:pt>
                <c:pt idx="12721">
                  <c:v>-1.4547300000000001E-2</c:v>
                </c:pt>
                <c:pt idx="12722">
                  <c:v>-7.9727200000000002E-4</c:v>
                </c:pt>
                <c:pt idx="12723">
                  <c:v>-2.8772400000000001E-3</c:v>
                </c:pt>
                <c:pt idx="12724">
                  <c:v>-2.32506E-2</c:v>
                </c:pt>
                <c:pt idx="12725">
                  <c:v>-3.8158400000000002E-2</c:v>
                </c:pt>
                <c:pt idx="12726">
                  <c:v>-3.3106799999999999E-2</c:v>
                </c:pt>
                <c:pt idx="12727">
                  <c:v>-2.1855400000000001E-2</c:v>
                </c:pt>
                <c:pt idx="12728">
                  <c:v>-2.1259299999999998E-2</c:v>
                </c:pt>
                <c:pt idx="12729">
                  <c:v>-2.1347000000000001E-2</c:v>
                </c:pt>
                <c:pt idx="12730">
                  <c:v>-3.3256500000000001E-2</c:v>
                </c:pt>
                <c:pt idx="12731">
                  <c:v>-2.6308100000000001E-2</c:v>
                </c:pt>
                <c:pt idx="12732">
                  <c:v>-8.7986000000000002E-3</c:v>
                </c:pt>
                <c:pt idx="12733">
                  <c:v>-8.3007800000000007E-3</c:v>
                </c:pt>
                <c:pt idx="12734">
                  <c:v>-5.5513400000000001E-3</c:v>
                </c:pt>
                <c:pt idx="12735">
                  <c:v>-1.7706900000000001E-2</c:v>
                </c:pt>
                <c:pt idx="12736">
                  <c:v>-2.2559200000000001E-2</c:v>
                </c:pt>
                <c:pt idx="12737">
                  <c:v>-1.8653900000000001E-2</c:v>
                </c:pt>
                <c:pt idx="12738">
                  <c:v>-2.5098800000000001E-2</c:v>
                </c:pt>
                <c:pt idx="12739">
                  <c:v>-1.28717E-2</c:v>
                </c:pt>
                <c:pt idx="12740">
                  <c:v>-1.9578000000000002E-2</c:v>
                </c:pt>
                <c:pt idx="12741">
                  <c:v>-2.6227E-2</c:v>
                </c:pt>
                <c:pt idx="12742">
                  <c:v>-2.8911599999999999E-2</c:v>
                </c:pt>
                <c:pt idx="12743">
                  <c:v>-1.1177100000000001E-2</c:v>
                </c:pt>
                <c:pt idx="12744">
                  <c:v>-1.2396799999999999E-2</c:v>
                </c:pt>
                <c:pt idx="12745">
                  <c:v>-3.3855399999999998E-3</c:v>
                </c:pt>
                <c:pt idx="12746">
                  <c:v>-1.92347E-2</c:v>
                </c:pt>
                <c:pt idx="12747">
                  <c:v>-1.2674299999999999E-2</c:v>
                </c:pt>
                <c:pt idx="12748">
                  <c:v>-1.8560400000000001E-2</c:v>
                </c:pt>
                <c:pt idx="12749">
                  <c:v>-7.0467000000000004E-3</c:v>
                </c:pt>
                <c:pt idx="12750" formatCode="0.00E+00">
                  <c:v>-3.2424900000000002E-5</c:v>
                </c:pt>
                <c:pt idx="12751">
                  <c:v>-5.5236800000000004E-3</c:v>
                </c:pt>
                <c:pt idx="12752">
                  <c:v>-8.3713499999999996E-3</c:v>
                </c:pt>
                <c:pt idx="12753">
                  <c:v>-8.9511899999999995E-3</c:v>
                </c:pt>
                <c:pt idx="12754">
                  <c:v>-1.09444E-2</c:v>
                </c:pt>
                <c:pt idx="12755">
                  <c:v>-1.51339E-2</c:v>
                </c:pt>
                <c:pt idx="12756">
                  <c:v>-1.0911000000000001E-2</c:v>
                </c:pt>
                <c:pt idx="12757">
                  <c:v>4.2171500000000002E-3</c:v>
                </c:pt>
                <c:pt idx="12758">
                  <c:v>-1.47543E-2</c:v>
                </c:pt>
                <c:pt idx="12759">
                  <c:v>-1.13449E-2</c:v>
                </c:pt>
                <c:pt idx="12760">
                  <c:v>-1.5628800000000002E-2</c:v>
                </c:pt>
                <c:pt idx="12761">
                  <c:v>-3.0127500000000002E-2</c:v>
                </c:pt>
                <c:pt idx="12762">
                  <c:v>-1.5811899999999999E-3</c:v>
                </c:pt>
                <c:pt idx="12763">
                  <c:v>-1.5550599999999999E-2</c:v>
                </c:pt>
                <c:pt idx="12764">
                  <c:v>-1.8212300000000001E-2</c:v>
                </c:pt>
                <c:pt idx="12765">
                  <c:v>-1.01633E-2</c:v>
                </c:pt>
                <c:pt idx="12766">
                  <c:v>-1.12009E-2</c:v>
                </c:pt>
                <c:pt idx="12767">
                  <c:v>-8.9359300000000003E-4</c:v>
                </c:pt>
                <c:pt idx="12768">
                  <c:v>1.8137899999999998E-2</c:v>
                </c:pt>
                <c:pt idx="12769">
                  <c:v>-8.8787100000000004E-4</c:v>
                </c:pt>
                <c:pt idx="12770">
                  <c:v>-3.5991700000000001E-3</c:v>
                </c:pt>
                <c:pt idx="12771">
                  <c:v>6.2017399999999999E-3</c:v>
                </c:pt>
                <c:pt idx="12772">
                  <c:v>1.3365699999999999E-2</c:v>
                </c:pt>
                <c:pt idx="12773">
                  <c:v>1.7364500000000001E-2</c:v>
                </c:pt>
                <c:pt idx="12774">
                  <c:v>1.4967899999999999E-2</c:v>
                </c:pt>
                <c:pt idx="12775">
                  <c:v>2.0608900000000001E-3</c:v>
                </c:pt>
                <c:pt idx="12776">
                  <c:v>-8.8310199999999998E-4</c:v>
                </c:pt>
                <c:pt idx="12777">
                  <c:v>2.3155200000000002E-3</c:v>
                </c:pt>
                <c:pt idx="12778">
                  <c:v>2.1736100000000001E-2</c:v>
                </c:pt>
                <c:pt idx="12779">
                  <c:v>2.48566E-2</c:v>
                </c:pt>
                <c:pt idx="12780">
                  <c:v>9.7732500000000007E-3</c:v>
                </c:pt>
                <c:pt idx="12781">
                  <c:v>9.2916500000000003E-3</c:v>
                </c:pt>
                <c:pt idx="12782">
                  <c:v>1.45559E-2</c:v>
                </c:pt>
                <c:pt idx="12783">
                  <c:v>1.3384800000000001E-2</c:v>
                </c:pt>
                <c:pt idx="12784">
                  <c:v>1.50414E-2</c:v>
                </c:pt>
                <c:pt idx="12785">
                  <c:v>1.7818500000000001E-2</c:v>
                </c:pt>
                <c:pt idx="12786">
                  <c:v>2.0032899999999999E-2</c:v>
                </c:pt>
                <c:pt idx="12787">
                  <c:v>2.13308E-2</c:v>
                </c:pt>
                <c:pt idx="12788">
                  <c:v>1.01204E-2</c:v>
                </c:pt>
                <c:pt idx="12789">
                  <c:v>-2.5091200000000001E-3</c:v>
                </c:pt>
                <c:pt idx="12790">
                  <c:v>1.09196E-2</c:v>
                </c:pt>
                <c:pt idx="12791">
                  <c:v>3.74794E-3</c:v>
                </c:pt>
                <c:pt idx="12792">
                  <c:v>1.7141300000000002E-2</c:v>
                </c:pt>
                <c:pt idx="12793">
                  <c:v>1.28078E-3</c:v>
                </c:pt>
                <c:pt idx="12794">
                  <c:v>7.7018700000000004E-3</c:v>
                </c:pt>
                <c:pt idx="12795">
                  <c:v>3.7212399999999998E-3</c:v>
                </c:pt>
                <c:pt idx="12796">
                  <c:v>3.2138800000000001E-3</c:v>
                </c:pt>
                <c:pt idx="12797">
                  <c:v>-5.1631899999999998E-3</c:v>
                </c:pt>
                <c:pt idx="12798" formatCode="0.00E+00">
                  <c:v>1.90735E-5</c:v>
                </c:pt>
                <c:pt idx="12799">
                  <c:v>1.05886E-2</c:v>
                </c:pt>
                <c:pt idx="12800">
                  <c:v>4.4727300000000003E-3</c:v>
                </c:pt>
                <c:pt idx="12801">
                  <c:v>1.24931E-3</c:v>
                </c:pt>
                <c:pt idx="12802">
                  <c:v>-1.86253E-3</c:v>
                </c:pt>
                <c:pt idx="12803">
                  <c:v>9.7951900000000005E-3</c:v>
                </c:pt>
                <c:pt idx="12804">
                  <c:v>2.0895E-2</c:v>
                </c:pt>
                <c:pt idx="12805">
                  <c:v>1.5966399999999999E-2</c:v>
                </c:pt>
                <c:pt idx="12806">
                  <c:v>9.7475099999999992E-3</c:v>
                </c:pt>
                <c:pt idx="12807">
                  <c:v>1.45779E-2</c:v>
                </c:pt>
                <c:pt idx="12808">
                  <c:v>8.1825300000000004E-3</c:v>
                </c:pt>
                <c:pt idx="12809">
                  <c:v>1.24216E-2</c:v>
                </c:pt>
                <c:pt idx="12810">
                  <c:v>1.12867E-2</c:v>
                </c:pt>
                <c:pt idx="12811">
                  <c:v>1.42241E-2</c:v>
                </c:pt>
                <c:pt idx="12812">
                  <c:v>8.66222E-3</c:v>
                </c:pt>
                <c:pt idx="12813">
                  <c:v>-3.12328E-3</c:v>
                </c:pt>
                <c:pt idx="12814">
                  <c:v>-1.31226E-3</c:v>
                </c:pt>
                <c:pt idx="12815">
                  <c:v>1.4286999999999999E-2</c:v>
                </c:pt>
                <c:pt idx="12816">
                  <c:v>-2.7399099999999999E-3</c:v>
                </c:pt>
                <c:pt idx="12817">
                  <c:v>-9.9410999999999996E-3</c:v>
                </c:pt>
                <c:pt idx="12818">
                  <c:v>-5.5513400000000001E-3</c:v>
                </c:pt>
                <c:pt idx="12819">
                  <c:v>-1.28078E-3</c:v>
                </c:pt>
                <c:pt idx="12820">
                  <c:v>3.5896299999999999E-3</c:v>
                </c:pt>
                <c:pt idx="12821">
                  <c:v>-3.10421E-3</c:v>
                </c:pt>
                <c:pt idx="12822">
                  <c:v>-5.7058300000000003E-3</c:v>
                </c:pt>
                <c:pt idx="12823">
                  <c:v>-1.5882500000000001E-2</c:v>
                </c:pt>
                <c:pt idx="12824">
                  <c:v>-8.0890700000000003E-3</c:v>
                </c:pt>
                <c:pt idx="12825">
                  <c:v>5.4378500000000001E-3</c:v>
                </c:pt>
                <c:pt idx="12826">
                  <c:v>-7.2822599999999996E-3</c:v>
                </c:pt>
                <c:pt idx="12827">
                  <c:v>-6.2932999999999999E-3</c:v>
                </c:pt>
                <c:pt idx="12828">
                  <c:v>-2.4616200000000001E-2</c:v>
                </c:pt>
                <c:pt idx="12829">
                  <c:v>-2.0579299999999998E-2</c:v>
                </c:pt>
                <c:pt idx="12830">
                  <c:v>-9.1438300000000004E-3</c:v>
                </c:pt>
                <c:pt idx="12831">
                  <c:v>-1.5727999999999999E-2</c:v>
                </c:pt>
                <c:pt idx="12832">
                  <c:v>-2.8575900000000001E-2</c:v>
                </c:pt>
                <c:pt idx="12833">
                  <c:v>-1.8691099999999999E-2</c:v>
                </c:pt>
                <c:pt idx="12834">
                  <c:v>-1.17331E-2</c:v>
                </c:pt>
                <c:pt idx="12835">
                  <c:v>-1.8723500000000001E-2</c:v>
                </c:pt>
                <c:pt idx="12836">
                  <c:v>-2.1467199999999999E-2</c:v>
                </c:pt>
                <c:pt idx="12837">
                  <c:v>-5.0630600000000003E-3</c:v>
                </c:pt>
                <c:pt idx="12838">
                  <c:v>-1.6993500000000002E-2</c:v>
                </c:pt>
                <c:pt idx="12839">
                  <c:v>-1.32027E-2</c:v>
                </c:pt>
                <c:pt idx="12840">
                  <c:v>-2.1349900000000002E-2</c:v>
                </c:pt>
                <c:pt idx="12841">
                  <c:v>-3.1124099999999998E-2</c:v>
                </c:pt>
                <c:pt idx="12842">
                  <c:v>-1.15957E-2</c:v>
                </c:pt>
                <c:pt idx="12843">
                  <c:v>-3.5503399999999997E-2</c:v>
                </c:pt>
                <c:pt idx="12844">
                  <c:v>-1.8068299999999999E-2</c:v>
                </c:pt>
                <c:pt idx="12845">
                  <c:v>-2.3778000000000001E-2</c:v>
                </c:pt>
                <c:pt idx="12846">
                  <c:v>-8.1338899999999995E-3</c:v>
                </c:pt>
                <c:pt idx="12847">
                  <c:v>-1.55687E-2</c:v>
                </c:pt>
                <c:pt idx="12848">
                  <c:v>-1.74828E-2</c:v>
                </c:pt>
                <c:pt idx="12849">
                  <c:v>-6.6328000000000003E-3</c:v>
                </c:pt>
                <c:pt idx="12850">
                  <c:v>-1.33934E-2</c:v>
                </c:pt>
                <c:pt idx="12851">
                  <c:v>-2.5428800000000001E-2</c:v>
                </c:pt>
                <c:pt idx="12852">
                  <c:v>-1.72129E-2</c:v>
                </c:pt>
                <c:pt idx="12853">
                  <c:v>-1.60322E-2</c:v>
                </c:pt>
                <c:pt idx="12854">
                  <c:v>-1.3570799999999999E-2</c:v>
                </c:pt>
                <c:pt idx="12855">
                  <c:v>-1.0272999999999999E-2</c:v>
                </c:pt>
                <c:pt idx="12856">
                  <c:v>-2.1200199999999998E-3</c:v>
                </c:pt>
                <c:pt idx="12857">
                  <c:v>-8.9721699999999998E-3</c:v>
                </c:pt>
                <c:pt idx="12858">
                  <c:v>-1.1673899999999999E-2</c:v>
                </c:pt>
                <c:pt idx="12859">
                  <c:v>-3.0174300000000002E-3</c:v>
                </c:pt>
                <c:pt idx="12860">
                  <c:v>9.2792500000000002E-4</c:v>
                </c:pt>
                <c:pt idx="12861">
                  <c:v>-5.0449399999999997E-4</c:v>
                </c:pt>
                <c:pt idx="12862">
                  <c:v>2.1762800000000001E-3</c:v>
                </c:pt>
                <c:pt idx="12863">
                  <c:v>4.8894899999999998E-3</c:v>
                </c:pt>
                <c:pt idx="12864">
                  <c:v>2.2926299999999999E-3</c:v>
                </c:pt>
                <c:pt idx="12865">
                  <c:v>-1.08719E-3</c:v>
                </c:pt>
                <c:pt idx="12866">
                  <c:v>7.8077299999999997E-3</c:v>
                </c:pt>
                <c:pt idx="12867">
                  <c:v>1.7949099999999999E-2</c:v>
                </c:pt>
                <c:pt idx="12868">
                  <c:v>-3.3206899999999998E-3</c:v>
                </c:pt>
                <c:pt idx="12869">
                  <c:v>-4.7006599999999997E-3</c:v>
                </c:pt>
                <c:pt idx="12870">
                  <c:v>-2.7427699999999998E-3</c:v>
                </c:pt>
                <c:pt idx="12871">
                  <c:v>1.3286600000000001E-2</c:v>
                </c:pt>
                <c:pt idx="12872">
                  <c:v>3.0034999999999999E-2</c:v>
                </c:pt>
                <c:pt idx="12873">
                  <c:v>2.2089000000000001E-2</c:v>
                </c:pt>
                <c:pt idx="12874">
                  <c:v>-1.68133E-3</c:v>
                </c:pt>
                <c:pt idx="12875">
                  <c:v>-1.7652499999999999E-3</c:v>
                </c:pt>
                <c:pt idx="12876">
                  <c:v>6.6518799999999998E-3</c:v>
                </c:pt>
                <c:pt idx="12877">
                  <c:v>1.3697600000000001E-2</c:v>
                </c:pt>
                <c:pt idx="12878">
                  <c:v>2.0680400000000002E-2</c:v>
                </c:pt>
                <c:pt idx="12879">
                  <c:v>1.23024E-2</c:v>
                </c:pt>
                <c:pt idx="12880">
                  <c:v>8.2693100000000002E-3</c:v>
                </c:pt>
                <c:pt idx="12881">
                  <c:v>1.87397E-3</c:v>
                </c:pt>
                <c:pt idx="12882">
                  <c:v>1.6358399999999999E-2</c:v>
                </c:pt>
                <c:pt idx="12883">
                  <c:v>1.2030600000000001E-2</c:v>
                </c:pt>
                <c:pt idx="12884">
                  <c:v>-1.65081E-3</c:v>
                </c:pt>
                <c:pt idx="12885">
                  <c:v>-8.0118199999999994E-3</c:v>
                </c:pt>
                <c:pt idx="12886">
                  <c:v>-1.7904300000000001E-2</c:v>
                </c:pt>
                <c:pt idx="12887">
                  <c:v>1.93501E-3</c:v>
                </c:pt>
                <c:pt idx="12888">
                  <c:v>1.0255800000000001E-2</c:v>
                </c:pt>
                <c:pt idx="12889">
                  <c:v>5.1488899999999997E-3</c:v>
                </c:pt>
                <c:pt idx="12890">
                  <c:v>1.51606E-2</c:v>
                </c:pt>
                <c:pt idx="12891">
                  <c:v>-2.8381299999999999E-3</c:v>
                </c:pt>
                <c:pt idx="12892">
                  <c:v>-2.3975400000000001E-3</c:v>
                </c:pt>
                <c:pt idx="12893">
                  <c:v>-1.31006E-2</c:v>
                </c:pt>
                <c:pt idx="12894">
                  <c:v>6.8473800000000001E-3</c:v>
                </c:pt>
                <c:pt idx="12895">
                  <c:v>5.8841700000000002E-3</c:v>
                </c:pt>
                <c:pt idx="12896">
                  <c:v>2.52914E-3</c:v>
                </c:pt>
                <c:pt idx="12897">
                  <c:v>-8.2683599999999996E-4</c:v>
                </c:pt>
                <c:pt idx="12898">
                  <c:v>-7.2069200000000003E-3</c:v>
                </c:pt>
                <c:pt idx="12899">
                  <c:v>2.8321300000000001E-2</c:v>
                </c:pt>
                <c:pt idx="12900">
                  <c:v>1.8246700000000001E-2</c:v>
                </c:pt>
                <c:pt idx="12901">
                  <c:v>2.0811099999999999E-2</c:v>
                </c:pt>
                <c:pt idx="12902">
                  <c:v>1.2919399999999999E-2</c:v>
                </c:pt>
                <c:pt idx="12903">
                  <c:v>5.1622400000000002E-3</c:v>
                </c:pt>
                <c:pt idx="12904">
                  <c:v>4.1170099999999999E-3</c:v>
                </c:pt>
                <c:pt idx="12905">
                  <c:v>3.0685400000000002E-2</c:v>
                </c:pt>
                <c:pt idx="12906">
                  <c:v>2.02513E-2</c:v>
                </c:pt>
                <c:pt idx="12907">
                  <c:v>1.59597E-2</c:v>
                </c:pt>
                <c:pt idx="12908">
                  <c:v>1.5833900000000001E-2</c:v>
                </c:pt>
                <c:pt idx="12909">
                  <c:v>5.0315899999999998E-3</c:v>
                </c:pt>
                <c:pt idx="12910">
                  <c:v>5.1422100000000004E-3</c:v>
                </c:pt>
                <c:pt idx="12911">
                  <c:v>1.28536E-2</c:v>
                </c:pt>
                <c:pt idx="12912">
                  <c:v>1.0747899999999999E-2</c:v>
                </c:pt>
                <c:pt idx="12913">
                  <c:v>-2.10762E-4</c:v>
                </c:pt>
                <c:pt idx="12914">
                  <c:v>-6.27518E-3</c:v>
                </c:pt>
                <c:pt idx="12915">
                  <c:v>-3.6430399999999997E-4</c:v>
                </c:pt>
                <c:pt idx="12916">
                  <c:v>5.0363500000000002E-3</c:v>
                </c:pt>
                <c:pt idx="12917">
                  <c:v>3.64971E-3</c:v>
                </c:pt>
                <c:pt idx="12918" formatCode="0.00E+00">
                  <c:v>3.7698699999999998E-3</c:v>
                </c:pt>
                <c:pt idx="12919">
                  <c:v>-6.88362E-3</c:v>
                </c:pt>
                <c:pt idx="12920">
                  <c:v>5.1689100000000001E-4</c:v>
                </c:pt>
                <c:pt idx="12921">
                  <c:v>-1.2624700000000001E-2</c:v>
                </c:pt>
                <c:pt idx="12922">
                  <c:v>1.85966E-4</c:v>
                </c:pt>
                <c:pt idx="12923">
                  <c:v>-4.33922E-4</c:v>
                </c:pt>
                <c:pt idx="12924">
                  <c:v>-2.8781900000000001E-3</c:v>
                </c:pt>
                <c:pt idx="12925">
                  <c:v>-1.4057200000000001E-2</c:v>
                </c:pt>
                <c:pt idx="12926">
                  <c:v>1.0499999999999999E-3</c:v>
                </c:pt>
                <c:pt idx="12927">
                  <c:v>5.72968E-3</c:v>
                </c:pt>
                <c:pt idx="12928">
                  <c:v>6.6585500000000001E-3</c:v>
                </c:pt>
                <c:pt idx="12929">
                  <c:v>2.61211E-3</c:v>
                </c:pt>
                <c:pt idx="12930">
                  <c:v>3.5400399999999999E-3</c:v>
                </c:pt>
                <c:pt idx="12931">
                  <c:v>-1.10245E-3</c:v>
                </c:pt>
                <c:pt idx="12932">
                  <c:v>7.0533799999999997E-3</c:v>
                </c:pt>
                <c:pt idx="12933">
                  <c:v>-1.1151299999999999E-2</c:v>
                </c:pt>
                <c:pt idx="12934">
                  <c:v>7.7543300000000003E-3</c:v>
                </c:pt>
                <c:pt idx="12935">
                  <c:v>5.3033799999999999E-3</c:v>
                </c:pt>
                <c:pt idx="12936">
                  <c:v>1.1638600000000001E-2</c:v>
                </c:pt>
                <c:pt idx="12937">
                  <c:v>1.27239E-2</c:v>
                </c:pt>
                <c:pt idx="12938">
                  <c:v>-2.3565299999999999E-3</c:v>
                </c:pt>
                <c:pt idx="12939">
                  <c:v>5.7353999999999999E-3</c:v>
                </c:pt>
                <c:pt idx="12940">
                  <c:v>5.2795400000000001E-3</c:v>
                </c:pt>
                <c:pt idx="12941">
                  <c:v>-1.32847E-3</c:v>
                </c:pt>
                <c:pt idx="12942">
                  <c:v>-4.8961600000000001E-3</c:v>
                </c:pt>
                <c:pt idx="12943">
                  <c:v>1.8237099999999999E-2</c:v>
                </c:pt>
                <c:pt idx="12944">
                  <c:v>9.0179400000000003E-3</c:v>
                </c:pt>
                <c:pt idx="12945">
                  <c:v>3.1776399999999998E-3</c:v>
                </c:pt>
                <c:pt idx="12946">
                  <c:v>-4.4403100000000003E-3</c:v>
                </c:pt>
                <c:pt idx="12947">
                  <c:v>-8.6593599999999998E-4</c:v>
                </c:pt>
                <c:pt idx="12948">
                  <c:v>1.4266999999999999E-3</c:v>
                </c:pt>
                <c:pt idx="12949">
                  <c:v>1.20735E-3</c:v>
                </c:pt>
                <c:pt idx="12950">
                  <c:v>4.6787299999999999E-3</c:v>
                </c:pt>
                <c:pt idx="12951" formatCode="0.00E+00">
                  <c:v>6.3190499999999997E-3</c:v>
                </c:pt>
                <c:pt idx="12952">
                  <c:v>8.3208099999999997E-3</c:v>
                </c:pt>
                <c:pt idx="12953">
                  <c:v>1.2231799999999999E-2</c:v>
                </c:pt>
                <c:pt idx="12954">
                  <c:v>1.5676499999999999E-2</c:v>
                </c:pt>
                <c:pt idx="12955">
                  <c:v>5.4645500000000003E-3</c:v>
                </c:pt>
                <c:pt idx="12956">
                  <c:v>5.2032500000000004E-3</c:v>
                </c:pt>
                <c:pt idx="12957">
                  <c:v>2.0915E-2</c:v>
                </c:pt>
                <c:pt idx="12958">
                  <c:v>9.1934199999999997E-4</c:v>
                </c:pt>
                <c:pt idx="12959">
                  <c:v>-1.1482199999999999E-3</c:v>
                </c:pt>
                <c:pt idx="12960">
                  <c:v>2.3174299999999999E-4</c:v>
                </c:pt>
                <c:pt idx="12961">
                  <c:v>7.47585E-3</c:v>
                </c:pt>
                <c:pt idx="12962">
                  <c:v>5.4521600000000002E-3</c:v>
                </c:pt>
                <c:pt idx="12963">
                  <c:v>-2.2630699999999998E-3</c:v>
                </c:pt>
                <c:pt idx="12964">
                  <c:v>1.7510399999999999E-2</c:v>
                </c:pt>
                <c:pt idx="12965">
                  <c:v>-3.4179700000000002E-3</c:v>
                </c:pt>
                <c:pt idx="12966">
                  <c:v>-2.9802299999999999E-3</c:v>
                </c:pt>
                <c:pt idx="12967">
                  <c:v>-8.6069100000000006E-3</c:v>
                </c:pt>
                <c:pt idx="12968">
                  <c:v>2.8123900000000001E-3</c:v>
                </c:pt>
                <c:pt idx="12969">
                  <c:v>-2.3879999999999999E-3</c:v>
                </c:pt>
                <c:pt idx="12970">
                  <c:v>3.5028500000000001E-3</c:v>
                </c:pt>
                <c:pt idx="12971">
                  <c:v>2.9973999999999999E-3</c:v>
                </c:pt>
                <c:pt idx="12972">
                  <c:v>-8.9073199999999998E-4</c:v>
                </c:pt>
                <c:pt idx="12973">
                  <c:v>6.5193200000000003E-3</c:v>
                </c:pt>
                <c:pt idx="12974">
                  <c:v>8.3980600000000006E-3</c:v>
                </c:pt>
                <c:pt idx="12975">
                  <c:v>8.8682199999999996E-3</c:v>
                </c:pt>
                <c:pt idx="12976">
                  <c:v>-4.6729999999999997E-4</c:v>
                </c:pt>
                <c:pt idx="12977">
                  <c:v>1.4370000000000001E-2</c:v>
                </c:pt>
                <c:pt idx="12978">
                  <c:v>1.7704999999999999E-2</c:v>
                </c:pt>
                <c:pt idx="12979">
                  <c:v>1.9172700000000001E-2</c:v>
                </c:pt>
                <c:pt idx="12980">
                  <c:v>7.4396100000000001E-3</c:v>
                </c:pt>
                <c:pt idx="12981">
                  <c:v>1.3238E-2</c:v>
                </c:pt>
                <c:pt idx="12982">
                  <c:v>1.4328E-2</c:v>
                </c:pt>
                <c:pt idx="12983">
                  <c:v>7.3146799999999996E-3</c:v>
                </c:pt>
                <c:pt idx="12984">
                  <c:v>1.1047400000000001E-2</c:v>
                </c:pt>
                <c:pt idx="12985">
                  <c:v>7.5769399999999999E-3</c:v>
                </c:pt>
                <c:pt idx="12986">
                  <c:v>8.6460100000000008E-3</c:v>
                </c:pt>
                <c:pt idx="12987">
                  <c:v>8.2540500000000006E-3</c:v>
                </c:pt>
                <c:pt idx="12988">
                  <c:v>1.4019E-2</c:v>
                </c:pt>
                <c:pt idx="12989">
                  <c:v>2.7025199999999999E-2</c:v>
                </c:pt>
                <c:pt idx="12990">
                  <c:v>1.1728300000000001E-2</c:v>
                </c:pt>
                <c:pt idx="12991">
                  <c:v>1.43394E-2</c:v>
                </c:pt>
                <c:pt idx="12992">
                  <c:v>6.7052800000000001E-3</c:v>
                </c:pt>
                <c:pt idx="12993">
                  <c:v>7.8659100000000003E-3</c:v>
                </c:pt>
                <c:pt idx="12994">
                  <c:v>1.67017E-2</c:v>
                </c:pt>
                <c:pt idx="12995">
                  <c:v>6.09875E-3</c:v>
                </c:pt>
                <c:pt idx="12996">
                  <c:v>-5.3596500000000001E-4</c:v>
                </c:pt>
                <c:pt idx="12997">
                  <c:v>1.09634E-2</c:v>
                </c:pt>
                <c:pt idx="12998">
                  <c:v>1.9036299999999999E-2</c:v>
                </c:pt>
                <c:pt idx="12999">
                  <c:v>1.7740200000000001E-2</c:v>
                </c:pt>
                <c:pt idx="13000">
                  <c:v>1.8272399999999999E-3</c:v>
                </c:pt>
                <c:pt idx="13001">
                  <c:v>2.70462E-3</c:v>
                </c:pt>
                <c:pt idx="13002">
                  <c:v>1.05562E-2</c:v>
                </c:pt>
                <c:pt idx="13003">
                  <c:v>9.1781599999999994E-3</c:v>
                </c:pt>
                <c:pt idx="13004">
                  <c:v>1.64452E-2</c:v>
                </c:pt>
                <c:pt idx="13005">
                  <c:v>1.47963E-2</c:v>
                </c:pt>
                <c:pt idx="13006">
                  <c:v>-4.1379900000000002E-3</c:v>
                </c:pt>
                <c:pt idx="13007">
                  <c:v>-4.6014799999999998E-3</c:v>
                </c:pt>
                <c:pt idx="13008">
                  <c:v>-7.9498299999999997E-3</c:v>
                </c:pt>
                <c:pt idx="13009">
                  <c:v>4.9352600000000003E-3</c:v>
                </c:pt>
                <c:pt idx="13010">
                  <c:v>1.80817E-3</c:v>
                </c:pt>
                <c:pt idx="13011">
                  <c:v>3.6888099999999998E-3</c:v>
                </c:pt>
                <c:pt idx="13012">
                  <c:v>-1.9226099999999999E-3</c:v>
                </c:pt>
                <c:pt idx="13013">
                  <c:v>-1.7559100000000001E-2</c:v>
                </c:pt>
                <c:pt idx="13014">
                  <c:v>4.9333600000000003E-3</c:v>
                </c:pt>
                <c:pt idx="13015">
                  <c:v>-3.8328199999999998E-3</c:v>
                </c:pt>
                <c:pt idx="13016">
                  <c:v>1.44224E-2</c:v>
                </c:pt>
                <c:pt idx="13017">
                  <c:v>7.8535099999999993E-3</c:v>
                </c:pt>
                <c:pt idx="13018">
                  <c:v>-8.2597699999999996E-3</c:v>
                </c:pt>
                <c:pt idx="13019">
                  <c:v>-4.1561100000000002E-3</c:v>
                </c:pt>
                <c:pt idx="13020">
                  <c:v>2.9459E-3</c:v>
                </c:pt>
                <c:pt idx="13021">
                  <c:v>1.39589E-2</c:v>
                </c:pt>
                <c:pt idx="13022">
                  <c:v>1.5637399999999999E-2</c:v>
                </c:pt>
                <c:pt idx="13023">
                  <c:v>1.65329E-2</c:v>
                </c:pt>
                <c:pt idx="13024">
                  <c:v>1.6403199999999999E-4</c:v>
                </c:pt>
                <c:pt idx="13025">
                  <c:v>9.6302000000000002E-3</c:v>
                </c:pt>
                <c:pt idx="13026">
                  <c:v>2.5854099999999998E-3</c:v>
                </c:pt>
                <c:pt idx="13027">
                  <c:v>3.4380000000000001E-3</c:v>
                </c:pt>
                <c:pt idx="13028">
                  <c:v>1.9485499999999999E-2</c:v>
                </c:pt>
                <c:pt idx="13029">
                  <c:v>4.6939800000000004E-3</c:v>
                </c:pt>
                <c:pt idx="13030">
                  <c:v>-4.5337700000000003E-3</c:v>
                </c:pt>
                <c:pt idx="13031">
                  <c:v>1.15681E-2</c:v>
                </c:pt>
                <c:pt idx="13032">
                  <c:v>1.19667E-2</c:v>
                </c:pt>
                <c:pt idx="13033">
                  <c:v>2.6464499999999998E-2</c:v>
                </c:pt>
                <c:pt idx="13034">
                  <c:v>1.0602E-2</c:v>
                </c:pt>
                <c:pt idx="13035">
                  <c:v>5.55706E-3</c:v>
                </c:pt>
                <c:pt idx="13036">
                  <c:v>-1.3422999999999999E-2</c:v>
                </c:pt>
                <c:pt idx="13037">
                  <c:v>2.29473E-2</c:v>
                </c:pt>
                <c:pt idx="13038">
                  <c:v>2.74668E-2</c:v>
                </c:pt>
                <c:pt idx="13039">
                  <c:v>1.4209699999999999E-4</c:v>
                </c:pt>
                <c:pt idx="13040">
                  <c:v>-1.2826000000000001E-2</c:v>
                </c:pt>
                <c:pt idx="13041">
                  <c:v>3.8242300000000001E-4</c:v>
                </c:pt>
                <c:pt idx="13042">
                  <c:v>3.8785899999999999E-3</c:v>
                </c:pt>
                <c:pt idx="13043">
                  <c:v>3.10421E-3</c:v>
                </c:pt>
                <c:pt idx="13044">
                  <c:v>1.6835200000000002E-2</c:v>
                </c:pt>
                <c:pt idx="13045">
                  <c:v>3.0155199999999998E-3</c:v>
                </c:pt>
                <c:pt idx="13046">
                  <c:v>5.3873100000000002E-3</c:v>
                </c:pt>
                <c:pt idx="13047">
                  <c:v>-1.39904E-3</c:v>
                </c:pt>
                <c:pt idx="13048">
                  <c:v>-4.18663E-4</c:v>
                </c:pt>
                <c:pt idx="13049">
                  <c:v>-1.1892300000000001E-3</c:v>
                </c:pt>
                <c:pt idx="13050">
                  <c:v>6.3972500000000002E-3</c:v>
                </c:pt>
                <c:pt idx="13051">
                  <c:v>7.8887899999999997E-3</c:v>
                </c:pt>
                <c:pt idx="13052">
                  <c:v>1.4452E-2</c:v>
                </c:pt>
                <c:pt idx="13053">
                  <c:v>-1.3444899999999999E-2</c:v>
                </c:pt>
                <c:pt idx="13054">
                  <c:v>-3.2424900000000002E-3</c:v>
                </c:pt>
                <c:pt idx="13055">
                  <c:v>1.44186E-2</c:v>
                </c:pt>
                <c:pt idx="13056">
                  <c:v>1.7388299999999999E-2</c:v>
                </c:pt>
                <c:pt idx="13057">
                  <c:v>-8.5163099999999992E-3</c:v>
                </c:pt>
                <c:pt idx="13058">
                  <c:v>7.0972400000000003E-3</c:v>
                </c:pt>
                <c:pt idx="13059">
                  <c:v>-2.7971300000000001E-3</c:v>
                </c:pt>
                <c:pt idx="13060">
                  <c:v>-7.1716300000000005E-4</c:v>
                </c:pt>
                <c:pt idx="13061">
                  <c:v>7.0447900000000004E-3</c:v>
                </c:pt>
                <c:pt idx="13062">
                  <c:v>6.32381E-3</c:v>
                </c:pt>
                <c:pt idx="13063">
                  <c:v>-1.8033999999999999E-3</c:v>
                </c:pt>
                <c:pt idx="13064">
                  <c:v>-1.18227E-2</c:v>
                </c:pt>
                <c:pt idx="13065">
                  <c:v>1.6355499999999999E-3</c:v>
                </c:pt>
                <c:pt idx="13066">
                  <c:v>9.3841600000000008E-3</c:v>
                </c:pt>
                <c:pt idx="13067">
                  <c:v>-5.0163300000000003E-3</c:v>
                </c:pt>
                <c:pt idx="13068">
                  <c:v>-7.5492900000000002E-3</c:v>
                </c:pt>
                <c:pt idx="13069">
                  <c:v>2.32315E-3</c:v>
                </c:pt>
                <c:pt idx="13070">
                  <c:v>3.7069300000000002E-3</c:v>
                </c:pt>
                <c:pt idx="13071">
                  <c:v>6.8273500000000003E-3</c:v>
                </c:pt>
                <c:pt idx="13072">
                  <c:v>-5.2738199999999996E-4</c:v>
                </c:pt>
                <c:pt idx="13073">
                  <c:v>1.12152E-3</c:v>
                </c:pt>
                <c:pt idx="13074">
                  <c:v>1.9493100000000001E-3</c:v>
                </c:pt>
                <c:pt idx="13075">
                  <c:v>6.0529700000000004E-3</c:v>
                </c:pt>
                <c:pt idx="13076">
                  <c:v>-5.9499699999999997E-3</c:v>
                </c:pt>
                <c:pt idx="13077">
                  <c:v>-3.4523000000000003E-4</c:v>
                </c:pt>
                <c:pt idx="13078">
                  <c:v>1.0581999999999999E-2</c:v>
                </c:pt>
                <c:pt idx="13079" formatCode="0.00E+00">
                  <c:v>-1.6212500000000001E-5</c:v>
                </c:pt>
                <c:pt idx="13080">
                  <c:v>-3.9615600000000003E-3</c:v>
                </c:pt>
                <c:pt idx="13081">
                  <c:v>-1.3960800000000001E-2</c:v>
                </c:pt>
                <c:pt idx="13082">
                  <c:v>-1.94645E-3</c:v>
                </c:pt>
                <c:pt idx="13083">
                  <c:v>3.2835E-3</c:v>
                </c:pt>
                <c:pt idx="13084">
                  <c:v>-3.0946699999999999E-3</c:v>
                </c:pt>
                <c:pt idx="13085">
                  <c:v>3.02696E-3</c:v>
                </c:pt>
                <c:pt idx="13086">
                  <c:v>-1.20068E-3</c:v>
                </c:pt>
                <c:pt idx="13087">
                  <c:v>-1.3854E-2</c:v>
                </c:pt>
                <c:pt idx="13088">
                  <c:v>-6.6471100000000003E-3</c:v>
                </c:pt>
                <c:pt idx="13089">
                  <c:v>1.5844299999999999E-2</c:v>
                </c:pt>
                <c:pt idx="13090">
                  <c:v>3.82519E-3</c:v>
                </c:pt>
                <c:pt idx="13091">
                  <c:v>1.1577600000000001E-3</c:v>
                </c:pt>
                <c:pt idx="13092">
                  <c:v>-1.3343799999999999E-2</c:v>
                </c:pt>
                <c:pt idx="13093">
                  <c:v>4.9028400000000003E-3</c:v>
                </c:pt>
                <c:pt idx="13094">
                  <c:v>8.5992800000000008E-3</c:v>
                </c:pt>
                <c:pt idx="13095">
                  <c:v>-1.66397E-2</c:v>
                </c:pt>
                <c:pt idx="13096">
                  <c:v>-2.2973999999999998E-3</c:v>
                </c:pt>
                <c:pt idx="13097">
                  <c:v>7.8926099999999996E-3</c:v>
                </c:pt>
                <c:pt idx="13098">
                  <c:v>-2.62547E-3</c:v>
                </c:pt>
                <c:pt idx="13099">
                  <c:v>-1.0600999999999999E-2</c:v>
                </c:pt>
                <c:pt idx="13100">
                  <c:v>9.3212099999999999E-3</c:v>
                </c:pt>
                <c:pt idx="13101">
                  <c:v>3.85857E-3</c:v>
                </c:pt>
                <c:pt idx="13102">
                  <c:v>8.6584100000000001E-3</c:v>
                </c:pt>
                <c:pt idx="13103">
                  <c:v>1.11761E-2</c:v>
                </c:pt>
                <c:pt idx="13104">
                  <c:v>1.5399899999999999E-2</c:v>
                </c:pt>
                <c:pt idx="13105">
                  <c:v>1.1816999999999999E-2</c:v>
                </c:pt>
                <c:pt idx="13106">
                  <c:v>1.0796500000000001E-2</c:v>
                </c:pt>
                <c:pt idx="13107">
                  <c:v>-1.7299699999999999E-3</c:v>
                </c:pt>
                <c:pt idx="13108">
                  <c:v>-2.2850000000000001E-3</c:v>
                </c:pt>
                <c:pt idx="13109">
                  <c:v>-2.3641600000000001E-3</c:v>
                </c:pt>
                <c:pt idx="13110">
                  <c:v>3.6954900000000001E-3</c:v>
                </c:pt>
                <c:pt idx="13111">
                  <c:v>6.1120999999999997E-3</c:v>
                </c:pt>
                <c:pt idx="13112">
                  <c:v>4.5070600000000002E-3</c:v>
                </c:pt>
                <c:pt idx="13113">
                  <c:v>4.57954E-3</c:v>
                </c:pt>
                <c:pt idx="13114">
                  <c:v>5.0840399999999997E-3</c:v>
                </c:pt>
                <c:pt idx="13115">
                  <c:v>1.6832399999999999E-3</c:v>
                </c:pt>
                <c:pt idx="13116">
                  <c:v>5.02777E-3</c:v>
                </c:pt>
                <c:pt idx="13117">
                  <c:v>-3.7956200000000001E-4</c:v>
                </c:pt>
                <c:pt idx="13118">
                  <c:v>5.3682299999999999E-3</c:v>
                </c:pt>
                <c:pt idx="13119">
                  <c:v>4.1790000000000004E-3</c:v>
                </c:pt>
                <c:pt idx="13120">
                  <c:v>5.7496999999999999E-3</c:v>
                </c:pt>
                <c:pt idx="13121">
                  <c:v>9.6731200000000003E-3</c:v>
                </c:pt>
                <c:pt idx="13122">
                  <c:v>3.08895E-2</c:v>
                </c:pt>
                <c:pt idx="13123">
                  <c:v>4.3134699999999998E-3</c:v>
                </c:pt>
                <c:pt idx="13124">
                  <c:v>5.7888000000000004E-4</c:v>
                </c:pt>
                <c:pt idx="13125">
                  <c:v>-1.49097E-2</c:v>
                </c:pt>
                <c:pt idx="13126">
                  <c:v>1.9755399999999999E-2</c:v>
                </c:pt>
                <c:pt idx="13127">
                  <c:v>2.5113099999999999E-2</c:v>
                </c:pt>
                <c:pt idx="13128">
                  <c:v>-4.4965700000000001E-3</c:v>
                </c:pt>
                <c:pt idx="13129">
                  <c:v>3.7279100000000001E-3</c:v>
                </c:pt>
                <c:pt idx="13130">
                  <c:v>1.7452200000000001E-4</c:v>
                </c:pt>
                <c:pt idx="13131">
                  <c:v>7.5416600000000004E-3</c:v>
                </c:pt>
                <c:pt idx="13132">
                  <c:v>-6.90174E-3</c:v>
                </c:pt>
                <c:pt idx="13133">
                  <c:v>-8.5811599999999991E-3</c:v>
                </c:pt>
                <c:pt idx="13134">
                  <c:v>2.3755999999999998E-3</c:v>
                </c:pt>
                <c:pt idx="13135">
                  <c:v>3.8280499999999999E-3</c:v>
                </c:pt>
                <c:pt idx="13136">
                  <c:v>-2.9506699999999999E-3</c:v>
                </c:pt>
                <c:pt idx="13137">
                  <c:v>4.6644199999999999E-3</c:v>
                </c:pt>
                <c:pt idx="13138">
                  <c:v>1.0537100000000001E-2</c:v>
                </c:pt>
                <c:pt idx="13139">
                  <c:v>-5.5074700000000004E-3</c:v>
                </c:pt>
                <c:pt idx="13140">
                  <c:v>-6.0157800000000001E-3</c:v>
                </c:pt>
                <c:pt idx="13141">
                  <c:v>-5.2642800000000001E-4</c:v>
                </c:pt>
                <c:pt idx="13142">
                  <c:v>6.3009299999999997E-3</c:v>
                </c:pt>
                <c:pt idx="13143">
                  <c:v>1.0376E-2</c:v>
                </c:pt>
                <c:pt idx="13144">
                  <c:v>4.0874500000000003E-3</c:v>
                </c:pt>
                <c:pt idx="13145">
                  <c:v>-3.0403100000000001E-3</c:v>
                </c:pt>
                <c:pt idx="13146">
                  <c:v>7.7304799999999996E-3</c:v>
                </c:pt>
                <c:pt idx="13147">
                  <c:v>1.54705E-2</c:v>
                </c:pt>
                <c:pt idx="13148">
                  <c:v>2.0880699999999999E-2</c:v>
                </c:pt>
                <c:pt idx="13149">
                  <c:v>1.56612E-2</c:v>
                </c:pt>
                <c:pt idx="13150">
                  <c:v>-8.5926100000000005E-3</c:v>
                </c:pt>
                <c:pt idx="13151">
                  <c:v>-6.9675400000000004E-3</c:v>
                </c:pt>
                <c:pt idx="13152">
                  <c:v>2.0163500000000001E-2</c:v>
                </c:pt>
                <c:pt idx="13153">
                  <c:v>8.0976499999999996E-3</c:v>
                </c:pt>
                <c:pt idx="13154">
                  <c:v>1.4616000000000001E-2</c:v>
                </c:pt>
                <c:pt idx="13155">
                  <c:v>1.14775E-2</c:v>
                </c:pt>
                <c:pt idx="13156">
                  <c:v>-8.3751699999999995E-3</c:v>
                </c:pt>
                <c:pt idx="13157">
                  <c:v>-1.00231E-2</c:v>
                </c:pt>
                <c:pt idx="13158">
                  <c:v>1.9073500000000001E-4</c:v>
                </c:pt>
                <c:pt idx="13159">
                  <c:v>5.87368E-3</c:v>
                </c:pt>
                <c:pt idx="13160">
                  <c:v>-1.31454E-2</c:v>
                </c:pt>
                <c:pt idx="13161">
                  <c:v>-9.2620800000000007E-3</c:v>
                </c:pt>
                <c:pt idx="13162">
                  <c:v>-2.0154999999999999E-2</c:v>
                </c:pt>
                <c:pt idx="13163">
                  <c:v>-1.3164500000000001E-2</c:v>
                </c:pt>
                <c:pt idx="13164">
                  <c:v>-2.48127E-2</c:v>
                </c:pt>
                <c:pt idx="13165">
                  <c:v>-1.9170800000000002E-2</c:v>
                </c:pt>
                <c:pt idx="13166">
                  <c:v>-6.6871600000000002E-3</c:v>
                </c:pt>
                <c:pt idx="13167">
                  <c:v>-2.4248100000000002E-2</c:v>
                </c:pt>
                <c:pt idx="13168">
                  <c:v>-3.1459800000000003E-2</c:v>
                </c:pt>
                <c:pt idx="13169">
                  <c:v>-1.42355E-2</c:v>
                </c:pt>
                <c:pt idx="13170">
                  <c:v>-2.1028499999999999E-3</c:v>
                </c:pt>
                <c:pt idx="13171">
                  <c:v>-6.6223100000000002E-3</c:v>
                </c:pt>
                <c:pt idx="13172">
                  <c:v>-3.0243900000000001E-2</c:v>
                </c:pt>
                <c:pt idx="13173">
                  <c:v>-1.2497899999999999E-2</c:v>
                </c:pt>
                <c:pt idx="13174">
                  <c:v>-2.06947E-4</c:v>
                </c:pt>
                <c:pt idx="13175">
                  <c:v>-2.66476E-2</c:v>
                </c:pt>
                <c:pt idx="13176">
                  <c:v>-1.8207600000000001E-2</c:v>
                </c:pt>
                <c:pt idx="13177">
                  <c:v>-2.0246500000000001E-2</c:v>
                </c:pt>
                <c:pt idx="13178">
                  <c:v>2.8934500000000001E-3</c:v>
                </c:pt>
                <c:pt idx="13179">
                  <c:v>-1.40858E-3</c:v>
                </c:pt>
                <c:pt idx="13180">
                  <c:v>-2.41642E-2</c:v>
                </c:pt>
                <c:pt idx="13181">
                  <c:v>-2.2445699999999999E-2</c:v>
                </c:pt>
                <c:pt idx="13182">
                  <c:v>-2.3005500000000002E-2</c:v>
                </c:pt>
                <c:pt idx="13183">
                  <c:v>-9.1104500000000008E-3</c:v>
                </c:pt>
                <c:pt idx="13184">
                  <c:v>-1.09882E-2</c:v>
                </c:pt>
                <c:pt idx="13185">
                  <c:v>-2.4969100000000001E-2</c:v>
                </c:pt>
                <c:pt idx="13186">
                  <c:v>-2.6938400000000001E-2</c:v>
                </c:pt>
                <c:pt idx="13187">
                  <c:v>-6.9904299999999997E-3</c:v>
                </c:pt>
                <c:pt idx="13188">
                  <c:v>-2.3815200000000002E-2</c:v>
                </c:pt>
                <c:pt idx="13189">
                  <c:v>-1.8765400000000002E-2</c:v>
                </c:pt>
                <c:pt idx="13190">
                  <c:v>-1.21841E-2</c:v>
                </c:pt>
                <c:pt idx="13191">
                  <c:v>-1.00727E-2</c:v>
                </c:pt>
                <c:pt idx="13192">
                  <c:v>-8.1462900000000005E-3</c:v>
                </c:pt>
                <c:pt idx="13193">
                  <c:v>-2.64969E-2</c:v>
                </c:pt>
                <c:pt idx="13194">
                  <c:v>-1.4677000000000001E-2</c:v>
                </c:pt>
                <c:pt idx="13195">
                  <c:v>-4.5986200000000003E-3</c:v>
                </c:pt>
                <c:pt idx="13196">
                  <c:v>-1.49269E-2</c:v>
                </c:pt>
                <c:pt idx="13197">
                  <c:v>-1.1500399999999999E-2</c:v>
                </c:pt>
                <c:pt idx="13198">
                  <c:v>-7.65228E-3</c:v>
                </c:pt>
                <c:pt idx="13199">
                  <c:v>-8.8262600000000007E-3</c:v>
                </c:pt>
                <c:pt idx="13200">
                  <c:v>3.7775E-3</c:v>
                </c:pt>
                <c:pt idx="13201">
                  <c:v>-1.5749900000000001E-2</c:v>
                </c:pt>
                <c:pt idx="13202">
                  <c:v>-1.9103999999999999E-2</c:v>
                </c:pt>
                <c:pt idx="13203">
                  <c:v>1.37711E-3</c:v>
                </c:pt>
                <c:pt idx="13204">
                  <c:v>1.5720399999999999E-2</c:v>
                </c:pt>
                <c:pt idx="13205">
                  <c:v>-4.0855400000000004E-3</c:v>
                </c:pt>
                <c:pt idx="13206">
                  <c:v>-1.21908E-2</c:v>
                </c:pt>
                <c:pt idx="13207">
                  <c:v>-8.5525500000000008E-3</c:v>
                </c:pt>
                <c:pt idx="13208">
                  <c:v>-5.9309000000000002E-3</c:v>
                </c:pt>
                <c:pt idx="13209">
                  <c:v>-6.8397500000000003E-3</c:v>
                </c:pt>
                <c:pt idx="13210">
                  <c:v>-1.57833E-3</c:v>
                </c:pt>
                <c:pt idx="13211">
                  <c:v>1.1472699999999999E-3</c:v>
                </c:pt>
                <c:pt idx="13212">
                  <c:v>4.46606E-3</c:v>
                </c:pt>
                <c:pt idx="13213">
                  <c:v>-8.1987399999999995E-3</c:v>
                </c:pt>
                <c:pt idx="13214">
                  <c:v>-1.15786E-2</c:v>
                </c:pt>
                <c:pt idx="13215">
                  <c:v>-1.65749E-3</c:v>
                </c:pt>
                <c:pt idx="13216">
                  <c:v>1.6467099999999998E-2</c:v>
                </c:pt>
                <c:pt idx="13217">
                  <c:v>3.6220599999999999E-3</c:v>
                </c:pt>
                <c:pt idx="13218">
                  <c:v>1.23663E-2</c:v>
                </c:pt>
                <c:pt idx="13219">
                  <c:v>-5.2947999999999997E-3</c:v>
                </c:pt>
                <c:pt idx="13220">
                  <c:v>-5.9156399999999998E-3</c:v>
                </c:pt>
                <c:pt idx="13221">
                  <c:v>7.2317099999999997E-3</c:v>
                </c:pt>
                <c:pt idx="13222">
                  <c:v>9.9468200000000003E-3</c:v>
                </c:pt>
                <c:pt idx="13223">
                  <c:v>7.3575999999999997E-3</c:v>
                </c:pt>
                <c:pt idx="13224">
                  <c:v>8.8243499999999999E-3</c:v>
                </c:pt>
                <c:pt idx="13225">
                  <c:v>3.6067999999999998E-3</c:v>
                </c:pt>
                <c:pt idx="13226">
                  <c:v>1.03254E-2</c:v>
                </c:pt>
                <c:pt idx="13227">
                  <c:v>1.56174E-2</c:v>
                </c:pt>
                <c:pt idx="13228">
                  <c:v>1.24598E-2</c:v>
                </c:pt>
                <c:pt idx="13229">
                  <c:v>5.28145E-3</c:v>
                </c:pt>
                <c:pt idx="13230">
                  <c:v>5.6476599999999997E-3</c:v>
                </c:pt>
                <c:pt idx="13231">
                  <c:v>5.4798099999999999E-3</c:v>
                </c:pt>
                <c:pt idx="13232">
                  <c:v>7.5054199999999996E-3</c:v>
                </c:pt>
                <c:pt idx="13233">
                  <c:v>-9.6702599999999995E-4</c:v>
                </c:pt>
                <c:pt idx="13234">
                  <c:v>-4.8379900000000003E-3</c:v>
                </c:pt>
                <c:pt idx="13235">
                  <c:v>-7.9622300000000007E-3</c:v>
                </c:pt>
                <c:pt idx="13236">
                  <c:v>-1.7347300000000001E-3</c:v>
                </c:pt>
                <c:pt idx="13237">
                  <c:v>2.81906E-3</c:v>
                </c:pt>
                <c:pt idx="13238">
                  <c:v>-7.8821199999999994E-3</c:v>
                </c:pt>
                <c:pt idx="13239">
                  <c:v>-4.9409900000000001E-3</c:v>
                </c:pt>
                <c:pt idx="13240">
                  <c:v>-1.4978399999999999E-2</c:v>
                </c:pt>
                <c:pt idx="13241">
                  <c:v>-2.1886800000000001E-3</c:v>
                </c:pt>
                <c:pt idx="13242">
                  <c:v>8.1071900000000002E-3</c:v>
                </c:pt>
                <c:pt idx="13243">
                  <c:v>-9.1056799999999997E-3</c:v>
                </c:pt>
                <c:pt idx="13244">
                  <c:v>-2.41117E-2</c:v>
                </c:pt>
                <c:pt idx="13245" formatCode="0.00E+00">
                  <c:v>-1.46847E-2</c:v>
                </c:pt>
                <c:pt idx="13246">
                  <c:v>-1.4019E-3</c:v>
                </c:pt>
                <c:pt idx="13247">
                  <c:v>5.65052E-3</c:v>
                </c:pt>
                <c:pt idx="13248">
                  <c:v>-6.7539200000000001E-3</c:v>
                </c:pt>
                <c:pt idx="13249">
                  <c:v>-1.3971300000000001E-2</c:v>
                </c:pt>
                <c:pt idx="13250">
                  <c:v>-1.6586299999999998E-2</c:v>
                </c:pt>
                <c:pt idx="13251">
                  <c:v>-1.0227200000000001E-2</c:v>
                </c:pt>
                <c:pt idx="13252">
                  <c:v>-2.8096200000000002E-2</c:v>
                </c:pt>
                <c:pt idx="13253">
                  <c:v>-1.48554E-2</c:v>
                </c:pt>
                <c:pt idx="13254">
                  <c:v>-9.3126300000000006E-3</c:v>
                </c:pt>
                <c:pt idx="13255">
                  <c:v>3.3578900000000001E-3</c:v>
                </c:pt>
                <c:pt idx="13256">
                  <c:v>-2.2732700000000002E-2</c:v>
                </c:pt>
                <c:pt idx="13257">
                  <c:v>-3.2014800000000003E-2</c:v>
                </c:pt>
                <c:pt idx="13258">
                  <c:v>-2.8978299999999999E-2</c:v>
                </c:pt>
                <c:pt idx="13259">
                  <c:v>-9.5958699999999994E-3</c:v>
                </c:pt>
                <c:pt idx="13260">
                  <c:v>-6.5212200000000003E-3</c:v>
                </c:pt>
                <c:pt idx="13261">
                  <c:v>-1.43871E-2</c:v>
                </c:pt>
                <c:pt idx="13262">
                  <c:v>-1.4633200000000001E-2</c:v>
                </c:pt>
                <c:pt idx="13263">
                  <c:v>-2.6868800000000002E-2</c:v>
                </c:pt>
                <c:pt idx="13264">
                  <c:v>-1.54953E-2</c:v>
                </c:pt>
                <c:pt idx="13265">
                  <c:v>-2.27318E-2</c:v>
                </c:pt>
                <c:pt idx="13266">
                  <c:v>-6.0262700000000002E-3</c:v>
                </c:pt>
                <c:pt idx="13267">
                  <c:v>2.78473E-3</c:v>
                </c:pt>
                <c:pt idx="13268">
                  <c:v>-1.8837E-2</c:v>
                </c:pt>
                <c:pt idx="13269">
                  <c:v>-1.5973999999999999E-2</c:v>
                </c:pt>
                <c:pt idx="13270">
                  <c:v>-2.0393399999999999E-2</c:v>
                </c:pt>
                <c:pt idx="13271">
                  <c:v>-1.7395000000000001E-2</c:v>
                </c:pt>
                <c:pt idx="13272" formatCode="0.00E+00">
                  <c:v>-1.0741199999999999E-2</c:v>
                </c:pt>
                <c:pt idx="13273">
                  <c:v>-8.4590900000000005E-4</c:v>
                </c:pt>
                <c:pt idx="13274">
                  <c:v>-1.57185E-2</c:v>
                </c:pt>
                <c:pt idx="13275">
                  <c:v>-1.19276E-2</c:v>
                </c:pt>
                <c:pt idx="13276">
                  <c:v>-1.66397E-2</c:v>
                </c:pt>
                <c:pt idx="13277">
                  <c:v>-1.7160399999999999E-2</c:v>
                </c:pt>
                <c:pt idx="13278">
                  <c:v>-9.6502299999999992E-3</c:v>
                </c:pt>
                <c:pt idx="13279">
                  <c:v>-1.37596E-2</c:v>
                </c:pt>
                <c:pt idx="13280">
                  <c:v>-1.0026E-2</c:v>
                </c:pt>
                <c:pt idx="13281">
                  <c:v>-1.7657300000000001E-2</c:v>
                </c:pt>
                <c:pt idx="13282">
                  <c:v>-2.3385E-2</c:v>
                </c:pt>
                <c:pt idx="13283">
                  <c:v>-2.8385199999999999E-2</c:v>
                </c:pt>
                <c:pt idx="13284">
                  <c:v>-6.7768100000000003E-3</c:v>
                </c:pt>
                <c:pt idx="13285">
                  <c:v>-1.67465E-3</c:v>
                </c:pt>
                <c:pt idx="13286">
                  <c:v>-1.9626600000000001E-2</c:v>
                </c:pt>
                <c:pt idx="13287">
                  <c:v>-2.3356399999999999E-2</c:v>
                </c:pt>
                <c:pt idx="13288">
                  <c:v>-2.1289800000000001E-2</c:v>
                </c:pt>
                <c:pt idx="13289">
                  <c:v>-1.3884499999999999E-2</c:v>
                </c:pt>
                <c:pt idx="13290">
                  <c:v>-2.5612800000000002E-2</c:v>
                </c:pt>
                <c:pt idx="13291">
                  <c:v>-8.2902900000000005E-3</c:v>
                </c:pt>
                <c:pt idx="13292">
                  <c:v>-8.4514599999999992E-3</c:v>
                </c:pt>
                <c:pt idx="13293">
                  <c:v>-1.1937100000000001E-2</c:v>
                </c:pt>
                <c:pt idx="13294">
                  <c:v>-3.1957600000000002E-3</c:v>
                </c:pt>
                <c:pt idx="13295">
                  <c:v>-1.7916700000000001E-2</c:v>
                </c:pt>
                <c:pt idx="13296">
                  <c:v>-1.22805E-2</c:v>
                </c:pt>
                <c:pt idx="13297">
                  <c:v>-1.7356900000000001E-2</c:v>
                </c:pt>
                <c:pt idx="13298">
                  <c:v>6.5574600000000002E-3</c:v>
                </c:pt>
                <c:pt idx="13299">
                  <c:v>-1.6156199999999999E-2</c:v>
                </c:pt>
                <c:pt idx="13300">
                  <c:v>-1.4542599999999999E-2</c:v>
                </c:pt>
                <c:pt idx="13301">
                  <c:v>5.1774999999999998E-3</c:v>
                </c:pt>
                <c:pt idx="13302">
                  <c:v>-7.4768100000000004E-4</c:v>
                </c:pt>
                <c:pt idx="13303">
                  <c:v>-7.8048700000000002E-3</c:v>
                </c:pt>
                <c:pt idx="13304">
                  <c:v>-1.28059E-2</c:v>
                </c:pt>
                <c:pt idx="13305">
                  <c:v>1.23997E-2</c:v>
                </c:pt>
                <c:pt idx="13306">
                  <c:v>1.3214099999999999E-2</c:v>
                </c:pt>
                <c:pt idx="13307">
                  <c:v>-4.4002499999999996E-3</c:v>
                </c:pt>
                <c:pt idx="13308">
                  <c:v>-3.1766899999999998E-3</c:v>
                </c:pt>
                <c:pt idx="13309">
                  <c:v>2.7475400000000001E-3</c:v>
                </c:pt>
                <c:pt idx="13310">
                  <c:v>1.7663999999999999E-2</c:v>
                </c:pt>
                <c:pt idx="13311">
                  <c:v>1.15891E-2</c:v>
                </c:pt>
                <c:pt idx="13312">
                  <c:v>7.1640000000000002E-3</c:v>
                </c:pt>
                <c:pt idx="13313">
                  <c:v>-7.5426099999999999E-3</c:v>
                </c:pt>
                <c:pt idx="13314">
                  <c:v>-1.8043499999999999E-3</c:v>
                </c:pt>
                <c:pt idx="13315">
                  <c:v>-6.9046000000000003E-3</c:v>
                </c:pt>
                <c:pt idx="13316">
                  <c:v>-4.1971200000000004E-3</c:v>
                </c:pt>
                <c:pt idx="13317">
                  <c:v>7.0495599999999999E-3</c:v>
                </c:pt>
                <c:pt idx="13318">
                  <c:v>6.5040599999999999E-3</c:v>
                </c:pt>
                <c:pt idx="13319">
                  <c:v>1.95217E-3</c:v>
                </c:pt>
                <c:pt idx="13320">
                  <c:v>-1.8013000000000001E-2</c:v>
                </c:pt>
                <c:pt idx="13321">
                  <c:v>7.7514599999999999E-3</c:v>
                </c:pt>
                <c:pt idx="13322">
                  <c:v>2.1446199999999999E-2</c:v>
                </c:pt>
                <c:pt idx="13323">
                  <c:v>1.0420799999999999E-2</c:v>
                </c:pt>
                <c:pt idx="13324" formatCode="0.00E+00">
                  <c:v>-2.8429000000000002E-3</c:v>
                </c:pt>
                <c:pt idx="13325">
                  <c:v>3.39317E-3</c:v>
                </c:pt>
                <c:pt idx="13326">
                  <c:v>8.9378400000000007E-3</c:v>
                </c:pt>
                <c:pt idx="13327">
                  <c:v>8.1834799999999999E-3</c:v>
                </c:pt>
                <c:pt idx="13328">
                  <c:v>-2.5663399999999999E-3</c:v>
                </c:pt>
                <c:pt idx="13329">
                  <c:v>-7.3871600000000003E-3</c:v>
                </c:pt>
                <c:pt idx="13330">
                  <c:v>1.9170800000000002E-2</c:v>
                </c:pt>
                <c:pt idx="13331">
                  <c:v>8.8882400000000004E-3</c:v>
                </c:pt>
                <c:pt idx="13332">
                  <c:v>1.7003999999999999E-3</c:v>
                </c:pt>
                <c:pt idx="13333">
                  <c:v>-7.5015999999999998E-3</c:v>
                </c:pt>
                <c:pt idx="13334">
                  <c:v>1.7059299999999999E-2</c:v>
                </c:pt>
                <c:pt idx="13335">
                  <c:v>7.3051500000000005E-4</c:v>
                </c:pt>
                <c:pt idx="13336">
                  <c:v>2.7729E-2</c:v>
                </c:pt>
                <c:pt idx="13337">
                  <c:v>1.9042E-2</c:v>
                </c:pt>
                <c:pt idx="13338">
                  <c:v>1.9337699999999999E-2</c:v>
                </c:pt>
                <c:pt idx="13339">
                  <c:v>1.03579E-2</c:v>
                </c:pt>
                <c:pt idx="13340">
                  <c:v>2.2377000000000001E-2</c:v>
                </c:pt>
                <c:pt idx="13341">
                  <c:v>1.19772E-2</c:v>
                </c:pt>
                <c:pt idx="13342">
                  <c:v>9.9840199999999997E-3</c:v>
                </c:pt>
                <c:pt idx="13343">
                  <c:v>1.7744099999999999E-2</c:v>
                </c:pt>
                <c:pt idx="13344">
                  <c:v>-5.0163300000000003E-3</c:v>
                </c:pt>
                <c:pt idx="13345">
                  <c:v>-1.15595E-2</c:v>
                </c:pt>
                <c:pt idx="13346">
                  <c:v>-1.7258599999999999E-2</c:v>
                </c:pt>
                <c:pt idx="13347">
                  <c:v>1.0413199999999999E-2</c:v>
                </c:pt>
                <c:pt idx="13348">
                  <c:v>1.98154E-2</c:v>
                </c:pt>
                <c:pt idx="13349">
                  <c:v>-3.4160599999999998E-3</c:v>
                </c:pt>
                <c:pt idx="13350">
                  <c:v>9.3174E-3</c:v>
                </c:pt>
                <c:pt idx="13351">
                  <c:v>-1.4657E-2</c:v>
                </c:pt>
                <c:pt idx="13352">
                  <c:v>-1.1939E-2</c:v>
                </c:pt>
                <c:pt idx="13353">
                  <c:v>-5.3043400000000003E-3</c:v>
                </c:pt>
                <c:pt idx="13354">
                  <c:v>2.5224700000000002E-3</c:v>
                </c:pt>
                <c:pt idx="13355">
                  <c:v>-1.2034400000000001E-2</c:v>
                </c:pt>
                <c:pt idx="13356">
                  <c:v>-1.7239600000000001E-2</c:v>
                </c:pt>
                <c:pt idx="13357">
                  <c:v>-2.72274E-3</c:v>
                </c:pt>
                <c:pt idx="13358">
                  <c:v>-2.79598E-2</c:v>
                </c:pt>
                <c:pt idx="13359">
                  <c:v>6.9312999999999996E-3</c:v>
                </c:pt>
                <c:pt idx="13360">
                  <c:v>-1.7966300000000001E-2</c:v>
                </c:pt>
                <c:pt idx="13361">
                  <c:v>-1.20077E-2</c:v>
                </c:pt>
                <c:pt idx="13362">
                  <c:v>-2.09675E-2</c:v>
                </c:pt>
                <c:pt idx="13363">
                  <c:v>7.1048699999999999E-4</c:v>
                </c:pt>
                <c:pt idx="13364">
                  <c:v>-5.7249099999999997E-3</c:v>
                </c:pt>
                <c:pt idx="13365">
                  <c:v>4.2619700000000003E-3</c:v>
                </c:pt>
                <c:pt idx="13366">
                  <c:v>1.48497E-2</c:v>
                </c:pt>
                <c:pt idx="13367">
                  <c:v>4.6711000000000001E-3</c:v>
                </c:pt>
                <c:pt idx="13368">
                  <c:v>-2.3936300000000001E-2</c:v>
                </c:pt>
                <c:pt idx="13369">
                  <c:v>9.9277499999999999E-4</c:v>
                </c:pt>
                <c:pt idx="13370">
                  <c:v>-4.9114199999999997E-4</c:v>
                </c:pt>
                <c:pt idx="13371">
                  <c:v>1.51205E-2</c:v>
                </c:pt>
                <c:pt idx="13372">
                  <c:v>-1.8557500000000001E-2</c:v>
                </c:pt>
                <c:pt idx="13373">
                  <c:v>-5.2261400000000002E-4</c:v>
                </c:pt>
                <c:pt idx="13374">
                  <c:v>3.3121100000000001E-3</c:v>
                </c:pt>
                <c:pt idx="13375">
                  <c:v>1.4200199999999999E-3</c:v>
                </c:pt>
                <c:pt idx="13376">
                  <c:v>-7.8802100000000003E-3</c:v>
                </c:pt>
                <c:pt idx="13377">
                  <c:v>-3.10612E-3</c:v>
                </c:pt>
                <c:pt idx="13378">
                  <c:v>1.4106799999999999E-2</c:v>
                </c:pt>
                <c:pt idx="13379" formatCode="0.00E+00">
                  <c:v>7.9269400000000004E-3</c:v>
                </c:pt>
                <c:pt idx="13380">
                  <c:v>-2.7675600000000001E-3</c:v>
                </c:pt>
                <c:pt idx="13381">
                  <c:v>-1.7114600000000001E-2</c:v>
                </c:pt>
                <c:pt idx="13382">
                  <c:v>6.1321300000000004E-3</c:v>
                </c:pt>
                <c:pt idx="13383">
                  <c:v>-5.2490200000000001E-3</c:v>
                </c:pt>
                <c:pt idx="13384">
                  <c:v>2.4290100000000001E-3</c:v>
                </c:pt>
                <c:pt idx="13385">
                  <c:v>-4.282E-4</c:v>
                </c:pt>
                <c:pt idx="13386">
                  <c:v>1.84822E-3</c:v>
                </c:pt>
                <c:pt idx="13387">
                  <c:v>4.7178300000000001E-3</c:v>
                </c:pt>
                <c:pt idx="13388">
                  <c:v>-3.6230099999999999E-3</c:v>
                </c:pt>
                <c:pt idx="13389">
                  <c:v>-9.7618099999999992E-3</c:v>
                </c:pt>
                <c:pt idx="13390">
                  <c:v>5.2547499999999999E-3</c:v>
                </c:pt>
                <c:pt idx="13391">
                  <c:v>1.3365699999999999E-2</c:v>
                </c:pt>
                <c:pt idx="13392">
                  <c:v>1.01271E-2</c:v>
                </c:pt>
                <c:pt idx="13393">
                  <c:v>2.0282700000000001E-2</c:v>
                </c:pt>
                <c:pt idx="13394">
                  <c:v>-8.5601800000000006E-3</c:v>
                </c:pt>
                <c:pt idx="13395">
                  <c:v>1.48115E-2</c:v>
                </c:pt>
                <c:pt idx="13396">
                  <c:v>-6.7825300000000002E-3</c:v>
                </c:pt>
                <c:pt idx="13397">
                  <c:v>-1.05944E-2</c:v>
                </c:pt>
                <c:pt idx="13398">
                  <c:v>9.8896000000000001E-3</c:v>
                </c:pt>
                <c:pt idx="13399">
                  <c:v>1.45903E-2</c:v>
                </c:pt>
                <c:pt idx="13400">
                  <c:v>1.1282E-3</c:v>
                </c:pt>
                <c:pt idx="13401">
                  <c:v>-1.2412100000000001E-2</c:v>
                </c:pt>
                <c:pt idx="13402">
                  <c:v>-7.9965599999999998E-3</c:v>
                </c:pt>
                <c:pt idx="13403">
                  <c:v>-1.9893599999999999E-3</c:v>
                </c:pt>
                <c:pt idx="13404">
                  <c:v>-1.29795E-3</c:v>
                </c:pt>
                <c:pt idx="13405">
                  <c:v>2.01607E-3</c:v>
                </c:pt>
                <c:pt idx="13406">
                  <c:v>1.0319699999999999E-2</c:v>
                </c:pt>
                <c:pt idx="13407">
                  <c:v>8.3312999999999998E-3</c:v>
                </c:pt>
                <c:pt idx="13408">
                  <c:v>-4.19617E-4</c:v>
                </c:pt>
                <c:pt idx="13409">
                  <c:v>5.8336300000000002E-3</c:v>
                </c:pt>
                <c:pt idx="13410">
                  <c:v>7.7457400000000001E-3</c:v>
                </c:pt>
                <c:pt idx="13411">
                  <c:v>1.47142E-2</c:v>
                </c:pt>
                <c:pt idx="13412">
                  <c:v>5.9099199999999999E-3</c:v>
                </c:pt>
                <c:pt idx="13413">
                  <c:v>4.8542000000000002E-4</c:v>
                </c:pt>
                <c:pt idx="13414">
                  <c:v>-8.7547299999999998E-4</c:v>
                </c:pt>
                <c:pt idx="13415">
                  <c:v>-5.4836299999999995E-4</c:v>
                </c:pt>
                <c:pt idx="13416">
                  <c:v>5.0039300000000002E-3</c:v>
                </c:pt>
                <c:pt idx="13417">
                  <c:v>3.1757399999999998E-3</c:v>
                </c:pt>
                <c:pt idx="13418">
                  <c:v>1.81675E-3</c:v>
                </c:pt>
                <c:pt idx="13419">
                  <c:v>-1.3971299999999999E-3</c:v>
                </c:pt>
                <c:pt idx="13420">
                  <c:v>6.1254500000000002E-3</c:v>
                </c:pt>
                <c:pt idx="13421">
                  <c:v>2.1285999999999999E-2</c:v>
                </c:pt>
                <c:pt idx="13422">
                  <c:v>2.6693300000000001E-3</c:v>
                </c:pt>
                <c:pt idx="13423">
                  <c:v>4.4088399999999998E-3</c:v>
                </c:pt>
                <c:pt idx="13424">
                  <c:v>1.38464E-2</c:v>
                </c:pt>
                <c:pt idx="13425" formatCode="0.00E+00">
                  <c:v>-7.4386600000000004E-5</c:v>
                </c:pt>
                <c:pt idx="13426">
                  <c:v>-1.10245E-3</c:v>
                </c:pt>
                <c:pt idx="13427">
                  <c:v>6.6452000000000004E-3</c:v>
                </c:pt>
                <c:pt idx="13428">
                  <c:v>-2.6512100000000002E-3</c:v>
                </c:pt>
                <c:pt idx="13429">
                  <c:v>-1.37711E-3</c:v>
                </c:pt>
                <c:pt idx="13430">
                  <c:v>3.0651099999999998E-3</c:v>
                </c:pt>
                <c:pt idx="13431">
                  <c:v>-2.20871E-3</c:v>
                </c:pt>
                <c:pt idx="13432">
                  <c:v>-9.9287000000000004E-3</c:v>
                </c:pt>
                <c:pt idx="13433">
                  <c:v>-9.5138500000000008E-3</c:v>
                </c:pt>
                <c:pt idx="13434">
                  <c:v>1.37596E-2</c:v>
                </c:pt>
                <c:pt idx="13435">
                  <c:v>2.5091200000000001E-3</c:v>
                </c:pt>
                <c:pt idx="13436">
                  <c:v>-7.3185000000000004E-3</c:v>
                </c:pt>
                <c:pt idx="13437">
                  <c:v>-5.7029699999999999E-4</c:v>
                </c:pt>
                <c:pt idx="13438">
                  <c:v>5.9366200000000001E-3</c:v>
                </c:pt>
                <c:pt idx="13439">
                  <c:v>-2.6702900000000001E-3</c:v>
                </c:pt>
                <c:pt idx="13440">
                  <c:v>5.7525600000000003E-3</c:v>
                </c:pt>
                <c:pt idx="13441">
                  <c:v>3.3826799999999999E-3</c:v>
                </c:pt>
                <c:pt idx="13442">
                  <c:v>8.0919300000000007E-3</c:v>
                </c:pt>
                <c:pt idx="13443">
                  <c:v>4.3830900000000001E-3</c:v>
                </c:pt>
                <c:pt idx="13444">
                  <c:v>-3.6525700000000002E-4</c:v>
                </c:pt>
                <c:pt idx="13445">
                  <c:v>-1.49727E-3</c:v>
                </c:pt>
                <c:pt idx="13446">
                  <c:v>5.9623699999999998E-3</c:v>
                </c:pt>
                <c:pt idx="13447">
                  <c:v>-7.7819800000000002E-4</c:v>
                </c:pt>
                <c:pt idx="13448">
                  <c:v>5.2137399999999997E-3</c:v>
                </c:pt>
                <c:pt idx="13449">
                  <c:v>4.7616999999999998E-3</c:v>
                </c:pt>
                <c:pt idx="13450">
                  <c:v>-7.0123700000000004E-3</c:v>
                </c:pt>
                <c:pt idx="13451">
                  <c:v>3.4303699999999999E-3</c:v>
                </c:pt>
                <c:pt idx="13452">
                  <c:v>-2.1827699999999998E-2</c:v>
                </c:pt>
                <c:pt idx="13453">
                  <c:v>1.6994499999999999E-3</c:v>
                </c:pt>
                <c:pt idx="13454">
                  <c:v>-5.8622400000000003E-3</c:v>
                </c:pt>
                <c:pt idx="13455">
                  <c:v>1.29356E-2</c:v>
                </c:pt>
                <c:pt idx="13456">
                  <c:v>4.13132E-3</c:v>
                </c:pt>
                <c:pt idx="13457">
                  <c:v>1.29204E-2</c:v>
                </c:pt>
                <c:pt idx="13458">
                  <c:v>7.9822499999999998E-3</c:v>
                </c:pt>
                <c:pt idx="13459">
                  <c:v>1.2419700000000001E-2</c:v>
                </c:pt>
                <c:pt idx="13460">
                  <c:v>3.9844499999999996E-3</c:v>
                </c:pt>
                <c:pt idx="13461">
                  <c:v>3.5419499999999999E-3</c:v>
                </c:pt>
                <c:pt idx="13462">
                  <c:v>2.67429E-2</c:v>
                </c:pt>
                <c:pt idx="13463">
                  <c:v>1.1220900000000001E-2</c:v>
                </c:pt>
                <c:pt idx="13464">
                  <c:v>5.22041E-3</c:v>
                </c:pt>
                <c:pt idx="13465">
                  <c:v>6.4926100000000002E-3</c:v>
                </c:pt>
                <c:pt idx="13466">
                  <c:v>1.60866E-2</c:v>
                </c:pt>
                <c:pt idx="13467">
                  <c:v>1.47724E-2</c:v>
                </c:pt>
                <c:pt idx="13468">
                  <c:v>1.1957199999999999E-2</c:v>
                </c:pt>
                <c:pt idx="13469">
                  <c:v>-1.34563E-3</c:v>
                </c:pt>
                <c:pt idx="13470">
                  <c:v>1.11074E-2</c:v>
                </c:pt>
                <c:pt idx="13471">
                  <c:v>7.0657699999999999E-3</c:v>
                </c:pt>
                <c:pt idx="13472">
                  <c:v>1.3671900000000001E-2</c:v>
                </c:pt>
                <c:pt idx="13473">
                  <c:v>5.7983399999999999E-3</c:v>
                </c:pt>
                <c:pt idx="13474">
                  <c:v>6.0882599999999999E-3</c:v>
                </c:pt>
                <c:pt idx="13475">
                  <c:v>1.00775E-2</c:v>
                </c:pt>
                <c:pt idx="13476">
                  <c:v>2.6207000000000001E-3</c:v>
                </c:pt>
                <c:pt idx="13477">
                  <c:v>1.5854799999999999E-2</c:v>
                </c:pt>
                <c:pt idx="13478">
                  <c:v>1.2558E-2</c:v>
                </c:pt>
                <c:pt idx="13479">
                  <c:v>1.7928099999999999E-2</c:v>
                </c:pt>
                <c:pt idx="13480">
                  <c:v>1.07803E-2</c:v>
                </c:pt>
                <c:pt idx="13481">
                  <c:v>1.4072400000000001E-2</c:v>
                </c:pt>
                <c:pt idx="13482">
                  <c:v>3.2196E-3</c:v>
                </c:pt>
                <c:pt idx="13483">
                  <c:v>9.2229800000000004E-3</c:v>
                </c:pt>
                <c:pt idx="13484">
                  <c:v>9.4690299999999998E-3</c:v>
                </c:pt>
                <c:pt idx="13485">
                  <c:v>1.4707599999999999E-2</c:v>
                </c:pt>
                <c:pt idx="13486">
                  <c:v>1.8564199999999999E-2</c:v>
                </c:pt>
                <c:pt idx="13487">
                  <c:v>1.4586399999999999E-2</c:v>
                </c:pt>
                <c:pt idx="13488">
                  <c:v>5.5608699999999999E-3</c:v>
                </c:pt>
                <c:pt idx="13489">
                  <c:v>1.80769E-2</c:v>
                </c:pt>
                <c:pt idx="13490">
                  <c:v>2.7545900000000002E-2</c:v>
                </c:pt>
                <c:pt idx="13491">
                  <c:v>1.26686E-2</c:v>
                </c:pt>
                <c:pt idx="13492">
                  <c:v>1.6305E-2</c:v>
                </c:pt>
                <c:pt idx="13493">
                  <c:v>2.66314E-2</c:v>
                </c:pt>
                <c:pt idx="13494">
                  <c:v>1.5089E-2</c:v>
                </c:pt>
                <c:pt idx="13495">
                  <c:v>2.1472000000000002E-2</c:v>
                </c:pt>
                <c:pt idx="13496">
                  <c:v>1.4161099999999999E-2</c:v>
                </c:pt>
                <c:pt idx="13497">
                  <c:v>2.2131000000000001E-2</c:v>
                </c:pt>
                <c:pt idx="13498">
                  <c:v>1.9594199999999999E-2</c:v>
                </c:pt>
                <c:pt idx="13499">
                  <c:v>2.5514599999999998E-2</c:v>
                </c:pt>
                <c:pt idx="13500">
                  <c:v>1.6345999999999999E-2</c:v>
                </c:pt>
                <c:pt idx="13501">
                  <c:v>1.7938599999999999E-2</c:v>
                </c:pt>
                <c:pt idx="13502">
                  <c:v>1.2907999999999999E-2</c:v>
                </c:pt>
                <c:pt idx="13503">
                  <c:v>1.1561399999999999E-2</c:v>
                </c:pt>
                <c:pt idx="13504">
                  <c:v>8.8653599999999992E-3</c:v>
                </c:pt>
                <c:pt idx="13505">
                  <c:v>1.82066E-2</c:v>
                </c:pt>
                <c:pt idx="13506">
                  <c:v>3.0020700000000001E-2</c:v>
                </c:pt>
                <c:pt idx="13507">
                  <c:v>2.06661E-2</c:v>
                </c:pt>
                <c:pt idx="13508">
                  <c:v>9.4203900000000007E-3</c:v>
                </c:pt>
                <c:pt idx="13509">
                  <c:v>3.2358199999999999E-3</c:v>
                </c:pt>
                <c:pt idx="13510">
                  <c:v>2.6063900000000001E-3</c:v>
                </c:pt>
                <c:pt idx="13511">
                  <c:v>9.8485900000000008E-3</c:v>
                </c:pt>
                <c:pt idx="13512">
                  <c:v>2.0027200000000001E-4</c:v>
                </c:pt>
                <c:pt idx="13513">
                  <c:v>2.2034600000000001E-2</c:v>
                </c:pt>
                <c:pt idx="13514">
                  <c:v>1.7020199999999999E-2</c:v>
                </c:pt>
                <c:pt idx="13515">
                  <c:v>8.4466899999999998E-3</c:v>
                </c:pt>
                <c:pt idx="13516">
                  <c:v>5.5999800000000001E-3</c:v>
                </c:pt>
                <c:pt idx="13517">
                  <c:v>1.4449099999999999E-2</c:v>
                </c:pt>
                <c:pt idx="13518">
                  <c:v>1.4416699999999999E-2</c:v>
                </c:pt>
                <c:pt idx="13519">
                  <c:v>7.1020099999999997E-3</c:v>
                </c:pt>
                <c:pt idx="13520">
                  <c:v>1.9515000000000001E-2</c:v>
                </c:pt>
                <c:pt idx="13521">
                  <c:v>5.33199E-3</c:v>
                </c:pt>
                <c:pt idx="13522">
                  <c:v>1.11723E-2</c:v>
                </c:pt>
                <c:pt idx="13523">
                  <c:v>1.8787400000000001E-4</c:v>
                </c:pt>
                <c:pt idx="13524">
                  <c:v>2.0592699999999999E-2</c:v>
                </c:pt>
                <c:pt idx="13525">
                  <c:v>5.2337599999999996E-3</c:v>
                </c:pt>
                <c:pt idx="13526">
                  <c:v>1.4882100000000001E-2</c:v>
                </c:pt>
                <c:pt idx="13527">
                  <c:v>3.0536700000000001E-3</c:v>
                </c:pt>
                <c:pt idx="13528">
                  <c:v>1.09768E-3</c:v>
                </c:pt>
                <c:pt idx="13529">
                  <c:v>-4.5423499999999997E-3</c:v>
                </c:pt>
                <c:pt idx="13530">
                  <c:v>-8.0938299999999998E-3</c:v>
                </c:pt>
                <c:pt idx="13531">
                  <c:v>8.5401499999999998E-3</c:v>
                </c:pt>
                <c:pt idx="13532">
                  <c:v>1.05381E-2</c:v>
                </c:pt>
                <c:pt idx="13533">
                  <c:v>7.58743E-3</c:v>
                </c:pt>
                <c:pt idx="13534">
                  <c:v>-3.1957600000000002E-3</c:v>
                </c:pt>
                <c:pt idx="13535">
                  <c:v>7.1678200000000001E-3</c:v>
                </c:pt>
                <c:pt idx="13536">
                  <c:v>9.6111300000000007E-3</c:v>
                </c:pt>
                <c:pt idx="13537">
                  <c:v>9.3507799999999995E-3</c:v>
                </c:pt>
                <c:pt idx="13538">
                  <c:v>6.7520099999999995E-4</c:v>
                </c:pt>
                <c:pt idx="13539">
                  <c:v>-9.1075900000000005E-3</c:v>
                </c:pt>
                <c:pt idx="13540">
                  <c:v>-1.44653E-2</c:v>
                </c:pt>
                <c:pt idx="13541">
                  <c:v>-1.02901E-2</c:v>
                </c:pt>
                <c:pt idx="13542">
                  <c:v>6.1073300000000002E-3</c:v>
                </c:pt>
                <c:pt idx="13543">
                  <c:v>9.5386499999999992E-3</c:v>
                </c:pt>
                <c:pt idx="13544">
                  <c:v>-2.3479500000000001E-3</c:v>
                </c:pt>
                <c:pt idx="13545">
                  <c:v>-8.6040500000000002E-3</c:v>
                </c:pt>
                <c:pt idx="13546">
                  <c:v>-1.07355E-2</c:v>
                </c:pt>
                <c:pt idx="13547">
                  <c:v>1.23777E-2</c:v>
                </c:pt>
                <c:pt idx="13548">
                  <c:v>1.24435E-2</c:v>
                </c:pt>
                <c:pt idx="13549">
                  <c:v>1.7229999999999999E-2</c:v>
                </c:pt>
                <c:pt idx="13550">
                  <c:v>1.1508900000000001E-2</c:v>
                </c:pt>
                <c:pt idx="13551">
                  <c:v>-2.4919500000000002E-3</c:v>
                </c:pt>
                <c:pt idx="13552">
                  <c:v>3.85761E-3</c:v>
                </c:pt>
                <c:pt idx="13553">
                  <c:v>3.4313199999999999E-3</c:v>
                </c:pt>
                <c:pt idx="13554">
                  <c:v>1.46847E-2</c:v>
                </c:pt>
                <c:pt idx="13555">
                  <c:v>1.07279E-2</c:v>
                </c:pt>
                <c:pt idx="13556">
                  <c:v>1.1879900000000001E-2</c:v>
                </c:pt>
                <c:pt idx="13557">
                  <c:v>-5.8555600000000001E-3</c:v>
                </c:pt>
                <c:pt idx="13558">
                  <c:v>5.8784500000000003E-3</c:v>
                </c:pt>
                <c:pt idx="13559">
                  <c:v>3.2625200000000001E-3</c:v>
                </c:pt>
                <c:pt idx="13560">
                  <c:v>7.9898799999999996E-3</c:v>
                </c:pt>
                <c:pt idx="13561">
                  <c:v>5.0430300000000004E-3</c:v>
                </c:pt>
                <c:pt idx="13562">
                  <c:v>-8.8052700000000005E-3</c:v>
                </c:pt>
                <c:pt idx="13563">
                  <c:v>2.6035300000000001E-4</c:v>
                </c:pt>
                <c:pt idx="13564">
                  <c:v>3.2701499999999999E-3</c:v>
                </c:pt>
                <c:pt idx="13565">
                  <c:v>1.58167E-2</c:v>
                </c:pt>
                <c:pt idx="13566">
                  <c:v>-2.7294200000000002E-3</c:v>
                </c:pt>
                <c:pt idx="13567">
                  <c:v>2.5911300000000001E-3</c:v>
                </c:pt>
                <c:pt idx="13568">
                  <c:v>3.0279199999999999E-3</c:v>
                </c:pt>
                <c:pt idx="13569">
                  <c:v>6.89793E-3</c:v>
                </c:pt>
                <c:pt idx="13570">
                  <c:v>1.85127E-2</c:v>
                </c:pt>
                <c:pt idx="13571">
                  <c:v>1.0223400000000001E-2</c:v>
                </c:pt>
                <c:pt idx="13572">
                  <c:v>8.9263899999999998E-4</c:v>
                </c:pt>
                <c:pt idx="13573">
                  <c:v>-3.66402E-3</c:v>
                </c:pt>
                <c:pt idx="13574">
                  <c:v>-4.6825399999999998E-3</c:v>
                </c:pt>
                <c:pt idx="13575">
                  <c:v>2.06404E-2</c:v>
                </c:pt>
                <c:pt idx="13576">
                  <c:v>1.4543499999999999E-2</c:v>
                </c:pt>
                <c:pt idx="13577">
                  <c:v>1.4574999999999999E-2</c:v>
                </c:pt>
                <c:pt idx="13578">
                  <c:v>2.9840499999999998E-3</c:v>
                </c:pt>
                <c:pt idx="13579">
                  <c:v>-7.2383899999999999E-3</c:v>
                </c:pt>
                <c:pt idx="13580">
                  <c:v>1.74675E-2</c:v>
                </c:pt>
                <c:pt idx="13581">
                  <c:v>7.4358000000000002E-3</c:v>
                </c:pt>
                <c:pt idx="13582">
                  <c:v>6.0834900000000004E-3</c:v>
                </c:pt>
                <c:pt idx="13583">
                  <c:v>1.46132E-2</c:v>
                </c:pt>
                <c:pt idx="13584">
                  <c:v>7.9879800000000004E-3</c:v>
                </c:pt>
                <c:pt idx="13585" formatCode="0.00E+00">
                  <c:v>-1.39685E-2</c:v>
                </c:pt>
                <c:pt idx="13586">
                  <c:v>1.36118E-2</c:v>
                </c:pt>
                <c:pt idx="13587">
                  <c:v>1.54953E-2</c:v>
                </c:pt>
                <c:pt idx="13588">
                  <c:v>1.4637900000000001E-2</c:v>
                </c:pt>
                <c:pt idx="13589">
                  <c:v>-2.5167499999999999E-3</c:v>
                </c:pt>
                <c:pt idx="13590">
                  <c:v>6.0796699999999997E-3</c:v>
                </c:pt>
                <c:pt idx="13591">
                  <c:v>1.09768E-2</c:v>
                </c:pt>
                <c:pt idx="13592">
                  <c:v>9.30309E-3</c:v>
                </c:pt>
                <c:pt idx="13593">
                  <c:v>1.9078299999999999E-2</c:v>
                </c:pt>
                <c:pt idx="13594">
                  <c:v>1.9037200000000001E-2</c:v>
                </c:pt>
                <c:pt idx="13595">
                  <c:v>6.5622299999999996E-3</c:v>
                </c:pt>
                <c:pt idx="13596">
                  <c:v>3.86047E-3</c:v>
                </c:pt>
                <c:pt idx="13597">
                  <c:v>1.5468599999999999E-3</c:v>
                </c:pt>
                <c:pt idx="13598">
                  <c:v>1.4629400000000001E-2</c:v>
                </c:pt>
                <c:pt idx="13599">
                  <c:v>1.28202E-2</c:v>
                </c:pt>
                <c:pt idx="13600">
                  <c:v>1.15204E-3</c:v>
                </c:pt>
                <c:pt idx="13601">
                  <c:v>4.0559799999999998E-3</c:v>
                </c:pt>
                <c:pt idx="13602">
                  <c:v>1.1544199999999999E-2</c:v>
                </c:pt>
                <c:pt idx="13603">
                  <c:v>-2.6454899999999999E-3</c:v>
                </c:pt>
                <c:pt idx="13604">
                  <c:v>6.90174E-3</c:v>
                </c:pt>
                <c:pt idx="13605">
                  <c:v>1.18637E-2</c:v>
                </c:pt>
                <c:pt idx="13606">
                  <c:v>1.24216E-2</c:v>
                </c:pt>
                <c:pt idx="13607">
                  <c:v>2.97832E-3</c:v>
                </c:pt>
                <c:pt idx="13608">
                  <c:v>-9.9697099999999997E-3</c:v>
                </c:pt>
                <c:pt idx="13609">
                  <c:v>-7.4014700000000003E-3</c:v>
                </c:pt>
                <c:pt idx="13610">
                  <c:v>-1.00231E-3</c:v>
                </c:pt>
                <c:pt idx="13611">
                  <c:v>-1.06745E-2</c:v>
                </c:pt>
                <c:pt idx="13612">
                  <c:v>5.0620999999999999E-3</c:v>
                </c:pt>
                <c:pt idx="13613">
                  <c:v>1.37959E-2</c:v>
                </c:pt>
                <c:pt idx="13614">
                  <c:v>-3.6468500000000001E-3</c:v>
                </c:pt>
                <c:pt idx="13615">
                  <c:v>-1.1272400000000001E-3</c:v>
                </c:pt>
                <c:pt idx="13616">
                  <c:v>6.7043299999999997E-3</c:v>
                </c:pt>
                <c:pt idx="13617">
                  <c:v>5.7172799999999999E-3</c:v>
                </c:pt>
                <c:pt idx="13618">
                  <c:v>-5.4244999999999996E-3</c:v>
                </c:pt>
                <c:pt idx="13619">
                  <c:v>2.0577399999999999E-2</c:v>
                </c:pt>
                <c:pt idx="13620">
                  <c:v>5.77831E-3</c:v>
                </c:pt>
                <c:pt idx="13621">
                  <c:v>-7.4548699999999997E-3</c:v>
                </c:pt>
                <c:pt idx="13622">
                  <c:v>-6.8941100000000002E-3</c:v>
                </c:pt>
                <c:pt idx="13623" formatCode="0.00E+00">
                  <c:v>-6.5803500000000001E-5</c:v>
                </c:pt>
                <c:pt idx="13624">
                  <c:v>-2.0836799999999999E-2</c:v>
                </c:pt>
                <c:pt idx="13625">
                  <c:v>2.62451E-3</c:v>
                </c:pt>
                <c:pt idx="13626">
                  <c:v>4.7302200000000003E-4</c:v>
                </c:pt>
                <c:pt idx="13627">
                  <c:v>-9.8257099999999997E-3</c:v>
                </c:pt>
                <c:pt idx="13628">
                  <c:v>-1.6402199999999999E-2</c:v>
                </c:pt>
                <c:pt idx="13629">
                  <c:v>-1.3142600000000001E-2</c:v>
                </c:pt>
                <c:pt idx="13630">
                  <c:v>-3.9825399999999997E-3</c:v>
                </c:pt>
                <c:pt idx="13631">
                  <c:v>-1.4616000000000001E-2</c:v>
                </c:pt>
                <c:pt idx="13632">
                  <c:v>-3.6106100000000002E-3</c:v>
                </c:pt>
                <c:pt idx="13633">
                  <c:v>-1.4926E-2</c:v>
                </c:pt>
                <c:pt idx="13634">
                  <c:v>-1.08843E-2</c:v>
                </c:pt>
                <c:pt idx="13635">
                  <c:v>-1.09196E-2</c:v>
                </c:pt>
                <c:pt idx="13636">
                  <c:v>-2.2291200000000001E-2</c:v>
                </c:pt>
                <c:pt idx="13637">
                  <c:v>-1.9048699999999998E-2</c:v>
                </c:pt>
                <c:pt idx="13638">
                  <c:v>3.7212399999999998E-3</c:v>
                </c:pt>
                <c:pt idx="13639">
                  <c:v>-1.0824200000000001E-2</c:v>
                </c:pt>
                <c:pt idx="13640">
                  <c:v>-1.0039299999999999E-2</c:v>
                </c:pt>
                <c:pt idx="13641">
                  <c:v>-2.1430999999999999E-2</c:v>
                </c:pt>
                <c:pt idx="13642">
                  <c:v>-9.9000900000000003E-3</c:v>
                </c:pt>
                <c:pt idx="13643">
                  <c:v>2.1534000000000002E-3</c:v>
                </c:pt>
                <c:pt idx="13644">
                  <c:v>-1.3196899999999999E-2</c:v>
                </c:pt>
                <c:pt idx="13645">
                  <c:v>-2.22702E-2</c:v>
                </c:pt>
                <c:pt idx="13646">
                  <c:v>-1.2368199999999999E-2</c:v>
                </c:pt>
                <c:pt idx="13647">
                  <c:v>-1.6753199999999999E-2</c:v>
                </c:pt>
                <c:pt idx="13648">
                  <c:v>-1.15795E-2</c:v>
                </c:pt>
                <c:pt idx="13649">
                  <c:v>-1.8615700000000001E-3</c:v>
                </c:pt>
                <c:pt idx="13650">
                  <c:v>-5.3310399999999996E-4</c:v>
                </c:pt>
                <c:pt idx="13651">
                  <c:v>-7.3423400000000002E-3</c:v>
                </c:pt>
                <c:pt idx="13652">
                  <c:v>-1.56536E-2</c:v>
                </c:pt>
                <c:pt idx="13653">
                  <c:v>-4.82082E-3</c:v>
                </c:pt>
                <c:pt idx="13654">
                  <c:v>-4.3859499999999996E-3</c:v>
                </c:pt>
                <c:pt idx="13655">
                  <c:v>-1.32084E-3</c:v>
                </c:pt>
                <c:pt idx="13656">
                  <c:v>9.9687600000000001E-3</c:v>
                </c:pt>
                <c:pt idx="13657">
                  <c:v>7.7514599999999999E-3</c:v>
                </c:pt>
                <c:pt idx="13658" formatCode="0.00E+00">
                  <c:v>-3.2424900000000002E-5</c:v>
                </c:pt>
                <c:pt idx="13659">
                  <c:v>-5.6915300000000002E-3</c:v>
                </c:pt>
                <c:pt idx="13660">
                  <c:v>-2.3679700000000001E-3</c:v>
                </c:pt>
                <c:pt idx="13661">
                  <c:v>2.01797E-3</c:v>
                </c:pt>
                <c:pt idx="13662">
                  <c:v>-4.8789999999999997E-3</c:v>
                </c:pt>
                <c:pt idx="13663">
                  <c:v>6.5603299999999996E-3</c:v>
                </c:pt>
                <c:pt idx="13664">
                  <c:v>-5.9633300000000002E-3</c:v>
                </c:pt>
                <c:pt idx="13665">
                  <c:v>-5.2537900000000004E-3</c:v>
                </c:pt>
                <c:pt idx="13666">
                  <c:v>-4.1227299999999998E-3</c:v>
                </c:pt>
                <c:pt idx="13667">
                  <c:v>5.2261400000000002E-4</c:v>
                </c:pt>
                <c:pt idx="13668">
                  <c:v>-1.2283299999999999E-3</c:v>
                </c:pt>
                <c:pt idx="13669" formatCode="0.00E+00">
                  <c:v>7.4768100000000004E-4</c:v>
                </c:pt>
                <c:pt idx="13670">
                  <c:v>9.7847000000000003E-3</c:v>
                </c:pt>
                <c:pt idx="13671">
                  <c:v>5.4884E-3</c:v>
                </c:pt>
                <c:pt idx="13672">
                  <c:v>7.8020099999999998E-3</c:v>
                </c:pt>
                <c:pt idx="13673">
                  <c:v>9.4966900000000003E-3</c:v>
                </c:pt>
                <c:pt idx="13674">
                  <c:v>-5.3453399999999996E-3</c:v>
                </c:pt>
                <c:pt idx="13675">
                  <c:v>1.68896E-3</c:v>
                </c:pt>
                <c:pt idx="13676">
                  <c:v>-1.05839E-2</c:v>
                </c:pt>
                <c:pt idx="13677">
                  <c:v>8.7471000000000007E-3</c:v>
                </c:pt>
                <c:pt idx="13678">
                  <c:v>-1.0519000000000001E-2</c:v>
                </c:pt>
                <c:pt idx="13679">
                  <c:v>1.5726099999999999E-3</c:v>
                </c:pt>
                <c:pt idx="13680">
                  <c:v>-1.1712999999999999E-2</c:v>
                </c:pt>
                <c:pt idx="13681">
                  <c:v>6.2332200000000003E-3</c:v>
                </c:pt>
                <c:pt idx="13682" formatCode="0.00E+00">
                  <c:v>-8.0108600000000001E-5</c:v>
                </c:pt>
                <c:pt idx="13683">
                  <c:v>-2.19345E-3</c:v>
                </c:pt>
                <c:pt idx="13684">
                  <c:v>-4.3830900000000001E-3</c:v>
                </c:pt>
                <c:pt idx="13685">
                  <c:v>1.60503E-2</c:v>
                </c:pt>
                <c:pt idx="13686">
                  <c:v>1.90659E-2</c:v>
                </c:pt>
                <c:pt idx="13687">
                  <c:v>1.1259099999999999E-2</c:v>
                </c:pt>
                <c:pt idx="13688">
                  <c:v>1.88923E-3</c:v>
                </c:pt>
                <c:pt idx="13689">
                  <c:v>-7.5969699999999998E-3</c:v>
                </c:pt>
                <c:pt idx="13690" formatCode="0.00E+00">
                  <c:v>2.8848599999999999E-3</c:v>
                </c:pt>
                <c:pt idx="13691">
                  <c:v>3.9424899999999999E-3</c:v>
                </c:pt>
                <c:pt idx="13692">
                  <c:v>-4.5022999999999999E-3</c:v>
                </c:pt>
                <c:pt idx="13693">
                  <c:v>2.19345E-3</c:v>
                </c:pt>
                <c:pt idx="13694">
                  <c:v>8.2206699999999994E-3</c:v>
                </c:pt>
                <c:pt idx="13695">
                  <c:v>1.37806E-3</c:v>
                </c:pt>
                <c:pt idx="13696">
                  <c:v>8.5353899999999995E-4</c:v>
                </c:pt>
                <c:pt idx="13697">
                  <c:v>-6.41918E-3</c:v>
                </c:pt>
                <c:pt idx="13698">
                  <c:v>-3.9787299999999998E-3</c:v>
                </c:pt>
                <c:pt idx="13699">
                  <c:v>-7.3518799999999999E-3</c:v>
                </c:pt>
                <c:pt idx="13700">
                  <c:v>-1.38607E-2</c:v>
                </c:pt>
                <c:pt idx="13701">
                  <c:v>-5.6562399999999999E-3</c:v>
                </c:pt>
                <c:pt idx="13702">
                  <c:v>-7.1430199999999999E-3</c:v>
                </c:pt>
                <c:pt idx="13703">
                  <c:v>-4.9800900000000004E-3</c:v>
                </c:pt>
                <c:pt idx="13704">
                  <c:v>-1.31235E-2</c:v>
                </c:pt>
                <c:pt idx="13705">
                  <c:v>-1.7700199999999999E-2</c:v>
                </c:pt>
                <c:pt idx="13706" formatCode="0.00E+00">
                  <c:v>-6.6566499999999996E-4</c:v>
                </c:pt>
                <c:pt idx="13707">
                  <c:v>-3.1604799999999998E-3</c:v>
                </c:pt>
                <c:pt idx="13708">
                  <c:v>-4.3869E-3</c:v>
                </c:pt>
                <c:pt idx="13709">
                  <c:v>-8.6746199999999992E-3</c:v>
                </c:pt>
                <c:pt idx="13710">
                  <c:v>-9.1171299999999993E-3</c:v>
                </c:pt>
                <c:pt idx="13711">
                  <c:v>-7.9164500000000002E-3</c:v>
                </c:pt>
                <c:pt idx="13712">
                  <c:v>6.1988800000000004E-3</c:v>
                </c:pt>
                <c:pt idx="13713">
                  <c:v>1.8959000000000001E-3</c:v>
                </c:pt>
                <c:pt idx="13714">
                  <c:v>-1.11065E-2</c:v>
                </c:pt>
                <c:pt idx="13715">
                  <c:v>-7.17163E-3</c:v>
                </c:pt>
                <c:pt idx="13716">
                  <c:v>-2.1610299999999999E-2</c:v>
                </c:pt>
                <c:pt idx="13717">
                  <c:v>-1.18771E-2</c:v>
                </c:pt>
                <c:pt idx="13718">
                  <c:v>-1.1343000000000001E-2</c:v>
                </c:pt>
                <c:pt idx="13719">
                  <c:v>-4.5700100000000002E-3</c:v>
                </c:pt>
                <c:pt idx="13720">
                  <c:v>-7.4481999999999999E-4</c:v>
                </c:pt>
                <c:pt idx="13721">
                  <c:v>-1.9105E-2</c:v>
                </c:pt>
                <c:pt idx="13722">
                  <c:v>-1.40362E-2</c:v>
                </c:pt>
                <c:pt idx="13723">
                  <c:v>-1.41315E-2</c:v>
                </c:pt>
                <c:pt idx="13724">
                  <c:v>-1.3531700000000001E-2</c:v>
                </c:pt>
                <c:pt idx="13725">
                  <c:v>-7.1497000000000002E-3</c:v>
                </c:pt>
                <c:pt idx="13726">
                  <c:v>-1.48535E-2</c:v>
                </c:pt>
                <c:pt idx="13727">
                  <c:v>-1.8064500000000001E-2</c:v>
                </c:pt>
                <c:pt idx="13728">
                  <c:v>-1.7340700000000001E-2</c:v>
                </c:pt>
                <c:pt idx="13729">
                  <c:v>-1.5759499999999999E-2</c:v>
                </c:pt>
                <c:pt idx="13730">
                  <c:v>-1.36375E-2</c:v>
                </c:pt>
                <c:pt idx="13731">
                  <c:v>-2.0202600000000001E-2</c:v>
                </c:pt>
                <c:pt idx="13732">
                  <c:v>-1.20649E-2</c:v>
                </c:pt>
                <c:pt idx="13733">
                  <c:v>-2.2491500000000001E-2</c:v>
                </c:pt>
                <c:pt idx="13734">
                  <c:v>-1.80178E-2</c:v>
                </c:pt>
                <c:pt idx="13735">
                  <c:v>-1.03312E-2</c:v>
                </c:pt>
                <c:pt idx="13736">
                  <c:v>-1.8124600000000001E-2</c:v>
                </c:pt>
                <c:pt idx="13737">
                  <c:v>-1.46389E-2</c:v>
                </c:pt>
                <c:pt idx="13738">
                  <c:v>8.4896099999999999E-3</c:v>
                </c:pt>
                <c:pt idx="13739">
                  <c:v>-1.3539300000000001E-2</c:v>
                </c:pt>
                <c:pt idx="13740">
                  <c:v>-4.3087000000000004E-3</c:v>
                </c:pt>
                <c:pt idx="13741">
                  <c:v>-1.24063E-2</c:v>
                </c:pt>
                <c:pt idx="13742">
                  <c:v>2.2583E-3</c:v>
                </c:pt>
                <c:pt idx="13743">
                  <c:v>5.6543399999999999E-3</c:v>
                </c:pt>
                <c:pt idx="13744">
                  <c:v>-6.4163199999999997E-3</c:v>
                </c:pt>
                <c:pt idx="13745">
                  <c:v>-1.19877E-2</c:v>
                </c:pt>
                <c:pt idx="13746">
                  <c:v>-2.3478499999999999E-2</c:v>
                </c:pt>
                <c:pt idx="13747">
                  <c:v>-5.8345799999999998E-3</c:v>
                </c:pt>
                <c:pt idx="13748">
                  <c:v>-1.6589199999999998E-2</c:v>
                </c:pt>
                <c:pt idx="13749">
                  <c:v>-8.9359300000000003E-4</c:v>
                </c:pt>
                <c:pt idx="13750">
                  <c:v>9.0322500000000003E-3</c:v>
                </c:pt>
                <c:pt idx="13751">
                  <c:v>-7.7199900000000004E-3</c:v>
                </c:pt>
                <c:pt idx="13752">
                  <c:v>-1.76773E-2</c:v>
                </c:pt>
                <c:pt idx="13753">
                  <c:v>-6.9894800000000002E-3</c:v>
                </c:pt>
                <c:pt idx="13754">
                  <c:v>-4.1875799999999998E-3</c:v>
                </c:pt>
                <c:pt idx="13755">
                  <c:v>-1.8226599999999999E-2</c:v>
                </c:pt>
                <c:pt idx="13756">
                  <c:v>-9.1152200000000003E-3</c:v>
                </c:pt>
                <c:pt idx="13757">
                  <c:v>-6.0606000000000002E-3</c:v>
                </c:pt>
                <c:pt idx="13758">
                  <c:v>-1.99347E-2</c:v>
                </c:pt>
                <c:pt idx="13759">
                  <c:v>-1.51091E-2</c:v>
                </c:pt>
                <c:pt idx="13760">
                  <c:v>-6.9999700000000003E-3</c:v>
                </c:pt>
                <c:pt idx="13761">
                  <c:v>3.6926300000000001E-3</c:v>
                </c:pt>
                <c:pt idx="13762">
                  <c:v>-6.9046000000000003E-3</c:v>
                </c:pt>
                <c:pt idx="13763">
                  <c:v>-2.17724E-3</c:v>
                </c:pt>
                <c:pt idx="13764">
                  <c:v>-9.7847000000000003E-3</c:v>
                </c:pt>
                <c:pt idx="13765">
                  <c:v>2.0065299999999999E-3</c:v>
                </c:pt>
                <c:pt idx="13766">
                  <c:v>-1.10378E-2</c:v>
                </c:pt>
                <c:pt idx="13767">
                  <c:v>-3.1118399999999998E-3</c:v>
                </c:pt>
                <c:pt idx="13768">
                  <c:v>4.5681000000000003E-3</c:v>
                </c:pt>
                <c:pt idx="13769">
                  <c:v>-1.4534000000000001E-3</c:v>
                </c:pt>
                <c:pt idx="13770">
                  <c:v>2.3164700000000002E-3</c:v>
                </c:pt>
                <c:pt idx="13771">
                  <c:v>5.9108700000000004E-3</c:v>
                </c:pt>
                <c:pt idx="13772">
                  <c:v>-4.4946700000000001E-3</c:v>
                </c:pt>
                <c:pt idx="13773">
                  <c:v>1.08242E-3</c:v>
                </c:pt>
                <c:pt idx="13774">
                  <c:v>-1.1659600000000001E-2</c:v>
                </c:pt>
                <c:pt idx="13775">
                  <c:v>4.9924899999999996E-3</c:v>
                </c:pt>
                <c:pt idx="13776">
                  <c:v>1.47057E-2</c:v>
                </c:pt>
                <c:pt idx="13777">
                  <c:v>-6.7987400000000002E-3</c:v>
                </c:pt>
                <c:pt idx="13778">
                  <c:v>-9.7522700000000004E-3</c:v>
                </c:pt>
                <c:pt idx="13779">
                  <c:v>1.1320099999999999E-3</c:v>
                </c:pt>
                <c:pt idx="13780">
                  <c:v>-8.6641300000000008E-3</c:v>
                </c:pt>
                <c:pt idx="13781">
                  <c:v>-9.2678099999999996E-3</c:v>
                </c:pt>
                <c:pt idx="13782">
                  <c:v>8.61549E-3</c:v>
                </c:pt>
                <c:pt idx="13783">
                  <c:v>-1.0375000000000001E-2</c:v>
                </c:pt>
                <c:pt idx="13784">
                  <c:v>-7.4224499999999997E-3</c:v>
                </c:pt>
                <c:pt idx="13785">
                  <c:v>-8.2798000000000004E-3</c:v>
                </c:pt>
                <c:pt idx="13786">
                  <c:v>-6.8817100000000001E-3</c:v>
                </c:pt>
                <c:pt idx="13787">
                  <c:v>-5.3453399999999996E-3</c:v>
                </c:pt>
                <c:pt idx="13788">
                  <c:v>-3.3206899999999998E-3</c:v>
                </c:pt>
                <c:pt idx="13789">
                  <c:v>-6.8244899999999999E-3</c:v>
                </c:pt>
                <c:pt idx="13790">
                  <c:v>-1.9525500000000001E-2</c:v>
                </c:pt>
                <c:pt idx="13791">
                  <c:v>-3.34549E-3</c:v>
                </c:pt>
                <c:pt idx="13792">
                  <c:v>-5.9938400000000003E-3</c:v>
                </c:pt>
                <c:pt idx="13793">
                  <c:v>-8.1129099999999992E-3</c:v>
                </c:pt>
                <c:pt idx="13794">
                  <c:v>-1.8262899999999999E-3</c:v>
                </c:pt>
                <c:pt idx="13795">
                  <c:v>-1.9712400000000001E-2</c:v>
                </c:pt>
                <c:pt idx="13796">
                  <c:v>-1.7121299999999999E-2</c:v>
                </c:pt>
                <c:pt idx="13797">
                  <c:v>-1.36518E-2</c:v>
                </c:pt>
                <c:pt idx="13798">
                  <c:v>-1.3391500000000001E-2</c:v>
                </c:pt>
                <c:pt idx="13799">
                  <c:v>-1.17226E-2</c:v>
                </c:pt>
                <c:pt idx="13800">
                  <c:v>-6.4344399999999996E-3</c:v>
                </c:pt>
                <c:pt idx="13801">
                  <c:v>-1.3587E-2</c:v>
                </c:pt>
                <c:pt idx="13802">
                  <c:v>-1.2940399999999999E-2</c:v>
                </c:pt>
                <c:pt idx="13803">
                  <c:v>-2.1779099999999999E-2</c:v>
                </c:pt>
                <c:pt idx="13804">
                  <c:v>-1.8618599999999999E-2</c:v>
                </c:pt>
                <c:pt idx="13805">
                  <c:v>-1.4752400000000001E-2</c:v>
                </c:pt>
                <c:pt idx="13806">
                  <c:v>-9.6826599999999992E-3</c:v>
                </c:pt>
                <c:pt idx="13807">
                  <c:v>-8.0318500000000001E-3</c:v>
                </c:pt>
                <c:pt idx="13808">
                  <c:v>-1.73607E-2</c:v>
                </c:pt>
                <c:pt idx="13809">
                  <c:v>-1.7441700000000001E-2</c:v>
                </c:pt>
                <c:pt idx="13810">
                  <c:v>-2.0563100000000001E-2</c:v>
                </c:pt>
                <c:pt idx="13811">
                  <c:v>-2.0292299999999999E-2</c:v>
                </c:pt>
                <c:pt idx="13812">
                  <c:v>-7.8582800000000003E-4</c:v>
                </c:pt>
                <c:pt idx="13813">
                  <c:v>-8.3713499999999996E-3</c:v>
                </c:pt>
                <c:pt idx="13814">
                  <c:v>-2.6511199999999999E-2</c:v>
                </c:pt>
                <c:pt idx="13815">
                  <c:v>-2.598E-2</c:v>
                </c:pt>
                <c:pt idx="13816">
                  <c:v>-1.90086E-2</c:v>
                </c:pt>
                <c:pt idx="13817">
                  <c:v>-1.0416E-2</c:v>
                </c:pt>
                <c:pt idx="13818">
                  <c:v>-8.0413800000000007E-3</c:v>
                </c:pt>
                <c:pt idx="13819">
                  <c:v>-1.62945E-2</c:v>
                </c:pt>
                <c:pt idx="13820">
                  <c:v>-1.16434E-2</c:v>
                </c:pt>
                <c:pt idx="13821">
                  <c:v>5.2394900000000003E-3</c:v>
                </c:pt>
                <c:pt idx="13822">
                  <c:v>-8.5010499999999996E-3</c:v>
                </c:pt>
                <c:pt idx="13823">
                  <c:v>-2.5556599999999999E-2</c:v>
                </c:pt>
                <c:pt idx="13824">
                  <c:v>-1.5784300000000001E-2</c:v>
                </c:pt>
                <c:pt idx="13825">
                  <c:v>-2.0259900000000001E-2</c:v>
                </c:pt>
                <c:pt idx="13826">
                  <c:v>-1.48935E-2</c:v>
                </c:pt>
                <c:pt idx="13827">
                  <c:v>-1.7012599999999999E-2</c:v>
                </c:pt>
                <c:pt idx="13828">
                  <c:v>-1.67465E-3</c:v>
                </c:pt>
                <c:pt idx="13829">
                  <c:v>-1.5685999999999999E-2</c:v>
                </c:pt>
                <c:pt idx="13830">
                  <c:v>-1.6509099999999999E-2</c:v>
                </c:pt>
                <c:pt idx="13831">
                  <c:v>-1.6148599999999999E-2</c:v>
                </c:pt>
                <c:pt idx="13832">
                  <c:v>-1.41811E-2</c:v>
                </c:pt>
                <c:pt idx="13833">
                  <c:v>2.90012E-3</c:v>
                </c:pt>
                <c:pt idx="13834">
                  <c:v>-1.29318E-2</c:v>
                </c:pt>
                <c:pt idx="13835">
                  <c:v>-2.2943499999999999E-2</c:v>
                </c:pt>
                <c:pt idx="13836">
                  <c:v>-1.7920499999999999E-2</c:v>
                </c:pt>
                <c:pt idx="13837">
                  <c:v>-4.6329500000000003E-3</c:v>
                </c:pt>
                <c:pt idx="13838">
                  <c:v>-1.13878E-2</c:v>
                </c:pt>
                <c:pt idx="13839">
                  <c:v>-9.8600400000000005E-3</c:v>
                </c:pt>
                <c:pt idx="13840">
                  <c:v>-6.5231300000000002E-3</c:v>
                </c:pt>
                <c:pt idx="13841">
                  <c:v>-4.8522900000000004E-3</c:v>
                </c:pt>
                <c:pt idx="13842">
                  <c:v>1.4240299999999999E-2</c:v>
                </c:pt>
                <c:pt idx="13843">
                  <c:v>4.8952099999999997E-3</c:v>
                </c:pt>
                <c:pt idx="13844">
                  <c:v>-4.5537900000000003E-3</c:v>
                </c:pt>
                <c:pt idx="13845">
                  <c:v>-1.27983E-3</c:v>
                </c:pt>
                <c:pt idx="13846">
                  <c:v>3.4961699999999998E-3</c:v>
                </c:pt>
                <c:pt idx="13847">
                  <c:v>-5.23472E-3</c:v>
                </c:pt>
                <c:pt idx="13848">
                  <c:v>-7.4005100000000003E-4</c:v>
                </c:pt>
                <c:pt idx="13849">
                  <c:v>1.13449E-2</c:v>
                </c:pt>
                <c:pt idx="13850">
                  <c:v>1.1631000000000001E-2</c:v>
                </c:pt>
                <c:pt idx="13851">
                  <c:v>6.5517400000000003E-3</c:v>
                </c:pt>
                <c:pt idx="13852">
                  <c:v>-1.1472699999999999E-3</c:v>
                </c:pt>
                <c:pt idx="13853">
                  <c:v>1.70527E-2</c:v>
                </c:pt>
                <c:pt idx="13854">
                  <c:v>3.2310500000000001E-3</c:v>
                </c:pt>
                <c:pt idx="13855">
                  <c:v>2.00796E-2</c:v>
                </c:pt>
                <c:pt idx="13856">
                  <c:v>1.5644999999999999E-2</c:v>
                </c:pt>
                <c:pt idx="13857">
                  <c:v>2.3817999999999999E-2</c:v>
                </c:pt>
                <c:pt idx="13858">
                  <c:v>1.0047E-2</c:v>
                </c:pt>
                <c:pt idx="13859">
                  <c:v>6.7405700000000004E-3</c:v>
                </c:pt>
                <c:pt idx="13860">
                  <c:v>-8.6698499999999998E-3</c:v>
                </c:pt>
                <c:pt idx="13861">
                  <c:v>1.51415E-2</c:v>
                </c:pt>
                <c:pt idx="13862">
                  <c:v>1.7088900000000001E-2</c:v>
                </c:pt>
                <c:pt idx="13863">
                  <c:v>1.9220399999999999E-2</c:v>
                </c:pt>
                <c:pt idx="13864">
                  <c:v>7.4958799999999999E-3</c:v>
                </c:pt>
                <c:pt idx="13865">
                  <c:v>1.9245100000000001E-2</c:v>
                </c:pt>
                <c:pt idx="13866">
                  <c:v>1.9299500000000001E-2</c:v>
                </c:pt>
                <c:pt idx="13867">
                  <c:v>3.1351999999999998E-2</c:v>
                </c:pt>
                <c:pt idx="13868">
                  <c:v>1.41802E-2</c:v>
                </c:pt>
                <c:pt idx="13869">
                  <c:v>1.51129E-2</c:v>
                </c:pt>
                <c:pt idx="13870">
                  <c:v>1.3739599999999999E-2</c:v>
                </c:pt>
                <c:pt idx="13871">
                  <c:v>2.63071E-2</c:v>
                </c:pt>
                <c:pt idx="13872">
                  <c:v>1.0330199999999999E-2</c:v>
                </c:pt>
                <c:pt idx="13873">
                  <c:v>5.8298100000000004E-3</c:v>
                </c:pt>
                <c:pt idx="13874">
                  <c:v>4.5137399999999996E-3</c:v>
                </c:pt>
                <c:pt idx="13875">
                  <c:v>5.1488899999999997E-3</c:v>
                </c:pt>
                <c:pt idx="13876">
                  <c:v>9.0093599999999992E-3</c:v>
                </c:pt>
                <c:pt idx="13877">
                  <c:v>8.1157699999999996E-3</c:v>
                </c:pt>
                <c:pt idx="13878">
                  <c:v>1.7268200000000001E-2</c:v>
                </c:pt>
                <c:pt idx="13879">
                  <c:v>3.3092500000000001E-3</c:v>
                </c:pt>
                <c:pt idx="13880">
                  <c:v>7.78008E-3</c:v>
                </c:pt>
                <c:pt idx="13881">
                  <c:v>-4.8732799999999998E-4</c:v>
                </c:pt>
                <c:pt idx="13882">
                  <c:v>1.9292799999999999E-2</c:v>
                </c:pt>
                <c:pt idx="13883">
                  <c:v>3.0517599999999999E-4</c:v>
                </c:pt>
                <c:pt idx="13884">
                  <c:v>-9.2220300000000002E-4</c:v>
                </c:pt>
                <c:pt idx="13885">
                  <c:v>5.8555600000000001E-3</c:v>
                </c:pt>
                <c:pt idx="13886">
                  <c:v>8.4886600000000003E-3</c:v>
                </c:pt>
                <c:pt idx="13887">
                  <c:v>-4.8284499999999998E-3</c:v>
                </c:pt>
                <c:pt idx="13888">
                  <c:v>-8.6307499999999995E-3</c:v>
                </c:pt>
                <c:pt idx="13889">
                  <c:v>-8.3265300000000004E-3</c:v>
                </c:pt>
                <c:pt idx="13890">
                  <c:v>-1.30844E-2</c:v>
                </c:pt>
                <c:pt idx="13891">
                  <c:v>-8.5449199999999999E-4</c:v>
                </c:pt>
                <c:pt idx="13892">
                  <c:v>9.7198500000000004E-3</c:v>
                </c:pt>
                <c:pt idx="13893">
                  <c:v>7.0724500000000001E-3</c:v>
                </c:pt>
                <c:pt idx="13894">
                  <c:v>-6.7615499999999999E-3</c:v>
                </c:pt>
                <c:pt idx="13895">
                  <c:v>-1.7715499999999999E-2</c:v>
                </c:pt>
                <c:pt idx="13896">
                  <c:v>-6.9961499999999996E-3</c:v>
                </c:pt>
                <c:pt idx="13897">
                  <c:v>1.63937E-3</c:v>
                </c:pt>
                <c:pt idx="13898">
                  <c:v>1.9025800000000001E-3</c:v>
                </c:pt>
                <c:pt idx="13899">
                  <c:v>-3.6144300000000001E-3</c:v>
                </c:pt>
                <c:pt idx="13900">
                  <c:v>-1.3107300000000001E-2</c:v>
                </c:pt>
                <c:pt idx="13901">
                  <c:v>-2.86579E-3</c:v>
                </c:pt>
                <c:pt idx="13902">
                  <c:v>-2.0044300000000001E-2</c:v>
                </c:pt>
                <c:pt idx="13903">
                  <c:v>-8.2902900000000005E-3</c:v>
                </c:pt>
                <c:pt idx="13904">
                  <c:v>-9.7827899999999995E-3</c:v>
                </c:pt>
                <c:pt idx="13905">
                  <c:v>-2.43473E-3</c:v>
                </c:pt>
                <c:pt idx="13906">
                  <c:v>-1.16329E-2</c:v>
                </c:pt>
                <c:pt idx="13907">
                  <c:v>-4.1866300000000002E-3</c:v>
                </c:pt>
                <c:pt idx="13908">
                  <c:v>-4.0063900000000003E-3</c:v>
                </c:pt>
                <c:pt idx="13909">
                  <c:v>-1.0208099999999999E-2</c:v>
                </c:pt>
                <c:pt idx="13910">
                  <c:v>-1.1692E-3</c:v>
                </c:pt>
                <c:pt idx="13911">
                  <c:v>-1.10636E-2</c:v>
                </c:pt>
                <c:pt idx="13912">
                  <c:v>-1.32751E-2</c:v>
                </c:pt>
                <c:pt idx="13913">
                  <c:v>7.5111400000000004E-3</c:v>
                </c:pt>
                <c:pt idx="13914">
                  <c:v>1.0643E-3</c:v>
                </c:pt>
                <c:pt idx="13915">
                  <c:v>-3.4675600000000002E-3</c:v>
                </c:pt>
                <c:pt idx="13916">
                  <c:v>-2.03657E-2</c:v>
                </c:pt>
                <c:pt idx="13917">
                  <c:v>-1.4669400000000001E-2</c:v>
                </c:pt>
                <c:pt idx="13918">
                  <c:v>-3.96919E-3</c:v>
                </c:pt>
                <c:pt idx="13919">
                  <c:v>3.1509400000000001E-3</c:v>
                </c:pt>
                <c:pt idx="13920">
                  <c:v>4.0531200000000001E-4</c:v>
                </c:pt>
                <c:pt idx="13921">
                  <c:v>-1.70031E-2</c:v>
                </c:pt>
                <c:pt idx="13922">
                  <c:v>-1.45168E-2</c:v>
                </c:pt>
                <c:pt idx="13923">
                  <c:v>-2.4023099999999999E-3</c:v>
                </c:pt>
                <c:pt idx="13924">
                  <c:v>-5.8069200000000001E-3</c:v>
                </c:pt>
                <c:pt idx="13925">
                  <c:v>-1.3452499999999999E-2</c:v>
                </c:pt>
                <c:pt idx="13926">
                  <c:v>1.18542E-3</c:v>
                </c:pt>
                <c:pt idx="13927">
                  <c:v>-4.4441199999999999E-4</c:v>
                </c:pt>
                <c:pt idx="13928">
                  <c:v>-4.6329500000000003E-3</c:v>
                </c:pt>
                <c:pt idx="13929">
                  <c:v>-7.4234000000000001E-3</c:v>
                </c:pt>
                <c:pt idx="13930">
                  <c:v>-2.6292799999999999E-3</c:v>
                </c:pt>
                <c:pt idx="13931">
                  <c:v>-1.3084399999999999E-3</c:v>
                </c:pt>
                <c:pt idx="13932">
                  <c:v>2.0761500000000001E-3</c:v>
                </c:pt>
                <c:pt idx="13933">
                  <c:v>-5.2070600000000001E-4</c:v>
                </c:pt>
                <c:pt idx="13934">
                  <c:v>-7.3623700000000005E-4</c:v>
                </c:pt>
                <c:pt idx="13935">
                  <c:v>-2.3803700000000001E-3</c:v>
                </c:pt>
                <c:pt idx="13936">
                  <c:v>6.8330800000000001E-3</c:v>
                </c:pt>
                <c:pt idx="13937">
                  <c:v>-7.2441099999999998E-3</c:v>
                </c:pt>
                <c:pt idx="13938">
                  <c:v>-1.00994E-2</c:v>
                </c:pt>
                <c:pt idx="13939">
                  <c:v>-5.62668E-4</c:v>
                </c:pt>
                <c:pt idx="13940">
                  <c:v>3.2043499999999999E-4</c:v>
                </c:pt>
                <c:pt idx="13941">
                  <c:v>5.0449400000000004E-3</c:v>
                </c:pt>
                <c:pt idx="13942">
                  <c:v>3.21865E-3</c:v>
                </c:pt>
                <c:pt idx="13943">
                  <c:v>1.4662700000000001E-2</c:v>
                </c:pt>
                <c:pt idx="13944">
                  <c:v>-1.4877299999999999E-4</c:v>
                </c:pt>
                <c:pt idx="13945">
                  <c:v>-4.1561100000000002E-3</c:v>
                </c:pt>
                <c:pt idx="13946">
                  <c:v>-5.6791300000000001E-3</c:v>
                </c:pt>
                <c:pt idx="13947">
                  <c:v>2.2899599999999999E-2</c:v>
                </c:pt>
                <c:pt idx="13948">
                  <c:v>1.3044399999999999E-2</c:v>
                </c:pt>
                <c:pt idx="13949">
                  <c:v>1.0204299999999999E-2</c:v>
                </c:pt>
                <c:pt idx="13950">
                  <c:v>2.2382700000000001E-3</c:v>
                </c:pt>
                <c:pt idx="13951">
                  <c:v>1.01566E-3</c:v>
                </c:pt>
                <c:pt idx="13952">
                  <c:v>4.3468500000000002E-3</c:v>
                </c:pt>
                <c:pt idx="13953" formatCode="0.00E+00">
                  <c:v>1.8015900000000001E-2</c:v>
                </c:pt>
                <c:pt idx="13954">
                  <c:v>1.7913800000000001E-2</c:v>
                </c:pt>
                <c:pt idx="13955">
                  <c:v>1.6126600000000001E-2</c:v>
                </c:pt>
                <c:pt idx="13956">
                  <c:v>2.0502099999999999E-2</c:v>
                </c:pt>
                <c:pt idx="13957">
                  <c:v>1.61362E-2</c:v>
                </c:pt>
                <c:pt idx="13958">
                  <c:v>2.1740900000000001E-2</c:v>
                </c:pt>
                <c:pt idx="13959">
                  <c:v>1.8202800000000002E-2</c:v>
                </c:pt>
                <c:pt idx="13960">
                  <c:v>2.5586100000000001E-2</c:v>
                </c:pt>
                <c:pt idx="13961">
                  <c:v>1.7310099999999998E-2</c:v>
                </c:pt>
                <c:pt idx="13962">
                  <c:v>1.43652E-2</c:v>
                </c:pt>
                <c:pt idx="13963">
                  <c:v>1.6435600000000002E-2</c:v>
                </c:pt>
                <c:pt idx="13964">
                  <c:v>9.07612E-3</c:v>
                </c:pt>
                <c:pt idx="13965">
                  <c:v>1.5815699999999999E-2</c:v>
                </c:pt>
                <c:pt idx="13966">
                  <c:v>7.5836200000000001E-3</c:v>
                </c:pt>
                <c:pt idx="13967">
                  <c:v>6.8340299999999996E-3</c:v>
                </c:pt>
                <c:pt idx="13968">
                  <c:v>2.56767E-2</c:v>
                </c:pt>
                <c:pt idx="13969">
                  <c:v>2.0419099999999999E-2</c:v>
                </c:pt>
                <c:pt idx="13970">
                  <c:v>1.09053E-2</c:v>
                </c:pt>
                <c:pt idx="13971">
                  <c:v>2.0695700000000001E-2</c:v>
                </c:pt>
                <c:pt idx="13972">
                  <c:v>1.5110999999999999E-2</c:v>
                </c:pt>
                <c:pt idx="13973">
                  <c:v>2.7177799999999998E-2</c:v>
                </c:pt>
                <c:pt idx="13974">
                  <c:v>1.98879E-2</c:v>
                </c:pt>
                <c:pt idx="13975">
                  <c:v>1.7254800000000001E-2</c:v>
                </c:pt>
                <c:pt idx="13976">
                  <c:v>2.1984099999999999E-2</c:v>
                </c:pt>
                <c:pt idx="13977">
                  <c:v>1.6162900000000001E-2</c:v>
                </c:pt>
                <c:pt idx="13978">
                  <c:v>1.9453000000000002E-2</c:v>
                </c:pt>
                <c:pt idx="13979">
                  <c:v>1.0456999999999999E-2</c:v>
                </c:pt>
                <c:pt idx="13980">
                  <c:v>9.3593600000000006E-3</c:v>
                </c:pt>
                <c:pt idx="13981">
                  <c:v>1.3596499999999999E-2</c:v>
                </c:pt>
                <c:pt idx="13982">
                  <c:v>3.6745100000000002E-3</c:v>
                </c:pt>
                <c:pt idx="13983">
                  <c:v>1.3289499999999999E-2</c:v>
                </c:pt>
                <c:pt idx="13984">
                  <c:v>1.3582199999999999E-2</c:v>
                </c:pt>
                <c:pt idx="13985">
                  <c:v>2.16417E-2</c:v>
                </c:pt>
                <c:pt idx="13986">
                  <c:v>-4.5509299999999999E-3</c:v>
                </c:pt>
                <c:pt idx="13987">
                  <c:v>3.39508E-3</c:v>
                </c:pt>
                <c:pt idx="13988">
                  <c:v>1.2335799999999999E-2</c:v>
                </c:pt>
                <c:pt idx="13989">
                  <c:v>1.36423E-2</c:v>
                </c:pt>
                <c:pt idx="13990">
                  <c:v>-5.2728699999999998E-3</c:v>
                </c:pt>
                <c:pt idx="13991">
                  <c:v>-4.9743699999999997E-3</c:v>
                </c:pt>
                <c:pt idx="13992">
                  <c:v>1.0005E-2</c:v>
                </c:pt>
                <c:pt idx="13993">
                  <c:v>2.5205599999999998E-3</c:v>
                </c:pt>
                <c:pt idx="13994">
                  <c:v>2.3279199999999998E-3</c:v>
                </c:pt>
                <c:pt idx="13995">
                  <c:v>-6.9026900000000004E-3</c:v>
                </c:pt>
                <c:pt idx="13996">
                  <c:v>1.31664E-2</c:v>
                </c:pt>
                <c:pt idx="13997">
                  <c:v>1.05104E-2</c:v>
                </c:pt>
                <c:pt idx="13998">
                  <c:v>1.17683E-3</c:v>
                </c:pt>
                <c:pt idx="13999">
                  <c:v>9.5748900000000008E-3</c:v>
                </c:pt>
                <c:pt idx="14000">
                  <c:v>1.8119800000000001E-4</c:v>
                </c:pt>
                <c:pt idx="14001">
                  <c:v>7.8487399999999999E-3</c:v>
                </c:pt>
                <c:pt idx="14002">
                  <c:v>-5.8965700000000003E-3</c:v>
                </c:pt>
                <c:pt idx="14003">
                  <c:v>4.24385E-4</c:v>
                </c:pt>
                <c:pt idx="14004">
                  <c:v>3.6621100000000002E-4</c:v>
                </c:pt>
                <c:pt idx="14005" formatCode="0.00E+00">
                  <c:v>7.2183600000000001E-3</c:v>
                </c:pt>
                <c:pt idx="14006">
                  <c:v>3.7002600000000002E-4</c:v>
                </c:pt>
                <c:pt idx="14007">
                  <c:v>-1.2534099999999999E-2</c:v>
                </c:pt>
                <c:pt idx="14008">
                  <c:v>-1.18732E-2</c:v>
                </c:pt>
                <c:pt idx="14009">
                  <c:v>-3.6048900000000002E-4</c:v>
                </c:pt>
                <c:pt idx="14010">
                  <c:v>-5.9661899999999997E-3</c:v>
                </c:pt>
                <c:pt idx="14011">
                  <c:v>-3.0775099999999999E-3</c:v>
                </c:pt>
                <c:pt idx="14012">
                  <c:v>3.15475E-3</c:v>
                </c:pt>
                <c:pt idx="14013">
                  <c:v>8.2588200000000001E-4</c:v>
                </c:pt>
                <c:pt idx="14014">
                  <c:v>1.5096700000000001E-3</c:v>
                </c:pt>
                <c:pt idx="14015">
                  <c:v>-1.0830899999999999E-2</c:v>
                </c:pt>
                <c:pt idx="14016">
                  <c:v>4.7826800000000001E-3</c:v>
                </c:pt>
                <c:pt idx="14017">
                  <c:v>5.7105999999999997E-3</c:v>
                </c:pt>
                <c:pt idx="14018">
                  <c:v>9.2143999999999993E-3</c:v>
                </c:pt>
                <c:pt idx="14019">
                  <c:v>-5.5942500000000003E-3</c:v>
                </c:pt>
                <c:pt idx="14020">
                  <c:v>-9.8152199999999995E-3</c:v>
                </c:pt>
                <c:pt idx="14021">
                  <c:v>1.8501300000000001E-4</c:v>
                </c:pt>
                <c:pt idx="14022">
                  <c:v>8.6536400000000006E-3</c:v>
                </c:pt>
                <c:pt idx="14023">
                  <c:v>1.3128300000000001E-2</c:v>
                </c:pt>
                <c:pt idx="14024">
                  <c:v>8.3217599999999992E-3</c:v>
                </c:pt>
                <c:pt idx="14025">
                  <c:v>8.9378400000000007E-3</c:v>
                </c:pt>
                <c:pt idx="14026">
                  <c:v>3.8518900000000002E-3</c:v>
                </c:pt>
                <c:pt idx="14027">
                  <c:v>4.7016099999999997E-4</c:v>
                </c:pt>
                <c:pt idx="14028">
                  <c:v>1.59206E-2</c:v>
                </c:pt>
                <c:pt idx="14029">
                  <c:v>1.0686899999999999E-2</c:v>
                </c:pt>
                <c:pt idx="14030">
                  <c:v>-7.6465600000000002E-3</c:v>
                </c:pt>
                <c:pt idx="14031">
                  <c:v>-4.7588300000000004E-3</c:v>
                </c:pt>
                <c:pt idx="14032">
                  <c:v>4.3287300000000003E-3</c:v>
                </c:pt>
                <c:pt idx="14033">
                  <c:v>6.5040599999999999E-3</c:v>
                </c:pt>
                <c:pt idx="14034">
                  <c:v>9.5081300000000001E-3</c:v>
                </c:pt>
                <c:pt idx="14035">
                  <c:v>1.86138E-2</c:v>
                </c:pt>
                <c:pt idx="14036">
                  <c:v>1.08576E-2</c:v>
                </c:pt>
                <c:pt idx="14037">
                  <c:v>1.88036E-2</c:v>
                </c:pt>
                <c:pt idx="14038">
                  <c:v>1.6360300000000001E-2</c:v>
                </c:pt>
                <c:pt idx="14039">
                  <c:v>1.45912E-2</c:v>
                </c:pt>
                <c:pt idx="14040">
                  <c:v>8.9950599999999992E-3</c:v>
                </c:pt>
                <c:pt idx="14041">
                  <c:v>1.32151E-2</c:v>
                </c:pt>
                <c:pt idx="14042">
                  <c:v>6.5994299999999999E-3</c:v>
                </c:pt>
                <c:pt idx="14043">
                  <c:v>7.6093699999999998E-3</c:v>
                </c:pt>
                <c:pt idx="14044">
                  <c:v>1.3631799999999999E-2</c:v>
                </c:pt>
                <c:pt idx="14045">
                  <c:v>1.1687299999999999E-2</c:v>
                </c:pt>
                <c:pt idx="14046">
                  <c:v>8.3446500000000003E-3</c:v>
                </c:pt>
                <c:pt idx="14047">
                  <c:v>2.2144299999999999E-3</c:v>
                </c:pt>
                <c:pt idx="14048">
                  <c:v>1.52245E-2</c:v>
                </c:pt>
                <c:pt idx="14049">
                  <c:v>5.3739499999999997E-3</c:v>
                </c:pt>
                <c:pt idx="14050">
                  <c:v>2.2716500000000001E-2</c:v>
                </c:pt>
                <c:pt idx="14051">
                  <c:v>2.1451999999999999E-2</c:v>
                </c:pt>
                <c:pt idx="14052">
                  <c:v>9.5853799999999992E-3</c:v>
                </c:pt>
                <c:pt idx="14053">
                  <c:v>4.75597E-3</c:v>
                </c:pt>
                <c:pt idx="14054">
                  <c:v>2.7626000000000001E-2</c:v>
                </c:pt>
                <c:pt idx="14055">
                  <c:v>2.5867500000000002E-2</c:v>
                </c:pt>
                <c:pt idx="14056">
                  <c:v>1.65071E-2</c:v>
                </c:pt>
                <c:pt idx="14057">
                  <c:v>1.9546500000000001E-2</c:v>
                </c:pt>
                <c:pt idx="14058">
                  <c:v>2.3327799999999999E-2</c:v>
                </c:pt>
                <c:pt idx="14059">
                  <c:v>1.18666E-2</c:v>
                </c:pt>
                <c:pt idx="14060">
                  <c:v>2.8392799999999999E-2</c:v>
                </c:pt>
                <c:pt idx="14061">
                  <c:v>2.0683300000000002E-2</c:v>
                </c:pt>
                <c:pt idx="14062">
                  <c:v>1.68571E-2</c:v>
                </c:pt>
                <c:pt idx="14063">
                  <c:v>5.3014799999999999E-3</c:v>
                </c:pt>
                <c:pt idx="14064">
                  <c:v>1.8056900000000001E-2</c:v>
                </c:pt>
                <c:pt idx="14065">
                  <c:v>2.3911499999999999E-2</c:v>
                </c:pt>
                <c:pt idx="14066">
                  <c:v>1.9292799999999999E-2</c:v>
                </c:pt>
                <c:pt idx="14067">
                  <c:v>2.0116800000000001E-2</c:v>
                </c:pt>
                <c:pt idx="14068">
                  <c:v>1.61934E-2</c:v>
                </c:pt>
                <c:pt idx="14069">
                  <c:v>1.76773E-2</c:v>
                </c:pt>
                <c:pt idx="14070">
                  <c:v>2.1824799999999998E-2</c:v>
                </c:pt>
                <c:pt idx="14071">
                  <c:v>4.8131900000000002E-3</c:v>
                </c:pt>
                <c:pt idx="14072">
                  <c:v>8.4447900000000006E-3</c:v>
                </c:pt>
                <c:pt idx="14073">
                  <c:v>1.52435E-2</c:v>
                </c:pt>
                <c:pt idx="14074">
                  <c:v>-3.5448099999999998E-3</c:v>
                </c:pt>
                <c:pt idx="14075">
                  <c:v>-1.9826900000000001E-3</c:v>
                </c:pt>
                <c:pt idx="14076">
                  <c:v>4.7912600000000003E-3</c:v>
                </c:pt>
                <c:pt idx="14077">
                  <c:v>1.04408E-2</c:v>
                </c:pt>
                <c:pt idx="14078">
                  <c:v>8.42094E-3</c:v>
                </c:pt>
                <c:pt idx="14079">
                  <c:v>1.0003099999999999E-2</c:v>
                </c:pt>
                <c:pt idx="14080">
                  <c:v>1.5054700000000001E-2</c:v>
                </c:pt>
                <c:pt idx="14081">
                  <c:v>1.16501E-2</c:v>
                </c:pt>
                <c:pt idx="14082">
                  <c:v>1.1827499999999999E-2</c:v>
                </c:pt>
                <c:pt idx="14083">
                  <c:v>1.6994499999999999E-2</c:v>
                </c:pt>
                <c:pt idx="14084">
                  <c:v>1.6297300000000001E-2</c:v>
                </c:pt>
                <c:pt idx="14085">
                  <c:v>2.1080999999999999E-2</c:v>
                </c:pt>
                <c:pt idx="14086">
                  <c:v>1.0795600000000001E-2</c:v>
                </c:pt>
                <c:pt idx="14087">
                  <c:v>1.48363E-2</c:v>
                </c:pt>
                <c:pt idx="14088">
                  <c:v>1.3413400000000001E-2</c:v>
                </c:pt>
                <c:pt idx="14089">
                  <c:v>5.1784500000000002E-3</c:v>
                </c:pt>
                <c:pt idx="14090">
                  <c:v>1.6223899999999999E-2</c:v>
                </c:pt>
                <c:pt idx="14091">
                  <c:v>7.7905700000000001E-3</c:v>
                </c:pt>
                <c:pt idx="14092" formatCode="0.00E+00">
                  <c:v>1.6059899999999998E-2</c:v>
                </c:pt>
                <c:pt idx="14093">
                  <c:v>1.6476600000000001E-2</c:v>
                </c:pt>
                <c:pt idx="14094">
                  <c:v>1.3873099999999999E-2</c:v>
                </c:pt>
                <c:pt idx="14095">
                  <c:v>6.6022900000000002E-3</c:v>
                </c:pt>
                <c:pt idx="14096">
                  <c:v>1.93882E-3</c:v>
                </c:pt>
                <c:pt idx="14097">
                  <c:v>1.2749699999999999E-2</c:v>
                </c:pt>
                <c:pt idx="14098">
                  <c:v>8.3351099999999997E-3</c:v>
                </c:pt>
                <c:pt idx="14099">
                  <c:v>1.9407300000000001E-3</c:v>
                </c:pt>
                <c:pt idx="14100">
                  <c:v>-3.9291400000000001E-4</c:v>
                </c:pt>
                <c:pt idx="14101">
                  <c:v>1.18437E-2</c:v>
                </c:pt>
                <c:pt idx="14102">
                  <c:v>1.2273799999999999E-3</c:v>
                </c:pt>
                <c:pt idx="14103">
                  <c:v>7.1296700000000003E-3</c:v>
                </c:pt>
                <c:pt idx="14104">
                  <c:v>2.8896299999999998E-3</c:v>
                </c:pt>
                <c:pt idx="14105">
                  <c:v>3.60298E-3</c:v>
                </c:pt>
                <c:pt idx="14106">
                  <c:v>3.0450799999999999E-3</c:v>
                </c:pt>
                <c:pt idx="14107">
                  <c:v>-4.8008E-3</c:v>
                </c:pt>
                <c:pt idx="14108">
                  <c:v>1.2206999999999999E-3</c:v>
                </c:pt>
                <c:pt idx="14109">
                  <c:v>-4.2514800000000002E-3</c:v>
                </c:pt>
                <c:pt idx="14110">
                  <c:v>5.9833500000000001E-3</c:v>
                </c:pt>
                <c:pt idx="14111">
                  <c:v>5.84507E-3</c:v>
                </c:pt>
                <c:pt idx="14112">
                  <c:v>1.0585799999999999E-3</c:v>
                </c:pt>
                <c:pt idx="14113">
                  <c:v>-1.40858E-3</c:v>
                </c:pt>
                <c:pt idx="14114">
                  <c:v>2.7103399999999999E-3</c:v>
                </c:pt>
                <c:pt idx="14115">
                  <c:v>5.3615599999999996E-3</c:v>
                </c:pt>
                <c:pt idx="14116">
                  <c:v>-1.85966E-4</c:v>
                </c:pt>
                <c:pt idx="14117">
                  <c:v>-3.7097900000000001E-3</c:v>
                </c:pt>
                <c:pt idx="14118">
                  <c:v>2.0504E-4</c:v>
                </c:pt>
                <c:pt idx="14119">
                  <c:v>2.16293E-3</c:v>
                </c:pt>
                <c:pt idx="14120">
                  <c:v>-6.6242200000000001E-3</c:v>
                </c:pt>
                <c:pt idx="14121">
                  <c:v>-8.7070500000000005E-4</c:v>
                </c:pt>
                <c:pt idx="14122">
                  <c:v>-7.4386600000000004E-4</c:v>
                </c:pt>
                <c:pt idx="14123">
                  <c:v>-4.7206899999999996E-3</c:v>
                </c:pt>
                <c:pt idx="14124">
                  <c:v>-5.22041E-3</c:v>
                </c:pt>
                <c:pt idx="14125">
                  <c:v>-3.9157899999999997E-3</c:v>
                </c:pt>
                <c:pt idx="14126">
                  <c:v>-3.8185099999999998E-3</c:v>
                </c:pt>
                <c:pt idx="14127">
                  <c:v>-1.31989E-3</c:v>
                </c:pt>
                <c:pt idx="14128">
                  <c:v>-1.8911399999999999E-3</c:v>
                </c:pt>
                <c:pt idx="14129">
                  <c:v>-3.5905799999999999E-3</c:v>
                </c:pt>
                <c:pt idx="14130">
                  <c:v>-2.49767E-3</c:v>
                </c:pt>
                <c:pt idx="14131">
                  <c:v>5.7907100000000001E-3</c:v>
                </c:pt>
                <c:pt idx="14132">
                  <c:v>-8.0528300000000004E-3</c:v>
                </c:pt>
                <c:pt idx="14133">
                  <c:v>-1.017E-2</c:v>
                </c:pt>
                <c:pt idx="14134">
                  <c:v>2.7894999999999999E-3</c:v>
                </c:pt>
                <c:pt idx="14135">
                  <c:v>9.0322500000000003E-3</c:v>
                </c:pt>
                <c:pt idx="14136">
                  <c:v>4.7912600000000003E-3</c:v>
                </c:pt>
                <c:pt idx="14137">
                  <c:v>9.0026900000000007E-3</c:v>
                </c:pt>
                <c:pt idx="14138">
                  <c:v>4.15802E-4</c:v>
                </c:pt>
                <c:pt idx="14139">
                  <c:v>6.3066499999999996E-3</c:v>
                </c:pt>
                <c:pt idx="14140">
                  <c:v>-4.7779099999999998E-4</c:v>
                </c:pt>
                <c:pt idx="14141">
                  <c:v>9.2296600000000006E-3</c:v>
                </c:pt>
                <c:pt idx="14142">
                  <c:v>1.31903E-2</c:v>
                </c:pt>
                <c:pt idx="14143">
                  <c:v>3.0241000000000001E-3</c:v>
                </c:pt>
                <c:pt idx="14144">
                  <c:v>1.3246499999999999E-3</c:v>
                </c:pt>
                <c:pt idx="14145">
                  <c:v>1.29795E-2</c:v>
                </c:pt>
                <c:pt idx="14146">
                  <c:v>1.6339300000000001E-2</c:v>
                </c:pt>
                <c:pt idx="14147">
                  <c:v>4.1007999999999999E-3</c:v>
                </c:pt>
                <c:pt idx="14148">
                  <c:v>-1.41144E-4</c:v>
                </c:pt>
                <c:pt idx="14149">
                  <c:v>-8.9073199999999998E-4</c:v>
                </c:pt>
                <c:pt idx="14150">
                  <c:v>-2.2478099999999998E-3</c:v>
                </c:pt>
                <c:pt idx="14151">
                  <c:v>1.28994E-2</c:v>
                </c:pt>
                <c:pt idx="14152">
                  <c:v>1.65081E-3</c:v>
                </c:pt>
                <c:pt idx="14153">
                  <c:v>-2.78378E-3</c:v>
                </c:pt>
                <c:pt idx="14154">
                  <c:v>2.0952200000000001E-3</c:v>
                </c:pt>
                <c:pt idx="14155">
                  <c:v>1.0747899999999999E-3</c:v>
                </c:pt>
                <c:pt idx="14156">
                  <c:v>5.0067899999999997E-4</c:v>
                </c:pt>
                <c:pt idx="14157">
                  <c:v>3.39603E-3</c:v>
                </c:pt>
                <c:pt idx="14158">
                  <c:v>1.0996799999999999E-2</c:v>
                </c:pt>
                <c:pt idx="14159">
                  <c:v>-2.1181099999999999E-3</c:v>
                </c:pt>
                <c:pt idx="14160">
                  <c:v>9.7713499999999998E-3</c:v>
                </c:pt>
                <c:pt idx="14161">
                  <c:v>-3.5190600000000001E-3</c:v>
                </c:pt>
                <c:pt idx="14162">
                  <c:v>-5.9995700000000001E-3</c:v>
                </c:pt>
                <c:pt idx="14163">
                  <c:v>2.2449499999999999E-3</c:v>
                </c:pt>
                <c:pt idx="14164">
                  <c:v>4.4441200000000002E-3</c:v>
                </c:pt>
                <c:pt idx="14165">
                  <c:v>1.00803E-3</c:v>
                </c:pt>
                <c:pt idx="14166">
                  <c:v>7.5063700000000001E-3</c:v>
                </c:pt>
                <c:pt idx="14167">
                  <c:v>1.0178599999999999E-2</c:v>
                </c:pt>
                <c:pt idx="14168">
                  <c:v>-5.2089700000000003E-3</c:v>
                </c:pt>
                <c:pt idx="14169">
                  <c:v>-1.1587099999999999E-2</c:v>
                </c:pt>
                <c:pt idx="14170">
                  <c:v>-3.8289999999999999E-3</c:v>
                </c:pt>
                <c:pt idx="14171">
                  <c:v>6.3896199999999997E-4</c:v>
                </c:pt>
                <c:pt idx="14172">
                  <c:v>1.5173000000000001E-3</c:v>
                </c:pt>
                <c:pt idx="14173">
                  <c:v>-5.7592399999999997E-3</c:v>
                </c:pt>
                <c:pt idx="14174">
                  <c:v>-9.9191699999999997E-3</c:v>
                </c:pt>
                <c:pt idx="14175">
                  <c:v>-1.14851E-2</c:v>
                </c:pt>
                <c:pt idx="14176">
                  <c:v>-1.80054E-3</c:v>
                </c:pt>
                <c:pt idx="14177" formatCode="0.00E+00">
                  <c:v>-4.1007999999999998E-5</c:v>
                </c:pt>
                <c:pt idx="14178">
                  <c:v>-1.29566E-2</c:v>
                </c:pt>
                <c:pt idx="14179">
                  <c:v>-7.0733999999999997E-3</c:v>
                </c:pt>
                <c:pt idx="14180">
                  <c:v>7.2193099999999998E-4</c:v>
                </c:pt>
                <c:pt idx="14181">
                  <c:v>-3.9024400000000001E-3</c:v>
                </c:pt>
                <c:pt idx="14182">
                  <c:v>2.6521700000000001E-3</c:v>
                </c:pt>
                <c:pt idx="14183">
                  <c:v>-5.4397600000000001E-3</c:v>
                </c:pt>
                <c:pt idx="14184">
                  <c:v>-2.00129E-2</c:v>
                </c:pt>
                <c:pt idx="14185">
                  <c:v>-8.3637199999999998E-3</c:v>
                </c:pt>
                <c:pt idx="14186">
                  <c:v>4.6043400000000002E-3</c:v>
                </c:pt>
                <c:pt idx="14187">
                  <c:v>7.6351199999999996E-3</c:v>
                </c:pt>
                <c:pt idx="14188">
                  <c:v>-3.9758700000000003E-3</c:v>
                </c:pt>
                <c:pt idx="14189">
                  <c:v>-6.7043299999999997E-3</c:v>
                </c:pt>
                <c:pt idx="14190">
                  <c:v>-7.8840300000000002E-3</c:v>
                </c:pt>
                <c:pt idx="14191">
                  <c:v>1.7252000000000001E-3</c:v>
                </c:pt>
                <c:pt idx="14192">
                  <c:v>2.5806399999999999E-3</c:v>
                </c:pt>
                <c:pt idx="14193">
                  <c:v>-8.3208099999999997E-3</c:v>
                </c:pt>
                <c:pt idx="14194">
                  <c:v>-7.6007799999999997E-4</c:v>
                </c:pt>
                <c:pt idx="14195">
                  <c:v>7.3671300000000004E-3</c:v>
                </c:pt>
                <c:pt idx="14196">
                  <c:v>1.41954E-2</c:v>
                </c:pt>
                <c:pt idx="14197">
                  <c:v>-2.3250599999999999E-3</c:v>
                </c:pt>
                <c:pt idx="14198">
                  <c:v>-7.4224499999999997E-3</c:v>
                </c:pt>
                <c:pt idx="14199">
                  <c:v>1.07841E-2</c:v>
                </c:pt>
                <c:pt idx="14200">
                  <c:v>7.7562300000000002E-3</c:v>
                </c:pt>
                <c:pt idx="14201">
                  <c:v>2.4633400000000001E-3</c:v>
                </c:pt>
                <c:pt idx="14202">
                  <c:v>-3.7956200000000001E-4</c:v>
                </c:pt>
                <c:pt idx="14203">
                  <c:v>2.12955E-3</c:v>
                </c:pt>
                <c:pt idx="14204">
                  <c:v>-4.9209600000000003E-3</c:v>
                </c:pt>
                <c:pt idx="14205">
                  <c:v>1.11198E-3</c:v>
                </c:pt>
                <c:pt idx="14206">
                  <c:v>3.9892199999999999E-3</c:v>
                </c:pt>
                <c:pt idx="14207">
                  <c:v>-4.3868999999999999E-4</c:v>
                </c:pt>
                <c:pt idx="14208">
                  <c:v>-2.9382700000000002E-3</c:v>
                </c:pt>
                <c:pt idx="14209">
                  <c:v>-4.2390800000000001E-3</c:v>
                </c:pt>
                <c:pt idx="14210">
                  <c:v>8.6689000000000004E-4</c:v>
                </c:pt>
                <c:pt idx="14211">
                  <c:v>5.3205500000000003E-3</c:v>
                </c:pt>
                <c:pt idx="14212">
                  <c:v>2.8419500000000002E-3</c:v>
                </c:pt>
                <c:pt idx="14213">
                  <c:v>-9.8428700000000001E-3</c:v>
                </c:pt>
                <c:pt idx="14214">
                  <c:v>-1.1522299999999999E-2</c:v>
                </c:pt>
                <c:pt idx="14215">
                  <c:v>-1.0891E-3</c:v>
                </c:pt>
                <c:pt idx="14216">
                  <c:v>-3.8032500000000002E-3</c:v>
                </c:pt>
                <c:pt idx="14217">
                  <c:v>-6.8883900000000003E-3</c:v>
                </c:pt>
                <c:pt idx="14218">
                  <c:v>-3.4961699999999998E-3</c:v>
                </c:pt>
                <c:pt idx="14219">
                  <c:v>-1.0658300000000001E-2</c:v>
                </c:pt>
                <c:pt idx="14220">
                  <c:v>-4.9600599999999996E-3</c:v>
                </c:pt>
                <c:pt idx="14221">
                  <c:v>-6.6366200000000002E-3</c:v>
                </c:pt>
                <c:pt idx="14222">
                  <c:v>5.4454799999999999E-3</c:v>
                </c:pt>
                <c:pt idx="14223">
                  <c:v>1.1348700000000001E-4</c:v>
                </c:pt>
                <c:pt idx="14224">
                  <c:v>-1.59702E-2</c:v>
                </c:pt>
                <c:pt idx="14225">
                  <c:v>-1.20029E-2</c:v>
                </c:pt>
                <c:pt idx="14226">
                  <c:v>-2.99454E-3</c:v>
                </c:pt>
                <c:pt idx="14227">
                  <c:v>-1.0835600000000001E-2</c:v>
                </c:pt>
                <c:pt idx="14228">
                  <c:v>-1.3606999999999999E-2</c:v>
                </c:pt>
                <c:pt idx="14229">
                  <c:v>-1.0441799999999999E-2</c:v>
                </c:pt>
                <c:pt idx="14230">
                  <c:v>-7.8029600000000003E-3</c:v>
                </c:pt>
                <c:pt idx="14231">
                  <c:v>-1.8532799999999999E-2</c:v>
                </c:pt>
                <c:pt idx="14232">
                  <c:v>-1.19915E-2</c:v>
                </c:pt>
                <c:pt idx="14233">
                  <c:v>-6.6223100000000002E-3</c:v>
                </c:pt>
                <c:pt idx="14234">
                  <c:v>-1.0947200000000001E-2</c:v>
                </c:pt>
                <c:pt idx="14235">
                  <c:v>-1.8216099999999999E-2</c:v>
                </c:pt>
                <c:pt idx="14236">
                  <c:v>-4.2543399999999997E-3</c:v>
                </c:pt>
                <c:pt idx="14237">
                  <c:v>-8.8109999999999994E-3</c:v>
                </c:pt>
                <c:pt idx="14238">
                  <c:v>-1.48211E-2</c:v>
                </c:pt>
                <c:pt idx="14239">
                  <c:v>-5.39684E-3</c:v>
                </c:pt>
                <c:pt idx="14240">
                  <c:v>1.07288E-2</c:v>
                </c:pt>
                <c:pt idx="14241">
                  <c:v>-1.1392599999999999E-2</c:v>
                </c:pt>
                <c:pt idx="14242">
                  <c:v>-1.5349399999999999E-2</c:v>
                </c:pt>
                <c:pt idx="14243">
                  <c:v>-8.5926100000000005E-4</c:v>
                </c:pt>
                <c:pt idx="14244">
                  <c:v>-3.7384000000000001E-4</c:v>
                </c:pt>
                <c:pt idx="14245">
                  <c:v>-4.3306400000000002E-3</c:v>
                </c:pt>
                <c:pt idx="14246">
                  <c:v>-4.13132E-3</c:v>
                </c:pt>
                <c:pt idx="14247">
                  <c:v>-1.3959900000000001E-2</c:v>
                </c:pt>
                <c:pt idx="14248">
                  <c:v>-4.9619699999999996E-3</c:v>
                </c:pt>
                <c:pt idx="14249">
                  <c:v>-7.23648E-3</c:v>
                </c:pt>
                <c:pt idx="14250">
                  <c:v>2.8066599999999999E-3</c:v>
                </c:pt>
                <c:pt idx="14251">
                  <c:v>-3.6706899999999999E-3</c:v>
                </c:pt>
                <c:pt idx="14252">
                  <c:v>-1.6689299999999999E-4</c:v>
                </c:pt>
                <c:pt idx="14253">
                  <c:v>6.7234E-4</c:v>
                </c:pt>
                <c:pt idx="14254">
                  <c:v>-9.7503699999999995E-3</c:v>
                </c:pt>
                <c:pt idx="14255">
                  <c:v>-3.4866300000000001E-3</c:v>
                </c:pt>
                <c:pt idx="14256">
                  <c:v>-1.05247E-2</c:v>
                </c:pt>
                <c:pt idx="14257">
                  <c:v>-1.00327E-2</c:v>
                </c:pt>
                <c:pt idx="14258">
                  <c:v>-7.1620899999999999E-4</c:v>
                </c:pt>
                <c:pt idx="14259">
                  <c:v>-1.46456E-2</c:v>
                </c:pt>
                <c:pt idx="14260">
                  <c:v>-8.9626299999999992E-3</c:v>
                </c:pt>
                <c:pt idx="14261">
                  <c:v>-7.36237E-3</c:v>
                </c:pt>
                <c:pt idx="14262">
                  <c:v>-3.4055700000000001E-3</c:v>
                </c:pt>
                <c:pt idx="14263">
                  <c:v>-9.3946499999999992E-3</c:v>
                </c:pt>
                <c:pt idx="14264">
                  <c:v>-1.0975800000000001E-2</c:v>
                </c:pt>
                <c:pt idx="14265">
                  <c:v>-1.1677699999999999E-2</c:v>
                </c:pt>
                <c:pt idx="14266">
                  <c:v>-5.8193200000000002E-3</c:v>
                </c:pt>
                <c:pt idx="14267">
                  <c:v>-2.3679700000000001E-3</c:v>
                </c:pt>
                <c:pt idx="14268">
                  <c:v>4.1790000000000004E-3</c:v>
                </c:pt>
                <c:pt idx="14269">
                  <c:v>-9.0827900000000003E-3</c:v>
                </c:pt>
                <c:pt idx="14270">
                  <c:v>-1.9006699999999999E-3</c:v>
                </c:pt>
                <c:pt idx="14271">
                  <c:v>-1.38378E-3</c:v>
                </c:pt>
                <c:pt idx="14272">
                  <c:v>-7.5779000000000003E-3</c:v>
                </c:pt>
                <c:pt idx="14273">
                  <c:v>-7.02763E-3</c:v>
                </c:pt>
                <c:pt idx="14274">
                  <c:v>-1.2867E-2</c:v>
                </c:pt>
                <c:pt idx="14275">
                  <c:v>-1.9305200000000002E-2</c:v>
                </c:pt>
                <c:pt idx="14276">
                  <c:v>-3.7241000000000002E-3</c:v>
                </c:pt>
                <c:pt idx="14277">
                  <c:v>-3.49045E-3</c:v>
                </c:pt>
                <c:pt idx="14278" formatCode="0.00E+00">
                  <c:v>3.1471299999999998E-5</c:v>
                </c:pt>
                <c:pt idx="14279">
                  <c:v>-6.8731299999999999E-3</c:v>
                </c:pt>
                <c:pt idx="14280">
                  <c:v>-1.5166300000000001E-2</c:v>
                </c:pt>
                <c:pt idx="14281">
                  <c:v>-1.1306800000000001E-2</c:v>
                </c:pt>
                <c:pt idx="14282">
                  <c:v>-5.5961600000000002E-3</c:v>
                </c:pt>
                <c:pt idx="14283">
                  <c:v>-8.8005099999999992E-3</c:v>
                </c:pt>
                <c:pt idx="14284">
                  <c:v>-1.55716E-2</c:v>
                </c:pt>
                <c:pt idx="14285">
                  <c:v>-3.8194700000000002E-3</c:v>
                </c:pt>
                <c:pt idx="14286">
                  <c:v>-9.5615400000000003E-3</c:v>
                </c:pt>
                <c:pt idx="14287">
                  <c:v>-1.0208099999999999E-2</c:v>
                </c:pt>
                <c:pt idx="14288">
                  <c:v>-4.2018899999999998E-3</c:v>
                </c:pt>
                <c:pt idx="14289">
                  <c:v>3.1299600000000002E-3</c:v>
                </c:pt>
                <c:pt idx="14290">
                  <c:v>-1.15862E-2</c:v>
                </c:pt>
                <c:pt idx="14291">
                  <c:v>-1.33705E-2</c:v>
                </c:pt>
                <c:pt idx="14292">
                  <c:v>-1.07613E-2</c:v>
                </c:pt>
                <c:pt idx="14293">
                  <c:v>-2.5682399999999998E-3</c:v>
                </c:pt>
                <c:pt idx="14294">
                  <c:v>3.6106100000000002E-3</c:v>
                </c:pt>
                <c:pt idx="14295">
                  <c:v>-9.7217599999999994E-3</c:v>
                </c:pt>
                <c:pt idx="14296">
                  <c:v>-3.7555700000000002E-3</c:v>
                </c:pt>
                <c:pt idx="14297">
                  <c:v>3.2234199999999998E-4</c:v>
                </c:pt>
                <c:pt idx="14298">
                  <c:v>4.1713699999999998E-3</c:v>
                </c:pt>
                <c:pt idx="14299">
                  <c:v>-5.7935699999999996E-3</c:v>
                </c:pt>
                <c:pt idx="14300">
                  <c:v>-1.70517E-3</c:v>
                </c:pt>
                <c:pt idx="14301">
                  <c:v>-3.5009400000000001E-3</c:v>
                </c:pt>
                <c:pt idx="14302" formatCode="0.00E+00">
                  <c:v>-1.12944E-2</c:v>
                </c:pt>
                <c:pt idx="14303">
                  <c:v>8.6402899999999999E-4</c:v>
                </c:pt>
                <c:pt idx="14304">
                  <c:v>1.2674299999999999E-3</c:v>
                </c:pt>
                <c:pt idx="14305">
                  <c:v>-3.00694E-3</c:v>
                </c:pt>
                <c:pt idx="14306">
                  <c:v>2.4509400000000001E-4</c:v>
                </c:pt>
                <c:pt idx="14307" formatCode="0.00E+00">
                  <c:v>4.8637400000000003E-5</c:v>
                </c:pt>
                <c:pt idx="14308">
                  <c:v>-2.5692000000000002E-3</c:v>
                </c:pt>
                <c:pt idx="14309">
                  <c:v>1.8033999999999999E-3</c:v>
                </c:pt>
                <c:pt idx="14310">
                  <c:v>1.0697399999999999E-2</c:v>
                </c:pt>
                <c:pt idx="14311">
                  <c:v>1.9407300000000001E-3</c:v>
                </c:pt>
                <c:pt idx="14312">
                  <c:v>-3.6706899999999999E-3</c:v>
                </c:pt>
                <c:pt idx="14313">
                  <c:v>7.1420700000000004E-3</c:v>
                </c:pt>
                <c:pt idx="14314">
                  <c:v>5.4387999999999997E-3</c:v>
                </c:pt>
                <c:pt idx="14315">
                  <c:v>-5.9671400000000001E-3</c:v>
                </c:pt>
                <c:pt idx="14316">
                  <c:v>7.6961499999999997E-4</c:v>
                </c:pt>
                <c:pt idx="14317">
                  <c:v>9.7665800000000004E-3</c:v>
                </c:pt>
                <c:pt idx="14318">
                  <c:v>-8.6336099999999999E-3</c:v>
                </c:pt>
                <c:pt idx="14319">
                  <c:v>-1.66597E-2</c:v>
                </c:pt>
                <c:pt idx="14320">
                  <c:v>-1.0866199999999999E-2</c:v>
                </c:pt>
                <c:pt idx="14321">
                  <c:v>-5.5885300000000004E-3</c:v>
                </c:pt>
                <c:pt idx="14322">
                  <c:v>3.6086999999999998E-3</c:v>
                </c:pt>
                <c:pt idx="14323" formatCode="0.00E+00">
                  <c:v>6.5803500000000001E-5</c:v>
                </c:pt>
                <c:pt idx="14324">
                  <c:v>-8.2530999999999993E-3</c:v>
                </c:pt>
                <c:pt idx="14325">
                  <c:v>-1.50814E-2</c:v>
                </c:pt>
                <c:pt idx="14326">
                  <c:v>-1.48754E-2</c:v>
                </c:pt>
                <c:pt idx="14327">
                  <c:v>-5.00965E-3</c:v>
                </c:pt>
                <c:pt idx="14328">
                  <c:v>-8.1911099999999997E-3</c:v>
                </c:pt>
                <c:pt idx="14329">
                  <c:v>-1.3058699999999999E-2</c:v>
                </c:pt>
                <c:pt idx="14330">
                  <c:v>-4.3306400000000002E-3</c:v>
                </c:pt>
                <c:pt idx="14331">
                  <c:v>-1.3822600000000001E-2</c:v>
                </c:pt>
                <c:pt idx="14332">
                  <c:v>-4.8112900000000002E-3</c:v>
                </c:pt>
                <c:pt idx="14333">
                  <c:v>-9.2153500000000006E-3</c:v>
                </c:pt>
                <c:pt idx="14334">
                  <c:v>-3.9739600000000003E-3</c:v>
                </c:pt>
                <c:pt idx="14335">
                  <c:v>-5.8174100000000003E-3</c:v>
                </c:pt>
                <c:pt idx="14336">
                  <c:v>-1.25504E-3</c:v>
                </c:pt>
                <c:pt idx="14337">
                  <c:v>-1.39627E-2</c:v>
                </c:pt>
                <c:pt idx="14338">
                  <c:v>-1.6973499999999999E-2</c:v>
                </c:pt>
                <c:pt idx="14339">
                  <c:v>-5.9337599999999997E-3</c:v>
                </c:pt>
                <c:pt idx="14340">
                  <c:v>-1.29614E-2</c:v>
                </c:pt>
                <c:pt idx="14341">
                  <c:v>-1.6781799999999999E-2</c:v>
                </c:pt>
                <c:pt idx="14342">
                  <c:v>-2.54612E-2</c:v>
                </c:pt>
                <c:pt idx="14343">
                  <c:v>-1.40781E-2</c:v>
                </c:pt>
                <c:pt idx="14344">
                  <c:v>-1.6613000000000001E-3</c:v>
                </c:pt>
                <c:pt idx="14345">
                  <c:v>-5.7811700000000004E-3</c:v>
                </c:pt>
                <c:pt idx="14346">
                  <c:v>-1.9922300000000002E-3</c:v>
                </c:pt>
                <c:pt idx="14347">
                  <c:v>-1.50986E-2</c:v>
                </c:pt>
                <c:pt idx="14348">
                  <c:v>-1.54152E-2</c:v>
                </c:pt>
                <c:pt idx="14349">
                  <c:v>-1.5803299999999999E-2</c:v>
                </c:pt>
                <c:pt idx="14350">
                  <c:v>-5.12314E-3</c:v>
                </c:pt>
                <c:pt idx="14351">
                  <c:v>8.1539199999999996E-4</c:v>
                </c:pt>
                <c:pt idx="14352">
                  <c:v>-1.7578099999999999E-2</c:v>
                </c:pt>
                <c:pt idx="14353">
                  <c:v>-1.11036E-2</c:v>
                </c:pt>
                <c:pt idx="14354">
                  <c:v>-1.3936E-2</c:v>
                </c:pt>
                <c:pt idx="14355">
                  <c:v>-1.5865299999999999E-2</c:v>
                </c:pt>
                <c:pt idx="14356">
                  <c:v>-2.2668800000000002E-3</c:v>
                </c:pt>
                <c:pt idx="14357">
                  <c:v>-1.7631500000000001E-2</c:v>
                </c:pt>
                <c:pt idx="14358">
                  <c:v>-7.9059600000000001E-3</c:v>
                </c:pt>
                <c:pt idx="14359">
                  <c:v>-9.5176700000000006E-3</c:v>
                </c:pt>
                <c:pt idx="14360">
                  <c:v>-1.8241899999999998E-2</c:v>
                </c:pt>
                <c:pt idx="14361">
                  <c:v>-1.62706E-2</c:v>
                </c:pt>
                <c:pt idx="14362">
                  <c:v>-4.4527100000000003E-3</c:v>
                </c:pt>
                <c:pt idx="14363" formatCode="0.00E+00">
                  <c:v>-1.6171499999999998E-2</c:v>
                </c:pt>
                <c:pt idx="14364">
                  <c:v>-2.8293599999999999E-2</c:v>
                </c:pt>
                <c:pt idx="14365">
                  <c:v>-1.19677E-2</c:v>
                </c:pt>
                <c:pt idx="14366">
                  <c:v>-1.3809200000000001E-2</c:v>
                </c:pt>
                <c:pt idx="14367">
                  <c:v>-1.48792E-2</c:v>
                </c:pt>
                <c:pt idx="14368">
                  <c:v>-1.10455E-2</c:v>
                </c:pt>
                <c:pt idx="14369">
                  <c:v>-1.37787E-2</c:v>
                </c:pt>
                <c:pt idx="14370">
                  <c:v>-1.69249E-2</c:v>
                </c:pt>
                <c:pt idx="14371">
                  <c:v>-9.4985999999999994E-3</c:v>
                </c:pt>
                <c:pt idx="14372">
                  <c:v>-4.9591100000000001E-3</c:v>
                </c:pt>
                <c:pt idx="14373">
                  <c:v>-1.78528E-3</c:v>
                </c:pt>
                <c:pt idx="14374">
                  <c:v>-9.7961400000000001E-3</c:v>
                </c:pt>
                <c:pt idx="14375">
                  <c:v>-8.9254399999999998E-3</c:v>
                </c:pt>
                <c:pt idx="14376">
                  <c:v>-2.1451999999999999E-2</c:v>
                </c:pt>
                <c:pt idx="14377">
                  <c:v>-1.63851E-2</c:v>
                </c:pt>
                <c:pt idx="14378">
                  <c:v>-2.1803900000000001E-2</c:v>
                </c:pt>
                <c:pt idx="14379">
                  <c:v>-2.2846200000000001E-2</c:v>
                </c:pt>
                <c:pt idx="14380">
                  <c:v>-3.5657900000000001E-3</c:v>
                </c:pt>
                <c:pt idx="14381">
                  <c:v>-9.8295199999999996E-3</c:v>
                </c:pt>
                <c:pt idx="14382">
                  <c:v>-1.8395399999999999E-2</c:v>
                </c:pt>
                <c:pt idx="14383">
                  <c:v>-2.3243E-2</c:v>
                </c:pt>
                <c:pt idx="14384">
                  <c:v>-1.8163700000000001E-2</c:v>
                </c:pt>
                <c:pt idx="14385">
                  <c:v>-1.13382E-2</c:v>
                </c:pt>
                <c:pt idx="14386">
                  <c:v>-2.3361199999999999E-2</c:v>
                </c:pt>
                <c:pt idx="14387">
                  <c:v>-2.17533E-2</c:v>
                </c:pt>
                <c:pt idx="14388">
                  <c:v>-2.21119E-2</c:v>
                </c:pt>
                <c:pt idx="14389">
                  <c:v>-1.02472E-2</c:v>
                </c:pt>
                <c:pt idx="14390">
                  <c:v>-1.159E-2</c:v>
                </c:pt>
                <c:pt idx="14391">
                  <c:v>-1.6127599999999999E-2</c:v>
                </c:pt>
                <c:pt idx="14392">
                  <c:v>-1.1816999999999999E-2</c:v>
                </c:pt>
                <c:pt idx="14393">
                  <c:v>-1.6708400000000002E-2</c:v>
                </c:pt>
                <c:pt idx="14394">
                  <c:v>-8.6002300000000004E-3</c:v>
                </c:pt>
                <c:pt idx="14395">
                  <c:v>-1.2023000000000001E-2</c:v>
                </c:pt>
                <c:pt idx="14396">
                  <c:v>-8.4791199999999997E-3</c:v>
                </c:pt>
                <c:pt idx="14397">
                  <c:v>-8.5172700000000004E-3</c:v>
                </c:pt>
                <c:pt idx="14398">
                  <c:v>-2.49319E-2</c:v>
                </c:pt>
                <c:pt idx="14399">
                  <c:v>-1.5576400000000001E-2</c:v>
                </c:pt>
                <c:pt idx="14400">
                  <c:v>-7.9231300000000005E-3</c:v>
                </c:pt>
                <c:pt idx="14401">
                  <c:v>4.3115599999999999E-3</c:v>
                </c:pt>
                <c:pt idx="14402">
                  <c:v>-4.83513E-3</c:v>
                </c:pt>
                <c:pt idx="14403">
                  <c:v>-1.3433499999999999E-2</c:v>
                </c:pt>
                <c:pt idx="14404">
                  <c:v>-1.32751E-2</c:v>
                </c:pt>
                <c:pt idx="14405">
                  <c:v>-8.6564999999999993E-3</c:v>
                </c:pt>
                <c:pt idx="14406">
                  <c:v>-6.6490200000000003E-3</c:v>
                </c:pt>
                <c:pt idx="14407">
                  <c:v>2.7284599999999998E-3</c:v>
                </c:pt>
                <c:pt idx="14408">
                  <c:v>2.5405900000000001E-3</c:v>
                </c:pt>
                <c:pt idx="14409">
                  <c:v>-1.91975E-3</c:v>
                </c:pt>
                <c:pt idx="14410">
                  <c:v>-1.90449E-2</c:v>
                </c:pt>
                <c:pt idx="14411">
                  <c:v>-2.9888200000000001E-3</c:v>
                </c:pt>
                <c:pt idx="14412">
                  <c:v>1.0385500000000001E-3</c:v>
                </c:pt>
                <c:pt idx="14413">
                  <c:v>1.9741100000000001E-4</c:v>
                </c:pt>
                <c:pt idx="14414">
                  <c:v>5.1059699999999996E-3</c:v>
                </c:pt>
                <c:pt idx="14415">
                  <c:v>-4.1227299999999998E-3</c:v>
                </c:pt>
                <c:pt idx="14416">
                  <c:v>1.1922800000000001E-2</c:v>
                </c:pt>
                <c:pt idx="14417">
                  <c:v>3.5390899999999999E-3</c:v>
                </c:pt>
                <c:pt idx="14418">
                  <c:v>1.2721100000000001E-2</c:v>
                </c:pt>
                <c:pt idx="14419">
                  <c:v>2.27451E-3</c:v>
                </c:pt>
                <c:pt idx="14420">
                  <c:v>4.6215099999999997E-3</c:v>
                </c:pt>
                <c:pt idx="14421">
                  <c:v>7.4644100000000003E-3</c:v>
                </c:pt>
                <c:pt idx="14422">
                  <c:v>5.6743600000000005E-4</c:v>
                </c:pt>
                <c:pt idx="14423">
                  <c:v>9.1094999999999995E-3</c:v>
                </c:pt>
                <c:pt idx="14424">
                  <c:v>1.1577600000000001E-3</c:v>
                </c:pt>
                <c:pt idx="14425">
                  <c:v>2.5014899999999999E-3</c:v>
                </c:pt>
                <c:pt idx="14426">
                  <c:v>6.1254500000000002E-3</c:v>
                </c:pt>
                <c:pt idx="14427">
                  <c:v>-2.7475400000000001E-3</c:v>
                </c:pt>
                <c:pt idx="14428">
                  <c:v>4.8313100000000001E-3</c:v>
                </c:pt>
                <c:pt idx="14429">
                  <c:v>-1.60122E-3</c:v>
                </c:pt>
                <c:pt idx="14430">
                  <c:v>8.8186299999999992E-3</c:v>
                </c:pt>
                <c:pt idx="14431">
                  <c:v>5.8689099999999998E-3</c:v>
                </c:pt>
                <c:pt idx="14432">
                  <c:v>4.0855400000000004E-3</c:v>
                </c:pt>
                <c:pt idx="14433">
                  <c:v>8.4609999999999998E-3</c:v>
                </c:pt>
                <c:pt idx="14434">
                  <c:v>-4.7121000000000003E-3</c:v>
                </c:pt>
                <c:pt idx="14435">
                  <c:v>9.7761199999999993E-3</c:v>
                </c:pt>
                <c:pt idx="14436">
                  <c:v>4.2142899999999999E-3</c:v>
                </c:pt>
                <c:pt idx="14437">
                  <c:v>1.0536200000000001E-2</c:v>
                </c:pt>
                <c:pt idx="14438">
                  <c:v>4.6033899999999997E-3</c:v>
                </c:pt>
                <c:pt idx="14439">
                  <c:v>8.1577300000000002E-3</c:v>
                </c:pt>
                <c:pt idx="14440">
                  <c:v>-3.3159299999999999E-3</c:v>
                </c:pt>
                <c:pt idx="14441">
                  <c:v>7.1449299999999999E-3</c:v>
                </c:pt>
                <c:pt idx="14442">
                  <c:v>7.8229900000000002E-3</c:v>
                </c:pt>
                <c:pt idx="14443">
                  <c:v>5.9356699999999997E-3</c:v>
                </c:pt>
                <c:pt idx="14444">
                  <c:v>5.1765400000000003E-3</c:v>
                </c:pt>
                <c:pt idx="14445">
                  <c:v>1.11246E-2</c:v>
                </c:pt>
                <c:pt idx="14446">
                  <c:v>-1.4514899999999999E-3</c:v>
                </c:pt>
                <c:pt idx="14447">
                  <c:v>3.1776399999999998E-3</c:v>
                </c:pt>
                <c:pt idx="14448">
                  <c:v>-6.3323999999999997E-4</c:v>
                </c:pt>
                <c:pt idx="14449">
                  <c:v>-6.8721800000000003E-3</c:v>
                </c:pt>
                <c:pt idx="14450">
                  <c:v>-1.0149E-2</c:v>
                </c:pt>
                <c:pt idx="14451">
                  <c:v>-8.7680799999999993E-3</c:v>
                </c:pt>
                <c:pt idx="14452">
                  <c:v>-3.0717800000000001E-3</c:v>
                </c:pt>
                <c:pt idx="14453">
                  <c:v>-1.28889E-2</c:v>
                </c:pt>
                <c:pt idx="14454">
                  <c:v>-3.2138799999999998E-4</c:v>
                </c:pt>
                <c:pt idx="14455" formatCode="0.00E+00">
                  <c:v>-1.3956100000000001E-2</c:v>
                </c:pt>
                <c:pt idx="14456">
                  <c:v>-6.9827999999999999E-3</c:v>
                </c:pt>
                <c:pt idx="14457">
                  <c:v>-5.6142800000000001E-3</c:v>
                </c:pt>
                <c:pt idx="14458" formatCode="0.00E+00">
                  <c:v>3.9100600000000003E-5</c:v>
                </c:pt>
                <c:pt idx="14459">
                  <c:v>-1.8158E-3</c:v>
                </c:pt>
                <c:pt idx="14460">
                  <c:v>-3.6134700000000001E-3</c:v>
                </c:pt>
                <c:pt idx="14461">
                  <c:v>-1.38826E-2</c:v>
                </c:pt>
                <c:pt idx="14462">
                  <c:v>-8.96454E-3</c:v>
                </c:pt>
                <c:pt idx="14463">
                  <c:v>1.98364E-4</c:v>
                </c:pt>
                <c:pt idx="14464">
                  <c:v>3.42655E-3</c:v>
                </c:pt>
                <c:pt idx="14465">
                  <c:v>-6.1626399999999996E-3</c:v>
                </c:pt>
                <c:pt idx="14466">
                  <c:v>-9.5415099999999996E-3</c:v>
                </c:pt>
                <c:pt idx="14467">
                  <c:v>-9.2306100000000002E-3</c:v>
                </c:pt>
                <c:pt idx="14468">
                  <c:v>-4.7960299999999997E-3</c:v>
                </c:pt>
                <c:pt idx="14469">
                  <c:v>6.8950700000000001E-4</c:v>
                </c:pt>
                <c:pt idx="14470">
                  <c:v>-2.2516300000000001E-3</c:v>
                </c:pt>
                <c:pt idx="14471">
                  <c:v>-3.2453500000000001E-3</c:v>
                </c:pt>
                <c:pt idx="14472">
                  <c:v>-3.18623E-3</c:v>
                </c:pt>
                <c:pt idx="14473">
                  <c:v>-1.6689299999999999E-4</c:v>
                </c:pt>
                <c:pt idx="14474">
                  <c:v>-5.2013399999999996E-3</c:v>
                </c:pt>
                <c:pt idx="14475">
                  <c:v>-1.04866E-2</c:v>
                </c:pt>
                <c:pt idx="14476">
                  <c:v>-1.1735000000000001E-2</c:v>
                </c:pt>
                <c:pt idx="14477">
                  <c:v>-4.18663E-4</c:v>
                </c:pt>
                <c:pt idx="14478">
                  <c:v>-7.7838899999999999E-3</c:v>
                </c:pt>
                <c:pt idx="14479">
                  <c:v>-1.1241900000000001E-2</c:v>
                </c:pt>
                <c:pt idx="14480">
                  <c:v>-3.5820000000000001E-3</c:v>
                </c:pt>
                <c:pt idx="14481">
                  <c:v>5.2232700000000003E-3</c:v>
                </c:pt>
                <c:pt idx="14482">
                  <c:v>-2.2792799999999999E-4</c:v>
                </c:pt>
                <c:pt idx="14483">
                  <c:v>-1.11961E-2</c:v>
                </c:pt>
                <c:pt idx="14484">
                  <c:v>-3.5677E-3</c:v>
                </c:pt>
                <c:pt idx="14485">
                  <c:v>-6.8397500000000003E-3</c:v>
                </c:pt>
                <c:pt idx="14486">
                  <c:v>2.5653799999999999E-3</c:v>
                </c:pt>
                <c:pt idx="14487">
                  <c:v>-5.58758E-3</c:v>
                </c:pt>
                <c:pt idx="14488">
                  <c:v>-4.7779099999999998E-4</c:v>
                </c:pt>
                <c:pt idx="14489">
                  <c:v>-1.44768E-3</c:v>
                </c:pt>
                <c:pt idx="14490">
                  <c:v>-9.7236600000000003E-3</c:v>
                </c:pt>
                <c:pt idx="14491">
                  <c:v>-8.4972400000000005E-4</c:v>
                </c:pt>
                <c:pt idx="14492">
                  <c:v>-3.4599299999999999E-3</c:v>
                </c:pt>
                <c:pt idx="14493">
                  <c:v>7.0867500000000002E-3</c:v>
                </c:pt>
                <c:pt idx="14494">
                  <c:v>2.48146E-3</c:v>
                </c:pt>
                <c:pt idx="14495">
                  <c:v>-2.5052999999999998E-3</c:v>
                </c:pt>
                <c:pt idx="14496">
                  <c:v>-6.4754499999999998E-3</c:v>
                </c:pt>
                <c:pt idx="14497">
                  <c:v>-4.6577500000000004E-3</c:v>
                </c:pt>
                <c:pt idx="14498">
                  <c:v>-4.09889E-3</c:v>
                </c:pt>
                <c:pt idx="14499">
                  <c:v>3.36075E-3</c:v>
                </c:pt>
                <c:pt idx="14500">
                  <c:v>7.2383899999999999E-4</c:v>
                </c:pt>
                <c:pt idx="14501">
                  <c:v>4.4841799999999999E-3</c:v>
                </c:pt>
                <c:pt idx="14502">
                  <c:v>-3.5181000000000001E-3</c:v>
                </c:pt>
                <c:pt idx="14503">
                  <c:v>-3.5629300000000002E-3</c:v>
                </c:pt>
                <c:pt idx="14504">
                  <c:v>-1.2167000000000001E-2</c:v>
                </c:pt>
                <c:pt idx="14505">
                  <c:v>-3.6964400000000001E-3</c:v>
                </c:pt>
                <c:pt idx="14506">
                  <c:v>2.0036699999999999E-3</c:v>
                </c:pt>
                <c:pt idx="14507">
                  <c:v>-7.8802100000000003E-3</c:v>
                </c:pt>
                <c:pt idx="14508">
                  <c:v>-4.4927600000000002E-3</c:v>
                </c:pt>
                <c:pt idx="14509">
                  <c:v>-3.1127899999999998E-3</c:v>
                </c:pt>
                <c:pt idx="14510">
                  <c:v>8.9406999999999993E-3</c:v>
                </c:pt>
                <c:pt idx="14511">
                  <c:v>-7.1430199999999999E-4</c:v>
                </c:pt>
                <c:pt idx="14512">
                  <c:v>-8.7642700000000004E-4</c:v>
                </c:pt>
                <c:pt idx="14513">
                  <c:v>-8.1348399999999995E-4</c:v>
                </c:pt>
                <c:pt idx="14514">
                  <c:v>-2.0313300000000001E-4</c:v>
                </c:pt>
                <c:pt idx="14515">
                  <c:v>7.8296700000000004E-3</c:v>
                </c:pt>
                <c:pt idx="14516">
                  <c:v>1.1810299999999999E-2</c:v>
                </c:pt>
                <c:pt idx="14517">
                  <c:v>5.5112800000000003E-3</c:v>
                </c:pt>
                <c:pt idx="14518">
                  <c:v>4.7435799999999998E-3</c:v>
                </c:pt>
                <c:pt idx="14519">
                  <c:v>-2.32315E-3</c:v>
                </c:pt>
                <c:pt idx="14520">
                  <c:v>3.45612E-3</c:v>
                </c:pt>
                <c:pt idx="14521">
                  <c:v>6.2198599999999998E-3</c:v>
                </c:pt>
                <c:pt idx="14522">
                  <c:v>1.40371E-2</c:v>
                </c:pt>
                <c:pt idx="14523">
                  <c:v>8.8558200000000004E-3</c:v>
                </c:pt>
                <c:pt idx="14524">
                  <c:v>-1.43051E-4</c:v>
                </c:pt>
                <c:pt idx="14525">
                  <c:v>1.14021E-2</c:v>
                </c:pt>
                <c:pt idx="14526">
                  <c:v>8.6250300000000005E-3</c:v>
                </c:pt>
                <c:pt idx="14527">
                  <c:v>1.78432E-2</c:v>
                </c:pt>
                <c:pt idx="14528">
                  <c:v>1.3188399999999999E-2</c:v>
                </c:pt>
                <c:pt idx="14529">
                  <c:v>1.50414E-2</c:v>
                </c:pt>
                <c:pt idx="14530">
                  <c:v>1.39656E-2</c:v>
                </c:pt>
                <c:pt idx="14531">
                  <c:v>1.7278700000000001E-2</c:v>
                </c:pt>
                <c:pt idx="14532">
                  <c:v>1.5584000000000001E-2</c:v>
                </c:pt>
                <c:pt idx="14533">
                  <c:v>1.26429E-2</c:v>
                </c:pt>
                <c:pt idx="14534">
                  <c:v>1.17807E-2</c:v>
                </c:pt>
                <c:pt idx="14535">
                  <c:v>1.2788799999999999E-2</c:v>
                </c:pt>
                <c:pt idx="14536">
                  <c:v>1.5691799999999999E-2</c:v>
                </c:pt>
                <c:pt idx="14537">
                  <c:v>2.1806699999999998E-2</c:v>
                </c:pt>
                <c:pt idx="14538">
                  <c:v>1.9017200000000001E-2</c:v>
                </c:pt>
                <c:pt idx="14539">
                  <c:v>1.12181E-2</c:v>
                </c:pt>
                <c:pt idx="14540">
                  <c:v>6.5860700000000003E-3</c:v>
                </c:pt>
                <c:pt idx="14541">
                  <c:v>1.1320099999999999E-3</c:v>
                </c:pt>
                <c:pt idx="14542">
                  <c:v>1.4428099999999999E-2</c:v>
                </c:pt>
                <c:pt idx="14543">
                  <c:v>1.9166900000000001E-2</c:v>
                </c:pt>
                <c:pt idx="14544">
                  <c:v>2.1798100000000001E-2</c:v>
                </c:pt>
                <c:pt idx="14545">
                  <c:v>1.3258900000000001E-2</c:v>
                </c:pt>
                <c:pt idx="14546">
                  <c:v>8.2492799999999995E-3</c:v>
                </c:pt>
                <c:pt idx="14547">
                  <c:v>9.8476399999999995E-3</c:v>
                </c:pt>
                <c:pt idx="14548">
                  <c:v>1.5685999999999999E-2</c:v>
                </c:pt>
                <c:pt idx="14549">
                  <c:v>3.9043400000000001E-3</c:v>
                </c:pt>
                <c:pt idx="14550">
                  <c:v>1.10998E-2</c:v>
                </c:pt>
                <c:pt idx="14551">
                  <c:v>1.61028E-2</c:v>
                </c:pt>
                <c:pt idx="14552">
                  <c:v>1.05915E-2</c:v>
                </c:pt>
                <c:pt idx="14553">
                  <c:v>7.5655000000000002E-3</c:v>
                </c:pt>
                <c:pt idx="14554">
                  <c:v>1.3854999999999999E-2</c:v>
                </c:pt>
                <c:pt idx="14555">
                  <c:v>6.7434299999999999E-3</c:v>
                </c:pt>
                <c:pt idx="14556">
                  <c:v>1.02644E-2</c:v>
                </c:pt>
                <c:pt idx="14557">
                  <c:v>1.5350300000000001E-2</c:v>
                </c:pt>
                <c:pt idx="14558">
                  <c:v>1.17407E-2</c:v>
                </c:pt>
                <c:pt idx="14559">
                  <c:v>2.7570699999999999E-3</c:v>
                </c:pt>
                <c:pt idx="14560">
                  <c:v>8.5763899999999997E-3</c:v>
                </c:pt>
                <c:pt idx="14561">
                  <c:v>1.6386000000000001E-2</c:v>
                </c:pt>
                <c:pt idx="14562">
                  <c:v>4.5604699999999996E-3</c:v>
                </c:pt>
                <c:pt idx="14563">
                  <c:v>-2.5196099999999998E-3</c:v>
                </c:pt>
                <c:pt idx="14564">
                  <c:v>7.3328000000000004E-3</c:v>
                </c:pt>
                <c:pt idx="14565">
                  <c:v>4.6415299999999996E-3</c:v>
                </c:pt>
                <c:pt idx="14566">
                  <c:v>5.2747699999999998E-3</c:v>
                </c:pt>
                <c:pt idx="14567">
                  <c:v>-5.3310399999999996E-4</c:v>
                </c:pt>
                <c:pt idx="14568" formatCode="0.00E+00">
                  <c:v>7.02953E-3</c:v>
                </c:pt>
                <c:pt idx="14569">
                  <c:v>-9.7789799999999996E-3</c:v>
                </c:pt>
                <c:pt idx="14570">
                  <c:v>9.6035000000000001E-4</c:v>
                </c:pt>
                <c:pt idx="14571">
                  <c:v>3.55244E-3</c:v>
                </c:pt>
                <c:pt idx="14572">
                  <c:v>1.4489200000000001E-2</c:v>
                </c:pt>
                <c:pt idx="14573">
                  <c:v>5.22041E-3</c:v>
                </c:pt>
                <c:pt idx="14574">
                  <c:v>-5.9194599999999997E-3</c:v>
                </c:pt>
                <c:pt idx="14575">
                  <c:v>-7.9641299999999998E-3</c:v>
                </c:pt>
                <c:pt idx="14576">
                  <c:v>-1.21231E-2</c:v>
                </c:pt>
                <c:pt idx="14577">
                  <c:v>4.5947999999999996E-3</c:v>
                </c:pt>
                <c:pt idx="14578">
                  <c:v>-8.3684899999999993E-3</c:v>
                </c:pt>
                <c:pt idx="14579">
                  <c:v>-1.11961E-3</c:v>
                </c:pt>
                <c:pt idx="14580">
                  <c:v>-7.9040499999999993E-3</c:v>
                </c:pt>
                <c:pt idx="14581">
                  <c:v>-1.04227E-2</c:v>
                </c:pt>
                <c:pt idx="14582">
                  <c:v>-1.9362399999999998E-2</c:v>
                </c:pt>
                <c:pt idx="14583">
                  <c:v>-5.3558299999999998E-3</c:v>
                </c:pt>
                <c:pt idx="14584">
                  <c:v>-7.2984699999999996E-3</c:v>
                </c:pt>
                <c:pt idx="14585">
                  <c:v>-4.4994400000000004E-3</c:v>
                </c:pt>
                <c:pt idx="14586">
                  <c:v>-9.1886499999999996E-3</c:v>
                </c:pt>
                <c:pt idx="14587">
                  <c:v>-2.3803700000000001E-3</c:v>
                </c:pt>
                <c:pt idx="14588">
                  <c:v>-4.17995E-3</c:v>
                </c:pt>
                <c:pt idx="14589">
                  <c:v>-9.5167199999999993E-3</c:v>
                </c:pt>
                <c:pt idx="14590">
                  <c:v>-1.0003099999999999E-2</c:v>
                </c:pt>
                <c:pt idx="14591">
                  <c:v>-1.6243E-2</c:v>
                </c:pt>
                <c:pt idx="14592">
                  <c:v>-9.0398800000000001E-3</c:v>
                </c:pt>
                <c:pt idx="14593">
                  <c:v>-1.31302E-2</c:v>
                </c:pt>
                <c:pt idx="14594">
                  <c:v>4.2228700000000001E-3</c:v>
                </c:pt>
                <c:pt idx="14595">
                  <c:v>-3.5781900000000002E-3</c:v>
                </c:pt>
                <c:pt idx="14596">
                  <c:v>5.6219099999999999E-3</c:v>
                </c:pt>
                <c:pt idx="14597">
                  <c:v>-3.76129E-3</c:v>
                </c:pt>
                <c:pt idx="14598">
                  <c:v>-4.8008E-3</c:v>
                </c:pt>
                <c:pt idx="14599">
                  <c:v>1.16615E-2</c:v>
                </c:pt>
                <c:pt idx="14600">
                  <c:v>1.73969E-2</c:v>
                </c:pt>
                <c:pt idx="14601">
                  <c:v>6.4649599999999996E-3</c:v>
                </c:pt>
                <c:pt idx="14602" formatCode="0.00E+00">
                  <c:v>1.8119799999999999E-5</c:v>
                </c:pt>
                <c:pt idx="14603">
                  <c:v>-2.2773699999999999E-3</c:v>
                </c:pt>
                <c:pt idx="14604">
                  <c:v>2.09618E-3</c:v>
                </c:pt>
                <c:pt idx="14605">
                  <c:v>-5.9032400000000004E-4</c:v>
                </c:pt>
                <c:pt idx="14606">
                  <c:v>1.0027899999999999E-2</c:v>
                </c:pt>
                <c:pt idx="14607">
                  <c:v>1.4047599999999999E-3</c:v>
                </c:pt>
                <c:pt idx="14608">
                  <c:v>-1.01852E-3</c:v>
                </c:pt>
                <c:pt idx="14609">
                  <c:v>2.29836E-4</c:v>
                </c:pt>
                <c:pt idx="14610">
                  <c:v>3.28064E-3</c:v>
                </c:pt>
                <c:pt idx="14611">
                  <c:v>1.0812799999999999E-2</c:v>
                </c:pt>
                <c:pt idx="14612">
                  <c:v>9.3698500000000007E-3</c:v>
                </c:pt>
                <c:pt idx="14613">
                  <c:v>1.7338800000000001E-2</c:v>
                </c:pt>
                <c:pt idx="14614">
                  <c:v>3.2129300000000001E-3</c:v>
                </c:pt>
                <c:pt idx="14615">
                  <c:v>7.4043299999999998E-3</c:v>
                </c:pt>
                <c:pt idx="14616">
                  <c:v>1.87073E-2</c:v>
                </c:pt>
                <c:pt idx="14617">
                  <c:v>2.1481500000000001E-2</c:v>
                </c:pt>
                <c:pt idx="14618">
                  <c:v>2.0451500000000001E-2</c:v>
                </c:pt>
                <c:pt idx="14619">
                  <c:v>1.28069E-2</c:v>
                </c:pt>
                <c:pt idx="14620">
                  <c:v>1.6948700000000001E-2</c:v>
                </c:pt>
                <c:pt idx="14621">
                  <c:v>2.22416E-2</c:v>
                </c:pt>
                <c:pt idx="14622">
                  <c:v>2.29187E-2</c:v>
                </c:pt>
                <c:pt idx="14623">
                  <c:v>1.84326E-2</c:v>
                </c:pt>
                <c:pt idx="14624">
                  <c:v>2.05603E-2</c:v>
                </c:pt>
                <c:pt idx="14625">
                  <c:v>1.6041799999999998E-2</c:v>
                </c:pt>
                <c:pt idx="14626">
                  <c:v>1.9526499999999999E-2</c:v>
                </c:pt>
                <c:pt idx="14627">
                  <c:v>2.6594199999999998E-2</c:v>
                </c:pt>
                <c:pt idx="14628">
                  <c:v>3.03907E-2</c:v>
                </c:pt>
                <c:pt idx="14629" formatCode="0.00E+00">
                  <c:v>1.60818E-2</c:v>
                </c:pt>
                <c:pt idx="14630">
                  <c:v>2.5418300000000001E-2</c:v>
                </c:pt>
                <c:pt idx="14631">
                  <c:v>1.1403999999999999E-2</c:v>
                </c:pt>
                <c:pt idx="14632">
                  <c:v>1.00327E-2</c:v>
                </c:pt>
                <c:pt idx="14633">
                  <c:v>1.8687200000000001E-2</c:v>
                </c:pt>
                <c:pt idx="14634">
                  <c:v>1.51892E-2</c:v>
                </c:pt>
                <c:pt idx="14635">
                  <c:v>2.66342E-2</c:v>
                </c:pt>
                <c:pt idx="14636">
                  <c:v>1.7707799999999999E-2</c:v>
                </c:pt>
                <c:pt idx="14637">
                  <c:v>1.87855E-2</c:v>
                </c:pt>
                <c:pt idx="14638">
                  <c:v>1.09167E-2</c:v>
                </c:pt>
                <c:pt idx="14639">
                  <c:v>9.0856600000000006E-3</c:v>
                </c:pt>
                <c:pt idx="14640">
                  <c:v>2.9318799999999999E-2</c:v>
                </c:pt>
                <c:pt idx="14641">
                  <c:v>2.2466699999999999E-2</c:v>
                </c:pt>
                <c:pt idx="14642">
                  <c:v>1.9421600000000001E-2</c:v>
                </c:pt>
                <c:pt idx="14643">
                  <c:v>2.34871E-2</c:v>
                </c:pt>
                <c:pt idx="14644">
                  <c:v>1.45016E-2</c:v>
                </c:pt>
                <c:pt idx="14645">
                  <c:v>2.9189099999999999E-2</c:v>
                </c:pt>
                <c:pt idx="14646">
                  <c:v>3.07026E-2</c:v>
                </c:pt>
                <c:pt idx="14647">
                  <c:v>2.58579E-2</c:v>
                </c:pt>
                <c:pt idx="14648">
                  <c:v>2.25811E-2</c:v>
                </c:pt>
                <c:pt idx="14649">
                  <c:v>1.15633E-2</c:v>
                </c:pt>
                <c:pt idx="14650">
                  <c:v>1.4593099999999999E-2</c:v>
                </c:pt>
                <c:pt idx="14651">
                  <c:v>2.3918200000000001E-2</c:v>
                </c:pt>
                <c:pt idx="14652">
                  <c:v>3.1622900000000002E-2</c:v>
                </c:pt>
                <c:pt idx="14653">
                  <c:v>3.2613799999999998E-2</c:v>
                </c:pt>
                <c:pt idx="14654">
                  <c:v>2.84557E-2</c:v>
                </c:pt>
                <c:pt idx="14655">
                  <c:v>2.36683E-2</c:v>
                </c:pt>
                <c:pt idx="14656">
                  <c:v>2.7626000000000001E-2</c:v>
                </c:pt>
                <c:pt idx="14657">
                  <c:v>2.4887099999999999E-2</c:v>
                </c:pt>
                <c:pt idx="14658">
                  <c:v>1.9015299999999999E-2</c:v>
                </c:pt>
                <c:pt idx="14659">
                  <c:v>2.2946399999999999E-2</c:v>
                </c:pt>
                <c:pt idx="14660">
                  <c:v>1.23234E-2</c:v>
                </c:pt>
                <c:pt idx="14661">
                  <c:v>2.1117199999999999E-2</c:v>
                </c:pt>
                <c:pt idx="14662">
                  <c:v>1.9822099999999999E-2</c:v>
                </c:pt>
                <c:pt idx="14663">
                  <c:v>1.7413100000000001E-2</c:v>
                </c:pt>
                <c:pt idx="14664">
                  <c:v>2.0724300000000001E-2</c:v>
                </c:pt>
                <c:pt idx="14665">
                  <c:v>1.46179E-2</c:v>
                </c:pt>
                <c:pt idx="14666">
                  <c:v>1.7616300000000001E-2</c:v>
                </c:pt>
                <c:pt idx="14667">
                  <c:v>2.0278000000000001E-2</c:v>
                </c:pt>
                <c:pt idx="14668">
                  <c:v>1.6402199999999999E-2</c:v>
                </c:pt>
                <c:pt idx="14669">
                  <c:v>2.44751E-2</c:v>
                </c:pt>
                <c:pt idx="14670">
                  <c:v>1.1511800000000001E-2</c:v>
                </c:pt>
                <c:pt idx="14671">
                  <c:v>2.0387599999999999E-2</c:v>
                </c:pt>
                <c:pt idx="14672">
                  <c:v>1.6340299999999999E-2</c:v>
                </c:pt>
                <c:pt idx="14673">
                  <c:v>1.8075899999999999E-2</c:v>
                </c:pt>
                <c:pt idx="14674">
                  <c:v>1.00927E-2</c:v>
                </c:pt>
                <c:pt idx="14675">
                  <c:v>-4.6377199999999997E-3</c:v>
                </c:pt>
                <c:pt idx="14676">
                  <c:v>8.8796599999999993E-3</c:v>
                </c:pt>
                <c:pt idx="14677">
                  <c:v>9.3269300000000006E-3</c:v>
                </c:pt>
                <c:pt idx="14678">
                  <c:v>1.50709E-2</c:v>
                </c:pt>
                <c:pt idx="14679">
                  <c:v>8.6298E-3</c:v>
                </c:pt>
                <c:pt idx="14680">
                  <c:v>4.1427599999999997E-3</c:v>
                </c:pt>
                <c:pt idx="14681">
                  <c:v>-3.9768200000000001E-4</c:v>
                </c:pt>
                <c:pt idx="14682">
                  <c:v>7.6312999999999997E-3</c:v>
                </c:pt>
                <c:pt idx="14683">
                  <c:v>1.1958099999999999E-2</c:v>
                </c:pt>
                <c:pt idx="14684">
                  <c:v>4.3115599999999999E-3</c:v>
                </c:pt>
                <c:pt idx="14685">
                  <c:v>-5.4264099999999996E-4</c:v>
                </c:pt>
                <c:pt idx="14686">
                  <c:v>7.8487399999999997E-4</c:v>
                </c:pt>
                <c:pt idx="14687">
                  <c:v>7.5139999999999998E-3</c:v>
                </c:pt>
                <c:pt idx="14688">
                  <c:v>1.04589E-2</c:v>
                </c:pt>
                <c:pt idx="14689">
                  <c:v>3.2520299999999998E-4</c:v>
                </c:pt>
                <c:pt idx="14690">
                  <c:v>-7.0571900000000005E-4</c:v>
                </c:pt>
                <c:pt idx="14691">
                  <c:v>-4.5490299999999999E-4</c:v>
                </c:pt>
                <c:pt idx="14692">
                  <c:v>4.7197300000000001E-3</c:v>
                </c:pt>
                <c:pt idx="14693">
                  <c:v>-3.5200100000000001E-3</c:v>
                </c:pt>
                <c:pt idx="14694">
                  <c:v>4.8160599999999998E-4</c:v>
                </c:pt>
                <c:pt idx="14695">
                  <c:v>-5.0258599999999996E-4</c:v>
                </c:pt>
                <c:pt idx="14696">
                  <c:v>-4.0893600000000002E-3</c:v>
                </c:pt>
                <c:pt idx="14697">
                  <c:v>-3.3731500000000001E-3</c:v>
                </c:pt>
                <c:pt idx="14698">
                  <c:v>1.6288800000000001E-3</c:v>
                </c:pt>
                <c:pt idx="14699">
                  <c:v>-4.83513E-3</c:v>
                </c:pt>
                <c:pt idx="14700">
                  <c:v>1.3017700000000001E-3</c:v>
                </c:pt>
                <c:pt idx="14701">
                  <c:v>-1.30653E-4</c:v>
                </c:pt>
                <c:pt idx="14702">
                  <c:v>-1.0855699999999999E-2</c:v>
                </c:pt>
                <c:pt idx="14703">
                  <c:v>-2.6769599999999999E-3</c:v>
                </c:pt>
                <c:pt idx="14704">
                  <c:v>8.2302099999999995E-4</c:v>
                </c:pt>
                <c:pt idx="14705">
                  <c:v>2.51389E-3</c:v>
                </c:pt>
                <c:pt idx="14706">
                  <c:v>-4.9104700000000001E-3</c:v>
                </c:pt>
                <c:pt idx="14707">
                  <c:v>4.9724599999999997E-3</c:v>
                </c:pt>
                <c:pt idx="14708">
                  <c:v>2.4423600000000002E-3</c:v>
                </c:pt>
                <c:pt idx="14709">
                  <c:v>1.7194700000000001E-3</c:v>
                </c:pt>
                <c:pt idx="14710">
                  <c:v>-5.0964399999999998E-3</c:v>
                </c:pt>
                <c:pt idx="14711">
                  <c:v>-2.08187E-3</c:v>
                </c:pt>
                <c:pt idx="14712">
                  <c:v>5.9204100000000001E-3</c:v>
                </c:pt>
                <c:pt idx="14713">
                  <c:v>5.4178200000000003E-3</c:v>
                </c:pt>
                <c:pt idx="14714">
                  <c:v>-1.24741E-3</c:v>
                </c:pt>
                <c:pt idx="14715">
                  <c:v>2.1524399999999998E-3</c:v>
                </c:pt>
                <c:pt idx="14716">
                  <c:v>6.5154999999999996E-3</c:v>
                </c:pt>
                <c:pt idx="14717">
                  <c:v>1.1832199999999999E-2</c:v>
                </c:pt>
                <c:pt idx="14718">
                  <c:v>3.7756E-3</c:v>
                </c:pt>
                <c:pt idx="14719">
                  <c:v>1.06459E-2</c:v>
                </c:pt>
                <c:pt idx="14720">
                  <c:v>2.14577E-3</c:v>
                </c:pt>
                <c:pt idx="14721">
                  <c:v>-7.8287099999999991E-3</c:v>
                </c:pt>
                <c:pt idx="14722">
                  <c:v>9.6893299999999995E-4</c:v>
                </c:pt>
                <c:pt idx="14723">
                  <c:v>8.6717600000000006E-3</c:v>
                </c:pt>
                <c:pt idx="14724">
                  <c:v>1.2435E-2</c:v>
                </c:pt>
                <c:pt idx="14725">
                  <c:v>6.3285800000000003E-3</c:v>
                </c:pt>
                <c:pt idx="14726">
                  <c:v>-3.8499799999999998E-3</c:v>
                </c:pt>
                <c:pt idx="14727">
                  <c:v>-8.2111399999999996E-4</c:v>
                </c:pt>
                <c:pt idx="14728">
                  <c:v>6.0558299999999999E-3</c:v>
                </c:pt>
                <c:pt idx="14729" formatCode="0.00E+00">
                  <c:v>9.9334699999999998E-3</c:v>
                </c:pt>
                <c:pt idx="14730">
                  <c:v>4.7578799999999999E-3</c:v>
                </c:pt>
                <c:pt idx="14731">
                  <c:v>-3.4151099999999998E-3</c:v>
                </c:pt>
                <c:pt idx="14732">
                  <c:v>-1.78528E-3</c:v>
                </c:pt>
                <c:pt idx="14733">
                  <c:v>-1.9159299999999999E-3</c:v>
                </c:pt>
                <c:pt idx="14734">
                  <c:v>2.22492E-3</c:v>
                </c:pt>
                <c:pt idx="14735">
                  <c:v>2.9239700000000001E-3</c:v>
                </c:pt>
                <c:pt idx="14736">
                  <c:v>3.24917E-3</c:v>
                </c:pt>
                <c:pt idx="14737">
                  <c:v>2.5596600000000001E-3</c:v>
                </c:pt>
                <c:pt idx="14738">
                  <c:v>-3.7851299999999998E-3</c:v>
                </c:pt>
                <c:pt idx="14739">
                  <c:v>8.6793900000000004E-3</c:v>
                </c:pt>
                <c:pt idx="14740">
                  <c:v>7.7772099999999997E-3</c:v>
                </c:pt>
                <c:pt idx="14741">
                  <c:v>2.1820099999999999E-3</c:v>
                </c:pt>
                <c:pt idx="14742">
                  <c:v>-9.3889200000000003E-3</c:v>
                </c:pt>
                <c:pt idx="14743">
                  <c:v>2.8619800000000001E-3</c:v>
                </c:pt>
                <c:pt idx="14744">
                  <c:v>1.94454E-3</c:v>
                </c:pt>
                <c:pt idx="14745">
                  <c:v>5.2423499999999998E-3</c:v>
                </c:pt>
                <c:pt idx="14746">
                  <c:v>1.77679E-2</c:v>
                </c:pt>
                <c:pt idx="14747">
                  <c:v>5.8841700000000002E-3</c:v>
                </c:pt>
                <c:pt idx="14748">
                  <c:v>6.3438399999999999E-3</c:v>
                </c:pt>
                <c:pt idx="14749">
                  <c:v>1.3996099999999999E-2</c:v>
                </c:pt>
                <c:pt idx="14750">
                  <c:v>9.5300699999999999E-3</c:v>
                </c:pt>
                <c:pt idx="14751">
                  <c:v>9.9163099999999994E-3</c:v>
                </c:pt>
                <c:pt idx="14752">
                  <c:v>4.3153799999999997E-3</c:v>
                </c:pt>
                <c:pt idx="14753">
                  <c:v>1.09406E-2</c:v>
                </c:pt>
                <c:pt idx="14754">
                  <c:v>1.46494E-2</c:v>
                </c:pt>
                <c:pt idx="14755">
                  <c:v>1.28269E-2</c:v>
                </c:pt>
                <c:pt idx="14756">
                  <c:v>9.3269300000000006E-3</c:v>
                </c:pt>
                <c:pt idx="14757">
                  <c:v>3.1948100000000002E-3</c:v>
                </c:pt>
                <c:pt idx="14758">
                  <c:v>8.1405599999999998E-3</c:v>
                </c:pt>
                <c:pt idx="14759">
                  <c:v>1.33924E-2</c:v>
                </c:pt>
                <c:pt idx="14760">
                  <c:v>1.59645E-2</c:v>
                </c:pt>
                <c:pt idx="14761">
                  <c:v>3.6725999999999998E-3</c:v>
                </c:pt>
                <c:pt idx="14762">
                  <c:v>-4.8198700000000004E-3</c:v>
                </c:pt>
                <c:pt idx="14763">
                  <c:v>3.2959E-3</c:v>
                </c:pt>
                <c:pt idx="14764">
                  <c:v>6.5918000000000001E-3</c:v>
                </c:pt>
                <c:pt idx="14765">
                  <c:v>7.7304799999999996E-3</c:v>
                </c:pt>
                <c:pt idx="14766">
                  <c:v>1.58844E-2</c:v>
                </c:pt>
                <c:pt idx="14767">
                  <c:v>1.3294200000000001E-2</c:v>
                </c:pt>
                <c:pt idx="14768">
                  <c:v>2.0065299999999999E-3</c:v>
                </c:pt>
                <c:pt idx="14769">
                  <c:v>-1.1415500000000001E-3</c:v>
                </c:pt>
                <c:pt idx="14770">
                  <c:v>6.4458800000000002E-3</c:v>
                </c:pt>
                <c:pt idx="14771">
                  <c:v>1.28708E-2</c:v>
                </c:pt>
                <c:pt idx="14772">
                  <c:v>1.15166E-2</c:v>
                </c:pt>
                <c:pt idx="14773">
                  <c:v>-3.6430399999999997E-4</c:v>
                </c:pt>
                <c:pt idx="14774">
                  <c:v>5.63431E-3</c:v>
                </c:pt>
                <c:pt idx="14775">
                  <c:v>7.7085499999999998E-3</c:v>
                </c:pt>
                <c:pt idx="14776">
                  <c:v>9.3898799999999998E-3</c:v>
                </c:pt>
                <c:pt idx="14777">
                  <c:v>1.2437800000000001E-2</c:v>
                </c:pt>
                <c:pt idx="14778">
                  <c:v>1.3214099999999999E-2</c:v>
                </c:pt>
                <c:pt idx="14779">
                  <c:v>1.21222E-2</c:v>
                </c:pt>
                <c:pt idx="14780">
                  <c:v>1.5276E-2</c:v>
                </c:pt>
                <c:pt idx="14781">
                  <c:v>9.8381000000000007E-3</c:v>
                </c:pt>
                <c:pt idx="14782">
                  <c:v>1.4143899999999999E-2</c:v>
                </c:pt>
                <c:pt idx="14783">
                  <c:v>1.8755000000000001E-2</c:v>
                </c:pt>
                <c:pt idx="14784">
                  <c:v>1.3582199999999999E-2</c:v>
                </c:pt>
                <c:pt idx="14785">
                  <c:v>7.1620900000000003E-3</c:v>
                </c:pt>
                <c:pt idx="14786">
                  <c:v>-2.8705599999999999E-3</c:v>
                </c:pt>
                <c:pt idx="14787">
                  <c:v>1.09196E-2</c:v>
                </c:pt>
                <c:pt idx="14788">
                  <c:v>2.6226000000000001E-3</c:v>
                </c:pt>
                <c:pt idx="14789">
                  <c:v>2.5787399999999999E-3</c:v>
                </c:pt>
                <c:pt idx="14790">
                  <c:v>-4.1008E-4</c:v>
                </c:pt>
                <c:pt idx="14791">
                  <c:v>4.9171400000000004E-3</c:v>
                </c:pt>
                <c:pt idx="14792">
                  <c:v>-3.8681000000000002E-3</c:v>
                </c:pt>
                <c:pt idx="14793">
                  <c:v>6.3896199999999997E-4</c:v>
                </c:pt>
                <c:pt idx="14794" formatCode="0.00E+00">
                  <c:v>4.48227E-5</c:v>
                </c:pt>
                <c:pt idx="14795">
                  <c:v>5.0191899999999998E-3</c:v>
                </c:pt>
                <c:pt idx="14796">
                  <c:v>-4.5852699999999998E-3</c:v>
                </c:pt>
                <c:pt idx="14797">
                  <c:v>1.56784E-3</c:v>
                </c:pt>
                <c:pt idx="14798">
                  <c:v>6.0415299999999998E-3</c:v>
                </c:pt>
                <c:pt idx="14799">
                  <c:v>-2.6807799999999998E-3</c:v>
                </c:pt>
                <c:pt idx="14800">
                  <c:v>8.2874300000000001E-3</c:v>
                </c:pt>
                <c:pt idx="14801">
                  <c:v>6.8864800000000004E-3</c:v>
                </c:pt>
                <c:pt idx="14802">
                  <c:v>3.5591099999999999E-3</c:v>
                </c:pt>
                <c:pt idx="14803">
                  <c:v>-5.1384000000000004E-3</c:v>
                </c:pt>
                <c:pt idx="14804">
                  <c:v>-1.24836E-3</c:v>
                </c:pt>
                <c:pt idx="14805">
                  <c:v>-6.6347100000000003E-3</c:v>
                </c:pt>
                <c:pt idx="14806">
                  <c:v>5.5408499999999995E-4</c:v>
                </c:pt>
                <c:pt idx="14807">
                  <c:v>2.2602099999999999E-3</c:v>
                </c:pt>
                <c:pt idx="14808">
                  <c:v>-6.7644100000000002E-3</c:v>
                </c:pt>
                <c:pt idx="14809">
                  <c:v>-5.0086999999999996E-3</c:v>
                </c:pt>
                <c:pt idx="14810">
                  <c:v>-5.2823999999999996E-3</c:v>
                </c:pt>
                <c:pt idx="14811">
                  <c:v>1.04809E-3</c:v>
                </c:pt>
                <c:pt idx="14812">
                  <c:v>1.2693400000000001E-3</c:v>
                </c:pt>
                <c:pt idx="14813">
                  <c:v>-9.55868E-3</c:v>
                </c:pt>
                <c:pt idx="14814">
                  <c:v>-9.1037800000000006E-3</c:v>
                </c:pt>
                <c:pt idx="14815">
                  <c:v>1.8148400000000001E-3</c:v>
                </c:pt>
                <c:pt idx="14816">
                  <c:v>2.93159E-3</c:v>
                </c:pt>
                <c:pt idx="14817">
                  <c:v>-2.0875899999999998E-3</c:v>
                </c:pt>
                <c:pt idx="14818">
                  <c:v>-4.22478E-3</c:v>
                </c:pt>
                <c:pt idx="14819">
                  <c:v>-3.26538E-3</c:v>
                </c:pt>
                <c:pt idx="14820">
                  <c:v>-7.1497000000000002E-3</c:v>
                </c:pt>
                <c:pt idx="14821">
                  <c:v>-1.9721999999999999E-3</c:v>
                </c:pt>
                <c:pt idx="14822">
                  <c:v>5.2137399999999997E-3</c:v>
                </c:pt>
                <c:pt idx="14823">
                  <c:v>1.40285E-3</c:v>
                </c:pt>
                <c:pt idx="14824">
                  <c:v>-1.7833700000000001E-4</c:v>
                </c:pt>
                <c:pt idx="14825">
                  <c:v>-1.6183900000000001E-2</c:v>
                </c:pt>
                <c:pt idx="14826">
                  <c:v>-8.8863399999999995E-3</c:v>
                </c:pt>
                <c:pt idx="14827">
                  <c:v>6.2370300000000002E-3</c:v>
                </c:pt>
                <c:pt idx="14828">
                  <c:v>2.6035300000000001E-4</c:v>
                </c:pt>
                <c:pt idx="14829">
                  <c:v>-2.80094E-3</c:v>
                </c:pt>
                <c:pt idx="14830">
                  <c:v>-7.7304799999999996E-3</c:v>
                </c:pt>
                <c:pt idx="14831">
                  <c:v>-5.08881E-3</c:v>
                </c:pt>
                <c:pt idx="14832">
                  <c:v>3.6525699999999999E-3</c:v>
                </c:pt>
                <c:pt idx="14833">
                  <c:v>1.9455E-3</c:v>
                </c:pt>
                <c:pt idx="14834" formatCode="0.00E+00">
                  <c:v>1.38636E-2</c:v>
                </c:pt>
                <c:pt idx="14835">
                  <c:v>1.32418E-2</c:v>
                </c:pt>
                <c:pt idx="14836">
                  <c:v>1.37033E-2</c:v>
                </c:pt>
                <c:pt idx="14837">
                  <c:v>2.99454E-3</c:v>
                </c:pt>
                <c:pt idx="14838">
                  <c:v>7.7886600000000002E-3</c:v>
                </c:pt>
                <c:pt idx="14839">
                  <c:v>1.09196E-2</c:v>
                </c:pt>
                <c:pt idx="14840">
                  <c:v>1.6518600000000001E-2</c:v>
                </c:pt>
                <c:pt idx="14841">
                  <c:v>5.7449299999999997E-3</c:v>
                </c:pt>
                <c:pt idx="14842">
                  <c:v>7.1039199999999997E-3</c:v>
                </c:pt>
                <c:pt idx="14843">
                  <c:v>-2.4023099999999999E-3</c:v>
                </c:pt>
                <c:pt idx="14844">
                  <c:v>4.3525700000000001E-3</c:v>
                </c:pt>
                <c:pt idx="14845">
                  <c:v>7.2784399999999997E-3</c:v>
                </c:pt>
                <c:pt idx="14846">
                  <c:v>8.1501000000000004E-3</c:v>
                </c:pt>
                <c:pt idx="14847">
                  <c:v>8.5544600000000005E-4</c:v>
                </c:pt>
                <c:pt idx="14848">
                  <c:v>6.3857999999999996E-3</c:v>
                </c:pt>
                <c:pt idx="14849" formatCode="0.00E+00">
                  <c:v>7.3432900000000006E-5</c:v>
                </c:pt>
                <c:pt idx="14850">
                  <c:v>4.4774999999999997E-3</c:v>
                </c:pt>
                <c:pt idx="14851">
                  <c:v>9.8228499999999993E-3</c:v>
                </c:pt>
                <c:pt idx="14852">
                  <c:v>1.55449E-4</c:v>
                </c:pt>
                <c:pt idx="14853">
                  <c:v>1.0532400000000001E-2</c:v>
                </c:pt>
                <c:pt idx="14854">
                  <c:v>-2.1791499999999999E-3</c:v>
                </c:pt>
                <c:pt idx="14855" formatCode="0.00E+00">
                  <c:v>9.0599099999999998E-5</c:v>
                </c:pt>
                <c:pt idx="14856">
                  <c:v>-5.1574699999999999E-3</c:v>
                </c:pt>
                <c:pt idx="14857">
                  <c:v>6.4287199999999997E-3</c:v>
                </c:pt>
                <c:pt idx="14858">
                  <c:v>1.5486700000000001E-2</c:v>
                </c:pt>
                <c:pt idx="14859">
                  <c:v>1.49918E-2</c:v>
                </c:pt>
                <c:pt idx="14860">
                  <c:v>5.2728699999999998E-3</c:v>
                </c:pt>
                <c:pt idx="14861">
                  <c:v>-1.6517599999999999E-3</c:v>
                </c:pt>
                <c:pt idx="14862">
                  <c:v>1.0316799999999999E-2</c:v>
                </c:pt>
                <c:pt idx="14863">
                  <c:v>5.5828099999999997E-3</c:v>
                </c:pt>
                <c:pt idx="14864">
                  <c:v>1.6640700000000001E-2</c:v>
                </c:pt>
                <c:pt idx="14865">
                  <c:v>5.1012000000000002E-3</c:v>
                </c:pt>
                <c:pt idx="14866">
                  <c:v>4.4813199999999996E-3</c:v>
                </c:pt>
                <c:pt idx="14867">
                  <c:v>3.2863599999999999E-3</c:v>
                </c:pt>
                <c:pt idx="14868">
                  <c:v>-9.5186200000000002E-3</c:v>
                </c:pt>
                <c:pt idx="14869">
                  <c:v>6.3715000000000004E-3</c:v>
                </c:pt>
                <c:pt idx="14870">
                  <c:v>-6.0710900000000003E-3</c:v>
                </c:pt>
                <c:pt idx="14871">
                  <c:v>3.0098E-3</c:v>
                </c:pt>
                <c:pt idx="14872">
                  <c:v>-3.3297500000000001E-2</c:v>
                </c:pt>
                <c:pt idx="14873">
                  <c:v>-7.7924700000000001E-3</c:v>
                </c:pt>
                <c:pt idx="14874">
                  <c:v>-1.8584300000000002E-2</c:v>
                </c:pt>
                <c:pt idx="14875">
                  <c:v>-6.9465600000000001E-3</c:v>
                </c:pt>
                <c:pt idx="14876">
                  <c:v>-1.4931699999999999E-2</c:v>
                </c:pt>
                <c:pt idx="14877">
                  <c:v>-1.12944E-2</c:v>
                </c:pt>
                <c:pt idx="14878">
                  <c:v>1.1136099999999999E-2</c:v>
                </c:pt>
                <c:pt idx="14879">
                  <c:v>-1.0560999999999999E-2</c:v>
                </c:pt>
                <c:pt idx="14880">
                  <c:v>1.9082999999999999E-3</c:v>
                </c:pt>
                <c:pt idx="14881">
                  <c:v>-1.7013499999999999E-3</c:v>
                </c:pt>
                <c:pt idx="14882">
                  <c:v>2.0399099999999998E-3</c:v>
                </c:pt>
                <c:pt idx="14883">
                  <c:v>-5.0279600000000001E-2</c:v>
                </c:pt>
                <c:pt idx="14884">
                  <c:v>-2.1066700000000001E-2</c:v>
                </c:pt>
                <c:pt idx="14885">
                  <c:v>-3.3433900000000003E-2</c:v>
                </c:pt>
                <c:pt idx="14886" formatCode="0.00E+00">
                  <c:v>-5.91278E-5</c:v>
                </c:pt>
                <c:pt idx="14887">
                  <c:v>-1.54171E-2</c:v>
                </c:pt>
                <c:pt idx="14888">
                  <c:v>-5.2681000000000004E-3</c:v>
                </c:pt>
                <c:pt idx="14889">
                  <c:v>-6.0787200000000001E-3</c:v>
                </c:pt>
                <c:pt idx="14890">
                  <c:v>-3.37982E-2</c:v>
                </c:pt>
                <c:pt idx="14891">
                  <c:v>-7.18117E-4</c:v>
                </c:pt>
                <c:pt idx="14892">
                  <c:v>-6.3476599999999998E-3</c:v>
                </c:pt>
                <c:pt idx="14893">
                  <c:v>1.37377E-2</c:v>
                </c:pt>
                <c:pt idx="14894">
                  <c:v>8.43048E-4</c:v>
                </c:pt>
                <c:pt idx="14895">
                  <c:v>-1.59416E-2</c:v>
                </c:pt>
                <c:pt idx="14896">
                  <c:v>-1.7144199999999998E-2</c:v>
                </c:pt>
                <c:pt idx="14897">
                  <c:v>-1.6998300000000001E-2</c:v>
                </c:pt>
                <c:pt idx="14898">
                  <c:v>7.5321199999999998E-3</c:v>
                </c:pt>
                <c:pt idx="14899">
                  <c:v>-1.7356899999999999E-4</c:v>
                </c:pt>
                <c:pt idx="14900">
                  <c:v>2.27356E-3</c:v>
                </c:pt>
                <c:pt idx="14901">
                  <c:v>-2.0278899999999999E-2</c:v>
                </c:pt>
                <c:pt idx="14902">
                  <c:v>-2.5276199999999999E-2</c:v>
                </c:pt>
                <c:pt idx="14903">
                  <c:v>-3.84445E-2</c:v>
                </c:pt>
                <c:pt idx="14904">
                  <c:v>-2.2047000000000001E-2</c:v>
                </c:pt>
                <c:pt idx="14905">
                  <c:v>-4.0655099999999996E-3</c:v>
                </c:pt>
                <c:pt idx="14906">
                  <c:v>-1.6070399999999999E-2</c:v>
                </c:pt>
                <c:pt idx="14907">
                  <c:v>-1.06745E-2</c:v>
                </c:pt>
                <c:pt idx="14908">
                  <c:v>-2.5887500000000001E-2</c:v>
                </c:pt>
                <c:pt idx="14909">
                  <c:v>-5.0344500000000002E-3</c:v>
                </c:pt>
                <c:pt idx="14910">
                  <c:v>-8.5439699999999997E-3</c:v>
                </c:pt>
                <c:pt idx="14911">
                  <c:v>-1.7216700000000001E-2</c:v>
                </c:pt>
                <c:pt idx="14912">
                  <c:v>-2.69403E-2</c:v>
                </c:pt>
                <c:pt idx="14913">
                  <c:v>-2.1752400000000002E-2</c:v>
                </c:pt>
                <c:pt idx="14914">
                  <c:v>-2.0941700000000001E-2</c:v>
                </c:pt>
                <c:pt idx="14915">
                  <c:v>-1.4686599999999999E-2</c:v>
                </c:pt>
                <c:pt idx="14916">
                  <c:v>-1.2851700000000001E-2</c:v>
                </c:pt>
                <c:pt idx="14917">
                  <c:v>-9.7904199999999993E-3</c:v>
                </c:pt>
                <c:pt idx="14918">
                  <c:v>-2.0885500000000001E-4</c:v>
                </c:pt>
                <c:pt idx="14919">
                  <c:v>-4.2009400000000002E-3</c:v>
                </c:pt>
                <c:pt idx="14920">
                  <c:v>-1.8111200000000001E-2</c:v>
                </c:pt>
                <c:pt idx="14921">
                  <c:v>-2.22683E-3</c:v>
                </c:pt>
                <c:pt idx="14922">
                  <c:v>-1.19305E-3</c:v>
                </c:pt>
                <c:pt idx="14923">
                  <c:v>-3.3502599999999999E-3</c:v>
                </c:pt>
                <c:pt idx="14924">
                  <c:v>-2.9557199999999999E-2</c:v>
                </c:pt>
                <c:pt idx="14925">
                  <c:v>-6.0110099999999998E-3</c:v>
                </c:pt>
                <c:pt idx="14926">
                  <c:v>-3.4710900000000003E-2</c:v>
                </c:pt>
                <c:pt idx="14927">
                  <c:v>-1.1716799999999999E-2</c:v>
                </c:pt>
                <c:pt idx="14928">
                  <c:v>-1.30653E-2</c:v>
                </c:pt>
                <c:pt idx="14929">
                  <c:v>-1.3913200000000001E-2</c:v>
                </c:pt>
                <c:pt idx="14930">
                  <c:v>-1.7686799999999999E-2</c:v>
                </c:pt>
                <c:pt idx="14931">
                  <c:v>-2.52409E-2</c:v>
                </c:pt>
                <c:pt idx="14932">
                  <c:v>-2.11773E-2</c:v>
                </c:pt>
                <c:pt idx="14933">
                  <c:v>-2.1401400000000001E-2</c:v>
                </c:pt>
                <c:pt idx="14934">
                  <c:v>4.4736899999999998E-3</c:v>
                </c:pt>
                <c:pt idx="14935">
                  <c:v>-9.4709400000000006E-3</c:v>
                </c:pt>
                <c:pt idx="14936">
                  <c:v>1.4390900000000001E-3</c:v>
                </c:pt>
                <c:pt idx="14937">
                  <c:v>-9.0513199999999999E-3</c:v>
                </c:pt>
                <c:pt idx="14938">
                  <c:v>-2.86484E-3</c:v>
                </c:pt>
                <c:pt idx="14939">
                  <c:v>-1.8029199999999999E-2</c:v>
                </c:pt>
                <c:pt idx="14940" formatCode="0.00E+00">
                  <c:v>-5.5684999999999997E-3</c:v>
                </c:pt>
                <c:pt idx="14941">
                  <c:v>-6.6375699999999995E-4</c:v>
                </c:pt>
                <c:pt idx="14942">
                  <c:v>4.5900300000000002E-3</c:v>
                </c:pt>
                <c:pt idx="14943">
                  <c:v>-1.9696200000000001E-2</c:v>
                </c:pt>
                <c:pt idx="14944">
                  <c:v>-1.4215500000000001E-2</c:v>
                </c:pt>
                <c:pt idx="14945">
                  <c:v>-1.0402700000000001E-2</c:v>
                </c:pt>
                <c:pt idx="14946">
                  <c:v>-1.3949400000000001E-2</c:v>
                </c:pt>
                <c:pt idx="14947">
                  <c:v>1.29528E-2</c:v>
                </c:pt>
                <c:pt idx="14948">
                  <c:v>-1.5901599999999998E-2</c:v>
                </c:pt>
                <c:pt idx="14949">
                  <c:v>3.5648300000000002E-3</c:v>
                </c:pt>
                <c:pt idx="14950">
                  <c:v>-1.9767799999999999E-2</c:v>
                </c:pt>
                <c:pt idx="14951">
                  <c:v>-2.4270099999999999E-2</c:v>
                </c:pt>
                <c:pt idx="14952">
                  <c:v>-2.18496E-2</c:v>
                </c:pt>
                <c:pt idx="14953">
                  <c:v>-1.47934E-2</c:v>
                </c:pt>
                <c:pt idx="14954">
                  <c:v>-5.1889400000000004E-3</c:v>
                </c:pt>
                <c:pt idx="14955">
                  <c:v>-1.3873099999999999E-2</c:v>
                </c:pt>
                <c:pt idx="14956">
                  <c:v>-1.2382499999999999E-2</c:v>
                </c:pt>
                <c:pt idx="14957">
                  <c:v>-1.85337E-2</c:v>
                </c:pt>
                <c:pt idx="14958">
                  <c:v>-1.4071500000000001E-2</c:v>
                </c:pt>
                <c:pt idx="14959">
                  <c:v>-5.95284E-3</c:v>
                </c:pt>
                <c:pt idx="14960" formatCode="0.00E+00">
                  <c:v>-3.3978500000000002E-2</c:v>
                </c:pt>
                <c:pt idx="14961">
                  <c:v>-1.0708799999999999E-2</c:v>
                </c:pt>
                <c:pt idx="14962">
                  <c:v>-2.4591399999999999E-2</c:v>
                </c:pt>
                <c:pt idx="14963" formatCode="0.00E+00">
                  <c:v>-1.9660899999999999E-2</c:v>
                </c:pt>
                <c:pt idx="14964">
                  <c:v>-2.4756400000000001E-2</c:v>
                </c:pt>
                <c:pt idx="14965">
                  <c:v>-1.05886E-2</c:v>
                </c:pt>
                <c:pt idx="14966">
                  <c:v>-8.80623E-3</c:v>
                </c:pt>
                <c:pt idx="14967">
                  <c:v>-1.7602E-2</c:v>
                </c:pt>
                <c:pt idx="14968">
                  <c:v>-1.8973400000000001E-2</c:v>
                </c:pt>
                <c:pt idx="14969">
                  <c:v>-2.12736E-2</c:v>
                </c:pt>
                <c:pt idx="14970">
                  <c:v>1.7576200000000001E-3</c:v>
                </c:pt>
                <c:pt idx="14971">
                  <c:v>-8.89969E-3</c:v>
                </c:pt>
                <c:pt idx="14972">
                  <c:v>8.3952000000000002E-3</c:v>
                </c:pt>
                <c:pt idx="14973">
                  <c:v>-8.3818399999999998E-3</c:v>
                </c:pt>
                <c:pt idx="14974">
                  <c:v>3.0279199999999999E-3</c:v>
                </c:pt>
                <c:pt idx="14975">
                  <c:v>-1.3743399999999999E-2</c:v>
                </c:pt>
                <c:pt idx="14976">
                  <c:v>-5.9318499999999998E-4</c:v>
                </c:pt>
                <c:pt idx="14977">
                  <c:v>-5.5122400000000001E-4</c:v>
                </c:pt>
                <c:pt idx="14978">
                  <c:v>-1.05944E-2</c:v>
                </c:pt>
                <c:pt idx="14979">
                  <c:v>-3.6621100000000001E-3</c:v>
                </c:pt>
                <c:pt idx="14980">
                  <c:v>-1.21727E-2</c:v>
                </c:pt>
                <c:pt idx="14981">
                  <c:v>-6.3753100000000004E-3</c:v>
                </c:pt>
                <c:pt idx="14982">
                  <c:v>3.28064E-3</c:v>
                </c:pt>
                <c:pt idx="14983">
                  <c:v>-4.03404E-3</c:v>
                </c:pt>
                <c:pt idx="14984">
                  <c:v>-1.5337E-2</c:v>
                </c:pt>
                <c:pt idx="14985">
                  <c:v>-8.0862E-3</c:v>
                </c:pt>
                <c:pt idx="14986">
                  <c:v>-2.2058500000000002E-2</c:v>
                </c:pt>
                <c:pt idx="14987">
                  <c:v>-2.25477E-2</c:v>
                </c:pt>
                <c:pt idx="14988" formatCode="0.00E+00">
                  <c:v>-9.1962799999999994E-3</c:v>
                </c:pt>
                <c:pt idx="14989">
                  <c:v>-7.8935600000000009E-3</c:v>
                </c:pt>
                <c:pt idx="14990">
                  <c:v>-9.1447799999999999E-3</c:v>
                </c:pt>
                <c:pt idx="14991">
                  <c:v>-9.1190300000000002E-3</c:v>
                </c:pt>
                <c:pt idx="14992">
                  <c:v>-5.77831E-3</c:v>
                </c:pt>
                <c:pt idx="14993">
                  <c:v>-7.3528299999999999E-4</c:v>
                </c:pt>
                <c:pt idx="14994">
                  <c:v>-7.86304E-3</c:v>
                </c:pt>
                <c:pt idx="14995">
                  <c:v>3.7889500000000001E-3</c:v>
                </c:pt>
                <c:pt idx="14996">
                  <c:v>-3.85571E-3</c:v>
                </c:pt>
                <c:pt idx="14997">
                  <c:v>-7.97462E-3</c:v>
                </c:pt>
                <c:pt idx="14998">
                  <c:v>-3.3006699999999999E-3</c:v>
                </c:pt>
                <c:pt idx="14999">
                  <c:v>-4.6014799999999998E-3</c:v>
                </c:pt>
                <c:pt idx="15000">
                  <c:v>-3.1948099999999999E-4</c:v>
                </c:pt>
                <c:pt idx="15001">
                  <c:v>5.8708199999999997E-3</c:v>
                </c:pt>
                <c:pt idx="15002">
                  <c:v>2.1114300000000001E-3</c:v>
                </c:pt>
                <c:pt idx="15003">
                  <c:v>-1.0500900000000001E-2</c:v>
                </c:pt>
                <c:pt idx="15004">
                  <c:v>-1.51281E-2</c:v>
                </c:pt>
                <c:pt idx="15005">
                  <c:v>-1.6524299999999999E-2</c:v>
                </c:pt>
                <c:pt idx="15006">
                  <c:v>-4.3945299999999998E-3</c:v>
                </c:pt>
                <c:pt idx="15007">
                  <c:v>-2.14167E-2</c:v>
                </c:pt>
                <c:pt idx="15008">
                  <c:v>2.0837799999999999E-3</c:v>
                </c:pt>
                <c:pt idx="15009">
                  <c:v>-1.42355E-2</c:v>
                </c:pt>
                <c:pt idx="15010">
                  <c:v>-4.0588400000000002E-3</c:v>
                </c:pt>
                <c:pt idx="15011">
                  <c:v>-1.9554100000000001E-2</c:v>
                </c:pt>
                <c:pt idx="15012">
                  <c:v>-1.4409999999999999E-2</c:v>
                </c:pt>
                <c:pt idx="15013">
                  <c:v>-1.4031399999999999E-2</c:v>
                </c:pt>
                <c:pt idx="15014">
                  <c:v>7.6770799999999998E-4</c:v>
                </c:pt>
                <c:pt idx="15015">
                  <c:v>-1.5981700000000001E-2</c:v>
                </c:pt>
                <c:pt idx="15016">
                  <c:v>-7.2622299999999997E-3</c:v>
                </c:pt>
                <c:pt idx="15017">
                  <c:v>-1.3736699999999999E-2</c:v>
                </c:pt>
                <c:pt idx="15018">
                  <c:v>-3.52192E-3</c:v>
                </c:pt>
                <c:pt idx="15019">
                  <c:v>-1.03531E-2</c:v>
                </c:pt>
                <c:pt idx="15020">
                  <c:v>-1.7406499999999998E-2</c:v>
                </c:pt>
                <c:pt idx="15021">
                  <c:v>-4.3067899999999996E-3</c:v>
                </c:pt>
                <c:pt idx="15022">
                  <c:v>-1.9435899999999999E-2</c:v>
                </c:pt>
                <c:pt idx="15023">
                  <c:v>-5.02777E-3</c:v>
                </c:pt>
                <c:pt idx="15024">
                  <c:v>-1.2062099999999999E-2</c:v>
                </c:pt>
                <c:pt idx="15025">
                  <c:v>-1.14889E-2</c:v>
                </c:pt>
                <c:pt idx="15026">
                  <c:v>-1.1941E-2</c:v>
                </c:pt>
                <c:pt idx="15027">
                  <c:v>-1.2861300000000001E-2</c:v>
                </c:pt>
                <c:pt idx="15028">
                  <c:v>-6.3495599999999998E-3</c:v>
                </c:pt>
                <c:pt idx="15029">
                  <c:v>-1.0071800000000001E-2</c:v>
                </c:pt>
                <c:pt idx="15030">
                  <c:v>-2.45113E-2</c:v>
                </c:pt>
                <c:pt idx="15031">
                  <c:v>-1.42069E-2</c:v>
                </c:pt>
                <c:pt idx="15032">
                  <c:v>-1.7142299999999999E-2</c:v>
                </c:pt>
                <c:pt idx="15033">
                  <c:v>-1.56851E-2</c:v>
                </c:pt>
                <c:pt idx="15034">
                  <c:v>-1.28193E-2</c:v>
                </c:pt>
                <c:pt idx="15035">
                  <c:v>-1.05524E-2</c:v>
                </c:pt>
                <c:pt idx="15036">
                  <c:v>-1.38998E-2</c:v>
                </c:pt>
                <c:pt idx="15037">
                  <c:v>-6.3009299999999997E-3</c:v>
                </c:pt>
                <c:pt idx="15038">
                  <c:v>-5.50842E-3</c:v>
                </c:pt>
                <c:pt idx="15039">
                  <c:v>-1.66216E-2</c:v>
                </c:pt>
                <c:pt idx="15040">
                  <c:v>-1.4682799999999999E-2</c:v>
                </c:pt>
                <c:pt idx="15041">
                  <c:v>-8.9406999999999993E-3</c:v>
                </c:pt>
                <c:pt idx="15042">
                  <c:v>-1.20211E-2</c:v>
                </c:pt>
                <c:pt idx="15043">
                  <c:v>-1.93024E-3</c:v>
                </c:pt>
                <c:pt idx="15044">
                  <c:v>2.5033999999999998E-3</c:v>
                </c:pt>
                <c:pt idx="15045">
                  <c:v>-6.7682300000000001E-3</c:v>
                </c:pt>
                <c:pt idx="15046">
                  <c:v>-3.58772E-3</c:v>
                </c:pt>
                <c:pt idx="15047">
                  <c:v>-2.6865000000000001E-3</c:v>
                </c:pt>
                <c:pt idx="15048">
                  <c:v>6.6852600000000002E-4</c:v>
                </c:pt>
                <c:pt idx="15049">
                  <c:v>-6.1874399999999998E-3</c:v>
                </c:pt>
                <c:pt idx="15050">
                  <c:v>-2.5596600000000001E-3</c:v>
                </c:pt>
                <c:pt idx="15051">
                  <c:v>-1.8794100000000001E-2</c:v>
                </c:pt>
                <c:pt idx="15052">
                  <c:v>-2.2141500000000001E-2</c:v>
                </c:pt>
                <c:pt idx="15053">
                  <c:v>-1.36948E-2</c:v>
                </c:pt>
                <c:pt idx="15054">
                  <c:v>-4.3993000000000001E-3</c:v>
                </c:pt>
                <c:pt idx="15055">
                  <c:v>3.74603E-3</c:v>
                </c:pt>
                <c:pt idx="15056">
                  <c:v>-7.20596E-3</c:v>
                </c:pt>
                <c:pt idx="15057">
                  <c:v>-2.7398100000000002E-2</c:v>
                </c:pt>
                <c:pt idx="15058">
                  <c:v>-2.7928399999999999E-2</c:v>
                </c:pt>
                <c:pt idx="15059">
                  <c:v>-3.5349800000000001E-2</c:v>
                </c:pt>
                <c:pt idx="15060">
                  <c:v>-7.82681E-3</c:v>
                </c:pt>
                <c:pt idx="15061">
                  <c:v>-3.21655E-2</c:v>
                </c:pt>
                <c:pt idx="15062">
                  <c:v>-5.9699999999999998E-4</c:v>
                </c:pt>
                <c:pt idx="15063">
                  <c:v>-2.1820099999999999E-2</c:v>
                </c:pt>
                <c:pt idx="15064">
                  <c:v>-2.6207000000000001E-3</c:v>
                </c:pt>
                <c:pt idx="15065">
                  <c:v>7.6169999999999996E-3</c:v>
                </c:pt>
                <c:pt idx="15066">
                  <c:v>-1.4805799999999999E-2</c:v>
                </c:pt>
                <c:pt idx="15067">
                  <c:v>1.8959000000000001E-3</c:v>
                </c:pt>
                <c:pt idx="15068">
                  <c:v>-2.7063400000000001E-2</c:v>
                </c:pt>
                <c:pt idx="15069">
                  <c:v>1.45063E-2</c:v>
                </c:pt>
                <c:pt idx="15070">
                  <c:v>-2.7363800000000001E-2</c:v>
                </c:pt>
                <c:pt idx="15071">
                  <c:v>1.4935500000000001E-2</c:v>
                </c:pt>
                <c:pt idx="15072">
                  <c:v>-1.22004E-2</c:v>
                </c:pt>
                <c:pt idx="15073">
                  <c:v>3.8948099999999999E-3</c:v>
                </c:pt>
                <c:pt idx="15074">
                  <c:v>-3.4851100000000003E-2</c:v>
                </c:pt>
                <c:pt idx="15075">
                  <c:v>-9.2773400000000002E-3</c:v>
                </c:pt>
                <c:pt idx="15076">
                  <c:v>-5.9490200000000002E-3</c:v>
                </c:pt>
                <c:pt idx="15077">
                  <c:v>-1.53084E-2</c:v>
                </c:pt>
                <c:pt idx="15078">
                  <c:v>1.6345999999999999E-2</c:v>
                </c:pt>
                <c:pt idx="15079">
                  <c:v>-1.42183E-2</c:v>
                </c:pt>
                <c:pt idx="15080">
                  <c:v>7.1115500000000003E-3</c:v>
                </c:pt>
                <c:pt idx="15081">
                  <c:v>-1.5550599999999999E-2</c:v>
                </c:pt>
                <c:pt idx="15082">
                  <c:v>8.80623E-3</c:v>
                </c:pt>
                <c:pt idx="15083">
                  <c:v>-3.8175599999999998E-3</c:v>
                </c:pt>
                <c:pt idx="15084">
                  <c:v>-1.06049E-2</c:v>
                </c:pt>
                <c:pt idx="15085">
                  <c:v>-1.11198E-3</c:v>
                </c:pt>
                <c:pt idx="15086">
                  <c:v>-5.4445300000000004E-3</c:v>
                </c:pt>
                <c:pt idx="15087">
                  <c:v>-1.7380699999999999E-2</c:v>
                </c:pt>
                <c:pt idx="15088">
                  <c:v>-2.4561900000000001E-2</c:v>
                </c:pt>
                <c:pt idx="15089">
                  <c:v>-9.3421900000000002E-3</c:v>
                </c:pt>
                <c:pt idx="15090">
                  <c:v>3.9081599999999999E-3</c:v>
                </c:pt>
                <c:pt idx="15091">
                  <c:v>-6.0291299999999997E-3</c:v>
                </c:pt>
                <c:pt idx="15092">
                  <c:v>-1.26114E-2</c:v>
                </c:pt>
                <c:pt idx="15093">
                  <c:v>-1.8838899999999999E-2</c:v>
                </c:pt>
                <c:pt idx="15094">
                  <c:v>-1.8130299999999999E-2</c:v>
                </c:pt>
                <c:pt idx="15095">
                  <c:v>-3.6479900000000003E-2</c:v>
                </c:pt>
                <c:pt idx="15096">
                  <c:v>-8.4590900000000005E-4</c:v>
                </c:pt>
                <c:pt idx="15097">
                  <c:v>-2.6927900000000001E-2</c:v>
                </c:pt>
                <c:pt idx="15098">
                  <c:v>-4.9333600000000003E-3</c:v>
                </c:pt>
                <c:pt idx="15099">
                  <c:v>-1.7283400000000001E-2</c:v>
                </c:pt>
                <c:pt idx="15100">
                  <c:v>-1.17197E-2</c:v>
                </c:pt>
                <c:pt idx="15101">
                  <c:v>-8.70895E-3</c:v>
                </c:pt>
                <c:pt idx="15102">
                  <c:v>-1.31845E-2</c:v>
                </c:pt>
                <c:pt idx="15103">
                  <c:v>-3.48854E-3</c:v>
                </c:pt>
                <c:pt idx="15104">
                  <c:v>-8.9206700000000003E-3</c:v>
                </c:pt>
                <c:pt idx="15105">
                  <c:v>-9.1753000000000008E-3</c:v>
                </c:pt>
                <c:pt idx="15106">
                  <c:v>-2.6493099999999999E-2</c:v>
                </c:pt>
                <c:pt idx="15107">
                  <c:v>-1.2605699999999999E-2</c:v>
                </c:pt>
                <c:pt idx="15108">
                  <c:v>-5.86128E-3</c:v>
                </c:pt>
                <c:pt idx="15109">
                  <c:v>-1.1835099999999999E-2</c:v>
                </c:pt>
                <c:pt idx="15110">
                  <c:v>1.17292E-2</c:v>
                </c:pt>
                <c:pt idx="15111" formatCode="0.00E+00">
                  <c:v>-1.04551E-2</c:v>
                </c:pt>
                <c:pt idx="15112">
                  <c:v>-2.0523099999999999E-3</c:v>
                </c:pt>
                <c:pt idx="15113">
                  <c:v>-3.9558400000000004E-3</c:v>
                </c:pt>
                <c:pt idx="15114">
                  <c:v>-1.19934E-2</c:v>
                </c:pt>
                <c:pt idx="15115" formatCode="0.00E+00">
                  <c:v>-2.3225800000000001E-2</c:v>
                </c:pt>
                <c:pt idx="15116">
                  <c:v>-3.79467E-3</c:v>
                </c:pt>
                <c:pt idx="15117">
                  <c:v>-3.6115599999999998E-2</c:v>
                </c:pt>
                <c:pt idx="15118">
                  <c:v>-1.52102E-2</c:v>
                </c:pt>
                <c:pt idx="15119">
                  <c:v>-1.0795600000000001E-2</c:v>
                </c:pt>
                <c:pt idx="15120">
                  <c:v>-1.7883300000000001E-2</c:v>
                </c:pt>
                <c:pt idx="15121">
                  <c:v>-1.1324900000000001E-2</c:v>
                </c:pt>
                <c:pt idx="15122">
                  <c:v>-1.7710699999999999E-2</c:v>
                </c:pt>
                <c:pt idx="15123">
                  <c:v>3.47233E-3</c:v>
                </c:pt>
                <c:pt idx="15124">
                  <c:v>-2.5855099999999999E-2</c:v>
                </c:pt>
                <c:pt idx="15125">
                  <c:v>2.7732799999999999E-3</c:v>
                </c:pt>
                <c:pt idx="15126">
                  <c:v>-5.09262E-3</c:v>
                </c:pt>
                <c:pt idx="15127">
                  <c:v>1.56975E-2</c:v>
                </c:pt>
                <c:pt idx="15128">
                  <c:v>4.25911E-3</c:v>
                </c:pt>
                <c:pt idx="15129">
                  <c:v>-1.09596E-2</c:v>
                </c:pt>
                <c:pt idx="15130">
                  <c:v>-9.3202600000000003E-3</c:v>
                </c:pt>
                <c:pt idx="15131">
                  <c:v>1.08814E-3</c:v>
                </c:pt>
                <c:pt idx="15132">
                  <c:v>-3.4847300000000001E-3</c:v>
                </c:pt>
                <c:pt idx="15133">
                  <c:v>6.5317200000000004E-3</c:v>
                </c:pt>
                <c:pt idx="15134">
                  <c:v>-4.9810399999999999E-3</c:v>
                </c:pt>
                <c:pt idx="15135">
                  <c:v>-1.9766800000000001E-2</c:v>
                </c:pt>
                <c:pt idx="15136">
                  <c:v>-1.35937E-2</c:v>
                </c:pt>
                <c:pt idx="15137">
                  <c:v>-1.57909E-2</c:v>
                </c:pt>
                <c:pt idx="15138">
                  <c:v>2.3516700000000001E-2</c:v>
                </c:pt>
                <c:pt idx="15139">
                  <c:v>-2.1120099999999999E-2</c:v>
                </c:pt>
                <c:pt idx="15140">
                  <c:v>-1.1399299999999999E-2</c:v>
                </c:pt>
                <c:pt idx="15141">
                  <c:v>-1.96676E-2</c:v>
                </c:pt>
                <c:pt idx="15142">
                  <c:v>-1.9085899999999999E-2</c:v>
                </c:pt>
                <c:pt idx="15143">
                  <c:v>-1.7777399999999999E-2</c:v>
                </c:pt>
                <c:pt idx="15144">
                  <c:v>-3.2091099999999998E-3</c:v>
                </c:pt>
                <c:pt idx="15145">
                  <c:v>-8.2387899999999993E-3</c:v>
                </c:pt>
                <c:pt idx="15146">
                  <c:v>-6.94847E-3</c:v>
                </c:pt>
                <c:pt idx="15147">
                  <c:v>-1.04504E-2</c:v>
                </c:pt>
                <c:pt idx="15148">
                  <c:v>-2.3336400000000001E-3</c:v>
                </c:pt>
                <c:pt idx="15149">
                  <c:v>-1.3005299999999999E-2</c:v>
                </c:pt>
                <c:pt idx="15150">
                  <c:v>1.0686899999999999E-2</c:v>
                </c:pt>
                <c:pt idx="15151">
                  <c:v>4.5032500000000003E-3</c:v>
                </c:pt>
                <c:pt idx="15152">
                  <c:v>-6.9713600000000002E-3</c:v>
                </c:pt>
                <c:pt idx="15153">
                  <c:v>4.3392200000000004E-3</c:v>
                </c:pt>
                <c:pt idx="15154">
                  <c:v>-1.02615E-3</c:v>
                </c:pt>
                <c:pt idx="15155">
                  <c:v>1.89362E-2</c:v>
                </c:pt>
                <c:pt idx="15156">
                  <c:v>2.2153899999999998E-3</c:v>
                </c:pt>
                <c:pt idx="15157">
                  <c:v>1.0603E-2</c:v>
                </c:pt>
                <c:pt idx="15158">
                  <c:v>-1.56307E-3</c:v>
                </c:pt>
                <c:pt idx="15159">
                  <c:v>4.1275000000000001E-3</c:v>
                </c:pt>
                <c:pt idx="15160">
                  <c:v>-9.7236600000000003E-3</c:v>
                </c:pt>
                <c:pt idx="15161">
                  <c:v>2.01607E-3</c:v>
                </c:pt>
                <c:pt idx="15162">
                  <c:v>2.9344599999999998E-3</c:v>
                </c:pt>
                <c:pt idx="15163">
                  <c:v>1.12257E-2</c:v>
                </c:pt>
                <c:pt idx="15164">
                  <c:v>1.3700499999999999E-2</c:v>
                </c:pt>
                <c:pt idx="15165">
                  <c:v>4.3153799999999997E-3</c:v>
                </c:pt>
                <c:pt idx="15166">
                  <c:v>2.7275099999999998E-3</c:v>
                </c:pt>
                <c:pt idx="15167">
                  <c:v>3.4780499999999999E-3</c:v>
                </c:pt>
                <c:pt idx="15168">
                  <c:v>3.4105299999999998E-2</c:v>
                </c:pt>
                <c:pt idx="15169">
                  <c:v>7.18784E-3</c:v>
                </c:pt>
                <c:pt idx="15170">
                  <c:v>1.9486400000000001E-2</c:v>
                </c:pt>
                <c:pt idx="15171">
                  <c:v>1.47429E-2</c:v>
                </c:pt>
                <c:pt idx="15172">
                  <c:v>-7.3280300000000001E-3</c:v>
                </c:pt>
                <c:pt idx="15173">
                  <c:v>1.42279E-2</c:v>
                </c:pt>
                <c:pt idx="15174">
                  <c:v>1.0787E-2</c:v>
                </c:pt>
                <c:pt idx="15175">
                  <c:v>3.5200100000000001E-3</c:v>
                </c:pt>
                <c:pt idx="15176">
                  <c:v>1.91212E-3</c:v>
                </c:pt>
                <c:pt idx="15177">
                  <c:v>8.1729899999999996E-4</c:v>
                </c:pt>
                <c:pt idx="15178">
                  <c:v>2.41566E-3</c:v>
                </c:pt>
                <c:pt idx="15179">
                  <c:v>2.0434399999999998E-2</c:v>
                </c:pt>
                <c:pt idx="15180">
                  <c:v>2.7676599999999999E-2</c:v>
                </c:pt>
                <c:pt idx="15181">
                  <c:v>8.0766699999999993E-3</c:v>
                </c:pt>
                <c:pt idx="15182">
                  <c:v>2.6585600000000001E-2</c:v>
                </c:pt>
                <c:pt idx="15183">
                  <c:v>2.2773700000000001E-2</c:v>
                </c:pt>
                <c:pt idx="15184">
                  <c:v>1.25685E-2</c:v>
                </c:pt>
                <c:pt idx="15185">
                  <c:v>1.02615E-2</c:v>
                </c:pt>
                <c:pt idx="15186">
                  <c:v>1.75295E-2</c:v>
                </c:pt>
                <c:pt idx="15187">
                  <c:v>1.86062E-2</c:v>
                </c:pt>
                <c:pt idx="15188">
                  <c:v>2.6397700000000001E-3</c:v>
                </c:pt>
                <c:pt idx="15189">
                  <c:v>1.5331300000000001E-2</c:v>
                </c:pt>
                <c:pt idx="15190">
                  <c:v>8.9616799999999996E-3</c:v>
                </c:pt>
                <c:pt idx="15191">
                  <c:v>5.44357E-3</c:v>
                </c:pt>
                <c:pt idx="15192">
                  <c:v>2.05259E-2</c:v>
                </c:pt>
                <c:pt idx="15193">
                  <c:v>1.27449E-2</c:v>
                </c:pt>
                <c:pt idx="15194">
                  <c:v>3.96919E-3</c:v>
                </c:pt>
                <c:pt idx="15195">
                  <c:v>1.5888200000000002E-2</c:v>
                </c:pt>
                <c:pt idx="15196">
                  <c:v>-2.3460399999999999E-4</c:v>
                </c:pt>
                <c:pt idx="15197">
                  <c:v>3.0126599999999999E-3</c:v>
                </c:pt>
                <c:pt idx="15198">
                  <c:v>-1.4467200000000001E-3</c:v>
                </c:pt>
                <c:pt idx="15199">
                  <c:v>1.2282400000000001E-2</c:v>
                </c:pt>
                <c:pt idx="15200">
                  <c:v>2.3093200000000001E-2</c:v>
                </c:pt>
                <c:pt idx="15201">
                  <c:v>6.8864800000000004E-3</c:v>
                </c:pt>
                <c:pt idx="15202">
                  <c:v>1.4308899999999999E-2</c:v>
                </c:pt>
                <c:pt idx="15203">
                  <c:v>1.1979099999999999E-2</c:v>
                </c:pt>
                <c:pt idx="15204">
                  <c:v>5.8898900000000001E-3</c:v>
                </c:pt>
                <c:pt idx="15205">
                  <c:v>3.5591099999999999E-3</c:v>
                </c:pt>
                <c:pt idx="15206">
                  <c:v>1.0986299999999999E-2</c:v>
                </c:pt>
                <c:pt idx="15207">
                  <c:v>-1.4133500000000001E-3</c:v>
                </c:pt>
                <c:pt idx="15208">
                  <c:v>2.84967E-2</c:v>
                </c:pt>
                <c:pt idx="15209">
                  <c:v>1.95789E-2</c:v>
                </c:pt>
                <c:pt idx="15210">
                  <c:v>1.42679E-2</c:v>
                </c:pt>
                <c:pt idx="15211">
                  <c:v>4.0836300000000004E-3</c:v>
                </c:pt>
                <c:pt idx="15212">
                  <c:v>2.2123299999999999E-2</c:v>
                </c:pt>
                <c:pt idx="15213">
                  <c:v>6.1807600000000004E-3</c:v>
                </c:pt>
                <c:pt idx="15214">
                  <c:v>8.9559600000000007E-3</c:v>
                </c:pt>
                <c:pt idx="15215">
                  <c:v>1.0986299999999999E-2</c:v>
                </c:pt>
                <c:pt idx="15216">
                  <c:v>1.5899699999999999E-2</c:v>
                </c:pt>
                <c:pt idx="15217">
                  <c:v>4.2228700000000001E-3</c:v>
                </c:pt>
                <c:pt idx="15218">
                  <c:v>2.2792799999999998E-3</c:v>
                </c:pt>
                <c:pt idx="15219">
                  <c:v>9.5882399999999996E-3</c:v>
                </c:pt>
                <c:pt idx="15220">
                  <c:v>9.9964100000000007E-3</c:v>
                </c:pt>
                <c:pt idx="15221">
                  <c:v>-1.5966399999999999E-2</c:v>
                </c:pt>
                <c:pt idx="15222">
                  <c:v>-6.7691799999999996E-3</c:v>
                </c:pt>
                <c:pt idx="15223">
                  <c:v>-4.0350000000000004E-3</c:v>
                </c:pt>
                <c:pt idx="15224">
                  <c:v>2.8476700000000001E-3</c:v>
                </c:pt>
                <c:pt idx="15225">
                  <c:v>2.4412199999999998E-2</c:v>
                </c:pt>
                <c:pt idx="15226">
                  <c:v>2.5937100000000001E-2</c:v>
                </c:pt>
                <c:pt idx="15227">
                  <c:v>4.7226000000000004E-3</c:v>
                </c:pt>
                <c:pt idx="15228">
                  <c:v>-8.7871600000000005E-3</c:v>
                </c:pt>
                <c:pt idx="15229">
                  <c:v>-5.5236800000000004E-3</c:v>
                </c:pt>
                <c:pt idx="15230">
                  <c:v>-3.6039399999999999E-3</c:v>
                </c:pt>
                <c:pt idx="15231">
                  <c:v>-2.6035300000000001E-4</c:v>
                </c:pt>
                <c:pt idx="15232">
                  <c:v>-2.2640199999999998E-3</c:v>
                </c:pt>
                <c:pt idx="15233">
                  <c:v>-1.62811E-2</c:v>
                </c:pt>
                <c:pt idx="15234">
                  <c:v>2.2120500000000001E-2</c:v>
                </c:pt>
                <c:pt idx="15235">
                  <c:v>4.2142899999999999E-3</c:v>
                </c:pt>
                <c:pt idx="15236">
                  <c:v>-2.6646599999999999E-2</c:v>
                </c:pt>
                <c:pt idx="15237">
                  <c:v>-3.80898E-2</c:v>
                </c:pt>
                <c:pt idx="15238">
                  <c:v>2.3422199999999999E-3</c:v>
                </c:pt>
                <c:pt idx="15239">
                  <c:v>5.58853E-4</c:v>
                </c:pt>
                <c:pt idx="15240">
                  <c:v>3.34549E-3</c:v>
                </c:pt>
                <c:pt idx="15241">
                  <c:v>3.7689199999999999E-2</c:v>
                </c:pt>
                <c:pt idx="15242">
                  <c:v>1.0686899999999999E-2</c:v>
                </c:pt>
                <c:pt idx="15243">
                  <c:v>3.9131199999999998E-2</c:v>
                </c:pt>
                <c:pt idx="15244">
                  <c:v>4.2087600000000003E-2</c:v>
                </c:pt>
                <c:pt idx="15245">
                  <c:v>1.6034099999999999E-2</c:v>
                </c:pt>
                <c:pt idx="15246">
                  <c:v>9.5033600000000006E-3</c:v>
                </c:pt>
                <c:pt idx="15247">
                  <c:v>-1.4767600000000001E-2</c:v>
                </c:pt>
                <c:pt idx="15248">
                  <c:v>5.8927500000000004E-3</c:v>
                </c:pt>
                <c:pt idx="15249">
                  <c:v>1.99451E-2</c:v>
                </c:pt>
                <c:pt idx="15250">
                  <c:v>3.2234199999999998E-2</c:v>
                </c:pt>
                <c:pt idx="15251">
                  <c:v>1.7682099999999999E-2</c:v>
                </c:pt>
                <c:pt idx="15252">
                  <c:v>-3.0965799999999998E-3</c:v>
                </c:pt>
                <c:pt idx="15253">
                  <c:v>2.7020499999999999E-2</c:v>
                </c:pt>
                <c:pt idx="15254">
                  <c:v>1.5844299999999999E-2</c:v>
                </c:pt>
                <c:pt idx="15255">
                  <c:v>4.6144499999999998E-2</c:v>
                </c:pt>
                <c:pt idx="15256">
                  <c:v>2.63281E-2</c:v>
                </c:pt>
                <c:pt idx="15257">
                  <c:v>6.2560999999999997E-4</c:v>
                </c:pt>
                <c:pt idx="15258">
                  <c:v>3.5164800000000003E-2</c:v>
                </c:pt>
                <c:pt idx="15259">
                  <c:v>3.9912200000000002E-2</c:v>
                </c:pt>
                <c:pt idx="15260">
                  <c:v>5.2803000000000003E-2</c:v>
                </c:pt>
                <c:pt idx="15261">
                  <c:v>4.3578100000000002E-2</c:v>
                </c:pt>
                <c:pt idx="15262">
                  <c:v>4.8885300000000003E-3</c:v>
                </c:pt>
                <c:pt idx="15263">
                  <c:v>-8.1434200000000002E-3</c:v>
                </c:pt>
                <c:pt idx="15264">
                  <c:v>2.4982500000000001E-2</c:v>
                </c:pt>
                <c:pt idx="15265">
                  <c:v>1.46742E-2</c:v>
                </c:pt>
                <c:pt idx="15266">
                  <c:v>-3.3192600000000003E-2</c:v>
                </c:pt>
                <c:pt idx="15267">
                  <c:v>-1.8871300000000001E-2</c:v>
                </c:pt>
                <c:pt idx="15268">
                  <c:v>2.0076799999999999E-2</c:v>
                </c:pt>
                <c:pt idx="15269">
                  <c:v>3.85952E-3</c:v>
                </c:pt>
                <c:pt idx="15270">
                  <c:v>-2.6686700000000001E-2</c:v>
                </c:pt>
                <c:pt idx="15271">
                  <c:v>-1.02921E-2</c:v>
                </c:pt>
                <c:pt idx="15272">
                  <c:v>9.9382399999999992E-3</c:v>
                </c:pt>
                <c:pt idx="15273">
                  <c:v>7.0571900000000005E-4</c:v>
                </c:pt>
                <c:pt idx="15274">
                  <c:v>1.1386899999999999E-3</c:v>
                </c:pt>
                <c:pt idx="15275">
                  <c:v>-1.3794900000000001E-2</c:v>
                </c:pt>
                <c:pt idx="15276">
                  <c:v>-2.1372800000000001E-2</c:v>
                </c:pt>
                <c:pt idx="15277">
                  <c:v>-4.8599200000000002E-3</c:v>
                </c:pt>
                <c:pt idx="15278">
                  <c:v>4.6482099999999998E-3</c:v>
                </c:pt>
                <c:pt idx="15279">
                  <c:v>4.3891899999999998E-2</c:v>
                </c:pt>
                <c:pt idx="15280">
                  <c:v>3.9587999999999998E-2</c:v>
                </c:pt>
                <c:pt idx="15281">
                  <c:v>4.5082999999999998E-2</c:v>
                </c:pt>
                <c:pt idx="15282">
                  <c:v>2.8900100000000001E-2</c:v>
                </c:pt>
                <c:pt idx="15283">
                  <c:v>6.1945899999999998E-2</c:v>
                </c:pt>
                <c:pt idx="15284">
                  <c:v>5.2835500000000001E-2</c:v>
                </c:pt>
                <c:pt idx="15285">
                  <c:v>2.6420599999999999E-2</c:v>
                </c:pt>
                <c:pt idx="15286">
                  <c:v>6.5669999999999999E-3</c:v>
                </c:pt>
                <c:pt idx="15287">
                  <c:v>5.7461699999999998E-2</c:v>
                </c:pt>
                <c:pt idx="15288">
                  <c:v>2.9014600000000002E-2</c:v>
                </c:pt>
                <c:pt idx="15289">
                  <c:v>1.30873E-2</c:v>
                </c:pt>
                <c:pt idx="15290">
                  <c:v>2.4412199999999998E-2</c:v>
                </c:pt>
                <c:pt idx="15291">
                  <c:v>-5.5704099999999996E-3</c:v>
                </c:pt>
                <c:pt idx="15292">
                  <c:v>3.2893199999999997E-2</c:v>
                </c:pt>
                <c:pt idx="15293">
                  <c:v>1.4104800000000001E-2</c:v>
                </c:pt>
                <c:pt idx="15294">
                  <c:v>-1.7271000000000002E-2</c:v>
                </c:pt>
                <c:pt idx="15295">
                  <c:v>2.2805200000000001E-2</c:v>
                </c:pt>
                <c:pt idx="15296">
                  <c:v>2.3714099999999998E-2</c:v>
                </c:pt>
                <c:pt idx="15297">
                  <c:v>2.4163199999999999E-2</c:v>
                </c:pt>
                <c:pt idx="15298">
                  <c:v>2.8347000000000001E-2</c:v>
                </c:pt>
                <c:pt idx="15299" formatCode="0.00E+00">
                  <c:v>1.5740400000000002E-2</c:v>
                </c:pt>
                <c:pt idx="15300">
                  <c:v>-7.0857999999999997E-3</c:v>
                </c:pt>
                <c:pt idx="15301">
                  <c:v>1.9340500000000001E-3</c:v>
                </c:pt>
                <c:pt idx="15302">
                  <c:v>8.0785800000000001E-3</c:v>
                </c:pt>
                <c:pt idx="15303">
                  <c:v>2.98386E-2</c:v>
                </c:pt>
                <c:pt idx="15304">
                  <c:v>1.81265E-2</c:v>
                </c:pt>
                <c:pt idx="15305">
                  <c:v>-1.3588899999999999E-2</c:v>
                </c:pt>
                <c:pt idx="15306">
                  <c:v>4.3477999999999998E-3</c:v>
                </c:pt>
                <c:pt idx="15307">
                  <c:v>2.8039000000000001E-2</c:v>
                </c:pt>
                <c:pt idx="15308">
                  <c:v>-8.8872900000000008E-3</c:v>
                </c:pt>
                <c:pt idx="15309">
                  <c:v>-4.7118199999999999E-2</c:v>
                </c:pt>
                <c:pt idx="15310">
                  <c:v>-2.5332500000000001E-2</c:v>
                </c:pt>
                <c:pt idx="15311">
                  <c:v>-2.2330300000000001E-2</c:v>
                </c:pt>
                <c:pt idx="15312">
                  <c:v>-2.74153E-2</c:v>
                </c:pt>
                <c:pt idx="15313">
                  <c:v>9.6225700000000004E-3</c:v>
                </c:pt>
                <c:pt idx="15314">
                  <c:v>2.6277499999999999E-2</c:v>
                </c:pt>
                <c:pt idx="15315">
                  <c:v>-1.24321E-2</c:v>
                </c:pt>
                <c:pt idx="15316">
                  <c:v>2.80504E-2</c:v>
                </c:pt>
                <c:pt idx="15317">
                  <c:v>1.8453600000000001E-2</c:v>
                </c:pt>
                <c:pt idx="15318">
                  <c:v>8.8796599999999993E-3</c:v>
                </c:pt>
                <c:pt idx="15319">
                  <c:v>5.2836399999999999E-2</c:v>
                </c:pt>
                <c:pt idx="15320">
                  <c:v>3.6088000000000002E-2</c:v>
                </c:pt>
                <c:pt idx="15321">
                  <c:v>2.60506E-2</c:v>
                </c:pt>
                <c:pt idx="15322">
                  <c:v>4.9299200000000001E-2</c:v>
                </c:pt>
                <c:pt idx="15323">
                  <c:v>4.9215299999999997E-2</c:v>
                </c:pt>
                <c:pt idx="15324">
                  <c:v>4.0112500000000002E-2</c:v>
                </c:pt>
                <c:pt idx="15325">
                  <c:v>2.3072200000000001E-2</c:v>
                </c:pt>
                <c:pt idx="15326">
                  <c:v>2.1609300000000001E-2</c:v>
                </c:pt>
                <c:pt idx="15327">
                  <c:v>2.5585199999999999E-2</c:v>
                </c:pt>
                <c:pt idx="15328">
                  <c:v>4.4868499999999999E-2</c:v>
                </c:pt>
                <c:pt idx="15329">
                  <c:v>-1.6355499999999999E-3</c:v>
                </c:pt>
                <c:pt idx="15330">
                  <c:v>5.5370300000000001E-3</c:v>
                </c:pt>
                <c:pt idx="15331">
                  <c:v>3.9072999999999997E-2</c:v>
                </c:pt>
                <c:pt idx="15332">
                  <c:v>3.5665500000000003E-2</c:v>
                </c:pt>
                <c:pt idx="15333">
                  <c:v>2.7564000000000002E-2</c:v>
                </c:pt>
                <c:pt idx="15334">
                  <c:v>1.59416E-2</c:v>
                </c:pt>
                <c:pt idx="15335">
                  <c:v>4.6284699999999998E-2</c:v>
                </c:pt>
                <c:pt idx="15336">
                  <c:v>2.1565399999999998E-2</c:v>
                </c:pt>
                <c:pt idx="15337">
                  <c:v>4.0506399999999998E-2</c:v>
                </c:pt>
                <c:pt idx="15338">
                  <c:v>8.5744900000000006E-3</c:v>
                </c:pt>
                <c:pt idx="15339">
                  <c:v>3.6718399999999998E-2</c:v>
                </c:pt>
                <c:pt idx="15340">
                  <c:v>1.9855500000000002E-2</c:v>
                </c:pt>
                <c:pt idx="15341">
                  <c:v>1.2331E-2</c:v>
                </c:pt>
                <c:pt idx="15342">
                  <c:v>2.4051699999999999E-2</c:v>
                </c:pt>
                <c:pt idx="15343">
                  <c:v>3.4011800000000002E-2</c:v>
                </c:pt>
                <c:pt idx="15344">
                  <c:v>3.3945999999999997E-2</c:v>
                </c:pt>
                <c:pt idx="15345">
                  <c:v>2.6831600000000001E-2</c:v>
                </c:pt>
                <c:pt idx="15346">
                  <c:v>1.2130699999999999E-2</c:v>
                </c:pt>
                <c:pt idx="15347">
                  <c:v>1.8957100000000001E-2</c:v>
                </c:pt>
                <c:pt idx="15348">
                  <c:v>2.6726699999999999E-2</c:v>
                </c:pt>
                <c:pt idx="15349">
                  <c:v>1.2455900000000001E-2</c:v>
                </c:pt>
                <c:pt idx="15350">
                  <c:v>1.13115E-2</c:v>
                </c:pt>
                <c:pt idx="15351">
                  <c:v>2.7730000000000001E-2</c:v>
                </c:pt>
                <c:pt idx="15352">
                  <c:v>1.63984E-2</c:v>
                </c:pt>
                <c:pt idx="15353">
                  <c:v>6.2942500000000004E-3</c:v>
                </c:pt>
                <c:pt idx="15354">
                  <c:v>2.11754E-2</c:v>
                </c:pt>
                <c:pt idx="15355">
                  <c:v>4.2299299999999998E-2</c:v>
                </c:pt>
                <c:pt idx="15356">
                  <c:v>4.1094800000000001E-2</c:v>
                </c:pt>
                <c:pt idx="15357">
                  <c:v>9.8009099999999995E-3</c:v>
                </c:pt>
                <c:pt idx="15358">
                  <c:v>2.5857000000000002E-2</c:v>
                </c:pt>
                <c:pt idx="15359">
                  <c:v>1.5706100000000001E-2</c:v>
                </c:pt>
                <c:pt idx="15360">
                  <c:v>1.4700899999999999E-2</c:v>
                </c:pt>
                <c:pt idx="15361">
                  <c:v>1.5136699999999999E-2</c:v>
                </c:pt>
                <c:pt idx="15362">
                  <c:v>2.5883699999999999E-2</c:v>
                </c:pt>
                <c:pt idx="15363">
                  <c:v>1.9146900000000001E-2</c:v>
                </c:pt>
                <c:pt idx="15364">
                  <c:v>9.2821099999999997E-3</c:v>
                </c:pt>
                <c:pt idx="15365">
                  <c:v>1.2268100000000001E-2</c:v>
                </c:pt>
                <c:pt idx="15366">
                  <c:v>1.9149800000000002E-2</c:v>
                </c:pt>
                <c:pt idx="15367">
                  <c:v>1.1627200000000001E-2</c:v>
                </c:pt>
                <c:pt idx="15368">
                  <c:v>1.8314400000000002E-2</c:v>
                </c:pt>
                <c:pt idx="15369">
                  <c:v>5.0646799999999999E-2</c:v>
                </c:pt>
                <c:pt idx="15370">
                  <c:v>1.5781400000000001E-2</c:v>
                </c:pt>
                <c:pt idx="15371">
                  <c:v>1.41764E-2</c:v>
                </c:pt>
                <c:pt idx="15372">
                  <c:v>3.9806399999999999E-2</c:v>
                </c:pt>
                <c:pt idx="15373">
                  <c:v>3.3021000000000002E-2</c:v>
                </c:pt>
                <c:pt idx="15374">
                  <c:v>2.0764399999999999E-2</c:v>
                </c:pt>
                <c:pt idx="15375">
                  <c:v>3.3531199999999997E-2</c:v>
                </c:pt>
                <c:pt idx="15376">
                  <c:v>5.6429899999999998E-2</c:v>
                </c:pt>
                <c:pt idx="15377">
                  <c:v>1.6941999999999999E-2</c:v>
                </c:pt>
                <c:pt idx="15378">
                  <c:v>1.24779E-2</c:v>
                </c:pt>
                <c:pt idx="15379">
                  <c:v>1.9303299999999999E-2</c:v>
                </c:pt>
                <c:pt idx="15380">
                  <c:v>1.00889E-2</c:v>
                </c:pt>
                <c:pt idx="15381">
                  <c:v>9.3803399999999992E-3</c:v>
                </c:pt>
                <c:pt idx="15382">
                  <c:v>3.4151099999999998E-3</c:v>
                </c:pt>
                <c:pt idx="15383">
                  <c:v>1.38721E-2</c:v>
                </c:pt>
                <c:pt idx="15384">
                  <c:v>2.90012E-3</c:v>
                </c:pt>
                <c:pt idx="15385">
                  <c:v>-4.0435800000000001E-4</c:v>
                </c:pt>
                <c:pt idx="15386">
                  <c:v>8.5802099999999996E-3</c:v>
                </c:pt>
                <c:pt idx="15387">
                  <c:v>-8.7099099999999995E-3</c:v>
                </c:pt>
                <c:pt idx="15388" formatCode="0.00E+00">
                  <c:v>-2.8381299999999999E-3</c:v>
                </c:pt>
                <c:pt idx="15389">
                  <c:v>-5.2947999999999997E-3</c:v>
                </c:pt>
                <c:pt idx="15390">
                  <c:v>8.0232600000000008E-3</c:v>
                </c:pt>
                <c:pt idx="15391">
                  <c:v>-6.2808999999999999E-3</c:v>
                </c:pt>
                <c:pt idx="15392">
                  <c:v>6.9799399999999996E-3</c:v>
                </c:pt>
                <c:pt idx="15393">
                  <c:v>-3.34454E-3</c:v>
                </c:pt>
                <c:pt idx="15394">
                  <c:v>1.0951000000000001E-2</c:v>
                </c:pt>
                <c:pt idx="15395">
                  <c:v>3.1471300000000002E-3</c:v>
                </c:pt>
                <c:pt idx="15396">
                  <c:v>4.3783199999999998E-3</c:v>
                </c:pt>
                <c:pt idx="15397">
                  <c:v>2.8255499999999999E-2</c:v>
                </c:pt>
                <c:pt idx="15398">
                  <c:v>1.50681E-4</c:v>
                </c:pt>
                <c:pt idx="15399">
                  <c:v>2.2222499999999999E-2</c:v>
                </c:pt>
                <c:pt idx="15400">
                  <c:v>2.0321800000000001E-2</c:v>
                </c:pt>
                <c:pt idx="15401">
                  <c:v>2.5947600000000001E-2</c:v>
                </c:pt>
                <c:pt idx="15402">
                  <c:v>2.4647700000000002E-2</c:v>
                </c:pt>
                <c:pt idx="15403">
                  <c:v>3.4170199999999998E-2</c:v>
                </c:pt>
                <c:pt idx="15404">
                  <c:v>4.0580699999999997E-2</c:v>
                </c:pt>
                <c:pt idx="15405">
                  <c:v>3.7218099999999997E-2</c:v>
                </c:pt>
                <c:pt idx="15406">
                  <c:v>3.1294799999999998E-2</c:v>
                </c:pt>
                <c:pt idx="15407">
                  <c:v>2.49004E-2</c:v>
                </c:pt>
                <c:pt idx="15408">
                  <c:v>4.7622699999999997E-2</c:v>
                </c:pt>
                <c:pt idx="15409">
                  <c:v>1.21937E-2</c:v>
                </c:pt>
                <c:pt idx="15410">
                  <c:v>-8.8453300000000002E-3</c:v>
                </c:pt>
                <c:pt idx="15411">
                  <c:v>7.4310299999999999E-3</c:v>
                </c:pt>
                <c:pt idx="15412">
                  <c:v>2.3225800000000001E-2</c:v>
                </c:pt>
                <c:pt idx="15413">
                  <c:v>9.4881099999999993E-3</c:v>
                </c:pt>
                <c:pt idx="15414">
                  <c:v>1.7239600000000001E-2</c:v>
                </c:pt>
                <c:pt idx="15415">
                  <c:v>5.12314E-3</c:v>
                </c:pt>
                <c:pt idx="15416">
                  <c:v>-8.4981899999999992E-3</c:v>
                </c:pt>
                <c:pt idx="15417">
                  <c:v>-4.0397599999999999E-3</c:v>
                </c:pt>
                <c:pt idx="15418">
                  <c:v>1.5831E-3</c:v>
                </c:pt>
                <c:pt idx="15419">
                  <c:v>1.3120700000000001E-2</c:v>
                </c:pt>
                <c:pt idx="15420">
                  <c:v>-1.9643799999999999E-2</c:v>
                </c:pt>
                <c:pt idx="15421">
                  <c:v>1.0038399999999999E-2</c:v>
                </c:pt>
                <c:pt idx="15422">
                  <c:v>1.0994E-2</c:v>
                </c:pt>
                <c:pt idx="15423">
                  <c:v>-9.1648100000000007E-3</c:v>
                </c:pt>
                <c:pt idx="15424">
                  <c:v>2.7367599999999999E-2</c:v>
                </c:pt>
                <c:pt idx="15425">
                  <c:v>4.0204999999999998E-2</c:v>
                </c:pt>
                <c:pt idx="15426">
                  <c:v>2.93665E-2</c:v>
                </c:pt>
                <c:pt idx="15427">
                  <c:v>3.0707399999999999E-2</c:v>
                </c:pt>
                <c:pt idx="15428">
                  <c:v>2.1283099999999999E-2</c:v>
                </c:pt>
                <c:pt idx="15429">
                  <c:v>1.30939E-2</c:v>
                </c:pt>
                <c:pt idx="15430">
                  <c:v>3.4214000000000001E-2</c:v>
                </c:pt>
                <c:pt idx="15431">
                  <c:v>1.7507600000000002E-2</c:v>
                </c:pt>
                <c:pt idx="15432">
                  <c:v>-1.1118899999999999E-2</c:v>
                </c:pt>
                <c:pt idx="15433">
                  <c:v>-1.4556899999999999E-2</c:v>
                </c:pt>
                <c:pt idx="15434">
                  <c:v>1.2331E-2</c:v>
                </c:pt>
                <c:pt idx="15435">
                  <c:v>1.5439E-2</c:v>
                </c:pt>
                <c:pt idx="15436">
                  <c:v>-1.7106099999999999E-2</c:v>
                </c:pt>
                <c:pt idx="15437">
                  <c:v>7.9145399999999994E-3</c:v>
                </c:pt>
                <c:pt idx="15438">
                  <c:v>4.18663E-4</c:v>
                </c:pt>
                <c:pt idx="15439">
                  <c:v>1.2441600000000001E-2</c:v>
                </c:pt>
                <c:pt idx="15440">
                  <c:v>1.3669000000000001E-2</c:v>
                </c:pt>
                <c:pt idx="15441">
                  <c:v>1.8693899999999999E-2</c:v>
                </c:pt>
                <c:pt idx="15442">
                  <c:v>3.2759700000000003E-2</c:v>
                </c:pt>
                <c:pt idx="15443">
                  <c:v>2.0389600000000001E-2</c:v>
                </c:pt>
                <c:pt idx="15444">
                  <c:v>4.9724599999999997E-3</c:v>
                </c:pt>
                <c:pt idx="15445">
                  <c:v>1.8978100000000001E-2</c:v>
                </c:pt>
                <c:pt idx="15446">
                  <c:v>2.8937299999999999E-2</c:v>
                </c:pt>
                <c:pt idx="15447">
                  <c:v>9.3355199999999999E-3</c:v>
                </c:pt>
                <c:pt idx="15448">
                  <c:v>5.6800799999999997E-3</c:v>
                </c:pt>
                <c:pt idx="15449">
                  <c:v>2.0972299999999999E-2</c:v>
                </c:pt>
                <c:pt idx="15450">
                  <c:v>4.19426E-3</c:v>
                </c:pt>
                <c:pt idx="15451">
                  <c:v>7.8401600000000005E-3</c:v>
                </c:pt>
                <c:pt idx="15452">
                  <c:v>3.1740200000000003E-2</c:v>
                </c:pt>
                <c:pt idx="15453">
                  <c:v>3.4780499999999999E-3</c:v>
                </c:pt>
                <c:pt idx="15454">
                  <c:v>-3.66497E-3</c:v>
                </c:pt>
                <c:pt idx="15455">
                  <c:v>1.13049E-2</c:v>
                </c:pt>
                <c:pt idx="15456">
                  <c:v>-6.8540600000000004E-3</c:v>
                </c:pt>
                <c:pt idx="15457">
                  <c:v>-1.53446E-2</c:v>
                </c:pt>
                <c:pt idx="15458">
                  <c:v>1.0150899999999999E-2</c:v>
                </c:pt>
                <c:pt idx="15459">
                  <c:v>1.7003999999999999E-3</c:v>
                </c:pt>
                <c:pt idx="15460">
                  <c:v>2.2077599999999999E-2</c:v>
                </c:pt>
                <c:pt idx="15461">
                  <c:v>-3.2030099999999999E-2</c:v>
                </c:pt>
                <c:pt idx="15462">
                  <c:v>-1.2889899999999999E-2</c:v>
                </c:pt>
                <c:pt idx="15463">
                  <c:v>4.1196799999999999E-2</c:v>
                </c:pt>
                <c:pt idx="15464">
                  <c:v>-1.0729799999999999E-2</c:v>
                </c:pt>
                <c:pt idx="15465">
                  <c:v>-1.7531399999999999E-2</c:v>
                </c:pt>
                <c:pt idx="15466">
                  <c:v>-1.1209500000000001E-2</c:v>
                </c:pt>
                <c:pt idx="15467">
                  <c:v>-3.0460399999999999E-3</c:v>
                </c:pt>
                <c:pt idx="15468">
                  <c:v>-3.9460200000000001E-2</c:v>
                </c:pt>
                <c:pt idx="15469">
                  <c:v>-5.15366E-3</c:v>
                </c:pt>
                <c:pt idx="15470">
                  <c:v>9.6712099999999995E-3</c:v>
                </c:pt>
                <c:pt idx="15471">
                  <c:v>2.1638899999999999E-3</c:v>
                </c:pt>
                <c:pt idx="15472">
                  <c:v>-3.5486200000000002E-3</c:v>
                </c:pt>
                <c:pt idx="15473">
                  <c:v>1.20134E-2</c:v>
                </c:pt>
                <c:pt idx="15474">
                  <c:v>1.0026E-2</c:v>
                </c:pt>
                <c:pt idx="15475">
                  <c:v>-8.7099099999999995E-3</c:v>
                </c:pt>
                <c:pt idx="15476">
                  <c:v>2.3978200000000002E-2</c:v>
                </c:pt>
                <c:pt idx="15477">
                  <c:v>-1.8182799999999999E-2</c:v>
                </c:pt>
                <c:pt idx="15478">
                  <c:v>-1.1400199999999999E-2</c:v>
                </c:pt>
                <c:pt idx="15479">
                  <c:v>-5.55515E-3</c:v>
                </c:pt>
                <c:pt idx="15480">
                  <c:v>-2.4969100000000001E-2</c:v>
                </c:pt>
                <c:pt idx="15481">
                  <c:v>-6.7939799999999998E-3</c:v>
                </c:pt>
                <c:pt idx="15482">
                  <c:v>-1.0128E-2</c:v>
                </c:pt>
                <c:pt idx="15483">
                  <c:v>-1.4960299999999999E-2</c:v>
                </c:pt>
                <c:pt idx="15484">
                  <c:v>-2.8872499999999999E-2</c:v>
                </c:pt>
                <c:pt idx="15485">
                  <c:v>-3.5331700000000001E-2</c:v>
                </c:pt>
                <c:pt idx="15486">
                  <c:v>-4.6920799999999998E-4</c:v>
                </c:pt>
                <c:pt idx="15487">
                  <c:v>1.26362E-3</c:v>
                </c:pt>
                <c:pt idx="15488">
                  <c:v>1.8726300000000001E-2</c:v>
                </c:pt>
                <c:pt idx="15489">
                  <c:v>-2.14386E-3</c:v>
                </c:pt>
                <c:pt idx="15490">
                  <c:v>-1.0798500000000001E-2</c:v>
                </c:pt>
                <c:pt idx="15491">
                  <c:v>-1.5071899999999999E-2</c:v>
                </c:pt>
                <c:pt idx="15492">
                  <c:v>-1.9922300000000002E-3</c:v>
                </c:pt>
                <c:pt idx="15493">
                  <c:v>1.60818E-2</c:v>
                </c:pt>
                <c:pt idx="15494">
                  <c:v>7.2860700000000004E-4</c:v>
                </c:pt>
                <c:pt idx="15495">
                  <c:v>6.0272199999999998E-4</c:v>
                </c:pt>
                <c:pt idx="15496">
                  <c:v>3.40939E-3</c:v>
                </c:pt>
                <c:pt idx="15497">
                  <c:v>1.18227E-2</c:v>
                </c:pt>
                <c:pt idx="15498">
                  <c:v>1.84479E-2</c:v>
                </c:pt>
                <c:pt idx="15499">
                  <c:v>-1.7328300000000001E-3</c:v>
                </c:pt>
                <c:pt idx="15500">
                  <c:v>1.99194E-2</c:v>
                </c:pt>
                <c:pt idx="15501">
                  <c:v>-1.64785E-2</c:v>
                </c:pt>
                <c:pt idx="15502">
                  <c:v>-2.4686799999999998E-2</c:v>
                </c:pt>
                <c:pt idx="15503">
                  <c:v>-3.2863599999999999E-3</c:v>
                </c:pt>
                <c:pt idx="15504">
                  <c:v>-2.3388900000000001E-2</c:v>
                </c:pt>
                <c:pt idx="15505">
                  <c:v>-1.77164E-2</c:v>
                </c:pt>
                <c:pt idx="15506">
                  <c:v>-7.2927499999999998E-3</c:v>
                </c:pt>
                <c:pt idx="15507">
                  <c:v>6.8988799999999996E-3</c:v>
                </c:pt>
                <c:pt idx="15508">
                  <c:v>-1.01471E-3</c:v>
                </c:pt>
                <c:pt idx="15509">
                  <c:v>-8.3837500000000006E-3</c:v>
                </c:pt>
                <c:pt idx="15510">
                  <c:v>-1.7637300000000002E-2</c:v>
                </c:pt>
                <c:pt idx="15511">
                  <c:v>-1.48573E-2</c:v>
                </c:pt>
                <c:pt idx="15512">
                  <c:v>-1.2080199999999999E-2</c:v>
                </c:pt>
                <c:pt idx="15513">
                  <c:v>-2.32124E-3</c:v>
                </c:pt>
                <c:pt idx="15514">
                  <c:v>-1.1768300000000001E-2</c:v>
                </c:pt>
                <c:pt idx="15515">
                  <c:v>-1.19886E-2</c:v>
                </c:pt>
                <c:pt idx="15516">
                  <c:v>-9.7074499999999994E-3</c:v>
                </c:pt>
                <c:pt idx="15517">
                  <c:v>-2.85177E-2</c:v>
                </c:pt>
                <c:pt idx="15518">
                  <c:v>-2.6913599999999999E-2</c:v>
                </c:pt>
                <c:pt idx="15519">
                  <c:v>-1.58043E-2</c:v>
                </c:pt>
                <c:pt idx="15520">
                  <c:v>-7.1773499999999999E-3</c:v>
                </c:pt>
                <c:pt idx="15521">
                  <c:v>-1.94359E-3</c:v>
                </c:pt>
                <c:pt idx="15522">
                  <c:v>-8.1214900000000003E-3</c:v>
                </c:pt>
                <c:pt idx="15523">
                  <c:v>-4.40121E-3</c:v>
                </c:pt>
                <c:pt idx="15524">
                  <c:v>-2.93455E-2</c:v>
                </c:pt>
                <c:pt idx="15525">
                  <c:v>1.3586000000000001E-2</c:v>
                </c:pt>
                <c:pt idx="15526">
                  <c:v>4.4632E-4</c:v>
                </c:pt>
                <c:pt idx="15527">
                  <c:v>1.3625099999999999E-2</c:v>
                </c:pt>
                <c:pt idx="15528">
                  <c:v>1.1883700000000001E-2</c:v>
                </c:pt>
                <c:pt idx="15529">
                  <c:v>4.27246E-4</c:v>
                </c:pt>
                <c:pt idx="15530">
                  <c:v>5.4511999999999998E-3</c:v>
                </c:pt>
                <c:pt idx="15531">
                  <c:v>1.92738E-3</c:v>
                </c:pt>
                <c:pt idx="15532">
                  <c:v>-4.9572000000000001E-3</c:v>
                </c:pt>
                <c:pt idx="15533">
                  <c:v>-3.2686199999999999E-2</c:v>
                </c:pt>
                <c:pt idx="15534">
                  <c:v>-1.7557099999999999E-2</c:v>
                </c:pt>
                <c:pt idx="15535">
                  <c:v>-3.6102299999999997E-2</c:v>
                </c:pt>
                <c:pt idx="15536">
                  <c:v>-5.1450699999999999E-3</c:v>
                </c:pt>
                <c:pt idx="15537">
                  <c:v>5.4426199999999996E-3</c:v>
                </c:pt>
                <c:pt idx="15538">
                  <c:v>-3.4546899999999998E-2</c:v>
                </c:pt>
                <c:pt idx="15539">
                  <c:v>-1.8957100000000001E-2</c:v>
                </c:pt>
                <c:pt idx="15540">
                  <c:v>8.7738E-3</c:v>
                </c:pt>
                <c:pt idx="15541">
                  <c:v>-1.34373E-3</c:v>
                </c:pt>
                <c:pt idx="15542">
                  <c:v>-1.2182200000000001E-2</c:v>
                </c:pt>
                <c:pt idx="15543">
                  <c:v>2.2276899999999999E-2</c:v>
                </c:pt>
                <c:pt idx="15544">
                  <c:v>9.5214800000000006E-3</c:v>
                </c:pt>
                <c:pt idx="15545">
                  <c:v>-7.3375699999999999E-3</c:v>
                </c:pt>
                <c:pt idx="15546">
                  <c:v>-1.98984E-2</c:v>
                </c:pt>
                <c:pt idx="15547">
                  <c:v>-3.2770199999999999E-2</c:v>
                </c:pt>
                <c:pt idx="15548">
                  <c:v>-8.56495E-3</c:v>
                </c:pt>
                <c:pt idx="15549">
                  <c:v>-2.1934499999999999E-4</c:v>
                </c:pt>
                <c:pt idx="15550">
                  <c:v>-2.5400200000000001E-2</c:v>
                </c:pt>
                <c:pt idx="15551">
                  <c:v>-1.6458500000000001E-2</c:v>
                </c:pt>
                <c:pt idx="15552">
                  <c:v>-4.44984E-3</c:v>
                </c:pt>
                <c:pt idx="15553">
                  <c:v>1.1911400000000001E-2</c:v>
                </c:pt>
                <c:pt idx="15554">
                  <c:v>-1.9482599999999999E-2</c:v>
                </c:pt>
                <c:pt idx="15555">
                  <c:v>5.7935699999999996E-3</c:v>
                </c:pt>
                <c:pt idx="15556">
                  <c:v>-9.7579999999999993E-3</c:v>
                </c:pt>
                <c:pt idx="15557">
                  <c:v>-1.74465E-2</c:v>
                </c:pt>
                <c:pt idx="15558">
                  <c:v>-1.5014599999999999E-2</c:v>
                </c:pt>
                <c:pt idx="15559">
                  <c:v>-1.3862599999999999E-2</c:v>
                </c:pt>
                <c:pt idx="15560">
                  <c:v>2.6874500000000001E-3</c:v>
                </c:pt>
                <c:pt idx="15561">
                  <c:v>-1.8349600000000001E-2</c:v>
                </c:pt>
                <c:pt idx="15562">
                  <c:v>-3.0197100000000001E-2</c:v>
                </c:pt>
                <c:pt idx="15563">
                  <c:v>-1.5634499999999999E-2</c:v>
                </c:pt>
                <c:pt idx="15564">
                  <c:v>-9.0331999999999999E-3</c:v>
                </c:pt>
                <c:pt idx="15565">
                  <c:v>-4.6634699999999999E-4</c:v>
                </c:pt>
                <c:pt idx="15566">
                  <c:v>-1.26953E-2</c:v>
                </c:pt>
                <c:pt idx="15567">
                  <c:v>-1.06506E-2</c:v>
                </c:pt>
                <c:pt idx="15568">
                  <c:v>-2.7872999999999998E-2</c:v>
                </c:pt>
                <c:pt idx="15569">
                  <c:v>-2.7989400000000001E-2</c:v>
                </c:pt>
                <c:pt idx="15570">
                  <c:v>1.4273599999999999E-2</c:v>
                </c:pt>
                <c:pt idx="15571">
                  <c:v>4.0903099999999998E-3</c:v>
                </c:pt>
                <c:pt idx="15572">
                  <c:v>-1.3236999999999999E-3</c:v>
                </c:pt>
                <c:pt idx="15573">
                  <c:v>-3.7851299999999998E-3</c:v>
                </c:pt>
                <c:pt idx="15574">
                  <c:v>-2.2172899999999999E-2</c:v>
                </c:pt>
                <c:pt idx="15575">
                  <c:v>-1.6661599999999999E-2</c:v>
                </c:pt>
                <c:pt idx="15576">
                  <c:v>-7.5388E-3</c:v>
                </c:pt>
                <c:pt idx="15577">
                  <c:v>-2.0599400000000001E-4</c:v>
                </c:pt>
                <c:pt idx="15578">
                  <c:v>-1.6637800000000001E-2</c:v>
                </c:pt>
                <c:pt idx="15579">
                  <c:v>-2.7277900000000001E-2</c:v>
                </c:pt>
                <c:pt idx="15580">
                  <c:v>-2.1453900000000001E-2</c:v>
                </c:pt>
                <c:pt idx="15581">
                  <c:v>-1.41344E-2</c:v>
                </c:pt>
                <c:pt idx="15582">
                  <c:v>-2.70748E-3</c:v>
                </c:pt>
                <c:pt idx="15583">
                  <c:v>-1.3586000000000001E-2</c:v>
                </c:pt>
                <c:pt idx="15584">
                  <c:v>-1.7730699999999999E-2</c:v>
                </c:pt>
                <c:pt idx="15585">
                  <c:v>-3.5526299999999997E-2</c:v>
                </c:pt>
                <c:pt idx="15586">
                  <c:v>-3.3119200000000001E-2</c:v>
                </c:pt>
                <c:pt idx="15587">
                  <c:v>-4.8675499999999997E-2</c:v>
                </c:pt>
                <c:pt idx="15588">
                  <c:v>-3.5169600000000002E-2</c:v>
                </c:pt>
                <c:pt idx="15589">
                  <c:v>-3.59306E-2</c:v>
                </c:pt>
                <c:pt idx="15590">
                  <c:v>-3.95842E-2</c:v>
                </c:pt>
                <c:pt idx="15591">
                  <c:v>-1.4489200000000001E-2</c:v>
                </c:pt>
                <c:pt idx="15592">
                  <c:v>-4.3516199999999996E-3</c:v>
                </c:pt>
                <c:pt idx="15593">
                  <c:v>-6.7768100000000003E-3</c:v>
                </c:pt>
                <c:pt idx="15594">
                  <c:v>-1.6728400000000001E-2</c:v>
                </c:pt>
                <c:pt idx="15595">
                  <c:v>-6.3270599999999996E-2</c:v>
                </c:pt>
                <c:pt idx="15596">
                  <c:v>-2.3716899999999999E-2</c:v>
                </c:pt>
                <c:pt idx="15597">
                  <c:v>-3.0506100000000001E-2</c:v>
                </c:pt>
                <c:pt idx="15598">
                  <c:v>-2.2445699999999999E-2</c:v>
                </c:pt>
                <c:pt idx="15599">
                  <c:v>-3.5914399999999999E-2</c:v>
                </c:pt>
                <c:pt idx="15600">
                  <c:v>-1.8142700000000001E-2</c:v>
                </c:pt>
                <c:pt idx="15601" formatCode="0.00E+00">
                  <c:v>-4.13132E-3</c:v>
                </c:pt>
                <c:pt idx="15602">
                  <c:v>-5.0438900000000002E-2</c:v>
                </c:pt>
                <c:pt idx="15603">
                  <c:v>-8.3115599999999998E-2</c:v>
                </c:pt>
                <c:pt idx="15604">
                  <c:v>-7.4296000000000001E-2</c:v>
                </c:pt>
                <c:pt idx="15605">
                  <c:v>-2.33107E-2</c:v>
                </c:pt>
                <c:pt idx="15606">
                  <c:v>-2.2668800000000002E-3</c:v>
                </c:pt>
                <c:pt idx="15607">
                  <c:v>-1.7188999999999999E-2</c:v>
                </c:pt>
                <c:pt idx="15608">
                  <c:v>-1.8225700000000001E-2</c:v>
                </c:pt>
                <c:pt idx="15609">
                  <c:v>-1.81885E-2</c:v>
                </c:pt>
                <c:pt idx="15610">
                  <c:v>-3.5397499999999998E-2</c:v>
                </c:pt>
                <c:pt idx="15611">
                  <c:v>-2.5893200000000002E-2</c:v>
                </c:pt>
                <c:pt idx="15612">
                  <c:v>-3.6871000000000001E-2</c:v>
                </c:pt>
                <c:pt idx="15613">
                  <c:v>-2.8778999999999999E-2</c:v>
                </c:pt>
                <c:pt idx="15614">
                  <c:v>-4.5137400000000001E-2</c:v>
                </c:pt>
                <c:pt idx="15615">
                  <c:v>-4.1292200000000001E-2</c:v>
                </c:pt>
                <c:pt idx="15616">
                  <c:v>-1.40915E-2</c:v>
                </c:pt>
                <c:pt idx="15617">
                  <c:v>4.1219699999999998E-2</c:v>
                </c:pt>
                <c:pt idx="15618">
                  <c:v>3.15876E-2</c:v>
                </c:pt>
                <c:pt idx="15619">
                  <c:v>-2.2628800000000001E-2</c:v>
                </c:pt>
                <c:pt idx="15620">
                  <c:v>4.5776399999999999E-4</c:v>
                </c:pt>
                <c:pt idx="15621">
                  <c:v>4.60367E-2</c:v>
                </c:pt>
                <c:pt idx="15622">
                  <c:v>5.5542000000000001E-2</c:v>
                </c:pt>
                <c:pt idx="15623">
                  <c:v>2.4221400000000001E-2</c:v>
                </c:pt>
                <c:pt idx="15624">
                  <c:v>-1.6305E-2</c:v>
                </c:pt>
                <c:pt idx="15625">
                  <c:v>-1.0995899999999999E-3</c:v>
                </c:pt>
                <c:pt idx="15626" formatCode="0.00E+00">
                  <c:v>2.9767999999999999E-2</c:v>
                </c:pt>
                <c:pt idx="15627">
                  <c:v>6.4134600000000002E-3</c:v>
                </c:pt>
                <c:pt idx="15628">
                  <c:v>1.4942199999999999E-2</c:v>
                </c:pt>
                <c:pt idx="15629">
                  <c:v>-4.7731400000000004E-3</c:v>
                </c:pt>
                <c:pt idx="15630">
                  <c:v>-7.1363399999999997E-3</c:v>
                </c:pt>
                <c:pt idx="15631">
                  <c:v>1.9110700000000001E-2</c:v>
                </c:pt>
                <c:pt idx="15632">
                  <c:v>-2.1984099999999999E-2</c:v>
                </c:pt>
                <c:pt idx="15633">
                  <c:v>-5.0084099999999999E-2</c:v>
                </c:pt>
                <c:pt idx="15634">
                  <c:v>-2.35538E-2</c:v>
                </c:pt>
                <c:pt idx="15635">
                  <c:v>1.2998600000000001E-2</c:v>
                </c:pt>
                <c:pt idx="15636">
                  <c:v>-1.52769E-2</c:v>
                </c:pt>
                <c:pt idx="15637">
                  <c:v>-5.5881500000000001E-2</c:v>
                </c:pt>
                <c:pt idx="15638">
                  <c:v>-9.4652199999999999E-3</c:v>
                </c:pt>
                <c:pt idx="15639">
                  <c:v>-9.7408300000000007E-3</c:v>
                </c:pt>
                <c:pt idx="15640">
                  <c:v>-4.11749E-2</c:v>
                </c:pt>
                <c:pt idx="15641">
                  <c:v>-7.2480199999999995E-2</c:v>
                </c:pt>
                <c:pt idx="15642">
                  <c:v>-8.1625900000000001E-2</c:v>
                </c:pt>
                <c:pt idx="15643">
                  <c:v>-3.3239400000000002E-2</c:v>
                </c:pt>
                <c:pt idx="15644">
                  <c:v>-2.6964200000000001E-2</c:v>
                </c:pt>
                <c:pt idx="15645">
                  <c:v>-4.5172700000000003E-2</c:v>
                </c:pt>
                <c:pt idx="15646">
                  <c:v>-1.33924E-2</c:v>
                </c:pt>
                <c:pt idx="15647">
                  <c:v>8.4752999999999998E-3</c:v>
                </c:pt>
                <c:pt idx="15648">
                  <c:v>-1.09024E-2</c:v>
                </c:pt>
                <c:pt idx="15649">
                  <c:v>-7.7018700000000004E-3</c:v>
                </c:pt>
                <c:pt idx="15650">
                  <c:v>-2.2678400000000001E-2</c:v>
                </c:pt>
                <c:pt idx="15651">
                  <c:v>-1.3077699999999999E-2</c:v>
                </c:pt>
                <c:pt idx="15652">
                  <c:v>-2.7081500000000001E-2</c:v>
                </c:pt>
                <c:pt idx="15653">
                  <c:v>-2.8883900000000001E-2</c:v>
                </c:pt>
                <c:pt idx="15654">
                  <c:v>-3.3473999999999999E-3</c:v>
                </c:pt>
                <c:pt idx="15655">
                  <c:v>-2.6460600000000001E-2</c:v>
                </c:pt>
                <c:pt idx="15656">
                  <c:v>-2.06766E-2</c:v>
                </c:pt>
                <c:pt idx="15657" formatCode="0.00E+00">
                  <c:v>-9.8304699999999991E-3</c:v>
                </c:pt>
                <c:pt idx="15658">
                  <c:v>-2.2325499999999998E-3</c:v>
                </c:pt>
                <c:pt idx="15659">
                  <c:v>1.0843300000000001E-3</c:v>
                </c:pt>
                <c:pt idx="15660">
                  <c:v>-5.6206699999999998E-2</c:v>
                </c:pt>
                <c:pt idx="15661">
                  <c:v>-6.1340300000000004E-3</c:v>
                </c:pt>
                <c:pt idx="15662">
                  <c:v>6.38866E-3</c:v>
                </c:pt>
                <c:pt idx="15663">
                  <c:v>-2.4270099999999999E-2</c:v>
                </c:pt>
                <c:pt idx="15664">
                  <c:v>-3.3571200000000002E-2</c:v>
                </c:pt>
                <c:pt idx="15665">
                  <c:v>-3.2913199999999997E-2</c:v>
                </c:pt>
                <c:pt idx="15666">
                  <c:v>-4.4547999999999997E-2</c:v>
                </c:pt>
                <c:pt idx="15667">
                  <c:v>-4.6289400000000001E-2</c:v>
                </c:pt>
                <c:pt idx="15668">
                  <c:v>-6.4752599999999993E-2</c:v>
                </c:pt>
                <c:pt idx="15669">
                  <c:v>-4.9550999999999998E-2</c:v>
                </c:pt>
                <c:pt idx="15670">
                  <c:v>-4.2299299999999998E-2</c:v>
                </c:pt>
                <c:pt idx="15671">
                  <c:v>-3.4613600000000001E-2</c:v>
                </c:pt>
                <c:pt idx="15672">
                  <c:v>-4.46072E-2</c:v>
                </c:pt>
                <c:pt idx="15673">
                  <c:v>-1.20993E-2</c:v>
                </c:pt>
                <c:pt idx="15674">
                  <c:v>-1.2886E-2</c:v>
                </c:pt>
                <c:pt idx="15675">
                  <c:v>-4.2288800000000001E-2</c:v>
                </c:pt>
                <c:pt idx="15676">
                  <c:v>-4.2933499999999999E-2</c:v>
                </c:pt>
                <c:pt idx="15677">
                  <c:v>-1.9864099999999999E-2</c:v>
                </c:pt>
                <c:pt idx="15678">
                  <c:v>-4.3244400000000002E-2</c:v>
                </c:pt>
                <c:pt idx="15679">
                  <c:v>-6.3655900000000001E-2</c:v>
                </c:pt>
                <c:pt idx="15680">
                  <c:v>-4.0767699999999997E-2</c:v>
                </c:pt>
                <c:pt idx="15681">
                  <c:v>-3.8783100000000001E-2</c:v>
                </c:pt>
                <c:pt idx="15682">
                  <c:v>-7.3381399999999999E-2</c:v>
                </c:pt>
                <c:pt idx="15683">
                  <c:v>-6.8223000000000006E-2</c:v>
                </c:pt>
                <c:pt idx="15684">
                  <c:v>-8.1835699999999997E-2</c:v>
                </c:pt>
                <c:pt idx="15685">
                  <c:v>-3.9838800000000001E-2</c:v>
                </c:pt>
                <c:pt idx="15686">
                  <c:v>-4.1570699999999997E-3</c:v>
                </c:pt>
                <c:pt idx="15687">
                  <c:v>-5.15223E-2</c:v>
                </c:pt>
                <c:pt idx="15688">
                  <c:v>-2.6204100000000001E-2</c:v>
                </c:pt>
                <c:pt idx="15689">
                  <c:v>-1.13201E-2</c:v>
                </c:pt>
                <c:pt idx="15690">
                  <c:v>2.0444899999999998E-2</c:v>
                </c:pt>
                <c:pt idx="15691">
                  <c:v>-5.3472499999999996E-3</c:v>
                </c:pt>
                <c:pt idx="15692">
                  <c:v>1.86377E-2</c:v>
                </c:pt>
                <c:pt idx="15693">
                  <c:v>3.1356800000000001E-3</c:v>
                </c:pt>
                <c:pt idx="15694">
                  <c:v>1.34783E-2</c:v>
                </c:pt>
                <c:pt idx="15695">
                  <c:v>1.3095900000000001E-2</c:v>
                </c:pt>
                <c:pt idx="15696">
                  <c:v>1.6131400000000001E-2</c:v>
                </c:pt>
                <c:pt idx="15697">
                  <c:v>3.3556900000000001E-2</c:v>
                </c:pt>
                <c:pt idx="15698">
                  <c:v>3.8033499999999998E-2</c:v>
                </c:pt>
                <c:pt idx="15699">
                  <c:v>2.19507E-2</c:v>
                </c:pt>
                <c:pt idx="15700">
                  <c:v>-1.22051E-2</c:v>
                </c:pt>
                <c:pt idx="15701">
                  <c:v>2.6845000000000001E-2</c:v>
                </c:pt>
                <c:pt idx="15702">
                  <c:v>2.89669E-2</c:v>
                </c:pt>
                <c:pt idx="15703">
                  <c:v>-9.65214E-3</c:v>
                </c:pt>
                <c:pt idx="15704">
                  <c:v>-3.4490600000000003E-2</c:v>
                </c:pt>
                <c:pt idx="15705">
                  <c:v>7.71713E-3</c:v>
                </c:pt>
                <c:pt idx="15706">
                  <c:v>2.0587000000000001E-2</c:v>
                </c:pt>
                <c:pt idx="15707">
                  <c:v>-2.6992800000000001E-2</c:v>
                </c:pt>
                <c:pt idx="15708">
                  <c:v>-1.9926099999999999E-2</c:v>
                </c:pt>
                <c:pt idx="15709">
                  <c:v>-1.0182399999999999E-2</c:v>
                </c:pt>
                <c:pt idx="15710">
                  <c:v>6.1016100000000004E-3</c:v>
                </c:pt>
                <c:pt idx="15711">
                  <c:v>2.5874100000000001E-2</c:v>
                </c:pt>
                <c:pt idx="15712">
                  <c:v>-1.2868900000000001E-2</c:v>
                </c:pt>
                <c:pt idx="15713">
                  <c:v>-3.4236900000000001E-2</c:v>
                </c:pt>
                <c:pt idx="15714">
                  <c:v>-5.1090200000000002E-2</c:v>
                </c:pt>
                <c:pt idx="15715">
                  <c:v>1.4820099999999999E-2</c:v>
                </c:pt>
                <c:pt idx="15716">
                  <c:v>-2.6035300000000001E-2</c:v>
                </c:pt>
                <c:pt idx="15717">
                  <c:v>-2.39563E-2</c:v>
                </c:pt>
                <c:pt idx="15718">
                  <c:v>1.25504E-3</c:v>
                </c:pt>
                <c:pt idx="15719">
                  <c:v>2.8765700000000002E-2</c:v>
                </c:pt>
                <c:pt idx="15720">
                  <c:v>-1.20506E-2</c:v>
                </c:pt>
                <c:pt idx="15721">
                  <c:v>-3.3971800000000003E-2</c:v>
                </c:pt>
                <c:pt idx="15722">
                  <c:v>-1.9455000000000001E-4</c:v>
                </c:pt>
                <c:pt idx="15723">
                  <c:v>-3.9119699999999999E-3</c:v>
                </c:pt>
                <c:pt idx="15724">
                  <c:v>-5.6737900000000001E-2</c:v>
                </c:pt>
                <c:pt idx="15725">
                  <c:v>-4.1831E-2</c:v>
                </c:pt>
                <c:pt idx="15726">
                  <c:v>-2.4883300000000001E-2</c:v>
                </c:pt>
                <c:pt idx="15727">
                  <c:v>-2.7706100000000001E-2</c:v>
                </c:pt>
                <c:pt idx="15728">
                  <c:v>-1.59264E-3</c:v>
                </c:pt>
                <c:pt idx="15729">
                  <c:v>6.6728600000000001E-3</c:v>
                </c:pt>
                <c:pt idx="15730">
                  <c:v>4.3811800000000001E-3</c:v>
                </c:pt>
                <c:pt idx="15731">
                  <c:v>-9.4833399999999998E-3</c:v>
                </c:pt>
                <c:pt idx="15732">
                  <c:v>2.0802500000000002E-2</c:v>
                </c:pt>
                <c:pt idx="15733">
                  <c:v>-6.3495599999999998E-3</c:v>
                </c:pt>
                <c:pt idx="15734">
                  <c:v>-1.2101199999999999E-2</c:v>
                </c:pt>
                <c:pt idx="15735">
                  <c:v>3.0587199999999998E-2</c:v>
                </c:pt>
                <c:pt idx="15736">
                  <c:v>3.7244800000000002E-2</c:v>
                </c:pt>
                <c:pt idx="15737">
                  <c:v>-2.1025700000000001E-2</c:v>
                </c:pt>
                <c:pt idx="15738">
                  <c:v>1.34439E-2</c:v>
                </c:pt>
                <c:pt idx="15739">
                  <c:v>2.3685500000000002E-2</c:v>
                </c:pt>
                <c:pt idx="15740">
                  <c:v>3.5330800000000002E-2</c:v>
                </c:pt>
                <c:pt idx="15741">
                  <c:v>1.7553300000000001E-2</c:v>
                </c:pt>
                <c:pt idx="15742">
                  <c:v>-2.4366399999999999E-3</c:v>
                </c:pt>
                <c:pt idx="15743">
                  <c:v>6.8645499999999996E-3</c:v>
                </c:pt>
                <c:pt idx="15744">
                  <c:v>3.2864600000000001E-2</c:v>
                </c:pt>
                <c:pt idx="15745">
                  <c:v>3.8010599999999999E-2</c:v>
                </c:pt>
                <c:pt idx="15746">
                  <c:v>3.3936500000000001E-2</c:v>
                </c:pt>
                <c:pt idx="15747">
                  <c:v>5.0239600000000002E-2</c:v>
                </c:pt>
                <c:pt idx="15748">
                  <c:v>2.0382899999999999E-2</c:v>
                </c:pt>
                <c:pt idx="15749">
                  <c:v>4.0296600000000002E-2</c:v>
                </c:pt>
                <c:pt idx="15750">
                  <c:v>1.8439299999999999E-2</c:v>
                </c:pt>
                <c:pt idx="15751">
                  <c:v>-7.5178099999999998E-3</c:v>
                </c:pt>
                <c:pt idx="15752">
                  <c:v>-2.1830599999999999E-2</c:v>
                </c:pt>
                <c:pt idx="15753">
                  <c:v>-1.13554E-2</c:v>
                </c:pt>
                <c:pt idx="15754">
                  <c:v>-2.8742799999999999E-2</c:v>
                </c:pt>
                <c:pt idx="15755">
                  <c:v>-7.1444499999999994E-2</c:v>
                </c:pt>
                <c:pt idx="15756">
                  <c:v>-6.9486599999999996E-2</c:v>
                </c:pt>
                <c:pt idx="15757">
                  <c:v>-4.16908E-2</c:v>
                </c:pt>
                <c:pt idx="15758">
                  <c:v>-5.5342700000000002E-2</c:v>
                </c:pt>
                <c:pt idx="15759">
                  <c:v>-8.0876400000000001E-2</c:v>
                </c:pt>
                <c:pt idx="15760">
                  <c:v>-6.3870399999999994E-2</c:v>
                </c:pt>
                <c:pt idx="15761">
                  <c:v>-4.6297100000000001E-2</c:v>
                </c:pt>
                <c:pt idx="15762">
                  <c:v>-4.0305100000000003E-2</c:v>
                </c:pt>
                <c:pt idx="15763">
                  <c:v>-7.17354E-3</c:v>
                </c:pt>
                <c:pt idx="15764">
                  <c:v>-3.6836599999999997E-2</c:v>
                </c:pt>
                <c:pt idx="15765">
                  <c:v>-3.3319500000000002E-2</c:v>
                </c:pt>
                <c:pt idx="15766">
                  <c:v>-2.86579E-2</c:v>
                </c:pt>
                <c:pt idx="15767" formatCode="0.00E+00">
                  <c:v>1.7166100000000002E-5</c:v>
                </c:pt>
                <c:pt idx="15768">
                  <c:v>6.5336200000000004E-3</c:v>
                </c:pt>
                <c:pt idx="15769">
                  <c:v>2.2964499999999999E-2</c:v>
                </c:pt>
                <c:pt idx="15770">
                  <c:v>4.4291499999999998E-2</c:v>
                </c:pt>
                <c:pt idx="15771">
                  <c:v>4.8950199999999999E-2</c:v>
                </c:pt>
                <c:pt idx="15772">
                  <c:v>3.0879E-2</c:v>
                </c:pt>
                <c:pt idx="15773">
                  <c:v>2.9349299999999998E-2</c:v>
                </c:pt>
                <c:pt idx="15774">
                  <c:v>2.0582199999999998E-2</c:v>
                </c:pt>
                <c:pt idx="15775">
                  <c:v>2.4041199999999999E-2</c:v>
                </c:pt>
                <c:pt idx="15776">
                  <c:v>3.1043100000000001E-2</c:v>
                </c:pt>
                <c:pt idx="15777">
                  <c:v>-8.9530900000000004E-3</c:v>
                </c:pt>
                <c:pt idx="15778">
                  <c:v>2.4852799999999999E-3</c:v>
                </c:pt>
                <c:pt idx="15779">
                  <c:v>-3.21035E-2</c:v>
                </c:pt>
                <c:pt idx="15780">
                  <c:v>-1.0097500000000001E-2</c:v>
                </c:pt>
                <c:pt idx="15781">
                  <c:v>-1.49689E-2</c:v>
                </c:pt>
                <c:pt idx="15782" formatCode="0.00E+00">
                  <c:v>-6.9442699999999996E-2</c:v>
                </c:pt>
                <c:pt idx="15783">
                  <c:v>-6.2587699999999996E-2</c:v>
                </c:pt>
                <c:pt idx="15784">
                  <c:v>-2.5894199999999999E-2</c:v>
                </c:pt>
                <c:pt idx="15785">
                  <c:v>-9.3679399999999999E-3</c:v>
                </c:pt>
                <c:pt idx="15786">
                  <c:v>-2.1720900000000001E-2</c:v>
                </c:pt>
                <c:pt idx="15787">
                  <c:v>1.3442000000000001E-2</c:v>
                </c:pt>
                <c:pt idx="15788">
                  <c:v>4.9730299999999998E-2</c:v>
                </c:pt>
                <c:pt idx="15789">
                  <c:v>3.5524399999999998E-2</c:v>
                </c:pt>
                <c:pt idx="15790">
                  <c:v>-2.1660800000000001E-2</c:v>
                </c:pt>
                <c:pt idx="15791">
                  <c:v>-1.3708100000000001E-2</c:v>
                </c:pt>
                <c:pt idx="15792">
                  <c:v>-5.9747699999999999E-3</c:v>
                </c:pt>
                <c:pt idx="15793">
                  <c:v>1.45988E-2</c:v>
                </c:pt>
                <c:pt idx="15794">
                  <c:v>-6.0419100000000003E-2</c:v>
                </c:pt>
                <c:pt idx="15795">
                  <c:v>-8.5972800000000002E-2</c:v>
                </c:pt>
                <c:pt idx="15796">
                  <c:v>-5.4187800000000001E-2</c:v>
                </c:pt>
                <c:pt idx="15797">
                  <c:v>-3.0207600000000001E-2</c:v>
                </c:pt>
                <c:pt idx="15798">
                  <c:v>-1.5615499999999999E-2</c:v>
                </c:pt>
                <c:pt idx="15799">
                  <c:v>-2.8003699999999999E-2</c:v>
                </c:pt>
                <c:pt idx="15800">
                  <c:v>-6.9158600000000001E-2</c:v>
                </c:pt>
                <c:pt idx="15801">
                  <c:v>-4.26741E-2</c:v>
                </c:pt>
                <c:pt idx="15802">
                  <c:v>-2.8196300000000001E-2</c:v>
                </c:pt>
                <c:pt idx="15803">
                  <c:v>-8.1958799999999991E-3</c:v>
                </c:pt>
                <c:pt idx="15804">
                  <c:v>1.4615100000000001E-2</c:v>
                </c:pt>
                <c:pt idx="15805" formatCode="0.00E+00">
                  <c:v>-3.0517600000000001E-5</c:v>
                </c:pt>
                <c:pt idx="15806">
                  <c:v>-1.4539699999999999E-2</c:v>
                </c:pt>
                <c:pt idx="15807">
                  <c:v>3.0384100000000001E-3</c:v>
                </c:pt>
                <c:pt idx="15808">
                  <c:v>1.81675E-2</c:v>
                </c:pt>
                <c:pt idx="15809">
                  <c:v>6.1258300000000002E-2</c:v>
                </c:pt>
                <c:pt idx="15810">
                  <c:v>3.8070699999999999E-2</c:v>
                </c:pt>
                <c:pt idx="15811">
                  <c:v>-5.0859499999999997E-3</c:v>
                </c:pt>
                <c:pt idx="15812">
                  <c:v>1.3941800000000001E-2</c:v>
                </c:pt>
                <c:pt idx="15813">
                  <c:v>5.5337900000000002E-2</c:v>
                </c:pt>
                <c:pt idx="15814">
                  <c:v>4.1080499999999999E-2</c:v>
                </c:pt>
                <c:pt idx="15815">
                  <c:v>3.8472199999999998E-2</c:v>
                </c:pt>
                <c:pt idx="15816">
                  <c:v>4.0877299999999998E-2</c:v>
                </c:pt>
                <c:pt idx="15817">
                  <c:v>3.00512E-2</c:v>
                </c:pt>
                <c:pt idx="15818">
                  <c:v>7.1649599999999997E-3</c:v>
                </c:pt>
                <c:pt idx="15819">
                  <c:v>4.0524499999999998E-2</c:v>
                </c:pt>
                <c:pt idx="15820">
                  <c:v>7.3014300000000004E-2</c:v>
                </c:pt>
                <c:pt idx="15821">
                  <c:v>1.15929E-2</c:v>
                </c:pt>
                <c:pt idx="15822">
                  <c:v>8.98266E-3</c:v>
                </c:pt>
                <c:pt idx="15823">
                  <c:v>2.8768499999999999E-2</c:v>
                </c:pt>
                <c:pt idx="15824">
                  <c:v>4.4836000000000001E-2</c:v>
                </c:pt>
                <c:pt idx="15825">
                  <c:v>1.6414600000000001E-2</c:v>
                </c:pt>
                <c:pt idx="15826">
                  <c:v>-7.5225800000000001E-3</c:v>
                </c:pt>
                <c:pt idx="15827">
                  <c:v>1.69792E-2</c:v>
                </c:pt>
                <c:pt idx="15828">
                  <c:v>1.5542E-2</c:v>
                </c:pt>
                <c:pt idx="15829">
                  <c:v>2.7483E-2</c:v>
                </c:pt>
                <c:pt idx="15830">
                  <c:v>-1.67274E-3</c:v>
                </c:pt>
                <c:pt idx="15831">
                  <c:v>-3.51133E-2</c:v>
                </c:pt>
                <c:pt idx="15832">
                  <c:v>-2.6354800000000001E-2</c:v>
                </c:pt>
                <c:pt idx="15833">
                  <c:v>3.3706699999999999E-2</c:v>
                </c:pt>
                <c:pt idx="15834">
                  <c:v>-1.4349000000000001E-2</c:v>
                </c:pt>
                <c:pt idx="15835">
                  <c:v>-5.2843100000000004E-3</c:v>
                </c:pt>
                <c:pt idx="15836">
                  <c:v>-2.2003200000000001E-2</c:v>
                </c:pt>
                <c:pt idx="15837">
                  <c:v>-8.1348399999999995E-4</c:v>
                </c:pt>
                <c:pt idx="15838">
                  <c:v>-3.7568999999999998E-2</c:v>
                </c:pt>
                <c:pt idx="15839">
                  <c:v>1.8367800000000001E-3</c:v>
                </c:pt>
                <c:pt idx="15840">
                  <c:v>4.39272E-2</c:v>
                </c:pt>
                <c:pt idx="15841">
                  <c:v>-9.8896000000000001E-3</c:v>
                </c:pt>
                <c:pt idx="15842">
                  <c:v>-5.13372E-2</c:v>
                </c:pt>
                <c:pt idx="15843">
                  <c:v>-3.5505299999999997E-2</c:v>
                </c:pt>
                <c:pt idx="15844">
                  <c:v>4.3888099999999999E-2</c:v>
                </c:pt>
                <c:pt idx="15845">
                  <c:v>5.5969199999999997E-2</c:v>
                </c:pt>
                <c:pt idx="15846">
                  <c:v>6.0611699999999998E-2</c:v>
                </c:pt>
                <c:pt idx="15847">
                  <c:v>2.0980799999999999E-4</c:v>
                </c:pt>
                <c:pt idx="15848">
                  <c:v>8.4934199999999998E-3</c:v>
                </c:pt>
                <c:pt idx="15849">
                  <c:v>-4.6300899999999999E-3</c:v>
                </c:pt>
                <c:pt idx="15850">
                  <c:v>3.3617E-3</c:v>
                </c:pt>
                <c:pt idx="15851">
                  <c:v>2.4674399999999999E-2</c:v>
                </c:pt>
                <c:pt idx="15852">
                  <c:v>-3.4542100000000001E-3</c:v>
                </c:pt>
                <c:pt idx="15853">
                  <c:v>-3.77913E-2</c:v>
                </c:pt>
                <c:pt idx="15854">
                  <c:v>-1.84507E-2</c:v>
                </c:pt>
                <c:pt idx="15855">
                  <c:v>5.4497700000000003E-2</c:v>
                </c:pt>
                <c:pt idx="15856">
                  <c:v>4.4382100000000001E-2</c:v>
                </c:pt>
                <c:pt idx="15857">
                  <c:v>1.7631500000000001E-2</c:v>
                </c:pt>
                <c:pt idx="15858">
                  <c:v>-2.0399099999999998E-3</c:v>
                </c:pt>
                <c:pt idx="15859">
                  <c:v>-6.1969800000000004E-3</c:v>
                </c:pt>
                <c:pt idx="15860">
                  <c:v>-1.5543E-2</c:v>
                </c:pt>
                <c:pt idx="15861">
                  <c:v>3.8547499999999998E-2</c:v>
                </c:pt>
                <c:pt idx="15862">
                  <c:v>6.8728399999999995E-2</c:v>
                </c:pt>
                <c:pt idx="15863">
                  <c:v>-3.0031200000000002E-3</c:v>
                </c:pt>
                <c:pt idx="15864">
                  <c:v>1.7819399999999999E-2</c:v>
                </c:pt>
                <c:pt idx="15865">
                  <c:v>3.77083E-2</c:v>
                </c:pt>
                <c:pt idx="15866">
                  <c:v>5.8203699999999997E-2</c:v>
                </c:pt>
                <c:pt idx="15867">
                  <c:v>3.8292899999999998E-2</c:v>
                </c:pt>
                <c:pt idx="15868">
                  <c:v>2.8202100000000001E-2</c:v>
                </c:pt>
                <c:pt idx="15869">
                  <c:v>4.8084299999999998E-3</c:v>
                </c:pt>
                <c:pt idx="15870">
                  <c:v>-1.43471E-2</c:v>
                </c:pt>
                <c:pt idx="15871">
                  <c:v>-1.14088E-2</c:v>
                </c:pt>
                <c:pt idx="15872">
                  <c:v>1.8495600000000001E-2</c:v>
                </c:pt>
                <c:pt idx="15873">
                  <c:v>8.3389299999999996E-3</c:v>
                </c:pt>
                <c:pt idx="15874">
                  <c:v>8.8815700000000001E-3</c:v>
                </c:pt>
                <c:pt idx="15875">
                  <c:v>-1.91145E-2</c:v>
                </c:pt>
                <c:pt idx="15876">
                  <c:v>-4.0826800000000003E-2</c:v>
                </c:pt>
                <c:pt idx="15877">
                  <c:v>-4.3162300000000001E-2</c:v>
                </c:pt>
                <c:pt idx="15878">
                  <c:v>-1.7642999999999999E-2</c:v>
                </c:pt>
                <c:pt idx="15879">
                  <c:v>1.01137E-2</c:v>
                </c:pt>
                <c:pt idx="15880">
                  <c:v>-2.9401800000000001E-3</c:v>
                </c:pt>
                <c:pt idx="15881">
                  <c:v>-3.0916200000000001E-2</c:v>
                </c:pt>
                <c:pt idx="15882">
                  <c:v>-3.0021699999999998E-2</c:v>
                </c:pt>
                <c:pt idx="15883">
                  <c:v>8.19778E-3</c:v>
                </c:pt>
                <c:pt idx="15884">
                  <c:v>3.7823700000000002E-2</c:v>
                </c:pt>
                <c:pt idx="15885">
                  <c:v>2.9147099999999999E-2</c:v>
                </c:pt>
                <c:pt idx="15886">
                  <c:v>1.1036900000000001E-2</c:v>
                </c:pt>
                <c:pt idx="15887">
                  <c:v>6.4945200000000002E-3</c:v>
                </c:pt>
                <c:pt idx="15888">
                  <c:v>3.2158899999999997E-2</c:v>
                </c:pt>
                <c:pt idx="15889">
                  <c:v>5.8175999999999999E-2</c:v>
                </c:pt>
                <c:pt idx="15890">
                  <c:v>7.0988700000000002E-2</c:v>
                </c:pt>
                <c:pt idx="15891">
                  <c:v>3.48597E-2</c:v>
                </c:pt>
                <c:pt idx="15892">
                  <c:v>4.2729400000000001E-2</c:v>
                </c:pt>
                <c:pt idx="15893">
                  <c:v>4.11568E-2</c:v>
                </c:pt>
                <c:pt idx="15894">
                  <c:v>3.46565E-2</c:v>
                </c:pt>
                <c:pt idx="15895">
                  <c:v>2.8859099999999999E-2</c:v>
                </c:pt>
                <c:pt idx="15896">
                  <c:v>1.2249899999999999E-2</c:v>
                </c:pt>
                <c:pt idx="15897">
                  <c:v>2.2175799999999999E-2</c:v>
                </c:pt>
                <c:pt idx="15898">
                  <c:v>3.36075E-3</c:v>
                </c:pt>
                <c:pt idx="15899">
                  <c:v>7.8678099999999996E-4</c:v>
                </c:pt>
                <c:pt idx="15900">
                  <c:v>3.7107500000000002E-2</c:v>
                </c:pt>
                <c:pt idx="15901">
                  <c:v>2.57158E-2</c:v>
                </c:pt>
                <c:pt idx="15902">
                  <c:v>1.3233200000000001E-2</c:v>
                </c:pt>
                <c:pt idx="15903">
                  <c:v>1.4567399999999999E-2</c:v>
                </c:pt>
                <c:pt idx="15904">
                  <c:v>8.3522800000000001E-3</c:v>
                </c:pt>
                <c:pt idx="15905">
                  <c:v>-2.4370200000000002E-2</c:v>
                </c:pt>
                <c:pt idx="15906">
                  <c:v>8.4457400000000002E-3</c:v>
                </c:pt>
                <c:pt idx="15907">
                  <c:v>5.1288599999999997E-2</c:v>
                </c:pt>
                <c:pt idx="15908">
                  <c:v>1.2332900000000001E-2</c:v>
                </c:pt>
                <c:pt idx="15909">
                  <c:v>-1.03388E-2</c:v>
                </c:pt>
                <c:pt idx="15910">
                  <c:v>3.7393600000000002E-3</c:v>
                </c:pt>
                <c:pt idx="15911">
                  <c:v>3.3844899999999997E-2</c:v>
                </c:pt>
                <c:pt idx="15912">
                  <c:v>2.89021E-2</c:v>
                </c:pt>
                <c:pt idx="15913">
                  <c:v>2.0802500000000002E-2</c:v>
                </c:pt>
                <c:pt idx="15914">
                  <c:v>1.9019100000000001E-2</c:v>
                </c:pt>
                <c:pt idx="15915">
                  <c:v>3.3312799999999997E-2</c:v>
                </c:pt>
                <c:pt idx="15916">
                  <c:v>4.13713E-2</c:v>
                </c:pt>
                <c:pt idx="15917">
                  <c:v>3.9712900000000002E-2</c:v>
                </c:pt>
                <c:pt idx="15918">
                  <c:v>5.0093699999999998E-2</c:v>
                </c:pt>
                <c:pt idx="15919">
                  <c:v>3.1299600000000002E-3</c:v>
                </c:pt>
                <c:pt idx="15920">
                  <c:v>2.5169400000000001E-2</c:v>
                </c:pt>
                <c:pt idx="15921">
                  <c:v>-1.3167399999999999E-2</c:v>
                </c:pt>
                <c:pt idx="15922">
                  <c:v>-1.4204E-2</c:v>
                </c:pt>
                <c:pt idx="15923">
                  <c:v>4.5407299999999998E-2</c:v>
                </c:pt>
                <c:pt idx="15924">
                  <c:v>5.3224599999999997E-2</c:v>
                </c:pt>
                <c:pt idx="15925">
                  <c:v>1.0231000000000001E-2</c:v>
                </c:pt>
                <c:pt idx="15926">
                  <c:v>-3.9388699999999999E-2</c:v>
                </c:pt>
                <c:pt idx="15927">
                  <c:v>1.01023E-2</c:v>
                </c:pt>
                <c:pt idx="15928">
                  <c:v>6.3996300000000006E-2</c:v>
                </c:pt>
                <c:pt idx="15929">
                  <c:v>2.5704399999999999E-2</c:v>
                </c:pt>
                <c:pt idx="15930">
                  <c:v>8.8977799999999992E-3</c:v>
                </c:pt>
                <c:pt idx="15931">
                  <c:v>1.9603700000000002E-2</c:v>
                </c:pt>
                <c:pt idx="15932">
                  <c:v>3.3016200000000002E-2</c:v>
                </c:pt>
                <c:pt idx="15933">
                  <c:v>2.2405600000000001E-2</c:v>
                </c:pt>
                <c:pt idx="15934">
                  <c:v>6.0634599999999997E-2</c:v>
                </c:pt>
                <c:pt idx="15935">
                  <c:v>5.5408499999999999E-2</c:v>
                </c:pt>
                <c:pt idx="15936">
                  <c:v>1.32151E-2</c:v>
                </c:pt>
                <c:pt idx="15937">
                  <c:v>-9.4385100000000006E-3</c:v>
                </c:pt>
                <c:pt idx="15938">
                  <c:v>5.4008500000000001E-2</c:v>
                </c:pt>
                <c:pt idx="15939">
                  <c:v>6.5551799999999993E-2</c:v>
                </c:pt>
                <c:pt idx="15940">
                  <c:v>3.8489299999999997E-2</c:v>
                </c:pt>
                <c:pt idx="15941">
                  <c:v>3.7980100000000003E-2</c:v>
                </c:pt>
                <c:pt idx="15942">
                  <c:v>4.5214699999999997E-2</c:v>
                </c:pt>
                <c:pt idx="15943">
                  <c:v>4.7216399999999999E-2</c:v>
                </c:pt>
                <c:pt idx="15944">
                  <c:v>3.5356499999999999E-2</c:v>
                </c:pt>
                <c:pt idx="15945">
                  <c:v>7.0700600000000002E-2</c:v>
                </c:pt>
                <c:pt idx="15946">
                  <c:v>6.4360600000000004E-2</c:v>
                </c:pt>
                <c:pt idx="15947">
                  <c:v>1.66883E-2</c:v>
                </c:pt>
                <c:pt idx="15948">
                  <c:v>1.8301000000000001E-3</c:v>
                </c:pt>
                <c:pt idx="15949">
                  <c:v>4.2791399999999999E-3</c:v>
                </c:pt>
                <c:pt idx="15950">
                  <c:v>7.0896099999999997E-3</c:v>
                </c:pt>
                <c:pt idx="15951">
                  <c:v>2.19746E-2</c:v>
                </c:pt>
                <c:pt idx="15952">
                  <c:v>1.1606200000000001E-2</c:v>
                </c:pt>
                <c:pt idx="15953">
                  <c:v>-1.9434E-2</c:v>
                </c:pt>
                <c:pt idx="15954">
                  <c:v>-4.5232800000000002E-3</c:v>
                </c:pt>
                <c:pt idx="15955">
                  <c:v>1.2994800000000001E-2</c:v>
                </c:pt>
                <c:pt idx="15956">
                  <c:v>2.5614700000000001E-2</c:v>
                </c:pt>
                <c:pt idx="15957">
                  <c:v>9.7942400000000001E-4</c:v>
                </c:pt>
                <c:pt idx="15958">
                  <c:v>-2.0673799999999999E-2</c:v>
                </c:pt>
                <c:pt idx="15959">
                  <c:v>-6.72531E-3</c:v>
                </c:pt>
                <c:pt idx="15960">
                  <c:v>8.3799400000000007E-3</c:v>
                </c:pt>
                <c:pt idx="15961">
                  <c:v>4.2022700000000003E-2</c:v>
                </c:pt>
                <c:pt idx="15962">
                  <c:v>1.0973E-2</c:v>
                </c:pt>
                <c:pt idx="15963">
                  <c:v>3.8914700000000003E-2</c:v>
                </c:pt>
                <c:pt idx="15964">
                  <c:v>-1.56116E-3</c:v>
                </c:pt>
                <c:pt idx="15965">
                  <c:v>2.2463799999999999E-2</c:v>
                </c:pt>
                <c:pt idx="15966">
                  <c:v>4.2121899999999997E-2</c:v>
                </c:pt>
                <c:pt idx="15967">
                  <c:v>2.58636E-2</c:v>
                </c:pt>
                <c:pt idx="15968">
                  <c:v>1.3736699999999999E-2</c:v>
                </c:pt>
                <c:pt idx="15969">
                  <c:v>1.5054700000000001E-2</c:v>
                </c:pt>
                <c:pt idx="15970">
                  <c:v>3.1644800000000001E-2</c:v>
                </c:pt>
                <c:pt idx="15971">
                  <c:v>1.6686400000000001E-2</c:v>
                </c:pt>
                <c:pt idx="15972">
                  <c:v>3.9280900000000001E-2</c:v>
                </c:pt>
                <c:pt idx="15973">
                  <c:v>6.4354900000000007E-2</c:v>
                </c:pt>
                <c:pt idx="15974">
                  <c:v>4.99678E-2</c:v>
                </c:pt>
                <c:pt idx="15975">
                  <c:v>3.5575900000000001E-2</c:v>
                </c:pt>
                <c:pt idx="15976">
                  <c:v>3.62139E-2</c:v>
                </c:pt>
                <c:pt idx="15977">
                  <c:v>5.4932599999999998E-2</c:v>
                </c:pt>
                <c:pt idx="15978">
                  <c:v>3.5529100000000001E-2</c:v>
                </c:pt>
                <c:pt idx="15979">
                  <c:v>4.25472E-2</c:v>
                </c:pt>
                <c:pt idx="15980">
                  <c:v>4.04739E-2</c:v>
                </c:pt>
                <c:pt idx="15981">
                  <c:v>2.1629300000000001E-2</c:v>
                </c:pt>
                <c:pt idx="15982">
                  <c:v>3.3694300000000003E-2</c:v>
                </c:pt>
                <c:pt idx="15983">
                  <c:v>5.1611900000000002E-2</c:v>
                </c:pt>
                <c:pt idx="15984">
                  <c:v>5.0373099999999997E-2</c:v>
                </c:pt>
                <c:pt idx="15985">
                  <c:v>1.6052199999999999E-2</c:v>
                </c:pt>
                <c:pt idx="15986">
                  <c:v>5.2156399999999997E-3</c:v>
                </c:pt>
                <c:pt idx="15987">
                  <c:v>5.7291000000000002E-2</c:v>
                </c:pt>
                <c:pt idx="15988">
                  <c:v>6.7557300000000001E-2</c:v>
                </c:pt>
                <c:pt idx="15989">
                  <c:v>3.6893799999999997E-2</c:v>
                </c:pt>
                <c:pt idx="15990">
                  <c:v>2.9001200000000001E-2</c:v>
                </c:pt>
                <c:pt idx="15991">
                  <c:v>3.1139400000000001E-2</c:v>
                </c:pt>
                <c:pt idx="15992">
                  <c:v>1.7507600000000002E-2</c:v>
                </c:pt>
                <c:pt idx="15993">
                  <c:v>5.3854899999999997E-2</c:v>
                </c:pt>
                <c:pt idx="15994">
                  <c:v>4.7107700000000002E-2</c:v>
                </c:pt>
                <c:pt idx="15995">
                  <c:v>4.3288199999999999E-2</c:v>
                </c:pt>
                <c:pt idx="15996">
                  <c:v>-3.8967099999999998E-3</c:v>
                </c:pt>
                <c:pt idx="15997">
                  <c:v>1.2314800000000001E-2</c:v>
                </c:pt>
                <c:pt idx="15998">
                  <c:v>6.1138199999999997E-2</c:v>
                </c:pt>
                <c:pt idx="15999">
                  <c:v>3.2079700000000003E-2</c:v>
                </c:pt>
                <c:pt idx="16000">
                  <c:v>1.9426300000000001E-2</c:v>
                </c:pt>
                <c:pt idx="16001">
                  <c:v>8.0614099999999998E-3</c:v>
                </c:pt>
                <c:pt idx="16002">
                  <c:v>-2.43378E-3</c:v>
                </c:pt>
                <c:pt idx="16003">
                  <c:v>1.07431E-2</c:v>
                </c:pt>
                <c:pt idx="16004">
                  <c:v>2.0653700000000001E-2</c:v>
                </c:pt>
                <c:pt idx="16005">
                  <c:v>1.68343E-2</c:v>
                </c:pt>
                <c:pt idx="16006">
                  <c:v>-1.01461E-2</c:v>
                </c:pt>
                <c:pt idx="16007">
                  <c:v>3.0860900000000001E-3</c:v>
                </c:pt>
                <c:pt idx="16008">
                  <c:v>1.5327500000000001E-2</c:v>
                </c:pt>
                <c:pt idx="16009">
                  <c:v>8.5620899999999996E-3</c:v>
                </c:pt>
                <c:pt idx="16010">
                  <c:v>8.6679500000000007E-3</c:v>
                </c:pt>
                <c:pt idx="16011">
                  <c:v>2.2704100000000001E-2</c:v>
                </c:pt>
                <c:pt idx="16012">
                  <c:v>1.9591299999999999E-2</c:v>
                </c:pt>
                <c:pt idx="16013">
                  <c:v>2.11258E-2</c:v>
                </c:pt>
                <c:pt idx="16014">
                  <c:v>2.54383E-2</c:v>
                </c:pt>
                <c:pt idx="16015">
                  <c:v>2.96803E-2</c:v>
                </c:pt>
                <c:pt idx="16016">
                  <c:v>2.2665999999999999E-2</c:v>
                </c:pt>
                <c:pt idx="16017">
                  <c:v>4.0275600000000002E-2</c:v>
                </c:pt>
                <c:pt idx="16018">
                  <c:v>4.6792E-2</c:v>
                </c:pt>
                <c:pt idx="16019">
                  <c:v>4.1775699999999999E-2</c:v>
                </c:pt>
                <c:pt idx="16020">
                  <c:v>3.2510799999999999E-3</c:v>
                </c:pt>
                <c:pt idx="16021">
                  <c:v>1.3643300000000001E-2</c:v>
                </c:pt>
                <c:pt idx="16022">
                  <c:v>4.7965000000000001E-2</c:v>
                </c:pt>
                <c:pt idx="16023">
                  <c:v>2.08244E-2</c:v>
                </c:pt>
                <c:pt idx="16024">
                  <c:v>1.3563199999999999E-2</c:v>
                </c:pt>
                <c:pt idx="16025">
                  <c:v>4.3300600000000002E-2</c:v>
                </c:pt>
                <c:pt idx="16026">
                  <c:v>1.17979E-2</c:v>
                </c:pt>
                <c:pt idx="16027">
                  <c:v>-1.7282499999999999E-2</c:v>
                </c:pt>
                <c:pt idx="16028">
                  <c:v>-4.41742E-3</c:v>
                </c:pt>
                <c:pt idx="16029">
                  <c:v>3.3056299999999997E-2</c:v>
                </c:pt>
                <c:pt idx="16030">
                  <c:v>4.1250200000000001E-2</c:v>
                </c:pt>
                <c:pt idx="16031">
                  <c:v>2.8946900000000001E-2</c:v>
                </c:pt>
                <c:pt idx="16032">
                  <c:v>2.4698299999999999E-2</c:v>
                </c:pt>
                <c:pt idx="16033">
                  <c:v>1.7869900000000001E-2</c:v>
                </c:pt>
                <c:pt idx="16034">
                  <c:v>2.16808E-2</c:v>
                </c:pt>
                <c:pt idx="16035">
                  <c:v>2.7119600000000001E-2</c:v>
                </c:pt>
                <c:pt idx="16036">
                  <c:v>1.7704999999999999E-2</c:v>
                </c:pt>
                <c:pt idx="16037">
                  <c:v>-1.1634800000000001E-2</c:v>
                </c:pt>
                <c:pt idx="16038">
                  <c:v>-5.7954800000000004E-3</c:v>
                </c:pt>
                <c:pt idx="16039">
                  <c:v>-5.1870299999999996E-3</c:v>
                </c:pt>
                <c:pt idx="16040">
                  <c:v>3.2548899999999999E-2</c:v>
                </c:pt>
                <c:pt idx="16041">
                  <c:v>2.3533800000000001E-2</c:v>
                </c:pt>
                <c:pt idx="16042">
                  <c:v>3.1733499999999998E-2</c:v>
                </c:pt>
                <c:pt idx="16043">
                  <c:v>2.4151800000000001E-2</c:v>
                </c:pt>
                <c:pt idx="16044">
                  <c:v>1.47343E-3</c:v>
                </c:pt>
                <c:pt idx="16045">
                  <c:v>3.4440999999999999E-2</c:v>
                </c:pt>
                <c:pt idx="16046">
                  <c:v>1.21546E-2</c:v>
                </c:pt>
                <c:pt idx="16047">
                  <c:v>-9.7846999999999995E-4</c:v>
                </c:pt>
                <c:pt idx="16048">
                  <c:v>1.1651999999999999E-2</c:v>
                </c:pt>
                <c:pt idx="16049">
                  <c:v>2.4038299999999999E-2</c:v>
                </c:pt>
                <c:pt idx="16050">
                  <c:v>3.7431700000000001E-3</c:v>
                </c:pt>
                <c:pt idx="16051">
                  <c:v>5.8317200000000003E-3</c:v>
                </c:pt>
                <c:pt idx="16052">
                  <c:v>2.6308100000000001E-2</c:v>
                </c:pt>
                <c:pt idx="16053">
                  <c:v>4.6809200000000002E-2</c:v>
                </c:pt>
                <c:pt idx="16054">
                  <c:v>2.0906399999999999E-2</c:v>
                </c:pt>
                <c:pt idx="16055">
                  <c:v>5.0249099999999996E-3</c:v>
                </c:pt>
                <c:pt idx="16056">
                  <c:v>1.12972E-2</c:v>
                </c:pt>
                <c:pt idx="16057">
                  <c:v>2.2362699999999999E-2</c:v>
                </c:pt>
                <c:pt idx="16058">
                  <c:v>5.9527400000000001E-2</c:v>
                </c:pt>
                <c:pt idx="16059">
                  <c:v>2.5146499999999999E-2</c:v>
                </c:pt>
                <c:pt idx="16060">
                  <c:v>4.8490499999999999E-2</c:v>
                </c:pt>
                <c:pt idx="16061">
                  <c:v>3.28197E-2</c:v>
                </c:pt>
                <c:pt idx="16062">
                  <c:v>3.10993E-2</c:v>
                </c:pt>
                <c:pt idx="16063">
                  <c:v>5.03645E-2</c:v>
                </c:pt>
                <c:pt idx="16064">
                  <c:v>6.1230699999999999E-2</c:v>
                </c:pt>
                <c:pt idx="16065">
                  <c:v>1.20506E-2</c:v>
                </c:pt>
                <c:pt idx="16066">
                  <c:v>-2.5473599999999999E-2</c:v>
                </c:pt>
                <c:pt idx="16067">
                  <c:v>1.6305900000000002E-2</c:v>
                </c:pt>
                <c:pt idx="16068">
                  <c:v>4.5189899999999998E-2</c:v>
                </c:pt>
                <c:pt idx="16069">
                  <c:v>4.1366600000000003E-2</c:v>
                </c:pt>
                <c:pt idx="16070">
                  <c:v>3.76301E-2</c:v>
                </c:pt>
                <c:pt idx="16071">
                  <c:v>1.3729099999999999E-2</c:v>
                </c:pt>
                <c:pt idx="16072">
                  <c:v>-3.2715800000000003E-2</c:v>
                </c:pt>
                <c:pt idx="16073">
                  <c:v>-4.2514800000000002E-3</c:v>
                </c:pt>
                <c:pt idx="16074">
                  <c:v>-3.8967099999999998E-3</c:v>
                </c:pt>
                <c:pt idx="16075">
                  <c:v>3.2838800000000001E-2</c:v>
                </c:pt>
                <c:pt idx="16076">
                  <c:v>-5.9452100000000003E-3</c:v>
                </c:pt>
                <c:pt idx="16077">
                  <c:v>-3.3295600000000002E-2</c:v>
                </c:pt>
                <c:pt idx="16078" formatCode="0.00E+00">
                  <c:v>-7.2479199999999995E-5</c:v>
                </c:pt>
                <c:pt idx="16079">
                  <c:v>-9.0131800000000008E-3</c:v>
                </c:pt>
                <c:pt idx="16080">
                  <c:v>1.0874699999999999E-2</c:v>
                </c:pt>
                <c:pt idx="16081">
                  <c:v>2.7118699999999999E-2</c:v>
                </c:pt>
                <c:pt idx="16082">
                  <c:v>6.4754499999999998E-3</c:v>
                </c:pt>
                <c:pt idx="16083">
                  <c:v>-6.3287700000000002E-2</c:v>
                </c:pt>
                <c:pt idx="16084">
                  <c:v>-2.3936300000000001E-2</c:v>
                </c:pt>
                <c:pt idx="16085">
                  <c:v>5.3403899999999997E-2</c:v>
                </c:pt>
                <c:pt idx="16086">
                  <c:v>1.9956600000000001E-2</c:v>
                </c:pt>
                <c:pt idx="16087">
                  <c:v>4.4066399999999999E-2</c:v>
                </c:pt>
                <c:pt idx="16088">
                  <c:v>7.5931499999999999E-3</c:v>
                </c:pt>
                <c:pt idx="16089">
                  <c:v>-1.2947999999999999E-2</c:v>
                </c:pt>
                <c:pt idx="16090">
                  <c:v>-1.6173400000000001E-2</c:v>
                </c:pt>
                <c:pt idx="16091">
                  <c:v>1.1536599999999999E-2</c:v>
                </c:pt>
                <c:pt idx="16092">
                  <c:v>5.8278999999999997E-2</c:v>
                </c:pt>
                <c:pt idx="16093">
                  <c:v>1.6533900000000001E-2</c:v>
                </c:pt>
                <c:pt idx="16094">
                  <c:v>3.5476699999999997E-4</c:v>
                </c:pt>
                <c:pt idx="16095">
                  <c:v>-1.94883E-2</c:v>
                </c:pt>
                <c:pt idx="16096">
                  <c:v>6.6204100000000002E-3</c:v>
                </c:pt>
                <c:pt idx="16097">
                  <c:v>1.6840000000000001E-2</c:v>
                </c:pt>
                <c:pt idx="16098">
                  <c:v>4.1758499999999997E-2</c:v>
                </c:pt>
                <c:pt idx="16099">
                  <c:v>-8.3160400000000002E-3</c:v>
                </c:pt>
                <c:pt idx="16100">
                  <c:v>-9.0904200000000001E-3</c:v>
                </c:pt>
                <c:pt idx="16101">
                  <c:v>-1.17006E-2</c:v>
                </c:pt>
                <c:pt idx="16102">
                  <c:v>-1.6517599999999999E-3</c:v>
                </c:pt>
                <c:pt idx="16103">
                  <c:v>-2.2678400000000001E-3</c:v>
                </c:pt>
                <c:pt idx="16104">
                  <c:v>1.8230400000000001E-2</c:v>
                </c:pt>
                <c:pt idx="16105">
                  <c:v>2.6988000000000002E-2</c:v>
                </c:pt>
                <c:pt idx="16106">
                  <c:v>-3.3963199999999999E-2</c:v>
                </c:pt>
                <c:pt idx="16107">
                  <c:v>-1.3735799999999999E-2</c:v>
                </c:pt>
                <c:pt idx="16108">
                  <c:v>2.0089099999999999E-2</c:v>
                </c:pt>
                <c:pt idx="16109">
                  <c:v>1.8539400000000001E-2</c:v>
                </c:pt>
                <c:pt idx="16110">
                  <c:v>-3.5201999999999997E-2</c:v>
                </c:pt>
                <c:pt idx="16111">
                  <c:v>9.8190299999999994E-3</c:v>
                </c:pt>
                <c:pt idx="16112">
                  <c:v>-3.5133400000000002E-3</c:v>
                </c:pt>
                <c:pt idx="16113">
                  <c:v>-2.5315299999999999E-2</c:v>
                </c:pt>
                <c:pt idx="16114">
                  <c:v>-1.7445599999999999E-2</c:v>
                </c:pt>
                <c:pt idx="16115">
                  <c:v>1.0773700000000001E-2</c:v>
                </c:pt>
                <c:pt idx="16116">
                  <c:v>5.6028400000000004E-3</c:v>
                </c:pt>
                <c:pt idx="16117">
                  <c:v>-4.2615899999999998E-2</c:v>
                </c:pt>
                <c:pt idx="16118">
                  <c:v>-1.22919E-2</c:v>
                </c:pt>
                <c:pt idx="16119">
                  <c:v>-1.65854E-2</c:v>
                </c:pt>
                <c:pt idx="16120">
                  <c:v>-2.8972600000000001E-2</c:v>
                </c:pt>
                <c:pt idx="16121">
                  <c:v>-2.6829700000000001E-2</c:v>
                </c:pt>
                <c:pt idx="16122">
                  <c:v>2.36835E-2</c:v>
                </c:pt>
                <c:pt idx="16123">
                  <c:v>1.12038E-2</c:v>
                </c:pt>
                <c:pt idx="16124">
                  <c:v>-5.1912300000000001E-2</c:v>
                </c:pt>
                <c:pt idx="16125">
                  <c:v>-6.5177899999999997E-2</c:v>
                </c:pt>
                <c:pt idx="16126">
                  <c:v>-2.25477E-2</c:v>
                </c:pt>
                <c:pt idx="16127">
                  <c:v>-1.1062600000000001E-2</c:v>
                </c:pt>
                <c:pt idx="16128">
                  <c:v>-2.3400299999999999E-2</c:v>
                </c:pt>
                <c:pt idx="16129">
                  <c:v>-2.86579E-3</c:v>
                </c:pt>
                <c:pt idx="16130">
                  <c:v>8.4419300000000003E-3</c:v>
                </c:pt>
                <c:pt idx="16131">
                  <c:v>-3.6726000000000002E-2</c:v>
                </c:pt>
                <c:pt idx="16132">
                  <c:v>-2.9935799999999999E-2</c:v>
                </c:pt>
                <c:pt idx="16133">
                  <c:v>3.9966599999999998E-2</c:v>
                </c:pt>
                <c:pt idx="16134">
                  <c:v>-4.6186400000000002E-3</c:v>
                </c:pt>
                <c:pt idx="16135">
                  <c:v>-3.5902999999999997E-2</c:v>
                </c:pt>
                <c:pt idx="16136">
                  <c:v>-2.0164499999999998E-2</c:v>
                </c:pt>
                <c:pt idx="16137">
                  <c:v>-5.2232700000000003E-3</c:v>
                </c:pt>
                <c:pt idx="16138">
                  <c:v>-2.1916399999999999E-2</c:v>
                </c:pt>
                <c:pt idx="16139">
                  <c:v>-1.8342000000000001E-2</c:v>
                </c:pt>
                <c:pt idx="16140">
                  <c:v>3.9491699999999998E-2</c:v>
                </c:pt>
                <c:pt idx="16141">
                  <c:v>-2.09465E-2</c:v>
                </c:pt>
                <c:pt idx="16142">
                  <c:v>-4.0575E-2</c:v>
                </c:pt>
                <c:pt idx="16143">
                  <c:v>-3.0136099999999999E-2</c:v>
                </c:pt>
                <c:pt idx="16144">
                  <c:v>5.6543399999999999E-3</c:v>
                </c:pt>
                <c:pt idx="16145">
                  <c:v>1.0538100000000001E-3</c:v>
                </c:pt>
                <c:pt idx="16146">
                  <c:v>8.2511900000000003E-3</c:v>
                </c:pt>
                <c:pt idx="16147" formatCode="0.00E+00">
                  <c:v>-3.4952200000000003E-2</c:v>
                </c:pt>
                <c:pt idx="16148">
                  <c:v>-4.15716E-2</c:v>
                </c:pt>
                <c:pt idx="16149">
                  <c:v>-4.1256000000000001E-3</c:v>
                </c:pt>
                <c:pt idx="16150">
                  <c:v>-5.9499699999999997E-3</c:v>
                </c:pt>
                <c:pt idx="16151">
                  <c:v>2.69032E-3</c:v>
                </c:pt>
                <c:pt idx="16152">
                  <c:v>-4.9895299999999997E-2</c:v>
                </c:pt>
                <c:pt idx="16153">
                  <c:v>-5.3104400000000003E-2</c:v>
                </c:pt>
                <c:pt idx="16154">
                  <c:v>-4.7585500000000003E-2</c:v>
                </c:pt>
                <c:pt idx="16155">
                  <c:v>-4.2777999999999997E-2</c:v>
                </c:pt>
                <c:pt idx="16156">
                  <c:v>2.7456300000000002E-3</c:v>
                </c:pt>
                <c:pt idx="16157">
                  <c:v>1.7017399999999998E-2</c:v>
                </c:pt>
                <c:pt idx="16158">
                  <c:v>-1.7998699999999999E-2</c:v>
                </c:pt>
                <c:pt idx="16159">
                  <c:v>-3.3614199999999997E-2</c:v>
                </c:pt>
                <c:pt idx="16160">
                  <c:v>-1.96028E-2</c:v>
                </c:pt>
                <c:pt idx="16161">
                  <c:v>1.8527999999999999E-2</c:v>
                </c:pt>
                <c:pt idx="16162">
                  <c:v>2.9497099999999999E-3</c:v>
                </c:pt>
                <c:pt idx="16163">
                  <c:v>-7.9212199999999997E-3</c:v>
                </c:pt>
                <c:pt idx="16164">
                  <c:v>-4.4697800000000003E-2</c:v>
                </c:pt>
                <c:pt idx="16165">
                  <c:v>-2.4987200000000001E-2</c:v>
                </c:pt>
                <c:pt idx="16166">
                  <c:v>1.7723099999999999E-2</c:v>
                </c:pt>
                <c:pt idx="16167">
                  <c:v>1.16186E-2</c:v>
                </c:pt>
                <c:pt idx="16168">
                  <c:v>4.6205500000000002E-3</c:v>
                </c:pt>
                <c:pt idx="16169">
                  <c:v>-2.7927400000000002E-2</c:v>
                </c:pt>
                <c:pt idx="16170">
                  <c:v>-4.0370000000000003E-2</c:v>
                </c:pt>
                <c:pt idx="16171">
                  <c:v>-4.9899100000000002E-2</c:v>
                </c:pt>
                <c:pt idx="16172">
                  <c:v>-2.4998699999999999E-2</c:v>
                </c:pt>
                <c:pt idx="16173">
                  <c:v>4.8990199999999996E-3</c:v>
                </c:pt>
                <c:pt idx="16174">
                  <c:v>-1.02177E-2</c:v>
                </c:pt>
                <c:pt idx="16175">
                  <c:v>-3.3458700000000001E-2</c:v>
                </c:pt>
                <c:pt idx="16176">
                  <c:v>-3.0820799999999999E-2</c:v>
                </c:pt>
                <c:pt idx="16177">
                  <c:v>-3.2639500000000002E-2</c:v>
                </c:pt>
                <c:pt idx="16178">
                  <c:v>1.0031699999999999E-2</c:v>
                </c:pt>
                <c:pt idx="16179">
                  <c:v>-1.7159500000000001E-2</c:v>
                </c:pt>
                <c:pt idx="16180">
                  <c:v>-5.55439E-2</c:v>
                </c:pt>
                <c:pt idx="16181">
                  <c:v>-4.8975900000000003E-2</c:v>
                </c:pt>
                <c:pt idx="16182">
                  <c:v>-3.15123E-2</c:v>
                </c:pt>
                <c:pt idx="16183">
                  <c:v>-5.8749200000000001E-2</c:v>
                </c:pt>
                <c:pt idx="16184">
                  <c:v>1.5984499999999999E-2</c:v>
                </c:pt>
                <c:pt idx="16185">
                  <c:v>4.8542000000000002E-4</c:v>
                </c:pt>
                <c:pt idx="16186">
                  <c:v>-1.6622499999999998E-2</c:v>
                </c:pt>
                <c:pt idx="16187">
                  <c:v>-7.6851799999999998E-2</c:v>
                </c:pt>
                <c:pt idx="16188">
                  <c:v>-4.75702E-2</c:v>
                </c:pt>
                <c:pt idx="16189">
                  <c:v>9.01508E-3</c:v>
                </c:pt>
                <c:pt idx="16190">
                  <c:v>-2.2985499999999999E-2</c:v>
                </c:pt>
                <c:pt idx="16191">
                  <c:v>-2.6186000000000001E-2</c:v>
                </c:pt>
                <c:pt idx="16192">
                  <c:v>-5.4926900000000001E-2</c:v>
                </c:pt>
                <c:pt idx="16193">
                  <c:v>-2.56796E-2</c:v>
                </c:pt>
                <c:pt idx="16194">
                  <c:v>-1.63746E-2</c:v>
                </c:pt>
                <c:pt idx="16195">
                  <c:v>-1.5646E-2</c:v>
                </c:pt>
                <c:pt idx="16196">
                  <c:v>-3.9611800000000003E-2</c:v>
                </c:pt>
                <c:pt idx="16197">
                  <c:v>-7.6960600000000004E-2</c:v>
                </c:pt>
                <c:pt idx="16198">
                  <c:v>-6.8497699999999995E-2</c:v>
                </c:pt>
                <c:pt idx="16199">
                  <c:v>-3.8825999999999999E-2</c:v>
                </c:pt>
                <c:pt idx="16200">
                  <c:v>-5.9797299999999998E-2</c:v>
                </c:pt>
                <c:pt idx="16201">
                  <c:v>-3.4928300000000002E-2</c:v>
                </c:pt>
                <c:pt idx="16202">
                  <c:v>-2.94685E-3</c:v>
                </c:pt>
                <c:pt idx="16203">
                  <c:v>-4.2511899999999998E-2</c:v>
                </c:pt>
                <c:pt idx="16204">
                  <c:v>-5.9559800000000003E-2</c:v>
                </c:pt>
                <c:pt idx="16205">
                  <c:v>-5.5225400000000001E-2</c:v>
                </c:pt>
                <c:pt idx="16206">
                  <c:v>-8.0862E-3</c:v>
                </c:pt>
                <c:pt idx="16207">
                  <c:v>-4.7196399999999999E-2</c:v>
                </c:pt>
                <c:pt idx="16208">
                  <c:v>-3.2330499999999998E-2</c:v>
                </c:pt>
                <c:pt idx="16209">
                  <c:v>-3.2689999999999997E-2</c:v>
                </c:pt>
                <c:pt idx="16210">
                  <c:v>-4.6885499999999997E-2</c:v>
                </c:pt>
                <c:pt idx="16211">
                  <c:v>-6.3851400000000003E-2</c:v>
                </c:pt>
                <c:pt idx="16212">
                  <c:v>-2.6820199999999999E-2</c:v>
                </c:pt>
                <c:pt idx="16213">
                  <c:v>-2.25525E-2</c:v>
                </c:pt>
                <c:pt idx="16214">
                  <c:v>-3.0725499999999999E-2</c:v>
                </c:pt>
                <c:pt idx="16215">
                  <c:v>-3.89614E-2</c:v>
                </c:pt>
                <c:pt idx="16216">
                  <c:v>-2.7357099999999999E-2</c:v>
                </c:pt>
                <c:pt idx="16217">
                  <c:v>1.544E-3</c:v>
                </c:pt>
                <c:pt idx="16218">
                  <c:v>-1.8856999999999999E-2</c:v>
                </c:pt>
                <c:pt idx="16219">
                  <c:v>-1.75085E-2</c:v>
                </c:pt>
                <c:pt idx="16220">
                  <c:v>9.0885200000000003E-4</c:v>
                </c:pt>
                <c:pt idx="16221">
                  <c:v>-2.25887E-2</c:v>
                </c:pt>
                <c:pt idx="16222">
                  <c:v>-3.6115599999999998E-2</c:v>
                </c:pt>
                <c:pt idx="16223">
                  <c:v>9.9983199999999998E-3</c:v>
                </c:pt>
                <c:pt idx="16224">
                  <c:v>-2.8420399999999998E-2</c:v>
                </c:pt>
                <c:pt idx="16225">
                  <c:v>-3.66678E-2</c:v>
                </c:pt>
                <c:pt idx="16226">
                  <c:v>-3.4826299999999998E-2</c:v>
                </c:pt>
                <c:pt idx="16227">
                  <c:v>-5.4541600000000003E-2</c:v>
                </c:pt>
                <c:pt idx="16228">
                  <c:v>-6.8907700000000002E-2</c:v>
                </c:pt>
                <c:pt idx="16229">
                  <c:v>-5.45473E-2</c:v>
                </c:pt>
                <c:pt idx="16230">
                  <c:v>-1.0402700000000001E-2</c:v>
                </c:pt>
                <c:pt idx="16231">
                  <c:v>-2.8537799999999999E-2</c:v>
                </c:pt>
                <c:pt idx="16232">
                  <c:v>-6.5863599999999994E-2</c:v>
                </c:pt>
                <c:pt idx="16233">
                  <c:v>-6.1569199999999998E-2</c:v>
                </c:pt>
                <c:pt idx="16234">
                  <c:v>-3.6691700000000001E-2</c:v>
                </c:pt>
                <c:pt idx="16235">
                  <c:v>-7.1254700000000004E-2</c:v>
                </c:pt>
                <c:pt idx="16236">
                  <c:v>-3.2100700000000003E-2</c:v>
                </c:pt>
                <c:pt idx="16237">
                  <c:v>3.8518900000000002E-3</c:v>
                </c:pt>
                <c:pt idx="16238">
                  <c:v>-2.4437E-2</c:v>
                </c:pt>
                <c:pt idx="16239">
                  <c:v>-7.6091800000000001E-2</c:v>
                </c:pt>
                <c:pt idx="16240">
                  <c:v>-3.4666099999999998E-2</c:v>
                </c:pt>
                <c:pt idx="16241">
                  <c:v>-2.6820199999999999E-2</c:v>
                </c:pt>
                <c:pt idx="16242">
                  <c:v>-3.6396999999999999E-2</c:v>
                </c:pt>
                <c:pt idx="16243">
                  <c:v>-1.79729E-2</c:v>
                </c:pt>
                <c:pt idx="16244">
                  <c:v>-2.9442800000000002E-2</c:v>
                </c:pt>
                <c:pt idx="16245">
                  <c:v>-6.2845200000000004E-2</c:v>
                </c:pt>
                <c:pt idx="16246">
                  <c:v>-3.8682899999999999E-2</c:v>
                </c:pt>
                <c:pt idx="16247">
                  <c:v>-8.9950599999999992E-3</c:v>
                </c:pt>
                <c:pt idx="16248">
                  <c:v>-1.4700899999999999E-2</c:v>
                </c:pt>
                <c:pt idx="16249">
                  <c:v>-6.0813899999999997E-2</c:v>
                </c:pt>
                <c:pt idx="16250">
                  <c:v>-7.8468300000000005E-2</c:v>
                </c:pt>
                <c:pt idx="16251">
                  <c:v>-6.3323000000000004E-2</c:v>
                </c:pt>
                <c:pt idx="16252">
                  <c:v>-6.6544500000000006E-2</c:v>
                </c:pt>
                <c:pt idx="16253">
                  <c:v>-3.8930899999999997E-2</c:v>
                </c:pt>
                <c:pt idx="16254">
                  <c:v>1.38102E-2</c:v>
                </c:pt>
                <c:pt idx="16255">
                  <c:v>-3.6922499999999997E-2</c:v>
                </c:pt>
                <c:pt idx="16256">
                  <c:v>-7.0797899999999997E-2</c:v>
                </c:pt>
                <c:pt idx="16257">
                  <c:v>-3.8286199999999999E-2</c:v>
                </c:pt>
                <c:pt idx="16258">
                  <c:v>-8.7423299999999995E-3</c:v>
                </c:pt>
                <c:pt idx="16259">
                  <c:v>-1.60561E-2</c:v>
                </c:pt>
                <c:pt idx="16260">
                  <c:v>-3.2167400000000001E-3</c:v>
                </c:pt>
                <c:pt idx="16261">
                  <c:v>-3.6115599999999998E-2</c:v>
                </c:pt>
                <c:pt idx="16262">
                  <c:v>-5.46255E-2</c:v>
                </c:pt>
                <c:pt idx="16263">
                  <c:v>-5.6001700000000001E-2</c:v>
                </c:pt>
                <c:pt idx="16264">
                  <c:v>-1.70078E-2</c:v>
                </c:pt>
                <c:pt idx="16265">
                  <c:v>-6.2820399999999998E-2</c:v>
                </c:pt>
                <c:pt idx="16266">
                  <c:v>-5.3253200000000001E-2</c:v>
                </c:pt>
                <c:pt idx="16267">
                  <c:v>-4.27132E-2</c:v>
                </c:pt>
                <c:pt idx="16268">
                  <c:v>-4.7489200000000002E-2</c:v>
                </c:pt>
                <c:pt idx="16269">
                  <c:v>-6.9546700000000003E-2</c:v>
                </c:pt>
                <c:pt idx="16270">
                  <c:v>-5.5170999999999998E-2</c:v>
                </c:pt>
                <c:pt idx="16271">
                  <c:v>-3.8067799999999999E-2</c:v>
                </c:pt>
                <c:pt idx="16272">
                  <c:v>-5.6231499999999997E-2</c:v>
                </c:pt>
                <c:pt idx="16273">
                  <c:v>-3.8520800000000001E-2</c:v>
                </c:pt>
                <c:pt idx="16274">
                  <c:v>-5.8892300000000002E-2</c:v>
                </c:pt>
                <c:pt idx="16275">
                  <c:v>-1.30758E-2</c:v>
                </c:pt>
                <c:pt idx="16276">
                  <c:v>-5.5477100000000001E-2</c:v>
                </c:pt>
                <c:pt idx="16277">
                  <c:v>-3.0098E-2</c:v>
                </c:pt>
                <c:pt idx="16278">
                  <c:v>-3.8687699999999998E-2</c:v>
                </c:pt>
                <c:pt idx="16279">
                  <c:v>-3.0098900000000001E-2</c:v>
                </c:pt>
                <c:pt idx="16280">
                  <c:v>-5.94301E-2</c:v>
                </c:pt>
                <c:pt idx="16281">
                  <c:v>-7.6727900000000002E-2</c:v>
                </c:pt>
                <c:pt idx="16282">
                  <c:v>-3.7436499999999998E-2</c:v>
                </c:pt>
                <c:pt idx="16283">
                  <c:v>-4.0990800000000001E-2</c:v>
                </c:pt>
                <c:pt idx="16284">
                  <c:v>-8.37841E-2</c:v>
                </c:pt>
                <c:pt idx="16285">
                  <c:v>-5.74818E-2</c:v>
                </c:pt>
                <c:pt idx="16286">
                  <c:v>-5.8981899999999997E-2</c:v>
                </c:pt>
                <c:pt idx="16287">
                  <c:v>-4.3155699999999998E-2</c:v>
                </c:pt>
                <c:pt idx="16288">
                  <c:v>-4.7973599999999998E-2</c:v>
                </c:pt>
                <c:pt idx="16289">
                  <c:v>-1.44835E-2</c:v>
                </c:pt>
                <c:pt idx="16290">
                  <c:v>-3.06997E-2</c:v>
                </c:pt>
                <c:pt idx="16291">
                  <c:v>-7.5333600000000001E-2</c:v>
                </c:pt>
                <c:pt idx="16292">
                  <c:v>-4.6829200000000001E-2</c:v>
                </c:pt>
                <c:pt idx="16293">
                  <c:v>-5.58567E-3</c:v>
                </c:pt>
                <c:pt idx="16294">
                  <c:v>-2.0503E-2</c:v>
                </c:pt>
                <c:pt idx="16295">
                  <c:v>-5.0676300000000001E-2</c:v>
                </c:pt>
                <c:pt idx="16296">
                  <c:v>-5.5054699999999998E-2</c:v>
                </c:pt>
                <c:pt idx="16297">
                  <c:v>-7.3875399999999994E-2</c:v>
                </c:pt>
                <c:pt idx="16298">
                  <c:v>-6.6824900000000007E-2</c:v>
                </c:pt>
                <c:pt idx="16299">
                  <c:v>-2.8052299999999999E-2</c:v>
                </c:pt>
                <c:pt idx="16300">
                  <c:v>-3.2343900000000002E-2</c:v>
                </c:pt>
                <c:pt idx="16301">
                  <c:v>-5.3225500000000002E-2</c:v>
                </c:pt>
                <c:pt idx="16302">
                  <c:v>-7.6366400000000001E-2</c:v>
                </c:pt>
                <c:pt idx="16303">
                  <c:v>-4.4845599999999999E-2</c:v>
                </c:pt>
                <c:pt idx="16304">
                  <c:v>-2.0496400000000001E-2</c:v>
                </c:pt>
                <c:pt idx="16305">
                  <c:v>-5.8237999999999998E-2</c:v>
                </c:pt>
                <c:pt idx="16306">
                  <c:v>-1.9414899999999999E-2</c:v>
                </c:pt>
                <c:pt idx="16307">
                  <c:v>-2.91481E-2</c:v>
                </c:pt>
                <c:pt idx="16308">
                  <c:v>-4.4412600000000003E-2</c:v>
                </c:pt>
                <c:pt idx="16309">
                  <c:v>-6.9657300000000005E-2</c:v>
                </c:pt>
                <c:pt idx="16310">
                  <c:v>-5.1346799999999998E-2</c:v>
                </c:pt>
                <c:pt idx="16311">
                  <c:v>-2.3016000000000002E-2</c:v>
                </c:pt>
                <c:pt idx="16312">
                  <c:v>-4.6602200000000003E-2</c:v>
                </c:pt>
                <c:pt idx="16313">
                  <c:v>-4.9496699999999998E-2</c:v>
                </c:pt>
                <c:pt idx="16314">
                  <c:v>-5.0656300000000001E-2</c:v>
                </c:pt>
                <c:pt idx="16315">
                  <c:v>-3.3607499999999998E-2</c:v>
                </c:pt>
                <c:pt idx="16316">
                  <c:v>-4.1774699999999998E-2</c:v>
                </c:pt>
                <c:pt idx="16317">
                  <c:v>-2.6098300000000001E-2</c:v>
                </c:pt>
                <c:pt idx="16318">
                  <c:v>-5.95884E-2</c:v>
                </c:pt>
                <c:pt idx="16319">
                  <c:v>-5.4516799999999997E-2</c:v>
                </c:pt>
                <c:pt idx="16320">
                  <c:v>-4.9350699999999997E-2</c:v>
                </c:pt>
                <c:pt idx="16321">
                  <c:v>-4.9734100000000003E-2</c:v>
                </c:pt>
                <c:pt idx="16322">
                  <c:v>-5.73158E-2</c:v>
                </c:pt>
                <c:pt idx="16323">
                  <c:v>-1.9658999999999999E-2</c:v>
                </c:pt>
                <c:pt idx="16324">
                  <c:v>-2.5353400000000002E-2</c:v>
                </c:pt>
                <c:pt idx="16325">
                  <c:v>-5.7163199999999997E-2</c:v>
                </c:pt>
                <c:pt idx="16326">
                  <c:v>-5.95522E-2</c:v>
                </c:pt>
                <c:pt idx="16327">
                  <c:v>-4.1251200000000002E-2</c:v>
                </c:pt>
                <c:pt idx="16328">
                  <c:v>-3.4188299999999998E-2</c:v>
                </c:pt>
                <c:pt idx="16329">
                  <c:v>-3.6401700000000002E-2</c:v>
                </c:pt>
                <c:pt idx="16330">
                  <c:v>-3.74641E-2</c:v>
                </c:pt>
                <c:pt idx="16331">
                  <c:v>-2.3890499999999999E-2</c:v>
                </c:pt>
                <c:pt idx="16332">
                  <c:v>-3.7768400000000001E-2</c:v>
                </c:pt>
                <c:pt idx="16333">
                  <c:v>-1.1079800000000001E-2</c:v>
                </c:pt>
                <c:pt idx="16334">
                  <c:v>-1.9625699999999999E-2</c:v>
                </c:pt>
                <c:pt idx="16335">
                  <c:v>-2.2821399999999999E-2</c:v>
                </c:pt>
                <c:pt idx="16336">
                  <c:v>-5.9944200000000003E-2</c:v>
                </c:pt>
                <c:pt idx="16337">
                  <c:v>-1.19915E-2</c:v>
                </c:pt>
                <c:pt idx="16338">
                  <c:v>-1.77269E-2</c:v>
                </c:pt>
                <c:pt idx="16339">
                  <c:v>-2.4727800000000001E-2</c:v>
                </c:pt>
                <c:pt idx="16340">
                  <c:v>5.5198699999999996E-3</c:v>
                </c:pt>
                <c:pt idx="16341">
                  <c:v>2.4596199999999999E-2</c:v>
                </c:pt>
                <c:pt idx="16342">
                  <c:v>-5.5284499999999999E-3</c:v>
                </c:pt>
                <c:pt idx="16343">
                  <c:v>7.06673E-4</c:v>
                </c:pt>
                <c:pt idx="16344">
                  <c:v>3.0460399999999999E-2</c:v>
                </c:pt>
                <c:pt idx="16345">
                  <c:v>2.04945E-3</c:v>
                </c:pt>
                <c:pt idx="16346">
                  <c:v>-1.29576E-2</c:v>
                </c:pt>
                <c:pt idx="16347">
                  <c:v>-1.8244699999999999E-2</c:v>
                </c:pt>
                <c:pt idx="16348">
                  <c:v>8.3637200000000005E-4</c:v>
                </c:pt>
                <c:pt idx="16349">
                  <c:v>-1.6747499999999998E-2</c:v>
                </c:pt>
                <c:pt idx="16350">
                  <c:v>-1.4977499999999999E-2</c:v>
                </c:pt>
                <c:pt idx="16351">
                  <c:v>4.86755E-3</c:v>
                </c:pt>
                <c:pt idx="16352">
                  <c:v>-1.6797099999999999E-2</c:v>
                </c:pt>
                <c:pt idx="16353">
                  <c:v>-5.0172799999999997E-2</c:v>
                </c:pt>
                <c:pt idx="16354">
                  <c:v>-2.6214600000000001E-2</c:v>
                </c:pt>
                <c:pt idx="16355">
                  <c:v>-1.05419E-2</c:v>
                </c:pt>
                <c:pt idx="16356">
                  <c:v>1.41525E-2</c:v>
                </c:pt>
                <c:pt idx="16357">
                  <c:v>-1.55849E-2</c:v>
                </c:pt>
                <c:pt idx="16358">
                  <c:v>-2.86579E-2</c:v>
                </c:pt>
                <c:pt idx="16359">
                  <c:v>-3.2237099999999998E-2</c:v>
                </c:pt>
                <c:pt idx="16360">
                  <c:v>-2.4922400000000001E-2</c:v>
                </c:pt>
                <c:pt idx="16361">
                  <c:v>-5.76401E-3</c:v>
                </c:pt>
                <c:pt idx="16362">
                  <c:v>6.0453399999999997E-3</c:v>
                </c:pt>
                <c:pt idx="16363">
                  <c:v>2.9754599999999999E-4</c:v>
                </c:pt>
                <c:pt idx="16364">
                  <c:v>-3.6615399999999999E-2</c:v>
                </c:pt>
                <c:pt idx="16365">
                  <c:v>-6.8574899999999994E-2</c:v>
                </c:pt>
                <c:pt idx="16366">
                  <c:v>-3.0940100000000002E-2</c:v>
                </c:pt>
                <c:pt idx="16367">
                  <c:v>2.3796100000000001E-2</c:v>
                </c:pt>
                <c:pt idx="16368">
                  <c:v>2.7444799999999998E-2</c:v>
                </c:pt>
                <c:pt idx="16369">
                  <c:v>1.59731E-2</c:v>
                </c:pt>
                <c:pt idx="16370">
                  <c:v>-2.54126E-2</c:v>
                </c:pt>
                <c:pt idx="16371">
                  <c:v>-6.3686400000000001E-3</c:v>
                </c:pt>
                <c:pt idx="16372">
                  <c:v>5.5780400000000003E-3</c:v>
                </c:pt>
                <c:pt idx="16373">
                  <c:v>7.6112699999999998E-3</c:v>
                </c:pt>
                <c:pt idx="16374">
                  <c:v>1.4525400000000001E-2</c:v>
                </c:pt>
                <c:pt idx="16375">
                  <c:v>4.9295399999999996E-3</c:v>
                </c:pt>
                <c:pt idx="16376">
                  <c:v>-1.3528800000000001E-2</c:v>
                </c:pt>
                <c:pt idx="16377">
                  <c:v>-2.8551099999999999E-2</c:v>
                </c:pt>
                <c:pt idx="16378">
                  <c:v>-1.3332400000000001E-3</c:v>
                </c:pt>
                <c:pt idx="16379">
                  <c:v>9.9658999999999998E-3</c:v>
                </c:pt>
                <c:pt idx="16380">
                  <c:v>-1.28012E-2</c:v>
                </c:pt>
                <c:pt idx="16381">
                  <c:v>-2.7960800000000001E-2</c:v>
                </c:pt>
                <c:pt idx="16382">
                  <c:v>-3.72887E-3</c:v>
                </c:pt>
                <c:pt idx="16383">
                  <c:v>-7.4377100000000002E-3</c:v>
                </c:pt>
                <c:pt idx="16384">
                  <c:v>-2.7141600000000002E-3</c:v>
                </c:pt>
                <c:pt idx="16385">
                  <c:v>-1.6879999999999999E-2</c:v>
                </c:pt>
                <c:pt idx="16386">
                  <c:v>-2.2358900000000001E-2</c:v>
                </c:pt>
                <c:pt idx="16387">
                  <c:v>-3.0465099999999998E-2</c:v>
                </c:pt>
                <c:pt idx="16388">
                  <c:v>-1.2153600000000001E-2</c:v>
                </c:pt>
                <c:pt idx="16389">
                  <c:v>1.31054E-2</c:v>
                </c:pt>
                <c:pt idx="16390">
                  <c:v>-4.57954E-3</c:v>
                </c:pt>
                <c:pt idx="16391">
                  <c:v>-2.7759599999999999E-2</c:v>
                </c:pt>
                <c:pt idx="16392">
                  <c:v>1.02386E-2</c:v>
                </c:pt>
                <c:pt idx="16393">
                  <c:v>-2.5904699999999999E-2</c:v>
                </c:pt>
                <c:pt idx="16394">
                  <c:v>1.6216299999999999E-2</c:v>
                </c:pt>
                <c:pt idx="16395">
                  <c:v>2.49634E-2</c:v>
                </c:pt>
                <c:pt idx="16396">
                  <c:v>5.6304900000000001E-3</c:v>
                </c:pt>
                <c:pt idx="16397">
                  <c:v>8.3656300000000006E-3</c:v>
                </c:pt>
                <c:pt idx="16398">
                  <c:v>7.5244899999999998E-4</c:v>
                </c:pt>
                <c:pt idx="16399">
                  <c:v>5.6878999999999999E-2</c:v>
                </c:pt>
                <c:pt idx="16400">
                  <c:v>4.8594499999999999E-2</c:v>
                </c:pt>
                <c:pt idx="16401">
                  <c:v>-8.0766699999999993E-3</c:v>
                </c:pt>
                <c:pt idx="16402">
                  <c:v>-2.86942E-2</c:v>
                </c:pt>
                <c:pt idx="16403">
                  <c:v>-3.3950799999999998E-4</c:v>
                </c:pt>
                <c:pt idx="16404">
                  <c:v>3.2016799999999998E-2</c:v>
                </c:pt>
                <c:pt idx="16405">
                  <c:v>9.0732599999999997E-3</c:v>
                </c:pt>
                <c:pt idx="16406">
                  <c:v>-3.9701500000000004E-3</c:v>
                </c:pt>
                <c:pt idx="16407">
                  <c:v>3.28197E-2</c:v>
                </c:pt>
                <c:pt idx="16408">
                  <c:v>4.2561500000000002E-2</c:v>
                </c:pt>
                <c:pt idx="16409">
                  <c:v>2.23083E-2</c:v>
                </c:pt>
                <c:pt idx="16410">
                  <c:v>1.7035499999999999E-2</c:v>
                </c:pt>
                <c:pt idx="16411">
                  <c:v>3.5767599999999997E-2</c:v>
                </c:pt>
                <c:pt idx="16412">
                  <c:v>5.1156E-2</c:v>
                </c:pt>
                <c:pt idx="16413">
                  <c:v>4.7963100000000002E-2</c:v>
                </c:pt>
                <c:pt idx="16414">
                  <c:v>2.37827E-2</c:v>
                </c:pt>
                <c:pt idx="16415">
                  <c:v>1.8971399999999999E-2</c:v>
                </c:pt>
                <c:pt idx="16416">
                  <c:v>2.3115199999999999E-2</c:v>
                </c:pt>
                <c:pt idx="16417">
                  <c:v>2.2387500000000001E-2</c:v>
                </c:pt>
                <c:pt idx="16418">
                  <c:v>4.12159E-2</c:v>
                </c:pt>
                <c:pt idx="16419">
                  <c:v>3.1225200000000002E-2</c:v>
                </c:pt>
                <c:pt idx="16420">
                  <c:v>1.6843799999999999E-2</c:v>
                </c:pt>
                <c:pt idx="16421">
                  <c:v>2.62604E-2</c:v>
                </c:pt>
                <c:pt idx="16422">
                  <c:v>-8.72707E-3</c:v>
                </c:pt>
                <c:pt idx="16423">
                  <c:v>-2.0294200000000001E-3</c:v>
                </c:pt>
                <c:pt idx="16424">
                  <c:v>5.6989699999999997E-2</c:v>
                </c:pt>
                <c:pt idx="16425">
                  <c:v>4.34055E-2</c:v>
                </c:pt>
                <c:pt idx="16426">
                  <c:v>2.0599400000000001E-4</c:v>
                </c:pt>
                <c:pt idx="16427">
                  <c:v>1.3687100000000001E-2</c:v>
                </c:pt>
                <c:pt idx="16428">
                  <c:v>3.4663199999999998E-2</c:v>
                </c:pt>
                <c:pt idx="16429">
                  <c:v>3.4253100000000002E-2</c:v>
                </c:pt>
                <c:pt idx="16430">
                  <c:v>5.3317099999999999E-2</c:v>
                </c:pt>
                <c:pt idx="16431">
                  <c:v>2.4230000000000002E-2</c:v>
                </c:pt>
                <c:pt idx="16432">
                  <c:v>4.0665600000000003E-2</c:v>
                </c:pt>
                <c:pt idx="16433">
                  <c:v>6.34003E-3</c:v>
                </c:pt>
                <c:pt idx="16434">
                  <c:v>9.7589500000000006E-3</c:v>
                </c:pt>
                <c:pt idx="16435">
                  <c:v>2.2243499999999999E-2</c:v>
                </c:pt>
                <c:pt idx="16436">
                  <c:v>1.48191E-2</c:v>
                </c:pt>
                <c:pt idx="16437">
                  <c:v>4.5039200000000001E-2</c:v>
                </c:pt>
                <c:pt idx="16438">
                  <c:v>4.1638399999999999E-2</c:v>
                </c:pt>
                <c:pt idx="16439">
                  <c:v>8.1233999999999994E-3</c:v>
                </c:pt>
                <c:pt idx="16440">
                  <c:v>2.16475E-2</c:v>
                </c:pt>
                <c:pt idx="16441">
                  <c:v>2.3836099999999999E-2</c:v>
                </c:pt>
                <c:pt idx="16442">
                  <c:v>2.29445E-2</c:v>
                </c:pt>
                <c:pt idx="16443">
                  <c:v>4.9633999999999998E-2</c:v>
                </c:pt>
                <c:pt idx="16444">
                  <c:v>6.2542899999999998E-2</c:v>
                </c:pt>
                <c:pt idx="16445">
                  <c:v>2.62451E-2</c:v>
                </c:pt>
                <c:pt idx="16446">
                  <c:v>-1.7013500000000001E-2</c:v>
                </c:pt>
                <c:pt idx="16447">
                  <c:v>2.2676499999999999E-2</c:v>
                </c:pt>
                <c:pt idx="16448">
                  <c:v>9.2014299999999993E-2</c:v>
                </c:pt>
                <c:pt idx="16449">
                  <c:v>2.6025800000000002E-3</c:v>
                </c:pt>
                <c:pt idx="16450">
                  <c:v>1.59645E-2</c:v>
                </c:pt>
                <c:pt idx="16451">
                  <c:v>-1.04294E-2</c:v>
                </c:pt>
                <c:pt idx="16452">
                  <c:v>3.5940199999999999E-2</c:v>
                </c:pt>
                <c:pt idx="16453">
                  <c:v>1.7048799999999999E-2</c:v>
                </c:pt>
                <c:pt idx="16454">
                  <c:v>3.0628200000000001E-2</c:v>
                </c:pt>
                <c:pt idx="16455">
                  <c:v>6.1034199999999997E-2</c:v>
                </c:pt>
                <c:pt idx="16456">
                  <c:v>3.6990200000000001E-2</c:v>
                </c:pt>
                <c:pt idx="16457">
                  <c:v>6.8540600000000004E-3</c:v>
                </c:pt>
                <c:pt idx="16458">
                  <c:v>3.1043999999999999E-2</c:v>
                </c:pt>
                <c:pt idx="16459">
                  <c:v>4.13771E-2</c:v>
                </c:pt>
                <c:pt idx="16460">
                  <c:v>4.5329099999999997E-2</c:v>
                </c:pt>
                <c:pt idx="16461">
                  <c:v>5.0944299999999998E-2</c:v>
                </c:pt>
                <c:pt idx="16462">
                  <c:v>5.44491E-2</c:v>
                </c:pt>
                <c:pt idx="16463">
                  <c:v>3.8244199999999999E-2</c:v>
                </c:pt>
                <c:pt idx="16464">
                  <c:v>2.14367E-2</c:v>
                </c:pt>
                <c:pt idx="16465">
                  <c:v>3.3584599999999999E-2</c:v>
                </c:pt>
                <c:pt idx="16466">
                  <c:v>4.94671E-2</c:v>
                </c:pt>
                <c:pt idx="16467">
                  <c:v>2.36292E-2</c:v>
                </c:pt>
                <c:pt idx="16468">
                  <c:v>1.8815999999999999E-2</c:v>
                </c:pt>
                <c:pt idx="16469">
                  <c:v>3.57542E-2</c:v>
                </c:pt>
                <c:pt idx="16470">
                  <c:v>2.7130100000000001E-2</c:v>
                </c:pt>
                <c:pt idx="16471">
                  <c:v>1.43242E-3</c:v>
                </c:pt>
                <c:pt idx="16472">
                  <c:v>2.1013299999999999E-2</c:v>
                </c:pt>
                <c:pt idx="16473">
                  <c:v>1.9625699999999999E-2</c:v>
                </c:pt>
                <c:pt idx="16474">
                  <c:v>2.3773200000000001E-2</c:v>
                </c:pt>
                <c:pt idx="16475">
                  <c:v>2.11592E-2</c:v>
                </c:pt>
                <c:pt idx="16476">
                  <c:v>5.2558899999999999E-2</c:v>
                </c:pt>
                <c:pt idx="16477">
                  <c:v>2.95353E-2</c:v>
                </c:pt>
                <c:pt idx="16478">
                  <c:v>2.0618400000000001E-3</c:v>
                </c:pt>
                <c:pt idx="16479">
                  <c:v>1.6479500000000001E-2</c:v>
                </c:pt>
                <c:pt idx="16480">
                  <c:v>4.29316E-2</c:v>
                </c:pt>
                <c:pt idx="16481">
                  <c:v>3.4606900000000003E-2</c:v>
                </c:pt>
                <c:pt idx="16482">
                  <c:v>2.5012E-2</c:v>
                </c:pt>
                <c:pt idx="16483">
                  <c:v>4.2167700000000002E-2</c:v>
                </c:pt>
                <c:pt idx="16484">
                  <c:v>5.21755E-2</c:v>
                </c:pt>
                <c:pt idx="16485">
                  <c:v>4.1885400000000003E-2</c:v>
                </c:pt>
                <c:pt idx="16486">
                  <c:v>1.9226099999999999E-2</c:v>
                </c:pt>
                <c:pt idx="16487">
                  <c:v>3.2960900000000001E-2</c:v>
                </c:pt>
                <c:pt idx="16488">
                  <c:v>2.9026E-2</c:v>
                </c:pt>
                <c:pt idx="16489">
                  <c:v>4.7939299999999997E-2</c:v>
                </c:pt>
                <c:pt idx="16490">
                  <c:v>2.6969900000000002E-2</c:v>
                </c:pt>
                <c:pt idx="16491">
                  <c:v>-1.17588E-3</c:v>
                </c:pt>
                <c:pt idx="16492">
                  <c:v>1.5854799999999999E-2</c:v>
                </c:pt>
                <c:pt idx="16493">
                  <c:v>5.57613E-2</c:v>
                </c:pt>
                <c:pt idx="16494">
                  <c:v>2.7470600000000001E-2</c:v>
                </c:pt>
                <c:pt idx="16495">
                  <c:v>4.60548E-2</c:v>
                </c:pt>
                <c:pt idx="16496">
                  <c:v>6.40926E-2</c:v>
                </c:pt>
                <c:pt idx="16497">
                  <c:v>8.5372899999999995E-3</c:v>
                </c:pt>
                <c:pt idx="16498">
                  <c:v>2.5585199999999999E-2</c:v>
                </c:pt>
                <c:pt idx="16499">
                  <c:v>4.9390799999999999E-2</c:v>
                </c:pt>
                <c:pt idx="16500">
                  <c:v>6.3159900000000005E-2</c:v>
                </c:pt>
                <c:pt idx="16501">
                  <c:v>2.9315899999999999E-2</c:v>
                </c:pt>
                <c:pt idx="16502">
                  <c:v>1.47276E-2</c:v>
                </c:pt>
                <c:pt idx="16503">
                  <c:v>7.2545999999999999E-3</c:v>
                </c:pt>
                <c:pt idx="16504">
                  <c:v>2.1117199999999999E-2</c:v>
                </c:pt>
                <c:pt idx="16505">
                  <c:v>5.7742099999999998E-2</c:v>
                </c:pt>
                <c:pt idx="16506">
                  <c:v>5.2661899999999998E-2</c:v>
                </c:pt>
                <c:pt idx="16507">
                  <c:v>6.1821000000000001E-2</c:v>
                </c:pt>
                <c:pt idx="16508">
                  <c:v>5.7496999999999999E-3</c:v>
                </c:pt>
                <c:pt idx="16509">
                  <c:v>8.7366100000000006E-3</c:v>
                </c:pt>
                <c:pt idx="16510">
                  <c:v>3.55434E-3</c:v>
                </c:pt>
                <c:pt idx="16511">
                  <c:v>5.5758500000000003E-2</c:v>
                </c:pt>
                <c:pt idx="16512">
                  <c:v>7.4367500000000003E-2</c:v>
                </c:pt>
                <c:pt idx="16513">
                  <c:v>6.4591399999999993E-2</c:v>
                </c:pt>
                <c:pt idx="16514">
                  <c:v>2.8471E-2</c:v>
                </c:pt>
                <c:pt idx="16515">
                  <c:v>-2.66781E-2</c:v>
                </c:pt>
                <c:pt idx="16516">
                  <c:v>3.7332499999999998E-2</c:v>
                </c:pt>
                <c:pt idx="16517">
                  <c:v>9.7034499999999996E-2</c:v>
                </c:pt>
                <c:pt idx="16518">
                  <c:v>9.1055899999999995E-2</c:v>
                </c:pt>
                <c:pt idx="16519">
                  <c:v>4.1196799999999999E-2</c:v>
                </c:pt>
                <c:pt idx="16520">
                  <c:v>-2.8199200000000001E-2</c:v>
                </c:pt>
                <c:pt idx="16521">
                  <c:v>7.9059600000000001E-3</c:v>
                </c:pt>
                <c:pt idx="16522">
                  <c:v>7.0684399999999994E-2</c:v>
                </c:pt>
                <c:pt idx="16523">
                  <c:v>8.2276299999999997E-2</c:v>
                </c:pt>
                <c:pt idx="16524">
                  <c:v>6.2811900000000004E-2</c:v>
                </c:pt>
                <c:pt idx="16525">
                  <c:v>4.9463300000000002E-2</c:v>
                </c:pt>
                <c:pt idx="16526">
                  <c:v>1.4427199999999999E-2</c:v>
                </c:pt>
                <c:pt idx="16527">
                  <c:v>1.07861E-2</c:v>
                </c:pt>
                <c:pt idx="16528">
                  <c:v>3.1191799999999999E-2</c:v>
                </c:pt>
                <c:pt idx="16529">
                  <c:v>9.4287899999999994E-2</c:v>
                </c:pt>
                <c:pt idx="16530">
                  <c:v>8.9941999999999994E-2</c:v>
                </c:pt>
                <c:pt idx="16531">
                  <c:v>2.1285100000000001E-2</c:v>
                </c:pt>
                <c:pt idx="16532">
                  <c:v>2.4338700000000001E-2</c:v>
                </c:pt>
                <c:pt idx="16533">
                  <c:v>3.8882300000000002E-2</c:v>
                </c:pt>
                <c:pt idx="16534">
                  <c:v>8.6370500000000003E-2</c:v>
                </c:pt>
                <c:pt idx="16535">
                  <c:v>8.1602099999999997E-2</c:v>
                </c:pt>
                <c:pt idx="16536">
                  <c:v>4.2625400000000001E-2</c:v>
                </c:pt>
                <c:pt idx="16537">
                  <c:v>2.6020999999999999E-2</c:v>
                </c:pt>
                <c:pt idx="16538">
                  <c:v>4.5736300000000001E-2</c:v>
                </c:pt>
                <c:pt idx="16539">
                  <c:v>5.2177399999999999E-2</c:v>
                </c:pt>
                <c:pt idx="16540">
                  <c:v>8.28295E-2</c:v>
                </c:pt>
                <c:pt idx="16541">
                  <c:v>7.1608500000000005E-2</c:v>
                </c:pt>
                <c:pt idx="16542">
                  <c:v>7.7081700000000003E-2</c:v>
                </c:pt>
                <c:pt idx="16543">
                  <c:v>2.8757100000000001E-2</c:v>
                </c:pt>
                <c:pt idx="16544">
                  <c:v>-7.9822499999999995E-4</c:v>
                </c:pt>
                <c:pt idx="16545">
                  <c:v>6.0126300000000001E-2</c:v>
                </c:pt>
                <c:pt idx="16546">
                  <c:v>9.8664299999999996E-2</c:v>
                </c:pt>
                <c:pt idx="16547">
                  <c:v>0.105319</c:v>
                </c:pt>
                <c:pt idx="16548">
                  <c:v>4.5445399999999997E-2</c:v>
                </c:pt>
                <c:pt idx="16549">
                  <c:v>2.11754E-2</c:v>
                </c:pt>
                <c:pt idx="16550">
                  <c:v>4.95214E-2</c:v>
                </c:pt>
                <c:pt idx="16551">
                  <c:v>6.2060400000000002E-2</c:v>
                </c:pt>
                <c:pt idx="16552">
                  <c:v>6.2479E-2</c:v>
                </c:pt>
                <c:pt idx="16553">
                  <c:v>6.5842600000000001E-2</c:v>
                </c:pt>
                <c:pt idx="16554">
                  <c:v>4.0016200000000002E-2</c:v>
                </c:pt>
                <c:pt idx="16555">
                  <c:v>4.6645199999999998E-2</c:v>
                </c:pt>
                <c:pt idx="16556">
                  <c:v>1.8837E-2</c:v>
                </c:pt>
                <c:pt idx="16557">
                  <c:v>4.39873E-2</c:v>
                </c:pt>
                <c:pt idx="16558">
                  <c:v>5.3177799999999997E-2</c:v>
                </c:pt>
                <c:pt idx="16559">
                  <c:v>4.7373800000000001E-2</c:v>
                </c:pt>
                <c:pt idx="16560">
                  <c:v>3.2154099999999998E-2</c:v>
                </c:pt>
                <c:pt idx="16561">
                  <c:v>2.0709000000000002E-2</c:v>
                </c:pt>
                <c:pt idx="16562">
                  <c:v>6.0270299999999999E-2</c:v>
                </c:pt>
                <c:pt idx="16563">
                  <c:v>6.9001199999999999E-2</c:v>
                </c:pt>
                <c:pt idx="16564">
                  <c:v>5.6554800000000002E-2</c:v>
                </c:pt>
                <c:pt idx="16565">
                  <c:v>4.62418E-2</c:v>
                </c:pt>
                <c:pt idx="16566">
                  <c:v>1.8225700000000001E-2</c:v>
                </c:pt>
                <c:pt idx="16567">
                  <c:v>4.6601299999999998E-2</c:v>
                </c:pt>
                <c:pt idx="16568">
                  <c:v>6.9201499999999999E-2</c:v>
                </c:pt>
                <c:pt idx="16569">
                  <c:v>4.8640299999999997E-2</c:v>
                </c:pt>
                <c:pt idx="16570">
                  <c:v>7.1237599999999998E-2</c:v>
                </c:pt>
                <c:pt idx="16571">
                  <c:v>5.5912999999999997E-2</c:v>
                </c:pt>
                <c:pt idx="16572">
                  <c:v>2.1861100000000001E-2</c:v>
                </c:pt>
                <c:pt idx="16573">
                  <c:v>3.0629199999999999E-2</c:v>
                </c:pt>
                <c:pt idx="16574">
                  <c:v>7.5577699999999998E-2</c:v>
                </c:pt>
                <c:pt idx="16575">
                  <c:v>9.0926199999999999E-2</c:v>
                </c:pt>
                <c:pt idx="16576">
                  <c:v>5.9993699999999997E-2</c:v>
                </c:pt>
                <c:pt idx="16577">
                  <c:v>4.0218400000000001E-2</c:v>
                </c:pt>
                <c:pt idx="16578">
                  <c:v>3.0355500000000001E-2</c:v>
                </c:pt>
                <c:pt idx="16579">
                  <c:v>9.0101200000000006E-2</c:v>
                </c:pt>
                <c:pt idx="16580">
                  <c:v>7.36208E-2</c:v>
                </c:pt>
                <c:pt idx="16581">
                  <c:v>2.1897300000000001E-2</c:v>
                </c:pt>
                <c:pt idx="16582">
                  <c:v>3.4626999999999998E-2</c:v>
                </c:pt>
                <c:pt idx="16583">
                  <c:v>2.05574E-2</c:v>
                </c:pt>
                <c:pt idx="16584">
                  <c:v>4.4460300000000001E-2</c:v>
                </c:pt>
                <c:pt idx="16585">
                  <c:v>2.9040300000000002E-2</c:v>
                </c:pt>
                <c:pt idx="16586">
                  <c:v>7.2578400000000001E-2</c:v>
                </c:pt>
                <c:pt idx="16587">
                  <c:v>8.9268700000000006E-2</c:v>
                </c:pt>
                <c:pt idx="16588">
                  <c:v>3.3482600000000001E-2</c:v>
                </c:pt>
                <c:pt idx="16589">
                  <c:v>4.6997100000000002E-3</c:v>
                </c:pt>
                <c:pt idx="16590">
                  <c:v>3.7078899999999998E-2</c:v>
                </c:pt>
                <c:pt idx="16591">
                  <c:v>0.111072</c:v>
                </c:pt>
                <c:pt idx="16592">
                  <c:v>6.84757E-2</c:v>
                </c:pt>
                <c:pt idx="16593">
                  <c:v>2.3663500000000001E-2</c:v>
                </c:pt>
                <c:pt idx="16594">
                  <c:v>3.6209100000000001E-2</c:v>
                </c:pt>
                <c:pt idx="16595">
                  <c:v>5.9369100000000001E-2</c:v>
                </c:pt>
                <c:pt idx="16596">
                  <c:v>6.14262E-2</c:v>
                </c:pt>
                <c:pt idx="16597">
                  <c:v>6.9669700000000001E-2</c:v>
                </c:pt>
                <c:pt idx="16598">
                  <c:v>8.7035199999999993E-2</c:v>
                </c:pt>
                <c:pt idx="16599">
                  <c:v>1.6759900000000001E-2</c:v>
                </c:pt>
                <c:pt idx="16600">
                  <c:v>3.1704900000000001E-2</c:v>
                </c:pt>
                <c:pt idx="16601">
                  <c:v>3.7215199999999997E-2</c:v>
                </c:pt>
                <c:pt idx="16602">
                  <c:v>6.5288499999999999E-2</c:v>
                </c:pt>
                <c:pt idx="16603">
                  <c:v>5.2180299999999999E-2</c:v>
                </c:pt>
                <c:pt idx="16604">
                  <c:v>1.61858E-2</c:v>
                </c:pt>
                <c:pt idx="16605">
                  <c:v>-2.2611599999999999E-3</c:v>
                </c:pt>
                <c:pt idx="16606">
                  <c:v>3.7698699999999998E-3</c:v>
                </c:pt>
                <c:pt idx="16607">
                  <c:v>8.3437000000000008E-3</c:v>
                </c:pt>
                <c:pt idx="16608">
                  <c:v>2.9702200000000002E-2</c:v>
                </c:pt>
                <c:pt idx="16609">
                  <c:v>2.9702200000000002E-2</c:v>
                </c:pt>
                <c:pt idx="16610">
                  <c:v>8.4114099999999994E-3</c:v>
                </c:pt>
                <c:pt idx="16611">
                  <c:v>5.0802199999999999E-3</c:v>
                </c:pt>
                <c:pt idx="16612">
                  <c:v>3.34425E-2</c:v>
                </c:pt>
                <c:pt idx="16613">
                  <c:v>5.0332099999999998E-2</c:v>
                </c:pt>
                <c:pt idx="16614">
                  <c:v>2.5818799999999999E-2</c:v>
                </c:pt>
                <c:pt idx="16615">
                  <c:v>3.2285700000000001E-2</c:v>
                </c:pt>
                <c:pt idx="16616">
                  <c:v>4.2599699999999997E-2</c:v>
                </c:pt>
                <c:pt idx="16617">
                  <c:v>1.47429E-2</c:v>
                </c:pt>
                <c:pt idx="16618">
                  <c:v>5.5620200000000002E-2</c:v>
                </c:pt>
                <c:pt idx="16619">
                  <c:v>7.72505E-2</c:v>
                </c:pt>
                <c:pt idx="16620">
                  <c:v>5.4706600000000001E-2</c:v>
                </c:pt>
                <c:pt idx="16621">
                  <c:v>-7.7304799999999996E-3</c:v>
                </c:pt>
                <c:pt idx="16622">
                  <c:v>1.19591E-2</c:v>
                </c:pt>
                <c:pt idx="16623">
                  <c:v>4.5332900000000002E-2</c:v>
                </c:pt>
                <c:pt idx="16624">
                  <c:v>8.7043800000000005E-2</c:v>
                </c:pt>
                <c:pt idx="16625">
                  <c:v>7.5751299999999994E-2</c:v>
                </c:pt>
                <c:pt idx="16626">
                  <c:v>-1.32599E-2</c:v>
                </c:pt>
                <c:pt idx="16627">
                  <c:v>4.7998399999999997E-3</c:v>
                </c:pt>
                <c:pt idx="16628">
                  <c:v>2.95839E-2</c:v>
                </c:pt>
                <c:pt idx="16629">
                  <c:v>5.3066299999999997E-2</c:v>
                </c:pt>
                <c:pt idx="16630">
                  <c:v>2.75946E-2</c:v>
                </c:pt>
                <c:pt idx="16631">
                  <c:v>3.1788799999999999E-2</c:v>
                </c:pt>
                <c:pt idx="16632">
                  <c:v>3.22256E-2</c:v>
                </c:pt>
                <c:pt idx="16633">
                  <c:v>2.3461300000000001E-2</c:v>
                </c:pt>
                <c:pt idx="16634">
                  <c:v>3.1043100000000001E-2</c:v>
                </c:pt>
                <c:pt idx="16635">
                  <c:v>4.35848E-2</c:v>
                </c:pt>
                <c:pt idx="16636" formatCode="0.00E+00">
                  <c:v>6.9149000000000002E-2</c:v>
                </c:pt>
                <c:pt idx="16637">
                  <c:v>2.6431099999999999E-2</c:v>
                </c:pt>
                <c:pt idx="16638">
                  <c:v>-2.1589299999999999E-2</c:v>
                </c:pt>
                <c:pt idx="16639">
                  <c:v>7.4329399999999999E-3</c:v>
                </c:pt>
                <c:pt idx="16640">
                  <c:v>6.4624799999999996E-2</c:v>
                </c:pt>
                <c:pt idx="16641">
                  <c:v>4.3085100000000001E-2</c:v>
                </c:pt>
                <c:pt idx="16642">
                  <c:v>-4.8446699999999998E-4</c:v>
                </c:pt>
                <c:pt idx="16643">
                  <c:v>3.1976700000000001E-3</c:v>
                </c:pt>
                <c:pt idx="16644">
                  <c:v>-9.8771999999999992E-3</c:v>
                </c:pt>
                <c:pt idx="16645">
                  <c:v>1.42612E-2</c:v>
                </c:pt>
                <c:pt idx="16646">
                  <c:v>3.3703799999999999E-2</c:v>
                </c:pt>
                <c:pt idx="16647">
                  <c:v>4.7843900000000002E-2</c:v>
                </c:pt>
                <c:pt idx="16648">
                  <c:v>2.01473E-2</c:v>
                </c:pt>
                <c:pt idx="16649">
                  <c:v>-9.9801999999999998E-3</c:v>
                </c:pt>
                <c:pt idx="16650">
                  <c:v>1.2125E-2</c:v>
                </c:pt>
                <c:pt idx="16651">
                  <c:v>1.03388E-2</c:v>
                </c:pt>
                <c:pt idx="16652">
                  <c:v>2.55032E-2</c:v>
                </c:pt>
                <c:pt idx="16653">
                  <c:v>4.6157799999999999E-3</c:v>
                </c:pt>
                <c:pt idx="16654">
                  <c:v>1.3591799999999999E-2</c:v>
                </c:pt>
                <c:pt idx="16655">
                  <c:v>8.3389299999999996E-3</c:v>
                </c:pt>
                <c:pt idx="16656">
                  <c:v>1.29786E-2</c:v>
                </c:pt>
                <c:pt idx="16657">
                  <c:v>3.1657200000000003E-2</c:v>
                </c:pt>
                <c:pt idx="16658">
                  <c:v>1.9994700000000001E-2</c:v>
                </c:pt>
                <c:pt idx="16659">
                  <c:v>-3.8242300000000001E-3</c:v>
                </c:pt>
                <c:pt idx="16660">
                  <c:v>-1.43871E-2</c:v>
                </c:pt>
                <c:pt idx="16661">
                  <c:v>3.1792599999999997E-2</c:v>
                </c:pt>
                <c:pt idx="16662">
                  <c:v>3.9646099999999997E-2</c:v>
                </c:pt>
                <c:pt idx="16663">
                  <c:v>2.0084399999999998E-3</c:v>
                </c:pt>
                <c:pt idx="16664">
                  <c:v>-3.56865E-3</c:v>
                </c:pt>
                <c:pt idx="16665">
                  <c:v>7.3261300000000001E-3</c:v>
                </c:pt>
                <c:pt idx="16666">
                  <c:v>1.45988E-2</c:v>
                </c:pt>
                <c:pt idx="16667">
                  <c:v>9.8686199999999998E-3</c:v>
                </c:pt>
                <c:pt idx="16668">
                  <c:v>-1.5465700000000001E-2</c:v>
                </c:pt>
                <c:pt idx="16669">
                  <c:v>2.1390900000000002E-3</c:v>
                </c:pt>
                <c:pt idx="16670">
                  <c:v>8.7242099999999996E-3</c:v>
                </c:pt>
                <c:pt idx="16671">
                  <c:v>-1.0932000000000001E-2</c:v>
                </c:pt>
                <c:pt idx="16672">
                  <c:v>-6.5822600000000004E-3</c:v>
                </c:pt>
                <c:pt idx="16673">
                  <c:v>-9.9201199999999993E-3</c:v>
                </c:pt>
                <c:pt idx="16674">
                  <c:v>8.1529600000000008E-3</c:v>
                </c:pt>
                <c:pt idx="16675">
                  <c:v>-2.0432499999999999E-2</c:v>
                </c:pt>
                <c:pt idx="16676">
                  <c:v>-3.8092599999999997E-2</c:v>
                </c:pt>
                <c:pt idx="16677">
                  <c:v>-2.1095300000000001E-2</c:v>
                </c:pt>
                <c:pt idx="16678">
                  <c:v>4.5601799999999998E-2</c:v>
                </c:pt>
                <c:pt idx="16679">
                  <c:v>1.78251E-2</c:v>
                </c:pt>
                <c:pt idx="16680">
                  <c:v>-2.1984099999999999E-2</c:v>
                </c:pt>
                <c:pt idx="16681">
                  <c:v>-4.2527200000000001E-2</c:v>
                </c:pt>
                <c:pt idx="16682">
                  <c:v>-3.6986400000000003E-2</c:v>
                </c:pt>
                <c:pt idx="16683">
                  <c:v>-6.5860700000000003E-3</c:v>
                </c:pt>
                <c:pt idx="16684">
                  <c:v>-5.5122400000000001E-4</c:v>
                </c:pt>
                <c:pt idx="16685">
                  <c:v>3.8152699999999998E-2</c:v>
                </c:pt>
                <c:pt idx="16686">
                  <c:v>-2.09751E-2</c:v>
                </c:pt>
                <c:pt idx="16687">
                  <c:v>-4.7364200000000002E-2</c:v>
                </c:pt>
                <c:pt idx="16688">
                  <c:v>-2.3526200000000001E-2</c:v>
                </c:pt>
                <c:pt idx="16689">
                  <c:v>1.6818E-2</c:v>
                </c:pt>
                <c:pt idx="16690">
                  <c:v>-1.4448200000000001E-3</c:v>
                </c:pt>
                <c:pt idx="16691">
                  <c:v>8.27789E-4</c:v>
                </c:pt>
                <c:pt idx="16692">
                  <c:v>-9.6397400000000008E-3</c:v>
                </c:pt>
                <c:pt idx="16693">
                  <c:v>-3.0382200000000002E-2</c:v>
                </c:pt>
                <c:pt idx="16694">
                  <c:v>-2.9603999999999998E-2</c:v>
                </c:pt>
                <c:pt idx="16695">
                  <c:v>-2.75345E-2</c:v>
                </c:pt>
                <c:pt idx="16696">
                  <c:v>6.8540600000000004E-3</c:v>
                </c:pt>
                <c:pt idx="16697">
                  <c:v>-1.53341E-2</c:v>
                </c:pt>
                <c:pt idx="16698">
                  <c:v>-2.0852099999999998E-2</c:v>
                </c:pt>
                <c:pt idx="16699">
                  <c:v>-3.8479800000000002E-2</c:v>
                </c:pt>
                <c:pt idx="16700">
                  <c:v>-4.4681499999999999E-2</c:v>
                </c:pt>
                <c:pt idx="16701">
                  <c:v>1.4673200000000001E-2</c:v>
                </c:pt>
                <c:pt idx="16702">
                  <c:v>2.1054300000000001E-2</c:v>
                </c:pt>
                <c:pt idx="16703">
                  <c:v>-1.38245E-2</c:v>
                </c:pt>
                <c:pt idx="16704">
                  <c:v>-3.9201699999999999E-2</c:v>
                </c:pt>
                <c:pt idx="16705">
                  <c:v>-6.56509E-3</c:v>
                </c:pt>
                <c:pt idx="16706">
                  <c:v>3.1767799999999999E-2</c:v>
                </c:pt>
                <c:pt idx="16707">
                  <c:v>7.9078699999999991E-3</c:v>
                </c:pt>
                <c:pt idx="16708">
                  <c:v>-2.49319E-2</c:v>
                </c:pt>
                <c:pt idx="16709">
                  <c:v>-2.2951099999999999E-2</c:v>
                </c:pt>
                <c:pt idx="16710">
                  <c:v>-3.9714800000000001E-2</c:v>
                </c:pt>
                <c:pt idx="16711">
                  <c:v>-1.4971699999999999E-2</c:v>
                </c:pt>
                <c:pt idx="16712">
                  <c:v>-2.01035E-2</c:v>
                </c:pt>
                <c:pt idx="16713">
                  <c:v>5.7449299999999997E-3</c:v>
                </c:pt>
                <c:pt idx="16714">
                  <c:v>-1.7964399999999998E-2</c:v>
                </c:pt>
                <c:pt idx="16715">
                  <c:v>-5.9144000000000002E-2</c:v>
                </c:pt>
                <c:pt idx="16716">
                  <c:v>-3.35617E-2</c:v>
                </c:pt>
                <c:pt idx="16717">
                  <c:v>-8.1062300000000007E-3</c:v>
                </c:pt>
                <c:pt idx="16718">
                  <c:v>8.0795299999999997E-3</c:v>
                </c:pt>
                <c:pt idx="16719">
                  <c:v>-2.0584100000000001E-2</c:v>
                </c:pt>
                <c:pt idx="16720">
                  <c:v>-4.90055E-2</c:v>
                </c:pt>
                <c:pt idx="16721">
                  <c:v>-4.0978399999999998E-2</c:v>
                </c:pt>
                <c:pt idx="16722">
                  <c:v>-7.4415200000000001E-3</c:v>
                </c:pt>
                <c:pt idx="16723">
                  <c:v>7.8840300000000002E-3</c:v>
                </c:pt>
                <c:pt idx="16724">
                  <c:v>2.4071700000000001E-2</c:v>
                </c:pt>
                <c:pt idx="16725">
                  <c:v>-1.98622E-2</c:v>
                </c:pt>
                <c:pt idx="16726">
                  <c:v>-5.1398300000000001E-2</c:v>
                </c:pt>
                <c:pt idx="16727">
                  <c:v>-1.24683E-2</c:v>
                </c:pt>
                <c:pt idx="16728">
                  <c:v>3.29781E-3</c:v>
                </c:pt>
                <c:pt idx="16729">
                  <c:v>6.9198599999999999E-3</c:v>
                </c:pt>
                <c:pt idx="16730">
                  <c:v>3.5991700000000001E-3</c:v>
                </c:pt>
                <c:pt idx="16731">
                  <c:v>-6.0825300000000001E-3</c:v>
                </c:pt>
                <c:pt idx="16732">
                  <c:v>-3.1209000000000001E-2</c:v>
                </c:pt>
                <c:pt idx="16733">
                  <c:v>-3.0983E-2</c:v>
                </c:pt>
                <c:pt idx="16734">
                  <c:v>-2.4668699999999998E-2</c:v>
                </c:pt>
                <c:pt idx="16735" formatCode="0.00E+00">
                  <c:v>6.9913900000000001E-3</c:v>
                </c:pt>
                <c:pt idx="16736">
                  <c:v>6.8302199999999997E-3</c:v>
                </c:pt>
                <c:pt idx="16737">
                  <c:v>2.0608900000000001E-3</c:v>
                </c:pt>
                <c:pt idx="16738">
                  <c:v>-2.4782200000000001E-2</c:v>
                </c:pt>
                <c:pt idx="16739">
                  <c:v>-1.98774E-2</c:v>
                </c:pt>
                <c:pt idx="16740">
                  <c:v>-1.3174999999999999E-2</c:v>
                </c:pt>
                <c:pt idx="16741">
                  <c:v>7.5759900000000003E-3</c:v>
                </c:pt>
                <c:pt idx="16742">
                  <c:v>-7.9173999999999998E-3</c:v>
                </c:pt>
                <c:pt idx="16743">
                  <c:v>-3.1326300000000001E-2</c:v>
                </c:pt>
                <c:pt idx="16744">
                  <c:v>1.4380499999999999E-2</c:v>
                </c:pt>
                <c:pt idx="16745">
                  <c:v>-9.2668500000000001E-3</c:v>
                </c:pt>
                <c:pt idx="16746">
                  <c:v>1.24931E-4</c:v>
                </c:pt>
                <c:pt idx="16747">
                  <c:v>2.0304699999999998E-2</c:v>
                </c:pt>
                <c:pt idx="16748">
                  <c:v>-7.58934E-3</c:v>
                </c:pt>
                <c:pt idx="16749">
                  <c:v>-5.5070899999999999E-2</c:v>
                </c:pt>
                <c:pt idx="16750">
                  <c:v>-2.7798699999999999E-2</c:v>
                </c:pt>
                <c:pt idx="16751">
                  <c:v>4.7016099999999997E-4</c:v>
                </c:pt>
                <c:pt idx="16752">
                  <c:v>9.5844300000000001E-4</c:v>
                </c:pt>
                <c:pt idx="16753">
                  <c:v>-3.2647099999999998E-2</c:v>
                </c:pt>
                <c:pt idx="16754">
                  <c:v>-3.2663299999999999E-2</c:v>
                </c:pt>
                <c:pt idx="16755">
                  <c:v>-1.5406599999999999E-2</c:v>
                </c:pt>
                <c:pt idx="16756">
                  <c:v>-2.9491400000000001E-2</c:v>
                </c:pt>
                <c:pt idx="16757">
                  <c:v>-1.61362E-2</c:v>
                </c:pt>
                <c:pt idx="16758">
                  <c:v>-2.5106400000000001E-2</c:v>
                </c:pt>
                <c:pt idx="16759">
                  <c:v>-1.46351E-2</c:v>
                </c:pt>
                <c:pt idx="16760">
                  <c:v>-5.7916599999999997E-3</c:v>
                </c:pt>
                <c:pt idx="16761">
                  <c:v>-1.9697200000000002E-2</c:v>
                </c:pt>
                <c:pt idx="16762">
                  <c:v>-2.62356E-3</c:v>
                </c:pt>
                <c:pt idx="16763">
                  <c:v>-2.21224E-2</c:v>
                </c:pt>
                <c:pt idx="16764">
                  <c:v>-4.1073800000000001E-2</c:v>
                </c:pt>
                <c:pt idx="16765">
                  <c:v>-8.6259800000000001E-3</c:v>
                </c:pt>
                <c:pt idx="16766" formatCode="0.00E+00">
                  <c:v>-4.40598E-4</c:v>
                </c:pt>
                <c:pt idx="16767">
                  <c:v>-2.4504700000000001E-2</c:v>
                </c:pt>
                <c:pt idx="16768">
                  <c:v>-4.2789500000000001E-2</c:v>
                </c:pt>
                <c:pt idx="16769">
                  <c:v>-5.6860899999999999E-2</c:v>
                </c:pt>
                <c:pt idx="16770">
                  <c:v>-2.80323E-2</c:v>
                </c:pt>
                <c:pt idx="16771">
                  <c:v>-4.0845899999999997E-2</c:v>
                </c:pt>
                <c:pt idx="16772">
                  <c:v>-3.3356700000000003E-2</c:v>
                </c:pt>
                <c:pt idx="16773">
                  <c:v>-2.1767600000000002E-2</c:v>
                </c:pt>
                <c:pt idx="16774">
                  <c:v>7.07626E-3</c:v>
                </c:pt>
                <c:pt idx="16775">
                  <c:v>-1.5254999999999999E-2</c:v>
                </c:pt>
                <c:pt idx="16776">
                  <c:v>-4.5591399999999997E-2</c:v>
                </c:pt>
                <c:pt idx="16777">
                  <c:v>-5.4121000000000004E-3</c:v>
                </c:pt>
                <c:pt idx="16778">
                  <c:v>-2.97995E-2</c:v>
                </c:pt>
                <c:pt idx="16779">
                  <c:v>-4.9291599999999998E-2</c:v>
                </c:pt>
                <c:pt idx="16780">
                  <c:v>-2.1230700000000002E-2</c:v>
                </c:pt>
                <c:pt idx="16781">
                  <c:v>-1.13115E-2</c:v>
                </c:pt>
                <c:pt idx="16782">
                  <c:v>-1.80559E-2</c:v>
                </c:pt>
                <c:pt idx="16783">
                  <c:v>-5.8345800000000003E-2</c:v>
                </c:pt>
                <c:pt idx="16784">
                  <c:v>-6.4338699999999999E-2</c:v>
                </c:pt>
                <c:pt idx="16785">
                  <c:v>-1.9324299999999999E-2</c:v>
                </c:pt>
                <c:pt idx="16786">
                  <c:v>-1.5590700000000001E-2</c:v>
                </c:pt>
                <c:pt idx="16787">
                  <c:v>-4.3424600000000001E-2</c:v>
                </c:pt>
                <c:pt idx="16788">
                  <c:v>-4.3340700000000003E-2</c:v>
                </c:pt>
                <c:pt idx="16789">
                  <c:v>-5.1931400000000003E-2</c:v>
                </c:pt>
                <c:pt idx="16790">
                  <c:v>-3.1558000000000003E-2</c:v>
                </c:pt>
                <c:pt idx="16791">
                  <c:v>-7.0967699999999995E-2</c:v>
                </c:pt>
                <c:pt idx="16792">
                  <c:v>-6.4706799999999995E-2</c:v>
                </c:pt>
                <c:pt idx="16793">
                  <c:v>-1.8822700000000001E-2</c:v>
                </c:pt>
                <c:pt idx="16794">
                  <c:v>-2.89249E-2</c:v>
                </c:pt>
                <c:pt idx="16795">
                  <c:v>-5.33514E-2</c:v>
                </c:pt>
                <c:pt idx="16796">
                  <c:v>-6.4510300000000007E-2</c:v>
                </c:pt>
                <c:pt idx="16797">
                  <c:v>-1.23634E-2</c:v>
                </c:pt>
                <c:pt idx="16798">
                  <c:v>-3.2510799999999999E-2</c:v>
                </c:pt>
                <c:pt idx="16799">
                  <c:v>-5.4903E-2</c:v>
                </c:pt>
                <c:pt idx="16800">
                  <c:v>-5.8400199999999999E-2</c:v>
                </c:pt>
                <c:pt idx="16801">
                  <c:v>-4.5913700000000002E-2</c:v>
                </c:pt>
                <c:pt idx="16802">
                  <c:v>-3.79286E-2</c:v>
                </c:pt>
                <c:pt idx="16803">
                  <c:v>-3.44362E-2</c:v>
                </c:pt>
                <c:pt idx="16804">
                  <c:v>-3.2798800000000003E-2</c:v>
                </c:pt>
                <c:pt idx="16805">
                  <c:v>-5.65014E-2</c:v>
                </c:pt>
                <c:pt idx="16806">
                  <c:v>-4.4534700000000003E-2</c:v>
                </c:pt>
                <c:pt idx="16807">
                  <c:v>-4.2105700000000003E-2</c:v>
                </c:pt>
                <c:pt idx="16808">
                  <c:v>-5.10597E-2</c:v>
                </c:pt>
                <c:pt idx="16809">
                  <c:v>-4.3833700000000003E-2</c:v>
                </c:pt>
                <c:pt idx="16810">
                  <c:v>-5.6521399999999999E-2</c:v>
                </c:pt>
                <c:pt idx="16811">
                  <c:v>-5.5061300000000001E-2</c:v>
                </c:pt>
                <c:pt idx="16812">
                  <c:v>-5.3332299999999999E-2</c:v>
                </c:pt>
                <c:pt idx="16813">
                  <c:v>-2.281E-2</c:v>
                </c:pt>
                <c:pt idx="16814">
                  <c:v>-1.85413E-2</c:v>
                </c:pt>
                <c:pt idx="16815">
                  <c:v>-1.69849E-3</c:v>
                </c:pt>
                <c:pt idx="16816">
                  <c:v>-5.54218E-2</c:v>
                </c:pt>
                <c:pt idx="16817">
                  <c:v>-3.9785399999999999E-2</c:v>
                </c:pt>
                <c:pt idx="16818">
                  <c:v>-4.20542E-2</c:v>
                </c:pt>
                <c:pt idx="16819">
                  <c:v>-2.9246299999999999E-2</c:v>
                </c:pt>
                <c:pt idx="16820">
                  <c:v>-3.5021799999999999E-2</c:v>
                </c:pt>
                <c:pt idx="16821">
                  <c:v>-8.0698000000000006E-2</c:v>
                </c:pt>
                <c:pt idx="16822">
                  <c:v>-1.9222300000000001E-2</c:v>
                </c:pt>
                <c:pt idx="16823">
                  <c:v>-4.2867700000000002E-2</c:v>
                </c:pt>
                <c:pt idx="16824">
                  <c:v>-3.2022500000000002E-2</c:v>
                </c:pt>
                <c:pt idx="16825">
                  <c:v>-7.8531299999999998E-2</c:v>
                </c:pt>
                <c:pt idx="16826">
                  <c:v>-5.5178600000000001E-2</c:v>
                </c:pt>
                <c:pt idx="16827">
                  <c:v>-4.3395999999999997E-2</c:v>
                </c:pt>
                <c:pt idx="16828">
                  <c:v>-4.1536299999999998E-2</c:v>
                </c:pt>
                <c:pt idx="16829">
                  <c:v>-4.7362300000000003E-2</c:v>
                </c:pt>
                <c:pt idx="16830">
                  <c:v>-8.0652199999999997E-3</c:v>
                </c:pt>
                <c:pt idx="16831">
                  <c:v>-4.0290800000000002E-2</c:v>
                </c:pt>
                <c:pt idx="16832">
                  <c:v>-6.9246299999999997E-2</c:v>
                </c:pt>
                <c:pt idx="16833">
                  <c:v>-6.6844000000000001E-2</c:v>
                </c:pt>
                <c:pt idx="16834">
                  <c:v>-2.9605900000000001E-2</c:v>
                </c:pt>
                <c:pt idx="16835">
                  <c:v>-2.1967899999999999E-2</c:v>
                </c:pt>
                <c:pt idx="16836">
                  <c:v>-7.195E-2</c:v>
                </c:pt>
                <c:pt idx="16837">
                  <c:v>-8.4595699999999996E-2</c:v>
                </c:pt>
                <c:pt idx="16838">
                  <c:v>-5.6476600000000002E-2</c:v>
                </c:pt>
                <c:pt idx="16839">
                  <c:v>-4.4479400000000002E-2</c:v>
                </c:pt>
                <c:pt idx="16840">
                  <c:v>-4.4619600000000002E-2</c:v>
                </c:pt>
                <c:pt idx="16841">
                  <c:v>-1.0100400000000001E-2</c:v>
                </c:pt>
                <c:pt idx="16842">
                  <c:v>-4.4382999999999999E-2</c:v>
                </c:pt>
                <c:pt idx="16843">
                  <c:v>-7.01151E-2</c:v>
                </c:pt>
                <c:pt idx="16844">
                  <c:v>-7.2145500000000001E-2</c:v>
                </c:pt>
                <c:pt idx="16845">
                  <c:v>-5.4195399999999998E-2</c:v>
                </c:pt>
                <c:pt idx="16846">
                  <c:v>-3.2914199999999998E-2</c:v>
                </c:pt>
                <c:pt idx="16847">
                  <c:v>-5.7230000000000003E-2</c:v>
                </c:pt>
                <c:pt idx="16848">
                  <c:v>-5.7018300000000001E-2</c:v>
                </c:pt>
                <c:pt idx="16849">
                  <c:v>-4.7307000000000002E-2</c:v>
                </c:pt>
                <c:pt idx="16850">
                  <c:v>-7.5550099999999995E-2</c:v>
                </c:pt>
                <c:pt idx="16851">
                  <c:v>-3.7875199999999998E-2</c:v>
                </c:pt>
                <c:pt idx="16852">
                  <c:v>-3.2670999999999999E-2</c:v>
                </c:pt>
                <c:pt idx="16853">
                  <c:v>-8.1206299999999995E-2</c:v>
                </c:pt>
                <c:pt idx="16854">
                  <c:v>-6.0552599999999998E-2</c:v>
                </c:pt>
                <c:pt idx="16855">
                  <c:v>-3.7091300000000001E-2</c:v>
                </c:pt>
                <c:pt idx="16856">
                  <c:v>-4.5597100000000002E-2</c:v>
                </c:pt>
                <c:pt idx="16857">
                  <c:v>-5.54609E-2</c:v>
                </c:pt>
                <c:pt idx="16858">
                  <c:v>-8.0945000000000003E-2</c:v>
                </c:pt>
                <c:pt idx="16859">
                  <c:v>-3.6340699999999997E-2</c:v>
                </c:pt>
                <c:pt idx="16860">
                  <c:v>-1.77345E-2</c:v>
                </c:pt>
                <c:pt idx="16861">
                  <c:v>-7.2052000000000005E-2</c:v>
                </c:pt>
                <c:pt idx="16862">
                  <c:v>-4.14524E-2</c:v>
                </c:pt>
                <c:pt idx="16863">
                  <c:v>-2.54297E-2</c:v>
                </c:pt>
                <c:pt idx="16864">
                  <c:v>-7.0645299999999994E-2</c:v>
                </c:pt>
                <c:pt idx="16865">
                  <c:v>-8.7100999999999998E-2</c:v>
                </c:pt>
                <c:pt idx="16866">
                  <c:v>-7.7377299999999996E-2</c:v>
                </c:pt>
                <c:pt idx="16867">
                  <c:v>-4.49781E-2</c:v>
                </c:pt>
                <c:pt idx="16868">
                  <c:v>-4.7584500000000002E-2</c:v>
                </c:pt>
                <c:pt idx="16869">
                  <c:v>-4.3931999999999999E-2</c:v>
                </c:pt>
                <c:pt idx="16870">
                  <c:v>-0.10267800000000001</c:v>
                </c:pt>
                <c:pt idx="16871">
                  <c:v>-9.1317200000000001E-2</c:v>
                </c:pt>
                <c:pt idx="16872">
                  <c:v>-8.5469199999999995E-2</c:v>
                </c:pt>
                <c:pt idx="16873">
                  <c:v>-5.1375400000000002E-2</c:v>
                </c:pt>
                <c:pt idx="16874">
                  <c:v>-3.9458300000000002E-2</c:v>
                </c:pt>
                <c:pt idx="16875">
                  <c:v>-5.5545799999999999E-2</c:v>
                </c:pt>
                <c:pt idx="16876">
                  <c:v>-5.8648100000000002E-2</c:v>
                </c:pt>
                <c:pt idx="16877">
                  <c:v>-5.9381499999999997E-2</c:v>
                </c:pt>
                <c:pt idx="16878">
                  <c:v>-6.7237900000000003E-2</c:v>
                </c:pt>
                <c:pt idx="16879">
                  <c:v>-3.6257699999999997E-2</c:v>
                </c:pt>
                <c:pt idx="16880">
                  <c:v>-2.1040900000000001E-2</c:v>
                </c:pt>
                <c:pt idx="16881">
                  <c:v>-8.8684100000000002E-2</c:v>
                </c:pt>
                <c:pt idx="16882">
                  <c:v>-5.3370500000000001E-2</c:v>
                </c:pt>
                <c:pt idx="16883">
                  <c:v>-8.5720099999999994E-2</c:v>
                </c:pt>
                <c:pt idx="16884">
                  <c:v>-4.95653E-2</c:v>
                </c:pt>
                <c:pt idx="16885">
                  <c:v>-3.3668499999999997E-2</c:v>
                </c:pt>
                <c:pt idx="16886">
                  <c:v>-1.6375500000000001E-2</c:v>
                </c:pt>
                <c:pt idx="16887">
                  <c:v>-3.0778900000000001E-2</c:v>
                </c:pt>
                <c:pt idx="16888">
                  <c:v>-7.3235499999999995E-2</c:v>
                </c:pt>
                <c:pt idx="16889">
                  <c:v>-6.6796300000000003E-2</c:v>
                </c:pt>
                <c:pt idx="16890">
                  <c:v>-3.8181300000000001E-2</c:v>
                </c:pt>
                <c:pt idx="16891">
                  <c:v>-5.2344300000000003E-2</c:v>
                </c:pt>
                <c:pt idx="16892">
                  <c:v>-5.1260899999999998E-2</c:v>
                </c:pt>
                <c:pt idx="16893">
                  <c:v>-1.8299099999999999E-2</c:v>
                </c:pt>
                <c:pt idx="16894">
                  <c:v>-4.4179900000000001E-2</c:v>
                </c:pt>
                <c:pt idx="16895">
                  <c:v>-5.9189800000000001E-2</c:v>
                </c:pt>
                <c:pt idx="16896">
                  <c:v>-4.4269599999999997E-3</c:v>
                </c:pt>
                <c:pt idx="16897">
                  <c:v>-5.1956199999999998E-3</c:v>
                </c:pt>
                <c:pt idx="16898">
                  <c:v>-4.3791799999999999E-2</c:v>
                </c:pt>
                <c:pt idx="16899">
                  <c:v>-6.4100299999999999E-2</c:v>
                </c:pt>
                <c:pt idx="16900">
                  <c:v>-2.2632599999999999E-2</c:v>
                </c:pt>
                <c:pt idx="16901">
                  <c:v>-1.6132400000000002E-2</c:v>
                </c:pt>
                <c:pt idx="16902">
                  <c:v>-7.0734000000000005E-2</c:v>
                </c:pt>
                <c:pt idx="16903">
                  <c:v>-2.6772500000000001E-2</c:v>
                </c:pt>
                <c:pt idx="16904">
                  <c:v>1.2016299999999999E-4</c:v>
                </c:pt>
                <c:pt idx="16905">
                  <c:v>-8.2207699999999995E-2</c:v>
                </c:pt>
                <c:pt idx="16906">
                  <c:v>-5.45502E-2</c:v>
                </c:pt>
                <c:pt idx="16907">
                  <c:v>-1.5482900000000001E-2</c:v>
                </c:pt>
                <c:pt idx="16908">
                  <c:v>-4.1919699999999997E-2</c:v>
                </c:pt>
                <c:pt idx="16909">
                  <c:v>-4.8535300000000003E-2</c:v>
                </c:pt>
                <c:pt idx="16910">
                  <c:v>-5.5732700000000003E-2</c:v>
                </c:pt>
                <c:pt idx="16911">
                  <c:v>-4.3637299999999997E-2</c:v>
                </c:pt>
                <c:pt idx="16912">
                  <c:v>-4.0677100000000001E-2</c:v>
                </c:pt>
                <c:pt idx="16913">
                  <c:v>-6.4663899999999996E-2</c:v>
                </c:pt>
                <c:pt idx="16914">
                  <c:v>1.25618E-2</c:v>
                </c:pt>
                <c:pt idx="16915">
                  <c:v>-2.8942099999999998E-2</c:v>
                </c:pt>
                <c:pt idx="16916">
                  <c:v>-7.3661799999999999E-2</c:v>
                </c:pt>
                <c:pt idx="16917">
                  <c:v>-5.36861E-2</c:v>
                </c:pt>
                <c:pt idx="16918">
                  <c:v>-7.04384E-3</c:v>
                </c:pt>
                <c:pt idx="16919">
                  <c:v>-2.6428199999999999E-2</c:v>
                </c:pt>
                <c:pt idx="16920">
                  <c:v>-1.6508100000000001E-2</c:v>
                </c:pt>
                <c:pt idx="16921">
                  <c:v>-5.9246100000000003E-2</c:v>
                </c:pt>
                <c:pt idx="16922">
                  <c:v>-5.9180299999999998E-2</c:v>
                </c:pt>
                <c:pt idx="16923">
                  <c:v>-4.9852399999999998E-2</c:v>
                </c:pt>
                <c:pt idx="16924">
                  <c:v>-2.0712899999999999E-2</c:v>
                </c:pt>
                <c:pt idx="16925">
                  <c:v>-2.07911E-2</c:v>
                </c:pt>
                <c:pt idx="16926">
                  <c:v>-5.7770700000000001E-2</c:v>
                </c:pt>
                <c:pt idx="16927">
                  <c:v>-6.6298499999999996E-2</c:v>
                </c:pt>
                <c:pt idx="16928">
                  <c:v>-3.5420399999999998E-2</c:v>
                </c:pt>
                <c:pt idx="16929">
                  <c:v>-1.34935E-2</c:v>
                </c:pt>
                <c:pt idx="16930">
                  <c:v>-2.85149E-4</c:v>
                </c:pt>
                <c:pt idx="16931">
                  <c:v>-1.44005E-2</c:v>
                </c:pt>
                <c:pt idx="16932">
                  <c:v>-3.6796599999999999E-2</c:v>
                </c:pt>
                <c:pt idx="16933">
                  <c:v>-4.8717499999999997E-2</c:v>
                </c:pt>
                <c:pt idx="16934">
                  <c:v>-2.0476299999999999E-2</c:v>
                </c:pt>
                <c:pt idx="16935">
                  <c:v>9.3336100000000009E-3</c:v>
                </c:pt>
                <c:pt idx="16936">
                  <c:v>-3.0865699999999999E-2</c:v>
                </c:pt>
                <c:pt idx="16937">
                  <c:v>-6.1612100000000003E-2</c:v>
                </c:pt>
                <c:pt idx="16938">
                  <c:v>-2.2040400000000002E-2</c:v>
                </c:pt>
                <c:pt idx="16939">
                  <c:v>-3.2178900000000003E-2</c:v>
                </c:pt>
                <c:pt idx="16940">
                  <c:v>-2.5790199999999999E-2</c:v>
                </c:pt>
                <c:pt idx="16941">
                  <c:v>-8.1663099999999995E-3</c:v>
                </c:pt>
                <c:pt idx="16942">
                  <c:v>7.0714999999999997E-3</c:v>
                </c:pt>
                <c:pt idx="16943">
                  <c:v>-4.8996900000000003E-2</c:v>
                </c:pt>
                <c:pt idx="16944">
                  <c:v>-5.0416900000000001E-2</c:v>
                </c:pt>
                <c:pt idx="16945">
                  <c:v>-7.7810300000000004E-3</c:v>
                </c:pt>
                <c:pt idx="16946">
                  <c:v>-1.8614800000000001E-2</c:v>
                </c:pt>
                <c:pt idx="16947">
                  <c:v>-2.9829000000000001E-2</c:v>
                </c:pt>
                <c:pt idx="16948">
                  <c:v>-3.7088400000000001E-3</c:v>
                </c:pt>
                <c:pt idx="16949">
                  <c:v>1.55163E-2</c:v>
                </c:pt>
                <c:pt idx="16950">
                  <c:v>-4.4966699999999998E-2</c:v>
                </c:pt>
                <c:pt idx="16951">
                  <c:v>-1.33724E-2</c:v>
                </c:pt>
                <c:pt idx="16952">
                  <c:v>2.9998799999999999E-2</c:v>
                </c:pt>
                <c:pt idx="16953">
                  <c:v>-3.5916299999999998E-2</c:v>
                </c:pt>
                <c:pt idx="16954">
                  <c:v>-7.3389999999999997E-2</c:v>
                </c:pt>
                <c:pt idx="16955">
                  <c:v>-1.3935100000000001E-2</c:v>
                </c:pt>
                <c:pt idx="16956">
                  <c:v>2.2243499999999999E-2</c:v>
                </c:pt>
                <c:pt idx="16957">
                  <c:v>-3.9407699999999997E-2</c:v>
                </c:pt>
                <c:pt idx="16958">
                  <c:v>-6.4929000000000001E-2</c:v>
                </c:pt>
                <c:pt idx="16959">
                  <c:v>-3.4162499999999998E-2</c:v>
                </c:pt>
                <c:pt idx="16960">
                  <c:v>-2.4080299999999998E-3</c:v>
                </c:pt>
                <c:pt idx="16961">
                  <c:v>-2.8127699999999999E-2</c:v>
                </c:pt>
                <c:pt idx="16962">
                  <c:v>-5.97858E-2</c:v>
                </c:pt>
                <c:pt idx="16963">
                  <c:v>-1.6173400000000001E-2</c:v>
                </c:pt>
                <c:pt idx="16964">
                  <c:v>-3.88603E-2</c:v>
                </c:pt>
                <c:pt idx="16965">
                  <c:v>-2.145E-2</c:v>
                </c:pt>
                <c:pt idx="16966">
                  <c:v>-1.0458E-2</c:v>
                </c:pt>
                <c:pt idx="16967">
                  <c:v>-1.51339E-2</c:v>
                </c:pt>
                <c:pt idx="16968">
                  <c:v>-5.17168E-2</c:v>
                </c:pt>
                <c:pt idx="16969">
                  <c:v>-4.3351199999999999E-2</c:v>
                </c:pt>
                <c:pt idx="16970">
                  <c:v>-2.14577E-3</c:v>
                </c:pt>
                <c:pt idx="16971">
                  <c:v>-5.5294000000000003E-3</c:v>
                </c:pt>
                <c:pt idx="16972">
                  <c:v>7.3280300000000001E-3</c:v>
                </c:pt>
                <c:pt idx="16973">
                  <c:v>-9.4852400000000007E-3</c:v>
                </c:pt>
                <c:pt idx="16974">
                  <c:v>-1.90945E-2</c:v>
                </c:pt>
                <c:pt idx="16975">
                  <c:v>-2.0537400000000001E-2</c:v>
                </c:pt>
                <c:pt idx="16976">
                  <c:v>2.0115899999999999E-2</c:v>
                </c:pt>
                <c:pt idx="16977">
                  <c:v>1.8927599999999999E-2</c:v>
                </c:pt>
                <c:pt idx="16978">
                  <c:v>-2.7957900000000001E-2</c:v>
                </c:pt>
                <c:pt idx="16979">
                  <c:v>-3.4455300000000001E-2</c:v>
                </c:pt>
                <c:pt idx="16980">
                  <c:v>-3.1621000000000003E-2</c:v>
                </c:pt>
                <c:pt idx="16981">
                  <c:v>-3.1115500000000001E-2</c:v>
                </c:pt>
                <c:pt idx="16982">
                  <c:v>-2.9818500000000001E-2</c:v>
                </c:pt>
                <c:pt idx="16983">
                  <c:v>8.8787100000000004E-4</c:v>
                </c:pt>
                <c:pt idx="16984">
                  <c:v>-4.1971200000000004E-3</c:v>
                </c:pt>
                <c:pt idx="16985">
                  <c:v>-5.6577700000000002E-2</c:v>
                </c:pt>
                <c:pt idx="16986">
                  <c:v>-6.2549599999999997E-2</c:v>
                </c:pt>
                <c:pt idx="16987">
                  <c:v>2.8085699999999998E-3</c:v>
                </c:pt>
                <c:pt idx="16988">
                  <c:v>-2.1209700000000001E-2</c:v>
                </c:pt>
                <c:pt idx="16989">
                  <c:v>-1.37758E-2</c:v>
                </c:pt>
                <c:pt idx="16990">
                  <c:v>-1.1227600000000001E-2</c:v>
                </c:pt>
                <c:pt idx="16991">
                  <c:v>-8.9130400000000005E-3</c:v>
                </c:pt>
                <c:pt idx="16992">
                  <c:v>-4.8877700000000003E-2</c:v>
                </c:pt>
                <c:pt idx="16993">
                  <c:v>-1.32456E-2</c:v>
                </c:pt>
                <c:pt idx="16994">
                  <c:v>1.6090400000000001E-2</c:v>
                </c:pt>
                <c:pt idx="16995">
                  <c:v>-4.2543399999999997E-3</c:v>
                </c:pt>
                <c:pt idx="16996">
                  <c:v>-8.9149499999999996E-3</c:v>
                </c:pt>
                <c:pt idx="16997">
                  <c:v>1.26534E-2</c:v>
                </c:pt>
                <c:pt idx="16998">
                  <c:v>3.6630600000000001E-3</c:v>
                </c:pt>
                <c:pt idx="16999">
                  <c:v>-2.8174399999999999E-2</c:v>
                </c:pt>
                <c:pt idx="17000">
                  <c:v>1.27764E-2</c:v>
                </c:pt>
                <c:pt idx="17001">
                  <c:v>2.6159299999999998E-3</c:v>
                </c:pt>
                <c:pt idx="17002">
                  <c:v>-9.2554100000000004E-3</c:v>
                </c:pt>
                <c:pt idx="17003">
                  <c:v>-1.36852E-2</c:v>
                </c:pt>
                <c:pt idx="17004">
                  <c:v>6.2389400000000001E-3</c:v>
                </c:pt>
                <c:pt idx="17005">
                  <c:v>-2.7690900000000001E-2</c:v>
                </c:pt>
                <c:pt idx="17006">
                  <c:v>-2.8428100000000001E-2</c:v>
                </c:pt>
                <c:pt idx="17007">
                  <c:v>1.3093899999999999E-3</c:v>
                </c:pt>
                <c:pt idx="17008">
                  <c:v>-3.6214799999999998E-2</c:v>
                </c:pt>
                <c:pt idx="17009" formatCode="0.00E+00">
                  <c:v>-4.3264400000000001E-2</c:v>
                </c:pt>
                <c:pt idx="17010">
                  <c:v>1.10531E-2</c:v>
                </c:pt>
                <c:pt idx="17011">
                  <c:v>1.8792199999999998E-2</c:v>
                </c:pt>
                <c:pt idx="17012">
                  <c:v>-3.3396700000000001E-2</c:v>
                </c:pt>
                <c:pt idx="17013">
                  <c:v>-6.5031099999999994E-2</c:v>
                </c:pt>
                <c:pt idx="17014">
                  <c:v>-2.4557099999999998E-3</c:v>
                </c:pt>
                <c:pt idx="17015">
                  <c:v>8.6975100000000003E-3</c:v>
                </c:pt>
                <c:pt idx="17016">
                  <c:v>-4.1322700000000004E-3</c:v>
                </c:pt>
                <c:pt idx="17017">
                  <c:v>-5.6333499999999996E-3</c:v>
                </c:pt>
                <c:pt idx="17018">
                  <c:v>-4.1894899999999997E-3</c:v>
                </c:pt>
                <c:pt idx="17019">
                  <c:v>-3.1855599999999998E-2</c:v>
                </c:pt>
                <c:pt idx="17020">
                  <c:v>-8.4543199999999995E-3</c:v>
                </c:pt>
                <c:pt idx="17021">
                  <c:v>4.1856799999999998E-3</c:v>
                </c:pt>
                <c:pt idx="17022">
                  <c:v>6.4153700000000001E-3</c:v>
                </c:pt>
                <c:pt idx="17023">
                  <c:v>-1.18341E-2</c:v>
                </c:pt>
                <c:pt idx="17024">
                  <c:v>-2.0545999999999998E-2</c:v>
                </c:pt>
                <c:pt idx="17025">
                  <c:v>-4.98409E-2</c:v>
                </c:pt>
                <c:pt idx="17026">
                  <c:v>-1.9788700000000002E-3</c:v>
                </c:pt>
                <c:pt idx="17027">
                  <c:v>3.0626299999999999E-2</c:v>
                </c:pt>
                <c:pt idx="17028">
                  <c:v>3.9702399999999999E-2</c:v>
                </c:pt>
                <c:pt idx="17029">
                  <c:v>-2.1129599999999998E-2</c:v>
                </c:pt>
                <c:pt idx="17030">
                  <c:v>-5.0572400000000003E-2</c:v>
                </c:pt>
                <c:pt idx="17031">
                  <c:v>-2.80533E-2</c:v>
                </c:pt>
                <c:pt idx="17032">
                  <c:v>-5.1813099999999997E-3</c:v>
                </c:pt>
                <c:pt idx="17033">
                  <c:v>9.0360600000000003E-3</c:v>
                </c:pt>
                <c:pt idx="17034">
                  <c:v>1.29547E-2</c:v>
                </c:pt>
                <c:pt idx="17035">
                  <c:v>-1.14012E-2</c:v>
                </c:pt>
                <c:pt idx="17036">
                  <c:v>-3.3388099999999997E-2</c:v>
                </c:pt>
                <c:pt idx="17037">
                  <c:v>-2.0236000000000001E-2</c:v>
                </c:pt>
                <c:pt idx="17038">
                  <c:v>1.07384E-3</c:v>
                </c:pt>
                <c:pt idx="17039">
                  <c:v>2.4061200000000001E-2</c:v>
                </c:pt>
                <c:pt idx="17040">
                  <c:v>1.6206700000000001E-2</c:v>
                </c:pt>
                <c:pt idx="17041">
                  <c:v>-1.3816800000000001E-2</c:v>
                </c:pt>
                <c:pt idx="17042">
                  <c:v>-3.4583999999999997E-2</c:v>
                </c:pt>
                <c:pt idx="17043">
                  <c:v>-1.1428799999999999E-2</c:v>
                </c:pt>
                <c:pt idx="17044">
                  <c:v>5.84574E-2</c:v>
                </c:pt>
                <c:pt idx="17045">
                  <c:v>5.2557000000000003E-3</c:v>
                </c:pt>
                <c:pt idx="17046">
                  <c:v>-3.1695399999999999E-2</c:v>
                </c:pt>
                <c:pt idx="17047">
                  <c:v>-2.8343199999999999E-2</c:v>
                </c:pt>
                <c:pt idx="17048">
                  <c:v>3.2721500000000001E-2</c:v>
                </c:pt>
                <c:pt idx="17049">
                  <c:v>4.03776E-2</c:v>
                </c:pt>
                <c:pt idx="17050">
                  <c:v>1.8872300000000002E-2</c:v>
                </c:pt>
                <c:pt idx="17051">
                  <c:v>-2.5014899999999999E-3</c:v>
                </c:pt>
                <c:pt idx="17052">
                  <c:v>2.8737100000000002E-2</c:v>
                </c:pt>
                <c:pt idx="17053">
                  <c:v>-2.9041299999999999E-2</c:v>
                </c:pt>
                <c:pt idx="17054">
                  <c:v>-3.5442399999999999E-2</c:v>
                </c:pt>
                <c:pt idx="17055">
                  <c:v>5.3163500000000002E-2</c:v>
                </c:pt>
                <c:pt idx="17056">
                  <c:v>3.5347900000000002E-2</c:v>
                </c:pt>
                <c:pt idx="17057">
                  <c:v>-1.7826100000000001E-2</c:v>
                </c:pt>
                <c:pt idx="17058">
                  <c:v>-5.9625600000000001E-2</c:v>
                </c:pt>
                <c:pt idx="17059">
                  <c:v>-1.7414099999999998E-2</c:v>
                </c:pt>
                <c:pt idx="17060">
                  <c:v>3.32251E-2</c:v>
                </c:pt>
                <c:pt idx="17061">
                  <c:v>1.5584000000000001E-2</c:v>
                </c:pt>
                <c:pt idx="17062">
                  <c:v>-1.38149E-2</c:v>
                </c:pt>
                <c:pt idx="17063">
                  <c:v>-2.39382E-2</c:v>
                </c:pt>
                <c:pt idx="17064">
                  <c:v>-1.02863E-2</c:v>
                </c:pt>
                <c:pt idx="17065">
                  <c:v>8.6107300000000005E-3</c:v>
                </c:pt>
                <c:pt idx="17066">
                  <c:v>3.0258199999999999E-2</c:v>
                </c:pt>
                <c:pt idx="17067">
                  <c:v>9.0846999999999994E-3</c:v>
                </c:pt>
                <c:pt idx="17068">
                  <c:v>-1.8186599999999999E-3</c:v>
                </c:pt>
                <c:pt idx="17069">
                  <c:v>5.7878499999999998E-3</c:v>
                </c:pt>
                <c:pt idx="17070">
                  <c:v>-4.1460999999999998E-2</c:v>
                </c:pt>
                <c:pt idx="17071">
                  <c:v>8.8405600000000003E-4</c:v>
                </c:pt>
                <c:pt idx="17072">
                  <c:v>5.6468999999999998E-2</c:v>
                </c:pt>
                <c:pt idx="17073">
                  <c:v>5.1957099999999999E-2</c:v>
                </c:pt>
                <c:pt idx="17074">
                  <c:v>-2.57282E-2</c:v>
                </c:pt>
                <c:pt idx="17075">
                  <c:v>-3.4512500000000002E-2</c:v>
                </c:pt>
                <c:pt idx="17076">
                  <c:v>1.9413E-2</c:v>
                </c:pt>
                <c:pt idx="17077">
                  <c:v>6.5501199999999996E-2</c:v>
                </c:pt>
                <c:pt idx="17078">
                  <c:v>4.0263199999999999E-2</c:v>
                </c:pt>
                <c:pt idx="17079">
                  <c:v>-1.6340299999999999E-2</c:v>
                </c:pt>
                <c:pt idx="17080">
                  <c:v>1.10674E-2</c:v>
                </c:pt>
                <c:pt idx="17081">
                  <c:v>8.8338900000000005E-3</c:v>
                </c:pt>
                <c:pt idx="17082">
                  <c:v>2.8076199999999999E-2</c:v>
                </c:pt>
                <c:pt idx="17083">
                  <c:v>1.21069E-2</c:v>
                </c:pt>
                <c:pt idx="17084">
                  <c:v>7.29942E-3</c:v>
                </c:pt>
                <c:pt idx="17085">
                  <c:v>4.6313300000000002E-2</c:v>
                </c:pt>
                <c:pt idx="17086">
                  <c:v>6.9942499999999996E-3</c:v>
                </c:pt>
                <c:pt idx="17087">
                  <c:v>2.9182399999999999E-4</c:v>
                </c:pt>
                <c:pt idx="17088">
                  <c:v>3.58295E-2</c:v>
                </c:pt>
                <c:pt idx="17089">
                  <c:v>2.48747E-2</c:v>
                </c:pt>
                <c:pt idx="17090">
                  <c:v>2.81801E-2</c:v>
                </c:pt>
                <c:pt idx="17091">
                  <c:v>2.42758E-2</c:v>
                </c:pt>
                <c:pt idx="17092">
                  <c:v>5.66177E-2</c:v>
                </c:pt>
                <c:pt idx="17093">
                  <c:v>5.9290900000000001E-2</c:v>
                </c:pt>
                <c:pt idx="17094">
                  <c:v>2.16007E-2</c:v>
                </c:pt>
                <c:pt idx="17095">
                  <c:v>1.0785100000000001E-2</c:v>
                </c:pt>
                <c:pt idx="17096">
                  <c:v>3.9025299999999999E-2</c:v>
                </c:pt>
                <c:pt idx="17097">
                  <c:v>4.2655899999999997E-2</c:v>
                </c:pt>
                <c:pt idx="17098">
                  <c:v>5.1322E-2</c:v>
                </c:pt>
                <c:pt idx="17099">
                  <c:v>2.3236300000000001E-2</c:v>
                </c:pt>
                <c:pt idx="17100">
                  <c:v>1.51205E-2</c:v>
                </c:pt>
                <c:pt idx="17101">
                  <c:v>3.4480999999999998E-2</c:v>
                </c:pt>
                <c:pt idx="17102">
                  <c:v>5.6973500000000003E-2</c:v>
                </c:pt>
                <c:pt idx="17103">
                  <c:v>6.0348499999999999E-2</c:v>
                </c:pt>
                <c:pt idx="17104">
                  <c:v>7.36647E-2</c:v>
                </c:pt>
                <c:pt idx="17105">
                  <c:v>2.8389899999999999E-2</c:v>
                </c:pt>
                <c:pt idx="17106">
                  <c:v>2.36273E-2</c:v>
                </c:pt>
                <c:pt idx="17107">
                  <c:v>3.3493000000000002E-2</c:v>
                </c:pt>
                <c:pt idx="17108">
                  <c:v>4.5944199999999998E-2</c:v>
                </c:pt>
                <c:pt idx="17109">
                  <c:v>7.0393600000000001E-2</c:v>
                </c:pt>
                <c:pt idx="17110">
                  <c:v>5.3323700000000002E-2</c:v>
                </c:pt>
                <c:pt idx="17111">
                  <c:v>2.8069500000000001E-2</c:v>
                </c:pt>
                <c:pt idx="17112">
                  <c:v>5.0554299999999996E-3</c:v>
                </c:pt>
                <c:pt idx="17113">
                  <c:v>3.88002E-2</c:v>
                </c:pt>
                <c:pt idx="17114">
                  <c:v>0.103338</c:v>
                </c:pt>
                <c:pt idx="17115">
                  <c:v>4.3098400000000002E-2</c:v>
                </c:pt>
                <c:pt idx="17116">
                  <c:v>4.0168799999999996E-3</c:v>
                </c:pt>
                <c:pt idx="17117">
                  <c:v>3.5248799999999997E-2</c:v>
                </c:pt>
                <c:pt idx="17118">
                  <c:v>7.6694499999999999E-2</c:v>
                </c:pt>
                <c:pt idx="17119">
                  <c:v>7.7304800000000007E-2</c:v>
                </c:pt>
                <c:pt idx="17120">
                  <c:v>7.4627899999999997E-2</c:v>
                </c:pt>
                <c:pt idx="17121">
                  <c:v>7.5399400000000005E-2</c:v>
                </c:pt>
                <c:pt idx="17122">
                  <c:v>5.5952099999999998E-3</c:v>
                </c:pt>
                <c:pt idx="17123">
                  <c:v>3.7802700000000002E-2</c:v>
                </c:pt>
                <c:pt idx="17124">
                  <c:v>5.8426899999999997E-2</c:v>
                </c:pt>
                <c:pt idx="17125">
                  <c:v>9.1663400000000006E-2</c:v>
                </c:pt>
                <c:pt idx="17126">
                  <c:v>1.7033599999999999E-2</c:v>
                </c:pt>
                <c:pt idx="17127">
                  <c:v>4.3616299999999997E-2</c:v>
                </c:pt>
                <c:pt idx="17128">
                  <c:v>4.7822000000000003E-2</c:v>
                </c:pt>
                <c:pt idx="17129">
                  <c:v>4.6879799999999999E-2</c:v>
                </c:pt>
                <c:pt idx="17130">
                  <c:v>6.3041700000000006E-2</c:v>
                </c:pt>
                <c:pt idx="17131">
                  <c:v>8.7933499999999998E-2</c:v>
                </c:pt>
                <c:pt idx="17132">
                  <c:v>6.90413E-2</c:v>
                </c:pt>
                <c:pt idx="17133">
                  <c:v>-2.01426E-2</c:v>
                </c:pt>
                <c:pt idx="17134">
                  <c:v>3.08924E-2</c:v>
                </c:pt>
                <c:pt idx="17135">
                  <c:v>5.0570499999999997E-2</c:v>
                </c:pt>
                <c:pt idx="17136">
                  <c:v>6.0046200000000001E-2</c:v>
                </c:pt>
                <c:pt idx="17137">
                  <c:v>5.3734799999999999E-2</c:v>
                </c:pt>
                <c:pt idx="17138">
                  <c:v>6.3829400000000001E-3</c:v>
                </c:pt>
                <c:pt idx="17139">
                  <c:v>5.1136000000000003E-3</c:v>
                </c:pt>
                <c:pt idx="17140">
                  <c:v>3.0332600000000001E-2</c:v>
                </c:pt>
                <c:pt idx="17141">
                  <c:v>5.5795699999999997E-2</c:v>
                </c:pt>
                <c:pt idx="17142" formatCode="0.00E+00">
                  <c:v>7.1089700000000006E-2</c:v>
                </c:pt>
                <c:pt idx="17143">
                  <c:v>6.8889599999999995E-2</c:v>
                </c:pt>
                <c:pt idx="17144">
                  <c:v>-9.2468299999999993E-3</c:v>
                </c:pt>
                <c:pt idx="17145">
                  <c:v>-4.5461700000000004E-3</c:v>
                </c:pt>
                <c:pt idx="17146">
                  <c:v>1.60503E-2</c:v>
                </c:pt>
                <c:pt idx="17147">
                  <c:v>8.9801800000000001E-2</c:v>
                </c:pt>
                <c:pt idx="17148">
                  <c:v>9.2754400000000001E-2</c:v>
                </c:pt>
                <c:pt idx="17149">
                  <c:v>5.53226E-2</c:v>
                </c:pt>
                <c:pt idx="17150">
                  <c:v>-2.5463100000000001E-4</c:v>
                </c:pt>
                <c:pt idx="17151">
                  <c:v>-8.9931500000000001E-3</c:v>
                </c:pt>
                <c:pt idx="17152">
                  <c:v>2.1882100000000002E-2</c:v>
                </c:pt>
                <c:pt idx="17153">
                  <c:v>6.2056500000000001E-2</c:v>
                </c:pt>
                <c:pt idx="17154">
                  <c:v>9.2790600000000001E-2</c:v>
                </c:pt>
                <c:pt idx="17155">
                  <c:v>4.5765899999999998E-2</c:v>
                </c:pt>
                <c:pt idx="17156">
                  <c:v>-8.1605900000000006E-3</c:v>
                </c:pt>
                <c:pt idx="17157">
                  <c:v>-3.6382699999999999E-3</c:v>
                </c:pt>
                <c:pt idx="17158">
                  <c:v>8.0024700000000004E-2</c:v>
                </c:pt>
                <c:pt idx="17159">
                  <c:v>0.11151</c:v>
                </c:pt>
                <c:pt idx="17160">
                  <c:v>6.2012699999999997E-2</c:v>
                </c:pt>
                <c:pt idx="17161">
                  <c:v>-1.80244E-3</c:v>
                </c:pt>
                <c:pt idx="17162">
                  <c:v>3.18108E-2</c:v>
                </c:pt>
                <c:pt idx="17163">
                  <c:v>6.6929799999999998E-2</c:v>
                </c:pt>
                <c:pt idx="17164">
                  <c:v>9.3216900000000005E-2</c:v>
                </c:pt>
                <c:pt idx="17165">
                  <c:v>6.7651699999999995E-2</c:v>
                </c:pt>
                <c:pt idx="17166">
                  <c:v>3.4783399999999999E-2</c:v>
                </c:pt>
                <c:pt idx="17167">
                  <c:v>-1.08261E-2</c:v>
                </c:pt>
                <c:pt idx="17168">
                  <c:v>3.9959000000000001E-4</c:v>
                </c:pt>
                <c:pt idx="17169">
                  <c:v>0.10116799999999999</c:v>
                </c:pt>
                <c:pt idx="17170">
                  <c:v>0.10889699999999999</c:v>
                </c:pt>
                <c:pt idx="17171">
                  <c:v>5.2103999999999998E-2</c:v>
                </c:pt>
                <c:pt idx="17172">
                  <c:v>2.1096199999999999E-2</c:v>
                </c:pt>
                <c:pt idx="17173">
                  <c:v>2.45008E-2</c:v>
                </c:pt>
                <c:pt idx="17174">
                  <c:v>6.0853999999999998E-2</c:v>
                </c:pt>
                <c:pt idx="17175">
                  <c:v>0.10163700000000001</c:v>
                </c:pt>
                <c:pt idx="17176">
                  <c:v>6.4525600000000002E-2</c:v>
                </c:pt>
                <c:pt idx="17177">
                  <c:v>3.4151099999999997E-2</c:v>
                </c:pt>
                <c:pt idx="17178">
                  <c:v>1.48039E-2</c:v>
                </c:pt>
                <c:pt idx="17179">
                  <c:v>6.38103E-2</c:v>
                </c:pt>
                <c:pt idx="17180">
                  <c:v>8.0585500000000004E-2</c:v>
                </c:pt>
                <c:pt idx="17181">
                  <c:v>6.9562899999999997E-2</c:v>
                </c:pt>
                <c:pt idx="17182">
                  <c:v>3.0893299999999999E-2</c:v>
                </c:pt>
                <c:pt idx="17183">
                  <c:v>7.41034E-2</c:v>
                </c:pt>
                <c:pt idx="17184">
                  <c:v>4.4100800000000002E-2</c:v>
                </c:pt>
                <c:pt idx="17185">
                  <c:v>-2.5810199999999998E-2</c:v>
                </c:pt>
                <c:pt idx="17186">
                  <c:v>5.41868E-2</c:v>
                </c:pt>
                <c:pt idx="17187">
                  <c:v>8.2527199999999995E-2</c:v>
                </c:pt>
                <c:pt idx="17188">
                  <c:v>4.2642600000000003E-2</c:v>
                </c:pt>
                <c:pt idx="17189">
                  <c:v>3.2691999999999999E-2</c:v>
                </c:pt>
                <c:pt idx="17190">
                  <c:v>6.1725599999999999E-2</c:v>
                </c:pt>
                <c:pt idx="17191">
                  <c:v>5.7477E-2</c:v>
                </c:pt>
                <c:pt idx="17192">
                  <c:v>6.7658399999999994E-2</c:v>
                </c:pt>
                <c:pt idx="17193">
                  <c:v>2.64759E-2</c:v>
                </c:pt>
                <c:pt idx="17194">
                  <c:v>3.5259199999999997E-2</c:v>
                </c:pt>
                <c:pt idx="17195">
                  <c:v>6.9539100000000006E-2</c:v>
                </c:pt>
                <c:pt idx="17196">
                  <c:v>2.94466E-2</c:v>
                </c:pt>
                <c:pt idx="17197">
                  <c:v>1.94731E-2</c:v>
                </c:pt>
                <c:pt idx="17198">
                  <c:v>1.60217E-2</c:v>
                </c:pt>
                <c:pt idx="17199">
                  <c:v>1.8529899999999998E-2</c:v>
                </c:pt>
                <c:pt idx="17200">
                  <c:v>1.7418900000000001E-2</c:v>
                </c:pt>
                <c:pt idx="17201">
                  <c:v>3.4244499999999997E-2</c:v>
                </c:pt>
                <c:pt idx="17202">
                  <c:v>2.3404100000000001E-2</c:v>
                </c:pt>
                <c:pt idx="17203">
                  <c:v>1.51682E-2</c:v>
                </c:pt>
                <c:pt idx="17204">
                  <c:v>1.7167999999999999E-2</c:v>
                </c:pt>
                <c:pt idx="17205">
                  <c:v>4.4697800000000003E-2</c:v>
                </c:pt>
                <c:pt idx="17206">
                  <c:v>3.1537999999999997E-2</c:v>
                </c:pt>
                <c:pt idx="17207">
                  <c:v>8.3312999999999998E-3</c:v>
                </c:pt>
                <c:pt idx="17208">
                  <c:v>6.7768100000000003E-3</c:v>
                </c:pt>
                <c:pt idx="17209">
                  <c:v>5.5151000000000002E-3</c:v>
                </c:pt>
                <c:pt idx="17210">
                  <c:v>4.8139599999999998E-2</c:v>
                </c:pt>
                <c:pt idx="17211">
                  <c:v>8.1202499999999997E-2</c:v>
                </c:pt>
                <c:pt idx="17212">
                  <c:v>6.7983600000000005E-2</c:v>
                </c:pt>
                <c:pt idx="17213">
                  <c:v>2.8133400000000001E-3</c:v>
                </c:pt>
                <c:pt idx="17214">
                  <c:v>2.4700200000000002E-4</c:v>
                </c:pt>
                <c:pt idx="17215">
                  <c:v>7.2086300000000006E-2</c:v>
                </c:pt>
                <c:pt idx="17216">
                  <c:v>0.115568</c:v>
                </c:pt>
                <c:pt idx="17217">
                  <c:v>5.3180699999999997E-2</c:v>
                </c:pt>
                <c:pt idx="17218">
                  <c:v>3.7465100000000001E-2</c:v>
                </c:pt>
                <c:pt idx="17219">
                  <c:v>3.0567199999999999E-2</c:v>
                </c:pt>
                <c:pt idx="17220">
                  <c:v>4.0509200000000002E-2</c:v>
                </c:pt>
                <c:pt idx="17221">
                  <c:v>6.79617E-2</c:v>
                </c:pt>
                <c:pt idx="17222">
                  <c:v>6.1147699999999999E-2</c:v>
                </c:pt>
                <c:pt idx="17223">
                  <c:v>4.0406200000000003E-2</c:v>
                </c:pt>
                <c:pt idx="17224">
                  <c:v>5.76143E-2</c:v>
                </c:pt>
                <c:pt idx="17225">
                  <c:v>6.8963999999999998E-2</c:v>
                </c:pt>
                <c:pt idx="17226">
                  <c:v>6.2585799999999997E-2</c:v>
                </c:pt>
                <c:pt idx="17227" formatCode="0.00E+00">
                  <c:v>7.0045499999999997E-2</c:v>
                </c:pt>
                <c:pt idx="17228">
                  <c:v>8.3663899999999999E-2</c:v>
                </c:pt>
                <c:pt idx="17229">
                  <c:v>6.4189899999999994E-2</c:v>
                </c:pt>
                <c:pt idx="17230">
                  <c:v>1.3936E-2</c:v>
                </c:pt>
                <c:pt idx="17231">
                  <c:v>6.0297999999999997E-2</c:v>
                </c:pt>
                <c:pt idx="17232">
                  <c:v>0.105115</c:v>
                </c:pt>
                <c:pt idx="17233">
                  <c:v>7.6705899999999994E-2</c:v>
                </c:pt>
                <c:pt idx="17234">
                  <c:v>1.3936E-2</c:v>
                </c:pt>
                <c:pt idx="17235">
                  <c:v>3.80449E-2</c:v>
                </c:pt>
                <c:pt idx="17236">
                  <c:v>7.2290400000000005E-2</c:v>
                </c:pt>
                <c:pt idx="17237">
                  <c:v>8.3837499999999995E-2</c:v>
                </c:pt>
                <c:pt idx="17238">
                  <c:v>6.5670000000000006E-2</c:v>
                </c:pt>
                <c:pt idx="17239">
                  <c:v>5.1986699999999997E-2</c:v>
                </c:pt>
                <c:pt idx="17240">
                  <c:v>4.9778900000000001E-2</c:v>
                </c:pt>
                <c:pt idx="17241">
                  <c:v>6.2771800000000003E-2</c:v>
                </c:pt>
                <c:pt idx="17242">
                  <c:v>7.7784500000000006E-2</c:v>
                </c:pt>
                <c:pt idx="17243">
                  <c:v>8.3793599999999996E-2</c:v>
                </c:pt>
                <c:pt idx="17244">
                  <c:v>5.7654400000000001E-2</c:v>
                </c:pt>
                <c:pt idx="17245">
                  <c:v>5.7046899999999998E-2</c:v>
                </c:pt>
                <c:pt idx="17246">
                  <c:v>-3.8814499999999998E-3</c:v>
                </c:pt>
                <c:pt idx="17247">
                  <c:v>2.18239E-2</c:v>
                </c:pt>
                <c:pt idx="17248">
                  <c:v>6.9942500000000005E-2</c:v>
                </c:pt>
                <c:pt idx="17249">
                  <c:v>6.8826700000000005E-2</c:v>
                </c:pt>
                <c:pt idx="17250">
                  <c:v>3.7914299999999998E-2</c:v>
                </c:pt>
                <c:pt idx="17251">
                  <c:v>-2.1871600000000001E-2</c:v>
                </c:pt>
                <c:pt idx="17252">
                  <c:v>4.1074800000000002E-3</c:v>
                </c:pt>
                <c:pt idx="17253">
                  <c:v>4.5504599999999999E-2</c:v>
                </c:pt>
                <c:pt idx="17254">
                  <c:v>4.56972E-2</c:v>
                </c:pt>
                <c:pt idx="17255">
                  <c:v>2.6427300000000001E-2</c:v>
                </c:pt>
                <c:pt idx="17256">
                  <c:v>2.2604900000000001E-2</c:v>
                </c:pt>
                <c:pt idx="17257">
                  <c:v>1.8611900000000001E-2</c:v>
                </c:pt>
                <c:pt idx="17258">
                  <c:v>1.18551E-2</c:v>
                </c:pt>
                <c:pt idx="17259">
                  <c:v>9.8123599999999991E-3</c:v>
                </c:pt>
                <c:pt idx="17260">
                  <c:v>5.2551300000000002E-2</c:v>
                </c:pt>
                <c:pt idx="17261">
                  <c:v>7.8399700000000003E-2</c:v>
                </c:pt>
                <c:pt idx="17262">
                  <c:v>1.9468300000000001E-2</c:v>
                </c:pt>
                <c:pt idx="17263">
                  <c:v>8.4085500000000007E-3</c:v>
                </c:pt>
                <c:pt idx="17264">
                  <c:v>2.5185599999999999E-2</c:v>
                </c:pt>
                <c:pt idx="17265">
                  <c:v>1.7517999999999999E-2</c:v>
                </c:pt>
                <c:pt idx="17266">
                  <c:v>5.6255300000000001E-2</c:v>
                </c:pt>
                <c:pt idx="17267">
                  <c:v>3.77493E-2</c:v>
                </c:pt>
                <c:pt idx="17268">
                  <c:v>8.32367E-3</c:v>
                </c:pt>
                <c:pt idx="17269">
                  <c:v>5.9787800000000002E-2</c:v>
                </c:pt>
                <c:pt idx="17270">
                  <c:v>5.8578499999999999E-2</c:v>
                </c:pt>
                <c:pt idx="17271">
                  <c:v>5.4109600000000001E-2</c:v>
                </c:pt>
                <c:pt idx="17272">
                  <c:v>3.5578699999999998E-2</c:v>
                </c:pt>
                <c:pt idx="17273">
                  <c:v>4.3078400000000003E-2</c:v>
                </c:pt>
                <c:pt idx="17274">
                  <c:v>7.2353399999999998E-2</c:v>
                </c:pt>
                <c:pt idx="17275">
                  <c:v>4.4375400000000002E-2</c:v>
                </c:pt>
                <c:pt idx="17276">
                  <c:v>2.1969800000000001E-2</c:v>
                </c:pt>
                <c:pt idx="17277">
                  <c:v>2.0184500000000001E-2</c:v>
                </c:pt>
                <c:pt idx="17278">
                  <c:v>3.8786899999999999E-2</c:v>
                </c:pt>
                <c:pt idx="17279">
                  <c:v>5.8305700000000002E-2</c:v>
                </c:pt>
                <c:pt idx="17280">
                  <c:v>6.4404500000000003E-2</c:v>
                </c:pt>
                <c:pt idx="17281">
                  <c:v>5.9400599999999998E-2</c:v>
                </c:pt>
                <c:pt idx="17282">
                  <c:v>9.1808299999999995E-2</c:v>
                </c:pt>
                <c:pt idx="17283">
                  <c:v>6.3665399999999997E-2</c:v>
                </c:pt>
                <c:pt idx="17284">
                  <c:v>3.5006500000000003E-2</c:v>
                </c:pt>
                <c:pt idx="17285">
                  <c:v>2.8308900000000001E-2</c:v>
                </c:pt>
                <c:pt idx="17286">
                  <c:v>8.12721E-2</c:v>
                </c:pt>
                <c:pt idx="17287">
                  <c:v>8.5432099999999997E-2</c:v>
                </c:pt>
                <c:pt idx="17288">
                  <c:v>5.3113E-2</c:v>
                </c:pt>
                <c:pt idx="17289">
                  <c:v>1.41602E-2</c:v>
                </c:pt>
                <c:pt idx="17290">
                  <c:v>6.7517300000000002E-2</c:v>
                </c:pt>
                <c:pt idx="17291">
                  <c:v>8.7832499999999994E-2</c:v>
                </c:pt>
                <c:pt idx="17292">
                  <c:v>5.0289199999999999E-2</c:v>
                </c:pt>
                <c:pt idx="17293">
                  <c:v>4.7898299999999998E-2</c:v>
                </c:pt>
                <c:pt idx="17294" formatCode="0.00E+00">
                  <c:v>8.5385299999999997E-2</c:v>
                </c:pt>
                <c:pt idx="17295">
                  <c:v>5.9914599999999998E-2</c:v>
                </c:pt>
                <c:pt idx="17296">
                  <c:v>7.3064799999999999E-2</c:v>
                </c:pt>
                <c:pt idx="17297">
                  <c:v>7.5453800000000001E-2</c:v>
                </c:pt>
                <c:pt idx="17298">
                  <c:v>6.9994899999999999E-2</c:v>
                </c:pt>
                <c:pt idx="17299">
                  <c:v>4.58193E-2</c:v>
                </c:pt>
                <c:pt idx="17300">
                  <c:v>5.2118299999999999E-2</c:v>
                </c:pt>
                <c:pt idx="17301">
                  <c:v>5.2186000000000003E-2</c:v>
                </c:pt>
                <c:pt idx="17302">
                  <c:v>9.1283799999999998E-2</c:v>
                </c:pt>
                <c:pt idx="17303">
                  <c:v>4.6336200000000001E-2</c:v>
                </c:pt>
                <c:pt idx="17304">
                  <c:v>7.3610300000000004E-2</c:v>
                </c:pt>
                <c:pt idx="17305">
                  <c:v>6.6225099999999995E-2</c:v>
                </c:pt>
                <c:pt idx="17306">
                  <c:v>1.6803700000000001E-2</c:v>
                </c:pt>
                <c:pt idx="17307">
                  <c:v>6.3879000000000005E-2</c:v>
                </c:pt>
                <c:pt idx="17308">
                  <c:v>6.5040600000000004E-2</c:v>
                </c:pt>
                <c:pt idx="17309">
                  <c:v>0.100022</c:v>
                </c:pt>
                <c:pt idx="17310">
                  <c:v>2.8281199999999999E-2</c:v>
                </c:pt>
                <c:pt idx="17311">
                  <c:v>2.2859600000000001E-3</c:v>
                </c:pt>
                <c:pt idx="17312">
                  <c:v>5.1215200000000002E-2</c:v>
                </c:pt>
                <c:pt idx="17313">
                  <c:v>6.7056699999999997E-2</c:v>
                </c:pt>
                <c:pt idx="17314">
                  <c:v>6.5960900000000003E-2</c:v>
                </c:pt>
                <c:pt idx="17315">
                  <c:v>2.34165E-2</c:v>
                </c:pt>
                <c:pt idx="17316">
                  <c:v>5.7869900000000002E-2</c:v>
                </c:pt>
                <c:pt idx="17317">
                  <c:v>5.7812700000000002E-2</c:v>
                </c:pt>
                <c:pt idx="17318">
                  <c:v>5.4169700000000001E-2</c:v>
                </c:pt>
                <c:pt idx="17319">
                  <c:v>2.5044400000000001E-2</c:v>
                </c:pt>
                <c:pt idx="17320">
                  <c:v>3.0991600000000001E-2</c:v>
                </c:pt>
                <c:pt idx="17321">
                  <c:v>5.5012699999999998E-2</c:v>
                </c:pt>
                <c:pt idx="17322">
                  <c:v>2.8277400000000001E-2</c:v>
                </c:pt>
                <c:pt idx="17323">
                  <c:v>-7.7114100000000001E-3</c:v>
                </c:pt>
                <c:pt idx="17324">
                  <c:v>3.78304E-2</c:v>
                </c:pt>
                <c:pt idx="17325">
                  <c:v>7.9324699999999998E-2</c:v>
                </c:pt>
                <c:pt idx="17326">
                  <c:v>5.1297200000000001E-2</c:v>
                </c:pt>
                <c:pt idx="17327">
                  <c:v>5.3119700000000001E-3</c:v>
                </c:pt>
                <c:pt idx="17328">
                  <c:v>-1.30405E-2</c:v>
                </c:pt>
                <c:pt idx="17329">
                  <c:v>6.0032799999999997E-2</c:v>
                </c:pt>
                <c:pt idx="17330">
                  <c:v>8.2341200000000003E-2</c:v>
                </c:pt>
                <c:pt idx="17331">
                  <c:v>5.79357E-2</c:v>
                </c:pt>
                <c:pt idx="17332">
                  <c:v>2.7668000000000002E-2</c:v>
                </c:pt>
                <c:pt idx="17333">
                  <c:v>3.8994800000000003E-2</c:v>
                </c:pt>
                <c:pt idx="17334">
                  <c:v>4.8395199999999999E-2</c:v>
                </c:pt>
                <c:pt idx="17335" formatCode="0.00E+00">
                  <c:v>6.5629000000000007E-2</c:v>
                </c:pt>
                <c:pt idx="17336">
                  <c:v>6.4648600000000001E-2</c:v>
                </c:pt>
                <c:pt idx="17337">
                  <c:v>7.2282799999999994E-2</c:v>
                </c:pt>
                <c:pt idx="17338">
                  <c:v>5.1909400000000001E-2</c:v>
                </c:pt>
                <c:pt idx="17339">
                  <c:v>2.97165E-2</c:v>
                </c:pt>
                <c:pt idx="17340">
                  <c:v>1.8863700000000001E-3</c:v>
                </c:pt>
                <c:pt idx="17341">
                  <c:v>2.74725E-2</c:v>
                </c:pt>
                <c:pt idx="17342">
                  <c:v>5.8121699999999998E-2</c:v>
                </c:pt>
                <c:pt idx="17343">
                  <c:v>6.6764799999999999E-2</c:v>
                </c:pt>
                <c:pt idx="17344">
                  <c:v>3.3619900000000001E-2</c:v>
                </c:pt>
                <c:pt idx="17345">
                  <c:v>4.0432900000000001E-2</c:v>
                </c:pt>
                <c:pt idx="17346">
                  <c:v>5.8268500000000001E-2</c:v>
                </c:pt>
                <c:pt idx="17347">
                  <c:v>8.2569100000000006E-2</c:v>
                </c:pt>
                <c:pt idx="17348">
                  <c:v>7.4462899999999999E-2</c:v>
                </c:pt>
                <c:pt idx="17349">
                  <c:v>3.7898099999999997E-2</c:v>
                </c:pt>
                <c:pt idx="17350">
                  <c:v>5.4306E-2</c:v>
                </c:pt>
                <c:pt idx="17351">
                  <c:v>2.6453000000000001E-2</c:v>
                </c:pt>
                <c:pt idx="17352">
                  <c:v>2.51627E-2</c:v>
                </c:pt>
                <c:pt idx="17353">
                  <c:v>2.9329299999999999E-2</c:v>
                </c:pt>
                <c:pt idx="17354">
                  <c:v>4.6171200000000003E-2</c:v>
                </c:pt>
                <c:pt idx="17355">
                  <c:v>3.0178099999999999E-2</c:v>
                </c:pt>
                <c:pt idx="17356">
                  <c:v>-1.31865E-2</c:v>
                </c:pt>
                <c:pt idx="17357">
                  <c:v>-4.9095199999999997E-3</c:v>
                </c:pt>
                <c:pt idx="17358">
                  <c:v>3.1461700000000002E-2</c:v>
                </c:pt>
                <c:pt idx="17359">
                  <c:v>5.5896800000000003E-2</c:v>
                </c:pt>
                <c:pt idx="17360">
                  <c:v>8.93211E-3</c:v>
                </c:pt>
                <c:pt idx="17361">
                  <c:v>-1.8830300000000001E-2</c:v>
                </c:pt>
                <c:pt idx="17362">
                  <c:v>9.4156299999999995E-3</c:v>
                </c:pt>
                <c:pt idx="17363">
                  <c:v>1.78175E-2</c:v>
                </c:pt>
                <c:pt idx="17364">
                  <c:v>4.2519599999999998E-2</c:v>
                </c:pt>
                <c:pt idx="17365">
                  <c:v>4.8508599999999999E-2</c:v>
                </c:pt>
                <c:pt idx="17366">
                  <c:v>-1.1807399999999999E-2</c:v>
                </c:pt>
                <c:pt idx="17367">
                  <c:v>-1.7896700000000001E-2</c:v>
                </c:pt>
                <c:pt idx="17368">
                  <c:v>-2.2961599999999999E-2</c:v>
                </c:pt>
                <c:pt idx="17369">
                  <c:v>1.7183299999999999E-2</c:v>
                </c:pt>
                <c:pt idx="17370">
                  <c:v>6.6955600000000004E-2</c:v>
                </c:pt>
                <c:pt idx="17371">
                  <c:v>2.4564699999999998E-2</c:v>
                </c:pt>
                <c:pt idx="17372">
                  <c:v>-2.2586800000000001E-2</c:v>
                </c:pt>
                <c:pt idx="17373">
                  <c:v>-6.0326600000000001E-2</c:v>
                </c:pt>
                <c:pt idx="17374">
                  <c:v>1.7258599999999999E-2</c:v>
                </c:pt>
                <c:pt idx="17375">
                  <c:v>5.5741300000000001E-2</c:v>
                </c:pt>
                <c:pt idx="17376">
                  <c:v>3.1022999999999998E-2</c:v>
                </c:pt>
                <c:pt idx="17377">
                  <c:v>-1.4103900000000001E-2</c:v>
                </c:pt>
                <c:pt idx="17378">
                  <c:v>-6.2176700000000001E-2</c:v>
                </c:pt>
                <c:pt idx="17379">
                  <c:v>-1.7840399999999999E-2</c:v>
                </c:pt>
                <c:pt idx="17380">
                  <c:v>1.36127E-2</c:v>
                </c:pt>
                <c:pt idx="17381">
                  <c:v>3.7543300000000002E-2</c:v>
                </c:pt>
                <c:pt idx="17382">
                  <c:v>5.69916E-3</c:v>
                </c:pt>
                <c:pt idx="17383">
                  <c:v>-2.0763400000000001E-2</c:v>
                </c:pt>
                <c:pt idx="17384">
                  <c:v>-5.43118E-2</c:v>
                </c:pt>
                <c:pt idx="17385">
                  <c:v>-1.6848599999999998E-2</c:v>
                </c:pt>
                <c:pt idx="17386">
                  <c:v>1.6017900000000002E-2</c:v>
                </c:pt>
                <c:pt idx="17387">
                  <c:v>-1.7754599999999999E-2</c:v>
                </c:pt>
                <c:pt idx="17388">
                  <c:v>-2.3694E-2</c:v>
                </c:pt>
                <c:pt idx="17389">
                  <c:v>-3.6662100000000003E-2</c:v>
                </c:pt>
                <c:pt idx="17390">
                  <c:v>-2.3249599999999999E-2</c:v>
                </c:pt>
                <c:pt idx="17391">
                  <c:v>1.54285E-2</c:v>
                </c:pt>
                <c:pt idx="17392">
                  <c:v>4.7664600000000001E-3</c:v>
                </c:pt>
                <c:pt idx="17393">
                  <c:v>-3.20339E-3</c:v>
                </c:pt>
                <c:pt idx="17394">
                  <c:v>-2.1228799999999999E-2</c:v>
                </c:pt>
                <c:pt idx="17395">
                  <c:v>-3.97968E-2</c:v>
                </c:pt>
                <c:pt idx="17396">
                  <c:v>2.2750900000000001E-2</c:v>
                </c:pt>
                <c:pt idx="17397">
                  <c:v>9.6759800000000007E-3</c:v>
                </c:pt>
                <c:pt idx="17398">
                  <c:v>3.3664699999999998E-4</c:v>
                </c:pt>
                <c:pt idx="17399">
                  <c:v>1.7299699999999999E-3</c:v>
                </c:pt>
                <c:pt idx="17400">
                  <c:v>-5.7171800000000002E-2</c:v>
                </c:pt>
                <c:pt idx="17401">
                  <c:v>-4.66366E-2</c:v>
                </c:pt>
                <c:pt idx="17402">
                  <c:v>3.0830400000000001E-2</c:v>
                </c:pt>
                <c:pt idx="17403">
                  <c:v>2.43015E-2</c:v>
                </c:pt>
                <c:pt idx="17404">
                  <c:v>-1.54152E-2</c:v>
                </c:pt>
                <c:pt idx="17405">
                  <c:v>-4.0539699999999998E-2</c:v>
                </c:pt>
                <c:pt idx="17406">
                  <c:v>-1.8207600000000001E-2</c:v>
                </c:pt>
                <c:pt idx="17407">
                  <c:v>5.3024300000000003E-3</c:v>
                </c:pt>
                <c:pt idx="17408">
                  <c:v>-1.1797E-2</c:v>
                </c:pt>
                <c:pt idx="17409">
                  <c:v>3.5667400000000002E-4</c:v>
                </c:pt>
                <c:pt idx="17410">
                  <c:v>1.31912E-2</c:v>
                </c:pt>
                <c:pt idx="17411">
                  <c:v>-2.16551E-2</c:v>
                </c:pt>
                <c:pt idx="17412">
                  <c:v>-3.9130199999999997E-2</c:v>
                </c:pt>
                <c:pt idx="17413">
                  <c:v>2.4423600000000002E-3</c:v>
                </c:pt>
                <c:pt idx="17414">
                  <c:v>1.0438899999999999E-2</c:v>
                </c:pt>
                <c:pt idx="17415">
                  <c:v>-2.5919000000000001E-2</c:v>
                </c:pt>
                <c:pt idx="17416">
                  <c:v>-3.4156800000000001E-2</c:v>
                </c:pt>
                <c:pt idx="17417">
                  <c:v>-3.57103E-2</c:v>
                </c:pt>
                <c:pt idx="17418">
                  <c:v>8.4495500000000001E-3</c:v>
                </c:pt>
                <c:pt idx="17419">
                  <c:v>3.9690999999999997E-2</c:v>
                </c:pt>
                <c:pt idx="17420">
                  <c:v>7.0257200000000001E-3</c:v>
                </c:pt>
                <c:pt idx="17421">
                  <c:v>-4.6849300000000003E-2</c:v>
                </c:pt>
                <c:pt idx="17422">
                  <c:v>-3.9407699999999997E-2</c:v>
                </c:pt>
                <c:pt idx="17423">
                  <c:v>-1.5706100000000001E-2</c:v>
                </c:pt>
                <c:pt idx="17424">
                  <c:v>2.6761099999999999E-2</c:v>
                </c:pt>
                <c:pt idx="17425">
                  <c:v>2.2125199999999999E-3</c:v>
                </c:pt>
                <c:pt idx="17426">
                  <c:v>-3.79105E-2</c:v>
                </c:pt>
                <c:pt idx="17427">
                  <c:v>-5.2203199999999998E-2</c:v>
                </c:pt>
                <c:pt idx="17428">
                  <c:v>-4.7138199999999998E-2</c:v>
                </c:pt>
                <c:pt idx="17429">
                  <c:v>-5.0032600000000003E-2</c:v>
                </c:pt>
                <c:pt idx="17430">
                  <c:v>-8.1100500000000006E-3</c:v>
                </c:pt>
                <c:pt idx="17431">
                  <c:v>3.6010700000000001E-3</c:v>
                </c:pt>
                <c:pt idx="17432">
                  <c:v>-3.7548999999999999E-2</c:v>
                </c:pt>
                <c:pt idx="17433">
                  <c:v>-6.2887200000000004E-2</c:v>
                </c:pt>
                <c:pt idx="17434">
                  <c:v>-6.4518000000000006E-2</c:v>
                </c:pt>
                <c:pt idx="17435">
                  <c:v>1.1561399999999999E-2</c:v>
                </c:pt>
                <c:pt idx="17436">
                  <c:v>-2.8749500000000001E-2</c:v>
                </c:pt>
                <c:pt idx="17437">
                  <c:v>-3.6863300000000002E-2</c:v>
                </c:pt>
                <c:pt idx="17438">
                  <c:v>-7.8567499999999998E-2</c:v>
                </c:pt>
                <c:pt idx="17439">
                  <c:v>-4.4576600000000001E-2</c:v>
                </c:pt>
                <c:pt idx="17440">
                  <c:v>-1.6970599999999999E-2</c:v>
                </c:pt>
                <c:pt idx="17441">
                  <c:v>5.13935E-3</c:v>
                </c:pt>
                <c:pt idx="17442">
                  <c:v>-7.33433E-2</c:v>
                </c:pt>
                <c:pt idx="17443">
                  <c:v>-5.3379099999999999E-2</c:v>
                </c:pt>
                <c:pt idx="17444">
                  <c:v>-3.7282000000000003E-2</c:v>
                </c:pt>
                <c:pt idx="17445">
                  <c:v>-1.45512E-2</c:v>
                </c:pt>
                <c:pt idx="17446">
                  <c:v>-3.5937299999999998E-2</c:v>
                </c:pt>
                <c:pt idx="17447">
                  <c:v>-3.4924499999999997E-2</c:v>
                </c:pt>
                <c:pt idx="17448">
                  <c:v>-8.02135E-3</c:v>
                </c:pt>
                <c:pt idx="17449">
                  <c:v>-8.5618E-2</c:v>
                </c:pt>
                <c:pt idx="17450">
                  <c:v>-0.11396199999999999</c:v>
                </c:pt>
                <c:pt idx="17451">
                  <c:v>-4.3975800000000002E-2</c:v>
                </c:pt>
                <c:pt idx="17452">
                  <c:v>1.81522E-2</c:v>
                </c:pt>
                <c:pt idx="17453">
                  <c:v>-1.8098800000000002E-2</c:v>
                </c:pt>
                <c:pt idx="17454">
                  <c:v>-5.2664799999999998E-2</c:v>
                </c:pt>
                <c:pt idx="17455">
                  <c:v>-9.9877400000000005E-2</c:v>
                </c:pt>
                <c:pt idx="17456">
                  <c:v>-4.7784800000000002E-2</c:v>
                </c:pt>
                <c:pt idx="17457">
                  <c:v>1.2763999999999999E-2</c:v>
                </c:pt>
                <c:pt idx="17458">
                  <c:v>-1.4795300000000001E-2</c:v>
                </c:pt>
                <c:pt idx="17459">
                  <c:v>-4.0301299999999998E-2</c:v>
                </c:pt>
                <c:pt idx="17460">
                  <c:v>-0.100132</c:v>
                </c:pt>
                <c:pt idx="17461">
                  <c:v>-3.6214799999999998E-2</c:v>
                </c:pt>
                <c:pt idx="17462">
                  <c:v>-1.66807E-2</c:v>
                </c:pt>
                <c:pt idx="17463">
                  <c:v>-2.4835599999999999E-2</c:v>
                </c:pt>
                <c:pt idx="17464">
                  <c:v>-4.3769799999999998E-2</c:v>
                </c:pt>
                <c:pt idx="17465">
                  <c:v>-2.68049E-2</c:v>
                </c:pt>
                <c:pt idx="17466">
                  <c:v>-8.8226299999999994E-2</c:v>
                </c:pt>
                <c:pt idx="17467">
                  <c:v>-2.7336099999999999E-2</c:v>
                </c:pt>
                <c:pt idx="17468">
                  <c:v>-1.8285800000000001E-2</c:v>
                </c:pt>
                <c:pt idx="17469">
                  <c:v>-2.7215E-2</c:v>
                </c:pt>
                <c:pt idx="17470">
                  <c:v>-9.7248100000000004E-2</c:v>
                </c:pt>
                <c:pt idx="17471">
                  <c:v>-0.121252</c:v>
                </c:pt>
                <c:pt idx="17472">
                  <c:v>-5.0804099999999998E-2</c:v>
                </c:pt>
                <c:pt idx="17473">
                  <c:v>7.8287099999999991E-3</c:v>
                </c:pt>
                <c:pt idx="17474">
                  <c:v>-2.0859699999999998E-2</c:v>
                </c:pt>
                <c:pt idx="17475">
                  <c:v>-4.5949900000000002E-2</c:v>
                </c:pt>
                <c:pt idx="17476">
                  <c:v>-0.100998</c:v>
                </c:pt>
                <c:pt idx="17477">
                  <c:v>-8.9742699999999995E-2</c:v>
                </c:pt>
                <c:pt idx="17478">
                  <c:v>-6.20852E-2</c:v>
                </c:pt>
                <c:pt idx="17479">
                  <c:v>-2.9592500000000001E-2</c:v>
                </c:pt>
                <c:pt idx="17480">
                  <c:v>-1.6061800000000001E-2</c:v>
                </c:pt>
                <c:pt idx="17481">
                  <c:v>-3.7128399999999999E-2</c:v>
                </c:pt>
                <c:pt idx="17482">
                  <c:v>-8.1742300000000004E-2</c:v>
                </c:pt>
                <c:pt idx="17483">
                  <c:v>-0.11482100000000001</c:v>
                </c:pt>
                <c:pt idx="17484">
                  <c:v>-3.2004400000000002E-2</c:v>
                </c:pt>
                <c:pt idx="17485">
                  <c:v>-4.0609399999999997E-2</c:v>
                </c:pt>
                <c:pt idx="17486">
                  <c:v>-1.52874E-3</c:v>
                </c:pt>
                <c:pt idx="17487">
                  <c:v>-7.6216699999999998E-2</c:v>
                </c:pt>
                <c:pt idx="17488">
                  <c:v>-0.109496</c:v>
                </c:pt>
                <c:pt idx="17489">
                  <c:v>-3.5208700000000002E-2</c:v>
                </c:pt>
                <c:pt idx="17490">
                  <c:v>-2.6139300000000001E-2</c:v>
                </c:pt>
                <c:pt idx="17491">
                  <c:v>-4.1771900000000001E-2</c:v>
                </c:pt>
                <c:pt idx="17492">
                  <c:v>-7.6982499999999995E-2</c:v>
                </c:pt>
                <c:pt idx="17493">
                  <c:v>-4.8363700000000003E-2</c:v>
                </c:pt>
                <c:pt idx="17494">
                  <c:v>-7.9050099999999998E-2</c:v>
                </c:pt>
                <c:pt idx="17495">
                  <c:v>-8.7157200000000004E-2</c:v>
                </c:pt>
                <c:pt idx="17496">
                  <c:v>-5.30968E-2</c:v>
                </c:pt>
                <c:pt idx="17497">
                  <c:v>-4.7914499999999999E-2</c:v>
                </c:pt>
                <c:pt idx="17498">
                  <c:v>-0.113069</c:v>
                </c:pt>
                <c:pt idx="17499">
                  <c:v>-0.112247</c:v>
                </c:pt>
                <c:pt idx="17500">
                  <c:v>-2.7313199999999999E-2</c:v>
                </c:pt>
                <c:pt idx="17501">
                  <c:v>-5.9227000000000002E-2</c:v>
                </c:pt>
                <c:pt idx="17502">
                  <c:v>-1.6220999999999999E-2</c:v>
                </c:pt>
                <c:pt idx="17503">
                  <c:v>-5.5689799999999998E-2</c:v>
                </c:pt>
                <c:pt idx="17504">
                  <c:v>-0.10964</c:v>
                </c:pt>
                <c:pt idx="17505">
                  <c:v>-7.0538500000000004E-2</c:v>
                </c:pt>
                <c:pt idx="17506">
                  <c:v>-5.4994599999999998E-2</c:v>
                </c:pt>
                <c:pt idx="17507">
                  <c:v>-2.92053E-2</c:v>
                </c:pt>
                <c:pt idx="17508">
                  <c:v>-4.2755099999999997E-2</c:v>
                </c:pt>
                <c:pt idx="17509">
                  <c:v>-5.9729600000000001E-2</c:v>
                </c:pt>
                <c:pt idx="17510">
                  <c:v>-8.2598699999999997E-2</c:v>
                </c:pt>
                <c:pt idx="17511">
                  <c:v>-8.5924100000000003E-2</c:v>
                </c:pt>
                <c:pt idx="17512">
                  <c:v>-9.4394699999999998E-2</c:v>
                </c:pt>
                <c:pt idx="17513">
                  <c:v>-4.4107399999999998E-2</c:v>
                </c:pt>
                <c:pt idx="17514">
                  <c:v>-1.8252399999999998E-2</c:v>
                </c:pt>
                <c:pt idx="17515">
                  <c:v>-8.7365200000000004E-2</c:v>
                </c:pt>
                <c:pt idx="17516">
                  <c:v>-9.1285699999999997E-2</c:v>
                </c:pt>
                <c:pt idx="17517">
                  <c:v>-5.2741099999999999E-2</c:v>
                </c:pt>
                <c:pt idx="17518">
                  <c:v>-6.7984600000000006E-2</c:v>
                </c:pt>
                <c:pt idx="17519">
                  <c:v>-4.8529599999999999E-2</c:v>
                </c:pt>
                <c:pt idx="17520">
                  <c:v>-1.8394500000000001E-2</c:v>
                </c:pt>
                <c:pt idx="17521">
                  <c:v>-5.8584200000000003E-2</c:v>
                </c:pt>
                <c:pt idx="17522">
                  <c:v>-8.69341E-2</c:v>
                </c:pt>
                <c:pt idx="17523">
                  <c:v>-8.0854400000000007E-2</c:v>
                </c:pt>
                <c:pt idx="17524">
                  <c:v>-4.7065700000000002E-2</c:v>
                </c:pt>
                <c:pt idx="17525">
                  <c:v>-6.9763199999999997E-2</c:v>
                </c:pt>
                <c:pt idx="17526">
                  <c:v>-8.0912600000000001E-2</c:v>
                </c:pt>
                <c:pt idx="17527">
                  <c:v>-5.1496500000000001E-2</c:v>
                </c:pt>
                <c:pt idx="17528">
                  <c:v>-5.73397E-2</c:v>
                </c:pt>
                <c:pt idx="17529">
                  <c:v>-8.8636400000000004E-2</c:v>
                </c:pt>
                <c:pt idx="17530">
                  <c:v>-6.1159100000000001E-2</c:v>
                </c:pt>
                <c:pt idx="17531">
                  <c:v>-5.4122000000000003E-2</c:v>
                </c:pt>
                <c:pt idx="17532">
                  <c:v>-8.4711999999999996E-2</c:v>
                </c:pt>
                <c:pt idx="17533">
                  <c:v>-6.5326700000000001E-2</c:v>
                </c:pt>
                <c:pt idx="17534">
                  <c:v>-3.8165999999999999E-2</c:v>
                </c:pt>
                <c:pt idx="17535">
                  <c:v>-8.4724400000000005E-2</c:v>
                </c:pt>
                <c:pt idx="17536" formatCode="0.00E+00">
                  <c:v>-6.8079899999999999E-2</c:v>
                </c:pt>
                <c:pt idx="17537">
                  <c:v>-6.5740599999999996E-2</c:v>
                </c:pt>
                <c:pt idx="17538">
                  <c:v>-7.7053099999999999E-2</c:v>
                </c:pt>
                <c:pt idx="17539">
                  <c:v>-0.117205</c:v>
                </c:pt>
                <c:pt idx="17540">
                  <c:v>-8.43029E-2</c:v>
                </c:pt>
                <c:pt idx="17541">
                  <c:v>-4.8849099999999999E-2</c:v>
                </c:pt>
                <c:pt idx="17542">
                  <c:v>-5.9084900000000003E-2</c:v>
                </c:pt>
                <c:pt idx="17543">
                  <c:v>-9.3949299999999999E-2</c:v>
                </c:pt>
                <c:pt idx="17544">
                  <c:v>-7.3164900000000005E-2</c:v>
                </c:pt>
                <c:pt idx="17545">
                  <c:v>-6.3465099999999997E-2</c:v>
                </c:pt>
                <c:pt idx="17546">
                  <c:v>-8.8835700000000004E-2</c:v>
                </c:pt>
                <c:pt idx="17547">
                  <c:v>-7.7638600000000002E-2</c:v>
                </c:pt>
                <c:pt idx="17548">
                  <c:v>-8.15945E-2</c:v>
                </c:pt>
                <c:pt idx="17549">
                  <c:v>-0.11500299999999999</c:v>
                </c:pt>
                <c:pt idx="17550">
                  <c:v>-0.122617</c:v>
                </c:pt>
                <c:pt idx="17551">
                  <c:v>-0.11815299999999999</c:v>
                </c:pt>
                <c:pt idx="17552">
                  <c:v>-0.10553899999999999</c:v>
                </c:pt>
                <c:pt idx="17553">
                  <c:v>-0.105807</c:v>
                </c:pt>
                <c:pt idx="17554">
                  <c:v>-9.5352199999999998E-2</c:v>
                </c:pt>
                <c:pt idx="17555">
                  <c:v>-0.100172</c:v>
                </c:pt>
                <c:pt idx="17556">
                  <c:v>-0.14105599999999999</c:v>
                </c:pt>
                <c:pt idx="17557">
                  <c:v>-8.3101300000000003E-2</c:v>
                </c:pt>
                <c:pt idx="17558">
                  <c:v>-4.82922E-2</c:v>
                </c:pt>
                <c:pt idx="17559">
                  <c:v>-7.6925300000000002E-2</c:v>
                </c:pt>
                <c:pt idx="17560">
                  <c:v>-0.13500999999999999</c:v>
                </c:pt>
                <c:pt idx="17561">
                  <c:v>-8.6132E-2</c:v>
                </c:pt>
                <c:pt idx="17562">
                  <c:v>-6.4004900000000003E-2</c:v>
                </c:pt>
                <c:pt idx="17563">
                  <c:v>-9.9856399999999998E-2</c:v>
                </c:pt>
                <c:pt idx="17564">
                  <c:v>-8.6450600000000002E-2</c:v>
                </c:pt>
                <c:pt idx="17565">
                  <c:v>-0.100093</c:v>
                </c:pt>
                <c:pt idx="17566">
                  <c:v>-0.10717699999999999</c:v>
                </c:pt>
                <c:pt idx="17567">
                  <c:v>-0.13286800000000001</c:v>
                </c:pt>
                <c:pt idx="17568">
                  <c:v>-0.100242</c:v>
                </c:pt>
                <c:pt idx="17569">
                  <c:v>-6.5317200000000006E-2</c:v>
                </c:pt>
                <c:pt idx="17570">
                  <c:v>-7.3470099999999997E-2</c:v>
                </c:pt>
                <c:pt idx="17571">
                  <c:v>-9.3816800000000006E-2</c:v>
                </c:pt>
                <c:pt idx="17572">
                  <c:v>-9.9670400000000006E-2</c:v>
                </c:pt>
                <c:pt idx="17573">
                  <c:v>-0.103037</c:v>
                </c:pt>
                <c:pt idx="17574">
                  <c:v>-8.8150999999999993E-2</c:v>
                </c:pt>
                <c:pt idx="17575">
                  <c:v>-4.8022299999999997E-2</c:v>
                </c:pt>
                <c:pt idx="17576">
                  <c:v>-7.4886300000000003E-2</c:v>
                </c:pt>
                <c:pt idx="17577">
                  <c:v>-0.123195</c:v>
                </c:pt>
                <c:pt idx="17578">
                  <c:v>-0.126723</c:v>
                </c:pt>
                <c:pt idx="17579">
                  <c:v>-0.105237</c:v>
                </c:pt>
                <c:pt idx="17580">
                  <c:v>-7.9565999999999998E-2</c:v>
                </c:pt>
                <c:pt idx="17581">
                  <c:v>-5.6284899999999999E-2</c:v>
                </c:pt>
                <c:pt idx="17582">
                  <c:v>-1.8672000000000001E-2</c:v>
                </c:pt>
                <c:pt idx="17583">
                  <c:v>-9.6255300000000002E-2</c:v>
                </c:pt>
                <c:pt idx="17584">
                  <c:v>-0.16233400000000001</c:v>
                </c:pt>
                <c:pt idx="17585">
                  <c:v>-0.106598</c:v>
                </c:pt>
                <c:pt idx="17586">
                  <c:v>-5.0008799999999999E-2</c:v>
                </c:pt>
                <c:pt idx="17587">
                  <c:v>-4.5143099999999999E-2</c:v>
                </c:pt>
                <c:pt idx="17588">
                  <c:v>-8.1920599999999996E-2</c:v>
                </c:pt>
                <c:pt idx="17589">
                  <c:v>-0.101609</c:v>
                </c:pt>
                <c:pt idx="17590">
                  <c:v>-0.128635</c:v>
                </c:pt>
                <c:pt idx="17591">
                  <c:v>-7.4074699999999993E-2</c:v>
                </c:pt>
                <c:pt idx="17592">
                  <c:v>-4.9686399999999999E-2</c:v>
                </c:pt>
                <c:pt idx="17593">
                  <c:v>-6.6259399999999996E-2</c:v>
                </c:pt>
                <c:pt idx="17594">
                  <c:v>-0.117517</c:v>
                </c:pt>
                <c:pt idx="17595">
                  <c:v>-0.15768099999999999</c:v>
                </c:pt>
                <c:pt idx="17596">
                  <c:v>-9.0616199999999994E-2</c:v>
                </c:pt>
                <c:pt idx="17597">
                  <c:v>-6.9708800000000001E-2</c:v>
                </c:pt>
                <c:pt idx="17598">
                  <c:v>-7.5098999999999999E-2</c:v>
                </c:pt>
                <c:pt idx="17599">
                  <c:v>-8.4826499999999999E-2</c:v>
                </c:pt>
                <c:pt idx="17600">
                  <c:v>-9.1696700000000006E-2</c:v>
                </c:pt>
                <c:pt idx="17601">
                  <c:v>-0.12684400000000001</c:v>
                </c:pt>
                <c:pt idx="17602">
                  <c:v>-0.101813</c:v>
                </c:pt>
                <c:pt idx="17603">
                  <c:v>-6.1794300000000003E-2</c:v>
                </c:pt>
                <c:pt idx="17604">
                  <c:v>-5.8736799999999999E-2</c:v>
                </c:pt>
                <c:pt idx="17605">
                  <c:v>-0.125391</c:v>
                </c:pt>
                <c:pt idx="17606">
                  <c:v>-0.12665699999999999</c:v>
                </c:pt>
                <c:pt idx="17607">
                  <c:v>-0.113145</c:v>
                </c:pt>
                <c:pt idx="17608">
                  <c:v>-3.3486399999999999E-2</c:v>
                </c:pt>
                <c:pt idx="17609">
                  <c:v>-3.30429E-2</c:v>
                </c:pt>
                <c:pt idx="17610">
                  <c:v>-6.2030799999999997E-2</c:v>
                </c:pt>
                <c:pt idx="17611">
                  <c:v>-0.12210799999999999</c:v>
                </c:pt>
                <c:pt idx="17612">
                  <c:v>-0.11962100000000001</c:v>
                </c:pt>
                <c:pt idx="17613">
                  <c:v>-6.3978199999999999E-2</c:v>
                </c:pt>
                <c:pt idx="17614">
                  <c:v>-6.0338999999999997E-2</c:v>
                </c:pt>
                <c:pt idx="17615">
                  <c:v>-7.2057700000000002E-2</c:v>
                </c:pt>
                <c:pt idx="17616">
                  <c:v>-0.10413600000000001</c:v>
                </c:pt>
                <c:pt idx="17617">
                  <c:v>-0.109484</c:v>
                </c:pt>
                <c:pt idx="17618">
                  <c:v>-0.110669</c:v>
                </c:pt>
                <c:pt idx="17619">
                  <c:v>-7.3451000000000002E-2</c:v>
                </c:pt>
                <c:pt idx="17620">
                  <c:v>-5.63192E-2</c:v>
                </c:pt>
                <c:pt idx="17621">
                  <c:v>-9.4462400000000002E-2</c:v>
                </c:pt>
                <c:pt idx="17622">
                  <c:v>-0.13058600000000001</c:v>
                </c:pt>
                <c:pt idx="17623">
                  <c:v>-7.78837E-2</c:v>
                </c:pt>
                <c:pt idx="17624">
                  <c:v>-5.4829599999999999E-2</c:v>
                </c:pt>
                <c:pt idx="17625">
                  <c:v>-6.10056E-2</c:v>
                </c:pt>
                <c:pt idx="17626">
                  <c:v>-8.2016000000000006E-2</c:v>
                </c:pt>
                <c:pt idx="17627">
                  <c:v>-5.9324300000000003E-2</c:v>
                </c:pt>
                <c:pt idx="17628">
                  <c:v>-0.118649</c:v>
                </c:pt>
                <c:pt idx="17629">
                  <c:v>-9.3855900000000006E-2</c:v>
                </c:pt>
                <c:pt idx="17630">
                  <c:v>-6.56862E-2</c:v>
                </c:pt>
                <c:pt idx="17631">
                  <c:v>-7.4876799999999993E-2</c:v>
                </c:pt>
                <c:pt idx="17632">
                  <c:v>-4.8838600000000003E-2</c:v>
                </c:pt>
                <c:pt idx="17633">
                  <c:v>-0.100184</c:v>
                </c:pt>
                <c:pt idx="17634">
                  <c:v>-9.4757999999999995E-2</c:v>
                </c:pt>
                <c:pt idx="17635">
                  <c:v>-9.4780000000000003E-2</c:v>
                </c:pt>
                <c:pt idx="17636">
                  <c:v>-1.5696499999999999E-2</c:v>
                </c:pt>
                <c:pt idx="17637">
                  <c:v>9.8991400000000007E-3</c:v>
                </c:pt>
                <c:pt idx="17638">
                  <c:v>-7.3258400000000001E-2</c:v>
                </c:pt>
                <c:pt idx="17639">
                  <c:v>-0.125199</c:v>
                </c:pt>
                <c:pt idx="17640">
                  <c:v>-6.9291099999999994E-2</c:v>
                </c:pt>
                <c:pt idx="17641">
                  <c:v>-3.84245E-2</c:v>
                </c:pt>
                <c:pt idx="17642">
                  <c:v>-7.7003500000000003E-2</c:v>
                </c:pt>
                <c:pt idx="17643">
                  <c:v>-5.0224299999999999E-2</c:v>
                </c:pt>
                <c:pt idx="17644">
                  <c:v>-3.19242E-2</c:v>
                </c:pt>
                <c:pt idx="17645">
                  <c:v>-7.3878299999999994E-2</c:v>
                </c:pt>
                <c:pt idx="17646">
                  <c:v>-9.0208099999999999E-2</c:v>
                </c:pt>
                <c:pt idx="17647">
                  <c:v>-3.1983400000000002E-2</c:v>
                </c:pt>
                <c:pt idx="17648">
                  <c:v>-2.9699300000000001E-2</c:v>
                </c:pt>
                <c:pt idx="17649">
                  <c:v>-3.2063500000000002E-2</c:v>
                </c:pt>
                <c:pt idx="17650">
                  <c:v>-4.6803499999999998E-2</c:v>
                </c:pt>
                <c:pt idx="17651">
                  <c:v>-7.2639499999999996E-2</c:v>
                </c:pt>
                <c:pt idx="17652">
                  <c:v>-7.1414000000000005E-2</c:v>
                </c:pt>
                <c:pt idx="17653">
                  <c:v>-5.5139500000000001E-2</c:v>
                </c:pt>
                <c:pt idx="17654">
                  <c:v>-1.26457E-3</c:v>
                </c:pt>
                <c:pt idx="17655">
                  <c:v>-7.3233599999999996E-2</c:v>
                </c:pt>
                <c:pt idx="17656">
                  <c:v>-9.75332E-2</c:v>
                </c:pt>
                <c:pt idx="17657">
                  <c:v>-1.08976E-2</c:v>
                </c:pt>
                <c:pt idx="17658">
                  <c:v>-1.5648800000000001E-2</c:v>
                </c:pt>
                <c:pt idx="17659">
                  <c:v>-4.0316600000000001E-2</c:v>
                </c:pt>
                <c:pt idx="17660">
                  <c:v>-8.5053400000000001E-2</c:v>
                </c:pt>
                <c:pt idx="17661">
                  <c:v>-7.4515300000000007E-2</c:v>
                </c:pt>
                <c:pt idx="17662">
                  <c:v>-5.5399900000000002E-2</c:v>
                </c:pt>
                <c:pt idx="17663">
                  <c:v>-6.8301200000000006E-2</c:v>
                </c:pt>
                <c:pt idx="17664">
                  <c:v>-5.2304299999999998E-2</c:v>
                </c:pt>
                <c:pt idx="17665">
                  <c:v>4.70924E-3</c:v>
                </c:pt>
                <c:pt idx="17666">
                  <c:v>-4.4821699999999999E-2</c:v>
                </c:pt>
                <c:pt idx="17667">
                  <c:v>-8.9560500000000001E-2</c:v>
                </c:pt>
                <c:pt idx="17668">
                  <c:v>-4.5869800000000002E-2</c:v>
                </c:pt>
                <c:pt idx="17669">
                  <c:v>-7.6776499999999998E-2</c:v>
                </c:pt>
                <c:pt idx="17670">
                  <c:v>-1.3133000000000001E-2</c:v>
                </c:pt>
                <c:pt idx="17671">
                  <c:v>1.1484100000000001E-2</c:v>
                </c:pt>
                <c:pt idx="17672">
                  <c:v>-3.9434400000000003E-3</c:v>
                </c:pt>
                <c:pt idx="17673">
                  <c:v>-7.1800199999999995E-2</c:v>
                </c:pt>
                <c:pt idx="17674">
                  <c:v>-3.91846E-2</c:v>
                </c:pt>
                <c:pt idx="17675">
                  <c:v>-4.0636099999999996E-3</c:v>
                </c:pt>
                <c:pt idx="17676">
                  <c:v>-1.4076200000000001E-3</c:v>
                </c:pt>
                <c:pt idx="17677">
                  <c:v>-2.29912E-2</c:v>
                </c:pt>
                <c:pt idx="17678">
                  <c:v>-1.35002E-2</c:v>
                </c:pt>
                <c:pt idx="17679">
                  <c:v>-1.33543E-2</c:v>
                </c:pt>
                <c:pt idx="17680">
                  <c:v>-3.4059499999999999E-2</c:v>
                </c:pt>
                <c:pt idx="17681">
                  <c:v>-1.36385E-2</c:v>
                </c:pt>
                <c:pt idx="17682">
                  <c:v>-1.55392E-2</c:v>
                </c:pt>
                <c:pt idx="17683">
                  <c:v>5.4569199999999997E-3</c:v>
                </c:pt>
                <c:pt idx="17684">
                  <c:v>1.65081E-3</c:v>
                </c:pt>
                <c:pt idx="17685">
                  <c:v>7.3242200000000002E-3</c:v>
                </c:pt>
                <c:pt idx="17686">
                  <c:v>-1.39189E-2</c:v>
                </c:pt>
                <c:pt idx="17687">
                  <c:v>1.02434E-2</c:v>
                </c:pt>
                <c:pt idx="17688">
                  <c:v>1.9084899999999998E-2</c:v>
                </c:pt>
                <c:pt idx="17689">
                  <c:v>-1.0127999999999999E-3</c:v>
                </c:pt>
                <c:pt idx="17690">
                  <c:v>-2.5206599999999999E-2</c:v>
                </c:pt>
                <c:pt idx="17691">
                  <c:v>-1.65129E-2</c:v>
                </c:pt>
                <c:pt idx="17692">
                  <c:v>3.7025500000000003E-2</c:v>
                </c:pt>
                <c:pt idx="17693">
                  <c:v>-6.7939799999999998E-3</c:v>
                </c:pt>
                <c:pt idx="17694">
                  <c:v>-3.6548600000000001E-2</c:v>
                </c:pt>
                <c:pt idx="17695" formatCode="0.00E+00">
                  <c:v>-8.3923299999999997E-5</c:v>
                </c:pt>
                <c:pt idx="17696">
                  <c:v>-7.5473800000000002E-3</c:v>
                </c:pt>
                <c:pt idx="17697">
                  <c:v>2.7483E-2</c:v>
                </c:pt>
                <c:pt idx="17698">
                  <c:v>-4.5681000000000003E-3</c:v>
                </c:pt>
                <c:pt idx="17699">
                  <c:v>-8.5525500000000008E-3</c:v>
                </c:pt>
                <c:pt idx="17700">
                  <c:v>4.1208299999999998E-3</c:v>
                </c:pt>
                <c:pt idx="17701">
                  <c:v>2.1863E-2</c:v>
                </c:pt>
                <c:pt idx="17702">
                  <c:v>1.4938399999999999E-2</c:v>
                </c:pt>
                <c:pt idx="17703">
                  <c:v>1.2670499999999999E-2</c:v>
                </c:pt>
                <c:pt idx="17704">
                  <c:v>1.99347E-2</c:v>
                </c:pt>
                <c:pt idx="17705">
                  <c:v>2.1695099999999998E-2</c:v>
                </c:pt>
                <c:pt idx="17706">
                  <c:v>2.5216100000000002E-2</c:v>
                </c:pt>
                <c:pt idx="17707">
                  <c:v>7.4214900000000002E-3</c:v>
                </c:pt>
                <c:pt idx="17708">
                  <c:v>8.3265300000000004E-3</c:v>
                </c:pt>
                <c:pt idx="17709">
                  <c:v>5.51672E-2</c:v>
                </c:pt>
                <c:pt idx="17710">
                  <c:v>1.40886E-2</c:v>
                </c:pt>
                <c:pt idx="17711">
                  <c:v>-1.1797E-2</c:v>
                </c:pt>
                <c:pt idx="17712">
                  <c:v>1.9374800000000001E-2</c:v>
                </c:pt>
                <c:pt idx="17713">
                  <c:v>6.7787200000000006E-2</c:v>
                </c:pt>
                <c:pt idx="17714">
                  <c:v>5.1553700000000001E-2</c:v>
                </c:pt>
                <c:pt idx="17715">
                  <c:v>-1.49479E-2</c:v>
                </c:pt>
                <c:pt idx="17716">
                  <c:v>1.00632E-2</c:v>
                </c:pt>
                <c:pt idx="17717">
                  <c:v>7.3080100000000002E-3</c:v>
                </c:pt>
                <c:pt idx="17718">
                  <c:v>1.14117E-2</c:v>
                </c:pt>
                <c:pt idx="17719">
                  <c:v>3.2774900000000003E-2</c:v>
                </c:pt>
                <c:pt idx="17720">
                  <c:v>3.4344699999999999E-2</c:v>
                </c:pt>
                <c:pt idx="17721">
                  <c:v>-1.5249300000000001E-3</c:v>
                </c:pt>
                <c:pt idx="17722">
                  <c:v>1.56775E-2</c:v>
                </c:pt>
                <c:pt idx="17723">
                  <c:v>3.4754800000000002E-2</c:v>
                </c:pt>
                <c:pt idx="17724">
                  <c:v>1.8288599999999999E-2</c:v>
                </c:pt>
                <c:pt idx="17725">
                  <c:v>3.6776499999999997E-2</c:v>
                </c:pt>
                <c:pt idx="17726">
                  <c:v>3.8372000000000003E-2</c:v>
                </c:pt>
                <c:pt idx="17727">
                  <c:v>1.74465E-2</c:v>
                </c:pt>
                <c:pt idx="17728">
                  <c:v>5.3358099999999999E-3</c:v>
                </c:pt>
                <c:pt idx="17729">
                  <c:v>1.09005E-2</c:v>
                </c:pt>
                <c:pt idx="17730">
                  <c:v>5.3747200000000002E-2</c:v>
                </c:pt>
                <c:pt idx="17731">
                  <c:v>2.2017499999999999E-2</c:v>
                </c:pt>
                <c:pt idx="17732">
                  <c:v>-1.56822E-2</c:v>
                </c:pt>
                <c:pt idx="17733">
                  <c:v>-8.5086799999999994E-3</c:v>
                </c:pt>
                <c:pt idx="17734">
                  <c:v>1.7185200000000001E-2</c:v>
                </c:pt>
                <c:pt idx="17735">
                  <c:v>3.7897100000000003E-2</c:v>
                </c:pt>
                <c:pt idx="17736">
                  <c:v>1.94645E-3</c:v>
                </c:pt>
                <c:pt idx="17737">
                  <c:v>1.67847E-2</c:v>
                </c:pt>
                <c:pt idx="17738">
                  <c:v>4.7121000000000003E-3</c:v>
                </c:pt>
                <c:pt idx="17739">
                  <c:v>-1.6853300000000002E-2</c:v>
                </c:pt>
                <c:pt idx="17740">
                  <c:v>2.4868000000000001E-2</c:v>
                </c:pt>
                <c:pt idx="17741">
                  <c:v>5.7641999999999999E-2</c:v>
                </c:pt>
                <c:pt idx="17742">
                  <c:v>3.74308E-2</c:v>
                </c:pt>
                <c:pt idx="17743">
                  <c:v>-9.2411000000000001E-4</c:v>
                </c:pt>
                <c:pt idx="17744">
                  <c:v>2.8417600000000001E-2</c:v>
                </c:pt>
                <c:pt idx="17745">
                  <c:v>-1.0925300000000001E-2</c:v>
                </c:pt>
                <c:pt idx="17746">
                  <c:v>3.9157900000000002E-2</c:v>
                </c:pt>
                <c:pt idx="17747">
                  <c:v>5.2629500000000003E-2</c:v>
                </c:pt>
                <c:pt idx="17748">
                  <c:v>2.8397599999999999E-2</c:v>
                </c:pt>
                <c:pt idx="17749">
                  <c:v>2.4061200000000001E-2</c:v>
                </c:pt>
                <c:pt idx="17750">
                  <c:v>3.01132E-2</c:v>
                </c:pt>
                <c:pt idx="17751">
                  <c:v>3.2220800000000001E-2</c:v>
                </c:pt>
                <c:pt idx="17752">
                  <c:v>4.6565099999999998E-2</c:v>
                </c:pt>
                <c:pt idx="17753">
                  <c:v>4.95214E-2</c:v>
                </c:pt>
                <c:pt idx="17754">
                  <c:v>6.9643999999999998E-2</c:v>
                </c:pt>
                <c:pt idx="17755">
                  <c:v>3.9100599999999999E-2</c:v>
                </c:pt>
                <c:pt idx="17756">
                  <c:v>-2.0545999999999998E-2</c:v>
                </c:pt>
                <c:pt idx="17757">
                  <c:v>1.3524100000000001E-2</c:v>
                </c:pt>
                <c:pt idx="17758">
                  <c:v>9.5678299999999994E-2</c:v>
                </c:pt>
                <c:pt idx="17759">
                  <c:v>4.57773E-2</c:v>
                </c:pt>
                <c:pt idx="17760">
                  <c:v>4.2514800000000002E-3</c:v>
                </c:pt>
                <c:pt idx="17761">
                  <c:v>1.64528E-2</c:v>
                </c:pt>
                <c:pt idx="17762">
                  <c:v>6.4744899999999994E-2</c:v>
                </c:pt>
                <c:pt idx="17763">
                  <c:v>4.7381399999999997E-2</c:v>
                </c:pt>
                <c:pt idx="17764">
                  <c:v>7.3342299999999999E-2</c:v>
                </c:pt>
                <c:pt idx="17765">
                  <c:v>5.2144999999999997E-2</c:v>
                </c:pt>
                <c:pt idx="17766">
                  <c:v>1.6121900000000002E-2</c:v>
                </c:pt>
                <c:pt idx="17767">
                  <c:v>2.29397E-2</c:v>
                </c:pt>
                <c:pt idx="17768">
                  <c:v>6.5057799999999999E-2</c:v>
                </c:pt>
                <c:pt idx="17769">
                  <c:v>6.6198300000000002E-2</c:v>
                </c:pt>
                <c:pt idx="17770">
                  <c:v>3.6964400000000001E-2</c:v>
                </c:pt>
                <c:pt idx="17771">
                  <c:v>5.8095899999999999E-2</c:v>
                </c:pt>
                <c:pt idx="17772">
                  <c:v>4.7724700000000002E-2</c:v>
                </c:pt>
                <c:pt idx="17773">
                  <c:v>3.8236600000000003E-2</c:v>
                </c:pt>
                <c:pt idx="17774">
                  <c:v>7.1488399999999994E-2</c:v>
                </c:pt>
                <c:pt idx="17775">
                  <c:v>0.10621700000000001</c:v>
                </c:pt>
                <c:pt idx="17776">
                  <c:v>6.9070800000000002E-2</c:v>
                </c:pt>
                <c:pt idx="17777">
                  <c:v>4.6146399999999997E-2</c:v>
                </c:pt>
                <c:pt idx="17778">
                  <c:v>6.9737400000000005E-2</c:v>
                </c:pt>
                <c:pt idx="17779">
                  <c:v>0.11121300000000001</c:v>
                </c:pt>
                <c:pt idx="17780">
                  <c:v>6.4924200000000001E-2</c:v>
                </c:pt>
                <c:pt idx="17781">
                  <c:v>4.4858000000000002E-2</c:v>
                </c:pt>
                <c:pt idx="17782">
                  <c:v>9.4838099999999995E-2</c:v>
                </c:pt>
                <c:pt idx="17783">
                  <c:v>7.1529400000000007E-2</c:v>
                </c:pt>
                <c:pt idx="17784" formatCode="0.00E+00">
                  <c:v>7.3173500000000002E-2</c:v>
                </c:pt>
                <c:pt idx="17785">
                  <c:v>7.5689300000000001E-2</c:v>
                </c:pt>
                <c:pt idx="17786">
                  <c:v>5.9110599999999999E-2</c:v>
                </c:pt>
                <c:pt idx="17787">
                  <c:v>5.4789499999999998E-2</c:v>
                </c:pt>
                <c:pt idx="17788">
                  <c:v>4.3081300000000003E-2</c:v>
                </c:pt>
                <c:pt idx="17789">
                  <c:v>9.1624300000000006E-2</c:v>
                </c:pt>
                <c:pt idx="17790">
                  <c:v>7.0009199999999994E-2</c:v>
                </c:pt>
                <c:pt idx="17791">
                  <c:v>5.3226500000000003E-2</c:v>
                </c:pt>
                <c:pt idx="17792">
                  <c:v>7.5503299999999995E-2</c:v>
                </c:pt>
                <c:pt idx="17793">
                  <c:v>7.6204300000000003E-2</c:v>
                </c:pt>
                <c:pt idx="17794">
                  <c:v>7.2194099999999997E-2</c:v>
                </c:pt>
                <c:pt idx="17795">
                  <c:v>7.1594199999999997E-2</c:v>
                </c:pt>
                <c:pt idx="17796">
                  <c:v>0.100081</c:v>
                </c:pt>
                <c:pt idx="17797">
                  <c:v>6.1407099999999999E-2</c:v>
                </c:pt>
                <c:pt idx="17798">
                  <c:v>6.97546E-2</c:v>
                </c:pt>
                <c:pt idx="17799">
                  <c:v>8.9990600000000004E-2</c:v>
                </c:pt>
                <c:pt idx="17800">
                  <c:v>9.4416600000000003E-2</c:v>
                </c:pt>
                <c:pt idx="17801">
                  <c:v>8.51774E-2</c:v>
                </c:pt>
                <c:pt idx="17802">
                  <c:v>8.6813000000000001E-2</c:v>
                </c:pt>
                <c:pt idx="17803">
                  <c:v>8.1211099999999994E-2</c:v>
                </c:pt>
                <c:pt idx="17804">
                  <c:v>9.8951300000000006E-2</c:v>
                </c:pt>
                <c:pt idx="17805">
                  <c:v>8.1083299999999997E-2</c:v>
                </c:pt>
                <c:pt idx="17806">
                  <c:v>7.4289300000000003E-2</c:v>
                </c:pt>
                <c:pt idx="17807">
                  <c:v>9.3225500000000003E-2</c:v>
                </c:pt>
                <c:pt idx="17808">
                  <c:v>8.4106399999999998E-2</c:v>
                </c:pt>
                <c:pt idx="17809">
                  <c:v>9.4001799999999996E-2</c:v>
                </c:pt>
                <c:pt idx="17810">
                  <c:v>0.100552</c:v>
                </c:pt>
                <c:pt idx="17811">
                  <c:v>0.100815</c:v>
                </c:pt>
                <c:pt idx="17812">
                  <c:v>6.65655E-2</c:v>
                </c:pt>
                <c:pt idx="17813">
                  <c:v>7.4262599999999998E-2</c:v>
                </c:pt>
                <c:pt idx="17814">
                  <c:v>5.1629099999999997E-2</c:v>
                </c:pt>
                <c:pt idx="17815">
                  <c:v>0.104962</c:v>
                </c:pt>
                <c:pt idx="17816">
                  <c:v>0.11827799999999999</c:v>
                </c:pt>
                <c:pt idx="17817">
                  <c:v>8.2936300000000004E-2</c:v>
                </c:pt>
                <c:pt idx="17818">
                  <c:v>6.3756900000000005E-2</c:v>
                </c:pt>
                <c:pt idx="17819">
                  <c:v>8.0731399999999995E-2</c:v>
                </c:pt>
                <c:pt idx="17820">
                  <c:v>0.114315</c:v>
                </c:pt>
                <c:pt idx="17821">
                  <c:v>0.117827</c:v>
                </c:pt>
                <c:pt idx="17822">
                  <c:v>0.11867</c:v>
                </c:pt>
                <c:pt idx="17823">
                  <c:v>8.0542600000000006E-2</c:v>
                </c:pt>
                <c:pt idx="17824">
                  <c:v>7.3559799999999995E-2</c:v>
                </c:pt>
                <c:pt idx="17825">
                  <c:v>0.122306</c:v>
                </c:pt>
                <c:pt idx="17826">
                  <c:v>7.5015100000000001E-2</c:v>
                </c:pt>
                <c:pt idx="17827">
                  <c:v>0.12482500000000001</c:v>
                </c:pt>
                <c:pt idx="17828">
                  <c:v>0.10405300000000001</c:v>
                </c:pt>
                <c:pt idx="17829">
                  <c:v>7.5485200000000002E-2</c:v>
                </c:pt>
                <c:pt idx="17830">
                  <c:v>5.3737600000000003E-2</c:v>
                </c:pt>
                <c:pt idx="17831">
                  <c:v>8.4693900000000003E-2</c:v>
                </c:pt>
                <c:pt idx="17832">
                  <c:v>0.100801</c:v>
                </c:pt>
                <c:pt idx="17833">
                  <c:v>8.2779900000000003E-2</c:v>
                </c:pt>
                <c:pt idx="17834">
                  <c:v>9.2740100000000006E-2</c:v>
                </c:pt>
                <c:pt idx="17835">
                  <c:v>9.4788600000000001E-2</c:v>
                </c:pt>
                <c:pt idx="17836">
                  <c:v>8.0640799999999999E-2</c:v>
                </c:pt>
                <c:pt idx="17837">
                  <c:v>8.68168E-2</c:v>
                </c:pt>
                <c:pt idx="17838">
                  <c:v>8.7863899999999995E-2</c:v>
                </c:pt>
                <c:pt idx="17839">
                  <c:v>8.4401100000000007E-2</c:v>
                </c:pt>
                <c:pt idx="17840">
                  <c:v>9.6481300000000006E-2</c:v>
                </c:pt>
                <c:pt idx="17841">
                  <c:v>8.8787099999999994E-2</c:v>
                </c:pt>
                <c:pt idx="17842">
                  <c:v>9.2970800000000006E-2</c:v>
                </c:pt>
                <c:pt idx="17843">
                  <c:v>8.2285899999999995E-2</c:v>
                </c:pt>
                <c:pt idx="17844">
                  <c:v>9.9998500000000004E-2</c:v>
                </c:pt>
                <c:pt idx="17845">
                  <c:v>0.11823</c:v>
                </c:pt>
                <c:pt idx="17846">
                  <c:v>9.0962399999999999E-2</c:v>
                </c:pt>
                <c:pt idx="17847">
                  <c:v>5.8108300000000002E-2</c:v>
                </c:pt>
                <c:pt idx="17848">
                  <c:v>7.2242700000000007E-2</c:v>
                </c:pt>
                <c:pt idx="17849">
                  <c:v>0.15149399999999999</c:v>
                </c:pt>
                <c:pt idx="17850">
                  <c:v>0.11237</c:v>
                </c:pt>
                <c:pt idx="17851">
                  <c:v>7.7397300000000002E-2</c:v>
                </c:pt>
                <c:pt idx="17852">
                  <c:v>0.10445</c:v>
                </c:pt>
                <c:pt idx="17853">
                  <c:v>0.101309</c:v>
                </c:pt>
                <c:pt idx="17854">
                  <c:v>0.10798099999999999</c:v>
                </c:pt>
                <c:pt idx="17855">
                  <c:v>0.10355399999999999</c:v>
                </c:pt>
                <c:pt idx="17856">
                  <c:v>0.13980899999999999</c:v>
                </c:pt>
                <c:pt idx="17857">
                  <c:v>0.11837300000000001</c:v>
                </c:pt>
                <c:pt idx="17858">
                  <c:v>9.3706100000000001E-2</c:v>
                </c:pt>
                <c:pt idx="17859">
                  <c:v>9.6620600000000001E-2</c:v>
                </c:pt>
                <c:pt idx="17860">
                  <c:v>0.108228</c:v>
                </c:pt>
                <c:pt idx="17861">
                  <c:v>0.138348</c:v>
                </c:pt>
                <c:pt idx="17862">
                  <c:v>0.110336</c:v>
                </c:pt>
                <c:pt idx="17863">
                  <c:v>0.108788</c:v>
                </c:pt>
                <c:pt idx="17864">
                  <c:v>8.7628399999999995E-2</c:v>
                </c:pt>
                <c:pt idx="17865">
                  <c:v>9.9906900000000007E-2</c:v>
                </c:pt>
                <c:pt idx="17866">
                  <c:v>0.121049</c:v>
                </c:pt>
                <c:pt idx="17867">
                  <c:v>0.11566</c:v>
                </c:pt>
                <c:pt idx="17868">
                  <c:v>0.106124</c:v>
                </c:pt>
                <c:pt idx="17869">
                  <c:v>9.4035099999999996E-2</c:v>
                </c:pt>
                <c:pt idx="17870">
                  <c:v>0.105807</c:v>
                </c:pt>
                <c:pt idx="17871">
                  <c:v>0.109796</c:v>
                </c:pt>
                <c:pt idx="17872">
                  <c:v>0.120225</c:v>
                </c:pt>
                <c:pt idx="17873">
                  <c:v>0.12772800000000001</c:v>
                </c:pt>
                <c:pt idx="17874">
                  <c:v>9.6527100000000005E-2</c:v>
                </c:pt>
                <c:pt idx="17875">
                  <c:v>9.4914399999999996E-2</c:v>
                </c:pt>
                <c:pt idx="17876">
                  <c:v>0.13991799999999999</c:v>
                </c:pt>
                <c:pt idx="17877">
                  <c:v>0.14133699999999999</c:v>
                </c:pt>
                <c:pt idx="17878">
                  <c:v>8.6119699999999993E-2</c:v>
                </c:pt>
                <c:pt idx="17879">
                  <c:v>9.5596299999999995E-2</c:v>
                </c:pt>
                <c:pt idx="17880">
                  <c:v>0.1246</c:v>
                </c:pt>
                <c:pt idx="17881">
                  <c:v>0.102164</c:v>
                </c:pt>
                <c:pt idx="17882">
                  <c:v>8.3076499999999998E-2</c:v>
                </c:pt>
                <c:pt idx="17883">
                  <c:v>0.10266</c:v>
                </c:pt>
                <c:pt idx="17884">
                  <c:v>7.9258899999999993E-2</c:v>
                </c:pt>
                <c:pt idx="17885">
                  <c:v>8.2716899999999996E-2</c:v>
                </c:pt>
                <c:pt idx="17886">
                  <c:v>0.12970100000000001</c:v>
                </c:pt>
                <c:pt idx="17887">
                  <c:v>9.1797799999999999E-2</c:v>
                </c:pt>
                <c:pt idx="17888">
                  <c:v>0.103155</c:v>
                </c:pt>
                <c:pt idx="17889">
                  <c:v>0.11990199999999999</c:v>
                </c:pt>
                <c:pt idx="17890">
                  <c:v>0.115246</c:v>
                </c:pt>
                <c:pt idx="17891">
                  <c:v>9.9314700000000006E-2</c:v>
                </c:pt>
                <c:pt idx="17892">
                  <c:v>9.2981300000000003E-2</c:v>
                </c:pt>
                <c:pt idx="17893">
                  <c:v>0.118218</c:v>
                </c:pt>
                <c:pt idx="17894">
                  <c:v>0.11276600000000001</c:v>
                </c:pt>
                <c:pt idx="17895">
                  <c:v>3.9466899999999999E-2</c:v>
                </c:pt>
                <c:pt idx="17896">
                  <c:v>9.3475299999999997E-2</c:v>
                </c:pt>
                <c:pt idx="17897">
                  <c:v>0.131552</c:v>
                </c:pt>
                <c:pt idx="17898">
                  <c:v>0.116855</c:v>
                </c:pt>
                <c:pt idx="17899">
                  <c:v>7.8411099999999997E-2</c:v>
                </c:pt>
                <c:pt idx="17900">
                  <c:v>0.12542800000000001</c:v>
                </c:pt>
                <c:pt idx="17901">
                  <c:v>0.132135</c:v>
                </c:pt>
                <c:pt idx="17902">
                  <c:v>7.5399400000000005E-2</c:v>
                </c:pt>
                <c:pt idx="17903">
                  <c:v>0.100551</c:v>
                </c:pt>
                <c:pt idx="17904">
                  <c:v>0.12664300000000001</c:v>
                </c:pt>
                <c:pt idx="17905">
                  <c:v>8.1261600000000003E-2</c:v>
                </c:pt>
                <c:pt idx="17906">
                  <c:v>6.2793699999999994E-2</c:v>
                </c:pt>
                <c:pt idx="17907">
                  <c:v>0.108719</c:v>
                </c:pt>
                <c:pt idx="17908">
                  <c:v>0.126082</c:v>
                </c:pt>
                <c:pt idx="17909">
                  <c:v>9.6716899999999995E-2</c:v>
                </c:pt>
                <c:pt idx="17910">
                  <c:v>6.8456600000000006E-2</c:v>
                </c:pt>
                <c:pt idx="17911">
                  <c:v>0.107629</c:v>
                </c:pt>
                <c:pt idx="17912">
                  <c:v>0.116803</c:v>
                </c:pt>
                <c:pt idx="17913">
                  <c:v>8.6489700000000003E-2</c:v>
                </c:pt>
                <c:pt idx="17914">
                  <c:v>8.8408500000000001E-2</c:v>
                </c:pt>
                <c:pt idx="17915">
                  <c:v>9.8057699999999998E-2</c:v>
                </c:pt>
                <c:pt idx="17916">
                  <c:v>0.114705</c:v>
                </c:pt>
                <c:pt idx="17917">
                  <c:v>0.111924</c:v>
                </c:pt>
                <c:pt idx="17918">
                  <c:v>0.10754900000000001</c:v>
                </c:pt>
                <c:pt idx="17919">
                  <c:v>9.8598500000000006E-2</c:v>
                </c:pt>
                <c:pt idx="17920">
                  <c:v>8.7110499999999993E-2</c:v>
                </c:pt>
                <c:pt idx="17921">
                  <c:v>0.100996</c:v>
                </c:pt>
                <c:pt idx="17922">
                  <c:v>7.50551E-2</c:v>
                </c:pt>
                <c:pt idx="17923">
                  <c:v>8.3689700000000006E-2</c:v>
                </c:pt>
                <c:pt idx="17924">
                  <c:v>0.120267</c:v>
                </c:pt>
                <c:pt idx="17925">
                  <c:v>0.11059099999999999</c:v>
                </c:pt>
                <c:pt idx="17926">
                  <c:v>8.5629499999999997E-2</c:v>
                </c:pt>
                <c:pt idx="17927">
                  <c:v>5.2683800000000003E-2</c:v>
                </c:pt>
                <c:pt idx="17928">
                  <c:v>8.1018400000000004E-2</c:v>
                </c:pt>
                <c:pt idx="17929">
                  <c:v>0.105265</c:v>
                </c:pt>
                <c:pt idx="17930">
                  <c:v>0.108954</c:v>
                </c:pt>
                <c:pt idx="17931">
                  <c:v>8.5614200000000001E-2</c:v>
                </c:pt>
                <c:pt idx="17932">
                  <c:v>7.6155700000000007E-2</c:v>
                </c:pt>
                <c:pt idx="17933">
                  <c:v>5.8215099999999999E-2</c:v>
                </c:pt>
                <c:pt idx="17934">
                  <c:v>8.3095600000000006E-2</c:v>
                </c:pt>
                <c:pt idx="17935">
                  <c:v>8.1289299999999995E-2</c:v>
                </c:pt>
                <c:pt idx="17936">
                  <c:v>9.2899300000000004E-2</c:v>
                </c:pt>
                <c:pt idx="17937">
                  <c:v>6.5878900000000004E-2</c:v>
                </c:pt>
                <c:pt idx="17938">
                  <c:v>5.7562799999999997E-2</c:v>
                </c:pt>
                <c:pt idx="17939">
                  <c:v>4.57592E-2</c:v>
                </c:pt>
                <c:pt idx="17940">
                  <c:v>5.4611199999999999E-2</c:v>
                </c:pt>
                <c:pt idx="17941">
                  <c:v>9.4418500000000002E-2</c:v>
                </c:pt>
                <c:pt idx="17942">
                  <c:v>8.7400400000000003E-2</c:v>
                </c:pt>
                <c:pt idx="17943">
                  <c:v>7.3870699999999997E-2</c:v>
                </c:pt>
                <c:pt idx="17944">
                  <c:v>4.7820099999999997E-2</c:v>
                </c:pt>
                <c:pt idx="17945">
                  <c:v>2.33803E-2</c:v>
                </c:pt>
                <c:pt idx="17946">
                  <c:v>5.88341E-2</c:v>
                </c:pt>
                <c:pt idx="17947">
                  <c:v>7.1488399999999994E-2</c:v>
                </c:pt>
                <c:pt idx="17948">
                  <c:v>5.4714199999999998E-2</c:v>
                </c:pt>
                <c:pt idx="17949">
                  <c:v>2.2149100000000001E-2</c:v>
                </c:pt>
                <c:pt idx="17950">
                  <c:v>2.03161E-2</c:v>
                </c:pt>
                <c:pt idx="17951">
                  <c:v>2.1059000000000001E-2</c:v>
                </c:pt>
                <c:pt idx="17952">
                  <c:v>8.55379E-2</c:v>
                </c:pt>
                <c:pt idx="17953">
                  <c:v>7.8215599999999996E-2</c:v>
                </c:pt>
                <c:pt idx="17954">
                  <c:v>3.4234000000000001E-2</c:v>
                </c:pt>
                <c:pt idx="17955">
                  <c:v>1.7033599999999999E-2</c:v>
                </c:pt>
                <c:pt idx="17956">
                  <c:v>3.2162700000000002E-2</c:v>
                </c:pt>
                <c:pt idx="17957">
                  <c:v>6.1927799999999998E-2</c:v>
                </c:pt>
                <c:pt idx="17958">
                  <c:v>7.3721900000000007E-2</c:v>
                </c:pt>
                <c:pt idx="17959">
                  <c:v>6.6209799999999999E-2</c:v>
                </c:pt>
                <c:pt idx="17960">
                  <c:v>4.88081E-2</c:v>
                </c:pt>
                <c:pt idx="17961">
                  <c:v>2.36063E-2</c:v>
                </c:pt>
                <c:pt idx="17962">
                  <c:v>1.8978100000000001E-2</c:v>
                </c:pt>
                <c:pt idx="17963">
                  <c:v>8.0288899999999996E-2</c:v>
                </c:pt>
                <c:pt idx="17964">
                  <c:v>7.6991100000000007E-2</c:v>
                </c:pt>
                <c:pt idx="17965">
                  <c:v>1.93691E-2</c:v>
                </c:pt>
                <c:pt idx="17966">
                  <c:v>2.0714799999999998E-2</c:v>
                </c:pt>
                <c:pt idx="17967">
                  <c:v>3.4351300000000001E-2</c:v>
                </c:pt>
                <c:pt idx="17968">
                  <c:v>5.1587099999999997E-2</c:v>
                </c:pt>
                <c:pt idx="17969">
                  <c:v>3.8417800000000002E-2</c:v>
                </c:pt>
                <c:pt idx="17970">
                  <c:v>7.9564999999999997E-2</c:v>
                </c:pt>
                <c:pt idx="17971">
                  <c:v>7.4395199999999995E-2</c:v>
                </c:pt>
                <c:pt idx="17972">
                  <c:v>3.3930799999999997E-2</c:v>
                </c:pt>
                <c:pt idx="17973">
                  <c:v>4.39482E-2</c:v>
                </c:pt>
                <c:pt idx="17974">
                  <c:v>8.6112999999999995E-2</c:v>
                </c:pt>
                <c:pt idx="17975">
                  <c:v>0.104327</c:v>
                </c:pt>
                <c:pt idx="17976">
                  <c:v>6.8805699999999997E-2</c:v>
                </c:pt>
                <c:pt idx="17977">
                  <c:v>2.6264200000000001E-2</c:v>
                </c:pt>
                <c:pt idx="17978">
                  <c:v>5.51233E-2</c:v>
                </c:pt>
                <c:pt idx="17979">
                  <c:v>8.8782299999999995E-2</c:v>
                </c:pt>
                <c:pt idx="17980">
                  <c:v>7.7487E-2</c:v>
                </c:pt>
                <c:pt idx="17981">
                  <c:v>4.9959200000000002E-2</c:v>
                </c:pt>
                <c:pt idx="17982">
                  <c:v>2.1607399999999999E-2</c:v>
                </c:pt>
                <c:pt idx="17983">
                  <c:v>3.4489600000000002E-2</c:v>
                </c:pt>
                <c:pt idx="17984">
                  <c:v>4.1319799999999997E-2</c:v>
                </c:pt>
                <c:pt idx="17985">
                  <c:v>7.6791799999999993E-2</c:v>
                </c:pt>
                <c:pt idx="17986">
                  <c:v>6.0001400000000003E-2</c:v>
                </c:pt>
                <c:pt idx="17987">
                  <c:v>2.4440799999999999E-2</c:v>
                </c:pt>
                <c:pt idx="17988">
                  <c:v>4.2772299999999999E-2</c:v>
                </c:pt>
                <c:pt idx="17989">
                  <c:v>1.5888200000000002E-2</c:v>
                </c:pt>
                <c:pt idx="17990">
                  <c:v>2.6493099999999999E-2</c:v>
                </c:pt>
                <c:pt idx="17991">
                  <c:v>5.47628E-2</c:v>
                </c:pt>
                <c:pt idx="17992">
                  <c:v>4.9880000000000001E-2</c:v>
                </c:pt>
                <c:pt idx="17993">
                  <c:v>1.7789800000000001E-2</c:v>
                </c:pt>
                <c:pt idx="17994">
                  <c:v>2.1104800000000001E-3</c:v>
                </c:pt>
                <c:pt idx="17995">
                  <c:v>1.9598999999999998E-2</c:v>
                </c:pt>
                <c:pt idx="17996">
                  <c:v>2.9008900000000001E-2</c:v>
                </c:pt>
                <c:pt idx="17997">
                  <c:v>3.3506399999999999E-2</c:v>
                </c:pt>
                <c:pt idx="17998">
                  <c:v>1.3920800000000001E-2</c:v>
                </c:pt>
                <c:pt idx="17999">
                  <c:v>9.5357900000000006E-3</c:v>
                </c:pt>
                <c:pt idx="18000">
                  <c:v>9.3126300000000006E-3</c:v>
                </c:pt>
                <c:pt idx="18001">
                  <c:v>7.7600500000000001E-3</c:v>
                </c:pt>
                <c:pt idx="18002">
                  <c:v>-2.1047599999999998E-3</c:v>
                </c:pt>
                <c:pt idx="18003">
                  <c:v>2.03238E-2</c:v>
                </c:pt>
                <c:pt idx="18004">
                  <c:v>1.8230400000000001E-2</c:v>
                </c:pt>
                <c:pt idx="18005">
                  <c:v>-1.53627E-2</c:v>
                </c:pt>
                <c:pt idx="18006">
                  <c:v>1.07975E-2</c:v>
                </c:pt>
                <c:pt idx="18007">
                  <c:v>-1.7658199999999999E-2</c:v>
                </c:pt>
                <c:pt idx="18008">
                  <c:v>-3.0183800000000002E-3</c:v>
                </c:pt>
                <c:pt idx="18009">
                  <c:v>4.9047500000000003E-3</c:v>
                </c:pt>
                <c:pt idx="18010">
                  <c:v>1.8758799999999999E-3</c:v>
                </c:pt>
                <c:pt idx="18011">
                  <c:v>2.5966599999999999E-2</c:v>
                </c:pt>
                <c:pt idx="18012">
                  <c:v>1.07288E-3</c:v>
                </c:pt>
                <c:pt idx="18013">
                  <c:v>1.4883E-2</c:v>
                </c:pt>
                <c:pt idx="18014">
                  <c:v>1.29423E-2</c:v>
                </c:pt>
                <c:pt idx="18015">
                  <c:v>1.2607600000000001E-3</c:v>
                </c:pt>
                <c:pt idx="18016">
                  <c:v>3.22876E-2</c:v>
                </c:pt>
                <c:pt idx="18017">
                  <c:v>-8.8825199999999997E-3</c:v>
                </c:pt>
                <c:pt idx="18018">
                  <c:v>-3.0393600000000001E-3</c:v>
                </c:pt>
                <c:pt idx="18019">
                  <c:v>1.3189300000000001E-3</c:v>
                </c:pt>
                <c:pt idx="18020">
                  <c:v>2.88105E-3</c:v>
                </c:pt>
                <c:pt idx="18021">
                  <c:v>1.53618E-2</c:v>
                </c:pt>
                <c:pt idx="18022">
                  <c:v>-2.7185399999999998E-2</c:v>
                </c:pt>
                <c:pt idx="18023">
                  <c:v>-2.6922199999999999E-3</c:v>
                </c:pt>
                <c:pt idx="18024">
                  <c:v>1.2508399999999999E-2</c:v>
                </c:pt>
                <c:pt idx="18025">
                  <c:v>2.6025800000000002E-2</c:v>
                </c:pt>
                <c:pt idx="18026">
                  <c:v>-1.41277E-2</c:v>
                </c:pt>
                <c:pt idx="18027">
                  <c:v>1.7678300000000001E-2</c:v>
                </c:pt>
                <c:pt idx="18028">
                  <c:v>1.48659E-2</c:v>
                </c:pt>
                <c:pt idx="18029">
                  <c:v>1.2104999999999999E-2</c:v>
                </c:pt>
                <c:pt idx="18030">
                  <c:v>8.0718999999999999E-3</c:v>
                </c:pt>
                <c:pt idx="18031">
                  <c:v>-1.11456E-2</c:v>
                </c:pt>
                <c:pt idx="18032">
                  <c:v>-9.9859200000000006E-3</c:v>
                </c:pt>
                <c:pt idx="18033">
                  <c:v>1.02711E-2</c:v>
                </c:pt>
                <c:pt idx="18034">
                  <c:v>-1.2016300000000001E-2</c:v>
                </c:pt>
                <c:pt idx="18035">
                  <c:v>-5.0316800000000002E-2</c:v>
                </c:pt>
                <c:pt idx="18036">
                  <c:v>-2.3638699999999999E-2</c:v>
                </c:pt>
                <c:pt idx="18037">
                  <c:v>-1.6256300000000001E-2</c:v>
                </c:pt>
                <c:pt idx="18038">
                  <c:v>-1.1379200000000001E-2</c:v>
                </c:pt>
                <c:pt idx="18039">
                  <c:v>-1.3570799999999999E-2</c:v>
                </c:pt>
                <c:pt idx="18040">
                  <c:v>-2.6514099999999999E-2</c:v>
                </c:pt>
                <c:pt idx="18041">
                  <c:v>-1.0664E-2</c:v>
                </c:pt>
                <c:pt idx="18042">
                  <c:v>-3.5514800000000001E-3</c:v>
                </c:pt>
                <c:pt idx="18043">
                  <c:v>-4.9507099999999998E-2</c:v>
                </c:pt>
                <c:pt idx="18044">
                  <c:v>-2.04668E-2</c:v>
                </c:pt>
                <c:pt idx="18045">
                  <c:v>1.5948299999999999E-2</c:v>
                </c:pt>
                <c:pt idx="18046">
                  <c:v>-1.1169399999999999E-2</c:v>
                </c:pt>
                <c:pt idx="18047">
                  <c:v>-3.3167799999999997E-2</c:v>
                </c:pt>
                <c:pt idx="18048">
                  <c:v>-1.2579E-2</c:v>
                </c:pt>
                <c:pt idx="18049">
                  <c:v>-5.7077400000000002E-3</c:v>
                </c:pt>
                <c:pt idx="18050">
                  <c:v>-2.88343E-2</c:v>
                </c:pt>
                <c:pt idx="18051">
                  <c:v>-1.8330599999999999E-2</c:v>
                </c:pt>
                <c:pt idx="18052">
                  <c:v>-5.7878499999999998E-3</c:v>
                </c:pt>
                <c:pt idx="18053">
                  <c:v>-2.4434999999999998E-2</c:v>
                </c:pt>
                <c:pt idx="18054">
                  <c:v>-3.3275600000000002E-2</c:v>
                </c:pt>
                <c:pt idx="18055">
                  <c:v>-3.2026300000000001E-2</c:v>
                </c:pt>
                <c:pt idx="18056">
                  <c:v>-7.5941100000000003E-3</c:v>
                </c:pt>
                <c:pt idx="18057">
                  <c:v>-2.66342E-2</c:v>
                </c:pt>
                <c:pt idx="18058">
                  <c:v>-4.3752699999999999E-2</c:v>
                </c:pt>
                <c:pt idx="18059">
                  <c:v>-4.5364399999999999E-2</c:v>
                </c:pt>
                <c:pt idx="18060">
                  <c:v>-3.1658199999999997E-2</c:v>
                </c:pt>
                <c:pt idx="18061">
                  <c:v>-1.51567E-2</c:v>
                </c:pt>
                <c:pt idx="18062">
                  <c:v>-2.9923399999999999E-2</c:v>
                </c:pt>
                <c:pt idx="18063">
                  <c:v>-2.7629899999999999E-2</c:v>
                </c:pt>
                <c:pt idx="18064">
                  <c:v>-2.8438600000000001E-2</c:v>
                </c:pt>
                <c:pt idx="18065">
                  <c:v>-3.3591299999999998E-2</c:v>
                </c:pt>
                <c:pt idx="18066">
                  <c:v>-3.1263399999999997E-2</c:v>
                </c:pt>
                <c:pt idx="18067">
                  <c:v>-4.78745E-2</c:v>
                </c:pt>
                <c:pt idx="18068" formatCode="0.00E+00">
                  <c:v>-2.2668799999999999E-2</c:v>
                </c:pt>
                <c:pt idx="18069">
                  <c:v>-5.0241500000000001E-2</c:v>
                </c:pt>
                <c:pt idx="18070">
                  <c:v>-7.2522199999999995E-2</c:v>
                </c:pt>
                <c:pt idx="18071">
                  <c:v>-4.0645599999999997E-2</c:v>
                </c:pt>
                <c:pt idx="18072">
                  <c:v>-8.1501000000000004E-3</c:v>
                </c:pt>
                <c:pt idx="18073">
                  <c:v>-4.97866E-2</c:v>
                </c:pt>
                <c:pt idx="18074">
                  <c:v>-6.2514299999999995E-2</c:v>
                </c:pt>
                <c:pt idx="18075">
                  <c:v>-4.9592999999999998E-2</c:v>
                </c:pt>
                <c:pt idx="18076">
                  <c:v>-5.4970699999999997E-2</c:v>
                </c:pt>
                <c:pt idx="18077">
                  <c:v>-4.1522999999999997E-2</c:v>
                </c:pt>
                <c:pt idx="18078">
                  <c:v>-4.5233700000000002E-2</c:v>
                </c:pt>
                <c:pt idx="18079">
                  <c:v>-7.0723499999999995E-2</c:v>
                </c:pt>
                <c:pt idx="18080">
                  <c:v>-6.3648200000000002E-2</c:v>
                </c:pt>
                <c:pt idx="18081">
                  <c:v>-6.3283900000000004E-2</c:v>
                </c:pt>
                <c:pt idx="18082">
                  <c:v>-3.5118099999999999E-2</c:v>
                </c:pt>
                <c:pt idx="18083">
                  <c:v>-3.5430000000000003E-2</c:v>
                </c:pt>
                <c:pt idx="18084">
                  <c:v>-6.70013E-2</c:v>
                </c:pt>
                <c:pt idx="18085">
                  <c:v>-8.1687899999999994E-2</c:v>
                </c:pt>
                <c:pt idx="18086">
                  <c:v>-6.9063200000000005E-2</c:v>
                </c:pt>
                <c:pt idx="18087">
                  <c:v>-4.4811200000000002E-2</c:v>
                </c:pt>
                <c:pt idx="18088">
                  <c:v>-7.1437799999999996E-2</c:v>
                </c:pt>
                <c:pt idx="18089">
                  <c:v>-5.6019800000000002E-2</c:v>
                </c:pt>
                <c:pt idx="18090">
                  <c:v>-5.2295700000000001E-2</c:v>
                </c:pt>
                <c:pt idx="18091">
                  <c:v>-6.79178E-2</c:v>
                </c:pt>
                <c:pt idx="18092">
                  <c:v>-5.4348899999999999E-2</c:v>
                </c:pt>
                <c:pt idx="18093">
                  <c:v>-3.1187099999999999E-2</c:v>
                </c:pt>
                <c:pt idx="18094">
                  <c:v>-4.2427100000000002E-2</c:v>
                </c:pt>
                <c:pt idx="18095">
                  <c:v>-6.05698E-2</c:v>
                </c:pt>
                <c:pt idx="18096">
                  <c:v>-6.9722199999999998E-2</c:v>
                </c:pt>
                <c:pt idx="18097">
                  <c:v>-6.0261700000000001E-2</c:v>
                </c:pt>
                <c:pt idx="18098">
                  <c:v>-5.95503E-2</c:v>
                </c:pt>
                <c:pt idx="18099">
                  <c:v>-7.1759199999999995E-2</c:v>
                </c:pt>
                <c:pt idx="18100">
                  <c:v>-6.4590499999999995E-2</c:v>
                </c:pt>
                <c:pt idx="18101">
                  <c:v>-6.6041000000000002E-2</c:v>
                </c:pt>
                <c:pt idx="18102">
                  <c:v>-4.2750400000000001E-2</c:v>
                </c:pt>
                <c:pt idx="18103">
                  <c:v>-7.1783100000000002E-2</c:v>
                </c:pt>
                <c:pt idx="18104">
                  <c:v>-7.9909300000000003E-2</c:v>
                </c:pt>
                <c:pt idx="18105">
                  <c:v>-6.7979800000000007E-2</c:v>
                </c:pt>
                <c:pt idx="18106">
                  <c:v>-6.6675200000000004E-2</c:v>
                </c:pt>
                <c:pt idx="18107">
                  <c:v>-4.3067000000000001E-2</c:v>
                </c:pt>
                <c:pt idx="18108">
                  <c:v>-9.7915600000000005E-2</c:v>
                </c:pt>
                <c:pt idx="18109">
                  <c:v>-9.5998799999999995E-2</c:v>
                </c:pt>
                <c:pt idx="18110">
                  <c:v>-9.7461699999999998E-2</c:v>
                </c:pt>
                <c:pt idx="18111">
                  <c:v>-6.8739900000000007E-2</c:v>
                </c:pt>
                <c:pt idx="18112">
                  <c:v>-6.9180500000000006E-2</c:v>
                </c:pt>
                <c:pt idx="18113">
                  <c:v>-5.9773399999999997E-2</c:v>
                </c:pt>
                <c:pt idx="18114">
                  <c:v>-9.0635300000000002E-2</c:v>
                </c:pt>
                <c:pt idx="18115">
                  <c:v>-0.10587299999999999</c:v>
                </c:pt>
                <c:pt idx="18116">
                  <c:v>-9.2704800000000004E-2</c:v>
                </c:pt>
                <c:pt idx="18117">
                  <c:v>-7.2193099999999996E-2</c:v>
                </c:pt>
                <c:pt idx="18118">
                  <c:v>-8.0371899999999996E-2</c:v>
                </c:pt>
                <c:pt idx="18119">
                  <c:v>-0.11938799999999999</c:v>
                </c:pt>
                <c:pt idx="18120">
                  <c:v>-0.115561</c:v>
                </c:pt>
                <c:pt idx="18121">
                  <c:v>-8.8377999999999998E-2</c:v>
                </c:pt>
                <c:pt idx="18122">
                  <c:v>-9.1132199999999997E-2</c:v>
                </c:pt>
                <c:pt idx="18123">
                  <c:v>-5.6141900000000002E-2</c:v>
                </c:pt>
                <c:pt idx="18124">
                  <c:v>-8.4886600000000006E-2</c:v>
                </c:pt>
                <c:pt idx="18125">
                  <c:v>-0.10841099999999999</c:v>
                </c:pt>
                <c:pt idx="18126">
                  <c:v>-0.105328</c:v>
                </c:pt>
                <c:pt idx="18127">
                  <c:v>-0.10216799999999999</c:v>
                </c:pt>
                <c:pt idx="18128">
                  <c:v>-4.2063700000000002E-2</c:v>
                </c:pt>
                <c:pt idx="18129">
                  <c:v>-8.9963000000000001E-2</c:v>
                </c:pt>
                <c:pt idx="18130">
                  <c:v>-0.12947800000000001</c:v>
                </c:pt>
                <c:pt idx="18131">
                  <c:v>-0.13069600000000001</c:v>
                </c:pt>
                <c:pt idx="18132">
                  <c:v>-8.71754E-2</c:v>
                </c:pt>
                <c:pt idx="18133">
                  <c:v>-4.5126899999999998E-2</c:v>
                </c:pt>
                <c:pt idx="18134">
                  <c:v>-9.0064000000000005E-2</c:v>
                </c:pt>
                <c:pt idx="18135">
                  <c:v>-0.121369</c:v>
                </c:pt>
                <c:pt idx="18136">
                  <c:v>-0.13691200000000001</c:v>
                </c:pt>
                <c:pt idx="18137">
                  <c:v>-0.11613999999999999</c:v>
                </c:pt>
                <c:pt idx="18138">
                  <c:v>-9.7802200000000006E-2</c:v>
                </c:pt>
                <c:pt idx="18139">
                  <c:v>-9.2133499999999993E-2</c:v>
                </c:pt>
                <c:pt idx="18140">
                  <c:v>-8.6934999999999998E-2</c:v>
                </c:pt>
                <c:pt idx="18141">
                  <c:v>-0.12542500000000001</c:v>
                </c:pt>
                <c:pt idx="18142">
                  <c:v>-0.144453</c:v>
                </c:pt>
                <c:pt idx="18143">
                  <c:v>-0.123948</c:v>
                </c:pt>
                <c:pt idx="18144">
                  <c:v>-0.113022</c:v>
                </c:pt>
                <c:pt idx="18145">
                  <c:v>-9.5144300000000001E-2</c:v>
                </c:pt>
                <c:pt idx="18146">
                  <c:v>-0.122193</c:v>
                </c:pt>
                <c:pt idx="18147">
                  <c:v>-0.12998499999999999</c:v>
                </c:pt>
                <c:pt idx="18148">
                  <c:v>-0.12092799999999999</c:v>
                </c:pt>
                <c:pt idx="18149">
                  <c:v>-0.103355</c:v>
                </c:pt>
                <c:pt idx="18150">
                  <c:v>-0.12842799999999999</c:v>
                </c:pt>
                <c:pt idx="18151">
                  <c:v>-0.104792</c:v>
                </c:pt>
                <c:pt idx="18152">
                  <c:v>-0.108097</c:v>
                </c:pt>
                <c:pt idx="18153">
                  <c:v>-0.13753699999999999</c:v>
                </c:pt>
                <c:pt idx="18154">
                  <c:v>-0.11551</c:v>
                </c:pt>
                <c:pt idx="18155">
                  <c:v>-0.11008999999999999</c:v>
                </c:pt>
                <c:pt idx="18156">
                  <c:v>-0.11916300000000001</c:v>
                </c:pt>
                <c:pt idx="18157">
                  <c:v>-0.125363</c:v>
                </c:pt>
                <c:pt idx="18158">
                  <c:v>-0.106443</c:v>
                </c:pt>
                <c:pt idx="18159">
                  <c:v>-7.9727199999999998E-2</c:v>
                </c:pt>
                <c:pt idx="18160" formatCode="0.00E+00">
                  <c:v>-0.111331</c:v>
                </c:pt>
                <c:pt idx="18161">
                  <c:v>-0.114611</c:v>
                </c:pt>
                <c:pt idx="18162">
                  <c:v>-9.4084699999999993E-2</c:v>
                </c:pt>
                <c:pt idx="18163">
                  <c:v>-8.8236800000000004E-2</c:v>
                </c:pt>
                <c:pt idx="18164">
                  <c:v>-0.113234</c:v>
                </c:pt>
                <c:pt idx="18165">
                  <c:v>-0.121421</c:v>
                </c:pt>
                <c:pt idx="18166">
                  <c:v>-9.0942400000000007E-2</c:v>
                </c:pt>
                <c:pt idx="18167">
                  <c:v>-0.118785</c:v>
                </c:pt>
                <c:pt idx="18168">
                  <c:v>-0.103575</c:v>
                </c:pt>
                <c:pt idx="18169">
                  <c:v>-9.4685599999999995E-2</c:v>
                </c:pt>
                <c:pt idx="18170">
                  <c:v>-8.7202100000000005E-2</c:v>
                </c:pt>
                <c:pt idx="18171">
                  <c:v>-0.13554099999999999</c:v>
                </c:pt>
                <c:pt idx="18172">
                  <c:v>-0.100382</c:v>
                </c:pt>
                <c:pt idx="18173">
                  <c:v>-9.5688800000000004E-2</c:v>
                </c:pt>
                <c:pt idx="18174">
                  <c:v>-9.9833500000000006E-2</c:v>
                </c:pt>
                <c:pt idx="18175">
                  <c:v>-8.6029999999999995E-2</c:v>
                </c:pt>
                <c:pt idx="18176">
                  <c:v>-7.6593400000000006E-2</c:v>
                </c:pt>
                <c:pt idx="18177">
                  <c:v>-0.10283299999999999</c:v>
                </c:pt>
                <c:pt idx="18178">
                  <c:v>-0.122734</c:v>
                </c:pt>
                <c:pt idx="18179">
                  <c:v>-0.10033400000000001</c:v>
                </c:pt>
                <c:pt idx="18180">
                  <c:v>-6.90746E-2</c:v>
                </c:pt>
                <c:pt idx="18181">
                  <c:v>-8.70924E-2</c:v>
                </c:pt>
                <c:pt idx="18182">
                  <c:v>-0.103251</c:v>
                </c:pt>
                <c:pt idx="18183">
                  <c:v>-8.8198700000000005E-2</c:v>
                </c:pt>
                <c:pt idx="18184">
                  <c:v>-9.4739900000000002E-2</c:v>
                </c:pt>
                <c:pt idx="18185">
                  <c:v>-9.9813499999999999E-2</c:v>
                </c:pt>
                <c:pt idx="18186">
                  <c:v>-9.4891500000000004E-2</c:v>
                </c:pt>
                <c:pt idx="18187">
                  <c:v>-7.64513E-2</c:v>
                </c:pt>
                <c:pt idx="18188">
                  <c:v>-0.10573299999999999</c:v>
                </c:pt>
                <c:pt idx="18189">
                  <c:v>-8.8699299999999995E-2</c:v>
                </c:pt>
                <c:pt idx="18190">
                  <c:v>-7.0001599999999997E-2</c:v>
                </c:pt>
                <c:pt idx="18191">
                  <c:v>-7.8279500000000002E-2</c:v>
                </c:pt>
                <c:pt idx="18192">
                  <c:v>-8.5408200000000004E-2</c:v>
                </c:pt>
                <c:pt idx="18193">
                  <c:v>-0.11493</c:v>
                </c:pt>
                <c:pt idx="18194">
                  <c:v>-0.124018</c:v>
                </c:pt>
                <c:pt idx="18195">
                  <c:v>-9.2414899999999994E-2</c:v>
                </c:pt>
                <c:pt idx="18196">
                  <c:v>-6.7650799999999997E-2</c:v>
                </c:pt>
                <c:pt idx="18197">
                  <c:v>-7.4189199999999997E-2</c:v>
                </c:pt>
                <c:pt idx="18198">
                  <c:v>-0.11880599999999999</c:v>
                </c:pt>
                <c:pt idx="18199">
                  <c:v>-0.12595300000000001</c:v>
                </c:pt>
                <c:pt idx="18200">
                  <c:v>-0.102468</c:v>
                </c:pt>
                <c:pt idx="18201">
                  <c:v>-6.3479400000000005E-2</c:v>
                </c:pt>
                <c:pt idx="18202">
                  <c:v>-7.9083399999999998E-2</c:v>
                </c:pt>
                <c:pt idx="18203">
                  <c:v>-6.51674E-2</c:v>
                </c:pt>
                <c:pt idx="18204">
                  <c:v>-9.1061600000000006E-2</c:v>
                </c:pt>
                <c:pt idx="18205">
                  <c:v>-0.118788</c:v>
                </c:pt>
                <c:pt idx="18206">
                  <c:v>-0.103731</c:v>
                </c:pt>
                <c:pt idx="18207">
                  <c:v>-6.0341800000000001E-2</c:v>
                </c:pt>
                <c:pt idx="18208">
                  <c:v>-5.1047299999999997E-2</c:v>
                </c:pt>
                <c:pt idx="18209">
                  <c:v>-7.7867500000000006E-2</c:v>
                </c:pt>
                <c:pt idx="18210">
                  <c:v>-0.131634</c:v>
                </c:pt>
                <c:pt idx="18211">
                  <c:v>-9.78184E-2</c:v>
                </c:pt>
                <c:pt idx="18212">
                  <c:v>-7.3915499999999995E-2</c:v>
                </c:pt>
                <c:pt idx="18213">
                  <c:v>-7.5278300000000006E-2</c:v>
                </c:pt>
                <c:pt idx="18214">
                  <c:v>-9.4067600000000001E-2</c:v>
                </c:pt>
                <c:pt idx="18215">
                  <c:v>-0.10571700000000001</c:v>
                </c:pt>
                <c:pt idx="18216">
                  <c:v>-9.9914600000000006E-2</c:v>
                </c:pt>
                <c:pt idx="18217">
                  <c:v>-8.1092800000000007E-2</c:v>
                </c:pt>
                <c:pt idx="18218">
                  <c:v>-7.2531700000000005E-2</c:v>
                </c:pt>
                <c:pt idx="18219">
                  <c:v>-9.48296E-2</c:v>
                </c:pt>
                <c:pt idx="18220">
                  <c:v>-8.7428099999999995E-2</c:v>
                </c:pt>
                <c:pt idx="18221">
                  <c:v>-0.114134</c:v>
                </c:pt>
                <c:pt idx="18222">
                  <c:v>-0.113404</c:v>
                </c:pt>
                <c:pt idx="18223">
                  <c:v>-0.10231899999999999</c:v>
                </c:pt>
                <c:pt idx="18224">
                  <c:v>-6.9598199999999999E-2</c:v>
                </c:pt>
                <c:pt idx="18225">
                  <c:v>-8.30708E-2</c:v>
                </c:pt>
                <c:pt idx="18226">
                  <c:v>-0.124931</c:v>
                </c:pt>
                <c:pt idx="18227">
                  <c:v>-0.116429</c:v>
                </c:pt>
                <c:pt idx="18228">
                  <c:v>-8.0984100000000003E-2</c:v>
                </c:pt>
                <c:pt idx="18229">
                  <c:v>-6.0122500000000002E-2</c:v>
                </c:pt>
                <c:pt idx="18230">
                  <c:v>-9.3971299999999994E-2</c:v>
                </c:pt>
                <c:pt idx="18231">
                  <c:v>-8.1476199999999999E-2</c:v>
                </c:pt>
                <c:pt idx="18232">
                  <c:v>-8.2533800000000004E-2</c:v>
                </c:pt>
                <c:pt idx="18233">
                  <c:v>-0.11372699999999999</c:v>
                </c:pt>
                <c:pt idx="18234">
                  <c:v>-0.101661</c:v>
                </c:pt>
                <c:pt idx="18235">
                  <c:v>-7.8814499999999996E-2</c:v>
                </c:pt>
                <c:pt idx="18236">
                  <c:v>-8.7788599999999994E-2</c:v>
                </c:pt>
                <c:pt idx="18237">
                  <c:v>-9.2924099999999996E-2</c:v>
                </c:pt>
                <c:pt idx="18238">
                  <c:v>-9.4256400000000004E-2</c:v>
                </c:pt>
                <c:pt idx="18239">
                  <c:v>-5.1046399999999999E-2</c:v>
                </c:pt>
                <c:pt idx="18240">
                  <c:v>-9.5672599999999997E-2</c:v>
                </c:pt>
                <c:pt idx="18241">
                  <c:v>-9.9451100000000001E-2</c:v>
                </c:pt>
                <c:pt idx="18242">
                  <c:v>-9.9905999999999995E-2</c:v>
                </c:pt>
                <c:pt idx="18243">
                  <c:v>-9.6963900000000006E-2</c:v>
                </c:pt>
                <c:pt idx="18244">
                  <c:v>-9.7742999999999997E-2</c:v>
                </c:pt>
                <c:pt idx="18245">
                  <c:v>-7.5575799999999999E-2</c:v>
                </c:pt>
                <c:pt idx="18246">
                  <c:v>-7.7885599999999999E-2</c:v>
                </c:pt>
                <c:pt idx="18247">
                  <c:v>-0.102377</c:v>
                </c:pt>
                <c:pt idx="18248">
                  <c:v>-9.9723800000000001E-2</c:v>
                </c:pt>
                <c:pt idx="18249">
                  <c:v>-8.0339400000000005E-2</c:v>
                </c:pt>
                <c:pt idx="18250">
                  <c:v>-7.7549000000000007E-2</c:v>
                </c:pt>
                <c:pt idx="18251">
                  <c:v>-0.11602899999999999</c:v>
                </c:pt>
                <c:pt idx="18252">
                  <c:v>-7.11899E-2</c:v>
                </c:pt>
                <c:pt idx="18253">
                  <c:v>-3.4942599999999997E-2</c:v>
                </c:pt>
                <c:pt idx="18254">
                  <c:v>-0.103226</c:v>
                </c:pt>
                <c:pt idx="18255">
                  <c:v>-8.4503200000000001E-2</c:v>
                </c:pt>
                <c:pt idx="18256">
                  <c:v>-7.7195200000000005E-2</c:v>
                </c:pt>
                <c:pt idx="18257">
                  <c:v>-8.1874799999999998E-2</c:v>
                </c:pt>
                <c:pt idx="18258">
                  <c:v>-0.106485</c:v>
                </c:pt>
                <c:pt idx="18259">
                  <c:v>-8.5880300000000007E-2</c:v>
                </c:pt>
                <c:pt idx="18260">
                  <c:v>-3.10421E-2</c:v>
                </c:pt>
                <c:pt idx="18261">
                  <c:v>-6.9707900000000003E-2</c:v>
                </c:pt>
                <c:pt idx="18262">
                  <c:v>-8.5297600000000001E-2</c:v>
                </c:pt>
                <c:pt idx="18263">
                  <c:v>-7.2763400000000006E-2</c:v>
                </c:pt>
                <c:pt idx="18264">
                  <c:v>-3.8168000000000001E-2</c:v>
                </c:pt>
                <c:pt idx="18265">
                  <c:v>-5.7631500000000002E-2</c:v>
                </c:pt>
                <c:pt idx="18266">
                  <c:v>-7.9064400000000007E-2</c:v>
                </c:pt>
                <c:pt idx="18267">
                  <c:v>-6.1445199999999998E-2</c:v>
                </c:pt>
                <c:pt idx="18268">
                  <c:v>-7.6888999999999999E-2</c:v>
                </c:pt>
                <c:pt idx="18269">
                  <c:v>-6.0321800000000002E-2</c:v>
                </c:pt>
                <c:pt idx="18270">
                  <c:v>-4.5367200000000003E-2</c:v>
                </c:pt>
                <c:pt idx="18271">
                  <c:v>-6.9168999999999994E-2</c:v>
                </c:pt>
                <c:pt idx="18272">
                  <c:v>-6.4519900000000005E-2</c:v>
                </c:pt>
                <c:pt idx="18273">
                  <c:v>-4.8317899999999997E-2</c:v>
                </c:pt>
                <c:pt idx="18274">
                  <c:v>-6.8213499999999996E-2</c:v>
                </c:pt>
                <c:pt idx="18275">
                  <c:v>-6.8678900000000001E-2</c:v>
                </c:pt>
                <c:pt idx="18276">
                  <c:v>-5.1395400000000001E-2</c:v>
                </c:pt>
                <c:pt idx="18277">
                  <c:v>-5.4553999999999998E-2</c:v>
                </c:pt>
                <c:pt idx="18278">
                  <c:v>-7.94353E-2</c:v>
                </c:pt>
                <c:pt idx="18279">
                  <c:v>-7.5752299999999995E-2</c:v>
                </c:pt>
                <c:pt idx="18280">
                  <c:v>-6.0395200000000003E-2</c:v>
                </c:pt>
                <c:pt idx="18281">
                  <c:v>-6.1568299999999999E-2</c:v>
                </c:pt>
                <c:pt idx="18282">
                  <c:v>-7.8065899999999994E-2</c:v>
                </c:pt>
                <c:pt idx="18283">
                  <c:v>-5.5729899999999999E-2</c:v>
                </c:pt>
                <c:pt idx="18284">
                  <c:v>-4.5736300000000001E-2</c:v>
                </c:pt>
                <c:pt idx="18285">
                  <c:v>-7.1839299999999995E-2</c:v>
                </c:pt>
                <c:pt idx="18286">
                  <c:v>-4.7748600000000002E-2</c:v>
                </c:pt>
                <c:pt idx="18287">
                  <c:v>-4.6650900000000002E-2</c:v>
                </c:pt>
                <c:pt idx="18288">
                  <c:v>-2.6009600000000001E-2</c:v>
                </c:pt>
                <c:pt idx="18289">
                  <c:v>-5.3288500000000003E-2</c:v>
                </c:pt>
                <c:pt idx="18290">
                  <c:v>-3.9085399999999999E-2</c:v>
                </c:pt>
                <c:pt idx="18291">
                  <c:v>-3.9288499999999997E-2</c:v>
                </c:pt>
                <c:pt idx="18292">
                  <c:v>-6.2993999999999994E-2</c:v>
                </c:pt>
                <c:pt idx="18293">
                  <c:v>-3.7162800000000003E-2</c:v>
                </c:pt>
                <c:pt idx="18294">
                  <c:v>-2.4884199999999999E-2</c:v>
                </c:pt>
                <c:pt idx="18295">
                  <c:v>-5.9425400000000003E-2</c:v>
                </c:pt>
                <c:pt idx="18296">
                  <c:v>-7.3638899999999993E-2</c:v>
                </c:pt>
                <c:pt idx="18297">
                  <c:v>-4.8788999999999999E-2</c:v>
                </c:pt>
                <c:pt idx="18298">
                  <c:v>-4.8439000000000003E-2</c:v>
                </c:pt>
                <c:pt idx="18299">
                  <c:v>-5.2538899999999999E-2</c:v>
                </c:pt>
                <c:pt idx="18300">
                  <c:v>-4.1157699999999998E-2</c:v>
                </c:pt>
                <c:pt idx="18301">
                  <c:v>-7.5231599999999996E-2</c:v>
                </c:pt>
                <c:pt idx="18302">
                  <c:v>-5.8131200000000001E-2</c:v>
                </c:pt>
                <c:pt idx="18303">
                  <c:v>-4.8239700000000003E-2</c:v>
                </c:pt>
                <c:pt idx="18304">
                  <c:v>-6.5660500000000004E-3</c:v>
                </c:pt>
                <c:pt idx="18305">
                  <c:v>-4.3131799999999998E-2</c:v>
                </c:pt>
                <c:pt idx="18306">
                  <c:v>-5.5954900000000002E-2</c:v>
                </c:pt>
                <c:pt idx="18307">
                  <c:v>-3.6534299999999999E-2</c:v>
                </c:pt>
                <c:pt idx="18308">
                  <c:v>-2.7180699999999999E-2</c:v>
                </c:pt>
                <c:pt idx="18309">
                  <c:v>-5.3549800000000002E-2</c:v>
                </c:pt>
                <c:pt idx="18310">
                  <c:v>-5.21164E-2</c:v>
                </c:pt>
                <c:pt idx="18311">
                  <c:v>-4.0239299999999999E-2</c:v>
                </c:pt>
                <c:pt idx="18312">
                  <c:v>-4.6489700000000002E-2</c:v>
                </c:pt>
                <c:pt idx="18313">
                  <c:v>-3.0193299999999999E-2</c:v>
                </c:pt>
                <c:pt idx="18314">
                  <c:v>-5.6630100000000003E-2</c:v>
                </c:pt>
                <c:pt idx="18315">
                  <c:v>-4.2098999999999998E-2</c:v>
                </c:pt>
                <c:pt idx="18316">
                  <c:v>-1.89848E-2</c:v>
                </c:pt>
                <c:pt idx="18317">
                  <c:v>-4.5400599999999999E-2</c:v>
                </c:pt>
                <c:pt idx="18318">
                  <c:v>-3.6639199999999997E-2</c:v>
                </c:pt>
                <c:pt idx="18319">
                  <c:v>-3.48568E-2</c:v>
                </c:pt>
                <c:pt idx="18320">
                  <c:v>-4.4141800000000002E-2</c:v>
                </c:pt>
                <c:pt idx="18321">
                  <c:v>-5.4395699999999998E-2</c:v>
                </c:pt>
                <c:pt idx="18322">
                  <c:v>-5.0138500000000003E-2</c:v>
                </c:pt>
                <c:pt idx="18323">
                  <c:v>-3.0997299999999998E-2</c:v>
                </c:pt>
                <c:pt idx="18324">
                  <c:v>-3.0470799999999999E-2</c:v>
                </c:pt>
                <c:pt idx="18325">
                  <c:v>-3.19481E-2</c:v>
                </c:pt>
                <c:pt idx="18326">
                  <c:v>-2.9893900000000001E-2</c:v>
                </c:pt>
                <c:pt idx="18327">
                  <c:v>-3.6239600000000002E-4</c:v>
                </c:pt>
                <c:pt idx="18328">
                  <c:v>-2.2978800000000001E-2</c:v>
                </c:pt>
                <c:pt idx="18329">
                  <c:v>-3.07903E-2</c:v>
                </c:pt>
                <c:pt idx="18330">
                  <c:v>-3.4196900000000002E-2</c:v>
                </c:pt>
                <c:pt idx="18331">
                  <c:v>-3.0460399999999999E-3</c:v>
                </c:pt>
                <c:pt idx="18332">
                  <c:v>2.8581600000000002E-3</c:v>
                </c:pt>
                <c:pt idx="18333">
                  <c:v>-6.0348499999999996E-3</c:v>
                </c:pt>
                <c:pt idx="18334">
                  <c:v>-2.3669200000000001E-2</c:v>
                </c:pt>
                <c:pt idx="18335">
                  <c:v>-1.8923800000000001E-2</c:v>
                </c:pt>
                <c:pt idx="18336">
                  <c:v>-1.31903E-2</c:v>
                </c:pt>
                <c:pt idx="18337">
                  <c:v>8.3827999999999995E-4</c:v>
                </c:pt>
                <c:pt idx="18338">
                  <c:v>8.3837500000000006E-3</c:v>
                </c:pt>
                <c:pt idx="18339">
                  <c:v>-3.0479399999999999E-3</c:v>
                </c:pt>
                <c:pt idx="18340">
                  <c:v>1.4294599999999999E-2</c:v>
                </c:pt>
                <c:pt idx="18341">
                  <c:v>2.0532599999999999E-3</c:v>
                </c:pt>
                <c:pt idx="18342">
                  <c:v>-1.6288800000000001E-3</c:v>
                </c:pt>
                <c:pt idx="18343">
                  <c:v>8.2244899999999992E-3</c:v>
                </c:pt>
                <c:pt idx="18344">
                  <c:v>1.5929200000000001E-2</c:v>
                </c:pt>
                <c:pt idx="18345">
                  <c:v>1.02615E-3</c:v>
                </c:pt>
                <c:pt idx="18346">
                  <c:v>-2.42004E-2</c:v>
                </c:pt>
                <c:pt idx="18347">
                  <c:v>-2.2235899999999999E-2</c:v>
                </c:pt>
                <c:pt idx="18348">
                  <c:v>-1.0990099999999999E-2</c:v>
                </c:pt>
                <c:pt idx="18349">
                  <c:v>-1.05019E-2</c:v>
                </c:pt>
                <c:pt idx="18350">
                  <c:v>-6.2894800000000001E-3</c:v>
                </c:pt>
                <c:pt idx="18351">
                  <c:v>-1.4672299999999999E-2</c:v>
                </c:pt>
                <c:pt idx="18352">
                  <c:v>-1.196E-2</c:v>
                </c:pt>
                <c:pt idx="18353">
                  <c:v>-2.2714600000000001E-2</c:v>
                </c:pt>
                <c:pt idx="18354">
                  <c:v>-1.2760199999999999E-2</c:v>
                </c:pt>
                <c:pt idx="18355">
                  <c:v>6.3591000000000003E-3</c:v>
                </c:pt>
                <c:pt idx="18356">
                  <c:v>-9.2010500000000005E-3</c:v>
                </c:pt>
                <c:pt idx="18357">
                  <c:v>-1.7395999999999998E-2</c:v>
                </c:pt>
                <c:pt idx="18358">
                  <c:v>-3.5009400000000003E-2</c:v>
                </c:pt>
                <c:pt idx="18359">
                  <c:v>8.3379700000000001E-3</c:v>
                </c:pt>
                <c:pt idx="18360">
                  <c:v>1.2753499999999999E-2</c:v>
                </c:pt>
                <c:pt idx="18361">
                  <c:v>-7.2317099999999997E-3</c:v>
                </c:pt>
                <c:pt idx="18362">
                  <c:v>-2.5647199999999998E-2</c:v>
                </c:pt>
                <c:pt idx="18363">
                  <c:v>-1.45779E-2</c:v>
                </c:pt>
                <c:pt idx="18364">
                  <c:v>7.4672699999999998E-4</c:v>
                </c:pt>
                <c:pt idx="18365">
                  <c:v>1.17731E-2</c:v>
                </c:pt>
                <c:pt idx="18366">
                  <c:v>1.39904E-3</c:v>
                </c:pt>
                <c:pt idx="18367">
                  <c:v>-6.4640000000000001E-3</c:v>
                </c:pt>
                <c:pt idx="18368">
                  <c:v>-8.80623E-3</c:v>
                </c:pt>
                <c:pt idx="18369">
                  <c:v>-1.2880300000000001E-2</c:v>
                </c:pt>
                <c:pt idx="18370">
                  <c:v>8.2635899999999995E-3</c:v>
                </c:pt>
                <c:pt idx="18371">
                  <c:v>1.8128399999999999E-2</c:v>
                </c:pt>
                <c:pt idx="18372">
                  <c:v>2.4383499999999999E-2</c:v>
                </c:pt>
                <c:pt idx="18373">
                  <c:v>3.9055800000000002E-2</c:v>
                </c:pt>
                <c:pt idx="18374">
                  <c:v>3.0857099999999998E-2</c:v>
                </c:pt>
                <c:pt idx="18375">
                  <c:v>3.01552E-2</c:v>
                </c:pt>
                <c:pt idx="18376">
                  <c:v>3.6378899999999999E-2</c:v>
                </c:pt>
                <c:pt idx="18377">
                  <c:v>1.91307E-2</c:v>
                </c:pt>
                <c:pt idx="18378">
                  <c:v>3.23477E-2</c:v>
                </c:pt>
                <c:pt idx="18379">
                  <c:v>5.0830800000000002E-2</c:v>
                </c:pt>
                <c:pt idx="18380">
                  <c:v>3.4394300000000003E-2</c:v>
                </c:pt>
                <c:pt idx="18381">
                  <c:v>3.9435400000000002E-2</c:v>
                </c:pt>
                <c:pt idx="18382">
                  <c:v>6.7752800000000002E-2</c:v>
                </c:pt>
                <c:pt idx="18383">
                  <c:v>5.8295199999999998E-2</c:v>
                </c:pt>
                <c:pt idx="18384">
                  <c:v>2.2542E-2</c:v>
                </c:pt>
                <c:pt idx="18385">
                  <c:v>3.9077800000000003E-2</c:v>
                </c:pt>
                <c:pt idx="18386">
                  <c:v>6.5302799999999994E-2</c:v>
                </c:pt>
                <c:pt idx="18387">
                  <c:v>5.7420699999999998E-2</c:v>
                </c:pt>
                <c:pt idx="18388">
                  <c:v>2.78997E-2</c:v>
                </c:pt>
                <c:pt idx="18389">
                  <c:v>4.7189700000000001E-2</c:v>
                </c:pt>
                <c:pt idx="18390">
                  <c:v>4.8287400000000001E-2</c:v>
                </c:pt>
                <c:pt idx="18391">
                  <c:v>1.94702E-2</c:v>
                </c:pt>
                <c:pt idx="18392">
                  <c:v>5.0980600000000001E-2</c:v>
                </c:pt>
                <c:pt idx="18393">
                  <c:v>6.9766999999999996E-2</c:v>
                </c:pt>
                <c:pt idx="18394">
                  <c:v>4.9429899999999999E-2</c:v>
                </c:pt>
                <c:pt idx="18395">
                  <c:v>5.66416E-2</c:v>
                </c:pt>
                <c:pt idx="18396">
                  <c:v>3.3279400000000001E-2</c:v>
                </c:pt>
                <c:pt idx="18397">
                  <c:v>5.3857799999999997E-2</c:v>
                </c:pt>
                <c:pt idx="18398">
                  <c:v>5.2678099999999999E-2</c:v>
                </c:pt>
                <c:pt idx="18399">
                  <c:v>6.7351300000000003E-2</c:v>
                </c:pt>
                <c:pt idx="18400">
                  <c:v>8.5750599999999996E-2</c:v>
                </c:pt>
                <c:pt idx="18401">
                  <c:v>5.7064999999999998E-2</c:v>
                </c:pt>
                <c:pt idx="18402">
                  <c:v>5.9176399999999997E-2</c:v>
                </c:pt>
                <c:pt idx="18403">
                  <c:v>5.5849999999999997E-2</c:v>
                </c:pt>
                <c:pt idx="18404">
                  <c:v>6.2798499999999993E-2</c:v>
                </c:pt>
                <c:pt idx="18405">
                  <c:v>4.6380999999999999E-2</c:v>
                </c:pt>
                <c:pt idx="18406">
                  <c:v>2.7390500000000002E-2</c:v>
                </c:pt>
                <c:pt idx="18407">
                  <c:v>5.4173499999999999E-2</c:v>
                </c:pt>
                <c:pt idx="18408">
                  <c:v>8.5609400000000002E-2</c:v>
                </c:pt>
                <c:pt idx="18409">
                  <c:v>4.3495199999999998E-2</c:v>
                </c:pt>
                <c:pt idx="18410">
                  <c:v>6.9813700000000006E-2</c:v>
                </c:pt>
                <c:pt idx="18411">
                  <c:v>9.3242599999999995E-2</c:v>
                </c:pt>
                <c:pt idx="18412">
                  <c:v>6.25029E-2</c:v>
                </c:pt>
                <c:pt idx="18413">
                  <c:v>4.5610400000000002E-2</c:v>
                </c:pt>
                <c:pt idx="18414">
                  <c:v>4.7870599999999999E-2</c:v>
                </c:pt>
                <c:pt idx="18415">
                  <c:v>7.01103E-2</c:v>
                </c:pt>
                <c:pt idx="18416">
                  <c:v>6.3192399999999996E-2</c:v>
                </c:pt>
                <c:pt idx="18417">
                  <c:v>6.8132399999999996E-2</c:v>
                </c:pt>
                <c:pt idx="18418">
                  <c:v>4.0910700000000001E-2</c:v>
                </c:pt>
                <c:pt idx="18419">
                  <c:v>2.58999E-2</c:v>
                </c:pt>
                <c:pt idx="18420">
                  <c:v>6.8204899999999999E-2</c:v>
                </c:pt>
                <c:pt idx="18421">
                  <c:v>9.0505600000000005E-2</c:v>
                </c:pt>
                <c:pt idx="18422">
                  <c:v>6.9270100000000001E-2</c:v>
                </c:pt>
                <c:pt idx="18423">
                  <c:v>4.8204400000000001E-2</c:v>
                </c:pt>
                <c:pt idx="18424">
                  <c:v>6.0611699999999998E-2</c:v>
                </c:pt>
                <c:pt idx="18425">
                  <c:v>5.2227000000000003E-2</c:v>
                </c:pt>
                <c:pt idx="18426">
                  <c:v>4.3833700000000003E-2</c:v>
                </c:pt>
                <c:pt idx="18427">
                  <c:v>8.3887100000000006E-2</c:v>
                </c:pt>
                <c:pt idx="18428">
                  <c:v>8.7998400000000004E-2</c:v>
                </c:pt>
                <c:pt idx="18429">
                  <c:v>7.2219800000000001E-2</c:v>
                </c:pt>
                <c:pt idx="18430">
                  <c:v>6.6860199999999995E-2</c:v>
                </c:pt>
                <c:pt idx="18431">
                  <c:v>9.0751600000000002E-2</c:v>
                </c:pt>
                <c:pt idx="18432">
                  <c:v>5.1311500000000003E-2</c:v>
                </c:pt>
                <c:pt idx="18433">
                  <c:v>4.5291900000000003E-2</c:v>
                </c:pt>
                <c:pt idx="18434">
                  <c:v>7.2927500000000006E-2</c:v>
                </c:pt>
                <c:pt idx="18435">
                  <c:v>8.1518199999999999E-2</c:v>
                </c:pt>
                <c:pt idx="18436">
                  <c:v>4.82864E-2</c:v>
                </c:pt>
                <c:pt idx="18437">
                  <c:v>5.0075500000000002E-2</c:v>
                </c:pt>
                <c:pt idx="18438">
                  <c:v>6.6450099999999998E-2</c:v>
                </c:pt>
                <c:pt idx="18439">
                  <c:v>7.6930999999999999E-2</c:v>
                </c:pt>
                <c:pt idx="18440">
                  <c:v>6.97546E-2</c:v>
                </c:pt>
                <c:pt idx="18441">
                  <c:v>7.1126900000000007E-2</c:v>
                </c:pt>
                <c:pt idx="18442">
                  <c:v>6.5869300000000006E-2</c:v>
                </c:pt>
                <c:pt idx="18443">
                  <c:v>5.7207099999999997E-2</c:v>
                </c:pt>
                <c:pt idx="18444">
                  <c:v>8.4678600000000007E-2</c:v>
                </c:pt>
                <c:pt idx="18445">
                  <c:v>0.10617</c:v>
                </c:pt>
                <c:pt idx="18446">
                  <c:v>9.2319499999999999E-2</c:v>
                </c:pt>
                <c:pt idx="18447">
                  <c:v>6.86808E-2</c:v>
                </c:pt>
                <c:pt idx="18448">
                  <c:v>6.5863599999999994E-2</c:v>
                </c:pt>
                <c:pt idx="18449">
                  <c:v>4.4033099999999999E-2</c:v>
                </c:pt>
                <c:pt idx="18450">
                  <c:v>0.106779</c:v>
                </c:pt>
                <c:pt idx="18451">
                  <c:v>0.10802</c:v>
                </c:pt>
                <c:pt idx="18452">
                  <c:v>0.109246</c:v>
                </c:pt>
                <c:pt idx="18453">
                  <c:v>6.9189100000000003E-2</c:v>
                </c:pt>
                <c:pt idx="18454">
                  <c:v>7.42226E-2</c:v>
                </c:pt>
                <c:pt idx="18455">
                  <c:v>9.9580799999999997E-2</c:v>
                </c:pt>
                <c:pt idx="18456">
                  <c:v>0.111669</c:v>
                </c:pt>
                <c:pt idx="18457">
                  <c:v>9.3025200000000002E-2</c:v>
                </c:pt>
                <c:pt idx="18458">
                  <c:v>8.8771799999999998E-2</c:v>
                </c:pt>
                <c:pt idx="18459">
                  <c:v>4.7254600000000001E-2</c:v>
                </c:pt>
                <c:pt idx="18460">
                  <c:v>6.64434E-2</c:v>
                </c:pt>
                <c:pt idx="18461">
                  <c:v>8.6000400000000005E-2</c:v>
                </c:pt>
                <c:pt idx="18462">
                  <c:v>8.8271100000000005E-2</c:v>
                </c:pt>
                <c:pt idx="18463">
                  <c:v>0.10200099999999999</c:v>
                </c:pt>
                <c:pt idx="18464">
                  <c:v>0.10430200000000001</c:v>
                </c:pt>
                <c:pt idx="18465">
                  <c:v>7.5679800000000005E-2</c:v>
                </c:pt>
                <c:pt idx="18466">
                  <c:v>7.0863700000000002E-2</c:v>
                </c:pt>
                <c:pt idx="18467">
                  <c:v>0.10304099999999999</c:v>
                </c:pt>
                <c:pt idx="18468">
                  <c:v>0.107363</c:v>
                </c:pt>
                <c:pt idx="18469">
                  <c:v>8.2402199999999995E-2</c:v>
                </c:pt>
                <c:pt idx="18470">
                  <c:v>5.9078199999999997E-2</c:v>
                </c:pt>
                <c:pt idx="18471">
                  <c:v>9.5647800000000005E-2</c:v>
                </c:pt>
                <c:pt idx="18472">
                  <c:v>8.0450099999999997E-2</c:v>
                </c:pt>
                <c:pt idx="18473">
                  <c:v>8.1437099999999998E-2</c:v>
                </c:pt>
                <c:pt idx="18474">
                  <c:v>0.104653</c:v>
                </c:pt>
                <c:pt idx="18475">
                  <c:v>8.6370500000000003E-2</c:v>
                </c:pt>
                <c:pt idx="18476">
                  <c:v>8.0057100000000006E-2</c:v>
                </c:pt>
                <c:pt idx="18477">
                  <c:v>8.7882000000000002E-2</c:v>
                </c:pt>
                <c:pt idx="18478">
                  <c:v>0.102941</c:v>
                </c:pt>
                <c:pt idx="18479">
                  <c:v>9.6965800000000005E-2</c:v>
                </c:pt>
                <c:pt idx="18480">
                  <c:v>9.8682400000000003E-2</c:v>
                </c:pt>
                <c:pt idx="18481">
                  <c:v>8.2588200000000001E-2</c:v>
                </c:pt>
                <c:pt idx="18482">
                  <c:v>7.3146799999999998E-2</c:v>
                </c:pt>
                <c:pt idx="18483">
                  <c:v>9.2528299999999994E-2</c:v>
                </c:pt>
                <c:pt idx="18484">
                  <c:v>0.10201499999999999</c:v>
                </c:pt>
                <c:pt idx="18485">
                  <c:v>0.10349800000000001</c:v>
                </c:pt>
                <c:pt idx="18486">
                  <c:v>8.43801E-2</c:v>
                </c:pt>
                <c:pt idx="18487">
                  <c:v>9.8426799999999995E-2</c:v>
                </c:pt>
                <c:pt idx="18488">
                  <c:v>0.102032</c:v>
                </c:pt>
                <c:pt idx="18489">
                  <c:v>8.9309700000000006E-2</c:v>
                </c:pt>
                <c:pt idx="18490">
                  <c:v>0.12950500000000001</c:v>
                </c:pt>
                <c:pt idx="18491">
                  <c:v>0.131966</c:v>
                </c:pt>
                <c:pt idx="18492">
                  <c:v>0.107018</c:v>
                </c:pt>
                <c:pt idx="18493">
                  <c:v>0.100439</c:v>
                </c:pt>
                <c:pt idx="18494">
                  <c:v>0.114857</c:v>
                </c:pt>
                <c:pt idx="18495">
                  <c:v>0.11923499999999999</c:v>
                </c:pt>
                <c:pt idx="18496">
                  <c:v>0.13172500000000001</c:v>
                </c:pt>
                <c:pt idx="18497">
                  <c:v>0.12931000000000001</c:v>
                </c:pt>
                <c:pt idx="18498">
                  <c:v>0.10488500000000001</c:v>
                </c:pt>
                <c:pt idx="18499">
                  <c:v>0.100984</c:v>
                </c:pt>
                <c:pt idx="18500">
                  <c:v>0.115965</c:v>
                </c:pt>
                <c:pt idx="18501">
                  <c:v>0.141763</c:v>
                </c:pt>
                <c:pt idx="18502">
                  <c:v>0.136827</c:v>
                </c:pt>
                <c:pt idx="18503">
                  <c:v>0.113195</c:v>
                </c:pt>
                <c:pt idx="18504">
                  <c:v>0.10162400000000001</c:v>
                </c:pt>
                <c:pt idx="18505">
                  <c:v>0.112041</c:v>
                </c:pt>
                <c:pt idx="18506">
                  <c:v>0.122575</c:v>
                </c:pt>
                <c:pt idx="18507">
                  <c:v>0.138686</c:v>
                </c:pt>
                <c:pt idx="18508">
                  <c:v>0.13883000000000001</c:v>
                </c:pt>
                <c:pt idx="18509">
                  <c:v>0.10698299999999999</c:v>
                </c:pt>
                <c:pt idx="18510">
                  <c:v>9.0253799999999995E-2</c:v>
                </c:pt>
                <c:pt idx="18511">
                  <c:v>9.5557199999999995E-2</c:v>
                </c:pt>
                <c:pt idx="18512">
                  <c:v>0.116926</c:v>
                </c:pt>
                <c:pt idx="18513">
                  <c:v>0.11046</c:v>
                </c:pt>
                <c:pt idx="18514">
                  <c:v>9.8791100000000007E-2</c:v>
                </c:pt>
                <c:pt idx="18515">
                  <c:v>8.4881799999999993E-2</c:v>
                </c:pt>
                <c:pt idx="18516">
                  <c:v>8.7544399999999994E-2</c:v>
                </c:pt>
                <c:pt idx="18517">
                  <c:v>9.13553E-2</c:v>
                </c:pt>
                <c:pt idx="18518">
                  <c:v>9.9976499999999996E-2</c:v>
                </c:pt>
                <c:pt idx="18519">
                  <c:v>9.2390100000000003E-2</c:v>
                </c:pt>
                <c:pt idx="18520">
                  <c:v>9.8394400000000007E-2</c:v>
                </c:pt>
                <c:pt idx="18521">
                  <c:v>8.8479000000000002E-2</c:v>
                </c:pt>
                <c:pt idx="18522">
                  <c:v>7.9427700000000004E-2</c:v>
                </c:pt>
                <c:pt idx="18523">
                  <c:v>9.9681900000000004E-2</c:v>
                </c:pt>
                <c:pt idx="18524">
                  <c:v>8.0826800000000004E-2</c:v>
                </c:pt>
                <c:pt idx="18525">
                  <c:v>9.8990400000000006E-2</c:v>
                </c:pt>
                <c:pt idx="18526">
                  <c:v>9.8280900000000004E-2</c:v>
                </c:pt>
                <c:pt idx="18527">
                  <c:v>9.8504099999999997E-2</c:v>
                </c:pt>
                <c:pt idx="18528">
                  <c:v>6.1212500000000003E-2</c:v>
                </c:pt>
                <c:pt idx="18529">
                  <c:v>8.6587899999999995E-2</c:v>
                </c:pt>
                <c:pt idx="18530">
                  <c:v>0.113445</c:v>
                </c:pt>
                <c:pt idx="18531">
                  <c:v>0.106881</c:v>
                </c:pt>
                <c:pt idx="18532">
                  <c:v>0.102701</c:v>
                </c:pt>
                <c:pt idx="18533">
                  <c:v>6.1174399999999997E-2</c:v>
                </c:pt>
                <c:pt idx="18534">
                  <c:v>7.05538E-2</c:v>
                </c:pt>
                <c:pt idx="18535">
                  <c:v>9.1159799999999999E-2</c:v>
                </c:pt>
                <c:pt idx="18536">
                  <c:v>0.10812099999999999</c:v>
                </c:pt>
                <c:pt idx="18537">
                  <c:v>9.7615199999999999E-2</c:v>
                </c:pt>
                <c:pt idx="18538">
                  <c:v>7.2329500000000005E-2</c:v>
                </c:pt>
                <c:pt idx="18539">
                  <c:v>6.2883400000000006E-2</c:v>
                </c:pt>
                <c:pt idx="18540">
                  <c:v>5.6224799999999998E-2</c:v>
                </c:pt>
                <c:pt idx="18541">
                  <c:v>8.1505800000000003E-2</c:v>
                </c:pt>
                <c:pt idx="18542">
                  <c:v>9.8515500000000006E-2</c:v>
                </c:pt>
                <c:pt idx="18543">
                  <c:v>0.1053</c:v>
                </c:pt>
                <c:pt idx="18544">
                  <c:v>8.2308800000000001E-2</c:v>
                </c:pt>
                <c:pt idx="18545">
                  <c:v>7.7142699999999995E-2</c:v>
                </c:pt>
                <c:pt idx="18546">
                  <c:v>7.1454000000000004E-2</c:v>
                </c:pt>
                <c:pt idx="18547">
                  <c:v>8.7548299999999996E-2</c:v>
                </c:pt>
                <c:pt idx="18548">
                  <c:v>0.101906</c:v>
                </c:pt>
                <c:pt idx="18549">
                  <c:v>0.106404</c:v>
                </c:pt>
                <c:pt idx="18550">
                  <c:v>9.6471799999999996E-2</c:v>
                </c:pt>
                <c:pt idx="18551">
                  <c:v>6.2389399999999998E-2</c:v>
                </c:pt>
                <c:pt idx="18552">
                  <c:v>9.04837E-2</c:v>
                </c:pt>
                <c:pt idx="18553">
                  <c:v>8.59737E-2</c:v>
                </c:pt>
                <c:pt idx="18554">
                  <c:v>0.103509</c:v>
                </c:pt>
                <c:pt idx="18555">
                  <c:v>0.106696</c:v>
                </c:pt>
                <c:pt idx="18556">
                  <c:v>7.1305300000000002E-2</c:v>
                </c:pt>
                <c:pt idx="18557">
                  <c:v>7.1183200000000002E-2</c:v>
                </c:pt>
                <c:pt idx="18558">
                  <c:v>9.64222E-2</c:v>
                </c:pt>
                <c:pt idx="18559">
                  <c:v>0.117642</c:v>
                </c:pt>
                <c:pt idx="18560">
                  <c:v>9.8086400000000004E-2</c:v>
                </c:pt>
                <c:pt idx="18561">
                  <c:v>7.5838100000000006E-2</c:v>
                </c:pt>
                <c:pt idx="18562">
                  <c:v>8.2387000000000002E-2</c:v>
                </c:pt>
                <c:pt idx="18563" formatCode="0.00E+00">
                  <c:v>8.7060899999999997E-2</c:v>
                </c:pt>
                <c:pt idx="18564">
                  <c:v>7.9388600000000004E-2</c:v>
                </c:pt>
                <c:pt idx="18565">
                  <c:v>0.120716</c:v>
                </c:pt>
                <c:pt idx="18566">
                  <c:v>0.103807</c:v>
                </c:pt>
                <c:pt idx="18567">
                  <c:v>7.7989600000000006E-2</c:v>
                </c:pt>
                <c:pt idx="18568">
                  <c:v>7.1420700000000004E-2</c:v>
                </c:pt>
                <c:pt idx="18569">
                  <c:v>7.0654900000000007E-2</c:v>
                </c:pt>
                <c:pt idx="18570">
                  <c:v>0.108333</c:v>
                </c:pt>
                <c:pt idx="18571">
                  <c:v>0.12284100000000001</c:v>
                </c:pt>
                <c:pt idx="18572">
                  <c:v>9.4759899999999994E-2</c:v>
                </c:pt>
                <c:pt idx="18573">
                  <c:v>6.7482899999999998E-2</c:v>
                </c:pt>
                <c:pt idx="18574">
                  <c:v>6.4880400000000005E-2</c:v>
                </c:pt>
                <c:pt idx="18575">
                  <c:v>0.11389100000000001</c:v>
                </c:pt>
                <c:pt idx="18576">
                  <c:v>0.117107</c:v>
                </c:pt>
                <c:pt idx="18577">
                  <c:v>0.119604</c:v>
                </c:pt>
                <c:pt idx="18578">
                  <c:v>0.10077999999999999</c:v>
                </c:pt>
                <c:pt idx="18579">
                  <c:v>9.0227100000000005E-2</c:v>
                </c:pt>
                <c:pt idx="18580">
                  <c:v>9.8767300000000002E-2</c:v>
                </c:pt>
                <c:pt idx="18581">
                  <c:v>9.9463499999999996E-2</c:v>
                </c:pt>
                <c:pt idx="18582">
                  <c:v>0.119848</c:v>
                </c:pt>
                <c:pt idx="18583">
                  <c:v>0.10568</c:v>
                </c:pt>
                <c:pt idx="18584">
                  <c:v>9.9506399999999995E-2</c:v>
                </c:pt>
                <c:pt idx="18585">
                  <c:v>8.3136600000000005E-2</c:v>
                </c:pt>
                <c:pt idx="18586">
                  <c:v>0.10899399999999999</c:v>
                </c:pt>
                <c:pt idx="18587">
                  <c:v>0.114991</c:v>
                </c:pt>
                <c:pt idx="18588">
                  <c:v>0.11323800000000001</c:v>
                </c:pt>
                <c:pt idx="18589">
                  <c:v>6.4824099999999996E-2</c:v>
                </c:pt>
                <c:pt idx="18590">
                  <c:v>5.2243199999999997E-2</c:v>
                </c:pt>
                <c:pt idx="18591">
                  <c:v>8.9888599999999999E-2</c:v>
                </c:pt>
                <c:pt idx="18592">
                  <c:v>0.131971</c:v>
                </c:pt>
                <c:pt idx="18593">
                  <c:v>0.104033</c:v>
                </c:pt>
                <c:pt idx="18594">
                  <c:v>9.4020800000000002E-2</c:v>
                </c:pt>
                <c:pt idx="18595">
                  <c:v>4.9493799999999998E-2</c:v>
                </c:pt>
                <c:pt idx="18596">
                  <c:v>4.8493399999999999E-2</c:v>
                </c:pt>
                <c:pt idx="18597">
                  <c:v>8.9952500000000005E-2</c:v>
                </c:pt>
                <c:pt idx="18598">
                  <c:v>0.114422</c:v>
                </c:pt>
                <c:pt idx="18599">
                  <c:v>9.5203399999999994E-2</c:v>
                </c:pt>
                <c:pt idx="18600">
                  <c:v>7.4029899999999996E-2</c:v>
                </c:pt>
                <c:pt idx="18601">
                  <c:v>5.5746999999999998E-2</c:v>
                </c:pt>
                <c:pt idx="18602">
                  <c:v>6.1800000000000001E-2</c:v>
                </c:pt>
                <c:pt idx="18603">
                  <c:v>9.5533400000000004E-2</c:v>
                </c:pt>
                <c:pt idx="18604">
                  <c:v>8.8728899999999999E-2</c:v>
                </c:pt>
                <c:pt idx="18605">
                  <c:v>7.6372099999999998E-2</c:v>
                </c:pt>
                <c:pt idx="18606">
                  <c:v>9.3723299999999996E-2</c:v>
                </c:pt>
                <c:pt idx="18607">
                  <c:v>7.7860799999999994E-2</c:v>
                </c:pt>
                <c:pt idx="18608">
                  <c:v>8.5331000000000004E-2</c:v>
                </c:pt>
                <c:pt idx="18609">
                  <c:v>0.107929</c:v>
                </c:pt>
                <c:pt idx="18610">
                  <c:v>0.107985</c:v>
                </c:pt>
                <c:pt idx="18611">
                  <c:v>8.7648400000000001E-2</c:v>
                </c:pt>
                <c:pt idx="18612">
                  <c:v>5.8509800000000001E-2</c:v>
                </c:pt>
                <c:pt idx="18613">
                  <c:v>9.8120700000000005E-2</c:v>
                </c:pt>
                <c:pt idx="18614">
                  <c:v>0.117115</c:v>
                </c:pt>
                <c:pt idx="18615">
                  <c:v>9.9155400000000005E-2</c:v>
                </c:pt>
                <c:pt idx="18616">
                  <c:v>8.3045999999999995E-2</c:v>
                </c:pt>
                <c:pt idx="18617">
                  <c:v>7.9593700000000003E-2</c:v>
                </c:pt>
                <c:pt idx="18618">
                  <c:v>0.101005</c:v>
                </c:pt>
                <c:pt idx="18619">
                  <c:v>8.4209400000000004E-2</c:v>
                </c:pt>
                <c:pt idx="18620">
                  <c:v>8.2806599999999994E-2</c:v>
                </c:pt>
                <c:pt idx="18621">
                  <c:v>0.110587</c:v>
                </c:pt>
                <c:pt idx="18622">
                  <c:v>9.2958499999999999E-2</c:v>
                </c:pt>
                <c:pt idx="18623">
                  <c:v>7.8425400000000006E-2</c:v>
                </c:pt>
                <c:pt idx="18624">
                  <c:v>7.6149900000000006E-2</c:v>
                </c:pt>
                <c:pt idx="18625">
                  <c:v>9.2731499999999994E-2</c:v>
                </c:pt>
                <c:pt idx="18626">
                  <c:v>9.27172E-2</c:v>
                </c:pt>
                <c:pt idx="18627">
                  <c:v>6.7868200000000004E-2</c:v>
                </c:pt>
                <c:pt idx="18628">
                  <c:v>7.8253699999999995E-2</c:v>
                </c:pt>
                <c:pt idx="18629">
                  <c:v>6.4875600000000005E-2</c:v>
                </c:pt>
                <c:pt idx="18630">
                  <c:v>3.8945199999999999E-2</c:v>
                </c:pt>
                <c:pt idx="18631">
                  <c:v>6.7351300000000003E-2</c:v>
                </c:pt>
                <c:pt idx="18632">
                  <c:v>7.3921200000000006E-2</c:v>
                </c:pt>
                <c:pt idx="18633">
                  <c:v>7.0277199999999998E-2</c:v>
                </c:pt>
                <c:pt idx="18634">
                  <c:v>5.3979899999999997E-2</c:v>
                </c:pt>
                <c:pt idx="18635">
                  <c:v>7.0918999999999996E-2</c:v>
                </c:pt>
                <c:pt idx="18636">
                  <c:v>8.1757499999999997E-2</c:v>
                </c:pt>
                <c:pt idx="18637">
                  <c:v>5.7628600000000002E-2</c:v>
                </c:pt>
                <c:pt idx="18638">
                  <c:v>6.1211599999999998E-2</c:v>
                </c:pt>
                <c:pt idx="18639">
                  <c:v>6.9168099999999996E-2</c:v>
                </c:pt>
                <c:pt idx="18640">
                  <c:v>3.5364199999999998E-2</c:v>
                </c:pt>
                <c:pt idx="18641">
                  <c:v>2.4336799999999999E-2</c:v>
                </c:pt>
                <c:pt idx="18642">
                  <c:v>3.1669599999999999E-2</c:v>
                </c:pt>
                <c:pt idx="18643">
                  <c:v>5.9471099999999999E-2</c:v>
                </c:pt>
                <c:pt idx="18644">
                  <c:v>5.0606699999999998E-2</c:v>
                </c:pt>
                <c:pt idx="18645">
                  <c:v>4.1040399999999998E-2</c:v>
                </c:pt>
                <c:pt idx="18646">
                  <c:v>3.51524E-2</c:v>
                </c:pt>
                <c:pt idx="18647">
                  <c:v>5.5613500000000003E-2</c:v>
                </c:pt>
                <c:pt idx="18648">
                  <c:v>3.07312E-2</c:v>
                </c:pt>
                <c:pt idx="18649">
                  <c:v>4.6350500000000003E-2</c:v>
                </c:pt>
                <c:pt idx="18650">
                  <c:v>5.3300899999999998E-2</c:v>
                </c:pt>
                <c:pt idx="18651">
                  <c:v>5.1482199999999999E-2</c:v>
                </c:pt>
                <c:pt idx="18652">
                  <c:v>4.0101100000000001E-2</c:v>
                </c:pt>
                <c:pt idx="18653">
                  <c:v>3.7045500000000002E-2</c:v>
                </c:pt>
                <c:pt idx="18654">
                  <c:v>4.9321200000000003E-2</c:v>
                </c:pt>
                <c:pt idx="18655">
                  <c:v>4.20904E-2</c:v>
                </c:pt>
                <c:pt idx="18656">
                  <c:v>4.1414300000000001E-2</c:v>
                </c:pt>
                <c:pt idx="18657">
                  <c:v>1.55611E-2</c:v>
                </c:pt>
                <c:pt idx="18658">
                  <c:v>2.0242699999999999E-2</c:v>
                </c:pt>
                <c:pt idx="18659">
                  <c:v>3.6767000000000001E-2</c:v>
                </c:pt>
                <c:pt idx="18660">
                  <c:v>3.08399E-2</c:v>
                </c:pt>
                <c:pt idx="18661">
                  <c:v>2.8150600000000001E-2</c:v>
                </c:pt>
                <c:pt idx="18662">
                  <c:v>3.2732999999999998E-2</c:v>
                </c:pt>
                <c:pt idx="18663">
                  <c:v>4.40264E-2</c:v>
                </c:pt>
                <c:pt idx="18664">
                  <c:v>3.6489500000000001E-2</c:v>
                </c:pt>
                <c:pt idx="18665">
                  <c:v>3.5345099999999997E-2</c:v>
                </c:pt>
                <c:pt idx="18666">
                  <c:v>5.0859500000000002E-2</c:v>
                </c:pt>
                <c:pt idx="18667">
                  <c:v>2.9435200000000002E-2</c:v>
                </c:pt>
                <c:pt idx="18668">
                  <c:v>5.7649600000000004E-3</c:v>
                </c:pt>
                <c:pt idx="18669">
                  <c:v>2.3490899999999999E-2</c:v>
                </c:pt>
                <c:pt idx="18670">
                  <c:v>3.83282E-2</c:v>
                </c:pt>
                <c:pt idx="18671">
                  <c:v>2.4281500000000001E-2</c:v>
                </c:pt>
                <c:pt idx="18672">
                  <c:v>1.9579900000000001E-2</c:v>
                </c:pt>
                <c:pt idx="18673">
                  <c:v>5.5808999999999997E-2</c:v>
                </c:pt>
                <c:pt idx="18674">
                  <c:v>4.3488499999999999E-2</c:v>
                </c:pt>
                <c:pt idx="18675">
                  <c:v>1.4915499999999999E-3</c:v>
                </c:pt>
                <c:pt idx="18676">
                  <c:v>4.2139099999999999E-2</c:v>
                </c:pt>
                <c:pt idx="18677">
                  <c:v>6.5442100000000003E-2</c:v>
                </c:pt>
                <c:pt idx="18678">
                  <c:v>3.4366599999999997E-2</c:v>
                </c:pt>
                <c:pt idx="18679">
                  <c:v>1.73531E-2</c:v>
                </c:pt>
                <c:pt idx="18680">
                  <c:v>4.9415599999999997E-2</c:v>
                </c:pt>
                <c:pt idx="18681">
                  <c:v>1.91612E-2</c:v>
                </c:pt>
                <c:pt idx="18682">
                  <c:v>-2.14386E-3</c:v>
                </c:pt>
                <c:pt idx="18683">
                  <c:v>2.49453E-2</c:v>
                </c:pt>
                <c:pt idx="18684">
                  <c:v>6.1263100000000001E-2</c:v>
                </c:pt>
                <c:pt idx="18685">
                  <c:v>1.90639E-3</c:v>
                </c:pt>
                <c:pt idx="18686">
                  <c:v>-3.0546200000000001E-3</c:v>
                </c:pt>
                <c:pt idx="18687">
                  <c:v>2.7808200000000002E-2</c:v>
                </c:pt>
                <c:pt idx="18688">
                  <c:v>3.2752999999999997E-2</c:v>
                </c:pt>
                <c:pt idx="18689">
                  <c:v>1.8568999999999999E-2</c:v>
                </c:pt>
                <c:pt idx="18690">
                  <c:v>1.41134E-2</c:v>
                </c:pt>
                <c:pt idx="18691">
                  <c:v>2.3047399999999999E-2</c:v>
                </c:pt>
                <c:pt idx="18692">
                  <c:v>1.72176E-2</c:v>
                </c:pt>
                <c:pt idx="18693">
                  <c:v>-4.7321300000000002E-3</c:v>
                </c:pt>
                <c:pt idx="18694">
                  <c:v>1.8794100000000001E-2</c:v>
                </c:pt>
                <c:pt idx="18695">
                  <c:v>5.1868400000000002E-2</c:v>
                </c:pt>
                <c:pt idx="18696">
                  <c:v>-2.04716E-2</c:v>
                </c:pt>
                <c:pt idx="18697">
                  <c:v>-1.9103100000000001E-2</c:v>
                </c:pt>
                <c:pt idx="18698">
                  <c:v>1.8230400000000001E-2</c:v>
                </c:pt>
                <c:pt idx="18699">
                  <c:v>2.1497700000000002E-2</c:v>
                </c:pt>
                <c:pt idx="18700">
                  <c:v>3.4017600000000002E-3</c:v>
                </c:pt>
                <c:pt idx="18701">
                  <c:v>1.04551E-2</c:v>
                </c:pt>
                <c:pt idx="18702">
                  <c:v>1.43585E-2</c:v>
                </c:pt>
                <c:pt idx="18703">
                  <c:v>-3.15285E-3</c:v>
                </c:pt>
                <c:pt idx="18704">
                  <c:v>-1.67952E-2</c:v>
                </c:pt>
                <c:pt idx="18705">
                  <c:v>-6.5565099999999998E-3</c:v>
                </c:pt>
                <c:pt idx="18706">
                  <c:v>6.0138700000000002E-3</c:v>
                </c:pt>
                <c:pt idx="18707">
                  <c:v>-1.1776E-2</c:v>
                </c:pt>
                <c:pt idx="18708">
                  <c:v>-1.49508E-2</c:v>
                </c:pt>
                <c:pt idx="18709">
                  <c:v>-7.6370199999999996E-3</c:v>
                </c:pt>
                <c:pt idx="18710">
                  <c:v>-2.6187900000000002E-3</c:v>
                </c:pt>
                <c:pt idx="18711">
                  <c:v>-4.3582899999999999E-3</c:v>
                </c:pt>
                <c:pt idx="18712">
                  <c:v>1.0231000000000001E-2</c:v>
                </c:pt>
                <c:pt idx="18713">
                  <c:v>-9.1972400000000006E-3</c:v>
                </c:pt>
                <c:pt idx="18714">
                  <c:v>-3.5700799999999998E-2</c:v>
                </c:pt>
                <c:pt idx="18715">
                  <c:v>-1.8623399999999998E-2</c:v>
                </c:pt>
                <c:pt idx="18716">
                  <c:v>-2.7678500000000002E-2</c:v>
                </c:pt>
                <c:pt idx="18717">
                  <c:v>-1.31836E-2</c:v>
                </c:pt>
                <c:pt idx="18718">
                  <c:v>-1.25551E-2</c:v>
                </c:pt>
                <c:pt idx="18719">
                  <c:v>-2.3888599999999999E-2</c:v>
                </c:pt>
                <c:pt idx="18720">
                  <c:v>-4.89874E-2</c:v>
                </c:pt>
                <c:pt idx="18721">
                  <c:v>-4.59175E-2</c:v>
                </c:pt>
                <c:pt idx="18722">
                  <c:v>-3.0517599999999999E-4</c:v>
                </c:pt>
                <c:pt idx="18723">
                  <c:v>-1.20296E-2</c:v>
                </c:pt>
                <c:pt idx="18724">
                  <c:v>-2.72045E-2</c:v>
                </c:pt>
                <c:pt idx="18725">
                  <c:v>-3.5611200000000003E-2</c:v>
                </c:pt>
                <c:pt idx="18726">
                  <c:v>-4.5888900000000003E-2</c:v>
                </c:pt>
                <c:pt idx="18727">
                  <c:v>-2.75917E-2</c:v>
                </c:pt>
                <c:pt idx="18728">
                  <c:v>-3.5609200000000001E-2</c:v>
                </c:pt>
                <c:pt idx="18729">
                  <c:v>-1.7303499999999999E-2</c:v>
                </c:pt>
                <c:pt idx="18730">
                  <c:v>-3.2486000000000001E-2</c:v>
                </c:pt>
                <c:pt idx="18731">
                  <c:v>-5.45292E-2</c:v>
                </c:pt>
                <c:pt idx="18732">
                  <c:v>-5.06449E-2</c:v>
                </c:pt>
                <c:pt idx="18733">
                  <c:v>-4.64363E-2</c:v>
                </c:pt>
                <c:pt idx="18734">
                  <c:v>-4.9342200000000003E-2</c:v>
                </c:pt>
                <c:pt idx="18735">
                  <c:v>-2.5563200000000001E-2</c:v>
                </c:pt>
                <c:pt idx="18736">
                  <c:v>-2.8814300000000001E-2</c:v>
                </c:pt>
                <c:pt idx="18737">
                  <c:v>-6.1119100000000003E-2</c:v>
                </c:pt>
                <c:pt idx="18738">
                  <c:v>-6.02064E-2</c:v>
                </c:pt>
                <c:pt idx="18739">
                  <c:v>-5.6085599999999999E-2</c:v>
                </c:pt>
                <c:pt idx="18740">
                  <c:v>-2.68679E-2</c:v>
                </c:pt>
                <c:pt idx="18741">
                  <c:v>-6.0120600000000003E-2</c:v>
                </c:pt>
                <c:pt idx="18742">
                  <c:v>-7.6690700000000001E-2</c:v>
                </c:pt>
                <c:pt idx="18743">
                  <c:v>-4.9185800000000002E-2</c:v>
                </c:pt>
                <c:pt idx="18744">
                  <c:v>-5.5046999999999999E-2</c:v>
                </c:pt>
                <c:pt idx="18745">
                  <c:v>-5.14545E-2</c:v>
                </c:pt>
                <c:pt idx="18746">
                  <c:v>-6.6384299999999993E-2</c:v>
                </c:pt>
                <c:pt idx="18747">
                  <c:v>-6.9045099999999998E-2</c:v>
                </c:pt>
                <c:pt idx="18748">
                  <c:v>-6.7956900000000001E-2</c:v>
                </c:pt>
                <c:pt idx="18749">
                  <c:v>-8.2779900000000003E-2</c:v>
                </c:pt>
                <c:pt idx="18750">
                  <c:v>-5.3028100000000002E-2</c:v>
                </c:pt>
                <c:pt idx="18751">
                  <c:v>-5.8609000000000001E-2</c:v>
                </c:pt>
                <c:pt idx="18752">
                  <c:v>-7.2924600000000006E-2</c:v>
                </c:pt>
                <c:pt idx="18753">
                  <c:v>-7.2370500000000004E-2</c:v>
                </c:pt>
                <c:pt idx="18754">
                  <c:v>-7.82471E-2</c:v>
                </c:pt>
                <c:pt idx="18755" formatCode="0.00E+00">
                  <c:v>-7.5847600000000001E-2</c:v>
                </c:pt>
                <c:pt idx="18756">
                  <c:v>-0.10806499999999999</c:v>
                </c:pt>
                <c:pt idx="18757">
                  <c:v>-7.4753799999999995E-2</c:v>
                </c:pt>
                <c:pt idx="18758">
                  <c:v>-8.5432099999999997E-2</c:v>
                </c:pt>
                <c:pt idx="18759">
                  <c:v>-9.9195500000000006E-2</c:v>
                </c:pt>
                <c:pt idx="18760">
                  <c:v>-7.2839699999999993E-2</c:v>
                </c:pt>
                <c:pt idx="18761">
                  <c:v>-8.1777600000000006E-2</c:v>
                </c:pt>
                <c:pt idx="18762">
                  <c:v>-8.7819099999999997E-2</c:v>
                </c:pt>
                <c:pt idx="18763">
                  <c:v>-9.7003900000000004E-2</c:v>
                </c:pt>
                <c:pt idx="18764">
                  <c:v>-8.4413500000000002E-2</c:v>
                </c:pt>
                <c:pt idx="18765">
                  <c:v>-9.9589300000000006E-2</c:v>
                </c:pt>
                <c:pt idx="18766">
                  <c:v>-0.102855</c:v>
                </c:pt>
                <c:pt idx="18767">
                  <c:v>-9.2824900000000002E-2</c:v>
                </c:pt>
                <c:pt idx="18768">
                  <c:v>-9.1653799999999994E-2</c:v>
                </c:pt>
                <c:pt idx="18769">
                  <c:v>-8.2834199999999997E-2</c:v>
                </c:pt>
                <c:pt idx="18770">
                  <c:v>-8.1829100000000002E-2</c:v>
                </c:pt>
                <c:pt idx="18771">
                  <c:v>-8.3686800000000006E-2</c:v>
                </c:pt>
                <c:pt idx="18772">
                  <c:v>-8.0105800000000005E-2</c:v>
                </c:pt>
                <c:pt idx="18773">
                  <c:v>-9.2243199999999997E-2</c:v>
                </c:pt>
                <c:pt idx="18774">
                  <c:v>-9.6509899999999996E-2</c:v>
                </c:pt>
                <c:pt idx="18775">
                  <c:v>-6.9848099999999996E-2</c:v>
                </c:pt>
                <c:pt idx="18776">
                  <c:v>-8.5858299999999999E-2</c:v>
                </c:pt>
                <c:pt idx="18777">
                  <c:v>-8.6221699999999998E-2</c:v>
                </c:pt>
                <c:pt idx="18778">
                  <c:v>-8.6284600000000003E-2</c:v>
                </c:pt>
                <c:pt idx="18779">
                  <c:v>-9.8128300000000002E-2</c:v>
                </c:pt>
                <c:pt idx="18780">
                  <c:v>-5.74589E-2</c:v>
                </c:pt>
                <c:pt idx="18781">
                  <c:v>-4.4522300000000001E-2</c:v>
                </c:pt>
                <c:pt idx="18782">
                  <c:v>-8.1827200000000003E-2</c:v>
                </c:pt>
                <c:pt idx="18783">
                  <c:v>-9.2041999999999999E-2</c:v>
                </c:pt>
                <c:pt idx="18784">
                  <c:v>-8.7934499999999999E-2</c:v>
                </c:pt>
                <c:pt idx="18785">
                  <c:v>-6.9195699999999999E-2</c:v>
                </c:pt>
                <c:pt idx="18786">
                  <c:v>-7.3897400000000002E-2</c:v>
                </c:pt>
                <c:pt idx="18787">
                  <c:v>-7.6082200000000003E-2</c:v>
                </c:pt>
                <c:pt idx="18788">
                  <c:v>-8.2933400000000004E-2</c:v>
                </c:pt>
                <c:pt idx="18789">
                  <c:v>-9.2856400000000006E-2</c:v>
                </c:pt>
                <c:pt idx="18790">
                  <c:v>-9.6548999999999996E-2</c:v>
                </c:pt>
                <c:pt idx="18791">
                  <c:v>-6.8187700000000004E-2</c:v>
                </c:pt>
                <c:pt idx="18792">
                  <c:v>-5.9267E-2</c:v>
                </c:pt>
                <c:pt idx="18793">
                  <c:v>-6.0841600000000003E-2</c:v>
                </c:pt>
                <c:pt idx="18794">
                  <c:v>-8.8069900000000007E-2</c:v>
                </c:pt>
                <c:pt idx="18795">
                  <c:v>-7.7544199999999994E-2</c:v>
                </c:pt>
                <c:pt idx="18796">
                  <c:v>-9.7740199999999999E-2</c:v>
                </c:pt>
                <c:pt idx="18797">
                  <c:v>-9.3501100000000004E-2</c:v>
                </c:pt>
                <c:pt idx="18798">
                  <c:v>-6.6142099999999995E-2</c:v>
                </c:pt>
                <c:pt idx="18799">
                  <c:v>-7.6695399999999997E-2</c:v>
                </c:pt>
                <c:pt idx="18800">
                  <c:v>-9.8956100000000005E-2</c:v>
                </c:pt>
                <c:pt idx="18801">
                  <c:v>-8.8216799999999998E-2</c:v>
                </c:pt>
                <c:pt idx="18802">
                  <c:v>-9.1976199999999994E-2</c:v>
                </c:pt>
                <c:pt idx="18803">
                  <c:v>-7.2652800000000003E-2</c:v>
                </c:pt>
                <c:pt idx="18804">
                  <c:v>-7.8549400000000005E-2</c:v>
                </c:pt>
                <c:pt idx="18805">
                  <c:v>-8.5516900000000007E-2</c:v>
                </c:pt>
                <c:pt idx="18806">
                  <c:v>-8.7795300000000007E-2</c:v>
                </c:pt>
                <c:pt idx="18807">
                  <c:v>-0.109663</c:v>
                </c:pt>
                <c:pt idx="18808">
                  <c:v>-8.6524000000000004E-2</c:v>
                </c:pt>
                <c:pt idx="18809">
                  <c:v>-7.4935000000000002E-2</c:v>
                </c:pt>
                <c:pt idx="18810">
                  <c:v>-8.03976E-2</c:v>
                </c:pt>
                <c:pt idx="18811">
                  <c:v>-0.13603000000000001</c:v>
                </c:pt>
                <c:pt idx="18812">
                  <c:v>-0.10788300000000001</c:v>
                </c:pt>
                <c:pt idx="18813">
                  <c:v>-8.9006399999999999E-2</c:v>
                </c:pt>
                <c:pt idx="18814">
                  <c:v>-7.7873200000000004E-2</c:v>
                </c:pt>
                <c:pt idx="18815">
                  <c:v>-8.1215899999999994E-2</c:v>
                </c:pt>
                <c:pt idx="18816">
                  <c:v>-0.10243099999999999</c:v>
                </c:pt>
                <c:pt idx="18817">
                  <c:v>-0.104172</c:v>
                </c:pt>
                <c:pt idx="18818">
                  <c:v>-0.12234100000000001</c:v>
                </c:pt>
                <c:pt idx="18819">
                  <c:v>-0.107914</c:v>
                </c:pt>
                <c:pt idx="18820">
                  <c:v>-8.9308700000000005E-2</c:v>
                </c:pt>
                <c:pt idx="18821">
                  <c:v>-9.6499399999999999E-2</c:v>
                </c:pt>
                <c:pt idx="18822">
                  <c:v>-0.11138099999999999</c:v>
                </c:pt>
                <c:pt idx="18823">
                  <c:v>-0.116871</c:v>
                </c:pt>
                <c:pt idx="18824">
                  <c:v>-0.11070000000000001</c:v>
                </c:pt>
                <c:pt idx="18825">
                  <c:v>-0.11841400000000001</c:v>
                </c:pt>
                <c:pt idx="18826">
                  <c:v>-9.61037E-2</c:v>
                </c:pt>
                <c:pt idx="18827">
                  <c:v>-0.103563</c:v>
                </c:pt>
                <c:pt idx="18828">
                  <c:v>-0.114485</c:v>
                </c:pt>
                <c:pt idx="18829">
                  <c:v>-0.122529</c:v>
                </c:pt>
                <c:pt idx="18830">
                  <c:v>-0.103492</c:v>
                </c:pt>
                <c:pt idx="18831">
                  <c:v>-0.106291</c:v>
                </c:pt>
                <c:pt idx="18832">
                  <c:v>-0.12744900000000001</c:v>
                </c:pt>
                <c:pt idx="18833">
                  <c:v>-0.12993499999999999</c:v>
                </c:pt>
                <c:pt idx="18834">
                  <c:v>-0.13677400000000001</c:v>
                </c:pt>
                <c:pt idx="18835">
                  <c:v>-0.13398699999999999</c:v>
                </c:pt>
                <c:pt idx="18836">
                  <c:v>-0.119931</c:v>
                </c:pt>
                <c:pt idx="18837">
                  <c:v>-0.117863</c:v>
                </c:pt>
                <c:pt idx="18838">
                  <c:v>-0.13131000000000001</c:v>
                </c:pt>
                <c:pt idx="18839">
                  <c:v>-0.15154799999999999</c:v>
                </c:pt>
                <c:pt idx="18840">
                  <c:v>-0.12922600000000001</c:v>
                </c:pt>
                <c:pt idx="18841">
                  <c:v>-9.3264600000000003E-2</c:v>
                </c:pt>
                <c:pt idx="18842">
                  <c:v>-0.12384000000000001</c:v>
                </c:pt>
                <c:pt idx="18843">
                  <c:v>-0.131212</c:v>
                </c:pt>
                <c:pt idx="18844">
                  <c:v>-0.11204799999999999</c:v>
                </c:pt>
                <c:pt idx="18845">
                  <c:v>-0.137626</c:v>
                </c:pt>
                <c:pt idx="18846">
                  <c:v>-0.15525800000000001</c:v>
                </c:pt>
                <c:pt idx="18847">
                  <c:v>-9.6305799999999997E-2</c:v>
                </c:pt>
                <c:pt idx="18848">
                  <c:v>-9.3436199999999997E-2</c:v>
                </c:pt>
                <c:pt idx="18849">
                  <c:v>-0.12939800000000001</c:v>
                </c:pt>
                <c:pt idx="18850">
                  <c:v>-0.12795899999999999</c:v>
                </c:pt>
                <c:pt idx="18851">
                  <c:v>-0.115315</c:v>
                </c:pt>
                <c:pt idx="18852">
                  <c:v>-0.119186</c:v>
                </c:pt>
                <c:pt idx="18853">
                  <c:v>-0.14019799999999999</c:v>
                </c:pt>
                <c:pt idx="18854">
                  <c:v>-0.132046</c:v>
                </c:pt>
                <c:pt idx="18855">
                  <c:v>-0.12356499999999999</c:v>
                </c:pt>
                <c:pt idx="18856">
                  <c:v>-0.153138</c:v>
                </c:pt>
                <c:pt idx="18857">
                  <c:v>-0.12546099999999999</c:v>
                </c:pt>
                <c:pt idx="18858">
                  <c:v>-0.104117</c:v>
                </c:pt>
                <c:pt idx="18859">
                  <c:v>-0.105522</c:v>
                </c:pt>
                <c:pt idx="18860">
                  <c:v>-0.13516</c:v>
                </c:pt>
                <c:pt idx="18861">
                  <c:v>-0.119181</c:v>
                </c:pt>
                <c:pt idx="18862">
                  <c:v>-0.116719</c:v>
                </c:pt>
                <c:pt idx="18863">
                  <c:v>-0.149864</c:v>
                </c:pt>
                <c:pt idx="18864">
                  <c:v>-0.11921900000000001</c:v>
                </c:pt>
                <c:pt idx="18865">
                  <c:v>-0.12990699999999999</c:v>
                </c:pt>
                <c:pt idx="18866">
                  <c:v>-0.117174</c:v>
                </c:pt>
                <c:pt idx="18867">
                  <c:v>-0.14769699999999999</c:v>
                </c:pt>
                <c:pt idx="18868">
                  <c:v>-0.14430499999999999</c:v>
                </c:pt>
                <c:pt idx="18869">
                  <c:v>-0.10631400000000001</c:v>
                </c:pt>
                <c:pt idx="18870">
                  <c:v>-0.136182</c:v>
                </c:pt>
                <c:pt idx="18871">
                  <c:v>-0.138932</c:v>
                </c:pt>
                <c:pt idx="18872">
                  <c:v>-0.12917600000000001</c:v>
                </c:pt>
                <c:pt idx="18873">
                  <c:v>-0.14786299999999999</c:v>
                </c:pt>
                <c:pt idx="18874">
                  <c:v>-0.153137</c:v>
                </c:pt>
                <c:pt idx="18875">
                  <c:v>-0.109815</c:v>
                </c:pt>
                <c:pt idx="18876">
                  <c:v>-0.11027000000000001</c:v>
                </c:pt>
                <c:pt idx="18877">
                  <c:v>-0.141874</c:v>
                </c:pt>
                <c:pt idx="18878">
                  <c:v>-0.14133899999999999</c:v>
                </c:pt>
                <c:pt idx="18879">
                  <c:v>-0.13247</c:v>
                </c:pt>
                <c:pt idx="18880">
                  <c:v>-0.117322</c:v>
                </c:pt>
                <c:pt idx="18881">
                  <c:v>-0.132075</c:v>
                </c:pt>
                <c:pt idx="18882">
                  <c:v>-0.12828300000000001</c:v>
                </c:pt>
                <c:pt idx="18883">
                  <c:v>-0.14834700000000001</c:v>
                </c:pt>
                <c:pt idx="18884">
                  <c:v>-0.13436699999999999</c:v>
                </c:pt>
                <c:pt idx="18885">
                  <c:v>-0.110461</c:v>
                </c:pt>
                <c:pt idx="18886">
                  <c:v>-0.121709</c:v>
                </c:pt>
                <c:pt idx="18887">
                  <c:v>-0.11701</c:v>
                </c:pt>
                <c:pt idx="18888" formatCode="0.00E+00">
                  <c:v>-0.138207</c:v>
                </c:pt>
                <c:pt idx="18889">
                  <c:v>-0.13289699999999999</c:v>
                </c:pt>
                <c:pt idx="18890">
                  <c:v>-0.12286</c:v>
                </c:pt>
                <c:pt idx="18891">
                  <c:v>-0.13138900000000001</c:v>
                </c:pt>
                <c:pt idx="18892">
                  <c:v>-0.123941</c:v>
                </c:pt>
                <c:pt idx="18893">
                  <c:v>-0.10950699999999999</c:v>
                </c:pt>
                <c:pt idx="18894">
                  <c:v>-0.151587</c:v>
                </c:pt>
                <c:pt idx="18895">
                  <c:v>-0.150528</c:v>
                </c:pt>
                <c:pt idx="18896">
                  <c:v>-0.120046</c:v>
                </c:pt>
                <c:pt idx="18897">
                  <c:v>-0.117732</c:v>
                </c:pt>
                <c:pt idx="18898">
                  <c:v>-0.10983999999999999</c:v>
                </c:pt>
                <c:pt idx="18899">
                  <c:v>-0.138099</c:v>
                </c:pt>
                <c:pt idx="18900">
                  <c:v>-0.119573</c:v>
                </c:pt>
                <c:pt idx="18901">
                  <c:v>-0.127805</c:v>
                </c:pt>
                <c:pt idx="18902">
                  <c:v>-0.14139699999999999</c:v>
                </c:pt>
                <c:pt idx="18903">
                  <c:v>-0.116088</c:v>
                </c:pt>
                <c:pt idx="18904">
                  <c:v>-9.9091499999999999E-2</c:v>
                </c:pt>
                <c:pt idx="18905">
                  <c:v>-0.122937</c:v>
                </c:pt>
                <c:pt idx="18906">
                  <c:v>-0.133269</c:v>
                </c:pt>
                <c:pt idx="18907">
                  <c:v>-0.119934</c:v>
                </c:pt>
                <c:pt idx="18908">
                  <c:v>-0.13441600000000001</c:v>
                </c:pt>
                <c:pt idx="18909">
                  <c:v>-0.124513</c:v>
                </c:pt>
                <c:pt idx="18910">
                  <c:v>-0.139899</c:v>
                </c:pt>
                <c:pt idx="18911">
                  <c:v>-0.141878</c:v>
                </c:pt>
                <c:pt idx="18912">
                  <c:v>-0.14951200000000001</c:v>
                </c:pt>
                <c:pt idx="18913">
                  <c:v>-0.126165</c:v>
                </c:pt>
                <c:pt idx="18914">
                  <c:v>-0.116074</c:v>
                </c:pt>
                <c:pt idx="18915">
                  <c:v>-0.121737</c:v>
                </c:pt>
                <c:pt idx="18916">
                  <c:v>-0.12554799999999999</c:v>
                </c:pt>
                <c:pt idx="18917">
                  <c:v>-0.13513700000000001</c:v>
                </c:pt>
                <c:pt idx="18918">
                  <c:v>-0.12848499999999999</c:v>
                </c:pt>
                <c:pt idx="18919">
                  <c:v>-0.11172</c:v>
                </c:pt>
                <c:pt idx="18920">
                  <c:v>-0.122881</c:v>
                </c:pt>
                <c:pt idx="18921">
                  <c:v>-0.12357600000000001</c:v>
                </c:pt>
                <c:pt idx="18922">
                  <c:v>-0.138463</c:v>
                </c:pt>
                <c:pt idx="18923">
                  <c:v>-0.125636</c:v>
                </c:pt>
                <c:pt idx="18924">
                  <c:v>-9.9635100000000004E-2</c:v>
                </c:pt>
                <c:pt idx="18925">
                  <c:v>-0.11559999999999999</c:v>
                </c:pt>
                <c:pt idx="18926">
                  <c:v>-0.14546799999999999</c:v>
                </c:pt>
                <c:pt idx="18927">
                  <c:v>-0.107229</c:v>
                </c:pt>
                <c:pt idx="18928">
                  <c:v>-0.11923</c:v>
                </c:pt>
                <c:pt idx="18929">
                  <c:v>-0.129633</c:v>
                </c:pt>
                <c:pt idx="18930">
                  <c:v>-0.12167500000000001</c:v>
                </c:pt>
                <c:pt idx="18931">
                  <c:v>-0.12901699999999999</c:v>
                </c:pt>
                <c:pt idx="18932">
                  <c:v>-0.12107</c:v>
                </c:pt>
                <c:pt idx="18933">
                  <c:v>-0.14450299999999999</c:v>
                </c:pt>
                <c:pt idx="18934">
                  <c:v>-0.118118</c:v>
                </c:pt>
                <c:pt idx="18935">
                  <c:v>-0.105699</c:v>
                </c:pt>
                <c:pt idx="18936">
                  <c:v>-0.106755</c:v>
                </c:pt>
                <c:pt idx="18937">
                  <c:v>-0.113728</c:v>
                </c:pt>
                <c:pt idx="18938">
                  <c:v>-0.13276299999999999</c:v>
                </c:pt>
                <c:pt idx="18939">
                  <c:v>-0.122585</c:v>
                </c:pt>
                <c:pt idx="18940">
                  <c:v>-0.11595900000000001</c:v>
                </c:pt>
                <c:pt idx="18941">
                  <c:v>-0.110483</c:v>
                </c:pt>
                <c:pt idx="18942">
                  <c:v>-0.11272500000000001</c:v>
                </c:pt>
                <c:pt idx="18943">
                  <c:v>-0.12342400000000001</c:v>
                </c:pt>
                <c:pt idx="18944">
                  <c:v>-0.142401</c:v>
                </c:pt>
                <c:pt idx="18945">
                  <c:v>-0.110277</c:v>
                </c:pt>
                <c:pt idx="18946">
                  <c:v>-8.7897299999999998E-2</c:v>
                </c:pt>
                <c:pt idx="18947">
                  <c:v>-0.11032599999999999</c:v>
                </c:pt>
                <c:pt idx="18948">
                  <c:v>-0.111886</c:v>
                </c:pt>
                <c:pt idx="18949">
                  <c:v>-0.124899</c:v>
                </c:pt>
                <c:pt idx="18950">
                  <c:v>-0.100302</c:v>
                </c:pt>
                <c:pt idx="18951">
                  <c:v>-0.112206</c:v>
                </c:pt>
                <c:pt idx="18952">
                  <c:v>-9.2075299999999999E-2</c:v>
                </c:pt>
                <c:pt idx="18953">
                  <c:v>-8.7241200000000005E-2</c:v>
                </c:pt>
                <c:pt idx="18954">
                  <c:v>-9.2766799999999996E-2</c:v>
                </c:pt>
                <c:pt idx="18955">
                  <c:v>-9.2611299999999994E-2</c:v>
                </c:pt>
                <c:pt idx="18956">
                  <c:v>-8.4096000000000004E-2</c:v>
                </c:pt>
                <c:pt idx="18957">
                  <c:v>-8.14333E-2</c:v>
                </c:pt>
                <c:pt idx="18958">
                  <c:v>-6.59304E-2</c:v>
                </c:pt>
                <c:pt idx="18959">
                  <c:v>-6.9398899999999999E-2</c:v>
                </c:pt>
                <c:pt idx="18960">
                  <c:v>-6.55718E-2</c:v>
                </c:pt>
                <c:pt idx="18961">
                  <c:v>-6.9661100000000004E-2</c:v>
                </c:pt>
                <c:pt idx="18962">
                  <c:v>-5.12962E-2</c:v>
                </c:pt>
                <c:pt idx="18963">
                  <c:v>-6.05249E-2</c:v>
                </c:pt>
                <c:pt idx="18964">
                  <c:v>-5.3287500000000002E-2</c:v>
                </c:pt>
                <c:pt idx="18965">
                  <c:v>-5.2485499999999997E-2</c:v>
                </c:pt>
                <c:pt idx="18966">
                  <c:v>-5.6172399999999997E-2</c:v>
                </c:pt>
                <c:pt idx="18967">
                  <c:v>-5.6559600000000002E-2</c:v>
                </c:pt>
                <c:pt idx="18968">
                  <c:v>-5.70412E-2</c:v>
                </c:pt>
                <c:pt idx="18969">
                  <c:v>-3.2092099999999998E-2</c:v>
                </c:pt>
                <c:pt idx="18970">
                  <c:v>-5.4912599999999999E-2</c:v>
                </c:pt>
                <c:pt idx="18971">
                  <c:v>-5.5453299999999997E-2</c:v>
                </c:pt>
                <c:pt idx="18972">
                  <c:v>-6.2332199999999997E-2</c:v>
                </c:pt>
                <c:pt idx="18973">
                  <c:v>-5.77726E-2</c:v>
                </c:pt>
                <c:pt idx="18974">
                  <c:v>-3.5492900000000001E-2</c:v>
                </c:pt>
                <c:pt idx="18975">
                  <c:v>-4.3368299999999999E-2</c:v>
                </c:pt>
                <c:pt idx="18976">
                  <c:v>-3.6285400000000002E-2</c:v>
                </c:pt>
                <c:pt idx="18977">
                  <c:v>-5.7204199999999997E-2</c:v>
                </c:pt>
                <c:pt idx="18978">
                  <c:v>-6.3285800000000003E-2</c:v>
                </c:pt>
                <c:pt idx="18979">
                  <c:v>-4.4380200000000002E-2</c:v>
                </c:pt>
                <c:pt idx="18980">
                  <c:v>-3.5195400000000002E-2</c:v>
                </c:pt>
                <c:pt idx="18981">
                  <c:v>-5.8706300000000003E-2</c:v>
                </c:pt>
                <c:pt idx="18982">
                  <c:v>-4.6288500000000003E-2</c:v>
                </c:pt>
                <c:pt idx="18983">
                  <c:v>-4.5823099999999999E-2</c:v>
                </c:pt>
                <c:pt idx="18984">
                  <c:v>-4.0229800000000003E-2</c:v>
                </c:pt>
                <c:pt idx="18985">
                  <c:v>-3.2787299999999998E-2</c:v>
                </c:pt>
                <c:pt idx="18986">
                  <c:v>-2.2910099999999999E-2</c:v>
                </c:pt>
                <c:pt idx="18987">
                  <c:v>-3.2996200000000003E-2</c:v>
                </c:pt>
                <c:pt idx="18988">
                  <c:v>-4.4587099999999998E-2</c:v>
                </c:pt>
                <c:pt idx="18989">
                  <c:v>-4.40025E-2</c:v>
                </c:pt>
                <c:pt idx="18990">
                  <c:v>-2.2348400000000001E-2</c:v>
                </c:pt>
                <c:pt idx="18991">
                  <c:v>-2.9905299999999999E-2</c:v>
                </c:pt>
                <c:pt idx="18992">
                  <c:v>-4.4185599999999998E-2</c:v>
                </c:pt>
                <c:pt idx="18993">
                  <c:v>-1.8981899999999999E-2</c:v>
                </c:pt>
                <c:pt idx="18994">
                  <c:v>-4.23317E-2</c:v>
                </c:pt>
                <c:pt idx="18995">
                  <c:v>-5.6836100000000001E-2</c:v>
                </c:pt>
                <c:pt idx="18996">
                  <c:v>-2.3968699999999999E-2</c:v>
                </c:pt>
                <c:pt idx="18997">
                  <c:v>-3.0613899999999999E-2</c:v>
                </c:pt>
                <c:pt idx="18998">
                  <c:v>-2.9599199999999999E-2</c:v>
                </c:pt>
                <c:pt idx="18999">
                  <c:v>-5.5547699999999998E-2</c:v>
                </c:pt>
                <c:pt idx="19000">
                  <c:v>-2.8825799999999999E-2</c:v>
                </c:pt>
                <c:pt idx="19001">
                  <c:v>-2.77033E-2</c:v>
                </c:pt>
                <c:pt idx="19002">
                  <c:v>-4.9018899999999997E-2</c:v>
                </c:pt>
                <c:pt idx="19003">
                  <c:v>-1.93691E-2</c:v>
                </c:pt>
                <c:pt idx="19004">
                  <c:v>-2.52848E-2</c:v>
                </c:pt>
                <c:pt idx="19005">
                  <c:v>-1.7754599999999999E-2</c:v>
                </c:pt>
                <c:pt idx="19006">
                  <c:v>-2.7662300000000001E-2</c:v>
                </c:pt>
                <c:pt idx="19007">
                  <c:v>-1.6991599999999999E-2</c:v>
                </c:pt>
                <c:pt idx="19008">
                  <c:v>6.9074599999999998E-3</c:v>
                </c:pt>
                <c:pt idx="19009">
                  <c:v>-4.4384E-2</c:v>
                </c:pt>
                <c:pt idx="19010">
                  <c:v>-2.2107100000000001E-2</c:v>
                </c:pt>
                <c:pt idx="19011">
                  <c:v>-6.8988799999999996E-3</c:v>
                </c:pt>
                <c:pt idx="19012">
                  <c:v>-3.5863899999999997E-2</c:v>
                </c:pt>
                <c:pt idx="19013">
                  <c:v>-2.19145E-2</c:v>
                </c:pt>
                <c:pt idx="19014">
                  <c:v>-8.3675399999999997E-3</c:v>
                </c:pt>
                <c:pt idx="19015">
                  <c:v>-1.35202E-2</c:v>
                </c:pt>
                <c:pt idx="19016">
                  <c:v>-1.88732E-2</c:v>
                </c:pt>
                <c:pt idx="19017">
                  <c:v>-2.5343899999999999E-2</c:v>
                </c:pt>
                <c:pt idx="19018">
                  <c:v>-9.2391999999999995E-3</c:v>
                </c:pt>
                <c:pt idx="19019">
                  <c:v>3.5344100000000003E-2</c:v>
                </c:pt>
                <c:pt idx="19020">
                  <c:v>8.1233999999999994E-3</c:v>
                </c:pt>
                <c:pt idx="19021">
                  <c:v>-1.6931499999999999E-2</c:v>
                </c:pt>
                <c:pt idx="19022">
                  <c:v>-9.3374300000000007E-3</c:v>
                </c:pt>
                <c:pt idx="19023">
                  <c:v>-9.3164400000000005E-3</c:v>
                </c:pt>
                <c:pt idx="19024">
                  <c:v>4.9018900000000003E-4</c:v>
                </c:pt>
                <c:pt idx="19025">
                  <c:v>2.49672E-3</c:v>
                </c:pt>
                <c:pt idx="19026">
                  <c:v>-1.7279599999999999E-2</c:v>
                </c:pt>
                <c:pt idx="19027">
                  <c:v>-6.45351E-3</c:v>
                </c:pt>
                <c:pt idx="19028">
                  <c:v>-5.87559E-3</c:v>
                </c:pt>
                <c:pt idx="19029">
                  <c:v>1.1813199999999999E-2</c:v>
                </c:pt>
                <c:pt idx="19030">
                  <c:v>2.9238699999999999E-2</c:v>
                </c:pt>
                <c:pt idx="19031">
                  <c:v>1.22709E-2</c:v>
                </c:pt>
                <c:pt idx="19032">
                  <c:v>5.9022900000000001E-3</c:v>
                </c:pt>
                <c:pt idx="19033">
                  <c:v>-5.9223200000000004E-4</c:v>
                </c:pt>
                <c:pt idx="19034">
                  <c:v>2.14472E-2</c:v>
                </c:pt>
                <c:pt idx="19035">
                  <c:v>2.2872900000000002E-2</c:v>
                </c:pt>
                <c:pt idx="19036">
                  <c:v>1.47858E-2</c:v>
                </c:pt>
                <c:pt idx="19037">
                  <c:v>3.4517300000000001E-2</c:v>
                </c:pt>
                <c:pt idx="19038">
                  <c:v>2.14529E-2</c:v>
                </c:pt>
                <c:pt idx="19039">
                  <c:v>-1.49632E-3</c:v>
                </c:pt>
                <c:pt idx="19040">
                  <c:v>2.6262299999999999E-2</c:v>
                </c:pt>
                <c:pt idx="19041">
                  <c:v>4.9757000000000003E-2</c:v>
                </c:pt>
                <c:pt idx="19042">
                  <c:v>5.0794600000000002E-2</c:v>
                </c:pt>
                <c:pt idx="19043">
                  <c:v>4.14886E-2</c:v>
                </c:pt>
                <c:pt idx="19044">
                  <c:v>1.90554E-2</c:v>
                </c:pt>
                <c:pt idx="19045">
                  <c:v>1.8252399999999998E-2</c:v>
                </c:pt>
                <c:pt idx="19046">
                  <c:v>4.9699800000000002E-2</c:v>
                </c:pt>
                <c:pt idx="19047">
                  <c:v>5.5532499999999999E-2</c:v>
                </c:pt>
                <c:pt idx="19048">
                  <c:v>4.6894100000000001E-2</c:v>
                </c:pt>
                <c:pt idx="19049">
                  <c:v>3.3892600000000002E-2</c:v>
                </c:pt>
                <c:pt idx="19050">
                  <c:v>3.8405399999999999E-2</c:v>
                </c:pt>
                <c:pt idx="19051">
                  <c:v>4.5522699999999999E-2</c:v>
                </c:pt>
                <c:pt idx="19052">
                  <c:v>3.75319E-2</c:v>
                </c:pt>
                <c:pt idx="19053">
                  <c:v>5.2459699999999998E-2</c:v>
                </c:pt>
                <c:pt idx="19054">
                  <c:v>4.2455699999999999E-2</c:v>
                </c:pt>
                <c:pt idx="19055">
                  <c:v>4.2062799999999997E-2</c:v>
                </c:pt>
                <c:pt idx="19056">
                  <c:v>5.7492300000000003E-2</c:v>
                </c:pt>
                <c:pt idx="19057">
                  <c:v>4.7257399999999998E-2</c:v>
                </c:pt>
                <c:pt idx="19058">
                  <c:v>6.4479800000000004E-2</c:v>
                </c:pt>
                <c:pt idx="19059">
                  <c:v>5.9437799999999999E-2</c:v>
                </c:pt>
                <c:pt idx="19060">
                  <c:v>4.5932800000000003E-2</c:v>
                </c:pt>
                <c:pt idx="19061">
                  <c:v>6.5721500000000002E-2</c:v>
                </c:pt>
                <c:pt idx="19062">
                  <c:v>6.04687E-2</c:v>
                </c:pt>
                <c:pt idx="19063">
                  <c:v>6.8911600000000003E-2</c:v>
                </c:pt>
                <c:pt idx="19064">
                  <c:v>8.5670499999999997E-2</c:v>
                </c:pt>
                <c:pt idx="19065">
                  <c:v>5.5672600000000003E-2</c:v>
                </c:pt>
                <c:pt idx="19066">
                  <c:v>5.1819799999999999E-2</c:v>
                </c:pt>
                <c:pt idx="19067">
                  <c:v>6.7619299999999993E-2</c:v>
                </c:pt>
                <c:pt idx="19068">
                  <c:v>7.3744799999999999E-2</c:v>
                </c:pt>
                <c:pt idx="19069">
                  <c:v>8.8727E-2</c:v>
                </c:pt>
                <c:pt idx="19070">
                  <c:v>8.2933400000000004E-2</c:v>
                </c:pt>
                <c:pt idx="19071">
                  <c:v>7.1729699999999993E-2</c:v>
                </c:pt>
                <c:pt idx="19072">
                  <c:v>6.9025000000000003E-2</c:v>
                </c:pt>
                <c:pt idx="19073">
                  <c:v>5.9779199999999998E-2</c:v>
                </c:pt>
                <c:pt idx="19074">
                  <c:v>0.105392</c:v>
                </c:pt>
                <c:pt idx="19075">
                  <c:v>0.10086299999999999</c:v>
                </c:pt>
                <c:pt idx="19076">
                  <c:v>7.2609900000000005E-2</c:v>
                </c:pt>
                <c:pt idx="19077">
                  <c:v>8.5515999999999995E-2</c:v>
                </c:pt>
                <c:pt idx="19078">
                  <c:v>6.0763400000000002E-2</c:v>
                </c:pt>
                <c:pt idx="19079">
                  <c:v>9.27172E-2</c:v>
                </c:pt>
                <c:pt idx="19080">
                  <c:v>9.3586000000000003E-2</c:v>
                </c:pt>
                <c:pt idx="19081">
                  <c:v>7.6867099999999994E-2</c:v>
                </c:pt>
                <c:pt idx="19082">
                  <c:v>6.6347100000000006E-2</c:v>
                </c:pt>
                <c:pt idx="19083">
                  <c:v>5.1467899999999997E-2</c:v>
                </c:pt>
                <c:pt idx="19084">
                  <c:v>9.2806799999999995E-2</c:v>
                </c:pt>
                <c:pt idx="19085">
                  <c:v>9.0683E-2</c:v>
                </c:pt>
                <c:pt idx="19086">
                  <c:v>0.101592</c:v>
                </c:pt>
                <c:pt idx="19087">
                  <c:v>6.2033699999999997E-2</c:v>
                </c:pt>
                <c:pt idx="19088">
                  <c:v>7.0859900000000003E-2</c:v>
                </c:pt>
                <c:pt idx="19089">
                  <c:v>8.0861100000000005E-2</c:v>
                </c:pt>
                <c:pt idx="19090">
                  <c:v>8.5915599999999995E-2</c:v>
                </c:pt>
                <c:pt idx="19091">
                  <c:v>0.111647</c:v>
                </c:pt>
                <c:pt idx="19092">
                  <c:v>9.11217E-2</c:v>
                </c:pt>
                <c:pt idx="19093">
                  <c:v>8.2421300000000003E-2</c:v>
                </c:pt>
                <c:pt idx="19094">
                  <c:v>6.4855599999999999E-2</c:v>
                </c:pt>
                <c:pt idx="19095">
                  <c:v>6.6008600000000001E-2</c:v>
                </c:pt>
                <c:pt idx="19096">
                  <c:v>8.3993899999999996E-2</c:v>
                </c:pt>
                <c:pt idx="19097">
                  <c:v>9.6919099999999994E-2</c:v>
                </c:pt>
                <c:pt idx="19098">
                  <c:v>8.66566E-2</c:v>
                </c:pt>
                <c:pt idx="19099">
                  <c:v>7.4345599999999998E-2</c:v>
                </c:pt>
                <c:pt idx="19100">
                  <c:v>7.2286600000000006E-2</c:v>
                </c:pt>
                <c:pt idx="19101">
                  <c:v>8.0988900000000003E-2</c:v>
                </c:pt>
                <c:pt idx="19102">
                  <c:v>0.10043000000000001</c:v>
                </c:pt>
                <c:pt idx="19103">
                  <c:v>8.05588E-2</c:v>
                </c:pt>
                <c:pt idx="19104">
                  <c:v>8.9507100000000006E-2</c:v>
                </c:pt>
                <c:pt idx="19105">
                  <c:v>9.6898999999999999E-2</c:v>
                </c:pt>
                <c:pt idx="19106">
                  <c:v>7.6660199999999998E-2</c:v>
                </c:pt>
                <c:pt idx="19107">
                  <c:v>8.6168300000000003E-2</c:v>
                </c:pt>
                <c:pt idx="19108">
                  <c:v>8.4975200000000001E-2</c:v>
                </c:pt>
                <c:pt idx="19109">
                  <c:v>7.9911200000000002E-2</c:v>
                </c:pt>
                <c:pt idx="19110">
                  <c:v>6.6162100000000001E-2</c:v>
                </c:pt>
                <c:pt idx="19111">
                  <c:v>8.4362000000000006E-2</c:v>
                </c:pt>
                <c:pt idx="19112">
                  <c:v>9.9038100000000004E-2</c:v>
                </c:pt>
                <c:pt idx="19113">
                  <c:v>7.1891800000000006E-2</c:v>
                </c:pt>
                <c:pt idx="19114">
                  <c:v>8.0280299999999999E-2</c:v>
                </c:pt>
                <c:pt idx="19115">
                  <c:v>8.4894200000000003E-2</c:v>
                </c:pt>
                <c:pt idx="19116">
                  <c:v>8.9413599999999996E-2</c:v>
                </c:pt>
                <c:pt idx="19117">
                  <c:v>7.1573300000000006E-2</c:v>
                </c:pt>
                <c:pt idx="19118">
                  <c:v>8.8865299999999994E-2</c:v>
                </c:pt>
                <c:pt idx="19119">
                  <c:v>0.11457000000000001</c:v>
                </c:pt>
                <c:pt idx="19120">
                  <c:v>0.122321</c:v>
                </c:pt>
                <c:pt idx="19121">
                  <c:v>0.103241</c:v>
                </c:pt>
                <c:pt idx="19122">
                  <c:v>0.10670499999999999</c:v>
                </c:pt>
                <c:pt idx="19123">
                  <c:v>0.10458199999999999</c:v>
                </c:pt>
                <c:pt idx="19124">
                  <c:v>9.3001399999999998E-2</c:v>
                </c:pt>
                <c:pt idx="19125">
                  <c:v>0.120666</c:v>
                </c:pt>
                <c:pt idx="19126">
                  <c:v>0.114562</c:v>
                </c:pt>
                <c:pt idx="19127">
                  <c:v>0.12055299999999999</c:v>
                </c:pt>
                <c:pt idx="19128">
                  <c:v>0.105875</c:v>
                </c:pt>
                <c:pt idx="19129">
                  <c:v>0.128696</c:v>
                </c:pt>
                <c:pt idx="19130">
                  <c:v>0.116615</c:v>
                </c:pt>
                <c:pt idx="19131">
                  <c:v>0.11615</c:v>
                </c:pt>
                <c:pt idx="19132">
                  <c:v>0.113637</c:v>
                </c:pt>
                <c:pt idx="19133">
                  <c:v>0.12084399999999999</c:v>
                </c:pt>
                <c:pt idx="19134">
                  <c:v>0.128694</c:v>
                </c:pt>
                <c:pt idx="19135">
                  <c:v>0.12947500000000001</c:v>
                </c:pt>
                <c:pt idx="19136">
                  <c:v>0.12384299999999999</c:v>
                </c:pt>
                <c:pt idx="19137">
                  <c:v>0.12590699999999999</c:v>
                </c:pt>
                <c:pt idx="19138">
                  <c:v>0.11473899999999999</c:v>
                </c:pt>
                <c:pt idx="19139">
                  <c:v>0.13750899999999999</c:v>
                </c:pt>
                <c:pt idx="19140">
                  <c:v>0.12995300000000001</c:v>
                </c:pt>
                <c:pt idx="19141">
                  <c:v>0.13952899999999999</c:v>
                </c:pt>
                <c:pt idx="19142">
                  <c:v>0.14732600000000001</c:v>
                </c:pt>
                <c:pt idx="19143">
                  <c:v>0.13663700000000001</c:v>
                </c:pt>
                <c:pt idx="19144">
                  <c:v>0.130082</c:v>
                </c:pt>
                <c:pt idx="19145">
                  <c:v>0.139821</c:v>
                </c:pt>
                <c:pt idx="19146">
                  <c:v>0.142319</c:v>
                </c:pt>
                <c:pt idx="19147">
                  <c:v>0.14260800000000001</c:v>
                </c:pt>
                <c:pt idx="19148">
                  <c:v>0.14527599999999999</c:v>
                </c:pt>
                <c:pt idx="19149">
                  <c:v>0.14363600000000001</c:v>
                </c:pt>
                <c:pt idx="19150">
                  <c:v>0.146955</c:v>
                </c:pt>
                <c:pt idx="19151">
                  <c:v>0.137321</c:v>
                </c:pt>
                <c:pt idx="19152">
                  <c:v>0.13960400000000001</c:v>
                </c:pt>
                <c:pt idx="19153">
                  <c:v>0.166018</c:v>
                </c:pt>
                <c:pt idx="19154">
                  <c:v>0.153226</c:v>
                </c:pt>
                <c:pt idx="19155">
                  <c:v>0.147282</c:v>
                </c:pt>
                <c:pt idx="19156">
                  <c:v>0.15990699999999999</c:v>
                </c:pt>
                <c:pt idx="19157">
                  <c:v>0.15038199999999999</c:v>
                </c:pt>
                <c:pt idx="19158">
                  <c:v>0.143651</c:v>
                </c:pt>
                <c:pt idx="19159">
                  <c:v>0.15010200000000001</c:v>
                </c:pt>
                <c:pt idx="19160">
                  <c:v>0.15759899999999999</c:v>
                </c:pt>
                <c:pt idx="19161">
                  <c:v>0.16791500000000001</c:v>
                </c:pt>
                <c:pt idx="19162">
                  <c:v>0.15070900000000001</c:v>
                </c:pt>
                <c:pt idx="19163">
                  <c:v>0.15465100000000001</c:v>
                </c:pt>
                <c:pt idx="19164">
                  <c:v>0.177286</c:v>
                </c:pt>
                <c:pt idx="19165">
                  <c:v>0.15703800000000001</c:v>
                </c:pt>
                <c:pt idx="19166">
                  <c:v>0.154449</c:v>
                </c:pt>
                <c:pt idx="19167">
                  <c:v>0.16567299999999999</c:v>
                </c:pt>
                <c:pt idx="19168">
                  <c:v>0.14982200000000001</c:v>
                </c:pt>
                <c:pt idx="19169">
                  <c:v>0.16261400000000001</c:v>
                </c:pt>
                <c:pt idx="19170">
                  <c:v>0.18076999999999999</c:v>
                </c:pt>
                <c:pt idx="19171">
                  <c:v>0.16486799999999999</c:v>
                </c:pt>
                <c:pt idx="19172">
                  <c:v>0.16126799999999999</c:v>
                </c:pt>
                <c:pt idx="19173">
                  <c:v>0.165215</c:v>
                </c:pt>
                <c:pt idx="19174">
                  <c:v>0.18163299999999999</c:v>
                </c:pt>
                <c:pt idx="19175">
                  <c:v>0.18254000000000001</c:v>
                </c:pt>
                <c:pt idx="19176">
                  <c:v>0.16971600000000001</c:v>
                </c:pt>
                <c:pt idx="19177">
                  <c:v>0.182279</c:v>
                </c:pt>
                <c:pt idx="19178">
                  <c:v>0.172322</c:v>
                </c:pt>
                <c:pt idx="19179">
                  <c:v>0.171738</c:v>
                </c:pt>
                <c:pt idx="19180">
                  <c:v>0.16975999999999999</c:v>
                </c:pt>
                <c:pt idx="19181">
                  <c:v>0.153914</c:v>
                </c:pt>
                <c:pt idx="19182">
                  <c:v>0.15487899999999999</c:v>
                </c:pt>
                <c:pt idx="19183">
                  <c:v>0.16805300000000001</c:v>
                </c:pt>
                <c:pt idx="19184">
                  <c:v>0.152776</c:v>
                </c:pt>
                <c:pt idx="19185">
                  <c:v>0.160084</c:v>
                </c:pt>
                <c:pt idx="19186">
                  <c:v>0.13388900000000001</c:v>
                </c:pt>
                <c:pt idx="19187">
                  <c:v>0.13728799999999999</c:v>
                </c:pt>
                <c:pt idx="19188">
                  <c:v>0.15015600000000001</c:v>
                </c:pt>
                <c:pt idx="19189">
                  <c:v>0.16225999999999999</c:v>
                </c:pt>
                <c:pt idx="19190">
                  <c:v>0.140099</c:v>
                </c:pt>
                <c:pt idx="19191">
                  <c:v>0.128166</c:v>
                </c:pt>
                <c:pt idx="19192">
                  <c:v>0.146065</c:v>
                </c:pt>
                <c:pt idx="19193">
                  <c:v>0.12626399999999999</c:v>
                </c:pt>
                <c:pt idx="19194">
                  <c:v>0.13133900000000001</c:v>
                </c:pt>
                <c:pt idx="19195">
                  <c:v>0.144873</c:v>
                </c:pt>
                <c:pt idx="19196">
                  <c:v>0.14083599999999999</c:v>
                </c:pt>
                <c:pt idx="19197">
                  <c:v>0.14590500000000001</c:v>
                </c:pt>
                <c:pt idx="19198">
                  <c:v>0.14754300000000001</c:v>
                </c:pt>
                <c:pt idx="19199">
                  <c:v>0.137018</c:v>
                </c:pt>
                <c:pt idx="19200">
                  <c:v>0.161721</c:v>
                </c:pt>
                <c:pt idx="19201">
                  <c:v>0.151174</c:v>
                </c:pt>
                <c:pt idx="19202">
                  <c:v>0.149844</c:v>
                </c:pt>
                <c:pt idx="19203">
                  <c:v>0.124551</c:v>
                </c:pt>
                <c:pt idx="19204">
                  <c:v>0.130576</c:v>
                </c:pt>
                <c:pt idx="19205">
                  <c:v>0.14541200000000001</c:v>
                </c:pt>
                <c:pt idx="19206">
                  <c:v>0.159058</c:v>
                </c:pt>
                <c:pt idx="19207">
                  <c:v>0.15734699999999999</c:v>
                </c:pt>
                <c:pt idx="19208">
                  <c:v>0.133303</c:v>
                </c:pt>
                <c:pt idx="19209">
                  <c:v>0.14841799999999999</c:v>
                </c:pt>
                <c:pt idx="19210">
                  <c:v>0.14188799999999999</c:v>
                </c:pt>
                <c:pt idx="19211">
                  <c:v>0.14527599999999999</c:v>
                </c:pt>
                <c:pt idx="19212">
                  <c:v>0.16600500000000001</c:v>
                </c:pt>
                <c:pt idx="19213">
                  <c:v>0.15243999999999999</c:v>
                </c:pt>
                <c:pt idx="19214">
                  <c:v>0.122045</c:v>
                </c:pt>
                <c:pt idx="19215">
                  <c:v>0.120601</c:v>
                </c:pt>
                <c:pt idx="19216">
                  <c:v>0.131381</c:v>
                </c:pt>
                <c:pt idx="19217">
                  <c:v>0.13956399999999999</c:v>
                </c:pt>
                <c:pt idx="19218">
                  <c:v>0.129138</c:v>
                </c:pt>
                <c:pt idx="19219">
                  <c:v>0.120167</c:v>
                </c:pt>
                <c:pt idx="19220">
                  <c:v>0.121139</c:v>
                </c:pt>
                <c:pt idx="19221">
                  <c:v>0.123436</c:v>
                </c:pt>
                <c:pt idx="19222">
                  <c:v>0.12196799999999999</c:v>
                </c:pt>
                <c:pt idx="19223">
                  <c:v>0.114111</c:v>
                </c:pt>
                <c:pt idx="19224">
                  <c:v>0.12391199999999999</c:v>
                </c:pt>
                <c:pt idx="19225">
                  <c:v>0.110252</c:v>
                </c:pt>
                <c:pt idx="19226">
                  <c:v>0.137599</c:v>
                </c:pt>
                <c:pt idx="19227">
                  <c:v>0.12452000000000001</c:v>
                </c:pt>
                <c:pt idx="19228">
                  <c:v>0.123181</c:v>
                </c:pt>
                <c:pt idx="19229">
                  <c:v>0.12742100000000001</c:v>
                </c:pt>
                <c:pt idx="19230">
                  <c:v>0.12336999999999999</c:v>
                </c:pt>
                <c:pt idx="19231">
                  <c:v>0.112085</c:v>
                </c:pt>
                <c:pt idx="19232">
                  <c:v>0.119171</c:v>
                </c:pt>
                <c:pt idx="19233">
                  <c:v>0.123901</c:v>
                </c:pt>
                <c:pt idx="19234">
                  <c:v>0.124061</c:v>
                </c:pt>
                <c:pt idx="19235">
                  <c:v>0.104827</c:v>
                </c:pt>
                <c:pt idx="19236">
                  <c:v>0.10252799999999999</c:v>
                </c:pt>
                <c:pt idx="19237">
                  <c:v>0.135494</c:v>
                </c:pt>
                <c:pt idx="19238">
                  <c:v>0.125388</c:v>
                </c:pt>
                <c:pt idx="19239">
                  <c:v>9.8400100000000004E-2</c:v>
                </c:pt>
                <c:pt idx="19240">
                  <c:v>0.123598</c:v>
                </c:pt>
                <c:pt idx="19241">
                  <c:v>0.11554499999999999</c:v>
                </c:pt>
                <c:pt idx="19242">
                  <c:v>0.10079</c:v>
                </c:pt>
                <c:pt idx="19243">
                  <c:v>0.103431</c:v>
                </c:pt>
                <c:pt idx="19244">
                  <c:v>0.12392300000000001</c:v>
                </c:pt>
                <c:pt idx="19245">
                  <c:v>0.122747</c:v>
                </c:pt>
                <c:pt idx="19246">
                  <c:v>0.112316</c:v>
                </c:pt>
                <c:pt idx="19247">
                  <c:v>0.117786</c:v>
                </c:pt>
                <c:pt idx="19248">
                  <c:v>0.10936</c:v>
                </c:pt>
                <c:pt idx="19249">
                  <c:v>0.13209199999999999</c:v>
                </c:pt>
                <c:pt idx="19250">
                  <c:v>0.11369700000000001</c:v>
                </c:pt>
                <c:pt idx="19251">
                  <c:v>0.116616</c:v>
                </c:pt>
                <c:pt idx="19252">
                  <c:v>0.119467</c:v>
                </c:pt>
                <c:pt idx="19253">
                  <c:v>0.108594</c:v>
                </c:pt>
                <c:pt idx="19254">
                  <c:v>0.11747199999999999</c:v>
                </c:pt>
                <c:pt idx="19255">
                  <c:v>0.12737100000000001</c:v>
                </c:pt>
                <c:pt idx="19256">
                  <c:v>0.120495</c:v>
                </c:pt>
                <c:pt idx="19257">
                  <c:v>0.116622</c:v>
                </c:pt>
                <c:pt idx="19258">
                  <c:v>0.117771</c:v>
                </c:pt>
                <c:pt idx="19259">
                  <c:v>0.114967</c:v>
                </c:pt>
                <c:pt idx="19260">
                  <c:v>0.12232700000000001</c:v>
                </c:pt>
                <c:pt idx="19261">
                  <c:v>0.101787</c:v>
                </c:pt>
                <c:pt idx="19262">
                  <c:v>0.103986</c:v>
                </c:pt>
                <c:pt idx="19263">
                  <c:v>0.108608</c:v>
                </c:pt>
                <c:pt idx="19264">
                  <c:v>0.103682</c:v>
                </c:pt>
                <c:pt idx="19265">
                  <c:v>0.10041700000000001</c:v>
                </c:pt>
                <c:pt idx="19266">
                  <c:v>9.1777800000000007E-2</c:v>
                </c:pt>
                <c:pt idx="19267">
                  <c:v>9.2183100000000004E-2</c:v>
                </c:pt>
                <c:pt idx="19268" formatCode="0.00E+00">
                  <c:v>0.106791</c:v>
                </c:pt>
                <c:pt idx="19269">
                  <c:v>0.11980399999999999</c:v>
                </c:pt>
                <c:pt idx="19270">
                  <c:v>9.8314299999999993E-2</c:v>
                </c:pt>
                <c:pt idx="19271" formatCode="0.00E+00">
                  <c:v>8.7316500000000005E-2</c:v>
                </c:pt>
                <c:pt idx="19272">
                  <c:v>8.9462299999999995E-2</c:v>
                </c:pt>
                <c:pt idx="19273">
                  <c:v>0.111124</c:v>
                </c:pt>
                <c:pt idx="19274">
                  <c:v>9.9376699999999998E-2</c:v>
                </c:pt>
                <c:pt idx="19275">
                  <c:v>7.8104000000000007E-2</c:v>
                </c:pt>
                <c:pt idx="19276">
                  <c:v>8.8773699999999997E-2</c:v>
                </c:pt>
                <c:pt idx="19277">
                  <c:v>9.07583E-2</c:v>
                </c:pt>
                <c:pt idx="19278">
                  <c:v>8.8137599999999997E-2</c:v>
                </c:pt>
                <c:pt idx="19279">
                  <c:v>9.5177700000000004E-2</c:v>
                </c:pt>
                <c:pt idx="19280">
                  <c:v>8.75721E-2</c:v>
                </c:pt>
                <c:pt idx="19281">
                  <c:v>8.2276299999999997E-2</c:v>
                </c:pt>
                <c:pt idx="19282">
                  <c:v>7.1076399999999998E-2</c:v>
                </c:pt>
                <c:pt idx="19283">
                  <c:v>8.1399899999999997E-2</c:v>
                </c:pt>
                <c:pt idx="19284">
                  <c:v>8.6128200000000002E-2</c:v>
                </c:pt>
                <c:pt idx="19285">
                  <c:v>8.41026E-2</c:v>
                </c:pt>
                <c:pt idx="19286">
                  <c:v>6.2609700000000004E-2</c:v>
                </c:pt>
                <c:pt idx="19287">
                  <c:v>6.6502599999999995E-2</c:v>
                </c:pt>
                <c:pt idx="19288">
                  <c:v>6.6025700000000007E-2</c:v>
                </c:pt>
                <c:pt idx="19289">
                  <c:v>5.4377599999999998E-2</c:v>
                </c:pt>
                <c:pt idx="19290">
                  <c:v>7.1932800000000005E-2</c:v>
                </c:pt>
                <c:pt idx="19291">
                  <c:v>5.7594300000000001E-2</c:v>
                </c:pt>
                <c:pt idx="19292">
                  <c:v>5.6836100000000001E-2</c:v>
                </c:pt>
                <c:pt idx="19293">
                  <c:v>5.2475000000000001E-2</c:v>
                </c:pt>
                <c:pt idx="19294">
                  <c:v>5.9709499999999999E-2</c:v>
                </c:pt>
                <c:pt idx="19295">
                  <c:v>6.6569299999999998E-2</c:v>
                </c:pt>
                <c:pt idx="19296">
                  <c:v>6.9603899999999996E-2</c:v>
                </c:pt>
                <c:pt idx="19297">
                  <c:v>5.8465999999999997E-2</c:v>
                </c:pt>
                <c:pt idx="19298">
                  <c:v>4.2887700000000001E-2</c:v>
                </c:pt>
                <c:pt idx="19299">
                  <c:v>5.0807999999999999E-2</c:v>
                </c:pt>
                <c:pt idx="19300">
                  <c:v>5.1983799999999997E-2</c:v>
                </c:pt>
                <c:pt idx="19301">
                  <c:v>5.2050600000000002E-2</c:v>
                </c:pt>
                <c:pt idx="19302">
                  <c:v>4.1465799999999997E-2</c:v>
                </c:pt>
                <c:pt idx="19303">
                  <c:v>4.61979E-2</c:v>
                </c:pt>
                <c:pt idx="19304">
                  <c:v>4.8796699999999998E-2</c:v>
                </c:pt>
                <c:pt idx="19305">
                  <c:v>3.22075E-2</c:v>
                </c:pt>
                <c:pt idx="19306">
                  <c:v>4.4771199999999997E-2</c:v>
                </c:pt>
                <c:pt idx="19307">
                  <c:v>4.7362300000000003E-2</c:v>
                </c:pt>
                <c:pt idx="19308">
                  <c:v>4.3026000000000002E-2</c:v>
                </c:pt>
                <c:pt idx="19309">
                  <c:v>2.8526300000000001E-2</c:v>
                </c:pt>
                <c:pt idx="19310">
                  <c:v>2.7188299999999999E-2</c:v>
                </c:pt>
                <c:pt idx="19311">
                  <c:v>3.5899199999999999E-2</c:v>
                </c:pt>
                <c:pt idx="19312">
                  <c:v>4.1634600000000001E-2</c:v>
                </c:pt>
                <c:pt idx="19313">
                  <c:v>4.2671199999999999E-2</c:v>
                </c:pt>
                <c:pt idx="19314">
                  <c:v>2.82116E-2</c:v>
                </c:pt>
                <c:pt idx="19315">
                  <c:v>1.6840000000000001E-2</c:v>
                </c:pt>
                <c:pt idx="19316">
                  <c:v>1.0809900000000001E-2</c:v>
                </c:pt>
                <c:pt idx="19317">
                  <c:v>2.6866899999999999E-2</c:v>
                </c:pt>
                <c:pt idx="19318">
                  <c:v>3.6601099999999998E-2</c:v>
                </c:pt>
                <c:pt idx="19319">
                  <c:v>3.4497300000000002E-2</c:v>
                </c:pt>
                <c:pt idx="19320">
                  <c:v>9.6321099999999993E-3</c:v>
                </c:pt>
                <c:pt idx="19321">
                  <c:v>1.0133700000000001E-2</c:v>
                </c:pt>
                <c:pt idx="19322">
                  <c:v>2.21243E-2</c:v>
                </c:pt>
                <c:pt idx="19323">
                  <c:v>2.8832400000000001E-2</c:v>
                </c:pt>
                <c:pt idx="19324">
                  <c:v>4.4570899999999997E-2</c:v>
                </c:pt>
                <c:pt idx="19325">
                  <c:v>2.42109E-2</c:v>
                </c:pt>
                <c:pt idx="19326">
                  <c:v>1.0157599999999999E-2</c:v>
                </c:pt>
                <c:pt idx="19327">
                  <c:v>8.0890700000000003E-3</c:v>
                </c:pt>
                <c:pt idx="19328">
                  <c:v>1.66473E-2</c:v>
                </c:pt>
                <c:pt idx="19329">
                  <c:v>3.0236200000000001E-2</c:v>
                </c:pt>
                <c:pt idx="19330">
                  <c:v>2.77348E-2</c:v>
                </c:pt>
                <c:pt idx="19331">
                  <c:v>1.2412100000000001E-2</c:v>
                </c:pt>
                <c:pt idx="19332">
                  <c:v>-3.82614E-3</c:v>
                </c:pt>
                <c:pt idx="19333">
                  <c:v>-1.1087400000000001E-2</c:v>
                </c:pt>
                <c:pt idx="19334">
                  <c:v>1.82095E-2</c:v>
                </c:pt>
                <c:pt idx="19335">
                  <c:v>2.3264900000000002E-2</c:v>
                </c:pt>
                <c:pt idx="19336">
                  <c:v>1.6615899999999999E-2</c:v>
                </c:pt>
                <c:pt idx="19337">
                  <c:v>-1.6448999999999998E-2</c:v>
                </c:pt>
                <c:pt idx="19338">
                  <c:v>-5.0735499999999996E-3</c:v>
                </c:pt>
                <c:pt idx="19339">
                  <c:v>8.1529600000000008E-3</c:v>
                </c:pt>
                <c:pt idx="19340">
                  <c:v>1.0042199999999999E-3</c:v>
                </c:pt>
                <c:pt idx="19341">
                  <c:v>-6.5727199999999998E-3</c:v>
                </c:pt>
                <c:pt idx="19342">
                  <c:v>-6.9389300000000003E-3</c:v>
                </c:pt>
                <c:pt idx="19343">
                  <c:v>-9.8848300000000007E-3</c:v>
                </c:pt>
                <c:pt idx="19344">
                  <c:v>-3.9329500000000002E-3</c:v>
                </c:pt>
                <c:pt idx="19345">
                  <c:v>-1.3174099999999999E-2</c:v>
                </c:pt>
                <c:pt idx="19346">
                  <c:v>-3.2434500000000002E-3</c:v>
                </c:pt>
                <c:pt idx="19347">
                  <c:v>-8.4877000000000008E-3</c:v>
                </c:pt>
                <c:pt idx="19348">
                  <c:v>-8.7986000000000002E-3</c:v>
                </c:pt>
                <c:pt idx="19349">
                  <c:v>-2.4476999999999999E-2</c:v>
                </c:pt>
                <c:pt idx="19350">
                  <c:v>-5.4531099999999997E-3</c:v>
                </c:pt>
                <c:pt idx="19351">
                  <c:v>-1.61152E-2</c:v>
                </c:pt>
                <c:pt idx="19352" formatCode="0.00E+00">
                  <c:v>5.43594E-5</c:v>
                </c:pt>
                <c:pt idx="19353">
                  <c:v>-2.8794299999999998E-2</c:v>
                </c:pt>
                <c:pt idx="19354">
                  <c:v>-4.6318100000000001E-2</c:v>
                </c:pt>
                <c:pt idx="19355">
                  <c:v>-1.80073E-2</c:v>
                </c:pt>
                <c:pt idx="19356">
                  <c:v>-1.4823899999999999E-2</c:v>
                </c:pt>
                <c:pt idx="19357">
                  <c:v>-1.9736299999999998E-2</c:v>
                </c:pt>
                <c:pt idx="19358">
                  <c:v>-4.35247E-2</c:v>
                </c:pt>
                <c:pt idx="19359">
                  <c:v>-2.6718100000000002E-2</c:v>
                </c:pt>
                <c:pt idx="19360">
                  <c:v>-4.73318E-2</c:v>
                </c:pt>
                <c:pt idx="19361">
                  <c:v>-3.7594799999999998E-2</c:v>
                </c:pt>
                <c:pt idx="19362">
                  <c:v>-1.4248800000000001E-2</c:v>
                </c:pt>
                <c:pt idx="19363">
                  <c:v>-2.33727E-2</c:v>
                </c:pt>
                <c:pt idx="19364">
                  <c:v>-3.7936200000000003E-2</c:v>
                </c:pt>
                <c:pt idx="19365">
                  <c:v>-2.7726199999999999E-2</c:v>
                </c:pt>
                <c:pt idx="19366">
                  <c:v>-3.14655E-2</c:v>
                </c:pt>
                <c:pt idx="19367">
                  <c:v>-2.73476E-2</c:v>
                </c:pt>
                <c:pt idx="19368">
                  <c:v>-1.80769E-2</c:v>
                </c:pt>
                <c:pt idx="19369">
                  <c:v>-3.2462100000000001E-2</c:v>
                </c:pt>
                <c:pt idx="19370">
                  <c:v>-2.5538399999999999E-2</c:v>
                </c:pt>
                <c:pt idx="19371">
                  <c:v>-4.1253999999999999E-2</c:v>
                </c:pt>
                <c:pt idx="19372">
                  <c:v>-5.5319800000000002E-2</c:v>
                </c:pt>
                <c:pt idx="19373">
                  <c:v>-5.1109300000000003E-2</c:v>
                </c:pt>
                <c:pt idx="19374">
                  <c:v>-3.4909200000000001E-2</c:v>
                </c:pt>
                <c:pt idx="19375">
                  <c:v>-2.9462800000000001E-2</c:v>
                </c:pt>
                <c:pt idx="19376">
                  <c:v>-3.4090000000000002E-2</c:v>
                </c:pt>
                <c:pt idx="19377">
                  <c:v>-5.3481099999999997E-2</c:v>
                </c:pt>
                <c:pt idx="19378">
                  <c:v>-5.2305200000000003E-2</c:v>
                </c:pt>
                <c:pt idx="19379">
                  <c:v>-3.7555699999999997E-2</c:v>
                </c:pt>
                <c:pt idx="19380">
                  <c:v>-1.6287800000000002E-2</c:v>
                </c:pt>
                <c:pt idx="19381">
                  <c:v>-3.93639E-2</c:v>
                </c:pt>
                <c:pt idx="19382">
                  <c:v>-4.9437500000000002E-2</c:v>
                </c:pt>
                <c:pt idx="19383">
                  <c:v>-5.5425599999999998E-2</c:v>
                </c:pt>
                <c:pt idx="19384">
                  <c:v>-3.9075899999999997E-2</c:v>
                </c:pt>
                <c:pt idx="19385">
                  <c:v>-5.0830800000000002E-2</c:v>
                </c:pt>
                <c:pt idx="19386">
                  <c:v>-5.0656300000000001E-2</c:v>
                </c:pt>
                <c:pt idx="19387">
                  <c:v>-4.6926500000000003E-2</c:v>
                </c:pt>
                <c:pt idx="19388">
                  <c:v>-7.7919000000000002E-2</c:v>
                </c:pt>
                <c:pt idx="19389">
                  <c:v>-6.76813E-2</c:v>
                </c:pt>
                <c:pt idx="19390">
                  <c:v>-5.6079900000000002E-2</c:v>
                </c:pt>
                <c:pt idx="19391">
                  <c:v>-4.3238600000000002E-2</c:v>
                </c:pt>
                <c:pt idx="19392">
                  <c:v>-4.8210099999999999E-2</c:v>
                </c:pt>
                <c:pt idx="19393">
                  <c:v>-6.7955000000000002E-2</c:v>
                </c:pt>
                <c:pt idx="19394">
                  <c:v>-6.4379699999999998E-2</c:v>
                </c:pt>
                <c:pt idx="19395">
                  <c:v>-6.6167799999999999E-2</c:v>
                </c:pt>
                <c:pt idx="19396">
                  <c:v>-7.7168500000000001E-2</c:v>
                </c:pt>
                <c:pt idx="19397">
                  <c:v>-6.4139399999999999E-2</c:v>
                </c:pt>
                <c:pt idx="19398">
                  <c:v>-7.2229399999999999E-2</c:v>
                </c:pt>
                <c:pt idx="19399">
                  <c:v>-9.4048499999999993E-2</c:v>
                </c:pt>
                <c:pt idx="19400">
                  <c:v>-8.8107099999999994E-2</c:v>
                </c:pt>
                <c:pt idx="19401">
                  <c:v>-0.104951</c:v>
                </c:pt>
                <c:pt idx="19402">
                  <c:v>-9.6965800000000005E-2</c:v>
                </c:pt>
                <c:pt idx="19403">
                  <c:v>-7.8736299999999995E-2</c:v>
                </c:pt>
                <c:pt idx="19404">
                  <c:v>-8.0751400000000001E-2</c:v>
                </c:pt>
                <c:pt idx="19405">
                  <c:v>-9.29117E-2</c:v>
                </c:pt>
                <c:pt idx="19406">
                  <c:v>-0.118807</c:v>
                </c:pt>
                <c:pt idx="19407">
                  <c:v>-8.7536799999999998E-2</c:v>
                </c:pt>
                <c:pt idx="19408">
                  <c:v>-0.11827500000000001</c:v>
                </c:pt>
                <c:pt idx="19409">
                  <c:v>-8.55799E-2</c:v>
                </c:pt>
                <c:pt idx="19410">
                  <c:v>-0.108928</c:v>
                </c:pt>
                <c:pt idx="19411">
                  <c:v>-0.103973</c:v>
                </c:pt>
                <c:pt idx="19412">
                  <c:v>-0.117309</c:v>
                </c:pt>
                <c:pt idx="19413">
                  <c:v>-0.12345200000000001</c:v>
                </c:pt>
                <c:pt idx="19414">
                  <c:v>-0.124389</c:v>
                </c:pt>
                <c:pt idx="19415">
                  <c:v>-0.10155500000000001</c:v>
                </c:pt>
                <c:pt idx="19416">
                  <c:v>-0.102781</c:v>
                </c:pt>
                <c:pt idx="19417">
                  <c:v>-0.12587499999999999</c:v>
                </c:pt>
                <c:pt idx="19418">
                  <c:v>-0.11297500000000001</c:v>
                </c:pt>
                <c:pt idx="19419">
                  <c:v>-0.116398</c:v>
                </c:pt>
                <c:pt idx="19420">
                  <c:v>-9.7037300000000007E-2</c:v>
                </c:pt>
                <c:pt idx="19421">
                  <c:v>-0.10462299999999999</c:v>
                </c:pt>
                <c:pt idx="19422">
                  <c:v>-9.2643699999999995E-2</c:v>
                </c:pt>
                <c:pt idx="19423">
                  <c:v>-0.12470100000000001</c:v>
                </c:pt>
                <c:pt idx="19424">
                  <c:v>-0.10918600000000001</c:v>
                </c:pt>
                <c:pt idx="19425">
                  <c:v>-8.8906299999999994E-2</c:v>
                </c:pt>
                <c:pt idx="19426">
                  <c:v>-9.2372899999999994E-2</c:v>
                </c:pt>
                <c:pt idx="19427">
                  <c:v>-0.11650199999999999</c:v>
                </c:pt>
                <c:pt idx="19428">
                  <c:v>-0.11704299999999999</c:v>
                </c:pt>
                <c:pt idx="19429">
                  <c:v>-0.12628700000000001</c:v>
                </c:pt>
                <c:pt idx="19430">
                  <c:v>-0.115686</c:v>
                </c:pt>
                <c:pt idx="19431">
                  <c:v>-0.10349800000000001</c:v>
                </c:pt>
                <c:pt idx="19432">
                  <c:v>-9.5258700000000002E-2</c:v>
                </c:pt>
                <c:pt idx="19433">
                  <c:v>-0.117087</c:v>
                </c:pt>
                <c:pt idx="19434">
                  <c:v>-0.12993499999999999</c:v>
                </c:pt>
                <c:pt idx="19435">
                  <c:v>-0.121778</c:v>
                </c:pt>
                <c:pt idx="19436">
                  <c:v>-8.4655800000000003E-2</c:v>
                </c:pt>
                <c:pt idx="19437">
                  <c:v>-0.117422</c:v>
                </c:pt>
                <c:pt idx="19438">
                  <c:v>-0.123902</c:v>
                </c:pt>
                <c:pt idx="19439">
                  <c:v>-0.119168</c:v>
                </c:pt>
                <c:pt idx="19440">
                  <c:v>-0.124195</c:v>
                </c:pt>
                <c:pt idx="19441">
                  <c:v>-0.128133</c:v>
                </c:pt>
                <c:pt idx="19442">
                  <c:v>-0.13356199999999999</c:v>
                </c:pt>
                <c:pt idx="19443">
                  <c:v>-0.122903</c:v>
                </c:pt>
                <c:pt idx="19444">
                  <c:v>-0.132241</c:v>
                </c:pt>
                <c:pt idx="19445">
                  <c:v>-0.130603</c:v>
                </c:pt>
                <c:pt idx="19446">
                  <c:v>-0.13087099999999999</c:v>
                </c:pt>
                <c:pt idx="19447">
                  <c:v>-0.122598</c:v>
                </c:pt>
                <c:pt idx="19448">
                  <c:v>-0.131158</c:v>
                </c:pt>
                <c:pt idx="19449">
                  <c:v>-0.127721</c:v>
                </c:pt>
                <c:pt idx="19450">
                  <c:v>-0.12931899999999999</c:v>
                </c:pt>
                <c:pt idx="19451">
                  <c:v>-0.13980699999999999</c:v>
                </c:pt>
                <c:pt idx="19452">
                  <c:v>-0.12929099999999999</c:v>
                </c:pt>
                <c:pt idx="19453">
                  <c:v>-0.11840100000000001</c:v>
                </c:pt>
                <c:pt idx="19454">
                  <c:v>-0.13379199999999999</c:v>
                </c:pt>
                <c:pt idx="19455">
                  <c:v>-0.14493200000000001</c:v>
                </c:pt>
                <c:pt idx="19456">
                  <c:v>-0.13974300000000001</c:v>
                </c:pt>
                <c:pt idx="19457">
                  <c:v>-0.14018800000000001</c:v>
                </c:pt>
                <c:pt idx="19458">
                  <c:v>-0.13069600000000001</c:v>
                </c:pt>
                <c:pt idx="19459">
                  <c:v>-0.13291600000000001</c:v>
                </c:pt>
                <c:pt idx="19460">
                  <c:v>-0.14934</c:v>
                </c:pt>
                <c:pt idx="19461">
                  <c:v>-0.13400400000000001</c:v>
                </c:pt>
                <c:pt idx="19462">
                  <c:v>-0.14651800000000001</c:v>
                </c:pt>
                <c:pt idx="19463">
                  <c:v>-0.15386900000000001</c:v>
                </c:pt>
                <c:pt idx="19464">
                  <c:v>-0.14696400000000001</c:v>
                </c:pt>
                <c:pt idx="19465">
                  <c:v>-0.158336</c:v>
                </c:pt>
                <c:pt idx="19466">
                  <c:v>-0.151925</c:v>
                </c:pt>
                <c:pt idx="19467">
                  <c:v>-0.147203</c:v>
                </c:pt>
                <c:pt idx="19468">
                  <c:v>-0.15137400000000001</c:v>
                </c:pt>
                <c:pt idx="19469">
                  <c:v>-0.166351</c:v>
                </c:pt>
                <c:pt idx="19470">
                  <c:v>-0.137714</c:v>
                </c:pt>
                <c:pt idx="19471">
                  <c:v>-0.16922799999999999</c:v>
                </c:pt>
                <c:pt idx="19472">
                  <c:v>-0.16354099999999999</c:v>
                </c:pt>
                <c:pt idx="19473">
                  <c:v>-0.139241</c:v>
                </c:pt>
                <c:pt idx="19474">
                  <c:v>-0.145728</c:v>
                </c:pt>
                <c:pt idx="19475">
                  <c:v>-0.157303</c:v>
                </c:pt>
                <c:pt idx="19476">
                  <c:v>-0.16463800000000001</c:v>
                </c:pt>
                <c:pt idx="19477">
                  <c:v>-0.15528800000000001</c:v>
                </c:pt>
                <c:pt idx="19478">
                  <c:v>-0.15961</c:v>
                </c:pt>
                <c:pt idx="19479">
                  <c:v>-0.14788999999999999</c:v>
                </c:pt>
                <c:pt idx="19480">
                  <c:v>-0.13844600000000001</c:v>
                </c:pt>
                <c:pt idx="19481">
                  <c:v>-0.13215399999999999</c:v>
                </c:pt>
                <c:pt idx="19482">
                  <c:v>-0.14688599999999999</c:v>
                </c:pt>
                <c:pt idx="19483">
                  <c:v>-0.14977099999999999</c:v>
                </c:pt>
                <c:pt idx="19484">
                  <c:v>-0.125917</c:v>
                </c:pt>
                <c:pt idx="19485">
                  <c:v>-0.15365999999999999</c:v>
                </c:pt>
                <c:pt idx="19486">
                  <c:v>-0.14829700000000001</c:v>
                </c:pt>
                <c:pt idx="19487">
                  <c:v>-0.13045799999999999</c:v>
                </c:pt>
                <c:pt idx="19488">
                  <c:v>-0.14915500000000001</c:v>
                </c:pt>
                <c:pt idx="19489">
                  <c:v>-0.15626000000000001</c:v>
                </c:pt>
                <c:pt idx="19490">
                  <c:v>-0.154497</c:v>
                </c:pt>
                <c:pt idx="19491">
                  <c:v>-0.12673100000000001</c:v>
                </c:pt>
                <c:pt idx="19492">
                  <c:v>-0.139904</c:v>
                </c:pt>
                <c:pt idx="19493">
                  <c:v>-0.13899700000000001</c:v>
                </c:pt>
                <c:pt idx="19494">
                  <c:v>-0.138297</c:v>
                </c:pt>
                <c:pt idx="19495">
                  <c:v>-0.14437</c:v>
                </c:pt>
                <c:pt idx="19496">
                  <c:v>-0.156804</c:v>
                </c:pt>
                <c:pt idx="19497">
                  <c:v>-0.14427899999999999</c:v>
                </c:pt>
                <c:pt idx="19498">
                  <c:v>-0.144038</c:v>
                </c:pt>
                <c:pt idx="19499">
                  <c:v>-0.162747</c:v>
                </c:pt>
                <c:pt idx="19500">
                  <c:v>-0.14770800000000001</c:v>
                </c:pt>
                <c:pt idx="19501">
                  <c:v>-0.15076800000000001</c:v>
                </c:pt>
                <c:pt idx="19502">
                  <c:v>-0.14376800000000001</c:v>
                </c:pt>
                <c:pt idx="19503">
                  <c:v>-0.15762000000000001</c:v>
                </c:pt>
                <c:pt idx="19504">
                  <c:v>-0.14472599999999999</c:v>
                </c:pt>
                <c:pt idx="19505">
                  <c:v>-0.13613600000000001</c:v>
                </c:pt>
                <c:pt idx="19506">
                  <c:v>-0.16122</c:v>
                </c:pt>
                <c:pt idx="19507">
                  <c:v>-0.16229199999999999</c:v>
                </c:pt>
                <c:pt idx="19508">
                  <c:v>-0.147838</c:v>
                </c:pt>
                <c:pt idx="19509">
                  <c:v>-0.142403</c:v>
                </c:pt>
                <c:pt idx="19510">
                  <c:v>-0.15260799999999999</c:v>
                </c:pt>
                <c:pt idx="19511">
                  <c:v>-0.155746</c:v>
                </c:pt>
                <c:pt idx="19512">
                  <c:v>-0.16395699999999999</c:v>
                </c:pt>
                <c:pt idx="19513">
                  <c:v>-0.156085</c:v>
                </c:pt>
                <c:pt idx="19514">
                  <c:v>-0.157221</c:v>
                </c:pt>
                <c:pt idx="19515">
                  <c:v>-0.142736</c:v>
                </c:pt>
                <c:pt idx="19516">
                  <c:v>-0.15004799999999999</c:v>
                </c:pt>
                <c:pt idx="19517">
                  <c:v>-0.16455500000000001</c:v>
                </c:pt>
                <c:pt idx="19518">
                  <c:v>-0.14483099999999999</c:v>
                </c:pt>
                <c:pt idx="19519">
                  <c:v>-0.13736200000000001</c:v>
                </c:pt>
                <c:pt idx="19520">
                  <c:v>-0.136046</c:v>
                </c:pt>
                <c:pt idx="19521">
                  <c:v>-0.14763399999999999</c:v>
                </c:pt>
                <c:pt idx="19522">
                  <c:v>-0.14094699999999999</c:v>
                </c:pt>
                <c:pt idx="19523">
                  <c:v>-0.127883</c:v>
                </c:pt>
                <c:pt idx="19524">
                  <c:v>-0.13536999999999999</c:v>
                </c:pt>
                <c:pt idx="19525">
                  <c:v>-0.147199</c:v>
                </c:pt>
                <c:pt idx="19526">
                  <c:v>-0.139427</c:v>
                </c:pt>
                <c:pt idx="19527">
                  <c:v>-0.13488900000000001</c:v>
                </c:pt>
                <c:pt idx="19528">
                  <c:v>-0.12790899999999999</c:v>
                </c:pt>
                <c:pt idx="19529">
                  <c:v>-0.142513</c:v>
                </c:pt>
                <c:pt idx="19530">
                  <c:v>-0.126697</c:v>
                </c:pt>
                <c:pt idx="19531">
                  <c:v>-0.12762499999999999</c:v>
                </c:pt>
                <c:pt idx="19532">
                  <c:v>-0.13725599999999999</c:v>
                </c:pt>
                <c:pt idx="19533">
                  <c:v>-0.118704</c:v>
                </c:pt>
                <c:pt idx="19534">
                  <c:v>-0.13745499999999999</c:v>
                </c:pt>
                <c:pt idx="19535">
                  <c:v>-0.12989500000000001</c:v>
                </c:pt>
                <c:pt idx="19536">
                  <c:v>-0.11604399999999999</c:v>
                </c:pt>
                <c:pt idx="19537">
                  <c:v>-0.100614</c:v>
                </c:pt>
                <c:pt idx="19538">
                  <c:v>-0.146173</c:v>
                </c:pt>
                <c:pt idx="19539">
                  <c:v>-0.133323</c:v>
                </c:pt>
                <c:pt idx="19540">
                  <c:v>-0.120869</c:v>
                </c:pt>
                <c:pt idx="19541">
                  <c:v>-0.119725</c:v>
                </c:pt>
                <c:pt idx="19542">
                  <c:v>-0.105198</c:v>
                </c:pt>
                <c:pt idx="19543">
                  <c:v>-0.13111300000000001</c:v>
                </c:pt>
                <c:pt idx="19544">
                  <c:v>-0.11388</c:v>
                </c:pt>
                <c:pt idx="19545">
                  <c:v>-9.8637600000000006E-2</c:v>
                </c:pt>
                <c:pt idx="19546">
                  <c:v>-0.11169999999999999</c:v>
                </c:pt>
                <c:pt idx="19547">
                  <c:v>-9.9403400000000003E-2</c:v>
                </c:pt>
                <c:pt idx="19548">
                  <c:v>-8.3613400000000004E-2</c:v>
                </c:pt>
                <c:pt idx="19549">
                  <c:v>-9.3937900000000005E-2</c:v>
                </c:pt>
                <c:pt idx="19550">
                  <c:v>-0.108569</c:v>
                </c:pt>
                <c:pt idx="19551">
                  <c:v>-9.8421099999999997E-2</c:v>
                </c:pt>
                <c:pt idx="19552">
                  <c:v>-0.10845299999999999</c:v>
                </c:pt>
                <c:pt idx="19553">
                  <c:v>-0.11051999999999999</c:v>
                </c:pt>
                <c:pt idx="19554">
                  <c:v>-0.102447</c:v>
                </c:pt>
                <c:pt idx="19555">
                  <c:v>-9.6607200000000004E-2</c:v>
                </c:pt>
                <c:pt idx="19556">
                  <c:v>-0.113847</c:v>
                </c:pt>
                <c:pt idx="19557">
                  <c:v>-0.10179100000000001</c:v>
                </c:pt>
                <c:pt idx="19558">
                  <c:v>-8.6324700000000004E-2</c:v>
                </c:pt>
                <c:pt idx="19559">
                  <c:v>-9.2006699999999997E-2</c:v>
                </c:pt>
                <c:pt idx="19560">
                  <c:v>-8.4159899999999996E-2</c:v>
                </c:pt>
                <c:pt idx="19561">
                  <c:v>-9.9083900000000003E-2</c:v>
                </c:pt>
                <c:pt idx="19562">
                  <c:v>-9.0872800000000004E-2</c:v>
                </c:pt>
                <c:pt idx="19563">
                  <c:v>-9.3679399999999996E-2</c:v>
                </c:pt>
                <c:pt idx="19564">
                  <c:v>-8.7546299999999994E-2</c:v>
                </c:pt>
                <c:pt idx="19565">
                  <c:v>-8.7887800000000002E-2</c:v>
                </c:pt>
                <c:pt idx="19566">
                  <c:v>-9.4798999999999994E-2</c:v>
                </c:pt>
                <c:pt idx="19567">
                  <c:v>-0.10670300000000001</c:v>
                </c:pt>
                <c:pt idx="19568">
                  <c:v>-9.5349299999999998E-2</c:v>
                </c:pt>
                <c:pt idx="19569">
                  <c:v>-9.8477400000000007E-2</c:v>
                </c:pt>
                <c:pt idx="19570">
                  <c:v>-0.108376</c:v>
                </c:pt>
                <c:pt idx="19571">
                  <c:v>-9.2351900000000001E-2</c:v>
                </c:pt>
                <c:pt idx="19572">
                  <c:v>-8.3127999999999994E-2</c:v>
                </c:pt>
                <c:pt idx="19573">
                  <c:v>-8.5326200000000005E-2</c:v>
                </c:pt>
                <c:pt idx="19574">
                  <c:v>-9.9655199999999999E-2</c:v>
                </c:pt>
                <c:pt idx="19575">
                  <c:v>-0.113025</c:v>
                </c:pt>
                <c:pt idx="19576">
                  <c:v>-8.1479099999999999E-2</c:v>
                </c:pt>
                <c:pt idx="19577">
                  <c:v>-8.1025100000000003E-2</c:v>
                </c:pt>
                <c:pt idx="19578">
                  <c:v>-8.35114E-2</c:v>
                </c:pt>
                <c:pt idx="19579">
                  <c:v>-0.107406</c:v>
                </c:pt>
                <c:pt idx="19580">
                  <c:v>-0.10793700000000001</c:v>
                </c:pt>
                <c:pt idx="19581">
                  <c:v>-9.5563899999999993E-2</c:v>
                </c:pt>
                <c:pt idx="19582">
                  <c:v>-9.8751099999999994E-2</c:v>
                </c:pt>
                <c:pt idx="19583">
                  <c:v>-0.10109700000000001</c:v>
                </c:pt>
                <c:pt idx="19584">
                  <c:v>-9.9554100000000006E-2</c:v>
                </c:pt>
                <c:pt idx="19585">
                  <c:v>-8.8122400000000004E-2</c:v>
                </c:pt>
                <c:pt idx="19586">
                  <c:v>-0.103306</c:v>
                </c:pt>
                <c:pt idx="19587">
                  <c:v>-9.6908599999999998E-2</c:v>
                </c:pt>
                <c:pt idx="19588">
                  <c:v>-8.5072499999999995E-2</c:v>
                </c:pt>
                <c:pt idx="19589">
                  <c:v>-9.3381900000000004E-2</c:v>
                </c:pt>
                <c:pt idx="19590">
                  <c:v>-8.3597199999999997E-2</c:v>
                </c:pt>
                <c:pt idx="19591">
                  <c:v>-8.3040199999999995E-2</c:v>
                </c:pt>
                <c:pt idx="19592">
                  <c:v>-8.4894200000000003E-2</c:v>
                </c:pt>
                <c:pt idx="19593">
                  <c:v>-7.7786400000000006E-2</c:v>
                </c:pt>
                <c:pt idx="19594">
                  <c:v>-8.5372000000000003E-2</c:v>
                </c:pt>
                <c:pt idx="19595">
                  <c:v>-7.1414000000000005E-2</c:v>
                </c:pt>
                <c:pt idx="19596">
                  <c:v>-7.2614700000000004E-2</c:v>
                </c:pt>
                <c:pt idx="19597">
                  <c:v>-6.1440500000000002E-2</c:v>
                </c:pt>
                <c:pt idx="19598">
                  <c:v>-6.9285399999999997E-2</c:v>
                </c:pt>
                <c:pt idx="19599">
                  <c:v>-7.6849899999999999E-2</c:v>
                </c:pt>
                <c:pt idx="19600">
                  <c:v>-7.3821999999999999E-2</c:v>
                </c:pt>
                <c:pt idx="19601">
                  <c:v>-6.3560500000000006E-2</c:v>
                </c:pt>
                <c:pt idx="19602">
                  <c:v>-6.03724E-2</c:v>
                </c:pt>
                <c:pt idx="19603">
                  <c:v>-8.5351899999999994E-2</c:v>
                </c:pt>
                <c:pt idx="19604">
                  <c:v>-7.0591899999999999E-2</c:v>
                </c:pt>
                <c:pt idx="19605">
                  <c:v>-5.6520500000000001E-2</c:v>
                </c:pt>
                <c:pt idx="19606">
                  <c:v>-5.8199899999999999E-2</c:v>
                </c:pt>
                <c:pt idx="19607">
                  <c:v>-8.3639099999999994E-2</c:v>
                </c:pt>
                <c:pt idx="19608">
                  <c:v>-7.6998700000000003E-2</c:v>
                </c:pt>
                <c:pt idx="19609">
                  <c:v>-6.0744300000000001E-2</c:v>
                </c:pt>
                <c:pt idx="19610">
                  <c:v>-3.8637199999999997E-2</c:v>
                </c:pt>
                <c:pt idx="19611">
                  <c:v>-6.0639400000000003E-2</c:v>
                </c:pt>
                <c:pt idx="19612">
                  <c:v>-5.2004799999999997E-2</c:v>
                </c:pt>
                <c:pt idx="19613">
                  <c:v>-6.5861699999999995E-2</c:v>
                </c:pt>
                <c:pt idx="19614">
                  <c:v>-4.7267900000000002E-2</c:v>
                </c:pt>
                <c:pt idx="19615">
                  <c:v>-5.0379800000000002E-2</c:v>
                </c:pt>
                <c:pt idx="19616">
                  <c:v>-4.3467499999999999E-2</c:v>
                </c:pt>
                <c:pt idx="19617">
                  <c:v>-2.4678200000000001E-2</c:v>
                </c:pt>
                <c:pt idx="19618">
                  <c:v>-6.3799900000000007E-2</c:v>
                </c:pt>
                <c:pt idx="19619">
                  <c:v>-5.8582299999999997E-2</c:v>
                </c:pt>
                <c:pt idx="19620">
                  <c:v>-4.80709E-2</c:v>
                </c:pt>
                <c:pt idx="19621">
                  <c:v>-2.4124099999999999E-2</c:v>
                </c:pt>
                <c:pt idx="19622">
                  <c:v>-4.0379499999999999E-2</c:v>
                </c:pt>
                <c:pt idx="19623">
                  <c:v>-4.2384100000000001E-2</c:v>
                </c:pt>
                <c:pt idx="19624">
                  <c:v>-3.0763599999999999E-2</c:v>
                </c:pt>
                <c:pt idx="19625">
                  <c:v>-2.7613599999999999E-2</c:v>
                </c:pt>
                <c:pt idx="19626">
                  <c:v>-4.7903099999999997E-2</c:v>
                </c:pt>
                <c:pt idx="19627">
                  <c:v>-3.7746399999999999E-2</c:v>
                </c:pt>
                <c:pt idx="19628">
                  <c:v>-2.1488199999999999E-2</c:v>
                </c:pt>
                <c:pt idx="19629">
                  <c:v>-3.0322999999999999E-2</c:v>
                </c:pt>
                <c:pt idx="19630">
                  <c:v>-5.4814300000000003E-2</c:v>
                </c:pt>
                <c:pt idx="19631">
                  <c:v>-4.6032900000000002E-2</c:v>
                </c:pt>
                <c:pt idx="19632">
                  <c:v>-3.2429699999999999E-2</c:v>
                </c:pt>
                <c:pt idx="19633">
                  <c:v>-1.231E-2</c:v>
                </c:pt>
                <c:pt idx="19634">
                  <c:v>-1.4630300000000001E-2</c:v>
                </c:pt>
                <c:pt idx="19635">
                  <c:v>-3.3855400000000001E-2</c:v>
                </c:pt>
                <c:pt idx="19636">
                  <c:v>-2.4190900000000001E-2</c:v>
                </c:pt>
                <c:pt idx="19637">
                  <c:v>-1.17397E-2</c:v>
                </c:pt>
                <c:pt idx="19638">
                  <c:v>5.2585599999999998E-3</c:v>
                </c:pt>
                <c:pt idx="19639">
                  <c:v>-7.5702699999999996E-3</c:v>
                </c:pt>
                <c:pt idx="19640">
                  <c:v>-1.3477299999999999E-2</c:v>
                </c:pt>
                <c:pt idx="19641">
                  <c:v>-1.65281E-2</c:v>
                </c:pt>
                <c:pt idx="19642">
                  <c:v>2.6550300000000001E-3</c:v>
                </c:pt>
                <c:pt idx="19643">
                  <c:v>2.2316E-4</c:v>
                </c:pt>
                <c:pt idx="19644">
                  <c:v>1.5640300000000001E-3</c:v>
                </c:pt>
                <c:pt idx="19645">
                  <c:v>8.4581399999999994E-3</c:v>
                </c:pt>
                <c:pt idx="19646">
                  <c:v>-1.1479400000000001E-2</c:v>
                </c:pt>
                <c:pt idx="19647">
                  <c:v>-3.4521099999999999E-2</c:v>
                </c:pt>
                <c:pt idx="19648">
                  <c:v>-1.9152599999999999E-2</c:v>
                </c:pt>
                <c:pt idx="19649">
                  <c:v>1.0835600000000001E-2</c:v>
                </c:pt>
                <c:pt idx="19650">
                  <c:v>2.09808E-3</c:v>
                </c:pt>
                <c:pt idx="19651">
                  <c:v>-5.2099199999999998E-3</c:v>
                </c:pt>
                <c:pt idx="19652">
                  <c:v>-6.3753100000000004E-3</c:v>
                </c:pt>
                <c:pt idx="19653">
                  <c:v>2.07901E-4</c:v>
                </c:pt>
                <c:pt idx="19654">
                  <c:v>2.1331800000000001E-2</c:v>
                </c:pt>
                <c:pt idx="19655">
                  <c:v>1.8801700000000001E-2</c:v>
                </c:pt>
                <c:pt idx="19656">
                  <c:v>-8.2082700000000001E-3</c:v>
                </c:pt>
                <c:pt idx="19657">
                  <c:v>8.3694500000000005E-3</c:v>
                </c:pt>
                <c:pt idx="19658">
                  <c:v>1.4762899999999999E-3</c:v>
                </c:pt>
                <c:pt idx="19659">
                  <c:v>2.1887799999999999E-2</c:v>
                </c:pt>
                <c:pt idx="19660">
                  <c:v>2.7371400000000001E-2</c:v>
                </c:pt>
                <c:pt idx="19661">
                  <c:v>3.13873E-2</c:v>
                </c:pt>
                <c:pt idx="19662">
                  <c:v>4.7021899999999998E-2</c:v>
                </c:pt>
                <c:pt idx="19663">
                  <c:v>1.5500999999999999E-2</c:v>
                </c:pt>
                <c:pt idx="19664">
                  <c:v>-1.0290099999999999E-3</c:v>
                </c:pt>
                <c:pt idx="19665">
                  <c:v>3.0314399999999998E-2</c:v>
                </c:pt>
                <c:pt idx="19666">
                  <c:v>4.0209799999999997E-2</c:v>
                </c:pt>
                <c:pt idx="19667">
                  <c:v>1.4634100000000001E-2</c:v>
                </c:pt>
                <c:pt idx="19668">
                  <c:v>-2.8123900000000001E-3</c:v>
                </c:pt>
                <c:pt idx="19669">
                  <c:v>9.0513199999999999E-3</c:v>
                </c:pt>
                <c:pt idx="19670">
                  <c:v>1.55277E-2</c:v>
                </c:pt>
                <c:pt idx="19671">
                  <c:v>2.3575800000000001E-2</c:v>
                </c:pt>
                <c:pt idx="19672">
                  <c:v>4.0556000000000002E-2</c:v>
                </c:pt>
                <c:pt idx="19673">
                  <c:v>3.7037800000000003E-2</c:v>
                </c:pt>
                <c:pt idx="19674">
                  <c:v>7.1201299999999997E-3</c:v>
                </c:pt>
                <c:pt idx="19675">
                  <c:v>1.6225799999999999E-2</c:v>
                </c:pt>
                <c:pt idx="19676">
                  <c:v>3.6614399999999998E-2</c:v>
                </c:pt>
                <c:pt idx="19677">
                  <c:v>4.7218299999999998E-2</c:v>
                </c:pt>
                <c:pt idx="19678">
                  <c:v>4.2160000000000003E-2</c:v>
                </c:pt>
                <c:pt idx="19679">
                  <c:v>4.496E-2</c:v>
                </c:pt>
                <c:pt idx="19680">
                  <c:v>4.0827799999999997E-2</c:v>
                </c:pt>
                <c:pt idx="19681">
                  <c:v>3.37982E-2</c:v>
                </c:pt>
                <c:pt idx="19682">
                  <c:v>4.4928599999999999E-2</c:v>
                </c:pt>
                <c:pt idx="19683">
                  <c:v>5.5955900000000003E-2</c:v>
                </c:pt>
                <c:pt idx="19684">
                  <c:v>3.64552E-2</c:v>
                </c:pt>
                <c:pt idx="19685">
                  <c:v>3.9049100000000003E-2</c:v>
                </c:pt>
                <c:pt idx="19686">
                  <c:v>4.2434699999999999E-2</c:v>
                </c:pt>
                <c:pt idx="19687">
                  <c:v>3.8114500000000003E-2</c:v>
                </c:pt>
                <c:pt idx="19688">
                  <c:v>4.3946300000000001E-2</c:v>
                </c:pt>
                <c:pt idx="19689">
                  <c:v>6.0124400000000001E-2</c:v>
                </c:pt>
                <c:pt idx="19690">
                  <c:v>3.42569E-2</c:v>
                </c:pt>
                <c:pt idx="19691">
                  <c:v>1.06993E-2</c:v>
                </c:pt>
                <c:pt idx="19692">
                  <c:v>3.1217600000000002E-2</c:v>
                </c:pt>
                <c:pt idx="19693">
                  <c:v>5.4469099999999999E-2</c:v>
                </c:pt>
                <c:pt idx="19694">
                  <c:v>5.1885599999999997E-2</c:v>
                </c:pt>
                <c:pt idx="19695">
                  <c:v>3.1018299999999999E-2</c:v>
                </c:pt>
                <c:pt idx="19696">
                  <c:v>3.0405999999999999E-2</c:v>
                </c:pt>
                <c:pt idx="19697">
                  <c:v>5.6774100000000001E-2</c:v>
                </c:pt>
                <c:pt idx="19698">
                  <c:v>4.1745200000000003E-2</c:v>
                </c:pt>
                <c:pt idx="19699">
                  <c:v>6.0282700000000002E-2</c:v>
                </c:pt>
                <c:pt idx="19700">
                  <c:v>7.29876E-2</c:v>
                </c:pt>
                <c:pt idx="19701">
                  <c:v>5.6408899999999998E-2</c:v>
                </c:pt>
                <c:pt idx="19702">
                  <c:v>5.2103999999999998E-2</c:v>
                </c:pt>
                <c:pt idx="19703">
                  <c:v>6.1407999999999997E-2</c:v>
                </c:pt>
                <c:pt idx="19704">
                  <c:v>7.0999099999999996E-2</c:v>
                </c:pt>
                <c:pt idx="19705">
                  <c:v>5.3424800000000001E-2</c:v>
                </c:pt>
                <c:pt idx="19706">
                  <c:v>6.14204E-2</c:v>
                </c:pt>
                <c:pt idx="19707">
                  <c:v>6.9801299999999997E-2</c:v>
                </c:pt>
                <c:pt idx="19708">
                  <c:v>6.6507300000000005E-2</c:v>
                </c:pt>
                <c:pt idx="19709">
                  <c:v>5.91497E-2</c:v>
                </c:pt>
                <c:pt idx="19710">
                  <c:v>9.0648699999999999E-2</c:v>
                </c:pt>
                <c:pt idx="19711">
                  <c:v>8.2877199999999998E-2</c:v>
                </c:pt>
                <c:pt idx="19712">
                  <c:v>6.6857299999999995E-2</c:v>
                </c:pt>
                <c:pt idx="19713">
                  <c:v>9.6116099999999996E-2</c:v>
                </c:pt>
                <c:pt idx="19714">
                  <c:v>7.63712E-2</c:v>
                </c:pt>
                <c:pt idx="19715">
                  <c:v>9.34696E-2</c:v>
                </c:pt>
                <c:pt idx="19716">
                  <c:v>9.1597600000000001E-2</c:v>
                </c:pt>
                <c:pt idx="19717">
                  <c:v>8.9190500000000006E-2</c:v>
                </c:pt>
                <c:pt idx="19718">
                  <c:v>9.0277700000000002E-2</c:v>
                </c:pt>
                <c:pt idx="19719">
                  <c:v>5.7674400000000001E-2</c:v>
                </c:pt>
                <c:pt idx="19720">
                  <c:v>8.0596899999999999E-2</c:v>
                </c:pt>
                <c:pt idx="19721">
                  <c:v>9.2342400000000005E-2</c:v>
                </c:pt>
                <c:pt idx="19722">
                  <c:v>0.103991</c:v>
                </c:pt>
                <c:pt idx="19723">
                  <c:v>8.8379899999999997E-2</c:v>
                </c:pt>
                <c:pt idx="19724">
                  <c:v>8.9816999999999994E-2</c:v>
                </c:pt>
                <c:pt idx="19725">
                  <c:v>9.1500300000000007E-2</c:v>
                </c:pt>
                <c:pt idx="19726">
                  <c:v>9.7329100000000002E-2</c:v>
                </c:pt>
                <c:pt idx="19727">
                  <c:v>0.10381899999999999</c:v>
                </c:pt>
                <c:pt idx="19728">
                  <c:v>0.10525</c:v>
                </c:pt>
                <c:pt idx="19729">
                  <c:v>9.9599800000000002E-2</c:v>
                </c:pt>
                <c:pt idx="19730">
                  <c:v>0.102156</c:v>
                </c:pt>
                <c:pt idx="19731">
                  <c:v>0.10464900000000001</c:v>
                </c:pt>
                <c:pt idx="19732">
                  <c:v>0.10442800000000001</c:v>
                </c:pt>
                <c:pt idx="19733">
                  <c:v>0.106168</c:v>
                </c:pt>
                <c:pt idx="19734">
                  <c:v>0.11439299999999999</c:v>
                </c:pt>
                <c:pt idx="19735">
                  <c:v>9.2014299999999993E-2</c:v>
                </c:pt>
                <c:pt idx="19736">
                  <c:v>8.6806300000000003E-2</c:v>
                </c:pt>
                <c:pt idx="19737">
                  <c:v>0.114395</c:v>
                </c:pt>
                <c:pt idx="19738">
                  <c:v>0.132883</c:v>
                </c:pt>
                <c:pt idx="19739">
                  <c:v>0.11663999999999999</c:v>
                </c:pt>
                <c:pt idx="19740">
                  <c:v>0.117406</c:v>
                </c:pt>
                <c:pt idx="19741">
                  <c:v>0.115773</c:v>
                </c:pt>
                <c:pt idx="19742">
                  <c:v>0.112082</c:v>
                </c:pt>
                <c:pt idx="19743">
                  <c:v>0.13325500000000001</c:v>
                </c:pt>
                <c:pt idx="19744">
                  <c:v>0.126309</c:v>
                </c:pt>
                <c:pt idx="19745">
                  <c:v>0.114928</c:v>
                </c:pt>
                <c:pt idx="19746">
                  <c:v>0.10052</c:v>
                </c:pt>
                <c:pt idx="19747">
                  <c:v>9.5049900000000007E-2</c:v>
                </c:pt>
                <c:pt idx="19748">
                  <c:v>0.120577</c:v>
                </c:pt>
                <c:pt idx="19749">
                  <c:v>0.13492599999999999</c:v>
                </c:pt>
                <c:pt idx="19750">
                  <c:v>0.125302</c:v>
                </c:pt>
                <c:pt idx="19751">
                  <c:v>0.115247</c:v>
                </c:pt>
                <c:pt idx="19752">
                  <c:v>0.114256</c:v>
                </c:pt>
                <c:pt idx="19753">
                  <c:v>9.7131700000000001E-2</c:v>
                </c:pt>
                <c:pt idx="19754">
                  <c:v>0.128307</c:v>
                </c:pt>
                <c:pt idx="19755">
                  <c:v>0.15459400000000001</c:v>
                </c:pt>
                <c:pt idx="19756">
                  <c:v>0.13114799999999999</c:v>
                </c:pt>
                <c:pt idx="19757">
                  <c:v>0.103378</c:v>
                </c:pt>
                <c:pt idx="19758">
                  <c:v>0.113401</c:v>
                </c:pt>
                <c:pt idx="19759">
                  <c:v>0.12967200000000001</c:v>
                </c:pt>
                <c:pt idx="19760">
                  <c:v>0.126163</c:v>
                </c:pt>
                <c:pt idx="19761">
                  <c:v>0.128084</c:v>
                </c:pt>
                <c:pt idx="19762">
                  <c:v>0.12314</c:v>
                </c:pt>
                <c:pt idx="19763">
                  <c:v>0.10994</c:v>
                </c:pt>
                <c:pt idx="19764">
                  <c:v>0.118426</c:v>
                </c:pt>
                <c:pt idx="19765">
                  <c:v>0.15631800000000001</c:v>
                </c:pt>
                <c:pt idx="19766">
                  <c:v>0.15220800000000001</c:v>
                </c:pt>
                <c:pt idx="19767">
                  <c:v>0.127474</c:v>
                </c:pt>
                <c:pt idx="19768">
                  <c:v>0.118572</c:v>
                </c:pt>
                <c:pt idx="19769">
                  <c:v>0.12582399999999999</c:v>
                </c:pt>
                <c:pt idx="19770">
                  <c:v>0.135324</c:v>
                </c:pt>
                <c:pt idx="19771">
                  <c:v>0.121965</c:v>
                </c:pt>
                <c:pt idx="19772">
                  <c:v>0.147035</c:v>
                </c:pt>
                <c:pt idx="19773">
                  <c:v>0.131518</c:v>
                </c:pt>
                <c:pt idx="19774">
                  <c:v>0.108665</c:v>
                </c:pt>
                <c:pt idx="19775">
                  <c:v>0.121819</c:v>
                </c:pt>
                <c:pt idx="19776">
                  <c:v>0.153951</c:v>
                </c:pt>
                <c:pt idx="19777">
                  <c:v>0.15332000000000001</c:v>
                </c:pt>
                <c:pt idx="19778">
                  <c:v>0.13950199999999999</c:v>
                </c:pt>
                <c:pt idx="19779">
                  <c:v>0.112627</c:v>
                </c:pt>
                <c:pt idx="19780" formatCode="0.00E+00">
                  <c:v>0.12456100000000001</c:v>
                </c:pt>
                <c:pt idx="19781">
                  <c:v>0.138542</c:v>
                </c:pt>
                <c:pt idx="19782">
                  <c:v>0.12978899999999999</c:v>
                </c:pt>
                <c:pt idx="19783">
                  <c:v>0.15179100000000001</c:v>
                </c:pt>
                <c:pt idx="19784">
                  <c:v>0.122486</c:v>
                </c:pt>
                <c:pt idx="19785">
                  <c:v>0.111563</c:v>
                </c:pt>
                <c:pt idx="19786">
                  <c:v>0.12256</c:v>
                </c:pt>
                <c:pt idx="19787">
                  <c:v>0.127911</c:v>
                </c:pt>
                <c:pt idx="19788">
                  <c:v>0.12759999999999999</c:v>
                </c:pt>
                <c:pt idx="19789">
                  <c:v>0.12811900000000001</c:v>
                </c:pt>
                <c:pt idx="19790">
                  <c:v>0.12812899999999999</c:v>
                </c:pt>
                <c:pt idx="19791">
                  <c:v>0.115227</c:v>
                </c:pt>
                <c:pt idx="19792">
                  <c:v>0.11992899999999999</c:v>
                </c:pt>
                <c:pt idx="19793">
                  <c:v>0.14674499999999999</c:v>
                </c:pt>
                <c:pt idx="19794">
                  <c:v>0.14923500000000001</c:v>
                </c:pt>
                <c:pt idx="19795">
                  <c:v>0.119986</c:v>
                </c:pt>
                <c:pt idx="19796">
                  <c:v>0.113386</c:v>
                </c:pt>
                <c:pt idx="19797">
                  <c:v>0.12538199999999999</c:v>
                </c:pt>
                <c:pt idx="19798">
                  <c:v>0.122948</c:v>
                </c:pt>
                <c:pt idx="19799">
                  <c:v>0.115816</c:v>
                </c:pt>
                <c:pt idx="19800">
                  <c:v>0.137877</c:v>
                </c:pt>
                <c:pt idx="19801">
                  <c:v>0.118605</c:v>
                </c:pt>
                <c:pt idx="19802">
                  <c:v>0.104439</c:v>
                </c:pt>
                <c:pt idx="19803">
                  <c:v>0.108914</c:v>
                </c:pt>
                <c:pt idx="19804">
                  <c:v>0.126919</c:v>
                </c:pt>
                <c:pt idx="19805">
                  <c:v>0.11876100000000001</c:v>
                </c:pt>
                <c:pt idx="19806">
                  <c:v>0.1124</c:v>
                </c:pt>
                <c:pt idx="19807">
                  <c:v>0.12205199999999999</c:v>
                </c:pt>
                <c:pt idx="19808">
                  <c:v>0.115888</c:v>
                </c:pt>
                <c:pt idx="19809" formatCode="0.00E+00">
                  <c:v>0.121292</c:v>
                </c:pt>
                <c:pt idx="19810">
                  <c:v>0.129027</c:v>
                </c:pt>
                <c:pt idx="19811">
                  <c:v>0.13276499999999999</c:v>
                </c:pt>
                <c:pt idx="19812">
                  <c:v>0.11175</c:v>
                </c:pt>
                <c:pt idx="19813">
                  <c:v>0.110846</c:v>
                </c:pt>
                <c:pt idx="19814">
                  <c:v>0.136855</c:v>
                </c:pt>
                <c:pt idx="19815">
                  <c:v>0.12820699999999999</c:v>
                </c:pt>
                <c:pt idx="19816">
                  <c:v>0.12356499999999999</c:v>
                </c:pt>
                <c:pt idx="19817">
                  <c:v>0.116729</c:v>
                </c:pt>
                <c:pt idx="19818">
                  <c:v>0.11466800000000001</c:v>
                </c:pt>
                <c:pt idx="19819">
                  <c:v>0.10934099999999999</c:v>
                </c:pt>
                <c:pt idx="19820">
                  <c:v>0.12887599999999999</c:v>
                </c:pt>
                <c:pt idx="19821">
                  <c:v>0.13436699999999999</c:v>
                </c:pt>
                <c:pt idx="19822">
                  <c:v>0.128083</c:v>
                </c:pt>
                <c:pt idx="19823">
                  <c:v>0.106005</c:v>
                </c:pt>
                <c:pt idx="19824">
                  <c:v>0.11602700000000001</c:v>
                </c:pt>
                <c:pt idx="19825">
                  <c:v>0.131801</c:v>
                </c:pt>
                <c:pt idx="19826">
                  <c:v>0.117382</c:v>
                </c:pt>
                <c:pt idx="19827">
                  <c:v>0.108998</c:v>
                </c:pt>
                <c:pt idx="19828">
                  <c:v>0.123807</c:v>
                </c:pt>
                <c:pt idx="19829">
                  <c:v>0.115326</c:v>
                </c:pt>
                <c:pt idx="19830">
                  <c:v>0.113312</c:v>
                </c:pt>
                <c:pt idx="19831">
                  <c:v>0.11748</c:v>
                </c:pt>
                <c:pt idx="19832">
                  <c:v>0.126306</c:v>
                </c:pt>
                <c:pt idx="19833">
                  <c:v>0.12967000000000001</c:v>
                </c:pt>
                <c:pt idx="19834">
                  <c:v>0.120363</c:v>
                </c:pt>
                <c:pt idx="19835">
                  <c:v>0.12609699999999999</c:v>
                </c:pt>
                <c:pt idx="19836">
                  <c:v>0.108304</c:v>
                </c:pt>
                <c:pt idx="19837">
                  <c:v>0.11948499999999999</c:v>
                </c:pt>
                <c:pt idx="19838">
                  <c:v>0.124359</c:v>
                </c:pt>
                <c:pt idx="19839">
                  <c:v>0.108879</c:v>
                </c:pt>
                <c:pt idx="19840">
                  <c:v>0.121596</c:v>
                </c:pt>
                <c:pt idx="19841">
                  <c:v>0.13758500000000001</c:v>
                </c:pt>
                <c:pt idx="19842">
                  <c:v>0.131989</c:v>
                </c:pt>
                <c:pt idx="19843">
                  <c:v>0.103507</c:v>
                </c:pt>
                <c:pt idx="19844">
                  <c:v>9.8164600000000005E-2</c:v>
                </c:pt>
                <c:pt idx="19845">
                  <c:v>0.11712599999999999</c:v>
                </c:pt>
                <c:pt idx="19846">
                  <c:v>0.12564800000000001</c:v>
                </c:pt>
                <c:pt idx="19847">
                  <c:v>0.117592</c:v>
                </c:pt>
                <c:pt idx="19848">
                  <c:v>0.105921</c:v>
                </c:pt>
                <c:pt idx="19849">
                  <c:v>0.111856</c:v>
                </c:pt>
                <c:pt idx="19850">
                  <c:v>0.10409499999999999</c:v>
                </c:pt>
                <c:pt idx="19851">
                  <c:v>0.11323</c:v>
                </c:pt>
                <c:pt idx="19852">
                  <c:v>0.12620200000000001</c:v>
                </c:pt>
                <c:pt idx="19853">
                  <c:v>0.12803500000000001</c:v>
                </c:pt>
                <c:pt idx="19854">
                  <c:v>0.10532999999999999</c:v>
                </c:pt>
                <c:pt idx="19855">
                  <c:v>0.100038</c:v>
                </c:pt>
                <c:pt idx="19856">
                  <c:v>0.10634399999999999</c:v>
                </c:pt>
                <c:pt idx="19857">
                  <c:v>0.10826</c:v>
                </c:pt>
                <c:pt idx="19858">
                  <c:v>0.122171</c:v>
                </c:pt>
                <c:pt idx="19859">
                  <c:v>0.11350499999999999</c:v>
                </c:pt>
                <c:pt idx="19860">
                  <c:v>0.11025799999999999</c:v>
                </c:pt>
                <c:pt idx="19861">
                  <c:v>9.2632300000000001E-2</c:v>
                </c:pt>
                <c:pt idx="19862">
                  <c:v>8.3449400000000007E-2</c:v>
                </c:pt>
                <c:pt idx="19863">
                  <c:v>0.11430800000000001</c:v>
                </c:pt>
                <c:pt idx="19864">
                  <c:v>0.12096800000000001</c:v>
                </c:pt>
                <c:pt idx="19865">
                  <c:v>9.2241299999999998E-2</c:v>
                </c:pt>
                <c:pt idx="19866">
                  <c:v>6.6115400000000005E-2</c:v>
                </c:pt>
                <c:pt idx="19867">
                  <c:v>7.1792599999999998E-2</c:v>
                </c:pt>
                <c:pt idx="19868">
                  <c:v>8.9114200000000005E-2</c:v>
                </c:pt>
                <c:pt idx="19869">
                  <c:v>0.105742</c:v>
                </c:pt>
                <c:pt idx="19870">
                  <c:v>0.107276</c:v>
                </c:pt>
                <c:pt idx="19871">
                  <c:v>8.1900600000000004E-2</c:v>
                </c:pt>
                <c:pt idx="19872">
                  <c:v>8.0774299999999993E-2</c:v>
                </c:pt>
                <c:pt idx="19873">
                  <c:v>9.5258700000000002E-2</c:v>
                </c:pt>
                <c:pt idx="19874">
                  <c:v>8.8111900000000007E-2</c:v>
                </c:pt>
                <c:pt idx="19875">
                  <c:v>0.10093000000000001</c:v>
                </c:pt>
                <c:pt idx="19876">
                  <c:v>0.106142</c:v>
                </c:pt>
                <c:pt idx="19877">
                  <c:v>7.9510700000000004E-2</c:v>
                </c:pt>
                <c:pt idx="19878">
                  <c:v>8.4822700000000001E-2</c:v>
                </c:pt>
                <c:pt idx="19879">
                  <c:v>9.7825099999999998E-2</c:v>
                </c:pt>
                <c:pt idx="19880">
                  <c:v>0.11143699999999999</c:v>
                </c:pt>
                <c:pt idx="19881">
                  <c:v>9.0835600000000002E-2</c:v>
                </c:pt>
                <c:pt idx="19882">
                  <c:v>9.0400700000000001E-2</c:v>
                </c:pt>
                <c:pt idx="19883">
                  <c:v>8.66146E-2</c:v>
                </c:pt>
                <c:pt idx="19884">
                  <c:v>9.5595399999999997E-2</c:v>
                </c:pt>
                <c:pt idx="19885">
                  <c:v>9.4331700000000004E-2</c:v>
                </c:pt>
                <c:pt idx="19886">
                  <c:v>0.104282</c:v>
                </c:pt>
                <c:pt idx="19887">
                  <c:v>8.8329299999999999E-2</c:v>
                </c:pt>
                <c:pt idx="19888">
                  <c:v>6.8966899999999998E-2</c:v>
                </c:pt>
                <c:pt idx="19889">
                  <c:v>6.7290299999999997E-2</c:v>
                </c:pt>
                <c:pt idx="19890">
                  <c:v>8.8768E-2</c:v>
                </c:pt>
                <c:pt idx="19891">
                  <c:v>9.7327200000000003E-2</c:v>
                </c:pt>
                <c:pt idx="19892">
                  <c:v>7.9427700000000004E-2</c:v>
                </c:pt>
                <c:pt idx="19893">
                  <c:v>6.3993499999999995E-2</c:v>
                </c:pt>
                <c:pt idx="19894">
                  <c:v>6.9777500000000006E-2</c:v>
                </c:pt>
                <c:pt idx="19895">
                  <c:v>9.6748399999999998E-2</c:v>
                </c:pt>
                <c:pt idx="19896">
                  <c:v>8.3854700000000004E-2</c:v>
                </c:pt>
                <c:pt idx="19897">
                  <c:v>8.1551600000000002E-2</c:v>
                </c:pt>
                <c:pt idx="19898">
                  <c:v>9.0689699999999998E-2</c:v>
                </c:pt>
                <c:pt idx="19899">
                  <c:v>9.4059000000000004E-2</c:v>
                </c:pt>
                <c:pt idx="19900">
                  <c:v>6.06632E-2</c:v>
                </c:pt>
                <c:pt idx="19901">
                  <c:v>5.4064800000000003E-2</c:v>
                </c:pt>
                <c:pt idx="19902">
                  <c:v>8.7738999999999998E-2</c:v>
                </c:pt>
                <c:pt idx="19903">
                  <c:v>7.0204699999999995E-2</c:v>
                </c:pt>
                <c:pt idx="19904">
                  <c:v>6.20222E-2</c:v>
                </c:pt>
                <c:pt idx="19905">
                  <c:v>4.9102800000000002E-2</c:v>
                </c:pt>
                <c:pt idx="19906">
                  <c:v>6.0949299999999998E-2</c:v>
                </c:pt>
                <c:pt idx="19907">
                  <c:v>5.9802099999999997E-2</c:v>
                </c:pt>
                <c:pt idx="19908">
                  <c:v>8.0506300000000003E-2</c:v>
                </c:pt>
                <c:pt idx="19909">
                  <c:v>6.7461999999999994E-2</c:v>
                </c:pt>
                <c:pt idx="19910">
                  <c:v>5.0682100000000001E-2</c:v>
                </c:pt>
                <c:pt idx="19911">
                  <c:v>4.4472699999999997E-2</c:v>
                </c:pt>
                <c:pt idx="19912">
                  <c:v>5.6741699999999999E-2</c:v>
                </c:pt>
                <c:pt idx="19913">
                  <c:v>6.5668099999999993E-2</c:v>
                </c:pt>
                <c:pt idx="19914">
                  <c:v>5.7788800000000001E-2</c:v>
                </c:pt>
                <c:pt idx="19915">
                  <c:v>4.1873E-2</c:v>
                </c:pt>
                <c:pt idx="19916">
                  <c:v>3.7968599999999998E-2</c:v>
                </c:pt>
                <c:pt idx="19917">
                  <c:v>3.4400899999999998E-2</c:v>
                </c:pt>
                <c:pt idx="19918">
                  <c:v>5.5911099999999998E-2</c:v>
                </c:pt>
                <c:pt idx="19919">
                  <c:v>6.0126300000000001E-2</c:v>
                </c:pt>
                <c:pt idx="19920">
                  <c:v>5.5374100000000002E-2</c:v>
                </c:pt>
                <c:pt idx="19921">
                  <c:v>4.9968699999999998E-2</c:v>
                </c:pt>
                <c:pt idx="19922">
                  <c:v>4.1463899999999998E-2</c:v>
                </c:pt>
                <c:pt idx="19923">
                  <c:v>4.4217100000000002E-2</c:v>
                </c:pt>
                <c:pt idx="19924">
                  <c:v>6.3117000000000006E-2</c:v>
                </c:pt>
                <c:pt idx="19925">
                  <c:v>6.9947200000000001E-2</c:v>
                </c:pt>
                <c:pt idx="19926">
                  <c:v>5.7151800000000003E-2</c:v>
                </c:pt>
                <c:pt idx="19927">
                  <c:v>4.5994800000000002E-2</c:v>
                </c:pt>
                <c:pt idx="19928">
                  <c:v>5.5805199999999999E-2</c:v>
                </c:pt>
                <c:pt idx="19929">
                  <c:v>5.4231599999999998E-2</c:v>
                </c:pt>
                <c:pt idx="19930">
                  <c:v>6.3110399999999997E-2</c:v>
                </c:pt>
                <c:pt idx="19931">
                  <c:v>5.3712799999999998E-2</c:v>
                </c:pt>
                <c:pt idx="19932">
                  <c:v>3.6448500000000002E-2</c:v>
                </c:pt>
                <c:pt idx="19933">
                  <c:v>3.3962199999999998E-2</c:v>
                </c:pt>
                <c:pt idx="19934">
                  <c:v>4.2855299999999999E-2</c:v>
                </c:pt>
                <c:pt idx="19935">
                  <c:v>3.4481999999999999E-2</c:v>
                </c:pt>
                <c:pt idx="19936">
                  <c:v>2.8819999999999998E-2</c:v>
                </c:pt>
                <c:pt idx="19937">
                  <c:v>2.215E-2</c:v>
                </c:pt>
                <c:pt idx="19938">
                  <c:v>1.9263300000000001E-2</c:v>
                </c:pt>
                <c:pt idx="19939">
                  <c:v>1.5758500000000002E-2</c:v>
                </c:pt>
                <c:pt idx="19940">
                  <c:v>5.2631400000000002E-2</c:v>
                </c:pt>
                <c:pt idx="19941">
                  <c:v>4.3234799999999997E-2</c:v>
                </c:pt>
                <c:pt idx="19942">
                  <c:v>2.4230999999999999E-2</c:v>
                </c:pt>
                <c:pt idx="19943">
                  <c:v>3.0825600000000002E-2</c:v>
                </c:pt>
                <c:pt idx="19944">
                  <c:v>4.9753199999999997E-2</c:v>
                </c:pt>
                <c:pt idx="19945">
                  <c:v>3.0472800000000001E-2</c:v>
                </c:pt>
                <c:pt idx="19946">
                  <c:v>2.9977799999999999E-2</c:v>
                </c:pt>
                <c:pt idx="19947">
                  <c:v>4.8232999999999998E-2</c:v>
                </c:pt>
                <c:pt idx="19948">
                  <c:v>5.5303600000000001E-2</c:v>
                </c:pt>
                <c:pt idx="19949">
                  <c:v>3.0838000000000001E-2</c:v>
                </c:pt>
                <c:pt idx="19950">
                  <c:v>3.9974200000000001E-2</c:v>
                </c:pt>
                <c:pt idx="19951">
                  <c:v>4.81672E-2</c:v>
                </c:pt>
                <c:pt idx="19952">
                  <c:v>5.2447300000000002E-2</c:v>
                </c:pt>
                <c:pt idx="19953">
                  <c:v>3.4225499999999999E-2</c:v>
                </c:pt>
                <c:pt idx="19954">
                  <c:v>2.6916499999999999E-2</c:v>
                </c:pt>
                <c:pt idx="19955">
                  <c:v>3.5975500000000001E-2</c:v>
                </c:pt>
                <c:pt idx="19956">
                  <c:v>3.3844899999999997E-2</c:v>
                </c:pt>
                <c:pt idx="19957">
                  <c:v>3.8070699999999999E-2</c:v>
                </c:pt>
                <c:pt idx="19958">
                  <c:v>1.74694E-2</c:v>
                </c:pt>
                <c:pt idx="19959">
                  <c:v>8.1043199999999999E-3</c:v>
                </c:pt>
                <c:pt idx="19960">
                  <c:v>1.9881200000000002E-2</c:v>
                </c:pt>
                <c:pt idx="19961">
                  <c:v>2.36998E-2</c:v>
                </c:pt>
                <c:pt idx="19962">
                  <c:v>1.5685999999999999E-2</c:v>
                </c:pt>
                <c:pt idx="19963">
                  <c:v>-5.5684999999999997E-3</c:v>
                </c:pt>
                <c:pt idx="19964">
                  <c:v>1.30892E-2</c:v>
                </c:pt>
                <c:pt idx="19965">
                  <c:v>6.7081500000000004E-3</c:v>
                </c:pt>
                <c:pt idx="19966">
                  <c:v>3.0193300000000002E-3</c:v>
                </c:pt>
                <c:pt idx="19967">
                  <c:v>1.0326399999999999E-2</c:v>
                </c:pt>
                <c:pt idx="19968">
                  <c:v>-9.3269299999999996E-4</c:v>
                </c:pt>
                <c:pt idx="19969">
                  <c:v>5.8269500000000004E-4</c:v>
                </c:pt>
                <c:pt idx="19970">
                  <c:v>-7.3661799999999999E-3</c:v>
                </c:pt>
                <c:pt idx="19971">
                  <c:v>5.7039300000000003E-3</c:v>
                </c:pt>
                <c:pt idx="19972">
                  <c:v>9.17339E-3</c:v>
                </c:pt>
                <c:pt idx="19973">
                  <c:v>-1.7435099999999999E-2</c:v>
                </c:pt>
                <c:pt idx="19974">
                  <c:v>-3.11852E-2</c:v>
                </c:pt>
                <c:pt idx="19975">
                  <c:v>-2.2755600000000001E-2</c:v>
                </c:pt>
                <c:pt idx="19976">
                  <c:v>5.4798099999999999E-3</c:v>
                </c:pt>
                <c:pt idx="19977">
                  <c:v>-6.01959E-3</c:v>
                </c:pt>
                <c:pt idx="19978">
                  <c:v>-6.6728600000000001E-3</c:v>
                </c:pt>
                <c:pt idx="19979">
                  <c:v>5.9347200000000001E-3</c:v>
                </c:pt>
                <c:pt idx="19980">
                  <c:v>-1.57728E-2</c:v>
                </c:pt>
                <c:pt idx="19981">
                  <c:v>-2.6508299999999999E-2</c:v>
                </c:pt>
                <c:pt idx="19982">
                  <c:v>-2.3012200000000001E-3</c:v>
                </c:pt>
                <c:pt idx="19983">
                  <c:v>9.94015E-3</c:v>
                </c:pt>
                <c:pt idx="19984">
                  <c:v>-2.3393600000000001E-2</c:v>
                </c:pt>
                <c:pt idx="19985">
                  <c:v>-3.6122300000000003E-2</c:v>
                </c:pt>
                <c:pt idx="19986">
                  <c:v>-2.95897E-2</c:v>
                </c:pt>
                <c:pt idx="19987">
                  <c:v>-2.1977400000000001E-2</c:v>
                </c:pt>
                <c:pt idx="19988">
                  <c:v>-1.0870899999999999E-2</c:v>
                </c:pt>
                <c:pt idx="19989">
                  <c:v>-2.54173E-2</c:v>
                </c:pt>
                <c:pt idx="19990">
                  <c:v>-3.2078700000000002E-2</c:v>
                </c:pt>
                <c:pt idx="19991">
                  <c:v>-4.6664200000000003E-2</c:v>
                </c:pt>
                <c:pt idx="19992">
                  <c:v>-2.2740400000000001E-2</c:v>
                </c:pt>
                <c:pt idx="19993">
                  <c:v>-1.7585799999999999E-2</c:v>
                </c:pt>
                <c:pt idx="19994">
                  <c:v>-2.9351200000000001E-2</c:v>
                </c:pt>
                <c:pt idx="19995">
                  <c:v>-4.6571700000000001E-2</c:v>
                </c:pt>
                <c:pt idx="19996">
                  <c:v>-3.8531299999999997E-2</c:v>
                </c:pt>
                <c:pt idx="19997">
                  <c:v>-2.86713E-2</c:v>
                </c:pt>
                <c:pt idx="19998">
                  <c:v>-2.6310900000000002E-2</c:v>
                </c:pt>
                <c:pt idx="19999">
                  <c:v>-2.4407399999999999E-2</c:v>
                </c:pt>
                <c:pt idx="20000">
                  <c:v>-3.2907499999999999E-2</c:v>
                </c:pt>
                <c:pt idx="20001">
                  <c:v>-6.03285E-2</c:v>
                </c:pt>
                <c:pt idx="20002">
                  <c:v>-6.1297400000000002E-2</c:v>
                </c:pt>
                <c:pt idx="20003">
                  <c:v>-2.91586E-2</c:v>
                </c:pt>
                <c:pt idx="20004">
                  <c:v>-1.39265E-2</c:v>
                </c:pt>
                <c:pt idx="20005">
                  <c:v>-3.6684000000000001E-2</c:v>
                </c:pt>
                <c:pt idx="20006">
                  <c:v>-5.9993699999999997E-2</c:v>
                </c:pt>
                <c:pt idx="20007">
                  <c:v>-7.1418800000000005E-2</c:v>
                </c:pt>
                <c:pt idx="20008">
                  <c:v>-5.5857700000000003E-2</c:v>
                </c:pt>
                <c:pt idx="20009">
                  <c:v>-3.8748699999999997E-2</c:v>
                </c:pt>
                <c:pt idx="20010">
                  <c:v>-3.5088500000000002E-2</c:v>
                </c:pt>
                <c:pt idx="20011">
                  <c:v>-5.57432E-2</c:v>
                </c:pt>
                <c:pt idx="20012">
                  <c:v>-6.7295099999999997E-2</c:v>
                </c:pt>
                <c:pt idx="20013">
                  <c:v>-7.0944800000000002E-2</c:v>
                </c:pt>
                <c:pt idx="20014">
                  <c:v>-4.9038900000000003E-2</c:v>
                </c:pt>
                <c:pt idx="20015">
                  <c:v>-3.9965599999999997E-2</c:v>
                </c:pt>
                <c:pt idx="20016">
                  <c:v>-6.4129800000000001E-2</c:v>
                </c:pt>
                <c:pt idx="20017">
                  <c:v>-6.2271100000000003E-2</c:v>
                </c:pt>
                <c:pt idx="20018">
                  <c:v>-8.0569299999999996E-2</c:v>
                </c:pt>
                <c:pt idx="20019">
                  <c:v>-7.3405300000000007E-2</c:v>
                </c:pt>
                <c:pt idx="20020">
                  <c:v>-6.3402200000000006E-2</c:v>
                </c:pt>
                <c:pt idx="20021">
                  <c:v>-5.8157899999999998E-2</c:v>
                </c:pt>
                <c:pt idx="20022">
                  <c:v>-7.9902600000000004E-2</c:v>
                </c:pt>
                <c:pt idx="20023">
                  <c:v>-8.7972599999999998E-2</c:v>
                </c:pt>
                <c:pt idx="20024">
                  <c:v>-7.5229599999999994E-2</c:v>
                </c:pt>
                <c:pt idx="20025">
                  <c:v>-6.4539899999999997E-2</c:v>
                </c:pt>
                <c:pt idx="20026">
                  <c:v>-5.0207099999999998E-2</c:v>
                </c:pt>
                <c:pt idx="20027">
                  <c:v>-5.8599499999999999E-2</c:v>
                </c:pt>
                <c:pt idx="20028">
                  <c:v>-7.8215599999999996E-2</c:v>
                </c:pt>
                <c:pt idx="20029">
                  <c:v>-7.5313599999999994E-2</c:v>
                </c:pt>
                <c:pt idx="20030">
                  <c:v>-7.1107900000000002E-2</c:v>
                </c:pt>
                <c:pt idx="20031">
                  <c:v>-5.8177E-2</c:v>
                </c:pt>
                <c:pt idx="20032">
                  <c:v>-4.96435E-2</c:v>
                </c:pt>
                <c:pt idx="20033">
                  <c:v>-6.1858200000000002E-2</c:v>
                </c:pt>
                <c:pt idx="20034">
                  <c:v>-8.37841E-2</c:v>
                </c:pt>
                <c:pt idx="20035">
                  <c:v>-7.7947600000000006E-2</c:v>
                </c:pt>
                <c:pt idx="20036">
                  <c:v>-5.9925100000000002E-2</c:v>
                </c:pt>
                <c:pt idx="20037">
                  <c:v>-5.6225799999999999E-2</c:v>
                </c:pt>
                <c:pt idx="20038">
                  <c:v>-7.3680899999999994E-2</c:v>
                </c:pt>
                <c:pt idx="20039">
                  <c:v>-7.7849399999999999E-2</c:v>
                </c:pt>
                <c:pt idx="20040">
                  <c:v>-7.8025800000000006E-2</c:v>
                </c:pt>
                <c:pt idx="20041">
                  <c:v>-8.7870599999999993E-2</c:v>
                </c:pt>
                <c:pt idx="20042">
                  <c:v>-8.2611100000000007E-2</c:v>
                </c:pt>
                <c:pt idx="20043">
                  <c:v>-7.3547399999999999E-2</c:v>
                </c:pt>
                <c:pt idx="20044">
                  <c:v>-8.2881899999999994E-2</c:v>
                </c:pt>
                <c:pt idx="20045">
                  <c:v>-8.5247000000000003E-2</c:v>
                </c:pt>
                <c:pt idx="20046">
                  <c:v>-9.1253299999999996E-2</c:v>
                </c:pt>
                <c:pt idx="20047">
                  <c:v>-7.7023499999999995E-2</c:v>
                </c:pt>
                <c:pt idx="20048">
                  <c:v>-5.5918700000000002E-2</c:v>
                </c:pt>
                <c:pt idx="20049">
                  <c:v>-7.5880100000000006E-2</c:v>
                </c:pt>
                <c:pt idx="20050">
                  <c:v>-9.0133699999999997E-2</c:v>
                </c:pt>
                <c:pt idx="20051">
                  <c:v>-8.1621200000000005E-2</c:v>
                </c:pt>
                <c:pt idx="20052">
                  <c:v>-6.8294499999999994E-2</c:v>
                </c:pt>
                <c:pt idx="20053">
                  <c:v>-6.8807599999999997E-2</c:v>
                </c:pt>
                <c:pt idx="20054">
                  <c:v>-8.2752199999999998E-2</c:v>
                </c:pt>
                <c:pt idx="20055">
                  <c:v>-9.2267000000000002E-2</c:v>
                </c:pt>
                <c:pt idx="20056">
                  <c:v>-8.8296899999999998E-2</c:v>
                </c:pt>
                <c:pt idx="20057">
                  <c:v>-9.9848699999999999E-2</c:v>
                </c:pt>
                <c:pt idx="20058">
                  <c:v>-9.2321399999999998E-2</c:v>
                </c:pt>
                <c:pt idx="20059">
                  <c:v>-7.25441E-2</c:v>
                </c:pt>
                <c:pt idx="20060">
                  <c:v>-9.1371499999999994E-2</c:v>
                </c:pt>
                <c:pt idx="20061">
                  <c:v>-9.6349699999999996E-2</c:v>
                </c:pt>
                <c:pt idx="20062">
                  <c:v>-0.11061</c:v>
                </c:pt>
                <c:pt idx="20063">
                  <c:v>-9.7060199999999999E-2</c:v>
                </c:pt>
                <c:pt idx="20064">
                  <c:v>-8.4082599999999993E-2</c:v>
                </c:pt>
                <c:pt idx="20065">
                  <c:v>-8.4798799999999994E-2</c:v>
                </c:pt>
                <c:pt idx="20066">
                  <c:v>-9.2246999999999996E-2</c:v>
                </c:pt>
                <c:pt idx="20067">
                  <c:v>-9.9203100000000002E-2</c:v>
                </c:pt>
                <c:pt idx="20068">
                  <c:v>-0.104698</c:v>
                </c:pt>
                <c:pt idx="20069">
                  <c:v>-9.3359899999999996E-2</c:v>
                </c:pt>
                <c:pt idx="20070">
                  <c:v>-7.5212500000000002E-2</c:v>
                </c:pt>
                <c:pt idx="20071">
                  <c:v>-8.3766900000000005E-2</c:v>
                </c:pt>
                <c:pt idx="20072">
                  <c:v>-0.107823</c:v>
                </c:pt>
                <c:pt idx="20073">
                  <c:v>-0.113015</c:v>
                </c:pt>
                <c:pt idx="20074">
                  <c:v>-0.114381</c:v>
                </c:pt>
                <c:pt idx="20075">
                  <c:v>-0.105597</c:v>
                </c:pt>
                <c:pt idx="20076">
                  <c:v>-9.7410200000000002E-2</c:v>
                </c:pt>
                <c:pt idx="20077">
                  <c:v>-9.1168399999999997E-2</c:v>
                </c:pt>
                <c:pt idx="20078">
                  <c:v>-0.10287200000000001</c:v>
                </c:pt>
                <c:pt idx="20079">
                  <c:v>-0.103393</c:v>
                </c:pt>
                <c:pt idx="20080">
                  <c:v>-0.12382</c:v>
                </c:pt>
                <c:pt idx="20081">
                  <c:v>-8.9641600000000002E-2</c:v>
                </c:pt>
                <c:pt idx="20082">
                  <c:v>-8.7576899999999999E-2</c:v>
                </c:pt>
                <c:pt idx="20083">
                  <c:v>-0.107178</c:v>
                </c:pt>
                <c:pt idx="20084">
                  <c:v>-0.11219</c:v>
                </c:pt>
                <c:pt idx="20085">
                  <c:v>-0.102894</c:v>
                </c:pt>
                <c:pt idx="20086">
                  <c:v>-0.101954</c:v>
                </c:pt>
                <c:pt idx="20087">
                  <c:v>-9.4759899999999994E-2</c:v>
                </c:pt>
                <c:pt idx="20088">
                  <c:v>-0.100657</c:v>
                </c:pt>
                <c:pt idx="20089">
                  <c:v>-0.112319</c:v>
                </c:pt>
                <c:pt idx="20090">
                  <c:v>-0.124944</c:v>
                </c:pt>
                <c:pt idx="20091">
                  <c:v>-0.13022400000000001</c:v>
                </c:pt>
                <c:pt idx="20092">
                  <c:v>-0.10301399999999999</c:v>
                </c:pt>
                <c:pt idx="20093">
                  <c:v>-0.11512</c:v>
                </c:pt>
                <c:pt idx="20094">
                  <c:v>-0.109606</c:v>
                </c:pt>
                <c:pt idx="20095">
                  <c:v>-0.11694</c:v>
                </c:pt>
                <c:pt idx="20096">
                  <c:v>-0.122395</c:v>
                </c:pt>
                <c:pt idx="20097">
                  <c:v>-0.117311</c:v>
                </c:pt>
                <c:pt idx="20098">
                  <c:v>-0.12163400000000001</c:v>
                </c:pt>
                <c:pt idx="20099">
                  <c:v>-0.10349</c:v>
                </c:pt>
                <c:pt idx="20100">
                  <c:v>-0.109318</c:v>
                </c:pt>
                <c:pt idx="20101">
                  <c:v>-0.12929299999999999</c:v>
                </c:pt>
                <c:pt idx="20102">
                  <c:v>-0.131718</c:v>
                </c:pt>
                <c:pt idx="20103">
                  <c:v>-0.123751</c:v>
                </c:pt>
                <c:pt idx="20104">
                  <c:v>-0.121362</c:v>
                </c:pt>
                <c:pt idx="20105">
                  <c:v>-0.10885599999999999</c:v>
                </c:pt>
                <c:pt idx="20106">
                  <c:v>-0.108446</c:v>
                </c:pt>
                <c:pt idx="20107">
                  <c:v>-0.118632</c:v>
                </c:pt>
                <c:pt idx="20108">
                  <c:v>-0.12573400000000001</c:v>
                </c:pt>
                <c:pt idx="20109">
                  <c:v>-0.111238</c:v>
                </c:pt>
                <c:pt idx="20110">
                  <c:v>-0.10065300000000001</c:v>
                </c:pt>
                <c:pt idx="20111">
                  <c:v>-0.104265</c:v>
                </c:pt>
                <c:pt idx="20112">
                  <c:v>-0.118658</c:v>
                </c:pt>
                <c:pt idx="20113">
                  <c:v>-0.117409</c:v>
                </c:pt>
                <c:pt idx="20114">
                  <c:v>-0.107333</c:v>
                </c:pt>
                <c:pt idx="20115">
                  <c:v>-9.8292400000000002E-2</c:v>
                </c:pt>
                <c:pt idx="20116">
                  <c:v>-0.10054</c:v>
                </c:pt>
                <c:pt idx="20117">
                  <c:v>-0.113249</c:v>
                </c:pt>
                <c:pt idx="20118">
                  <c:v>-0.10938100000000001</c:v>
                </c:pt>
                <c:pt idx="20119">
                  <c:v>-0.102925</c:v>
                </c:pt>
                <c:pt idx="20120">
                  <c:v>-9.8424899999999996E-2</c:v>
                </c:pt>
                <c:pt idx="20121">
                  <c:v>-0.102815</c:v>
                </c:pt>
                <c:pt idx="20122">
                  <c:v>-0.106221</c:v>
                </c:pt>
                <c:pt idx="20123">
                  <c:v>-9.7073599999999996E-2</c:v>
                </c:pt>
                <c:pt idx="20124">
                  <c:v>-0.11093600000000001</c:v>
                </c:pt>
                <c:pt idx="20125">
                  <c:v>-0.111413</c:v>
                </c:pt>
                <c:pt idx="20126">
                  <c:v>-9.8657599999999998E-2</c:v>
                </c:pt>
                <c:pt idx="20127">
                  <c:v>-7.2717699999999996E-2</c:v>
                </c:pt>
                <c:pt idx="20128">
                  <c:v>-9.5275899999999997E-2</c:v>
                </c:pt>
                <c:pt idx="20129">
                  <c:v>-0.108947</c:v>
                </c:pt>
                <c:pt idx="20130">
                  <c:v>-0.106403</c:v>
                </c:pt>
                <c:pt idx="20131">
                  <c:v>-9.3217800000000003E-2</c:v>
                </c:pt>
                <c:pt idx="20132">
                  <c:v>-7.5505299999999997E-2</c:v>
                </c:pt>
                <c:pt idx="20133">
                  <c:v>-0.103857</c:v>
                </c:pt>
                <c:pt idx="20134">
                  <c:v>-0.11097</c:v>
                </c:pt>
                <c:pt idx="20135">
                  <c:v>-0.10784299999999999</c:v>
                </c:pt>
                <c:pt idx="20136">
                  <c:v>-8.8333099999999998E-2</c:v>
                </c:pt>
                <c:pt idx="20137">
                  <c:v>-0.108415</c:v>
                </c:pt>
                <c:pt idx="20138">
                  <c:v>-0.102688</c:v>
                </c:pt>
                <c:pt idx="20139">
                  <c:v>-8.9078900000000003E-2</c:v>
                </c:pt>
                <c:pt idx="20140">
                  <c:v>-8.9977299999999996E-2</c:v>
                </c:pt>
                <c:pt idx="20141">
                  <c:v>-0.112178</c:v>
                </c:pt>
                <c:pt idx="20142">
                  <c:v>-0.102404</c:v>
                </c:pt>
                <c:pt idx="20143">
                  <c:v>-9.4551999999999997E-2</c:v>
                </c:pt>
                <c:pt idx="20144">
                  <c:v>-0.104876</c:v>
                </c:pt>
                <c:pt idx="20145">
                  <c:v>-0.104918</c:v>
                </c:pt>
                <c:pt idx="20146">
                  <c:v>-0.103134</c:v>
                </c:pt>
                <c:pt idx="20147">
                  <c:v>-9.2871700000000001E-2</c:v>
                </c:pt>
                <c:pt idx="20148">
                  <c:v>-7.4190099999999995E-2</c:v>
                </c:pt>
                <c:pt idx="20149">
                  <c:v>-9.3427700000000002E-2</c:v>
                </c:pt>
                <c:pt idx="20150">
                  <c:v>-8.5893600000000001E-2</c:v>
                </c:pt>
                <c:pt idx="20151">
                  <c:v>-8.4400199999999995E-2</c:v>
                </c:pt>
                <c:pt idx="20152">
                  <c:v>-9.58204E-2</c:v>
                </c:pt>
                <c:pt idx="20153">
                  <c:v>-0.101752</c:v>
                </c:pt>
                <c:pt idx="20154">
                  <c:v>-8.7587399999999996E-2</c:v>
                </c:pt>
                <c:pt idx="20155">
                  <c:v>-7.5958300000000006E-2</c:v>
                </c:pt>
                <c:pt idx="20156">
                  <c:v>-0.102356</c:v>
                </c:pt>
                <c:pt idx="20157">
                  <c:v>-0.11397599999999999</c:v>
                </c:pt>
                <c:pt idx="20158">
                  <c:v>-0.112249</c:v>
                </c:pt>
                <c:pt idx="20159">
                  <c:v>-9.8923700000000003E-2</c:v>
                </c:pt>
                <c:pt idx="20160">
                  <c:v>-9.5770800000000003E-2</c:v>
                </c:pt>
                <c:pt idx="20161">
                  <c:v>-8.4165599999999993E-2</c:v>
                </c:pt>
                <c:pt idx="20162">
                  <c:v>-8.8950199999999993E-2</c:v>
                </c:pt>
                <c:pt idx="20163">
                  <c:v>-0.100231</c:v>
                </c:pt>
                <c:pt idx="20164">
                  <c:v>-0.10458099999999999</c:v>
                </c:pt>
                <c:pt idx="20165">
                  <c:v>-8.8122400000000004E-2</c:v>
                </c:pt>
                <c:pt idx="20166">
                  <c:v>-8.3470299999999997E-2</c:v>
                </c:pt>
                <c:pt idx="20167">
                  <c:v>-9.4112399999999999E-2</c:v>
                </c:pt>
                <c:pt idx="20168">
                  <c:v>-0.108991</c:v>
                </c:pt>
                <c:pt idx="20169">
                  <c:v>-0.107158</c:v>
                </c:pt>
                <c:pt idx="20170">
                  <c:v>-8.9175199999999996E-2</c:v>
                </c:pt>
                <c:pt idx="20171">
                  <c:v>-7.6060299999999997E-2</c:v>
                </c:pt>
                <c:pt idx="20172">
                  <c:v>-8.9887599999999998E-2</c:v>
                </c:pt>
                <c:pt idx="20173">
                  <c:v>-0.120958</c:v>
                </c:pt>
                <c:pt idx="20174">
                  <c:v>-0.11391</c:v>
                </c:pt>
                <c:pt idx="20175">
                  <c:v>-0.11305900000000001</c:v>
                </c:pt>
                <c:pt idx="20176">
                  <c:v>-0.103737</c:v>
                </c:pt>
                <c:pt idx="20177">
                  <c:v>-9.4092400000000007E-2</c:v>
                </c:pt>
                <c:pt idx="20178">
                  <c:v>-0.110661</c:v>
                </c:pt>
                <c:pt idx="20179">
                  <c:v>-0.13564200000000001</c:v>
                </c:pt>
                <c:pt idx="20180">
                  <c:v>-0.11597300000000001</c:v>
                </c:pt>
                <c:pt idx="20181">
                  <c:v>-9.8103499999999996E-2</c:v>
                </c:pt>
                <c:pt idx="20182">
                  <c:v>-0.10072200000000001</c:v>
                </c:pt>
                <c:pt idx="20183">
                  <c:v>-0.106188</c:v>
                </c:pt>
                <c:pt idx="20184">
                  <c:v>-9.2957499999999998E-2</c:v>
                </c:pt>
                <c:pt idx="20185">
                  <c:v>-0.125941</c:v>
                </c:pt>
                <c:pt idx="20186">
                  <c:v>-0.123267</c:v>
                </c:pt>
                <c:pt idx="20187">
                  <c:v>-9.7968100000000002E-2</c:v>
                </c:pt>
                <c:pt idx="20188">
                  <c:v>-7.6039300000000004E-2</c:v>
                </c:pt>
                <c:pt idx="20189">
                  <c:v>-8.8306399999999993E-2</c:v>
                </c:pt>
                <c:pt idx="20190">
                  <c:v>-0.10518</c:v>
                </c:pt>
                <c:pt idx="20191">
                  <c:v>-0.11558</c:v>
                </c:pt>
                <c:pt idx="20192">
                  <c:v>-0.112591</c:v>
                </c:pt>
                <c:pt idx="20193">
                  <c:v>-9.2444399999999996E-2</c:v>
                </c:pt>
                <c:pt idx="20194">
                  <c:v>-8.1903500000000004E-2</c:v>
                </c:pt>
                <c:pt idx="20195">
                  <c:v>-0.10165</c:v>
                </c:pt>
                <c:pt idx="20196">
                  <c:v>-0.103536</c:v>
                </c:pt>
                <c:pt idx="20197">
                  <c:v>-0.10051300000000001</c:v>
                </c:pt>
                <c:pt idx="20198">
                  <c:v>-0.109477</c:v>
                </c:pt>
                <c:pt idx="20199">
                  <c:v>-8.2158099999999998E-2</c:v>
                </c:pt>
                <c:pt idx="20200">
                  <c:v>-7.3856400000000003E-2</c:v>
                </c:pt>
                <c:pt idx="20201">
                  <c:v>-0.10335999999999999</c:v>
                </c:pt>
                <c:pt idx="20202">
                  <c:v>-0.111307</c:v>
                </c:pt>
                <c:pt idx="20203">
                  <c:v>-9.6466999999999997E-2</c:v>
                </c:pt>
                <c:pt idx="20204">
                  <c:v>-7.1099300000000004E-2</c:v>
                </c:pt>
                <c:pt idx="20205">
                  <c:v>-8.2979200000000003E-2</c:v>
                </c:pt>
                <c:pt idx="20206">
                  <c:v>-9.9329899999999999E-2</c:v>
                </c:pt>
                <c:pt idx="20207">
                  <c:v>-9.8667099999999994E-2</c:v>
                </c:pt>
                <c:pt idx="20208">
                  <c:v>-8.6401000000000006E-2</c:v>
                </c:pt>
                <c:pt idx="20209">
                  <c:v>-7.8191800000000006E-2</c:v>
                </c:pt>
                <c:pt idx="20210">
                  <c:v>-6.8980200000000005E-2</c:v>
                </c:pt>
                <c:pt idx="20211">
                  <c:v>-6.9118499999999999E-2</c:v>
                </c:pt>
                <c:pt idx="20212">
                  <c:v>-8.8202500000000003E-2</c:v>
                </c:pt>
                <c:pt idx="20213">
                  <c:v>-9.5560099999999995E-2</c:v>
                </c:pt>
                <c:pt idx="20214">
                  <c:v>-9.5509499999999997E-2</c:v>
                </c:pt>
                <c:pt idx="20215">
                  <c:v>-8.0367099999999997E-2</c:v>
                </c:pt>
                <c:pt idx="20216">
                  <c:v>-7.1420700000000004E-2</c:v>
                </c:pt>
                <c:pt idx="20217">
                  <c:v>-9.1500300000000007E-2</c:v>
                </c:pt>
                <c:pt idx="20218">
                  <c:v>-9.5720299999999994E-2</c:v>
                </c:pt>
                <c:pt idx="20219">
                  <c:v>-8.1229200000000001E-2</c:v>
                </c:pt>
                <c:pt idx="20220">
                  <c:v>-6.3264799999999996E-2</c:v>
                </c:pt>
                <c:pt idx="20221">
                  <c:v>-6.1011299999999997E-2</c:v>
                </c:pt>
                <c:pt idx="20222">
                  <c:v>-5.9614199999999999E-2</c:v>
                </c:pt>
                <c:pt idx="20223">
                  <c:v>-6.9840399999999997E-2</c:v>
                </c:pt>
                <c:pt idx="20224">
                  <c:v>-6.7906400000000006E-2</c:v>
                </c:pt>
                <c:pt idx="20225">
                  <c:v>-5.6661599999999999E-2</c:v>
                </c:pt>
                <c:pt idx="20226">
                  <c:v>-2.7063400000000001E-2</c:v>
                </c:pt>
                <c:pt idx="20227">
                  <c:v>-5.6716900000000001E-2</c:v>
                </c:pt>
                <c:pt idx="20228">
                  <c:v>-5.46255E-2</c:v>
                </c:pt>
                <c:pt idx="20229">
                  <c:v>-6.7618399999999995E-2</c:v>
                </c:pt>
                <c:pt idx="20230">
                  <c:v>-6.7471500000000004E-2</c:v>
                </c:pt>
                <c:pt idx="20231">
                  <c:v>-5.5528599999999997E-2</c:v>
                </c:pt>
                <c:pt idx="20232">
                  <c:v>-4.0840099999999997E-2</c:v>
                </c:pt>
                <c:pt idx="20233">
                  <c:v>-3.8733499999999997E-2</c:v>
                </c:pt>
                <c:pt idx="20234">
                  <c:v>-6.5799700000000003E-2</c:v>
                </c:pt>
                <c:pt idx="20235">
                  <c:v>-7.9489699999999996E-2</c:v>
                </c:pt>
                <c:pt idx="20236">
                  <c:v>-5.9390100000000001E-2</c:v>
                </c:pt>
                <c:pt idx="20237">
                  <c:v>-4.83723E-2</c:v>
                </c:pt>
                <c:pt idx="20238">
                  <c:v>-3.8445500000000001E-2</c:v>
                </c:pt>
                <c:pt idx="20239">
                  <c:v>-6.0022399999999997E-2</c:v>
                </c:pt>
                <c:pt idx="20240">
                  <c:v>-8.0330799999999994E-2</c:v>
                </c:pt>
                <c:pt idx="20241">
                  <c:v>-7.1045899999999995E-2</c:v>
                </c:pt>
                <c:pt idx="20242">
                  <c:v>-4.44412E-2</c:v>
                </c:pt>
                <c:pt idx="20243">
                  <c:v>-3.3020000000000001E-2</c:v>
                </c:pt>
                <c:pt idx="20244">
                  <c:v>-2.65226E-2</c:v>
                </c:pt>
                <c:pt idx="20245">
                  <c:v>-3.66678E-2</c:v>
                </c:pt>
                <c:pt idx="20246">
                  <c:v>-5.3965600000000002E-2</c:v>
                </c:pt>
                <c:pt idx="20247">
                  <c:v>-5.0276800000000003E-2</c:v>
                </c:pt>
                <c:pt idx="20248">
                  <c:v>-2.2785199999999999E-2</c:v>
                </c:pt>
                <c:pt idx="20249">
                  <c:v>-1.9105899999999999E-2</c:v>
                </c:pt>
                <c:pt idx="20250">
                  <c:v>-3.8471199999999997E-2</c:v>
                </c:pt>
                <c:pt idx="20251">
                  <c:v>-5.2610400000000002E-2</c:v>
                </c:pt>
                <c:pt idx="20252">
                  <c:v>-5.12962E-2</c:v>
                </c:pt>
                <c:pt idx="20253">
                  <c:v>-3.54767E-2</c:v>
                </c:pt>
                <c:pt idx="20254">
                  <c:v>-1.6114199999999999E-2</c:v>
                </c:pt>
                <c:pt idx="20255">
                  <c:v>-3.52955E-2</c:v>
                </c:pt>
                <c:pt idx="20256">
                  <c:v>-5.0343499999999999E-2</c:v>
                </c:pt>
                <c:pt idx="20257">
                  <c:v>-5.6725499999999998E-2</c:v>
                </c:pt>
                <c:pt idx="20258">
                  <c:v>-4.9422300000000002E-2</c:v>
                </c:pt>
                <c:pt idx="20259">
                  <c:v>-3.0041700000000001E-2</c:v>
                </c:pt>
                <c:pt idx="20260">
                  <c:v>-6.7758599999999999E-3</c:v>
                </c:pt>
                <c:pt idx="20261">
                  <c:v>-3.15514E-2</c:v>
                </c:pt>
                <c:pt idx="20262">
                  <c:v>-4.0042899999999999E-2</c:v>
                </c:pt>
                <c:pt idx="20263">
                  <c:v>-1.54285E-2</c:v>
                </c:pt>
                <c:pt idx="20264">
                  <c:v>-3.9990400000000002E-2</c:v>
                </c:pt>
                <c:pt idx="20265">
                  <c:v>-1.2735399999999999E-2</c:v>
                </c:pt>
                <c:pt idx="20266">
                  <c:v>-5.9909799999999999E-3</c:v>
                </c:pt>
                <c:pt idx="20267">
                  <c:v>-6.7596399999999999E-3</c:v>
                </c:pt>
                <c:pt idx="20268">
                  <c:v>-4.08735E-2</c:v>
                </c:pt>
                <c:pt idx="20269">
                  <c:v>-3.5284000000000003E-2</c:v>
                </c:pt>
                <c:pt idx="20270">
                  <c:v>-8.7747599999999995E-3</c:v>
                </c:pt>
                <c:pt idx="20271">
                  <c:v>3.7488899999999999E-3</c:v>
                </c:pt>
                <c:pt idx="20272">
                  <c:v>-1.9309E-2</c:v>
                </c:pt>
                <c:pt idx="20273">
                  <c:v>-1.8035900000000001E-2</c:v>
                </c:pt>
                <c:pt idx="20274">
                  <c:v>-2.3278199999999999E-2</c:v>
                </c:pt>
                <c:pt idx="20275">
                  <c:v>-3.2012899999999997E-2</c:v>
                </c:pt>
                <c:pt idx="20276">
                  <c:v>-8.16345E-4</c:v>
                </c:pt>
                <c:pt idx="20277">
                  <c:v>-8.0108600000000001E-4</c:v>
                </c:pt>
                <c:pt idx="20278">
                  <c:v>-1.53227E-2</c:v>
                </c:pt>
                <c:pt idx="20279">
                  <c:v>-4.1342700000000003E-2</c:v>
                </c:pt>
                <c:pt idx="20280">
                  <c:v>-1.1255299999999999E-2</c:v>
                </c:pt>
                <c:pt idx="20281">
                  <c:v>9.9821100000000006E-3</c:v>
                </c:pt>
                <c:pt idx="20282">
                  <c:v>-3.8175599999999998E-3</c:v>
                </c:pt>
                <c:pt idx="20283">
                  <c:v>7.7247600000000002E-4</c:v>
                </c:pt>
                <c:pt idx="20284">
                  <c:v>7.1983300000000002E-3</c:v>
                </c:pt>
                <c:pt idx="20285">
                  <c:v>-2.1855400000000001E-2</c:v>
                </c:pt>
                <c:pt idx="20286">
                  <c:v>-1.439E-2</c:v>
                </c:pt>
                <c:pt idx="20287">
                  <c:v>2.0298E-2</c:v>
                </c:pt>
                <c:pt idx="20288">
                  <c:v>2.83079E-2</c:v>
                </c:pt>
                <c:pt idx="20289">
                  <c:v>-4.1007999999999999E-3</c:v>
                </c:pt>
                <c:pt idx="20290">
                  <c:v>-2.12917E-2</c:v>
                </c:pt>
                <c:pt idx="20291">
                  <c:v>-5.2413900000000003E-3</c:v>
                </c:pt>
                <c:pt idx="20292">
                  <c:v>5.2862200000000003E-3</c:v>
                </c:pt>
                <c:pt idx="20293">
                  <c:v>8.9635800000000005E-3</c:v>
                </c:pt>
                <c:pt idx="20294">
                  <c:v>6.7348499999999997E-3</c:v>
                </c:pt>
                <c:pt idx="20295">
                  <c:v>-8.0623599999999993E-3</c:v>
                </c:pt>
                <c:pt idx="20296">
                  <c:v>-2.1934499999999999E-4</c:v>
                </c:pt>
                <c:pt idx="20297">
                  <c:v>5.63431E-3</c:v>
                </c:pt>
                <c:pt idx="20298">
                  <c:v>1.89228E-2</c:v>
                </c:pt>
                <c:pt idx="20299">
                  <c:v>2.1030400000000001E-2</c:v>
                </c:pt>
                <c:pt idx="20300">
                  <c:v>9.3212099999999999E-3</c:v>
                </c:pt>
                <c:pt idx="20301">
                  <c:v>2.2234E-2</c:v>
                </c:pt>
                <c:pt idx="20302">
                  <c:v>2.77939E-2</c:v>
                </c:pt>
                <c:pt idx="20303">
                  <c:v>1.8156100000000001E-2</c:v>
                </c:pt>
                <c:pt idx="20304">
                  <c:v>2.2078500000000001E-2</c:v>
                </c:pt>
                <c:pt idx="20305">
                  <c:v>2.5659600000000001E-2</c:v>
                </c:pt>
                <c:pt idx="20306">
                  <c:v>1.8950499999999999E-2</c:v>
                </c:pt>
                <c:pt idx="20307">
                  <c:v>9.3250299999999998E-3</c:v>
                </c:pt>
                <c:pt idx="20308">
                  <c:v>6.1664600000000003E-3</c:v>
                </c:pt>
                <c:pt idx="20309">
                  <c:v>2.0254100000000001E-2</c:v>
                </c:pt>
                <c:pt idx="20310">
                  <c:v>3.3790599999999997E-2</c:v>
                </c:pt>
                <c:pt idx="20311">
                  <c:v>4.0305100000000003E-2</c:v>
                </c:pt>
                <c:pt idx="20312">
                  <c:v>3.2361000000000001E-2</c:v>
                </c:pt>
                <c:pt idx="20313">
                  <c:v>2.5846500000000001E-2</c:v>
                </c:pt>
                <c:pt idx="20314">
                  <c:v>4.22516E-2</c:v>
                </c:pt>
                <c:pt idx="20315">
                  <c:v>4.1317E-2</c:v>
                </c:pt>
                <c:pt idx="20316">
                  <c:v>3.4871100000000002E-2</c:v>
                </c:pt>
                <c:pt idx="20317">
                  <c:v>2.8578800000000001E-2</c:v>
                </c:pt>
                <c:pt idx="20318">
                  <c:v>1.9980399999999999E-2</c:v>
                </c:pt>
                <c:pt idx="20319">
                  <c:v>3.1522799999999997E-2</c:v>
                </c:pt>
                <c:pt idx="20320">
                  <c:v>2.7986500000000001E-2</c:v>
                </c:pt>
                <c:pt idx="20321">
                  <c:v>2.40088E-2</c:v>
                </c:pt>
                <c:pt idx="20322">
                  <c:v>4.3022199999999997E-2</c:v>
                </c:pt>
                <c:pt idx="20323">
                  <c:v>3.38421E-2</c:v>
                </c:pt>
                <c:pt idx="20324">
                  <c:v>3.5672200000000001E-2</c:v>
                </c:pt>
                <c:pt idx="20325">
                  <c:v>4.07953E-2</c:v>
                </c:pt>
                <c:pt idx="20326">
                  <c:v>5.6746499999999998E-2</c:v>
                </c:pt>
                <c:pt idx="20327">
                  <c:v>4.2549099999999999E-2</c:v>
                </c:pt>
                <c:pt idx="20328">
                  <c:v>3.7048299999999999E-2</c:v>
                </c:pt>
                <c:pt idx="20329">
                  <c:v>5.9811599999999999E-2</c:v>
                </c:pt>
                <c:pt idx="20330">
                  <c:v>6.0806300000000001E-2</c:v>
                </c:pt>
                <c:pt idx="20331">
                  <c:v>5.0411200000000003E-2</c:v>
                </c:pt>
                <c:pt idx="20332">
                  <c:v>4.9426999999999999E-2</c:v>
                </c:pt>
                <c:pt idx="20333">
                  <c:v>3.7584300000000001E-2</c:v>
                </c:pt>
                <c:pt idx="20334">
                  <c:v>5.7669600000000001E-2</c:v>
                </c:pt>
                <c:pt idx="20335">
                  <c:v>4.8752799999999999E-2</c:v>
                </c:pt>
                <c:pt idx="20336">
                  <c:v>6.0475300000000003E-2</c:v>
                </c:pt>
                <c:pt idx="20337">
                  <c:v>4.3166200000000002E-2</c:v>
                </c:pt>
                <c:pt idx="20338">
                  <c:v>3.52383E-2</c:v>
                </c:pt>
                <c:pt idx="20339">
                  <c:v>4.94642E-2</c:v>
                </c:pt>
                <c:pt idx="20340">
                  <c:v>7.38201E-2</c:v>
                </c:pt>
                <c:pt idx="20341">
                  <c:v>5.8858899999999999E-2</c:v>
                </c:pt>
                <c:pt idx="20342">
                  <c:v>4.0491100000000002E-2</c:v>
                </c:pt>
                <c:pt idx="20343">
                  <c:v>5.3536399999999998E-2</c:v>
                </c:pt>
                <c:pt idx="20344">
                  <c:v>7.5714100000000006E-2</c:v>
                </c:pt>
                <c:pt idx="20345">
                  <c:v>7.7355400000000005E-2</c:v>
                </c:pt>
                <c:pt idx="20346">
                  <c:v>5.94149E-2</c:v>
                </c:pt>
                <c:pt idx="20347">
                  <c:v>6.5504999999999994E-2</c:v>
                </c:pt>
                <c:pt idx="20348">
                  <c:v>6.3677800000000007E-2</c:v>
                </c:pt>
                <c:pt idx="20349">
                  <c:v>6.3555700000000007E-2</c:v>
                </c:pt>
                <c:pt idx="20350">
                  <c:v>6.0683300000000003E-2</c:v>
                </c:pt>
                <c:pt idx="20351">
                  <c:v>7.3544499999999999E-2</c:v>
                </c:pt>
                <c:pt idx="20352">
                  <c:v>6.3029299999999996E-2</c:v>
                </c:pt>
                <c:pt idx="20353">
                  <c:v>5.4422400000000003E-2</c:v>
                </c:pt>
                <c:pt idx="20354">
                  <c:v>4.5301399999999999E-2</c:v>
                </c:pt>
                <c:pt idx="20355">
                  <c:v>6.6766699999999998E-2</c:v>
                </c:pt>
                <c:pt idx="20356">
                  <c:v>7.2439199999999995E-2</c:v>
                </c:pt>
                <c:pt idx="20357">
                  <c:v>8.7513900000000006E-2</c:v>
                </c:pt>
                <c:pt idx="20358">
                  <c:v>7.1065900000000001E-2</c:v>
                </c:pt>
                <c:pt idx="20359">
                  <c:v>5.9771499999999998E-2</c:v>
                </c:pt>
                <c:pt idx="20360">
                  <c:v>7.4922600000000006E-2</c:v>
                </c:pt>
                <c:pt idx="20361">
                  <c:v>6.8985900000000003E-2</c:v>
                </c:pt>
                <c:pt idx="20362">
                  <c:v>9.0572399999999997E-2</c:v>
                </c:pt>
                <c:pt idx="20363">
                  <c:v>9.1856999999999994E-2</c:v>
                </c:pt>
                <c:pt idx="20364">
                  <c:v>6.84757E-2</c:v>
                </c:pt>
                <c:pt idx="20365">
                  <c:v>6.5473600000000007E-2</c:v>
                </c:pt>
                <c:pt idx="20366">
                  <c:v>7.1799299999999996E-2</c:v>
                </c:pt>
                <c:pt idx="20367">
                  <c:v>6.8201999999999999E-2</c:v>
                </c:pt>
                <c:pt idx="20368">
                  <c:v>7.8876500000000002E-2</c:v>
                </c:pt>
                <c:pt idx="20369">
                  <c:v>8.4651000000000004E-2</c:v>
                </c:pt>
                <c:pt idx="20370">
                  <c:v>6.73676E-2</c:v>
                </c:pt>
                <c:pt idx="20371">
                  <c:v>5.22537E-2</c:v>
                </c:pt>
                <c:pt idx="20372">
                  <c:v>6.4660099999999998E-2</c:v>
                </c:pt>
                <c:pt idx="20373">
                  <c:v>7.6176599999999997E-2</c:v>
                </c:pt>
                <c:pt idx="20374">
                  <c:v>0.102538</c:v>
                </c:pt>
                <c:pt idx="20375">
                  <c:v>7.78446E-2</c:v>
                </c:pt>
                <c:pt idx="20376">
                  <c:v>5.4574999999999999E-2</c:v>
                </c:pt>
                <c:pt idx="20377">
                  <c:v>6.5500299999999997E-2</c:v>
                </c:pt>
                <c:pt idx="20378">
                  <c:v>8.7312699999999993E-2</c:v>
                </c:pt>
                <c:pt idx="20379">
                  <c:v>7.6450299999999999E-2</c:v>
                </c:pt>
                <c:pt idx="20380">
                  <c:v>5.4808599999999999E-2</c:v>
                </c:pt>
                <c:pt idx="20381">
                  <c:v>7.1577100000000005E-2</c:v>
                </c:pt>
                <c:pt idx="20382">
                  <c:v>7.7829400000000007E-2</c:v>
                </c:pt>
                <c:pt idx="20383">
                  <c:v>7.8395800000000002E-2</c:v>
                </c:pt>
                <c:pt idx="20384">
                  <c:v>6.9130899999999995E-2</c:v>
                </c:pt>
                <c:pt idx="20385">
                  <c:v>8.92458E-2</c:v>
                </c:pt>
                <c:pt idx="20386">
                  <c:v>6.0643200000000001E-2</c:v>
                </c:pt>
                <c:pt idx="20387">
                  <c:v>7.3775300000000002E-2</c:v>
                </c:pt>
                <c:pt idx="20388">
                  <c:v>6.9463700000000003E-2</c:v>
                </c:pt>
                <c:pt idx="20389">
                  <c:v>9.0654399999999996E-2</c:v>
                </c:pt>
                <c:pt idx="20390">
                  <c:v>8.1208199999999994E-2</c:v>
                </c:pt>
                <c:pt idx="20391">
                  <c:v>9.5565800000000006E-2</c:v>
                </c:pt>
                <c:pt idx="20392">
                  <c:v>8.7099099999999999E-2</c:v>
                </c:pt>
                <c:pt idx="20393">
                  <c:v>7.6551400000000006E-2</c:v>
                </c:pt>
                <c:pt idx="20394">
                  <c:v>6.5816899999999998E-2</c:v>
                </c:pt>
                <c:pt idx="20395">
                  <c:v>8.0264100000000005E-2</c:v>
                </c:pt>
                <c:pt idx="20396">
                  <c:v>9.9329000000000001E-2</c:v>
                </c:pt>
                <c:pt idx="20397">
                  <c:v>8.0799099999999999E-2</c:v>
                </c:pt>
                <c:pt idx="20398">
                  <c:v>8.7040900000000004E-2</c:v>
                </c:pt>
                <c:pt idx="20399">
                  <c:v>8.1774700000000006E-2</c:v>
                </c:pt>
                <c:pt idx="20400">
                  <c:v>8.7162000000000003E-2</c:v>
                </c:pt>
                <c:pt idx="20401">
                  <c:v>0.108296</c:v>
                </c:pt>
                <c:pt idx="20402">
                  <c:v>0.100549</c:v>
                </c:pt>
                <c:pt idx="20403">
                  <c:v>8.2752199999999998E-2</c:v>
                </c:pt>
                <c:pt idx="20404">
                  <c:v>6.5920800000000002E-2</c:v>
                </c:pt>
                <c:pt idx="20405">
                  <c:v>8.6652800000000002E-2</c:v>
                </c:pt>
                <c:pt idx="20406">
                  <c:v>0.105368</c:v>
                </c:pt>
                <c:pt idx="20407">
                  <c:v>0.10016799999999999</c:v>
                </c:pt>
                <c:pt idx="20408">
                  <c:v>7.17859E-2</c:v>
                </c:pt>
                <c:pt idx="20409">
                  <c:v>6.3801800000000006E-2</c:v>
                </c:pt>
                <c:pt idx="20410">
                  <c:v>8.9109400000000005E-2</c:v>
                </c:pt>
                <c:pt idx="20411">
                  <c:v>0.100881</c:v>
                </c:pt>
                <c:pt idx="20412">
                  <c:v>0.11647200000000001</c:v>
                </c:pt>
                <c:pt idx="20413">
                  <c:v>8.6428599999999994E-2</c:v>
                </c:pt>
                <c:pt idx="20414">
                  <c:v>8.6366700000000005E-2</c:v>
                </c:pt>
                <c:pt idx="20415">
                  <c:v>7.08342E-2</c:v>
                </c:pt>
                <c:pt idx="20416">
                  <c:v>0.102543</c:v>
                </c:pt>
                <c:pt idx="20417">
                  <c:v>9.9889800000000001E-2</c:v>
                </c:pt>
                <c:pt idx="20418">
                  <c:v>0.10895100000000001</c:v>
                </c:pt>
                <c:pt idx="20419">
                  <c:v>9.0889899999999996E-2</c:v>
                </c:pt>
                <c:pt idx="20420">
                  <c:v>7.8033400000000003E-2</c:v>
                </c:pt>
                <c:pt idx="20421">
                  <c:v>9.0727799999999997E-2</c:v>
                </c:pt>
                <c:pt idx="20422">
                  <c:v>8.3288200000000007E-2</c:v>
                </c:pt>
                <c:pt idx="20423">
                  <c:v>0.115287</c:v>
                </c:pt>
                <c:pt idx="20424">
                  <c:v>0.100129</c:v>
                </c:pt>
                <c:pt idx="20425">
                  <c:v>9.0804099999999999E-2</c:v>
                </c:pt>
                <c:pt idx="20426">
                  <c:v>8.8365600000000002E-2</c:v>
                </c:pt>
                <c:pt idx="20427">
                  <c:v>8.1636399999999998E-2</c:v>
                </c:pt>
                <c:pt idx="20428">
                  <c:v>9.3358999999999998E-2</c:v>
                </c:pt>
                <c:pt idx="20429">
                  <c:v>0.115476</c:v>
                </c:pt>
                <c:pt idx="20430">
                  <c:v>9.1263800000000006E-2</c:v>
                </c:pt>
                <c:pt idx="20431">
                  <c:v>8.8913900000000004E-2</c:v>
                </c:pt>
                <c:pt idx="20432">
                  <c:v>7.8858399999999995E-2</c:v>
                </c:pt>
                <c:pt idx="20433">
                  <c:v>8.8343599999999994E-2</c:v>
                </c:pt>
                <c:pt idx="20434">
                  <c:v>0.10963299999999999</c:v>
                </c:pt>
                <c:pt idx="20435">
                  <c:v>9.8102599999999998E-2</c:v>
                </c:pt>
                <c:pt idx="20436">
                  <c:v>9.9311800000000006E-2</c:v>
                </c:pt>
                <c:pt idx="20437">
                  <c:v>8.7360400000000005E-2</c:v>
                </c:pt>
                <c:pt idx="20438">
                  <c:v>0.101271</c:v>
                </c:pt>
                <c:pt idx="20439">
                  <c:v>0.100281</c:v>
                </c:pt>
                <c:pt idx="20440">
                  <c:v>0.122154</c:v>
                </c:pt>
                <c:pt idx="20441">
                  <c:v>0.13511000000000001</c:v>
                </c:pt>
                <c:pt idx="20442">
                  <c:v>8.1735600000000005E-2</c:v>
                </c:pt>
                <c:pt idx="20443">
                  <c:v>9.5684099999999994E-2</c:v>
                </c:pt>
                <c:pt idx="20444">
                  <c:v>9.2956499999999997E-2</c:v>
                </c:pt>
                <c:pt idx="20445">
                  <c:v>9.9708599999999994E-2</c:v>
                </c:pt>
                <c:pt idx="20446">
                  <c:v>0.117338</c:v>
                </c:pt>
                <c:pt idx="20447">
                  <c:v>9.4302200000000003E-2</c:v>
                </c:pt>
                <c:pt idx="20448">
                  <c:v>9.4179200000000005E-2</c:v>
                </c:pt>
                <c:pt idx="20449">
                  <c:v>9.8977999999999997E-2</c:v>
                </c:pt>
                <c:pt idx="20450">
                  <c:v>9.9252699999999999E-2</c:v>
                </c:pt>
                <c:pt idx="20451">
                  <c:v>0.134877</c:v>
                </c:pt>
                <c:pt idx="20452">
                  <c:v>0.11386300000000001</c:v>
                </c:pt>
                <c:pt idx="20453">
                  <c:v>9.5107999999999998E-2</c:v>
                </c:pt>
                <c:pt idx="20454">
                  <c:v>9.7581899999999999E-2</c:v>
                </c:pt>
                <c:pt idx="20455">
                  <c:v>0.12052499999999999</c:v>
                </c:pt>
                <c:pt idx="20456">
                  <c:v>0.12406</c:v>
                </c:pt>
                <c:pt idx="20457">
                  <c:v>0.109503</c:v>
                </c:pt>
                <c:pt idx="20458">
                  <c:v>9.3043299999999995E-2</c:v>
                </c:pt>
                <c:pt idx="20459">
                  <c:v>0.11794399999999999</c:v>
                </c:pt>
                <c:pt idx="20460">
                  <c:v>0.10291599999999999</c:v>
                </c:pt>
                <c:pt idx="20461">
                  <c:v>0.108359</c:v>
                </c:pt>
                <c:pt idx="20462">
                  <c:v>0.109473</c:v>
                </c:pt>
                <c:pt idx="20463">
                  <c:v>9.9371899999999999E-2</c:v>
                </c:pt>
                <c:pt idx="20464" formatCode="0.00E+00">
                  <c:v>0.10571999999999999</c:v>
                </c:pt>
                <c:pt idx="20465">
                  <c:v>9.2271800000000001E-2</c:v>
                </c:pt>
                <c:pt idx="20466">
                  <c:v>0.113825</c:v>
                </c:pt>
                <c:pt idx="20467">
                  <c:v>0.112154</c:v>
                </c:pt>
                <c:pt idx="20468">
                  <c:v>0.121521</c:v>
                </c:pt>
                <c:pt idx="20469">
                  <c:v>8.5372000000000003E-2</c:v>
                </c:pt>
                <c:pt idx="20470">
                  <c:v>9.7485500000000003E-2</c:v>
                </c:pt>
                <c:pt idx="20471">
                  <c:v>9.23958E-2</c:v>
                </c:pt>
                <c:pt idx="20472">
                  <c:v>9.6940999999999999E-2</c:v>
                </c:pt>
                <c:pt idx="20473">
                  <c:v>9.8682400000000003E-2</c:v>
                </c:pt>
                <c:pt idx="20474">
                  <c:v>8.84857E-2</c:v>
                </c:pt>
                <c:pt idx="20475">
                  <c:v>9.7879400000000005E-2</c:v>
                </c:pt>
                <c:pt idx="20476">
                  <c:v>0.108876</c:v>
                </c:pt>
                <c:pt idx="20477">
                  <c:v>8.2016900000000004E-2</c:v>
                </c:pt>
                <c:pt idx="20478">
                  <c:v>0.104586</c:v>
                </c:pt>
                <c:pt idx="20479">
                  <c:v>0.10193199999999999</c:v>
                </c:pt>
                <c:pt idx="20480">
                  <c:v>9.9652299999999999E-2</c:v>
                </c:pt>
                <c:pt idx="20481">
                  <c:v>8.1039399999999998E-2</c:v>
                </c:pt>
                <c:pt idx="20482">
                  <c:v>8.7451000000000001E-2</c:v>
                </c:pt>
                <c:pt idx="20483">
                  <c:v>0.109627</c:v>
                </c:pt>
                <c:pt idx="20484">
                  <c:v>0.109596</c:v>
                </c:pt>
                <c:pt idx="20485">
                  <c:v>8.8973999999999998E-2</c:v>
                </c:pt>
                <c:pt idx="20486">
                  <c:v>8.6818699999999999E-2</c:v>
                </c:pt>
                <c:pt idx="20487">
                  <c:v>9.5528600000000005E-2</c:v>
                </c:pt>
                <c:pt idx="20488">
                  <c:v>9.1466900000000004E-2</c:v>
                </c:pt>
                <c:pt idx="20489">
                  <c:v>0.107018</c:v>
                </c:pt>
                <c:pt idx="20490">
                  <c:v>9.82122E-2</c:v>
                </c:pt>
                <c:pt idx="20491">
                  <c:v>0.104282</c:v>
                </c:pt>
                <c:pt idx="20492">
                  <c:v>8.3349199999999998E-2</c:v>
                </c:pt>
                <c:pt idx="20493">
                  <c:v>9.1030100000000003E-2</c:v>
                </c:pt>
                <c:pt idx="20494">
                  <c:v>8.2305900000000001E-2</c:v>
                </c:pt>
                <c:pt idx="20495">
                  <c:v>9.4475699999999996E-2</c:v>
                </c:pt>
                <c:pt idx="20496">
                  <c:v>0.102772</c:v>
                </c:pt>
                <c:pt idx="20497">
                  <c:v>0.100006</c:v>
                </c:pt>
                <c:pt idx="20498">
                  <c:v>7.3267899999999997E-2</c:v>
                </c:pt>
                <c:pt idx="20499">
                  <c:v>0.102711</c:v>
                </c:pt>
                <c:pt idx="20500">
                  <c:v>9.7689600000000001E-2</c:v>
                </c:pt>
                <c:pt idx="20501">
                  <c:v>0.10209</c:v>
                </c:pt>
                <c:pt idx="20502">
                  <c:v>8.8647799999999999E-2</c:v>
                </c:pt>
                <c:pt idx="20503">
                  <c:v>7.2817800000000002E-2</c:v>
                </c:pt>
                <c:pt idx="20504">
                  <c:v>8.4501300000000001E-2</c:v>
                </c:pt>
                <c:pt idx="20505">
                  <c:v>7.5692200000000001E-2</c:v>
                </c:pt>
                <c:pt idx="20506">
                  <c:v>8.3812700000000004E-2</c:v>
                </c:pt>
                <c:pt idx="20507">
                  <c:v>8.6710899999999994E-2</c:v>
                </c:pt>
                <c:pt idx="20508">
                  <c:v>8.7835300000000005E-2</c:v>
                </c:pt>
                <c:pt idx="20509">
                  <c:v>7.8234700000000004E-2</c:v>
                </c:pt>
                <c:pt idx="20510">
                  <c:v>8.1471399999999999E-2</c:v>
                </c:pt>
                <c:pt idx="20511">
                  <c:v>9.2542600000000003E-2</c:v>
                </c:pt>
                <c:pt idx="20512">
                  <c:v>0.102605</c:v>
                </c:pt>
                <c:pt idx="20513">
                  <c:v>8.2145700000000002E-2</c:v>
                </c:pt>
                <c:pt idx="20514">
                  <c:v>6.5181699999999995E-2</c:v>
                </c:pt>
                <c:pt idx="20515">
                  <c:v>6.4164200000000005E-2</c:v>
                </c:pt>
                <c:pt idx="20516">
                  <c:v>8.9073200000000005E-2</c:v>
                </c:pt>
                <c:pt idx="20517">
                  <c:v>9.5741300000000001E-2</c:v>
                </c:pt>
                <c:pt idx="20518">
                  <c:v>7.4361800000000006E-2</c:v>
                </c:pt>
                <c:pt idx="20519">
                  <c:v>7.3668499999999998E-2</c:v>
                </c:pt>
                <c:pt idx="20520">
                  <c:v>7.3809600000000003E-2</c:v>
                </c:pt>
                <c:pt idx="20521">
                  <c:v>5.4966000000000001E-2</c:v>
                </c:pt>
                <c:pt idx="20522">
                  <c:v>7.2909399999999999E-2</c:v>
                </c:pt>
                <c:pt idx="20523">
                  <c:v>9.1834100000000002E-2</c:v>
                </c:pt>
                <c:pt idx="20524">
                  <c:v>7.8707700000000005E-2</c:v>
                </c:pt>
                <c:pt idx="20525">
                  <c:v>6.1448099999999999E-2</c:v>
                </c:pt>
                <c:pt idx="20526">
                  <c:v>7.6286300000000001E-2</c:v>
                </c:pt>
                <c:pt idx="20527">
                  <c:v>7.3751399999999995E-2</c:v>
                </c:pt>
                <c:pt idx="20528">
                  <c:v>8.4185599999999999E-2</c:v>
                </c:pt>
                <c:pt idx="20529">
                  <c:v>8.2126599999999994E-2</c:v>
                </c:pt>
                <c:pt idx="20530">
                  <c:v>6.7485799999999999E-2</c:v>
                </c:pt>
                <c:pt idx="20531">
                  <c:v>7.0000599999999996E-2</c:v>
                </c:pt>
                <c:pt idx="20532">
                  <c:v>7.4568700000000002E-2</c:v>
                </c:pt>
                <c:pt idx="20533">
                  <c:v>8.1051799999999993E-2</c:v>
                </c:pt>
                <c:pt idx="20534">
                  <c:v>7.2291400000000006E-2</c:v>
                </c:pt>
                <c:pt idx="20535">
                  <c:v>6.9963499999999998E-2</c:v>
                </c:pt>
                <c:pt idx="20536">
                  <c:v>5.0978700000000002E-2</c:v>
                </c:pt>
                <c:pt idx="20537">
                  <c:v>5.4317499999999998E-2</c:v>
                </c:pt>
                <c:pt idx="20538">
                  <c:v>8.0247899999999997E-2</c:v>
                </c:pt>
                <c:pt idx="20539">
                  <c:v>6.2933000000000003E-2</c:v>
                </c:pt>
                <c:pt idx="20540">
                  <c:v>6.0189199999999998E-2</c:v>
                </c:pt>
                <c:pt idx="20541" formatCode="0.00E+00">
                  <c:v>6.1398500000000002E-2</c:v>
                </c:pt>
                <c:pt idx="20542">
                  <c:v>5.0663899999999998E-2</c:v>
                </c:pt>
                <c:pt idx="20543">
                  <c:v>5.0106999999999999E-2</c:v>
                </c:pt>
                <c:pt idx="20544">
                  <c:v>6.7052799999999996E-2</c:v>
                </c:pt>
                <c:pt idx="20545">
                  <c:v>6.7732799999999996E-2</c:v>
                </c:pt>
                <c:pt idx="20546">
                  <c:v>6.4668699999999996E-2</c:v>
                </c:pt>
                <c:pt idx="20547">
                  <c:v>4.8483800000000001E-2</c:v>
                </c:pt>
                <c:pt idx="20548">
                  <c:v>5.8093100000000002E-2</c:v>
                </c:pt>
                <c:pt idx="20549">
                  <c:v>5.3347600000000002E-2</c:v>
                </c:pt>
                <c:pt idx="20550">
                  <c:v>7.9422999999999994E-2</c:v>
                </c:pt>
                <c:pt idx="20551">
                  <c:v>7.2732900000000003E-2</c:v>
                </c:pt>
                <c:pt idx="20552">
                  <c:v>3.6511399999999999E-2</c:v>
                </c:pt>
                <c:pt idx="20553">
                  <c:v>3.5892500000000001E-2</c:v>
                </c:pt>
                <c:pt idx="20554">
                  <c:v>4.6928400000000002E-2</c:v>
                </c:pt>
                <c:pt idx="20555">
                  <c:v>6.01521E-2</c:v>
                </c:pt>
                <c:pt idx="20556">
                  <c:v>6.1101900000000001E-2</c:v>
                </c:pt>
                <c:pt idx="20557">
                  <c:v>4.2798999999999997E-2</c:v>
                </c:pt>
                <c:pt idx="20558">
                  <c:v>4.6647099999999997E-2</c:v>
                </c:pt>
                <c:pt idx="20559">
                  <c:v>3.0861900000000001E-2</c:v>
                </c:pt>
                <c:pt idx="20560">
                  <c:v>4.0143999999999999E-2</c:v>
                </c:pt>
                <c:pt idx="20561">
                  <c:v>6.8050399999999997E-2</c:v>
                </c:pt>
                <c:pt idx="20562">
                  <c:v>6.7671800000000004E-2</c:v>
                </c:pt>
                <c:pt idx="20563">
                  <c:v>4.14391E-2</c:v>
                </c:pt>
                <c:pt idx="20564">
                  <c:v>2.1253600000000001E-2</c:v>
                </c:pt>
                <c:pt idx="20565">
                  <c:v>4.41065E-2</c:v>
                </c:pt>
                <c:pt idx="20566">
                  <c:v>5.38311E-2</c:v>
                </c:pt>
                <c:pt idx="20567">
                  <c:v>5.9843100000000003E-2</c:v>
                </c:pt>
                <c:pt idx="20568">
                  <c:v>5.1071199999999997E-2</c:v>
                </c:pt>
                <c:pt idx="20569">
                  <c:v>2.5600399999999999E-2</c:v>
                </c:pt>
                <c:pt idx="20570">
                  <c:v>3.2315299999999998E-2</c:v>
                </c:pt>
                <c:pt idx="20571">
                  <c:v>4.5449299999999998E-2</c:v>
                </c:pt>
                <c:pt idx="20572">
                  <c:v>3.83101E-2</c:v>
                </c:pt>
                <c:pt idx="20573">
                  <c:v>3.8181300000000001E-2</c:v>
                </c:pt>
                <c:pt idx="20574">
                  <c:v>3.83053E-2</c:v>
                </c:pt>
                <c:pt idx="20575">
                  <c:v>2.4804099999999999E-2</c:v>
                </c:pt>
                <c:pt idx="20576">
                  <c:v>2.4097400000000001E-2</c:v>
                </c:pt>
                <c:pt idx="20577">
                  <c:v>2.2444700000000001E-2</c:v>
                </c:pt>
                <c:pt idx="20578">
                  <c:v>4.0571200000000002E-2</c:v>
                </c:pt>
                <c:pt idx="20579">
                  <c:v>3.4131099999999998E-2</c:v>
                </c:pt>
                <c:pt idx="20580">
                  <c:v>1.7364500000000001E-2</c:v>
                </c:pt>
                <c:pt idx="20581">
                  <c:v>2.5668099999999999E-2</c:v>
                </c:pt>
                <c:pt idx="20582">
                  <c:v>2.5187500000000002E-2</c:v>
                </c:pt>
                <c:pt idx="20583">
                  <c:v>1.3561200000000001E-2</c:v>
                </c:pt>
                <c:pt idx="20584">
                  <c:v>1.24741E-2</c:v>
                </c:pt>
                <c:pt idx="20585">
                  <c:v>1.32465E-2</c:v>
                </c:pt>
                <c:pt idx="20586">
                  <c:v>5.0668700000000002E-3</c:v>
                </c:pt>
                <c:pt idx="20587">
                  <c:v>4.7779099999999998E-4</c:v>
                </c:pt>
                <c:pt idx="20588">
                  <c:v>9.1724400000000005E-3</c:v>
                </c:pt>
                <c:pt idx="20589">
                  <c:v>1.08089E-2</c:v>
                </c:pt>
                <c:pt idx="20590">
                  <c:v>1.6565300000000002E-2</c:v>
                </c:pt>
                <c:pt idx="20591">
                  <c:v>1.57681E-2</c:v>
                </c:pt>
                <c:pt idx="20592">
                  <c:v>-7.52449E-3</c:v>
                </c:pt>
                <c:pt idx="20593">
                  <c:v>-1.66473E-2</c:v>
                </c:pt>
                <c:pt idx="20594">
                  <c:v>-4.7988900000000001E-3</c:v>
                </c:pt>
                <c:pt idx="20595">
                  <c:v>1.1062599999999999E-4</c:v>
                </c:pt>
                <c:pt idx="20596">
                  <c:v>-2.06661E-3</c:v>
                </c:pt>
                <c:pt idx="20597">
                  <c:v>-6.2475200000000003E-3</c:v>
                </c:pt>
                <c:pt idx="20598">
                  <c:v>3.29781E-3</c:v>
                </c:pt>
                <c:pt idx="20599">
                  <c:v>-6.3743599999999999E-3</c:v>
                </c:pt>
                <c:pt idx="20600">
                  <c:v>2.6693300000000001E-3</c:v>
                </c:pt>
                <c:pt idx="20601">
                  <c:v>-2.0011899999999999E-2</c:v>
                </c:pt>
                <c:pt idx="20602">
                  <c:v>4.1208299999999998E-3</c:v>
                </c:pt>
                <c:pt idx="20603">
                  <c:v>-1.06096E-2</c:v>
                </c:pt>
                <c:pt idx="20604">
                  <c:v>-2.1716099999999999E-2</c:v>
                </c:pt>
                <c:pt idx="20605">
                  <c:v>-1.54076E-2</c:v>
                </c:pt>
                <c:pt idx="20606">
                  <c:v>9.4842899999999994E-3</c:v>
                </c:pt>
                <c:pt idx="20607">
                  <c:v>-1.20468E-2</c:v>
                </c:pt>
                <c:pt idx="20608">
                  <c:v>-2.0113900000000001E-2</c:v>
                </c:pt>
                <c:pt idx="20609">
                  <c:v>-8.6975100000000003E-3</c:v>
                </c:pt>
                <c:pt idx="20610">
                  <c:v>-1.8164599999999999E-2</c:v>
                </c:pt>
                <c:pt idx="20611">
                  <c:v>-1.18437E-2</c:v>
                </c:pt>
                <c:pt idx="20612">
                  <c:v>8.41141E-4</c:v>
                </c:pt>
                <c:pt idx="20613">
                  <c:v>-1.62601E-2</c:v>
                </c:pt>
                <c:pt idx="20614">
                  <c:v>-2.8620699999999999E-2</c:v>
                </c:pt>
                <c:pt idx="20615">
                  <c:v>-2.81696E-2</c:v>
                </c:pt>
                <c:pt idx="20616">
                  <c:v>-7.6837499999999996E-3</c:v>
                </c:pt>
                <c:pt idx="20617">
                  <c:v>-2.31524E-2</c:v>
                </c:pt>
                <c:pt idx="20618">
                  <c:v>-2.0860699999999999E-2</c:v>
                </c:pt>
                <c:pt idx="20619">
                  <c:v>-1.8636699999999999E-2</c:v>
                </c:pt>
                <c:pt idx="20620">
                  <c:v>-4.5298600000000001E-2</c:v>
                </c:pt>
                <c:pt idx="20621">
                  <c:v>-4.2544400000000003E-2</c:v>
                </c:pt>
                <c:pt idx="20622">
                  <c:v>-2.9282599999999999E-2</c:v>
                </c:pt>
                <c:pt idx="20623">
                  <c:v>-1.1488E-2</c:v>
                </c:pt>
                <c:pt idx="20624">
                  <c:v>-2.5383900000000001E-2</c:v>
                </c:pt>
                <c:pt idx="20625">
                  <c:v>-3.8847E-2</c:v>
                </c:pt>
                <c:pt idx="20626">
                  <c:v>-4.9931499999999997E-2</c:v>
                </c:pt>
                <c:pt idx="20627">
                  <c:v>-1.9984200000000001E-2</c:v>
                </c:pt>
                <c:pt idx="20628">
                  <c:v>-4.3004000000000001E-2</c:v>
                </c:pt>
                <c:pt idx="20629">
                  <c:v>-2.0134900000000001E-2</c:v>
                </c:pt>
                <c:pt idx="20630">
                  <c:v>-2.7538300000000002E-2</c:v>
                </c:pt>
                <c:pt idx="20631">
                  <c:v>-1.69172E-2</c:v>
                </c:pt>
                <c:pt idx="20632">
                  <c:v>-4.7189700000000001E-2</c:v>
                </c:pt>
                <c:pt idx="20633">
                  <c:v>-3.5764700000000003E-2</c:v>
                </c:pt>
                <c:pt idx="20634">
                  <c:v>-1.0127999999999999E-3</c:v>
                </c:pt>
                <c:pt idx="20635">
                  <c:v>-1.44634E-2</c:v>
                </c:pt>
                <c:pt idx="20636">
                  <c:v>-2.93951E-2</c:v>
                </c:pt>
                <c:pt idx="20637">
                  <c:v>-2.8903999999999999E-2</c:v>
                </c:pt>
                <c:pt idx="20638">
                  <c:v>-2.4949099999999998E-2</c:v>
                </c:pt>
                <c:pt idx="20639">
                  <c:v>-2.02332E-2</c:v>
                </c:pt>
                <c:pt idx="20640">
                  <c:v>-6.5746299999999997E-3</c:v>
                </c:pt>
                <c:pt idx="20641">
                  <c:v>-1.46885E-2</c:v>
                </c:pt>
                <c:pt idx="20642">
                  <c:v>-4.2888599999999999E-2</c:v>
                </c:pt>
                <c:pt idx="20643">
                  <c:v>-4.4564199999999998E-2</c:v>
                </c:pt>
                <c:pt idx="20644">
                  <c:v>-5.0057400000000002E-2</c:v>
                </c:pt>
                <c:pt idx="20645">
                  <c:v>-3.2722500000000002E-2</c:v>
                </c:pt>
                <c:pt idx="20646">
                  <c:v>-1.6390800000000001E-2</c:v>
                </c:pt>
                <c:pt idx="20647">
                  <c:v>-3.8620000000000002E-2</c:v>
                </c:pt>
                <c:pt idx="20648">
                  <c:v>-4.6810200000000003E-2</c:v>
                </c:pt>
                <c:pt idx="20649">
                  <c:v>-6.3156100000000007E-2</c:v>
                </c:pt>
                <c:pt idx="20650">
                  <c:v>-2.68545E-2</c:v>
                </c:pt>
                <c:pt idx="20651">
                  <c:v>-1.2104E-2</c:v>
                </c:pt>
                <c:pt idx="20652">
                  <c:v>-2.9266400000000001E-2</c:v>
                </c:pt>
                <c:pt idx="20653">
                  <c:v>-7.0976300000000006E-2</c:v>
                </c:pt>
                <c:pt idx="20654">
                  <c:v>-7.0127499999999995E-2</c:v>
                </c:pt>
                <c:pt idx="20655">
                  <c:v>-6.9491399999999995E-2</c:v>
                </c:pt>
                <c:pt idx="20656">
                  <c:v>-4.3975800000000002E-2</c:v>
                </c:pt>
                <c:pt idx="20657">
                  <c:v>-4.30298E-2</c:v>
                </c:pt>
                <c:pt idx="20658">
                  <c:v>-4.8627900000000002E-2</c:v>
                </c:pt>
                <c:pt idx="20659">
                  <c:v>-5.9281300000000002E-2</c:v>
                </c:pt>
                <c:pt idx="20660">
                  <c:v>-6.02474E-2</c:v>
                </c:pt>
                <c:pt idx="20661">
                  <c:v>-3.2547E-2</c:v>
                </c:pt>
                <c:pt idx="20662">
                  <c:v>-2.8021799999999999E-2</c:v>
                </c:pt>
                <c:pt idx="20663">
                  <c:v>-5.1341100000000001E-2</c:v>
                </c:pt>
                <c:pt idx="20664">
                  <c:v>-4.9513799999999997E-2</c:v>
                </c:pt>
                <c:pt idx="20665">
                  <c:v>-4.6522099999999997E-2</c:v>
                </c:pt>
                <c:pt idx="20666">
                  <c:v>-4.8275899999999997E-2</c:v>
                </c:pt>
                <c:pt idx="20667">
                  <c:v>-5.4172499999999998E-2</c:v>
                </c:pt>
                <c:pt idx="20668">
                  <c:v>-4.16307E-2</c:v>
                </c:pt>
                <c:pt idx="20669">
                  <c:v>-6.2311199999999997E-2</c:v>
                </c:pt>
                <c:pt idx="20670">
                  <c:v>-7.9170199999999996E-2</c:v>
                </c:pt>
                <c:pt idx="20671">
                  <c:v>-7.6763200000000004E-2</c:v>
                </c:pt>
                <c:pt idx="20672">
                  <c:v>-4.8389399999999999E-2</c:v>
                </c:pt>
                <c:pt idx="20673">
                  <c:v>-3.7071199999999999E-2</c:v>
                </c:pt>
                <c:pt idx="20674">
                  <c:v>-7.4385599999999996E-2</c:v>
                </c:pt>
                <c:pt idx="20675">
                  <c:v>-7.4949299999999996E-2</c:v>
                </c:pt>
                <c:pt idx="20676">
                  <c:v>-6.0462000000000002E-2</c:v>
                </c:pt>
                <c:pt idx="20677">
                  <c:v>-5.0428399999999998E-2</c:v>
                </c:pt>
                <c:pt idx="20678">
                  <c:v>-7.0731199999999994E-2</c:v>
                </c:pt>
                <c:pt idx="20679">
                  <c:v>-5.7966200000000002E-2</c:v>
                </c:pt>
                <c:pt idx="20680">
                  <c:v>-5.58424E-2</c:v>
                </c:pt>
                <c:pt idx="20681">
                  <c:v>-6.7613599999999996E-2</c:v>
                </c:pt>
                <c:pt idx="20682">
                  <c:v>-7.7137899999999995E-2</c:v>
                </c:pt>
                <c:pt idx="20683">
                  <c:v>-5.9475899999999998E-2</c:v>
                </c:pt>
                <c:pt idx="20684">
                  <c:v>-6.5892199999999998E-2</c:v>
                </c:pt>
                <c:pt idx="20685">
                  <c:v>-6.6143999999999994E-2</c:v>
                </c:pt>
                <c:pt idx="20686">
                  <c:v>-5.85976E-2</c:v>
                </c:pt>
                <c:pt idx="20687">
                  <c:v>-8.2002599999999995E-2</c:v>
                </c:pt>
                <c:pt idx="20688">
                  <c:v>-6.0505900000000001E-2</c:v>
                </c:pt>
                <c:pt idx="20689">
                  <c:v>-4.3890999999999999E-2</c:v>
                </c:pt>
                <c:pt idx="20690">
                  <c:v>-5.53255E-2</c:v>
                </c:pt>
                <c:pt idx="20691">
                  <c:v>-7.2691900000000004E-2</c:v>
                </c:pt>
                <c:pt idx="20692">
                  <c:v>-9.1608999999999996E-2</c:v>
                </c:pt>
                <c:pt idx="20693">
                  <c:v>-6.0422900000000002E-2</c:v>
                </c:pt>
                <c:pt idx="20694">
                  <c:v>-6.2342599999999998E-2</c:v>
                </c:pt>
                <c:pt idx="20695">
                  <c:v>-5.4962200000000003E-2</c:v>
                </c:pt>
                <c:pt idx="20696">
                  <c:v>-6.0837700000000001E-2</c:v>
                </c:pt>
                <c:pt idx="20697">
                  <c:v>-7.6274900000000007E-2</c:v>
                </c:pt>
                <c:pt idx="20698">
                  <c:v>-6.1428099999999999E-2</c:v>
                </c:pt>
                <c:pt idx="20699">
                  <c:v>-5.79748E-2</c:v>
                </c:pt>
                <c:pt idx="20700">
                  <c:v>-4.3602000000000002E-2</c:v>
                </c:pt>
                <c:pt idx="20701">
                  <c:v>-6.7632700000000004E-2</c:v>
                </c:pt>
                <c:pt idx="20702">
                  <c:v>-7.3767700000000005E-2</c:v>
                </c:pt>
                <c:pt idx="20703">
                  <c:v>-7.4409500000000003E-2</c:v>
                </c:pt>
                <c:pt idx="20704">
                  <c:v>-7.2321899999999995E-2</c:v>
                </c:pt>
                <c:pt idx="20705">
                  <c:v>-6.2930100000000003E-2</c:v>
                </c:pt>
                <c:pt idx="20706">
                  <c:v>-5.1903699999999997E-2</c:v>
                </c:pt>
                <c:pt idx="20707">
                  <c:v>-6.8501500000000007E-2</c:v>
                </c:pt>
                <c:pt idx="20708">
                  <c:v>-7.3186899999999999E-2</c:v>
                </c:pt>
                <c:pt idx="20709">
                  <c:v>-6.9359799999999999E-2</c:v>
                </c:pt>
                <c:pt idx="20710">
                  <c:v>-8.7340399999999999E-2</c:v>
                </c:pt>
                <c:pt idx="20711">
                  <c:v>-5.6439400000000001E-2</c:v>
                </c:pt>
                <c:pt idx="20712">
                  <c:v>-7.6702099999999995E-2</c:v>
                </c:pt>
                <c:pt idx="20713">
                  <c:v>-8.2458500000000004E-2</c:v>
                </c:pt>
                <c:pt idx="20714">
                  <c:v>-5.6421300000000001E-2</c:v>
                </c:pt>
                <c:pt idx="20715">
                  <c:v>-5.5127099999999998E-2</c:v>
                </c:pt>
                <c:pt idx="20716">
                  <c:v>-7.2060600000000002E-2</c:v>
                </c:pt>
                <c:pt idx="20717">
                  <c:v>-7.4031799999999995E-2</c:v>
                </c:pt>
                <c:pt idx="20718">
                  <c:v>-6.7109100000000005E-2</c:v>
                </c:pt>
                <c:pt idx="20719">
                  <c:v>-7.8148800000000004E-2</c:v>
                </c:pt>
                <c:pt idx="20720">
                  <c:v>-0.104764</c:v>
                </c:pt>
                <c:pt idx="20721">
                  <c:v>-7.8086900000000001E-2</c:v>
                </c:pt>
                <c:pt idx="20722">
                  <c:v>-9.6572900000000003E-2</c:v>
                </c:pt>
                <c:pt idx="20723">
                  <c:v>-7.3017100000000001E-2</c:v>
                </c:pt>
                <c:pt idx="20724">
                  <c:v>-8.3935700000000002E-2</c:v>
                </c:pt>
                <c:pt idx="20725">
                  <c:v>-9.2577900000000005E-2</c:v>
                </c:pt>
                <c:pt idx="20726">
                  <c:v>-9.0222399999999994E-2</c:v>
                </c:pt>
                <c:pt idx="20727">
                  <c:v>-7.5829499999999994E-2</c:v>
                </c:pt>
                <c:pt idx="20728">
                  <c:v>-6.29826E-2</c:v>
                </c:pt>
                <c:pt idx="20729">
                  <c:v>-9.2902200000000004E-2</c:v>
                </c:pt>
                <c:pt idx="20730">
                  <c:v>-8.8962600000000003E-2</c:v>
                </c:pt>
                <c:pt idx="20731">
                  <c:v>-8.1946400000000003E-2</c:v>
                </c:pt>
                <c:pt idx="20732">
                  <c:v>-5.7584799999999998E-2</c:v>
                </c:pt>
                <c:pt idx="20733">
                  <c:v>-8.1450499999999995E-2</c:v>
                </c:pt>
                <c:pt idx="20734">
                  <c:v>-8.5453000000000001E-2</c:v>
                </c:pt>
                <c:pt idx="20735">
                  <c:v>-7.3968900000000004E-2</c:v>
                </c:pt>
                <c:pt idx="20736">
                  <c:v>-8.0273600000000001E-2</c:v>
                </c:pt>
                <c:pt idx="20737">
                  <c:v>-9.9028599999999994E-2</c:v>
                </c:pt>
                <c:pt idx="20738">
                  <c:v>-8.3394099999999999E-2</c:v>
                </c:pt>
                <c:pt idx="20739">
                  <c:v>-6.7137699999999995E-2</c:v>
                </c:pt>
                <c:pt idx="20740">
                  <c:v>-9.25121E-2</c:v>
                </c:pt>
                <c:pt idx="20741">
                  <c:v>-0.10603899999999999</c:v>
                </c:pt>
                <c:pt idx="20742">
                  <c:v>-7.8419699999999995E-2</c:v>
                </c:pt>
                <c:pt idx="20743">
                  <c:v>-8.5278499999999993E-2</c:v>
                </c:pt>
                <c:pt idx="20744">
                  <c:v>-6.9589600000000001E-2</c:v>
                </c:pt>
                <c:pt idx="20745">
                  <c:v>-8.3497000000000002E-2</c:v>
                </c:pt>
                <c:pt idx="20746">
                  <c:v>-7.7691999999999997E-2</c:v>
                </c:pt>
                <c:pt idx="20747">
                  <c:v>-9.8598500000000006E-2</c:v>
                </c:pt>
                <c:pt idx="20748">
                  <c:v>-6.7895899999999995E-2</c:v>
                </c:pt>
                <c:pt idx="20749">
                  <c:v>-7.9866400000000004E-2</c:v>
                </c:pt>
                <c:pt idx="20750">
                  <c:v>-9.2372899999999994E-2</c:v>
                </c:pt>
                <c:pt idx="20751">
                  <c:v>-8.5790599999999995E-2</c:v>
                </c:pt>
                <c:pt idx="20752">
                  <c:v>-8.6583099999999996E-2</c:v>
                </c:pt>
                <c:pt idx="20753">
                  <c:v>-9.4770400000000005E-2</c:v>
                </c:pt>
                <c:pt idx="20754">
                  <c:v>-9.7289100000000003E-2</c:v>
                </c:pt>
                <c:pt idx="20755">
                  <c:v>-8.1509600000000001E-2</c:v>
                </c:pt>
                <c:pt idx="20756">
                  <c:v>-7.7146500000000007E-2</c:v>
                </c:pt>
                <c:pt idx="20757">
                  <c:v>-9.7099299999999999E-2</c:v>
                </c:pt>
                <c:pt idx="20758">
                  <c:v>-0.112044</c:v>
                </c:pt>
                <c:pt idx="20759">
                  <c:v>-9.8060599999999998E-2</c:v>
                </c:pt>
                <c:pt idx="20760">
                  <c:v>-8.8278800000000004E-2</c:v>
                </c:pt>
                <c:pt idx="20761">
                  <c:v>-8.4897E-2</c:v>
                </c:pt>
                <c:pt idx="20762">
                  <c:v>-0.108847</c:v>
                </c:pt>
                <c:pt idx="20763">
                  <c:v>-8.3890900000000004E-2</c:v>
                </c:pt>
                <c:pt idx="20764">
                  <c:v>-8.8372199999999998E-2</c:v>
                </c:pt>
                <c:pt idx="20765">
                  <c:v>-0.102258</c:v>
                </c:pt>
                <c:pt idx="20766">
                  <c:v>-9.2095399999999994E-2</c:v>
                </c:pt>
                <c:pt idx="20767">
                  <c:v>-6.6219299999999995E-2</c:v>
                </c:pt>
                <c:pt idx="20768">
                  <c:v>-8.9586299999999994E-2</c:v>
                </c:pt>
                <c:pt idx="20769">
                  <c:v>-9.9830600000000005E-2</c:v>
                </c:pt>
                <c:pt idx="20770">
                  <c:v>-8.0537800000000007E-2</c:v>
                </c:pt>
                <c:pt idx="20771">
                  <c:v>-9.5010800000000006E-2</c:v>
                </c:pt>
                <c:pt idx="20772">
                  <c:v>-8.3949999999999997E-2</c:v>
                </c:pt>
                <c:pt idx="20773">
                  <c:v>-0.10100199999999999</c:v>
                </c:pt>
                <c:pt idx="20774">
                  <c:v>-8.2337400000000005E-2</c:v>
                </c:pt>
                <c:pt idx="20775">
                  <c:v>-0.109808</c:v>
                </c:pt>
                <c:pt idx="20776">
                  <c:v>-8.6686100000000002E-2</c:v>
                </c:pt>
                <c:pt idx="20777">
                  <c:v>-7.6266299999999995E-2</c:v>
                </c:pt>
                <c:pt idx="20778">
                  <c:v>-8.0774299999999993E-2</c:v>
                </c:pt>
                <c:pt idx="20779">
                  <c:v>-0.106376</c:v>
                </c:pt>
                <c:pt idx="20780">
                  <c:v>-9.8582299999999998E-2</c:v>
                </c:pt>
                <c:pt idx="20781">
                  <c:v>-8.9442300000000002E-2</c:v>
                </c:pt>
                <c:pt idx="20782">
                  <c:v>-7.5515700000000005E-2</c:v>
                </c:pt>
                <c:pt idx="20783">
                  <c:v>-8.0102900000000005E-2</c:v>
                </c:pt>
                <c:pt idx="20784">
                  <c:v>-7.2525000000000006E-2</c:v>
                </c:pt>
                <c:pt idx="20785">
                  <c:v>-9.1443099999999999E-2</c:v>
                </c:pt>
                <c:pt idx="20786">
                  <c:v>-0.106517</c:v>
                </c:pt>
                <c:pt idx="20787">
                  <c:v>-9.3525899999999995E-2</c:v>
                </c:pt>
                <c:pt idx="20788">
                  <c:v>-8.2977300000000004E-2</c:v>
                </c:pt>
                <c:pt idx="20789">
                  <c:v>-9.9632299999999993E-2</c:v>
                </c:pt>
                <c:pt idx="20790">
                  <c:v>-0.101089</c:v>
                </c:pt>
                <c:pt idx="20791">
                  <c:v>-9.5091800000000004E-2</c:v>
                </c:pt>
                <c:pt idx="20792">
                  <c:v>-0.103854</c:v>
                </c:pt>
                <c:pt idx="20793">
                  <c:v>-0.101924</c:v>
                </c:pt>
                <c:pt idx="20794">
                  <c:v>-9.1163599999999997E-2</c:v>
                </c:pt>
                <c:pt idx="20795">
                  <c:v>-7.5596800000000006E-2</c:v>
                </c:pt>
                <c:pt idx="20796">
                  <c:v>-0.107798</c:v>
                </c:pt>
                <c:pt idx="20797">
                  <c:v>-0.100872</c:v>
                </c:pt>
                <c:pt idx="20798">
                  <c:v>-9.5861399999999999E-2</c:v>
                </c:pt>
                <c:pt idx="20799">
                  <c:v>-8.42247E-2</c:v>
                </c:pt>
                <c:pt idx="20800">
                  <c:v>-8.4382100000000002E-2</c:v>
                </c:pt>
                <c:pt idx="20801">
                  <c:v>-0.101267</c:v>
                </c:pt>
                <c:pt idx="20802">
                  <c:v>-0.1091</c:v>
                </c:pt>
                <c:pt idx="20803">
                  <c:v>-8.0429100000000003E-2</c:v>
                </c:pt>
                <c:pt idx="20804">
                  <c:v>-8.0821000000000004E-2</c:v>
                </c:pt>
                <c:pt idx="20805">
                  <c:v>-9.7245200000000004E-2</c:v>
                </c:pt>
                <c:pt idx="20806">
                  <c:v>-0.115462</c:v>
                </c:pt>
                <c:pt idx="20807">
                  <c:v>-0.11206199999999999</c:v>
                </c:pt>
                <c:pt idx="20808">
                  <c:v>-9.7817399999999999E-2</c:v>
                </c:pt>
                <c:pt idx="20809">
                  <c:v>-0.102552</c:v>
                </c:pt>
                <c:pt idx="20810">
                  <c:v>-9.7802200000000006E-2</c:v>
                </c:pt>
                <c:pt idx="20811">
                  <c:v>-8.1146200000000002E-2</c:v>
                </c:pt>
                <c:pt idx="20812">
                  <c:v>-9.01613E-2</c:v>
                </c:pt>
                <c:pt idx="20813">
                  <c:v>-0.100221</c:v>
                </c:pt>
                <c:pt idx="20814">
                  <c:v>-9.2907900000000002E-2</c:v>
                </c:pt>
                <c:pt idx="20815">
                  <c:v>-5.7073600000000002E-2</c:v>
                </c:pt>
                <c:pt idx="20816">
                  <c:v>-7.7409699999999998E-2</c:v>
                </c:pt>
                <c:pt idx="20817">
                  <c:v>-9.3684199999999995E-2</c:v>
                </c:pt>
                <c:pt idx="20818">
                  <c:v>-9.0789800000000004E-2</c:v>
                </c:pt>
                <c:pt idx="20819">
                  <c:v>-7.7144599999999994E-2</c:v>
                </c:pt>
                <c:pt idx="20820">
                  <c:v>-7.9940800000000006E-2</c:v>
                </c:pt>
                <c:pt idx="20821">
                  <c:v>-5.58624E-2</c:v>
                </c:pt>
                <c:pt idx="20822">
                  <c:v>-5.7940499999999999E-2</c:v>
                </c:pt>
                <c:pt idx="20823">
                  <c:v>-8.1543900000000002E-2</c:v>
                </c:pt>
                <c:pt idx="20824">
                  <c:v>-6.6103899999999993E-2</c:v>
                </c:pt>
                <c:pt idx="20825">
                  <c:v>-6.2274000000000003E-2</c:v>
                </c:pt>
                <c:pt idx="20826">
                  <c:v>-5.6691199999999997E-2</c:v>
                </c:pt>
                <c:pt idx="20827">
                  <c:v>-6.6309000000000007E-2</c:v>
                </c:pt>
                <c:pt idx="20828">
                  <c:v>-7.02705E-2</c:v>
                </c:pt>
                <c:pt idx="20829">
                  <c:v>-5.7494200000000002E-2</c:v>
                </c:pt>
                <c:pt idx="20830">
                  <c:v>-6.2080400000000001E-2</c:v>
                </c:pt>
                <c:pt idx="20831">
                  <c:v>-5.4506300000000001E-2</c:v>
                </c:pt>
                <c:pt idx="20832">
                  <c:v>-5.1664399999999999E-2</c:v>
                </c:pt>
                <c:pt idx="20833">
                  <c:v>-4.9497600000000003E-2</c:v>
                </c:pt>
                <c:pt idx="20834">
                  <c:v>-8.4059700000000001E-2</c:v>
                </c:pt>
                <c:pt idx="20835">
                  <c:v>-7.4586899999999998E-2</c:v>
                </c:pt>
                <c:pt idx="20836">
                  <c:v>-6.2208199999999998E-2</c:v>
                </c:pt>
                <c:pt idx="20837">
                  <c:v>-6.5442100000000003E-2</c:v>
                </c:pt>
                <c:pt idx="20838">
                  <c:v>-6.0204500000000001E-2</c:v>
                </c:pt>
                <c:pt idx="20839">
                  <c:v>-4.6621299999999997E-2</c:v>
                </c:pt>
                <c:pt idx="20840">
                  <c:v>-5.4549199999999999E-2</c:v>
                </c:pt>
                <c:pt idx="20841">
                  <c:v>-7.5341199999999997E-2</c:v>
                </c:pt>
                <c:pt idx="20842">
                  <c:v>-5.8864600000000003E-2</c:v>
                </c:pt>
                <c:pt idx="20843">
                  <c:v>-3.60708E-2</c:v>
                </c:pt>
                <c:pt idx="20844">
                  <c:v>-5.6344999999999999E-2</c:v>
                </c:pt>
                <c:pt idx="20845">
                  <c:v>-5.2191700000000001E-2</c:v>
                </c:pt>
                <c:pt idx="20846">
                  <c:v>-5.9876400000000003E-2</c:v>
                </c:pt>
                <c:pt idx="20847">
                  <c:v>-4.9272499999999997E-2</c:v>
                </c:pt>
                <c:pt idx="20848">
                  <c:v>-5.1686299999999998E-2</c:v>
                </c:pt>
                <c:pt idx="20849">
                  <c:v>-4.0059999999999998E-2</c:v>
                </c:pt>
                <c:pt idx="20850">
                  <c:v>-5.4354699999999999E-2</c:v>
                </c:pt>
                <c:pt idx="20851">
                  <c:v>-5.1124599999999999E-2</c:v>
                </c:pt>
                <c:pt idx="20852">
                  <c:v>-2.9505699999999999E-2</c:v>
                </c:pt>
                <c:pt idx="20853">
                  <c:v>-3.10631E-2</c:v>
                </c:pt>
                <c:pt idx="20854">
                  <c:v>-4.71315E-2</c:v>
                </c:pt>
                <c:pt idx="20855">
                  <c:v>-5.3076699999999997E-2</c:v>
                </c:pt>
                <c:pt idx="20856">
                  <c:v>-3.3053399999999997E-2</c:v>
                </c:pt>
                <c:pt idx="20857">
                  <c:v>-3.8255699999999997E-2</c:v>
                </c:pt>
                <c:pt idx="20858">
                  <c:v>-2.9378899999999999E-2</c:v>
                </c:pt>
                <c:pt idx="20859">
                  <c:v>-2.43921E-2</c:v>
                </c:pt>
                <c:pt idx="20860">
                  <c:v>-3.99418E-2</c:v>
                </c:pt>
                <c:pt idx="20861">
                  <c:v>-5.7238600000000001E-2</c:v>
                </c:pt>
                <c:pt idx="20862">
                  <c:v>-5.4263100000000002E-2</c:v>
                </c:pt>
                <c:pt idx="20863">
                  <c:v>-3.4488699999999997E-2</c:v>
                </c:pt>
                <c:pt idx="20864">
                  <c:v>-3.3773400000000002E-2</c:v>
                </c:pt>
                <c:pt idx="20865">
                  <c:v>-5.1255200000000001E-2</c:v>
                </c:pt>
                <c:pt idx="20866">
                  <c:v>-4.1491500000000001E-2</c:v>
                </c:pt>
                <c:pt idx="20867">
                  <c:v>-3.9633799999999997E-2</c:v>
                </c:pt>
                <c:pt idx="20868">
                  <c:v>-3.79496E-2</c:v>
                </c:pt>
                <c:pt idx="20869">
                  <c:v>-3.9348599999999997E-2</c:v>
                </c:pt>
                <c:pt idx="20870">
                  <c:v>-2.75965E-2</c:v>
                </c:pt>
                <c:pt idx="20871">
                  <c:v>-4.1222599999999998E-2</c:v>
                </c:pt>
                <c:pt idx="20872">
                  <c:v>-5.0591499999999998E-2</c:v>
                </c:pt>
                <c:pt idx="20873">
                  <c:v>-4.2307900000000002E-2</c:v>
                </c:pt>
                <c:pt idx="20874">
                  <c:v>-3.1925200000000001E-2</c:v>
                </c:pt>
                <c:pt idx="20875">
                  <c:v>-4.0683700000000003E-2</c:v>
                </c:pt>
                <c:pt idx="20876">
                  <c:v>-3.3944099999999998E-2</c:v>
                </c:pt>
                <c:pt idx="20877">
                  <c:v>-3.8944199999999998E-2</c:v>
                </c:pt>
                <c:pt idx="20878">
                  <c:v>-3.0130400000000002E-2</c:v>
                </c:pt>
                <c:pt idx="20879">
                  <c:v>-3.1852699999999998E-2</c:v>
                </c:pt>
                <c:pt idx="20880">
                  <c:v>-1.9608500000000001E-2</c:v>
                </c:pt>
                <c:pt idx="20881">
                  <c:v>6.5536500000000003E-3</c:v>
                </c:pt>
                <c:pt idx="20882">
                  <c:v>-1.4878300000000001E-2</c:v>
                </c:pt>
                <c:pt idx="20883">
                  <c:v>-4.0527300000000002E-2</c:v>
                </c:pt>
                <c:pt idx="20884">
                  <c:v>-2.1513000000000001E-2</c:v>
                </c:pt>
                <c:pt idx="20885">
                  <c:v>-6.9084200000000002E-3</c:v>
                </c:pt>
                <c:pt idx="20886">
                  <c:v>-9.5224400000000001E-3</c:v>
                </c:pt>
                <c:pt idx="20887">
                  <c:v>-3.45898E-3</c:v>
                </c:pt>
                <c:pt idx="20888">
                  <c:v>5.9042000000000001E-3</c:v>
                </c:pt>
                <c:pt idx="20889">
                  <c:v>-1.47419E-2</c:v>
                </c:pt>
                <c:pt idx="20890">
                  <c:v>-3.3001900000000001E-2</c:v>
                </c:pt>
                <c:pt idx="20891">
                  <c:v>-8.1205400000000007E-3</c:v>
                </c:pt>
                <c:pt idx="20892">
                  <c:v>-5.5742300000000003E-3</c:v>
                </c:pt>
                <c:pt idx="20893">
                  <c:v>-5.1956199999999998E-3</c:v>
                </c:pt>
                <c:pt idx="20894">
                  <c:v>-2.1858200000000001E-2</c:v>
                </c:pt>
                <c:pt idx="20895">
                  <c:v>-2.8370900000000001E-2</c:v>
                </c:pt>
                <c:pt idx="20896">
                  <c:v>-1.35651E-2</c:v>
                </c:pt>
                <c:pt idx="20897">
                  <c:v>-8.6288500000000004E-3</c:v>
                </c:pt>
                <c:pt idx="20898">
                  <c:v>-2.8896299999999999E-4</c:v>
                </c:pt>
                <c:pt idx="20899">
                  <c:v>-8.0633200000000006E-3</c:v>
                </c:pt>
                <c:pt idx="20900">
                  <c:v>-3.3232699999999997E-2</c:v>
                </c:pt>
                <c:pt idx="20901">
                  <c:v>-1.36461E-2</c:v>
                </c:pt>
                <c:pt idx="20902">
                  <c:v>-6.1092400000000002E-3</c:v>
                </c:pt>
                <c:pt idx="20903">
                  <c:v>-7.3728600000000002E-3</c:v>
                </c:pt>
                <c:pt idx="20904">
                  <c:v>-1.2894600000000001E-2</c:v>
                </c:pt>
                <c:pt idx="20905">
                  <c:v>-3.6439900000000002E-3</c:v>
                </c:pt>
                <c:pt idx="20906">
                  <c:v>-4.8313100000000001E-3</c:v>
                </c:pt>
                <c:pt idx="20907">
                  <c:v>-1.3483E-2</c:v>
                </c:pt>
                <c:pt idx="20908">
                  <c:v>-5.2166000000000001E-3</c:v>
                </c:pt>
                <c:pt idx="20909">
                  <c:v>2.2978800000000001E-2</c:v>
                </c:pt>
                <c:pt idx="20910">
                  <c:v>-1.06459E-2</c:v>
                </c:pt>
                <c:pt idx="20911">
                  <c:v>-1.12686E-2</c:v>
                </c:pt>
                <c:pt idx="20912">
                  <c:v>4.68922E-3</c:v>
                </c:pt>
                <c:pt idx="20913">
                  <c:v>7.7857999999999998E-3</c:v>
                </c:pt>
                <c:pt idx="20914">
                  <c:v>1.3073E-2</c:v>
                </c:pt>
                <c:pt idx="20915">
                  <c:v>-1.15395E-4</c:v>
                </c:pt>
                <c:pt idx="20916">
                  <c:v>-1.47915E-3</c:v>
                </c:pt>
                <c:pt idx="20917">
                  <c:v>-9.8733899999999993E-3</c:v>
                </c:pt>
                <c:pt idx="20918">
                  <c:v>7.8201300000000002E-4</c:v>
                </c:pt>
                <c:pt idx="20919">
                  <c:v>7.6952000000000001E-3</c:v>
                </c:pt>
                <c:pt idx="20920">
                  <c:v>1.1655799999999999E-2</c:v>
                </c:pt>
                <c:pt idx="20921">
                  <c:v>2.99263E-3</c:v>
                </c:pt>
                <c:pt idx="20922">
                  <c:v>6.4239500000000003E-3</c:v>
                </c:pt>
                <c:pt idx="20923">
                  <c:v>-1.5719400000000001E-2</c:v>
                </c:pt>
                <c:pt idx="20924" formatCode="0.00E+00">
                  <c:v>7.9154999999999997E-5</c:v>
                </c:pt>
                <c:pt idx="20925">
                  <c:v>1.49975E-2</c:v>
                </c:pt>
                <c:pt idx="20926">
                  <c:v>2.5220900000000001E-2</c:v>
                </c:pt>
                <c:pt idx="20927">
                  <c:v>3.87287E-3</c:v>
                </c:pt>
                <c:pt idx="20928">
                  <c:v>-1.4910700000000001E-2</c:v>
                </c:pt>
                <c:pt idx="20929">
                  <c:v>7.5168600000000002E-3</c:v>
                </c:pt>
                <c:pt idx="20930">
                  <c:v>1.9878400000000001E-2</c:v>
                </c:pt>
                <c:pt idx="20931">
                  <c:v>2.5672899999999998E-3</c:v>
                </c:pt>
                <c:pt idx="20932">
                  <c:v>5.4616899999999999E-3</c:v>
                </c:pt>
                <c:pt idx="20933">
                  <c:v>2.1417599999999998E-2</c:v>
                </c:pt>
                <c:pt idx="20934">
                  <c:v>1.92623E-2</c:v>
                </c:pt>
                <c:pt idx="20935">
                  <c:v>-3.96919E-3</c:v>
                </c:pt>
                <c:pt idx="20936">
                  <c:v>3.6406500000000001E-2</c:v>
                </c:pt>
                <c:pt idx="20937">
                  <c:v>3.7083600000000001E-2</c:v>
                </c:pt>
                <c:pt idx="20938">
                  <c:v>1.0891899999999999E-2</c:v>
                </c:pt>
                <c:pt idx="20939">
                  <c:v>1.55716E-2</c:v>
                </c:pt>
                <c:pt idx="20940">
                  <c:v>3.2660500000000002E-2</c:v>
                </c:pt>
                <c:pt idx="20941">
                  <c:v>3.6081299999999997E-2</c:v>
                </c:pt>
                <c:pt idx="20942">
                  <c:v>1.46599E-2</c:v>
                </c:pt>
                <c:pt idx="20943">
                  <c:v>1.6207699999999998E-2</c:v>
                </c:pt>
                <c:pt idx="20944">
                  <c:v>2.2330300000000001E-2</c:v>
                </c:pt>
                <c:pt idx="20945">
                  <c:v>1.9447300000000001E-2</c:v>
                </c:pt>
                <c:pt idx="20946">
                  <c:v>4.5366299999999998E-3</c:v>
                </c:pt>
                <c:pt idx="20947">
                  <c:v>4.1790000000000001E-2</c:v>
                </c:pt>
                <c:pt idx="20948">
                  <c:v>3.7661600000000003E-2</c:v>
                </c:pt>
                <c:pt idx="20949">
                  <c:v>1.4452899999999999E-2</c:v>
                </c:pt>
                <c:pt idx="20950">
                  <c:v>3.8494100000000003E-2</c:v>
                </c:pt>
                <c:pt idx="20951">
                  <c:v>3.1219500000000001E-2</c:v>
                </c:pt>
                <c:pt idx="20952">
                  <c:v>3.3023799999999999E-2</c:v>
                </c:pt>
                <c:pt idx="20953">
                  <c:v>3.5538699999999999E-2</c:v>
                </c:pt>
                <c:pt idx="20954">
                  <c:v>5.9499700000000003E-2</c:v>
                </c:pt>
                <c:pt idx="20955">
                  <c:v>3.6264400000000002E-2</c:v>
                </c:pt>
                <c:pt idx="20956">
                  <c:v>7.8620900000000004E-3</c:v>
                </c:pt>
                <c:pt idx="20957">
                  <c:v>3.92208E-2</c:v>
                </c:pt>
                <c:pt idx="20958">
                  <c:v>3.7975299999999997E-2</c:v>
                </c:pt>
                <c:pt idx="20959">
                  <c:v>4.6231300000000003E-2</c:v>
                </c:pt>
                <c:pt idx="20960">
                  <c:v>3.09982E-2</c:v>
                </c:pt>
                <c:pt idx="20961">
                  <c:v>3.0467999999999999E-2</c:v>
                </c:pt>
                <c:pt idx="20962">
                  <c:v>3.1981500000000003E-2</c:v>
                </c:pt>
                <c:pt idx="20963">
                  <c:v>1.8826499999999999E-2</c:v>
                </c:pt>
                <c:pt idx="20964">
                  <c:v>4.06199E-2</c:v>
                </c:pt>
                <c:pt idx="20965">
                  <c:v>5.8991399999999999E-2</c:v>
                </c:pt>
                <c:pt idx="20966">
                  <c:v>3.7903800000000001E-2</c:v>
                </c:pt>
                <c:pt idx="20967">
                  <c:v>1.3653800000000001E-2</c:v>
                </c:pt>
                <c:pt idx="20968">
                  <c:v>4.94051E-2</c:v>
                </c:pt>
                <c:pt idx="20969">
                  <c:v>3.26071E-2</c:v>
                </c:pt>
                <c:pt idx="20970">
                  <c:v>3.23629E-2</c:v>
                </c:pt>
                <c:pt idx="20971">
                  <c:v>4.9302100000000001E-2</c:v>
                </c:pt>
                <c:pt idx="20972">
                  <c:v>3.3842999999999998E-2</c:v>
                </c:pt>
                <c:pt idx="20973">
                  <c:v>1.2725800000000001E-2</c:v>
                </c:pt>
                <c:pt idx="20974">
                  <c:v>2.77548E-2</c:v>
                </c:pt>
                <c:pt idx="20975">
                  <c:v>4.4775000000000002E-2</c:v>
                </c:pt>
                <c:pt idx="20976">
                  <c:v>5.11847E-2</c:v>
                </c:pt>
                <c:pt idx="20977">
                  <c:v>2.87199E-2</c:v>
                </c:pt>
                <c:pt idx="20978">
                  <c:v>4.7358499999999998E-2</c:v>
                </c:pt>
                <c:pt idx="20979">
                  <c:v>4.1981699999999997E-2</c:v>
                </c:pt>
                <c:pt idx="20980">
                  <c:v>3.5234500000000002E-2</c:v>
                </c:pt>
                <c:pt idx="20981">
                  <c:v>3.4684199999999998E-2</c:v>
                </c:pt>
                <c:pt idx="20982">
                  <c:v>6.9191900000000001E-2</c:v>
                </c:pt>
                <c:pt idx="20983">
                  <c:v>4.6834000000000001E-2</c:v>
                </c:pt>
                <c:pt idx="20984">
                  <c:v>2.6471100000000001E-2</c:v>
                </c:pt>
                <c:pt idx="20985">
                  <c:v>3.3348099999999999E-2</c:v>
                </c:pt>
                <c:pt idx="20986">
                  <c:v>2.6844E-2</c:v>
                </c:pt>
                <c:pt idx="20987">
                  <c:v>4.6337099999999999E-2</c:v>
                </c:pt>
                <c:pt idx="20988">
                  <c:v>4.1628800000000001E-2</c:v>
                </c:pt>
                <c:pt idx="20989">
                  <c:v>4.2514799999999998E-2</c:v>
                </c:pt>
                <c:pt idx="20990">
                  <c:v>3.2632799999999997E-2</c:v>
                </c:pt>
                <c:pt idx="20991">
                  <c:v>2.7242700000000002E-2</c:v>
                </c:pt>
                <c:pt idx="20992">
                  <c:v>4.1587800000000001E-2</c:v>
                </c:pt>
                <c:pt idx="20993" formatCode="0.00E+00">
                  <c:v>5.9817299999999997E-2</c:v>
                </c:pt>
                <c:pt idx="20994">
                  <c:v>5.49679E-2</c:v>
                </c:pt>
                <c:pt idx="20995">
                  <c:v>3.4550699999999997E-2</c:v>
                </c:pt>
                <c:pt idx="20996">
                  <c:v>5.6973500000000003E-2</c:v>
                </c:pt>
                <c:pt idx="20997">
                  <c:v>4.4097900000000002E-2</c:v>
                </c:pt>
                <c:pt idx="20998">
                  <c:v>4.9861000000000003E-2</c:v>
                </c:pt>
                <c:pt idx="20999">
                  <c:v>5.3271300000000001E-2</c:v>
                </c:pt>
                <c:pt idx="21000">
                  <c:v>4.38652E-2</c:v>
                </c:pt>
                <c:pt idx="21001">
                  <c:v>3.8056399999999997E-2</c:v>
                </c:pt>
                <c:pt idx="21002">
                  <c:v>2.48728E-2</c:v>
                </c:pt>
                <c:pt idx="21003">
                  <c:v>2.9455200000000001E-2</c:v>
                </c:pt>
                <c:pt idx="21004">
                  <c:v>3.6836599999999997E-2</c:v>
                </c:pt>
                <c:pt idx="21005">
                  <c:v>3.3148799999999999E-2</c:v>
                </c:pt>
                <c:pt idx="21006">
                  <c:v>5.2874600000000001E-2</c:v>
                </c:pt>
                <c:pt idx="21007">
                  <c:v>4.7761900000000003E-2</c:v>
                </c:pt>
                <c:pt idx="21008">
                  <c:v>4.9457599999999997E-2</c:v>
                </c:pt>
                <c:pt idx="21009">
                  <c:v>4.2803800000000003E-2</c:v>
                </c:pt>
                <c:pt idx="21010">
                  <c:v>5.3240799999999998E-2</c:v>
                </c:pt>
                <c:pt idx="21011">
                  <c:v>3.9390599999999998E-2</c:v>
                </c:pt>
                <c:pt idx="21012">
                  <c:v>4.2750400000000001E-2</c:v>
                </c:pt>
                <c:pt idx="21013">
                  <c:v>6.0009E-2</c:v>
                </c:pt>
                <c:pt idx="21014">
                  <c:v>5.5585900000000001E-2</c:v>
                </c:pt>
                <c:pt idx="21015">
                  <c:v>4.93841E-2</c:v>
                </c:pt>
                <c:pt idx="21016">
                  <c:v>4.0573100000000001E-2</c:v>
                </c:pt>
                <c:pt idx="21017">
                  <c:v>5.8256099999999998E-2</c:v>
                </c:pt>
                <c:pt idx="21018">
                  <c:v>5.6329700000000003E-2</c:v>
                </c:pt>
                <c:pt idx="21019">
                  <c:v>6.8774199999999994E-2</c:v>
                </c:pt>
                <c:pt idx="21020">
                  <c:v>7.33042E-2</c:v>
                </c:pt>
                <c:pt idx="21021">
                  <c:v>3.8194699999999998E-2</c:v>
                </c:pt>
                <c:pt idx="21022">
                  <c:v>3.1642900000000002E-2</c:v>
                </c:pt>
                <c:pt idx="21023">
                  <c:v>5.60446E-2</c:v>
                </c:pt>
                <c:pt idx="21024">
                  <c:v>6.8004599999999998E-2</c:v>
                </c:pt>
                <c:pt idx="21025">
                  <c:v>5.88751E-2</c:v>
                </c:pt>
                <c:pt idx="21026">
                  <c:v>4.1599299999999999E-2</c:v>
                </c:pt>
                <c:pt idx="21027">
                  <c:v>4.9024600000000002E-2</c:v>
                </c:pt>
                <c:pt idx="21028">
                  <c:v>6.4127000000000003E-2</c:v>
                </c:pt>
                <c:pt idx="21029">
                  <c:v>5.0271999999999997E-2</c:v>
                </c:pt>
                <c:pt idx="21030">
                  <c:v>4.9850499999999999E-2</c:v>
                </c:pt>
                <c:pt idx="21031">
                  <c:v>6.11868E-2</c:v>
                </c:pt>
                <c:pt idx="21032">
                  <c:v>5.0055500000000003E-2</c:v>
                </c:pt>
                <c:pt idx="21033">
                  <c:v>3.1205199999999999E-2</c:v>
                </c:pt>
                <c:pt idx="21034">
                  <c:v>5.4997400000000002E-2</c:v>
                </c:pt>
                <c:pt idx="21035">
                  <c:v>8.2338300000000003E-2</c:v>
                </c:pt>
                <c:pt idx="21036">
                  <c:v>7.0871400000000001E-2</c:v>
                </c:pt>
                <c:pt idx="21037">
                  <c:v>6.6669500000000007E-2</c:v>
                </c:pt>
                <c:pt idx="21038">
                  <c:v>6.0022399999999997E-2</c:v>
                </c:pt>
                <c:pt idx="21039">
                  <c:v>5.6624399999999998E-2</c:v>
                </c:pt>
                <c:pt idx="21040">
                  <c:v>6.8285899999999997E-2</c:v>
                </c:pt>
                <c:pt idx="21041">
                  <c:v>9.0502700000000005E-2</c:v>
                </c:pt>
                <c:pt idx="21042">
                  <c:v>7.6033600000000007E-2</c:v>
                </c:pt>
                <c:pt idx="21043">
                  <c:v>6.1830499999999997E-2</c:v>
                </c:pt>
                <c:pt idx="21044">
                  <c:v>5.7666799999999997E-2</c:v>
                </c:pt>
                <c:pt idx="21045">
                  <c:v>7.0601499999999998E-2</c:v>
                </c:pt>
                <c:pt idx="21046">
                  <c:v>7.0482299999999998E-2</c:v>
                </c:pt>
                <c:pt idx="21047">
                  <c:v>6.7075700000000002E-2</c:v>
                </c:pt>
                <c:pt idx="21048">
                  <c:v>8.7034200000000006E-2</c:v>
                </c:pt>
                <c:pt idx="21049">
                  <c:v>6.3452700000000001E-2</c:v>
                </c:pt>
                <c:pt idx="21050">
                  <c:v>6.1242100000000001E-2</c:v>
                </c:pt>
                <c:pt idx="21051">
                  <c:v>8.5073499999999996E-2</c:v>
                </c:pt>
                <c:pt idx="21052">
                  <c:v>8.8052699999999998E-2</c:v>
                </c:pt>
                <c:pt idx="21053">
                  <c:v>6.6558800000000001E-2</c:v>
                </c:pt>
                <c:pt idx="21054">
                  <c:v>7.6461799999999996E-2</c:v>
                </c:pt>
                <c:pt idx="21055">
                  <c:v>8.0058099999999993E-2</c:v>
                </c:pt>
                <c:pt idx="21056">
                  <c:v>7.0546200000000003E-2</c:v>
                </c:pt>
                <c:pt idx="21057">
                  <c:v>8.5277599999999995E-2</c:v>
                </c:pt>
                <c:pt idx="21058">
                  <c:v>7.9271300000000003E-2</c:v>
                </c:pt>
                <c:pt idx="21059">
                  <c:v>6.7706100000000005E-2</c:v>
                </c:pt>
                <c:pt idx="21060">
                  <c:v>6.9135699999999994E-2</c:v>
                </c:pt>
                <c:pt idx="21061">
                  <c:v>9.0705900000000006E-2</c:v>
                </c:pt>
                <c:pt idx="21062">
                  <c:v>9.4541500000000001E-2</c:v>
                </c:pt>
                <c:pt idx="21063">
                  <c:v>8.4396399999999996E-2</c:v>
                </c:pt>
                <c:pt idx="21064">
                  <c:v>8.8119500000000003E-2</c:v>
                </c:pt>
                <c:pt idx="21065">
                  <c:v>0.102628</c:v>
                </c:pt>
                <c:pt idx="21066">
                  <c:v>8.9511900000000005E-2</c:v>
                </c:pt>
                <c:pt idx="21067">
                  <c:v>8.5073499999999996E-2</c:v>
                </c:pt>
                <c:pt idx="21068">
                  <c:v>8.4084500000000006E-2</c:v>
                </c:pt>
                <c:pt idx="21069">
                  <c:v>9.1729199999999997E-2</c:v>
                </c:pt>
                <c:pt idx="21070">
                  <c:v>7.8359600000000001E-2</c:v>
                </c:pt>
                <c:pt idx="21071">
                  <c:v>6.4783999999999994E-2</c:v>
                </c:pt>
                <c:pt idx="21072">
                  <c:v>8.4586099999999997E-2</c:v>
                </c:pt>
                <c:pt idx="21073">
                  <c:v>7.7414499999999997E-2</c:v>
                </c:pt>
                <c:pt idx="21074">
                  <c:v>8.7411900000000001E-2</c:v>
                </c:pt>
                <c:pt idx="21075">
                  <c:v>7.5013200000000002E-2</c:v>
                </c:pt>
                <c:pt idx="21076">
                  <c:v>7.6930999999999999E-2</c:v>
                </c:pt>
                <c:pt idx="21077">
                  <c:v>6.5194100000000005E-2</c:v>
                </c:pt>
                <c:pt idx="21078">
                  <c:v>6.7568799999999998E-2</c:v>
                </c:pt>
                <c:pt idx="21079">
                  <c:v>6.1997400000000001E-2</c:v>
                </c:pt>
                <c:pt idx="21080">
                  <c:v>7.5426099999999996E-2</c:v>
                </c:pt>
                <c:pt idx="21081">
                  <c:v>8.1800499999999998E-2</c:v>
                </c:pt>
                <c:pt idx="21082">
                  <c:v>8.4156999999999996E-2</c:v>
                </c:pt>
                <c:pt idx="21083">
                  <c:v>7.9631800000000003E-2</c:v>
                </c:pt>
                <c:pt idx="21084">
                  <c:v>5.5111899999999998E-2</c:v>
                </c:pt>
                <c:pt idx="21085">
                  <c:v>6.3054100000000002E-2</c:v>
                </c:pt>
                <c:pt idx="21086">
                  <c:v>7.4154899999999996E-2</c:v>
                </c:pt>
                <c:pt idx="21087">
                  <c:v>6.9444699999999998E-2</c:v>
                </c:pt>
                <c:pt idx="21088">
                  <c:v>4.9867599999999998E-2</c:v>
                </c:pt>
                <c:pt idx="21089">
                  <c:v>7.1985199999999999E-2</c:v>
                </c:pt>
                <c:pt idx="21090">
                  <c:v>7.7150300000000005E-2</c:v>
                </c:pt>
                <c:pt idx="21091">
                  <c:v>6.6307099999999994E-2</c:v>
                </c:pt>
                <c:pt idx="21092">
                  <c:v>5.9103000000000003E-2</c:v>
                </c:pt>
                <c:pt idx="21093">
                  <c:v>7.5802800000000004E-2</c:v>
                </c:pt>
                <c:pt idx="21094">
                  <c:v>7.4376100000000001E-2</c:v>
                </c:pt>
                <c:pt idx="21095">
                  <c:v>6.3242900000000005E-2</c:v>
                </c:pt>
                <c:pt idx="21096">
                  <c:v>5.7477E-2</c:v>
                </c:pt>
                <c:pt idx="21097">
                  <c:v>7.5719800000000004E-2</c:v>
                </c:pt>
                <c:pt idx="21098">
                  <c:v>9.0249099999999999E-2</c:v>
                </c:pt>
                <c:pt idx="21099">
                  <c:v>7.2991399999999998E-2</c:v>
                </c:pt>
                <c:pt idx="21100">
                  <c:v>6.8272600000000003E-2</c:v>
                </c:pt>
                <c:pt idx="21101">
                  <c:v>6.2645000000000006E-2</c:v>
                </c:pt>
                <c:pt idx="21102">
                  <c:v>7.5723600000000002E-2</c:v>
                </c:pt>
                <c:pt idx="21103">
                  <c:v>8.1104300000000004E-2</c:v>
                </c:pt>
                <c:pt idx="21104">
                  <c:v>7.6810799999999999E-2</c:v>
                </c:pt>
                <c:pt idx="21105">
                  <c:v>8.0367999999999995E-2</c:v>
                </c:pt>
                <c:pt idx="21106">
                  <c:v>7.1501700000000001E-2</c:v>
                </c:pt>
                <c:pt idx="21107">
                  <c:v>6.7666100000000007E-2</c:v>
                </c:pt>
                <c:pt idx="21108">
                  <c:v>7.2467799999999999E-2</c:v>
                </c:pt>
                <c:pt idx="21109">
                  <c:v>6.3857999999999998E-2</c:v>
                </c:pt>
                <c:pt idx="21110">
                  <c:v>8.0948800000000001E-2</c:v>
                </c:pt>
                <c:pt idx="21111">
                  <c:v>7.2205500000000006E-2</c:v>
                </c:pt>
                <c:pt idx="21112">
                  <c:v>6.2269199999999997E-2</c:v>
                </c:pt>
                <c:pt idx="21113">
                  <c:v>5.4511999999999998E-2</c:v>
                </c:pt>
                <c:pt idx="21114">
                  <c:v>7.0078799999999997E-2</c:v>
                </c:pt>
                <c:pt idx="21115">
                  <c:v>6.3789399999999996E-2</c:v>
                </c:pt>
                <c:pt idx="21116">
                  <c:v>4.10376E-2</c:v>
                </c:pt>
                <c:pt idx="21117">
                  <c:v>5.2149800000000003E-2</c:v>
                </c:pt>
                <c:pt idx="21118">
                  <c:v>5.5907199999999997E-2</c:v>
                </c:pt>
                <c:pt idx="21119">
                  <c:v>6.9380800000000006E-2</c:v>
                </c:pt>
                <c:pt idx="21120">
                  <c:v>6.0962700000000002E-2</c:v>
                </c:pt>
                <c:pt idx="21121">
                  <c:v>6.1899200000000001E-2</c:v>
                </c:pt>
                <c:pt idx="21122">
                  <c:v>5.3267500000000002E-2</c:v>
                </c:pt>
                <c:pt idx="21123">
                  <c:v>5.22718E-2</c:v>
                </c:pt>
                <c:pt idx="21124">
                  <c:v>5.4614099999999999E-2</c:v>
                </c:pt>
                <c:pt idx="21125">
                  <c:v>5.9686700000000002E-2</c:v>
                </c:pt>
                <c:pt idx="21126">
                  <c:v>6.0117700000000003E-2</c:v>
                </c:pt>
                <c:pt idx="21127">
                  <c:v>4.8769E-2</c:v>
                </c:pt>
                <c:pt idx="21128">
                  <c:v>4.7186899999999997E-2</c:v>
                </c:pt>
                <c:pt idx="21129">
                  <c:v>4.3622000000000001E-2</c:v>
                </c:pt>
                <c:pt idx="21130">
                  <c:v>4.7179199999999998E-2</c:v>
                </c:pt>
                <c:pt idx="21131">
                  <c:v>6.2025999999999998E-2</c:v>
                </c:pt>
                <c:pt idx="21132">
                  <c:v>5.6597700000000001E-2</c:v>
                </c:pt>
                <c:pt idx="21133">
                  <c:v>3.8133599999999997E-2</c:v>
                </c:pt>
                <c:pt idx="21134">
                  <c:v>3.4428599999999997E-2</c:v>
                </c:pt>
                <c:pt idx="21135">
                  <c:v>6.7528699999999997E-2</c:v>
                </c:pt>
                <c:pt idx="21136">
                  <c:v>5.1632900000000002E-2</c:v>
                </c:pt>
                <c:pt idx="21137">
                  <c:v>5.7379699999999999E-2</c:v>
                </c:pt>
                <c:pt idx="21138">
                  <c:v>4.5627599999999997E-2</c:v>
                </c:pt>
                <c:pt idx="21139">
                  <c:v>3.6770799999999999E-2</c:v>
                </c:pt>
                <c:pt idx="21140">
                  <c:v>3.4980799999999999E-2</c:v>
                </c:pt>
                <c:pt idx="21141">
                  <c:v>3.6764100000000001E-2</c:v>
                </c:pt>
                <c:pt idx="21142">
                  <c:v>4.5789700000000003E-2</c:v>
                </c:pt>
                <c:pt idx="21143">
                  <c:v>4.9356499999999998E-2</c:v>
                </c:pt>
                <c:pt idx="21144">
                  <c:v>3.1446500000000002E-2</c:v>
                </c:pt>
                <c:pt idx="21145">
                  <c:v>4.5165999999999998E-2</c:v>
                </c:pt>
                <c:pt idx="21146">
                  <c:v>4.5085899999999998E-2</c:v>
                </c:pt>
                <c:pt idx="21147">
                  <c:v>4.0120099999999999E-2</c:v>
                </c:pt>
                <c:pt idx="21148">
                  <c:v>3.9874100000000003E-2</c:v>
                </c:pt>
                <c:pt idx="21149">
                  <c:v>4.7978399999999997E-2</c:v>
                </c:pt>
                <c:pt idx="21150">
                  <c:v>3.9129299999999999E-2</c:v>
                </c:pt>
                <c:pt idx="21151">
                  <c:v>3.5430900000000001E-2</c:v>
                </c:pt>
                <c:pt idx="21152">
                  <c:v>3.9927499999999998E-2</c:v>
                </c:pt>
                <c:pt idx="21153">
                  <c:v>4.43068E-2</c:v>
                </c:pt>
                <c:pt idx="21154">
                  <c:v>3.3960299999999999E-2</c:v>
                </c:pt>
                <c:pt idx="21155">
                  <c:v>3.3374800000000003E-2</c:v>
                </c:pt>
                <c:pt idx="21156">
                  <c:v>4.6178799999999999E-2</c:v>
                </c:pt>
                <c:pt idx="21157">
                  <c:v>3.7814100000000003E-2</c:v>
                </c:pt>
                <c:pt idx="21158">
                  <c:v>3.1124099999999998E-2</c:v>
                </c:pt>
                <c:pt idx="21159">
                  <c:v>4.4829399999999998E-2</c:v>
                </c:pt>
                <c:pt idx="21160">
                  <c:v>4.1997E-2</c:v>
                </c:pt>
                <c:pt idx="21161">
                  <c:v>2.4941399999999999E-2</c:v>
                </c:pt>
                <c:pt idx="21162">
                  <c:v>1.6225799999999999E-2</c:v>
                </c:pt>
                <c:pt idx="21163">
                  <c:v>3.45163E-2</c:v>
                </c:pt>
                <c:pt idx="21164">
                  <c:v>3.9139699999999999E-2</c:v>
                </c:pt>
                <c:pt idx="21165">
                  <c:v>3.0185699999999999E-2</c:v>
                </c:pt>
                <c:pt idx="21166">
                  <c:v>3.9008099999999997E-2</c:v>
                </c:pt>
                <c:pt idx="21167">
                  <c:v>4.2768500000000001E-2</c:v>
                </c:pt>
                <c:pt idx="21168">
                  <c:v>1.7131799999999999E-2</c:v>
                </c:pt>
                <c:pt idx="21169">
                  <c:v>2.94056E-2</c:v>
                </c:pt>
                <c:pt idx="21170">
                  <c:v>3.4233100000000002E-2</c:v>
                </c:pt>
                <c:pt idx="21171">
                  <c:v>2.53029E-2</c:v>
                </c:pt>
                <c:pt idx="21172">
                  <c:v>1.3168300000000001E-2</c:v>
                </c:pt>
                <c:pt idx="21173">
                  <c:v>1.1007299999999999E-2</c:v>
                </c:pt>
                <c:pt idx="21174">
                  <c:v>3.9393400000000002E-2</c:v>
                </c:pt>
                <c:pt idx="21175">
                  <c:v>2.4186099999999999E-2</c:v>
                </c:pt>
                <c:pt idx="21176">
                  <c:v>3.0703500000000002E-2</c:v>
                </c:pt>
                <c:pt idx="21177">
                  <c:v>2.5066399999999999E-2</c:v>
                </c:pt>
                <c:pt idx="21178">
                  <c:v>2.1681800000000001E-2</c:v>
                </c:pt>
                <c:pt idx="21179">
                  <c:v>1.64995E-2</c:v>
                </c:pt>
                <c:pt idx="21180">
                  <c:v>3.5049400000000001E-2</c:v>
                </c:pt>
                <c:pt idx="21181">
                  <c:v>3.3509299999999999E-2</c:v>
                </c:pt>
                <c:pt idx="21182">
                  <c:v>2.0076799999999999E-2</c:v>
                </c:pt>
                <c:pt idx="21183">
                  <c:v>3.9558400000000004E-3</c:v>
                </c:pt>
                <c:pt idx="21184">
                  <c:v>-6.7901599999999995E-4</c:v>
                </c:pt>
                <c:pt idx="21185">
                  <c:v>2.16312E-2</c:v>
                </c:pt>
                <c:pt idx="21186">
                  <c:v>2.43406E-2</c:v>
                </c:pt>
                <c:pt idx="21187">
                  <c:v>3.4792900000000002E-2</c:v>
                </c:pt>
                <c:pt idx="21188">
                  <c:v>1.3776800000000001E-2</c:v>
                </c:pt>
                <c:pt idx="21189">
                  <c:v>4.1122399999999996E-3</c:v>
                </c:pt>
                <c:pt idx="21190">
                  <c:v>-2.4452200000000001E-3</c:v>
                </c:pt>
                <c:pt idx="21191">
                  <c:v>3.4187299999999997E-2</c:v>
                </c:pt>
                <c:pt idx="21192">
                  <c:v>2.5642399999999999E-2</c:v>
                </c:pt>
                <c:pt idx="21193">
                  <c:v>1.31416E-2</c:v>
                </c:pt>
                <c:pt idx="21194">
                  <c:v>1.26581E-2</c:v>
                </c:pt>
                <c:pt idx="21195">
                  <c:v>1.91202E-2</c:v>
                </c:pt>
                <c:pt idx="21196">
                  <c:v>9.0188999999999998E-3</c:v>
                </c:pt>
                <c:pt idx="21197">
                  <c:v>1.40505E-2</c:v>
                </c:pt>
                <c:pt idx="21198">
                  <c:v>3.0296300000000002E-2</c:v>
                </c:pt>
                <c:pt idx="21199">
                  <c:v>2.8903999999999999E-2</c:v>
                </c:pt>
                <c:pt idx="21200">
                  <c:v>1.19247E-2</c:v>
                </c:pt>
                <c:pt idx="21201">
                  <c:v>2.08921E-2</c:v>
                </c:pt>
                <c:pt idx="21202">
                  <c:v>2.5338200000000002E-2</c:v>
                </c:pt>
                <c:pt idx="21203">
                  <c:v>2.7416200000000002E-2</c:v>
                </c:pt>
                <c:pt idx="21204">
                  <c:v>2.6459699999999999E-2</c:v>
                </c:pt>
                <c:pt idx="21205">
                  <c:v>1.9125900000000001E-2</c:v>
                </c:pt>
                <c:pt idx="21206">
                  <c:v>1.73302E-2</c:v>
                </c:pt>
                <c:pt idx="21207">
                  <c:v>9.2659000000000005E-3</c:v>
                </c:pt>
                <c:pt idx="21208">
                  <c:v>2.4876599999999999E-2</c:v>
                </c:pt>
                <c:pt idx="21209">
                  <c:v>2.7619399999999999E-2</c:v>
                </c:pt>
                <c:pt idx="21210">
                  <c:v>1.3898799999999999E-2</c:v>
                </c:pt>
                <c:pt idx="21211">
                  <c:v>2.0162599999999999E-2</c:v>
                </c:pt>
                <c:pt idx="21212">
                  <c:v>2.7767199999999999E-2</c:v>
                </c:pt>
                <c:pt idx="21213">
                  <c:v>4.2533900000000001E-3</c:v>
                </c:pt>
                <c:pt idx="21214">
                  <c:v>2.0930299999999999E-2</c:v>
                </c:pt>
                <c:pt idx="21215">
                  <c:v>4.3067899999999999E-2</c:v>
                </c:pt>
                <c:pt idx="21216">
                  <c:v>2.3997299999999999E-2</c:v>
                </c:pt>
                <c:pt idx="21217">
                  <c:v>4.0883999999999998E-3</c:v>
                </c:pt>
                <c:pt idx="21218">
                  <c:v>7.0552799999999997E-3</c:v>
                </c:pt>
                <c:pt idx="21219">
                  <c:v>1.44358E-2</c:v>
                </c:pt>
                <c:pt idx="21220">
                  <c:v>2.6643799999999999E-2</c:v>
                </c:pt>
                <c:pt idx="21221">
                  <c:v>1.4132499999999999E-2</c:v>
                </c:pt>
                <c:pt idx="21222">
                  <c:v>1.8991500000000001E-2</c:v>
                </c:pt>
                <c:pt idx="21223">
                  <c:v>6.5698600000000003E-3</c:v>
                </c:pt>
                <c:pt idx="21224">
                  <c:v>1.5648800000000001E-2</c:v>
                </c:pt>
                <c:pt idx="21225">
                  <c:v>1.7261500000000001E-4</c:v>
                </c:pt>
                <c:pt idx="21226">
                  <c:v>1.0621999999999999E-2</c:v>
                </c:pt>
                <c:pt idx="21227">
                  <c:v>8.1863400000000003E-3</c:v>
                </c:pt>
                <c:pt idx="21228">
                  <c:v>8.2016000000000001E-4</c:v>
                </c:pt>
                <c:pt idx="21229">
                  <c:v>2.0605100000000001E-2</c:v>
                </c:pt>
                <c:pt idx="21230">
                  <c:v>2.5918E-2</c:v>
                </c:pt>
                <c:pt idx="21231">
                  <c:v>1.4081E-2</c:v>
                </c:pt>
                <c:pt idx="21232">
                  <c:v>7.1535100000000001E-3</c:v>
                </c:pt>
                <c:pt idx="21233">
                  <c:v>1.4591199999999999E-3</c:v>
                </c:pt>
                <c:pt idx="21234">
                  <c:v>3.1242399999999999E-3</c:v>
                </c:pt>
                <c:pt idx="21235">
                  <c:v>1.24359E-2</c:v>
                </c:pt>
                <c:pt idx="21236">
                  <c:v>1.17874E-2</c:v>
                </c:pt>
                <c:pt idx="21237">
                  <c:v>1.93253E-2</c:v>
                </c:pt>
                <c:pt idx="21238">
                  <c:v>-2.8619800000000001E-3</c:v>
                </c:pt>
                <c:pt idx="21239">
                  <c:v>-6.5336200000000004E-3</c:v>
                </c:pt>
                <c:pt idx="21240">
                  <c:v>3.0002599999999998E-3</c:v>
                </c:pt>
                <c:pt idx="21241">
                  <c:v>9.8209400000000002E-3</c:v>
                </c:pt>
                <c:pt idx="21242">
                  <c:v>2.34556E-2</c:v>
                </c:pt>
                <c:pt idx="21243">
                  <c:v>1.5306500000000001E-2</c:v>
                </c:pt>
                <c:pt idx="21244">
                  <c:v>-1.34573E-2</c:v>
                </c:pt>
                <c:pt idx="21245">
                  <c:v>-1.6598700000000001E-2</c:v>
                </c:pt>
                <c:pt idx="21246">
                  <c:v>1.0576199999999999E-2</c:v>
                </c:pt>
                <c:pt idx="21247">
                  <c:v>2.97632E-2</c:v>
                </c:pt>
                <c:pt idx="21248">
                  <c:v>-7.41291E-3</c:v>
                </c:pt>
                <c:pt idx="21249">
                  <c:v>-1.09167E-2</c:v>
                </c:pt>
                <c:pt idx="21250">
                  <c:v>-1.7125100000000001E-2</c:v>
                </c:pt>
                <c:pt idx="21251">
                  <c:v>6.1225899999999998E-3</c:v>
                </c:pt>
                <c:pt idx="21252">
                  <c:v>1.08366E-2</c:v>
                </c:pt>
                <c:pt idx="21253">
                  <c:v>1.99318E-2</c:v>
                </c:pt>
                <c:pt idx="21254">
                  <c:v>1.30072E-2</c:v>
                </c:pt>
                <c:pt idx="21255">
                  <c:v>-1.6460400000000001E-3</c:v>
                </c:pt>
                <c:pt idx="21256">
                  <c:v>-6.8950699999999997E-3</c:v>
                </c:pt>
                <c:pt idx="21257">
                  <c:v>-1.6918199999999999E-3</c:v>
                </c:pt>
                <c:pt idx="21258">
                  <c:v>2.45533E-2</c:v>
                </c:pt>
                <c:pt idx="21259">
                  <c:v>1.1043499999999999E-2</c:v>
                </c:pt>
                <c:pt idx="21260">
                  <c:v>-6.5517400000000003E-3</c:v>
                </c:pt>
                <c:pt idx="21261">
                  <c:v>-1.8340100000000002E-2</c:v>
                </c:pt>
                <c:pt idx="21262">
                  <c:v>1.77002E-3</c:v>
                </c:pt>
                <c:pt idx="21263">
                  <c:v>-5.3596499999999997E-3</c:v>
                </c:pt>
                <c:pt idx="21264">
                  <c:v>-5.6800799999999997E-3</c:v>
                </c:pt>
                <c:pt idx="21265">
                  <c:v>7.9317099999999998E-3</c:v>
                </c:pt>
                <c:pt idx="21266">
                  <c:v>1.52245E-2</c:v>
                </c:pt>
                <c:pt idx="21267">
                  <c:v>-2.70557E-3</c:v>
                </c:pt>
                <c:pt idx="21268">
                  <c:v>-1.82877E-2</c:v>
                </c:pt>
                <c:pt idx="21269">
                  <c:v>1.3527900000000001E-2</c:v>
                </c:pt>
                <c:pt idx="21270">
                  <c:v>6.5612800000000001E-3</c:v>
                </c:pt>
                <c:pt idx="21271">
                  <c:v>-1.8651999999999998E-2</c:v>
                </c:pt>
                <c:pt idx="21272">
                  <c:v>-3.1928999999999998E-3</c:v>
                </c:pt>
                <c:pt idx="21273">
                  <c:v>-8.0375700000000008E-3</c:v>
                </c:pt>
                <c:pt idx="21274">
                  <c:v>-1.12505E-2</c:v>
                </c:pt>
                <c:pt idx="21275">
                  <c:v>-1.3729999999999999E-2</c:v>
                </c:pt>
                <c:pt idx="21276">
                  <c:v>3.29876E-3</c:v>
                </c:pt>
                <c:pt idx="21277">
                  <c:v>-8.2063699999999993E-3</c:v>
                </c:pt>
                <c:pt idx="21278">
                  <c:v>-2.2459E-2</c:v>
                </c:pt>
                <c:pt idx="21279">
                  <c:v>-1.7235799999999999E-2</c:v>
                </c:pt>
                <c:pt idx="21280">
                  <c:v>-1.06087E-2</c:v>
                </c:pt>
                <c:pt idx="21281">
                  <c:v>-2.2027000000000001E-2</c:v>
                </c:pt>
                <c:pt idx="21282">
                  <c:v>-2.1412799999999999E-2</c:v>
                </c:pt>
                <c:pt idx="21283">
                  <c:v>-4.7836299999999997E-3</c:v>
                </c:pt>
                <c:pt idx="21284">
                  <c:v>-3.52097E-3</c:v>
                </c:pt>
                <c:pt idx="21285">
                  <c:v>-1.6903899999999999E-2</c:v>
                </c:pt>
                <c:pt idx="21286">
                  <c:v>-1.3588899999999999E-2</c:v>
                </c:pt>
                <c:pt idx="21287">
                  <c:v>-1.1488E-2</c:v>
                </c:pt>
                <c:pt idx="21288">
                  <c:v>-1.6386000000000001E-2</c:v>
                </c:pt>
                <c:pt idx="21289">
                  <c:v>-2.2417099999999999E-2</c:v>
                </c:pt>
                <c:pt idx="21290">
                  <c:v>1.9846E-3</c:v>
                </c:pt>
                <c:pt idx="21291">
                  <c:v>-1.2605699999999999E-2</c:v>
                </c:pt>
                <c:pt idx="21292">
                  <c:v>-2.8098100000000001E-2</c:v>
                </c:pt>
                <c:pt idx="21293">
                  <c:v>-2.2204399999999999E-2</c:v>
                </c:pt>
                <c:pt idx="21294">
                  <c:v>-3.6793699999999999E-2</c:v>
                </c:pt>
                <c:pt idx="21295">
                  <c:v>-5.1469799999999998E-3</c:v>
                </c:pt>
                <c:pt idx="21296">
                  <c:v>-1.7024000000000001E-2</c:v>
                </c:pt>
                <c:pt idx="21297">
                  <c:v>-2.04849E-2</c:v>
                </c:pt>
                <c:pt idx="21298">
                  <c:v>-1.65749E-2</c:v>
                </c:pt>
                <c:pt idx="21299">
                  <c:v>-2.67248E-2</c:v>
                </c:pt>
                <c:pt idx="21300">
                  <c:v>-1.18732E-2</c:v>
                </c:pt>
                <c:pt idx="21301">
                  <c:v>-1.4633200000000001E-2</c:v>
                </c:pt>
                <c:pt idx="21302">
                  <c:v>-1.44672E-2</c:v>
                </c:pt>
                <c:pt idx="21303">
                  <c:v>-1.07498E-2</c:v>
                </c:pt>
                <c:pt idx="21304">
                  <c:v>-2.7751899999999999E-2</c:v>
                </c:pt>
                <c:pt idx="21305">
                  <c:v>-3.3629399999999997E-2</c:v>
                </c:pt>
                <c:pt idx="21306">
                  <c:v>-6.8492900000000001E-3</c:v>
                </c:pt>
                <c:pt idx="21307">
                  <c:v>-8.6812999999999994E-3</c:v>
                </c:pt>
                <c:pt idx="21308">
                  <c:v>-1.57576E-2</c:v>
                </c:pt>
                <c:pt idx="21309">
                  <c:v>-1.8612900000000002E-2</c:v>
                </c:pt>
                <c:pt idx="21310">
                  <c:v>-7.1649599999999997E-3</c:v>
                </c:pt>
                <c:pt idx="21311">
                  <c:v>-6.01959E-3</c:v>
                </c:pt>
                <c:pt idx="21312">
                  <c:v>-1.6511000000000001E-2</c:v>
                </c:pt>
                <c:pt idx="21313">
                  <c:v>-6.3114199999999999E-3</c:v>
                </c:pt>
                <c:pt idx="21314">
                  <c:v>-9.1342899999999998E-3</c:v>
                </c:pt>
                <c:pt idx="21315" formatCode="0.00E+00">
                  <c:v>-1.1069300000000001E-2</c:v>
                </c:pt>
                <c:pt idx="21316">
                  <c:v>-7.8182200000000007E-3</c:v>
                </c:pt>
                <c:pt idx="21317">
                  <c:v>-2.1106699999999999E-2</c:v>
                </c:pt>
                <c:pt idx="21318">
                  <c:v>-1.9616100000000001E-2</c:v>
                </c:pt>
                <c:pt idx="21319">
                  <c:v>-2.6916499999999999E-2</c:v>
                </c:pt>
                <c:pt idx="21320">
                  <c:v>-2.0813000000000002E-2</c:v>
                </c:pt>
                <c:pt idx="21321">
                  <c:v>-2.4639100000000001E-2</c:v>
                </c:pt>
                <c:pt idx="21322">
                  <c:v>-3.8337700000000002E-2</c:v>
                </c:pt>
                <c:pt idx="21323">
                  <c:v>-3.0985800000000001E-2</c:v>
                </c:pt>
                <c:pt idx="21324">
                  <c:v>-6.0224500000000004E-3</c:v>
                </c:pt>
                <c:pt idx="21325">
                  <c:v>-2.8951600000000001E-2</c:v>
                </c:pt>
                <c:pt idx="21326">
                  <c:v>-4.1288400000000003E-2</c:v>
                </c:pt>
                <c:pt idx="21327">
                  <c:v>-3.9173100000000002E-2</c:v>
                </c:pt>
                <c:pt idx="21328">
                  <c:v>-2.45895E-2</c:v>
                </c:pt>
                <c:pt idx="21329">
                  <c:v>-2.1714199999999999E-2</c:v>
                </c:pt>
                <c:pt idx="21330">
                  <c:v>-2.5701499999999999E-2</c:v>
                </c:pt>
                <c:pt idx="21331">
                  <c:v>-1.8718700000000001E-2</c:v>
                </c:pt>
                <c:pt idx="21332">
                  <c:v>-2.1697000000000001E-2</c:v>
                </c:pt>
                <c:pt idx="21333">
                  <c:v>-4.4210399999999997E-2</c:v>
                </c:pt>
                <c:pt idx="21334">
                  <c:v>-4.57153E-2</c:v>
                </c:pt>
                <c:pt idx="21335">
                  <c:v>-3.06606E-2</c:v>
                </c:pt>
                <c:pt idx="21336">
                  <c:v>-3.1781200000000003E-2</c:v>
                </c:pt>
                <c:pt idx="21337">
                  <c:v>-4.2856199999999997E-2</c:v>
                </c:pt>
                <c:pt idx="21338">
                  <c:v>-3.8614299999999997E-2</c:v>
                </c:pt>
                <c:pt idx="21339">
                  <c:v>-3.76482E-2</c:v>
                </c:pt>
                <c:pt idx="21340">
                  <c:v>-4.7938300000000003E-2</c:v>
                </c:pt>
                <c:pt idx="21341">
                  <c:v>-3.0319200000000001E-2</c:v>
                </c:pt>
                <c:pt idx="21342">
                  <c:v>-4.4544199999999999E-2</c:v>
                </c:pt>
                <c:pt idx="21343">
                  <c:v>-4.1800499999999997E-2</c:v>
                </c:pt>
                <c:pt idx="21344">
                  <c:v>-5.0089799999999997E-2</c:v>
                </c:pt>
                <c:pt idx="21345">
                  <c:v>-3.9054899999999997E-2</c:v>
                </c:pt>
                <c:pt idx="21346">
                  <c:v>-4.8998800000000002E-2</c:v>
                </c:pt>
                <c:pt idx="21347">
                  <c:v>-4.3360700000000002E-2</c:v>
                </c:pt>
                <c:pt idx="21348">
                  <c:v>-4.02174E-2</c:v>
                </c:pt>
                <c:pt idx="21349">
                  <c:v>-3.9585099999999998E-2</c:v>
                </c:pt>
                <c:pt idx="21350">
                  <c:v>-5.89895E-2</c:v>
                </c:pt>
                <c:pt idx="21351">
                  <c:v>-3.7479400000000003E-2</c:v>
                </c:pt>
                <c:pt idx="21352">
                  <c:v>-2.1444299999999999E-2</c:v>
                </c:pt>
                <c:pt idx="21353">
                  <c:v>-4.0883099999999999E-2</c:v>
                </c:pt>
                <c:pt idx="21354">
                  <c:v>-5.2319499999999998E-2</c:v>
                </c:pt>
                <c:pt idx="21355">
                  <c:v>-5.5439000000000002E-2</c:v>
                </c:pt>
                <c:pt idx="21356">
                  <c:v>-4.8801400000000002E-2</c:v>
                </c:pt>
                <c:pt idx="21357">
                  <c:v>-5.0775500000000001E-2</c:v>
                </c:pt>
                <c:pt idx="21358">
                  <c:v>-2.3861899999999998E-2</c:v>
                </c:pt>
                <c:pt idx="21359">
                  <c:v>-4.15354E-2</c:v>
                </c:pt>
                <c:pt idx="21360">
                  <c:v>-5.0676300000000001E-2</c:v>
                </c:pt>
                <c:pt idx="21361">
                  <c:v>-4.7884000000000003E-2</c:v>
                </c:pt>
                <c:pt idx="21362">
                  <c:v>-5.1214200000000001E-2</c:v>
                </c:pt>
                <c:pt idx="21363">
                  <c:v>-5.5931099999999997E-2</c:v>
                </c:pt>
                <c:pt idx="21364">
                  <c:v>-5.10597E-2</c:v>
                </c:pt>
                <c:pt idx="21365">
                  <c:v>-4.7642700000000003E-2</c:v>
                </c:pt>
                <c:pt idx="21366">
                  <c:v>-4.7063800000000003E-2</c:v>
                </c:pt>
                <c:pt idx="21367">
                  <c:v>-6.3700699999999999E-2</c:v>
                </c:pt>
                <c:pt idx="21368">
                  <c:v>-4.3958700000000003E-2</c:v>
                </c:pt>
                <c:pt idx="21369">
                  <c:v>-3.3230799999999998E-2</c:v>
                </c:pt>
                <c:pt idx="21370">
                  <c:v>-3.5364199999999998E-2</c:v>
                </c:pt>
                <c:pt idx="21371">
                  <c:v>-4.6769100000000001E-2</c:v>
                </c:pt>
                <c:pt idx="21372">
                  <c:v>-4.0746699999999997E-2</c:v>
                </c:pt>
                <c:pt idx="21373">
                  <c:v>-3.15514E-2</c:v>
                </c:pt>
                <c:pt idx="21374">
                  <c:v>-4.1902500000000002E-2</c:v>
                </c:pt>
                <c:pt idx="21375">
                  <c:v>-3.8604699999999999E-2</c:v>
                </c:pt>
                <c:pt idx="21376">
                  <c:v>-3.1480800000000003E-2</c:v>
                </c:pt>
                <c:pt idx="21377">
                  <c:v>-4.4379200000000001E-2</c:v>
                </c:pt>
                <c:pt idx="21378">
                  <c:v>-7.6027899999999995E-2</c:v>
                </c:pt>
                <c:pt idx="21379">
                  <c:v>-5.38492E-2</c:v>
                </c:pt>
                <c:pt idx="21380">
                  <c:v>-2.8656999999999998E-2</c:v>
                </c:pt>
                <c:pt idx="21381">
                  <c:v>-2.8075200000000002E-2</c:v>
                </c:pt>
                <c:pt idx="21382">
                  <c:v>-4.4059800000000003E-2</c:v>
                </c:pt>
                <c:pt idx="21383">
                  <c:v>-5.2617999999999998E-2</c:v>
                </c:pt>
                <c:pt idx="21384">
                  <c:v>-5.4512999999999999E-2</c:v>
                </c:pt>
                <c:pt idx="21385">
                  <c:v>-4.59146E-2</c:v>
                </c:pt>
                <c:pt idx="21386">
                  <c:v>-3.19662E-2</c:v>
                </c:pt>
                <c:pt idx="21387">
                  <c:v>-4.1596399999999999E-2</c:v>
                </c:pt>
                <c:pt idx="21388">
                  <c:v>-6.9812799999999994E-2</c:v>
                </c:pt>
                <c:pt idx="21389">
                  <c:v>-4.4626199999999998E-2</c:v>
                </c:pt>
                <c:pt idx="21390">
                  <c:v>-4.3964400000000001E-2</c:v>
                </c:pt>
                <c:pt idx="21391">
                  <c:v>-3.9173100000000002E-2</c:v>
                </c:pt>
                <c:pt idx="21392">
                  <c:v>-3.8769699999999997E-2</c:v>
                </c:pt>
                <c:pt idx="21393">
                  <c:v>-4.6715699999999999E-2</c:v>
                </c:pt>
                <c:pt idx="21394">
                  <c:v>-5.9145900000000001E-2</c:v>
                </c:pt>
                <c:pt idx="21395">
                  <c:v>-7.4547799999999997E-2</c:v>
                </c:pt>
                <c:pt idx="21396">
                  <c:v>-5.3079599999999998E-2</c:v>
                </c:pt>
                <c:pt idx="21397">
                  <c:v>-2.8301199999999999E-2</c:v>
                </c:pt>
                <c:pt idx="21398">
                  <c:v>-4.2136199999999999E-2</c:v>
                </c:pt>
                <c:pt idx="21399">
                  <c:v>-7.3915499999999995E-2</c:v>
                </c:pt>
                <c:pt idx="21400">
                  <c:v>-6.2260599999999999E-2</c:v>
                </c:pt>
                <c:pt idx="21401">
                  <c:v>-4.2803800000000003E-2</c:v>
                </c:pt>
                <c:pt idx="21402">
                  <c:v>-3.5520599999999999E-2</c:v>
                </c:pt>
                <c:pt idx="21403">
                  <c:v>-2.4087899999999999E-2</c:v>
                </c:pt>
                <c:pt idx="21404">
                  <c:v>-5.0793600000000001E-2</c:v>
                </c:pt>
                <c:pt idx="21405">
                  <c:v>-6.9340700000000005E-2</c:v>
                </c:pt>
                <c:pt idx="21406">
                  <c:v>-6.1897300000000002E-2</c:v>
                </c:pt>
                <c:pt idx="21407">
                  <c:v>-3.7377399999999998E-2</c:v>
                </c:pt>
                <c:pt idx="21408">
                  <c:v>-4.94432E-2</c:v>
                </c:pt>
                <c:pt idx="21409">
                  <c:v>-5.2433E-2</c:v>
                </c:pt>
                <c:pt idx="21410">
                  <c:v>-4.0513E-2</c:v>
                </c:pt>
                <c:pt idx="21411">
                  <c:v>-5.1299999999999998E-2</c:v>
                </c:pt>
                <c:pt idx="21412">
                  <c:v>-5.05047E-2</c:v>
                </c:pt>
                <c:pt idx="21413">
                  <c:v>-4.6903599999999997E-2</c:v>
                </c:pt>
                <c:pt idx="21414">
                  <c:v>-3.7413599999999998E-2</c:v>
                </c:pt>
                <c:pt idx="21415">
                  <c:v>-4.1838599999999997E-2</c:v>
                </c:pt>
                <c:pt idx="21416">
                  <c:v>-4.3027900000000001E-2</c:v>
                </c:pt>
                <c:pt idx="21417">
                  <c:v>-4.8646000000000002E-2</c:v>
                </c:pt>
                <c:pt idx="21418">
                  <c:v>-4.5327199999999998E-2</c:v>
                </c:pt>
                <c:pt idx="21419">
                  <c:v>-4.9426999999999999E-2</c:v>
                </c:pt>
                <c:pt idx="21420">
                  <c:v>-4.6391500000000002E-2</c:v>
                </c:pt>
                <c:pt idx="21421">
                  <c:v>-2.20699E-2</c:v>
                </c:pt>
                <c:pt idx="21422">
                  <c:v>-4.4485999999999998E-2</c:v>
                </c:pt>
                <c:pt idx="21423">
                  <c:v>-5.24149E-2</c:v>
                </c:pt>
                <c:pt idx="21424">
                  <c:v>-4.3469399999999998E-2</c:v>
                </c:pt>
                <c:pt idx="21425">
                  <c:v>-1.8583300000000001E-2</c:v>
                </c:pt>
                <c:pt idx="21426">
                  <c:v>-4.8090000000000001E-2</c:v>
                </c:pt>
                <c:pt idx="21427">
                  <c:v>-2.82087E-2</c:v>
                </c:pt>
                <c:pt idx="21428">
                  <c:v>-3.7754999999999997E-2</c:v>
                </c:pt>
                <c:pt idx="21429">
                  <c:v>-5.0545699999999999E-2</c:v>
                </c:pt>
                <c:pt idx="21430">
                  <c:v>-3.6138499999999997E-2</c:v>
                </c:pt>
                <c:pt idx="21431">
                  <c:v>-3.0366899999999999E-2</c:v>
                </c:pt>
                <c:pt idx="21432">
                  <c:v>-3.85828E-2</c:v>
                </c:pt>
                <c:pt idx="21433">
                  <c:v>-4.46024E-2</c:v>
                </c:pt>
                <c:pt idx="21434">
                  <c:v>-3.9746299999999998E-2</c:v>
                </c:pt>
                <c:pt idx="21435">
                  <c:v>-3.92056E-2</c:v>
                </c:pt>
                <c:pt idx="21436">
                  <c:v>-2.8285000000000001E-2</c:v>
                </c:pt>
                <c:pt idx="21437">
                  <c:v>-3.5830500000000001E-2</c:v>
                </c:pt>
                <c:pt idx="21438">
                  <c:v>-2.2893899999999998E-2</c:v>
                </c:pt>
                <c:pt idx="21439">
                  <c:v>-4.00953E-2</c:v>
                </c:pt>
                <c:pt idx="21440">
                  <c:v>-3.9616600000000002E-2</c:v>
                </c:pt>
                <c:pt idx="21441">
                  <c:v>-2.9388399999999999E-2</c:v>
                </c:pt>
                <c:pt idx="21442">
                  <c:v>-4.1212100000000002E-2</c:v>
                </c:pt>
                <c:pt idx="21443">
                  <c:v>-4.6964600000000002E-2</c:v>
                </c:pt>
                <c:pt idx="21444">
                  <c:v>-3.7974399999999998E-2</c:v>
                </c:pt>
                <c:pt idx="21445">
                  <c:v>-4.0204999999999998E-2</c:v>
                </c:pt>
                <c:pt idx="21446">
                  <c:v>-4.23889E-2</c:v>
                </c:pt>
                <c:pt idx="21447">
                  <c:v>-3.7982000000000002E-2</c:v>
                </c:pt>
                <c:pt idx="21448">
                  <c:v>-4.02946E-2</c:v>
                </c:pt>
                <c:pt idx="21449">
                  <c:v>-4.1570700000000002E-2</c:v>
                </c:pt>
                <c:pt idx="21450">
                  <c:v>-4.0381399999999998E-2</c:v>
                </c:pt>
                <c:pt idx="21451">
                  <c:v>-4.4147499999999999E-2</c:v>
                </c:pt>
                <c:pt idx="21452">
                  <c:v>-1.9710499999999999E-2</c:v>
                </c:pt>
                <c:pt idx="21453">
                  <c:v>-3.3030499999999997E-2</c:v>
                </c:pt>
                <c:pt idx="21454">
                  <c:v>-4.1494400000000001E-2</c:v>
                </c:pt>
                <c:pt idx="21455">
                  <c:v>-5.3653699999999999E-2</c:v>
                </c:pt>
                <c:pt idx="21456">
                  <c:v>-4.6585099999999997E-2</c:v>
                </c:pt>
                <c:pt idx="21457">
                  <c:v>-3.8926099999999998E-2</c:v>
                </c:pt>
                <c:pt idx="21458">
                  <c:v>-3.5215400000000001E-2</c:v>
                </c:pt>
                <c:pt idx="21459">
                  <c:v>-4.9612999999999997E-2</c:v>
                </c:pt>
                <c:pt idx="21460">
                  <c:v>-4.4077900000000003E-2</c:v>
                </c:pt>
                <c:pt idx="21461">
                  <c:v>-4.2846700000000001E-2</c:v>
                </c:pt>
                <c:pt idx="21462">
                  <c:v>-3.9657600000000001E-2</c:v>
                </c:pt>
                <c:pt idx="21463">
                  <c:v>-2.9403700000000001E-2</c:v>
                </c:pt>
                <c:pt idx="21464">
                  <c:v>-2.7639400000000001E-2</c:v>
                </c:pt>
                <c:pt idx="21465">
                  <c:v>-3.2187500000000001E-2</c:v>
                </c:pt>
                <c:pt idx="21466">
                  <c:v>-4.6786300000000003E-2</c:v>
                </c:pt>
                <c:pt idx="21467">
                  <c:v>-3.4317E-2</c:v>
                </c:pt>
                <c:pt idx="21468">
                  <c:v>-3.6105199999999997E-2</c:v>
                </c:pt>
                <c:pt idx="21469">
                  <c:v>-1.7501800000000001E-2</c:v>
                </c:pt>
                <c:pt idx="21470">
                  <c:v>-3.7405000000000001E-2</c:v>
                </c:pt>
                <c:pt idx="21471">
                  <c:v>-4.5187999999999999E-2</c:v>
                </c:pt>
                <c:pt idx="21472">
                  <c:v>-3.2529799999999998E-2</c:v>
                </c:pt>
                <c:pt idx="21473">
                  <c:v>-4.58736E-2</c:v>
                </c:pt>
                <c:pt idx="21474">
                  <c:v>-4.0147799999999997E-2</c:v>
                </c:pt>
                <c:pt idx="21475">
                  <c:v>-3.5547299999999997E-2</c:v>
                </c:pt>
                <c:pt idx="21476">
                  <c:v>-3.6437999999999998E-2</c:v>
                </c:pt>
                <c:pt idx="21477">
                  <c:v>-3.6694499999999998E-2</c:v>
                </c:pt>
                <c:pt idx="21478">
                  <c:v>-4.0886899999999997E-2</c:v>
                </c:pt>
                <c:pt idx="21479">
                  <c:v>-3.2034899999999998E-2</c:v>
                </c:pt>
                <c:pt idx="21480">
                  <c:v>-3.1982400000000001E-2</c:v>
                </c:pt>
                <c:pt idx="21481">
                  <c:v>-2.8486299999999999E-2</c:v>
                </c:pt>
                <c:pt idx="21482">
                  <c:v>-4.3775599999999998E-2</c:v>
                </c:pt>
                <c:pt idx="21483">
                  <c:v>-4.4412600000000003E-2</c:v>
                </c:pt>
                <c:pt idx="21484">
                  <c:v>-3.5931600000000001E-2</c:v>
                </c:pt>
                <c:pt idx="21485">
                  <c:v>-3.4007999999999997E-2</c:v>
                </c:pt>
                <c:pt idx="21486">
                  <c:v>-2.52743E-2</c:v>
                </c:pt>
                <c:pt idx="21487">
                  <c:v>-4.1006099999999997E-2</c:v>
                </c:pt>
                <c:pt idx="21488">
                  <c:v>-3.7568999999999998E-2</c:v>
                </c:pt>
                <c:pt idx="21489">
                  <c:v>-4.7267900000000002E-2</c:v>
                </c:pt>
                <c:pt idx="21490">
                  <c:v>-3.21245E-2</c:v>
                </c:pt>
                <c:pt idx="21491">
                  <c:v>-2.1153499999999999E-2</c:v>
                </c:pt>
                <c:pt idx="21492">
                  <c:v>-3.73316E-2</c:v>
                </c:pt>
                <c:pt idx="21493">
                  <c:v>-4.0691400000000003E-2</c:v>
                </c:pt>
                <c:pt idx="21494">
                  <c:v>-3.5468100000000002E-2</c:v>
                </c:pt>
                <c:pt idx="21495">
                  <c:v>-3.7911399999999998E-2</c:v>
                </c:pt>
                <c:pt idx="21496">
                  <c:v>-3.9451600000000003E-2</c:v>
                </c:pt>
                <c:pt idx="21497">
                  <c:v>-3.98617E-2</c:v>
                </c:pt>
                <c:pt idx="21498">
                  <c:v>-4.3064100000000001E-2</c:v>
                </c:pt>
                <c:pt idx="21499">
                  <c:v>-3.9720499999999999E-2</c:v>
                </c:pt>
                <c:pt idx="21500">
                  <c:v>-4.4660600000000002E-2</c:v>
                </c:pt>
                <c:pt idx="21501">
                  <c:v>-5.1704399999999998E-2</c:v>
                </c:pt>
                <c:pt idx="21502">
                  <c:v>-5.2529300000000001E-2</c:v>
                </c:pt>
                <c:pt idx="21503">
                  <c:v>-4.84495E-2</c:v>
                </c:pt>
                <c:pt idx="21504">
                  <c:v>-5.2192700000000002E-2</c:v>
                </c:pt>
                <c:pt idx="21505">
                  <c:v>-3.8747799999999999E-2</c:v>
                </c:pt>
                <c:pt idx="21506">
                  <c:v>-4.2500499999999997E-2</c:v>
                </c:pt>
                <c:pt idx="21507">
                  <c:v>-3.6088000000000002E-2</c:v>
                </c:pt>
                <c:pt idx="21508">
                  <c:v>-4.0170699999999997E-2</c:v>
                </c:pt>
                <c:pt idx="21509">
                  <c:v>-5.7356799999999999E-2</c:v>
                </c:pt>
                <c:pt idx="21510">
                  <c:v>-5.1761599999999998E-2</c:v>
                </c:pt>
                <c:pt idx="21511">
                  <c:v>-5.0334900000000002E-2</c:v>
                </c:pt>
                <c:pt idx="21512">
                  <c:v>-2.57025E-2</c:v>
                </c:pt>
                <c:pt idx="21513">
                  <c:v>-3.1775499999999998E-2</c:v>
                </c:pt>
                <c:pt idx="21514">
                  <c:v>-4.7320399999999999E-2</c:v>
                </c:pt>
                <c:pt idx="21515">
                  <c:v>-4.3492299999999998E-2</c:v>
                </c:pt>
                <c:pt idx="21516">
                  <c:v>-3.9759599999999999E-2</c:v>
                </c:pt>
                <c:pt idx="21517">
                  <c:v>-3.4315100000000001E-2</c:v>
                </c:pt>
                <c:pt idx="21518">
                  <c:v>-3.7136099999999998E-2</c:v>
                </c:pt>
                <c:pt idx="21519">
                  <c:v>-3.8604699999999999E-2</c:v>
                </c:pt>
                <c:pt idx="21520">
                  <c:v>-3.9470699999999997E-2</c:v>
                </c:pt>
                <c:pt idx="21521">
                  <c:v>-4.4517500000000002E-2</c:v>
                </c:pt>
                <c:pt idx="21522">
                  <c:v>-3.7646300000000001E-2</c:v>
                </c:pt>
                <c:pt idx="21523">
                  <c:v>-4.5191799999999997E-2</c:v>
                </c:pt>
                <c:pt idx="21524">
                  <c:v>-3.42598E-2</c:v>
                </c:pt>
                <c:pt idx="21525">
                  <c:v>-3.6856699999999999E-2</c:v>
                </c:pt>
                <c:pt idx="21526">
                  <c:v>-2.72074E-2</c:v>
                </c:pt>
                <c:pt idx="21527">
                  <c:v>-3.8314800000000003E-2</c:v>
                </c:pt>
                <c:pt idx="21528">
                  <c:v>-3.2438300000000003E-2</c:v>
                </c:pt>
                <c:pt idx="21529">
                  <c:v>-2.65198E-2</c:v>
                </c:pt>
                <c:pt idx="21530">
                  <c:v>-3.0817000000000001E-2</c:v>
                </c:pt>
                <c:pt idx="21531">
                  <c:v>-4.8074699999999998E-2</c:v>
                </c:pt>
                <c:pt idx="21532">
                  <c:v>-4.3877600000000003E-2</c:v>
                </c:pt>
                <c:pt idx="21533">
                  <c:v>-3.1323400000000001E-2</c:v>
                </c:pt>
                <c:pt idx="21534">
                  <c:v>-3.99399E-2</c:v>
                </c:pt>
                <c:pt idx="21535">
                  <c:v>-3.4216900000000001E-2</c:v>
                </c:pt>
                <c:pt idx="21536">
                  <c:v>-2.8500600000000001E-2</c:v>
                </c:pt>
                <c:pt idx="21537">
                  <c:v>-3.8394900000000003E-2</c:v>
                </c:pt>
                <c:pt idx="21538">
                  <c:v>-3.7278199999999997E-2</c:v>
                </c:pt>
                <c:pt idx="21539">
                  <c:v>-2.3139E-2</c:v>
                </c:pt>
                <c:pt idx="21540">
                  <c:v>-2.7874900000000001E-2</c:v>
                </c:pt>
                <c:pt idx="21541">
                  <c:v>-2.0591700000000001E-2</c:v>
                </c:pt>
                <c:pt idx="21542">
                  <c:v>-3.1539900000000003E-2</c:v>
                </c:pt>
                <c:pt idx="21543">
                  <c:v>-3.5421399999999999E-2</c:v>
                </c:pt>
                <c:pt idx="21544">
                  <c:v>-2.6449199999999999E-2</c:v>
                </c:pt>
                <c:pt idx="21545">
                  <c:v>-1.86243E-2</c:v>
                </c:pt>
                <c:pt idx="21546">
                  <c:v>-1.14336E-2</c:v>
                </c:pt>
                <c:pt idx="21547">
                  <c:v>-2.5732000000000001E-2</c:v>
                </c:pt>
                <c:pt idx="21548">
                  <c:v>-4.0553100000000002E-2</c:v>
                </c:pt>
                <c:pt idx="21549">
                  <c:v>-3.0988700000000001E-2</c:v>
                </c:pt>
                <c:pt idx="21550">
                  <c:v>-8.7461499999999994E-3</c:v>
                </c:pt>
                <c:pt idx="21551">
                  <c:v>-1.9372E-2</c:v>
                </c:pt>
                <c:pt idx="21552">
                  <c:v>-1.9490199999999999E-2</c:v>
                </c:pt>
                <c:pt idx="21553">
                  <c:v>-1.6386999999999999E-2</c:v>
                </c:pt>
                <c:pt idx="21554">
                  <c:v>-7.3776199999999997E-3</c:v>
                </c:pt>
                <c:pt idx="21555">
                  <c:v>-3.1961400000000001E-2</c:v>
                </c:pt>
                <c:pt idx="21556">
                  <c:v>-3.4749000000000002E-2</c:v>
                </c:pt>
                <c:pt idx="21557">
                  <c:v>-1.0047E-2</c:v>
                </c:pt>
                <c:pt idx="21558">
                  <c:v>-1.9605600000000001E-2</c:v>
                </c:pt>
                <c:pt idx="21559">
                  <c:v>-2.5664300000000001E-2</c:v>
                </c:pt>
                <c:pt idx="21560">
                  <c:v>-3.1296699999999997E-2</c:v>
                </c:pt>
                <c:pt idx="21561">
                  <c:v>-2.0978900000000002E-2</c:v>
                </c:pt>
                <c:pt idx="21562">
                  <c:v>-2.4087899999999999E-2</c:v>
                </c:pt>
                <c:pt idx="21563">
                  <c:v>-2.1022800000000001E-2</c:v>
                </c:pt>
                <c:pt idx="21564">
                  <c:v>-1.7914800000000002E-2</c:v>
                </c:pt>
                <c:pt idx="21565">
                  <c:v>-9.2468299999999993E-3</c:v>
                </c:pt>
                <c:pt idx="21566">
                  <c:v>-4.4791200000000003E-2</c:v>
                </c:pt>
                <c:pt idx="21567">
                  <c:v>-3.2087299999999999E-2</c:v>
                </c:pt>
                <c:pt idx="21568" formatCode="0.00E+00">
                  <c:v>-7.0571899999999994E-5</c:v>
                </c:pt>
                <c:pt idx="21569">
                  <c:v>-1.2739199999999999E-2</c:v>
                </c:pt>
                <c:pt idx="21570">
                  <c:v>-2.5970500000000001E-2</c:v>
                </c:pt>
                <c:pt idx="21571">
                  <c:v>-2.1826700000000001E-2</c:v>
                </c:pt>
                <c:pt idx="21572">
                  <c:v>-1.1893300000000001E-2</c:v>
                </c:pt>
                <c:pt idx="21573">
                  <c:v>-3.5711300000000001E-2</c:v>
                </c:pt>
                <c:pt idx="21574">
                  <c:v>-2.63777E-2</c:v>
                </c:pt>
                <c:pt idx="21575">
                  <c:v>-2.3685500000000002E-2</c:v>
                </c:pt>
                <c:pt idx="21576">
                  <c:v>-2.7746199999999999E-2</c:v>
                </c:pt>
                <c:pt idx="21577">
                  <c:v>-2.7274099999999999E-2</c:v>
                </c:pt>
                <c:pt idx="21578">
                  <c:v>-1.77994E-2</c:v>
                </c:pt>
                <c:pt idx="21579">
                  <c:v>-1.9159300000000001E-2</c:v>
                </c:pt>
                <c:pt idx="21580">
                  <c:v>-2.0680400000000002E-2</c:v>
                </c:pt>
                <c:pt idx="21581">
                  <c:v>-1.8077900000000001E-2</c:v>
                </c:pt>
                <c:pt idx="21582">
                  <c:v>-1.4378500000000001E-2</c:v>
                </c:pt>
                <c:pt idx="21583">
                  <c:v>-2.60944E-2</c:v>
                </c:pt>
                <c:pt idx="21584">
                  <c:v>-2.5680499999999998E-2</c:v>
                </c:pt>
                <c:pt idx="21585">
                  <c:v>-9.8915099999999992E-3</c:v>
                </c:pt>
                <c:pt idx="21586">
                  <c:v>-1.10826E-2</c:v>
                </c:pt>
                <c:pt idx="21587">
                  <c:v>-2.2995000000000002E-2</c:v>
                </c:pt>
                <c:pt idx="21588">
                  <c:v>-2.9495199999999999E-2</c:v>
                </c:pt>
                <c:pt idx="21589">
                  <c:v>-2.0871199999999999E-2</c:v>
                </c:pt>
                <c:pt idx="21590">
                  <c:v>-1.26181E-2</c:v>
                </c:pt>
                <c:pt idx="21591">
                  <c:v>-1.06783E-2</c:v>
                </c:pt>
                <c:pt idx="21592">
                  <c:v>1.32942E-3</c:v>
                </c:pt>
                <c:pt idx="21593">
                  <c:v>-1.12925E-2</c:v>
                </c:pt>
                <c:pt idx="21594">
                  <c:v>-1.11971E-2</c:v>
                </c:pt>
                <c:pt idx="21595">
                  <c:v>-1.9264199999999999E-2</c:v>
                </c:pt>
                <c:pt idx="21596">
                  <c:v>-8.19778E-3</c:v>
                </c:pt>
                <c:pt idx="21597">
                  <c:v>-1.92938E-2</c:v>
                </c:pt>
                <c:pt idx="21598">
                  <c:v>-1.2012500000000001E-2</c:v>
                </c:pt>
                <c:pt idx="21599">
                  <c:v>1.37138E-3</c:v>
                </c:pt>
                <c:pt idx="21600">
                  <c:v>-1.9773499999999999E-2</c:v>
                </c:pt>
                <c:pt idx="21601">
                  <c:v>-3.45612E-3</c:v>
                </c:pt>
                <c:pt idx="21602">
                  <c:v>2.7255999999999999E-3</c:v>
                </c:pt>
                <c:pt idx="21603">
                  <c:v>1.2374899999999999E-2</c:v>
                </c:pt>
                <c:pt idx="21604">
                  <c:v>-1.6324000000000002E-2</c:v>
                </c:pt>
                <c:pt idx="21605">
                  <c:v>1.16062E-3</c:v>
                </c:pt>
                <c:pt idx="21606">
                  <c:v>1.12791E-2</c:v>
                </c:pt>
                <c:pt idx="21607">
                  <c:v>1.11132E-2</c:v>
                </c:pt>
                <c:pt idx="21608">
                  <c:v>-1.3823500000000001E-2</c:v>
                </c:pt>
                <c:pt idx="21609">
                  <c:v>4.0731400000000003E-3</c:v>
                </c:pt>
                <c:pt idx="21610">
                  <c:v>-4.8875799999999999E-3</c:v>
                </c:pt>
                <c:pt idx="21611">
                  <c:v>-2.46153E-2</c:v>
                </c:pt>
                <c:pt idx="21612">
                  <c:v>-1.9458799999999998E-2</c:v>
                </c:pt>
                <c:pt idx="21613">
                  <c:v>7.4443799999999996E-3</c:v>
                </c:pt>
                <c:pt idx="21614">
                  <c:v>5.9623699999999998E-3</c:v>
                </c:pt>
                <c:pt idx="21615">
                  <c:v>-1.46952E-2</c:v>
                </c:pt>
                <c:pt idx="21616">
                  <c:v>-7.1907000000000004E-3</c:v>
                </c:pt>
                <c:pt idx="21617">
                  <c:v>3.2317199999999997E-2</c:v>
                </c:pt>
                <c:pt idx="21618">
                  <c:v>1.2210800000000001E-2</c:v>
                </c:pt>
                <c:pt idx="21619">
                  <c:v>-2.0904500000000002E-3</c:v>
                </c:pt>
                <c:pt idx="21620">
                  <c:v>1.32751E-2</c:v>
                </c:pt>
                <c:pt idx="21621">
                  <c:v>2.0091999999999999E-2</c:v>
                </c:pt>
                <c:pt idx="21622">
                  <c:v>1.10092E-2</c:v>
                </c:pt>
                <c:pt idx="21623">
                  <c:v>6.5412500000000002E-3</c:v>
                </c:pt>
                <c:pt idx="21624">
                  <c:v>7.9612699999999995E-3</c:v>
                </c:pt>
                <c:pt idx="21625">
                  <c:v>-4.9247700000000002E-3</c:v>
                </c:pt>
                <c:pt idx="21626">
                  <c:v>7.1620900000000003E-3</c:v>
                </c:pt>
                <c:pt idx="21627">
                  <c:v>5.0516099999999998E-3</c:v>
                </c:pt>
                <c:pt idx="21628">
                  <c:v>1.5558199999999999E-2</c:v>
                </c:pt>
                <c:pt idx="21629">
                  <c:v>-5.4884E-3</c:v>
                </c:pt>
                <c:pt idx="21630">
                  <c:v>6.72531E-3</c:v>
                </c:pt>
                <c:pt idx="21631">
                  <c:v>1.48077E-2</c:v>
                </c:pt>
                <c:pt idx="21632">
                  <c:v>-2.7465800000000002E-3</c:v>
                </c:pt>
                <c:pt idx="21633">
                  <c:v>7.7304799999999996E-3</c:v>
                </c:pt>
                <c:pt idx="21634">
                  <c:v>2.1126700000000002E-2</c:v>
                </c:pt>
                <c:pt idx="21635">
                  <c:v>5.4168700000000001E-4</c:v>
                </c:pt>
                <c:pt idx="21636">
                  <c:v>-5.85938E-3</c:v>
                </c:pt>
                <c:pt idx="21637">
                  <c:v>1.05066E-2</c:v>
                </c:pt>
                <c:pt idx="21638">
                  <c:v>6.8473800000000001E-3</c:v>
                </c:pt>
                <c:pt idx="21639">
                  <c:v>2.5172199999999999E-2</c:v>
                </c:pt>
                <c:pt idx="21640">
                  <c:v>1.7995799999999999E-2</c:v>
                </c:pt>
                <c:pt idx="21641">
                  <c:v>1.34039E-2</c:v>
                </c:pt>
                <c:pt idx="21642">
                  <c:v>1.62325E-2</c:v>
                </c:pt>
                <c:pt idx="21643">
                  <c:v>3.5250700000000003E-2</c:v>
                </c:pt>
                <c:pt idx="21644">
                  <c:v>2.6531200000000001E-2</c:v>
                </c:pt>
                <c:pt idx="21645">
                  <c:v>3.79829E-2</c:v>
                </c:pt>
                <c:pt idx="21646">
                  <c:v>4.3333099999999999E-2</c:v>
                </c:pt>
                <c:pt idx="21647">
                  <c:v>3.3972700000000002E-2</c:v>
                </c:pt>
                <c:pt idx="21648">
                  <c:v>3.6274899999999999E-2</c:v>
                </c:pt>
                <c:pt idx="21649">
                  <c:v>3.09124E-2</c:v>
                </c:pt>
                <c:pt idx="21650">
                  <c:v>2.8913500000000002E-2</c:v>
                </c:pt>
                <c:pt idx="21651">
                  <c:v>3.2520300000000002E-2</c:v>
                </c:pt>
                <c:pt idx="21652">
                  <c:v>1.933E-2</c:v>
                </c:pt>
                <c:pt idx="21653">
                  <c:v>1.9015299999999999E-2</c:v>
                </c:pt>
                <c:pt idx="21654">
                  <c:v>3.6503800000000003E-2</c:v>
                </c:pt>
                <c:pt idx="21655">
                  <c:v>3.9943699999999999E-2</c:v>
                </c:pt>
                <c:pt idx="21656">
                  <c:v>4.0926900000000002E-2</c:v>
                </c:pt>
                <c:pt idx="21657">
                  <c:v>4.1363700000000003E-2</c:v>
                </c:pt>
                <c:pt idx="21658">
                  <c:v>3.9043399999999999E-2</c:v>
                </c:pt>
                <c:pt idx="21659">
                  <c:v>3.6960600000000003E-2</c:v>
                </c:pt>
                <c:pt idx="21660">
                  <c:v>4.98228E-2</c:v>
                </c:pt>
                <c:pt idx="21661">
                  <c:v>4.6645199999999998E-2</c:v>
                </c:pt>
                <c:pt idx="21662">
                  <c:v>1.88217E-2</c:v>
                </c:pt>
                <c:pt idx="21663">
                  <c:v>1.1389700000000001E-2</c:v>
                </c:pt>
                <c:pt idx="21664">
                  <c:v>2.98223E-2</c:v>
                </c:pt>
                <c:pt idx="21665">
                  <c:v>3.9333300000000002E-2</c:v>
                </c:pt>
                <c:pt idx="21666">
                  <c:v>3.64132E-2</c:v>
                </c:pt>
                <c:pt idx="21667">
                  <c:v>2.6979400000000001E-2</c:v>
                </c:pt>
                <c:pt idx="21668">
                  <c:v>1.8408799999999999E-2</c:v>
                </c:pt>
                <c:pt idx="21669">
                  <c:v>3.0236200000000001E-2</c:v>
                </c:pt>
                <c:pt idx="21670">
                  <c:v>3.2216099999999998E-2</c:v>
                </c:pt>
                <c:pt idx="21671">
                  <c:v>1.3570799999999999E-2</c:v>
                </c:pt>
                <c:pt idx="21672">
                  <c:v>3.35979E-2</c:v>
                </c:pt>
                <c:pt idx="21673">
                  <c:v>3.88451E-2</c:v>
                </c:pt>
                <c:pt idx="21674">
                  <c:v>2.0235099999999999E-2</c:v>
                </c:pt>
                <c:pt idx="21675">
                  <c:v>1.64108E-2</c:v>
                </c:pt>
                <c:pt idx="21676">
                  <c:v>1.5748000000000002E-2</c:v>
                </c:pt>
                <c:pt idx="21677">
                  <c:v>2.6666599999999999E-2</c:v>
                </c:pt>
                <c:pt idx="21678">
                  <c:v>3.57571E-2</c:v>
                </c:pt>
                <c:pt idx="21679">
                  <c:v>3.04251E-2</c:v>
                </c:pt>
                <c:pt idx="21680">
                  <c:v>8.0003699999999997E-3</c:v>
                </c:pt>
                <c:pt idx="21681">
                  <c:v>2.8561599999999999E-2</c:v>
                </c:pt>
                <c:pt idx="21682">
                  <c:v>4.1085200000000002E-2</c:v>
                </c:pt>
                <c:pt idx="21683">
                  <c:v>3.1480800000000003E-2</c:v>
                </c:pt>
                <c:pt idx="21684">
                  <c:v>3.45221E-2</c:v>
                </c:pt>
                <c:pt idx="21685">
                  <c:v>2.7212099999999999E-2</c:v>
                </c:pt>
                <c:pt idx="21686">
                  <c:v>3.3824E-2</c:v>
                </c:pt>
                <c:pt idx="21687">
                  <c:v>1.33743E-2</c:v>
                </c:pt>
                <c:pt idx="21688">
                  <c:v>1.8222800000000001E-2</c:v>
                </c:pt>
                <c:pt idx="21689">
                  <c:v>2.30484E-2</c:v>
                </c:pt>
                <c:pt idx="21690">
                  <c:v>2.6581799999999999E-2</c:v>
                </c:pt>
                <c:pt idx="21691">
                  <c:v>1.6300200000000001E-2</c:v>
                </c:pt>
                <c:pt idx="21692">
                  <c:v>1.0829E-2</c:v>
                </c:pt>
                <c:pt idx="21693">
                  <c:v>4.0829699999999997E-2</c:v>
                </c:pt>
                <c:pt idx="21694">
                  <c:v>3.5535799999999999E-2</c:v>
                </c:pt>
                <c:pt idx="21695">
                  <c:v>3.0455599999999999E-2</c:v>
                </c:pt>
                <c:pt idx="21696">
                  <c:v>1.45731E-2</c:v>
                </c:pt>
                <c:pt idx="21697">
                  <c:v>4.83513E-3</c:v>
                </c:pt>
                <c:pt idx="21698">
                  <c:v>1.0521900000000001E-2</c:v>
                </c:pt>
                <c:pt idx="21699">
                  <c:v>2.9068E-2</c:v>
                </c:pt>
                <c:pt idx="21700">
                  <c:v>1.60894E-2</c:v>
                </c:pt>
                <c:pt idx="21701">
                  <c:v>2.56271E-2</c:v>
                </c:pt>
                <c:pt idx="21702">
                  <c:v>2.84271E-2</c:v>
                </c:pt>
                <c:pt idx="21703">
                  <c:v>9.7217599999999994E-3</c:v>
                </c:pt>
                <c:pt idx="21704">
                  <c:v>1.8796E-2</c:v>
                </c:pt>
                <c:pt idx="21705">
                  <c:v>3.8291899999999997E-2</c:v>
                </c:pt>
                <c:pt idx="21706">
                  <c:v>1.8397299999999998E-2</c:v>
                </c:pt>
                <c:pt idx="21707">
                  <c:v>2.1279300000000001E-2</c:v>
                </c:pt>
                <c:pt idx="21708">
                  <c:v>2.3758899999999999E-2</c:v>
                </c:pt>
                <c:pt idx="21709">
                  <c:v>2.3436499999999999E-2</c:v>
                </c:pt>
                <c:pt idx="21710">
                  <c:v>3.7992499999999998E-2</c:v>
                </c:pt>
                <c:pt idx="21711">
                  <c:v>2.9600100000000001E-2</c:v>
                </c:pt>
                <c:pt idx="21712">
                  <c:v>2.3238200000000001E-2</c:v>
                </c:pt>
                <c:pt idx="21713">
                  <c:v>2.7156799999999998E-2</c:v>
                </c:pt>
                <c:pt idx="21714">
                  <c:v>3.7330599999999999E-2</c:v>
                </c:pt>
                <c:pt idx="21715">
                  <c:v>3.7719700000000002E-2</c:v>
                </c:pt>
                <c:pt idx="21716">
                  <c:v>3.5329800000000001E-2</c:v>
                </c:pt>
                <c:pt idx="21717">
                  <c:v>4.04587E-2</c:v>
                </c:pt>
                <c:pt idx="21718">
                  <c:v>2.54641E-2</c:v>
                </c:pt>
                <c:pt idx="21719">
                  <c:v>1.3814E-2</c:v>
                </c:pt>
                <c:pt idx="21720">
                  <c:v>3.62501E-2</c:v>
                </c:pt>
                <c:pt idx="21721">
                  <c:v>5.2451100000000001E-2</c:v>
                </c:pt>
                <c:pt idx="21722">
                  <c:v>5.2048700000000003E-2</c:v>
                </c:pt>
                <c:pt idx="21723">
                  <c:v>4.5206999999999997E-2</c:v>
                </c:pt>
                <c:pt idx="21724">
                  <c:v>3.7408799999999999E-2</c:v>
                </c:pt>
                <c:pt idx="21725">
                  <c:v>2.6340499999999999E-2</c:v>
                </c:pt>
                <c:pt idx="21726">
                  <c:v>3.6938699999999998E-2</c:v>
                </c:pt>
                <c:pt idx="21727">
                  <c:v>5.6735000000000001E-2</c:v>
                </c:pt>
                <c:pt idx="21728">
                  <c:v>5.2920300000000003E-2</c:v>
                </c:pt>
                <c:pt idx="21729">
                  <c:v>3.7080799999999997E-2</c:v>
                </c:pt>
                <c:pt idx="21730">
                  <c:v>1.56107E-2</c:v>
                </c:pt>
                <c:pt idx="21731">
                  <c:v>4.1829100000000001E-2</c:v>
                </c:pt>
                <c:pt idx="21732">
                  <c:v>4.45452E-2</c:v>
                </c:pt>
                <c:pt idx="21733">
                  <c:v>3.9977100000000002E-2</c:v>
                </c:pt>
                <c:pt idx="21734">
                  <c:v>4.08192E-2</c:v>
                </c:pt>
                <c:pt idx="21735">
                  <c:v>4.1380899999999998E-2</c:v>
                </c:pt>
                <c:pt idx="21736">
                  <c:v>2.6567500000000001E-2</c:v>
                </c:pt>
                <c:pt idx="21737">
                  <c:v>3.6377E-2</c:v>
                </c:pt>
                <c:pt idx="21738">
                  <c:v>5.3837799999999998E-2</c:v>
                </c:pt>
                <c:pt idx="21739">
                  <c:v>5.4748499999999999E-2</c:v>
                </c:pt>
                <c:pt idx="21740">
                  <c:v>2.3260099999999999E-2</c:v>
                </c:pt>
                <c:pt idx="21741">
                  <c:v>3.7463200000000002E-2</c:v>
                </c:pt>
                <c:pt idx="21742">
                  <c:v>2.9918699999999999E-2</c:v>
                </c:pt>
                <c:pt idx="21743">
                  <c:v>4.1446700000000003E-2</c:v>
                </c:pt>
                <c:pt idx="21744">
                  <c:v>5.2201299999999999E-2</c:v>
                </c:pt>
                <c:pt idx="21745">
                  <c:v>3.3736200000000001E-2</c:v>
                </c:pt>
                <c:pt idx="21746">
                  <c:v>1.5630700000000001E-2</c:v>
                </c:pt>
                <c:pt idx="21747">
                  <c:v>2.9997800000000002E-2</c:v>
                </c:pt>
                <c:pt idx="21748">
                  <c:v>5.02605E-2</c:v>
                </c:pt>
                <c:pt idx="21749">
                  <c:v>2.97375E-2</c:v>
                </c:pt>
                <c:pt idx="21750">
                  <c:v>2.8413799999999999E-2</c:v>
                </c:pt>
                <c:pt idx="21751">
                  <c:v>2.9134799999999999E-2</c:v>
                </c:pt>
                <c:pt idx="21752">
                  <c:v>3.4222599999999999E-2</c:v>
                </c:pt>
                <c:pt idx="21753">
                  <c:v>4.5342399999999998E-2</c:v>
                </c:pt>
                <c:pt idx="21754">
                  <c:v>5.5366499999999999E-2</c:v>
                </c:pt>
                <c:pt idx="21755">
                  <c:v>6.6469200000000006E-2</c:v>
                </c:pt>
                <c:pt idx="21756">
                  <c:v>5.33123E-2</c:v>
                </c:pt>
                <c:pt idx="21757">
                  <c:v>2.7377100000000001E-2</c:v>
                </c:pt>
                <c:pt idx="21758">
                  <c:v>5.1292400000000002E-2</c:v>
                </c:pt>
                <c:pt idx="21759">
                  <c:v>6.1869599999999997E-2</c:v>
                </c:pt>
                <c:pt idx="21760">
                  <c:v>6.3695000000000002E-2</c:v>
                </c:pt>
                <c:pt idx="21761">
                  <c:v>3.6727900000000001E-2</c:v>
                </c:pt>
                <c:pt idx="21762">
                  <c:v>4.2417499999999997E-2</c:v>
                </c:pt>
                <c:pt idx="21763">
                  <c:v>8.1198699999999999E-2</c:v>
                </c:pt>
                <c:pt idx="21764">
                  <c:v>7.2285699999999994E-2</c:v>
                </c:pt>
                <c:pt idx="21765">
                  <c:v>7.2411500000000004E-2</c:v>
                </c:pt>
                <c:pt idx="21766">
                  <c:v>6.8534899999999996E-2</c:v>
                </c:pt>
                <c:pt idx="21767">
                  <c:v>5.4582600000000002E-2</c:v>
                </c:pt>
                <c:pt idx="21768">
                  <c:v>4.4087399999999999E-2</c:v>
                </c:pt>
                <c:pt idx="21769">
                  <c:v>3.9174100000000003E-2</c:v>
                </c:pt>
                <c:pt idx="21770">
                  <c:v>6.5626100000000007E-2</c:v>
                </c:pt>
                <c:pt idx="21771">
                  <c:v>5.0851800000000003E-2</c:v>
                </c:pt>
                <c:pt idx="21772">
                  <c:v>5.4552099999999999E-2</c:v>
                </c:pt>
                <c:pt idx="21773">
                  <c:v>4.9553899999999998E-2</c:v>
                </c:pt>
                <c:pt idx="21774">
                  <c:v>5.2018200000000001E-2</c:v>
                </c:pt>
                <c:pt idx="21775">
                  <c:v>5.2127800000000002E-2</c:v>
                </c:pt>
                <c:pt idx="21776">
                  <c:v>6.90775E-2</c:v>
                </c:pt>
                <c:pt idx="21777">
                  <c:v>6.6296599999999997E-2</c:v>
                </c:pt>
                <c:pt idx="21778">
                  <c:v>4.0903099999999998E-2</c:v>
                </c:pt>
                <c:pt idx="21779">
                  <c:v>2.8742799999999999E-2</c:v>
                </c:pt>
                <c:pt idx="21780">
                  <c:v>2.5615700000000002E-2</c:v>
                </c:pt>
                <c:pt idx="21781">
                  <c:v>5.61018E-2</c:v>
                </c:pt>
                <c:pt idx="21782">
                  <c:v>6.5017699999999998E-2</c:v>
                </c:pt>
                <c:pt idx="21783">
                  <c:v>6.5298999999999996E-2</c:v>
                </c:pt>
                <c:pt idx="21784">
                  <c:v>3.5226800000000003E-2</c:v>
                </c:pt>
                <c:pt idx="21785">
                  <c:v>3.3531199999999997E-2</c:v>
                </c:pt>
                <c:pt idx="21786">
                  <c:v>3.7578599999999997E-2</c:v>
                </c:pt>
                <c:pt idx="21787">
                  <c:v>5.7566600000000002E-2</c:v>
                </c:pt>
                <c:pt idx="21788">
                  <c:v>4.0649400000000002E-2</c:v>
                </c:pt>
                <c:pt idx="21789">
                  <c:v>4.1331300000000001E-2</c:v>
                </c:pt>
                <c:pt idx="21790">
                  <c:v>3.2283800000000001E-2</c:v>
                </c:pt>
                <c:pt idx="21791">
                  <c:v>3.3824E-2</c:v>
                </c:pt>
                <c:pt idx="21792">
                  <c:v>5.2283299999999998E-2</c:v>
                </c:pt>
                <c:pt idx="21793">
                  <c:v>5.4558799999999998E-2</c:v>
                </c:pt>
                <c:pt idx="21794">
                  <c:v>3.6748900000000001E-2</c:v>
                </c:pt>
                <c:pt idx="21795">
                  <c:v>3.0992499999999999E-2</c:v>
                </c:pt>
                <c:pt idx="21796">
                  <c:v>2.9557199999999999E-2</c:v>
                </c:pt>
                <c:pt idx="21797">
                  <c:v>4.2321200000000003E-2</c:v>
                </c:pt>
                <c:pt idx="21798">
                  <c:v>5.37329E-2</c:v>
                </c:pt>
                <c:pt idx="21799">
                  <c:v>4.5402499999999998E-2</c:v>
                </c:pt>
                <c:pt idx="21800">
                  <c:v>5.5192900000000003E-2</c:v>
                </c:pt>
                <c:pt idx="21801">
                  <c:v>2.0140600000000002E-2</c:v>
                </c:pt>
                <c:pt idx="21802">
                  <c:v>2.6516000000000001E-2</c:v>
                </c:pt>
                <c:pt idx="21803">
                  <c:v>5.6136100000000001E-2</c:v>
                </c:pt>
                <c:pt idx="21804">
                  <c:v>5.8319999999999997E-2</c:v>
                </c:pt>
                <c:pt idx="21805">
                  <c:v>5.5223500000000002E-2</c:v>
                </c:pt>
                <c:pt idx="21806">
                  <c:v>4.5230899999999997E-2</c:v>
                </c:pt>
                <c:pt idx="21807">
                  <c:v>3.3689499999999997E-2</c:v>
                </c:pt>
                <c:pt idx="21808">
                  <c:v>3.9752000000000003E-2</c:v>
                </c:pt>
                <c:pt idx="21809">
                  <c:v>5.1871300000000002E-2</c:v>
                </c:pt>
                <c:pt idx="21810">
                  <c:v>5.0208099999999999E-2</c:v>
                </c:pt>
                <c:pt idx="21811">
                  <c:v>4.8357999999999998E-2</c:v>
                </c:pt>
                <c:pt idx="21812">
                  <c:v>3.1819300000000002E-2</c:v>
                </c:pt>
                <c:pt idx="21813">
                  <c:v>1.9854500000000001E-2</c:v>
                </c:pt>
                <c:pt idx="21814">
                  <c:v>3.2417300000000003E-2</c:v>
                </c:pt>
                <c:pt idx="21815">
                  <c:v>2.8775200000000001E-2</c:v>
                </c:pt>
                <c:pt idx="21816">
                  <c:v>5.3133E-2</c:v>
                </c:pt>
                <c:pt idx="21817">
                  <c:v>3.83673E-2</c:v>
                </c:pt>
                <c:pt idx="21818">
                  <c:v>4.9799000000000003E-2</c:v>
                </c:pt>
                <c:pt idx="21819">
                  <c:v>5.2550300000000001E-2</c:v>
                </c:pt>
                <c:pt idx="21820">
                  <c:v>5.0005899999999999E-2</c:v>
                </c:pt>
                <c:pt idx="21821">
                  <c:v>3.77674E-2</c:v>
                </c:pt>
                <c:pt idx="21822">
                  <c:v>5.6310699999999998E-2</c:v>
                </c:pt>
                <c:pt idx="21823">
                  <c:v>5.42259E-2</c:v>
                </c:pt>
                <c:pt idx="21824">
                  <c:v>4.249E-2</c:v>
                </c:pt>
                <c:pt idx="21825">
                  <c:v>4.9149499999999999E-2</c:v>
                </c:pt>
                <c:pt idx="21826">
                  <c:v>4.0730500000000003E-2</c:v>
                </c:pt>
                <c:pt idx="21827">
                  <c:v>3.4694700000000002E-2</c:v>
                </c:pt>
                <c:pt idx="21828">
                  <c:v>6.7385700000000007E-2</c:v>
                </c:pt>
                <c:pt idx="21829">
                  <c:v>5.0868999999999998E-2</c:v>
                </c:pt>
                <c:pt idx="21830">
                  <c:v>4.0582699999999999E-2</c:v>
                </c:pt>
                <c:pt idx="21831">
                  <c:v>2.9434200000000001E-2</c:v>
                </c:pt>
                <c:pt idx="21832">
                  <c:v>3.5758999999999999E-2</c:v>
                </c:pt>
                <c:pt idx="21833">
                  <c:v>3.7614799999999997E-2</c:v>
                </c:pt>
                <c:pt idx="21834">
                  <c:v>4.2228700000000001E-2</c:v>
                </c:pt>
                <c:pt idx="21835">
                  <c:v>5.5314099999999998E-2</c:v>
                </c:pt>
                <c:pt idx="21836">
                  <c:v>5.0067899999999999E-2</c:v>
                </c:pt>
                <c:pt idx="21837">
                  <c:v>2.9999700000000001E-2</c:v>
                </c:pt>
                <c:pt idx="21838">
                  <c:v>5.3655599999999998E-2</c:v>
                </c:pt>
                <c:pt idx="21839">
                  <c:v>4.3572399999999997E-2</c:v>
                </c:pt>
                <c:pt idx="21840">
                  <c:v>3.7938100000000002E-2</c:v>
                </c:pt>
                <c:pt idx="21841">
                  <c:v>4.7002799999999997E-2</c:v>
                </c:pt>
                <c:pt idx="21842">
                  <c:v>4.4683500000000001E-2</c:v>
                </c:pt>
                <c:pt idx="21843">
                  <c:v>3.7885700000000001E-2</c:v>
                </c:pt>
                <c:pt idx="21844">
                  <c:v>3.90053E-2</c:v>
                </c:pt>
                <c:pt idx="21845">
                  <c:v>5.7904200000000003E-2</c:v>
                </c:pt>
                <c:pt idx="21846">
                  <c:v>4.8212999999999999E-2</c:v>
                </c:pt>
                <c:pt idx="21847">
                  <c:v>3.6211E-2</c:v>
                </c:pt>
                <c:pt idx="21848">
                  <c:v>3.9284699999999999E-2</c:v>
                </c:pt>
                <c:pt idx="21849">
                  <c:v>4.4238100000000002E-2</c:v>
                </c:pt>
                <c:pt idx="21850">
                  <c:v>3.0774099999999999E-2</c:v>
                </c:pt>
                <c:pt idx="21851">
                  <c:v>4.3758400000000003E-2</c:v>
                </c:pt>
                <c:pt idx="21852">
                  <c:v>3.3686599999999997E-2</c:v>
                </c:pt>
                <c:pt idx="21853">
                  <c:v>3.5255399999999999E-2</c:v>
                </c:pt>
                <c:pt idx="21854">
                  <c:v>3.9673800000000002E-2</c:v>
                </c:pt>
                <c:pt idx="21855">
                  <c:v>6.9993E-2</c:v>
                </c:pt>
                <c:pt idx="21856">
                  <c:v>5.7628600000000002E-2</c:v>
                </c:pt>
                <c:pt idx="21857">
                  <c:v>4.1137699999999999E-2</c:v>
                </c:pt>
                <c:pt idx="21858">
                  <c:v>2.4256699999999999E-2</c:v>
                </c:pt>
                <c:pt idx="21859">
                  <c:v>5.0187099999999998E-2</c:v>
                </c:pt>
                <c:pt idx="21860">
                  <c:v>5.2979499999999999E-2</c:v>
                </c:pt>
                <c:pt idx="21861">
                  <c:v>5.6262E-2</c:v>
                </c:pt>
                <c:pt idx="21862">
                  <c:v>6.0842500000000001E-2</c:v>
                </c:pt>
                <c:pt idx="21863">
                  <c:v>5.1322E-2</c:v>
                </c:pt>
                <c:pt idx="21864">
                  <c:v>3.6899599999999998E-2</c:v>
                </c:pt>
                <c:pt idx="21865">
                  <c:v>4.2027500000000002E-2</c:v>
                </c:pt>
                <c:pt idx="21866">
                  <c:v>6.6383399999999995E-2</c:v>
                </c:pt>
                <c:pt idx="21867">
                  <c:v>4.1832899999999999E-2</c:v>
                </c:pt>
                <c:pt idx="21868">
                  <c:v>5.14984E-2</c:v>
                </c:pt>
                <c:pt idx="21869">
                  <c:v>2.9854800000000001E-2</c:v>
                </c:pt>
                <c:pt idx="21870">
                  <c:v>2.84605E-2</c:v>
                </c:pt>
                <c:pt idx="21871">
                  <c:v>3.8352999999999998E-2</c:v>
                </c:pt>
                <c:pt idx="21872">
                  <c:v>4.3040299999999997E-2</c:v>
                </c:pt>
                <c:pt idx="21873">
                  <c:v>5.7918499999999998E-2</c:v>
                </c:pt>
                <c:pt idx="21874">
                  <c:v>2.24876E-2</c:v>
                </c:pt>
                <c:pt idx="21875">
                  <c:v>1.42927E-2</c:v>
                </c:pt>
                <c:pt idx="21876">
                  <c:v>3.01132E-2</c:v>
                </c:pt>
                <c:pt idx="21877">
                  <c:v>4.9349799999999999E-2</c:v>
                </c:pt>
                <c:pt idx="21878">
                  <c:v>3.8009599999999998E-2</c:v>
                </c:pt>
                <c:pt idx="21879">
                  <c:v>1.15499E-2</c:v>
                </c:pt>
                <c:pt idx="21880">
                  <c:v>5.0792700000000003E-3</c:v>
                </c:pt>
                <c:pt idx="21881">
                  <c:v>5.8326699999999999E-3</c:v>
                </c:pt>
                <c:pt idx="21882">
                  <c:v>2.42338E-2</c:v>
                </c:pt>
                <c:pt idx="21883">
                  <c:v>5.4501500000000001E-2</c:v>
                </c:pt>
                <c:pt idx="21884">
                  <c:v>3.1251899999999999E-2</c:v>
                </c:pt>
                <c:pt idx="21885">
                  <c:v>1.31731E-2</c:v>
                </c:pt>
                <c:pt idx="21886">
                  <c:v>7.13921E-3</c:v>
                </c:pt>
                <c:pt idx="21887">
                  <c:v>-5.2585599999999998E-3</c:v>
                </c:pt>
                <c:pt idx="21888">
                  <c:v>2.28357E-2</c:v>
                </c:pt>
                <c:pt idx="21889">
                  <c:v>1.71871E-2</c:v>
                </c:pt>
                <c:pt idx="21890">
                  <c:v>2.6311899999999998E-3</c:v>
                </c:pt>
                <c:pt idx="21891">
                  <c:v>3.4332299999999998E-3</c:v>
                </c:pt>
                <c:pt idx="21892">
                  <c:v>-1.05658E-2</c:v>
                </c:pt>
                <c:pt idx="21893">
                  <c:v>5.6695900000000004E-3</c:v>
                </c:pt>
                <c:pt idx="21894">
                  <c:v>2.1942099999999999E-2</c:v>
                </c:pt>
                <c:pt idx="21895">
                  <c:v>1.07651E-2</c:v>
                </c:pt>
                <c:pt idx="21896">
                  <c:v>6.5937000000000001E-3</c:v>
                </c:pt>
                <c:pt idx="21897">
                  <c:v>1.09882E-2</c:v>
                </c:pt>
                <c:pt idx="21898">
                  <c:v>1.45817E-3</c:v>
                </c:pt>
                <c:pt idx="21899">
                  <c:v>1.23978E-3</c:v>
                </c:pt>
                <c:pt idx="21900">
                  <c:v>2.04096E-2</c:v>
                </c:pt>
                <c:pt idx="21901">
                  <c:v>1.9788699999999999E-2</c:v>
                </c:pt>
                <c:pt idx="21902">
                  <c:v>-3.5762799999999998E-3</c:v>
                </c:pt>
                <c:pt idx="21903">
                  <c:v>-1.4888800000000001E-2</c:v>
                </c:pt>
                <c:pt idx="21904">
                  <c:v>8.5830699999999999E-4</c:v>
                </c:pt>
                <c:pt idx="21905">
                  <c:v>2.35271E-3</c:v>
                </c:pt>
                <c:pt idx="21906">
                  <c:v>1.8026400000000001E-2</c:v>
                </c:pt>
                <c:pt idx="21907">
                  <c:v>-1.3718599999999999E-2</c:v>
                </c:pt>
                <c:pt idx="21908">
                  <c:v>-1.87054E-2</c:v>
                </c:pt>
                <c:pt idx="21909" formatCode="0.00E+00">
                  <c:v>-3.9100600000000003E-5</c:v>
                </c:pt>
                <c:pt idx="21910">
                  <c:v>1.3931300000000001E-2</c:v>
                </c:pt>
                <c:pt idx="21911">
                  <c:v>1.35059E-2</c:v>
                </c:pt>
                <c:pt idx="21912">
                  <c:v>9.5272100000000001E-4</c:v>
                </c:pt>
                <c:pt idx="21913">
                  <c:v>-2.0256E-2</c:v>
                </c:pt>
                <c:pt idx="21914">
                  <c:v>-1.0828000000000001E-2</c:v>
                </c:pt>
                <c:pt idx="21915">
                  <c:v>4.3983499999999997E-3</c:v>
                </c:pt>
                <c:pt idx="21916">
                  <c:v>-9.3708000000000003E-3</c:v>
                </c:pt>
                <c:pt idx="21917">
                  <c:v>5.31578E-3</c:v>
                </c:pt>
                <c:pt idx="21918">
                  <c:v>-1.0284400000000001E-2</c:v>
                </c:pt>
                <c:pt idx="21919">
                  <c:v>-1.16014E-2</c:v>
                </c:pt>
                <c:pt idx="21920">
                  <c:v>-2.0425800000000001E-2</c:v>
                </c:pt>
                <c:pt idx="21921">
                  <c:v>-9.9029500000000006E-3</c:v>
                </c:pt>
                <c:pt idx="21922">
                  <c:v>1.8196099999999999E-3</c:v>
                </c:pt>
                <c:pt idx="21923">
                  <c:v>-2.0296100000000001E-2</c:v>
                </c:pt>
                <c:pt idx="21924">
                  <c:v>7.7724499999999998E-4</c:v>
                </c:pt>
                <c:pt idx="21925">
                  <c:v>-2.4167999999999999E-2</c:v>
                </c:pt>
                <c:pt idx="21926">
                  <c:v>1.09005E-3</c:v>
                </c:pt>
                <c:pt idx="21927">
                  <c:v>7.3680899999999999E-3</c:v>
                </c:pt>
                <c:pt idx="21928">
                  <c:v>-4.2648299999999998E-3</c:v>
                </c:pt>
                <c:pt idx="21929">
                  <c:v>-1.0946300000000001E-2</c:v>
                </c:pt>
                <c:pt idx="21930">
                  <c:v>-2.6487400000000001E-2</c:v>
                </c:pt>
                <c:pt idx="21931">
                  <c:v>-8.7223100000000005E-3</c:v>
                </c:pt>
                <c:pt idx="21932">
                  <c:v>-3.0479399999999999E-3</c:v>
                </c:pt>
                <c:pt idx="21933">
                  <c:v>2.32029E-3</c:v>
                </c:pt>
                <c:pt idx="21934">
                  <c:v>7.5502399999999997E-3</c:v>
                </c:pt>
                <c:pt idx="21935">
                  <c:v>1.37453E-2</c:v>
                </c:pt>
                <c:pt idx="21936">
                  <c:v>7.6322600000000001E-3</c:v>
                </c:pt>
                <c:pt idx="21937">
                  <c:v>4.3640099999999998E-3</c:v>
                </c:pt>
                <c:pt idx="21938">
                  <c:v>1.4553999999999999E-2</c:v>
                </c:pt>
                <c:pt idx="21939">
                  <c:v>1.55926E-3</c:v>
                </c:pt>
                <c:pt idx="21940">
                  <c:v>-2.54221E-2</c:v>
                </c:pt>
                <c:pt idx="21941">
                  <c:v>-3.5467100000000001E-2</c:v>
                </c:pt>
                <c:pt idx="21942">
                  <c:v>-1.33724E-2</c:v>
                </c:pt>
                <c:pt idx="21943">
                  <c:v>1.68037E-3</c:v>
                </c:pt>
                <c:pt idx="21944">
                  <c:v>1.0500000000000001E-2</c:v>
                </c:pt>
                <c:pt idx="21945">
                  <c:v>5.7258600000000002E-3</c:v>
                </c:pt>
                <c:pt idx="21946">
                  <c:v>9.6511800000000005E-4</c:v>
                </c:pt>
                <c:pt idx="21947">
                  <c:v>1.42527E-2</c:v>
                </c:pt>
                <c:pt idx="21948">
                  <c:v>1.2220399999999999E-2</c:v>
                </c:pt>
                <c:pt idx="21949" formatCode="0.00E+00">
                  <c:v>-9.8228500000000003E-5</c:v>
                </c:pt>
                <c:pt idx="21950">
                  <c:v>-1.08643E-2</c:v>
                </c:pt>
                <c:pt idx="21951">
                  <c:v>-2.3153300000000002E-2</c:v>
                </c:pt>
                <c:pt idx="21952">
                  <c:v>-1.3041499999999999E-2</c:v>
                </c:pt>
                <c:pt idx="21953">
                  <c:v>-1.0860399999999999E-2</c:v>
                </c:pt>
                <c:pt idx="21954">
                  <c:v>-1.97039E-2</c:v>
                </c:pt>
                <c:pt idx="21955">
                  <c:v>-4.2820000000000002E-3</c:v>
                </c:pt>
                <c:pt idx="21956">
                  <c:v>4.3106100000000003E-3</c:v>
                </c:pt>
                <c:pt idx="21957">
                  <c:v>-1.6101799999999999E-2</c:v>
                </c:pt>
                <c:pt idx="21958">
                  <c:v>-1.06344E-2</c:v>
                </c:pt>
                <c:pt idx="21959">
                  <c:v>-1.02854E-2</c:v>
                </c:pt>
                <c:pt idx="21960">
                  <c:v>-1.83105E-4</c:v>
                </c:pt>
                <c:pt idx="21961">
                  <c:v>-5.6562399999999999E-3</c:v>
                </c:pt>
                <c:pt idx="21962">
                  <c:v>2.1934499999999999E-4</c:v>
                </c:pt>
                <c:pt idx="21963">
                  <c:v>-5.3777699999999996E-3</c:v>
                </c:pt>
                <c:pt idx="21964">
                  <c:v>-3.8499799999999998E-3</c:v>
                </c:pt>
                <c:pt idx="21965">
                  <c:v>-1.63202E-2</c:v>
                </c:pt>
                <c:pt idx="21966">
                  <c:v>-1.37272E-2</c:v>
                </c:pt>
                <c:pt idx="21967">
                  <c:v>-7.9412500000000004E-3</c:v>
                </c:pt>
                <c:pt idx="21968">
                  <c:v>-1.40562E-2</c:v>
                </c:pt>
                <c:pt idx="21969">
                  <c:v>-3.5800900000000002E-3</c:v>
                </c:pt>
                <c:pt idx="21970">
                  <c:v>-3.5514800000000001E-3</c:v>
                </c:pt>
                <c:pt idx="21971">
                  <c:v>-1.15929E-2</c:v>
                </c:pt>
                <c:pt idx="21972">
                  <c:v>-3.1089799999999999E-3</c:v>
                </c:pt>
                <c:pt idx="21973">
                  <c:v>-5.3338999999999999E-3</c:v>
                </c:pt>
                <c:pt idx="21974">
                  <c:v>-2.39172E-2</c:v>
                </c:pt>
                <c:pt idx="21975">
                  <c:v>-1.9960400000000001E-3</c:v>
                </c:pt>
                <c:pt idx="21976">
                  <c:v>-7.0009199999999999E-3</c:v>
                </c:pt>
                <c:pt idx="21977">
                  <c:v>-2.1121000000000001E-2</c:v>
                </c:pt>
                <c:pt idx="21978">
                  <c:v>-1.9241299999999999E-2</c:v>
                </c:pt>
                <c:pt idx="21979">
                  <c:v>-1.7307300000000001E-2</c:v>
                </c:pt>
                <c:pt idx="21980">
                  <c:v>-1.6729399999999998E-2</c:v>
                </c:pt>
                <c:pt idx="21981">
                  <c:v>-8.8739400000000003E-3</c:v>
                </c:pt>
                <c:pt idx="21982">
                  <c:v>-7.9603199999999999E-3</c:v>
                </c:pt>
                <c:pt idx="21983">
                  <c:v>-2.8572099999999998E-3</c:v>
                </c:pt>
                <c:pt idx="21984">
                  <c:v>-1.84479E-2</c:v>
                </c:pt>
                <c:pt idx="21985">
                  <c:v>-4.0410000000000001E-2</c:v>
                </c:pt>
                <c:pt idx="21986">
                  <c:v>-2.51656E-2</c:v>
                </c:pt>
                <c:pt idx="21987">
                  <c:v>9.9277499999999999E-4</c:v>
                </c:pt>
                <c:pt idx="21988">
                  <c:v>4.0540699999999999E-3</c:v>
                </c:pt>
                <c:pt idx="21989">
                  <c:v>-5.6428900000000002E-3</c:v>
                </c:pt>
                <c:pt idx="21990">
                  <c:v>-6.4497000000000001E-3</c:v>
                </c:pt>
                <c:pt idx="21991">
                  <c:v>-2.13718E-2</c:v>
                </c:pt>
                <c:pt idx="21992">
                  <c:v>-3.0783700000000001E-2</c:v>
                </c:pt>
                <c:pt idx="21993">
                  <c:v>-2.0273200000000002E-2</c:v>
                </c:pt>
                <c:pt idx="21994">
                  <c:v>-4.7838199999999997E-2</c:v>
                </c:pt>
                <c:pt idx="21995">
                  <c:v>-1.6913399999999999E-2</c:v>
                </c:pt>
                <c:pt idx="21996">
                  <c:v>-2.6941300000000001E-2</c:v>
                </c:pt>
                <c:pt idx="21997">
                  <c:v>-2.5094000000000002E-2</c:v>
                </c:pt>
                <c:pt idx="21998">
                  <c:v>-3.4889200000000002E-2</c:v>
                </c:pt>
                <c:pt idx="21999">
                  <c:v>-2.15826E-2</c:v>
                </c:pt>
                <c:pt idx="22000">
                  <c:v>-5.4511999999999998E-3</c:v>
                </c:pt>
                <c:pt idx="22001">
                  <c:v>-2.4953800000000002E-2</c:v>
                </c:pt>
                <c:pt idx="22002">
                  <c:v>-4.6271300000000001E-2</c:v>
                </c:pt>
                <c:pt idx="22003">
                  <c:v>-3.5471900000000001E-2</c:v>
                </c:pt>
                <c:pt idx="22004">
                  <c:v>-2.2870999999999999E-2</c:v>
                </c:pt>
                <c:pt idx="22005">
                  <c:v>-1.5872000000000001E-2</c:v>
                </c:pt>
                <c:pt idx="22006">
                  <c:v>-1.53475E-2</c:v>
                </c:pt>
                <c:pt idx="22007">
                  <c:v>-5.6575800000000002E-2</c:v>
                </c:pt>
                <c:pt idx="22008">
                  <c:v>-4.48408E-2</c:v>
                </c:pt>
                <c:pt idx="22009">
                  <c:v>-3.1298600000000003E-2</c:v>
                </c:pt>
                <c:pt idx="22010">
                  <c:v>-2.1174399999999999E-2</c:v>
                </c:pt>
                <c:pt idx="22011">
                  <c:v>-3.5446199999999997E-2</c:v>
                </c:pt>
                <c:pt idx="22012">
                  <c:v>-3.3049599999999998E-2</c:v>
                </c:pt>
                <c:pt idx="22013">
                  <c:v>-5.82342E-2</c:v>
                </c:pt>
                <c:pt idx="22014">
                  <c:v>-4.3919600000000003E-2</c:v>
                </c:pt>
                <c:pt idx="22015">
                  <c:v>-2.9872900000000001E-2</c:v>
                </c:pt>
                <c:pt idx="22016">
                  <c:v>-2.14653E-2</c:v>
                </c:pt>
                <c:pt idx="22017">
                  <c:v>-3.0550000000000001E-2</c:v>
                </c:pt>
                <c:pt idx="22018">
                  <c:v>-5.0735500000000003E-2</c:v>
                </c:pt>
                <c:pt idx="22019">
                  <c:v>-5.1640499999999999E-2</c:v>
                </c:pt>
                <c:pt idx="22020">
                  <c:v>-3.2317199999999997E-2</c:v>
                </c:pt>
                <c:pt idx="22021">
                  <c:v>-1.52817E-2</c:v>
                </c:pt>
                <c:pt idx="22022">
                  <c:v>-3.2931299999999997E-2</c:v>
                </c:pt>
                <c:pt idx="22023">
                  <c:v>-4.1036599999999999E-2</c:v>
                </c:pt>
                <c:pt idx="22024">
                  <c:v>-3.6357899999999999E-2</c:v>
                </c:pt>
                <c:pt idx="22025">
                  <c:v>-4.1090000000000002E-2</c:v>
                </c:pt>
                <c:pt idx="22026">
                  <c:v>-4.90646E-2</c:v>
                </c:pt>
                <c:pt idx="22027">
                  <c:v>-1.35403E-2</c:v>
                </c:pt>
                <c:pt idx="22028">
                  <c:v>-2.7926400000000001E-2</c:v>
                </c:pt>
                <c:pt idx="22029">
                  <c:v>-5.2045800000000003E-2</c:v>
                </c:pt>
                <c:pt idx="22030">
                  <c:v>-5.2053500000000003E-2</c:v>
                </c:pt>
                <c:pt idx="22031">
                  <c:v>-5.9523600000000003E-2</c:v>
                </c:pt>
                <c:pt idx="22032">
                  <c:v>-2.4183300000000001E-2</c:v>
                </c:pt>
                <c:pt idx="22033">
                  <c:v>5.1946600000000002E-3</c:v>
                </c:pt>
                <c:pt idx="22034">
                  <c:v>-1.7741199999999999E-2</c:v>
                </c:pt>
                <c:pt idx="22035">
                  <c:v>-5.6792299999999997E-2</c:v>
                </c:pt>
                <c:pt idx="22036">
                  <c:v>-4.91095E-2</c:v>
                </c:pt>
                <c:pt idx="22037">
                  <c:v>-3.6277799999999999E-2</c:v>
                </c:pt>
                <c:pt idx="22038">
                  <c:v>-1.7250999999999999E-2</c:v>
                </c:pt>
                <c:pt idx="22039">
                  <c:v>-1.19972E-2</c:v>
                </c:pt>
                <c:pt idx="22040">
                  <c:v>-4.3732600000000003E-2</c:v>
                </c:pt>
                <c:pt idx="22041">
                  <c:v>-4.7534899999999998E-2</c:v>
                </c:pt>
                <c:pt idx="22042">
                  <c:v>-4.7831499999999999E-2</c:v>
                </c:pt>
                <c:pt idx="22043">
                  <c:v>-2.98052E-2</c:v>
                </c:pt>
                <c:pt idx="22044">
                  <c:v>-1.8358200000000002E-2</c:v>
                </c:pt>
                <c:pt idx="22045">
                  <c:v>-2.6731499999999998E-2</c:v>
                </c:pt>
                <c:pt idx="22046">
                  <c:v>-4.7363299999999997E-2</c:v>
                </c:pt>
                <c:pt idx="22047">
                  <c:v>-5.0945299999999999E-2</c:v>
                </c:pt>
                <c:pt idx="22048">
                  <c:v>-4.9252499999999998E-2</c:v>
                </c:pt>
                <c:pt idx="22049">
                  <c:v>-3.8033499999999998E-2</c:v>
                </c:pt>
                <c:pt idx="22050">
                  <c:v>-1.17435E-2</c:v>
                </c:pt>
                <c:pt idx="22051">
                  <c:v>-3.2370599999999999E-2</c:v>
                </c:pt>
                <c:pt idx="22052">
                  <c:v>-3.7612E-2</c:v>
                </c:pt>
                <c:pt idx="22053">
                  <c:v>-4.0332800000000002E-2</c:v>
                </c:pt>
                <c:pt idx="22054">
                  <c:v>-2.98748E-2</c:v>
                </c:pt>
                <c:pt idx="22055">
                  <c:v>-1.4381400000000001E-2</c:v>
                </c:pt>
                <c:pt idx="22056">
                  <c:v>-1.6241999999999999E-2</c:v>
                </c:pt>
                <c:pt idx="22057">
                  <c:v>-1.63593E-2</c:v>
                </c:pt>
                <c:pt idx="22058">
                  <c:v>-3.6177599999999997E-2</c:v>
                </c:pt>
                <c:pt idx="22059">
                  <c:v>-3.6846200000000003E-2</c:v>
                </c:pt>
                <c:pt idx="22060">
                  <c:v>-2.1761900000000001E-2</c:v>
                </c:pt>
                <c:pt idx="22061">
                  <c:v>-7.2545999999999999E-3</c:v>
                </c:pt>
                <c:pt idx="22062">
                  <c:v>-3.5928700000000001E-2</c:v>
                </c:pt>
                <c:pt idx="22063">
                  <c:v>-4.4455500000000002E-2</c:v>
                </c:pt>
                <c:pt idx="22064">
                  <c:v>-4.5054400000000001E-2</c:v>
                </c:pt>
                <c:pt idx="22065">
                  <c:v>-3.60889E-2</c:v>
                </c:pt>
                <c:pt idx="22066">
                  <c:v>-1.2400599999999999E-2</c:v>
                </c:pt>
                <c:pt idx="22067">
                  <c:v>-2.10896E-2</c:v>
                </c:pt>
                <c:pt idx="22068">
                  <c:v>-3.6858599999999998E-2</c:v>
                </c:pt>
                <c:pt idx="22069">
                  <c:v>-3.5622599999999997E-2</c:v>
                </c:pt>
                <c:pt idx="22070">
                  <c:v>-3.5416599999999999E-2</c:v>
                </c:pt>
                <c:pt idx="22071">
                  <c:v>-3.1606700000000001E-2</c:v>
                </c:pt>
                <c:pt idx="22072">
                  <c:v>-3.2321000000000003E-2</c:v>
                </c:pt>
                <c:pt idx="22073">
                  <c:v>-2.91901E-2</c:v>
                </c:pt>
                <c:pt idx="22074">
                  <c:v>-3.7421200000000002E-2</c:v>
                </c:pt>
                <c:pt idx="22075">
                  <c:v>-5.1070200000000003E-2</c:v>
                </c:pt>
                <c:pt idx="22076">
                  <c:v>-4.6442999999999998E-2</c:v>
                </c:pt>
                <c:pt idx="22077">
                  <c:v>-1.7606699999999999E-2</c:v>
                </c:pt>
                <c:pt idx="22078">
                  <c:v>-1.7876599999999999E-2</c:v>
                </c:pt>
                <c:pt idx="22079">
                  <c:v>-3.0773200000000001E-2</c:v>
                </c:pt>
                <c:pt idx="22080">
                  <c:v>-5.3866400000000002E-2</c:v>
                </c:pt>
                <c:pt idx="22081">
                  <c:v>-5.0843199999999998E-2</c:v>
                </c:pt>
                <c:pt idx="22082">
                  <c:v>-3.6198599999999997E-2</c:v>
                </c:pt>
                <c:pt idx="22083">
                  <c:v>-3.6679299999999998E-2</c:v>
                </c:pt>
                <c:pt idx="22084">
                  <c:v>-2.8731300000000001E-2</c:v>
                </c:pt>
                <c:pt idx="22085">
                  <c:v>-4.2689299999999999E-2</c:v>
                </c:pt>
                <c:pt idx="22086">
                  <c:v>-3.48749E-2</c:v>
                </c:pt>
                <c:pt idx="22087">
                  <c:v>-3.5371800000000002E-2</c:v>
                </c:pt>
                <c:pt idx="22088">
                  <c:v>-2.7512600000000002E-2</c:v>
                </c:pt>
                <c:pt idx="22089">
                  <c:v>-3.2419200000000002E-2</c:v>
                </c:pt>
                <c:pt idx="22090">
                  <c:v>-2.2542E-2</c:v>
                </c:pt>
                <c:pt idx="22091">
                  <c:v>-4.4711099999999997E-2</c:v>
                </c:pt>
                <c:pt idx="22092">
                  <c:v>-5.8562299999999998E-2</c:v>
                </c:pt>
                <c:pt idx="22093">
                  <c:v>-5.5357900000000002E-2</c:v>
                </c:pt>
                <c:pt idx="22094">
                  <c:v>-5.3606000000000001E-2</c:v>
                </c:pt>
                <c:pt idx="22095">
                  <c:v>-3.7208600000000001E-2</c:v>
                </c:pt>
                <c:pt idx="22096">
                  <c:v>-5.0521900000000002E-2</c:v>
                </c:pt>
                <c:pt idx="22097">
                  <c:v>-5.2258499999999999E-2</c:v>
                </c:pt>
                <c:pt idx="22098">
                  <c:v>-4.3908099999999999E-2</c:v>
                </c:pt>
                <c:pt idx="22099">
                  <c:v>-4.2222000000000003E-2</c:v>
                </c:pt>
                <c:pt idx="22100">
                  <c:v>-2.92854E-2</c:v>
                </c:pt>
                <c:pt idx="22101">
                  <c:v>-3.7541400000000003E-2</c:v>
                </c:pt>
                <c:pt idx="22102">
                  <c:v>-3.1245200000000001E-2</c:v>
                </c:pt>
                <c:pt idx="22103">
                  <c:v>-4.6043399999999998E-2</c:v>
                </c:pt>
                <c:pt idx="22104">
                  <c:v>-4.6225500000000003E-2</c:v>
                </c:pt>
                <c:pt idx="22105">
                  <c:v>-2.4328200000000001E-2</c:v>
                </c:pt>
                <c:pt idx="22106">
                  <c:v>-2.5187500000000002E-2</c:v>
                </c:pt>
                <c:pt idx="22107">
                  <c:v>-1.81313E-2</c:v>
                </c:pt>
                <c:pt idx="22108">
                  <c:v>-5.5631600000000003E-2</c:v>
                </c:pt>
                <c:pt idx="22109">
                  <c:v>-2.5311500000000001E-2</c:v>
                </c:pt>
                <c:pt idx="22110">
                  <c:v>-2.8813399999999999E-2</c:v>
                </c:pt>
                <c:pt idx="22111">
                  <c:v>-3.8043E-2</c:v>
                </c:pt>
                <c:pt idx="22112">
                  <c:v>-3.5895299999999998E-2</c:v>
                </c:pt>
                <c:pt idx="22113">
                  <c:v>-3.1848000000000001E-2</c:v>
                </c:pt>
                <c:pt idx="22114">
                  <c:v>-3.1254799999999999E-2</c:v>
                </c:pt>
                <c:pt idx="22115">
                  <c:v>-3.8698200000000002E-2</c:v>
                </c:pt>
                <c:pt idx="22116">
                  <c:v>-3.7568999999999998E-2</c:v>
                </c:pt>
                <c:pt idx="22117">
                  <c:v>-2.843E-2</c:v>
                </c:pt>
                <c:pt idx="22118">
                  <c:v>-1.2304300000000001E-2</c:v>
                </c:pt>
                <c:pt idx="22119">
                  <c:v>-3.9173100000000002E-2</c:v>
                </c:pt>
                <c:pt idx="22120">
                  <c:v>-4.6205499999999997E-2</c:v>
                </c:pt>
                <c:pt idx="22121">
                  <c:v>-5.0698300000000002E-2</c:v>
                </c:pt>
                <c:pt idx="22122">
                  <c:v>-4.0933600000000001E-2</c:v>
                </c:pt>
                <c:pt idx="22123">
                  <c:v>-3.6169100000000003E-2</c:v>
                </c:pt>
                <c:pt idx="22124">
                  <c:v>-4.0466299999999997E-2</c:v>
                </c:pt>
                <c:pt idx="22125">
                  <c:v>-4.9713100000000003E-2</c:v>
                </c:pt>
                <c:pt idx="22126">
                  <c:v>-3.0514699999999999E-2</c:v>
                </c:pt>
                <c:pt idx="22127">
                  <c:v>-2.6186899999999999E-2</c:v>
                </c:pt>
                <c:pt idx="22128">
                  <c:v>-3.4786200000000003E-2</c:v>
                </c:pt>
                <c:pt idx="22129">
                  <c:v>-2.3063699999999999E-2</c:v>
                </c:pt>
                <c:pt idx="22130">
                  <c:v>-5.4510099999999999E-2</c:v>
                </c:pt>
                <c:pt idx="22131">
                  <c:v>-5.0200500000000002E-2</c:v>
                </c:pt>
                <c:pt idx="22132">
                  <c:v>-4.9746499999999999E-2</c:v>
                </c:pt>
                <c:pt idx="22133">
                  <c:v>-9.9058199999999992E-3</c:v>
                </c:pt>
                <c:pt idx="22134">
                  <c:v>-1.6004600000000001E-2</c:v>
                </c:pt>
                <c:pt idx="22135">
                  <c:v>-4.3689699999999998E-2</c:v>
                </c:pt>
                <c:pt idx="22136">
                  <c:v>-1.9966100000000001E-2</c:v>
                </c:pt>
                <c:pt idx="22137">
                  <c:v>-3.3475900000000003E-2</c:v>
                </c:pt>
                <c:pt idx="22138">
                  <c:v>-3.3912699999999997E-2</c:v>
                </c:pt>
                <c:pt idx="22139">
                  <c:v>-1.8444100000000001E-2</c:v>
                </c:pt>
                <c:pt idx="22140">
                  <c:v>-7.9355199999999997E-3</c:v>
                </c:pt>
                <c:pt idx="22141">
                  <c:v>-1.9979500000000001E-2</c:v>
                </c:pt>
                <c:pt idx="22142">
                  <c:v>-3.9212200000000003E-2</c:v>
                </c:pt>
                <c:pt idx="22143">
                  <c:v>-4.67739E-2</c:v>
                </c:pt>
                <c:pt idx="22144">
                  <c:v>-4.0051499999999997E-2</c:v>
                </c:pt>
                <c:pt idx="22145">
                  <c:v>-1.6617799999999999E-2</c:v>
                </c:pt>
                <c:pt idx="22146">
                  <c:v>-3.5252600000000002E-2</c:v>
                </c:pt>
                <c:pt idx="22147">
                  <c:v>-2.1220200000000002E-2</c:v>
                </c:pt>
                <c:pt idx="22148">
                  <c:v>-2.35567E-2</c:v>
                </c:pt>
                <c:pt idx="22149">
                  <c:v>-3.4682299999999999E-2</c:v>
                </c:pt>
                <c:pt idx="22150">
                  <c:v>-1.50776E-2</c:v>
                </c:pt>
                <c:pt idx="22151">
                  <c:v>-1.1735000000000001E-2</c:v>
                </c:pt>
                <c:pt idx="22152">
                  <c:v>-1.8869400000000001E-2</c:v>
                </c:pt>
                <c:pt idx="22153">
                  <c:v>-3.2855000000000002E-2</c:v>
                </c:pt>
                <c:pt idx="22154">
                  <c:v>-3.4067199999999999E-2</c:v>
                </c:pt>
                <c:pt idx="22155">
                  <c:v>5.7859399999999998E-3</c:v>
                </c:pt>
                <c:pt idx="22156">
                  <c:v>-2.52666E-2</c:v>
                </c:pt>
                <c:pt idx="22157">
                  <c:v>-2.0276099999999998E-2</c:v>
                </c:pt>
                <c:pt idx="22158">
                  <c:v>-3.0146599999999999E-2</c:v>
                </c:pt>
                <c:pt idx="22159">
                  <c:v>-2.98538E-2</c:v>
                </c:pt>
                <c:pt idx="22160">
                  <c:v>-5.7554199999999998E-3</c:v>
                </c:pt>
                <c:pt idx="22161">
                  <c:v>-1.1472699999999999E-3</c:v>
                </c:pt>
                <c:pt idx="22162">
                  <c:v>1.02024E-2</c:v>
                </c:pt>
                <c:pt idx="22163">
                  <c:v>-1.7906200000000001E-2</c:v>
                </c:pt>
                <c:pt idx="22164">
                  <c:v>-1.54009E-2</c:v>
                </c:pt>
                <c:pt idx="22165">
                  <c:v>-1.09587E-2</c:v>
                </c:pt>
                <c:pt idx="22166">
                  <c:v>-1.8358199999999999E-3</c:v>
                </c:pt>
                <c:pt idx="22167">
                  <c:v>-9.78184E-3</c:v>
                </c:pt>
                <c:pt idx="22168">
                  <c:v>-2.3053199999999999E-2</c:v>
                </c:pt>
                <c:pt idx="22169">
                  <c:v>-2.9477099999999999E-2</c:v>
                </c:pt>
                <c:pt idx="22170">
                  <c:v>5.3701399999999998E-3</c:v>
                </c:pt>
                <c:pt idx="22171">
                  <c:v>-1.44339E-2</c:v>
                </c:pt>
                <c:pt idx="22172">
                  <c:v>-1.37701E-2</c:v>
                </c:pt>
                <c:pt idx="22173">
                  <c:v>-1.09491E-2</c:v>
                </c:pt>
                <c:pt idx="22174">
                  <c:v>-3.1242399999999999E-3</c:v>
                </c:pt>
                <c:pt idx="22175">
                  <c:v>1.3074899999999999E-3</c:v>
                </c:pt>
                <c:pt idx="22176">
                  <c:v>-1.6054200000000001E-2</c:v>
                </c:pt>
                <c:pt idx="22177">
                  <c:v>-4.8418000000000003E-3</c:v>
                </c:pt>
                <c:pt idx="22178">
                  <c:v>1.50681E-4</c:v>
                </c:pt>
                <c:pt idx="22179">
                  <c:v>-1.6331700000000001E-2</c:v>
                </c:pt>
                <c:pt idx="22180">
                  <c:v>-3.00016E-2</c:v>
                </c:pt>
                <c:pt idx="22181">
                  <c:v>-7.8306199999999999E-3</c:v>
                </c:pt>
                <c:pt idx="22182">
                  <c:v>9.8600400000000005E-3</c:v>
                </c:pt>
                <c:pt idx="22183">
                  <c:v>-2.8773300000000002E-2</c:v>
                </c:pt>
                <c:pt idx="22184">
                  <c:v>-3.39413E-3</c:v>
                </c:pt>
                <c:pt idx="22185">
                  <c:v>5.9719100000000004E-3</c:v>
                </c:pt>
                <c:pt idx="22186">
                  <c:v>1.0744999999999999E-2</c:v>
                </c:pt>
                <c:pt idx="22187">
                  <c:v>4.7874499999999998E-4</c:v>
                </c:pt>
                <c:pt idx="22188">
                  <c:v>1.24073E-3</c:v>
                </c:pt>
                <c:pt idx="22189">
                  <c:v>2.1668400000000001E-2</c:v>
                </c:pt>
                <c:pt idx="22190">
                  <c:v>-4.0817300000000001E-4</c:v>
                </c:pt>
                <c:pt idx="22191">
                  <c:v>1.1960999999999999E-2</c:v>
                </c:pt>
                <c:pt idx="22192" formatCode="0.00E+00">
                  <c:v>1.04904E-5</c:v>
                </c:pt>
                <c:pt idx="22193">
                  <c:v>1.8021599999999999E-2</c:v>
                </c:pt>
                <c:pt idx="22194">
                  <c:v>-7.38239E-3</c:v>
                </c:pt>
                <c:pt idx="22195">
                  <c:v>-1.04952E-2</c:v>
                </c:pt>
                <c:pt idx="22196">
                  <c:v>1.55716E-2</c:v>
                </c:pt>
                <c:pt idx="22197">
                  <c:v>2.1627400000000001E-2</c:v>
                </c:pt>
                <c:pt idx="22198">
                  <c:v>3.5734199999999999E-3</c:v>
                </c:pt>
                <c:pt idx="22199">
                  <c:v>-1.36566E-2</c:v>
                </c:pt>
                <c:pt idx="22200">
                  <c:v>-2.33984E-2</c:v>
                </c:pt>
                <c:pt idx="22201">
                  <c:v>-1.37968E-2</c:v>
                </c:pt>
                <c:pt idx="22202">
                  <c:v>1.16253E-2</c:v>
                </c:pt>
                <c:pt idx="22203">
                  <c:v>1.5667E-2</c:v>
                </c:pt>
                <c:pt idx="22204">
                  <c:v>4.0636099999999996E-3</c:v>
                </c:pt>
                <c:pt idx="22205">
                  <c:v>1.42317E-2</c:v>
                </c:pt>
                <c:pt idx="22206">
                  <c:v>1.34974E-2</c:v>
                </c:pt>
                <c:pt idx="22207">
                  <c:v>1.0187099999999999E-2</c:v>
                </c:pt>
                <c:pt idx="22208">
                  <c:v>2.53572E-2</c:v>
                </c:pt>
                <c:pt idx="22209">
                  <c:v>-5.6257199999999999E-3</c:v>
                </c:pt>
                <c:pt idx="22210">
                  <c:v>2.6441599999999999E-2</c:v>
                </c:pt>
                <c:pt idx="22211">
                  <c:v>4.5642900000000004E-3</c:v>
                </c:pt>
                <c:pt idx="22212">
                  <c:v>-3.9825399999999997E-3</c:v>
                </c:pt>
                <c:pt idx="22213">
                  <c:v>1.43585E-2</c:v>
                </c:pt>
                <c:pt idx="22214">
                  <c:v>2.2287399999999999E-2</c:v>
                </c:pt>
                <c:pt idx="22215">
                  <c:v>1.78204E-2</c:v>
                </c:pt>
                <c:pt idx="22216">
                  <c:v>-9.3040499999999995E-3</c:v>
                </c:pt>
                <c:pt idx="22217">
                  <c:v>5.2042E-3</c:v>
                </c:pt>
                <c:pt idx="22218">
                  <c:v>2.1372800000000001E-2</c:v>
                </c:pt>
                <c:pt idx="22219">
                  <c:v>1.9084E-2</c:v>
                </c:pt>
                <c:pt idx="22220">
                  <c:v>2.04773E-2</c:v>
                </c:pt>
                <c:pt idx="22221">
                  <c:v>6.0262700000000002E-3</c:v>
                </c:pt>
                <c:pt idx="22222">
                  <c:v>-3.6315900000000001E-3</c:v>
                </c:pt>
                <c:pt idx="22223">
                  <c:v>1.02644E-2</c:v>
                </c:pt>
                <c:pt idx="22224">
                  <c:v>1.29108E-2</c:v>
                </c:pt>
                <c:pt idx="22225">
                  <c:v>2.0974199999999998E-2</c:v>
                </c:pt>
                <c:pt idx="22226">
                  <c:v>2.4667700000000001E-2</c:v>
                </c:pt>
                <c:pt idx="22227">
                  <c:v>1.59159E-2</c:v>
                </c:pt>
                <c:pt idx="22228">
                  <c:v>1.2221299999999999E-2</c:v>
                </c:pt>
                <c:pt idx="22229">
                  <c:v>-4.4641500000000001E-3</c:v>
                </c:pt>
                <c:pt idx="22230">
                  <c:v>1.10846E-2</c:v>
                </c:pt>
                <c:pt idx="22231">
                  <c:v>9.2296600000000006E-3</c:v>
                </c:pt>
                <c:pt idx="22232">
                  <c:v>2.1630300000000002E-2</c:v>
                </c:pt>
                <c:pt idx="22233">
                  <c:v>8.4581399999999994E-3</c:v>
                </c:pt>
                <c:pt idx="22234">
                  <c:v>1.6031299999999999E-3</c:v>
                </c:pt>
                <c:pt idx="22235">
                  <c:v>4.4784500000000001E-3</c:v>
                </c:pt>
                <c:pt idx="22236">
                  <c:v>2.0320899999999999E-2</c:v>
                </c:pt>
                <c:pt idx="22237">
                  <c:v>3.19481E-2</c:v>
                </c:pt>
                <c:pt idx="22238">
                  <c:v>-1.6450900000000001E-3</c:v>
                </c:pt>
                <c:pt idx="22239">
                  <c:v>-4.9247700000000002E-3</c:v>
                </c:pt>
                <c:pt idx="22240">
                  <c:v>7.8287099999999991E-3</c:v>
                </c:pt>
                <c:pt idx="22241">
                  <c:v>1.5105199999999999E-2</c:v>
                </c:pt>
                <c:pt idx="22242">
                  <c:v>1.0989199999999999E-2</c:v>
                </c:pt>
                <c:pt idx="22243">
                  <c:v>5.3577399999999997E-3</c:v>
                </c:pt>
                <c:pt idx="22244">
                  <c:v>3.33118E-3</c:v>
                </c:pt>
                <c:pt idx="22245">
                  <c:v>-6.80256E-3</c:v>
                </c:pt>
                <c:pt idx="22246">
                  <c:v>-1.40343E-2</c:v>
                </c:pt>
                <c:pt idx="22247">
                  <c:v>1.84526E-2</c:v>
                </c:pt>
                <c:pt idx="22248">
                  <c:v>2.00777E-2</c:v>
                </c:pt>
                <c:pt idx="22249">
                  <c:v>2.35929E-2</c:v>
                </c:pt>
                <c:pt idx="22250">
                  <c:v>-1.53542E-2</c:v>
                </c:pt>
                <c:pt idx="22251">
                  <c:v>1.21298E-2</c:v>
                </c:pt>
                <c:pt idx="22252">
                  <c:v>1.1206600000000001E-2</c:v>
                </c:pt>
                <c:pt idx="22253">
                  <c:v>2.1715200000000001E-3</c:v>
                </c:pt>
                <c:pt idx="22254">
                  <c:v>7.5483299999999998E-3</c:v>
                </c:pt>
                <c:pt idx="22255">
                  <c:v>2.7255999999999999E-3</c:v>
                </c:pt>
                <c:pt idx="22256">
                  <c:v>8.9988700000000008E-3</c:v>
                </c:pt>
                <c:pt idx="22257">
                  <c:v>5.7630499999999996E-3</c:v>
                </c:pt>
                <c:pt idx="22258">
                  <c:v>4.4889500000000002E-3</c:v>
                </c:pt>
                <c:pt idx="22259">
                  <c:v>1.6393700000000001E-2</c:v>
                </c:pt>
                <c:pt idx="22260">
                  <c:v>2.27394E-2</c:v>
                </c:pt>
                <c:pt idx="22261">
                  <c:v>6.0148199999999997E-3</c:v>
                </c:pt>
                <c:pt idx="22262">
                  <c:v>1.16978E-2</c:v>
                </c:pt>
                <c:pt idx="22263">
                  <c:v>3.37887E-3</c:v>
                </c:pt>
                <c:pt idx="22264">
                  <c:v>2.46048E-2</c:v>
                </c:pt>
                <c:pt idx="22265">
                  <c:v>2.8479600000000001E-2</c:v>
                </c:pt>
                <c:pt idx="22266">
                  <c:v>2.0953200000000002E-2</c:v>
                </c:pt>
                <c:pt idx="22267">
                  <c:v>-6.0606000000000002E-3</c:v>
                </c:pt>
                <c:pt idx="22268">
                  <c:v>-1.0533300000000001E-2</c:v>
                </c:pt>
                <c:pt idx="22269">
                  <c:v>3.2052999999999999E-3</c:v>
                </c:pt>
                <c:pt idx="22270">
                  <c:v>1.70546E-2</c:v>
                </c:pt>
                <c:pt idx="22271">
                  <c:v>5.4206799999999998E-3</c:v>
                </c:pt>
                <c:pt idx="22272">
                  <c:v>-4.2495700000000003E-3</c:v>
                </c:pt>
                <c:pt idx="22273">
                  <c:v>6.1073300000000002E-3</c:v>
                </c:pt>
                <c:pt idx="22274">
                  <c:v>1.9903199999999998E-3</c:v>
                </c:pt>
                <c:pt idx="22275">
                  <c:v>7.2269400000000003E-3</c:v>
                </c:pt>
                <c:pt idx="22276">
                  <c:v>2.71969E-2</c:v>
                </c:pt>
                <c:pt idx="22277">
                  <c:v>2.1101999999999999E-2</c:v>
                </c:pt>
                <c:pt idx="22278">
                  <c:v>-5.3587000000000001E-3</c:v>
                </c:pt>
                <c:pt idx="22279" formatCode="0.00E+00">
                  <c:v>7.82013E-5</c:v>
                </c:pt>
                <c:pt idx="22280">
                  <c:v>-5.9804899999999998E-3</c:v>
                </c:pt>
                <c:pt idx="22281">
                  <c:v>3.2311399999999997E-2</c:v>
                </c:pt>
                <c:pt idx="22282">
                  <c:v>1.14717E-2</c:v>
                </c:pt>
                <c:pt idx="22283">
                  <c:v>4.5995699999999999E-3</c:v>
                </c:pt>
                <c:pt idx="22284">
                  <c:v>-8.2225800000000002E-3</c:v>
                </c:pt>
                <c:pt idx="22285">
                  <c:v>1.0108900000000001E-2</c:v>
                </c:pt>
                <c:pt idx="22286">
                  <c:v>2.6630399999999999E-2</c:v>
                </c:pt>
                <c:pt idx="22287">
                  <c:v>1.6533900000000001E-2</c:v>
                </c:pt>
                <c:pt idx="22288">
                  <c:v>2.1319399999999999E-2</c:v>
                </c:pt>
                <c:pt idx="22289">
                  <c:v>9.7293899999999992E-3</c:v>
                </c:pt>
                <c:pt idx="22290">
                  <c:v>1.20163E-3</c:v>
                </c:pt>
                <c:pt idx="22291">
                  <c:v>4.2390800000000001E-3</c:v>
                </c:pt>
                <c:pt idx="22292">
                  <c:v>1.1878E-2</c:v>
                </c:pt>
                <c:pt idx="22293">
                  <c:v>1.4319399999999999E-2</c:v>
                </c:pt>
                <c:pt idx="22294">
                  <c:v>7.74765E-3</c:v>
                </c:pt>
                <c:pt idx="22295">
                  <c:v>-1.74694E-2</c:v>
                </c:pt>
                <c:pt idx="22296">
                  <c:v>1.29747E-2</c:v>
                </c:pt>
                <c:pt idx="22297">
                  <c:v>3.3063900000000002E-3</c:v>
                </c:pt>
                <c:pt idx="22298">
                  <c:v>1.5761399999999998E-2</c:v>
                </c:pt>
                <c:pt idx="22299">
                  <c:v>1.19095E-2</c:v>
                </c:pt>
                <c:pt idx="22300">
                  <c:v>7.8411100000000001E-3</c:v>
                </c:pt>
                <c:pt idx="22301">
                  <c:v>-1.10922E-2</c:v>
                </c:pt>
                <c:pt idx="22302">
                  <c:v>-1.29166E-2</c:v>
                </c:pt>
                <c:pt idx="22303">
                  <c:v>-7.6007799999999997E-4</c:v>
                </c:pt>
                <c:pt idx="22304">
                  <c:v>3.0107499999999999E-2</c:v>
                </c:pt>
                <c:pt idx="22305">
                  <c:v>2.2048000000000002E-2</c:v>
                </c:pt>
                <c:pt idx="22306">
                  <c:v>1.7222399999999999E-2</c:v>
                </c:pt>
                <c:pt idx="22307">
                  <c:v>2.02694E-2</c:v>
                </c:pt>
                <c:pt idx="22308">
                  <c:v>2.9888200000000001E-3</c:v>
                </c:pt>
                <c:pt idx="22309">
                  <c:v>1.9377700000000001E-2</c:v>
                </c:pt>
                <c:pt idx="22310">
                  <c:v>3.5362200000000003E-2</c:v>
                </c:pt>
                <c:pt idx="22311">
                  <c:v>3.5335499999999999E-2</c:v>
                </c:pt>
                <c:pt idx="22312">
                  <c:v>1.6243899999999999E-2</c:v>
                </c:pt>
                <c:pt idx="22313">
                  <c:v>1.36595E-2</c:v>
                </c:pt>
                <c:pt idx="22314">
                  <c:v>2.8515800000000001E-2</c:v>
                </c:pt>
                <c:pt idx="22315">
                  <c:v>2.2201499999999999E-2</c:v>
                </c:pt>
                <c:pt idx="22316">
                  <c:v>9.2782999999999997E-3</c:v>
                </c:pt>
                <c:pt idx="22317">
                  <c:v>2.11849E-2</c:v>
                </c:pt>
                <c:pt idx="22318">
                  <c:v>1.7909000000000001E-2</c:v>
                </c:pt>
                <c:pt idx="22319">
                  <c:v>2.48051E-3</c:v>
                </c:pt>
                <c:pt idx="22320">
                  <c:v>1.08976E-2</c:v>
                </c:pt>
                <c:pt idx="22321">
                  <c:v>4.1542100000000002E-3</c:v>
                </c:pt>
                <c:pt idx="22322">
                  <c:v>1.9557999999999999E-2</c:v>
                </c:pt>
                <c:pt idx="22323">
                  <c:v>1.1497500000000001E-2</c:v>
                </c:pt>
                <c:pt idx="22324">
                  <c:v>6.9446600000000001E-3</c:v>
                </c:pt>
                <c:pt idx="22325">
                  <c:v>-5.0020200000000003E-3</c:v>
                </c:pt>
                <c:pt idx="22326">
                  <c:v>1.0788000000000001E-2</c:v>
                </c:pt>
                <c:pt idx="22327">
                  <c:v>1.2065899999999999E-2</c:v>
                </c:pt>
                <c:pt idx="22328">
                  <c:v>3.3023799999999999E-2</c:v>
                </c:pt>
                <c:pt idx="22329">
                  <c:v>1.9972799999999999E-2</c:v>
                </c:pt>
                <c:pt idx="22330">
                  <c:v>-6.6461599999999999E-3</c:v>
                </c:pt>
                <c:pt idx="22331">
                  <c:v>2.7618400000000002E-3</c:v>
                </c:pt>
                <c:pt idx="22332">
                  <c:v>2.3821800000000001E-2</c:v>
                </c:pt>
                <c:pt idx="22333">
                  <c:v>1.9946100000000001E-2</c:v>
                </c:pt>
                <c:pt idx="22334">
                  <c:v>1.54095E-2</c:v>
                </c:pt>
                <c:pt idx="22335">
                  <c:v>5.7706800000000003E-3</c:v>
                </c:pt>
                <c:pt idx="22336">
                  <c:v>3.8185099999999998E-3</c:v>
                </c:pt>
                <c:pt idx="22337">
                  <c:v>-5.9699999999999996E-3</c:v>
                </c:pt>
                <c:pt idx="22338">
                  <c:v>-2.3450900000000002E-3</c:v>
                </c:pt>
                <c:pt idx="22339">
                  <c:v>9.1018699999999998E-3</c:v>
                </c:pt>
                <c:pt idx="22340">
                  <c:v>2.1718000000000001E-2</c:v>
                </c:pt>
                <c:pt idx="22341">
                  <c:v>4.12941E-4</c:v>
                </c:pt>
                <c:pt idx="22342">
                  <c:v>-1.1755E-2</c:v>
                </c:pt>
                <c:pt idx="22343">
                  <c:v>-8.9101800000000002E-3</c:v>
                </c:pt>
                <c:pt idx="22344">
                  <c:v>2.05154E-2</c:v>
                </c:pt>
                <c:pt idx="22345">
                  <c:v>2.1900200000000002E-2</c:v>
                </c:pt>
                <c:pt idx="22346">
                  <c:v>-4.3487499999999999E-4</c:v>
                </c:pt>
                <c:pt idx="22347">
                  <c:v>5.6934400000000001E-3</c:v>
                </c:pt>
                <c:pt idx="22348">
                  <c:v>5.6142800000000001E-3</c:v>
                </c:pt>
                <c:pt idx="22349" formatCode="0.00E+00">
                  <c:v>7.0018800000000003E-3</c:v>
                </c:pt>
                <c:pt idx="22350">
                  <c:v>1.7207099999999999E-2</c:v>
                </c:pt>
                <c:pt idx="22351">
                  <c:v>2.4009699999999998E-2</c:v>
                </c:pt>
                <c:pt idx="22352">
                  <c:v>8.6536400000000006E-3</c:v>
                </c:pt>
                <c:pt idx="22353">
                  <c:v>-1.3189299999999999E-2</c:v>
                </c:pt>
                <c:pt idx="22354">
                  <c:v>1.1979099999999999E-2</c:v>
                </c:pt>
                <c:pt idx="22355">
                  <c:v>1.35584E-2</c:v>
                </c:pt>
                <c:pt idx="22356">
                  <c:v>5.9280399999999999E-3</c:v>
                </c:pt>
                <c:pt idx="22357">
                  <c:v>6.3438399999999999E-3</c:v>
                </c:pt>
                <c:pt idx="22358">
                  <c:v>5.3482099999999999E-3</c:v>
                </c:pt>
                <c:pt idx="22359">
                  <c:v>5.3176899999999999E-3</c:v>
                </c:pt>
                <c:pt idx="22360">
                  <c:v>8.0862E-3</c:v>
                </c:pt>
                <c:pt idx="22361">
                  <c:v>1.0471299999999999E-2</c:v>
                </c:pt>
                <c:pt idx="22362">
                  <c:v>2.9777499999999998E-2</c:v>
                </c:pt>
                <c:pt idx="22363">
                  <c:v>9.3908299999999993E-3</c:v>
                </c:pt>
                <c:pt idx="22364">
                  <c:v>-5.2480699999999996E-3</c:v>
                </c:pt>
                <c:pt idx="22365">
                  <c:v>-5.0554299999999996E-3</c:v>
                </c:pt>
                <c:pt idx="22366">
                  <c:v>-9.5100400000000009E-3</c:v>
                </c:pt>
                <c:pt idx="22367">
                  <c:v>2.7079599999999999E-2</c:v>
                </c:pt>
                <c:pt idx="22368">
                  <c:v>6.6947899999999999E-3</c:v>
                </c:pt>
                <c:pt idx="22369">
                  <c:v>1.3405800000000001E-2</c:v>
                </c:pt>
                <c:pt idx="22370">
                  <c:v>-1.8564199999999999E-2</c:v>
                </c:pt>
                <c:pt idx="22371">
                  <c:v>-1.2083999999999999E-2</c:v>
                </c:pt>
                <c:pt idx="22372">
                  <c:v>7.1401600000000004E-3</c:v>
                </c:pt>
                <c:pt idx="22373">
                  <c:v>1.7382600000000002E-2</c:v>
                </c:pt>
                <c:pt idx="22374">
                  <c:v>7.4672699999999998E-3</c:v>
                </c:pt>
                <c:pt idx="22375">
                  <c:v>-1.1702499999999999E-2</c:v>
                </c:pt>
                <c:pt idx="22376">
                  <c:v>-1.14536E-3</c:v>
                </c:pt>
                <c:pt idx="22377">
                  <c:v>-1.7423600000000001E-3</c:v>
                </c:pt>
                <c:pt idx="22378">
                  <c:v>4.1408499999999997E-3</c:v>
                </c:pt>
                <c:pt idx="22379">
                  <c:v>1.5136699999999999E-2</c:v>
                </c:pt>
                <c:pt idx="22380" formatCode="0.00E+00">
                  <c:v>-8.7738000000000006E-5</c:v>
                </c:pt>
                <c:pt idx="22381">
                  <c:v>-5.3033799999999999E-3</c:v>
                </c:pt>
                <c:pt idx="22382">
                  <c:v>-1.25608E-2</c:v>
                </c:pt>
                <c:pt idx="22383">
                  <c:v>2.81982E-2</c:v>
                </c:pt>
                <c:pt idx="22384">
                  <c:v>1.23873E-2</c:v>
                </c:pt>
                <c:pt idx="22385">
                  <c:v>6.1664600000000003E-3</c:v>
                </c:pt>
                <c:pt idx="22386">
                  <c:v>-2.8686499999999999E-3</c:v>
                </c:pt>
                <c:pt idx="22387">
                  <c:v>-7.6837499999999996E-3</c:v>
                </c:pt>
                <c:pt idx="22388">
                  <c:v>-6.7358000000000001E-3</c:v>
                </c:pt>
                <c:pt idx="22389">
                  <c:v>1.65749E-3</c:v>
                </c:pt>
                <c:pt idx="22390">
                  <c:v>3.1127899999999998E-3</c:v>
                </c:pt>
                <c:pt idx="22391">
                  <c:v>1.8649099999999998E-2</c:v>
                </c:pt>
                <c:pt idx="22392">
                  <c:v>-3.2901799999999999E-4</c:v>
                </c:pt>
                <c:pt idx="22393">
                  <c:v>-3.3911700000000003E-2</c:v>
                </c:pt>
                <c:pt idx="22394">
                  <c:v>5.68485E-3</c:v>
                </c:pt>
                <c:pt idx="22395">
                  <c:v>8.9664500000000008E-3</c:v>
                </c:pt>
                <c:pt idx="22396">
                  <c:v>1.36518E-2</c:v>
                </c:pt>
                <c:pt idx="22397">
                  <c:v>-2.1762800000000001E-3</c:v>
                </c:pt>
                <c:pt idx="22398">
                  <c:v>-4.34017E-3</c:v>
                </c:pt>
                <c:pt idx="22399">
                  <c:v>5.9194599999999997E-3</c:v>
                </c:pt>
                <c:pt idx="22400">
                  <c:v>-4.3840399999999996E-3</c:v>
                </c:pt>
                <c:pt idx="22401">
                  <c:v>2.0405800000000002E-2</c:v>
                </c:pt>
                <c:pt idx="22402">
                  <c:v>2.0773900000000001E-2</c:v>
                </c:pt>
                <c:pt idx="22403">
                  <c:v>8.6774799999999996E-3</c:v>
                </c:pt>
                <c:pt idx="22404">
                  <c:v>6.4287199999999997E-3</c:v>
                </c:pt>
                <c:pt idx="22405">
                  <c:v>-5.62668E-4</c:v>
                </c:pt>
                <c:pt idx="22406">
                  <c:v>8.5859300000000003E-3</c:v>
                </c:pt>
                <c:pt idx="22407">
                  <c:v>2.6306199999999998E-2</c:v>
                </c:pt>
                <c:pt idx="22408">
                  <c:v>1.6464199999999998E-2</c:v>
                </c:pt>
                <c:pt idx="22409">
                  <c:v>-2.3820899999999999E-2</c:v>
                </c:pt>
                <c:pt idx="22410">
                  <c:v>-1.43547E-2</c:v>
                </c:pt>
                <c:pt idx="22411">
                  <c:v>3.2577499999999998E-3</c:v>
                </c:pt>
                <c:pt idx="22412">
                  <c:v>-3.71361E-3</c:v>
                </c:pt>
                <c:pt idx="22413">
                  <c:v>8.91781E-3</c:v>
                </c:pt>
                <c:pt idx="22414">
                  <c:v>1.55535E-2</c:v>
                </c:pt>
                <c:pt idx="22415">
                  <c:v>-1.2661E-2</c:v>
                </c:pt>
                <c:pt idx="22416">
                  <c:v>-5.9900300000000004E-3</c:v>
                </c:pt>
                <c:pt idx="22417">
                  <c:v>1.8337200000000001E-2</c:v>
                </c:pt>
                <c:pt idx="22418">
                  <c:v>2.7751899999999999E-2</c:v>
                </c:pt>
                <c:pt idx="22419">
                  <c:v>6.0730000000000003E-3</c:v>
                </c:pt>
                <c:pt idx="22420">
                  <c:v>-1.21784E-3</c:v>
                </c:pt>
                <c:pt idx="22421">
                  <c:v>-5.28336E-3</c:v>
                </c:pt>
                <c:pt idx="22422">
                  <c:v>-2.6931799999999999E-3</c:v>
                </c:pt>
                <c:pt idx="22423">
                  <c:v>1.9311899999999999E-3</c:v>
                </c:pt>
                <c:pt idx="22424">
                  <c:v>-2.2458999999999999E-3</c:v>
                </c:pt>
                <c:pt idx="22425">
                  <c:v>-2.3069399999999999E-3</c:v>
                </c:pt>
                <c:pt idx="22426">
                  <c:v>-1.18151E-2</c:v>
                </c:pt>
                <c:pt idx="22427">
                  <c:v>-1.5062300000000001E-2</c:v>
                </c:pt>
                <c:pt idx="22428">
                  <c:v>-9.2544600000000008E-3</c:v>
                </c:pt>
                <c:pt idx="22429">
                  <c:v>7.3661799999999999E-3</c:v>
                </c:pt>
                <c:pt idx="22430">
                  <c:v>-3.69835E-3</c:v>
                </c:pt>
                <c:pt idx="22431">
                  <c:v>-2.8019E-3</c:v>
                </c:pt>
                <c:pt idx="22432">
                  <c:v>-2.8781900000000001E-3</c:v>
                </c:pt>
                <c:pt idx="22433">
                  <c:v>-5.4769500000000004E-3</c:v>
                </c:pt>
                <c:pt idx="22434">
                  <c:v>1.24216E-2</c:v>
                </c:pt>
                <c:pt idx="22435">
                  <c:v>9.0713500000000006E-3</c:v>
                </c:pt>
                <c:pt idx="22436">
                  <c:v>8.3799400000000007E-3</c:v>
                </c:pt>
                <c:pt idx="22437">
                  <c:v>1.0021199999999999E-2</c:v>
                </c:pt>
                <c:pt idx="22438">
                  <c:v>-7.3127699999999997E-3</c:v>
                </c:pt>
                <c:pt idx="22439">
                  <c:v>3.6258699999999998E-3</c:v>
                </c:pt>
                <c:pt idx="22440">
                  <c:v>-1.3013800000000001E-2</c:v>
                </c:pt>
                <c:pt idx="22441">
                  <c:v>-8.2836200000000002E-3</c:v>
                </c:pt>
                <c:pt idx="22442">
                  <c:v>4.1122399999999996E-3</c:v>
                </c:pt>
                <c:pt idx="22443">
                  <c:v>-8.72707E-3</c:v>
                </c:pt>
                <c:pt idx="22444">
                  <c:v>-2.2787999999999999E-2</c:v>
                </c:pt>
                <c:pt idx="22445">
                  <c:v>-2.8310800000000001E-2</c:v>
                </c:pt>
                <c:pt idx="22446">
                  <c:v>1.6070399999999999E-2</c:v>
                </c:pt>
                <c:pt idx="22447">
                  <c:v>-5.1546099999999996E-3</c:v>
                </c:pt>
                <c:pt idx="22448">
                  <c:v>-3.5753299999999998E-3</c:v>
                </c:pt>
                <c:pt idx="22449">
                  <c:v>-9.36413E-3</c:v>
                </c:pt>
                <c:pt idx="22450">
                  <c:v>-2.1279300000000001E-2</c:v>
                </c:pt>
                <c:pt idx="22451">
                  <c:v>-2.5897E-2</c:v>
                </c:pt>
                <c:pt idx="22452">
                  <c:v>-8.9435599999999997E-3</c:v>
                </c:pt>
                <c:pt idx="22453">
                  <c:v>-9.0885199999999992E-3</c:v>
                </c:pt>
                <c:pt idx="22454">
                  <c:v>-6.7377100000000001E-3</c:v>
                </c:pt>
                <c:pt idx="22455">
                  <c:v>-1.44396E-2</c:v>
                </c:pt>
                <c:pt idx="22456">
                  <c:v>-2.70157E-2</c:v>
                </c:pt>
                <c:pt idx="22457">
                  <c:v>-1.18475E-2</c:v>
                </c:pt>
                <c:pt idx="22458">
                  <c:v>-1.43442E-2</c:v>
                </c:pt>
                <c:pt idx="22459">
                  <c:v>3.4704200000000001E-3</c:v>
                </c:pt>
                <c:pt idx="22460">
                  <c:v>-2.43073E-2</c:v>
                </c:pt>
                <c:pt idx="22461">
                  <c:v>-3.2703400000000001E-2</c:v>
                </c:pt>
                <c:pt idx="22462">
                  <c:v>-3.1673399999999997E-2</c:v>
                </c:pt>
                <c:pt idx="22463">
                  <c:v>-1.3481099999999999E-2</c:v>
                </c:pt>
                <c:pt idx="22464">
                  <c:v>4.7931700000000002E-3</c:v>
                </c:pt>
                <c:pt idx="22465">
                  <c:v>-1.7810800000000002E-2</c:v>
                </c:pt>
                <c:pt idx="22466">
                  <c:v>-1.9337699999999999E-2</c:v>
                </c:pt>
                <c:pt idx="22467">
                  <c:v>-4.3551399999999997E-2</c:v>
                </c:pt>
                <c:pt idx="22468">
                  <c:v>-1.87054E-2</c:v>
                </c:pt>
                <c:pt idx="22469">
                  <c:v>-3.2234199999999998E-4</c:v>
                </c:pt>
                <c:pt idx="22470">
                  <c:v>-1.8867499999999999E-2</c:v>
                </c:pt>
                <c:pt idx="22471">
                  <c:v>-1.51234E-2</c:v>
                </c:pt>
                <c:pt idx="22472">
                  <c:v>-4.5836399999999999E-2</c:v>
                </c:pt>
                <c:pt idx="22473">
                  <c:v>-2.4852800000000001E-2</c:v>
                </c:pt>
                <c:pt idx="22474">
                  <c:v>-1.52969E-2</c:v>
                </c:pt>
                <c:pt idx="22475">
                  <c:v>4.2419399999999996E-3</c:v>
                </c:pt>
                <c:pt idx="22476">
                  <c:v>-7.6246300000000003E-3</c:v>
                </c:pt>
                <c:pt idx="22477">
                  <c:v>-2.8195399999999999E-2</c:v>
                </c:pt>
                <c:pt idx="22478">
                  <c:v>-5.4184000000000003E-2</c:v>
                </c:pt>
                <c:pt idx="22479">
                  <c:v>-2.4396899999999999E-2</c:v>
                </c:pt>
                <c:pt idx="22480">
                  <c:v>1.5344600000000001E-3</c:v>
                </c:pt>
                <c:pt idx="22481">
                  <c:v>-1.12143E-2</c:v>
                </c:pt>
                <c:pt idx="22482">
                  <c:v>-2.1235500000000001E-2</c:v>
                </c:pt>
                <c:pt idx="22483">
                  <c:v>-3.8342500000000002E-2</c:v>
                </c:pt>
                <c:pt idx="22484">
                  <c:v>-3.9856900000000001E-2</c:v>
                </c:pt>
                <c:pt idx="22485">
                  <c:v>-2.2657400000000001E-2</c:v>
                </c:pt>
                <c:pt idx="22486">
                  <c:v>-1.8727299999999999E-2</c:v>
                </c:pt>
                <c:pt idx="22487">
                  <c:v>-1.8837900000000001E-2</c:v>
                </c:pt>
                <c:pt idx="22488">
                  <c:v>-3.34635E-2</c:v>
                </c:pt>
                <c:pt idx="22489">
                  <c:v>-4.04768E-2</c:v>
                </c:pt>
                <c:pt idx="22490">
                  <c:v>-3.3928899999999998E-2</c:v>
                </c:pt>
                <c:pt idx="22491">
                  <c:v>-1.4441499999999999E-2</c:v>
                </c:pt>
                <c:pt idx="22492">
                  <c:v>-1.7888100000000001E-2</c:v>
                </c:pt>
                <c:pt idx="22493">
                  <c:v>-2.8872499999999999E-2</c:v>
                </c:pt>
                <c:pt idx="22494">
                  <c:v>-3.84216E-2</c:v>
                </c:pt>
                <c:pt idx="22495">
                  <c:v>-5.3193999999999998E-2</c:v>
                </c:pt>
                <c:pt idx="22496">
                  <c:v>-4.6435400000000002E-2</c:v>
                </c:pt>
                <c:pt idx="22497">
                  <c:v>-1.9365299999999998E-2</c:v>
                </c:pt>
                <c:pt idx="22498">
                  <c:v>-1.32456E-2</c:v>
                </c:pt>
                <c:pt idx="22499">
                  <c:v>-2.3280100000000001E-2</c:v>
                </c:pt>
                <c:pt idx="22500">
                  <c:v>-3.9048199999999998E-2</c:v>
                </c:pt>
                <c:pt idx="22501">
                  <c:v>-4.4413599999999998E-2</c:v>
                </c:pt>
                <c:pt idx="22502">
                  <c:v>-4.9238199999999998E-3</c:v>
                </c:pt>
                <c:pt idx="22503">
                  <c:v>1.1724500000000001E-2</c:v>
                </c:pt>
                <c:pt idx="22504">
                  <c:v>-1.79501E-2</c:v>
                </c:pt>
                <c:pt idx="22505">
                  <c:v>-4.5120199999999999E-2</c:v>
                </c:pt>
                <c:pt idx="22506">
                  <c:v>-2.44598E-2</c:v>
                </c:pt>
                <c:pt idx="22507">
                  <c:v>-3.27053E-2</c:v>
                </c:pt>
                <c:pt idx="22508">
                  <c:v>-2.6269000000000001E-2</c:v>
                </c:pt>
                <c:pt idx="22509">
                  <c:v>-3.9777800000000002E-3</c:v>
                </c:pt>
                <c:pt idx="22510">
                  <c:v>-3.0763599999999999E-2</c:v>
                </c:pt>
                <c:pt idx="22511">
                  <c:v>-1.5027E-2</c:v>
                </c:pt>
                <c:pt idx="22512">
                  <c:v>-8.2426099999999992E-3</c:v>
                </c:pt>
                <c:pt idx="22513">
                  <c:v>-9.7713499999999998E-3</c:v>
                </c:pt>
                <c:pt idx="22514">
                  <c:v>-7.1306199999999998E-3</c:v>
                </c:pt>
                <c:pt idx="22515">
                  <c:v>-3.0479399999999999E-3</c:v>
                </c:pt>
                <c:pt idx="22516">
                  <c:v>-3.5767599999999997E-2</c:v>
                </c:pt>
                <c:pt idx="22517">
                  <c:v>-1.74284E-2</c:v>
                </c:pt>
                <c:pt idx="22518">
                  <c:v>-3.8394900000000001E-3</c:v>
                </c:pt>
                <c:pt idx="22519">
                  <c:v>-2.8896299999999999E-4</c:v>
                </c:pt>
                <c:pt idx="22520">
                  <c:v>-9.4509099999999999E-3</c:v>
                </c:pt>
                <c:pt idx="22521">
                  <c:v>-1.9201300000000001E-2</c:v>
                </c:pt>
                <c:pt idx="22522">
                  <c:v>-1.4225E-2</c:v>
                </c:pt>
                <c:pt idx="22523">
                  <c:v>-2.09808E-3</c:v>
                </c:pt>
                <c:pt idx="22524">
                  <c:v>3.2110200000000002E-3</c:v>
                </c:pt>
                <c:pt idx="22525">
                  <c:v>-5.3978000000000001E-4</c:v>
                </c:pt>
                <c:pt idx="22526">
                  <c:v>4.6978000000000002E-3</c:v>
                </c:pt>
                <c:pt idx="22527">
                  <c:v>-1.5604E-2</c:v>
                </c:pt>
                <c:pt idx="22528">
                  <c:v>-2.1883E-2</c:v>
                </c:pt>
                <c:pt idx="22529">
                  <c:v>-7.7238100000000002E-3</c:v>
                </c:pt>
                <c:pt idx="22530">
                  <c:v>-1.6119999999999999E-2</c:v>
                </c:pt>
                <c:pt idx="22531">
                  <c:v>-9.5596299999999995E-3</c:v>
                </c:pt>
                <c:pt idx="22532">
                  <c:v>-1.8259999999999998E-2</c:v>
                </c:pt>
                <c:pt idx="22533">
                  <c:v>-2.4804099999999999E-2</c:v>
                </c:pt>
                <c:pt idx="22534">
                  <c:v>1.1915200000000001E-2</c:v>
                </c:pt>
                <c:pt idx="22535">
                  <c:v>9.9964100000000007E-3</c:v>
                </c:pt>
                <c:pt idx="22536">
                  <c:v>-9.8743400000000005E-3</c:v>
                </c:pt>
                <c:pt idx="22537">
                  <c:v>-1.9101099999999999E-2</c:v>
                </c:pt>
                <c:pt idx="22538">
                  <c:v>1.40514E-2</c:v>
                </c:pt>
                <c:pt idx="22539">
                  <c:v>2.47421E-2</c:v>
                </c:pt>
                <c:pt idx="22540">
                  <c:v>1.41916E-2</c:v>
                </c:pt>
                <c:pt idx="22541">
                  <c:v>3.32928E-3</c:v>
                </c:pt>
                <c:pt idx="22542">
                  <c:v>-1.5761399999999998E-2</c:v>
                </c:pt>
                <c:pt idx="22543">
                  <c:v>7.1592299999999999E-3</c:v>
                </c:pt>
                <c:pt idx="22544">
                  <c:v>3.9777800000000002E-3</c:v>
                </c:pt>
                <c:pt idx="22545">
                  <c:v>-2.5463100000000001E-4</c:v>
                </c:pt>
                <c:pt idx="22546">
                  <c:v>-2.64263E-3</c:v>
                </c:pt>
                <c:pt idx="22547">
                  <c:v>-1.3603199999999999E-2</c:v>
                </c:pt>
                <c:pt idx="22548">
                  <c:v>9.0684900000000002E-3</c:v>
                </c:pt>
                <c:pt idx="22549">
                  <c:v>2.7946499999999999E-2</c:v>
                </c:pt>
                <c:pt idx="22550">
                  <c:v>-2.3031200000000001E-3</c:v>
                </c:pt>
                <c:pt idx="22551">
                  <c:v>-3.2863599999999999E-3</c:v>
                </c:pt>
                <c:pt idx="22552">
                  <c:v>-3.8242300000000001E-3</c:v>
                </c:pt>
                <c:pt idx="22553">
                  <c:v>1.15318E-2</c:v>
                </c:pt>
                <c:pt idx="22554">
                  <c:v>-8.4114099999999994E-3</c:v>
                </c:pt>
                <c:pt idx="22555">
                  <c:v>-5.1221799999999996E-3</c:v>
                </c:pt>
                <c:pt idx="22556">
                  <c:v>1.24025E-2</c:v>
                </c:pt>
                <c:pt idx="22557">
                  <c:v>5.8059699999999997E-3</c:v>
                </c:pt>
                <c:pt idx="22558">
                  <c:v>-5.1384000000000004E-3</c:v>
                </c:pt>
                <c:pt idx="22559">
                  <c:v>-1.28498E-2</c:v>
                </c:pt>
                <c:pt idx="22560">
                  <c:v>4.4431699999999998E-3</c:v>
                </c:pt>
                <c:pt idx="22561">
                  <c:v>1.71194E-2</c:v>
                </c:pt>
                <c:pt idx="22562">
                  <c:v>7.6808900000000001E-3</c:v>
                </c:pt>
                <c:pt idx="22563">
                  <c:v>-4.5318600000000004E-3</c:v>
                </c:pt>
                <c:pt idx="22564">
                  <c:v>-3.4923599999999999E-3</c:v>
                </c:pt>
                <c:pt idx="22565">
                  <c:v>-8.4142699999999997E-3</c:v>
                </c:pt>
                <c:pt idx="22566">
                  <c:v>1.40047E-2</c:v>
                </c:pt>
                <c:pt idx="22567">
                  <c:v>1.65281E-2</c:v>
                </c:pt>
                <c:pt idx="22568">
                  <c:v>-1.2361499999999999E-2</c:v>
                </c:pt>
                <c:pt idx="22569">
                  <c:v>-2.2345500000000001E-2</c:v>
                </c:pt>
                <c:pt idx="22570">
                  <c:v>-1.6055099999999999E-2</c:v>
                </c:pt>
                <c:pt idx="22571">
                  <c:v>-7.7047299999999999E-3</c:v>
                </c:pt>
                <c:pt idx="22572">
                  <c:v>3.7765500000000002E-4</c:v>
                </c:pt>
                <c:pt idx="22573">
                  <c:v>-4.40311E-3</c:v>
                </c:pt>
                <c:pt idx="22574">
                  <c:v>-8.4638600000000001E-3</c:v>
                </c:pt>
                <c:pt idx="22575">
                  <c:v>-1.8607100000000001E-2</c:v>
                </c:pt>
                <c:pt idx="22576">
                  <c:v>-1.02501E-2</c:v>
                </c:pt>
                <c:pt idx="22577">
                  <c:v>1.01986E-2</c:v>
                </c:pt>
                <c:pt idx="22578">
                  <c:v>1.26629E-2</c:v>
                </c:pt>
                <c:pt idx="22579">
                  <c:v>-6.2322599999999999E-3</c:v>
                </c:pt>
                <c:pt idx="22580">
                  <c:v>-1.9695299999999999E-2</c:v>
                </c:pt>
                <c:pt idx="22581">
                  <c:v>6.9208100000000003E-3</c:v>
                </c:pt>
                <c:pt idx="22582">
                  <c:v>4.9839000000000003E-3</c:v>
                </c:pt>
                <c:pt idx="22583">
                  <c:v>1.5542E-2</c:v>
                </c:pt>
                <c:pt idx="22584">
                  <c:v>1.2558E-2</c:v>
                </c:pt>
                <c:pt idx="22585">
                  <c:v>-8.6479199999999999E-3</c:v>
                </c:pt>
                <c:pt idx="22586">
                  <c:v>7.2889299999999999E-3</c:v>
                </c:pt>
                <c:pt idx="22587">
                  <c:v>-1.42288E-2</c:v>
                </c:pt>
                <c:pt idx="22588">
                  <c:v>-6.5746299999999997E-3</c:v>
                </c:pt>
                <c:pt idx="22589">
                  <c:v>7.52449E-3</c:v>
                </c:pt>
                <c:pt idx="22590">
                  <c:v>1.1612900000000001E-2</c:v>
                </c:pt>
                <c:pt idx="22591">
                  <c:v>1.2931799999999999E-3</c:v>
                </c:pt>
                <c:pt idx="22592">
                  <c:v>1.15967E-3</c:v>
                </c:pt>
                <c:pt idx="22593">
                  <c:v>-4.0759999999999998E-3</c:v>
                </c:pt>
                <c:pt idx="22594">
                  <c:v>5.6352599999999996E-3</c:v>
                </c:pt>
                <c:pt idx="22595">
                  <c:v>7.1544599999999996E-3</c:v>
                </c:pt>
                <c:pt idx="22596">
                  <c:v>-7.9479200000000007E-3</c:v>
                </c:pt>
                <c:pt idx="22597">
                  <c:v>-3.52097E-3</c:v>
                </c:pt>
                <c:pt idx="22598">
                  <c:v>-1.4017099999999999E-2</c:v>
                </c:pt>
                <c:pt idx="22599">
                  <c:v>3.02601E-3</c:v>
                </c:pt>
                <c:pt idx="22600">
                  <c:v>7.7581400000000002E-3</c:v>
                </c:pt>
                <c:pt idx="22601">
                  <c:v>9.3269299999999996E-4</c:v>
                </c:pt>
                <c:pt idx="22602">
                  <c:v>5.3434399999999996E-3</c:v>
                </c:pt>
                <c:pt idx="22603">
                  <c:v>9.5415099999999996E-3</c:v>
                </c:pt>
                <c:pt idx="22604">
                  <c:v>6.3362100000000001E-3</c:v>
                </c:pt>
                <c:pt idx="22605">
                  <c:v>2.1160100000000001E-2</c:v>
                </c:pt>
                <c:pt idx="22606">
                  <c:v>3.2328599999999999E-2</c:v>
                </c:pt>
                <c:pt idx="22607">
                  <c:v>1.10016E-2</c:v>
                </c:pt>
                <c:pt idx="22608">
                  <c:v>1.35164E-2</c:v>
                </c:pt>
                <c:pt idx="22609">
                  <c:v>2.1876300000000001E-2</c:v>
                </c:pt>
                <c:pt idx="22610">
                  <c:v>1.04361E-2</c:v>
                </c:pt>
                <c:pt idx="22611">
                  <c:v>2.4756400000000001E-2</c:v>
                </c:pt>
                <c:pt idx="22612">
                  <c:v>1.7118499999999998E-2</c:v>
                </c:pt>
                <c:pt idx="22613">
                  <c:v>1.83754E-2</c:v>
                </c:pt>
                <c:pt idx="22614">
                  <c:v>1.25284E-2</c:v>
                </c:pt>
                <c:pt idx="22615">
                  <c:v>7.68471E-3</c:v>
                </c:pt>
                <c:pt idx="22616">
                  <c:v>1.8436399999999999E-2</c:v>
                </c:pt>
                <c:pt idx="22617">
                  <c:v>1.5471499999999999E-2</c:v>
                </c:pt>
                <c:pt idx="22618">
                  <c:v>2.8474800000000001E-2</c:v>
                </c:pt>
                <c:pt idx="22619">
                  <c:v>2.19431E-2</c:v>
                </c:pt>
                <c:pt idx="22620">
                  <c:v>2.5215100000000001E-2</c:v>
                </c:pt>
                <c:pt idx="22621">
                  <c:v>2.2434200000000001E-2</c:v>
                </c:pt>
                <c:pt idx="22622">
                  <c:v>1.5075699999999999E-2</c:v>
                </c:pt>
                <c:pt idx="22623">
                  <c:v>2.9617299999999999E-2</c:v>
                </c:pt>
                <c:pt idx="22624">
                  <c:v>2.6713400000000002E-2</c:v>
                </c:pt>
                <c:pt idx="22625">
                  <c:v>1.47057E-2</c:v>
                </c:pt>
                <c:pt idx="22626">
                  <c:v>3.5038E-2</c:v>
                </c:pt>
                <c:pt idx="22627">
                  <c:v>3.5102800000000003E-2</c:v>
                </c:pt>
                <c:pt idx="22628">
                  <c:v>2.85416E-2</c:v>
                </c:pt>
                <c:pt idx="22629">
                  <c:v>1.0603899999999999E-2</c:v>
                </c:pt>
                <c:pt idx="22630">
                  <c:v>2.0583199999999999E-2</c:v>
                </c:pt>
                <c:pt idx="22631">
                  <c:v>2.6956600000000001E-2</c:v>
                </c:pt>
                <c:pt idx="22632">
                  <c:v>3.2272299999999997E-2</c:v>
                </c:pt>
                <c:pt idx="22633">
                  <c:v>3.8189899999999999E-2</c:v>
                </c:pt>
                <c:pt idx="22634">
                  <c:v>2.47269E-2</c:v>
                </c:pt>
                <c:pt idx="22635">
                  <c:v>3.4363699999999997E-2</c:v>
                </c:pt>
                <c:pt idx="22636">
                  <c:v>2.0422900000000001E-2</c:v>
                </c:pt>
                <c:pt idx="22637">
                  <c:v>3.6459900000000003E-2</c:v>
                </c:pt>
                <c:pt idx="22638">
                  <c:v>3.8225200000000001E-2</c:v>
                </c:pt>
                <c:pt idx="22639">
                  <c:v>4.0901199999999999E-2</c:v>
                </c:pt>
                <c:pt idx="22640">
                  <c:v>3.5346000000000002E-2</c:v>
                </c:pt>
                <c:pt idx="22641">
                  <c:v>3.8500800000000002E-2</c:v>
                </c:pt>
                <c:pt idx="22642">
                  <c:v>1.7718299999999999E-2</c:v>
                </c:pt>
                <c:pt idx="22643">
                  <c:v>1.63231E-2</c:v>
                </c:pt>
                <c:pt idx="22644">
                  <c:v>4.48198E-2</c:v>
                </c:pt>
                <c:pt idx="22645">
                  <c:v>3.8170799999999998E-2</c:v>
                </c:pt>
                <c:pt idx="22646">
                  <c:v>2.1405199999999999E-2</c:v>
                </c:pt>
                <c:pt idx="22647">
                  <c:v>3.0550000000000001E-2</c:v>
                </c:pt>
                <c:pt idx="22648">
                  <c:v>2.5262799999999998E-2</c:v>
                </c:pt>
                <c:pt idx="22649">
                  <c:v>5.8206599999999997E-2</c:v>
                </c:pt>
                <c:pt idx="22650">
                  <c:v>4.3607699999999999E-2</c:v>
                </c:pt>
                <c:pt idx="22651">
                  <c:v>3.77655E-2</c:v>
                </c:pt>
                <c:pt idx="22652">
                  <c:v>3.9699600000000002E-2</c:v>
                </c:pt>
                <c:pt idx="22653">
                  <c:v>2.37284E-2</c:v>
                </c:pt>
                <c:pt idx="22654">
                  <c:v>2.7662300000000001E-2</c:v>
                </c:pt>
                <c:pt idx="22655">
                  <c:v>4.3677300000000002E-2</c:v>
                </c:pt>
                <c:pt idx="22656">
                  <c:v>4.3039300000000003E-2</c:v>
                </c:pt>
                <c:pt idx="22657">
                  <c:v>3.3868799999999998E-2</c:v>
                </c:pt>
                <c:pt idx="22658">
                  <c:v>3.6921500000000003E-2</c:v>
                </c:pt>
                <c:pt idx="22659">
                  <c:v>2.52905E-2</c:v>
                </c:pt>
                <c:pt idx="22660">
                  <c:v>2.2856700000000001E-2</c:v>
                </c:pt>
                <c:pt idx="22661">
                  <c:v>5.1323899999999999E-2</c:v>
                </c:pt>
                <c:pt idx="22662">
                  <c:v>4.98457E-2</c:v>
                </c:pt>
                <c:pt idx="22663">
                  <c:v>3.63331E-2</c:v>
                </c:pt>
                <c:pt idx="22664">
                  <c:v>2.20652E-2</c:v>
                </c:pt>
                <c:pt idx="22665">
                  <c:v>1.651E-2</c:v>
                </c:pt>
                <c:pt idx="22666">
                  <c:v>2.4418800000000001E-2</c:v>
                </c:pt>
                <c:pt idx="22667">
                  <c:v>4.4219000000000001E-2</c:v>
                </c:pt>
                <c:pt idx="22668">
                  <c:v>3.4490600000000003E-2</c:v>
                </c:pt>
                <c:pt idx="22669">
                  <c:v>4.7702799999999997E-2</c:v>
                </c:pt>
                <c:pt idx="22670">
                  <c:v>1.5306500000000001E-2</c:v>
                </c:pt>
                <c:pt idx="22671">
                  <c:v>1.5731800000000001E-2</c:v>
                </c:pt>
                <c:pt idx="22672">
                  <c:v>1.40524E-2</c:v>
                </c:pt>
                <c:pt idx="22673">
                  <c:v>3.9219900000000002E-2</c:v>
                </c:pt>
                <c:pt idx="22674">
                  <c:v>2.55728E-2</c:v>
                </c:pt>
                <c:pt idx="22675">
                  <c:v>2.9735600000000001E-2</c:v>
                </c:pt>
                <c:pt idx="22676">
                  <c:v>1.09625E-2</c:v>
                </c:pt>
                <c:pt idx="22677">
                  <c:v>2.0805400000000002E-2</c:v>
                </c:pt>
                <c:pt idx="22678">
                  <c:v>4.1064299999999998E-2</c:v>
                </c:pt>
                <c:pt idx="22679">
                  <c:v>3.2349599999999999E-2</c:v>
                </c:pt>
                <c:pt idx="22680">
                  <c:v>3.0880000000000001E-2</c:v>
                </c:pt>
                <c:pt idx="22681">
                  <c:v>2.6831600000000001E-2</c:v>
                </c:pt>
                <c:pt idx="22682">
                  <c:v>1.9427300000000002E-2</c:v>
                </c:pt>
                <c:pt idx="22683">
                  <c:v>2.35386E-2</c:v>
                </c:pt>
                <c:pt idx="22684">
                  <c:v>2.1820099999999999E-2</c:v>
                </c:pt>
                <c:pt idx="22685">
                  <c:v>3.8824999999999998E-2</c:v>
                </c:pt>
                <c:pt idx="22686">
                  <c:v>1.7035499999999999E-2</c:v>
                </c:pt>
                <c:pt idx="22687">
                  <c:v>4.7941199999999998E-3</c:v>
                </c:pt>
                <c:pt idx="22688">
                  <c:v>4.1837699999999999E-3</c:v>
                </c:pt>
                <c:pt idx="22689">
                  <c:v>3.20282E-2</c:v>
                </c:pt>
                <c:pt idx="22690">
                  <c:v>3.4652700000000002E-2</c:v>
                </c:pt>
                <c:pt idx="22691">
                  <c:v>1.51653E-2</c:v>
                </c:pt>
                <c:pt idx="22692">
                  <c:v>3.24821E-2</c:v>
                </c:pt>
                <c:pt idx="22693">
                  <c:v>2.2787999999999999E-2</c:v>
                </c:pt>
                <c:pt idx="22694">
                  <c:v>2.2652599999999998E-2</c:v>
                </c:pt>
                <c:pt idx="22695">
                  <c:v>1.6126600000000001E-2</c:v>
                </c:pt>
                <c:pt idx="22696">
                  <c:v>3.2536500000000003E-2</c:v>
                </c:pt>
                <c:pt idx="22697">
                  <c:v>2.90756E-2</c:v>
                </c:pt>
                <c:pt idx="22698">
                  <c:v>1.7401699999999999E-2</c:v>
                </c:pt>
                <c:pt idx="22699">
                  <c:v>2.6874499999999999E-2</c:v>
                </c:pt>
                <c:pt idx="22700">
                  <c:v>2.63948E-2</c:v>
                </c:pt>
                <c:pt idx="22701">
                  <c:v>4.1397999999999997E-2</c:v>
                </c:pt>
                <c:pt idx="22702">
                  <c:v>3.35798E-2</c:v>
                </c:pt>
                <c:pt idx="22703">
                  <c:v>2.5901799999999999E-2</c:v>
                </c:pt>
                <c:pt idx="22704">
                  <c:v>2.0781500000000001E-2</c:v>
                </c:pt>
                <c:pt idx="22705">
                  <c:v>7.8954699999999999E-3</c:v>
                </c:pt>
                <c:pt idx="22706">
                  <c:v>2.8656000000000001E-2</c:v>
                </c:pt>
                <c:pt idx="22707">
                  <c:v>3.3812500000000002E-2</c:v>
                </c:pt>
                <c:pt idx="22708">
                  <c:v>2.2078500000000001E-2</c:v>
                </c:pt>
                <c:pt idx="22709">
                  <c:v>1.9989E-2</c:v>
                </c:pt>
                <c:pt idx="22710">
                  <c:v>3.4395200000000001E-2</c:v>
                </c:pt>
                <c:pt idx="22711">
                  <c:v>2.5218999999999998E-2</c:v>
                </c:pt>
                <c:pt idx="22712">
                  <c:v>4.1871100000000001E-2</c:v>
                </c:pt>
                <c:pt idx="22713">
                  <c:v>4.0053400000000003E-2</c:v>
                </c:pt>
                <c:pt idx="22714">
                  <c:v>3.8145999999999999E-2</c:v>
                </c:pt>
                <c:pt idx="22715">
                  <c:v>2.4000199999999999E-2</c:v>
                </c:pt>
                <c:pt idx="22716">
                  <c:v>3.5247800000000003E-2</c:v>
                </c:pt>
                <c:pt idx="22717">
                  <c:v>4.6232200000000001E-2</c:v>
                </c:pt>
                <c:pt idx="22718">
                  <c:v>5.3735699999999997E-2</c:v>
                </c:pt>
                <c:pt idx="22719">
                  <c:v>3.76453E-2</c:v>
                </c:pt>
                <c:pt idx="22720">
                  <c:v>2.25115E-2</c:v>
                </c:pt>
                <c:pt idx="22721">
                  <c:v>2.9854800000000001E-2</c:v>
                </c:pt>
                <c:pt idx="22722">
                  <c:v>3.4028999999999997E-2</c:v>
                </c:pt>
                <c:pt idx="22723">
                  <c:v>3.2850299999999999E-2</c:v>
                </c:pt>
                <c:pt idx="22724">
                  <c:v>5.1575700000000002E-2</c:v>
                </c:pt>
                <c:pt idx="22725">
                  <c:v>2.8417600000000001E-2</c:v>
                </c:pt>
                <c:pt idx="22726">
                  <c:v>2.9886200000000002E-2</c:v>
                </c:pt>
                <c:pt idx="22727">
                  <c:v>3.53785E-2</c:v>
                </c:pt>
                <c:pt idx="22728">
                  <c:v>4.2222999999999997E-2</c:v>
                </c:pt>
                <c:pt idx="22729">
                  <c:v>4.7694199999999999E-2</c:v>
                </c:pt>
                <c:pt idx="22730">
                  <c:v>4.8613499999999997E-2</c:v>
                </c:pt>
                <c:pt idx="22731">
                  <c:v>2.9427499999999999E-2</c:v>
                </c:pt>
                <c:pt idx="22732">
                  <c:v>2.56405E-2</c:v>
                </c:pt>
                <c:pt idx="22733">
                  <c:v>6.22616E-2</c:v>
                </c:pt>
                <c:pt idx="22734">
                  <c:v>5.0298700000000002E-2</c:v>
                </c:pt>
                <c:pt idx="22735">
                  <c:v>5.2763900000000002E-2</c:v>
                </c:pt>
                <c:pt idx="22736">
                  <c:v>3.3912699999999997E-2</c:v>
                </c:pt>
                <c:pt idx="22737">
                  <c:v>2.9336000000000001E-2</c:v>
                </c:pt>
                <c:pt idx="22738">
                  <c:v>7.3484400000000005E-2</c:v>
                </c:pt>
                <c:pt idx="22739">
                  <c:v>6.4889000000000002E-2</c:v>
                </c:pt>
                <c:pt idx="22740">
                  <c:v>4.9348799999999998E-2</c:v>
                </c:pt>
                <c:pt idx="22741">
                  <c:v>4.9819000000000002E-2</c:v>
                </c:pt>
                <c:pt idx="22742">
                  <c:v>4.7031400000000001E-2</c:v>
                </c:pt>
                <c:pt idx="22743">
                  <c:v>3.9030099999999998E-2</c:v>
                </c:pt>
                <c:pt idx="22744">
                  <c:v>4.7792399999999999E-2</c:v>
                </c:pt>
                <c:pt idx="22745">
                  <c:v>5.1812200000000003E-2</c:v>
                </c:pt>
                <c:pt idx="22746">
                  <c:v>5.0664899999999999E-2</c:v>
                </c:pt>
                <c:pt idx="22747">
                  <c:v>4.9570999999999997E-2</c:v>
                </c:pt>
                <c:pt idx="22748">
                  <c:v>6.0857799999999997E-2</c:v>
                </c:pt>
                <c:pt idx="22749">
                  <c:v>4.9364999999999999E-2</c:v>
                </c:pt>
                <c:pt idx="22750">
                  <c:v>6.0125400000000002E-2</c:v>
                </c:pt>
                <c:pt idx="22751">
                  <c:v>6.9646799999999995E-2</c:v>
                </c:pt>
                <c:pt idx="22752">
                  <c:v>6.1626399999999998E-2</c:v>
                </c:pt>
                <c:pt idx="22753">
                  <c:v>5.3041499999999998E-2</c:v>
                </c:pt>
                <c:pt idx="22754">
                  <c:v>3.5662699999999999E-2</c:v>
                </c:pt>
                <c:pt idx="22755">
                  <c:v>5.7598099999999999E-2</c:v>
                </c:pt>
                <c:pt idx="22756">
                  <c:v>5.9062000000000003E-2</c:v>
                </c:pt>
                <c:pt idx="22757">
                  <c:v>4.1710900000000002E-2</c:v>
                </c:pt>
                <c:pt idx="22758">
                  <c:v>5.40285E-2</c:v>
                </c:pt>
                <c:pt idx="22759">
                  <c:v>4.7505400000000003E-2</c:v>
                </c:pt>
                <c:pt idx="22760">
                  <c:v>4.7842999999999997E-2</c:v>
                </c:pt>
                <c:pt idx="22761">
                  <c:v>3.0237199999999999E-2</c:v>
                </c:pt>
                <c:pt idx="22762">
                  <c:v>4.8493399999999999E-2</c:v>
                </c:pt>
                <c:pt idx="22763">
                  <c:v>4.4573799999999997E-2</c:v>
                </c:pt>
                <c:pt idx="22764">
                  <c:v>2.4631500000000001E-2</c:v>
                </c:pt>
                <c:pt idx="22765">
                  <c:v>2.5547E-2</c:v>
                </c:pt>
                <c:pt idx="22766">
                  <c:v>5.70822E-2</c:v>
                </c:pt>
                <c:pt idx="22767">
                  <c:v>5.1787399999999997E-2</c:v>
                </c:pt>
                <c:pt idx="22768">
                  <c:v>4.5723899999999998E-2</c:v>
                </c:pt>
                <c:pt idx="22769">
                  <c:v>3.3686599999999997E-2</c:v>
                </c:pt>
                <c:pt idx="22770">
                  <c:v>5.7869900000000002E-2</c:v>
                </c:pt>
                <c:pt idx="22771">
                  <c:v>5.1587099999999997E-2</c:v>
                </c:pt>
                <c:pt idx="22772">
                  <c:v>4.2377499999999999E-2</c:v>
                </c:pt>
                <c:pt idx="22773">
                  <c:v>4.8009900000000001E-2</c:v>
                </c:pt>
                <c:pt idx="22774">
                  <c:v>2.68183E-2</c:v>
                </c:pt>
                <c:pt idx="22775">
                  <c:v>4.3377899999999997E-2</c:v>
                </c:pt>
                <c:pt idx="22776">
                  <c:v>4.3480900000000003E-2</c:v>
                </c:pt>
                <c:pt idx="22777">
                  <c:v>4.33693E-2</c:v>
                </c:pt>
                <c:pt idx="22778">
                  <c:v>3.3018100000000002E-2</c:v>
                </c:pt>
                <c:pt idx="22779">
                  <c:v>2.93951E-2</c:v>
                </c:pt>
                <c:pt idx="22780">
                  <c:v>4.0148700000000002E-2</c:v>
                </c:pt>
                <c:pt idx="22781">
                  <c:v>4.4255299999999997E-2</c:v>
                </c:pt>
                <c:pt idx="22782">
                  <c:v>3.9970400000000003E-2</c:v>
                </c:pt>
                <c:pt idx="22783">
                  <c:v>1.5888200000000002E-2</c:v>
                </c:pt>
                <c:pt idx="22784">
                  <c:v>2.46305E-2</c:v>
                </c:pt>
                <c:pt idx="22785">
                  <c:v>1.9617099999999998E-2</c:v>
                </c:pt>
                <c:pt idx="22786">
                  <c:v>1.0053599999999999E-2</c:v>
                </c:pt>
                <c:pt idx="22787">
                  <c:v>4.0747600000000002E-2</c:v>
                </c:pt>
                <c:pt idx="22788">
                  <c:v>4.7657999999999999E-2</c:v>
                </c:pt>
                <c:pt idx="22789">
                  <c:v>2.3442299999999999E-2</c:v>
                </c:pt>
                <c:pt idx="22790">
                  <c:v>1.2562800000000001E-2</c:v>
                </c:pt>
                <c:pt idx="22791">
                  <c:v>2.59104E-2</c:v>
                </c:pt>
                <c:pt idx="22792">
                  <c:v>1.72806E-2</c:v>
                </c:pt>
                <c:pt idx="22793">
                  <c:v>2.3620599999999999E-2</c:v>
                </c:pt>
                <c:pt idx="22794">
                  <c:v>3.3699E-2</c:v>
                </c:pt>
                <c:pt idx="22795">
                  <c:v>1.11837E-2</c:v>
                </c:pt>
                <c:pt idx="22796">
                  <c:v>1.37339E-2</c:v>
                </c:pt>
                <c:pt idx="22797">
                  <c:v>2.40211E-2</c:v>
                </c:pt>
                <c:pt idx="22798">
                  <c:v>2.1801000000000001E-2</c:v>
                </c:pt>
                <c:pt idx="22799">
                  <c:v>1.6028400000000002E-2</c:v>
                </c:pt>
                <c:pt idx="22800">
                  <c:v>7.1497000000000002E-3</c:v>
                </c:pt>
                <c:pt idx="22801">
                  <c:v>2.8522499999999999E-2</c:v>
                </c:pt>
                <c:pt idx="22802">
                  <c:v>2.58245E-2</c:v>
                </c:pt>
                <c:pt idx="22803">
                  <c:v>1.2541800000000001E-2</c:v>
                </c:pt>
                <c:pt idx="22804">
                  <c:v>2.4432200000000001E-2</c:v>
                </c:pt>
                <c:pt idx="22805">
                  <c:v>1.8501299999999998E-2</c:v>
                </c:pt>
                <c:pt idx="22806">
                  <c:v>2.04067E-2</c:v>
                </c:pt>
                <c:pt idx="22807">
                  <c:v>9.6836100000000005E-3</c:v>
                </c:pt>
                <c:pt idx="22808">
                  <c:v>1.12906E-2</c:v>
                </c:pt>
                <c:pt idx="22809">
                  <c:v>2.7712799999999999E-2</c:v>
                </c:pt>
                <c:pt idx="22810">
                  <c:v>4.14314E-2</c:v>
                </c:pt>
                <c:pt idx="22811">
                  <c:v>3.91665E-2</c:v>
                </c:pt>
                <c:pt idx="22812">
                  <c:v>1.01566E-2</c:v>
                </c:pt>
                <c:pt idx="22813">
                  <c:v>1.6515700000000001E-2</c:v>
                </c:pt>
                <c:pt idx="22814">
                  <c:v>1.0903400000000001E-2</c:v>
                </c:pt>
                <c:pt idx="22815">
                  <c:v>1.4432E-2</c:v>
                </c:pt>
                <c:pt idx="22816">
                  <c:v>1.5831000000000001E-2</c:v>
                </c:pt>
                <c:pt idx="22817">
                  <c:v>2.1285100000000001E-2</c:v>
                </c:pt>
                <c:pt idx="22818">
                  <c:v>1.8148399999999999E-2</c:v>
                </c:pt>
                <c:pt idx="22819">
                  <c:v>1.8122699999999999E-2</c:v>
                </c:pt>
                <c:pt idx="22820">
                  <c:v>5.37682E-3</c:v>
                </c:pt>
                <c:pt idx="22821">
                  <c:v>1.61152E-2</c:v>
                </c:pt>
                <c:pt idx="22822">
                  <c:v>3.5582500000000003E-2</c:v>
                </c:pt>
                <c:pt idx="22823">
                  <c:v>2.7670899999999998E-2</c:v>
                </c:pt>
                <c:pt idx="22824">
                  <c:v>-5.1193200000000001E-3</c:v>
                </c:pt>
                <c:pt idx="22825">
                  <c:v>-9.1743499999999995E-3</c:v>
                </c:pt>
                <c:pt idx="22826">
                  <c:v>2.42081E-2</c:v>
                </c:pt>
                <c:pt idx="22827">
                  <c:v>2.0825400000000001E-2</c:v>
                </c:pt>
                <c:pt idx="22828">
                  <c:v>2.97842E-2</c:v>
                </c:pt>
                <c:pt idx="22829">
                  <c:v>1.68161E-2</c:v>
                </c:pt>
                <c:pt idx="22830">
                  <c:v>-5.8374400000000002E-3</c:v>
                </c:pt>
                <c:pt idx="22831">
                  <c:v>5.7430299999999997E-3</c:v>
                </c:pt>
                <c:pt idx="22832">
                  <c:v>1.2610400000000001E-2</c:v>
                </c:pt>
                <c:pt idx="22833">
                  <c:v>2.8566399999999999E-2</c:v>
                </c:pt>
                <c:pt idx="22834">
                  <c:v>2.1920200000000001E-2</c:v>
                </c:pt>
                <c:pt idx="22835">
                  <c:v>-1.1565199999999999E-2</c:v>
                </c:pt>
                <c:pt idx="22836">
                  <c:v>-2.6412000000000001E-2</c:v>
                </c:pt>
                <c:pt idx="22837">
                  <c:v>-2.6760099999999999E-3</c:v>
                </c:pt>
                <c:pt idx="22838">
                  <c:v>2.3219099999999999E-2</c:v>
                </c:pt>
                <c:pt idx="22839">
                  <c:v>3.1962400000000002E-2</c:v>
                </c:pt>
                <c:pt idx="22840">
                  <c:v>-1.54705E-2</c:v>
                </c:pt>
                <c:pt idx="22841">
                  <c:v>-1.7138500000000001E-2</c:v>
                </c:pt>
                <c:pt idx="22842">
                  <c:v>-2.04458E-2</c:v>
                </c:pt>
                <c:pt idx="22843">
                  <c:v>4.5604699999999996E-3</c:v>
                </c:pt>
                <c:pt idx="22844">
                  <c:v>1.6085599999999999E-2</c:v>
                </c:pt>
                <c:pt idx="22845">
                  <c:v>-3.7555700000000002E-3</c:v>
                </c:pt>
                <c:pt idx="22846">
                  <c:v>-3.0778900000000001E-2</c:v>
                </c:pt>
                <c:pt idx="22847">
                  <c:v>-2.2310300000000002E-2</c:v>
                </c:pt>
                <c:pt idx="22848">
                  <c:v>-1.46017E-2</c:v>
                </c:pt>
                <c:pt idx="22849">
                  <c:v>-7.0629100000000004E-3</c:v>
                </c:pt>
                <c:pt idx="22850">
                  <c:v>7.2278999999999998E-3</c:v>
                </c:pt>
                <c:pt idx="22851">
                  <c:v>-9.12666E-3</c:v>
                </c:pt>
                <c:pt idx="22852">
                  <c:v>-1.51529E-2</c:v>
                </c:pt>
                <c:pt idx="22853">
                  <c:v>1.6820000000000002E-2</c:v>
                </c:pt>
                <c:pt idx="22854">
                  <c:v>-1.6956300000000001E-3</c:v>
                </c:pt>
                <c:pt idx="22855">
                  <c:v>1.0869999999999999E-2</c:v>
                </c:pt>
                <c:pt idx="22856">
                  <c:v>-1.25599E-3</c:v>
                </c:pt>
                <c:pt idx="22857">
                  <c:v>-4.09889E-3</c:v>
                </c:pt>
                <c:pt idx="22858">
                  <c:v>-2.73371E-2</c:v>
                </c:pt>
                <c:pt idx="22859">
                  <c:v>-2.5444E-3</c:v>
                </c:pt>
                <c:pt idx="22860">
                  <c:v>-3.1642900000000002E-3</c:v>
                </c:pt>
                <c:pt idx="22861">
                  <c:v>-2.2990199999999999E-2</c:v>
                </c:pt>
                <c:pt idx="22862">
                  <c:v>-1.5667899999999998E-2</c:v>
                </c:pt>
                <c:pt idx="22863">
                  <c:v>-2.91662E-2</c:v>
                </c:pt>
                <c:pt idx="22864">
                  <c:v>-3.2060600000000002E-2</c:v>
                </c:pt>
                <c:pt idx="22865">
                  <c:v>-9.7656299999999995E-4</c:v>
                </c:pt>
                <c:pt idx="22866">
                  <c:v>1.10188E-2</c:v>
                </c:pt>
                <c:pt idx="22867">
                  <c:v>5.92232E-3</c:v>
                </c:pt>
                <c:pt idx="22868">
                  <c:v>-1.30644E-2</c:v>
                </c:pt>
                <c:pt idx="22869">
                  <c:v>-1.75371E-2</c:v>
                </c:pt>
                <c:pt idx="22870">
                  <c:v>-1.6189599999999998E-2</c:v>
                </c:pt>
                <c:pt idx="22871">
                  <c:v>-7.8840300000000002E-3</c:v>
                </c:pt>
                <c:pt idx="22872">
                  <c:v>-1.0004000000000001E-2</c:v>
                </c:pt>
                <c:pt idx="22873">
                  <c:v>-1.29614E-2</c:v>
                </c:pt>
                <c:pt idx="22874">
                  <c:v>-1.34468E-3</c:v>
                </c:pt>
                <c:pt idx="22875">
                  <c:v>-5.9347200000000001E-3</c:v>
                </c:pt>
                <c:pt idx="22876">
                  <c:v>-3.1542800000000003E-2</c:v>
                </c:pt>
                <c:pt idx="22877">
                  <c:v>-1.43099E-2</c:v>
                </c:pt>
                <c:pt idx="22878">
                  <c:v>-6.7224499999999996E-3</c:v>
                </c:pt>
                <c:pt idx="22879">
                  <c:v>-2.4638199999999999E-2</c:v>
                </c:pt>
                <c:pt idx="22880">
                  <c:v>-3.1441700000000003E-2</c:v>
                </c:pt>
                <c:pt idx="22881">
                  <c:v>-2.7709000000000001E-2</c:v>
                </c:pt>
                <c:pt idx="22882">
                  <c:v>-2.45609E-2</c:v>
                </c:pt>
                <c:pt idx="22883">
                  <c:v>-2.6421500000000001E-2</c:v>
                </c:pt>
                <c:pt idx="22884">
                  <c:v>-3.4777599999999999E-2</c:v>
                </c:pt>
                <c:pt idx="22885">
                  <c:v>-2.8433799999999999E-2</c:v>
                </c:pt>
                <c:pt idx="22886">
                  <c:v>-3.3101999999999999E-2</c:v>
                </c:pt>
                <c:pt idx="22887">
                  <c:v>-3.8882300000000002E-2</c:v>
                </c:pt>
                <c:pt idx="22888">
                  <c:v>-2.5451700000000001E-2</c:v>
                </c:pt>
                <c:pt idx="22889">
                  <c:v>-1.89257E-2</c:v>
                </c:pt>
                <c:pt idx="22890">
                  <c:v>-2.9115700000000001E-2</c:v>
                </c:pt>
                <c:pt idx="22891">
                  <c:v>-3.7346799999999999E-2</c:v>
                </c:pt>
                <c:pt idx="22892">
                  <c:v>-4.51832E-2</c:v>
                </c:pt>
                <c:pt idx="22893">
                  <c:v>-3.3066699999999997E-2</c:v>
                </c:pt>
                <c:pt idx="22894">
                  <c:v>-4.5866999999999998E-2</c:v>
                </c:pt>
                <c:pt idx="22895">
                  <c:v>-3.8725900000000001E-2</c:v>
                </c:pt>
                <c:pt idx="22896">
                  <c:v>-4.4808399999999998E-2</c:v>
                </c:pt>
                <c:pt idx="22897">
                  <c:v>-4.1099499999999997E-2</c:v>
                </c:pt>
                <c:pt idx="22898">
                  <c:v>-6.7646999999999999E-2</c:v>
                </c:pt>
                <c:pt idx="22899">
                  <c:v>-3.8948099999999999E-2</c:v>
                </c:pt>
                <c:pt idx="22900">
                  <c:v>-4.1396099999999998E-2</c:v>
                </c:pt>
                <c:pt idx="22901">
                  <c:v>-4.2579699999999998E-2</c:v>
                </c:pt>
                <c:pt idx="22902">
                  <c:v>-3.8972899999999998E-2</c:v>
                </c:pt>
                <c:pt idx="22903">
                  <c:v>-4.5752500000000002E-2</c:v>
                </c:pt>
                <c:pt idx="22904">
                  <c:v>-4.8191999999999999E-2</c:v>
                </c:pt>
                <c:pt idx="22905">
                  <c:v>-3.21894E-2</c:v>
                </c:pt>
                <c:pt idx="22906">
                  <c:v>-3.8357700000000002E-2</c:v>
                </c:pt>
                <c:pt idx="22907">
                  <c:v>-5.51233E-2</c:v>
                </c:pt>
                <c:pt idx="22908">
                  <c:v>-5.2679999999999998E-2</c:v>
                </c:pt>
                <c:pt idx="22909">
                  <c:v>-4.4391600000000003E-2</c:v>
                </c:pt>
                <c:pt idx="22910">
                  <c:v>-4.2241099999999997E-2</c:v>
                </c:pt>
                <c:pt idx="22911">
                  <c:v>-4.0870700000000003E-2</c:v>
                </c:pt>
                <c:pt idx="22912">
                  <c:v>-4.2418499999999998E-2</c:v>
                </c:pt>
                <c:pt idx="22913">
                  <c:v>-4.6309500000000003E-2</c:v>
                </c:pt>
                <c:pt idx="22914">
                  <c:v>-6.9820400000000005E-2</c:v>
                </c:pt>
                <c:pt idx="22915">
                  <c:v>-3.4307499999999998E-2</c:v>
                </c:pt>
                <c:pt idx="22916">
                  <c:v>-4.9180000000000001E-2</c:v>
                </c:pt>
                <c:pt idx="22917">
                  <c:v>-5.6487999999999997E-2</c:v>
                </c:pt>
                <c:pt idx="22918">
                  <c:v>-4.3622000000000001E-2</c:v>
                </c:pt>
                <c:pt idx="22919">
                  <c:v>-4.2615899999999998E-2</c:v>
                </c:pt>
                <c:pt idx="22920">
                  <c:v>-5.3258899999999998E-2</c:v>
                </c:pt>
                <c:pt idx="22921">
                  <c:v>-5.2138299999999999E-2</c:v>
                </c:pt>
                <c:pt idx="22922">
                  <c:v>-2.5382999999999999E-2</c:v>
                </c:pt>
                <c:pt idx="22923">
                  <c:v>-1.48687E-2</c:v>
                </c:pt>
                <c:pt idx="22924">
                  <c:v>-4.2201000000000002E-2</c:v>
                </c:pt>
                <c:pt idx="22925">
                  <c:v>-4.6663299999999998E-2</c:v>
                </c:pt>
                <c:pt idx="22926">
                  <c:v>-3.0365E-2</c:v>
                </c:pt>
                <c:pt idx="22927">
                  <c:v>-2.25401E-2</c:v>
                </c:pt>
                <c:pt idx="22928">
                  <c:v>-3.3547399999999998E-2</c:v>
                </c:pt>
                <c:pt idx="22929">
                  <c:v>-5.5652600000000003E-2</c:v>
                </c:pt>
                <c:pt idx="22930">
                  <c:v>-5.1945699999999997E-2</c:v>
                </c:pt>
                <c:pt idx="22931">
                  <c:v>-3.7176099999999997E-2</c:v>
                </c:pt>
                <c:pt idx="22932">
                  <c:v>-4.4112199999999997E-2</c:v>
                </c:pt>
                <c:pt idx="22933">
                  <c:v>-3.0465099999999998E-2</c:v>
                </c:pt>
                <c:pt idx="22934">
                  <c:v>-3.2297100000000002E-2</c:v>
                </c:pt>
                <c:pt idx="22935">
                  <c:v>-4.57411E-2</c:v>
                </c:pt>
                <c:pt idx="22936">
                  <c:v>-4.4926599999999997E-2</c:v>
                </c:pt>
                <c:pt idx="22937">
                  <c:v>-3.7714999999999999E-2</c:v>
                </c:pt>
                <c:pt idx="22938">
                  <c:v>-3.9672899999999997E-2</c:v>
                </c:pt>
                <c:pt idx="22939">
                  <c:v>-4.1641200000000003E-2</c:v>
                </c:pt>
                <c:pt idx="22940">
                  <c:v>-3.63722E-2</c:v>
                </c:pt>
                <c:pt idx="22941">
                  <c:v>-3.1284300000000001E-2</c:v>
                </c:pt>
                <c:pt idx="22942">
                  <c:v>-4.9721700000000001E-2</c:v>
                </c:pt>
                <c:pt idx="22943">
                  <c:v>-4.6324700000000003E-2</c:v>
                </c:pt>
                <c:pt idx="22944">
                  <c:v>-5.1446899999999997E-2</c:v>
                </c:pt>
                <c:pt idx="22945">
                  <c:v>-2.94752E-2</c:v>
                </c:pt>
                <c:pt idx="22946">
                  <c:v>-4.5805899999999997E-2</c:v>
                </c:pt>
                <c:pt idx="22947">
                  <c:v>-6.5399200000000005E-2</c:v>
                </c:pt>
                <c:pt idx="22948">
                  <c:v>-7.0874199999999998E-2</c:v>
                </c:pt>
                <c:pt idx="22949">
                  <c:v>-5.45893E-2</c:v>
                </c:pt>
                <c:pt idx="22950">
                  <c:v>-5.14441E-2</c:v>
                </c:pt>
                <c:pt idx="22951">
                  <c:v>-4.2435599999999997E-2</c:v>
                </c:pt>
                <c:pt idx="22952">
                  <c:v>-6.7017599999999997E-2</c:v>
                </c:pt>
                <c:pt idx="22953">
                  <c:v>-4.8127200000000002E-2</c:v>
                </c:pt>
                <c:pt idx="22954">
                  <c:v>-5.3070100000000002E-2</c:v>
                </c:pt>
                <c:pt idx="22955">
                  <c:v>-4.23136E-2</c:v>
                </c:pt>
                <c:pt idx="22956">
                  <c:v>-4.4878000000000001E-2</c:v>
                </c:pt>
                <c:pt idx="22957">
                  <c:v>-3.7774099999999998E-2</c:v>
                </c:pt>
                <c:pt idx="22958">
                  <c:v>-5.73807E-2</c:v>
                </c:pt>
                <c:pt idx="22959">
                  <c:v>-6.7891099999999996E-2</c:v>
                </c:pt>
                <c:pt idx="22960">
                  <c:v>-4.2406100000000002E-2</c:v>
                </c:pt>
                <c:pt idx="22961">
                  <c:v>-5.7131800000000003E-2</c:v>
                </c:pt>
                <c:pt idx="22962">
                  <c:v>-4.9979200000000001E-2</c:v>
                </c:pt>
                <c:pt idx="22963">
                  <c:v>-8.1825300000000004E-2</c:v>
                </c:pt>
                <c:pt idx="22964">
                  <c:v>-6.9618200000000005E-2</c:v>
                </c:pt>
                <c:pt idx="22965">
                  <c:v>-6.4880400000000005E-2</c:v>
                </c:pt>
                <c:pt idx="22966">
                  <c:v>-5.6544299999999999E-2</c:v>
                </c:pt>
                <c:pt idx="22967">
                  <c:v>-2.9697399999999999E-2</c:v>
                </c:pt>
                <c:pt idx="22968">
                  <c:v>-6.7216899999999996E-2</c:v>
                </c:pt>
                <c:pt idx="22969">
                  <c:v>-7.8417799999999996E-2</c:v>
                </c:pt>
                <c:pt idx="22970">
                  <c:v>-7.1062100000000003E-2</c:v>
                </c:pt>
                <c:pt idx="22971" formatCode="0.00E+00">
                  <c:v>-4.6930300000000001E-2</c:v>
                </c:pt>
                <c:pt idx="22972">
                  <c:v>-4.7842999999999997E-2</c:v>
                </c:pt>
                <c:pt idx="22973">
                  <c:v>-4.2576799999999998E-2</c:v>
                </c:pt>
                <c:pt idx="22974">
                  <c:v>-7.0498500000000006E-2</c:v>
                </c:pt>
                <c:pt idx="22975">
                  <c:v>-9.3039499999999997E-2</c:v>
                </c:pt>
                <c:pt idx="22976">
                  <c:v>-7.9139699999999993E-2</c:v>
                </c:pt>
                <c:pt idx="22977">
                  <c:v>-5.5121400000000001E-2</c:v>
                </c:pt>
                <c:pt idx="22978">
                  <c:v>-5.5870999999999997E-2</c:v>
                </c:pt>
                <c:pt idx="22979">
                  <c:v>-6.0397100000000002E-2</c:v>
                </c:pt>
                <c:pt idx="22980">
                  <c:v>-7.2657600000000003E-2</c:v>
                </c:pt>
                <c:pt idx="22981">
                  <c:v>-6.1894400000000002E-2</c:v>
                </c:pt>
                <c:pt idx="22982">
                  <c:v>-5.9808699999999999E-2</c:v>
                </c:pt>
                <c:pt idx="22983">
                  <c:v>-4.0082E-2</c:v>
                </c:pt>
                <c:pt idx="22984">
                  <c:v>-4.3335899999999997E-2</c:v>
                </c:pt>
                <c:pt idx="22985">
                  <c:v>-4.5659100000000001E-2</c:v>
                </c:pt>
                <c:pt idx="22986">
                  <c:v>-5.2701999999999999E-2</c:v>
                </c:pt>
                <c:pt idx="22987">
                  <c:v>-7.5211500000000001E-2</c:v>
                </c:pt>
                <c:pt idx="22988">
                  <c:v>-7.6252899999999998E-2</c:v>
                </c:pt>
                <c:pt idx="22989">
                  <c:v>-5.0972000000000003E-2</c:v>
                </c:pt>
                <c:pt idx="22990">
                  <c:v>-6.90804E-2</c:v>
                </c:pt>
                <c:pt idx="22991">
                  <c:v>-8.0679899999999999E-2</c:v>
                </c:pt>
                <c:pt idx="22992">
                  <c:v>-7.6984399999999995E-2</c:v>
                </c:pt>
                <c:pt idx="22993">
                  <c:v>-7.4927300000000002E-2</c:v>
                </c:pt>
                <c:pt idx="22994">
                  <c:v>-5.0727800000000003E-2</c:v>
                </c:pt>
                <c:pt idx="22995">
                  <c:v>-3.7353499999999998E-2</c:v>
                </c:pt>
                <c:pt idx="22996">
                  <c:v>-6.1159100000000001E-2</c:v>
                </c:pt>
                <c:pt idx="22997">
                  <c:v>-6.1136200000000002E-2</c:v>
                </c:pt>
                <c:pt idx="22998">
                  <c:v>-6.4031599999999994E-2</c:v>
                </c:pt>
                <c:pt idx="22999">
                  <c:v>-6.0689899999999998E-2</c:v>
                </c:pt>
                <c:pt idx="23000">
                  <c:v>-3.8912799999999997E-2</c:v>
                </c:pt>
                <c:pt idx="23001">
                  <c:v>-5.3508800000000002E-2</c:v>
                </c:pt>
                <c:pt idx="23002">
                  <c:v>-5.07412E-2</c:v>
                </c:pt>
                <c:pt idx="23003">
                  <c:v>-6.5655699999999997E-2</c:v>
                </c:pt>
                <c:pt idx="23004">
                  <c:v>-7.4231099999999994E-2</c:v>
                </c:pt>
                <c:pt idx="23005">
                  <c:v>-7.1786900000000001E-2</c:v>
                </c:pt>
                <c:pt idx="23006">
                  <c:v>-8.2599599999999995E-2</c:v>
                </c:pt>
                <c:pt idx="23007">
                  <c:v>-6.4360600000000004E-2</c:v>
                </c:pt>
                <c:pt idx="23008">
                  <c:v>-5.7753600000000002E-2</c:v>
                </c:pt>
                <c:pt idx="23009">
                  <c:v>-5.61199E-2</c:v>
                </c:pt>
                <c:pt idx="23010" formatCode="0.00E+00">
                  <c:v>-7.9380000000000006E-2</c:v>
                </c:pt>
                <c:pt idx="23011">
                  <c:v>-6.0957900000000002E-2</c:v>
                </c:pt>
                <c:pt idx="23012">
                  <c:v>-3.4473400000000001E-2</c:v>
                </c:pt>
                <c:pt idx="23013">
                  <c:v>-4.73528E-2</c:v>
                </c:pt>
                <c:pt idx="23014">
                  <c:v>-5.7469399999999997E-2</c:v>
                </c:pt>
                <c:pt idx="23015">
                  <c:v>-6.3697799999999999E-2</c:v>
                </c:pt>
                <c:pt idx="23016">
                  <c:v>-6.8209599999999995E-2</c:v>
                </c:pt>
                <c:pt idx="23017">
                  <c:v>-5.35126E-2</c:v>
                </c:pt>
                <c:pt idx="23018">
                  <c:v>-6.6616999999999996E-2</c:v>
                </c:pt>
                <c:pt idx="23019">
                  <c:v>-5.9875499999999998E-2</c:v>
                </c:pt>
                <c:pt idx="23020">
                  <c:v>-5.9415799999999998E-2</c:v>
                </c:pt>
                <c:pt idx="23021">
                  <c:v>-6.4701099999999998E-2</c:v>
                </c:pt>
                <c:pt idx="23022">
                  <c:v>-6.3548099999999996E-2</c:v>
                </c:pt>
                <c:pt idx="23023">
                  <c:v>-6.5215099999999998E-2</c:v>
                </c:pt>
                <c:pt idx="23024">
                  <c:v>-5.1759699999999999E-2</c:v>
                </c:pt>
                <c:pt idx="23025">
                  <c:v>-5.6262E-2</c:v>
                </c:pt>
                <c:pt idx="23026">
                  <c:v>-5.3011900000000001E-2</c:v>
                </c:pt>
                <c:pt idx="23027">
                  <c:v>-4.9392699999999998E-2</c:v>
                </c:pt>
                <c:pt idx="23028">
                  <c:v>-5.5036500000000002E-2</c:v>
                </c:pt>
                <c:pt idx="23029">
                  <c:v>-6.5365800000000002E-2</c:v>
                </c:pt>
                <c:pt idx="23030">
                  <c:v>-4.2218199999999997E-2</c:v>
                </c:pt>
                <c:pt idx="23031">
                  <c:v>-4.5874600000000001E-2</c:v>
                </c:pt>
                <c:pt idx="23032">
                  <c:v>-7.41758E-2</c:v>
                </c:pt>
                <c:pt idx="23033">
                  <c:v>-5.87769E-2</c:v>
                </c:pt>
                <c:pt idx="23034">
                  <c:v>-7.3870699999999997E-2</c:v>
                </c:pt>
                <c:pt idx="23035">
                  <c:v>-4.4353499999999997E-2</c:v>
                </c:pt>
                <c:pt idx="23036">
                  <c:v>-5.9642800000000003E-2</c:v>
                </c:pt>
                <c:pt idx="23037">
                  <c:v>-6.8839999999999998E-2</c:v>
                </c:pt>
                <c:pt idx="23038">
                  <c:v>-6.3419299999999998E-2</c:v>
                </c:pt>
                <c:pt idx="23039">
                  <c:v>-4.8009900000000001E-2</c:v>
                </c:pt>
                <c:pt idx="23040">
                  <c:v>-3.3779099999999999E-2</c:v>
                </c:pt>
                <c:pt idx="23041">
                  <c:v>-4.3145200000000002E-2</c:v>
                </c:pt>
                <c:pt idx="23042">
                  <c:v>-5.5257800000000003E-2</c:v>
                </c:pt>
                <c:pt idx="23043">
                  <c:v>-8.3289100000000005E-2</c:v>
                </c:pt>
                <c:pt idx="23044">
                  <c:v>-5.1163699999999999E-2</c:v>
                </c:pt>
                <c:pt idx="23045">
                  <c:v>-4.4118900000000003E-2</c:v>
                </c:pt>
                <c:pt idx="23046">
                  <c:v>-5.5079500000000003E-2</c:v>
                </c:pt>
                <c:pt idx="23047">
                  <c:v>-4.9892400000000003E-2</c:v>
                </c:pt>
                <c:pt idx="23048">
                  <c:v>-6.4603800000000003E-2</c:v>
                </c:pt>
                <c:pt idx="23049">
                  <c:v>-5.9503599999999997E-2</c:v>
                </c:pt>
                <c:pt idx="23050">
                  <c:v>-3.0674900000000001E-2</c:v>
                </c:pt>
                <c:pt idx="23051">
                  <c:v>-3.21245E-2</c:v>
                </c:pt>
                <c:pt idx="23052">
                  <c:v>-6.6078200000000004E-2</c:v>
                </c:pt>
                <c:pt idx="23053">
                  <c:v>-6.5127400000000002E-2</c:v>
                </c:pt>
                <c:pt idx="23054">
                  <c:v>-4.5234700000000003E-2</c:v>
                </c:pt>
                <c:pt idx="23055">
                  <c:v>-5.71184E-2</c:v>
                </c:pt>
                <c:pt idx="23056">
                  <c:v>-5.2426300000000002E-2</c:v>
                </c:pt>
                <c:pt idx="23057">
                  <c:v>-3.4565899999999997E-2</c:v>
                </c:pt>
                <c:pt idx="23058">
                  <c:v>-3.5937299999999998E-2</c:v>
                </c:pt>
                <c:pt idx="23059">
                  <c:v>-5.8072100000000001E-2</c:v>
                </c:pt>
                <c:pt idx="23060">
                  <c:v>-5.5814700000000002E-2</c:v>
                </c:pt>
                <c:pt idx="23061">
                  <c:v>-5.65557E-2</c:v>
                </c:pt>
                <c:pt idx="23062">
                  <c:v>-4.1427600000000002E-2</c:v>
                </c:pt>
                <c:pt idx="23063">
                  <c:v>-4.0386199999999997E-2</c:v>
                </c:pt>
                <c:pt idx="23064">
                  <c:v>-5.4973599999999997E-2</c:v>
                </c:pt>
                <c:pt idx="23065">
                  <c:v>-4.7129600000000001E-2</c:v>
                </c:pt>
                <c:pt idx="23066">
                  <c:v>-5.0764999999999998E-2</c:v>
                </c:pt>
                <c:pt idx="23067">
                  <c:v>-4.1822400000000003E-2</c:v>
                </c:pt>
                <c:pt idx="23068">
                  <c:v>-5.3614599999999998E-2</c:v>
                </c:pt>
                <c:pt idx="23069">
                  <c:v>-4.0610300000000002E-2</c:v>
                </c:pt>
                <c:pt idx="23070">
                  <c:v>-3.2216099999999998E-2</c:v>
                </c:pt>
                <c:pt idx="23071">
                  <c:v>-2.8839099999999999E-2</c:v>
                </c:pt>
                <c:pt idx="23072">
                  <c:v>-4.04978E-2</c:v>
                </c:pt>
                <c:pt idx="23073">
                  <c:v>-6.51674E-2</c:v>
                </c:pt>
                <c:pt idx="23074">
                  <c:v>-4.9313500000000003E-2</c:v>
                </c:pt>
                <c:pt idx="23075">
                  <c:v>-4.06942E-2</c:v>
                </c:pt>
                <c:pt idx="23076">
                  <c:v>-3.2763500000000001E-2</c:v>
                </c:pt>
                <c:pt idx="23077">
                  <c:v>-6.0482000000000001E-2</c:v>
                </c:pt>
                <c:pt idx="23078">
                  <c:v>-6.1671299999999998E-2</c:v>
                </c:pt>
                <c:pt idx="23079">
                  <c:v>-6.3294400000000001E-2</c:v>
                </c:pt>
                <c:pt idx="23080">
                  <c:v>-7.0899000000000004E-2</c:v>
                </c:pt>
                <c:pt idx="23081">
                  <c:v>-5.7327299999999998E-2</c:v>
                </c:pt>
                <c:pt idx="23082">
                  <c:v>-4.5765899999999998E-2</c:v>
                </c:pt>
                <c:pt idx="23083">
                  <c:v>-3.9974200000000001E-2</c:v>
                </c:pt>
                <c:pt idx="23084">
                  <c:v>-6.5077800000000005E-2</c:v>
                </c:pt>
                <c:pt idx="23085">
                  <c:v>-5.0448399999999997E-2</c:v>
                </c:pt>
                <c:pt idx="23086">
                  <c:v>-3.6027900000000002E-2</c:v>
                </c:pt>
                <c:pt idx="23087">
                  <c:v>-3.3389099999999998E-2</c:v>
                </c:pt>
                <c:pt idx="23088">
                  <c:v>-1.5729900000000002E-2</c:v>
                </c:pt>
                <c:pt idx="23089">
                  <c:v>-2.1206900000000001E-2</c:v>
                </c:pt>
                <c:pt idx="23090">
                  <c:v>-2.6124000000000001E-2</c:v>
                </c:pt>
                <c:pt idx="23091">
                  <c:v>-4.1020399999999999E-2</c:v>
                </c:pt>
                <c:pt idx="23092">
                  <c:v>-5.6972500000000001E-3</c:v>
                </c:pt>
                <c:pt idx="23093">
                  <c:v>-9.8695799999999993E-3</c:v>
                </c:pt>
                <c:pt idx="23094">
                  <c:v>-1.9888900000000001E-2</c:v>
                </c:pt>
                <c:pt idx="23095">
                  <c:v>-1.2206099999999999E-2</c:v>
                </c:pt>
                <c:pt idx="23096">
                  <c:v>-2.3130399999999999E-2</c:v>
                </c:pt>
                <c:pt idx="23097">
                  <c:v>-1.0744099999999999E-2</c:v>
                </c:pt>
                <c:pt idx="23098">
                  <c:v>-5.3453399999999996E-3</c:v>
                </c:pt>
                <c:pt idx="23099">
                  <c:v>-1.6107599999999999E-3</c:v>
                </c:pt>
                <c:pt idx="23100">
                  <c:v>-6.7148199999999998E-3</c:v>
                </c:pt>
                <c:pt idx="23101">
                  <c:v>-2.8536800000000001E-2</c:v>
                </c:pt>
                <c:pt idx="23102">
                  <c:v>-8.9387900000000003E-3</c:v>
                </c:pt>
                <c:pt idx="23103">
                  <c:v>1.2627599999999999E-2</c:v>
                </c:pt>
                <c:pt idx="23104">
                  <c:v>-4.1561100000000002E-3</c:v>
                </c:pt>
                <c:pt idx="23105">
                  <c:v>-2.3773200000000001E-2</c:v>
                </c:pt>
                <c:pt idx="23106">
                  <c:v>-2.7323699999999999E-2</c:v>
                </c:pt>
                <c:pt idx="23107" formatCode="0.00E+00">
                  <c:v>-2.99473E-2</c:v>
                </c:pt>
                <c:pt idx="23108">
                  <c:v>-2.0937000000000001E-2</c:v>
                </c:pt>
                <c:pt idx="23109">
                  <c:v>-2.6998500000000002E-3</c:v>
                </c:pt>
                <c:pt idx="23110">
                  <c:v>-1.6915300000000001E-2</c:v>
                </c:pt>
                <c:pt idx="23111">
                  <c:v>-2.8631199999999999E-2</c:v>
                </c:pt>
                <c:pt idx="23112">
                  <c:v>-1.9404399999999999E-2</c:v>
                </c:pt>
                <c:pt idx="23113">
                  <c:v>-2.6962300000000002E-2</c:v>
                </c:pt>
                <c:pt idx="23114">
                  <c:v>-5.12314E-3</c:v>
                </c:pt>
                <c:pt idx="23115">
                  <c:v>1.7588599999999999E-2</c:v>
                </c:pt>
                <c:pt idx="23116">
                  <c:v>3.37696E-3</c:v>
                </c:pt>
                <c:pt idx="23117">
                  <c:v>9.2792500000000002E-4</c:v>
                </c:pt>
                <c:pt idx="23118">
                  <c:v>-7.5502399999999997E-3</c:v>
                </c:pt>
                <c:pt idx="23119">
                  <c:v>1.82343E-3</c:v>
                </c:pt>
                <c:pt idx="23120">
                  <c:v>9.4079999999999997E-3</c:v>
                </c:pt>
                <c:pt idx="23121">
                  <c:v>1.36185E-2</c:v>
                </c:pt>
                <c:pt idx="23122">
                  <c:v>5.9642799999999998E-3</c:v>
                </c:pt>
                <c:pt idx="23123">
                  <c:v>-4.1189199999999999E-3</c:v>
                </c:pt>
                <c:pt idx="23124">
                  <c:v>-1.0049799999999999E-2</c:v>
                </c:pt>
                <c:pt idx="23125">
                  <c:v>-5.2480699999999996E-3</c:v>
                </c:pt>
                <c:pt idx="23126">
                  <c:v>5.41115E-3</c:v>
                </c:pt>
                <c:pt idx="23127">
                  <c:v>1.6004600000000001E-2</c:v>
                </c:pt>
                <c:pt idx="23128">
                  <c:v>1.2342499999999999E-2</c:v>
                </c:pt>
                <c:pt idx="23129">
                  <c:v>-1.3402000000000001E-2</c:v>
                </c:pt>
                <c:pt idx="23130">
                  <c:v>-5.1622400000000002E-3</c:v>
                </c:pt>
                <c:pt idx="23131">
                  <c:v>-1.0538100000000001E-3</c:v>
                </c:pt>
                <c:pt idx="23132">
                  <c:v>1.00832E-2</c:v>
                </c:pt>
                <c:pt idx="23133">
                  <c:v>8.6937000000000004E-3</c:v>
                </c:pt>
                <c:pt idx="23134">
                  <c:v>-1.0546700000000001E-2</c:v>
                </c:pt>
                <c:pt idx="23135">
                  <c:v>-3.5781899999999998E-2</c:v>
                </c:pt>
                <c:pt idx="23136">
                  <c:v>-6.2980700000000002E-3</c:v>
                </c:pt>
                <c:pt idx="23137">
                  <c:v>-5.9509299999999999E-4</c:v>
                </c:pt>
                <c:pt idx="23138">
                  <c:v>-2.6388200000000001E-3</c:v>
                </c:pt>
                <c:pt idx="23139">
                  <c:v>8.6393400000000006E-3</c:v>
                </c:pt>
                <c:pt idx="23140">
                  <c:v>-8.7804800000000002E-3</c:v>
                </c:pt>
                <c:pt idx="23141">
                  <c:v>1.23243E-2</c:v>
                </c:pt>
                <c:pt idx="23142">
                  <c:v>2.5587100000000001E-3</c:v>
                </c:pt>
                <c:pt idx="23143">
                  <c:v>2.5124500000000001E-2</c:v>
                </c:pt>
                <c:pt idx="23144">
                  <c:v>2.29759E-2</c:v>
                </c:pt>
                <c:pt idx="23145">
                  <c:v>2.1322299999999999E-2</c:v>
                </c:pt>
                <c:pt idx="23146">
                  <c:v>2.50826E-2</c:v>
                </c:pt>
                <c:pt idx="23147">
                  <c:v>2.7446699999999998E-3</c:v>
                </c:pt>
                <c:pt idx="23148">
                  <c:v>1.2789699999999999E-2</c:v>
                </c:pt>
                <c:pt idx="23149">
                  <c:v>1.5839599999999999E-2</c:v>
                </c:pt>
                <c:pt idx="23150">
                  <c:v>2.1642700000000001E-2</c:v>
                </c:pt>
                <c:pt idx="23151">
                  <c:v>1.5032800000000001E-2</c:v>
                </c:pt>
                <c:pt idx="23152">
                  <c:v>-4.9705499999999998E-3</c:v>
                </c:pt>
                <c:pt idx="23153">
                  <c:v>-1.10245E-3</c:v>
                </c:pt>
                <c:pt idx="23154">
                  <c:v>2.26774E-2</c:v>
                </c:pt>
                <c:pt idx="23155">
                  <c:v>9.2372900000000004E-3</c:v>
                </c:pt>
                <c:pt idx="23156">
                  <c:v>2.7567899999999999E-2</c:v>
                </c:pt>
                <c:pt idx="23157">
                  <c:v>2.9800400000000001E-2</c:v>
                </c:pt>
                <c:pt idx="23158">
                  <c:v>3.3730499999999997E-2</c:v>
                </c:pt>
                <c:pt idx="23159">
                  <c:v>2.9334099999999998E-2</c:v>
                </c:pt>
                <c:pt idx="23160">
                  <c:v>4.45662E-2</c:v>
                </c:pt>
                <c:pt idx="23161">
                  <c:v>4.6348599999999997E-2</c:v>
                </c:pt>
                <c:pt idx="23162">
                  <c:v>5.9537899999999998E-2</c:v>
                </c:pt>
                <c:pt idx="23163">
                  <c:v>4.6720499999999998E-2</c:v>
                </c:pt>
                <c:pt idx="23164">
                  <c:v>3.8182300000000002E-2</c:v>
                </c:pt>
                <c:pt idx="23165">
                  <c:v>3.2012899999999997E-2</c:v>
                </c:pt>
                <c:pt idx="23166">
                  <c:v>4.7638899999999998E-2</c:v>
                </c:pt>
                <c:pt idx="23167">
                  <c:v>3.9712900000000002E-2</c:v>
                </c:pt>
                <c:pt idx="23168">
                  <c:v>2.78664E-2</c:v>
                </c:pt>
                <c:pt idx="23169">
                  <c:v>4.02613E-2</c:v>
                </c:pt>
                <c:pt idx="23170">
                  <c:v>3.8138400000000003E-2</c:v>
                </c:pt>
                <c:pt idx="23171">
                  <c:v>5.6819000000000001E-2</c:v>
                </c:pt>
                <c:pt idx="23172">
                  <c:v>4.9855200000000002E-2</c:v>
                </c:pt>
                <c:pt idx="23173">
                  <c:v>2.9783199999999999E-2</c:v>
                </c:pt>
                <c:pt idx="23174">
                  <c:v>2.4437E-2</c:v>
                </c:pt>
                <c:pt idx="23175">
                  <c:v>2.6582700000000001E-2</c:v>
                </c:pt>
                <c:pt idx="23176">
                  <c:v>4.0785799999999997E-2</c:v>
                </c:pt>
                <c:pt idx="23177">
                  <c:v>5.5383700000000001E-2</c:v>
                </c:pt>
                <c:pt idx="23178">
                  <c:v>4.0943100000000003E-2</c:v>
                </c:pt>
                <c:pt idx="23179">
                  <c:v>5.0930000000000003E-2</c:v>
                </c:pt>
                <c:pt idx="23180">
                  <c:v>3.8116499999999998E-2</c:v>
                </c:pt>
                <c:pt idx="23181">
                  <c:v>3.4090000000000002E-2</c:v>
                </c:pt>
                <c:pt idx="23182">
                  <c:v>5.85947E-2</c:v>
                </c:pt>
                <c:pt idx="23183">
                  <c:v>5.5926299999999998E-2</c:v>
                </c:pt>
                <c:pt idx="23184">
                  <c:v>5.7299599999999999E-2</c:v>
                </c:pt>
                <c:pt idx="23185">
                  <c:v>5.4518700000000003E-2</c:v>
                </c:pt>
                <c:pt idx="23186">
                  <c:v>4.3287300000000001E-2</c:v>
                </c:pt>
                <c:pt idx="23187">
                  <c:v>5.5134799999999998E-2</c:v>
                </c:pt>
                <c:pt idx="23188">
                  <c:v>6.2555299999999994E-2</c:v>
                </c:pt>
                <c:pt idx="23189">
                  <c:v>7.2113999999999998E-2</c:v>
                </c:pt>
                <c:pt idx="23190">
                  <c:v>4.94022E-2</c:v>
                </c:pt>
                <c:pt idx="23191">
                  <c:v>3.6782299999999997E-2</c:v>
                </c:pt>
                <c:pt idx="23192">
                  <c:v>4.6469700000000003E-2</c:v>
                </c:pt>
                <c:pt idx="23193">
                  <c:v>6.2353100000000002E-2</c:v>
                </c:pt>
                <c:pt idx="23194">
                  <c:v>4.68359E-2</c:v>
                </c:pt>
                <c:pt idx="23195">
                  <c:v>5.7156600000000002E-2</c:v>
                </c:pt>
                <c:pt idx="23196">
                  <c:v>4.00772E-2</c:v>
                </c:pt>
                <c:pt idx="23197">
                  <c:v>4.0307000000000003E-2</c:v>
                </c:pt>
                <c:pt idx="23198">
                  <c:v>7.3285100000000006E-2</c:v>
                </c:pt>
                <c:pt idx="23199">
                  <c:v>6.0301800000000003E-2</c:v>
                </c:pt>
                <c:pt idx="23200">
                  <c:v>5.65014E-2</c:v>
                </c:pt>
                <c:pt idx="23201">
                  <c:v>5.35326E-2</c:v>
                </c:pt>
                <c:pt idx="23202">
                  <c:v>4.1157699999999998E-2</c:v>
                </c:pt>
                <c:pt idx="23203">
                  <c:v>5.0751699999999997E-2</c:v>
                </c:pt>
                <c:pt idx="23204">
                  <c:v>6.6263199999999994E-2</c:v>
                </c:pt>
                <c:pt idx="23205">
                  <c:v>4.7617E-2</c:v>
                </c:pt>
                <c:pt idx="23206">
                  <c:v>5.15947E-2</c:v>
                </c:pt>
                <c:pt idx="23207">
                  <c:v>6.08263E-2</c:v>
                </c:pt>
                <c:pt idx="23208">
                  <c:v>4.2077099999999999E-2</c:v>
                </c:pt>
                <c:pt idx="23209">
                  <c:v>3.8712499999999997E-2</c:v>
                </c:pt>
                <c:pt idx="23210">
                  <c:v>3.2957100000000003E-2</c:v>
                </c:pt>
                <c:pt idx="23211">
                  <c:v>4.7228800000000001E-2</c:v>
                </c:pt>
                <c:pt idx="23212">
                  <c:v>6.4868899999999993E-2</c:v>
                </c:pt>
                <c:pt idx="23213">
                  <c:v>5.7251900000000001E-2</c:v>
                </c:pt>
                <c:pt idx="23214">
                  <c:v>5.1109300000000003E-2</c:v>
                </c:pt>
                <c:pt idx="23215">
                  <c:v>5.3695699999999999E-2</c:v>
                </c:pt>
                <c:pt idx="23216">
                  <c:v>6.0935000000000003E-2</c:v>
                </c:pt>
                <c:pt idx="23217">
                  <c:v>5.6231499999999997E-2</c:v>
                </c:pt>
                <c:pt idx="23218">
                  <c:v>4.7944100000000003E-2</c:v>
                </c:pt>
                <c:pt idx="23219">
                  <c:v>6.7537299999999995E-2</c:v>
                </c:pt>
                <c:pt idx="23220">
                  <c:v>6.4354900000000007E-2</c:v>
                </c:pt>
                <c:pt idx="23221">
                  <c:v>3.45583E-2</c:v>
                </c:pt>
                <c:pt idx="23222">
                  <c:v>4.95892E-2</c:v>
                </c:pt>
                <c:pt idx="23223">
                  <c:v>4.1397999999999997E-2</c:v>
                </c:pt>
                <c:pt idx="23224">
                  <c:v>5.7900399999999998E-2</c:v>
                </c:pt>
                <c:pt idx="23225">
                  <c:v>5.1741599999999999E-2</c:v>
                </c:pt>
                <c:pt idx="23226">
                  <c:v>4.8397099999999998E-2</c:v>
                </c:pt>
                <c:pt idx="23227">
                  <c:v>6.8621600000000005E-2</c:v>
                </c:pt>
                <c:pt idx="23228">
                  <c:v>6.3950499999999993E-2</c:v>
                </c:pt>
                <c:pt idx="23229">
                  <c:v>5.4677000000000003E-2</c:v>
                </c:pt>
                <c:pt idx="23230">
                  <c:v>6.2373199999999997E-2</c:v>
                </c:pt>
                <c:pt idx="23231">
                  <c:v>6.3554799999999995E-2</c:v>
                </c:pt>
                <c:pt idx="23232">
                  <c:v>5.8832200000000001E-2</c:v>
                </c:pt>
                <c:pt idx="23233">
                  <c:v>4.6965600000000003E-2</c:v>
                </c:pt>
                <c:pt idx="23234">
                  <c:v>3.4487700000000003E-2</c:v>
                </c:pt>
                <c:pt idx="23235">
                  <c:v>4.5089700000000003E-2</c:v>
                </c:pt>
                <c:pt idx="23236">
                  <c:v>3.7820800000000002E-2</c:v>
                </c:pt>
                <c:pt idx="23237">
                  <c:v>4.57802E-2</c:v>
                </c:pt>
                <c:pt idx="23238">
                  <c:v>4.5172700000000003E-2</c:v>
                </c:pt>
                <c:pt idx="23239">
                  <c:v>4.2422300000000003E-2</c:v>
                </c:pt>
                <c:pt idx="23240">
                  <c:v>6.8408999999999998E-2</c:v>
                </c:pt>
                <c:pt idx="23241">
                  <c:v>7.2753899999999996E-2</c:v>
                </c:pt>
                <c:pt idx="23242">
                  <c:v>6.4546599999999996E-2</c:v>
                </c:pt>
                <c:pt idx="23243">
                  <c:v>6.0065300000000002E-2</c:v>
                </c:pt>
                <c:pt idx="23244">
                  <c:v>4.8379900000000003E-2</c:v>
                </c:pt>
                <c:pt idx="23245">
                  <c:v>4.19922E-2</c:v>
                </c:pt>
                <c:pt idx="23246">
                  <c:v>5.1025399999999999E-2</c:v>
                </c:pt>
                <c:pt idx="23247">
                  <c:v>5.0096500000000002E-2</c:v>
                </c:pt>
                <c:pt idx="23248">
                  <c:v>6.3763600000000004E-2</c:v>
                </c:pt>
                <c:pt idx="23249">
                  <c:v>3.8872700000000003E-2</c:v>
                </c:pt>
                <c:pt idx="23250">
                  <c:v>3.7445100000000002E-2</c:v>
                </c:pt>
                <c:pt idx="23251">
                  <c:v>5.1534700000000003E-2</c:v>
                </c:pt>
                <c:pt idx="23252">
                  <c:v>5.88341E-2</c:v>
                </c:pt>
                <c:pt idx="23253">
                  <c:v>6.2025999999999998E-2</c:v>
                </c:pt>
                <c:pt idx="23254">
                  <c:v>3.9676700000000002E-2</c:v>
                </c:pt>
                <c:pt idx="23255">
                  <c:v>6.0516399999999998E-2</c:v>
                </c:pt>
                <c:pt idx="23256">
                  <c:v>5.7188000000000003E-2</c:v>
                </c:pt>
                <c:pt idx="23257">
                  <c:v>5.9586500000000001E-2</c:v>
                </c:pt>
                <c:pt idx="23258">
                  <c:v>7.8149800000000005E-2</c:v>
                </c:pt>
                <c:pt idx="23259">
                  <c:v>6.7206399999999999E-2</c:v>
                </c:pt>
                <c:pt idx="23260">
                  <c:v>5.5734600000000002E-2</c:v>
                </c:pt>
                <c:pt idx="23261">
                  <c:v>3.4717600000000001E-2</c:v>
                </c:pt>
                <c:pt idx="23262">
                  <c:v>4.9454699999999997E-2</c:v>
                </c:pt>
                <c:pt idx="23263">
                  <c:v>7.1212800000000007E-2</c:v>
                </c:pt>
                <c:pt idx="23264">
                  <c:v>7.0649100000000006E-2</c:v>
                </c:pt>
                <c:pt idx="23265">
                  <c:v>6.5490699999999999E-2</c:v>
                </c:pt>
                <c:pt idx="23266">
                  <c:v>4.60548E-2</c:v>
                </c:pt>
                <c:pt idx="23267">
                  <c:v>6.4552300000000007E-2</c:v>
                </c:pt>
                <c:pt idx="23268">
                  <c:v>7.3658000000000001E-2</c:v>
                </c:pt>
                <c:pt idx="23269">
                  <c:v>9.5227199999999998E-2</c:v>
                </c:pt>
                <c:pt idx="23270">
                  <c:v>7.6396000000000006E-2</c:v>
                </c:pt>
                <c:pt idx="23271">
                  <c:v>7.9928399999999997E-2</c:v>
                </c:pt>
                <c:pt idx="23272">
                  <c:v>7.8898399999999994E-2</c:v>
                </c:pt>
                <c:pt idx="23273">
                  <c:v>0.10083</c:v>
                </c:pt>
                <c:pt idx="23274">
                  <c:v>0.10018299999999999</c:v>
                </c:pt>
                <c:pt idx="23275">
                  <c:v>0.10535</c:v>
                </c:pt>
                <c:pt idx="23276">
                  <c:v>7.8030600000000006E-2</c:v>
                </c:pt>
                <c:pt idx="23277">
                  <c:v>7.8675300000000004E-2</c:v>
                </c:pt>
                <c:pt idx="23278">
                  <c:v>8.2339300000000004E-2</c:v>
                </c:pt>
                <c:pt idx="23279">
                  <c:v>6.2537200000000001E-2</c:v>
                </c:pt>
                <c:pt idx="23280">
                  <c:v>5.5293099999999998E-2</c:v>
                </c:pt>
                <c:pt idx="23281">
                  <c:v>7.9084399999999999E-2</c:v>
                </c:pt>
                <c:pt idx="23282">
                  <c:v>8.2650199999999993E-2</c:v>
                </c:pt>
                <c:pt idx="23283">
                  <c:v>7.2408700000000006E-2</c:v>
                </c:pt>
                <c:pt idx="23284">
                  <c:v>6.5706299999999995E-2</c:v>
                </c:pt>
                <c:pt idx="23285">
                  <c:v>5.5458100000000003E-2</c:v>
                </c:pt>
                <c:pt idx="23286">
                  <c:v>9.3722299999999995E-2</c:v>
                </c:pt>
                <c:pt idx="23287">
                  <c:v>8.2605399999999995E-2</c:v>
                </c:pt>
                <c:pt idx="23288">
                  <c:v>7.3463399999999998E-2</c:v>
                </c:pt>
                <c:pt idx="23289">
                  <c:v>7.8206100000000001E-2</c:v>
                </c:pt>
                <c:pt idx="23290">
                  <c:v>7.3814400000000002E-2</c:v>
                </c:pt>
                <c:pt idx="23291">
                  <c:v>6.8686499999999998E-2</c:v>
                </c:pt>
                <c:pt idx="23292">
                  <c:v>6.9760299999999997E-2</c:v>
                </c:pt>
                <c:pt idx="23293">
                  <c:v>9.7923300000000005E-2</c:v>
                </c:pt>
                <c:pt idx="23294">
                  <c:v>0.101506</c:v>
                </c:pt>
                <c:pt idx="23295">
                  <c:v>6.9747900000000002E-2</c:v>
                </c:pt>
                <c:pt idx="23296">
                  <c:v>6.9027900000000003E-2</c:v>
                </c:pt>
                <c:pt idx="23297">
                  <c:v>6.2583E-2</c:v>
                </c:pt>
                <c:pt idx="23298">
                  <c:v>8.1160499999999997E-2</c:v>
                </c:pt>
                <c:pt idx="23299">
                  <c:v>8.8247300000000001E-2</c:v>
                </c:pt>
                <c:pt idx="23300">
                  <c:v>7.3196399999999995E-2</c:v>
                </c:pt>
                <c:pt idx="23301">
                  <c:v>4.8338899999999997E-2</c:v>
                </c:pt>
                <c:pt idx="23302">
                  <c:v>7.1639099999999997E-2</c:v>
                </c:pt>
                <c:pt idx="23303">
                  <c:v>7.6838500000000004E-2</c:v>
                </c:pt>
                <c:pt idx="23304">
                  <c:v>9.1356300000000001E-2</c:v>
                </c:pt>
                <c:pt idx="23305">
                  <c:v>6.6215499999999997E-2</c:v>
                </c:pt>
                <c:pt idx="23306" formatCode="0.00E+00">
                  <c:v>4.79155E-2</c:v>
                </c:pt>
                <c:pt idx="23307">
                  <c:v>6.6305199999999995E-2</c:v>
                </c:pt>
                <c:pt idx="23308">
                  <c:v>6.9729799999999995E-2</c:v>
                </c:pt>
                <c:pt idx="23309">
                  <c:v>6.6055299999999997E-2</c:v>
                </c:pt>
                <c:pt idx="23310">
                  <c:v>7.9035800000000003E-2</c:v>
                </c:pt>
                <c:pt idx="23311">
                  <c:v>6.8079899999999999E-2</c:v>
                </c:pt>
                <c:pt idx="23312">
                  <c:v>7.0000599999999996E-2</c:v>
                </c:pt>
                <c:pt idx="23313">
                  <c:v>7.0336300000000004E-2</c:v>
                </c:pt>
                <c:pt idx="23314">
                  <c:v>7.2582199999999999E-2</c:v>
                </c:pt>
                <c:pt idx="23315">
                  <c:v>8.6955099999999994E-2</c:v>
                </c:pt>
                <c:pt idx="23316">
                  <c:v>7.8561800000000001E-2</c:v>
                </c:pt>
                <c:pt idx="23317">
                  <c:v>5.7865100000000003E-2</c:v>
                </c:pt>
                <c:pt idx="23318">
                  <c:v>5.4509200000000001E-2</c:v>
                </c:pt>
                <c:pt idx="23319">
                  <c:v>6.4673400000000006E-2</c:v>
                </c:pt>
                <c:pt idx="23320">
                  <c:v>5.24921E-2</c:v>
                </c:pt>
                <c:pt idx="23321">
                  <c:v>3.05004E-2</c:v>
                </c:pt>
                <c:pt idx="23322">
                  <c:v>4.2541500000000003E-2</c:v>
                </c:pt>
                <c:pt idx="23323">
                  <c:v>3.95012E-2</c:v>
                </c:pt>
                <c:pt idx="23324">
                  <c:v>3.2888399999999998E-2</c:v>
                </c:pt>
                <c:pt idx="23325">
                  <c:v>3.4405699999999997E-2</c:v>
                </c:pt>
                <c:pt idx="23326">
                  <c:v>1.5061400000000001E-2</c:v>
                </c:pt>
                <c:pt idx="23327">
                  <c:v>4.0161099999999998E-2</c:v>
                </c:pt>
                <c:pt idx="23328">
                  <c:v>4.19292E-2</c:v>
                </c:pt>
                <c:pt idx="23329">
                  <c:v>4.9200099999999997E-2</c:v>
                </c:pt>
                <c:pt idx="23330">
                  <c:v>5.3075799999999999E-2</c:v>
                </c:pt>
                <c:pt idx="23331">
                  <c:v>4.6405799999999997E-2</c:v>
                </c:pt>
                <c:pt idx="23332">
                  <c:v>5.9071499999999999E-2</c:v>
                </c:pt>
                <c:pt idx="23333">
                  <c:v>3.0294399999999999E-2</c:v>
                </c:pt>
                <c:pt idx="23334">
                  <c:v>5.1466900000000003E-2</c:v>
                </c:pt>
                <c:pt idx="23335">
                  <c:v>6.0834899999999997E-2</c:v>
                </c:pt>
                <c:pt idx="23336">
                  <c:v>3.8896600000000003E-2</c:v>
                </c:pt>
                <c:pt idx="23337">
                  <c:v>3.11699E-2</c:v>
                </c:pt>
                <c:pt idx="23338">
                  <c:v>2.39201E-2</c:v>
                </c:pt>
                <c:pt idx="23339">
                  <c:v>2.91042E-2</c:v>
                </c:pt>
                <c:pt idx="23340">
                  <c:v>4.7486300000000002E-2</c:v>
                </c:pt>
                <c:pt idx="23341">
                  <c:v>5.8783500000000002E-2</c:v>
                </c:pt>
                <c:pt idx="23342">
                  <c:v>6.3539499999999999E-2</c:v>
                </c:pt>
                <c:pt idx="23343">
                  <c:v>2.4839400000000001E-2</c:v>
                </c:pt>
                <c:pt idx="23344">
                  <c:v>5.2762000000000003E-2</c:v>
                </c:pt>
                <c:pt idx="23345">
                  <c:v>0.100914</c:v>
                </c:pt>
                <c:pt idx="23346">
                  <c:v>7.6473200000000005E-2</c:v>
                </c:pt>
                <c:pt idx="23347">
                  <c:v>3.5480499999999998E-2</c:v>
                </c:pt>
                <c:pt idx="23348">
                  <c:v>3.8638100000000002E-2</c:v>
                </c:pt>
                <c:pt idx="23349">
                  <c:v>6.17266E-2</c:v>
                </c:pt>
                <c:pt idx="23350">
                  <c:v>6.5367700000000001E-2</c:v>
                </c:pt>
                <c:pt idx="23351">
                  <c:v>6.36549E-2</c:v>
                </c:pt>
                <c:pt idx="23352">
                  <c:v>5.4271699999999999E-2</c:v>
                </c:pt>
                <c:pt idx="23353">
                  <c:v>3.4006099999999997E-2</c:v>
                </c:pt>
                <c:pt idx="23354">
                  <c:v>1.8939999999999999E-2</c:v>
                </c:pt>
                <c:pt idx="23355">
                  <c:v>4.73938E-2</c:v>
                </c:pt>
                <c:pt idx="23356">
                  <c:v>6.5639500000000003E-2</c:v>
                </c:pt>
                <c:pt idx="23357">
                  <c:v>6.2266299999999997E-2</c:v>
                </c:pt>
                <c:pt idx="23358">
                  <c:v>4.8824300000000001E-2</c:v>
                </c:pt>
                <c:pt idx="23359">
                  <c:v>3.08819E-2</c:v>
                </c:pt>
                <c:pt idx="23360">
                  <c:v>4.22277E-2</c:v>
                </c:pt>
                <c:pt idx="23361">
                  <c:v>3.20311E-2</c:v>
                </c:pt>
                <c:pt idx="23362">
                  <c:v>5.5417099999999997E-2</c:v>
                </c:pt>
                <c:pt idx="23363">
                  <c:v>5.4610300000000001E-2</c:v>
                </c:pt>
                <c:pt idx="23364">
                  <c:v>2.7322800000000001E-2</c:v>
                </c:pt>
                <c:pt idx="23365">
                  <c:v>2.2616399999999998E-2</c:v>
                </c:pt>
                <c:pt idx="23366">
                  <c:v>3.03211E-2</c:v>
                </c:pt>
                <c:pt idx="23367">
                  <c:v>4.0352800000000001E-2</c:v>
                </c:pt>
                <c:pt idx="23368">
                  <c:v>5.0085999999999999E-2</c:v>
                </c:pt>
                <c:pt idx="23369">
                  <c:v>4.1343699999999997E-2</c:v>
                </c:pt>
                <c:pt idx="23370">
                  <c:v>1.9573199999999999E-2</c:v>
                </c:pt>
                <c:pt idx="23371">
                  <c:v>2.4796499999999999E-2</c:v>
                </c:pt>
                <c:pt idx="23372">
                  <c:v>3.6999700000000003E-2</c:v>
                </c:pt>
                <c:pt idx="23373">
                  <c:v>4.5242299999999999E-2</c:v>
                </c:pt>
                <c:pt idx="23374">
                  <c:v>4.2781800000000002E-2</c:v>
                </c:pt>
                <c:pt idx="23375">
                  <c:v>6.8473800000000001E-3</c:v>
                </c:pt>
                <c:pt idx="23376">
                  <c:v>-7.6236699999999999E-3</c:v>
                </c:pt>
                <c:pt idx="23377">
                  <c:v>-1.2368199999999999E-2</c:v>
                </c:pt>
                <c:pt idx="23378">
                  <c:v>8.1462900000000005E-3</c:v>
                </c:pt>
                <c:pt idx="23379">
                  <c:v>2.7481999999999999E-2</c:v>
                </c:pt>
                <c:pt idx="23380">
                  <c:v>4.0742899999999999E-2</c:v>
                </c:pt>
                <c:pt idx="23381">
                  <c:v>1.37091E-2</c:v>
                </c:pt>
                <c:pt idx="23382">
                  <c:v>-2.1896400000000001E-3</c:v>
                </c:pt>
                <c:pt idx="23383">
                  <c:v>1.32561E-2</c:v>
                </c:pt>
                <c:pt idx="23384">
                  <c:v>9.7084000000000005E-4</c:v>
                </c:pt>
                <c:pt idx="23385">
                  <c:v>3.72334E-2</c:v>
                </c:pt>
                <c:pt idx="23386">
                  <c:v>1.95017E-2</c:v>
                </c:pt>
                <c:pt idx="23387">
                  <c:v>1.9755399999999999E-2</c:v>
                </c:pt>
                <c:pt idx="23388">
                  <c:v>1.1306800000000001E-2</c:v>
                </c:pt>
                <c:pt idx="23389">
                  <c:v>-1.7833700000000001E-4</c:v>
                </c:pt>
                <c:pt idx="23390">
                  <c:v>5.7708700000000002E-2</c:v>
                </c:pt>
                <c:pt idx="23391">
                  <c:v>2.89745E-2</c:v>
                </c:pt>
                <c:pt idx="23392">
                  <c:v>1.11637E-2</c:v>
                </c:pt>
                <c:pt idx="23393">
                  <c:v>6.3104600000000004E-3</c:v>
                </c:pt>
                <c:pt idx="23394">
                  <c:v>-1.57547E-3</c:v>
                </c:pt>
                <c:pt idx="23395">
                  <c:v>-1.2094499999999999E-2</c:v>
                </c:pt>
                <c:pt idx="23396">
                  <c:v>2.5652899999999999E-2</c:v>
                </c:pt>
                <c:pt idx="23397">
                  <c:v>2.5817900000000001E-2</c:v>
                </c:pt>
                <c:pt idx="23398">
                  <c:v>1.18055E-2</c:v>
                </c:pt>
                <c:pt idx="23399">
                  <c:v>2.2907299999999999E-3</c:v>
                </c:pt>
                <c:pt idx="23400">
                  <c:v>1.9619000000000001E-2</c:v>
                </c:pt>
                <c:pt idx="23401">
                  <c:v>6.8674100000000002E-2</c:v>
                </c:pt>
                <c:pt idx="23402">
                  <c:v>2.86217E-2</c:v>
                </c:pt>
                <c:pt idx="23403">
                  <c:v>1.9885099999999999E-2</c:v>
                </c:pt>
                <c:pt idx="23404">
                  <c:v>-3.2291400000000001E-3</c:v>
                </c:pt>
                <c:pt idx="23405">
                  <c:v>-6.3915300000000003E-3</c:v>
                </c:pt>
                <c:pt idx="23406">
                  <c:v>1.4582599999999999E-2</c:v>
                </c:pt>
                <c:pt idx="23407">
                  <c:v>2.73581E-2</c:v>
                </c:pt>
                <c:pt idx="23408">
                  <c:v>3.80039E-2</c:v>
                </c:pt>
                <c:pt idx="23409">
                  <c:v>2.60162E-2</c:v>
                </c:pt>
                <c:pt idx="23410">
                  <c:v>6.7586900000000004E-3</c:v>
                </c:pt>
                <c:pt idx="23411">
                  <c:v>1.1025399999999999E-2</c:v>
                </c:pt>
                <c:pt idx="23412">
                  <c:v>3.1916600000000003E-2</c:v>
                </c:pt>
                <c:pt idx="23413">
                  <c:v>3.0905700000000001E-2</c:v>
                </c:pt>
                <c:pt idx="23414">
                  <c:v>1.2016300000000001E-2</c:v>
                </c:pt>
                <c:pt idx="23415">
                  <c:v>-2.8629300000000001E-3</c:v>
                </c:pt>
                <c:pt idx="23416">
                  <c:v>-1.40038E-2</c:v>
                </c:pt>
                <c:pt idx="23417">
                  <c:v>-1.08156E-2</c:v>
                </c:pt>
                <c:pt idx="23418">
                  <c:v>4.6510700000000002E-3</c:v>
                </c:pt>
                <c:pt idx="23419">
                  <c:v>-1.8281899999999999E-3</c:v>
                </c:pt>
                <c:pt idx="23420">
                  <c:v>-9.2840200000000005E-3</c:v>
                </c:pt>
                <c:pt idx="23421">
                  <c:v>-1.0252E-3</c:v>
                </c:pt>
                <c:pt idx="23422">
                  <c:v>4.9514800000000003E-3</c:v>
                </c:pt>
                <c:pt idx="23423">
                  <c:v>-1.159E-2</c:v>
                </c:pt>
                <c:pt idx="23424">
                  <c:v>7.9593700000000003E-3</c:v>
                </c:pt>
                <c:pt idx="23425">
                  <c:v>2.8791400000000001E-3</c:v>
                </c:pt>
                <c:pt idx="23426">
                  <c:v>7.3718999999999998E-4</c:v>
                </c:pt>
                <c:pt idx="23427">
                  <c:v>-2.4627699999999999E-2</c:v>
                </c:pt>
                <c:pt idx="23428">
                  <c:v>-2.2553400000000001E-2</c:v>
                </c:pt>
                <c:pt idx="23429">
                  <c:v>-1.37348E-2</c:v>
                </c:pt>
                <c:pt idx="23430">
                  <c:v>-9.4509099999999999E-3</c:v>
                </c:pt>
                <c:pt idx="23431">
                  <c:v>-2.4719199999999998E-3</c:v>
                </c:pt>
                <c:pt idx="23432">
                  <c:v>-1.24111E-2</c:v>
                </c:pt>
                <c:pt idx="23433">
                  <c:v>6.5441099999999997E-3</c:v>
                </c:pt>
                <c:pt idx="23434">
                  <c:v>-8.7032299999999993E-3</c:v>
                </c:pt>
                <c:pt idx="23435">
                  <c:v>-4.5947999999999996E-3</c:v>
                </c:pt>
                <c:pt idx="23436">
                  <c:v>-1.7068900000000001E-2</c:v>
                </c:pt>
                <c:pt idx="23437">
                  <c:v>-8.8052700000000005E-3</c:v>
                </c:pt>
                <c:pt idx="23438">
                  <c:v>-1.1371600000000001E-2</c:v>
                </c:pt>
                <c:pt idx="23439">
                  <c:v>-1.00164E-2</c:v>
                </c:pt>
                <c:pt idx="23440">
                  <c:v>-5.9102099999999998E-2</c:v>
                </c:pt>
                <c:pt idx="23441">
                  <c:v>-4.3705899999999999E-2</c:v>
                </c:pt>
                <c:pt idx="23442">
                  <c:v>-2.5185599999999999E-2</c:v>
                </c:pt>
                <c:pt idx="23443">
                  <c:v>-2.0483000000000001E-2</c:v>
                </c:pt>
                <c:pt idx="23444">
                  <c:v>-5.0831800000000003E-2</c:v>
                </c:pt>
                <c:pt idx="23445">
                  <c:v>-5.2882199999999997E-2</c:v>
                </c:pt>
                <c:pt idx="23446">
                  <c:v>-4.8903500000000003E-2</c:v>
                </c:pt>
                <c:pt idx="23447">
                  <c:v>-4.6380999999999999E-2</c:v>
                </c:pt>
                <c:pt idx="23448">
                  <c:v>-3.6426500000000001E-2</c:v>
                </c:pt>
                <c:pt idx="23449">
                  <c:v>-5.7391200000000003E-2</c:v>
                </c:pt>
                <c:pt idx="23450">
                  <c:v>-8.1668900000000003E-2</c:v>
                </c:pt>
                <c:pt idx="23451">
                  <c:v>-7.1526500000000007E-2</c:v>
                </c:pt>
                <c:pt idx="23452">
                  <c:v>-7.3283200000000007E-2</c:v>
                </c:pt>
                <c:pt idx="23453">
                  <c:v>-7.0281999999999997E-2</c:v>
                </c:pt>
                <c:pt idx="23454">
                  <c:v>-7.5791399999999995E-2</c:v>
                </c:pt>
                <c:pt idx="23455">
                  <c:v>-8.6207400000000003E-2</c:v>
                </c:pt>
                <c:pt idx="23456">
                  <c:v>-7.0461300000000004E-2</c:v>
                </c:pt>
                <c:pt idx="23457">
                  <c:v>-5.9700000000000003E-2</c:v>
                </c:pt>
                <c:pt idx="23458">
                  <c:v>-6.2149999999999997E-2</c:v>
                </c:pt>
                <c:pt idx="23459">
                  <c:v>-4.73967E-2</c:v>
                </c:pt>
                <c:pt idx="23460">
                  <c:v>-3.8556100000000003E-2</c:v>
                </c:pt>
                <c:pt idx="23461">
                  <c:v>-4.04739E-2</c:v>
                </c:pt>
                <c:pt idx="23462">
                  <c:v>-3.72486E-2</c:v>
                </c:pt>
                <c:pt idx="23463">
                  <c:v>-2.26097E-2</c:v>
                </c:pt>
                <c:pt idx="23464">
                  <c:v>-2.6474999999999999E-2</c:v>
                </c:pt>
                <c:pt idx="23465">
                  <c:v>-3.9159800000000002E-2</c:v>
                </c:pt>
                <c:pt idx="23466">
                  <c:v>-1.44815E-2</c:v>
                </c:pt>
                <c:pt idx="23467">
                  <c:v>-4.2066600000000003E-2</c:v>
                </c:pt>
                <c:pt idx="23468">
                  <c:v>-3.5522499999999999E-2</c:v>
                </c:pt>
                <c:pt idx="23469">
                  <c:v>-3.2154099999999998E-2</c:v>
                </c:pt>
                <c:pt idx="23470">
                  <c:v>-2.2387500000000001E-2</c:v>
                </c:pt>
                <c:pt idx="23471">
                  <c:v>-3.3129699999999998E-2</c:v>
                </c:pt>
                <c:pt idx="23472">
                  <c:v>-2.8192499999999999E-2</c:v>
                </c:pt>
                <c:pt idx="23473">
                  <c:v>-3.40395E-2</c:v>
                </c:pt>
                <c:pt idx="23474">
                  <c:v>-1.26877E-2</c:v>
                </c:pt>
                <c:pt idx="23475">
                  <c:v>-2.4504700000000001E-2</c:v>
                </c:pt>
                <c:pt idx="23476">
                  <c:v>-4.4132200000000003E-2</c:v>
                </c:pt>
                <c:pt idx="23477">
                  <c:v>-3.4449599999999997E-2</c:v>
                </c:pt>
                <c:pt idx="23478">
                  <c:v>-2.9447600000000001E-2</c:v>
                </c:pt>
                <c:pt idx="23479">
                  <c:v>-3.3103E-2</c:v>
                </c:pt>
                <c:pt idx="23480">
                  <c:v>-3.4286499999999998E-2</c:v>
                </c:pt>
                <c:pt idx="23481">
                  <c:v>-4.21143E-2</c:v>
                </c:pt>
                <c:pt idx="23482">
                  <c:v>-5.8282899999999999E-2</c:v>
                </c:pt>
                <c:pt idx="23483">
                  <c:v>-3.9671900000000003E-2</c:v>
                </c:pt>
                <c:pt idx="23484">
                  <c:v>-4.1671800000000002E-2</c:v>
                </c:pt>
                <c:pt idx="23485">
                  <c:v>-4.4600500000000001E-2</c:v>
                </c:pt>
                <c:pt idx="23486">
                  <c:v>-4.9510999999999999E-2</c:v>
                </c:pt>
                <c:pt idx="23487">
                  <c:v>-4.8537299999999999E-2</c:v>
                </c:pt>
                <c:pt idx="23488">
                  <c:v>-6.8318400000000001E-2</c:v>
                </c:pt>
                <c:pt idx="23489">
                  <c:v>-5.9862100000000001E-2</c:v>
                </c:pt>
                <c:pt idx="23490">
                  <c:v>-5.06449E-2</c:v>
                </c:pt>
                <c:pt idx="23491">
                  <c:v>-4.9265900000000001E-2</c:v>
                </c:pt>
                <c:pt idx="23492">
                  <c:v>-6.8571099999999996E-2</c:v>
                </c:pt>
                <c:pt idx="23493">
                  <c:v>-6.3115099999999993E-2</c:v>
                </c:pt>
                <c:pt idx="23494">
                  <c:v>-5.5357000000000003E-2</c:v>
                </c:pt>
                <c:pt idx="23495">
                  <c:v>-4.1524899999999997E-2</c:v>
                </c:pt>
                <c:pt idx="23496">
                  <c:v>-4.9963E-2</c:v>
                </c:pt>
                <c:pt idx="23497">
                  <c:v>-4.6995200000000001E-2</c:v>
                </c:pt>
                <c:pt idx="23498">
                  <c:v>-5.07021E-2</c:v>
                </c:pt>
                <c:pt idx="23499">
                  <c:v>-2.9258699999999999E-2</c:v>
                </c:pt>
                <c:pt idx="23500">
                  <c:v>-3.3425299999999998E-2</c:v>
                </c:pt>
                <c:pt idx="23501">
                  <c:v>-2.54927E-2</c:v>
                </c:pt>
                <c:pt idx="23502">
                  <c:v>-2.9630699999999999E-2</c:v>
                </c:pt>
                <c:pt idx="23503">
                  <c:v>-5.78527E-2</c:v>
                </c:pt>
                <c:pt idx="23504">
                  <c:v>-5.0576200000000002E-2</c:v>
                </c:pt>
                <c:pt idx="23505">
                  <c:v>-5.04427E-2</c:v>
                </c:pt>
                <c:pt idx="23506">
                  <c:v>-6.2007E-2</c:v>
                </c:pt>
                <c:pt idx="23507">
                  <c:v>-7.5713199999999994E-2</c:v>
                </c:pt>
                <c:pt idx="23508">
                  <c:v>-7.6846100000000001E-2</c:v>
                </c:pt>
                <c:pt idx="23509">
                  <c:v>-6.1461399999999999E-2</c:v>
                </c:pt>
                <c:pt idx="23510">
                  <c:v>-3.7733999999999997E-2</c:v>
                </c:pt>
                <c:pt idx="23511">
                  <c:v>-3.5615899999999999E-2</c:v>
                </c:pt>
                <c:pt idx="23512">
                  <c:v>-5.46455E-2</c:v>
                </c:pt>
                <c:pt idx="23513">
                  <c:v>-7.0249599999999995E-2</c:v>
                </c:pt>
                <c:pt idx="23514">
                  <c:v>-4.5335800000000002E-2</c:v>
                </c:pt>
                <c:pt idx="23515">
                  <c:v>-2.88057E-2</c:v>
                </c:pt>
                <c:pt idx="23516">
                  <c:v>-3.0045499999999999E-2</c:v>
                </c:pt>
                <c:pt idx="23517">
                  <c:v>-3.43761E-2</c:v>
                </c:pt>
                <c:pt idx="23518">
                  <c:v>-3.4364699999999998E-2</c:v>
                </c:pt>
                <c:pt idx="23519">
                  <c:v>-3.16648E-2</c:v>
                </c:pt>
                <c:pt idx="23520">
                  <c:v>-3.11852E-2</c:v>
                </c:pt>
                <c:pt idx="23521">
                  <c:v>-3.8446399999999999E-2</c:v>
                </c:pt>
                <c:pt idx="23522">
                  <c:v>-3.7071199999999999E-2</c:v>
                </c:pt>
                <c:pt idx="23523">
                  <c:v>-3.9888399999999997E-2</c:v>
                </c:pt>
                <c:pt idx="23524">
                  <c:v>-4.7246000000000003E-2</c:v>
                </c:pt>
                <c:pt idx="23525">
                  <c:v>-3.9327599999999997E-2</c:v>
                </c:pt>
                <c:pt idx="23526">
                  <c:v>-5.2960399999999998E-2</c:v>
                </c:pt>
                <c:pt idx="23527">
                  <c:v>-3.7635799999999997E-2</c:v>
                </c:pt>
                <c:pt idx="23528">
                  <c:v>-5.7539899999999998E-2</c:v>
                </c:pt>
                <c:pt idx="23529">
                  <c:v>-3.8223300000000002E-2</c:v>
                </c:pt>
                <c:pt idx="23530">
                  <c:v>-3.7343000000000001E-2</c:v>
                </c:pt>
                <c:pt idx="23531">
                  <c:v>-4.5771600000000003E-2</c:v>
                </c:pt>
                <c:pt idx="23532">
                  <c:v>-3.5519599999999998E-2</c:v>
                </c:pt>
                <c:pt idx="23533">
                  <c:v>-3.1679199999999998E-2</c:v>
                </c:pt>
                <c:pt idx="23534">
                  <c:v>-4.4341100000000001E-2</c:v>
                </c:pt>
                <c:pt idx="23535">
                  <c:v>-2.68965E-2</c:v>
                </c:pt>
                <c:pt idx="23536">
                  <c:v>-3.4387599999999997E-2</c:v>
                </c:pt>
                <c:pt idx="23537">
                  <c:v>-3.01762E-2</c:v>
                </c:pt>
                <c:pt idx="23538">
                  <c:v>-5.40876E-2</c:v>
                </c:pt>
                <c:pt idx="23539">
                  <c:v>-5.52816E-2</c:v>
                </c:pt>
                <c:pt idx="23540">
                  <c:v>-2.4788899999999999E-2</c:v>
                </c:pt>
                <c:pt idx="23541">
                  <c:v>-5.2571300000000001E-2</c:v>
                </c:pt>
                <c:pt idx="23542">
                  <c:v>-5.7734500000000001E-2</c:v>
                </c:pt>
                <c:pt idx="23543">
                  <c:v>-6.1212500000000003E-2</c:v>
                </c:pt>
                <c:pt idx="23544">
                  <c:v>-7.4420899999999998E-2</c:v>
                </c:pt>
                <c:pt idx="23545">
                  <c:v>-7.2915999999999995E-2</c:v>
                </c:pt>
                <c:pt idx="23546">
                  <c:v>-4.97475E-2</c:v>
                </c:pt>
                <c:pt idx="23547">
                  <c:v>-6.5618499999999996E-2</c:v>
                </c:pt>
                <c:pt idx="23548">
                  <c:v>-8.0772399999999994E-2</c:v>
                </c:pt>
                <c:pt idx="23549">
                  <c:v>-7.5839000000000004E-2</c:v>
                </c:pt>
                <c:pt idx="23550">
                  <c:v>-5.1151299999999997E-2</c:v>
                </c:pt>
                <c:pt idx="23551">
                  <c:v>-6.0531599999999998E-2</c:v>
                </c:pt>
                <c:pt idx="23552">
                  <c:v>-6.9445599999999996E-2</c:v>
                </c:pt>
                <c:pt idx="23553">
                  <c:v>-6.2736500000000001E-2</c:v>
                </c:pt>
                <c:pt idx="23554">
                  <c:v>-7.0288699999999996E-2</c:v>
                </c:pt>
                <c:pt idx="23555">
                  <c:v>-9.0858499999999995E-2</c:v>
                </c:pt>
                <c:pt idx="23556">
                  <c:v>-8.4482199999999993E-2</c:v>
                </c:pt>
                <c:pt idx="23557">
                  <c:v>-7.4089100000000005E-2</c:v>
                </c:pt>
                <c:pt idx="23558">
                  <c:v>-3.4613600000000001E-2</c:v>
                </c:pt>
                <c:pt idx="23559">
                  <c:v>-3.94382E-2</c:v>
                </c:pt>
                <c:pt idx="23560">
                  <c:v>-6.7455299999999996E-2</c:v>
                </c:pt>
                <c:pt idx="23561">
                  <c:v>-6.8793300000000002E-2</c:v>
                </c:pt>
                <c:pt idx="23562">
                  <c:v>-5.8336300000000001E-2</c:v>
                </c:pt>
                <c:pt idx="23563">
                  <c:v>-4.45814E-2</c:v>
                </c:pt>
                <c:pt idx="23564">
                  <c:v>-7.6261499999999996E-2</c:v>
                </c:pt>
                <c:pt idx="23565">
                  <c:v>-9.1566999999999996E-2</c:v>
                </c:pt>
                <c:pt idx="23566">
                  <c:v>-9.4086600000000006E-2</c:v>
                </c:pt>
                <c:pt idx="23567">
                  <c:v>-8.7298399999999998E-2</c:v>
                </c:pt>
                <c:pt idx="23568">
                  <c:v>-0.116951</c:v>
                </c:pt>
                <c:pt idx="23569">
                  <c:v>-0.111832</c:v>
                </c:pt>
                <c:pt idx="23570">
                  <c:v>-8.2510899999999998E-2</c:v>
                </c:pt>
                <c:pt idx="23571">
                  <c:v>-9.1015799999999994E-2</c:v>
                </c:pt>
                <c:pt idx="23572">
                  <c:v>-8.1932099999999994E-2</c:v>
                </c:pt>
                <c:pt idx="23573">
                  <c:v>-7.1243299999999996E-2</c:v>
                </c:pt>
                <c:pt idx="23574">
                  <c:v>-6.36129E-2</c:v>
                </c:pt>
                <c:pt idx="23575">
                  <c:v>-7.0280099999999998E-2</c:v>
                </c:pt>
                <c:pt idx="23576">
                  <c:v>-7.6120400000000005E-2</c:v>
                </c:pt>
                <c:pt idx="23577">
                  <c:v>-7.7263799999999994E-2</c:v>
                </c:pt>
                <c:pt idx="23578">
                  <c:v>-7.19471E-2</c:v>
                </c:pt>
                <c:pt idx="23579">
                  <c:v>-6.5817799999999996E-2</c:v>
                </c:pt>
                <c:pt idx="23580">
                  <c:v>-9.9577899999999997E-2</c:v>
                </c:pt>
                <c:pt idx="23581">
                  <c:v>-9.7259499999999999E-2</c:v>
                </c:pt>
                <c:pt idx="23582">
                  <c:v>-9.0593300000000002E-2</c:v>
                </c:pt>
                <c:pt idx="23583">
                  <c:v>-8.7378499999999998E-2</c:v>
                </c:pt>
                <c:pt idx="23584">
                  <c:v>-7.9888299999999995E-2</c:v>
                </c:pt>
                <c:pt idx="23585">
                  <c:v>-5.9559800000000003E-2</c:v>
                </c:pt>
                <c:pt idx="23586">
                  <c:v>-6.4175599999999999E-2</c:v>
                </c:pt>
                <c:pt idx="23587">
                  <c:v>-4.0249800000000002E-2</c:v>
                </c:pt>
                <c:pt idx="23588">
                  <c:v>-4.5049699999999998E-2</c:v>
                </c:pt>
                <c:pt idx="23589">
                  <c:v>-4.4134100000000002E-2</c:v>
                </c:pt>
                <c:pt idx="23590">
                  <c:v>-3.64552E-2</c:v>
                </c:pt>
                <c:pt idx="23591">
                  <c:v>-1.76353E-2</c:v>
                </c:pt>
                <c:pt idx="23592">
                  <c:v>-2.32763E-2</c:v>
                </c:pt>
                <c:pt idx="23593">
                  <c:v>-5.2791600000000001E-2</c:v>
                </c:pt>
                <c:pt idx="23594">
                  <c:v>-7.0712999999999998E-2</c:v>
                </c:pt>
                <c:pt idx="23595">
                  <c:v>-5.5092799999999997E-2</c:v>
                </c:pt>
                <c:pt idx="23596">
                  <c:v>-6.8620700000000007E-2</c:v>
                </c:pt>
                <c:pt idx="23597">
                  <c:v>-7.3415800000000003E-2</c:v>
                </c:pt>
                <c:pt idx="23598">
                  <c:v>-7.5728400000000001E-2</c:v>
                </c:pt>
                <c:pt idx="23599">
                  <c:v>-6.74849E-2</c:v>
                </c:pt>
                <c:pt idx="23600">
                  <c:v>-7.4440000000000006E-2</c:v>
                </c:pt>
                <c:pt idx="23601">
                  <c:v>-4.7227900000000003E-2</c:v>
                </c:pt>
                <c:pt idx="23602">
                  <c:v>-5.23005E-2</c:v>
                </c:pt>
                <c:pt idx="23603">
                  <c:v>-4.7806700000000001E-2</c:v>
                </c:pt>
                <c:pt idx="23604">
                  <c:v>-3.4148199999999997E-2</c:v>
                </c:pt>
                <c:pt idx="23605">
                  <c:v>-3.6921500000000003E-2</c:v>
                </c:pt>
                <c:pt idx="23606">
                  <c:v>-3.64943E-2</c:v>
                </c:pt>
                <c:pt idx="23607">
                  <c:v>-5.6925799999999999E-2</c:v>
                </c:pt>
                <c:pt idx="23608">
                  <c:v>-3.34635E-2</c:v>
                </c:pt>
                <c:pt idx="23609">
                  <c:v>-4.3909999999999998E-2</c:v>
                </c:pt>
                <c:pt idx="23610">
                  <c:v>-6.3722600000000004E-2</c:v>
                </c:pt>
                <c:pt idx="23611">
                  <c:v>-4.5828800000000003E-2</c:v>
                </c:pt>
                <c:pt idx="23612">
                  <c:v>-3.03621E-2</c:v>
                </c:pt>
                <c:pt idx="23613">
                  <c:v>-2.1693199999999999E-2</c:v>
                </c:pt>
                <c:pt idx="23614">
                  <c:v>-2.9627799999999999E-2</c:v>
                </c:pt>
                <c:pt idx="23615">
                  <c:v>-4.1949300000000002E-2</c:v>
                </c:pt>
                <c:pt idx="23616">
                  <c:v>-3.1149900000000001E-2</c:v>
                </c:pt>
                <c:pt idx="23617">
                  <c:v>-2.79598E-2</c:v>
                </c:pt>
                <c:pt idx="23618">
                  <c:v>-4.8116699999999998E-2</c:v>
                </c:pt>
                <c:pt idx="23619">
                  <c:v>-4.2817099999999997E-2</c:v>
                </c:pt>
                <c:pt idx="23620">
                  <c:v>-5.6800799999999999E-2</c:v>
                </c:pt>
                <c:pt idx="23621">
                  <c:v>-6.3055E-2</c:v>
                </c:pt>
                <c:pt idx="23622">
                  <c:v>-6.3505199999999998E-2</c:v>
                </c:pt>
                <c:pt idx="23623">
                  <c:v>-4.4336300000000002E-2</c:v>
                </c:pt>
                <c:pt idx="23624">
                  <c:v>-4.42467E-2</c:v>
                </c:pt>
                <c:pt idx="23625">
                  <c:v>-5.0957700000000002E-2</c:v>
                </c:pt>
                <c:pt idx="23626">
                  <c:v>-6.1782799999999999E-2</c:v>
                </c:pt>
                <c:pt idx="23627">
                  <c:v>-3.1126000000000001E-2</c:v>
                </c:pt>
                <c:pt idx="23628">
                  <c:v>-2.54402E-2</c:v>
                </c:pt>
                <c:pt idx="23629">
                  <c:v>-2.00596E-2</c:v>
                </c:pt>
                <c:pt idx="23630">
                  <c:v>-3.15456E-2</c:v>
                </c:pt>
                <c:pt idx="23631">
                  <c:v>-2.60372E-2</c:v>
                </c:pt>
                <c:pt idx="23632">
                  <c:v>-1.6519499999999999E-2</c:v>
                </c:pt>
                <c:pt idx="23633">
                  <c:v>-1.3649E-2</c:v>
                </c:pt>
                <c:pt idx="23634">
                  <c:v>-2.63977E-2</c:v>
                </c:pt>
                <c:pt idx="23635">
                  <c:v>-1.2605699999999999E-2</c:v>
                </c:pt>
                <c:pt idx="23636">
                  <c:v>-3.1591399999999999E-2</c:v>
                </c:pt>
                <c:pt idx="23637">
                  <c:v>-2.88963E-2</c:v>
                </c:pt>
                <c:pt idx="23638">
                  <c:v>-4.8331300000000001E-2</c:v>
                </c:pt>
                <c:pt idx="23639">
                  <c:v>-6.0510599999999998E-2</c:v>
                </c:pt>
                <c:pt idx="23640">
                  <c:v>-2.3341199999999999E-2</c:v>
                </c:pt>
                <c:pt idx="23641">
                  <c:v>-3.7521400000000003E-2</c:v>
                </c:pt>
                <c:pt idx="23642">
                  <c:v>-2.5621399999999999E-2</c:v>
                </c:pt>
                <c:pt idx="23643">
                  <c:v>-2.5446900000000001E-2</c:v>
                </c:pt>
                <c:pt idx="23644">
                  <c:v>-1.9436800000000001E-2</c:v>
                </c:pt>
                <c:pt idx="23645">
                  <c:v>-2.3614900000000001E-2</c:v>
                </c:pt>
                <c:pt idx="23646">
                  <c:v>-2.7053799999999999E-2</c:v>
                </c:pt>
                <c:pt idx="23647">
                  <c:v>-2.0670899999999999E-2</c:v>
                </c:pt>
                <c:pt idx="23648">
                  <c:v>-3.6627800000000002E-2</c:v>
                </c:pt>
                <c:pt idx="23649">
                  <c:v>1.9903199999999998E-3</c:v>
                </c:pt>
                <c:pt idx="23650">
                  <c:v>-1.70622E-2</c:v>
                </c:pt>
                <c:pt idx="23651">
                  <c:v>-4.1770000000000002E-2</c:v>
                </c:pt>
                <c:pt idx="23652">
                  <c:v>-3.1301500000000003E-2</c:v>
                </c:pt>
                <c:pt idx="23653">
                  <c:v>-3.12395E-2</c:v>
                </c:pt>
                <c:pt idx="23654">
                  <c:v>-1.05247E-2</c:v>
                </c:pt>
                <c:pt idx="23655">
                  <c:v>-2.68679E-2</c:v>
                </c:pt>
                <c:pt idx="23656">
                  <c:v>-2.6348099999999999E-2</c:v>
                </c:pt>
                <c:pt idx="23657">
                  <c:v>-3.8376800000000003E-2</c:v>
                </c:pt>
                <c:pt idx="23658">
                  <c:v>-3.91455E-2</c:v>
                </c:pt>
                <c:pt idx="23659">
                  <c:v>-3.5154299999999999E-2</c:v>
                </c:pt>
                <c:pt idx="23660">
                  <c:v>-3.2180800000000002E-2</c:v>
                </c:pt>
                <c:pt idx="23661">
                  <c:v>-2.6829700000000001E-2</c:v>
                </c:pt>
                <c:pt idx="23662">
                  <c:v>-2.54173E-2</c:v>
                </c:pt>
                <c:pt idx="23663">
                  <c:v>-4.0602699999999999E-2</c:v>
                </c:pt>
                <c:pt idx="23664">
                  <c:v>-2.4217599999999999E-2</c:v>
                </c:pt>
                <c:pt idx="23665">
                  <c:v>-2.3301100000000002E-2</c:v>
                </c:pt>
                <c:pt idx="23666">
                  <c:v>-4.1029900000000001E-2</c:v>
                </c:pt>
                <c:pt idx="23667">
                  <c:v>-2.81286E-2</c:v>
                </c:pt>
                <c:pt idx="23668">
                  <c:v>-5.0802199999999999E-2</c:v>
                </c:pt>
                <c:pt idx="23669">
                  <c:v>-3.6778499999999999E-2</c:v>
                </c:pt>
                <c:pt idx="23670">
                  <c:v>-4.3103200000000001E-2</c:v>
                </c:pt>
                <c:pt idx="23671">
                  <c:v>-3.3101100000000001E-2</c:v>
                </c:pt>
                <c:pt idx="23672">
                  <c:v>-2.9325500000000001E-2</c:v>
                </c:pt>
                <c:pt idx="23673">
                  <c:v>-3.7629099999999999E-2</c:v>
                </c:pt>
                <c:pt idx="23674">
                  <c:v>-2.9624899999999999E-2</c:v>
                </c:pt>
                <c:pt idx="23675">
                  <c:v>-2.2818600000000001E-2</c:v>
                </c:pt>
                <c:pt idx="23676">
                  <c:v>-2.4604800000000001E-4</c:v>
                </c:pt>
                <c:pt idx="23677">
                  <c:v>-9.60541E-3</c:v>
                </c:pt>
                <c:pt idx="23678">
                  <c:v>-1.1217100000000001E-2</c:v>
                </c:pt>
                <c:pt idx="23679">
                  <c:v>-1.47495E-2</c:v>
                </c:pt>
                <c:pt idx="23680">
                  <c:v>-1.7777399999999999E-2</c:v>
                </c:pt>
                <c:pt idx="23681">
                  <c:v>-2.21119E-2</c:v>
                </c:pt>
                <c:pt idx="23682">
                  <c:v>1.9741100000000001E-4</c:v>
                </c:pt>
                <c:pt idx="23683">
                  <c:v>1.62601E-3</c:v>
                </c:pt>
                <c:pt idx="23684">
                  <c:v>-6.94847E-3</c:v>
                </c:pt>
                <c:pt idx="23685">
                  <c:v>4.2381299999999997E-3</c:v>
                </c:pt>
                <c:pt idx="23686">
                  <c:v>-1.7024999999999998E-2</c:v>
                </c:pt>
                <c:pt idx="23687">
                  <c:v>-1.3833E-2</c:v>
                </c:pt>
                <c:pt idx="23688">
                  <c:v>1.28098E-2</c:v>
                </c:pt>
                <c:pt idx="23689">
                  <c:v>-1.41144E-4</c:v>
                </c:pt>
                <c:pt idx="23690">
                  <c:v>-2.93064E-3</c:v>
                </c:pt>
                <c:pt idx="23691">
                  <c:v>-2.3695000000000001E-2</c:v>
                </c:pt>
                <c:pt idx="23692">
                  <c:v>-1.19705E-2</c:v>
                </c:pt>
                <c:pt idx="23693">
                  <c:v>-2.8353699999999999E-2</c:v>
                </c:pt>
                <c:pt idx="23694">
                  <c:v>-2.3239099999999999E-2</c:v>
                </c:pt>
                <c:pt idx="23695">
                  <c:v>-3.7405000000000001E-2</c:v>
                </c:pt>
                <c:pt idx="23696">
                  <c:v>-2.8705600000000001E-2</c:v>
                </c:pt>
                <c:pt idx="23697">
                  <c:v>-1.8397299999999998E-2</c:v>
                </c:pt>
                <c:pt idx="23698">
                  <c:v>-1.9578000000000002E-2</c:v>
                </c:pt>
                <c:pt idx="23699">
                  <c:v>-1.25723E-2</c:v>
                </c:pt>
                <c:pt idx="23700">
                  <c:v>9.4318400000000001E-4</c:v>
                </c:pt>
                <c:pt idx="23701">
                  <c:v>5.58853E-4</c:v>
                </c:pt>
                <c:pt idx="23702">
                  <c:v>-2.81334E-4</c:v>
                </c:pt>
                <c:pt idx="23703">
                  <c:v>-3.1652500000000001E-3</c:v>
                </c:pt>
                <c:pt idx="23704">
                  <c:v>1.1079800000000001E-2</c:v>
                </c:pt>
                <c:pt idx="23705">
                  <c:v>2.9912899999999999E-2</c:v>
                </c:pt>
                <c:pt idx="23706" formatCode="0.00E+00">
                  <c:v>-8.2969700000000006E-5</c:v>
                </c:pt>
                <c:pt idx="23707">
                  <c:v>8.5201300000000008E-3</c:v>
                </c:pt>
                <c:pt idx="23708">
                  <c:v>4.1990300000000003E-3</c:v>
                </c:pt>
                <c:pt idx="23709">
                  <c:v>1.3693800000000001E-2</c:v>
                </c:pt>
                <c:pt idx="23710">
                  <c:v>2.31647E-2</c:v>
                </c:pt>
                <c:pt idx="23711">
                  <c:v>2.4904300000000001E-2</c:v>
                </c:pt>
                <c:pt idx="23712">
                  <c:v>2.4670600000000001E-2</c:v>
                </c:pt>
                <c:pt idx="23713">
                  <c:v>2.2945400000000001E-2</c:v>
                </c:pt>
                <c:pt idx="23714">
                  <c:v>1.3427700000000001E-3</c:v>
                </c:pt>
                <c:pt idx="23715">
                  <c:v>2.5911300000000002E-2</c:v>
                </c:pt>
                <c:pt idx="23716">
                  <c:v>3.17659E-2</c:v>
                </c:pt>
                <c:pt idx="23717">
                  <c:v>3.06091E-2</c:v>
                </c:pt>
                <c:pt idx="23718">
                  <c:v>5.4912600000000004E-3</c:v>
                </c:pt>
                <c:pt idx="23719">
                  <c:v>1.06125E-2</c:v>
                </c:pt>
                <c:pt idx="23720">
                  <c:v>1.67952E-2</c:v>
                </c:pt>
                <c:pt idx="23721">
                  <c:v>2.7792000000000001E-2</c:v>
                </c:pt>
                <c:pt idx="23722">
                  <c:v>1.1479400000000001E-2</c:v>
                </c:pt>
                <c:pt idx="23723">
                  <c:v>1.20029E-2</c:v>
                </c:pt>
                <c:pt idx="23724">
                  <c:v>3.0365000000000001E-3</c:v>
                </c:pt>
                <c:pt idx="23725">
                  <c:v>1.88656E-2</c:v>
                </c:pt>
                <c:pt idx="23726">
                  <c:v>2.33154E-2</c:v>
                </c:pt>
                <c:pt idx="23727">
                  <c:v>1.7393100000000002E-2</c:v>
                </c:pt>
                <c:pt idx="23728">
                  <c:v>2.76718E-2</c:v>
                </c:pt>
                <c:pt idx="23729">
                  <c:v>2.3943900000000001E-2</c:v>
                </c:pt>
                <c:pt idx="23730">
                  <c:v>3.7780800000000003E-2</c:v>
                </c:pt>
                <c:pt idx="23731">
                  <c:v>1.9380600000000001E-2</c:v>
                </c:pt>
                <c:pt idx="23732">
                  <c:v>3.3012399999999997E-2</c:v>
                </c:pt>
                <c:pt idx="23733">
                  <c:v>4.6896899999999998E-2</c:v>
                </c:pt>
                <c:pt idx="23734">
                  <c:v>4.3214799999999998E-2</c:v>
                </c:pt>
                <c:pt idx="23735">
                  <c:v>2.6599899999999999E-2</c:v>
                </c:pt>
                <c:pt idx="23736">
                  <c:v>2.36034E-2</c:v>
                </c:pt>
                <c:pt idx="23737">
                  <c:v>4.5781099999999998E-2</c:v>
                </c:pt>
                <c:pt idx="23738">
                  <c:v>3.4840599999999999E-2</c:v>
                </c:pt>
                <c:pt idx="23739">
                  <c:v>2.3000699999999999E-2</c:v>
                </c:pt>
                <c:pt idx="23740">
                  <c:v>1.2833600000000001E-2</c:v>
                </c:pt>
                <c:pt idx="23741">
                  <c:v>3.34396E-2</c:v>
                </c:pt>
                <c:pt idx="23742">
                  <c:v>3.7942900000000002E-2</c:v>
                </c:pt>
                <c:pt idx="23743">
                  <c:v>3.3996600000000002E-2</c:v>
                </c:pt>
                <c:pt idx="23744">
                  <c:v>1.8460299999999999E-2</c:v>
                </c:pt>
                <c:pt idx="23745">
                  <c:v>8.9006399999999996E-3</c:v>
                </c:pt>
                <c:pt idx="23746">
                  <c:v>1.9108799999999999E-2</c:v>
                </c:pt>
                <c:pt idx="23747">
                  <c:v>4.2810399999999998E-3</c:v>
                </c:pt>
                <c:pt idx="23748">
                  <c:v>3.1312899999999998E-2</c:v>
                </c:pt>
                <c:pt idx="23749">
                  <c:v>1.24712E-2</c:v>
                </c:pt>
                <c:pt idx="23750">
                  <c:v>6.1922100000000001E-3</c:v>
                </c:pt>
                <c:pt idx="23751">
                  <c:v>-3.0384100000000001E-3</c:v>
                </c:pt>
                <c:pt idx="23752">
                  <c:v>2.2117600000000001E-2</c:v>
                </c:pt>
                <c:pt idx="23753">
                  <c:v>3.2257099999999997E-2</c:v>
                </c:pt>
                <c:pt idx="23754">
                  <c:v>3.2869299999999997E-2</c:v>
                </c:pt>
                <c:pt idx="23755">
                  <c:v>5.1489800000000002E-2</c:v>
                </c:pt>
                <c:pt idx="23756">
                  <c:v>2.80609E-2</c:v>
                </c:pt>
                <c:pt idx="23757">
                  <c:v>3.7945699999999999E-2</c:v>
                </c:pt>
                <c:pt idx="23758">
                  <c:v>3.5013200000000001E-2</c:v>
                </c:pt>
                <c:pt idx="23759">
                  <c:v>3.80507E-2</c:v>
                </c:pt>
                <c:pt idx="23760">
                  <c:v>3.6604900000000003E-2</c:v>
                </c:pt>
                <c:pt idx="23761">
                  <c:v>3.8948999999999998E-2</c:v>
                </c:pt>
                <c:pt idx="23762">
                  <c:v>4.8397099999999998E-2</c:v>
                </c:pt>
                <c:pt idx="23763">
                  <c:v>2.6410099999999999E-2</c:v>
                </c:pt>
                <c:pt idx="23764">
                  <c:v>4.9390799999999999E-2</c:v>
                </c:pt>
                <c:pt idx="23765">
                  <c:v>4.0637E-2</c:v>
                </c:pt>
                <c:pt idx="23766">
                  <c:v>4.4242900000000002E-2</c:v>
                </c:pt>
                <c:pt idx="23767">
                  <c:v>2.5059700000000001E-2</c:v>
                </c:pt>
                <c:pt idx="23768">
                  <c:v>3.0561399999999999E-2</c:v>
                </c:pt>
                <c:pt idx="23769">
                  <c:v>1.7991099999999999E-2</c:v>
                </c:pt>
                <c:pt idx="23770">
                  <c:v>3.4628899999999997E-2</c:v>
                </c:pt>
                <c:pt idx="23771">
                  <c:v>4.5177500000000002E-2</c:v>
                </c:pt>
                <c:pt idx="23772">
                  <c:v>1.53265E-2</c:v>
                </c:pt>
                <c:pt idx="23773">
                  <c:v>2.9220599999999999E-2</c:v>
                </c:pt>
                <c:pt idx="23774">
                  <c:v>2.8825799999999999E-2</c:v>
                </c:pt>
                <c:pt idx="23775">
                  <c:v>2.83203E-2</c:v>
                </c:pt>
                <c:pt idx="23776">
                  <c:v>4.1865300000000001E-2</c:v>
                </c:pt>
                <c:pt idx="23777">
                  <c:v>4.33283E-2</c:v>
                </c:pt>
                <c:pt idx="23778">
                  <c:v>5.3511599999999999E-2</c:v>
                </c:pt>
                <c:pt idx="23779">
                  <c:v>3.4511600000000003E-2</c:v>
                </c:pt>
                <c:pt idx="23780">
                  <c:v>1.6243899999999999E-2</c:v>
                </c:pt>
                <c:pt idx="23781">
                  <c:v>1.4782E-2</c:v>
                </c:pt>
                <c:pt idx="23782">
                  <c:v>4.7738999999999997E-2</c:v>
                </c:pt>
                <c:pt idx="23783">
                  <c:v>3.5574000000000001E-2</c:v>
                </c:pt>
                <c:pt idx="23784">
                  <c:v>2.4908099999999999E-2</c:v>
                </c:pt>
                <c:pt idx="23785">
                  <c:v>3.2437300000000002E-2</c:v>
                </c:pt>
                <c:pt idx="23786">
                  <c:v>4.8663100000000001E-2</c:v>
                </c:pt>
                <c:pt idx="23787">
                  <c:v>3.3237500000000003E-2</c:v>
                </c:pt>
                <c:pt idx="23788">
                  <c:v>2.24619E-2</c:v>
                </c:pt>
                <c:pt idx="23789">
                  <c:v>2.6705699999999999E-2</c:v>
                </c:pt>
                <c:pt idx="23790">
                  <c:v>2.7203600000000001E-2</c:v>
                </c:pt>
                <c:pt idx="23791">
                  <c:v>2.6720000000000001E-2</c:v>
                </c:pt>
                <c:pt idx="23792">
                  <c:v>4.7082900000000004E-3</c:v>
                </c:pt>
                <c:pt idx="23793">
                  <c:v>3.3610300000000003E-2</c:v>
                </c:pt>
                <c:pt idx="23794">
                  <c:v>2.9971100000000001E-2</c:v>
                </c:pt>
                <c:pt idx="23795">
                  <c:v>3.8679100000000001E-2</c:v>
                </c:pt>
                <c:pt idx="23796">
                  <c:v>2.1467199999999999E-2</c:v>
                </c:pt>
                <c:pt idx="23797">
                  <c:v>4.5065899999999999E-2</c:v>
                </c:pt>
                <c:pt idx="23798">
                  <c:v>5.4023700000000001E-2</c:v>
                </c:pt>
                <c:pt idx="23799">
                  <c:v>4.6637499999999998E-2</c:v>
                </c:pt>
                <c:pt idx="23800">
                  <c:v>3.3101100000000001E-2</c:v>
                </c:pt>
                <c:pt idx="23801">
                  <c:v>2.7524900000000001E-2</c:v>
                </c:pt>
                <c:pt idx="23802">
                  <c:v>3.91245E-2</c:v>
                </c:pt>
                <c:pt idx="23803">
                  <c:v>4.1637399999999998E-2</c:v>
                </c:pt>
                <c:pt idx="23804">
                  <c:v>5.1115000000000001E-2</c:v>
                </c:pt>
                <c:pt idx="23805">
                  <c:v>5.4804800000000001E-2</c:v>
                </c:pt>
                <c:pt idx="23806">
                  <c:v>4.9248699999999999E-2</c:v>
                </c:pt>
                <c:pt idx="23807">
                  <c:v>5.3824400000000001E-2</c:v>
                </c:pt>
                <c:pt idx="23808">
                  <c:v>2.3324000000000001E-2</c:v>
                </c:pt>
                <c:pt idx="23809">
                  <c:v>1.7211899999999999E-2</c:v>
                </c:pt>
                <c:pt idx="23810">
                  <c:v>4.7756199999999999E-2</c:v>
                </c:pt>
                <c:pt idx="23811">
                  <c:v>6.5511700000000006E-2</c:v>
                </c:pt>
                <c:pt idx="23812">
                  <c:v>4.8326500000000001E-2</c:v>
                </c:pt>
                <c:pt idx="23813">
                  <c:v>2.9106099999999999E-2</c:v>
                </c:pt>
                <c:pt idx="23814">
                  <c:v>3.36838E-2</c:v>
                </c:pt>
                <c:pt idx="23815">
                  <c:v>4.9372699999999999E-2</c:v>
                </c:pt>
                <c:pt idx="23816">
                  <c:v>6.6817299999999996E-2</c:v>
                </c:pt>
                <c:pt idx="23817">
                  <c:v>3.6795599999999998E-2</c:v>
                </c:pt>
                <c:pt idx="23818">
                  <c:v>2.6988999999999999E-2</c:v>
                </c:pt>
                <c:pt idx="23819">
                  <c:v>4.0000899999999999E-2</c:v>
                </c:pt>
                <c:pt idx="23820">
                  <c:v>4.3734599999999998E-2</c:v>
                </c:pt>
                <c:pt idx="23821">
                  <c:v>3.4419999999999999E-2</c:v>
                </c:pt>
                <c:pt idx="23822">
                  <c:v>4.1785200000000002E-2</c:v>
                </c:pt>
                <c:pt idx="23823">
                  <c:v>4.0690400000000002E-2</c:v>
                </c:pt>
                <c:pt idx="23824">
                  <c:v>3.4559199999999998E-2</c:v>
                </c:pt>
                <c:pt idx="23825">
                  <c:v>3.5752300000000001E-2</c:v>
                </c:pt>
                <c:pt idx="23826">
                  <c:v>4.2133299999999999E-2</c:v>
                </c:pt>
                <c:pt idx="23827">
                  <c:v>5.4062800000000001E-2</c:v>
                </c:pt>
                <c:pt idx="23828">
                  <c:v>5.3540200000000003E-2</c:v>
                </c:pt>
                <c:pt idx="23829">
                  <c:v>4.2899100000000003E-2</c:v>
                </c:pt>
                <c:pt idx="23830">
                  <c:v>3.8918500000000002E-2</c:v>
                </c:pt>
                <c:pt idx="23831">
                  <c:v>4.9704600000000002E-2</c:v>
                </c:pt>
                <c:pt idx="23832">
                  <c:v>7.4404700000000004E-2</c:v>
                </c:pt>
                <c:pt idx="23833">
                  <c:v>6.8586300000000003E-2</c:v>
                </c:pt>
                <c:pt idx="23834">
                  <c:v>6.6374799999999998E-2</c:v>
                </c:pt>
                <c:pt idx="23835">
                  <c:v>7.6006900000000002E-2</c:v>
                </c:pt>
                <c:pt idx="23836">
                  <c:v>5.65844E-2</c:v>
                </c:pt>
                <c:pt idx="23837">
                  <c:v>6.5197900000000003E-2</c:v>
                </c:pt>
                <c:pt idx="23838">
                  <c:v>6.6014299999999998E-2</c:v>
                </c:pt>
                <c:pt idx="23839">
                  <c:v>7.2411500000000004E-2</c:v>
                </c:pt>
                <c:pt idx="23840">
                  <c:v>5.4930699999999999E-2</c:v>
                </c:pt>
                <c:pt idx="23841">
                  <c:v>5.3797699999999997E-2</c:v>
                </c:pt>
                <c:pt idx="23842">
                  <c:v>6.0742400000000002E-2</c:v>
                </c:pt>
                <c:pt idx="23843">
                  <c:v>3.0817000000000001E-2</c:v>
                </c:pt>
                <c:pt idx="23844">
                  <c:v>5.0767899999999998E-2</c:v>
                </c:pt>
                <c:pt idx="23845">
                  <c:v>3.8489299999999997E-2</c:v>
                </c:pt>
                <c:pt idx="23846">
                  <c:v>4.8328400000000001E-2</c:v>
                </c:pt>
                <c:pt idx="23847">
                  <c:v>3.7006400000000002E-2</c:v>
                </c:pt>
                <c:pt idx="23848">
                  <c:v>5.90725E-2</c:v>
                </c:pt>
                <c:pt idx="23849">
                  <c:v>5.4525400000000002E-2</c:v>
                </c:pt>
                <c:pt idx="23850">
                  <c:v>4.3544800000000002E-2</c:v>
                </c:pt>
                <c:pt idx="23851">
                  <c:v>4.0409100000000003E-2</c:v>
                </c:pt>
                <c:pt idx="23852">
                  <c:v>3.9306599999999997E-2</c:v>
                </c:pt>
                <c:pt idx="23853">
                  <c:v>3.6147100000000001E-2</c:v>
                </c:pt>
                <c:pt idx="23854">
                  <c:v>3.2053900000000003E-2</c:v>
                </c:pt>
                <c:pt idx="23855">
                  <c:v>5.2082999999999997E-2</c:v>
                </c:pt>
                <c:pt idx="23856">
                  <c:v>4.8703200000000002E-2</c:v>
                </c:pt>
                <c:pt idx="23857">
                  <c:v>2.6186899999999999E-2</c:v>
                </c:pt>
                <c:pt idx="23858">
                  <c:v>3.0855199999999999E-2</c:v>
                </c:pt>
                <c:pt idx="23859">
                  <c:v>2.1492000000000001E-2</c:v>
                </c:pt>
                <c:pt idx="23860">
                  <c:v>3.5935399999999999E-2</c:v>
                </c:pt>
                <c:pt idx="23861">
                  <c:v>4.9217200000000003E-2</c:v>
                </c:pt>
                <c:pt idx="23862">
                  <c:v>2.07911E-2</c:v>
                </c:pt>
                <c:pt idx="23863">
                  <c:v>2.25992E-2</c:v>
                </c:pt>
                <c:pt idx="23864">
                  <c:v>3.68519E-2</c:v>
                </c:pt>
                <c:pt idx="23865">
                  <c:v>3.6792800000000001E-2</c:v>
                </c:pt>
                <c:pt idx="23866">
                  <c:v>4.1987400000000001E-2</c:v>
                </c:pt>
                <c:pt idx="23867">
                  <c:v>5.7771700000000002E-2</c:v>
                </c:pt>
                <c:pt idx="23868">
                  <c:v>5.2603700000000003E-2</c:v>
                </c:pt>
                <c:pt idx="23869">
                  <c:v>5.14364E-2</c:v>
                </c:pt>
                <c:pt idx="23870">
                  <c:v>3.3153500000000002E-2</c:v>
                </c:pt>
                <c:pt idx="23871">
                  <c:v>3.8931800000000003E-2</c:v>
                </c:pt>
                <c:pt idx="23872">
                  <c:v>4.8234899999999997E-2</c:v>
                </c:pt>
                <c:pt idx="23873">
                  <c:v>6.9128999999999996E-2</c:v>
                </c:pt>
                <c:pt idx="23874">
                  <c:v>3.7858000000000003E-2</c:v>
                </c:pt>
                <c:pt idx="23875">
                  <c:v>3.5124799999999998E-2</c:v>
                </c:pt>
                <c:pt idx="23876">
                  <c:v>4.4244800000000001E-2</c:v>
                </c:pt>
                <c:pt idx="23877">
                  <c:v>4.8461900000000002E-2</c:v>
                </c:pt>
                <c:pt idx="23878">
                  <c:v>4.6694800000000002E-2</c:v>
                </c:pt>
                <c:pt idx="23879">
                  <c:v>5.6064599999999999E-2</c:v>
                </c:pt>
                <c:pt idx="23880">
                  <c:v>3.5704600000000003E-2</c:v>
                </c:pt>
                <c:pt idx="23881">
                  <c:v>3.6161400000000003E-2</c:v>
                </c:pt>
                <c:pt idx="23882">
                  <c:v>3.6469500000000002E-2</c:v>
                </c:pt>
                <c:pt idx="23883">
                  <c:v>3.9018600000000001E-2</c:v>
                </c:pt>
                <c:pt idx="23884">
                  <c:v>5.1286699999999998E-2</c:v>
                </c:pt>
                <c:pt idx="23885">
                  <c:v>5.3601299999999998E-2</c:v>
                </c:pt>
                <c:pt idx="23886">
                  <c:v>4.4901799999999999E-2</c:v>
                </c:pt>
                <c:pt idx="23887">
                  <c:v>3.9784399999999998E-2</c:v>
                </c:pt>
                <c:pt idx="23888">
                  <c:v>3.9849299999999997E-2</c:v>
                </c:pt>
                <c:pt idx="23889">
                  <c:v>4.2169600000000002E-2</c:v>
                </c:pt>
                <c:pt idx="23890">
                  <c:v>5.33123E-2</c:v>
                </c:pt>
                <c:pt idx="23891">
                  <c:v>3.6727000000000003E-2</c:v>
                </c:pt>
                <c:pt idx="23892">
                  <c:v>3.6444699999999997E-2</c:v>
                </c:pt>
                <c:pt idx="23893">
                  <c:v>5.3375199999999998E-2</c:v>
                </c:pt>
                <c:pt idx="23894">
                  <c:v>5.0009699999999997E-2</c:v>
                </c:pt>
                <c:pt idx="23895">
                  <c:v>4.2429000000000001E-2</c:v>
                </c:pt>
                <c:pt idx="23896">
                  <c:v>3.9657600000000001E-2</c:v>
                </c:pt>
                <c:pt idx="23897">
                  <c:v>5.4004700000000003E-2</c:v>
                </c:pt>
                <c:pt idx="23898">
                  <c:v>2.15616E-2</c:v>
                </c:pt>
                <c:pt idx="23899">
                  <c:v>3.7068400000000001E-2</c:v>
                </c:pt>
                <c:pt idx="23900">
                  <c:v>3.3932700000000003E-2</c:v>
                </c:pt>
                <c:pt idx="23901">
                  <c:v>2.5873199999999999E-2</c:v>
                </c:pt>
                <c:pt idx="23902">
                  <c:v>3.5272600000000001E-2</c:v>
                </c:pt>
                <c:pt idx="23903">
                  <c:v>2.9390300000000001E-2</c:v>
                </c:pt>
                <c:pt idx="23904">
                  <c:v>3.5964999999999997E-2</c:v>
                </c:pt>
                <c:pt idx="23905">
                  <c:v>3.6154699999999998E-2</c:v>
                </c:pt>
                <c:pt idx="23906">
                  <c:v>4.88052E-2</c:v>
                </c:pt>
                <c:pt idx="23907">
                  <c:v>3.0656800000000001E-2</c:v>
                </c:pt>
                <c:pt idx="23908">
                  <c:v>3.1835599999999999E-2</c:v>
                </c:pt>
                <c:pt idx="23909">
                  <c:v>4.2800900000000003E-2</c:v>
                </c:pt>
                <c:pt idx="23910">
                  <c:v>3.17507E-2</c:v>
                </c:pt>
                <c:pt idx="23911">
                  <c:v>3.8526499999999998E-2</c:v>
                </c:pt>
                <c:pt idx="23912">
                  <c:v>4.7149700000000003E-2</c:v>
                </c:pt>
                <c:pt idx="23913">
                  <c:v>4.1717499999999998E-2</c:v>
                </c:pt>
                <c:pt idx="23914">
                  <c:v>3.2971399999999998E-2</c:v>
                </c:pt>
                <c:pt idx="23915">
                  <c:v>3.7717800000000003E-2</c:v>
                </c:pt>
                <c:pt idx="23916">
                  <c:v>2.92082E-2</c:v>
                </c:pt>
                <c:pt idx="23917">
                  <c:v>3.0048399999999999E-2</c:v>
                </c:pt>
                <c:pt idx="23918">
                  <c:v>3.8937600000000003E-2</c:v>
                </c:pt>
                <c:pt idx="23919">
                  <c:v>2.1741900000000002E-2</c:v>
                </c:pt>
                <c:pt idx="23920">
                  <c:v>2.9160499999999999E-2</c:v>
                </c:pt>
                <c:pt idx="23921">
                  <c:v>3.5553000000000001E-2</c:v>
                </c:pt>
                <c:pt idx="23922">
                  <c:v>3.1571399999999999E-2</c:v>
                </c:pt>
                <c:pt idx="23923">
                  <c:v>2.0843500000000001E-2</c:v>
                </c:pt>
                <c:pt idx="23924">
                  <c:v>1.91307E-2</c:v>
                </c:pt>
                <c:pt idx="23925">
                  <c:v>2.6555100000000002E-2</c:v>
                </c:pt>
                <c:pt idx="23926">
                  <c:v>2.0957E-2</c:v>
                </c:pt>
                <c:pt idx="23927">
                  <c:v>2.4970099999999999E-2</c:v>
                </c:pt>
                <c:pt idx="23928">
                  <c:v>2.5340100000000001E-2</c:v>
                </c:pt>
                <c:pt idx="23929">
                  <c:v>3.3898400000000002E-2</c:v>
                </c:pt>
                <c:pt idx="23930">
                  <c:v>3.6327400000000003E-2</c:v>
                </c:pt>
                <c:pt idx="23931">
                  <c:v>5.2825900000000002E-2</c:v>
                </c:pt>
                <c:pt idx="23932">
                  <c:v>2.9192900000000001E-2</c:v>
                </c:pt>
                <c:pt idx="23933">
                  <c:v>4.3067899999999999E-2</c:v>
                </c:pt>
                <c:pt idx="23934">
                  <c:v>2.50406E-2</c:v>
                </c:pt>
                <c:pt idx="23935">
                  <c:v>3.1230899999999999E-2</c:v>
                </c:pt>
                <c:pt idx="23936">
                  <c:v>3.0722599999999999E-2</c:v>
                </c:pt>
                <c:pt idx="23937">
                  <c:v>2.60191E-2</c:v>
                </c:pt>
                <c:pt idx="23938">
                  <c:v>1.0319699999999999E-2</c:v>
                </c:pt>
                <c:pt idx="23939">
                  <c:v>2.8984099999999999E-2</c:v>
                </c:pt>
                <c:pt idx="23940">
                  <c:v>3.0142800000000001E-2</c:v>
                </c:pt>
                <c:pt idx="23941">
                  <c:v>1.6319299999999998E-2</c:v>
                </c:pt>
                <c:pt idx="23942">
                  <c:v>1.4782E-2</c:v>
                </c:pt>
                <c:pt idx="23943">
                  <c:v>1.2879399999999999E-2</c:v>
                </c:pt>
                <c:pt idx="23944">
                  <c:v>2.1182099999999999E-2</c:v>
                </c:pt>
                <c:pt idx="23945">
                  <c:v>3.4402799999999997E-2</c:v>
                </c:pt>
                <c:pt idx="23946">
                  <c:v>3.6543800000000001E-2</c:v>
                </c:pt>
                <c:pt idx="23947">
                  <c:v>2.8316500000000001E-2</c:v>
                </c:pt>
                <c:pt idx="23948">
                  <c:v>2.25945E-2</c:v>
                </c:pt>
                <c:pt idx="23949">
                  <c:v>3.6858599999999998E-2</c:v>
                </c:pt>
                <c:pt idx="23950">
                  <c:v>2.1059000000000001E-2</c:v>
                </c:pt>
                <c:pt idx="23951">
                  <c:v>2.2585899999999999E-2</c:v>
                </c:pt>
                <c:pt idx="23952">
                  <c:v>3.40033E-2</c:v>
                </c:pt>
                <c:pt idx="23953">
                  <c:v>2.1649399999999999E-2</c:v>
                </c:pt>
                <c:pt idx="23954">
                  <c:v>1.2900399999999999E-2</c:v>
                </c:pt>
                <c:pt idx="23955">
                  <c:v>3.23391E-3</c:v>
                </c:pt>
                <c:pt idx="23956">
                  <c:v>1.5374199999999999E-2</c:v>
                </c:pt>
                <c:pt idx="23957">
                  <c:v>7.8725800000000005E-3</c:v>
                </c:pt>
                <c:pt idx="23958">
                  <c:v>6.5736800000000001E-3</c:v>
                </c:pt>
                <c:pt idx="23959">
                  <c:v>2.5033999999999998E-3</c:v>
                </c:pt>
                <c:pt idx="23960">
                  <c:v>2.1149600000000001E-2</c:v>
                </c:pt>
                <c:pt idx="23961">
                  <c:v>2.0932200000000001E-2</c:v>
                </c:pt>
                <c:pt idx="23962">
                  <c:v>2.4591399999999999E-2</c:v>
                </c:pt>
                <c:pt idx="23963">
                  <c:v>2.7508700000000001E-2</c:v>
                </c:pt>
                <c:pt idx="23964">
                  <c:v>2.3732199999999998E-2</c:v>
                </c:pt>
                <c:pt idx="23965">
                  <c:v>1.48144E-2</c:v>
                </c:pt>
                <c:pt idx="23966">
                  <c:v>2.31209E-2</c:v>
                </c:pt>
                <c:pt idx="23967">
                  <c:v>1.7388299999999999E-2</c:v>
                </c:pt>
                <c:pt idx="23968">
                  <c:v>5.4502500000000002E-3</c:v>
                </c:pt>
                <c:pt idx="23969">
                  <c:v>1.6747499999999998E-2</c:v>
                </c:pt>
                <c:pt idx="23970">
                  <c:v>-2.4204299999999999E-3</c:v>
                </c:pt>
                <c:pt idx="23971">
                  <c:v>-2.0999899999999999E-3</c:v>
                </c:pt>
                <c:pt idx="23972">
                  <c:v>-9.2315699999999997E-3</c:v>
                </c:pt>
                <c:pt idx="23973">
                  <c:v>1.8691999999999999E-3</c:v>
                </c:pt>
                <c:pt idx="23974">
                  <c:v>9.9983199999999998E-3</c:v>
                </c:pt>
                <c:pt idx="23975">
                  <c:v>-6.9503799999999999E-3</c:v>
                </c:pt>
                <c:pt idx="23976">
                  <c:v>-5.5789899999999998E-3</c:v>
                </c:pt>
                <c:pt idx="23977">
                  <c:v>-3.9329500000000002E-3</c:v>
                </c:pt>
                <c:pt idx="23978">
                  <c:v>-9.6282999999999994E-3</c:v>
                </c:pt>
                <c:pt idx="23979">
                  <c:v>-3.7651099999999999E-3</c:v>
                </c:pt>
                <c:pt idx="23980">
                  <c:v>1.93787E-3</c:v>
                </c:pt>
                <c:pt idx="23981">
                  <c:v>-1.9321399999999999E-3</c:v>
                </c:pt>
                <c:pt idx="23982">
                  <c:v>-3.3130600000000001E-3</c:v>
                </c:pt>
                <c:pt idx="23983">
                  <c:v>-1.24073E-3</c:v>
                </c:pt>
                <c:pt idx="23984">
                  <c:v>-1.9445400000000002E-2</c:v>
                </c:pt>
                <c:pt idx="23985">
                  <c:v>-1.46065E-2</c:v>
                </c:pt>
                <c:pt idx="23986">
                  <c:v>-2.1308899999999999E-2</c:v>
                </c:pt>
                <c:pt idx="23987">
                  <c:v>-5.4121000000000004E-3</c:v>
                </c:pt>
                <c:pt idx="23988">
                  <c:v>-8.4714899999999999E-3</c:v>
                </c:pt>
                <c:pt idx="23989">
                  <c:v>-9.3374300000000007E-3</c:v>
                </c:pt>
                <c:pt idx="23990">
                  <c:v>-7.1983300000000002E-3</c:v>
                </c:pt>
                <c:pt idx="23991">
                  <c:v>1.33457E-2</c:v>
                </c:pt>
                <c:pt idx="23992">
                  <c:v>1.04151E-2</c:v>
                </c:pt>
                <c:pt idx="23993">
                  <c:v>-1.52769E-2</c:v>
                </c:pt>
                <c:pt idx="23994">
                  <c:v>-1.1669199999999999E-2</c:v>
                </c:pt>
                <c:pt idx="23995">
                  <c:v>-1.9162200000000001E-2</c:v>
                </c:pt>
                <c:pt idx="23996">
                  <c:v>-1.26085E-2</c:v>
                </c:pt>
                <c:pt idx="23997">
                  <c:v>-1.5998800000000001E-2</c:v>
                </c:pt>
                <c:pt idx="23998">
                  <c:v>-5.8908500000000004E-3</c:v>
                </c:pt>
                <c:pt idx="23999">
                  <c:v>-2.00386E-2</c:v>
                </c:pt>
                <c:pt idx="24000">
                  <c:v>-1.2683900000000001E-4</c:v>
                </c:pt>
                <c:pt idx="24001">
                  <c:v>-2.6340500000000002E-3</c:v>
                </c:pt>
                <c:pt idx="24002">
                  <c:v>4.0102000000000002E-3</c:v>
                </c:pt>
                <c:pt idx="24003">
                  <c:v>-5.2499799999999996E-3</c:v>
                </c:pt>
                <c:pt idx="24004">
                  <c:v>5.9194599999999997E-3</c:v>
                </c:pt>
                <c:pt idx="24005">
                  <c:v>-3.9825399999999997E-3</c:v>
                </c:pt>
                <c:pt idx="24006">
                  <c:v>-1.1385899999999999E-2</c:v>
                </c:pt>
                <c:pt idx="24007">
                  <c:v>-1.84765E-2</c:v>
                </c:pt>
                <c:pt idx="24008">
                  <c:v>-9.0026900000000007E-3</c:v>
                </c:pt>
                <c:pt idx="24009">
                  <c:v>-1.50709E-2</c:v>
                </c:pt>
                <c:pt idx="24010">
                  <c:v>-2.5944700000000001E-2</c:v>
                </c:pt>
                <c:pt idx="24011">
                  <c:v>-3.4583099999999999E-2</c:v>
                </c:pt>
                <c:pt idx="24012">
                  <c:v>-1.5079499999999999E-2</c:v>
                </c:pt>
                <c:pt idx="24013">
                  <c:v>-2.7637499999999999E-2</c:v>
                </c:pt>
                <c:pt idx="24014">
                  <c:v>-4.1438099999999999E-2</c:v>
                </c:pt>
                <c:pt idx="24015">
                  <c:v>-1.32704E-2</c:v>
                </c:pt>
                <c:pt idx="24016">
                  <c:v>-8.52585E-4</c:v>
                </c:pt>
                <c:pt idx="24017">
                  <c:v>1.19667E-2</c:v>
                </c:pt>
                <c:pt idx="24018">
                  <c:v>-1.5882500000000001E-2</c:v>
                </c:pt>
                <c:pt idx="24019">
                  <c:v>2.96593E-4</c:v>
                </c:pt>
                <c:pt idx="24020">
                  <c:v>7.0791200000000004E-3</c:v>
                </c:pt>
                <c:pt idx="24021">
                  <c:v>7.28321E-3</c:v>
                </c:pt>
                <c:pt idx="24022">
                  <c:v>7.5454700000000003E-3</c:v>
                </c:pt>
                <c:pt idx="24023">
                  <c:v>-2.24199E-2</c:v>
                </c:pt>
                <c:pt idx="24024">
                  <c:v>-1.0821300000000001E-2</c:v>
                </c:pt>
                <c:pt idx="24025">
                  <c:v>1.5831E-3</c:v>
                </c:pt>
                <c:pt idx="24026">
                  <c:v>1.5018500000000001E-2</c:v>
                </c:pt>
                <c:pt idx="24027">
                  <c:v>8.1119499999999997E-3</c:v>
                </c:pt>
                <c:pt idx="24028">
                  <c:v>1.08242E-3</c:v>
                </c:pt>
                <c:pt idx="24029">
                  <c:v>-8.22067E-4</c:v>
                </c:pt>
                <c:pt idx="24030">
                  <c:v>2.02694E-2</c:v>
                </c:pt>
                <c:pt idx="24031">
                  <c:v>-8.5163100000000005E-4</c:v>
                </c:pt>
                <c:pt idx="24032">
                  <c:v>8.0232600000000008E-3</c:v>
                </c:pt>
                <c:pt idx="24033">
                  <c:v>1.18113E-2</c:v>
                </c:pt>
                <c:pt idx="24034">
                  <c:v>2.75602E-2</c:v>
                </c:pt>
                <c:pt idx="24035">
                  <c:v>-6.7443800000000003E-3</c:v>
                </c:pt>
                <c:pt idx="24036">
                  <c:v>-5.5961600000000002E-3</c:v>
                </c:pt>
                <c:pt idx="24037">
                  <c:v>1.1079800000000001E-2</c:v>
                </c:pt>
                <c:pt idx="24038">
                  <c:v>6.1244999999999997E-3</c:v>
                </c:pt>
                <c:pt idx="24039">
                  <c:v>-2.6302299999999999E-3</c:v>
                </c:pt>
                <c:pt idx="24040">
                  <c:v>1.08147E-2</c:v>
                </c:pt>
                <c:pt idx="24041">
                  <c:v>-1.0621999999999999E-2</c:v>
                </c:pt>
                <c:pt idx="24042">
                  <c:v>-2.2658299999999999E-2</c:v>
                </c:pt>
                <c:pt idx="24043">
                  <c:v>1.6450900000000001E-3</c:v>
                </c:pt>
                <c:pt idx="24044">
                  <c:v>-4.0798199999999996E-3</c:v>
                </c:pt>
                <c:pt idx="24045">
                  <c:v>-1.1724500000000001E-2</c:v>
                </c:pt>
                <c:pt idx="24046">
                  <c:v>-1.56174E-2</c:v>
                </c:pt>
                <c:pt idx="24047">
                  <c:v>4.5871699999999998E-4</c:v>
                </c:pt>
                <c:pt idx="24048">
                  <c:v>1.3898799999999999E-2</c:v>
                </c:pt>
                <c:pt idx="24049">
                  <c:v>3.6010700000000001E-3</c:v>
                </c:pt>
                <c:pt idx="24050">
                  <c:v>-1.9365299999999998E-2</c:v>
                </c:pt>
                <c:pt idx="24051">
                  <c:v>-2.1675099999999999E-2</c:v>
                </c:pt>
                <c:pt idx="24052">
                  <c:v>-2.0843500000000001E-2</c:v>
                </c:pt>
                <c:pt idx="24053">
                  <c:v>1.5726099999999999E-3</c:v>
                </c:pt>
                <c:pt idx="24054">
                  <c:v>-2.7506800000000001E-2</c:v>
                </c:pt>
                <c:pt idx="24055">
                  <c:v>-3.00646E-2</c:v>
                </c:pt>
                <c:pt idx="24056">
                  <c:v>-1.8890400000000002E-2</c:v>
                </c:pt>
                <c:pt idx="24057">
                  <c:v>-1.22538E-2</c:v>
                </c:pt>
                <c:pt idx="24058">
                  <c:v>-2.6453999999999998E-2</c:v>
                </c:pt>
                <c:pt idx="24059">
                  <c:v>-2.8932599999999999E-2</c:v>
                </c:pt>
                <c:pt idx="24060">
                  <c:v>-2.2175799999999999E-2</c:v>
                </c:pt>
                <c:pt idx="24061">
                  <c:v>-2.4259599999999999E-2</c:v>
                </c:pt>
                <c:pt idx="24062">
                  <c:v>-2.9714600000000001E-2</c:v>
                </c:pt>
                <c:pt idx="24063">
                  <c:v>-1.4896400000000001E-2</c:v>
                </c:pt>
                <c:pt idx="24064">
                  <c:v>-2.7351400000000001E-2</c:v>
                </c:pt>
                <c:pt idx="24065">
                  <c:v>-4.2625400000000001E-2</c:v>
                </c:pt>
                <c:pt idx="24066">
                  <c:v>-4.3396900000000002E-2</c:v>
                </c:pt>
                <c:pt idx="24067">
                  <c:v>-1.7787899999999999E-2</c:v>
                </c:pt>
                <c:pt idx="24068">
                  <c:v>-9.9306099999999994E-3</c:v>
                </c:pt>
                <c:pt idx="24069">
                  <c:v>-3.09381E-2</c:v>
                </c:pt>
                <c:pt idx="24070">
                  <c:v>-1.3809200000000001E-2</c:v>
                </c:pt>
                <c:pt idx="24071">
                  <c:v>-1.35012E-2</c:v>
                </c:pt>
                <c:pt idx="24072">
                  <c:v>-2.8853400000000001E-2</c:v>
                </c:pt>
                <c:pt idx="24073">
                  <c:v>-2.2489499999999999E-2</c:v>
                </c:pt>
                <c:pt idx="24074">
                  <c:v>-1.9556E-2</c:v>
                </c:pt>
                <c:pt idx="24075">
                  <c:v>-1.3587E-2</c:v>
                </c:pt>
                <c:pt idx="24076">
                  <c:v>-1.44005E-2</c:v>
                </c:pt>
                <c:pt idx="24077">
                  <c:v>-9.0560899999999993E-3</c:v>
                </c:pt>
                <c:pt idx="24078">
                  <c:v>-7.7180900000000004E-3</c:v>
                </c:pt>
                <c:pt idx="24079">
                  <c:v>5.1240900000000004E-3</c:v>
                </c:pt>
                <c:pt idx="24080">
                  <c:v>7.5178099999999998E-3</c:v>
                </c:pt>
                <c:pt idx="24081">
                  <c:v>-4.3487500000000002E-3</c:v>
                </c:pt>
                <c:pt idx="24082">
                  <c:v>-5.3281800000000001E-3</c:v>
                </c:pt>
                <c:pt idx="24083">
                  <c:v>5.2928899999999995E-4</c:v>
                </c:pt>
                <c:pt idx="24084">
                  <c:v>-1.10168E-2</c:v>
                </c:pt>
                <c:pt idx="24085">
                  <c:v>-2.7439100000000001E-2</c:v>
                </c:pt>
                <c:pt idx="24086">
                  <c:v>-3.4166299999999997E-2</c:v>
                </c:pt>
                <c:pt idx="24087">
                  <c:v>-2.7351400000000001E-2</c:v>
                </c:pt>
                <c:pt idx="24088">
                  <c:v>-7.9326599999999994E-3</c:v>
                </c:pt>
                <c:pt idx="24089">
                  <c:v>-2.64034E-2</c:v>
                </c:pt>
                <c:pt idx="24090">
                  <c:v>-2.8317499999999999E-2</c:v>
                </c:pt>
                <c:pt idx="24091">
                  <c:v>-3.7630999999999998E-2</c:v>
                </c:pt>
                <c:pt idx="24092">
                  <c:v>-2.5023500000000001E-2</c:v>
                </c:pt>
                <c:pt idx="24093">
                  <c:v>-3.83434E-2</c:v>
                </c:pt>
                <c:pt idx="24094">
                  <c:v>-2.6521699999999999E-2</c:v>
                </c:pt>
                <c:pt idx="24095">
                  <c:v>-8.8367500000000009E-3</c:v>
                </c:pt>
                <c:pt idx="24096">
                  <c:v>-1.8766399999999999E-2</c:v>
                </c:pt>
                <c:pt idx="24097">
                  <c:v>-2.9999700000000001E-2</c:v>
                </c:pt>
                <c:pt idx="24098">
                  <c:v>-4.12731E-2</c:v>
                </c:pt>
                <c:pt idx="24099">
                  <c:v>-3.95164E-2</c:v>
                </c:pt>
                <c:pt idx="24100">
                  <c:v>-2.07443E-2</c:v>
                </c:pt>
                <c:pt idx="24101">
                  <c:v>-1.77059E-2</c:v>
                </c:pt>
                <c:pt idx="24102">
                  <c:v>-2.55775E-2</c:v>
                </c:pt>
                <c:pt idx="24103">
                  <c:v>-2.1142999999999999E-2</c:v>
                </c:pt>
                <c:pt idx="24104">
                  <c:v>-7.2107300000000003E-3</c:v>
                </c:pt>
                <c:pt idx="24105">
                  <c:v>-1.11313E-2</c:v>
                </c:pt>
                <c:pt idx="24106">
                  <c:v>-1.3203599999999999E-2</c:v>
                </c:pt>
                <c:pt idx="24107">
                  <c:v>-2.7416200000000002E-2</c:v>
                </c:pt>
                <c:pt idx="24108">
                  <c:v>-1.62601E-2</c:v>
                </c:pt>
                <c:pt idx="24109">
                  <c:v>-3.1233799999999999E-2</c:v>
                </c:pt>
                <c:pt idx="24110">
                  <c:v>-3.33853E-2</c:v>
                </c:pt>
                <c:pt idx="24111">
                  <c:v>-3.3375700000000001E-2</c:v>
                </c:pt>
                <c:pt idx="24112">
                  <c:v>-2.4450300000000001E-2</c:v>
                </c:pt>
                <c:pt idx="24113">
                  <c:v>-8.9235300000000007E-3</c:v>
                </c:pt>
                <c:pt idx="24114">
                  <c:v>-6.9770800000000001E-3</c:v>
                </c:pt>
                <c:pt idx="24115">
                  <c:v>-1.4380499999999999E-2</c:v>
                </c:pt>
                <c:pt idx="24116">
                  <c:v>-1.56069E-2</c:v>
                </c:pt>
                <c:pt idx="24117">
                  <c:v>-1.54333E-2</c:v>
                </c:pt>
                <c:pt idx="24118">
                  <c:v>-2.1498699999999999E-2</c:v>
                </c:pt>
                <c:pt idx="24119">
                  <c:v>-1.40591E-2</c:v>
                </c:pt>
                <c:pt idx="24120">
                  <c:v>-1.4042900000000001E-2</c:v>
                </c:pt>
                <c:pt idx="24121">
                  <c:v>-1.27916E-2</c:v>
                </c:pt>
                <c:pt idx="24122">
                  <c:v>-3.05367E-2</c:v>
                </c:pt>
                <c:pt idx="24123">
                  <c:v>-2.14214E-2</c:v>
                </c:pt>
                <c:pt idx="24124">
                  <c:v>-1.64814E-2</c:v>
                </c:pt>
                <c:pt idx="24125">
                  <c:v>-1.1244799999999999E-2</c:v>
                </c:pt>
                <c:pt idx="24126">
                  <c:v>-3.3136400000000003E-2</c:v>
                </c:pt>
                <c:pt idx="24127">
                  <c:v>-3.4979799999999998E-2</c:v>
                </c:pt>
                <c:pt idx="24128">
                  <c:v>-3.8340600000000002E-2</c:v>
                </c:pt>
                <c:pt idx="24129">
                  <c:v>-1.2454E-2</c:v>
                </c:pt>
                <c:pt idx="24130">
                  <c:v>-5.5151000000000002E-3</c:v>
                </c:pt>
                <c:pt idx="24131">
                  <c:v>-2.51808E-2</c:v>
                </c:pt>
                <c:pt idx="24132">
                  <c:v>-2.3435600000000001E-2</c:v>
                </c:pt>
                <c:pt idx="24133">
                  <c:v>-2.4561900000000001E-2</c:v>
                </c:pt>
                <c:pt idx="24134">
                  <c:v>-3.0085600000000001E-2</c:v>
                </c:pt>
                <c:pt idx="24135">
                  <c:v>-2.9354100000000001E-2</c:v>
                </c:pt>
                <c:pt idx="24136">
                  <c:v>-2.45609E-2</c:v>
                </c:pt>
                <c:pt idx="24137">
                  <c:v>-1.7502799999999999E-2</c:v>
                </c:pt>
                <c:pt idx="24138">
                  <c:v>-3.2518400000000003E-2</c:v>
                </c:pt>
                <c:pt idx="24139">
                  <c:v>-3.4081500000000001E-2</c:v>
                </c:pt>
                <c:pt idx="24140">
                  <c:v>-2.4757399999999999E-2</c:v>
                </c:pt>
                <c:pt idx="24141">
                  <c:v>-2.4704E-2</c:v>
                </c:pt>
                <c:pt idx="24142">
                  <c:v>-1.93481E-2</c:v>
                </c:pt>
                <c:pt idx="24143">
                  <c:v>-2.7055699999999999E-2</c:v>
                </c:pt>
                <c:pt idx="24144">
                  <c:v>-6.5593700000000001E-3</c:v>
                </c:pt>
                <c:pt idx="24145">
                  <c:v>-1.4024699999999999E-2</c:v>
                </c:pt>
                <c:pt idx="24146">
                  <c:v>-1.2851700000000001E-2</c:v>
                </c:pt>
                <c:pt idx="24147">
                  <c:v>-9.2363399999999991E-3</c:v>
                </c:pt>
                <c:pt idx="24148">
                  <c:v>-1.25647E-2</c:v>
                </c:pt>
                <c:pt idx="24149">
                  <c:v>-9.5253000000000004E-3</c:v>
                </c:pt>
                <c:pt idx="24150">
                  <c:v>-8.4486000000000006E-3</c:v>
                </c:pt>
                <c:pt idx="24151">
                  <c:v>-1.5695600000000001E-2</c:v>
                </c:pt>
                <c:pt idx="24152">
                  <c:v>2.6149699999999999E-3</c:v>
                </c:pt>
                <c:pt idx="24153">
                  <c:v>-9.4680800000000002E-3</c:v>
                </c:pt>
                <c:pt idx="24154">
                  <c:v>-1.8413499999999999E-2</c:v>
                </c:pt>
                <c:pt idx="24155">
                  <c:v>-1.9803000000000001E-2</c:v>
                </c:pt>
                <c:pt idx="24156">
                  <c:v>-1.31006E-2</c:v>
                </c:pt>
                <c:pt idx="24157">
                  <c:v>-9.7055400000000003E-3</c:v>
                </c:pt>
                <c:pt idx="24158">
                  <c:v>-1.9591299999999999E-2</c:v>
                </c:pt>
                <c:pt idx="24159">
                  <c:v>-1.09339E-2</c:v>
                </c:pt>
                <c:pt idx="24160">
                  <c:v>-8.43525E-3</c:v>
                </c:pt>
                <c:pt idx="24161">
                  <c:v>-1.26677E-2</c:v>
                </c:pt>
                <c:pt idx="24162">
                  <c:v>-1.1472700000000001E-2</c:v>
                </c:pt>
                <c:pt idx="24163">
                  <c:v>-7.20215E-3</c:v>
                </c:pt>
                <c:pt idx="24164">
                  <c:v>-1.84689E-2</c:v>
                </c:pt>
                <c:pt idx="24165">
                  <c:v>-2.7550700000000001E-2</c:v>
                </c:pt>
                <c:pt idx="24166">
                  <c:v>-3.9295200000000002E-2</c:v>
                </c:pt>
                <c:pt idx="24167">
                  <c:v>-2.1882100000000002E-2</c:v>
                </c:pt>
                <c:pt idx="24168">
                  <c:v>-1.8363000000000001E-2</c:v>
                </c:pt>
                <c:pt idx="24169">
                  <c:v>-3.5913500000000001E-2</c:v>
                </c:pt>
                <c:pt idx="24170">
                  <c:v>-3.9359100000000001E-2</c:v>
                </c:pt>
                <c:pt idx="24171">
                  <c:v>-1.77603E-2</c:v>
                </c:pt>
                <c:pt idx="24172">
                  <c:v>-2.7203600000000001E-2</c:v>
                </c:pt>
                <c:pt idx="24173">
                  <c:v>-2.5156000000000001E-2</c:v>
                </c:pt>
                <c:pt idx="24174">
                  <c:v>-3.8633300000000002E-2</c:v>
                </c:pt>
                <c:pt idx="24175">
                  <c:v>-2.3230600000000001E-2</c:v>
                </c:pt>
                <c:pt idx="24176">
                  <c:v>-2.8653100000000001E-2</c:v>
                </c:pt>
                <c:pt idx="24177">
                  <c:v>-3.50332E-2</c:v>
                </c:pt>
                <c:pt idx="24178">
                  <c:v>-2.3366000000000001E-2</c:v>
                </c:pt>
                <c:pt idx="24179">
                  <c:v>-2.10867E-2</c:v>
                </c:pt>
                <c:pt idx="24180">
                  <c:v>-1.84975E-2</c:v>
                </c:pt>
                <c:pt idx="24181">
                  <c:v>-3.0369799999999999E-2</c:v>
                </c:pt>
                <c:pt idx="24182">
                  <c:v>-2.4966200000000001E-2</c:v>
                </c:pt>
                <c:pt idx="24183">
                  <c:v>-3.2601400000000003E-2</c:v>
                </c:pt>
                <c:pt idx="24184">
                  <c:v>-3.13873E-2</c:v>
                </c:pt>
                <c:pt idx="24185">
                  <c:v>-1.6560600000000002E-2</c:v>
                </c:pt>
                <c:pt idx="24186">
                  <c:v>-9.6502299999999992E-3</c:v>
                </c:pt>
                <c:pt idx="24187">
                  <c:v>-1.9085899999999999E-2</c:v>
                </c:pt>
                <c:pt idx="24188">
                  <c:v>-3.1340600000000003E-2</c:v>
                </c:pt>
                <c:pt idx="24189">
                  <c:v>-2.8495800000000002E-2</c:v>
                </c:pt>
                <c:pt idx="24190">
                  <c:v>-1.0355899999999999E-2</c:v>
                </c:pt>
                <c:pt idx="24191">
                  <c:v>-2.38581E-2</c:v>
                </c:pt>
                <c:pt idx="24192">
                  <c:v>-1.6394599999999999E-2</c:v>
                </c:pt>
                <c:pt idx="24193">
                  <c:v>-1.4142999999999999E-2</c:v>
                </c:pt>
                <c:pt idx="24194">
                  <c:v>-2.30093E-2</c:v>
                </c:pt>
                <c:pt idx="24195">
                  <c:v>-1.68839E-2</c:v>
                </c:pt>
                <c:pt idx="24196">
                  <c:v>-9.2124900000000003E-3</c:v>
                </c:pt>
                <c:pt idx="24197">
                  <c:v>-1.18809E-2</c:v>
                </c:pt>
                <c:pt idx="24198">
                  <c:v>-2.26698E-2</c:v>
                </c:pt>
                <c:pt idx="24199">
                  <c:v>-2.3199999999999998E-2</c:v>
                </c:pt>
                <c:pt idx="24200">
                  <c:v>-1.4349000000000001E-2</c:v>
                </c:pt>
                <c:pt idx="24201">
                  <c:v>-3.93867E-3</c:v>
                </c:pt>
                <c:pt idx="24202">
                  <c:v>9.7007800000000009E-3</c:v>
                </c:pt>
                <c:pt idx="24203">
                  <c:v>-2.2874800000000001E-2</c:v>
                </c:pt>
                <c:pt idx="24204">
                  <c:v>-2.0063399999999999E-2</c:v>
                </c:pt>
                <c:pt idx="24205">
                  <c:v>-1.1248599999999999E-2</c:v>
                </c:pt>
                <c:pt idx="24206">
                  <c:v>-1.3753899999999999E-2</c:v>
                </c:pt>
                <c:pt idx="24207">
                  <c:v>-1.3289499999999999E-2</c:v>
                </c:pt>
                <c:pt idx="24208">
                  <c:v>-1.9212699999999999E-2</c:v>
                </c:pt>
                <c:pt idx="24209">
                  <c:v>-5.1622400000000002E-3</c:v>
                </c:pt>
                <c:pt idx="24210">
                  <c:v>-2.1228799999999999E-2</c:v>
                </c:pt>
                <c:pt idx="24211">
                  <c:v>-2.7458199999999999E-2</c:v>
                </c:pt>
                <c:pt idx="24212">
                  <c:v>-3.5259199999999997E-2</c:v>
                </c:pt>
                <c:pt idx="24213">
                  <c:v>-2.42023E-2</c:v>
                </c:pt>
                <c:pt idx="24214">
                  <c:v>-2.2305499999999999E-2</c:v>
                </c:pt>
                <c:pt idx="24215">
                  <c:v>-2.1288899999999999E-2</c:v>
                </c:pt>
                <c:pt idx="24216">
                  <c:v>-3.4627900000000003E-2</c:v>
                </c:pt>
                <c:pt idx="24217">
                  <c:v>-2.1807699999999999E-2</c:v>
                </c:pt>
                <c:pt idx="24218">
                  <c:v>-1.1929499999999999E-2</c:v>
                </c:pt>
                <c:pt idx="24219">
                  <c:v>-2.7761499999999998E-3</c:v>
                </c:pt>
                <c:pt idx="24220">
                  <c:v>-1.6900100000000001E-2</c:v>
                </c:pt>
                <c:pt idx="24221">
                  <c:v>-2.7936900000000001E-2</c:v>
                </c:pt>
                <c:pt idx="24222">
                  <c:v>-1.1688199999999999E-2</c:v>
                </c:pt>
                <c:pt idx="24223">
                  <c:v>-7.45964E-3</c:v>
                </c:pt>
                <c:pt idx="24224">
                  <c:v>-2.10247E-2</c:v>
                </c:pt>
                <c:pt idx="24225">
                  <c:v>-2.96879E-2</c:v>
                </c:pt>
                <c:pt idx="24226">
                  <c:v>1.74713E-3</c:v>
                </c:pt>
                <c:pt idx="24227">
                  <c:v>-4.0330900000000003E-2</c:v>
                </c:pt>
                <c:pt idx="24228">
                  <c:v>-2.4866099999999999E-2</c:v>
                </c:pt>
                <c:pt idx="24229">
                  <c:v>-3.3214599999999997E-2</c:v>
                </c:pt>
                <c:pt idx="24230">
                  <c:v>-1.5346500000000001E-2</c:v>
                </c:pt>
                <c:pt idx="24231">
                  <c:v>-1.9863100000000002E-2</c:v>
                </c:pt>
                <c:pt idx="24232">
                  <c:v>-4.5931800000000002E-2</c:v>
                </c:pt>
                <c:pt idx="24233">
                  <c:v>-1.1943799999999999E-2</c:v>
                </c:pt>
                <c:pt idx="24234">
                  <c:v>-1.48754E-2</c:v>
                </c:pt>
                <c:pt idx="24235">
                  <c:v>-1.3920800000000001E-2</c:v>
                </c:pt>
                <c:pt idx="24236">
                  <c:v>-9.0103100000000005E-3</c:v>
                </c:pt>
                <c:pt idx="24237">
                  <c:v>-5.5580100000000004E-3</c:v>
                </c:pt>
                <c:pt idx="24238">
                  <c:v>5.2299499999999997E-3</c:v>
                </c:pt>
                <c:pt idx="24239">
                  <c:v>-2.38943E-2</c:v>
                </c:pt>
                <c:pt idx="24240">
                  <c:v>-1.7602E-2</c:v>
                </c:pt>
                <c:pt idx="24241">
                  <c:v>-1.41878E-2</c:v>
                </c:pt>
                <c:pt idx="24242">
                  <c:v>-9.1438300000000004E-3</c:v>
                </c:pt>
                <c:pt idx="24243">
                  <c:v>-1.28393E-2</c:v>
                </c:pt>
                <c:pt idx="24244">
                  <c:v>-2.1148699999999999E-2</c:v>
                </c:pt>
                <c:pt idx="24245">
                  <c:v>-1.14918E-2</c:v>
                </c:pt>
                <c:pt idx="24246">
                  <c:v>-2.6294700000000001E-2</c:v>
                </c:pt>
                <c:pt idx="24247">
                  <c:v>3.5190600000000001E-3</c:v>
                </c:pt>
                <c:pt idx="24248">
                  <c:v>-4.2486199999999998E-3</c:v>
                </c:pt>
                <c:pt idx="24249">
                  <c:v>-1.9761999999999998E-2</c:v>
                </c:pt>
                <c:pt idx="24250">
                  <c:v>-1.8671E-2</c:v>
                </c:pt>
                <c:pt idx="24251">
                  <c:v>7.3575999999999997E-3</c:v>
                </c:pt>
                <c:pt idx="24252">
                  <c:v>4.8427599999999998E-3</c:v>
                </c:pt>
                <c:pt idx="24253">
                  <c:v>-3.82614E-3</c:v>
                </c:pt>
                <c:pt idx="24254">
                  <c:v>-2.17562E-2</c:v>
                </c:pt>
                <c:pt idx="24255">
                  <c:v>-2.26202E-2</c:v>
                </c:pt>
                <c:pt idx="24256">
                  <c:v>-2.44856E-2</c:v>
                </c:pt>
                <c:pt idx="24257">
                  <c:v>1.9168899999999999E-4</c:v>
                </c:pt>
                <c:pt idx="24258">
                  <c:v>-4.2810399999999998E-3</c:v>
                </c:pt>
                <c:pt idx="24259">
                  <c:v>-2.2881499999999999E-2</c:v>
                </c:pt>
                <c:pt idx="24260">
                  <c:v>-1.9287100000000001E-2</c:v>
                </c:pt>
                <c:pt idx="24261">
                  <c:v>-2.4899500000000001E-2</c:v>
                </c:pt>
                <c:pt idx="24262">
                  <c:v>-5.9795400000000002E-3</c:v>
                </c:pt>
                <c:pt idx="24263">
                  <c:v>-2.4501800000000001E-2</c:v>
                </c:pt>
                <c:pt idx="24264">
                  <c:v>-2.3630100000000001E-2</c:v>
                </c:pt>
                <c:pt idx="24265">
                  <c:v>-2.5387799999999999E-2</c:v>
                </c:pt>
                <c:pt idx="24266">
                  <c:v>-2.0033800000000001E-2</c:v>
                </c:pt>
                <c:pt idx="24267">
                  <c:v>-2.1292700000000001E-2</c:v>
                </c:pt>
                <c:pt idx="24268">
                  <c:v>-3.7261000000000002E-2</c:v>
                </c:pt>
                <c:pt idx="24269">
                  <c:v>-2.4837499999999998E-2</c:v>
                </c:pt>
                <c:pt idx="24270">
                  <c:v>-1.5737500000000001E-2</c:v>
                </c:pt>
                <c:pt idx="24271">
                  <c:v>-1.1461300000000001E-2</c:v>
                </c:pt>
                <c:pt idx="24272">
                  <c:v>-1.38397E-2</c:v>
                </c:pt>
                <c:pt idx="24273">
                  <c:v>-2.1279300000000001E-2</c:v>
                </c:pt>
                <c:pt idx="24274">
                  <c:v>-1.1201900000000001E-2</c:v>
                </c:pt>
                <c:pt idx="24275">
                  <c:v>-1.53685E-2</c:v>
                </c:pt>
                <c:pt idx="24276">
                  <c:v>7.8964200000000001E-4</c:v>
                </c:pt>
                <c:pt idx="24277">
                  <c:v>-2.99473E-2</c:v>
                </c:pt>
                <c:pt idx="24278">
                  <c:v>-4.0082900000000003E-3</c:v>
                </c:pt>
                <c:pt idx="24279">
                  <c:v>-1.5624000000000001E-2</c:v>
                </c:pt>
                <c:pt idx="24280">
                  <c:v>-8.6955999999999995E-3</c:v>
                </c:pt>
                <c:pt idx="24281">
                  <c:v>-1.24426E-2</c:v>
                </c:pt>
                <c:pt idx="24282">
                  <c:v>-1.2066800000000001E-2</c:v>
                </c:pt>
                <c:pt idx="24283">
                  <c:v>-1.66321E-3</c:v>
                </c:pt>
                <c:pt idx="24284">
                  <c:v>-1.2722000000000001E-2</c:v>
                </c:pt>
                <c:pt idx="24285">
                  <c:v>-2.42233E-2</c:v>
                </c:pt>
                <c:pt idx="24286">
                  <c:v>-1.36242E-2</c:v>
                </c:pt>
                <c:pt idx="24287">
                  <c:v>-2.3223899999999999E-2</c:v>
                </c:pt>
                <c:pt idx="24288">
                  <c:v>-2.87619E-2</c:v>
                </c:pt>
                <c:pt idx="24289">
                  <c:v>-1.14775E-2</c:v>
                </c:pt>
                <c:pt idx="24290">
                  <c:v>-1.17292E-2</c:v>
                </c:pt>
                <c:pt idx="24291">
                  <c:v>-1.5732800000000002E-2</c:v>
                </c:pt>
                <c:pt idx="24292">
                  <c:v>-1.77393E-2</c:v>
                </c:pt>
                <c:pt idx="24293">
                  <c:v>-5.2061099999999999E-3</c:v>
                </c:pt>
                <c:pt idx="24294">
                  <c:v>-1.7540900000000002E-2</c:v>
                </c:pt>
                <c:pt idx="24295">
                  <c:v>-2.0781500000000001E-2</c:v>
                </c:pt>
                <c:pt idx="24296">
                  <c:v>-1.66397E-2</c:v>
                </c:pt>
                <c:pt idx="24297">
                  <c:v>-1.3938000000000001E-2</c:v>
                </c:pt>
                <c:pt idx="24298">
                  <c:v>-1.95398E-2</c:v>
                </c:pt>
                <c:pt idx="24299">
                  <c:v>-1.25465E-2</c:v>
                </c:pt>
                <c:pt idx="24300">
                  <c:v>-2.3469900000000002E-3</c:v>
                </c:pt>
                <c:pt idx="24301">
                  <c:v>-1.3690900000000001E-2</c:v>
                </c:pt>
                <c:pt idx="24302">
                  <c:v>2.2182500000000002E-3</c:v>
                </c:pt>
                <c:pt idx="24303">
                  <c:v>-2.2458999999999999E-3</c:v>
                </c:pt>
                <c:pt idx="24304">
                  <c:v>-7.8506500000000007E-3</c:v>
                </c:pt>
                <c:pt idx="24305">
                  <c:v>2.6130699999999999E-3</c:v>
                </c:pt>
                <c:pt idx="24306">
                  <c:v>1.3030999999999999E-2</c:v>
                </c:pt>
                <c:pt idx="24307">
                  <c:v>4.8685100000000004E-3</c:v>
                </c:pt>
                <c:pt idx="24308">
                  <c:v>-8.70895E-3</c:v>
                </c:pt>
                <c:pt idx="24309">
                  <c:v>1.35336E-2</c:v>
                </c:pt>
                <c:pt idx="24310">
                  <c:v>6.1502500000000003E-3</c:v>
                </c:pt>
                <c:pt idx="24311">
                  <c:v>-7.6141400000000001E-3</c:v>
                </c:pt>
                <c:pt idx="24312">
                  <c:v>-2.5941800000000001E-2</c:v>
                </c:pt>
                <c:pt idx="24313">
                  <c:v>-1.9511199999999999E-2</c:v>
                </c:pt>
                <c:pt idx="24314">
                  <c:v>-2.0446800000000001E-3</c:v>
                </c:pt>
                <c:pt idx="24315">
                  <c:v>-5.7315800000000004E-4</c:v>
                </c:pt>
                <c:pt idx="24316">
                  <c:v>-2.4251899999999998E-3</c:v>
                </c:pt>
                <c:pt idx="24317">
                  <c:v>-8.4152199999999993E-3</c:v>
                </c:pt>
                <c:pt idx="24318">
                  <c:v>5.1975299999999997E-4</c:v>
                </c:pt>
                <c:pt idx="24319">
                  <c:v>8.2292600000000004E-3</c:v>
                </c:pt>
                <c:pt idx="24320">
                  <c:v>8.3150900000000007E-3</c:v>
                </c:pt>
                <c:pt idx="24321">
                  <c:v>-4.0569300000000003E-3</c:v>
                </c:pt>
                <c:pt idx="24322">
                  <c:v>6.9456099999999996E-3</c:v>
                </c:pt>
                <c:pt idx="24323">
                  <c:v>4.9676900000000003E-3</c:v>
                </c:pt>
                <c:pt idx="24324">
                  <c:v>-7.8601799999999996E-3</c:v>
                </c:pt>
                <c:pt idx="24325">
                  <c:v>-8.9168500000000005E-3</c:v>
                </c:pt>
                <c:pt idx="24326">
                  <c:v>-7.3623700000000005E-4</c:v>
                </c:pt>
                <c:pt idx="24327">
                  <c:v>8.1453299999999992E-3</c:v>
                </c:pt>
                <c:pt idx="24328">
                  <c:v>1.18017E-2</c:v>
                </c:pt>
                <c:pt idx="24329" formatCode="0.00E+00">
                  <c:v>-3.4332300000000003E-5</c:v>
                </c:pt>
                <c:pt idx="24330">
                  <c:v>-2.8858199999999999E-3</c:v>
                </c:pt>
                <c:pt idx="24331">
                  <c:v>1.05762E-3</c:v>
                </c:pt>
                <c:pt idx="24332">
                  <c:v>4.9896200000000002E-3</c:v>
                </c:pt>
                <c:pt idx="24333">
                  <c:v>-1.1587100000000001E-3</c:v>
                </c:pt>
                <c:pt idx="24334">
                  <c:v>-9.0475099999999999E-3</c:v>
                </c:pt>
                <c:pt idx="24335">
                  <c:v>-3.05338E-2</c:v>
                </c:pt>
                <c:pt idx="24336">
                  <c:v>-1.2346299999999999E-2</c:v>
                </c:pt>
                <c:pt idx="24337">
                  <c:v>6.6089600000000001E-4</c:v>
                </c:pt>
                <c:pt idx="24338">
                  <c:v>-1.0947200000000001E-2</c:v>
                </c:pt>
                <c:pt idx="24339">
                  <c:v>-2.0361899999999999E-2</c:v>
                </c:pt>
                <c:pt idx="24340">
                  <c:v>-2.2531499999999999E-2</c:v>
                </c:pt>
                <c:pt idx="24341">
                  <c:v>-8.8252999999999995E-3</c:v>
                </c:pt>
                <c:pt idx="24342">
                  <c:v>-1.5706100000000001E-2</c:v>
                </c:pt>
                <c:pt idx="24343">
                  <c:v>-8.4943799999999993E-3</c:v>
                </c:pt>
                <c:pt idx="24344">
                  <c:v>-2.6340500000000002E-3</c:v>
                </c:pt>
                <c:pt idx="24345">
                  <c:v>-1.4966E-2</c:v>
                </c:pt>
                <c:pt idx="24346">
                  <c:v>-1.14555E-2</c:v>
                </c:pt>
                <c:pt idx="24347">
                  <c:v>-4.0674200000000004E-3</c:v>
                </c:pt>
                <c:pt idx="24348">
                  <c:v>2.5789300000000001E-2</c:v>
                </c:pt>
                <c:pt idx="24349">
                  <c:v>-1.21689E-3</c:v>
                </c:pt>
                <c:pt idx="24350">
                  <c:v>-1.7394099999999999E-2</c:v>
                </c:pt>
                <c:pt idx="24351">
                  <c:v>-5.9557000000000004E-3</c:v>
                </c:pt>
                <c:pt idx="24352">
                  <c:v>6.6852600000000002E-4</c:v>
                </c:pt>
                <c:pt idx="24353">
                  <c:v>-1.56136E-2</c:v>
                </c:pt>
                <c:pt idx="24354">
                  <c:v>-1.3275100000000001E-3</c:v>
                </c:pt>
                <c:pt idx="24355">
                  <c:v>-9.23824E-3</c:v>
                </c:pt>
                <c:pt idx="24356">
                  <c:v>-8.0299399999999993E-3</c:v>
                </c:pt>
                <c:pt idx="24357">
                  <c:v>-2.2764199999999999E-3</c:v>
                </c:pt>
                <c:pt idx="24358">
                  <c:v>4.7883999999999999E-3</c:v>
                </c:pt>
                <c:pt idx="24359">
                  <c:v>-5.05829E-3</c:v>
                </c:pt>
                <c:pt idx="24360">
                  <c:v>-5.4426199999999996E-3</c:v>
                </c:pt>
                <c:pt idx="24361">
                  <c:v>1.47438E-3</c:v>
                </c:pt>
                <c:pt idx="24362">
                  <c:v>1.1080700000000001E-2</c:v>
                </c:pt>
                <c:pt idx="24363">
                  <c:v>2.9468499999999999E-4</c:v>
                </c:pt>
                <c:pt idx="24364">
                  <c:v>-8.1262599999999997E-3</c:v>
                </c:pt>
                <c:pt idx="24365">
                  <c:v>1.10378E-2</c:v>
                </c:pt>
                <c:pt idx="24366">
                  <c:v>-1.9914600000000001E-2</c:v>
                </c:pt>
                <c:pt idx="24367">
                  <c:v>-2.5364899999999999E-2</c:v>
                </c:pt>
                <c:pt idx="24368">
                  <c:v>-1.45874E-2</c:v>
                </c:pt>
                <c:pt idx="24369">
                  <c:v>1.43051E-4</c:v>
                </c:pt>
                <c:pt idx="24370">
                  <c:v>-4.6863599999999997E-3</c:v>
                </c:pt>
                <c:pt idx="24371">
                  <c:v>-1.6750299999999999E-2</c:v>
                </c:pt>
                <c:pt idx="24372">
                  <c:v>-9.4222999999999998E-3</c:v>
                </c:pt>
                <c:pt idx="24373">
                  <c:v>-5.3749100000000001E-3</c:v>
                </c:pt>
                <c:pt idx="24374">
                  <c:v>-3.3388100000000002E-3</c:v>
                </c:pt>
                <c:pt idx="24375">
                  <c:v>-8.3208099999999997E-3</c:v>
                </c:pt>
                <c:pt idx="24376">
                  <c:v>-5.5408499999999999E-3</c:v>
                </c:pt>
                <c:pt idx="24377">
                  <c:v>-8.3522800000000001E-3</c:v>
                </c:pt>
                <c:pt idx="24378">
                  <c:v>2.3469900000000002E-3</c:v>
                </c:pt>
                <c:pt idx="24379">
                  <c:v>-1.6937299999999999E-2</c:v>
                </c:pt>
                <c:pt idx="24380">
                  <c:v>-3.4324599999999997E-2</c:v>
                </c:pt>
                <c:pt idx="24381">
                  <c:v>-2.94647E-2</c:v>
                </c:pt>
                <c:pt idx="24382">
                  <c:v>-1.2229E-2</c:v>
                </c:pt>
                <c:pt idx="24383">
                  <c:v>2.6216500000000001E-3</c:v>
                </c:pt>
                <c:pt idx="24384">
                  <c:v>-1.6570999999999999E-2</c:v>
                </c:pt>
                <c:pt idx="24385">
                  <c:v>-1.63593E-2</c:v>
                </c:pt>
                <c:pt idx="24386">
                  <c:v>-1.8197100000000001E-2</c:v>
                </c:pt>
                <c:pt idx="24387">
                  <c:v>-8.7261200000000004E-3</c:v>
                </c:pt>
                <c:pt idx="24388">
                  <c:v>-1.15423E-2</c:v>
                </c:pt>
                <c:pt idx="24389">
                  <c:v>-3.8042100000000001E-3</c:v>
                </c:pt>
                <c:pt idx="24390">
                  <c:v>-1.7125100000000001E-2</c:v>
                </c:pt>
                <c:pt idx="24391">
                  <c:v>-6.5136000000000002E-4</c:v>
                </c:pt>
                <c:pt idx="24392">
                  <c:v>-6.2408400000000001E-3</c:v>
                </c:pt>
                <c:pt idx="24393">
                  <c:v>-8.8500999999999996E-3</c:v>
                </c:pt>
                <c:pt idx="24394">
                  <c:v>-3.45612E-3</c:v>
                </c:pt>
                <c:pt idx="24395">
                  <c:v>-3.66402E-3</c:v>
                </c:pt>
                <c:pt idx="24396">
                  <c:v>-8.52585E-4</c:v>
                </c:pt>
                <c:pt idx="24397">
                  <c:v>1.6202899999999999E-3</c:v>
                </c:pt>
                <c:pt idx="24398">
                  <c:v>-1.2016299999999999E-4</c:v>
                </c:pt>
                <c:pt idx="24399">
                  <c:v>-7.8105899999999996E-4</c:v>
                </c:pt>
                <c:pt idx="24400">
                  <c:v>9.7913700000000006E-3</c:v>
                </c:pt>
                <c:pt idx="24401">
                  <c:v>1.9760099999999998E-3</c:v>
                </c:pt>
                <c:pt idx="24402">
                  <c:v>-3.9815900000000001E-3</c:v>
                </c:pt>
                <c:pt idx="24403">
                  <c:v>-8.6641300000000008E-3</c:v>
                </c:pt>
                <c:pt idx="24404">
                  <c:v>1.231E-2</c:v>
                </c:pt>
                <c:pt idx="24405">
                  <c:v>-3.7012099999999999E-3</c:v>
                </c:pt>
                <c:pt idx="24406">
                  <c:v>2.2602099999999999E-3</c:v>
                </c:pt>
                <c:pt idx="24407">
                  <c:v>-8.4714899999999999E-3</c:v>
                </c:pt>
                <c:pt idx="24408">
                  <c:v>-7.0152299999999999E-3</c:v>
                </c:pt>
                <c:pt idx="24409">
                  <c:v>-3.0002599999999998E-3</c:v>
                </c:pt>
                <c:pt idx="24410">
                  <c:v>7.9298000000000007E-3</c:v>
                </c:pt>
                <c:pt idx="24411">
                  <c:v>-5.6476599999999997E-3</c:v>
                </c:pt>
                <c:pt idx="24412">
                  <c:v>-1.43223E-2</c:v>
                </c:pt>
                <c:pt idx="24413">
                  <c:v>-9.4785700000000004E-3</c:v>
                </c:pt>
                <c:pt idx="24414" formatCode="0.00E+00">
                  <c:v>7.6293900000000003E-6</c:v>
                </c:pt>
                <c:pt idx="24415">
                  <c:v>-3.4713700000000001E-3</c:v>
                </c:pt>
                <c:pt idx="24416">
                  <c:v>-1.3199799999999999E-2</c:v>
                </c:pt>
                <c:pt idx="24417">
                  <c:v>9.9287000000000004E-3</c:v>
                </c:pt>
                <c:pt idx="24418">
                  <c:v>6.9723099999999998E-3</c:v>
                </c:pt>
                <c:pt idx="24419">
                  <c:v>2.3622500000000002E-3</c:v>
                </c:pt>
                <c:pt idx="24420">
                  <c:v>1.33743E-2</c:v>
                </c:pt>
                <c:pt idx="24421">
                  <c:v>4.9238199999999998E-3</c:v>
                </c:pt>
                <c:pt idx="24422">
                  <c:v>-2.3126599999999998E-3</c:v>
                </c:pt>
                <c:pt idx="24423">
                  <c:v>2.8095200000000001E-2</c:v>
                </c:pt>
                <c:pt idx="24424">
                  <c:v>1.73607E-2</c:v>
                </c:pt>
                <c:pt idx="24425">
                  <c:v>-3.0832300000000002E-3</c:v>
                </c:pt>
                <c:pt idx="24426">
                  <c:v>4.43554E-3</c:v>
                </c:pt>
                <c:pt idx="24427">
                  <c:v>9.7284299999999997E-3</c:v>
                </c:pt>
                <c:pt idx="24428">
                  <c:v>9.1495499999999994E-3</c:v>
                </c:pt>
                <c:pt idx="24429">
                  <c:v>5.7773599999999996E-3</c:v>
                </c:pt>
                <c:pt idx="24430">
                  <c:v>3.4484899999999998E-3</c:v>
                </c:pt>
                <c:pt idx="24431">
                  <c:v>1.4503500000000001E-2</c:v>
                </c:pt>
                <c:pt idx="24432">
                  <c:v>1.0807000000000001E-2</c:v>
                </c:pt>
                <c:pt idx="24433">
                  <c:v>1.0287299999999999E-2</c:v>
                </c:pt>
                <c:pt idx="24434">
                  <c:v>1.0105100000000001E-2</c:v>
                </c:pt>
                <c:pt idx="24435">
                  <c:v>1.1021599999999999E-2</c:v>
                </c:pt>
                <c:pt idx="24436">
                  <c:v>7.42722E-3</c:v>
                </c:pt>
                <c:pt idx="24437">
                  <c:v>1.48811E-2</c:v>
                </c:pt>
                <c:pt idx="24438">
                  <c:v>7.8248999999999992E-3</c:v>
                </c:pt>
                <c:pt idx="24439">
                  <c:v>3.0059800000000001E-3</c:v>
                </c:pt>
                <c:pt idx="24440">
                  <c:v>9.7951900000000005E-3</c:v>
                </c:pt>
                <c:pt idx="24441">
                  <c:v>8.8710799999999999E-3</c:v>
                </c:pt>
                <c:pt idx="24442">
                  <c:v>1.5636400000000002E-2</c:v>
                </c:pt>
                <c:pt idx="24443">
                  <c:v>1.55687E-2</c:v>
                </c:pt>
                <c:pt idx="24444">
                  <c:v>-4.3163300000000002E-3</c:v>
                </c:pt>
                <c:pt idx="24445">
                  <c:v>1.4547300000000001E-2</c:v>
                </c:pt>
                <c:pt idx="24446">
                  <c:v>1.8033E-2</c:v>
                </c:pt>
                <c:pt idx="24447">
                  <c:v>1.4143000000000001E-3</c:v>
                </c:pt>
                <c:pt idx="24448">
                  <c:v>-1.25828E-2</c:v>
                </c:pt>
                <c:pt idx="24449">
                  <c:v>1.1683499999999999E-2</c:v>
                </c:pt>
                <c:pt idx="24450">
                  <c:v>7.8315699999999995E-3</c:v>
                </c:pt>
                <c:pt idx="24451">
                  <c:v>-5.5484799999999997E-3</c:v>
                </c:pt>
                <c:pt idx="24452">
                  <c:v>-4.2581600000000004E-3</c:v>
                </c:pt>
                <c:pt idx="24453" formatCode="0.00E+00">
                  <c:v>5.1498400000000001E-5</c:v>
                </c:pt>
                <c:pt idx="24454">
                  <c:v>3.4770999999999999E-3</c:v>
                </c:pt>
                <c:pt idx="24455">
                  <c:v>7.9526900000000001E-3</c:v>
                </c:pt>
                <c:pt idx="24456">
                  <c:v>-2.3012200000000001E-3</c:v>
                </c:pt>
                <c:pt idx="24457">
                  <c:v>-7.9975099999999993E-3</c:v>
                </c:pt>
                <c:pt idx="24458">
                  <c:v>-6.8616900000000002E-3</c:v>
                </c:pt>
                <c:pt idx="24459">
                  <c:v>3.68118E-3</c:v>
                </c:pt>
                <c:pt idx="24460">
                  <c:v>5.2738199999999996E-4</c:v>
                </c:pt>
                <c:pt idx="24461">
                  <c:v>5.7697299999999998E-3</c:v>
                </c:pt>
                <c:pt idx="24462">
                  <c:v>1.7585799999999999E-2</c:v>
                </c:pt>
                <c:pt idx="24463">
                  <c:v>1.23854E-2</c:v>
                </c:pt>
                <c:pt idx="24464">
                  <c:v>2.68841E-3</c:v>
                </c:pt>
                <c:pt idx="24465">
                  <c:v>-1.8291500000000001E-3</c:v>
                </c:pt>
                <c:pt idx="24466">
                  <c:v>1.2252799999999999E-2</c:v>
                </c:pt>
                <c:pt idx="24467">
                  <c:v>1.85928E-2</c:v>
                </c:pt>
                <c:pt idx="24468">
                  <c:v>6.9217699999999998E-3</c:v>
                </c:pt>
                <c:pt idx="24469">
                  <c:v>7.2927499999999998E-3</c:v>
                </c:pt>
                <c:pt idx="24470">
                  <c:v>-2.0275100000000002E-3</c:v>
                </c:pt>
                <c:pt idx="24471">
                  <c:v>1.3107300000000001E-2</c:v>
                </c:pt>
                <c:pt idx="24472">
                  <c:v>1.1507E-2</c:v>
                </c:pt>
                <c:pt idx="24473">
                  <c:v>1.7447500000000001E-2</c:v>
                </c:pt>
                <c:pt idx="24474">
                  <c:v>6.2179599999999998E-3</c:v>
                </c:pt>
                <c:pt idx="24475">
                  <c:v>1.5396099999999999E-2</c:v>
                </c:pt>
                <c:pt idx="24476">
                  <c:v>7.3127699999999997E-3</c:v>
                </c:pt>
                <c:pt idx="24477">
                  <c:v>6.5679600000000003E-3</c:v>
                </c:pt>
                <c:pt idx="24478">
                  <c:v>1.82819E-2</c:v>
                </c:pt>
                <c:pt idx="24479">
                  <c:v>1.34964E-2</c:v>
                </c:pt>
                <c:pt idx="24480">
                  <c:v>1.07403E-2</c:v>
                </c:pt>
                <c:pt idx="24481">
                  <c:v>1.41897E-2</c:v>
                </c:pt>
                <c:pt idx="24482">
                  <c:v>1.9971800000000001E-2</c:v>
                </c:pt>
                <c:pt idx="24483">
                  <c:v>1.54085E-2</c:v>
                </c:pt>
                <c:pt idx="24484">
                  <c:v>1.4442399999999999E-2</c:v>
                </c:pt>
                <c:pt idx="24485" formatCode="0.00E+00">
                  <c:v>3.2160800000000003E-2</c:v>
                </c:pt>
                <c:pt idx="24486">
                  <c:v>1.7927200000000001E-2</c:v>
                </c:pt>
                <c:pt idx="24487">
                  <c:v>1.1580500000000001E-2</c:v>
                </c:pt>
                <c:pt idx="24488">
                  <c:v>2.3250599999999999E-3</c:v>
                </c:pt>
                <c:pt idx="24489">
                  <c:v>1.7188999999999999E-2</c:v>
                </c:pt>
                <c:pt idx="24490">
                  <c:v>2.4395E-2</c:v>
                </c:pt>
                <c:pt idx="24491">
                  <c:v>1.48048E-2</c:v>
                </c:pt>
                <c:pt idx="24492">
                  <c:v>1.6976399999999999E-2</c:v>
                </c:pt>
                <c:pt idx="24493">
                  <c:v>2.5224700000000002E-3</c:v>
                </c:pt>
                <c:pt idx="24494">
                  <c:v>2.37722E-2</c:v>
                </c:pt>
                <c:pt idx="24495">
                  <c:v>1.0946300000000001E-2</c:v>
                </c:pt>
                <c:pt idx="24496">
                  <c:v>2.9587700000000001E-2</c:v>
                </c:pt>
                <c:pt idx="24497">
                  <c:v>2.7018500000000001E-2</c:v>
                </c:pt>
                <c:pt idx="24498">
                  <c:v>1.1370699999999999E-2</c:v>
                </c:pt>
                <c:pt idx="24499">
                  <c:v>-3.3674199999999999E-3</c:v>
                </c:pt>
                <c:pt idx="24500">
                  <c:v>4.4250499999999999E-4</c:v>
                </c:pt>
                <c:pt idx="24501">
                  <c:v>2.3522399999999999E-2</c:v>
                </c:pt>
                <c:pt idx="24502">
                  <c:v>1.3566E-2</c:v>
                </c:pt>
                <c:pt idx="24503">
                  <c:v>1.4079100000000001E-2</c:v>
                </c:pt>
                <c:pt idx="24504">
                  <c:v>5.3501099999999995E-4</c:v>
                </c:pt>
                <c:pt idx="24505">
                  <c:v>1.4381400000000001E-3</c:v>
                </c:pt>
                <c:pt idx="24506">
                  <c:v>4.4565200000000003E-3</c:v>
                </c:pt>
                <c:pt idx="24507">
                  <c:v>3.4564999999999999E-2</c:v>
                </c:pt>
                <c:pt idx="24508">
                  <c:v>2.5600399999999999E-2</c:v>
                </c:pt>
                <c:pt idx="24509">
                  <c:v>9.3183499999999996E-3</c:v>
                </c:pt>
                <c:pt idx="24510">
                  <c:v>7.6627700000000002E-3</c:v>
                </c:pt>
                <c:pt idx="24511">
                  <c:v>1.13583E-3</c:v>
                </c:pt>
                <c:pt idx="24512">
                  <c:v>2.8480499999999999E-2</c:v>
                </c:pt>
                <c:pt idx="24513">
                  <c:v>1.52111E-2</c:v>
                </c:pt>
                <c:pt idx="24514">
                  <c:v>3.2873199999999998E-3</c:v>
                </c:pt>
                <c:pt idx="24515">
                  <c:v>7.5788499999999998E-3</c:v>
                </c:pt>
                <c:pt idx="24516">
                  <c:v>-7.5120899999999999E-3</c:v>
                </c:pt>
                <c:pt idx="24517">
                  <c:v>4.7302200000000003E-4</c:v>
                </c:pt>
                <c:pt idx="24518">
                  <c:v>1.27621E-2</c:v>
                </c:pt>
                <c:pt idx="24519">
                  <c:v>1.8887500000000002E-2</c:v>
                </c:pt>
                <c:pt idx="24520">
                  <c:v>1.9347199999999998E-2</c:v>
                </c:pt>
                <c:pt idx="24521">
                  <c:v>9.1438300000000004E-3</c:v>
                </c:pt>
                <c:pt idx="24522">
                  <c:v>6.9704099999999998E-3</c:v>
                </c:pt>
                <c:pt idx="24523">
                  <c:v>3.26042E-2</c:v>
                </c:pt>
                <c:pt idx="24524">
                  <c:v>2.8802899999999999E-2</c:v>
                </c:pt>
                <c:pt idx="24525">
                  <c:v>2.5171300000000001E-2</c:v>
                </c:pt>
                <c:pt idx="24526">
                  <c:v>1.3402000000000001E-2</c:v>
                </c:pt>
                <c:pt idx="24527">
                  <c:v>6.74152E-3</c:v>
                </c:pt>
                <c:pt idx="24528">
                  <c:v>2.8705599999999999E-3</c:v>
                </c:pt>
                <c:pt idx="24529">
                  <c:v>5.9356699999999997E-3</c:v>
                </c:pt>
                <c:pt idx="24530">
                  <c:v>7.0314399999999999E-3</c:v>
                </c:pt>
                <c:pt idx="24531">
                  <c:v>8.0127700000000007E-3</c:v>
                </c:pt>
                <c:pt idx="24532">
                  <c:v>2.7645099999999999E-2</c:v>
                </c:pt>
                <c:pt idx="24533">
                  <c:v>1.73607E-2</c:v>
                </c:pt>
                <c:pt idx="24534">
                  <c:v>1.2579E-2</c:v>
                </c:pt>
                <c:pt idx="24535">
                  <c:v>1.8994299999999999E-2</c:v>
                </c:pt>
                <c:pt idx="24536">
                  <c:v>2.4173699999999999E-2</c:v>
                </c:pt>
                <c:pt idx="24537">
                  <c:v>2.2061299999999999E-2</c:v>
                </c:pt>
                <c:pt idx="24538">
                  <c:v>1.23978E-2</c:v>
                </c:pt>
                <c:pt idx="24539">
                  <c:v>9.5481899999999998E-3</c:v>
                </c:pt>
                <c:pt idx="24540">
                  <c:v>1.9721999999999999E-3</c:v>
                </c:pt>
                <c:pt idx="24541">
                  <c:v>2.2539099999999999E-2</c:v>
                </c:pt>
                <c:pt idx="24542">
                  <c:v>3.0320199999999999E-2</c:v>
                </c:pt>
                <c:pt idx="24543">
                  <c:v>3.2318100000000002E-2</c:v>
                </c:pt>
                <c:pt idx="24544">
                  <c:v>2.50645E-2</c:v>
                </c:pt>
                <c:pt idx="24545">
                  <c:v>5.8298100000000004E-3</c:v>
                </c:pt>
                <c:pt idx="24546">
                  <c:v>3.11308E-2</c:v>
                </c:pt>
                <c:pt idx="24547">
                  <c:v>2.8561599999999999E-2</c:v>
                </c:pt>
                <c:pt idx="24548">
                  <c:v>2.05708E-2</c:v>
                </c:pt>
                <c:pt idx="24549">
                  <c:v>1.35517E-2</c:v>
                </c:pt>
                <c:pt idx="24550">
                  <c:v>2.1437600000000001E-2</c:v>
                </c:pt>
                <c:pt idx="24551">
                  <c:v>1.49202E-2</c:v>
                </c:pt>
                <c:pt idx="24552">
                  <c:v>1.77269E-2</c:v>
                </c:pt>
                <c:pt idx="24553">
                  <c:v>2.0476299999999999E-2</c:v>
                </c:pt>
                <c:pt idx="24554">
                  <c:v>3.04356E-2</c:v>
                </c:pt>
                <c:pt idx="24555">
                  <c:v>2.1731400000000001E-2</c:v>
                </c:pt>
                <c:pt idx="24556">
                  <c:v>1.7610500000000001E-2</c:v>
                </c:pt>
                <c:pt idx="24557">
                  <c:v>1.7849E-2</c:v>
                </c:pt>
                <c:pt idx="24558">
                  <c:v>1.9212699999999999E-2</c:v>
                </c:pt>
                <c:pt idx="24559">
                  <c:v>2.6843100000000002E-2</c:v>
                </c:pt>
                <c:pt idx="24560">
                  <c:v>1.34945E-2</c:v>
                </c:pt>
                <c:pt idx="24561">
                  <c:v>1.64213E-2</c:v>
                </c:pt>
                <c:pt idx="24562">
                  <c:v>4.0971800000000003E-2</c:v>
                </c:pt>
                <c:pt idx="24563">
                  <c:v>2.7431500000000001E-2</c:v>
                </c:pt>
                <c:pt idx="24564">
                  <c:v>2.3933400000000001E-2</c:v>
                </c:pt>
                <c:pt idx="24565">
                  <c:v>2.34766E-2</c:v>
                </c:pt>
                <c:pt idx="24566">
                  <c:v>2.3264900000000002E-2</c:v>
                </c:pt>
                <c:pt idx="24567">
                  <c:v>3.0783700000000001E-2</c:v>
                </c:pt>
                <c:pt idx="24568">
                  <c:v>2.9569600000000001E-2</c:v>
                </c:pt>
                <c:pt idx="24569">
                  <c:v>3.77703E-2</c:v>
                </c:pt>
                <c:pt idx="24570">
                  <c:v>3.3794400000000002E-2</c:v>
                </c:pt>
                <c:pt idx="24571">
                  <c:v>2.34947E-2</c:v>
                </c:pt>
                <c:pt idx="24572">
                  <c:v>1.9401600000000001E-2</c:v>
                </c:pt>
                <c:pt idx="24573">
                  <c:v>2.1368999999999999E-2</c:v>
                </c:pt>
                <c:pt idx="24574">
                  <c:v>3.6796599999999999E-2</c:v>
                </c:pt>
                <c:pt idx="24575">
                  <c:v>2.0618399999999999E-2</c:v>
                </c:pt>
                <c:pt idx="24576">
                  <c:v>-2.81811E-3</c:v>
                </c:pt>
                <c:pt idx="24577">
                  <c:v>1.6159099999999999E-2</c:v>
                </c:pt>
                <c:pt idx="24578">
                  <c:v>2.0286599999999998E-2</c:v>
                </c:pt>
                <c:pt idx="24579">
                  <c:v>2.9418E-2</c:v>
                </c:pt>
                <c:pt idx="24580">
                  <c:v>2.2354099999999998E-2</c:v>
                </c:pt>
                <c:pt idx="24581">
                  <c:v>3.8250899999999997E-2</c:v>
                </c:pt>
                <c:pt idx="24582">
                  <c:v>2.4857500000000001E-2</c:v>
                </c:pt>
                <c:pt idx="24583">
                  <c:v>2.8103800000000002E-2</c:v>
                </c:pt>
                <c:pt idx="24584">
                  <c:v>3.8556100000000003E-2</c:v>
                </c:pt>
                <c:pt idx="24585">
                  <c:v>2.8815299999999999E-2</c:v>
                </c:pt>
                <c:pt idx="24586">
                  <c:v>3.8910899999999998E-2</c:v>
                </c:pt>
                <c:pt idx="24587">
                  <c:v>1.8654799999999999E-2</c:v>
                </c:pt>
                <c:pt idx="24588">
                  <c:v>3.5191500000000001E-2</c:v>
                </c:pt>
                <c:pt idx="24589">
                  <c:v>2.1347000000000001E-2</c:v>
                </c:pt>
                <c:pt idx="24590">
                  <c:v>2.4914700000000001E-2</c:v>
                </c:pt>
                <c:pt idx="24591">
                  <c:v>3.7100800000000003E-2</c:v>
                </c:pt>
                <c:pt idx="24592">
                  <c:v>4.9399400000000003E-2</c:v>
                </c:pt>
                <c:pt idx="24593">
                  <c:v>5.7158500000000001E-2</c:v>
                </c:pt>
                <c:pt idx="24594">
                  <c:v>3.7677799999999997E-2</c:v>
                </c:pt>
                <c:pt idx="24595">
                  <c:v>3.6038399999999998E-2</c:v>
                </c:pt>
                <c:pt idx="24596">
                  <c:v>3.4255000000000001E-2</c:v>
                </c:pt>
                <c:pt idx="24597">
                  <c:v>4.0932700000000002E-2</c:v>
                </c:pt>
                <c:pt idx="24598">
                  <c:v>4.1046100000000002E-2</c:v>
                </c:pt>
                <c:pt idx="24599">
                  <c:v>4.1918799999999999E-2</c:v>
                </c:pt>
                <c:pt idx="24600">
                  <c:v>4.1385699999999997E-2</c:v>
                </c:pt>
                <c:pt idx="24601">
                  <c:v>3.1092600000000001E-2</c:v>
                </c:pt>
                <c:pt idx="24602">
                  <c:v>2.8737100000000002E-2</c:v>
                </c:pt>
                <c:pt idx="24603">
                  <c:v>3.7877099999999997E-2</c:v>
                </c:pt>
                <c:pt idx="24604">
                  <c:v>3.1320599999999997E-2</c:v>
                </c:pt>
                <c:pt idx="24605">
                  <c:v>4.5023000000000001E-2</c:v>
                </c:pt>
                <c:pt idx="24606">
                  <c:v>3.8252800000000003E-2</c:v>
                </c:pt>
                <c:pt idx="24607">
                  <c:v>3.2342000000000003E-2</c:v>
                </c:pt>
                <c:pt idx="24608">
                  <c:v>2.8272599999999998E-2</c:v>
                </c:pt>
                <c:pt idx="24609">
                  <c:v>3.4610700000000001E-2</c:v>
                </c:pt>
                <c:pt idx="24610">
                  <c:v>4.7573999999999998E-2</c:v>
                </c:pt>
                <c:pt idx="24611">
                  <c:v>2.9483800000000001E-2</c:v>
                </c:pt>
                <c:pt idx="24612">
                  <c:v>3.0760800000000001E-2</c:v>
                </c:pt>
                <c:pt idx="24613">
                  <c:v>3.5403299999999999E-2</c:v>
                </c:pt>
                <c:pt idx="24614">
                  <c:v>2.8615999999999999E-2</c:v>
                </c:pt>
                <c:pt idx="24615">
                  <c:v>2.5153200000000001E-2</c:v>
                </c:pt>
                <c:pt idx="24616">
                  <c:v>5.3854000000000003E-3</c:v>
                </c:pt>
                <c:pt idx="24617">
                  <c:v>2.7438199999999999E-2</c:v>
                </c:pt>
                <c:pt idx="24618">
                  <c:v>3.2010999999999998E-2</c:v>
                </c:pt>
                <c:pt idx="24619">
                  <c:v>1.9413E-2</c:v>
                </c:pt>
                <c:pt idx="24620">
                  <c:v>5.7773599999999996E-3</c:v>
                </c:pt>
                <c:pt idx="24621">
                  <c:v>1.43661E-2</c:v>
                </c:pt>
                <c:pt idx="24622">
                  <c:v>3.2474500000000003E-2</c:v>
                </c:pt>
                <c:pt idx="24623">
                  <c:v>2.96698E-2</c:v>
                </c:pt>
                <c:pt idx="24624">
                  <c:v>2.0358999999999999E-2</c:v>
                </c:pt>
                <c:pt idx="24625">
                  <c:v>1.45941E-2</c:v>
                </c:pt>
                <c:pt idx="24626">
                  <c:v>3.1104099999999999E-2</c:v>
                </c:pt>
                <c:pt idx="24627">
                  <c:v>3.4147299999999998E-2</c:v>
                </c:pt>
                <c:pt idx="24628">
                  <c:v>1.53875E-2</c:v>
                </c:pt>
                <c:pt idx="24629">
                  <c:v>1.8392599999999999E-2</c:v>
                </c:pt>
                <c:pt idx="24630">
                  <c:v>2.2174800000000001E-2</c:v>
                </c:pt>
                <c:pt idx="24631">
                  <c:v>2.4433099999999999E-2</c:v>
                </c:pt>
                <c:pt idx="24632">
                  <c:v>3.0813199999999998E-3</c:v>
                </c:pt>
                <c:pt idx="24633">
                  <c:v>2.2373200000000001E-3</c:v>
                </c:pt>
                <c:pt idx="24634">
                  <c:v>2.5189400000000001E-2</c:v>
                </c:pt>
                <c:pt idx="24635">
                  <c:v>2.40602E-2</c:v>
                </c:pt>
                <c:pt idx="24636">
                  <c:v>2.0062400000000001E-2</c:v>
                </c:pt>
                <c:pt idx="24637">
                  <c:v>1.0248200000000001E-2</c:v>
                </c:pt>
                <c:pt idx="24638">
                  <c:v>2.1117199999999999E-2</c:v>
                </c:pt>
                <c:pt idx="24639">
                  <c:v>3.1643900000000003E-2</c:v>
                </c:pt>
                <c:pt idx="24640">
                  <c:v>2.0745300000000001E-2</c:v>
                </c:pt>
                <c:pt idx="24641">
                  <c:v>2.4928100000000002E-2</c:v>
                </c:pt>
                <c:pt idx="24642">
                  <c:v>2.1212600000000002E-2</c:v>
                </c:pt>
                <c:pt idx="24643">
                  <c:v>1.1705399999999999E-2</c:v>
                </c:pt>
                <c:pt idx="24644">
                  <c:v>1.1198E-2</c:v>
                </c:pt>
                <c:pt idx="24645">
                  <c:v>1.23024E-2</c:v>
                </c:pt>
                <c:pt idx="24646">
                  <c:v>1.0986299999999999E-2</c:v>
                </c:pt>
                <c:pt idx="24647">
                  <c:v>2.3292500000000001E-2</c:v>
                </c:pt>
                <c:pt idx="24648">
                  <c:v>1.37491E-2</c:v>
                </c:pt>
                <c:pt idx="24649">
                  <c:v>1.98488E-2</c:v>
                </c:pt>
                <c:pt idx="24650">
                  <c:v>2.2849999999999999E-2</c:v>
                </c:pt>
                <c:pt idx="24651">
                  <c:v>2.6596999999999999E-2</c:v>
                </c:pt>
                <c:pt idx="24652">
                  <c:v>5.8012000000000003E-3</c:v>
                </c:pt>
                <c:pt idx="24653">
                  <c:v>6.1712299999999998E-3</c:v>
                </c:pt>
                <c:pt idx="24654">
                  <c:v>2.88057E-2</c:v>
                </c:pt>
                <c:pt idx="24655">
                  <c:v>9.7761199999999993E-3</c:v>
                </c:pt>
                <c:pt idx="24656">
                  <c:v>1.12114E-2</c:v>
                </c:pt>
                <c:pt idx="24657">
                  <c:v>3.40939E-3</c:v>
                </c:pt>
                <c:pt idx="24658">
                  <c:v>1.6176200000000002E-2</c:v>
                </c:pt>
                <c:pt idx="24659">
                  <c:v>1.052E-2</c:v>
                </c:pt>
                <c:pt idx="24660">
                  <c:v>1.8337200000000001E-2</c:v>
                </c:pt>
                <c:pt idx="24661">
                  <c:v>2.8041799999999999E-2</c:v>
                </c:pt>
                <c:pt idx="24662">
                  <c:v>1.95456E-2</c:v>
                </c:pt>
                <c:pt idx="24663">
                  <c:v>2.1739999999999999E-2</c:v>
                </c:pt>
                <c:pt idx="24664">
                  <c:v>1.99404E-2</c:v>
                </c:pt>
                <c:pt idx="24665">
                  <c:v>2.0055799999999999E-2</c:v>
                </c:pt>
                <c:pt idx="24666">
                  <c:v>1.65854E-2</c:v>
                </c:pt>
                <c:pt idx="24667">
                  <c:v>1.52149E-2</c:v>
                </c:pt>
                <c:pt idx="24668">
                  <c:v>1.98517E-2</c:v>
                </c:pt>
                <c:pt idx="24669">
                  <c:v>2.24724E-2</c:v>
                </c:pt>
                <c:pt idx="24670">
                  <c:v>9.3345600000000004E-3</c:v>
                </c:pt>
                <c:pt idx="24671">
                  <c:v>1.5810000000000001E-2</c:v>
                </c:pt>
                <c:pt idx="24672">
                  <c:v>1.52798E-2</c:v>
                </c:pt>
                <c:pt idx="24673">
                  <c:v>2.34509E-2</c:v>
                </c:pt>
                <c:pt idx="24674">
                  <c:v>1.37491E-2</c:v>
                </c:pt>
                <c:pt idx="24675">
                  <c:v>2.7891200000000001E-2</c:v>
                </c:pt>
                <c:pt idx="24676">
                  <c:v>3.3849700000000003E-2</c:v>
                </c:pt>
                <c:pt idx="24677">
                  <c:v>2.8158200000000001E-2</c:v>
                </c:pt>
                <c:pt idx="24678">
                  <c:v>1.64499E-2</c:v>
                </c:pt>
                <c:pt idx="24679">
                  <c:v>4.7433900000000001E-2</c:v>
                </c:pt>
                <c:pt idx="24680">
                  <c:v>4.7725700000000003E-2</c:v>
                </c:pt>
                <c:pt idx="24681">
                  <c:v>2.3516700000000001E-2</c:v>
                </c:pt>
                <c:pt idx="24682">
                  <c:v>2.49214E-2</c:v>
                </c:pt>
                <c:pt idx="24683">
                  <c:v>2.76613E-2</c:v>
                </c:pt>
                <c:pt idx="24684">
                  <c:v>2.87514E-2</c:v>
                </c:pt>
                <c:pt idx="24685">
                  <c:v>1.3625099999999999E-2</c:v>
                </c:pt>
                <c:pt idx="24686">
                  <c:v>1.9983299999999999E-2</c:v>
                </c:pt>
                <c:pt idx="24687">
                  <c:v>3.0036899999999998E-2</c:v>
                </c:pt>
                <c:pt idx="24688">
                  <c:v>2.7273200000000001E-2</c:v>
                </c:pt>
                <c:pt idx="24689">
                  <c:v>3.5531E-2</c:v>
                </c:pt>
                <c:pt idx="24690">
                  <c:v>2.18525E-2</c:v>
                </c:pt>
                <c:pt idx="24691">
                  <c:v>2.33803E-2</c:v>
                </c:pt>
                <c:pt idx="24692">
                  <c:v>2.6410099999999999E-2</c:v>
                </c:pt>
                <c:pt idx="24693">
                  <c:v>4.5072599999999997E-2</c:v>
                </c:pt>
                <c:pt idx="24694">
                  <c:v>4.2950599999999999E-2</c:v>
                </c:pt>
                <c:pt idx="24695">
                  <c:v>3.3528299999999997E-2</c:v>
                </c:pt>
                <c:pt idx="24696">
                  <c:v>4.3132799999999999E-2</c:v>
                </c:pt>
                <c:pt idx="24697">
                  <c:v>2.4498900000000001E-2</c:v>
                </c:pt>
                <c:pt idx="24698">
                  <c:v>3.8418800000000003E-2</c:v>
                </c:pt>
                <c:pt idx="24699">
                  <c:v>3.3055300000000003E-2</c:v>
                </c:pt>
                <c:pt idx="24700">
                  <c:v>2.6199299999999998E-2</c:v>
                </c:pt>
                <c:pt idx="24701">
                  <c:v>3.1560900000000003E-2</c:v>
                </c:pt>
                <c:pt idx="24702">
                  <c:v>4.4235200000000002E-2</c:v>
                </c:pt>
                <c:pt idx="24703">
                  <c:v>3.6801300000000002E-2</c:v>
                </c:pt>
                <c:pt idx="24704">
                  <c:v>2.8561599999999999E-2</c:v>
                </c:pt>
                <c:pt idx="24705">
                  <c:v>2.9296900000000001E-2</c:v>
                </c:pt>
                <c:pt idx="24706">
                  <c:v>3.5450000000000002E-2</c:v>
                </c:pt>
                <c:pt idx="24707">
                  <c:v>3.6804200000000002E-2</c:v>
                </c:pt>
                <c:pt idx="24708">
                  <c:v>3.41225E-2</c:v>
                </c:pt>
                <c:pt idx="24709">
                  <c:v>3.24249E-2</c:v>
                </c:pt>
                <c:pt idx="24710">
                  <c:v>2.9729800000000001E-2</c:v>
                </c:pt>
                <c:pt idx="24711">
                  <c:v>1.71919E-2</c:v>
                </c:pt>
                <c:pt idx="24712">
                  <c:v>2.2557299999999999E-2</c:v>
                </c:pt>
                <c:pt idx="24713">
                  <c:v>3.9136900000000002E-2</c:v>
                </c:pt>
                <c:pt idx="24714">
                  <c:v>2.1783799999999999E-2</c:v>
                </c:pt>
                <c:pt idx="24715">
                  <c:v>1.6885799999999999E-2</c:v>
                </c:pt>
                <c:pt idx="24716">
                  <c:v>7.7514599999999999E-3</c:v>
                </c:pt>
                <c:pt idx="24717">
                  <c:v>2.1708499999999999E-2</c:v>
                </c:pt>
                <c:pt idx="24718">
                  <c:v>2.70443E-2</c:v>
                </c:pt>
                <c:pt idx="24719">
                  <c:v>1.26972E-2</c:v>
                </c:pt>
                <c:pt idx="24720">
                  <c:v>2.1239299999999999E-2</c:v>
                </c:pt>
                <c:pt idx="24721">
                  <c:v>2.5566100000000001E-2</c:v>
                </c:pt>
                <c:pt idx="24722">
                  <c:v>1.47314E-2</c:v>
                </c:pt>
                <c:pt idx="24723">
                  <c:v>9.5939600000000003E-3</c:v>
                </c:pt>
                <c:pt idx="24724">
                  <c:v>1.56431E-2</c:v>
                </c:pt>
                <c:pt idx="24725">
                  <c:v>2.5056800000000001E-2</c:v>
                </c:pt>
                <c:pt idx="24726">
                  <c:v>3.2138800000000001E-3</c:v>
                </c:pt>
                <c:pt idx="24727">
                  <c:v>1.56116E-3</c:v>
                </c:pt>
                <c:pt idx="24728">
                  <c:v>-6.7634599999999998E-3</c:v>
                </c:pt>
                <c:pt idx="24729">
                  <c:v>-7.9975099999999993E-3</c:v>
                </c:pt>
                <c:pt idx="24730">
                  <c:v>-5.2337599999999996E-3</c:v>
                </c:pt>
                <c:pt idx="24731">
                  <c:v>7.9193100000000006E-3</c:v>
                </c:pt>
                <c:pt idx="24732">
                  <c:v>-3.4599299999999999E-3</c:v>
                </c:pt>
                <c:pt idx="24733">
                  <c:v>-5.65243E-3</c:v>
                </c:pt>
                <c:pt idx="24734">
                  <c:v>-1.21021E-3</c:v>
                </c:pt>
                <c:pt idx="24735">
                  <c:v>-2.62737E-3</c:v>
                </c:pt>
                <c:pt idx="24736">
                  <c:v>1.7769799999999999E-2</c:v>
                </c:pt>
                <c:pt idx="24737">
                  <c:v>4.0121100000000002E-3</c:v>
                </c:pt>
                <c:pt idx="24738">
                  <c:v>1.82343E-3</c:v>
                </c:pt>
                <c:pt idx="24739">
                  <c:v>-6.8550099999999999E-3</c:v>
                </c:pt>
                <c:pt idx="24740">
                  <c:v>1.75858E-3</c:v>
                </c:pt>
                <c:pt idx="24741">
                  <c:v>6.43349E-3</c:v>
                </c:pt>
                <c:pt idx="24742">
                  <c:v>-1.38664E-3</c:v>
                </c:pt>
                <c:pt idx="24743">
                  <c:v>-9.14097E-3</c:v>
                </c:pt>
                <c:pt idx="24744">
                  <c:v>-6.51455E-3</c:v>
                </c:pt>
                <c:pt idx="24745">
                  <c:v>-7.5702699999999996E-3</c:v>
                </c:pt>
                <c:pt idx="24746">
                  <c:v>-1.05839E-2</c:v>
                </c:pt>
                <c:pt idx="24747">
                  <c:v>-1.9502600000000001E-3</c:v>
                </c:pt>
                <c:pt idx="24748">
                  <c:v>-2.8002699999999998E-2</c:v>
                </c:pt>
                <c:pt idx="24749">
                  <c:v>-2.6483499999999998E-3</c:v>
                </c:pt>
                <c:pt idx="24750">
                  <c:v>-3.6468500000000001E-3</c:v>
                </c:pt>
                <c:pt idx="24751">
                  <c:v>8.4495500000000001E-3</c:v>
                </c:pt>
                <c:pt idx="24752">
                  <c:v>-1.79052E-2</c:v>
                </c:pt>
                <c:pt idx="24753">
                  <c:v>-1.7421699999999998E-2</c:v>
                </c:pt>
                <c:pt idx="24754">
                  <c:v>-6.6242200000000001E-3</c:v>
                </c:pt>
                <c:pt idx="24755">
                  <c:v>-4.6491600000000003E-3</c:v>
                </c:pt>
                <c:pt idx="24756">
                  <c:v>-9.5987299999999998E-3</c:v>
                </c:pt>
                <c:pt idx="24757">
                  <c:v>-1.5364600000000001E-2</c:v>
                </c:pt>
                <c:pt idx="24758">
                  <c:v>-2.0083400000000001E-2</c:v>
                </c:pt>
                <c:pt idx="24759">
                  <c:v>2.3078899999999999E-3</c:v>
                </c:pt>
                <c:pt idx="24760">
                  <c:v>-4.7502500000000001E-3</c:v>
                </c:pt>
                <c:pt idx="24761">
                  <c:v>-2.7313200000000002E-3</c:v>
                </c:pt>
                <c:pt idx="24762">
                  <c:v>-4.8246399999999998E-3</c:v>
                </c:pt>
                <c:pt idx="24763">
                  <c:v>-9.3193100000000008E-3</c:v>
                </c:pt>
                <c:pt idx="24764">
                  <c:v>-1.38569E-3</c:v>
                </c:pt>
                <c:pt idx="24765">
                  <c:v>-5.5217699999999996E-3</c:v>
                </c:pt>
                <c:pt idx="24766">
                  <c:v>-3.5963100000000001E-3</c:v>
                </c:pt>
                <c:pt idx="24767">
                  <c:v>-1.54877E-2</c:v>
                </c:pt>
                <c:pt idx="24768">
                  <c:v>-3.2234199999999998E-3</c:v>
                </c:pt>
                <c:pt idx="24769">
                  <c:v>-1.10283E-2</c:v>
                </c:pt>
                <c:pt idx="24770">
                  <c:v>-6.1607399999999996E-3</c:v>
                </c:pt>
                <c:pt idx="24771">
                  <c:v>-8.05378E-3</c:v>
                </c:pt>
                <c:pt idx="24772">
                  <c:v>-8.3656300000000006E-3</c:v>
                </c:pt>
                <c:pt idx="24773">
                  <c:v>-5.5160499999999998E-3</c:v>
                </c:pt>
                <c:pt idx="24774">
                  <c:v>-1.9223199999999999E-2</c:v>
                </c:pt>
                <c:pt idx="24775">
                  <c:v>-1.61648E-3</c:v>
                </c:pt>
                <c:pt idx="24776">
                  <c:v>2.41756E-3</c:v>
                </c:pt>
                <c:pt idx="24777">
                  <c:v>-2.9459E-3</c:v>
                </c:pt>
                <c:pt idx="24778">
                  <c:v>-1.43547E-2</c:v>
                </c:pt>
                <c:pt idx="24779">
                  <c:v>-8.1596399999999993E-3</c:v>
                </c:pt>
                <c:pt idx="24780">
                  <c:v>4.0721899999999998E-3</c:v>
                </c:pt>
                <c:pt idx="24781">
                  <c:v>-1.5344600000000001E-3</c:v>
                </c:pt>
                <c:pt idx="24782">
                  <c:v>-1.50414E-2</c:v>
                </c:pt>
                <c:pt idx="24783">
                  <c:v>-4.6548800000000001E-3</c:v>
                </c:pt>
                <c:pt idx="24784">
                  <c:v>-7.2927499999999998E-3</c:v>
                </c:pt>
                <c:pt idx="24785">
                  <c:v>-2.52914E-3</c:v>
                </c:pt>
                <c:pt idx="24786">
                  <c:v>-9.4566300000000006E-3</c:v>
                </c:pt>
                <c:pt idx="24787">
                  <c:v>-8.7528199999999997E-3</c:v>
                </c:pt>
                <c:pt idx="24788">
                  <c:v>-1.9943200000000001E-2</c:v>
                </c:pt>
                <c:pt idx="24789">
                  <c:v>-9.2344300000000001E-3</c:v>
                </c:pt>
                <c:pt idx="24790">
                  <c:v>-6.7091E-3</c:v>
                </c:pt>
                <c:pt idx="24791">
                  <c:v>-1.72043E-3</c:v>
                </c:pt>
                <c:pt idx="24792">
                  <c:v>-9.8028200000000003E-3</c:v>
                </c:pt>
                <c:pt idx="24793">
                  <c:v>-8.6031000000000007E-3</c:v>
                </c:pt>
                <c:pt idx="24794">
                  <c:v>7.8973800000000007E-3</c:v>
                </c:pt>
                <c:pt idx="24795">
                  <c:v>-3.0365000000000001E-3</c:v>
                </c:pt>
                <c:pt idx="24796">
                  <c:v>1.4495799999999999E-4</c:v>
                </c:pt>
                <c:pt idx="24797">
                  <c:v>1.36948E-3</c:v>
                </c:pt>
                <c:pt idx="24798">
                  <c:v>1.13764E-2</c:v>
                </c:pt>
                <c:pt idx="24799">
                  <c:v>1.1644400000000001E-3</c:v>
                </c:pt>
                <c:pt idx="24800">
                  <c:v>-6.4964300000000001E-3</c:v>
                </c:pt>
                <c:pt idx="24801">
                  <c:v>-1.2242299999999999E-2</c:v>
                </c:pt>
                <c:pt idx="24802">
                  <c:v>-1.2833600000000001E-2</c:v>
                </c:pt>
                <c:pt idx="24803">
                  <c:v>-1.7287299999999999E-2</c:v>
                </c:pt>
                <c:pt idx="24804">
                  <c:v>-1.5240699999999999E-2</c:v>
                </c:pt>
                <c:pt idx="24805">
                  <c:v>-1.8454600000000002E-2</c:v>
                </c:pt>
                <c:pt idx="24806">
                  <c:v>4.6186400000000002E-3</c:v>
                </c:pt>
                <c:pt idx="24807">
                  <c:v>1.95217E-3</c:v>
                </c:pt>
                <c:pt idx="24808">
                  <c:v>-7.8296700000000004E-3</c:v>
                </c:pt>
                <c:pt idx="24809">
                  <c:v>-1.51234E-2</c:v>
                </c:pt>
                <c:pt idx="24810">
                  <c:v>-2.1028499999999999E-3</c:v>
                </c:pt>
                <c:pt idx="24811">
                  <c:v>-8.85296E-3</c:v>
                </c:pt>
                <c:pt idx="24812">
                  <c:v>-9.4852400000000007E-3</c:v>
                </c:pt>
                <c:pt idx="24813">
                  <c:v>-8.4018700000000005E-4</c:v>
                </c:pt>
                <c:pt idx="24814">
                  <c:v>-1.09482E-2</c:v>
                </c:pt>
                <c:pt idx="24815">
                  <c:v>-1.91641E-2</c:v>
                </c:pt>
                <c:pt idx="24816">
                  <c:v>-3.3884000000000002E-3</c:v>
                </c:pt>
                <c:pt idx="24817">
                  <c:v>-7.4949300000000003E-3</c:v>
                </c:pt>
                <c:pt idx="24818">
                  <c:v>-1.8543199999999999E-2</c:v>
                </c:pt>
                <c:pt idx="24819">
                  <c:v>-1.66006E-2</c:v>
                </c:pt>
                <c:pt idx="24820">
                  <c:v>-1.36366E-2</c:v>
                </c:pt>
                <c:pt idx="24821">
                  <c:v>-1.8882800000000002E-2</c:v>
                </c:pt>
                <c:pt idx="24822">
                  <c:v>-2.4315799999999999E-2</c:v>
                </c:pt>
                <c:pt idx="24823">
                  <c:v>-1.87025E-2</c:v>
                </c:pt>
                <c:pt idx="24824">
                  <c:v>-3.5294499999999999E-2</c:v>
                </c:pt>
                <c:pt idx="24825">
                  <c:v>-3.3372899999999997E-2</c:v>
                </c:pt>
                <c:pt idx="24826">
                  <c:v>-3.3447299999999999E-2</c:v>
                </c:pt>
                <c:pt idx="24827">
                  <c:v>-3.4911200000000003E-2</c:v>
                </c:pt>
                <c:pt idx="24828">
                  <c:v>-2.41928E-2</c:v>
                </c:pt>
                <c:pt idx="24829">
                  <c:v>-1.5687E-2</c:v>
                </c:pt>
                <c:pt idx="24830">
                  <c:v>-3.4575500000000002E-2</c:v>
                </c:pt>
                <c:pt idx="24831">
                  <c:v>-3.28875E-2</c:v>
                </c:pt>
                <c:pt idx="24832">
                  <c:v>-2.5586100000000001E-2</c:v>
                </c:pt>
                <c:pt idx="24833">
                  <c:v>-2.6741000000000001E-2</c:v>
                </c:pt>
                <c:pt idx="24834">
                  <c:v>-4.09174E-2</c:v>
                </c:pt>
                <c:pt idx="24835">
                  <c:v>-3.7364000000000001E-2</c:v>
                </c:pt>
                <c:pt idx="24836">
                  <c:v>-2.9815700000000001E-2</c:v>
                </c:pt>
                <c:pt idx="24837">
                  <c:v>-3.4368500000000003E-2</c:v>
                </c:pt>
                <c:pt idx="24838">
                  <c:v>-3.6835699999999999E-2</c:v>
                </c:pt>
                <c:pt idx="24839">
                  <c:v>-2.9242500000000001E-2</c:v>
                </c:pt>
                <c:pt idx="24840">
                  <c:v>-3.75051E-2</c:v>
                </c:pt>
                <c:pt idx="24841">
                  <c:v>-3.8157499999999997E-2</c:v>
                </c:pt>
                <c:pt idx="24842">
                  <c:v>-4.06322E-2</c:v>
                </c:pt>
                <c:pt idx="24843">
                  <c:v>-3.9481200000000001E-2</c:v>
                </c:pt>
                <c:pt idx="24844">
                  <c:v>-3.8624800000000001E-2</c:v>
                </c:pt>
                <c:pt idx="24845">
                  <c:v>-3.6353099999999999E-2</c:v>
                </c:pt>
                <c:pt idx="24846">
                  <c:v>-3.16076E-2</c:v>
                </c:pt>
                <c:pt idx="24847">
                  <c:v>-5.3005200000000002E-2</c:v>
                </c:pt>
                <c:pt idx="24848">
                  <c:v>-3.9746299999999998E-2</c:v>
                </c:pt>
                <c:pt idx="24849">
                  <c:v>-3.6356899999999998E-2</c:v>
                </c:pt>
                <c:pt idx="24850">
                  <c:v>-3.79648E-2</c:v>
                </c:pt>
                <c:pt idx="24851">
                  <c:v>-5.1401099999999998E-2</c:v>
                </c:pt>
                <c:pt idx="24852">
                  <c:v>-3.5943999999999997E-2</c:v>
                </c:pt>
                <c:pt idx="24853">
                  <c:v>-3.6793699999999999E-2</c:v>
                </c:pt>
                <c:pt idx="24854">
                  <c:v>-4.5417800000000001E-2</c:v>
                </c:pt>
                <c:pt idx="24855">
                  <c:v>-5.4517700000000002E-2</c:v>
                </c:pt>
                <c:pt idx="24856">
                  <c:v>-3.7377399999999998E-2</c:v>
                </c:pt>
                <c:pt idx="24857">
                  <c:v>-5.0790799999999997E-2</c:v>
                </c:pt>
                <c:pt idx="24858">
                  <c:v>-5.9790599999999999E-2</c:v>
                </c:pt>
                <c:pt idx="24859">
                  <c:v>-5.6823699999999998E-2</c:v>
                </c:pt>
                <c:pt idx="24860">
                  <c:v>-4.6984699999999997E-2</c:v>
                </c:pt>
                <c:pt idx="24861">
                  <c:v>-3.9528800000000003E-2</c:v>
                </c:pt>
                <c:pt idx="24862">
                  <c:v>-5.6543400000000001E-2</c:v>
                </c:pt>
                <c:pt idx="24863">
                  <c:v>-5.1045399999999998E-2</c:v>
                </c:pt>
                <c:pt idx="24864">
                  <c:v>-5.4300300000000003E-2</c:v>
                </c:pt>
                <c:pt idx="24865">
                  <c:v>-4.7538799999999999E-2</c:v>
                </c:pt>
                <c:pt idx="24866">
                  <c:v>-3.9681399999999999E-2</c:v>
                </c:pt>
                <c:pt idx="24867">
                  <c:v>-4.87871E-2</c:v>
                </c:pt>
                <c:pt idx="24868">
                  <c:v>-5.8630000000000002E-2</c:v>
                </c:pt>
                <c:pt idx="24869">
                  <c:v>-4.3995899999999998E-2</c:v>
                </c:pt>
                <c:pt idx="24870">
                  <c:v>-5.7496999999999999E-2</c:v>
                </c:pt>
                <c:pt idx="24871">
                  <c:v>-5.3928400000000001E-2</c:v>
                </c:pt>
                <c:pt idx="24872">
                  <c:v>-4.6226499999999997E-2</c:v>
                </c:pt>
                <c:pt idx="24873">
                  <c:v>-4.2468100000000002E-2</c:v>
                </c:pt>
                <c:pt idx="24874">
                  <c:v>-5.1277200000000002E-2</c:v>
                </c:pt>
                <c:pt idx="24875">
                  <c:v>-5.43089E-2</c:v>
                </c:pt>
                <c:pt idx="24876">
                  <c:v>-4.0845899999999997E-2</c:v>
                </c:pt>
                <c:pt idx="24877">
                  <c:v>-4.23317E-2</c:v>
                </c:pt>
                <c:pt idx="24878">
                  <c:v>-4.2700799999999997E-2</c:v>
                </c:pt>
                <c:pt idx="24879">
                  <c:v>-6.4631499999999995E-2</c:v>
                </c:pt>
                <c:pt idx="24880">
                  <c:v>-6.0442000000000003E-2</c:v>
                </c:pt>
                <c:pt idx="24881">
                  <c:v>-4.1576399999999999E-2</c:v>
                </c:pt>
                <c:pt idx="24882">
                  <c:v>-3.7914299999999998E-2</c:v>
                </c:pt>
                <c:pt idx="24883">
                  <c:v>-4.1418099999999999E-2</c:v>
                </c:pt>
                <c:pt idx="24884">
                  <c:v>-3.9385799999999999E-2</c:v>
                </c:pt>
                <c:pt idx="24885">
                  <c:v>-3.9470699999999997E-2</c:v>
                </c:pt>
                <c:pt idx="24886">
                  <c:v>-3.8973800000000003E-2</c:v>
                </c:pt>
                <c:pt idx="24887">
                  <c:v>-5.2470200000000002E-2</c:v>
                </c:pt>
                <c:pt idx="24888">
                  <c:v>-3.3840200000000001E-2</c:v>
                </c:pt>
                <c:pt idx="24889">
                  <c:v>-3.2704400000000002E-2</c:v>
                </c:pt>
                <c:pt idx="24890">
                  <c:v>-2.7896899999999999E-2</c:v>
                </c:pt>
                <c:pt idx="24891">
                  <c:v>-3.0276299999999999E-2</c:v>
                </c:pt>
                <c:pt idx="24892">
                  <c:v>-4.1700399999999999E-2</c:v>
                </c:pt>
                <c:pt idx="24893">
                  <c:v>-3.8232799999999997E-2</c:v>
                </c:pt>
                <c:pt idx="24894">
                  <c:v>-1.5359899999999999E-2</c:v>
                </c:pt>
                <c:pt idx="24895">
                  <c:v>-2.6913599999999999E-2</c:v>
                </c:pt>
                <c:pt idx="24896">
                  <c:v>-3.7939100000000003E-2</c:v>
                </c:pt>
                <c:pt idx="24897">
                  <c:v>-2.3658800000000001E-2</c:v>
                </c:pt>
                <c:pt idx="24898">
                  <c:v>-3.1100300000000001E-2</c:v>
                </c:pt>
                <c:pt idx="24899">
                  <c:v>-2.9299700000000001E-2</c:v>
                </c:pt>
                <c:pt idx="24900">
                  <c:v>-3.2029200000000001E-2</c:v>
                </c:pt>
                <c:pt idx="24901">
                  <c:v>-3.6860499999999997E-2</c:v>
                </c:pt>
                <c:pt idx="24902">
                  <c:v>-2.5239899999999999E-2</c:v>
                </c:pt>
                <c:pt idx="24903">
                  <c:v>-2.1772400000000001E-2</c:v>
                </c:pt>
                <c:pt idx="24904">
                  <c:v>-2.5182699999999999E-2</c:v>
                </c:pt>
                <c:pt idx="24905">
                  <c:v>-3.0553799999999999E-2</c:v>
                </c:pt>
                <c:pt idx="24906">
                  <c:v>-2.7319E-2</c:v>
                </c:pt>
                <c:pt idx="24907">
                  <c:v>-2.1472000000000002E-2</c:v>
                </c:pt>
                <c:pt idx="24908">
                  <c:v>-2.9427499999999999E-2</c:v>
                </c:pt>
                <c:pt idx="24909">
                  <c:v>-3.0006399999999999E-2</c:v>
                </c:pt>
                <c:pt idx="24910">
                  <c:v>-2.3705500000000001E-2</c:v>
                </c:pt>
                <c:pt idx="24911">
                  <c:v>-2.70596E-2</c:v>
                </c:pt>
                <c:pt idx="24912">
                  <c:v>-3.6477099999999998E-2</c:v>
                </c:pt>
                <c:pt idx="24913">
                  <c:v>-4.0329900000000002E-2</c:v>
                </c:pt>
                <c:pt idx="24914">
                  <c:v>-4.3366399999999999E-2</c:v>
                </c:pt>
                <c:pt idx="24915">
                  <c:v>-3.06015E-2</c:v>
                </c:pt>
                <c:pt idx="24916">
                  <c:v>-3.8947099999999998E-2</c:v>
                </c:pt>
                <c:pt idx="24917">
                  <c:v>-2.2167200000000001E-2</c:v>
                </c:pt>
                <c:pt idx="24918">
                  <c:v>-4.8257799999999997E-2</c:v>
                </c:pt>
                <c:pt idx="24919">
                  <c:v>-4.3730699999999997E-2</c:v>
                </c:pt>
                <c:pt idx="24920">
                  <c:v>-4.5635200000000001E-2</c:v>
                </c:pt>
                <c:pt idx="24921">
                  <c:v>-2.8034199999999999E-2</c:v>
                </c:pt>
                <c:pt idx="24922">
                  <c:v>-3.8236600000000003E-2</c:v>
                </c:pt>
                <c:pt idx="24923">
                  <c:v>-3.2946599999999999E-2</c:v>
                </c:pt>
                <c:pt idx="24924">
                  <c:v>-3.1969999999999998E-2</c:v>
                </c:pt>
                <c:pt idx="24925">
                  <c:v>-4.4175100000000002E-2</c:v>
                </c:pt>
                <c:pt idx="24926">
                  <c:v>-4.33903E-2</c:v>
                </c:pt>
                <c:pt idx="24927">
                  <c:v>-3.6028900000000003E-2</c:v>
                </c:pt>
                <c:pt idx="24928">
                  <c:v>-2.8227800000000001E-2</c:v>
                </c:pt>
                <c:pt idx="24929">
                  <c:v>-4.6815900000000001E-2</c:v>
                </c:pt>
                <c:pt idx="24930">
                  <c:v>-3.4393300000000002E-2</c:v>
                </c:pt>
                <c:pt idx="24931">
                  <c:v>-3.9543200000000001E-2</c:v>
                </c:pt>
                <c:pt idx="24932">
                  <c:v>-4.4233300000000003E-2</c:v>
                </c:pt>
                <c:pt idx="24933">
                  <c:v>-3.3741E-2</c:v>
                </c:pt>
                <c:pt idx="24934">
                  <c:v>-3.1517000000000003E-2</c:v>
                </c:pt>
                <c:pt idx="24935">
                  <c:v>-3.6562900000000002E-2</c:v>
                </c:pt>
                <c:pt idx="24936">
                  <c:v>-4.3168999999999999E-2</c:v>
                </c:pt>
                <c:pt idx="24937">
                  <c:v>-4.21114E-2</c:v>
                </c:pt>
                <c:pt idx="24938">
                  <c:v>-4.2166700000000001E-2</c:v>
                </c:pt>
                <c:pt idx="24939">
                  <c:v>-3.9564099999999998E-2</c:v>
                </c:pt>
                <c:pt idx="24940">
                  <c:v>-6.0928299999999998E-2</c:v>
                </c:pt>
                <c:pt idx="24941">
                  <c:v>-4.04348E-2</c:v>
                </c:pt>
                <c:pt idx="24942">
                  <c:v>-3.8953799999999997E-2</c:v>
                </c:pt>
                <c:pt idx="24943">
                  <c:v>-3.01991E-2</c:v>
                </c:pt>
                <c:pt idx="24944">
                  <c:v>-3.6160499999999998E-2</c:v>
                </c:pt>
                <c:pt idx="24945">
                  <c:v>-5.5819500000000001E-2</c:v>
                </c:pt>
                <c:pt idx="24946">
                  <c:v>-3.7701600000000002E-2</c:v>
                </c:pt>
                <c:pt idx="24947">
                  <c:v>-4.0446299999999998E-2</c:v>
                </c:pt>
                <c:pt idx="24948">
                  <c:v>-5.1359200000000001E-2</c:v>
                </c:pt>
                <c:pt idx="24949">
                  <c:v>-5.4863000000000002E-2</c:v>
                </c:pt>
                <c:pt idx="24950">
                  <c:v>-4.7111500000000001E-2</c:v>
                </c:pt>
                <c:pt idx="24951">
                  <c:v>-3.5988800000000001E-2</c:v>
                </c:pt>
                <c:pt idx="24952">
                  <c:v>-4.99678E-2</c:v>
                </c:pt>
                <c:pt idx="24953">
                  <c:v>-4.8702200000000001E-2</c:v>
                </c:pt>
                <c:pt idx="24954">
                  <c:v>-5.1162699999999998E-2</c:v>
                </c:pt>
                <c:pt idx="24955">
                  <c:v>-4.3562900000000002E-2</c:v>
                </c:pt>
                <c:pt idx="24956">
                  <c:v>-5.1128399999999997E-2</c:v>
                </c:pt>
                <c:pt idx="24957">
                  <c:v>-4.1526800000000003E-2</c:v>
                </c:pt>
                <c:pt idx="24958">
                  <c:v>-3.8471199999999997E-2</c:v>
                </c:pt>
                <c:pt idx="24959">
                  <c:v>-4.8004199999999997E-2</c:v>
                </c:pt>
                <c:pt idx="24960">
                  <c:v>-4.8468600000000001E-2</c:v>
                </c:pt>
                <c:pt idx="24961">
                  <c:v>-5.12962E-2</c:v>
                </c:pt>
                <c:pt idx="24962">
                  <c:v>-4.6431500000000001E-2</c:v>
                </c:pt>
                <c:pt idx="24963">
                  <c:v>-3.8583800000000001E-2</c:v>
                </c:pt>
                <c:pt idx="24964">
                  <c:v>-3.3329999999999999E-2</c:v>
                </c:pt>
                <c:pt idx="24965">
                  <c:v>-4.84676E-2</c:v>
                </c:pt>
                <c:pt idx="24966">
                  <c:v>-5.0930000000000003E-2</c:v>
                </c:pt>
                <c:pt idx="24967">
                  <c:v>-2.1959300000000001E-2</c:v>
                </c:pt>
                <c:pt idx="24968">
                  <c:v>-1.7806099999999998E-2</c:v>
                </c:pt>
                <c:pt idx="24969">
                  <c:v>-1.9971800000000001E-2</c:v>
                </c:pt>
                <c:pt idx="24970">
                  <c:v>-3.1299599999999997E-2</c:v>
                </c:pt>
                <c:pt idx="24971">
                  <c:v>-3.0531900000000001E-2</c:v>
                </c:pt>
                <c:pt idx="24972">
                  <c:v>-2.45924E-2</c:v>
                </c:pt>
                <c:pt idx="24973">
                  <c:v>-3.6976799999999997E-2</c:v>
                </c:pt>
                <c:pt idx="24974">
                  <c:v>-3.8108799999999998E-2</c:v>
                </c:pt>
                <c:pt idx="24975">
                  <c:v>-3.1798399999999998E-2</c:v>
                </c:pt>
                <c:pt idx="24976">
                  <c:v>-3.2836900000000002E-2</c:v>
                </c:pt>
                <c:pt idx="24977">
                  <c:v>-3.8415900000000003E-2</c:v>
                </c:pt>
                <c:pt idx="24978">
                  <c:v>-2.81982E-2</c:v>
                </c:pt>
                <c:pt idx="24979">
                  <c:v>-3.0566200000000002E-2</c:v>
                </c:pt>
                <c:pt idx="24980">
                  <c:v>-2.22673E-2</c:v>
                </c:pt>
                <c:pt idx="24981">
                  <c:v>-1.7951999999999999E-2</c:v>
                </c:pt>
                <c:pt idx="24982">
                  <c:v>-2.1640800000000002E-2</c:v>
                </c:pt>
                <c:pt idx="24983">
                  <c:v>-2.1384199999999999E-2</c:v>
                </c:pt>
                <c:pt idx="24984">
                  <c:v>-2.9156700000000001E-2</c:v>
                </c:pt>
                <c:pt idx="24985">
                  <c:v>-2.4683E-2</c:v>
                </c:pt>
                <c:pt idx="24986">
                  <c:v>-1.85881E-2</c:v>
                </c:pt>
                <c:pt idx="24987">
                  <c:v>-1.8508899999999998E-2</c:v>
                </c:pt>
                <c:pt idx="24988">
                  <c:v>-2.7168299999999999E-2</c:v>
                </c:pt>
                <c:pt idx="24989">
                  <c:v>-1.6710300000000001E-2</c:v>
                </c:pt>
                <c:pt idx="24990">
                  <c:v>-3.2265700000000001E-2</c:v>
                </c:pt>
                <c:pt idx="24991">
                  <c:v>-3.50742E-2</c:v>
                </c:pt>
                <c:pt idx="24992">
                  <c:v>-2.0671800000000001E-2</c:v>
                </c:pt>
                <c:pt idx="24993">
                  <c:v>-1.8581400000000001E-2</c:v>
                </c:pt>
                <c:pt idx="24994">
                  <c:v>-1.84555E-2</c:v>
                </c:pt>
                <c:pt idx="24995">
                  <c:v>-3.3283199999999999E-2</c:v>
                </c:pt>
                <c:pt idx="24996">
                  <c:v>-2.03323E-3</c:v>
                </c:pt>
                <c:pt idx="24997">
                  <c:v>-1.16796E-2</c:v>
                </c:pt>
                <c:pt idx="24998">
                  <c:v>-1.23491E-2</c:v>
                </c:pt>
                <c:pt idx="24999">
                  <c:v>-6.2055599999999997E-3</c:v>
                </c:pt>
                <c:pt idx="25000">
                  <c:v>-1.83029E-2</c:v>
                </c:pt>
                <c:pt idx="25001">
                  <c:v>-3.4414300000000002E-2</c:v>
                </c:pt>
                <c:pt idx="25002">
                  <c:v>-2.5452599999999999E-2</c:v>
                </c:pt>
                <c:pt idx="25003">
                  <c:v>-4.80461E-3</c:v>
                </c:pt>
                <c:pt idx="25004">
                  <c:v>-2.1183E-2</c:v>
                </c:pt>
                <c:pt idx="25005">
                  <c:v>-1.3586000000000001E-2</c:v>
                </c:pt>
                <c:pt idx="25006">
                  <c:v>-1.4975499999999999E-2</c:v>
                </c:pt>
                <c:pt idx="25007">
                  <c:v>-2.3719799999999999E-2</c:v>
                </c:pt>
                <c:pt idx="25008">
                  <c:v>-6.3581499999999999E-3</c:v>
                </c:pt>
                <c:pt idx="25009">
                  <c:v>-1.3561199999999999E-3</c:v>
                </c:pt>
                <c:pt idx="25010">
                  <c:v>-1.0885199999999999E-2</c:v>
                </c:pt>
                <c:pt idx="25011">
                  <c:v>-9.3040499999999995E-3</c:v>
                </c:pt>
                <c:pt idx="25012">
                  <c:v>9.9239299999999992E-3</c:v>
                </c:pt>
                <c:pt idx="25013">
                  <c:v>6.4668700000000004E-3</c:v>
                </c:pt>
                <c:pt idx="25014">
                  <c:v>-2.2373200000000001E-3</c:v>
                </c:pt>
                <c:pt idx="25015">
                  <c:v>-6.5202699999999999E-3</c:v>
                </c:pt>
                <c:pt idx="25016">
                  <c:v>-1.53589E-2</c:v>
                </c:pt>
                <c:pt idx="25017">
                  <c:v>-4.73976E-3</c:v>
                </c:pt>
                <c:pt idx="25018">
                  <c:v>-1.0791800000000001E-2</c:v>
                </c:pt>
                <c:pt idx="25019">
                  <c:v>-6.0281800000000002E-3</c:v>
                </c:pt>
                <c:pt idx="25020">
                  <c:v>-1.3423900000000001E-2</c:v>
                </c:pt>
                <c:pt idx="25021">
                  <c:v>-3.5762800000000003E-4</c:v>
                </c:pt>
                <c:pt idx="25022" formatCode="0.00E+00">
                  <c:v>-5.6266800000000001E-5</c:v>
                </c:pt>
                <c:pt idx="25023">
                  <c:v>2.74658E-4</c:v>
                </c:pt>
                <c:pt idx="25024">
                  <c:v>1.86253E-3</c:v>
                </c:pt>
                <c:pt idx="25025">
                  <c:v>2.2315999999999998E-3</c:v>
                </c:pt>
                <c:pt idx="25026">
                  <c:v>-6.69098E-3</c:v>
                </c:pt>
                <c:pt idx="25027">
                  <c:v>-4.5442599999999996E-3</c:v>
                </c:pt>
                <c:pt idx="25028">
                  <c:v>-5.9900300000000004E-3</c:v>
                </c:pt>
                <c:pt idx="25029">
                  <c:v>-1.6305E-2</c:v>
                </c:pt>
                <c:pt idx="25030">
                  <c:v>-9.2878300000000004E-3</c:v>
                </c:pt>
                <c:pt idx="25031">
                  <c:v>-2.1211600000000001E-2</c:v>
                </c:pt>
                <c:pt idx="25032">
                  <c:v>-9.9468200000000003E-3</c:v>
                </c:pt>
                <c:pt idx="25033">
                  <c:v>-5.55515E-3</c:v>
                </c:pt>
                <c:pt idx="25034">
                  <c:v>-5.3691900000000002E-3</c:v>
                </c:pt>
                <c:pt idx="25035">
                  <c:v>-1.29471E-2</c:v>
                </c:pt>
                <c:pt idx="25036">
                  <c:v>7.9688999999999992E-3</c:v>
                </c:pt>
                <c:pt idx="25037">
                  <c:v>3.6430399999999997E-4</c:v>
                </c:pt>
                <c:pt idx="25038">
                  <c:v>-2.0761500000000001E-3</c:v>
                </c:pt>
                <c:pt idx="25039">
                  <c:v>-1.60713E-2</c:v>
                </c:pt>
                <c:pt idx="25040">
                  <c:v>-9.6654900000000005E-3</c:v>
                </c:pt>
                <c:pt idx="25041">
                  <c:v>-8.8119499999999998E-4</c:v>
                </c:pt>
                <c:pt idx="25042">
                  <c:v>1.56784E-3</c:v>
                </c:pt>
                <c:pt idx="25043">
                  <c:v>-1.18885E-2</c:v>
                </c:pt>
                <c:pt idx="25044">
                  <c:v>-7.7400200000000002E-3</c:v>
                </c:pt>
                <c:pt idx="25045">
                  <c:v>5.8402999999999997E-3</c:v>
                </c:pt>
                <c:pt idx="25046">
                  <c:v>-1.27668E-2</c:v>
                </c:pt>
                <c:pt idx="25047">
                  <c:v>-1.0891E-3</c:v>
                </c:pt>
                <c:pt idx="25048">
                  <c:v>1.88828E-3</c:v>
                </c:pt>
                <c:pt idx="25049">
                  <c:v>-9.4623599999999995E-3</c:v>
                </c:pt>
                <c:pt idx="25050">
                  <c:v>-1.0698300000000001E-2</c:v>
                </c:pt>
                <c:pt idx="25051">
                  <c:v>6.8817100000000001E-3</c:v>
                </c:pt>
                <c:pt idx="25052">
                  <c:v>4.4488899999999996E-3</c:v>
                </c:pt>
                <c:pt idx="25053">
                  <c:v>-1.2111699999999999E-3</c:v>
                </c:pt>
                <c:pt idx="25054">
                  <c:v>-2.1018999999999999E-3</c:v>
                </c:pt>
                <c:pt idx="25055">
                  <c:v>1.2378700000000001E-3</c:v>
                </c:pt>
                <c:pt idx="25056">
                  <c:v>-1.03951E-3</c:v>
                </c:pt>
                <c:pt idx="25057">
                  <c:v>-2.6378600000000001E-3</c:v>
                </c:pt>
                <c:pt idx="25058">
                  <c:v>2.4614300000000001E-3</c:v>
                </c:pt>
                <c:pt idx="25059">
                  <c:v>-2.6473999999999998E-3</c:v>
                </c:pt>
                <c:pt idx="25060">
                  <c:v>-8.1634499999999992E-3</c:v>
                </c:pt>
                <c:pt idx="25061">
                  <c:v>-2.37083E-3</c:v>
                </c:pt>
                <c:pt idx="25062">
                  <c:v>-1.17626E-2</c:v>
                </c:pt>
                <c:pt idx="25063">
                  <c:v>-4.8074700000000003E-3</c:v>
                </c:pt>
                <c:pt idx="25064">
                  <c:v>1.05696E-2</c:v>
                </c:pt>
                <c:pt idx="25065">
                  <c:v>2.23923E-3</c:v>
                </c:pt>
                <c:pt idx="25066">
                  <c:v>6.8321199999999997E-3</c:v>
                </c:pt>
                <c:pt idx="25067">
                  <c:v>-5.4645500000000003E-3</c:v>
                </c:pt>
                <c:pt idx="25068">
                  <c:v>4.6253199999999998E-4</c:v>
                </c:pt>
                <c:pt idx="25069">
                  <c:v>9.6130399999999998E-3</c:v>
                </c:pt>
                <c:pt idx="25070">
                  <c:v>6.90174E-3</c:v>
                </c:pt>
                <c:pt idx="25071">
                  <c:v>-3.3521699999999998E-3</c:v>
                </c:pt>
                <c:pt idx="25072">
                  <c:v>-8.7671299999999997E-3</c:v>
                </c:pt>
                <c:pt idx="25073">
                  <c:v>3.3206899999999998E-3</c:v>
                </c:pt>
                <c:pt idx="25074">
                  <c:v>8.9788400000000001E-3</c:v>
                </c:pt>
                <c:pt idx="25075">
                  <c:v>-5.7096500000000001E-3</c:v>
                </c:pt>
                <c:pt idx="25076">
                  <c:v>-1.11065E-2</c:v>
                </c:pt>
                <c:pt idx="25077">
                  <c:v>-2.7160600000000002E-3</c:v>
                </c:pt>
                <c:pt idx="25078">
                  <c:v>1.1138E-2</c:v>
                </c:pt>
                <c:pt idx="25079">
                  <c:v>2.0915E-2</c:v>
                </c:pt>
                <c:pt idx="25080">
                  <c:v>1.11532E-2</c:v>
                </c:pt>
                <c:pt idx="25081">
                  <c:v>9.7322499999999996E-3</c:v>
                </c:pt>
                <c:pt idx="25082">
                  <c:v>2.6617999999999999E-2</c:v>
                </c:pt>
                <c:pt idx="25083">
                  <c:v>2.1030400000000001E-2</c:v>
                </c:pt>
                <c:pt idx="25084">
                  <c:v>1.34439E-2</c:v>
                </c:pt>
                <c:pt idx="25085">
                  <c:v>1.6692200000000001E-2</c:v>
                </c:pt>
                <c:pt idx="25086">
                  <c:v>2.7400999999999998E-2</c:v>
                </c:pt>
                <c:pt idx="25087">
                  <c:v>1.96724E-2</c:v>
                </c:pt>
                <c:pt idx="25088">
                  <c:v>1.12371E-2</c:v>
                </c:pt>
                <c:pt idx="25089">
                  <c:v>2.81315E-2</c:v>
                </c:pt>
                <c:pt idx="25090">
                  <c:v>2.7055699999999999E-2</c:v>
                </c:pt>
                <c:pt idx="25091">
                  <c:v>2.8028500000000001E-2</c:v>
                </c:pt>
                <c:pt idx="25092">
                  <c:v>2.50902E-2</c:v>
                </c:pt>
                <c:pt idx="25093">
                  <c:v>2.1828699999999999E-2</c:v>
                </c:pt>
                <c:pt idx="25094">
                  <c:v>2.4204300000000002E-2</c:v>
                </c:pt>
                <c:pt idx="25095">
                  <c:v>3.2520300000000002E-2</c:v>
                </c:pt>
                <c:pt idx="25096">
                  <c:v>3.92208E-2</c:v>
                </c:pt>
                <c:pt idx="25097">
                  <c:v>3.0431699999999999E-2</c:v>
                </c:pt>
                <c:pt idx="25098">
                  <c:v>2.8843899999999999E-2</c:v>
                </c:pt>
                <c:pt idx="25099">
                  <c:v>4.41608E-2</c:v>
                </c:pt>
                <c:pt idx="25100">
                  <c:v>4.2116199999999999E-2</c:v>
                </c:pt>
                <c:pt idx="25101">
                  <c:v>2.50826E-2</c:v>
                </c:pt>
                <c:pt idx="25102" formatCode="0.00E+00">
                  <c:v>3.2352400000000003E-2</c:v>
                </c:pt>
                <c:pt idx="25103">
                  <c:v>4.6527899999999997E-2</c:v>
                </c:pt>
                <c:pt idx="25104">
                  <c:v>4.5706700000000003E-2</c:v>
                </c:pt>
                <c:pt idx="25105">
                  <c:v>1.8514599999999999E-2</c:v>
                </c:pt>
                <c:pt idx="25106">
                  <c:v>3.7071199999999999E-2</c:v>
                </c:pt>
                <c:pt idx="25107">
                  <c:v>2.1069500000000001E-2</c:v>
                </c:pt>
                <c:pt idx="25108">
                  <c:v>3.8807899999999999E-2</c:v>
                </c:pt>
                <c:pt idx="25109">
                  <c:v>4.45213E-2</c:v>
                </c:pt>
                <c:pt idx="25110">
                  <c:v>4.0986099999999998E-2</c:v>
                </c:pt>
                <c:pt idx="25111">
                  <c:v>3.2626200000000001E-2</c:v>
                </c:pt>
                <c:pt idx="25112">
                  <c:v>3.9532699999999997E-2</c:v>
                </c:pt>
                <c:pt idx="25113">
                  <c:v>4.4533700000000002E-2</c:v>
                </c:pt>
                <c:pt idx="25114">
                  <c:v>5.7477E-2</c:v>
                </c:pt>
                <c:pt idx="25115">
                  <c:v>2.55032E-2</c:v>
                </c:pt>
                <c:pt idx="25116">
                  <c:v>3.7104600000000001E-2</c:v>
                </c:pt>
                <c:pt idx="25117">
                  <c:v>3.5519599999999998E-2</c:v>
                </c:pt>
                <c:pt idx="25118">
                  <c:v>3.6508600000000002E-2</c:v>
                </c:pt>
                <c:pt idx="25119">
                  <c:v>3.11337E-2</c:v>
                </c:pt>
                <c:pt idx="25120">
                  <c:v>3.36447E-2</c:v>
                </c:pt>
                <c:pt idx="25121">
                  <c:v>2.6992800000000001E-2</c:v>
                </c:pt>
                <c:pt idx="25122">
                  <c:v>3.06635E-2</c:v>
                </c:pt>
                <c:pt idx="25123">
                  <c:v>2.89173E-2</c:v>
                </c:pt>
                <c:pt idx="25124">
                  <c:v>2.3011199999999999E-2</c:v>
                </c:pt>
                <c:pt idx="25125">
                  <c:v>4.2762799999999997E-2</c:v>
                </c:pt>
                <c:pt idx="25126">
                  <c:v>2.7985599999999999E-2</c:v>
                </c:pt>
                <c:pt idx="25127">
                  <c:v>3.59364E-2</c:v>
                </c:pt>
                <c:pt idx="25128">
                  <c:v>1.96075E-2</c:v>
                </c:pt>
                <c:pt idx="25129">
                  <c:v>3.9269400000000003E-2</c:v>
                </c:pt>
                <c:pt idx="25130">
                  <c:v>2.45819E-2</c:v>
                </c:pt>
                <c:pt idx="25131">
                  <c:v>1.93434E-2</c:v>
                </c:pt>
                <c:pt idx="25132">
                  <c:v>2.8493899999999999E-2</c:v>
                </c:pt>
                <c:pt idx="25133">
                  <c:v>3.63951E-2</c:v>
                </c:pt>
                <c:pt idx="25134">
                  <c:v>3.9052999999999997E-2</c:v>
                </c:pt>
                <c:pt idx="25135">
                  <c:v>3.4736599999999999E-2</c:v>
                </c:pt>
                <c:pt idx="25136">
                  <c:v>4.01964E-2</c:v>
                </c:pt>
                <c:pt idx="25137">
                  <c:v>5.0485599999999999E-2</c:v>
                </c:pt>
                <c:pt idx="25138">
                  <c:v>5.73959E-2</c:v>
                </c:pt>
                <c:pt idx="25139">
                  <c:v>3.92179E-2</c:v>
                </c:pt>
                <c:pt idx="25140">
                  <c:v>4.6787299999999997E-2</c:v>
                </c:pt>
                <c:pt idx="25141">
                  <c:v>3.8960500000000002E-2</c:v>
                </c:pt>
                <c:pt idx="25142">
                  <c:v>4.8974999999999998E-2</c:v>
                </c:pt>
                <c:pt idx="25143">
                  <c:v>4.39224E-2</c:v>
                </c:pt>
                <c:pt idx="25144">
                  <c:v>6.2408400000000003E-2</c:v>
                </c:pt>
                <c:pt idx="25145">
                  <c:v>5.0987200000000003E-2</c:v>
                </c:pt>
                <c:pt idx="25146">
                  <c:v>5.2043899999999997E-2</c:v>
                </c:pt>
                <c:pt idx="25147">
                  <c:v>3.7953399999999998E-2</c:v>
                </c:pt>
                <c:pt idx="25148">
                  <c:v>5.0776500000000002E-2</c:v>
                </c:pt>
                <c:pt idx="25149">
                  <c:v>3.7261000000000002E-2</c:v>
                </c:pt>
                <c:pt idx="25150">
                  <c:v>5.2909900000000003E-2</c:v>
                </c:pt>
                <c:pt idx="25151">
                  <c:v>3.0675899999999999E-2</c:v>
                </c:pt>
                <c:pt idx="25152">
                  <c:v>3.4045199999999998E-2</c:v>
                </c:pt>
                <c:pt idx="25153">
                  <c:v>3.5389900000000002E-2</c:v>
                </c:pt>
                <c:pt idx="25154">
                  <c:v>4.9619700000000003E-2</c:v>
                </c:pt>
                <c:pt idx="25155">
                  <c:v>2.5094999999999999E-2</c:v>
                </c:pt>
                <c:pt idx="25156">
                  <c:v>2.93274E-2</c:v>
                </c:pt>
                <c:pt idx="25157">
                  <c:v>3.6582900000000002E-2</c:v>
                </c:pt>
                <c:pt idx="25158">
                  <c:v>3.6781300000000003E-2</c:v>
                </c:pt>
                <c:pt idx="25159">
                  <c:v>5.3697599999999998E-2</c:v>
                </c:pt>
                <c:pt idx="25160">
                  <c:v>4.07753E-2</c:v>
                </c:pt>
                <c:pt idx="25161">
                  <c:v>4.30841E-2</c:v>
                </c:pt>
                <c:pt idx="25162">
                  <c:v>3.1276699999999998E-2</c:v>
                </c:pt>
                <c:pt idx="25163">
                  <c:v>5.5460000000000002E-2</c:v>
                </c:pt>
                <c:pt idx="25164">
                  <c:v>5.0163300000000001E-2</c:v>
                </c:pt>
                <c:pt idx="25165">
                  <c:v>4.8562000000000001E-2</c:v>
                </c:pt>
                <c:pt idx="25166">
                  <c:v>4.4168499999999999E-2</c:v>
                </c:pt>
                <c:pt idx="25167">
                  <c:v>4.6451600000000003E-2</c:v>
                </c:pt>
                <c:pt idx="25168">
                  <c:v>5.32732E-2</c:v>
                </c:pt>
                <c:pt idx="25169">
                  <c:v>6.4562800000000004E-2</c:v>
                </c:pt>
                <c:pt idx="25170">
                  <c:v>3.7868499999999999E-2</c:v>
                </c:pt>
                <c:pt idx="25171">
                  <c:v>4.1510600000000002E-2</c:v>
                </c:pt>
                <c:pt idx="25172">
                  <c:v>4.1699399999999998E-2</c:v>
                </c:pt>
                <c:pt idx="25173">
                  <c:v>3.11975E-2</c:v>
                </c:pt>
                <c:pt idx="25174">
                  <c:v>5.10626E-2</c:v>
                </c:pt>
                <c:pt idx="25175">
                  <c:v>5.2234599999999999E-2</c:v>
                </c:pt>
                <c:pt idx="25176">
                  <c:v>3.93639E-2</c:v>
                </c:pt>
                <c:pt idx="25177">
                  <c:v>3.1785000000000001E-2</c:v>
                </c:pt>
                <c:pt idx="25178">
                  <c:v>4.0106799999999998E-2</c:v>
                </c:pt>
                <c:pt idx="25179">
                  <c:v>6.2285399999999998E-2</c:v>
                </c:pt>
                <c:pt idx="25180">
                  <c:v>5.04456E-2</c:v>
                </c:pt>
                <c:pt idx="25181">
                  <c:v>4.2056999999999997E-2</c:v>
                </c:pt>
                <c:pt idx="25182">
                  <c:v>3.5758999999999999E-2</c:v>
                </c:pt>
                <c:pt idx="25183">
                  <c:v>4.4087399999999999E-2</c:v>
                </c:pt>
                <c:pt idx="25184">
                  <c:v>5.5709799999999997E-2</c:v>
                </c:pt>
                <c:pt idx="25185">
                  <c:v>4.6690000000000002E-2</c:v>
                </c:pt>
                <c:pt idx="25186">
                  <c:v>5.18179E-2</c:v>
                </c:pt>
                <c:pt idx="25187">
                  <c:v>3.7139900000000003E-2</c:v>
                </c:pt>
                <c:pt idx="25188">
                  <c:v>3.8384399999999999E-2</c:v>
                </c:pt>
                <c:pt idx="25189">
                  <c:v>5.1901799999999998E-2</c:v>
                </c:pt>
                <c:pt idx="25190">
                  <c:v>5.88932E-2</c:v>
                </c:pt>
                <c:pt idx="25191">
                  <c:v>4.1261699999999998E-2</c:v>
                </c:pt>
                <c:pt idx="25192">
                  <c:v>5.2564600000000003E-2</c:v>
                </c:pt>
                <c:pt idx="25193">
                  <c:v>4.28143E-2</c:v>
                </c:pt>
                <c:pt idx="25194">
                  <c:v>4.7916399999999998E-2</c:v>
                </c:pt>
                <c:pt idx="25195">
                  <c:v>5.1586199999999999E-2</c:v>
                </c:pt>
                <c:pt idx="25196">
                  <c:v>4.4059800000000003E-2</c:v>
                </c:pt>
                <c:pt idx="25197">
                  <c:v>3.8909899999999997E-2</c:v>
                </c:pt>
                <c:pt idx="25198">
                  <c:v>3.82814E-2</c:v>
                </c:pt>
                <c:pt idx="25199">
                  <c:v>5.26352E-2</c:v>
                </c:pt>
                <c:pt idx="25200">
                  <c:v>3.3643699999999999E-2</c:v>
                </c:pt>
                <c:pt idx="25201">
                  <c:v>4.4200900000000001E-2</c:v>
                </c:pt>
                <c:pt idx="25202">
                  <c:v>3.8746799999999998E-2</c:v>
                </c:pt>
                <c:pt idx="25203">
                  <c:v>4.4022600000000002E-2</c:v>
                </c:pt>
                <c:pt idx="25204">
                  <c:v>4.14963E-2</c:v>
                </c:pt>
                <c:pt idx="25205">
                  <c:v>5.2921299999999998E-2</c:v>
                </c:pt>
                <c:pt idx="25206">
                  <c:v>4.5791600000000002E-2</c:v>
                </c:pt>
                <c:pt idx="25207">
                  <c:v>3.95451E-2</c:v>
                </c:pt>
                <c:pt idx="25208">
                  <c:v>4.5356800000000003E-2</c:v>
                </c:pt>
                <c:pt idx="25209">
                  <c:v>5.4225000000000002E-2</c:v>
                </c:pt>
                <c:pt idx="25210">
                  <c:v>4.5403499999999999E-2</c:v>
                </c:pt>
                <c:pt idx="25211">
                  <c:v>4.9167599999999999E-2</c:v>
                </c:pt>
                <c:pt idx="25212">
                  <c:v>4.6170200000000002E-2</c:v>
                </c:pt>
                <c:pt idx="25213">
                  <c:v>4.9612000000000003E-2</c:v>
                </c:pt>
                <c:pt idx="25214">
                  <c:v>5.1191300000000002E-2</c:v>
                </c:pt>
                <c:pt idx="25215">
                  <c:v>3.5618799999999999E-2</c:v>
                </c:pt>
                <c:pt idx="25216">
                  <c:v>4.5200299999999999E-2</c:v>
                </c:pt>
                <c:pt idx="25217">
                  <c:v>5.4229699999999999E-2</c:v>
                </c:pt>
                <c:pt idx="25218">
                  <c:v>4.5852700000000003E-2</c:v>
                </c:pt>
                <c:pt idx="25219">
                  <c:v>3.8818400000000003E-2</c:v>
                </c:pt>
                <c:pt idx="25220">
                  <c:v>4.1276899999999998E-2</c:v>
                </c:pt>
                <c:pt idx="25221">
                  <c:v>4.8033699999999999E-2</c:v>
                </c:pt>
                <c:pt idx="25222">
                  <c:v>4.5998600000000001E-2</c:v>
                </c:pt>
                <c:pt idx="25223">
                  <c:v>3.9766299999999997E-2</c:v>
                </c:pt>
                <c:pt idx="25224">
                  <c:v>4.7322299999999998E-2</c:v>
                </c:pt>
                <c:pt idx="25225">
                  <c:v>2.7759599999999999E-2</c:v>
                </c:pt>
                <c:pt idx="25226">
                  <c:v>5.0936700000000001E-2</c:v>
                </c:pt>
                <c:pt idx="25227">
                  <c:v>4.3069799999999998E-2</c:v>
                </c:pt>
                <c:pt idx="25228">
                  <c:v>4.7162999999999997E-2</c:v>
                </c:pt>
                <c:pt idx="25229">
                  <c:v>3.9851200000000003E-2</c:v>
                </c:pt>
                <c:pt idx="25230">
                  <c:v>3.6580099999999997E-2</c:v>
                </c:pt>
                <c:pt idx="25231">
                  <c:v>4.7809600000000001E-2</c:v>
                </c:pt>
                <c:pt idx="25232">
                  <c:v>4.2089500000000002E-2</c:v>
                </c:pt>
                <c:pt idx="25233">
                  <c:v>2.87724E-2</c:v>
                </c:pt>
                <c:pt idx="25234">
                  <c:v>3.8007699999999998E-2</c:v>
                </c:pt>
                <c:pt idx="25235">
                  <c:v>4.5407299999999998E-2</c:v>
                </c:pt>
                <c:pt idx="25236">
                  <c:v>4.3433199999999998E-2</c:v>
                </c:pt>
                <c:pt idx="25237">
                  <c:v>3.3165899999999998E-2</c:v>
                </c:pt>
                <c:pt idx="25238">
                  <c:v>3.7640600000000003E-2</c:v>
                </c:pt>
                <c:pt idx="25239">
                  <c:v>5.7533300000000002E-2</c:v>
                </c:pt>
                <c:pt idx="25240">
                  <c:v>4.6442999999999998E-2</c:v>
                </c:pt>
                <c:pt idx="25241">
                  <c:v>4.1510600000000002E-2</c:v>
                </c:pt>
                <c:pt idx="25242">
                  <c:v>3.1129799999999999E-2</c:v>
                </c:pt>
                <c:pt idx="25243">
                  <c:v>3.3990899999999998E-2</c:v>
                </c:pt>
                <c:pt idx="25244">
                  <c:v>2.08893E-2</c:v>
                </c:pt>
                <c:pt idx="25245">
                  <c:v>3.0976299999999998E-2</c:v>
                </c:pt>
                <c:pt idx="25246">
                  <c:v>2.5340100000000001E-2</c:v>
                </c:pt>
                <c:pt idx="25247">
                  <c:v>3.54528E-2</c:v>
                </c:pt>
                <c:pt idx="25248">
                  <c:v>1.9540800000000001E-2</c:v>
                </c:pt>
                <c:pt idx="25249">
                  <c:v>2.1328E-2</c:v>
                </c:pt>
                <c:pt idx="25250">
                  <c:v>3.1309099999999999E-2</c:v>
                </c:pt>
                <c:pt idx="25251">
                  <c:v>3.8730599999999997E-2</c:v>
                </c:pt>
                <c:pt idx="25252">
                  <c:v>3.97425E-2</c:v>
                </c:pt>
                <c:pt idx="25253">
                  <c:v>3.69272E-2</c:v>
                </c:pt>
                <c:pt idx="25254">
                  <c:v>2.9336000000000001E-2</c:v>
                </c:pt>
                <c:pt idx="25255">
                  <c:v>3.4822499999999999E-2</c:v>
                </c:pt>
                <c:pt idx="25256">
                  <c:v>3.1085999999999999E-2</c:v>
                </c:pt>
                <c:pt idx="25257">
                  <c:v>4.8249199999999999E-2</c:v>
                </c:pt>
                <c:pt idx="25258">
                  <c:v>2.5804500000000001E-2</c:v>
                </c:pt>
                <c:pt idx="25259">
                  <c:v>3.3980400000000001E-2</c:v>
                </c:pt>
                <c:pt idx="25260">
                  <c:v>4.1129100000000002E-2</c:v>
                </c:pt>
                <c:pt idx="25261">
                  <c:v>4.0090599999999997E-2</c:v>
                </c:pt>
                <c:pt idx="25262">
                  <c:v>3.6363600000000003E-2</c:v>
                </c:pt>
                <c:pt idx="25263">
                  <c:v>2.0446800000000001E-2</c:v>
                </c:pt>
                <c:pt idx="25264">
                  <c:v>3.7468000000000001E-2</c:v>
                </c:pt>
                <c:pt idx="25265">
                  <c:v>3.4061399999999999E-2</c:v>
                </c:pt>
                <c:pt idx="25266">
                  <c:v>2.8430899999999999E-2</c:v>
                </c:pt>
                <c:pt idx="25267">
                  <c:v>1.97763E-2</c:v>
                </c:pt>
                <c:pt idx="25268">
                  <c:v>2.28691E-2</c:v>
                </c:pt>
                <c:pt idx="25269">
                  <c:v>3.5194400000000001E-2</c:v>
                </c:pt>
                <c:pt idx="25270">
                  <c:v>1.1497500000000001E-2</c:v>
                </c:pt>
                <c:pt idx="25271">
                  <c:v>2.43559E-2</c:v>
                </c:pt>
                <c:pt idx="25272">
                  <c:v>1.95169E-2</c:v>
                </c:pt>
                <c:pt idx="25273">
                  <c:v>3.1556099999999997E-2</c:v>
                </c:pt>
                <c:pt idx="25274">
                  <c:v>2.8272599999999998E-2</c:v>
                </c:pt>
                <c:pt idx="25275">
                  <c:v>2.0717599999999999E-2</c:v>
                </c:pt>
                <c:pt idx="25276">
                  <c:v>1.25866E-2</c:v>
                </c:pt>
                <c:pt idx="25277">
                  <c:v>1.9259499999999999E-2</c:v>
                </c:pt>
                <c:pt idx="25278">
                  <c:v>1.2634299999999999E-2</c:v>
                </c:pt>
                <c:pt idx="25279">
                  <c:v>1.47467E-2</c:v>
                </c:pt>
                <c:pt idx="25280">
                  <c:v>1.18656E-2</c:v>
                </c:pt>
                <c:pt idx="25281">
                  <c:v>1.6432800000000001E-2</c:v>
                </c:pt>
                <c:pt idx="25282">
                  <c:v>3.6632499999999998E-2</c:v>
                </c:pt>
                <c:pt idx="25283">
                  <c:v>2.0356200000000001E-2</c:v>
                </c:pt>
                <c:pt idx="25284">
                  <c:v>1.8531800000000001E-2</c:v>
                </c:pt>
                <c:pt idx="25285">
                  <c:v>1.4269799999999999E-2</c:v>
                </c:pt>
                <c:pt idx="25286">
                  <c:v>7.58743E-3</c:v>
                </c:pt>
                <c:pt idx="25287">
                  <c:v>2.9133800000000001E-2</c:v>
                </c:pt>
                <c:pt idx="25288">
                  <c:v>1.0171899999999999E-2</c:v>
                </c:pt>
                <c:pt idx="25289">
                  <c:v>1.8744500000000001E-2</c:v>
                </c:pt>
                <c:pt idx="25290">
                  <c:v>1.3654700000000001E-2</c:v>
                </c:pt>
                <c:pt idx="25291">
                  <c:v>1.8392599999999999E-2</c:v>
                </c:pt>
                <c:pt idx="25292">
                  <c:v>1.29242E-2</c:v>
                </c:pt>
                <c:pt idx="25293">
                  <c:v>2.2904399999999998E-2</c:v>
                </c:pt>
                <c:pt idx="25294">
                  <c:v>2.39201E-2</c:v>
                </c:pt>
                <c:pt idx="25295">
                  <c:v>2.0174000000000001E-2</c:v>
                </c:pt>
                <c:pt idx="25296">
                  <c:v>3.05185E-2</c:v>
                </c:pt>
                <c:pt idx="25297">
                  <c:v>2.59361E-2</c:v>
                </c:pt>
                <c:pt idx="25298">
                  <c:v>2.5971399999999999E-2</c:v>
                </c:pt>
                <c:pt idx="25299">
                  <c:v>7.79819E-3</c:v>
                </c:pt>
                <c:pt idx="25300">
                  <c:v>3.3832599999999997E-2</c:v>
                </c:pt>
                <c:pt idx="25301">
                  <c:v>1.8651000000000001E-2</c:v>
                </c:pt>
                <c:pt idx="25302">
                  <c:v>7.49207E-3</c:v>
                </c:pt>
                <c:pt idx="25303">
                  <c:v>4.9018899999999999E-3</c:v>
                </c:pt>
                <c:pt idx="25304">
                  <c:v>1.50242E-2</c:v>
                </c:pt>
                <c:pt idx="25305">
                  <c:v>1.63651E-2</c:v>
                </c:pt>
                <c:pt idx="25306">
                  <c:v>1.6523400000000001E-2</c:v>
                </c:pt>
                <c:pt idx="25307">
                  <c:v>1.9414899999999999E-2</c:v>
                </c:pt>
                <c:pt idx="25308">
                  <c:v>1.20354E-2</c:v>
                </c:pt>
                <c:pt idx="25309">
                  <c:v>1.8727299999999999E-2</c:v>
                </c:pt>
                <c:pt idx="25310">
                  <c:v>2.29082E-2</c:v>
                </c:pt>
                <c:pt idx="25311">
                  <c:v>1.15385E-2</c:v>
                </c:pt>
                <c:pt idx="25312">
                  <c:v>1.30653E-2</c:v>
                </c:pt>
                <c:pt idx="25313">
                  <c:v>-1.7490400000000001E-3</c:v>
                </c:pt>
                <c:pt idx="25314">
                  <c:v>5.7830800000000003E-3</c:v>
                </c:pt>
                <c:pt idx="25315">
                  <c:v>2.1257400000000001E-3</c:v>
                </c:pt>
                <c:pt idx="25316">
                  <c:v>2.9219599999999998E-2</c:v>
                </c:pt>
                <c:pt idx="25317">
                  <c:v>8.9940999999999997E-3</c:v>
                </c:pt>
                <c:pt idx="25318">
                  <c:v>5.8040599999999998E-3</c:v>
                </c:pt>
                <c:pt idx="25319">
                  <c:v>-1.28345E-2</c:v>
                </c:pt>
                <c:pt idx="25320">
                  <c:v>-7.4863399999999997E-4</c:v>
                </c:pt>
                <c:pt idx="25321">
                  <c:v>1.12476E-2</c:v>
                </c:pt>
                <c:pt idx="25322">
                  <c:v>6.3800799999999998E-3</c:v>
                </c:pt>
                <c:pt idx="25323">
                  <c:v>1.4220200000000001E-2</c:v>
                </c:pt>
                <c:pt idx="25324">
                  <c:v>-1.8845600000000001E-2</c:v>
                </c:pt>
                <c:pt idx="25325">
                  <c:v>1.73759E-3</c:v>
                </c:pt>
                <c:pt idx="25326">
                  <c:v>-2.7265499999999999E-3</c:v>
                </c:pt>
                <c:pt idx="25327">
                  <c:v>2.2548700000000001E-2</c:v>
                </c:pt>
                <c:pt idx="25328">
                  <c:v>7.5330700000000002E-3</c:v>
                </c:pt>
                <c:pt idx="25329">
                  <c:v>7.0972400000000003E-3</c:v>
                </c:pt>
                <c:pt idx="25330">
                  <c:v>1.33591E-2</c:v>
                </c:pt>
                <c:pt idx="25331">
                  <c:v>1.9289000000000001E-2</c:v>
                </c:pt>
                <c:pt idx="25332">
                  <c:v>2.23188E-2</c:v>
                </c:pt>
                <c:pt idx="25333">
                  <c:v>-6.9656400000000004E-3</c:v>
                </c:pt>
                <c:pt idx="25334">
                  <c:v>-1.1960999999999999E-2</c:v>
                </c:pt>
                <c:pt idx="25335">
                  <c:v>-3.8299599999999999E-3</c:v>
                </c:pt>
                <c:pt idx="25336">
                  <c:v>3.5181000000000001E-3</c:v>
                </c:pt>
                <c:pt idx="25337">
                  <c:v>-2.2865300000000002E-2</c:v>
                </c:pt>
                <c:pt idx="25338">
                  <c:v>1.0600099999999999E-2</c:v>
                </c:pt>
                <c:pt idx="25339">
                  <c:v>6.7758599999999999E-3</c:v>
                </c:pt>
                <c:pt idx="25340">
                  <c:v>1.60866E-2</c:v>
                </c:pt>
                <c:pt idx="25341">
                  <c:v>-2.74544E-2</c:v>
                </c:pt>
                <c:pt idx="25342">
                  <c:v>-3.7618600000000002E-2</c:v>
                </c:pt>
                <c:pt idx="25343">
                  <c:v>-3.8824100000000002E-3</c:v>
                </c:pt>
                <c:pt idx="25344" formatCode="0.00E+00">
                  <c:v>-6.1035200000000001E-5</c:v>
                </c:pt>
                <c:pt idx="25345">
                  <c:v>3.8118399999999999E-3</c:v>
                </c:pt>
                <c:pt idx="25346">
                  <c:v>-1.2291E-2</c:v>
                </c:pt>
                <c:pt idx="25347">
                  <c:v>-1.6415599999999999E-2</c:v>
                </c:pt>
                <c:pt idx="25348">
                  <c:v>1.196E-2</c:v>
                </c:pt>
                <c:pt idx="25349">
                  <c:v>-8.7947800000000003E-3</c:v>
                </c:pt>
                <c:pt idx="25350">
                  <c:v>1.5897800000000001E-3</c:v>
                </c:pt>
                <c:pt idx="25351">
                  <c:v>-1.0691600000000001E-2</c:v>
                </c:pt>
                <c:pt idx="25352">
                  <c:v>1.11198E-3</c:v>
                </c:pt>
                <c:pt idx="25353">
                  <c:v>4.7454799999999998E-3</c:v>
                </c:pt>
                <c:pt idx="25354">
                  <c:v>3.8671500000000002E-3</c:v>
                </c:pt>
                <c:pt idx="25355">
                  <c:v>-6.5202699999999999E-3</c:v>
                </c:pt>
                <c:pt idx="25356">
                  <c:v>-2.97661E-2</c:v>
                </c:pt>
                <c:pt idx="25357">
                  <c:v>-1.24035E-2</c:v>
                </c:pt>
                <c:pt idx="25358">
                  <c:v>-7.8563699999999997E-3</c:v>
                </c:pt>
                <c:pt idx="25359">
                  <c:v>8.1424700000000006E-3</c:v>
                </c:pt>
                <c:pt idx="25360">
                  <c:v>-2.5670100000000001E-2</c:v>
                </c:pt>
                <c:pt idx="25361">
                  <c:v>-2.2996900000000001E-2</c:v>
                </c:pt>
                <c:pt idx="25362">
                  <c:v>-1.04122E-2</c:v>
                </c:pt>
                <c:pt idx="25363">
                  <c:v>-9.1838800000000002E-4</c:v>
                </c:pt>
                <c:pt idx="25364">
                  <c:v>-7.20406E-3</c:v>
                </c:pt>
                <c:pt idx="25365">
                  <c:v>-2.4518999999999999E-2</c:v>
                </c:pt>
                <c:pt idx="25366">
                  <c:v>-4.3242500000000003E-2</c:v>
                </c:pt>
                <c:pt idx="25367">
                  <c:v>-6.7911100000000004E-3</c:v>
                </c:pt>
                <c:pt idx="25368">
                  <c:v>-2.4032599999999999E-3</c:v>
                </c:pt>
                <c:pt idx="25369">
                  <c:v>-1.6518600000000001E-2</c:v>
                </c:pt>
                <c:pt idx="25370">
                  <c:v>-1.9990000000000001E-2</c:v>
                </c:pt>
                <c:pt idx="25371">
                  <c:v>-5.3329500000000004E-3</c:v>
                </c:pt>
                <c:pt idx="25372">
                  <c:v>-5.7849900000000003E-3</c:v>
                </c:pt>
                <c:pt idx="25373">
                  <c:v>-1.2584700000000001E-2</c:v>
                </c:pt>
                <c:pt idx="25374">
                  <c:v>-2.5586100000000001E-2</c:v>
                </c:pt>
                <c:pt idx="25375">
                  <c:v>-1.8578500000000001E-2</c:v>
                </c:pt>
                <c:pt idx="25376">
                  <c:v>-2.9536199999999999E-2</c:v>
                </c:pt>
                <c:pt idx="25377">
                  <c:v>-2.2273100000000001E-2</c:v>
                </c:pt>
                <c:pt idx="25378">
                  <c:v>-3.8038299999999997E-2</c:v>
                </c:pt>
                <c:pt idx="25379">
                  <c:v>-1.9108799999999999E-2</c:v>
                </c:pt>
                <c:pt idx="25380">
                  <c:v>-2.4370200000000002E-2</c:v>
                </c:pt>
                <c:pt idx="25381">
                  <c:v>-3.2330499999999998E-2</c:v>
                </c:pt>
                <c:pt idx="25382">
                  <c:v>-1.90945E-2</c:v>
                </c:pt>
                <c:pt idx="25383">
                  <c:v>-4.2023699999999997E-2</c:v>
                </c:pt>
                <c:pt idx="25384">
                  <c:v>-1.7499899999999999E-2</c:v>
                </c:pt>
                <c:pt idx="25385">
                  <c:v>-4.7519699999999998E-2</c:v>
                </c:pt>
                <c:pt idx="25386">
                  <c:v>-3.9481200000000001E-2</c:v>
                </c:pt>
                <c:pt idx="25387">
                  <c:v>-2.8975500000000001E-2</c:v>
                </c:pt>
                <c:pt idx="25388">
                  <c:v>-1.75371E-2</c:v>
                </c:pt>
                <c:pt idx="25389">
                  <c:v>-2.3126600000000001E-2</c:v>
                </c:pt>
                <c:pt idx="25390">
                  <c:v>-3.5080899999999998E-2</c:v>
                </c:pt>
                <c:pt idx="25391">
                  <c:v>-2.6791599999999999E-2</c:v>
                </c:pt>
                <c:pt idx="25392">
                  <c:v>-2.6111599999999999E-2</c:v>
                </c:pt>
                <c:pt idx="25393">
                  <c:v>-3.3271799999999997E-2</c:v>
                </c:pt>
                <c:pt idx="25394">
                  <c:v>-3.5809500000000001E-2</c:v>
                </c:pt>
                <c:pt idx="25395">
                  <c:v>-2.2893E-2</c:v>
                </c:pt>
                <c:pt idx="25396">
                  <c:v>-3.5392800000000002E-2</c:v>
                </c:pt>
                <c:pt idx="25397">
                  <c:v>-4.05569E-2</c:v>
                </c:pt>
                <c:pt idx="25398">
                  <c:v>-3.8433099999999998E-2</c:v>
                </c:pt>
                <c:pt idx="25399">
                  <c:v>-1.38216E-2</c:v>
                </c:pt>
                <c:pt idx="25400">
                  <c:v>-3.1334899999999999E-2</c:v>
                </c:pt>
                <c:pt idx="25401">
                  <c:v>-2.4501800000000001E-2</c:v>
                </c:pt>
                <c:pt idx="25402">
                  <c:v>-3.6468500000000001E-2</c:v>
                </c:pt>
                <c:pt idx="25403">
                  <c:v>-3.6090900000000002E-2</c:v>
                </c:pt>
                <c:pt idx="25404">
                  <c:v>-2.32201E-2</c:v>
                </c:pt>
                <c:pt idx="25405">
                  <c:v>-4.1238799999999999E-2</c:v>
                </c:pt>
                <c:pt idx="25406">
                  <c:v>-2.6852600000000001E-2</c:v>
                </c:pt>
                <c:pt idx="25407">
                  <c:v>-2.8453800000000001E-2</c:v>
                </c:pt>
                <c:pt idx="25408">
                  <c:v>-2.0731900000000001E-2</c:v>
                </c:pt>
                <c:pt idx="25409">
                  <c:v>-3.2724400000000001E-2</c:v>
                </c:pt>
                <c:pt idx="25410">
                  <c:v>-4.27523E-2</c:v>
                </c:pt>
                <c:pt idx="25411">
                  <c:v>-3.5188700000000003E-2</c:v>
                </c:pt>
                <c:pt idx="25412">
                  <c:v>-3.6136599999999998E-2</c:v>
                </c:pt>
                <c:pt idx="25413">
                  <c:v>-2.42128E-2</c:v>
                </c:pt>
                <c:pt idx="25414">
                  <c:v>-5.8027299999999997E-2</c:v>
                </c:pt>
                <c:pt idx="25415">
                  <c:v>-3.9876000000000002E-2</c:v>
                </c:pt>
                <c:pt idx="25416">
                  <c:v>-3.2612799999999997E-2</c:v>
                </c:pt>
                <c:pt idx="25417">
                  <c:v>-4.0186899999999998E-2</c:v>
                </c:pt>
                <c:pt idx="25418">
                  <c:v>-1.9595100000000001E-2</c:v>
                </c:pt>
                <c:pt idx="25419">
                  <c:v>-4.3809899999999999E-2</c:v>
                </c:pt>
                <c:pt idx="25420">
                  <c:v>-2.94676E-2</c:v>
                </c:pt>
                <c:pt idx="25421">
                  <c:v>-4.64544E-2</c:v>
                </c:pt>
                <c:pt idx="25422">
                  <c:v>-3.5051300000000001E-2</c:v>
                </c:pt>
                <c:pt idx="25423">
                  <c:v>-3.18699E-2</c:v>
                </c:pt>
                <c:pt idx="25424">
                  <c:v>-2.3860900000000001E-2</c:v>
                </c:pt>
                <c:pt idx="25425">
                  <c:v>-2.7582200000000001E-2</c:v>
                </c:pt>
                <c:pt idx="25426">
                  <c:v>-3.6971999999999998E-2</c:v>
                </c:pt>
                <c:pt idx="25427">
                  <c:v>-3.7325900000000002E-2</c:v>
                </c:pt>
                <c:pt idx="25428">
                  <c:v>-3.3861200000000001E-2</c:v>
                </c:pt>
                <c:pt idx="25429">
                  <c:v>-2.5278100000000001E-2</c:v>
                </c:pt>
                <c:pt idx="25430">
                  <c:v>-3.7259100000000003E-2</c:v>
                </c:pt>
                <c:pt idx="25431">
                  <c:v>-3.3968900000000003E-2</c:v>
                </c:pt>
                <c:pt idx="25432">
                  <c:v>-4.6642299999999998E-2</c:v>
                </c:pt>
                <c:pt idx="25433">
                  <c:v>-1.9337699999999999E-2</c:v>
                </c:pt>
                <c:pt idx="25434">
                  <c:v>-3.1666800000000002E-2</c:v>
                </c:pt>
                <c:pt idx="25435">
                  <c:v>-4.5864099999999998E-2</c:v>
                </c:pt>
                <c:pt idx="25436">
                  <c:v>-4.3270099999999999E-2</c:v>
                </c:pt>
                <c:pt idx="25437">
                  <c:v>-4.2774199999999998E-2</c:v>
                </c:pt>
                <c:pt idx="25438">
                  <c:v>-5.8903700000000003E-2</c:v>
                </c:pt>
                <c:pt idx="25439">
                  <c:v>-3.3842999999999998E-2</c:v>
                </c:pt>
                <c:pt idx="25440">
                  <c:v>-3.8252800000000003E-2</c:v>
                </c:pt>
                <c:pt idx="25441">
                  <c:v>-3.6893799999999997E-2</c:v>
                </c:pt>
                <c:pt idx="25442">
                  <c:v>-2.8846699999999999E-2</c:v>
                </c:pt>
                <c:pt idx="25443">
                  <c:v>-4.0677100000000001E-2</c:v>
                </c:pt>
                <c:pt idx="25444">
                  <c:v>-3.92647E-2</c:v>
                </c:pt>
                <c:pt idx="25445">
                  <c:v>-3.1451199999999999E-2</c:v>
                </c:pt>
                <c:pt idx="25446">
                  <c:v>-2.6433000000000002E-2</c:v>
                </c:pt>
                <c:pt idx="25447">
                  <c:v>-3.3514000000000002E-2</c:v>
                </c:pt>
                <c:pt idx="25448">
                  <c:v>-4.0551200000000003E-2</c:v>
                </c:pt>
                <c:pt idx="25449">
                  <c:v>-3.10268E-2</c:v>
                </c:pt>
                <c:pt idx="25450">
                  <c:v>-3.0812300000000001E-2</c:v>
                </c:pt>
                <c:pt idx="25451">
                  <c:v>-3.9729100000000003E-2</c:v>
                </c:pt>
                <c:pt idx="25452">
                  <c:v>-3.5568200000000001E-2</c:v>
                </c:pt>
                <c:pt idx="25453">
                  <c:v>-4.0687599999999997E-2</c:v>
                </c:pt>
                <c:pt idx="25454">
                  <c:v>-1.9587500000000001E-2</c:v>
                </c:pt>
                <c:pt idx="25455">
                  <c:v>-4.0544499999999997E-2</c:v>
                </c:pt>
                <c:pt idx="25456">
                  <c:v>-4.2739899999999997E-2</c:v>
                </c:pt>
                <c:pt idx="25457">
                  <c:v>-4.3340700000000003E-2</c:v>
                </c:pt>
                <c:pt idx="25458">
                  <c:v>-2.4843199999999999E-2</c:v>
                </c:pt>
                <c:pt idx="25459">
                  <c:v>-4.5992900000000003E-2</c:v>
                </c:pt>
                <c:pt idx="25460">
                  <c:v>-3.3773400000000002E-2</c:v>
                </c:pt>
                <c:pt idx="25461">
                  <c:v>-5.9185000000000001E-2</c:v>
                </c:pt>
                <c:pt idx="25462">
                  <c:v>-3.27473E-2</c:v>
                </c:pt>
                <c:pt idx="25463">
                  <c:v>-4.4485999999999998E-2</c:v>
                </c:pt>
                <c:pt idx="25464">
                  <c:v>-3.3056299999999997E-2</c:v>
                </c:pt>
                <c:pt idx="25465">
                  <c:v>-4.0016200000000002E-2</c:v>
                </c:pt>
                <c:pt idx="25466">
                  <c:v>-5.2353900000000002E-2</c:v>
                </c:pt>
                <c:pt idx="25467">
                  <c:v>-3.7217100000000003E-2</c:v>
                </c:pt>
                <c:pt idx="25468">
                  <c:v>-3.8968999999999997E-2</c:v>
                </c:pt>
                <c:pt idx="25469">
                  <c:v>-4.9115199999999998E-2</c:v>
                </c:pt>
                <c:pt idx="25470">
                  <c:v>-5.3759599999999998E-2</c:v>
                </c:pt>
                <c:pt idx="25471">
                  <c:v>-4.0932700000000002E-2</c:v>
                </c:pt>
                <c:pt idx="25472">
                  <c:v>-4.02145E-2</c:v>
                </c:pt>
                <c:pt idx="25473">
                  <c:v>-5.1075000000000002E-2</c:v>
                </c:pt>
                <c:pt idx="25474">
                  <c:v>-5.9046700000000001E-2</c:v>
                </c:pt>
                <c:pt idx="25475">
                  <c:v>-3.6012599999999999E-2</c:v>
                </c:pt>
                <c:pt idx="25476">
                  <c:v>-3.0034999999999999E-2</c:v>
                </c:pt>
                <c:pt idx="25477">
                  <c:v>-3.43199E-2</c:v>
                </c:pt>
                <c:pt idx="25478">
                  <c:v>-4.62418E-2</c:v>
                </c:pt>
                <c:pt idx="25479">
                  <c:v>-4.0759099999999999E-2</c:v>
                </c:pt>
                <c:pt idx="25480">
                  <c:v>-4.5088799999999998E-2</c:v>
                </c:pt>
                <c:pt idx="25481">
                  <c:v>-4.4612899999999997E-2</c:v>
                </c:pt>
                <c:pt idx="25482">
                  <c:v>-4.86259E-2</c:v>
                </c:pt>
                <c:pt idx="25483">
                  <c:v>-5.0595300000000003E-2</c:v>
                </c:pt>
                <c:pt idx="25484">
                  <c:v>-4.2428E-2</c:v>
                </c:pt>
                <c:pt idx="25485">
                  <c:v>-4.1681299999999998E-2</c:v>
                </c:pt>
                <c:pt idx="25486">
                  <c:v>-4.6311400000000003E-2</c:v>
                </c:pt>
                <c:pt idx="25487">
                  <c:v>-4.1897799999999999E-2</c:v>
                </c:pt>
                <c:pt idx="25488">
                  <c:v>-4.0993700000000001E-2</c:v>
                </c:pt>
                <c:pt idx="25489">
                  <c:v>-4.2908700000000001E-2</c:v>
                </c:pt>
                <c:pt idx="25490">
                  <c:v>-4.4937100000000001E-2</c:v>
                </c:pt>
                <c:pt idx="25491">
                  <c:v>-5.40495E-2</c:v>
                </c:pt>
                <c:pt idx="25492">
                  <c:v>-3.5911600000000002E-2</c:v>
                </c:pt>
                <c:pt idx="25493">
                  <c:v>-3.8271899999999998E-2</c:v>
                </c:pt>
                <c:pt idx="25494">
                  <c:v>-4.61016E-2</c:v>
                </c:pt>
                <c:pt idx="25495">
                  <c:v>-4.9280200000000003E-2</c:v>
                </c:pt>
                <c:pt idx="25496">
                  <c:v>-4.6020499999999999E-2</c:v>
                </c:pt>
                <c:pt idx="25497">
                  <c:v>-3.7425E-2</c:v>
                </c:pt>
                <c:pt idx="25498">
                  <c:v>-3.80611E-2</c:v>
                </c:pt>
                <c:pt idx="25499">
                  <c:v>-2.8524399999999998E-2</c:v>
                </c:pt>
                <c:pt idx="25500">
                  <c:v>-4.2460400000000002E-2</c:v>
                </c:pt>
                <c:pt idx="25501">
                  <c:v>-3.7377399999999998E-2</c:v>
                </c:pt>
                <c:pt idx="25502">
                  <c:v>-3.3796300000000001E-2</c:v>
                </c:pt>
                <c:pt idx="25503">
                  <c:v>-3.3608399999999997E-2</c:v>
                </c:pt>
                <c:pt idx="25504">
                  <c:v>-3.5164800000000003E-2</c:v>
                </c:pt>
                <c:pt idx="25505">
                  <c:v>-1.40419E-2</c:v>
                </c:pt>
                <c:pt idx="25506">
                  <c:v>-3.03106E-2</c:v>
                </c:pt>
                <c:pt idx="25507">
                  <c:v>-4.3326400000000001E-2</c:v>
                </c:pt>
                <c:pt idx="25508">
                  <c:v>-2.7847299999999998E-2</c:v>
                </c:pt>
                <c:pt idx="25509">
                  <c:v>-2.2136699999999999E-2</c:v>
                </c:pt>
                <c:pt idx="25510">
                  <c:v>-1.50213E-2</c:v>
                </c:pt>
                <c:pt idx="25511">
                  <c:v>-3.6475199999999999E-2</c:v>
                </c:pt>
                <c:pt idx="25512">
                  <c:v>-4.3376900000000003E-2</c:v>
                </c:pt>
                <c:pt idx="25513">
                  <c:v>-4.2374599999999998E-2</c:v>
                </c:pt>
                <c:pt idx="25514">
                  <c:v>-3.2897900000000001E-2</c:v>
                </c:pt>
                <c:pt idx="25515">
                  <c:v>-3.4952200000000003E-2</c:v>
                </c:pt>
                <c:pt idx="25516">
                  <c:v>-2.62785E-2</c:v>
                </c:pt>
                <c:pt idx="25517">
                  <c:v>-2.5633800000000002E-2</c:v>
                </c:pt>
                <c:pt idx="25518">
                  <c:v>-3.1436899999999997E-2</c:v>
                </c:pt>
                <c:pt idx="25519">
                  <c:v>-2.51474E-2</c:v>
                </c:pt>
                <c:pt idx="25520">
                  <c:v>-3.1579000000000003E-2</c:v>
                </c:pt>
                <c:pt idx="25521">
                  <c:v>-7.3356599999999999E-3</c:v>
                </c:pt>
                <c:pt idx="25522">
                  <c:v>-1.8112199999999998E-2</c:v>
                </c:pt>
                <c:pt idx="25523">
                  <c:v>-3.6400799999999997E-2</c:v>
                </c:pt>
                <c:pt idx="25524">
                  <c:v>-4.9654999999999998E-2</c:v>
                </c:pt>
                <c:pt idx="25525">
                  <c:v>-2.5428800000000001E-2</c:v>
                </c:pt>
                <c:pt idx="25526">
                  <c:v>-2.15797E-2</c:v>
                </c:pt>
                <c:pt idx="25527">
                  <c:v>-1.51749E-2</c:v>
                </c:pt>
                <c:pt idx="25528">
                  <c:v>-3.66135E-2</c:v>
                </c:pt>
                <c:pt idx="25529">
                  <c:v>-3.7533799999999999E-2</c:v>
                </c:pt>
                <c:pt idx="25530">
                  <c:v>-9.7827899999999995E-3</c:v>
                </c:pt>
                <c:pt idx="25531">
                  <c:v>-4.0329900000000002E-2</c:v>
                </c:pt>
                <c:pt idx="25532">
                  <c:v>-2.4295799999999999E-2</c:v>
                </c:pt>
                <c:pt idx="25533">
                  <c:v>-3.7271499999999999E-2</c:v>
                </c:pt>
                <c:pt idx="25534">
                  <c:v>-2.5463099999999999E-2</c:v>
                </c:pt>
                <c:pt idx="25535">
                  <c:v>-3.22046E-2</c:v>
                </c:pt>
                <c:pt idx="25536">
                  <c:v>-2.57311E-2</c:v>
                </c:pt>
                <c:pt idx="25537">
                  <c:v>-3.19271E-2</c:v>
                </c:pt>
                <c:pt idx="25538">
                  <c:v>-3.21655E-2</c:v>
                </c:pt>
                <c:pt idx="25539">
                  <c:v>-9.8113999999999996E-3</c:v>
                </c:pt>
                <c:pt idx="25540">
                  <c:v>-4.6329500000000003E-3</c:v>
                </c:pt>
                <c:pt idx="25541">
                  <c:v>-1.11313E-2</c:v>
                </c:pt>
                <c:pt idx="25542">
                  <c:v>-3.86267E-2</c:v>
                </c:pt>
                <c:pt idx="25543">
                  <c:v>-1.4917400000000001E-2</c:v>
                </c:pt>
                <c:pt idx="25544">
                  <c:v>-2.7567899999999999E-2</c:v>
                </c:pt>
                <c:pt idx="25545">
                  <c:v>-2.1596000000000001E-2</c:v>
                </c:pt>
                <c:pt idx="25546">
                  <c:v>-3.3612299999999998E-2</c:v>
                </c:pt>
                <c:pt idx="25547">
                  <c:v>-3.3979399999999999E-3</c:v>
                </c:pt>
                <c:pt idx="25548">
                  <c:v>-3.7776900000000002E-2</c:v>
                </c:pt>
                <c:pt idx="25549">
                  <c:v>-1.7582899999999999E-2</c:v>
                </c:pt>
                <c:pt idx="25550">
                  <c:v>-1.76334E-2</c:v>
                </c:pt>
                <c:pt idx="25551">
                  <c:v>-3.4829100000000002E-2</c:v>
                </c:pt>
                <c:pt idx="25552">
                  <c:v>-4.1904400000000001E-3</c:v>
                </c:pt>
                <c:pt idx="25553">
                  <c:v>-1.4615100000000001E-2</c:v>
                </c:pt>
                <c:pt idx="25554">
                  <c:v>-1.9253699999999999E-2</c:v>
                </c:pt>
                <c:pt idx="25555">
                  <c:v>-9.4814300000000008E-3</c:v>
                </c:pt>
                <c:pt idx="25556">
                  <c:v>1.19352E-2</c:v>
                </c:pt>
                <c:pt idx="25557">
                  <c:v>-9.6130399999999996E-4</c:v>
                </c:pt>
                <c:pt idx="25558">
                  <c:v>-1.7714500000000001E-2</c:v>
                </c:pt>
                <c:pt idx="25559">
                  <c:v>-2.72827E-2</c:v>
                </c:pt>
                <c:pt idx="25560">
                  <c:v>-8.5687599999999999E-3</c:v>
                </c:pt>
                <c:pt idx="25561">
                  <c:v>4.9800900000000004E-3</c:v>
                </c:pt>
                <c:pt idx="25562">
                  <c:v>-1.40705E-2</c:v>
                </c:pt>
                <c:pt idx="25563">
                  <c:v>-1.0253E-2</c:v>
                </c:pt>
                <c:pt idx="25564">
                  <c:v>-1.9307100000000001E-2</c:v>
                </c:pt>
                <c:pt idx="25565">
                  <c:v>-9.0589499999999996E-3</c:v>
                </c:pt>
                <c:pt idx="25566">
                  <c:v>-3.44772E-2</c:v>
                </c:pt>
                <c:pt idx="25567">
                  <c:v>-1.40085E-2</c:v>
                </c:pt>
                <c:pt idx="25568">
                  <c:v>-3.6725999999999998E-3</c:v>
                </c:pt>
                <c:pt idx="25569">
                  <c:v>-3.3854500000000003E-2</c:v>
                </c:pt>
                <c:pt idx="25570">
                  <c:v>-2.3581499999999998E-2</c:v>
                </c:pt>
                <c:pt idx="25571">
                  <c:v>-1.63155E-2</c:v>
                </c:pt>
                <c:pt idx="25572">
                  <c:v>7.0562400000000001E-3</c:v>
                </c:pt>
                <c:pt idx="25573">
                  <c:v>-7.4481999999999999E-4</c:v>
                </c:pt>
                <c:pt idx="25574">
                  <c:v>-3.2519300000000001E-2</c:v>
                </c:pt>
                <c:pt idx="25575">
                  <c:v>-3.6249199999999998E-3</c:v>
                </c:pt>
                <c:pt idx="25576">
                  <c:v>6.6804899999999999E-3</c:v>
                </c:pt>
                <c:pt idx="25577">
                  <c:v>-3.8204200000000002E-3</c:v>
                </c:pt>
                <c:pt idx="25578">
                  <c:v>-3.09181E-2</c:v>
                </c:pt>
                <c:pt idx="25579">
                  <c:v>-7.1773499999999999E-3</c:v>
                </c:pt>
                <c:pt idx="25580">
                  <c:v>-1.25694E-3</c:v>
                </c:pt>
                <c:pt idx="25581">
                  <c:v>6.6585500000000001E-3</c:v>
                </c:pt>
                <c:pt idx="25582">
                  <c:v>-3.1166100000000001E-3</c:v>
                </c:pt>
                <c:pt idx="25583">
                  <c:v>-1.16959E-2</c:v>
                </c:pt>
                <c:pt idx="25584">
                  <c:v>3.0775099999999999E-3</c:v>
                </c:pt>
                <c:pt idx="25585">
                  <c:v>9.2697099999999996E-4</c:v>
                </c:pt>
                <c:pt idx="25586">
                  <c:v>1.7738299999999999E-3</c:v>
                </c:pt>
                <c:pt idx="25587">
                  <c:v>-3.3612299999999998E-2</c:v>
                </c:pt>
                <c:pt idx="25588">
                  <c:v>-1.6728400000000001E-2</c:v>
                </c:pt>
                <c:pt idx="25589">
                  <c:v>-1.9490199999999999E-2</c:v>
                </c:pt>
                <c:pt idx="25590">
                  <c:v>-2.1201100000000001E-2</c:v>
                </c:pt>
                <c:pt idx="25591">
                  <c:v>-1.7006899999999998E-2</c:v>
                </c:pt>
                <c:pt idx="25592">
                  <c:v>-2.4694399999999998E-2</c:v>
                </c:pt>
                <c:pt idx="25593">
                  <c:v>-9.7227100000000007E-3</c:v>
                </c:pt>
                <c:pt idx="25594">
                  <c:v>1.24836E-3</c:v>
                </c:pt>
                <c:pt idx="25595">
                  <c:v>-4.1247399999999997E-2</c:v>
                </c:pt>
                <c:pt idx="25596">
                  <c:v>-2.4842300000000001E-2</c:v>
                </c:pt>
                <c:pt idx="25597">
                  <c:v>-2.2916800000000001E-2</c:v>
                </c:pt>
                <c:pt idx="25598">
                  <c:v>1.44777E-2</c:v>
                </c:pt>
                <c:pt idx="25599">
                  <c:v>-1.1508900000000001E-2</c:v>
                </c:pt>
                <c:pt idx="25600">
                  <c:v>-8.31604E-4</c:v>
                </c:pt>
                <c:pt idx="25601">
                  <c:v>6.1263999999999997E-3</c:v>
                </c:pt>
                <c:pt idx="25602">
                  <c:v>7.9002399999999993E-3</c:v>
                </c:pt>
                <c:pt idx="25603">
                  <c:v>2.56062E-3</c:v>
                </c:pt>
                <c:pt idx="25604">
                  <c:v>-4.5614200000000001E-3</c:v>
                </c:pt>
                <c:pt idx="25605">
                  <c:v>-5.4559700000000001E-3</c:v>
                </c:pt>
                <c:pt idx="25606">
                  <c:v>-4.4460300000000001E-3</c:v>
                </c:pt>
                <c:pt idx="25607">
                  <c:v>7.0190400000000005E-4</c:v>
                </c:pt>
                <c:pt idx="25608">
                  <c:v>1.2264299999999999E-3</c:v>
                </c:pt>
                <c:pt idx="25609">
                  <c:v>8.2588200000000001E-3</c:v>
                </c:pt>
                <c:pt idx="25610">
                  <c:v>8.7261200000000004E-3</c:v>
                </c:pt>
                <c:pt idx="25611">
                  <c:v>-1.58739E-2</c:v>
                </c:pt>
                <c:pt idx="25612">
                  <c:v>-1.05495E-2</c:v>
                </c:pt>
                <c:pt idx="25613">
                  <c:v>1.43242E-3</c:v>
                </c:pt>
                <c:pt idx="25614">
                  <c:v>-6.5317200000000004E-3</c:v>
                </c:pt>
                <c:pt idx="25615">
                  <c:v>-2.5081600000000002E-3</c:v>
                </c:pt>
                <c:pt idx="25616">
                  <c:v>-1.5964499999999999E-3</c:v>
                </c:pt>
                <c:pt idx="25617">
                  <c:v>3.26443E-3</c:v>
                </c:pt>
                <c:pt idx="25618">
                  <c:v>3.2138799999999998E-4</c:v>
                </c:pt>
                <c:pt idx="25619">
                  <c:v>-8.5401499999999998E-3</c:v>
                </c:pt>
                <c:pt idx="25620">
                  <c:v>4.2438500000000004E-3</c:v>
                </c:pt>
                <c:pt idx="25621">
                  <c:v>-1.69477E-2</c:v>
                </c:pt>
                <c:pt idx="25622">
                  <c:v>-2.1190599999999999E-3</c:v>
                </c:pt>
                <c:pt idx="25623">
                  <c:v>2.76852E-3</c:v>
                </c:pt>
                <c:pt idx="25624">
                  <c:v>-2.5297199999999999E-2</c:v>
                </c:pt>
                <c:pt idx="25625">
                  <c:v>-4.5881300000000002E-3</c:v>
                </c:pt>
                <c:pt idx="25626">
                  <c:v>5.0544700000000001E-3</c:v>
                </c:pt>
                <c:pt idx="25627">
                  <c:v>1.9658100000000001E-2</c:v>
                </c:pt>
                <c:pt idx="25628">
                  <c:v>1.196E-2</c:v>
                </c:pt>
                <c:pt idx="25629">
                  <c:v>1.9865E-3</c:v>
                </c:pt>
                <c:pt idx="25630">
                  <c:v>5.00965E-3</c:v>
                </c:pt>
                <c:pt idx="25631">
                  <c:v>1.5850099999999999E-2</c:v>
                </c:pt>
                <c:pt idx="25632">
                  <c:v>2.2926299999999999E-3</c:v>
                </c:pt>
                <c:pt idx="25633">
                  <c:v>3.8023000000000002E-3</c:v>
                </c:pt>
                <c:pt idx="25634">
                  <c:v>1.80073E-2</c:v>
                </c:pt>
                <c:pt idx="25635">
                  <c:v>-7.2822599999999996E-3</c:v>
                </c:pt>
                <c:pt idx="25636">
                  <c:v>1.9432999999999999E-2</c:v>
                </c:pt>
                <c:pt idx="25637">
                  <c:v>5.2032500000000004E-3</c:v>
                </c:pt>
                <c:pt idx="25638">
                  <c:v>-1.4514899999999999E-3</c:v>
                </c:pt>
                <c:pt idx="25639">
                  <c:v>4.97723E-3</c:v>
                </c:pt>
                <c:pt idx="25640">
                  <c:v>-5.0497099999999998E-3</c:v>
                </c:pt>
                <c:pt idx="25641">
                  <c:v>-1.1539499999999999E-3</c:v>
                </c:pt>
                <c:pt idx="25642">
                  <c:v>2.1599799999999999E-2</c:v>
                </c:pt>
                <c:pt idx="25643">
                  <c:v>4.7769500000000003E-3</c:v>
                </c:pt>
                <c:pt idx="25644">
                  <c:v>1.02043E-4</c:v>
                </c:pt>
                <c:pt idx="25645">
                  <c:v>3.68118E-3</c:v>
                </c:pt>
                <c:pt idx="25646">
                  <c:v>-2.28176E-2</c:v>
                </c:pt>
                <c:pt idx="25647">
                  <c:v>-1.19848E-2</c:v>
                </c:pt>
                <c:pt idx="25648">
                  <c:v>1.08051E-3</c:v>
                </c:pt>
                <c:pt idx="25649">
                  <c:v>8.0327999999999997E-3</c:v>
                </c:pt>
                <c:pt idx="25650">
                  <c:v>-1.0434199999999999E-2</c:v>
                </c:pt>
                <c:pt idx="25651">
                  <c:v>5.2700000000000004E-3</c:v>
                </c:pt>
                <c:pt idx="25652">
                  <c:v>3.3855399999999998E-3</c:v>
                </c:pt>
                <c:pt idx="25653">
                  <c:v>1.40619E-2</c:v>
                </c:pt>
                <c:pt idx="25654">
                  <c:v>2.16007E-2</c:v>
                </c:pt>
                <c:pt idx="25655">
                  <c:v>7.6932900000000002E-3</c:v>
                </c:pt>
                <c:pt idx="25656">
                  <c:v>4.3621099999999998E-3</c:v>
                </c:pt>
                <c:pt idx="25657">
                  <c:v>1.7146100000000001E-2</c:v>
                </c:pt>
                <c:pt idx="25658">
                  <c:v>-1.2016299999999999E-4</c:v>
                </c:pt>
                <c:pt idx="25659">
                  <c:v>2.1718000000000001E-2</c:v>
                </c:pt>
                <c:pt idx="25660">
                  <c:v>1.14079E-2</c:v>
                </c:pt>
                <c:pt idx="25661">
                  <c:v>7.28512E-3</c:v>
                </c:pt>
                <c:pt idx="25662">
                  <c:v>9.5481899999999998E-3</c:v>
                </c:pt>
                <c:pt idx="25663">
                  <c:v>1.7001200000000001E-2</c:v>
                </c:pt>
                <c:pt idx="25664">
                  <c:v>2.63901E-2</c:v>
                </c:pt>
                <c:pt idx="25665">
                  <c:v>1.6225799999999999E-2</c:v>
                </c:pt>
                <c:pt idx="25666">
                  <c:v>1.24254E-2</c:v>
                </c:pt>
                <c:pt idx="25667">
                  <c:v>1.1395499999999999E-2</c:v>
                </c:pt>
                <c:pt idx="25668">
                  <c:v>2.3257300000000002E-2</c:v>
                </c:pt>
                <c:pt idx="25669">
                  <c:v>2.67954E-2</c:v>
                </c:pt>
                <c:pt idx="25670">
                  <c:v>3.1510400000000001E-2</c:v>
                </c:pt>
                <c:pt idx="25671">
                  <c:v>3.6200499999999997E-2</c:v>
                </c:pt>
                <c:pt idx="25672">
                  <c:v>3.1940499999999997E-2</c:v>
                </c:pt>
                <c:pt idx="25673">
                  <c:v>2.2808999999999999E-2</c:v>
                </c:pt>
                <c:pt idx="25674">
                  <c:v>2.48985E-2</c:v>
                </c:pt>
                <c:pt idx="25675">
                  <c:v>2.6859299999999999E-2</c:v>
                </c:pt>
                <c:pt idx="25676">
                  <c:v>3.2513599999999997E-2</c:v>
                </c:pt>
                <c:pt idx="25677">
                  <c:v>2.59619E-2</c:v>
                </c:pt>
                <c:pt idx="25678">
                  <c:v>1.0265399999999999E-2</c:v>
                </c:pt>
                <c:pt idx="25679">
                  <c:v>3.70722E-2</c:v>
                </c:pt>
                <c:pt idx="25680">
                  <c:v>2.4590500000000001E-2</c:v>
                </c:pt>
                <c:pt idx="25681">
                  <c:v>2.8328900000000001E-2</c:v>
                </c:pt>
                <c:pt idx="25682">
                  <c:v>4.2325000000000002E-2</c:v>
                </c:pt>
                <c:pt idx="25683">
                  <c:v>2.6493099999999999E-2</c:v>
                </c:pt>
                <c:pt idx="25684">
                  <c:v>2.1043800000000001E-2</c:v>
                </c:pt>
                <c:pt idx="25685">
                  <c:v>2.6658100000000001E-2</c:v>
                </c:pt>
                <c:pt idx="25686">
                  <c:v>3.6840400000000002E-2</c:v>
                </c:pt>
                <c:pt idx="25687">
                  <c:v>1.8823599999999999E-2</c:v>
                </c:pt>
                <c:pt idx="25688">
                  <c:v>1.30148E-2</c:v>
                </c:pt>
                <c:pt idx="25689">
                  <c:v>2.1484400000000001E-2</c:v>
                </c:pt>
                <c:pt idx="25690">
                  <c:v>1.0389300000000001E-2</c:v>
                </c:pt>
                <c:pt idx="25691">
                  <c:v>5.2604699999999997E-3</c:v>
                </c:pt>
                <c:pt idx="25692">
                  <c:v>5.6018800000000001E-3</c:v>
                </c:pt>
                <c:pt idx="25693">
                  <c:v>1.7753600000000001E-2</c:v>
                </c:pt>
                <c:pt idx="25694">
                  <c:v>2.3989699999999999E-2</c:v>
                </c:pt>
                <c:pt idx="25695">
                  <c:v>1.4142E-2</c:v>
                </c:pt>
                <c:pt idx="25696">
                  <c:v>-6.7215E-3</c:v>
                </c:pt>
                <c:pt idx="25697">
                  <c:v>1.80912E-3</c:v>
                </c:pt>
                <c:pt idx="25698">
                  <c:v>-2.70462E-3</c:v>
                </c:pt>
                <c:pt idx="25699">
                  <c:v>1.0414100000000001E-2</c:v>
                </c:pt>
                <c:pt idx="25700">
                  <c:v>2.8126700000000001E-2</c:v>
                </c:pt>
                <c:pt idx="25701">
                  <c:v>-6.4649599999999996E-3</c:v>
                </c:pt>
                <c:pt idx="25702">
                  <c:v>1.8104599999999998E-2</c:v>
                </c:pt>
                <c:pt idx="25703">
                  <c:v>1.3196899999999999E-2</c:v>
                </c:pt>
                <c:pt idx="25704">
                  <c:v>1.7317800000000001E-2</c:v>
                </c:pt>
                <c:pt idx="25705">
                  <c:v>1.08757E-2</c:v>
                </c:pt>
                <c:pt idx="25706">
                  <c:v>1.9074399999999998E-2</c:v>
                </c:pt>
                <c:pt idx="25707">
                  <c:v>2.54354E-2</c:v>
                </c:pt>
                <c:pt idx="25708">
                  <c:v>2.91328E-2</c:v>
                </c:pt>
                <c:pt idx="25709">
                  <c:v>4.19712E-2</c:v>
                </c:pt>
                <c:pt idx="25710">
                  <c:v>3.8894699999999997E-2</c:v>
                </c:pt>
                <c:pt idx="25711">
                  <c:v>5.3802500000000003E-2</c:v>
                </c:pt>
                <c:pt idx="25712">
                  <c:v>5.4794299999999997E-2</c:v>
                </c:pt>
                <c:pt idx="25713">
                  <c:v>4.2754199999999999E-2</c:v>
                </c:pt>
                <c:pt idx="25714">
                  <c:v>4.3581000000000002E-2</c:v>
                </c:pt>
                <c:pt idx="25715">
                  <c:v>4.9515700000000003E-2</c:v>
                </c:pt>
                <c:pt idx="25716">
                  <c:v>6.3298199999999999E-2</c:v>
                </c:pt>
                <c:pt idx="25717">
                  <c:v>5.7936700000000001E-2</c:v>
                </c:pt>
                <c:pt idx="25718">
                  <c:v>5.2862199999999998E-2</c:v>
                </c:pt>
                <c:pt idx="25719">
                  <c:v>3.5360299999999997E-2</c:v>
                </c:pt>
                <c:pt idx="25720">
                  <c:v>3.9771099999999997E-2</c:v>
                </c:pt>
                <c:pt idx="25721">
                  <c:v>2.91071E-2</c:v>
                </c:pt>
                <c:pt idx="25722">
                  <c:v>2.8446200000000001E-2</c:v>
                </c:pt>
                <c:pt idx="25723">
                  <c:v>3.4925499999999998E-2</c:v>
                </c:pt>
                <c:pt idx="25724">
                  <c:v>3.2310499999999999E-2</c:v>
                </c:pt>
                <c:pt idx="25725">
                  <c:v>3.8881300000000001E-2</c:v>
                </c:pt>
                <c:pt idx="25726">
                  <c:v>2.8213499999999999E-2</c:v>
                </c:pt>
                <c:pt idx="25727">
                  <c:v>3.0913400000000001E-2</c:v>
                </c:pt>
                <c:pt idx="25728">
                  <c:v>4.0463399999999997E-2</c:v>
                </c:pt>
                <c:pt idx="25729">
                  <c:v>3.4729999999999997E-2</c:v>
                </c:pt>
                <c:pt idx="25730">
                  <c:v>6.0949300000000001E-3</c:v>
                </c:pt>
                <c:pt idx="25731">
                  <c:v>1.84145E-2</c:v>
                </c:pt>
                <c:pt idx="25732">
                  <c:v>4.2791399999999999E-3</c:v>
                </c:pt>
                <c:pt idx="25733">
                  <c:v>7.8582800000000005E-3</c:v>
                </c:pt>
                <c:pt idx="25734">
                  <c:v>8.6202599999999994E-3</c:v>
                </c:pt>
                <c:pt idx="25735">
                  <c:v>-5.5246399999999999E-3</c:v>
                </c:pt>
                <c:pt idx="25736">
                  <c:v>2.1259299999999998E-2</c:v>
                </c:pt>
                <c:pt idx="25737">
                  <c:v>3.0369799999999999E-2</c:v>
                </c:pt>
                <c:pt idx="25738">
                  <c:v>3.4672700000000001E-2</c:v>
                </c:pt>
                <c:pt idx="25739">
                  <c:v>3.2392499999999998E-2</c:v>
                </c:pt>
                <c:pt idx="25740">
                  <c:v>3.1230000000000001E-2</c:v>
                </c:pt>
                <c:pt idx="25741">
                  <c:v>3.09439E-2</c:v>
                </c:pt>
                <c:pt idx="25742">
                  <c:v>2.9998799999999999E-2</c:v>
                </c:pt>
                <c:pt idx="25743">
                  <c:v>3.3554100000000003E-2</c:v>
                </c:pt>
                <c:pt idx="25744">
                  <c:v>5.0272900000000002E-2</c:v>
                </c:pt>
                <c:pt idx="25745">
                  <c:v>4.1087199999999997E-2</c:v>
                </c:pt>
                <c:pt idx="25746">
                  <c:v>3.1812699999999999E-2</c:v>
                </c:pt>
                <c:pt idx="25747">
                  <c:v>2.5353400000000002E-2</c:v>
                </c:pt>
                <c:pt idx="25748">
                  <c:v>2.9012699999999999E-2</c:v>
                </c:pt>
                <c:pt idx="25749">
                  <c:v>2.5513600000000001E-2</c:v>
                </c:pt>
                <c:pt idx="25750">
                  <c:v>2.37722E-2</c:v>
                </c:pt>
                <c:pt idx="25751">
                  <c:v>3.2852199999999998E-2</c:v>
                </c:pt>
                <c:pt idx="25752">
                  <c:v>2.7688999999999998E-2</c:v>
                </c:pt>
                <c:pt idx="25753">
                  <c:v>1.25904E-2</c:v>
                </c:pt>
                <c:pt idx="25754">
                  <c:v>2.2626899999999998E-2</c:v>
                </c:pt>
                <c:pt idx="25755">
                  <c:v>3.1707800000000001E-2</c:v>
                </c:pt>
                <c:pt idx="25756">
                  <c:v>3.8612399999999998E-2</c:v>
                </c:pt>
                <c:pt idx="25757">
                  <c:v>1.30224E-2</c:v>
                </c:pt>
                <c:pt idx="25758">
                  <c:v>8.5783000000000005E-3</c:v>
                </c:pt>
                <c:pt idx="25759">
                  <c:v>2.99454E-3</c:v>
                </c:pt>
                <c:pt idx="25760">
                  <c:v>8.6326600000000003E-3</c:v>
                </c:pt>
                <c:pt idx="25761">
                  <c:v>2.8221099999999999E-2</c:v>
                </c:pt>
                <c:pt idx="25762">
                  <c:v>2.3996400000000001E-2</c:v>
                </c:pt>
                <c:pt idx="25763">
                  <c:v>2.65741E-2</c:v>
                </c:pt>
                <c:pt idx="25764">
                  <c:v>7.9164500000000002E-3</c:v>
                </c:pt>
                <c:pt idx="25765">
                  <c:v>2.8566399999999999E-2</c:v>
                </c:pt>
                <c:pt idx="25766">
                  <c:v>3.4168200000000003E-2</c:v>
                </c:pt>
                <c:pt idx="25767">
                  <c:v>2.8630300000000001E-2</c:v>
                </c:pt>
                <c:pt idx="25768">
                  <c:v>1.4975499999999999E-2</c:v>
                </c:pt>
                <c:pt idx="25769">
                  <c:v>1.5100499999999999E-2</c:v>
                </c:pt>
                <c:pt idx="25770">
                  <c:v>1.35088E-2</c:v>
                </c:pt>
                <c:pt idx="25771">
                  <c:v>2.4137500000000001E-3</c:v>
                </c:pt>
                <c:pt idx="25772">
                  <c:v>1.23701E-2</c:v>
                </c:pt>
                <c:pt idx="25773">
                  <c:v>2.25639E-3</c:v>
                </c:pt>
                <c:pt idx="25774">
                  <c:v>1.5773800000000001E-2</c:v>
                </c:pt>
                <c:pt idx="25775">
                  <c:v>1.0459899999999999E-2</c:v>
                </c:pt>
                <c:pt idx="25776">
                  <c:v>3.10802E-3</c:v>
                </c:pt>
                <c:pt idx="25777">
                  <c:v>6.6556899999999997E-3</c:v>
                </c:pt>
                <c:pt idx="25778">
                  <c:v>2.1419500000000001E-2</c:v>
                </c:pt>
                <c:pt idx="25779">
                  <c:v>2.41899E-2</c:v>
                </c:pt>
                <c:pt idx="25780">
                  <c:v>2.4411200000000001E-2</c:v>
                </c:pt>
                <c:pt idx="25781">
                  <c:v>2.9570599999999999E-2</c:v>
                </c:pt>
                <c:pt idx="25782">
                  <c:v>2.2366500000000001E-2</c:v>
                </c:pt>
                <c:pt idx="25783">
                  <c:v>2.40526E-2</c:v>
                </c:pt>
                <c:pt idx="25784">
                  <c:v>2.9875800000000001E-2</c:v>
                </c:pt>
                <c:pt idx="25785">
                  <c:v>1.8993400000000001E-2</c:v>
                </c:pt>
                <c:pt idx="25786">
                  <c:v>3.6990200000000001E-2</c:v>
                </c:pt>
                <c:pt idx="25787">
                  <c:v>1.19658E-2</c:v>
                </c:pt>
                <c:pt idx="25788">
                  <c:v>3.50561E-2</c:v>
                </c:pt>
                <c:pt idx="25789">
                  <c:v>1.82638E-2</c:v>
                </c:pt>
                <c:pt idx="25790">
                  <c:v>1.9347199999999998E-2</c:v>
                </c:pt>
                <c:pt idx="25791">
                  <c:v>1.1979099999999999E-2</c:v>
                </c:pt>
                <c:pt idx="25792">
                  <c:v>2.3802799999999999E-2</c:v>
                </c:pt>
                <c:pt idx="25793">
                  <c:v>4.2944900000000001E-2</c:v>
                </c:pt>
                <c:pt idx="25794">
                  <c:v>4.1623100000000003E-2</c:v>
                </c:pt>
                <c:pt idx="25795">
                  <c:v>4.3344500000000001E-2</c:v>
                </c:pt>
                <c:pt idx="25796">
                  <c:v>3.00694E-2</c:v>
                </c:pt>
                <c:pt idx="25797">
                  <c:v>3.26824E-2</c:v>
                </c:pt>
                <c:pt idx="25798">
                  <c:v>2.9610600000000001E-2</c:v>
                </c:pt>
                <c:pt idx="25799">
                  <c:v>3.35827E-2</c:v>
                </c:pt>
                <c:pt idx="25800">
                  <c:v>3.59516E-2</c:v>
                </c:pt>
                <c:pt idx="25801">
                  <c:v>1.4961199999999999E-2</c:v>
                </c:pt>
                <c:pt idx="25802">
                  <c:v>5.4502500000000002E-3</c:v>
                </c:pt>
                <c:pt idx="25803">
                  <c:v>1.4845799999999999E-2</c:v>
                </c:pt>
                <c:pt idx="25804">
                  <c:v>1.7657300000000001E-2</c:v>
                </c:pt>
                <c:pt idx="25805">
                  <c:v>1.0787E-2</c:v>
                </c:pt>
                <c:pt idx="25806">
                  <c:v>1.8382099999999998E-2</c:v>
                </c:pt>
                <c:pt idx="25807">
                  <c:v>1.2317699999999999E-2</c:v>
                </c:pt>
                <c:pt idx="25808">
                  <c:v>1.99375E-2</c:v>
                </c:pt>
                <c:pt idx="25809">
                  <c:v>1.0593399999999999E-2</c:v>
                </c:pt>
                <c:pt idx="25810">
                  <c:v>1.0994E-2</c:v>
                </c:pt>
                <c:pt idx="25811">
                  <c:v>8.52585E-4</c:v>
                </c:pt>
                <c:pt idx="25812">
                  <c:v>1.6681700000000001E-2</c:v>
                </c:pt>
                <c:pt idx="25813">
                  <c:v>1.36709E-2</c:v>
                </c:pt>
                <c:pt idx="25814">
                  <c:v>7.3909799999999999E-4</c:v>
                </c:pt>
                <c:pt idx="25815">
                  <c:v>4.7683699999999997E-4</c:v>
                </c:pt>
                <c:pt idx="25816">
                  <c:v>-7.9670000000000001E-3</c:v>
                </c:pt>
                <c:pt idx="25817">
                  <c:v>2.2583E-3</c:v>
                </c:pt>
                <c:pt idx="25818">
                  <c:v>6.2942500000000004E-3</c:v>
                </c:pt>
                <c:pt idx="25819">
                  <c:v>7.8887899999999997E-3</c:v>
                </c:pt>
                <c:pt idx="25820">
                  <c:v>-1.0272999999999999E-2</c:v>
                </c:pt>
                <c:pt idx="25821">
                  <c:v>1.46523E-2</c:v>
                </c:pt>
                <c:pt idx="25822">
                  <c:v>1.01986E-2</c:v>
                </c:pt>
                <c:pt idx="25823">
                  <c:v>1.056E-2</c:v>
                </c:pt>
                <c:pt idx="25824">
                  <c:v>1.27382E-2</c:v>
                </c:pt>
                <c:pt idx="25825">
                  <c:v>1.6132400000000002E-2</c:v>
                </c:pt>
                <c:pt idx="25826">
                  <c:v>2.1084800000000001E-2</c:v>
                </c:pt>
                <c:pt idx="25827">
                  <c:v>2.0138699999999999E-2</c:v>
                </c:pt>
                <c:pt idx="25828">
                  <c:v>1.1677699999999999E-2</c:v>
                </c:pt>
                <c:pt idx="25829">
                  <c:v>1.4236499999999999E-2</c:v>
                </c:pt>
                <c:pt idx="25830">
                  <c:v>9.9763899999999999E-3</c:v>
                </c:pt>
                <c:pt idx="25831">
                  <c:v>2.2839499999999999E-2</c:v>
                </c:pt>
                <c:pt idx="25832">
                  <c:v>2.4386399999999999E-2</c:v>
                </c:pt>
                <c:pt idx="25833">
                  <c:v>1.6614E-2</c:v>
                </c:pt>
                <c:pt idx="25834">
                  <c:v>1.9313799999999999E-2</c:v>
                </c:pt>
                <c:pt idx="25835">
                  <c:v>3.5779999999999999E-2</c:v>
                </c:pt>
                <c:pt idx="25836">
                  <c:v>3.3261300000000001E-2</c:v>
                </c:pt>
                <c:pt idx="25837">
                  <c:v>2.7193999999999999E-2</c:v>
                </c:pt>
                <c:pt idx="25838">
                  <c:v>1.9208900000000001E-2</c:v>
                </c:pt>
                <c:pt idx="25839">
                  <c:v>1.7022099999999998E-2</c:v>
                </c:pt>
                <c:pt idx="25840">
                  <c:v>1.0079400000000001E-2</c:v>
                </c:pt>
                <c:pt idx="25841">
                  <c:v>1.86377E-2</c:v>
                </c:pt>
                <c:pt idx="25842">
                  <c:v>2.4252900000000001E-2</c:v>
                </c:pt>
                <c:pt idx="25843">
                  <c:v>1.0899499999999999E-2</c:v>
                </c:pt>
                <c:pt idx="25844">
                  <c:v>9.5205299999999993E-3</c:v>
                </c:pt>
                <c:pt idx="25845">
                  <c:v>2.5081600000000001E-4</c:v>
                </c:pt>
                <c:pt idx="25846">
                  <c:v>1.7369300000000001E-2</c:v>
                </c:pt>
                <c:pt idx="25847">
                  <c:v>1.50156E-2</c:v>
                </c:pt>
                <c:pt idx="25848">
                  <c:v>6.0291299999999997E-3</c:v>
                </c:pt>
                <c:pt idx="25849">
                  <c:v>4.9180999999999999E-3</c:v>
                </c:pt>
                <c:pt idx="25850">
                  <c:v>9.9306099999999994E-3</c:v>
                </c:pt>
                <c:pt idx="25851">
                  <c:v>2.91405E-2</c:v>
                </c:pt>
                <c:pt idx="25852">
                  <c:v>-2.1247900000000001E-3</c:v>
                </c:pt>
                <c:pt idx="25853">
                  <c:v>2.29836E-4</c:v>
                </c:pt>
                <c:pt idx="25854">
                  <c:v>-1.0153799999999999E-2</c:v>
                </c:pt>
                <c:pt idx="25855">
                  <c:v>1.34401E-2</c:v>
                </c:pt>
                <c:pt idx="25856">
                  <c:v>1.9948E-2</c:v>
                </c:pt>
                <c:pt idx="25857">
                  <c:v>-1.45817E-3</c:v>
                </c:pt>
                <c:pt idx="25858">
                  <c:v>9.6187600000000005E-3</c:v>
                </c:pt>
                <c:pt idx="25859">
                  <c:v>1.1428799999999999E-2</c:v>
                </c:pt>
                <c:pt idx="25860">
                  <c:v>7.9917900000000004E-3</c:v>
                </c:pt>
                <c:pt idx="25861">
                  <c:v>-8.2359300000000007E-3</c:v>
                </c:pt>
                <c:pt idx="25862">
                  <c:v>1.45559E-2</c:v>
                </c:pt>
                <c:pt idx="25863">
                  <c:v>1.80979E-2</c:v>
                </c:pt>
                <c:pt idx="25864">
                  <c:v>1.8174200000000001E-2</c:v>
                </c:pt>
                <c:pt idx="25865">
                  <c:v>-8.6183500000000003E-3</c:v>
                </c:pt>
                <c:pt idx="25866">
                  <c:v>1.3441099999999999E-2</c:v>
                </c:pt>
                <c:pt idx="25867">
                  <c:v>2.1084800000000001E-2</c:v>
                </c:pt>
                <c:pt idx="25868">
                  <c:v>6.1092400000000002E-3</c:v>
                </c:pt>
                <c:pt idx="25869">
                  <c:v>5.6324000000000001E-3</c:v>
                </c:pt>
                <c:pt idx="25870">
                  <c:v>7.5159099999999998E-3</c:v>
                </c:pt>
                <c:pt idx="25871">
                  <c:v>1.03149E-2</c:v>
                </c:pt>
                <c:pt idx="25872">
                  <c:v>-1.3591799999999999E-2</c:v>
                </c:pt>
                <c:pt idx="25873">
                  <c:v>-1.6264899999999999E-2</c:v>
                </c:pt>
                <c:pt idx="25874">
                  <c:v>1.55392E-2</c:v>
                </c:pt>
                <c:pt idx="25875">
                  <c:v>9.0398800000000001E-3</c:v>
                </c:pt>
                <c:pt idx="25876">
                  <c:v>1.0698300000000001E-2</c:v>
                </c:pt>
                <c:pt idx="25877">
                  <c:v>4.5070600000000002E-3</c:v>
                </c:pt>
                <c:pt idx="25878">
                  <c:v>1.8538499999999999E-2</c:v>
                </c:pt>
                <c:pt idx="25879">
                  <c:v>2.1681800000000001E-2</c:v>
                </c:pt>
                <c:pt idx="25880">
                  <c:v>1.35088E-2</c:v>
                </c:pt>
                <c:pt idx="25881">
                  <c:v>9.0484599999999995E-3</c:v>
                </c:pt>
                <c:pt idx="25882">
                  <c:v>-3.9787299999999998E-3</c:v>
                </c:pt>
                <c:pt idx="25883">
                  <c:v>5.0554299999999996E-3</c:v>
                </c:pt>
                <c:pt idx="25884">
                  <c:v>-6.6575999999999996E-3</c:v>
                </c:pt>
                <c:pt idx="25885">
                  <c:v>-1.6988799999999998E-2</c:v>
                </c:pt>
                <c:pt idx="25886">
                  <c:v>-1.7967199999999999E-3</c:v>
                </c:pt>
                <c:pt idx="25887">
                  <c:v>-9.9039100000000001E-3</c:v>
                </c:pt>
                <c:pt idx="25888">
                  <c:v>-4.9562499999999997E-3</c:v>
                </c:pt>
                <c:pt idx="25889">
                  <c:v>-9.0589499999999996E-3</c:v>
                </c:pt>
                <c:pt idx="25890">
                  <c:v>8.5802099999999996E-3</c:v>
                </c:pt>
                <c:pt idx="25891">
                  <c:v>-1.06525E-3</c:v>
                </c:pt>
                <c:pt idx="25892">
                  <c:v>-2.4642900000000001E-3</c:v>
                </c:pt>
                <c:pt idx="25893">
                  <c:v>1.3806300000000001E-2</c:v>
                </c:pt>
                <c:pt idx="25894">
                  <c:v>8.5382500000000007E-3</c:v>
                </c:pt>
                <c:pt idx="25895">
                  <c:v>3.1108899999999998E-3</c:v>
                </c:pt>
                <c:pt idx="25896">
                  <c:v>-7.6751700000000003E-3</c:v>
                </c:pt>
                <c:pt idx="25897">
                  <c:v>-1.43242E-3</c:v>
                </c:pt>
                <c:pt idx="25898">
                  <c:v>8.0814400000000005E-3</c:v>
                </c:pt>
                <c:pt idx="25899">
                  <c:v>3.2901799999999999E-4</c:v>
                </c:pt>
                <c:pt idx="25900">
                  <c:v>-4.6815900000000002E-3</c:v>
                </c:pt>
                <c:pt idx="25901">
                  <c:v>-2.2468599999999998E-3</c:v>
                </c:pt>
                <c:pt idx="25902">
                  <c:v>-1.0172799999999999E-2</c:v>
                </c:pt>
                <c:pt idx="25903">
                  <c:v>-2.2630699999999998E-3</c:v>
                </c:pt>
                <c:pt idx="25904">
                  <c:v>5.9518799999999997E-3</c:v>
                </c:pt>
                <c:pt idx="25905">
                  <c:v>-7.8754399999999992E-3</c:v>
                </c:pt>
                <c:pt idx="25906">
                  <c:v>-3.77655E-3</c:v>
                </c:pt>
                <c:pt idx="25907">
                  <c:v>1.2578999999999999E-3</c:v>
                </c:pt>
                <c:pt idx="25908">
                  <c:v>-1.0448499999999999E-2</c:v>
                </c:pt>
                <c:pt idx="25909">
                  <c:v>-1.4772400000000001E-3</c:v>
                </c:pt>
                <c:pt idx="25910">
                  <c:v>-4.1608799999999996E-3</c:v>
                </c:pt>
                <c:pt idx="25911">
                  <c:v>-9.8915099999999992E-3</c:v>
                </c:pt>
                <c:pt idx="25912">
                  <c:v>-8.6336099999999999E-3</c:v>
                </c:pt>
                <c:pt idx="25913">
                  <c:v>-1.3034799999999999E-2</c:v>
                </c:pt>
                <c:pt idx="25914">
                  <c:v>-1.0326399999999999E-2</c:v>
                </c:pt>
                <c:pt idx="25915">
                  <c:v>9.1171299999999993E-3</c:v>
                </c:pt>
                <c:pt idx="25916">
                  <c:v>-1.39265E-2</c:v>
                </c:pt>
                <c:pt idx="25917">
                  <c:v>-6.7138699999999996E-4</c:v>
                </c:pt>
                <c:pt idx="25918">
                  <c:v>-6.7815799999999997E-3</c:v>
                </c:pt>
                <c:pt idx="25919">
                  <c:v>1.01528E-2</c:v>
                </c:pt>
                <c:pt idx="25920">
                  <c:v>1.42326E-2</c:v>
                </c:pt>
                <c:pt idx="25921">
                  <c:v>1.76201E-2</c:v>
                </c:pt>
                <c:pt idx="25922">
                  <c:v>7.3471099999999996E-3</c:v>
                </c:pt>
                <c:pt idx="25923">
                  <c:v>-7.8487399999999997E-4</c:v>
                </c:pt>
                <c:pt idx="25924">
                  <c:v>5.1116900000000003E-3</c:v>
                </c:pt>
                <c:pt idx="25925">
                  <c:v>-6.6013299999999999E-3</c:v>
                </c:pt>
                <c:pt idx="25926">
                  <c:v>2.63214E-4</c:v>
                </c:pt>
                <c:pt idx="25927">
                  <c:v>-1.3300899999999999E-2</c:v>
                </c:pt>
                <c:pt idx="25928">
                  <c:v>-4.4841799999999999E-3</c:v>
                </c:pt>
                <c:pt idx="25929">
                  <c:v>-3.0126599999999999E-3</c:v>
                </c:pt>
                <c:pt idx="25930">
                  <c:v>9.0446499999999996E-3</c:v>
                </c:pt>
                <c:pt idx="25931">
                  <c:v>-4.8008E-3</c:v>
                </c:pt>
                <c:pt idx="25932">
                  <c:v>-3.5762799999999998E-3</c:v>
                </c:pt>
                <c:pt idx="25933">
                  <c:v>1.32608E-2</c:v>
                </c:pt>
                <c:pt idx="25934">
                  <c:v>3.0775099999999999E-3</c:v>
                </c:pt>
                <c:pt idx="25935">
                  <c:v>1.15776E-2</c:v>
                </c:pt>
                <c:pt idx="25936">
                  <c:v>1.1317300000000001E-2</c:v>
                </c:pt>
                <c:pt idx="25937">
                  <c:v>-6.1187699999999999E-3</c:v>
                </c:pt>
                <c:pt idx="25938">
                  <c:v>-1.1079800000000001E-2</c:v>
                </c:pt>
                <c:pt idx="25939">
                  <c:v>-2.6779199999999999E-3</c:v>
                </c:pt>
                <c:pt idx="25940">
                  <c:v>-6.3085600000000004E-3</c:v>
                </c:pt>
                <c:pt idx="25941">
                  <c:v>-7.9364799999999992E-3</c:v>
                </c:pt>
                <c:pt idx="25942">
                  <c:v>-1.3072E-2</c:v>
                </c:pt>
                <c:pt idx="25943">
                  <c:v>-5.8984800000000002E-3</c:v>
                </c:pt>
                <c:pt idx="25944">
                  <c:v>6.0749100000000004E-4</c:v>
                </c:pt>
                <c:pt idx="25945">
                  <c:v>1.7816499999999999E-2</c:v>
                </c:pt>
                <c:pt idx="25946">
                  <c:v>5.6619599999999997E-3</c:v>
                </c:pt>
                <c:pt idx="25947">
                  <c:v>-1.3582199999999999E-2</c:v>
                </c:pt>
                <c:pt idx="25948">
                  <c:v>2.3024599999999999E-2</c:v>
                </c:pt>
                <c:pt idx="25949">
                  <c:v>8.7556800000000001E-3</c:v>
                </c:pt>
                <c:pt idx="25950">
                  <c:v>-1.2400599999999999E-2</c:v>
                </c:pt>
                <c:pt idx="25951">
                  <c:v>7.9040499999999993E-3</c:v>
                </c:pt>
                <c:pt idx="25952">
                  <c:v>-3.9520299999999996E-3</c:v>
                </c:pt>
                <c:pt idx="25953">
                  <c:v>-2.2668800000000002E-3</c:v>
                </c:pt>
                <c:pt idx="25954">
                  <c:v>-3.4618399999999999E-3</c:v>
                </c:pt>
                <c:pt idx="25955">
                  <c:v>4.8570599999999998E-3</c:v>
                </c:pt>
                <c:pt idx="25956">
                  <c:v>7.3003800000000004E-3</c:v>
                </c:pt>
                <c:pt idx="25957">
                  <c:v>2.0577399999999999E-2</c:v>
                </c:pt>
                <c:pt idx="25958">
                  <c:v>6.1292600000000001E-3</c:v>
                </c:pt>
                <c:pt idx="25959">
                  <c:v>2.69032E-3</c:v>
                </c:pt>
                <c:pt idx="25960">
                  <c:v>1.9683800000000001E-2</c:v>
                </c:pt>
                <c:pt idx="25961">
                  <c:v>-3.2329599999999999E-4</c:v>
                </c:pt>
                <c:pt idx="25962">
                  <c:v>8.1663099999999995E-3</c:v>
                </c:pt>
                <c:pt idx="25963" formatCode="0.00E+00">
                  <c:v>-7.7247600000000002E-5</c:v>
                </c:pt>
                <c:pt idx="25964">
                  <c:v>2.76852E-3</c:v>
                </c:pt>
                <c:pt idx="25965">
                  <c:v>-5.6018800000000001E-3</c:v>
                </c:pt>
                <c:pt idx="25966">
                  <c:v>-6.2942499999999997E-4</c:v>
                </c:pt>
                <c:pt idx="25967">
                  <c:v>-4.4965700000000001E-3</c:v>
                </c:pt>
                <c:pt idx="25968">
                  <c:v>-1.5273999999999999E-2</c:v>
                </c:pt>
                <c:pt idx="25969">
                  <c:v>-1.2728700000000001E-2</c:v>
                </c:pt>
                <c:pt idx="25970">
                  <c:v>-3.0326799999999998E-4</c:v>
                </c:pt>
                <c:pt idx="25971">
                  <c:v>-9.7694400000000008E-3</c:v>
                </c:pt>
                <c:pt idx="25972">
                  <c:v>-2.0532600000000002E-2</c:v>
                </c:pt>
                <c:pt idx="25973">
                  <c:v>-7.6789900000000001E-3</c:v>
                </c:pt>
                <c:pt idx="25974">
                  <c:v>-1.38006E-2</c:v>
                </c:pt>
                <c:pt idx="25975">
                  <c:v>-1.40371E-2</c:v>
                </c:pt>
                <c:pt idx="25976">
                  <c:v>-9.9191699999999997E-3</c:v>
                </c:pt>
                <c:pt idx="25977">
                  <c:v>-6.7310299999999998E-3</c:v>
                </c:pt>
                <c:pt idx="25978">
                  <c:v>6.7367599999999996E-3</c:v>
                </c:pt>
                <c:pt idx="25979">
                  <c:v>-1.8970500000000001E-2</c:v>
                </c:pt>
                <c:pt idx="25980">
                  <c:v>2.65789E-3</c:v>
                </c:pt>
                <c:pt idx="25981">
                  <c:v>-6.8225899999999999E-3</c:v>
                </c:pt>
                <c:pt idx="25982">
                  <c:v>-1.47152E-3</c:v>
                </c:pt>
                <c:pt idx="25983">
                  <c:v>-2.01426E-2</c:v>
                </c:pt>
                <c:pt idx="25984">
                  <c:v>-2.2907299999999999E-3</c:v>
                </c:pt>
                <c:pt idx="25985">
                  <c:v>2.4795500000000001E-3</c:v>
                </c:pt>
                <c:pt idx="25986">
                  <c:v>-7.3652300000000004E-3</c:v>
                </c:pt>
                <c:pt idx="25987">
                  <c:v>-8.9559600000000007E-3</c:v>
                </c:pt>
                <c:pt idx="25988">
                  <c:v>8.6049999999999998E-3</c:v>
                </c:pt>
                <c:pt idx="25989">
                  <c:v>-5.6476599999999997E-3</c:v>
                </c:pt>
                <c:pt idx="25990">
                  <c:v>9.1419199999999996E-3</c:v>
                </c:pt>
                <c:pt idx="25991">
                  <c:v>1.0600099999999999E-2</c:v>
                </c:pt>
                <c:pt idx="25992">
                  <c:v>-2.38791E-2</c:v>
                </c:pt>
                <c:pt idx="25993">
                  <c:v>-1.52693E-2</c:v>
                </c:pt>
                <c:pt idx="25994">
                  <c:v>-9.6225700000000004E-3</c:v>
                </c:pt>
                <c:pt idx="25995">
                  <c:v>-9.8562200000000006E-3</c:v>
                </c:pt>
                <c:pt idx="25996">
                  <c:v>-8.7776199999999999E-3</c:v>
                </c:pt>
                <c:pt idx="25997">
                  <c:v>-2.0981799999999998E-2</c:v>
                </c:pt>
                <c:pt idx="25998">
                  <c:v>-2.2484799999999999E-2</c:v>
                </c:pt>
                <c:pt idx="25999">
                  <c:v>-1.8094099999999998E-2</c:v>
                </c:pt>
                <c:pt idx="26000">
                  <c:v>-1.7767000000000002E-2</c:v>
                </c:pt>
                <c:pt idx="26001">
                  <c:v>-1.2116399999999999E-2</c:v>
                </c:pt>
                <c:pt idx="26002">
                  <c:v>-3.3664699999999999E-3</c:v>
                </c:pt>
                <c:pt idx="26003">
                  <c:v>-1.92738E-3</c:v>
                </c:pt>
                <c:pt idx="26004">
                  <c:v>-1.0665900000000001E-2</c:v>
                </c:pt>
                <c:pt idx="26005">
                  <c:v>-5.7573299999999997E-3</c:v>
                </c:pt>
                <c:pt idx="26006">
                  <c:v>-9.4232599999999993E-3</c:v>
                </c:pt>
                <c:pt idx="26007">
                  <c:v>-1.10493E-2</c:v>
                </c:pt>
                <c:pt idx="26008">
                  <c:v>-1.00946E-2</c:v>
                </c:pt>
                <c:pt idx="26009">
                  <c:v>-1.83048E-2</c:v>
                </c:pt>
                <c:pt idx="26010">
                  <c:v>-2.6108699999999999E-2</c:v>
                </c:pt>
                <c:pt idx="26011">
                  <c:v>-1.6949700000000002E-2</c:v>
                </c:pt>
                <c:pt idx="26012">
                  <c:v>-9.3011900000000008E-3</c:v>
                </c:pt>
                <c:pt idx="26013">
                  <c:v>-1.42031E-2</c:v>
                </c:pt>
                <c:pt idx="26014">
                  <c:v>-2.60658E-2</c:v>
                </c:pt>
                <c:pt idx="26015">
                  <c:v>-3.7601500000000003E-2</c:v>
                </c:pt>
                <c:pt idx="26016">
                  <c:v>-2.6606600000000001E-2</c:v>
                </c:pt>
                <c:pt idx="26017">
                  <c:v>-2.2110899999999999E-2</c:v>
                </c:pt>
                <c:pt idx="26018">
                  <c:v>-1.46065E-2</c:v>
                </c:pt>
                <c:pt idx="26019">
                  <c:v>-5.5427599999999999E-3</c:v>
                </c:pt>
                <c:pt idx="26020">
                  <c:v>-1.8939000000000001E-2</c:v>
                </c:pt>
                <c:pt idx="26021">
                  <c:v>-1.6756099999999999E-3</c:v>
                </c:pt>
                <c:pt idx="26022">
                  <c:v>-1.0968200000000001E-2</c:v>
                </c:pt>
                <c:pt idx="26023">
                  <c:v>-2.81E-2</c:v>
                </c:pt>
                <c:pt idx="26024">
                  <c:v>-9.1352499999999993E-3</c:v>
                </c:pt>
                <c:pt idx="26025">
                  <c:v>-1.54047E-2</c:v>
                </c:pt>
                <c:pt idx="26026">
                  <c:v>2.5444E-3</c:v>
                </c:pt>
                <c:pt idx="26027">
                  <c:v>1.2351000000000001E-2</c:v>
                </c:pt>
                <c:pt idx="26028">
                  <c:v>3.3683799999999998E-3</c:v>
                </c:pt>
                <c:pt idx="26029">
                  <c:v>2.7366600000000001E-2</c:v>
                </c:pt>
                <c:pt idx="26030">
                  <c:v>1.0563899999999999E-2</c:v>
                </c:pt>
                <c:pt idx="26031">
                  <c:v>-3.7965799999999999E-3</c:v>
                </c:pt>
                <c:pt idx="26032">
                  <c:v>-1.2907999999999999E-2</c:v>
                </c:pt>
                <c:pt idx="26033">
                  <c:v>-1.9256599999999999E-2</c:v>
                </c:pt>
                <c:pt idx="26034">
                  <c:v>-1.3617499999999999E-2</c:v>
                </c:pt>
                <c:pt idx="26035">
                  <c:v>4.46796E-3</c:v>
                </c:pt>
                <c:pt idx="26036">
                  <c:v>1.26514E-2</c:v>
                </c:pt>
                <c:pt idx="26037">
                  <c:v>1.9159300000000001E-2</c:v>
                </c:pt>
                <c:pt idx="26038">
                  <c:v>-1.0729799999999999E-2</c:v>
                </c:pt>
                <c:pt idx="26039">
                  <c:v>-1.55754E-2</c:v>
                </c:pt>
                <c:pt idx="26040">
                  <c:v>-1.2696300000000001E-2</c:v>
                </c:pt>
                <c:pt idx="26041">
                  <c:v>-9.1695800000000001E-3</c:v>
                </c:pt>
                <c:pt idx="26042">
                  <c:v>-9.1104500000000008E-3</c:v>
                </c:pt>
                <c:pt idx="26043">
                  <c:v>3.1089799999999999E-4</c:v>
                </c:pt>
                <c:pt idx="26044">
                  <c:v>-2.5902700000000001E-2</c:v>
                </c:pt>
                <c:pt idx="26045">
                  <c:v>-1.2670499999999999E-2</c:v>
                </c:pt>
                <c:pt idx="26046">
                  <c:v>-5.82695E-3</c:v>
                </c:pt>
                <c:pt idx="26047">
                  <c:v>-2.0247500000000002E-2</c:v>
                </c:pt>
                <c:pt idx="26048">
                  <c:v>-2.5013000000000001E-2</c:v>
                </c:pt>
                <c:pt idx="26049">
                  <c:v>-1.2023000000000001E-2</c:v>
                </c:pt>
                <c:pt idx="26050">
                  <c:v>-1.7503700000000001E-2</c:v>
                </c:pt>
                <c:pt idx="26051">
                  <c:v>2.11716E-4</c:v>
                </c:pt>
                <c:pt idx="26052">
                  <c:v>-2.8000799999999999E-2</c:v>
                </c:pt>
                <c:pt idx="26053">
                  <c:v>-1.0211899999999999E-2</c:v>
                </c:pt>
                <c:pt idx="26054">
                  <c:v>6.8445199999999998E-3</c:v>
                </c:pt>
                <c:pt idx="26055" formatCode="0.00E+00">
                  <c:v>-3.09877E-2</c:v>
                </c:pt>
                <c:pt idx="26056">
                  <c:v>-1.57681E-2</c:v>
                </c:pt>
                <c:pt idx="26057">
                  <c:v>-1.09205E-2</c:v>
                </c:pt>
                <c:pt idx="26058">
                  <c:v>-4.2066600000000001E-3</c:v>
                </c:pt>
                <c:pt idx="26059">
                  <c:v>-3.9539299999999996E-3</c:v>
                </c:pt>
                <c:pt idx="26060">
                  <c:v>1.34974E-2</c:v>
                </c:pt>
                <c:pt idx="26061">
                  <c:v>1.54285E-2</c:v>
                </c:pt>
                <c:pt idx="26062">
                  <c:v>4.3582899999999999E-4</c:v>
                </c:pt>
                <c:pt idx="26063">
                  <c:v>-5.1584200000000004E-3</c:v>
                </c:pt>
                <c:pt idx="26064">
                  <c:v>9.6979100000000006E-3</c:v>
                </c:pt>
                <c:pt idx="26065">
                  <c:v>-1.27163E-2</c:v>
                </c:pt>
                <c:pt idx="26066">
                  <c:v>2.2089000000000001E-2</c:v>
                </c:pt>
                <c:pt idx="26067">
                  <c:v>2.1746600000000001E-2</c:v>
                </c:pt>
                <c:pt idx="26068">
                  <c:v>1.6551E-2</c:v>
                </c:pt>
                <c:pt idx="26069">
                  <c:v>2.0386700000000001E-2</c:v>
                </c:pt>
                <c:pt idx="26070">
                  <c:v>-1.0877599999999999E-2</c:v>
                </c:pt>
                <c:pt idx="26071">
                  <c:v>-3.7336299999999999E-3</c:v>
                </c:pt>
                <c:pt idx="26072">
                  <c:v>-6.1750399999999997E-3</c:v>
                </c:pt>
                <c:pt idx="26073">
                  <c:v>-7.09438E-3</c:v>
                </c:pt>
                <c:pt idx="26074">
                  <c:v>1.3848299999999999E-2</c:v>
                </c:pt>
                <c:pt idx="26075">
                  <c:v>-9.0026900000000007E-3</c:v>
                </c:pt>
                <c:pt idx="26076">
                  <c:v>-7.7056900000000003E-4</c:v>
                </c:pt>
                <c:pt idx="26077">
                  <c:v>1.7142299999999999E-2</c:v>
                </c:pt>
                <c:pt idx="26078">
                  <c:v>3.5361299999999998E-2</c:v>
                </c:pt>
                <c:pt idx="26079">
                  <c:v>9.8037699999999998E-3</c:v>
                </c:pt>
                <c:pt idx="26080">
                  <c:v>-6.9809E-3</c:v>
                </c:pt>
                <c:pt idx="26081">
                  <c:v>-1.1756900000000001E-2</c:v>
                </c:pt>
                <c:pt idx="26082">
                  <c:v>2.7151100000000002E-3</c:v>
                </c:pt>
                <c:pt idx="26083">
                  <c:v>4.4946700000000001E-3</c:v>
                </c:pt>
                <c:pt idx="26084">
                  <c:v>2.75917E-2</c:v>
                </c:pt>
                <c:pt idx="26085">
                  <c:v>2.9641199999999999E-2</c:v>
                </c:pt>
                <c:pt idx="26086">
                  <c:v>-1.4686600000000001E-3</c:v>
                </c:pt>
                <c:pt idx="26087">
                  <c:v>-3.2911300000000002E-3</c:v>
                </c:pt>
                <c:pt idx="26088">
                  <c:v>-2.8114300000000002E-3</c:v>
                </c:pt>
                <c:pt idx="26089">
                  <c:v>1.6926799999999999E-2</c:v>
                </c:pt>
                <c:pt idx="26090">
                  <c:v>1.19247E-2</c:v>
                </c:pt>
                <c:pt idx="26091">
                  <c:v>-1.2929899999999999E-2</c:v>
                </c:pt>
                <c:pt idx="26092">
                  <c:v>2.4776500000000001E-3</c:v>
                </c:pt>
                <c:pt idx="26093">
                  <c:v>8.9454700000000005E-3</c:v>
                </c:pt>
                <c:pt idx="26094">
                  <c:v>1.07489E-2</c:v>
                </c:pt>
                <c:pt idx="26095">
                  <c:v>-3.5553E-3</c:v>
                </c:pt>
                <c:pt idx="26096">
                  <c:v>-4.8904400000000002E-3</c:v>
                </c:pt>
                <c:pt idx="26097">
                  <c:v>-4.2142899999999999E-3</c:v>
                </c:pt>
                <c:pt idx="26098">
                  <c:v>-1.58405E-3</c:v>
                </c:pt>
                <c:pt idx="26099">
                  <c:v>-2.70557E-3</c:v>
                </c:pt>
                <c:pt idx="26100">
                  <c:v>1.10416E-2</c:v>
                </c:pt>
                <c:pt idx="26101">
                  <c:v>2.1512E-2</c:v>
                </c:pt>
                <c:pt idx="26102">
                  <c:v>8.4495500000000001E-3</c:v>
                </c:pt>
                <c:pt idx="26103">
                  <c:v>8.5573200000000002E-3</c:v>
                </c:pt>
                <c:pt idx="26104">
                  <c:v>2.9630699999999999E-3</c:v>
                </c:pt>
                <c:pt idx="26105">
                  <c:v>1.1688199999999999E-2</c:v>
                </c:pt>
                <c:pt idx="26106">
                  <c:v>8.26263E-3</c:v>
                </c:pt>
                <c:pt idx="26107">
                  <c:v>1.65825E-2</c:v>
                </c:pt>
                <c:pt idx="26108">
                  <c:v>-3.6621100000000001E-3</c:v>
                </c:pt>
                <c:pt idx="26109">
                  <c:v>1.16825E-3</c:v>
                </c:pt>
                <c:pt idx="26110">
                  <c:v>1.0690700000000001E-3</c:v>
                </c:pt>
                <c:pt idx="26111">
                  <c:v>-1.8168400000000001E-2</c:v>
                </c:pt>
                <c:pt idx="26112">
                  <c:v>-1.3067199999999999E-2</c:v>
                </c:pt>
                <c:pt idx="26113">
                  <c:v>-2.53677E-4</c:v>
                </c:pt>
                <c:pt idx="26114">
                  <c:v>9.1962799999999994E-3</c:v>
                </c:pt>
                <c:pt idx="26115">
                  <c:v>-5.0287200000000004E-3</c:v>
                </c:pt>
                <c:pt idx="26116">
                  <c:v>1.1799799999999999E-2</c:v>
                </c:pt>
                <c:pt idx="26117">
                  <c:v>2.3467999999999999E-2</c:v>
                </c:pt>
                <c:pt idx="26118">
                  <c:v>8.7890599999999996E-3</c:v>
                </c:pt>
                <c:pt idx="26119">
                  <c:v>-1.2269E-2</c:v>
                </c:pt>
                <c:pt idx="26120">
                  <c:v>-9.3469599999999996E-3</c:v>
                </c:pt>
                <c:pt idx="26121">
                  <c:v>-1.44796E-2</c:v>
                </c:pt>
                <c:pt idx="26122">
                  <c:v>-5.5103299999999999E-3</c:v>
                </c:pt>
                <c:pt idx="26123">
                  <c:v>-7.4119600000000004E-3</c:v>
                </c:pt>
                <c:pt idx="26124">
                  <c:v>-9.3212099999999999E-3</c:v>
                </c:pt>
                <c:pt idx="26125">
                  <c:v>4.7473899999999998E-3</c:v>
                </c:pt>
                <c:pt idx="26126">
                  <c:v>1.4285999999999999E-3</c:v>
                </c:pt>
                <c:pt idx="26127">
                  <c:v>-6.8531E-3</c:v>
                </c:pt>
                <c:pt idx="26128">
                  <c:v>-2.4354000000000001E-2</c:v>
                </c:pt>
                <c:pt idx="26129">
                  <c:v>4.82082E-3</c:v>
                </c:pt>
                <c:pt idx="26130">
                  <c:v>1.04666E-2</c:v>
                </c:pt>
                <c:pt idx="26131">
                  <c:v>-1.1850400000000001E-2</c:v>
                </c:pt>
                <c:pt idx="26132">
                  <c:v>-3.3085799999999999E-2</c:v>
                </c:pt>
                <c:pt idx="26133">
                  <c:v>-3.84426E-3</c:v>
                </c:pt>
                <c:pt idx="26134">
                  <c:v>7.22027E-3</c:v>
                </c:pt>
                <c:pt idx="26135">
                  <c:v>-1.5237799999999999E-2</c:v>
                </c:pt>
                <c:pt idx="26136">
                  <c:v>-3.5054200000000001E-2</c:v>
                </c:pt>
                <c:pt idx="26137">
                  <c:v>-7.4853899999999998E-3</c:v>
                </c:pt>
                <c:pt idx="26138">
                  <c:v>-2.0200699999999999E-2</c:v>
                </c:pt>
                <c:pt idx="26139">
                  <c:v>-1.7320599999999998E-2</c:v>
                </c:pt>
                <c:pt idx="26140">
                  <c:v>-7.0219000000000002E-3</c:v>
                </c:pt>
                <c:pt idx="26141">
                  <c:v>-1.32608E-2</c:v>
                </c:pt>
                <c:pt idx="26142">
                  <c:v>-1.7569499999999998E-2</c:v>
                </c:pt>
                <c:pt idx="26143">
                  <c:v>-6.1321300000000004E-4</c:v>
                </c:pt>
                <c:pt idx="26144">
                  <c:v>-6.5994299999999999E-3</c:v>
                </c:pt>
                <c:pt idx="26145">
                  <c:v>-1.53542E-4</c:v>
                </c:pt>
                <c:pt idx="26146">
                  <c:v>-1.02816E-2</c:v>
                </c:pt>
                <c:pt idx="26147">
                  <c:v>-2.67897E-2</c:v>
                </c:pt>
                <c:pt idx="26148">
                  <c:v>1.83392E-3</c:v>
                </c:pt>
                <c:pt idx="26149">
                  <c:v>7.6656299999999997E-3</c:v>
                </c:pt>
                <c:pt idx="26150">
                  <c:v>-2.2302599999999999E-2</c:v>
                </c:pt>
                <c:pt idx="26151">
                  <c:v>-5.8069200000000001E-3</c:v>
                </c:pt>
                <c:pt idx="26152">
                  <c:v>7.6131799999999998E-3</c:v>
                </c:pt>
                <c:pt idx="26153">
                  <c:v>-6.6223100000000002E-3</c:v>
                </c:pt>
                <c:pt idx="26154">
                  <c:v>-8.56495E-3</c:v>
                </c:pt>
                <c:pt idx="26155">
                  <c:v>9.2306100000000002E-3</c:v>
                </c:pt>
                <c:pt idx="26156">
                  <c:v>1.60027E-3</c:v>
                </c:pt>
                <c:pt idx="26157">
                  <c:v>-1.40581E-2</c:v>
                </c:pt>
                <c:pt idx="26158">
                  <c:v>-9.0951899999999995E-3</c:v>
                </c:pt>
                <c:pt idx="26159">
                  <c:v>-1.32189E-2</c:v>
                </c:pt>
                <c:pt idx="26160">
                  <c:v>2.1286E-3</c:v>
                </c:pt>
                <c:pt idx="26161">
                  <c:v>-1.24989E-2</c:v>
                </c:pt>
                <c:pt idx="26162">
                  <c:v>-1.55125E-2</c:v>
                </c:pt>
                <c:pt idx="26163">
                  <c:v>-9.3460099999999996E-4</c:v>
                </c:pt>
                <c:pt idx="26164">
                  <c:v>-1.32122E-2</c:v>
                </c:pt>
                <c:pt idx="26165">
                  <c:v>-3.4487700000000003E-2</c:v>
                </c:pt>
                <c:pt idx="26166">
                  <c:v>-1.2563700000000001E-2</c:v>
                </c:pt>
                <c:pt idx="26167">
                  <c:v>-1.17579E-2</c:v>
                </c:pt>
                <c:pt idx="26168">
                  <c:v>-2.4900399999999998E-3</c:v>
                </c:pt>
                <c:pt idx="26169">
                  <c:v>2.71893E-3</c:v>
                </c:pt>
                <c:pt idx="26170">
                  <c:v>-7.22027E-3</c:v>
                </c:pt>
                <c:pt idx="26171">
                  <c:v>-3.0517600000000001E-3</c:v>
                </c:pt>
                <c:pt idx="26172">
                  <c:v>-9.4842899999999994E-3</c:v>
                </c:pt>
                <c:pt idx="26173">
                  <c:v>-7.4911099999999996E-3</c:v>
                </c:pt>
                <c:pt idx="26174">
                  <c:v>-4.6787299999999999E-3</c:v>
                </c:pt>
                <c:pt idx="26175">
                  <c:v>1.6017900000000002E-2</c:v>
                </c:pt>
                <c:pt idx="26176">
                  <c:v>4.3277699999999999E-3</c:v>
                </c:pt>
                <c:pt idx="26177">
                  <c:v>-7.1802100000000002E-3</c:v>
                </c:pt>
                <c:pt idx="26178">
                  <c:v>1.0038399999999999E-2</c:v>
                </c:pt>
                <c:pt idx="26179" formatCode="0.00E+00">
                  <c:v>-2.8610199999999999E-5</c:v>
                </c:pt>
                <c:pt idx="26180">
                  <c:v>-1.6313600000000001E-2</c:v>
                </c:pt>
                <c:pt idx="26181">
                  <c:v>3.1099299999999999E-3</c:v>
                </c:pt>
                <c:pt idx="26182">
                  <c:v>6.3791300000000002E-3</c:v>
                </c:pt>
                <c:pt idx="26183">
                  <c:v>2.1637900000000002E-2</c:v>
                </c:pt>
                <c:pt idx="26184">
                  <c:v>2.4700199999999999E-3</c:v>
                </c:pt>
                <c:pt idx="26185">
                  <c:v>9.3269300000000006E-3</c:v>
                </c:pt>
                <c:pt idx="26186">
                  <c:v>2.0646100000000001E-2</c:v>
                </c:pt>
                <c:pt idx="26187">
                  <c:v>-7.9917900000000001E-4</c:v>
                </c:pt>
                <c:pt idx="26188">
                  <c:v>-7.6980599999999996E-3</c:v>
                </c:pt>
                <c:pt idx="26189">
                  <c:v>1.12076E-2</c:v>
                </c:pt>
                <c:pt idx="26190">
                  <c:v>9.2697100000000004E-3</c:v>
                </c:pt>
                <c:pt idx="26191">
                  <c:v>1.3566999999999999E-2</c:v>
                </c:pt>
                <c:pt idx="26192">
                  <c:v>2.32697E-4</c:v>
                </c:pt>
                <c:pt idx="26193">
                  <c:v>-1.0851899999999999E-2</c:v>
                </c:pt>
                <c:pt idx="26194">
                  <c:v>4.5366299999999998E-3</c:v>
                </c:pt>
                <c:pt idx="26195">
                  <c:v>-2.40135E-3</c:v>
                </c:pt>
                <c:pt idx="26196">
                  <c:v>6.9837600000000003E-3</c:v>
                </c:pt>
                <c:pt idx="26197">
                  <c:v>-1.49803E-2</c:v>
                </c:pt>
                <c:pt idx="26198">
                  <c:v>-2.4833699999999999E-3</c:v>
                </c:pt>
                <c:pt idx="26199">
                  <c:v>4.1360900000000003E-3</c:v>
                </c:pt>
                <c:pt idx="26200">
                  <c:v>8.2588200000000001E-3</c:v>
                </c:pt>
                <c:pt idx="26201">
                  <c:v>7.1773499999999999E-3</c:v>
                </c:pt>
                <c:pt idx="26202">
                  <c:v>5.8555600000000001E-3</c:v>
                </c:pt>
                <c:pt idx="26203">
                  <c:v>-4.4488899999999996E-3</c:v>
                </c:pt>
                <c:pt idx="26204">
                  <c:v>-8.8596300000000003E-4</c:v>
                </c:pt>
                <c:pt idx="26205">
                  <c:v>-1.7704999999999999E-2</c:v>
                </c:pt>
                <c:pt idx="26206">
                  <c:v>2.3450900000000002E-3</c:v>
                </c:pt>
                <c:pt idx="26207">
                  <c:v>7.8935600000000009E-3</c:v>
                </c:pt>
                <c:pt idx="26208">
                  <c:v>-9.5577200000000005E-3</c:v>
                </c:pt>
                <c:pt idx="26209">
                  <c:v>7.5149500000000003E-4</c:v>
                </c:pt>
                <c:pt idx="26210">
                  <c:v>-8.1052799999999994E-3</c:v>
                </c:pt>
                <c:pt idx="26211">
                  <c:v>4.5776399999999999E-4</c:v>
                </c:pt>
                <c:pt idx="26212">
                  <c:v>-3.1518900000000001E-3</c:v>
                </c:pt>
                <c:pt idx="26213">
                  <c:v>-1.1691099999999999E-2</c:v>
                </c:pt>
                <c:pt idx="26214">
                  <c:v>-1.44739E-2</c:v>
                </c:pt>
                <c:pt idx="26215">
                  <c:v>-3.3854500000000003E-2</c:v>
                </c:pt>
                <c:pt idx="26216">
                  <c:v>-1.1117E-2</c:v>
                </c:pt>
                <c:pt idx="26217">
                  <c:v>-8.3770800000000003E-3</c:v>
                </c:pt>
                <c:pt idx="26218">
                  <c:v>-2.0522100000000001E-2</c:v>
                </c:pt>
                <c:pt idx="26219">
                  <c:v>-2.8848599999999999E-2</c:v>
                </c:pt>
                <c:pt idx="26220">
                  <c:v>-2.0822500000000001E-2</c:v>
                </c:pt>
                <c:pt idx="26221">
                  <c:v>-1.9015299999999999E-2</c:v>
                </c:pt>
                <c:pt idx="26222">
                  <c:v>-1.2290000000000001E-2</c:v>
                </c:pt>
                <c:pt idx="26223">
                  <c:v>-3.4289399999999998E-2</c:v>
                </c:pt>
                <c:pt idx="26224">
                  <c:v>-8.7070500000000005E-4</c:v>
                </c:pt>
                <c:pt idx="26225">
                  <c:v>-1.16901E-2</c:v>
                </c:pt>
                <c:pt idx="26226">
                  <c:v>-1.2919399999999999E-2</c:v>
                </c:pt>
                <c:pt idx="26227">
                  <c:v>-1.00689E-2</c:v>
                </c:pt>
                <c:pt idx="26228">
                  <c:v>-5.4836299999999998E-3</c:v>
                </c:pt>
                <c:pt idx="26229">
                  <c:v>-4.67491E-3</c:v>
                </c:pt>
                <c:pt idx="26230">
                  <c:v>-2.0740499999999999E-2</c:v>
                </c:pt>
                <c:pt idx="26231">
                  <c:v>-6.4926100000000002E-3</c:v>
                </c:pt>
                <c:pt idx="26232">
                  <c:v>-4.2972599999999998E-3</c:v>
                </c:pt>
                <c:pt idx="26233">
                  <c:v>-2.1797199999999999E-2</c:v>
                </c:pt>
                <c:pt idx="26234">
                  <c:v>-1.51615E-2</c:v>
                </c:pt>
                <c:pt idx="26235">
                  <c:v>-1.26123E-2</c:v>
                </c:pt>
                <c:pt idx="26236">
                  <c:v>-7.7247600000000002E-4</c:v>
                </c:pt>
                <c:pt idx="26237">
                  <c:v>-5.3358099999999999E-3</c:v>
                </c:pt>
                <c:pt idx="26238">
                  <c:v>-2.88191E-2</c:v>
                </c:pt>
                <c:pt idx="26239">
                  <c:v>-2.1721799999999999E-2</c:v>
                </c:pt>
                <c:pt idx="26240">
                  <c:v>-1.5864400000000001E-2</c:v>
                </c:pt>
                <c:pt idx="26241">
                  <c:v>-1.44444E-2</c:v>
                </c:pt>
                <c:pt idx="26242">
                  <c:v>-1.28231E-2</c:v>
                </c:pt>
                <c:pt idx="26243">
                  <c:v>-3.6359799999999998E-2</c:v>
                </c:pt>
                <c:pt idx="26244">
                  <c:v>4.7655099999999997E-3</c:v>
                </c:pt>
                <c:pt idx="26245">
                  <c:v>-2.33078E-2</c:v>
                </c:pt>
                <c:pt idx="26246">
                  <c:v>-2.6967000000000001E-2</c:v>
                </c:pt>
                <c:pt idx="26247">
                  <c:v>-3.1681099999999997E-2</c:v>
                </c:pt>
                <c:pt idx="26248">
                  <c:v>-1.3051999999999999E-2</c:v>
                </c:pt>
                <c:pt idx="26249">
                  <c:v>-1.25761E-2</c:v>
                </c:pt>
                <c:pt idx="26250">
                  <c:v>-2.2969199999999999E-2</c:v>
                </c:pt>
                <c:pt idx="26251">
                  <c:v>-2.2497199999999998E-2</c:v>
                </c:pt>
                <c:pt idx="26252">
                  <c:v>-5.1441200000000003E-3</c:v>
                </c:pt>
                <c:pt idx="26253">
                  <c:v>-4.0559799999999998E-3</c:v>
                </c:pt>
                <c:pt idx="26254">
                  <c:v>-9.6311599999999997E-3</c:v>
                </c:pt>
                <c:pt idx="26255">
                  <c:v>-1.7185200000000001E-3</c:v>
                </c:pt>
                <c:pt idx="26256">
                  <c:v>-4.6701399999999997E-3</c:v>
                </c:pt>
                <c:pt idx="26257">
                  <c:v>3.4170200000000002E-3</c:v>
                </c:pt>
                <c:pt idx="26258">
                  <c:v>-2.3890499999999999E-2</c:v>
                </c:pt>
                <c:pt idx="26259">
                  <c:v>-1.17111E-2</c:v>
                </c:pt>
                <c:pt idx="26260">
                  <c:v>-1.6627300000000001E-2</c:v>
                </c:pt>
                <c:pt idx="26261">
                  <c:v>-1.2008700000000001E-2</c:v>
                </c:pt>
                <c:pt idx="26262">
                  <c:v>-1.39189E-2</c:v>
                </c:pt>
                <c:pt idx="26263">
                  <c:v>-1.3265600000000001E-2</c:v>
                </c:pt>
                <c:pt idx="26264">
                  <c:v>-1.67742E-2</c:v>
                </c:pt>
                <c:pt idx="26265">
                  <c:v>-4.4117000000000002E-3</c:v>
                </c:pt>
                <c:pt idx="26266">
                  <c:v>-2.6826900000000002E-3</c:v>
                </c:pt>
                <c:pt idx="26267">
                  <c:v>-5.6896200000000003E-3</c:v>
                </c:pt>
                <c:pt idx="26268">
                  <c:v>-2.7576400000000001E-2</c:v>
                </c:pt>
                <c:pt idx="26269">
                  <c:v>-8.5916499999999993E-3</c:v>
                </c:pt>
                <c:pt idx="26270">
                  <c:v>3.4494399999999998E-3</c:v>
                </c:pt>
                <c:pt idx="26271">
                  <c:v>-6.2370299999999997E-4</c:v>
                </c:pt>
                <c:pt idx="26272">
                  <c:v>-1.11389E-2</c:v>
                </c:pt>
                <c:pt idx="26273">
                  <c:v>5.77831E-3</c:v>
                </c:pt>
                <c:pt idx="26274">
                  <c:v>-5.7506600000000003E-3</c:v>
                </c:pt>
                <c:pt idx="26275">
                  <c:v>-1.16224E-2</c:v>
                </c:pt>
                <c:pt idx="26276">
                  <c:v>1.55449E-3</c:v>
                </c:pt>
                <c:pt idx="26277">
                  <c:v>-7.4853899999999998E-3</c:v>
                </c:pt>
                <c:pt idx="26278">
                  <c:v>2.90365E-2</c:v>
                </c:pt>
                <c:pt idx="26279">
                  <c:v>-6.9150899999999996E-3</c:v>
                </c:pt>
                <c:pt idx="26280">
                  <c:v>5.8708199999999997E-3</c:v>
                </c:pt>
                <c:pt idx="26281">
                  <c:v>-1.07718E-2</c:v>
                </c:pt>
                <c:pt idx="26282">
                  <c:v>1.22595E-2</c:v>
                </c:pt>
                <c:pt idx="26283">
                  <c:v>1.5033700000000001E-2</c:v>
                </c:pt>
                <c:pt idx="26284">
                  <c:v>-2.3174300000000001E-3</c:v>
                </c:pt>
                <c:pt idx="26285">
                  <c:v>-7.2288500000000004E-4</c:v>
                </c:pt>
                <c:pt idx="26286">
                  <c:v>-1.4991799999999999E-3</c:v>
                </c:pt>
                <c:pt idx="26287">
                  <c:v>2.0837799999999999E-3</c:v>
                </c:pt>
                <c:pt idx="26288">
                  <c:v>-1.5846300000000001E-2</c:v>
                </c:pt>
                <c:pt idx="26289">
                  <c:v>-1.7808000000000001E-2</c:v>
                </c:pt>
                <c:pt idx="26290">
                  <c:v>6.3056900000000001E-3</c:v>
                </c:pt>
                <c:pt idx="26291">
                  <c:v>-7.6828E-3</c:v>
                </c:pt>
                <c:pt idx="26292">
                  <c:v>-1.7564799999999998E-2</c:v>
                </c:pt>
                <c:pt idx="26293">
                  <c:v>-5.1784499999999996E-4</c:v>
                </c:pt>
                <c:pt idx="26294">
                  <c:v>-7.5616800000000003E-3</c:v>
                </c:pt>
                <c:pt idx="26295">
                  <c:v>-7.6284400000000002E-3</c:v>
                </c:pt>
                <c:pt idx="26296">
                  <c:v>-3.6163300000000001E-3</c:v>
                </c:pt>
                <c:pt idx="26297">
                  <c:v>6.0577399999999998E-3</c:v>
                </c:pt>
                <c:pt idx="26298">
                  <c:v>5.7010699999999999E-3</c:v>
                </c:pt>
                <c:pt idx="26299">
                  <c:v>1.3658500000000001E-2</c:v>
                </c:pt>
                <c:pt idx="26300">
                  <c:v>1.2027700000000001E-2</c:v>
                </c:pt>
                <c:pt idx="26301">
                  <c:v>1.1248599999999999E-2</c:v>
                </c:pt>
                <c:pt idx="26302">
                  <c:v>1.65043E-2</c:v>
                </c:pt>
                <c:pt idx="26303">
                  <c:v>2.89917E-3</c:v>
                </c:pt>
                <c:pt idx="26304">
                  <c:v>-1.3787300000000001E-2</c:v>
                </c:pt>
                <c:pt idx="26305">
                  <c:v>1.23243E-2</c:v>
                </c:pt>
                <c:pt idx="26306">
                  <c:v>-4.3868999999999999E-4</c:v>
                </c:pt>
                <c:pt idx="26307">
                  <c:v>5.9442499999999999E-3</c:v>
                </c:pt>
                <c:pt idx="26308">
                  <c:v>-2.0608900000000001E-3</c:v>
                </c:pt>
                <c:pt idx="26309">
                  <c:v>-7.7896099999999998E-3</c:v>
                </c:pt>
                <c:pt idx="26310">
                  <c:v>1.47438E-3</c:v>
                </c:pt>
                <c:pt idx="26311">
                  <c:v>-3.57151E-3</c:v>
                </c:pt>
                <c:pt idx="26312">
                  <c:v>4.70734E-3</c:v>
                </c:pt>
                <c:pt idx="26313">
                  <c:v>-1.59168E-3</c:v>
                </c:pt>
                <c:pt idx="26314">
                  <c:v>-7.3661799999999999E-3</c:v>
                </c:pt>
                <c:pt idx="26315">
                  <c:v>-4.2299299999999998E-2</c:v>
                </c:pt>
                <c:pt idx="26316">
                  <c:v>-1.8680599999999999E-2</c:v>
                </c:pt>
                <c:pt idx="26317">
                  <c:v>-3.04193E-2</c:v>
                </c:pt>
                <c:pt idx="26318">
                  <c:v>-3.6602999999999997E-2</c:v>
                </c:pt>
                <c:pt idx="26319">
                  <c:v>-3.1825100000000002E-2</c:v>
                </c:pt>
                <c:pt idx="26320">
                  <c:v>-4.2052300000000001E-2</c:v>
                </c:pt>
                <c:pt idx="26321">
                  <c:v>-1.44329E-2</c:v>
                </c:pt>
                <c:pt idx="26322">
                  <c:v>-1.1615800000000001E-2</c:v>
                </c:pt>
                <c:pt idx="26323">
                  <c:v>-1.7326399999999999E-2</c:v>
                </c:pt>
                <c:pt idx="26324">
                  <c:v>-1.83029E-2</c:v>
                </c:pt>
                <c:pt idx="26325">
                  <c:v>-1.5763300000000001E-2</c:v>
                </c:pt>
                <c:pt idx="26326">
                  <c:v>-2.2994000000000001E-2</c:v>
                </c:pt>
                <c:pt idx="26327">
                  <c:v>-2.0382899999999999E-2</c:v>
                </c:pt>
                <c:pt idx="26328">
                  <c:v>-1.8691099999999999E-2</c:v>
                </c:pt>
                <c:pt idx="26329">
                  <c:v>-2.2416100000000001E-2</c:v>
                </c:pt>
                <c:pt idx="26330">
                  <c:v>-3.4320799999999999E-2</c:v>
                </c:pt>
                <c:pt idx="26331">
                  <c:v>-9.6483200000000002E-3</c:v>
                </c:pt>
                <c:pt idx="26332">
                  <c:v>-1.8612900000000002E-2</c:v>
                </c:pt>
                <c:pt idx="26333">
                  <c:v>-2.1204899999999999E-2</c:v>
                </c:pt>
                <c:pt idx="26334">
                  <c:v>-3.07465E-2</c:v>
                </c:pt>
                <c:pt idx="26335">
                  <c:v>-3.04146E-2</c:v>
                </c:pt>
                <c:pt idx="26336">
                  <c:v>-2.1287E-2</c:v>
                </c:pt>
                <c:pt idx="26337">
                  <c:v>-3.81079E-2</c:v>
                </c:pt>
                <c:pt idx="26338">
                  <c:v>-1.8483200000000002E-2</c:v>
                </c:pt>
                <c:pt idx="26339">
                  <c:v>-6.1864900000000002E-3</c:v>
                </c:pt>
                <c:pt idx="26340">
                  <c:v>-1.6808500000000001E-2</c:v>
                </c:pt>
                <c:pt idx="26341">
                  <c:v>-1.44958E-3</c:v>
                </c:pt>
                <c:pt idx="26342">
                  <c:v>-1.25656E-2</c:v>
                </c:pt>
                <c:pt idx="26343">
                  <c:v>-2.1419500000000001E-2</c:v>
                </c:pt>
                <c:pt idx="26344">
                  <c:v>-3.3275600000000002E-2</c:v>
                </c:pt>
                <c:pt idx="26345">
                  <c:v>-2.2812800000000001E-2</c:v>
                </c:pt>
                <c:pt idx="26346">
                  <c:v>-1.8005400000000001E-2</c:v>
                </c:pt>
                <c:pt idx="26347">
                  <c:v>-3.4172099999999997E-2</c:v>
                </c:pt>
                <c:pt idx="26348">
                  <c:v>-9.0036400000000003E-3</c:v>
                </c:pt>
                <c:pt idx="26349">
                  <c:v>-8.0013299999999992E-3</c:v>
                </c:pt>
                <c:pt idx="26350">
                  <c:v>-2.2292099999999999E-2</c:v>
                </c:pt>
                <c:pt idx="26351">
                  <c:v>-3.10526E-2</c:v>
                </c:pt>
                <c:pt idx="26352">
                  <c:v>-9.5644000000000007E-3</c:v>
                </c:pt>
                <c:pt idx="26353">
                  <c:v>-1.25284E-2</c:v>
                </c:pt>
                <c:pt idx="26354">
                  <c:v>-1.57652E-2</c:v>
                </c:pt>
                <c:pt idx="26355">
                  <c:v>-3.0595799999999999E-2</c:v>
                </c:pt>
                <c:pt idx="26356">
                  <c:v>-1.01776E-2</c:v>
                </c:pt>
                <c:pt idx="26357">
                  <c:v>1.25837E-2</c:v>
                </c:pt>
                <c:pt idx="26358">
                  <c:v>-9.5033600000000006E-3</c:v>
                </c:pt>
                <c:pt idx="26359">
                  <c:v>-1.2825E-2</c:v>
                </c:pt>
                <c:pt idx="26360">
                  <c:v>-2.8325099999999999E-2</c:v>
                </c:pt>
                <c:pt idx="26361">
                  <c:v>-1.3042399999999999E-2</c:v>
                </c:pt>
                <c:pt idx="26362">
                  <c:v>1.19019E-3</c:v>
                </c:pt>
                <c:pt idx="26363">
                  <c:v>-1.1410699999999999E-2</c:v>
                </c:pt>
                <c:pt idx="26364">
                  <c:v>-1.13773E-2</c:v>
                </c:pt>
                <c:pt idx="26365">
                  <c:v>-2.0877799999999998E-2</c:v>
                </c:pt>
                <c:pt idx="26366">
                  <c:v>-2.3441299999999998E-3</c:v>
                </c:pt>
                <c:pt idx="26367">
                  <c:v>-1.03502E-2</c:v>
                </c:pt>
                <c:pt idx="26368">
                  <c:v>-1.4240299999999999E-2</c:v>
                </c:pt>
                <c:pt idx="26369">
                  <c:v>2.4061199999999999E-3</c:v>
                </c:pt>
                <c:pt idx="26370">
                  <c:v>-2.1628399999999999E-2</c:v>
                </c:pt>
                <c:pt idx="26371">
                  <c:v>-3.1280500000000003E-2</c:v>
                </c:pt>
                <c:pt idx="26372">
                  <c:v>-2.0805400000000002E-2</c:v>
                </c:pt>
                <c:pt idx="26373">
                  <c:v>-1.4079100000000001E-2</c:v>
                </c:pt>
                <c:pt idx="26374">
                  <c:v>-2.40469E-2</c:v>
                </c:pt>
                <c:pt idx="26375">
                  <c:v>-1.9975699999999999E-2</c:v>
                </c:pt>
                <c:pt idx="26376">
                  <c:v>-2.0923600000000001E-2</c:v>
                </c:pt>
                <c:pt idx="26377">
                  <c:v>-7.8392000000000002E-4</c:v>
                </c:pt>
                <c:pt idx="26378">
                  <c:v>5.3710900000000002E-3</c:v>
                </c:pt>
                <c:pt idx="26379">
                  <c:v>-1.5878699999999999E-3</c:v>
                </c:pt>
                <c:pt idx="26380">
                  <c:v>-8.5945099999999996E-3</c:v>
                </c:pt>
                <c:pt idx="26381">
                  <c:v>1.6824700000000001E-2</c:v>
                </c:pt>
                <c:pt idx="26382">
                  <c:v>1.4316600000000001E-2</c:v>
                </c:pt>
                <c:pt idx="26383">
                  <c:v>-1.0919599999999999E-3</c:v>
                </c:pt>
                <c:pt idx="26384">
                  <c:v>4.24099E-3</c:v>
                </c:pt>
                <c:pt idx="26385">
                  <c:v>-8.7957399999999998E-3</c:v>
                </c:pt>
                <c:pt idx="26386">
                  <c:v>9.8857900000000002E-3</c:v>
                </c:pt>
                <c:pt idx="26387">
                  <c:v>4.1513399999999999E-3</c:v>
                </c:pt>
                <c:pt idx="26388">
                  <c:v>5.2785899999999997E-3</c:v>
                </c:pt>
                <c:pt idx="26389">
                  <c:v>1.00899E-3</c:v>
                </c:pt>
                <c:pt idx="26390">
                  <c:v>2.44904E-3</c:v>
                </c:pt>
                <c:pt idx="26391">
                  <c:v>-6.9046000000000005E-4</c:v>
                </c:pt>
                <c:pt idx="26392">
                  <c:v>7.4691799999999997E-3</c:v>
                </c:pt>
                <c:pt idx="26393">
                  <c:v>-2.5873200000000002E-3</c:v>
                </c:pt>
                <c:pt idx="26394">
                  <c:v>-1.0676400000000001E-2</c:v>
                </c:pt>
                <c:pt idx="26395">
                  <c:v>-7.4996899999999998E-3</c:v>
                </c:pt>
                <c:pt idx="26396">
                  <c:v>-2.0710900000000001E-2</c:v>
                </c:pt>
                <c:pt idx="26397">
                  <c:v>2.01797E-3</c:v>
                </c:pt>
                <c:pt idx="26398">
                  <c:v>-1.43118E-2</c:v>
                </c:pt>
                <c:pt idx="26399">
                  <c:v>-7.6751700000000003E-3</c:v>
                </c:pt>
                <c:pt idx="26400">
                  <c:v>-1.6407000000000001E-2</c:v>
                </c:pt>
                <c:pt idx="26401">
                  <c:v>-7.9822499999999998E-3</c:v>
                </c:pt>
                <c:pt idx="26402">
                  <c:v>7.5101899999999999E-3</c:v>
                </c:pt>
                <c:pt idx="26403">
                  <c:v>-9.7265200000000007E-3</c:v>
                </c:pt>
                <c:pt idx="26404">
                  <c:v>-1.76048E-3</c:v>
                </c:pt>
                <c:pt idx="26405">
                  <c:v>3.9033900000000001E-3</c:v>
                </c:pt>
                <c:pt idx="26406">
                  <c:v>-8.6946499999999999E-3</c:v>
                </c:pt>
                <c:pt idx="26407">
                  <c:v>4.9047500000000003E-3</c:v>
                </c:pt>
                <c:pt idx="26408">
                  <c:v>1.3448699999999999E-2</c:v>
                </c:pt>
                <c:pt idx="26409">
                  <c:v>-1.39589E-2</c:v>
                </c:pt>
                <c:pt idx="26410">
                  <c:v>-7.4224499999999997E-3</c:v>
                </c:pt>
                <c:pt idx="26411">
                  <c:v>-1.7080299999999999E-3</c:v>
                </c:pt>
                <c:pt idx="26412">
                  <c:v>-1.30949E-2</c:v>
                </c:pt>
                <c:pt idx="26413">
                  <c:v>-9.3240700000000003E-3</c:v>
                </c:pt>
                <c:pt idx="26414">
                  <c:v>7.0962899999999999E-3</c:v>
                </c:pt>
                <c:pt idx="26415">
                  <c:v>4.6539299999999997E-3</c:v>
                </c:pt>
                <c:pt idx="26416">
                  <c:v>-9.3431499999999997E-3</c:v>
                </c:pt>
                <c:pt idx="26417">
                  <c:v>3.1623799999999998E-3</c:v>
                </c:pt>
                <c:pt idx="26418">
                  <c:v>-1.09491E-2</c:v>
                </c:pt>
                <c:pt idx="26419">
                  <c:v>-7.8391999999999993E-3</c:v>
                </c:pt>
                <c:pt idx="26420">
                  <c:v>-7.20596E-3</c:v>
                </c:pt>
                <c:pt idx="26421">
                  <c:v>-2.4457900000000001E-2</c:v>
                </c:pt>
                <c:pt idx="26422">
                  <c:v>-9.54056E-3</c:v>
                </c:pt>
                <c:pt idx="26423">
                  <c:v>-1.7751699999999999E-2</c:v>
                </c:pt>
                <c:pt idx="26424">
                  <c:v>-1.00155E-2</c:v>
                </c:pt>
                <c:pt idx="26425">
                  <c:v>-4.2905799999999996E-3</c:v>
                </c:pt>
                <c:pt idx="26426">
                  <c:v>2.9191999999999998E-3</c:v>
                </c:pt>
                <c:pt idx="26427">
                  <c:v>2.3582499999999999E-2</c:v>
                </c:pt>
                <c:pt idx="26428">
                  <c:v>6.2637300000000003E-3</c:v>
                </c:pt>
                <c:pt idx="26429">
                  <c:v>-1.05553E-2</c:v>
                </c:pt>
                <c:pt idx="26430">
                  <c:v>4.2715100000000001E-3</c:v>
                </c:pt>
                <c:pt idx="26431">
                  <c:v>-1.99575E-2</c:v>
                </c:pt>
                <c:pt idx="26432">
                  <c:v>-7.49397E-3</c:v>
                </c:pt>
                <c:pt idx="26433">
                  <c:v>-4.15144E-2</c:v>
                </c:pt>
                <c:pt idx="26434">
                  <c:v>-3.7065500000000001E-2</c:v>
                </c:pt>
                <c:pt idx="26435">
                  <c:v>-2.91843E-2</c:v>
                </c:pt>
                <c:pt idx="26436">
                  <c:v>-1.3361E-3</c:v>
                </c:pt>
                <c:pt idx="26437">
                  <c:v>7.6169999999999996E-3</c:v>
                </c:pt>
                <c:pt idx="26438">
                  <c:v>9.9468199999999999E-4</c:v>
                </c:pt>
                <c:pt idx="26439">
                  <c:v>-2.8524399999999998E-2</c:v>
                </c:pt>
                <c:pt idx="26440">
                  <c:v>1.01738E-2</c:v>
                </c:pt>
                <c:pt idx="26441">
                  <c:v>7.2765399999999997E-3</c:v>
                </c:pt>
                <c:pt idx="26442">
                  <c:v>4.17738E-2</c:v>
                </c:pt>
                <c:pt idx="26443">
                  <c:v>4.3376900000000003E-2</c:v>
                </c:pt>
                <c:pt idx="26444">
                  <c:v>1.0623E-2</c:v>
                </c:pt>
                <c:pt idx="26445">
                  <c:v>2.0260799999999999E-2</c:v>
                </c:pt>
                <c:pt idx="26446">
                  <c:v>-3.07369E-3</c:v>
                </c:pt>
                <c:pt idx="26447">
                  <c:v>-1.6614E-2</c:v>
                </c:pt>
                <c:pt idx="26448">
                  <c:v>-2.4601899999999999E-2</c:v>
                </c:pt>
                <c:pt idx="26449">
                  <c:v>-2.4377800000000002E-2</c:v>
                </c:pt>
                <c:pt idx="26450">
                  <c:v>-1.4388099999999999E-2</c:v>
                </c:pt>
                <c:pt idx="26451">
                  <c:v>5.9375799999999996E-3</c:v>
                </c:pt>
                <c:pt idx="26452">
                  <c:v>-6.6337599999999998E-3</c:v>
                </c:pt>
                <c:pt idx="26453">
                  <c:v>5.4645500000000005E-4</c:v>
                </c:pt>
                <c:pt idx="26454">
                  <c:v>1.0744999999999999E-2</c:v>
                </c:pt>
                <c:pt idx="26455">
                  <c:v>4.7304199999999998E-2</c:v>
                </c:pt>
                <c:pt idx="26456">
                  <c:v>2.57416E-2</c:v>
                </c:pt>
                <c:pt idx="26457">
                  <c:v>2.48566E-2</c:v>
                </c:pt>
                <c:pt idx="26458">
                  <c:v>-1.5743299999999998E-2</c:v>
                </c:pt>
                <c:pt idx="26459">
                  <c:v>-9.0541800000000002E-3</c:v>
                </c:pt>
                <c:pt idx="26460">
                  <c:v>3.3228899999999999E-2</c:v>
                </c:pt>
                <c:pt idx="26461">
                  <c:v>3.4580199999999998E-2</c:v>
                </c:pt>
                <c:pt idx="26462">
                  <c:v>-1.5075699999999999E-2</c:v>
                </c:pt>
                <c:pt idx="26463">
                  <c:v>-1.1322E-2</c:v>
                </c:pt>
                <c:pt idx="26464">
                  <c:v>-1.0518999999999999E-3</c:v>
                </c:pt>
                <c:pt idx="26465">
                  <c:v>2.3417500000000001E-2</c:v>
                </c:pt>
                <c:pt idx="26466">
                  <c:v>1.44882E-2</c:v>
                </c:pt>
                <c:pt idx="26467">
                  <c:v>-1.18589E-2</c:v>
                </c:pt>
                <c:pt idx="26468">
                  <c:v>-2.7666100000000001E-3</c:v>
                </c:pt>
                <c:pt idx="26469">
                  <c:v>7.6694500000000004E-3</c:v>
                </c:pt>
                <c:pt idx="26470">
                  <c:v>7.0991500000000003E-3</c:v>
                </c:pt>
                <c:pt idx="26471">
                  <c:v>-1.96524E-2</c:v>
                </c:pt>
                <c:pt idx="26472">
                  <c:v>3.2301900000000001E-2</c:v>
                </c:pt>
                <c:pt idx="26473">
                  <c:v>8.2807499999999999E-3</c:v>
                </c:pt>
                <c:pt idx="26474">
                  <c:v>1.2496E-2</c:v>
                </c:pt>
                <c:pt idx="26475">
                  <c:v>-1.7717400000000001E-2</c:v>
                </c:pt>
                <c:pt idx="26476">
                  <c:v>-6.3734100000000004E-3</c:v>
                </c:pt>
                <c:pt idx="26477">
                  <c:v>-1.5758500000000002E-2</c:v>
                </c:pt>
                <c:pt idx="26478">
                  <c:v>5.0849900000000002E-3</c:v>
                </c:pt>
                <c:pt idx="26479">
                  <c:v>2.20652E-2</c:v>
                </c:pt>
                <c:pt idx="26480">
                  <c:v>4.2994499999999998E-2</c:v>
                </c:pt>
                <c:pt idx="26481">
                  <c:v>4.8119500000000003E-2</c:v>
                </c:pt>
                <c:pt idx="26482">
                  <c:v>4.1056599999999999E-2</c:v>
                </c:pt>
                <c:pt idx="26483">
                  <c:v>6.00691E-2</c:v>
                </c:pt>
                <c:pt idx="26484">
                  <c:v>7.1579000000000004E-2</c:v>
                </c:pt>
                <c:pt idx="26485">
                  <c:v>7.2950399999999999E-2</c:v>
                </c:pt>
                <c:pt idx="26486">
                  <c:v>2.71215E-2</c:v>
                </c:pt>
                <c:pt idx="26487">
                  <c:v>1.7902399999999999E-2</c:v>
                </c:pt>
                <c:pt idx="26488">
                  <c:v>2.4461700000000001E-3</c:v>
                </c:pt>
                <c:pt idx="26489">
                  <c:v>-9.2515900000000005E-3</c:v>
                </c:pt>
                <c:pt idx="26490">
                  <c:v>5.72968E-3</c:v>
                </c:pt>
                <c:pt idx="26491">
                  <c:v>1.5341799999999999E-2</c:v>
                </c:pt>
                <c:pt idx="26492">
                  <c:v>2.7115799999999999E-2</c:v>
                </c:pt>
                <c:pt idx="26493">
                  <c:v>5.3111100000000001E-2</c:v>
                </c:pt>
                <c:pt idx="26494">
                  <c:v>6.33774E-2</c:v>
                </c:pt>
                <c:pt idx="26495">
                  <c:v>6.6390000000000005E-2</c:v>
                </c:pt>
                <c:pt idx="26496">
                  <c:v>6.2978699999999999E-2</c:v>
                </c:pt>
                <c:pt idx="26497">
                  <c:v>4.9579600000000001E-2</c:v>
                </c:pt>
                <c:pt idx="26498">
                  <c:v>3.25422E-2</c:v>
                </c:pt>
                <c:pt idx="26499">
                  <c:v>6.9529499999999994E-2</c:v>
                </c:pt>
                <c:pt idx="26500">
                  <c:v>3.80898E-2</c:v>
                </c:pt>
                <c:pt idx="26501">
                  <c:v>6.3903799999999997E-2</c:v>
                </c:pt>
                <c:pt idx="26502">
                  <c:v>1.28107E-2</c:v>
                </c:pt>
                <c:pt idx="26503">
                  <c:v>4.2439499999999998E-2</c:v>
                </c:pt>
                <c:pt idx="26504">
                  <c:v>3.09153E-2</c:v>
                </c:pt>
                <c:pt idx="26505">
                  <c:v>4.0691400000000003E-2</c:v>
                </c:pt>
                <c:pt idx="26506">
                  <c:v>2.6764900000000001E-2</c:v>
                </c:pt>
                <c:pt idx="26507">
                  <c:v>2.1741900000000002E-2</c:v>
                </c:pt>
                <c:pt idx="26508">
                  <c:v>2.96049E-2</c:v>
                </c:pt>
                <c:pt idx="26509">
                  <c:v>4.7159200000000002E-3</c:v>
                </c:pt>
                <c:pt idx="26510">
                  <c:v>1.69382E-2</c:v>
                </c:pt>
                <c:pt idx="26511">
                  <c:v>4.4069299999999999E-3</c:v>
                </c:pt>
                <c:pt idx="26512">
                  <c:v>5.3997000000000003E-3</c:v>
                </c:pt>
                <c:pt idx="26513">
                  <c:v>2.7580299999999999E-3</c:v>
                </c:pt>
                <c:pt idx="26514">
                  <c:v>-2.5558500000000001E-4</c:v>
                </c:pt>
                <c:pt idx="26515">
                  <c:v>2.0771999999999999E-2</c:v>
                </c:pt>
                <c:pt idx="26516">
                  <c:v>2.0598399999999999E-2</c:v>
                </c:pt>
                <c:pt idx="26517">
                  <c:v>1.2304300000000001E-2</c:v>
                </c:pt>
                <c:pt idx="26518">
                  <c:v>3.1977699999999998E-2</c:v>
                </c:pt>
                <c:pt idx="26519">
                  <c:v>4.9571999999999998E-2</c:v>
                </c:pt>
                <c:pt idx="26520">
                  <c:v>4.3347400000000001E-2</c:v>
                </c:pt>
                <c:pt idx="26521">
                  <c:v>3.52535E-2</c:v>
                </c:pt>
                <c:pt idx="26522">
                  <c:v>7.2242700000000007E-2</c:v>
                </c:pt>
                <c:pt idx="26523">
                  <c:v>3.8918500000000002E-2</c:v>
                </c:pt>
                <c:pt idx="26524">
                  <c:v>4.3816599999999997E-2</c:v>
                </c:pt>
                <c:pt idx="26525">
                  <c:v>1.5048000000000001E-2</c:v>
                </c:pt>
                <c:pt idx="26526">
                  <c:v>-4.73785E-3</c:v>
                </c:pt>
                <c:pt idx="26527">
                  <c:v>-1.9982300000000001E-2</c:v>
                </c:pt>
                <c:pt idx="26528">
                  <c:v>1.3114000000000001E-2</c:v>
                </c:pt>
                <c:pt idx="26529">
                  <c:v>1.9165000000000001E-2</c:v>
                </c:pt>
                <c:pt idx="26530">
                  <c:v>-6.1864900000000002E-3</c:v>
                </c:pt>
                <c:pt idx="26531">
                  <c:v>1.60894E-2</c:v>
                </c:pt>
                <c:pt idx="26532">
                  <c:v>2.3085600000000001E-2</c:v>
                </c:pt>
                <c:pt idx="26533">
                  <c:v>1.11895E-2</c:v>
                </c:pt>
                <c:pt idx="26534">
                  <c:v>-2.4633400000000001E-3</c:v>
                </c:pt>
                <c:pt idx="26535">
                  <c:v>2.5958100000000001E-2</c:v>
                </c:pt>
                <c:pt idx="26536">
                  <c:v>3.0491799999999999E-2</c:v>
                </c:pt>
                <c:pt idx="26537">
                  <c:v>1.21546E-2</c:v>
                </c:pt>
                <c:pt idx="26538">
                  <c:v>6.1340300000000004E-3</c:v>
                </c:pt>
                <c:pt idx="26539">
                  <c:v>1.8031100000000001E-2</c:v>
                </c:pt>
                <c:pt idx="26540">
                  <c:v>3.1880400000000003E-2</c:v>
                </c:pt>
                <c:pt idx="26541">
                  <c:v>2.2234899999999998E-2</c:v>
                </c:pt>
                <c:pt idx="26542">
                  <c:v>9.9315600000000007E-3</c:v>
                </c:pt>
                <c:pt idx="26543">
                  <c:v>-9.6044500000000005E-3</c:v>
                </c:pt>
                <c:pt idx="26544">
                  <c:v>6.2398899999999997E-3</c:v>
                </c:pt>
                <c:pt idx="26545" formatCode="0.00E+00">
                  <c:v>2.0980800000000001E-5</c:v>
                </c:pt>
                <c:pt idx="26546">
                  <c:v>-2.2306399999999999E-3</c:v>
                </c:pt>
                <c:pt idx="26547">
                  <c:v>4.22478E-3</c:v>
                </c:pt>
                <c:pt idx="26548">
                  <c:v>1.8524200000000001E-2</c:v>
                </c:pt>
                <c:pt idx="26549">
                  <c:v>2.0883599999999999E-2</c:v>
                </c:pt>
                <c:pt idx="26550">
                  <c:v>1.15128E-2</c:v>
                </c:pt>
                <c:pt idx="26551">
                  <c:v>1.4701799999999999E-2</c:v>
                </c:pt>
                <c:pt idx="26552">
                  <c:v>3.8489299999999997E-2</c:v>
                </c:pt>
                <c:pt idx="26553">
                  <c:v>2.3088500000000001E-2</c:v>
                </c:pt>
                <c:pt idx="26554">
                  <c:v>-1.2397800000000001E-4</c:v>
                </c:pt>
                <c:pt idx="26555">
                  <c:v>3.2550799999999998E-2</c:v>
                </c:pt>
                <c:pt idx="26556">
                  <c:v>2.7045199999999998E-2</c:v>
                </c:pt>
                <c:pt idx="26557">
                  <c:v>2.0639399999999999E-2</c:v>
                </c:pt>
                <c:pt idx="26558">
                  <c:v>2.95353E-2</c:v>
                </c:pt>
                <c:pt idx="26559">
                  <c:v>2.2420900000000001E-2</c:v>
                </c:pt>
                <c:pt idx="26560">
                  <c:v>3.95193E-2</c:v>
                </c:pt>
                <c:pt idx="26561">
                  <c:v>2.3273499999999999E-2</c:v>
                </c:pt>
                <c:pt idx="26562">
                  <c:v>-4.2009400000000002E-3</c:v>
                </c:pt>
                <c:pt idx="26563">
                  <c:v>-9.7894699999999998E-3</c:v>
                </c:pt>
                <c:pt idx="26564">
                  <c:v>-1.0108899999999999E-4</c:v>
                </c:pt>
                <c:pt idx="26565">
                  <c:v>1.44262E-2</c:v>
                </c:pt>
                <c:pt idx="26566">
                  <c:v>1.2923199999999999E-2</c:v>
                </c:pt>
                <c:pt idx="26567">
                  <c:v>1.37596E-2</c:v>
                </c:pt>
                <c:pt idx="26568">
                  <c:v>7.6952000000000001E-3</c:v>
                </c:pt>
                <c:pt idx="26569">
                  <c:v>2.8223000000000002E-2</c:v>
                </c:pt>
                <c:pt idx="26570">
                  <c:v>2.55108E-2</c:v>
                </c:pt>
                <c:pt idx="26571">
                  <c:v>5.4178200000000003E-2</c:v>
                </c:pt>
                <c:pt idx="26572">
                  <c:v>6.4649599999999996E-3</c:v>
                </c:pt>
                <c:pt idx="26573">
                  <c:v>6.6690400000000002E-3</c:v>
                </c:pt>
                <c:pt idx="26574">
                  <c:v>3.4873000000000001E-2</c:v>
                </c:pt>
                <c:pt idx="26575">
                  <c:v>2.53916E-2</c:v>
                </c:pt>
                <c:pt idx="26576">
                  <c:v>4.4483200000000001E-2</c:v>
                </c:pt>
                <c:pt idx="26577">
                  <c:v>3.7578599999999997E-2</c:v>
                </c:pt>
                <c:pt idx="26578">
                  <c:v>1.1262899999999999E-2</c:v>
                </c:pt>
                <c:pt idx="26579">
                  <c:v>2.38419E-3</c:v>
                </c:pt>
                <c:pt idx="26580">
                  <c:v>6.8473800000000001E-3</c:v>
                </c:pt>
                <c:pt idx="26581">
                  <c:v>3.5543400000000003E-2</c:v>
                </c:pt>
                <c:pt idx="26582">
                  <c:v>1.18523E-2</c:v>
                </c:pt>
                <c:pt idx="26583">
                  <c:v>1.5878699999999999E-3</c:v>
                </c:pt>
                <c:pt idx="26584">
                  <c:v>6.5107300000000002E-3</c:v>
                </c:pt>
                <c:pt idx="26585">
                  <c:v>1.9694300000000001E-2</c:v>
                </c:pt>
                <c:pt idx="26586">
                  <c:v>1.22519E-2</c:v>
                </c:pt>
                <c:pt idx="26587">
                  <c:v>1.34468E-2</c:v>
                </c:pt>
                <c:pt idx="26588">
                  <c:v>9.9821100000000006E-3</c:v>
                </c:pt>
                <c:pt idx="26589">
                  <c:v>6.3352599999999997E-3</c:v>
                </c:pt>
                <c:pt idx="26590">
                  <c:v>1.8137899999999998E-2</c:v>
                </c:pt>
                <c:pt idx="26591">
                  <c:v>2.1386100000000002E-2</c:v>
                </c:pt>
                <c:pt idx="26592">
                  <c:v>3.0361200000000001E-2</c:v>
                </c:pt>
                <c:pt idx="26593">
                  <c:v>2.35157E-2</c:v>
                </c:pt>
                <c:pt idx="26594">
                  <c:v>2.4713499999999999E-2</c:v>
                </c:pt>
                <c:pt idx="26595">
                  <c:v>2.4123200000000001E-2</c:v>
                </c:pt>
                <c:pt idx="26596">
                  <c:v>2.44598E-2</c:v>
                </c:pt>
                <c:pt idx="26597">
                  <c:v>1.9078299999999999E-2</c:v>
                </c:pt>
                <c:pt idx="26598">
                  <c:v>1.9938500000000001E-2</c:v>
                </c:pt>
                <c:pt idx="26599">
                  <c:v>4.7826800000000003E-2</c:v>
                </c:pt>
                <c:pt idx="26600">
                  <c:v>2.8996500000000001E-2</c:v>
                </c:pt>
                <c:pt idx="26601">
                  <c:v>3.4103399999999999E-2</c:v>
                </c:pt>
                <c:pt idx="26602">
                  <c:v>4.4219000000000001E-2</c:v>
                </c:pt>
                <c:pt idx="26603">
                  <c:v>1.07641E-2</c:v>
                </c:pt>
                <c:pt idx="26604">
                  <c:v>2.28224E-2</c:v>
                </c:pt>
                <c:pt idx="26605">
                  <c:v>6.4824099999999996E-2</c:v>
                </c:pt>
                <c:pt idx="26606">
                  <c:v>4.0309900000000003E-2</c:v>
                </c:pt>
                <c:pt idx="26607">
                  <c:v>2.34947E-2</c:v>
                </c:pt>
                <c:pt idx="26608">
                  <c:v>3.8393999999999998E-2</c:v>
                </c:pt>
                <c:pt idx="26609">
                  <c:v>4.6321899999999999E-2</c:v>
                </c:pt>
                <c:pt idx="26610">
                  <c:v>3.7432699999999999E-2</c:v>
                </c:pt>
                <c:pt idx="26611">
                  <c:v>2.9424700000000002E-2</c:v>
                </c:pt>
                <c:pt idx="26612">
                  <c:v>2.1518700000000002E-2</c:v>
                </c:pt>
                <c:pt idx="26613" formatCode="0.00E+00">
                  <c:v>1.9551300000000001E-2</c:v>
                </c:pt>
                <c:pt idx="26614">
                  <c:v>2.7828200000000001E-3</c:v>
                </c:pt>
                <c:pt idx="26615">
                  <c:v>-8.1815700000000009E-3</c:v>
                </c:pt>
                <c:pt idx="26616">
                  <c:v>2.3786499999999999E-2</c:v>
                </c:pt>
                <c:pt idx="26617">
                  <c:v>1.54696E-2</c:v>
                </c:pt>
                <c:pt idx="26618">
                  <c:v>2.47917E-2</c:v>
                </c:pt>
                <c:pt idx="26619">
                  <c:v>1.2051600000000001E-2</c:v>
                </c:pt>
                <c:pt idx="26620">
                  <c:v>3.9882700000000004E-3</c:v>
                </c:pt>
                <c:pt idx="26621">
                  <c:v>2.91224E-2</c:v>
                </c:pt>
                <c:pt idx="26622">
                  <c:v>5.6168599999999999E-2</c:v>
                </c:pt>
                <c:pt idx="26623">
                  <c:v>2.8763799999999999E-2</c:v>
                </c:pt>
                <c:pt idx="26624">
                  <c:v>9.8257099999999997E-3</c:v>
                </c:pt>
                <c:pt idx="26625">
                  <c:v>2.6463500000000001E-2</c:v>
                </c:pt>
                <c:pt idx="26626">
                  <c:v>3.88451E-2</c:v>
                </c:pt>
                <c:pt idx="26627">
                  <c:v>3.0629199999999999E-2</c:v>
                </c:pt>
                <c:pt idx="26628">
                  <c:v>3.98979E-2</c:v>
                </c:pt>
                <c:pt idx="26629">
                  <c:v>2.4558099999999999E-2</c:v>
                </c:pt>
                <c:pt idx="26630">
                  <c:v>2.6431099999999999E-2</c:v>
                </c:pt>
                <c:pt idx="26631">
                  <c:v>2.2806199999999999E-2</c:v>
                </c:pt>
                <c:pt idx="26632">
                  <c:v>2.07806E-2</c:v>
                </c:pt>
                <c:pt idx="26633">
                  <c:v>1.0493300000000001E-2</c:v>
                </c:pt>
                <c:pt idx="26634">
                  <c:v>2.5663399999999999E-3</c:v>
                </c:pt>
                <c:pt idx="26635">
                  <c:v>7.1821200000000002E-3</c:v>
                </c:pt>
                <c:pt idx="26636">
                  <c:v>2.0333299999999999E-2</c:v>
                </c:pt>
                <c:pt idx="26637">
                  <c:v>3.9649999999999998E-2</c:v>
                </c:pt>
                <c:pt idx="26638">
                  <c:v>2.98929E-2</c:v>
                </c:pt>
                <c:pt idx="26639">
                  <c:v>1.0231000000000001E-2</c:v>
                </c:pt>
                <c:pt idx="26640">
                  <c:v>7.7695799999999999E-3</c:v>
                </c:pt>
                <c:pt idx="26641">
                  <c:v>1.26886E-2</c:v>
                </c:pt>
                <c:pt idx="26642">
                  <c:v>1.15309E-2</c:v>
                </c:pt>
                <c:pt idx="26643">
                  <c:v>3.8822200000000001E-2</c:v>
                </c:pt>
                <c:pt idx="26644">
                  <c:v>1.95713E-2</c:v>
                </c:pt>
                <c:pt idx="26645">
                  <c:v>1.1136099999999999E-2</c:v>
                </c:pt>
                <c:pt idx="26646">
                  <c:v>4.0408100000000002E-2</c:v>
                </c:pt>
                <c:pt idx="26647">
                  <c:v>4.8202500000000002E-2</c:v>
                </c:pt>
                <c:pt idx="26648">
                  <c:v>1.19247E-2</c:v>
                </c:pt>
                <c:pt idx="26649">
                  <c:v>5.0773600000000004E-3</c:v>
                </c:pt>
                <c:pt idx="26650">
                  <c:v>2.6228000000000001E-2</c:v>
                </c:pt>
                <c:pt idx="26651">
                  <c:v>1.65148E-2</c:v>
                </c:pt>
                <c:pt idx="26652">
                  <c:v>1.5414199999999999E-2</c:v>
                </c:pt>
                <c:pt idx="26653">
                  <c:v>3.5189600000000001E-2</c:v>
                </c:pt>
                <c:pt idx="26654">
                  <c:v>2.6628499999999999E-2</c:v>
                </c:pt>
                <c:pt idx="26655">
                  <c:v>-6.6270799999999996E-3</c:v>
                </c:pt>
                <c:pt idx="26656">
                  <c:v>3.1306300000000002E-2</c:v>
                </c:pt>
                <c:pt idx="26657">
                  <c:v>3.2525999999999999E-2</c:v>
                </c:pt>
                <c:pt idx="26658">
                  <c:v>1.9063E-2</c:v>
                </c:pt>
                <c:pt idx="26659">
                  <c:v>7.6103200000000003E-3</c:v>
                </c:pt>
                <c:pt idx="26660">
                  <c:v>3.3545499999999999E-2</c:v>
                </c:pt>
                <c:pt idx="26661">
                  <c:v>1.58815E-2</c:v>
                </c:pt>
                <c:pt idx="26662">
                  <c:v>1.47133E-2</c:v>
                </c:pt>
                <c:pt idx="26663">
                  <c:v>3.6811800000000002E-4</c:v>
                </c:pt>
                <c:pt idx="26664">
                  <c:v>1.3058699999999999E-2</c:v>
                </c:pt>
                <c:pt idx="26665">
                  <c:v>-1.17903E-2</c:v>
                </c:pt>
                <c:pt idx="26666">
                  <c:v>8.6307500000000004E-4</c:v>
                </c:pt>
                <c:pt idx="26667">
                  <c:v>-6.8912499999999998E-3</c:v>
                </c:pt>
                <c:pt idx="26668">
                  <c:v>-4.3783199999999998E-3</c:v>
                </c:pt>
                <c:pt idx="26669">
                  <c:v>7.6742199999999998E-3</c:v>
                </c:pt>
                <c:pt idx="26670">
                  <c:v>2.0049999999999998E-2</c:v>
                </c:pt>
                <c:pt idx="26671">
                  <c:v>1.81131E-2</c:v>
                </c:pt>
                <c:pt idx="26672">
                  <c:v>2.1141099999999999E-2</c:v>
                </c:pt>
                <c:pt idx="26673">
                  <c:v>4.0778200000000001E-2</c:v>
                </c:pt>
                <c:pt idx="26674">
                  <c:v>2.6880299999999999E-2</c:v>
                </c:pt>
                <c:pt idx="26675">
                  <c:v>2.0746199999999999E-2</c:v>
                </c:pt>
                <c:pt idx="26676">
                  <c:v>1.85585E-3</c:v>
                </c:pt>
                <c:pt idx="26677">
                  <c:v>5.9738200000000003E-3</c:v>
                </c:pt>
                <c:pt idx="26678">
                  <c:v>1.3257E-2</c:v>
                </c:pt>
                <c:pt idx="26679">
                  <c:v>3.7632E-3</c:v>
                </c:pt>
                <c:pt idx="26680">
                  <c:v>3.2949400000000001E-3</c:v>
                </c:pt>
                <c:pt idx="26681">
                  <c:v>-2.4875600000000001E-2</c:v>
                </c:pt>
                <c:pt idx="26682">
                  <c:v>7.4386600000000004E-4</c:v>
                </c:pt>
                <c:pt idx="26683">
                  <c:v>-6.7119600000000003E-3</c:v>
                </c:pt>
                <c:pt idx="26684">
                  <c:v>-5.4855299999999997E-3</c:v>
                </c:pt>
                <c:pt idx="26685">
                  <c:v>-2.1269799999999998E-2</c:v>
                </c:pt>
                <c:pt idx="26686">
                  <c:v>-2.8772400000000001E-3</c:v>
                </c:pt>
                <c:pt idx="26687">
                  <c:v>-6.4640000000000001E-3</c:v>
                </c:pt>
                <c:pt idx="26688">
                  <c:v>-2.2850000000000001E-3</c:v>
                </c:pt>
                <c:pt idx="26689">
                  <c:v>3.2134099999999999E-2</c:v>
                </c:pt>
                <c:pt idx="26690">
                  <c:v>1.26438E-2</c:v>
                </c:pt>
                <c:pt idx="26691">
                  <c:v>-6.7548800000000004E-3</c:v>
                </c:pt>
                <c:pt idx="26692">
                  <c:v>4.6081500000000001E-3</c:v>
                </c:pt>
                <c:pt idx="26693">
                  <c:v>2.2852899999999999E-2</c:v>
                </c:pt>
                <c:pt idx="26694">
                  <c:v>-7.9030999999999997E-3</c:v>
                </c:pt>
                <c:pt idx="26695">
                  <c:v>-8.80623E-3</c:v>
                </c:pt>
                <c:pt idx="26696">
                  <c:v>1.9595100000000001E-2</c:v>
                </c:pt>
                <c:pt idx="26697">
                  <c:v>4.22478E-4</c:v>
                </c:pt>
                <c:pt idx="26698">
                  <c:v>-1.1252399999999999E-2</c:v>
                </c:pt>
                <c:pt idx="26699">
                  <c:v>-2.1514899999999998E-3</c:v>
                </c:pt>
                <c:pt idx="26700">
                  <c:v>2.8882999999999999E-2</c:v>
                </c:pt>
                <c:pt idx="26701">
                  <c:v>1.6029399999999999E-2</c:v>
                </c:pt>
                <c:pt idx="26702">
                  <c:v>1.00374E-2</c:v>
                </c:pt>
                <c:pt idx="26703">
                  <c:v>6.1321300000000004E-3</c:v>
                </c:pt>
                <c:pt idx="26704">
                  <c:v>4.8561100000000003E-3</c:v>
                </c:pt>
                <c:pt idx="26705">
                  <c:v>1.1248599999999999E-2</c:v>
                </c:pt>
                <c:pt idx="26706">
                  <c:v>-1.69477E-2</c:v>
                </c:pt>
                <c:pt idx="26707">
                  <c:v>-1.96238E-2</c:v>
                </c:pt>
                <c:pt idx="26708">
                  <c:v>-8.9569100000000002E-3</c:v>
                </c:pt>
                <c:pt idx="26709">
                  <c:v>2.8728500000000001E-2</c:v>
                </c:pt>
                <c:pt idx="26710">
                  <c:v>-1.9331000000000001E-3</c:v>
                </c:pt>
                <c:pt idx="26711">
                  <c:v>2.36893E-3</c:v>
                </c:pt>
                <c:pt idx="26712">
                  <c:v>-6.3581499999999999E-3</c:v>
                </c:pt>
                <c:pt idx="26713">
                  <c:v>-1.7994900000000001E-2</c:v>
                </c:pt>
                <c:pt idx="26714">
                  <c:v>-1.37672E-2</c:v>
                </c:pt>
                <c:pt idx="26715">
                  <c:v>-1.48611E-2</c:v>
                </c:pt>
                <c:pt idx="26716">
                  <c:v>-2.4250000000000001E-2</c:v>
                </c:pt>
                <c:pt idx="26717">
                  <c:v>-2.2653599999999999E-2</c:v>
                </c:pt>
                <c:pt idx="26718">
                  <c:v>-1.70469E-2</c:v>
                </c:pt>
                <c:pt idx="26719">
                  <c:v>-1.7849E-2</c:v>
                </c:pt>
                <c:pt idx="26720">
                  <c:v>-1.2504599999999999E-2</c:v>
                </c:pt>
                <c:pt idx="26721">
                  <c:v>-2.2115699999999999E-2</c:v>
                </c:pt>
                <c:pt idx="26722">
                  <c:v>-1.32151E-2</c:v>
                </c:pt>
                <c:pt idx="26723">
                  <c:v>-2.8266900000000002E-3</c:v>
                </c:pt>
                <c:pt idx="26724">
                  <c:v>2.73895E-3</c:v>
                </c:pt>
                <c:pt idx="26725">
                  <c:v>-8.7346999999999998E-3</c:v>
                </c:pt>
                <c:pt idx="26726">
                  <c:v>-5.9766799999999998E-3</c:v>
                </c:pt>
                <c:pt idx="26727">
                  <c:v>1.0936700000000001E-2</c:v>
                </c:pt>
                <c:pt idx="26728">
                  <c:v>1.6699800000000001E-2</c:v>
                </c:pt>
                <c:pt idx="26729">
                  <c:v>-5.3386700000000002E-3</c:v>
                </c:pt>
                <c:pt idx="26730">
                  <c:v>-2.1318400000000001E-2</c:v>
                </c:pt>
                <c:pt idx="26731">
                  <c:v>-3.7094099999999998E-2</c:v>
                </c:pt>
                <c:pt idx="26732">
                  <c:v>-2.7500199999999999E-2</c:v>
                </c:pt>
                <c:pt idx="26733">
                  <c:v>-4.0643699999999998E-2</c:v>
                </c:pt>
                <c:pt idx="26734">
                  <c:v>-2.75631E-2</c:v>
                </c:pt>
                <c:pt idx="26735">
                  <c:v>-4.6591800000000003E-2</c:v>
                </c:pt>
                <c:pt idx="26736">
                  <c:v>-2.8964E-2</c:v>
                </c:pt>
                <c:pt idx="26737">
                  <c:v>1.5029900000000001E-3</c:v>
                </c:pt>
                <c:pt idx="26738">
                  <c:v>-1.6531000000000001E-2</c:v>
                </c:pt>
                <c:pt idx="26739">
                  <c:v>-2.0283700000000002E-2</c:v>
                </c:pt>
                <c:pt idx="26740">
                  <c:v>1.0223400000000001E-3</c:v>
                </c:pt>
                <c:pt idx="26741">
                  <c:v>-4.4727300000000003E-3</c:v>
                </c:pt>
                <c:pt idx="26742">
                  <c:v>-2.3771299999999999E-2</c:v>
                </c:pt>
                <c:pt idx="26743">
                  <c:v>-2.7867300000000001E-2</c:v>
                </c:pt>
                <c:pt idx="26744">
                  <c:v>-7.4186299999999998E-3</c:v>
                </c:pt>
                <c:pt idx="26745">
                  <c:v>2.45867E-2</c:v>
                </c:pt>
                <c:pt idx="26746">
                  <c:v>-5.5160499999999998E-3</c:v>
                </c:pt>
                <c:pt idx="26747">
                  <c:v>2.39019E-2</c:v>
                </c:pt>
                <c:pt idx="26748">
                  <c:v>-2.8972600000000001E-2</c:v>
                </c:pt>
                <c:pt idx="26749">
                  <c:v>-3.0262000000000001E-2</c:v>
                </c:pt>
                <c:pt idx="26750">
                  <c:v>-2.5387799999999999E-2</c:v>
                </c:pt>
                <c:pt idx="26751">
                  <c:v>-3.9513600000000003E-2</c:v>
                </c:pt>
                <c:pt idx="26752">
                  <c:v>-1.6879100000000001E-2</c:v>
                </c:pt>
                <c:pt idx="26753">
                  <c:v>-2.2263499999999999E-2</c:v>
                </c:pt>
                <c:pt idx="26754">
                  <c:v>-1.29213E-2</c:v>
                </c:pt>
                <c:pt idx="26755">
                  <c:v>-1.2496E-2</c:v>
                </c:pt>
                <c:pt idx="26756">
                  <c:v>8.3455999999999999E-3</c:v>
                </c:pt>
                <c:pt idx="26757">
                  <c:v>2.8020900000000001E-2</c:v>
                </c:pt>
                <c:pt idx="26758">
                  <c:v>4.8275000000000002E-3</c:v>
                </c:pt>
                <c:pt idx="26759">
                  <c:v>-3.2916099999999997E-2</c:v>
                </c:pt>
                <c:pt idx="26760">
                  <c:v>-2.49424E-2</c:v>
                </c:pt>
                <c:pt idx="26761">
                  <c:v>-3.2970399999999997E-2</c:v>
                </c:pt>
                <c:pt idx="26762">
                  <c:v>-2.3863800000000001E-2</c:v>
                </c:pt>
                <c:pt idx="26763">
                  <c:v>-3.7432699999999999E-2</c:v>
                </c:pt>
                <c:pt idx="26764">
                  <c:v>-1.7738299999999999E-2</c:v>
                </c:pt>
                <c:pt idx="26765">
                  <c:v>-2.1514899999999998E-3</c:v>
                </c:pt>
                <c:pt idx="26766">
                  <c:v>6.4058300000000004E-3</c:v>
                </c:pt>
                <c:pt idx="26767">
                  <c:v>1.6136200000000001E-3</c:v>
                </c:pt>
                <c:pt idx="26768">
                  <c:v>1.81627E-2</c:v>
                </c:pt>
                <c:pt idx="26769">
                  <c:v>-1.7001200000000001E-2</c:v>
                </c:pt>
                <c:pt idx="26770">
                  <c:v>1.0376000000000001E-3</c:v>
                </c:pt>
                <c:pt idx="26771">
                  <c:v>2.1188700000000001E-2</c:v>
                </c:pt>
                <c:pt idx="26772">
                  <c:v>2.6082999999999999E-2</c:v>
                </c:pt>
                <c:pt idx="26773">
                  <c:v>-1.7824200000000001E-3</c:v>
                </c:pt>
                <c:pt idx="26774">
                  <c:v>-2.3406E-2</c:v>
                </c:pt>
                <c:pt idx="26775">
                  <c:v>1.1378299999999999E-2</c:v>
                </c:pt>
                <c:pt idx="26776">
                  <c:v>-1.03531E-2</c:v>
                </c:pt>
                <c:pt idx="26777">
                  <c:v>1.7141300000000002E-2</c:v>
                </c:pt>
                <c:pt idx="26778">
                  <c:v>-1.48649E-2</c:v>
                </c:pt>
                <c:pt idx="26779">
                  <c:v>-1.8137899999999998E-2</c:v>
                </c:pt>
                <c:pt idx="26780">
                  <c:v>-1.4086700000000001E-2</c:v>
                </c:pt>
                <c:pt idx="26781">
                  <c:v>-1.5688899999999999E-2</c:v>
                </c:pt>
                <c:pt idx="26782">
                  <c:v>-1.9543600000000001E-2</c:v>
                </c:pt>
                <c:pt idx="26783">
                  <c:v>-1.11065E-2</c:v>
                </c:pt>
                <c:pt idx="26784">
                  <c:v>-2.91443E-3</c:v>
                </c:pt>
                <c:pt idx="26785">
                  <c:v>-1.6282999999999999E-2</c:v>
                </c:pt>
                <c:pt idx="26786">
                  <c:v>-4.2860000000000002E-2</c:v>
                </c:pt>
                <c:pt idx="26787">
                  <c:v>-4.1531600000000002E-2</c:v>
                </c:pt>
                <c:pt idx="26788">
                  <c:v>-3.0539500000000001E-2</c:v>
                </c:pt>
                <c:pt idx="26789">
                  <c:v>-2.2994000000000001E-2</c:v>
                </c:pt>
                <c:pt idx="26790">
                  <c:v>-1.17378E-2</c:v>
                </c:pt>
                <c:pt idx="26791">
                  <c:v>-1.5797599999999998E-2</c:v>
                </c:pt>
                <c:pt idx="26792">
                  <c:v>-1.2331E-2</c:v>
                </c:pt>
                <c:pt idx="26793">
                  <c:v>-5.1412599999999999E-3</c:v>
                </c:pt>
                <c:pt idx="26794">
                  <c:v>-1.44367E-2</c:v>
                </c:pt>
                <c:pt idx="26795">
                  <c:v>-2.94104E-2</c:v>
                </c:pt>
                <c:pt idx="26796">
                  <c:v>-1.9868899999999998E-2</c:v>
                </c:pt>
                <c:pt idx="26797">
                  <c:v>-1.3528800000000001E-2</c:v>
                </c:pt>
                <c:pt idx="26798">
                  <c:v>-1.7712599999999998E-2</c:v>
                </c:pt>
                <c:pt idx="26799">
                  <c:v>-1.6728400000000001E-2</c:v>
                </c:pt>
                <c:pt idx="26800">
                  <c:v>-3.50351E-2</c:v>
                </c:pt>
                <c:pt idx="26801">
                  <c:v>-1.22538E-2</c:v>
                </c:pt>
                <c:pt idx="26802">
                  <c:v>-1.97973E-2</c:v>
                </c:pt>
                <c:pt idx="26803">
                  <c:v>-4.8239700000000003E-2</c:v>
                </c:pt>
                <c:pt idx="26804">
                  <c:v>-3.4653700000000003E-2</c:v>
                </c:pt>
                <c:pt idx="26805">
                  <c:v>-4.0310899999999997E-2</c:v>
                </c:pt>
                <c:pt idx="26806">
                  <c:v>-3.6048900000000002E-2</c:v>
                </c:pt>
                <c:pt idx="26807">
                  <c:v>-4.3580099999999997E-2</c:v>
                </c:pt>
                <c:pt idx="26808">
                  <c:v>-4.1676499999999998E-2</c:v>
                </c:pt>
                <c:pt idx="26809">
                  <c:v>-3.3553100000000002E-2</c:v>
                </c:pt>
                <c:pt idx="26810">
                  <c:v>-2.9073700000000001E-2</c:v>
                </c:pt>
                <c:pt idx="26811">
                  <c:v>-2.9375999999999999E-2</c:v>
                </c:pt>
                <c:pt idx="26812">
                  <c:v>-7.3178300000000002E-2</c:v>
                </c:pt>
                <c:pt idx="26813">
                  <c:v>-3.7816000000000002E-2</c:v>
                </c:pt>
                <c:pt idx="26814">
                  <c:v>-3.08971E-2</c:v>
                </c:pt>
                <c:pt idx="26815">
                  <c:v>-4.3860400000000001E-2</c:v>
                </c:pt>
                <c:pt idx="26816">
                  <c:v>-4.4539500000000003E-2</c:v>
                </c:pt>
                <c:pt idx="26817">
                  <c:v>-3.05653E-2</c:v>
                </c:pt>
                <c:pt idx="26818">
                  <c:v>-2.6554100000000001E-2</c:v>
                </c:pt>
                <c:pt idx="26819">
                  <c:v>-4.73757E-2</c:v>
                </c:pt>
                <c:pt idx="26820">
                  <c:v>-2.8967900000000001E-2</c:v>
                </c:pt>
                <c:pt idx="26821">
                  <c:v>-3.8437800000000001E-2</c:v>
                </c:pt>
                <c:pt idx="26822">
                  <c:v>-2.6695300000000002E-2</c:v>
                </c:pt>
                <c:pt idx="26823">
                  <c:v>-2.4940500000000001E-2</c:v>
                </c:pt>
                <c:pt idx="26824">
                  <c:v>-6.0733799999999998E-2</c:v>
                </c:pt>
                <c:pt idx="26825">
                  <c:v>-4.9167599999999999E-2</c:v>
                </c:pt>
                <c:pt idx="26826">
                  <c:v>-5.0935700000000004E-3</c:v>
                </c:pt>
                <c:pt idx="26827">
                  <c:v>-6.6995600000000002E-3</c:v>
                </c:pt>
                <c:pt idx="26828">
                  <c:v>-1.38321E-2</c:v>
                </c:pt>
                <c:pt idx="26829">
                  <c:v>-3.01085E-2</c:v>
                </c:pt>
                <c:pt idx="26830">
                  <c:v>-1.8205599999999999E-2</c:v>
                </c:pt>
                <c:pt idx="26831">
                  <c:v>-2.0840600000000001E-2</c:v>
                </c:pt>
                <c:pt idx="26832">
                  <c:v>-3.9748199999999997E-2</c:v>
                </c:pt>
                <c:pt idx="26833">
                  <c:v>-3.8461700000000001E-2</c:v>
                </c:pt>
                <c:pt idx="26834">
                  <c:v>-4.76303E-2</c:v>
                </c:pt>
                <c:pt idx="26835">
                  <c:v>-4.2358399999999997E-2</c:v>
                </c:pt>
                <c:pt idx="26836">
                  <c:v>-4.7420499999999997E-2</c:v>
                </c:pt>
                <c:pt idx="26837">
                  <c:v>-6.2406499999999997E-2</c:v>
                </c:pt>
                <c:pt idx="26838">
                  <c:v>-2.2543899999999999E-2</c:v>
                </c:pt>
                <c:pt idx="26839">
                  <c:v>-8.9864699999999999E-3</c:v>
                </c:pt>
                <c:pt idx="26840">
                  <c:v>-1.40009E-2</c:v>
                </c:pt>
                <c:pt idx="26841">
                  <c:v>-1.8575700000000001E-2</c:v>
                </c:pt>
                <c:pt idx="26842">
                  <c:v>-4.46796E-3</c:v>
                </c:pt>
                <c:pt idx="26843">
                  <c:v>-1.1610000000000001E-2</c:v>
                </c:pt>
                <c:pt idx="26844">
                  <c:v>-9.6006400000000006E-3</c:v>
                </c:pt>
                <c:pt idx="26845">
                  <c:v>-1.41449E-2</c:v>
                </c:pt>
                <c:pt idx="26846">
                  <c:v>-1.47657E-2</c:v>
                </c:pt>
                <c:pt idx="26847">
                  <c:v>-2.9199599999999999E-2</c:v>
                </c:pt>
                <c:pt idx="26848">
                  <c:v>-3.9319E-2</c:v>
                </c:pt>
                <c:pt idx="26849">
                  <c:v>-4.8639300000000003E-2</c:v>
                </c:pt>
                <c:pt idx="26850">
                  <c:v>-2.4023099999999999E-2</c:v>
                </c:pt>
                <c:pt idx="26851">
                  <c:v>-1.56326E-2</c:v>
                </c:pt>
                <c:pt idx="26852">
                  <c:v>-1.0232E-2</c:v>
                </c:pt>
                <c:pt idx="26853">
                  <c:v>-3.05099E-2</c:v>
                </c:pt>
                <c:pt idx="26854">
                  <c:v>-2.6552200000000001E-2</c:v>
                </c:pt>
                <c:pt idx="26855">
                  <c:v>-2.6035300000000002E-3</c:v>
                </c:pt>
                <c:pt idx="26856">
                  <c:v>-2.5739700000000001E-3</c:v>
                </c:pt>
                <c:pt idx="26857" formatCode="0.00E+00">
                  <c:v>-2.7564999999999999E-2</c:v>
                </c:pt>
                <c:pt idx="26858">
                  <c:v>-1.8838899999999999E-2</c:v>
                </c:pt>
                <c:pt idx="26859">
                  <c:v>-1.7166099999999999E-3</c:v>
                </c:pt>
                <c:pt idx="26860">
                  <c:v>-2.6052499999999999E-2</c:v>
                </c:pt>
                <c:pt idx="26861">
                  <c:v>-1.5259699999999999E-2</c:v>
                </c:pt>
                <c:pt idx="26862">
                  <c:v>-1.26123E-2</c:v>
                </c:pt>
                <c:pt idx="26863">
                  <c:v>-1.34401E-2</c:v>
                </c:pt>
                <c:pt idx="26864">
                  <c:v>-1.42498E-2</c:v>
                </c:pt>
                <c:pt idx="26865">
                  <c:v>-3.9294200000000001E-2</c:v>
                </c:pt>
                <c:pt idx="26866">
                  <c:v>-3.5911600000000002E-2</c:v>
                </c:pt>
                <c:pt idx="26867">
                  <c:v>-1.80254E-2</c:v>
                </c:pt>
                <c:pt idx="26868">
                  <c:v>-2.8781899999999999E-2</c:v>
                </c:pt>
                <c:pt idx="26869">
                  <c:v>-2.8786699999999998E-2</c:v>
                </c:pt>
                <c:pt idx="26870">
                  <c:v>-5.2613300000000002E-2</c:v>
                </c:pt>
                <c:pt idx="26871">
                  <c:v>-6.80637E-3</c:v>
                </c:pt>
                <c:pt idx="26872">
                  <c:v>-2.07338E-2</c:v>
                </c:pt>
                <c:pt idx="26873">
                  <c:v>-2.0405800000000002E-2</c:v>
                </c:pt>
                <c:pt idx="26874">
                  <c:v>-6.4945200000000002E-4</c:v>
                </c:pt>
                <c:pt idx="26875">
                  <c:v>-4.1990300000000003E-3</c:v>
                </c:pt>
                <c:pt idx="26876">
                  <c:v>-3.4024199999999998E-2</c:v>
                </c:pt>
                <c:pt idx="26877">
                  <c:v>-4.6185499999999997E-2</c:v>
                </c:pt>
                <c:pt idx="26878">
                  <c:v>-2.91405E-2</c:v>
                </c:pt>
                <c:pt idx="26879">
                  <c:v>-1.9434E-2</c:v>
                </c:pt>
                <c:pt idx="26880">
                  <c:v>-2.57235E-2</c:v>
                </c:pt>
                <c:pt idx="26881">
                  <c:v>-3.9845499999999999E-2</c:v>
                </c:pt>
                <c:pt idx="26882">
                  <c:v>-3.8075400000000002E-2</c:v>
                </c:pt>
                <c:pt idx="26883">
                  <c:v>-2.3347900000000001E-2</c:v>
                </c:pt>
                <c:pt idx="26884">
                  <c:v>-1.03073E-2</c:v>
                </c:pt>
                <c:pt idx="26885">
                  <c:v>-1.7551400000000002E-2</c:v>
                </c:pt>
                <c:pt idx="26886">
                  <c:v>-1.7623900000000001E-2</c:v>
                </c:pt>
                <c:pt idx="26887">
                  <c:v>-3.3408199999999999E-2</c:v>
                </c:pt>
                <c:pt idx="26888">
                  <c:v>-2.24981E-2</c:v>
                </c:pt>
                <c:pt idx="26889">
                  <c:v>-3.9377200000000001E-2</c:v>
                </c:pt>
                <c:pt idx="26890">
                  <c:v>-3.5303099999999997E-2</c:v>
                </c:pt>
                <c:pt idx="26891">
                  <c:v>-2.2849100000000001E-2</c:v>
                </c:pt>
                <c:pt idx="26892">
                  <c:v>-2.3633999999999999E-2</c:v>
                </c:pt>
                <c:pt idx="26893">
                  <c:v>-9.5815699999999993E-3</c:v>
                </c:pt>
                <c:pt idx="26894">
                  <c:v>4.4546100000000003E-3</c:v>
                </c:pt>
                <c:pt idx="26895">
                  <c:v>3.3168799999999999E-3</c:v>
                </c:pt>
                <c:pt idx="26896">
                  <c:v>-2.4223299999999999E-3</c:v>
                </c:pt>
                <c:pt idx="26897">
                  <c:v>-8.0204000000000004E-3</c:v>
                </c:pt>
                <c:pt idx="26898">
                  <c:v>-8.4343000000000005E-3</c:v>
                </c:pt>
                <c:pt idx="26899">
                  <c:v>-2.23713E-2</c:v>
                </c:pt>
                <c:pt idx="26900">
                  <c:v>-9.9067700000000005E-3</c:v>
                </c:pt>
                <c:pt idx="26901">
                  <c:v>-3.7822700000000001E-2</c:v>
                </c:pt>
                <c:pt idx="26902">
                  <c:v>-3.6361699999999997E-2</c:v>
                </c:pt>
                <c:pt idx="26903">
                  <c:v>-4.3622000000000001E-2</c:v>
                </c:pt>
                <c:pt idx="26904">
                  <c:v>-3.5331700000000001E-2</c:v>
                </c:pt>
                <c:pt idx="26905">
                  <c:v>-3.95012E-2</c:v>
                </c:pt>
                <c:pt idx="26906">
                  <c:v>-3.6085100000000002E-2</c:v>
                </c:pt>
                <c:pt idx="26907">
                  <c:v>-1.65462E-2</c:v>
                </c:pt>
                <c:pt idx="26908">
                  <c:v>-4.0535000000000002E-2</c:v>
                </c:pt>
                <c:pt idx="26909">
                  <c:v>-3.9915100000000002E-2</c:v>
                </c:pt>
                <c:pt idx="26910">
                  <c:v>-4.1067100000000002E-2</c:v>
                </c:pt>
                <c:pt idx="26911">
                  <c:v>-1.33142E-2</c:v>
                </c:pt>
                <c:pt idx="26912">
                  <c:v>-8.2473800000000003E-3</c:v>
                </c:pt>
                <c:pt idx="26913">
                  <c:v>-2.9915799999999999E-2</c:v>
                </c:pt>
                <c:pt idx="26914">
                  <c:v>-3.8909899999999997E-2</c:v>
                </c:pt>
                <c:pt idx="26915">
                  <c:v>2.3555799999999999E-3</c:v>
                </c:pt>
                <c:pt idx="26916">
                  <c:v>-5.1889400000000004E-3</c:v>
                </c:pt>
                <c:pt idx="26917">
                  <c:v>-3.7278199999999997E-2</c:v>
                </c:pt>
                <c:pt idx="26918">
                  <c:v>-1.2027700000000001E-2</c:v>
                </c:pt>
                <c:pt idx="26919">
                  <c:v>4.9076099999999998E-3</c:v>
                </c:pt>
                <c:pt idx="26920">
                  <c:v>-1.9879299999999999E-2</c:v>
                </c:pt>
                <c:pt idx="26921">
                  <c:v>-6.0225500000000001E-2</c:v>
                </c:pt>
                <c:pt idx="26922" formatCode="0.00E+00">
                  <c:v>-3.6462799999999997E-2</c:v>
                </c:pt>
                <c:pt idx="26923">
                  <c:v>-4.07152E-2</c:v>
                </c:pt>
                <c:pt idx="26924">
                  <c:v>-3.0798900000000001E-2</c:v>
                </c:pt>
                <c:pt idx="26925">
                  <c:v>-3.5156300000000001E-2</c:v>
                </c:pt>
                <c:pt idx="26926">
                  <c:v>-3.04461E-2</c:v>
                </c:pt>
                <c:pt idx="26927">
                  <c:v>-2.5737800000000002E-2</c:v>
                </c:pt>
                <c:pt idx="26928">
                  <c:v>-3.3114400000000002E-2</c:v>
                </c:pt>
                <c:pt idx="26929">
                  <c:v>-5.3899799999999998E-2</c:v>
                </c:pt>
                <c:pt idx="26930">
                  <c:v>-2.4222400000000002E-2</c:v>
                </c:pt>
                <c:pt idx="26931">
                  <c:v>-4.5513199999999997E-2</c:v>
                </c:pt>
                <c:pt idx="26932">
                  <c:v>-5.2618999999999999E-2</c:v>
                </c:pt>
                <c:pt idx="26933">
                  <c:v>-4.6222699999999999E-2</c:v>
                </c:pt>
                <c:pt idx="26934">
                  <c:v>-3.4091000000000003E-2</c:v>
                </c:pt>
                <c:pt idx="26935">
                  <c:v>-2.3148499999999999E-2</c:v>
                </c:pt>
                <c:pt idx="26936">
                  <c:v>-1.1928599999999999E-2</c:v>
                </c:pt>
                <c:pt idx="26937">
                  <c:v>-3.05624E-2</c:v>
                </c:pt>
                <c:pt idx="26938">
                  <c:v>-2.2671699999999999E-2</c:v>
                </c:pt>
                <c:pt idx="26939">
                  <c:v>-4.1283599999999997E-2</c:v>
                </c:pt>
                <c:pt idx="26940">
                  <c:v>-6.9112799999999997E-3</c:v>
                </c:pt>
                <c:pt idx="26941">
                  <c:v>-8.1567800000000006E-3</c:v>
                </c:pt>
                <c:pt idx="26942">
                  <c:v>-3.1839399999999997E-2</c:v>
                </c:pt>
                <c:pt idx="26943">
                  <c:v>-1.60122E-3</c:v>
                </c:pt>
                <c:pt idx="26944">
                  <c:v>-2.27995E-2</c:v>
                </c:pt>
                <c:pt idx="26945">
                  <c:v>6.9570500000000002E-3</c:v>
                </c:pt>
                <c:pt idx="26946">
                  <c:v>-1.03683E-2</c:v>
                </c:pt>
                <c:pt idx="26947">
                  <c:v>-1.0547600000000001E-2</c:v>
                </c:pt>
                <c:pt idx="26948">
                  <c:v>9.5367399999999995E-4</c:v>
                </c:pt>
                <c:pt idx="26949">
                  <c:v>3.5858199999999998E-4</c:v>
                </c:pt>
                <c:pt idx="26950">
                  <c:v>-2.0688999999999999E-2</c:v>
                </c:pt>
                <c:pt idx="26951">
                  <c:v>-1.9933699999999999E-2</c:v>
                </c:pt>
                <c:pt idx="26952">
                  <c:v>-5.3214999999999998E-3</c:v>
                </c:pt>
                <c:pt idx="26953">
                  <c:v>-2.5596600000000001E-3</c:v>
                </c:pt>
                <c:pt idx="26954">
                  <c:v>1.10226E-2</c:v>
                </c:pt>
                <c:pt idx="26955">
                  <c:v>-7.6961499999999997E-4</c:v>
                </c:pt>
                <c:pt idx="26956">
                  <c:v>-2.0370499999999999E-3</c:v>
                </c:pt>
                <c:pt idx="26957">
                  <c:v>-2.29597E-2</c:v>
                </c:pt>
                <c:pt idx="26958">
                  <c:v>-1.6173400000000001E-2</c:v>
                </c:pt>
                <c:pt idx="26959">
                  <c:v>-2.52047E-2</c:v>
                </c:pt>
                <c:pt idx="26960">
                  <c:v>-3.9491700000000001E-3</c:v>
                </c:pt>
                <c:pt idx="26961">
                  <c:v>-1.20316E-2</c:v>
                </c:pt>
                <c:pt idx="26962">
                  <c:v>-3.05338E-2</c:v>
                </c:pt>
                <c:pt idx="26963">
                  <c:v>-1.8958099999999999E-2</c:v>
                </c:pt>
                <c:pt idx="26964">
                  <c:v>-4.30508E-2</c:v>
                </c:pt>
                <c:pt idx="26965">
                  <c:v>-7.5159099999999998E-3</c:v>
                </c:pt>
                <c:pt idx="26966">
                  <c:v>3.2615699999999999E-4</c:v>
                </c:pt>
                <c:pt idx="26967">
                  <c:v>-1.1536599999999999E-2</c:v>
                </c:pt>
                <c:pt idx="26968">
                  <c:v>-1.18265E-2</c:v>
                </c:pt>
                <c:pt idx="26969">
                  <c:v>-4.5461700000000004E-3</c:v>
                </c:pt>
                <c:pt idx="26970">
                  <c:v>6.8340299999999996E-3</c:v>
                </c:pt>
                <c:pt idx="26971">
                  <c:v>-1.7928099999999999E-2</c:v>
                </c:pt>
                <c:pt idx="26972">
                  <c:v>-1.00164E-2</c:v>
                </c:pt>
                <c:pt idx="26973">
                  <c:v>6.9560999999999998E-3</c:v>
                </c:pt>
                <c:pt idx="26974">
                  <c:v>9.5157599999999998E-3</c:v>
                </c:pt>
                <c:pt idx="26975">
                  <c:v>-1.28708E-2</c:v>
                </c:pt>
                <c:pt idx="26976">
                  <c:v>-1.07718E-2</c:v>
                </c:pt>
                <c:pt idx="26977">
                  <c:v>-1.5105199999999999E-2</c:v>
                </c:pt>
                <c:pt idx="26978">
                  <c:v>1.5493399999999999E-2</c:v>
                </c:pt>
                <c:pt idx="26979">
                  <c:v>5.2957500000000001E-3</c:v>
                </c:pt>
                <c:pt idx="26980">
                  <c:v>2.4633400000000001E-3</c:v>
                </c:pt>
                <c:pt idx="26981">
                  <c:v>1.1129399999999999E-2</c:v>
                </c:pt>
                <c:pt idx="26982">
                  <c:v>-5.6333499999999996E-3</c:v>
                </c:pt>
                <c:pt idx="26983">
                  <c:v>-8.3522800000000001E-3</c:v>
                </c:pt>
                <c:pt idx="26984">
                  <c:v>1.4161099999999999E-2</c:v>
                </c:pt>
                <c:pt idx="26985">
                  <c:v>8.3770800000000003E-3</c:v>
                </c:pt>
                <c:pt idx="26986">
                  <c:v>3.30038E-2</c:v>
                </c:pt>
                <c:pt idx="26987">
                  <c:v>-5.1155100000000002E-3</c:v>
                </c:pt>
                <c:pt idx="26988">
                  <c:v>9.7274800000000002E-3</c:v>
                </c:pt>
                <c:pt idx="26989">
                  <c:v>1.96619E-2</c:v>
                </c:pt>
                <c:pt idx="26990">
                  <c:v>8.2025499999999994E-3</c:v>
                </c:pt>
                <c:pt idx="26991">
                  <c:v>1.6153299999999999E-2</c:v>
                </c:pt>
                <c:pt idx="26992">
                  <c:v>-3.5762799999999998E-3</c:v>
                </c:pt>
                <c:pt idx="26993">
                  <c:v>1.7910000000000001E-3</c:v>
                </c:pt>
                <c:pt idx="26994">
                  <c:v>-1.28431E-2</c:v>
                </c:pt>
                <c:pt idx="26995">
                  <c:v>5.2757300000000002E-3</c:v>
                </c:pt>
                <c:pt idx="26996">
                  <c:v>-2.0866399999999998E-3</c:v>
                </c:pt>
                <c:pt idx="26997">
                  <c:v>-3.07493E-2</c:v>
                </c:pt>
                <c:pt idx="26998">
                  <c:v>2.1666500000000002E-2</c:v>
                </c:pt>
                <c:pt idx="26999">
                  <c:v>1.8670099999999999E-2</c:v>
                </c:pt>
                <c:pt idx="27000">
                  <c:v>4.3048899999999996E-3</c:v>
                </c:pt>
                <c:pt idx="27001">
                  <c:v>2.3574799999999999E-3</c:v>
                </c:pt>
                <c:pt idx="27002">
                  <c:v>-1.3665200000000001E-2</c:v>
                </c:pt>
                <c:pt idx="27003">
                  <c:v>-6.1922100000000001E-3</c:v>
                </c:pt>
                <c:pt idx="27004">
                  <c:v>-4.1236900000000002E-3</c:v>
                </c:pt>
                <c:pt idx="27005">
                  <c:v>1.8935199999999999E-2</c:v>
                </c:pt>
                <c:pt idx="27006">
                  <c:v>1.94597E-2</c:v>
                </c:pt>
                <c:pt idx="27007">
                  <c:v>2.0579299999999998E-2</c:v>
                </c:pt>
                <c:pt idx="27008">
                  <c:v>2.2516300000000001E-3</c:v>
                </c:pt>
                <c:pt idx="27009">
                  <c:v>-1.47724E-2</c:v>
                </c:pt>
                <c:pt idx="27010">
                  <c:v>1.78795E-2</c:v>
                </c:pt>
                <c:pt idx="27011">
                  <c:v>-1.9111600000000001E-3</c:v>
                </c:pt>
                <c:pt idx="27012">
                  <c:v>2.5941800000000001E-2</c:v>
                </c:pt>
                <c:pt idx="27013">
                  <c:v>1.7663999999999999E-2</c:v>
                </c:pt>
                <c:pt idx="27014">
                  <c:v>1.4503500000000001E-2</c:v>
                </c:pt>
                <c:pt idx="27015">
                  <c:v>9.2544600000000008E-3</c:v>
                </c:pt>
                <c:pt idx="27016">
                  <c:v>2.09074E-2</c:v>
                </c:pt>
                <c:pt idx="27017">
                  <c:v>3.1922300000000001E-2</c:v>
                </c:pt>
                <c:pt idx="27018">
                  <c:v>-9.6349699999999996E-3</c:v>
                </c:pt>
                <c:pt idx="27019">
                  <c:v>-2.38609E-3</c:v>
                </c:pt>
                <c:pt idx="27020">
                  <c:v>7.8229900000000002E-3</c:v>
                </c:pt>
                <c:pt idx="27021">
                  <c:v>4.2514800000000002E-3</c:v>
                </c:pt>
                <c:pt idx="27022">
                  <c:v>2.4127999999999999E-4</c:v>
                </c:pt>
                <c:pt idx="27023">
                  <c:v>2.93665E-2</c:v>
                </c:pt>
                <c:pt idx="27024">
                  <c:v>2.6340499999999999E-2</c:v>
                </c:pt>
                <c:pt idx="27025">
                  <c:v>3.0179999999999998E-2</c:v>
                </c:pt>
                <c:pt idx="27026">
                  <c:v>2.3472799999999999E-2</c:v>
                </c:pt>
                <c:pt idx="27027">
                  <c:v>-5.6543399999999999E-3</c:v>
                </c:pt>
                <c:pt idx="27028">
                  <c:v>-9.7188900000000009E-3</c:v>
                </c:pt>
                <c:pt idx="27029">
                  <c:v>1.3238E-2</c:v>
                </c:pt>
                <c:pt idx="27030">
                  <c:v>-7.5511900000000002E-3</c:v>
                </c:pt>
                <c:pt idx="27031">
                  <c:v>-1.1878E-2</c:v>
                </c:pt>
                <c:pt idx="27032">
                  <c:v>-9.8047299999999993E-3</c:v>
                </c:pt>
                <c:pt idx="27033">
                  <c:v>9.1562299999999996E-3</c:v>
                </c:pt>
                <c:pt idx="27034">
                  <c:v>-6.1988800000000004E-3</c:v>
                </c:pt>
                <c:pt idx="27035">
                  <c:v>-1.85928E-2</c:v>
                </c:pt>
                <c:pt idx="27036">
                  <c:v>-4.4059800000000003E-3</c:v>
                </c:pt>
                <c:pt idx="27037">
                  <c:v>1.14717E-2</c:v>
                </c:pt>
                <c:pt idx="27038">
                  <c:v>1.29204E-2</c:v>
                </c:pt>
                <c:pt idx="27039">
                  <c:v>4.3601999999999998E-3</c:v>
                </c:pt>
                <c:pt idx="27040">
                  <c:v>1.1138E-2</c:v>
                </c:pt>
                <c:pt idx="27041">
                  <c:v>2.0052899999999999E-2</c:v>
                </c:pt>
                <c:pt idx="27042">
                  <c:v>3.1720199999999997E-2</c:v>
                </c:pt>
                <c:pt idx="27043">
                  <c:v>2.5267600000000001E-2</c:v>
                </c:pt>
                <c:pt idx="27044">
                  <c:v>1.1321100000000001E-2</c:v>
                </c:pt>
                <c:pt idx="27045">
                  <c:v>-2.33841E-3</c:v>
                </c:pt>
                <c:pt idx="27046">
                  <c:v>1.2682000000000001E-2</c:v>
                </c:pt>
                <c:pt idx="27047">
                  <c:v>2.62966E-2</c:v>
                </c:pt>
                <c:pt idx="27048">
                  <c:v>2.3633000000000001E-2</c:v>
                </c:pt>
                <c:pt idx="27049">
                  <c:v>3.6898599999999997E-2</c:v>
                </c:pt>
                <c:pt idx="27050">
                  <c:v>3.1682000000000002E-2</c:v>
                </c:pt>
                <c:pt idx="27051">
                  <c:v>2.3004500000000001E-2</c:v>
                </c:pt>
                <c:pt idx="27052">
                  <c:v>3.8666699999999998E-2</c:v>
                </c:pt>
                <c:pt idx="27053">
                  <c:v>3.0055999999999999E-2</c:v>
                </c:pt>
                <c:pt idx="27054">
                  <c:v>4.5846900000000003E-2</c:v>
                </c:pt>
                <c:pt idx="27055">
                  <c:v>1.40047E-2</c:v>
                </c:pt>
                <c:pt idx="27056">
                  <c:v>2.4956699999999998E-2</c:v>
                </c:pt>
                <c:pt idx="27057">
                  <c:v>2.2787100000000001E-2</c:v>
                </c:pt>
                <c:pt idx="27058">
                  <c:v>1.9518899999999999E-2</c:v>
                </c:pt>
                <c:pt idx="27059">
                  <c:v>3.7371599999999998E-2</c:v>
                </c:pt>
                <c:pt idx="27060">
                  <c:v>3.5081899999999999E-2</c:v>
                </c:pt>
                <c:pt idx="27061">
                  <c:v>2.2257800000000001E-2</c:v>
                </c:pt>
                <c:pt idx="27062">
                  <c:v>2.50721E-2</c:v>
                </c:pt>
                <c:pt idx="27063">
                  <c:v>4.5986199999999998E-2</c:v>
                </c:pt>
                <c:pt idx="27064">
                  <c:v>2.0900700000000001E-2</c:v>
                </c:pt>
                <c:pt idx="27065">
                  <c:v>3.0561399999999999E-2</c:v>
                </c:pt>
                <c:pt idx="27066">
                  <c:v>2.78902E-2</c:v>
                </c:pt>
                <c:pt idx="27067">
                  <c:v>3.3472099999999998E-2</c:v>
                </c:pt>
                <c:pt idx="27068">
                  <c:v>3.0154199999999999E-2</c:v>
                </c:pt>
                <c:pt idx="27069">
                  <c:v>3.4017600000000002E-3</c:v>
                </c:pt>
                <c:pt idx="27070">
                  <c:v>1.9079200000000001E-2</c:v>
                </c:pt>
                <c:pt idx="27071">
                  <c:v>3.1878499999999997E-2</c:v>
                </c:pt>
                <c:pt idx="27072">
                  <c:v>3.69921E-2</c:v>
                </c:pt>
                <c:pt idx="27073">
                  <c:v>1.6313600000000001E-2</c:v>
                </c:pt>
                <c:pt idx="27074">
                  <c:v>2.07548E-2</c:v>
                </c:pt>
                <c:pt idx="27075">
                  <c:v>3.7011099999999998E-2</c:v>
                </c:pt>
                <c:pt idx="27076">
                  <c:v>3.8493199999999998E-2</c:v>
                </c:pt>
                <c:pt idx="27077">
                  <c:v>5.2452100000000002E-3</c:v>
                </c:pt>
                <c:pt idx="27078">
                  <c:v>1.4384299999999999E-2</c:v>
                </c:pt>
                <c:pt idx="27079">
                  <c:v>1.21393E-2</c:v>
                </c:pt>
                <c:pt idx="27080" formatCode="0.00E+00">
                  <c:v>-3.1471299999999998E-5</c:v>
                </c:pt>
                <c:pt idx="27081">
                  <c:v>4.4437400000000002E-2</c:v>
                </c:pt>
                <c:pt idx="27082">
                  <c:v>-1.1889500000000001E-2</c:v>
                </c:pt>
                <c:pt idx="27083">
                  <c:v>1.2361499999999999E-2</c:v>
                </c:pt>
                <c:pt idx="27084">
                  <c:v>1.39647E-2</c:v>
                </c:pt>
                <c:pt idx="27085">
                  <c:v>1.9510300000000001E-2</c:v>
                </c:pt>
                <c:pt idx="27086">
                  <c:v>2.73247E-2</c:v>
                </c:pt>
                <c:pt idx="27087">
                  <c:v>7.5397499999999996E-3</c:v>
                </c:pt>
                <c:pt idx="27088">
                  <c:v>3.0758899999999999E-2</c:v>
                </c:pt>
                <c:pt idx="27089">
                  <c:v>3.03545E-2</c:v>
                </c:pt>
                <c:pt idx="27090">
                  <c:v>3.8252800000000003E-2</c:v>
                </c:pt>
                <c:pt idx="27091">
                  <c:v>4.2648299999999998E-3</c:v>
                </c:pt>
                <c:pt idx="27092">
                  <c:v>1.3880699999999999E-2</c:v>
                </c:pt>
                <c:pt idx="27093">
                  <c:v>3.4977899999999999E-2</c:v>
                </c:pt>
                <c:pt idx="27094">
                  <c:v>3.1645800000000002E-2</c:v>
                </c:pt>
                <c:pt idx="27095">
                  <c:v>1.3669000000000001E-2</c:v>
                </c:pt>
                <c:pt idx="27096">
                  <c:v>1.30901E-2</c:v>
                </c:pt>
                <c:pt idx="27097">
                  <c:v>1.9205099999999999E-2</c:v>
                </c:pt>
                <c:pt idx="27098">
                  <c:v>2.34346E-2</c:v>
                </c:pt>
                <c:pt idx="27099">
                  <c:v>2.5753999999999999E-2</c:v>
                </c:pt>
                <c:pt idx="27100">
                  <c:v>3.3187899999999998E-4</c:v>
                </c:pt>
                <c:pt idx="27101">
                  <c:v>1.3631799999999999E-2</c:v>
                </c:pt>
                <c:pt idx="27102">
                  <c:v>3.9167400000000002E-3</c:v>
                </c:pt>
                <c:pt idx="27103">
                  <c:v>8.5029600000000004E-3</c:v>
                </c:pt>
                <c:pt idx="27104">
                  <c:v>3.3444399999999999E-2</c:v>
                </c:pt>
                <c:pt idx="27105">
                  <c:v>3.2631899999999998E-2</c:v>
                </c:pt>
                <c:pt idx="27106">
                  <c:v>1.26266E-2</c:v>
                </c:pt>
                <c:pt idx="27107">
                  <c:v>6.1578800000000001E-3</c:v>
                </c:pt>
                <c:pt idx="27108">
                  <c:v>2.5508900000000001E-2</c:v>
                </c:pt>
                <c:pt idx="27109">
                  <c:v>3.10402E-2</c:v>
                </c:pt>
                <c:pt idx="27110">
                  <c:v>3.1110800000000001E-2</c:v>
                </c:pt>
                <c:pt idx="27111">
                  <c:v>2.1451999999999999E-2</c:v>
                </c:pt>
                <c:pt idx="27112">
                  <c:v>1.43328E-2</c:v>
                </c:pt>
                <c:pt idx="27113">
                  <c:v>-1.4343299999999999E-3</c:v>
                </c:pt>
                <c:pt idx="27114">
                  <c:v>6.5946599999999996E-3</c:v>
                </c:pt>
                <c:pt idx="27115">
                  <c:v>3.2093000000000003E-2</c:v>
                </c:pt>
                <c:pt idx="27116">
                  <c:v>9.0331999999999999E-3</c:v>
                </c:pt>
                <c:pt idx="27117">
                  <c:v>1.2181300000000001E-2</c:v>
                </c:pt>
                <c:pt idx="27118">
                  <c:v>-1.5277900000000001E-2</c:v>
                </c:pt>
                <c:pt idx="27119">
                  <c:v>3.9196000000000001E-4</c:v>
                </c:pt>
                <c:pt idx="27120">
                  <c:v>2.60897E-2</c:v>
                </c:pt>
                <c:pt idx="27121">
                  <c:v>3.8237599999999997E-2</c:v>
                </c:pt>
                <c:pt idx="27122">
                  <c:v>4.0328000000000003E-2</c:v>
                </c:pt>
                <c:pt idx="27123">
                  <c:v>3.11069E-2</c:v>
                </c:pt>
                <c:pt idx="27124">
                  <c:v>1.54371E-2</c:v>
                </c:pt>
                <c:pt idx="27125">
                  <c:v>2.9408500000000001E-2</c:v>
                </c:pt>
                <c:pt idx="27126">
                  <c:v>3.9158800000000001E-2</c:v>
                </c:pt>
                <c:pt idx="27127">
                  <c:v>4.8072799999999999E-2</c:v>
                </c:pt>
                <c:pt idx="27128">
                  <c:v>2.1848699999999999E-2</c:v>
                </c:pt>
                <c:pt idx="27129">
                  <c:v>3.2185600000000002E-2</c:v>
                </c:pt>
                <c:pt idx="27130">
                  <c:v>1.7105100000000002E-2</c:v>
                </c:pt>
                <c:pt idx="27131">
                  <c:v>1.90268E-2</c:v>
                </c:pt>
                <c:pt idx="27132">
                  <c:v>2.9142399999999999E-2</c:v>
                </c:pt>
                <c:pt idx="27133">
                  <c:v>3.67689E-2</c:v>
                </c:pt>
                <c:pt idx="27134">
                  <c:v>1.99299E-2</c:v>
                </c:pt>
                <c:pt idx="27135">
                  <c:v>-1.18351E-3</c:v>
                </c:pt>
                <c:pt idx="27136">
                  <c:v>2.84891E-2</c:v>
                </c:pt>
                <c:pt idx="27137">
                  <c:v>1.2855500000000001E-2</c:v>
                </c:pt>
                <c:pt idx="27138">
                  <c:v>3.4131099999999998E-2</c:v>
                </c:pt>
                <c:pt idx="27139">
                  <c:v>3.4007999999999997E-2</c:v>
                </c:pt>
                <c:pt idx="27140">
                  <c:v>4.8137699999999999E-2</c:v>
                </c:pt>
                <c:pt idx="27141">
                  <c:v>3.0535699999999999E-2</c:v>
                </c:pt>
                <c:pt idx="27142">
                  <c:v>5.55019E-2</c:v>
                </c:pt>
                <c:pt idx="27143">
                  <c:v>4.76742E-2</c:v>
                </c:pt>
                <c:pt idx="27144">
                  <c:v>3.7962000000000003E-2</c:v>
                </c:pt>
                <c:pt idx="27145">
                  <c:v>1.1406899999999999E-2</c:v>
                </c:pt>
                <c:pt idx="27146">
                  <c:v>2.57854E-2</c:v>
                </c:pt>
                <c:pt idx="27147">
                  <c:v>4.7164900000000003E-2</c:v>
                </c:pt>
                <c:pt idx="27148">
                  <c:v>3.2699600000000002E-2</c:v>
                </c:pt>
                <c:pt idx="27149">
                  <c:v>1.7473200000000001E-2</c:v>
                </c:pt>
                <c:pt idx="27150">
                  <c:v>1.7559999999999999E-2</c:v>
                </c:pt>
                <c:pt idx="27151">
                  <c:v>5.4192499999999998E-2</c:v>
                </c:pt>
                <c:pt idx="27152">
                  <c:v>6.7971199999999996E-2</c:v>
                </c:pt>
                <c:pt idx="27153">
                  <c:v>3.52716E-2</c:v>
                </c:pt>
                <c:pt idx="27154">
                  <c:v>2.1954499999999998E-2</c:v>
                </c:pt>
                <c:pt idx="27155">
                  <c:v>1.7009699999999999E-2</c:v>
                </c:pt>
                <c:pt idx="27156">
                  <c:v>4.77028E-3</c:v>
                </c:pt>
                <c:pt idx="27157">
                  <c:v>1.7813699999999998E-2</c:v>
                </c:pt>
                <c:pt idx="27158">
                  <c:v>2.6676200000000001E-2</c:v>
                </c:pt>
                <c:pt idx="27159">
                  <c:v>2.33517E-2</c:v>
                </c:pt>
                <c:pt idx="27160">
                  <c:v>3.3609399999999998E-2</c:v>
                </c:pt>
                <c:pt idx="27161">
                  <c:v>3.08218E-2</c:v>
                </c:pt>
                <c:pt idx="27162">
                  <c:v>3.4375200000000002E-2</c:v>
                </c:pt>
                <c:pt idx="27163">
                  <c:v>4.2834299999999999E-2</c:v>
                </c:pt>
                <c:pt idx="27164">
                  <c:v>2.4019200000000001E-2</c:v>
                </c:pt>
                <c:pt idx="27165">
                  <c:v>1.28145E-2</c:v>
                </c:pt>
                <c:pt idx="27166">
                  <c:v>1.3066299999999999E-2</c:v>
                </c:pt>
                <c:pt idx="27167">
                  <c:v>4.1832000000000001E-2</c:v>
                </c:pt>
                <c:pt idx="27168">
                  <c:v>6.2093699999999996E-3</c:v>
                </c:pt>
                <c:pt idx="27169">
                  <c:v>2.3625400000000001E-2</c:v>
                </c:pt>
                <c:pt idx="27170">
                  <c:v>2.8324100000000001E-2</c:v>
                </c:pt>
                <c:pt idx="27171">
                  <c:v>2.9591599999999999E-2</c:v>
                </c:pt>
                <c:pt idx="27172">
                  <c:v>4.0205999999999999E-2</c:v>
                </c:pt>
                <c:pt idx="27173">
                  <c:v>4.0573100000000001E-2</c:v>
                </c:pt>
                <c:pt idx="27174">
                  <c:v>1.6068499999999999E-2</c:v>
                </c:pt>
                <c:pt idx="27175">
                  <c:v>1.3326599999999999E-2</c:v>
                </c:pt>
                <c:pt idx="27176">
                  <c:v>8.7642700000000004E-4</c:v>
                </c:pt>
                <c:pt idx="27177">
                  <c:v>1.0729799999999999E-2</c:v>
                </c:pt>
                <c:pt idx="27178">
                  <c:v>4.0573100000000001E-2</c:v>
                </c:pt>
                <c:pt idx="27179">
                  <c:v>4.5185099999999999E-3</c:v>
                </c:pt>
                <c:pt idx="27180">
                  <c:v>1.0781300000000001E-2</c:v>
                </c:pt>
                <c:pt idx="27181">
                  <c:v>4.0527300000000002E-2</c:v>
                </c:pt>
                <c:pt idx="27182">
                  <c:v>2.5828400000000001E-2</c:v>
                </c:pt>
                <c:pt idx="27183">
                  <c:v>2.91348E-3</c:v>
                </c:pt>
                <c:pt idx="27184">
                  <c:v>1.2289E-2</c:v>
                </c:pt>
                <c:pt idx="27185">
                  <c:v>1.2242299999999999E-2</c:v>
                </c:pt>
                <c:pt idx="27186">
                  <c:v>6.2236799999999997E-3</c:v>
                </c:pt>
                <c:pt idx="27187">
                  <c:v>1.13087E-2</c:v>
                </c:pt>
                <c:pt idx="27188">
                  <c:v>4.0918400000000001E-2</c:v>
                </c:pt>
                <c:pt idx="27189">
                  <c:v>2.19355E-2</c:v>
                </c:pt>
                <c:pt idx="27190">
                  <c:v>3.9311400000000003E-2</c:v>
                </c:pt>
                <c:pt idx="27191">
                  <c:v>3.508E-2</c:v>
                </c:pt>
                <c:pt idx="27192">
                  <c:v>2.86264E-2</c:v>
                </c:pt>
                <c:pt idx="27193">
                  <c:v>3.1940499999999997E-2</c:v>
                </c:pt>
                <c:pt idx="27194">
                  <c:v>1.45302E-2</c:v>
                </c:pt>
                <c:pt idx="27195">
                  <c:v>4.9963E-2</c:v>
                </c:pt>
                <c:pt idx="27196">
                  <c:v>5.7037400000000002E-2</c:v>
                </c:pt>
                <c:pt idx="27197">
                  <c:v>2.4471300000000001E-2</c:v>
                </c:pt>
                <c:pt idx="27198">
                  <c:v>4.8084299999999998E-3</c:v>
                </c:pt>
                <c:pt idx="27199">
                  <c:v>1.1781700000000001E-2</c:v>
                </c:pt>
                <c:pt idx="27200">
                  <c:v>1.8254300000000001E-2</c:v>
                </c:pt>
                <c:pt idx="27201">
                  <c:v>1.3833E-2</c:v>
                </c:pt>
                <c:pt idx="27202">
                  <c:v>-9.4127700000000002E-4</c:v>
                </c:pt>
                <c:pt idx="27203">
                  <c:v>2.3194300000000001E-2</c:v>
                </c:pt>
                <c:pt idx="27204">
                  <c:v>-3.9882700000000004E-3</c:v>
                </c:pt>
                <c:pt idx="27205">
                  <c:v>1.88322E-2</c:v>
                </c:pt>
                <c:pt idx="27206">
                  <c:v>2.4408300000000001E-2</c:v>
                </c:pt>
                <c:pt idx="27207">
                  <c:v>3.3218400000000002E-2</c:v>
                </c:pt>
                <c:pt idx="27208">
                  <c:v>3.3951799999999997E-2</c:v>
                </c:pt>
                <c:pt idx="27209">
                  <c:v>2.2235899999999999E-2</c:v>
                </c:pt>
                <c:pt idx="27210">
                  <c:v>2.48127E-2</c:v>
                </c:pt>
                <c:pt idx="27211">
                  <c:v>7.8678099999999994E-3</c:v>
                </c:pt>
                <c:pt idx="27212">
                  <c:v>-1.12581E-2</c:v>
                </c:pt>
                <c:pt idx="27213">
                  <c:v>1.5533399999999999E-2</c:v>
                </c:pt>
                <c:pt idx="27214">
                  <c:v>1.46179E-2</c:v>
                </c:pt>
                <c:pt idx="27215">
                  <c:v>1.9900299999999999E-2</c:v>
                </c:pt>
                <c:pt idx="27216">
                  <c:v>1.1889500000000001E-2</c:v>
                </c:pt>
                <c:pt idx="27217">
                  <c:v>6.1864900000000002E-3</c:v>
                </c:pt>
                <c:pt idx="27218">
                  <c:v>1.21403E-2</c:v>
                </c:pt>
                <c:pt idx="27219">
                  <c:v>1.3566E-2</c:v>
                </c:pt>
                <c:pt idx="27220">
                  <c:v>-3.87287E-3</c:v>
                </c:pt>
                <c:pt idx="27221">
                  <c:v>4.2238199999999997E-3</c:v>
                </c:pt>
                <c:pt idx="27222">
                  <c:v>-3.8032500000000002E-3</c:v>
                </c:pt>
                <c:pt idx="27223">
                  <c:v>-1.94445E-2</c:v>
                </c:pt>
                <c:pt idx="27224">
                  <c:v>-5.9795400000000004E-4</c:v>
                </c:pt>
                <c:pt idx="27225">
                  <c:v>8.7499599999999993E-3</c:v>
                </c:pt>
                <c:pt idx="27226">
                  <c:v>-3.0679700000000002E-3</c:v>
                </c:pt>
                <c:pt idx="27227">
                  <c:v>-5.3854000000000003E-3</c:v>
                </c:pt>
                <c:pt idx="27228">
                  <c:v>-3.5800900000000002E-3</c:v>
                </c:pt>
                <c:pt idx="27229">
                  <c:v>3.7889500000000001E-3</c:v>
                </c:pt>
                <c:pt idx="27230">
                  <c:v>6.6623699999999999E-3</c:v>
                </c:pt>
                <c:pt idx="27231">
                  <c:v>7.4853899999999998E-3</c:v>
                </c:pt>
                <c:pt idx="27232">
                  <c:v>1.4707599999999999E-2</c:v>
                </c:pt>
                <c:pt idx="27233">
                  <c:v>1.5344600000000001E-3</c:v>
                </c:pt>
                <c:pt idx="27234">
                  <c:v>1.7971999999999998E-2</c:v>
                </c:pt>
                <c:pt idx="27235">
                  <c:v>1.11818E-2</c:v>
                </c:pt>
                <c:pt idx="27236">
                  <c:v>2.8874400000000001E-2</c:v>
                </c:pt>
                <c:pt idx="27237">
                  <c:v>-1.18732E-3</c:v>
                </c:pt>
                <c:pt idx="27238">
                  <c:v>-1.1158E-2</c:v>
                </c:pt>
                <c:pt idx="27239">
                  <c:v>1.9416800000000001E-2</c:v>
                </c:pt>
                <c:pt idx="27240">
                  <c:v>5.65052E-3</c:v>
                </c:pt>
                <c:pt idx="27241">
                  <c:v>3.1508399999999999E-2</c:v>
                </c:pt>
                <c:pt idx="27242">
                  <c:v>-1.0381700000000001E-2</c:v>
                </c:pt>
                <c:pt idx="27243">
                  <c:v>9.0417899999999992E-3</c:v>
                </c:pt>
                <c:pt idx="27244">
                  <c:v>1.6358399999999999E-2</c:v>
                </c:pt>
                <c:pt idx="27245">
                  <c:v>1.1179E-2</c:v>
                </c:pt>
                <c:pt idx="27246">
                  <c:v>1.24016E-2</c:v>
                </c:pt>
                <c:pt idx="27247">
                  <c:v>6.1464299999999996E-3</c:v>
                </c:pt>
                <c:pt idx="27248">
                  <c:v>3.4027100000000002E-3</c:v>
                </c:pt>
                <c:pt idx="27249">
                  <c:v>-8.4714899999999999E-3</c:v>
                </c:pt>
                <c:pt idx="27250">
                  <c:v>1.4384299999999999E-2</c:v>
                </c:pt>
                <c:pt idx="27251">
                  <c:v>1.22375E-2</c:v>
                </c:pt>
                <c:pt idx="27252">
                  <c:v>2.0716700000000001E-2</c:v>
                </c:pt>
                <c:pt idx="27253">
                  <c:v>1.1961899999999999E-2</c:v>
                </c:pt>
                <c:pt idx="27254">
                  <c:v>2.34995E-2</c:v>
                </c:pt>
                <c:pt idx="27255">
                  <c:v>3.05939E-2</c:v>
                </c:pt>
                <c:pt idx="27256">
                  <c:v>2.8824800000000001E-2</c:v>
                </c:pt>
                <c:pt idx="27257">
                  <c:v>3.59955E-2</c:v>
                </c:pt>
                <c:pt idx="27258">
                  <c:v>3.0158000000000001E-2</c:v>
                </c:pt>
                <c:pt idx="27259">
                  <c:v>4.1406600000000002E-2</c:v>
                </c:pt>
                <c:pt idx="27260">
                  <c:v>1.28927E-2</c:v>
                </c:pt>
                <c:pt idx="27261">
                  <c:v>2.1554E-2</c:v>
                </c:pt>
                <c:pt idx="27262">
                  <c:v>4.8871999999999999E-2</c:v>
                </c:pt>
                <c:pt idx="27263">
                  <c:v>4.6431500000000001E-2</c:v>
                </c:pt>
                <c:pt idx="27264">
                  <c:v>5.2393000000000002E-2</c:v>
                </c:pt>
                <c:pt idx="27265">
                  <c:v>2.32973E-2</c:v>
                </c:pt>
                <c:pt idx="27266">
                  <c:v>5.2528399999999999E-3</c:v>
                </c:pt>
                <c:pt idx="27267">
                  <c:v>1.20001E-2</c:v>
                </c:pt>
                <c:pt idx="27268">
                  <c:v>2.62709E-2</c:v>
                </c:pt>
                <c:pt idx="27269">
                  <c:v>1.73063E-2</c:v>
                </c:pt>
                <c:pt idx="27270">
                  <c:v>4.0960299999999996E-3</c:v>
                </c:pt>
                <c:pt idx="27271">
                  <c:v>-9.7618099999999992E-3</c:v>
                </c:pt>
                <c:pt idx="27272">
                  <c:v>-1.11961E-3</c:v>
                </c:pt>
                <c:pt idx="27273">
                  <c:v>1.45779E-2</c:v>
                </c:pt>
                <c:pt idx="27274">
                  <c:v>1.8015900000000001E-2</c:v>
                </c:pt>
                <c:pt idx="27275">
                  <c:v>-2.3775100000000002E-3</c:v>
                </c:pt>
                <c:pt idx="27276">
                  <c:v>5.0430300000000004E-3</c:v>
                </c:pt>
                <c:pt idx="27277">
                  <c:v>3.9672900000000002E-4</c:v>
                </c:pt>
                <c:pt idx="27278">
                  <c:v>-5.6543399999999999E-3</c:v>
                </c:pt>
                <c:pt idx="27279">
                  <c:v>2.54402E-2</c:v>
                </c:pt>
                <c:pt idx="27280">
                  <c:v>-1.3854E-2</c:v>
                </c:pt>
                <c:pt idx="27281">
                  <c:v>-2.2040400000000002E-2</c:v>
                </c:pt>
                <c:pt idx="27282">
                  <c:v>-5.1279100000000003E-3</c:v>
                </c:pt>
                <c:pt idx="27283">
                  <c:v>-3.1588600000000001E-2</c:v>
                </c:pt>
                <c:pt idx="27284">
                  <c:v>-4.4736900000000003E-2</c:v>
                </c:pt>
                <c:pt idx="27285">
                  <c:v>-2.57053E-2</c:v>
                </c:pt>
                <c:pt idx="27286">
                  <c:v>-1.2822200000000001E-2</c:v>
                </c:pt>
                <c:pt idx="27287">
                  <c:v>-2.7353300000000001E-2</c:v>
                </c:pt>
                <c:pt idx="27288">
                  <c:v>-3.6400799999999997E-2</c:v>
                </c:pt>
                <c:pt idx="27289">
                  <c:v>-9.8152199999999995E-3</c:v>
                </c:pt>
                <c:pt idx="27290">
                  <c:v>-4.0155400000000001E-2</c:v>
                </c:pt>
                <c:pt idx="27291">
                  <c:v>-2.7236900000000001E-2</c:v>
                </c:pt>
                <c:pt idx="27292">
                  <c:v>-2.13203E-2</c:v>
                </c:pt>
                <c:pt idx="27293">
                  <c:v>-2.9108999999999999E-2</c:v>
                </c:pt>
                <c:pt idx="27294">
                  <c:v>-1.7012599999999999E-2</c:v>
                </c:pt>
                <c:pt idx="27295">
                  <c:v>-2.4195700000000001E-2</c:v>
                </c:pt>
                <c:pt idx="27296">
                  <c:v>-3.23486E-3</c:v>
                </c:pt>
                <c:pt idx="27297">
                  <c:v>-2.8760899999999999E-2</c:v>
                </c:pt>
                <c:pt idx="27298">
                  <c:v>-2.9762299999999998E-2</c:v>
                </c:pt>
                <c:pt idx="27299">
                  <c:v>-2.26746E-2</c:v>
                </c:pt>
                <c:pt idx="27300">
                  <c:v>-2.0172099999999998E-2</c:v>
                </c:pt>
                <c:pt idx="27301">
                  <c:v>-1.19209E-4</c:v>
                </c:pt>
                <c:pt idx="27302">
                  <c:v>-3.85857E-3</c:v>
                </c:pt>
                <c:pt idx="27303">
                  <c:v>-2.7729E-2</c:v>
                </c:pt>
                <c:pt idx="27304">
                  <c:v>-2.60839E-2</c:v>
                </c:pt>
                <c:pt idx="27305">
                  <c:v>-2.2070900000000001E-2</c:v>
                </c:pt>
                <c:pt idx="27306">
                  <c:v>-2.1863899999999999E-2</c:v>
                </c:pt>
                <c:pt idx="27307">
                  <c:v>-1.20258E-2</c:v>
                </c:pt>
                <c:pt idx="27308">
                  <c:v>-1.9465400000000001E-2</c:v>
                </c:pt>
                <c:pt idx="27309">
                  <c:v>-1.21078E-2</c:v>
                </c:pt>
                <c:pt idx="27310">
                  <c:v>-1.3381000000000001E-2</c:v>
                </c:pt>
                <c:pt idx="27311">
                  <c:v>-1.17474E-2</c:v>
                </c:pt>
                <c:pt idx="27312">
                  <c:v>-1.0842299999999999E-2</c:v>
                </c:pt>
                <c:pt idx="27313">
                  <c:v>-1.8213300000000002E-2</c:v>
                </c:pt>
                <c:pt idx="27314">
                  <c:v>-3.2306700000000001E-2</c:v>
                </c:pt>
                <c:pt idx="27315">
                  <c:v>-3.2703400000000001E-2</c:v>
                </c:pt>
                <c:pt idx="27316">
                  <c:v>-2.6484500000000001E-2</c:v>
                </c:pt>
                <c:pt idx="27317">
                  <c:v>-2.42682E-2</c:v>
                </c:pt>
                <c:pt idx="27318">
                  <c:v>-1.2322400000000001E-2</c:v>
                </c:pt>
                <c:pt idx="27319">
                  <c:v>-2.4343500000000001E-2</c:v>
                </c:pt>
                <c:pt idx="27320">
                  <c:v>-3.0488000000000001E-2</c:v>
                </c:pt>
                <c:pt idx="27321">
                  <c:v>-3.8976700000000002E-3</c:v>
                </c:pt>
                <c:pt idx="27322">
                  <c:v>-9.5253000000000004E-3</c:v>
                </c:pt>
                <c:pt idx="27323">
                  <c:v>1.39332E-3</c:v>
                </c:pt>
                <c:pt idx="27324">
                  <c:v>-6.0329399999999997E-3</c:v>
                </c:pt>
                <c:pt idx="27325">
                  <c:v>2.3824700000000001E-2</c:v>
                </c:pt>
                <c:pt idx="27326">
                  <c:v>-5.9366200000000001E-3</c:v>
                </c:pt>
                <c:pt idx="27327">
                  <c:v>-1.0843300000000001E-3</c:v>
                </c:pt>
                <c:pt idx="27328">
                  <c:v>1.3704300000000001E-2</c:v>
                </c:pt>
                <c:pt idx="27329">
                  <c:v>-6.5708199999999998E-3</c:v>
                </c:pt>
                <c:pt idx="27330">
                  <c:v>-3.1413999999999999E-3</c:v>
                </c:pt>
                <c:pt idx="27331">
                  <c:v>1.9573199999999999E-2</c:v>
                </c:pt>
                <c:pt idx="27332">
                  <c:v>2.1939299999999998E-2</c:v>
                </c:pt>
                <c:pt idx="27333">
                  <c:v>4.4879899999999999E-3</c:v>
                </c:pt>
                <c:pt idx="27334">
                  <c:v>1.1793100000000001E-2</c:v>
                </c:pt>
                <c:pt idx="27335">
                  <c:v>-5.6772200000000002E-3</c:v>
                </c:pt>
                <c:pt idx="27336">
                  <c:v>-1.42574E-3</c:v>
                </c:pt>
                <c:pt idx="27337">
                  <c:v>1.3135000000000001E-2</c:v>
                </c:pt>
                <c:pt idx="27338">
                  <c:v>-1.13916E-2</c:v>
                </c:pt>
                <c:pt idx="27339">
                  <c:v>-7.4748999999999996E-3</c:v>
                </c:pt>
                <c:pt idx="27340">
                  <c:v>-1.2867E-2</c:v>
                </c:pt>
                <c:pt idx="27341">
                  <c:v>-4.529E-3</c:v>
                </c:pt>
                <c:pt idx="27342">
                  <c:v>6.2904399999999996E-3</c:v>
                </c:pt>
                <c:pt idx="27343">
                  <c:v>1.2578999999999999E-3</c:v>
                </c:pt>
                <c:pt idx="27344">
                  <c:v>-3.9777800000000002E-3</c:v>
                </c:pt>
                <c:pt idx="27345">
                  <c:v>-1.01099E-2</c:v>
                </c:pt>
                <c:pt idx="27346">
                  <c:v>1.0087E-2</c:v>
                </c:pt>
                <c:pt idx="27347">
                  <c:v>8.1853900000000007E-3</c:v>
                </c:pt>
                <c:pt idx="27348">
                  <c:v>-3.29685E-3</c:v>
                </c:pt>
                <c:pt idx="27349">
                  <c:v>7.5006500000000002E-3</c:v>
                </c:pt>
                <c:pt idx="27350">
                  <c:v>1.9331000000000001E-2</c:v>
                </c:pt>
                <c:pt idx="27351">
                  <c:v>-4.6901699999999996E-3</c:v>
                </c:pt>
                <c:pt idx="27352">
                  <c:v>-1.9950900000000001E-2</c:v>
                </c:pt>
                <c:pt idx="27353">
                  <c:v>9.62257E-4</c:v>
                </c:pt>
                <c:pt idx="27354">
                  <c:v>-5.8908500000000004E-3</c:v>
                </c:pt>
                <c:pt idx="27355">
                  <c:v>-5.0287200000000004E-3</c:v>
                </c:pt>
                <c:pt idx="27356">
                  <c:v>2.4043999999999999E-2</c:v>
                </c:pt>
                <c:pt idx="27357">
                  <c:v>-6.3819899999999997E-3</c:v>
                </c:pt>
                <c:pt idx="27358">
                  <c:v>-4.2476700000000003E-3</c:v>
                </c:pt>
                <c:pt idx="27359">
                  <c:v>-4.7349899999999997E-3</c:v>
                </c:pt>
                <c:pt idx="27360">
                  <c:v>2.39229E-2</c:v>
                </c:pt>
                <c:pt idx="27361">
                  <c:v>1.1922800000000001E-2</c:v>
                </c:pt>
                <c:pt idx="27362">
                  <c:v>2.24113E-3</c:v>
                </c:pt>
                <c:pt idx="27363">
                  <c:v>5.09071E-3</c:v>
                </c:pt>
                <c:pt idx="27364">
                  <c:v>1.4534000000000001E-3</c:v>
                </c:pt>
                <c:pt idx="27365">
                  <c:v>-6.3648200000000002E-3</c:v>
                </c:pt>
                <c:pt idx="27366">
                  <c:v>-3.0448900000000001E-2</c:v>
                </c:pt>
                <c:pt idx="27367">
                  <c:v>-3.3410099999999998E-2</c:v>
                </c:pt>
                <c:pt idx="27368">
                  <c:v>-3.1982400000000001E-2</c:v>
                </c:pt>
                <c:pt idx="27369">
                  <c:v>-1.8243800000000001E-2</c:v>
                </c:pt>
                <c:pt idx="27370">
                  <c:v>-1.4342300000000001E-2</c:v>
                </c:pt>
                <c:pt idx="27371">
                  <c:v>-5.5360799999999996E-3</c:v>
                </c:pt>
                <c:pt idx="27372">
                  <c:v>-9.7694400000000008E-3</c:v>
                </c:pt>
                <c:pt idx="27373">
                  <c:v>-4.2791399999999999E-3</c:v>
                </c:pt>
                <c:pt idx="27374">
                  <c:v>-2.2684099999999999E-2</c:v>
                </c:pt>
                <c:pt idx="27375">
                  <c:v>-2.6376699999999999E-2</c:v>
                </c:pt>
                <c:pt idx="27376">
                  <c:v>-1.6840000000000001E-2</c:v>
                </c:pt>
                <c:pt idx="27377">
                  <c:v>-1.9306199999999999E-2</c:v>
                </c:pt>
                <c:pt idx="27378">
                  <c:v>-1.54285E-2</c:v>
                </c:pt>
                <c:pt idx="27379">
                  <c:v>-5.8488799999999999E-3</c:v>
                </c:pt>
                <c:pt idx="27380">
                  <c:v>-1.15204E-3</c:v>
                </c:pt>
                <c:pt idx="27381">
                  <c:v>-3.2961799999999999E-2</c:v>
                </c:pt>
                <c:pt idx="27382">
                  <c:v>-3.0148500000000002E-2</c:v>
                </c:pt>
                <c:pt idx="27383">
                  <c:v>-4.2470899999999999E-2</c:v>
                </c:pt>
                <c:pt idx="27384">
                  <c:v>-2.90604E-2</c:v>
                </c:pt>
                <c:pt idx="27385">
                  <c:v>-2.75841E-2</c:v>
                </c:pt>
                <c:pt idx="27386">
                  <c:v>-3.9607000000000003E-2</c:v>
                </c:pt>
                <c:pt idx="27387">
                  <c:v>-4.2932499999999998E-2</c:v>
                </c:pt>
                <c:pt idx="27388">
                  <c:v>-2.8861000000000001E-2</c:v>
                </c:pt>
                <c:pt idx="27389">
                  <c:v>2.4700200000000002E-4</c:v>
                </c:pt>
                <c:pt idx="27390">
                  <c:v>-1.6461400000000001E-2</c:v>
                </c:pt>
                <c:pt idx="27391">
                  <c:v>-2.92339E-2</c:v>
                </c:pt>
                <c:pt idx="27392">
                  <c:v>-4.6125399999999997E-2</c:v>
                </c:pt>
                <c:pt idx="27393">
                  <c:v>-2.38838E-2</c:v>
                </c:pt>
                <c:pt idx="27394">
                  <c:v>-1.24073E-3</c:v>
                </c:pt>
                <c:pt idx="27395">
                  <c:v>-1.5177700000000001E-2</c:v>
                </c:pt>
                <c:pt idx="27396">
                  <c:v>-9.1247600000000009E-3</c:v>
                </c:pt>
                <c:pt idx="27397">
                  <c:v>-2.6358599999999999E-2</c:v>
                </c:pt>
                <c:pt idx="27398">
                  <c:v>-5.3567900000000002E-3</c:v>
                </c:pt>
                <c:pt idx="27399">
                  <c:v>-1.0101300000000001E-2</c:v>
                </c:pt>
                <c:pt idx="27400">
                  <c:v>1.06144E-2</c:v>
                </c:pt>
                <c:pt idx="27401">
                  <c:v>-2.2220600000000001E-3</c:v>
                </c:pt>
                <c:pt idx="27402">
                  <c:v>-1.5722300000000002E-2</c:v>
                </c:pt>
                <c:pt idx="27403">
                  <c:v>-5.7935699999999996E-3</c:v>
                </c:pt>
                <c:pt idx="27404">
                  <c:v>2.77033E-2</c:v>
                </c:pt>
                <c:pt idx="27405">
                  <c:v>1.36299E-2</c:v>
                </c:pt>
                <c:pt idx="27406">
                  <c:v>-8.2845699999999998E-3</c:v>
                </c:pt>
                <c:pt idx="27407">
                  <c:v>-2.1987E-2</c:v>
                </c:pt>
                <c:pt idx="27408">
                  <c:v>1.78719E-2</c:v>
                </c:pt>
                <c:pt idx="27409">
                  <c:v>-1.1795999999999999E-2</c:v>
                </c:pt>
                <c:pt idx="27410">
                  <c:v>-3.3950800000000003E-2</c:v>
                </c:pt>
                <c:pt idx="27411">
                  <c:v>-1.4711399999999999E-2</c:v>
                </c:pt>
                <c:pt idx="27412">
                  <c:v>-1.98555E-3</c:v>
                </c:pt>
                <c:pt idx="27413">
                  <c:v>-1.55373E-2</c:v>
                </c:pt>
                <c:pt idx="27414">
                  <c:v>4.62627E-3</c:v>
                </c:pt>
                <c:pt idx="27415">
                  <c:v>7.8859299999999993E-3</c:v>
                </c:pt>
                <c:pt idx="27416" formatCode="0.00E+00">
                  <c:v>-5.9471100000000002E-3</c:v>
                </c:pt>
                <c:pt idx="27417">
                  <c:v>-2.4043999999999999E-2</c:v>
                </c:pt>
                <c:pt idx="27418">
                  <c:v>-2.6488299999999999E-2</c:v>
                </c:pt>
                <c:pt idx="27419">
                  <c:v>-3.39251E-2</c:v>
                </c:pt>
                <c:pt idx="27420">
                  <c:v>-2.7675600000000002E-2</c:v>
                </c:pt>
                <c:pt idx="27421">
                  <c:v>-1.5089999999999999E-2</c:v>
                </c:pt>
                <c:pt idx="27422">
                  <c:v>-3.9167399999999998E-2</c:v>
                </c:pt>
                <c:pt idx="27423">
                  <c:v>-2.9430399999999999E-2</c:v>
                </c:pt>
                <c:pt idx="27424">
                  <c:v>-2.8472899999999999E-2</c:v>
                </c:pt>
                <c:pt idx="27425">
                  <c:v>-2.7317999999999999E-2</c:v>
                </c:pt>
                <c:pt idx="27426">
                  <c:v>-4.4737800000000001E-2</c:v>
                </c:pt>
                <c:pt idx="27427">
                  <c:v>-3.73058E-2</c:v>
                </c:pt>
                <c:pt idx="27428">
                  <c:v>-5.5007E-2</c:v>
                </c:pt>
                <c:pt idx="27429">
                  <c:v>-2.1785700000000002E-2</c:v>
                </c:pt>
                <c:pt idx="27430">
                  <c:v>-2.0508800000000001E-2</c:v>
                </c:pt>
                <c:pt idx="27431">
                  <c:v>-3.9415400000000003E-3</c:v>
                </c:pt>
                <c:pt idx="27432">
                  <c:v>-2.7345700000000001E-2</c:v>
                </c:pt>
                <c:pt idx="27433">
                  <c:v>-2.3693100000000002E-2</c:v>
                </c:pt>
                <c:pt idx="27434">
                  <c:v>-4.1947400000000003E-2</c:v>
                </c:pt>
                <c:pt idx="27435">
                  <c:v>-2.9175800000000002E-2</c:v>
                </c:pt>
                <c:pt idx="27436">
                  <c:v>-2.97422E-2</c:v>
                </c:pt>
                <c:pt idx="27437">
                  <c:v>-4.6008100000000003E-2</c:v>
                </c:pt>
                <c:pt idx="27438">
                  <c:v>-5.2645699999999997E-2</c:v>
                </c:pt>
                <c:pt idx="27439">
                  <c:v>-3.1254799999999999E-2</c:v>
                </c:pt>
                <c:pt idx="27440">
                  <c:v>-1.24168E-2</c:v>
                </c:pt>
                <c:pt idx="27441">
                  <c:v>-1.2763E-2</c:v>
                </c:pt>
                <c:pt idx="27442">
                  <c:v>-1.35117E-2</c:v>
                </c:pt>
                <c:pt idx="27443">
                  <c:v>-2.3682600000000002E-2</c:v>
                </c:pt>
                <c:pt idx="27444">
                  <c:v>-8.4619499999999993E-3</c:v>
                </c:pt>
                <c:pt idx="27445">
                  <c:v>-1.79501E-2</c:v>
                </c:pt>
                <c:pt idx="27446">
                  <c:v>-1.5665100000000001E-2</c:v>
                </c:pt>
                <c:pt idx="27447">
                  <c:v>-2.50978E-2</c:v>
                </c:pt>
                <c:pt idx="27448">
                  <c:v>-1.0707899999999999E-2</c:v>
                </c:pt>
                <c:pt idx="27449">
                  <c:v>-2.8095199999999998E-3</c:v>
                </c:pt>
                <c:pt idx="27450">
                  <c:v>-1.0936700000000001E-2</c:v>
                </c:pt>
                <c:pt idx="27451">
                  <c:v>-1.6298300000000001E-3</c:v>
                </c:pt>
                <c:pt idx="27452">
                  <c:v>2.29836E-4</c:v>
                </c:pt>
                <c:pt idx="27453">
                  <c:v>-3.5343200000000001E-3</c:v>
                </c:pt>
                <c:pt idx="27454">
                  <c:v>-1.8199900000000001E-2</c:v>
                </c:pt>
                <c:pt idx="27455">
                  <c:v>-6.2999700000000002E-3</c:v>
                </c:pt>
                <c:pt idx="27456">
                  <c:v>3.1999600000000003E-2</c:v>
                </c:pt>
                <c:pt idx="27457">
                  <c:v>2.40784E-2</c:v>
                </c:pt>
                <c:pt idx="27458">
                  <c:v>-1.2607600000000001E-3</c:v>
                </c:pt>
                <c:pt idx="27459">
                  <c:v>-1.8160800000000001E-2</c:v>
                </c:pt>
                <c:pt idx="27460">
                  <c:v>8.5086799999999994E-3</c:v>
                </c:pt>
                <c:pt idx="27461">
                  <c:v>2.4567599999999998E-2</c:v>
                </c:pt>
                <c:pt idx="27462">
                  <c:v>-8.0518699999999992E-3</c:v>
                </c:pt>
                <c:pt idx="27463">
                  <c:v>-1.9984200000000001E-2</c:v>
                </c:pt>
                <c:pt idx="27464">
                  <c:v>-2.4499900000000002E-2</c:v>
                </c:pt>
                <c:pt idx="27465">
                  <c:v>-7.4224499999999997E-3</c:v>
                </c:pt>
                <c:pt idx="27466">
                  <c:v>-8.0089600000000007E-3</c:v>
                </c:pt>
                <c:pt idx="27467">
                  <c:v>-1.0280599999999999E-3</c:v>
                </c:pt>
                <c:pt idx="27468">
                  <c:v>-2.2232999999999999E-2</c:v>
                </c:pt>
                <c:pt idx="27469">
                  <c:v>-1.0698300000000001E-2</c:v>
                </c:pt>
                <c:pt idx="27470">
                  <c:v>1.18055E-2</c:v>
                </c:pt>
                <c:pt idx="27471">
                  <c:v>4.9257299999999997E-3</c:v>
                </c:pt>
                <c:pt idx="27472">
                  <c:v>-1.22366E-2</c:v>
                </c:pt>
                <c:pt idx="27473">
                  <c:v>-8.8596300000000003E-4</c:v>
                </c:pt>
                <c:pt idx="27474">
                  <c:v>6.9999700000000005E-4</c:v>
                </c:pt>
                <c:pt idx="27475">
                  <c:v>6.5040599999999999E-3</c:v>
                </c:pt>
                <c:pt idx="27476">
                  <c:v>4.7292699999999998E-3</c:v>
                </c:pt>
                <c:pt idx="27477">
                  <c:v>-5.74589E-3</c:v>
                </c:pt>
                <c:pt idx="27478">
                  <c:v>-4.0626500000000001E-3</c:v>
                </c:pt>
                <c:pt idx="27479">
                  <c:v>-2.5176E-2</c:v>
                </c:pt>
                <c:pt idx="27480">
                  <c:v>1.8777799999999999E-3</c:v>
                </c:pt>
                <c:pt idx="27481">
                  <c:v>-6.8254500000000003E-3</c:v>
                </c:pt>
                <c:pt idx="27482">
                  <c:v>6.6051499999999997E-3</c:v>
                </c:pt>
                <c:pt idx="27483">
                  <c:v>-2.5434500000000001E-3</c:v>
                </c:pt>
                <c:pt idx="27484">
                  <c:v>-3.3187899999999998E-4</c:v>
                </c:pt>
                <c:pt idx="27485">
                  <c:v>1.2023000000000001E-2</c:v>
                </c:pt>
                <c:pt idx="27486">
                  <c:v>-3.5847700000000003E-2</c:v>
                </c:pt>
                <c:pt idx="27487">
                  <c:v>-3.3268899999999997E-2</c:v>
                </c:pt>
                <c:pt idx="27488">
                  <c:v>-1.9326200000000002E-2</c:v>
                </c:pt>
                <c:pt idx="27489">
                  <c:v>-2.2197700000000001E-2</c:v>
                </c:pt>
                <c:pt idx="27490">
                  <c:v>-2.29187E-2</c:v>
                </c:pt>
                <c:pt idx="27491">
                  <c:v>-3.8463600000000001E-2</c:v>
                </c:pt>
                <c:pt idx="27492">
                  <c:v>-2.5325799999999999E-2</c:v>
                </c:pt>
                <c:pt idx="27493">
                  <c:v>-2.9682199999999999E-2</c:v>
                </c:pt>
                <c:pt idx="27494">
                  <c:v>-3.2736800000000003E-2</c:v>
                </c:pt>
                <c:pt idx="27495">
                  <c:v>-3.0030299999999999E-2</c:v>
                </c:pt>
                <c:pt idx="27496">
                  <c:v>-3.9872199999999997E-2</c:v>
                </c:pt>
                <c:pt idx="27497">
                  <c:v>-2.3345000000000001E-2</c:v>
                </c:pt>
                <c:pt idx="27498">
                  <c:v>-3.6604900000000003E-2</c:v>
                </c:pt>
                <c:pt idx="27499">
                  <c:v>-2.6941300000000001E-2</c:v>
                </c:pt>
                <c:pt idx="27500">
                  <c:v>-6.9103200000000002E-3</c:v>
                </c:pt>
                <c:pt idx="27501">
                  <c:v>-1.9921299999999999E-2</c:v>
                </c:pt>
                <c:pt idx="27502">
                  <c:v>-2.0940799999999999E-2</c:v>
                </c:pt>
                <c:pt idx="27503">
                  <c:v>-9.84669E-3</c:v>
                </c:pt>
                <c:pt idx="27504">
                  <c:v>-2.6781099999999999E-2</c:v>
                </c:pt>
                <c:pt idx="27505">
                  <c:v>-7.2317099999999997E-3</c:v>
                </c:pt>
                <c:pt idx="27506">
                  <c:v>7.44343E-3</c:v>
                </c:pt>
                <c:pt idx="27507">
                  <c:v>-5.3796800000000004E-3</c:v>
                </c:pt>
                <c:pt idx="27508">
                  <c:v>-5.3243600000000002E-3</c:v>
                </c:pt>
                <c:pt idx="27509">
                  <c:v>8.3293900000000008E-3</c:v>
                </c:pt>
                <c:pt idx="27510">
                  <c:v>6.5565099999999998E-3</c:v>
                </c:pt>
                <c:pt idx="27511">
                  <c:v>-5.1450699999999999E-3</c:v>
                </c:pt>
                <c:pt idx="27512">
                  <c:v>1.21479E-2</c:v>
                </c:pt>
                <c:pt idx="27513">
                  <c:v>-1.5598300000000001E-2</c:v>
                </c:pt>
                <c:pt idx="27514">
                  <c:v>-1.6677899999999999E-2</c:v>
                </c:pt>
                <c:pt idx="27515">
                  <c:v>-9.6988700000000001E-3</c:v>
                </c:pt>
                <c:pt idx="27516">
                  <c:v>7.5502399999999997E-3</c:v>
                </c:pt>
                <c:pt idx="27517">
                  <c:v>-8.4524200000000004E-3</c:v>
                </c:pt>
                <c:pt idx="27518">
                  <c:v>-1.5605900000000001E-2</c:v>
                </c:pt>
                <c:pt idx="27519">
                  <c:v>-1.48659E-2</c:v>
                </c:pt>
                <c:pt idx="27520">
                  <c:v>-1.9285199999999999E-2</c:v>
                </c:pt>
                <c:pt idx="27521">
                  <c:v>-2.50225E-2</c:v>
                </c:pt>
                <c:pt idx="27522">
                  <c:v>-1.09119E-2</c:v>
                </c:pt>
                <c:pt idx="27523">
                  <c:v>-2.2855799999999999E-2</c:v>
                </c:pt>
                <c:pt idx="27524">
                  <c:v>-2.6852600000000001E-2</c:v>
                </c:pt>
                <c:pt idx="27525">
                  <c:v>-3.6211E-2</c:v>
                </c:pt>
                <c:pt idx="27526">
                  <c:v>-1.7397900000000001E-2</c:v>
                </c:pt>
                <c:pt idx="27527">
                  <c:v>-1.6771299999999999E-2</c:v>
                </c:pt>
                <c:pt idx="27528">
                  <c:v>-1.77603E-2</c:v>
                </c:pt>
                <c:pt idx="27529">
                  <c:v>-2.7574499999999998E-2</c:v>
                </c:pt>
                <c:pt idx="27530">
                  <c:v>-1.5633600000000001E-2</c:v>
                </c:pt>
                <c:pt idx="27531">
                  <c:v>-2.3591000000000001E-2</c:v>
                </c:pt>
                <c:pt idx="27532">
                  <c:v>-3.2559400000000002E-2</c:v>
                </c:pt>
                <c:pt idx="27533">
                  <c:v>-1.9554100000000001E-2</c:v>
                </c:pt>
                <c:pt idx="27534">
                  <c:v>-2.4718299999999999E-2</c:v>
                </c:pt>
                <c:pt idx="27535">
                  <c:v>-1.57833E-2</c:v>
                </c:pt>
                <c:pt idx="27536">
                  <c:v>-1.2619E-2</c:v>
                </c:pt>
                <c:pt idx="27537">
                  <c:v>-2.1898299999999999E-2</c:v>
                </c:pt>
                <c:pt idx="27538">
                  <c:v>-1.7833700000000001E-4</c:v>
                </c:pt>
                <c:pt idx="27539">
                  <c:v>-1.44768E-3</c:v>
                </c:pt>
                <c:pt idx="27540">
                  <c:v>8.1319800000000005E-3</c:v>
                </c:pt>
                <c:pt idx="27541">
                  <c:v>2.83384E-2</c:v>
                </c:pt>
                <c:pt idx="27542">
                  <c:v>9.6292500000000007E-3</c:v>
                </c:pt>
                <c:pt idx="27543">
                  <c:v>1.8506100000000001E-2</c:v>
                </c:pt>
                <c:pt idx="27544">
                  <c:v>1.5159600000000001E-2</c:v>
                </c:pt>
                <c:pt idx="27545">
                  <c:v>1.7893800000000001E-2</c:v>
                </c:pt>
                <c:pt idx="27546">
                  <c:v>-8.5916499999999993E-3</c:v>
                </c:pt>
                <c:pt idx="27547">
                  <c:v>1.2199399999999999E-2</c:v>
                </c:pt>
                <c:pt idx="27548">
                  <c:v>2.8554900000000001E-2</c:v>
                </c:pt>
                <c:pt idx="27549">
                  <c:v>-3.5293600000000001E-2</c:v>
                </c:pt>
                <c:pt idx="27550">
                  <c:v>-1.8257099999999998E-2</c:v>
                </c:pt>
                <c:pt idx="27551">
                  <c:v>5.1593799999999999E-3</c:v>
                </c:pt>
                <c:pt idx="27552">
                  <c:v>3.2335299999999997E-2</c:v>
                </c:pt>
                <c:pt idx="27553">
                  <c:v>5.3482099999999999E-3</c:v>
                </c:pt>
                <c:pt idx="27554">
                  <c:v>2.5044400000000001E-2</c:v>
                </c:pt>
                <c:pt idx="27555">
                  <c:v>1.12963E-2</c:v>
                </c:pt>
                <c:pt idx="27556">
                  <c:v>6.90174E-3</c:v>
                </c:pt>
                <c:pt idx="27557">
                  <c:v>4.2232499999999999E-2</c:v>
                </c:pt>
                <c:pt idx="27558">
                  <c:v>2.4115600000000001E-2</c:v>
                </c:pt>
                <c:pt idx="27559">
                  <c:v>2.5336299999999999E-2</c:v>
                </c:pt>
                <c:pt idx="27560">
                  <c:v>-1.7170000000000001E-2</c:v>
                </c:pt>
                <c:pt idx="27561">
                  <c:v>1.17397E-2</c:v>
                </c:pt>
                <c:pt idx="27562">
                  <c:v>2.6036299999999998E-2</c:v>
                </c:pt>
                <c:pt idx="27563">
                  <c:v>3.2709099999999998E-2</c:v>
                </c:pt>
                <c:pt idx="27564">
                  <c:v>1.06812E-2</c:v>
                </c:pt>
                <c:pt idx="27565">
                  <c:v>-1.0676400000000001E-2</c:v>
                </c:pt>
                <c:pt idx="27566">
                  <c:v>9.9782900000000008E-3</c:v>
                </c:pt>
                <c:pt idx="27567">
                  <c:v>1.5192000000000001E-3</c:v>
                </c:pt>
                <c:pt idx="27568">
                  <c:v>2.5405900000000001E-3</c:v>
                </c:pt>
                <c:pt idx="27569">
                  <c:v>-1.53542E-4</c:v>
                </c:pt>
                <c:pt idx="27570">
                  <c:v>2.7732799999999999E-3</c:v>
                </c:pt>
                <c:pt idx="27571">
                  <c:v>6.7062399999999996E-3</c:v>
                </c:pt>
                <c:pt idx="27572">
                  <c:v>-7.2746299999999998E-3</c:v>
                </c:pt>
                <c:pt idx="27573">
                  <c:v>2.0403899999999999E-2</c:v>
                </c:pt>
                <c:pt idx="27574">
                  <c:v>3.8299599999999999E-3</c:v>
                </c:pt>
                <c:pt idx="27575">
                  <c:v>1.5934899999999998E-2</c:v>
                </c:pt>
                <c:pt idx="27576">
                  <c:v>-1.6706499999999999E-2</c:v>
                </c:pt>
                <c:pt idx="27577">
                  <c:v>-7.8782999999999995E-3</c:v>
                </c:pt>
                <c:pt idx="27578">
                  <c:v>-3.0507099999999999E-2</c:v>
                </c:pt>
                <c:pt idx="27579">
                  <c:v>-1.5533399999999999E-2</c:v>
                </c:pt>
                <c:pt idx="27580">
                  <c:v>-2.0025299999999999E-2</c:v>
                </c:pt>
                <c:pt idx="27581">
                  <c:v>-2.5725399999999999E-2</c:v>
                </c:pt>
                <c:pt idx="27582">
                  <c:v>-3.3973700000000003E-2</c:v>
                </c:pt>
                <c:pt idx="27583">
                  <c:v>-3.8813599999999997E-2</c:v>
                </c:pt>
                <c:pt idx="27584">
                  <c:v>-6.7110099999999999E-3</c:v>
                </c:pt>
                <c:pt idx="27585">
                  <c:v>-2.66781E-2</c:v>
                </c:pt>
                <c:pt idx="27586">
                  <c:v>-2.57807E-2</c:v>
                </c:pt>
                <c:pt idx="27587">
                  <c:v>-2.76823E-2</c:v>
                </c:pt>
                <c:pt idx="27588">
                  <c:v>-3.0021700000000002E-3</c:v>
                </c:pt>
                <c:pt idx="27589">
                  <c:v>-2.1659899999999999E-2</c:v>
                </c:pt>
                <c:pt idx="27590">
                  <c:v>-1.48726E-2</c:v>
                </c:pt>
                <c:pt idx="27591">
                  <c:v>-1.7886200000000001E-2</c:v>
                </c:pt>
                <c:pt idx="27592">
                  <c:v>-4.3554300000000004E-3</c:v>
                </c:pt>
                <c:pt idx="27593">
                  <c:v>7.8392000000000002E-4</c:v>
                </c:pt>
                <c:pt idx="27594">
                  <c:v>-3.4011800000000002E-2</c:v>
                </c:pt>
                <c:pt idx="27595">
                  <c:v>-2.19116E-2</c:v>
                </c:pt>
                <c:pt idx="27596">
                  <c:v>2.5016799999999999E-2</c:v>
                </c:pt>
                <c:pt idx="27597">
                  <c:v>2.2463799999999999E-2</c:v>
                </c:pt>
                <c:pt idx="27598">
                  <c:v>9.7084000000000007E-3</c:v>
                </c:pt>
                <c:pt idx="27599">
                  <c:v>-2.27356E-3</c:v>
                </c:pt>
                <c:pt idx="27600">
                  <c:v>1.11237E-2</c:v>
                </c:pt>
                <c:pt idx="27601">
                  <c:v>3.7670100000000001E-4</c:v>
                </c:pt>
                <c:pt idx="27602">
                  <c:v>1.0038399999999999E-2</c:v>
                </c:pt>
                <c:pt idx="27603">
                  <c:v>-4.2924900000000004E-3</c:v>
                </c:pt>
                <c:pt idx="27604">
                  <c:v>4.7111499999999999E-3</c:v>
                </c:pt>
                <c:pt idx="27605">
                  <c:v>1.3002400000000001E-2</c:v>
                </c:pt>
                <c:pt idx="27606">
                  <c:v>9.9315600000000007E-3</c:v>
                </c:pt>
                <c:pt idx="27607">
                  <c:v>1.3033899999999999E-2</c:v>
                </c:pt>
                <c:pt idx="27608">
                  <c:v>3.2940900000000002E-2</c:v>
                </c:pt>
                <c:pt idx="27609">
                  <c:v>3.6889100000000001E-2</c:v>
                </c:pt>
                <c:pt idx="27610">
                  <c:v>-6.8969699999999997E-3</c:v>
                </c:pt>
                <c:pt idx="27611">
                  <c:v>3.3279400000000001E-2</c:v>
                </c:pt>
                <c:pt idx="27612">
                  <c:v>3.3474900000000002E-2</c:v>
                </c:pt>
                <c:pt idx="27613">
                  <c:v>1.42527E-2</c:v>
                </c:pt>
                <c:pt idx="27614">
                  <c:v>1.36995E-2</c:v>
                </c:pt>
                <c:pt idx="27615">
                  <c:v>1.5076600000000001E-2</c:v>
                </c:pt>
                <c:pt idx="27616">
                  <c:v>8.6994199999999994E-3</c:v>
                </c:pt>
                <c:pt idx="27617">
                  <c:v>-2.4166099999999999E-2</c:v>
                </c:pt>
                <c:pt idx="27618">
                  <c:v>-1.0568599999999999E-2</c:v>
                </c:pt>
                <c:pt idx="27619">
                  <c:v>1.00985E-2</c:v>
                </c:pt>
                <c:pt idx="27620">
                  <c:v>-5.7392099999999998E-3</c:v>
                </c:pt>
                <c:pt idx="27621">
                  <c:v>-5.33199E-3</c:v>
                </c:pt>
                <c:pt idx="27622">
                  <c:v>-6.3009299999999997E-3</c:v>
                </c:pt>
                <c:pt idx="27623">
                  <c:v>2.59981E-2</c:v>
                </c:pt>
                <c:pt idx="27624">
                  <c:v>-3.2167400000000001E-3</c:v>
                </c:pt>
                <c:pt idx="27625">
                  <c:v>5.5475200000000002E-3</c:v>
                </c:pt>
                <c:pt idx="27626">
                  <c:v>-8.9464200000000001E-3</c:v>
                </c:pt>
                <c:pt idx="27627">
                  <c:v>8.3513300000000006E-3</c:v>
                </c:pt>
                <c:pt idx="27628">
                  <c:v>-3.8175599999999998E-3</c:v>
                </c:pt>
                <c:pt idx="27629">
                  <c:v>2.5596600000000001E-3</c:v>
                </c:pt>
                <c:pt idx="27630">
                  <c:v>4.1856799999999998E-3</c:v>
                </c:pt>
                <c:pt idx="27631">
                  <c:v>1.7261500000000001E-3</c:v>
                </c:pt>
                <c:pt idx="27632">
                  <c:v>-1.16539E-2</c:v>
                </c:pt>
                <c:pt idx="27633">
                  <c:v>-1.86214E-2</c:v>
                </c:pt>
                <c:pt idx="27634">
                  <c:v>-1.4226900000000001E-2</c:v>
                </c:pt>
                <c:pt idx="27635">
                  <c:v>-4.48799E-2</c:v>
                </c:pt>
                <c:pt idx="27636">
                  <c:v>-3.5312700000000002E-2</c:v>
                </c:pt>
                <c:pt idx="27637">
                  <c:v>-4.5741999999999998E-2</c:v>
                </c:pt>
                <c:pt idx="27638">
                  <c:v>-4.0313700000000001E-2</c:v>
                </c:pt>
                <c:pt idx="27639">
                  <c:v>-2.93589E-2</c:v>
                </c:pt>
                <c:pt idx="27640">
                  <c:v>-2.2309300000000001E-2</c:v>
                </c:pt>
                <c:pt idx="27641">
                  <c:v>-6.3142800000000002E-3</c:v>
                </c:pt>
                <c:pt idx="27642">
                  <c:v>-8.1348400000000008E-3</c:v>
                </c:pt>
                <c:pt idx="27643">
                  <c:v>-2.6610399999999999E-2</c:v>
                </c:pt>
                <c:pt idx="27644">
                  <c:v>-2.4479899999999999E-2</c:v>
                </c:pt>
                <c:pt idx="27645">
                  <c:v>-4.2563400000000001E-2</c:v>
                </c:pt>
                <c:pt idx="27646">
                  <c:v>-2.5856000000000001E-2</c:v>
                </c:pt>
                <c:pt idx="27647">
                  <c:v>-3.8871800000000001E-3</c:v>
                </c:pt>
                <c:pt idx="27648">
                  <c:v>1.20716E-2</c:v>
                </c:pt>
                <c:pt idx="27649">
                  <c:v>-2.7398100000000002E-2</c:v>
                </c:pt>
                <c:pt idx="27650">
                  <c:v>-1.41602E-2</c:v>
                </c:pt>
                <c:pt idx="27651">
                  <c:v>-2.0050999999999999E-2</c:v>
                </c:pt>
                <c:pt idx="27652">
                  <c:v>-1.8794100000000001E-2</c:v>
                </c:pt>
                <c:pt idx="27653">
                  <c:v>-8.7957399999999998E-3</c:v>
                </c:pt>
                <c:pt idx="27654">
                  <c:v>-1.1572799999999999E-2</c:v>
                </c:pt>
                <c:pt idx="27655">
                  <c:v>-2.9681200000000001E-2</c:v>
                </c:pt>
                <c:pt idx="27656">
                  <c:v>1.60027E-3</c:v>
                </c:pt>
                <c:pt idx="27657">
                  <c:v>5.4321300000000003E-3</c:v>
                </c:pt>
                <c:pt idx="27658">
                  <c:v>-1.1224700000000001E-2</c:v>
                </c:pt>
                <c:pt idx="27659">
                  <c:v>-1.2609499999999999E-2</c:v>
                </c:pt>
                <c:pt idx="27660">
                  <c:v>-4.5490299999999999E-3</c:v>
                </c:pt>
                <c:pt idx="27661">
                  <c:v>-1.4730500000000001E-2</c:v>
                </c:pt>
                <c:pt idx="27662">
                  <c:v>-1.1157999999999999E-3</c:v>
                </c:pt>
                <c:pt idx="27663">
                  <c:v>-1.3361E-3</c:v>
                </c:pt>
                <c:pt idx="27664">
                  <c:v>-3.7851299999999998E-3</c:v>
                </c:pt>
                <c:pt idx="27665">
                  <c:v>-4.6806299999999999E-3</c:v>
                </c:pt>
                <c:pt idx="27666">
                  <c:v>3.1595199999999999E-3</c:v>
                </c:pt>
                <c:pt idx="27667">
                  <c:v>2.35462E-3</c:v>
                </c:pt>
                <c:pt idx="27668">
                  <c:v>-8.8024100000000003E-4</c:v>
                </c:pt>
                <c:pt idx="27669">
                  <c:v>-5.8174099999999999E-4</c:v>
                </c:pt>
                <c:pt idx="27670">
                  <c:v>-2.4595300000000001E-3</c:v>
                </c:pt>
                <c:pt idx="27671">
                  <c:v>3.1484600000000001E-2</c:v>
                </c:pt>
                <c:pt idx="27672">
                  <c:v>2.1725700000000001E-2</c:v>
                </c:pt>
                <c:pt idx="27673">
                  <c:v>6.8016099999999996E-3</c:v>
                </c:pt>
                <c:pt idx="27674">
                  <c:v>6.6499699999999998E-3</c:v>
                </c:pt>
                <c:pt idx="27675">
                  <c:v>-1.31836E-2</c:v>
                </c:pt>
                <c:pt idx="27676">
                  <c:v>5.6572000000000002E-3</c:v>
                </c:pt>
                <c:pt idx="27677">
                  <c:v>2.2139499999999999E-2</c:v>
                </c:pt>
                <c:pt idx="27678">
                  <c:v>3.2286599999999999E-2</c:v>
                </c:pt>
                <c:pt idx="27679">
                  <c:v>-9.2763900000000007E-3</c:v>
                </c:pt>
                <c:pt idx="27680">
                  <c:v>-8.2607300000000008E-3</c:v>
                </c:pt>
                <c:pt idx="27681">
                  <c:v>-4.9018900000000003E-4</c:v>
                </c:pt>
                <c:pt idx="27682">
                  <c:v>-3.6249199999999998E-3</c:v>
                </c:pt>
                <c:pt idx="27683">
                  <c:v>-1.02434E-2</c:v>
                </c:pt>
                <c:pt idx="27684">
                  <c:v>-1.37825E-2</c:v>
                </c:pt>
                <c:pt idx="27685">
                  <c:v>1.25656E-2</c:v>
                </c:pt>
                <c:pt idx="27686">
                  <c:v>2.1953599999999999E-3</c:v>
                </c:pt>
                <c:pt idx="27687">
                  <c:v>-1.1332500000000001E-2</c:v>
                </c:pt>
                <c:pt idx="27688">
                  <c:v>1.6559600000000001E-2</c:v>
                </c:pt>
                <c:pt idx="27689">
                  <c:v>2.6054399999999998E-2</c:v>
                </c:pt>
                <c:pt idx="27690">
                  <c:v>9.3355199999999999E-3</c:v>
                </c:pt>
                <c:pt idx="27691">
                  <c:v>-9.1581300000000004E-3</c:v>
                </c:pt>
                <c:pt idx="27692">
                  <c:v>-1.32084E-3</c:v>
                </c:pt>
                <c:pt idx="27693">
                  <c:v>2.32553E-2</c:v>
                </c:pt>
                <c:pt idx="27694">
                  <c:v>2.7607E-2</c:v>
                </c:pt>
                <c:pt idx="27695">
                  <c:v>9.3240700000000003E-3</c:v>
                </c:pt>
                <c:pt idx="27696">
                  <c:v>1.9705799999999999E-2</c:v>
                </c:pt>
                <c:pt idx="27697">
                  <c:v>1.30606E-2</c:v>
                </c:pt>
                <c:pt idx="27698">
                  <c:v>8.0099100000000003E-3</c:v>
                </c:pt>
                <c:pt idx="27699">
                  <c:v>4.6548800000000001E-3</c:v>
                </c:pt>
                <c:pt idx="27700">
                  <c:v>1.47457E-2</c:v>
                </c:pt>
                <c:pt idx="27701">
                  <c:v>1.2126E-2</c:v>
                </c:pt>
                <c:pt idx="27702">
                  <c:v>1.8680599999999999E-2</c:v>
                </c:pt>
                <c:pt idx="27703">
                  <c:v>2.58064E-2</c:v>
                </c:pt>
                <c:pt idx="27704">
                  <c:v>1.80273E-2</c:v>
                </c:pt>
                <c:pt idx="27705">
                  <c:v>3.2016799999999998E-2</c:v>
                </c:pt>
                <c:pt idx="27706">
                  <c:v>3.6651599999999999E-2</c:v>
                </c:pt>
                <c:pt idx="27707">
                  <c:v>1.8781699999999998E-2</c:v>
                </c:pt>
                <c:pt idx="27708">
                  <c:v>-5.7306299999999996E-3</c:v>
                </c:pt>
                <c:pt idx="27709">
                  <c:v>1.6361199999999999E-2</c:v>
                </c:pt>
                <c:pt idx="27710">
                  <c:v>1.6602499999999999E-2</c:v>
                </c:pt>
                <c:pt idx="27711">
                  <c:v>1.11132E-2</c:v>
                </c:pt>
                <c:pt idx="27712">
                  <c:v>5.2318599999999996E-3</c:v>
                </c:pt>
                <c:pt idx="27713">
                  <c:v>8.7346999999999998E-3</c:v>
                </c:pt>
                <c:pt idx="27714">
                  <c:v>-1.0499999999999999E-3</c:v>
                </c:pt>
                <c:pt idx="27715">
                  <c:v>-2.3990600000000001E-2</c:v>
                </c:pt>
                <c:pt idx="27716">
                  <c:v>-5.7630499999999996E-3</c:v>
                </c:pt>
                <c:pt idx="27717">
                  <c:v>-8.6488699999999995E-3</c:v>
                </c:pt>
                <c:pt idx="27718" formatCode="0.00E+00">
                  <c:v>-9.1552700000000002E-5</c:v>
                </c:pt>
                <c:pt idx="27719">
                  <c:v>1.5482900000000001E-2</c:v>
                </c:pt>
                <c:pt idx="27720">
                  <c:v>-9.1075900000000005E-3</c:v>
                </c:pt>
                <c:pt idx="27721">
                  <c:v>7.6408400000000003E-3</c:v>
                </c:pt>
                <c:pt idx="27722">
                  <c:v>9.0694400000000002E-4</c:v>
                </c:pt>
                <c:pt idx="27723">
                  <c:v>3.7041699999999997E-2</c:v>
                </c:pt>
                <c:pt idx="27724">
                  <c:v>-5.95284E-3</c:v>
                </c:pt>
                <c:pt idx="27725">
                  <c:v>-9.0513199999999999E-3</c:v>
                </c:pt>
                <c:pt idx="27726">
                  <c:v>1.7711600000000001E-2</c:v>
                </c:pt>
                <c:pt idx="27727">
                  <c:v>2.0475400000000001E-2</c:v>
                </c:pt>
                <c:pt idx="27728">
                  <c:v>8.19778E-3</c:v>
                </c:pt>
                <c:pt idx="27729">
                  <c:v>-7.4815799999999998E-3</c:v>
                </c:pt>
                <c:pt idx="27730">
                  <c:v>8.4133100000000002E-3</c:v>
                </c:pt>
                <c:pt idx="27731">
                  <c:v>-2.4780300000000002E-2</c:v>
                </c:pt>
                <c:pt idx="27732">
                  <c:v>-1.15309E-2</c:v>
                </c:pt>
                <c:pt idx="27733">
                  <c:v>1.44806E-2</c:v>
                </c:pt>
                <c:pt idx="27734">
                  <c:v>5.8155100000000003E-3</c:v>
                </c:pt>
                <c:pt idx="27735">
                  <c:v>-1.42708E-2</c:v>
                </c:pt>
                <c:pt idx="27736">
                  <c:v>-2.7553600000000001E-2</c:v>
                </c:pt>
                <c:pt idx="27737">
                  <c:v>-1.8285800000000001E-2</c:v>
                </c:pt>
                <c:pt idx="27738">
                  <c:v>-3.1644800000000001E-2</c:v>
                </c:pt>
                <c:pt idx="27739">
                  <c:v>-1.5953999999999999E-2</c:v>
                </c:pt>
                <c:pt idx="27740">
                  <c:v>3.8127899999999999E-3</c:v>
                </c:pt>
                <c:pt idx="27741">
                  <c:v>-1.37386E-2</c:v>
                </c:pt>
                <c:pt idx="27742">
                  <c:v>-3.6540000000000003E-2</c:v>
                </c:pt>
                <c:pt idx="27743">
                  <c:v>-2.0271299999999999E-2</c:v>
                </c:pt>
                <c:pt idx="27744">
                  <c:v>-1.7050699999999998E-2</c:v>
                </c:pt>
                <c:pt idx="27745">
                  <c:v>-1.04685E-2</c:v>
                </c:pt>
                <c:pt idx="27746">
                  <c:v>-5.5894899999999999E-3</c:v>
                </c:pt>
                <c:pt idx="27747">
                  <c:v>3.5562499999999999E-3</c:v>
                </c:pt>
                <c:pt idx="27748">
                  <c:v>-3.31497E-3</c:v>
                </c:pt>
                <c:pt idx="27749">
                  <c:v>6.6022900000000002E-3</c:v>
                </c:pt>
                <c:pt idx="27750">
                  <c:v>-9.8667100000000008E-3</c:v>
                </c:pt>
                <c:pt idx="27751">
                  <c:v>2.7948400000000002E-2</c:v>
                </c:pt>
                <c:pt idx="27752">
                  <c:v>1.7159500000000001E-2</c:v>
                </c:pt>
                <c:pt idx="27753">
                  <c:v>5.9699999999999998E-4</c:v>
                </c:pt>
                <c:pt idx="27754">
                  <c:v>8.2263900000000001E-3</c:v>
                </c:pt>
                <c:pt idx="27755">
                  <c:v>2.3443200000000001E-2</c:v>
                </c:pt>
                <c:pt idx="27756">
                  <c:v>1.45998E-2</c:v>
                </c:pt>
                <c:pt idx="27757">
                  <c:v>-1.8218000000000002E-2</c:v>
                </c:pt>
                <c:pt idx="27758">
                  <c:v>1.6108500000000001E-2</c:v>
                </c:pt>
                <c:pt idx="27759">
                  <c:v>3.5438499999999999E-3</c:v>
                </c:pt>
                <c:pt idx="27760">
                  <c:v>-7.6599099999999998E-3</c:v>
                </c:pt>
                <c:pt idx="27761">
                  <c:v>-9.7417800000000002E-3</c:v>
                </c:pt>
                <c:pt idx="27762">
                  <c:v>3.0455599999999999E-2</c:v>
                </c:pt>
                <c:pt idx="27763">
                  <c:v>1.8701599999999999E-2</c:v>
                </c:pt>
                <c:pt idx="27764">
                  <c:v>-6.3133199999999997E-4</c:v>
                </c:pt>
                <c:pt idx="27765">
                  <c:v>-1.5916799999999998E-2</c:v>
                </c:pt>
                <c:pt idx="27766">
                  <c:v>-3.40939E-3</c:v>
                </c:pt>
                <c:pt idx="27767">
                  <c:v>-1.7723099999999999E-2</c:v>
                </c:pt>
                <c:pt idx="27768">
                  <c:v>1.1374499999999999E-2</c:v>
                </c:pt>
                <c:pt idx="27769">
                  <c:v>-1.5461000000000001E-2</c:v>
                </c:pt>
                <c:pt idx="27770">
                  <c:v>-1.24273E-2</c:v>
                </c:pt>
                <c:pt idx="27771">
                  <c:v>9.6740699999999999E-3</c:v>
                </c:pt>
                <c:pt idx="27772">
                  <c:v>5.3291299999999996E-3</c:v>
                </c:pt>
                <c:pt idx="27773">
                  <c:v>-4.2953499999999999E-3</c:v>
                </c:pt>
                <c:pt idx="27774">
                  <c:v>2.11716E-4</c:v>
                </c:pt>
                <c:pt idx="27775">
                  <c:v>3.46355E-2</c:v>
                </c:pt>
                <c:pt idx="27776">
                  <c:v>-1.45874E-2</c:v>
                </c:pt>
                <c:pt idx="27777">
                  <c:v>1.21078E-2</c:v>
                </c:pt>
                <c:pt idx="27778">
                  <c:v>2.8596900000000001E-2</c:v>
                </c:pt>
                <c:pt idx="27779">
                  <c:v>2.4745E-2</c:v>
                </c:pt>
                <c:pt idx="27780">
                  <c:v>1.8930399999999999E-3</c:v>
                </c:pt>
                <c:pt idx="27781">
                  <c:v>5.8603300000000004E-3</c:v>
                </c:pt>
                <c:pt idx="27782">
                  <c:v>1.10626E-3</c:v>
                </c:pt>
                <c:pt idx="27783">
                  <c:v>-1.6132400000000002E-2</c:v>
                </c:pt>
                <c:pt idx="27784">
                  <c:v>1.52569E-2</c:v>
                </c:pt>
                <c:pt idx="27785">
                  <c:v>1.6282999999999999E-2</c:v>
                </c:pt>
                <c:pt idx="27786">
                  <c:v>-1.5254999999999999E-2</c:v>
                </c:pt>
                <c:pt idx="27787">
                  <c:v>-7.7238100000000002E-3</c:v>
                </c:pt>
                <c:pt idx="27788">
                  <c:v>-4.0063900000000003E-3</c:v>
                </c:pt>
                <c:pt idx="27789">
                  <c:v>3.0041700000000001E-2</c:v>
                </c:pt>
                <c:pt idx="27790">
                  <c:v>-6.1044699999999999E-3</c:v>
                </c:pt>
                <c:pt idx="27791">
                  <c:v>-1.51253E-2</c:v>
                </c:pt>
                <c:pt idx="27792">
                  <c:v>3.1890899999999999E-3</c:v>
                </c:pt>
                <c:pt idx="27793">
                  <c:v>1.4858199999999999E-3</c:v>
                </c:pt>
                <c:pt idx="27794">
                  <c:v>1.14536E-3</c:v>
                </c:pt>
                <c:pt idx="27795">
                  <c:v>-2.0523099999999999E-3</c:v>
                </c:pt>
                <c:pt idx="27796">
                  <c:v>1.6058900000000001E-2</c:v>
                </c:pt>
                <c:pt idx="27797">
                  <c:v>1.26953E-2</c:v>
                </c:pt>
                <c:pt idx="27798">
                  <c:v>2.4375899999999999E-3</c:v>
                </c:pt>
                <c:pt idx="27799">
                  <c:v>1.17359E-2</c:v>
                </c:pt>
                <c:pt idx="27800">
                  <c:v>1.9864099999999999E-2</c:v>
                </c:pt>
                <c:pt idx="27801">
                  <c:v>2.2345500000000001E-2</c:v>
                </c:pt>
                <c:pt idx="27802">
                  <c:v>9.9124899999999995E-3</c:v>
                </c:pt>
                <c:pt idx="27803">
                  <c:v>1.6192399999999999E-2</c:v>
                </c:pt>
                <c:pt idx="27804">
                  <c:v>2.7138700000000002E-2</c:v>
                </c:pt>
                <c:pt idx="27805">
                  <c:v>1.10683E-2</c:v>
                </c:pt>
                <c:pt idx="27806">
                  <c:v>1.6422300000000001E-2</c:v>
                </c:pt>
                <c:pt idx="27807">
                  <c:v>2.47526E-2</c:v>
                </c:pt>
                <c:pt idx="27808">
                  <c:v>-1.69849E-3</c:v>
                </c:pt>
                <c:pt idx="27809">
                  <c:v>2.7799600000000002E-3</c:v>
                </c:pt>
                <c:pt idx="27810">
                  <c:v>2.27289E-2</c:v>
                </c:pt>
                <c:pt idx="27811">
                  <c:v>4.3554300000000004E-3</c:v>
                </c:pt>
                <c:pt idx="27812">
                  <c:v>-9.6769300000000003E-3</c:v>
                </c:pt>
                <c:pt idx="27813">
                  <c:v>6.2503799999999998E-3</c:v>
                </c:pt>
                <c:pt idx="27814">
                  <c:v>-2.9439900000000001E-3</c:v>
                </c:pt>
                <c:pt idx="27815">
                  <c:v>8.7671299999999997E-3</c:v>
                </c:pt>
                <c:pt idx="27816">
                  <c:v>4.3163300000000002E-3</c:v>
                </c:pt>
                <c:pt idx="27817">
                  <c:v>2.9463799999999998E-2</c:v>
                </c:pt>
                <c:pt idx="27818">
                  <c:v>1.8016799999999999E-2</c:v>
                </c:pt>
                <c:pt idx="27819">
                  <c:v>1.19772E-2</c:v>
                </c:pt>
                <c:pt idx="27820">
                  <c:v>-2.9487599999999999E-3</c:v>
                </c:pt>
                <c:pt idx="27821">
                  <c:v>2.0301799999999998E-2</c:v>
                </c:pt>
                <c:pt idx="27822">
                  <c:v>1.5698400000000001E-2</c:v>
                </c:pt>
                <c:pt idx="27823">
                  <c:v>2.4408300000000001E-2</c:v>
                </c:pt>
                <c:pt idx="27824">
                  <c:v>2.13823E-2</c:v>
                </c:pt>
                <c:pt idx="27825">
                  <c:v>2.5638600000000001E-2</c:v>
                </c:pt>
                <c:pt idx="27826">
                  <c:v>1.6537699999999999E-2</c:v>
                </c:pt>
                <c:pt idx="27827">
                  <c:v>-6.3314399999999998E-3</c:v>
                </c:pt>
                <c:pt idx="27828">
                  <c:v>-2.7913999999999999E-3</c:v>
                </c:pt>
                <c:pt idx="27829">
                  <c:v>4.5526499999999998E-2</c:v>
                </c:pt>
                <c:pt idx="27830">
                  <c:v>3.5599699999999998E-2</c:v>
                </c:pt>
                <c:pt idx="27831">
                  <c:v>1.81026E-2</c:v>
                </c:pt>
                <c:pt idx="27832">
                  <c:v>7.6084100000000003E-3</c:v>
                </c:pt>
                <c:pt idx="27833">
                  <c:v>7.6065100000000004E-3</c:v>
                </c:pt>
                <c:pt idx="27834">
                  <c:v>-1.8236200000000001E-2</c:v>
                </c:pt>
                <c:pt idx="27835">
                  <c:v>1.3794900000000001E-2</c:v>
                </c:pt>
                <c:pt idx="27836">
                  <c:v>1.72701E-2</c:v>
                </c:pt>
                <c:pt idx="27837">
                  <c:v>6.9837600000000003E-3</c:v>
                </c:pt>
                <c:pt idx="27838" formatCode="0.00E+00">
                  <c:v>-6.8664600000000007E-5</c:v>
                </c:pt>
                <c:pt idx="27839">
                  <c:v>7.3232699999999998E-3</c:v>
                </c:pt>
                <c:pt idx="27840">
                  <c:v>-2.6645699999999998E-3</c:v>
                </c:pt>
                <c:pt idx="27841">
                  <c:v>1.97477E-2</c:v>
                </c:pt>
                <c:pt idx="27842">
                  <c:v>-1.48792E-2</c:v>
                </c:pt>
                <c:pt idx="27843">
                  <c:v>5.5379899999999996E-3</c:v>
                </c:pt>
                <c:pt idx="27844">
                  <c:v>-2.4297699999999998E-2</c:v>
                </c:pt>
                <c:pt idx="27845">
                  <c:v>3.41034E-3</c:v>
                </c:pt>
                <c:pt idx="27846">
                  <c:v>1.0459899999999999E-2</c:v>
                </c:pt>
                <c:pt idx="27847">
                  <c:v>1.8879900000000002E-2</c:v>
                </c:pt>
                <c:pt idx="27848">
                  <c:v>2.2907299999999999E-3</c:v>
                </c:pt>
                <c:pt idx="27849">
                  <c:v>-3.2806399999999998E-4</c:v>
                </c:pt>
                <c:pt idx="27850">
                  <c:v>-4.6186400000000002E-3</c:v>
                </c:pt>
                <c:pt idx="27851">
                  <c:v>4.9924899999999996E-3</c:v>
                </c:pt>
                <c:pt idx="27852">
                  <c:v>-1.07031E-2</c:v>
                </c:pt>
                <c:pt idx="27853">
                  <c:v>-4.4515600000000002E-2</c:v>
                </c:pt>
                <c:pt idx="27854">
                  <c:v>3.1909899999999999E-3</c:v>
                </c:pt>
                <c:pt idx="27855">
                  <c:v>4.6371500000000003E-2</c:v>
                </c:pt>
                <c:pt idx="27856">
                  <c:v>1.5209200000000001E-2</c:v>
                </c:pt>
                <c:pt idx="27857">
                  <c:v>-3.1004000000000001E-3</c:v>
                </c:pt>
                <c:pt idx="27858">
                  <c:v>1.8773100000000001E-2</c:v>
                </c:pt>
                <c:pt idx="27859">
                  <c:v>3.8900400000000002E-2</c:v>
                </c:pt>
                <c:pt idx="27860">
                  <c:v>2.8702700000000001E-2</c:v>
                </c:pt>
                <c:pt idx="27861">
                  <c:v>2.3937200000000001E-4</c:v>
                </c:pt>
                <c:pt idx="27862">
                  <c:v>1.6745599999999999E-2</c:v>
                </c:pt>
                <c:pt idx="27863">
                  <c:v>6.6890700000000001E-3</c:v>
                </c:pt>
                <c:pt idx="27864">
                  <c:v>5.3253199999999997E-3</c:v>
                </c:pt>
                <c:pt idx="27865">
                  <c:v>-7.1144100000000005E-4</c:v>
                </c:pt>
                <c:pt idx="27866">
                  <c:v>-2.2139499999999999E-2</c:v>
                </c:pt>
                <c:pt idx="27867">
                  <c:v>1.9245099999999999E-3</c:v>
                </c:pt>
                <c:pt idx="27868">
                  <c:v>-3.47519E-3</c:v>
                </c:pt>
                <c:pt idx="27869">
                  <c:v>-1.1583299999999999E-2</c:v>
                </c:pt>
                <c:pt idx="27870">
                  <c:v>-8.26263E-3</c:v>
                </c:pt>
                <c:pt idx="27871">
                  <c:v>-1.2683900000000001E-3</c:v>
                </c:pt>
                <c:pt idx="27872">
                  <c:v>1.22766E-2</c:v>
                </c:pt>
                <c:pt idx="27873">
                  <c:v>2.63748E-2</c:v>
                </c:pt>
                <c:pt idx="27874">
                  <c:v>3.0574799999999999E-2</c:v>
                </c:pt>
                <c:pt idx="27875">
                  <c:v>1.28231E-2</c:v>
                </c:pt>
                <c:pt idx="27876">
                  <c:v>1.54839E-2</c:v>
                </c:pt>
                <c:pt idx="27877">
                  <c:v>2.5043499999999998E-3</c:v>
                </c:pt>
                <c:pt idx="27878">
                  <c:v>1.7582899999999999E-2</c:v>
                </c:pt>
                <c:pt idx="27879">
                  <c:v>1.6918200000000001E-2</c:v>
                </c:pt>
                <c:pt idx="27880">
                  <c:v>1.1112199999999999E-2</c:v>
                </c:pt>
                <c:pt idx="27881">
                  <c:v>1.0820400000000001E-2</c:v>
                </c:pt>
                <c:pt idx="27882">
                  <c:v>1.69582E-2</c:v>
                </c:pt>
                <c:pt idx="27883">
                  <c:v>3.2669999999999998E-2</c:v>
                </c:pt>
                <c:pt idx="27884">
                  <c:v>1.5903500000000001E-2</c:v>
                </c:pt>
                <c:pt idx="27885">
                  <c:v>2.1527299999999999E-2</c:v>
                </c:pt>
                <c:pt idx="27886">
                  <c:v>1.1072199999999999E-3</c:v>
                </c:pt>
                <c:pt idx="27887">
                  <c:v>1.0237700000000001E-2</c:v>
                </c:pt>
                <c:pt idx="27888">
                  <c:v>4.8008E-3</c:v>
                </c:pt>
                <c:pt idx="27889">
                  <c:v>1.1320099999999999E-3</c:v>
                </c:pt>
                <c:pt idx="27890">
                  <c:v>2.6437800000000001E-2</c:v>
                </c:pt>
                <c:pt idx="27891">
                  <c:v>3.3756300000000003E-2</c:v>
                </c:pt>
                <c:pt idx="27892">
                  <c:v>2.46859E-2</c:v>
                </c:pt>
                <c:pt idx="27893">
                  <c:v>-7.1325299999999998E-3</c:v>
                </c:pt>
                <c:pt idx="27894">
                  <c:v>1.00708E-2</c:v>
                </c:pt>
                <c:pt idx="27895">
                  <c:v>4.4149399999999998E-2</c:v>
                </c:pt>
                <c:pt idx="27896">
                  <c:v>3.9489700000000003E-2</c:v>
                </c:pt>
                <c:pt idx="27897">
                  <c:v>3.6799400000000003E-2</c:v>
                </c:pt>
                <c:pt idx="27898">
                  <c:v>3.8188E-2</c:v>
                </c:pt>
                <c:pt idx="27899">
                  <c:v>1.6198199999999999E-2</c:v>
                </c:pt>
                <c:pt idx="27900">
                  <c:v>2.55499E-2</c:v>
                </c:pt>
                <c:pt idx="27901">
                  <c:v>3.8970900000000003E-2</c:v>
                </c:pt>
                <c:pt idx="27902">
                  <c:v>3.8392999999999997E-2</c:v>
                </c:pt>
                <c:pt idx="27903">
                  <c:v>2.9908199999999999E-2</c:v>
                </c:pt>
                <c:pt idx="27904">
                  <c:v>3.2960900000000001E-2</c:v>
                </c:pt>
                <c:pt idx="27905">
                  <c:v>3.6951999999999999E-2</c:v>
                </c:pt>
                <c:pt idx="27906">
                  <c:v>4.71373E-2</c:v>
                </c:pt>
                <c:pt idx="27907">
                  <c:v>4.1503900000000003E-2</c:v>
                </c:pt>
                <c:pt idx="27908">
                  <c:v>2.9192900000000001E-2</c:v>
                </c:pt>
                <c:pt idx="27909">
                  <c:v>4.4672999999999997E-2</c:v>
                </c:pt>
                <c:pt idx="27910">
                  <c:v>3.49369E-2</c:v>
                </c:pt>
                <c:pt idx="27911">
                  <c:v>1.7797500000000001E-2</c:v>
                </c:pt>
                <c:pt idx="27912">
                  <c:v>5.3841600000000003E-2</c:v>
                </c:pt>
                <c:pt idx="27913">
                  <c:v>3.2137899999999997E-2</c:v>
                </c:pt>
                <c:pt idx="27914">
                  <c:v>2.23188E-2</c:v>
                </c:pt>
                <c:pt idx="27915">
                  <c:v>1.51024E-2</c:v>
                </c:pt>
                <c:pt idx="27916">
                  <c:v>2.6728600000000002E-2</c:v>
                </c:pt>
                <c:pt idx="27917">
                  <c:v>3.3061E-2</c:v>
                </c:pt>
                <c:pt idx="27918">
                  <c:v>1.9080199999999999E-2</c:v>
                </c:pt>
                <c:pt idx="27919">
                  <c:v>2.71168E-2</c:v>
                </c:pt>
                <c:pt idx="27920">
                  <c:v>3.0262899999999999E-2</c:v>
                </c:pt>
                <c:pt idx="27921">
                  <c:v>1.1328700000000001E-2</c:v>
                </c:pt>
                <c:pt idx="27922">
                  <c:v>-4.2610199999999999E-3</c:v>
                </c:pt>
                <c:pt idx="27923">
                  <c:v>6.3304900000000002E-3</c:v>
                </c:pt>
                <c:pt idx="27924">
                  <c:v>-2.49767E-3</c:v>
                </c:pt>
                <c:pt idx="27925">
                  <c:v>2.1512E-2</c:v>
                </c:pt>
                <c:pt idx="27926">
                  <c:v>1.3168300000000001E-2</c:v>
                </c:pt>
                <c:pt idx="27927">
                  <c:v>4.78649E-3</c:v>
                </c:pt>
                <c:pt idx="27928">
                  <c:v>9.5558199999999996E-3</c:v>
                </c:pt>
                <c:pt idx="27929">
                  <c:v>-7.7438400000000001E-3</c:v>
                </c:pt>
                <c:pt idx="27930">
                  <c:v>1.16463E-2</c:v>
                </c:pt>
                <c:pt idx="27931">
                  <c:v>2.1278399999999999E-2</c:v>
                </c:pt>
                <c:pt idx="27932">
                  <c:v>-1.3689E-2</c:v>
                </c:pt>
                <c:pt idx="27933">
                  <c:v>-1.6578699999999998E-2</c:v>
                </c:pt>
                <c:pt idx="27934">
                  <c:v>-1.15376E-2</c:v>
                </c:pt>
                <c:pt idx="27935">
                  <c:v>2.46439E-2</c:v>
                </c:pt>
                <c:pt idx="27936">
                  <c:v>9.3240700000000003E-3</c:v>
                </c:pt>
                <c:pt idx="27937">
                  <c:v>-1.5740400000000002E-2</c:v>
                </c:pt>
                <c:pt idx="27938">
                  <c:v>1.6517599999999999E-3</c:v>
                </c:pt>
                <c:pt idx="27939">
                  <c:v>1.5018500000000001E-2</c:v>
                </c:pt>
                <c:pt idx="27940">
                  <c:v>2.9095599999999999E-2</c:v>
                </c:pt>
                <c:pt idx="27941">
                  <c:v>9.4747500000000005E-3</c:v>
                </c:pt>
                <c:pt idx="27942">
                  <c:v>1.1466E-2</c:v>
                </c:pt>
                <c:pt idx="27943">
                  <c:v>1.6220100000000001E-2</c:v>
                </c:pt>
                <c:pt idx="27944">
                  <c:v>1.63774E-2</c:v>
                </c:pt>
                <c:pt idx="27945">
                  <c:v>2.8013199999999999E-2</c:v>
                </c:pt>
                <c:pt idx="27946">
                  <c:v>1.7870899999999999E-2</c:v>
                </c:pt>
                <c:pt idx="27947">
                  <c:v>4.51651E-2</c:v>
                </c:pt>
                <c:pt idx="27948">
                  <c:v>2.9301600000000001E-2</c:v>
                </c:pt>
                <c:pt idx="27949">
                  <c:v>6.2160499999999999E-3</c:v>
                </c:pt>
                <c:pt idx="27950">
                  <c:v>2.92625E-2</c:v>
                </c:pt>
                <c:pt idx="27951">
                  <c:v>1.7115600000000002E-2</c:v>
                </c:pt>
                <c:pt idx="27952">
                  <c:v>1.9559900000000002E-2</c:v>
                </c:pt>
                <c:pt idx="27953">
                  <c:v>2.8389899999999999E-2</c:v>
                </c:pt>
                <c:pt idx="27954">
                  <c:v>2.9240599999999999E-2</c:v>
                </c:pt>
                <c:pt idx="27955">
                  <c:v>1.49164E-2</c:v>
                </c:pt>
                <c:pt idx="27956">
                  <c:v>2.70882E-2</c:v>
                </c:pt>
                <c:pt idx="27957">
                  <c:v>1.8859899999999999E-2</c:v>
                </c:pt>
                <c:pt idx="27958">
                  <c:v>2.3994400000000001E-3</c:v>
                </c:pt>
                <c:pt idx="27959">
                  <c:v>2.1204000000000001E-2</c:v>
                </c:pt>
                <c:pt idx="27960">
                  <c:v>1.33486E-2</c:v>
                </c:pt>
                <c:pt idx="27961">
                  <c:v>2.0566000000000001E-2</c:v>
                </c:pt>
                <c:pt idx="27962">
                  <c:v>1.3913200000000001E-2</c:v>
                </c:pt>
                <c:pt idx="27963">
                  <c:v>1.7686799999999999E-2</c:v>
                </c:pt>
                <c:pt idx="27964">
                  <c:v>2.5221799999999999E-2</c:v>
                </c:pt>
                <c:pt idx="27965">
                  <c:v>4.6234099999999997E-3</c:v>
                </c:pt>
                <c:pt idx="27966">
                  <c:v>2.35491E-2</c:v>
                </c:pt>
                <c:pt idx="27967">
                  <c:v>1.2867E-2</c:v>
                </c:pt>
                <c:pt idx="27968">
                  <c:v>4.0043799999999997E-2</c:v>
                </c:pt>
                <c:pt idx="27969">
                  <c:v>3.6742200000000003E-2</c:v>
                </c:pt>
                <c:pt idx="27970">
                  <c:v>2.07186E-2</c:v>
                </c:pt>
                <c:pt idx="27971">
                  <c:v>2.83232E-2</c:v>
                </c:pt>
                <c:pt idx="27972">
                  <c:v>1.90268E-2</c:v>
                </c:pt>
                <c:pt idx="27973">
                  <c:v>4.0849700000000003E-2</c:v>
                </c:pt>
                <c:pt idx="27974">
                  <c:v>2.8236399999999998E-2</c:v>
                </c:pt>
                <c:pt idx="27975">
                  <c:v>1.84355E-2</c:v>
                </c:pt>
                <c:pt idx="27976">
                  <c:v>1.6280200000000002E-2</c:v>
                </c:pt>
                <c:pt idx="27977">
                  <c:v>2.3911499999999999E-2</c:v>
                </c:pt>
                <c:pt idx="27978">
                  <c:v>4.09536E-2</c:v>
                </c:pt>
                <c:pt idx="27979">
                  <c:v>1.28775E-2</c:v>
                </c:pt>
                <c:pt idx="27980">
                  <c:v>1.49231E-2</c:v>
                </c:pt>
                <c:pt idx="27981">
                  <c:v>1.63822E-2</c:v>
                </c:pt>
                <c:pt idx="27982">
                  <c:v>2.89726E-3</c:v>
                </c:pt>
                <c:pt idx="27983">
                  <c:v>4.6634699999999999E-4</c:v>
                </c:pt>
                <c:pt idx="27984">
                  <c:v>-6.1998399999999999E-3</c:v>
                </c:pt>
                <c:pt idx="27985">
                  <c:v>7.1620900000000003E-3</c:v>
                </c:pt>
                <c:pt idx="27986">
                  <c:v>1.76563E-2</c:v>
                </c:pt>
                <c:pt idx="27987">
                  <c:v>-7.0371599999999998E-3</c:v>
                </c:pt>
                <c:pt idx="27988">
                  <c:v>-2.6788699999999999E-3</c:v>
                </c:pt>
                <c:pt idx="27989">
                  <c:v>-5.2890799999999998E-3</c:v>
                </c:pt>
                <c:pt idx="27990">
                  <c:v>-3.8623800000000001E-4</c:v>
                </c:pt>
                <c:pt idx="27991">
                  <c:v>-5.2967099999999996E-3</c:v>
                </c:pt>
                <c:pt idx="27992">
                  <c:v>1.57108E-2</c:v>
                </c:pt>
                <c:pt idx="27993">
                  <c:v>1.6396500000000001E-2</c:v>
                </c:pt>
                <c:pt idx="27994">
                  <c:v>-1.2350099999999999E-3</c:v>
                </c:pt>
                <c:pt idx="27995">
                  <c:v>-1.17102E-2</c:v>
                </c:pt>
                <c:pt idx="27996">
                  <c:v>9.8886500000000006E-3</c:v>
                </c:pt>
                <c:pt idx="27997">
                  <c:v>6.8263999999999998E-3</c:v>
                </c:pt>
                <c:pt idx="27998">
                  <c:v>-4.6224600000000001E-3</c:v>
                </c:pt>
                <c:pt idx="27999">
                  <c:v>6.2131900000000004E-3</c:v>
                </c:pt>
                <c:pt idx="28000">
                  <c:v>2.3269699999999998E-3</c:v>
                </c:pt>
                <c:pt idx="28001">
                  <c:v>1.8278099999999999E-2</c:v>
                </c:pt>
                <c:pt idx="28002">
                  <c:v>2.7485800000000001E-2</c:v>
                </c:pt>
                <c:pt idx="28003">
                  <c:v>1.07784E-2</c:v>
                </c:pt>
                <c:pt idx="28004">
                  <c:v>1.17121E-2</c:v>
                </c:pt>
                <c:pt idx="28005">
                  <c:v>1.7178499999999999E-2</c:v>
                </c:pt>
                <c:pt idx="28006">
                  <c:v>1.19667E-2</c:v>
                </c:pt>
                <c:pt idx="28007">
                  <c:v>9.0408299999999997E-4</c:v>
                </c:pt>
                <c:pt idx="28008">
                  <c:v>1.8029199999999999E-2</c:v>
                </c:pt>
                <c:pt idx="28009">
                  <c:v>2.75993E-2</c:v>
                </c:pt>
                <c:pt idx="28010">
                  <c:v>5.6381199999999999E-3</c:v>
                </c:pt>
                <c:pt idx="28011">
                  <c:v>1.7502799999999999E-2</c:v>
                </c:pt>
                <c:pt idx="28012">
                  <c:v>2.9851900000000001E-2</c:v>
                </c:pt>
                <c:pt idx="28013">
                  <c:v>2.8863E-2</c:v>
                </c:pt>
                <c:pt idx="28014">
                  <c:v>1.85852E-2</c:v>
                </c:pt>
                <c:pt idx="28015">
                  <c:v>5.3184500000000003E-2</c:v>
                </c:pt>
                <c:pt idx="28016">
                  <c:v>5.0655400000000003E-2</c:v>
                </c:pt>
                <c:pt idx="28017">
                  <c:v>2.07396E-2</c:v>
                </c:pt>
                <c:pt idx="28018">
                  <c:v>1.70698E-2</c:v>
                </c:pt>
                <c:pt idx="28019">
                  <c:v>1.34926E-2</c:v>
                </c:pt>
                <c:pt idx="28020">
                  <c:v>1.29356E-2</c:v>
                </c:pt>
                <c:pt idx="28021">
                  <c:v>-5.4798099999999999E-3</c:v>
                </c:pt>
                <c:pt idx="28022">
                  <c:v>1.2033500000000001E-2</c:v>
                </c:pt>
                <c:pt idx="28023">
                  <c:v>8.9855200000000003E-3</c:v>
                </c:pt>
                <c:pt idx="28024">
                  <c:v>2.32067E-2</c:v>
                </c:pt>
                <c:pt idx="28025">
                  <c:v>1.8264800000000001E-2</c:v>
                </c:pt>
                <c:pt idx="28026">
                  <c:v>1.789E-2</c:v>
                </c:pt>
                <c:pt idx="28027">
                  <c:v>1.06754E-2</c:v>
                </c:pt>
                <c:pt idx="28028">
                  <c:v>2.8162E-2</c:v>
                </c:pt>
                <c:pt idx="28029">
                  <c:v>8.9368799999999995E-3</c:v>
                </c:pt>
                <c:pt idx="28030">
                  <c:v>2.0255999999999998E-3</c:v>
                </c:pt>
                <c:pt idx="28031">
                  <c:v>-1.9144999999999999E-2</c:v>
                </c:pt>
                <c:pt idx="28032">
                  <c:v>-1.7490400000000001E-3</c:v>
                </c:pt>
                <c:pt idx="28033">
                  <c:v>9.3202600000000003E-3</c:v>
                </c:pt>
                <c:pt idx="28034">
                  <c:v>1.1907600000000001E-2</c:v>
                </c:pt>
                <c:pt idx="28035">
                  <c:v>1.3020500000000001E-2</c:v>
                </c:pt>
                <c:pt idx="28036">
                  <c:v>6.7272199999999999E-3</c:v>
                </c:pt>
                <c:pt idx="28037">
                  <c:v>1.09444E-2</c:v>
                </c:pt>
                <c:pt idx="28038">
                  <c:v>1.02024E-2</c:v>
                </c:pt>
                <c:pt idx="28039">
                  <c:v>-2.2020299999999998E-3</c:v>
                </c:pt>
                <c:pt idx="28040">
                  <c:v>-2.02694E-2</c:v>
                </c:pt>
                <c:pt idx="28041">
                  <c:v>-1.3546000000000001E-2</c:v>
                </c:pt>
                <c:pt idx="28042">
                  <c:v>-3.1299600000000002E-3</c:v>
                </c:pt>
                <c:pt idx="28043">
                  <c:v>-1.03064E-2</c:v>
                </c:pt>
                <c:pt idx="28044">
                  <c:v>8.1138600000000005E-3</c:v>
                </c:pt>
                <c:pt idx="28045">
                  <c:v>7.0257200000000001E-3</c:v>
                </c:pt>
                <c:pt idx="28046">
                  <c:v>-7.6389300000000004E-3</c:v>
                </c:pt>
                <c:pt idx="28047">
                  <c:v>-3.5810500000000001E-3</c:v>
                </c:pt>
                <c:pt idx="28048">
                  <c:v>2.04945E-3</c:v>
                </c:pt>
                <c:pt idx="28049">
                  <c:v>1.9426300000000001E-3</c:v>
                </c:pt>
                <c:pt idx="28050">
                  <c:v>-1.7115600000000002E-2</c:v>
                </c:pt>
                <c:pt idx="28051">
                  <c:v>-9.5767999999999999E-3</c:v>
                </c:pt>
                <c:pt idx="28052">
                  <c:v>-1.5989300000000001E-2</c:v>
                </c:pt>
                <c:pt idx="28053">
                  <c:v>1.11675E-2</c:v>
                </c:pt>
                <c:pt idx="28054">
                  <c:v>2.4601000000000001E-2</c:v>
                </c:pt>
                <c:pt idx="28055">
                  <c:v>2.6998500000000002E-3</c:v>
                </c:pt>
                <c:pt idx="28056">
                  <c:v>-4.5557000000000002E-3</c:v>
                </c:pt>
                <c:pt idx="28057">
                  <c:v>5.53894E-3</c:v>
                </c:pt>
                <c:pt idx="28058">
                  <c:v>1.5644100000000001E-2</c:v>
                </c:pt>
                <c:pt idx="28059">
                  <c:v>9.2029599999999996E-3</c:v>
                </c:pt>
                <c:pt idx="28060">
                  <c:v>-6.6375699999999995E-4</c:v>
                </c:pt>
                <c:pt idx="28061">
                  <c:v>8.0366099999999996E-3</c:v>
                </c:pt>
                <c:pt idx="28062">
                  <c:v>4.1960699999999997E-2</c:v>
                </c:pt>
                <c:pt idx="28063">
                  <c:v>3.0006399999999999E-2</c:v>
                </c:pt>
                <c:pt idx="28064">
                  <c:v>6.73962E-3</c:v>
                </c:pt>
                <c:pt idx="28065">
                  <c:v>-1.2822200000000001E-2</c:v>
                </c:pt>
                <c:pt idx="28066">
                  <c:v>5.3978000000000003E-3</c:v>
                </c:pt>
                <c:pt idx="28067">
                  <c:v>3.9586999999999999E-3</c:v>
                </c:pt>
                <c:pt idx="28068">
                  <c:v>-2.43845E-2</c:v>
                </c:pt>
                <c:pt idx="28069">
                  <c:v>-1.0280600000000001E-2</c:v>
                </c:pt>
                <c:pt idx="28070">
                  <c:v>1.8750200000000002E-2</c:v>
                </c:pt>
                <c:pt idx="28071">
                  <c:v>3.7059799999999997E-2</c:v>
                </c:pt>
                <c:pt idx="28072">
                  <c:v>2.45094E-3</c:v>
                </c:pt>
                <c:pt idx="28073">
                  <c:v>-8.7051400000000001E-3</c:v>
                </c:pt>
                <c:pt idx="28074">
                  <c:v>2.35271E-3</c:v>
                </c:pt>
                <c:pt idx="28075">
                  <c:v>-1.24931E-3</c:v>
                </c:pt>
                <c:pt idx="28076">
                  <c:v>-2.0159699999999999E-2</c:v>
                </c:pt>
                <c:pt idx="28077">
                  <c:v>-1.8716799999999999E-2</c:v>
                </c:pt>
                <c:pt idx="28078">
                  <c:v>9.5844299999999997E-3</c:v>
                </c:pt>
                <c:pt idx="28079">
                  <c:v>1.90992E-2</c:v>
                </c:pt>
                <c:pt idx="28080">
                  <c:v>-4.0998500000000004E-3</c:v>
                </c:pt>
                <c:pt idx="28081">
                  <c:v>-2.02484E-2</c:v>
                </c:pt>
                <c:pt idx="28082">
                  <c:v>4.5671499999999999E-3</c:v>
                </c:pt>
                <c:pt idx="28083">
                  <c:v>1.1712999999999999E-2</c:v>
                </c:pt>
                <c:pt idx="28084">
                  <c:v>-3.0898999999999998E-4</c:v>
                </c:pt>
                <c:pt idx="28085">
                  <c:v>-2.4562799999999999E-2</c:v>
                </c:pt>
                <c:pt idx="28086">
                  <c:v>-7.8277599999999996E-3</c:v>
                </c:pt>
                <c:pt idx="28087">
                  <c:v>1.8740699999999999E-2</c:v>
                </c:pt>
                <c:pt idx="28088">
                  <c:v>1.0796500000000001E-2</c:v>
                </c:pt>
                <c:pt idx="28089">
                  <c:v>-2.0769099999999999E-2</c:v>
                </c:pt>
                <c:pt idx="28090">
                  <c:v>-1.09596E-2</c:v>
                </c:pt>
                <c:pt idx="28091">
                  <c:v>-8.2407000000000001E-3</c:v>
                </c:pt>
                <c:pt idx="28092">
                  <c:v>-2.9258700000000001E-3</c:v>
                </c:pt>
                <c:pt idx="28093">
                  <c:v>-8.8377000000000004E-3</c:v>
                </c:pt>
                <c:pt idx="28094">
                  <c:v>-2.57568E-2</c:v>
                </c:pt>
                <c:pt idx="28095">
                  <c:v>-8.6259800000000001E-3</c:v>
                </c:pt>
                <c:pt idx="28096">
                  <c:v>2.5844600000000001E-4</c:v>
                </c:pt>
                <c:pt idx="28097">
                  <c:v>-7.7915199999999997E-3</c:v>
                </c:pt>
                <c:pt idx="28098">
                  <c:v>-1.33924E-2</c:v>
                </c:pt>
                <c:pt idx="28099">
                  <c:v>-1.2448300000000001E-2</c:v>
                </c:pt>
                <c:pt idx="28100">
                  <c:v>-4.5270900000000001E-3</c:v>
                </c:pt>
                <c:pt idx="28101">
                  <c:v>-2.4043999999999999E-2</c:v>
                </c:pt>
                <c:pt idx="28102">
                  <c:v>-1.56975E-2</c:v>
                </c:pt>
                <c:pt idx="28103">
                  <c:v>4.7759999999999999E-3</c:v>
                </c:pt>
                <c:pt idx="28104">
                  <c:v>-7.3146799999999998E-4</c:v>
                </c:pt>
                <c:pt idx="28105">
                  <c:v>1.2597999999999999E-3</c:v>
                </c:pt>
                <c:pt idx="28106">
                  <c:v>-9.2859299999999995E-3</c:v>
                </c:pt>
                <c:pt idx="28107">
                  <c:v>4.43459E-4</c:v>
                </c:pt>
                <c:pt idx="28108">
                  <c:v>9.9430100000000004E-3</c:v>
                </c:pt>
                <c:pt idx="28109">
                  <c:v>-9.8524100000000007E-3</c:v>
                </c:pt>
                <c:pt idx="28110">
                  <c:v>9.3803399999999992E-3</c:v>
                </c:pt>
                <c:pt idx="28111">
                  <c:v>1.1148499999999999E-3</c:v>
                </c:pt>
                <c:pt idx="28112">
                  <c:v>-4.37069E-3</c:v>
                </c:pt>
                <c:pt idx="28113">
                  <c:v>-4.47607E-2</c:v>
                </c:pt>
                <c:pt idx="28114">
                  <c:v>-2.54688E-2</c:v>
                </c:pt>
                <c:pt idx="28115">
                  <c:v>-4.7855399999999996E-3</c:v>
                </c:pt>
                <c:pt idx="28116">
                  <c:v>-3.68118E-3</c:v>
                </c:pt>
                <c:pt idx="28117">
                  <c:v>-3.44E-2</c:v>
                </c:pt>
                <c:pt idx="28118">
                  <c:v>-4.0513E-2</c:v>
                </c:pt>
                <c:pt idx="28119">
                  <c:v>-3.5347000000000003E-2</c:v>
                </c:pt>
                <c:pt idx="28120">
                  <c:v>-2.5086399999999998E-2</c:v>
                </c:pt>
                <c:pt idx="28121">
                  <c:v>-4.12731E-2</c:v>
                </c:pt>
                <c:pt idx="28122">
                  <c:v>-3.7459399999999997E-2</c:v>
                </c:pt>
                <c:pt idx="28123">
                  <c:v>-2.3208599999999999E-2</c:v>
                </c:pt>
                <c:pt idx="28124">
                  <c:v>-1.53084E-2</c:v>
                </c:pt>
                <c:pt idx="28125">
                  <c:v>-2.2548700000000001E-2</c:v>
                </c:pt>
                <c:pt idx="28126">
                  <c:v>-1.49822E-3</c:v>
                </c:pt>
                <c:pt idx="28127">
                  <c:v>-2.9283500000000001E-2</c:v>
                </c:pt>
                <c:pt idx="28128">
                  <c:v>-2.5499299999999999E-2</c:v>
                </c:pt>
                <c:pt idx="28129">
                  <c:v>-3.3448199999999997E-2</c:v>
                </c:pt>
                <c:pt idx="28130">
                  <c:v>-3.5231600000000002E-2</c:v>
                </c:pt>
                <c:pt idx="28131">
                  <c:v>-4.2533899999999999E-2</c:v>
                </c:pt>
                <c:pt idx="28132">
                  <c:v>-1.56279E-2</c:v>
                </c:pt>
                <c:pt idx="28133">
                  <c:v>-9.0427400000000005E-3</c:v>
                </c:pt>
                <c:pt idx="28134">
                  <c:v>-3.05443E-2</c:v>
                </c:pt>
                <c:pt idx="28135">
                  <c:v>-1.9039199999999999E-2</c:v>
                </c:pt>
                <c:pt idx="28136">
                  <c:v>-2.2313099999999999E-2</c:v>
                </c:pt>
                <c:pt idx="28137">
                  <c:v>-9.9525499999999992E-3</c:v>
                </c:pt>
                <c:pt idx="28138">
                  <c:v>-2.4725899999999999E-2</c:v>
                </c:pt>
                <c:pt idx="28139">
                  <c:v>-2.88162E-2</c:v>
                </c:pt>
                <c:pt idx="28140">
                  <c:v>-3.1004E-2</c:v>
                </c:pt>
                <c:pt idx="28141">
                  <c:v>-1.4637000000000001E-2</c:v>
                </c:pt>
                <c:pt idx="28142">
                  <c:v>-1.6856199999999998E-2</c:v>
                </c:pt>
                <c:pt idx="28143">
                  <c:v>-1.9144100000000001E-2</c:v>
                </c:pt>
                <c:pt idx="28144">
                  <c:v>-3.9383899999999999E-2</c:v>
                </c:pt>
                <c:pt idx="28145">
                  <c:v>-2.1635100000000001E-2</c:v>
                </c:pt>
                <c:pt idx="28146">
                  <c:v>-3.5746600000000003E-2</c:v>
                </c:pt>
                <c:pt idx="28147">
                  <c:v>-1.4369E-2</c:v>
                </c:pt>
                <c:pt idx="28148">
                  <c:v>-4.0529299999999997E-2</c:v>
                </c:pt>
                <c:pt idx="28149">
                  <c:v>-1.32523E-2</c:v>
                </c:pt>
                <c:pt idx="28150">
                  <c:v>-1.6881E-2</c:v>
                </c:pt>
                <c:pt idx="28151">
                  <c:v>-2.7100599999999999E-2</c:v>
                </c:pt>
                <c:pt idx="28152">
                  <c:v>-6.54497E-2</c:v>
                </c:pt>
                <c:pt idx="28153">
                  <c:v>-4.5494100000000003E-2</c:v>
                </c:pt>
                <c:pt idx="28154">
                  <c:v>2.4700200000000002E-4</c:v>
                </c:pt>
                <c:pt idx="28155">
                  <c:v>-7.6112699999999998E-3</c:v>
                </c:pt>
                <c:pt idx="28156">
                  <c:v>-2.0775800000000001E-2</c:v>
                </c:pt>
                <c:pt idx="28157">
                  <c:v>-4.20694E-2</c:v>
                </c:pt>
                <c:pt idx="28158">
                  <c:v>-3.3009499999999997E-2</c:v>
                </c:pt>
                <c:pt idx="28159">
                  <c:v>-2.2592500000000001E-2</c:v>
                </c:pt>
                <c:pt idx="28160">
                  <c:v>-3.2929399999999998E-2</c:v>
                </c:pt>
                <c:pt idx="28161">
                  <c:v>-3.4770000000000002E-2</c:v>
                </c:pt>
                <c:pt idx="28162">
                  <c:v>-4.0062899999999999E-2</c:v>
                </c:pt>
                <c:pt idx="28163">
                  <c:v>-2.8663600000000001E-2</c:v>
                </c:pt>
                <c:pt idx="28164">
                  <c:v>-1.7320599999999998E-2</c:v>
                </c:pt>
                <c:pt idx="28165">
                  <c:v>-2.7101500000000001E-2</c:v>
                </c:pt>
                <c:pt idx="28166">
                  <c:v>6.0768100000000002E-3</c:v>
                </c:pt>
                <c:pt idx="28167">
                  <c:v>-2.0410500000000002E-2</c:v>
                </c:pt>
                <c:pt idx="28168">
                  <c:v>-3.1913799999999999E-2</c:v>
                </c:pt>
                <c:pt idx="28169">
                  <c:v>-4.5193700000000003E-2</c:v>
                </c:pt>
                <c:pt idx="28170">
                  <c:v>-2.3612999999999999E-2</c:v>
                </c:pt>
                <c:pt idx="28171">
                  <c:v>-1.9040100000000001E-2</c:v>
                </c:pt>
                <c:pt idx="28172">
                  <c:v>-8.26263E-3</c:v>
                </c:pt>
                <c:pt idx="28173">
                  <c:v>-1.8399200000000001E-2</c:v>
                </c:pt>
                <c:pt idx="28174">
                  <c:v>-3.5005599999999998E-2</c:v>
                </c:pt>
                <c:pt idx="28175">
                  <c:v>-2.0042399999999998E-2</c:v>
                </c:pt>
                <c:pt idx="28176">
                  <c:v>-4.5802099999999998E-2</c:v>
                </c:pt>
                <c:pt idx="28177">
                  <c:v>-1.1443099999999999E-2</c:v>
                </c:pt>
                <c:pt idx="28178">
                  <c:v>-1.01166E-2</c:v>
                </c:pt>
                <c:pt idx="28179">
                  <c:v>-1.0581E-2</c:v>
                </c:pt>
                <c:pt idx="28180">
                  <c:v>-4.5336700000000001E-2</c:v>
                </c:pt>
                <c:pt idx="28181">
                  <c:v>-3.4763299999999997E-2</c:v>
                </c:pt>
                <c:pt idx="28182">
                  <c:v>-1.28307E-2</c:v>
                </c:pt>
                <c:pt idx="28183">
                  <c:v>-1.85804E-2</c:v>
                </c:pt>
                <c:pt idx="28184">
                  <c:v>-1.3239900000000001E-2</c:v>
                </c:pt>
                <c:pt idx="28185">
                  <c:v>-1.18847E-2</c:v>
                </c:pt>
                <c:pt idx="28186">
                  <c:v>-1.21174E-2</c:v>
                </c:pt>
                <c:pt idx="28187">
                  <c:v>-1.73063E-2</c:v>
                </c:pt>
                <c:pt idx="28188">
                  <c:v>-1.20544E-2</c:v>
                </c:pt>
                <c:pt idx="28189">
                  <c:v>-1.1928599999999999E-2</c:v>
                </c:pt>
                <c:pt idx="28190">
                  <c:v>-9.7875600000000007E-3</c:v>
                </c:pt>
                <c:pt idx="28191">
                  <c:v>9.9887799999999992E-3</c:v>
                </c:pt>
                <c:pt idx="28192">
                  <c:v>-2.9478099999999999E-3</c:v>
                </c:pt>
                <c:pt idx="28193">
                  <c:v>-1.45311E-2</c:v>
                </c:pt>
                <c:pt idx="28194">
                  <c:v>5.3730000000000002E-3</c:v>
                </c:pt>
                <c:pt idx="28195">
                  <c:v>-7.5073199999999996E-3</c:v>
                </c:pt>
                <c:pt idx="28196">
                  <c:v>-7.9593700000000003E-3</c:v>
                </c:pt>
                <c:pt idx="28197">
                  <c:v>-3.8751599999999997E-2</c:v>
                </c:pt>
                <c:pt idx="28198">
                  <c:v>-1.9220399999999999E-2</c:v>
                </c:pt>
                <c:pt idx="28199">
                  <c:v>-2.4670600000000001E-2</c:v>
                </c:pt>
                <c:pt idx="28200">
                  <c:v>-3.1097400000000001E-2</c:v>
                </c:pt>
                <c:pt idx="28201">
                  <c:v>-2.78664E-2</c:v>
                </c:pt>
                <c:pt idx="28202">
                  <c:v>-3.9201699999999999E-2</c:v>
                </c:pt>
                <c:pt idx="28203">
                  <c:v>-3.1004899999999998E-2</c:v>
                </c:pt>
                <c:pt idx="28204">
                  <c:v>-4.3136599999999997E-2</c:v>
                </c:pt>
                <c:pt idx="28205">
                  <c:v>-3.5288800000000002E-2</c:v>
                </c:pt>
                <c:pt idx="28206">
                  <c:v>-1.89018E-2</c:v>
                </c:pt>
                <c:pt idx="28207">
                  <c:v>-2.9038399999999999E-2</c:v>
                </c:pt>
                <c:pt idx="28208">
                  <c:v>-4.1543999999999998E-2</c:v>
                </c:pt>
                <c:pt idx="28209">
                  <c:v>-3.6799400000000003E-2</c:v>
                </c:pt>
                <c:pt idx="28210">
                  <c:v>-5.5143400000000002E-2</c:v>
                </c:pt>
                <c:pt idx="28211">
                  <c:v>-3.5695999999999999E-2</c:v>
                </c:pt>
                <c:pt idx="28212">
                  <c:v>-2.3652099999999999E-2</c:v>
                </c:pt>
                <c:pt idx="28213">
                  <c:v>-3.5991700000000001E-2</c:v>
                </c:pt>
                <c:pt idx="28214">
                  <c:v>-2.19536E-2</c:v>
                </c:pt>
                <c:pt idx="28215">
                  <c:v>-2.3335499999999999E-2</c:v>
                </c:pt>
                <c:pt idx="28216">
                  <c:v>-2.4957699999999999E-2</c:v>
                </c:pt>
                <c:pt idx="28217">
                  <c:v>-1.15175E-2</c:v>
                </c:pt>
                <c:pt idx="28218">
                  <c:v>-3.6834699999999998E-2</c:v>
                </c:pt>
                <c:pt idx="28219">
                  <c:v>-3.1359699999999997E-2</c:v>
                </c:pt>
                <c:pt idx="28220">
                  <c:v>-4.06942E-2</c:v>
                </c:pt>
                <c:pt idx="28221">
                  <c:v>-2.2028900000000001E-2</c:v>
                </c:pt>
                <c:pt idx="28222">
                  <c:v>-3.1028699999999999E-2</c:v>
                </c:pt>
                <c:pt idx="28223">
                  <c:v>-1.15929E-2</c:v>
                </c:pt>
                <c:pt idx="28224">
                  <c:v>-2.9168099999999999E-2</c:v>
                </c:pt>
                <c:pt idx="28225">
                  <c:v>-5.6504199999999997E-2</c:v>
                </c:pt>
                <c:pt idx="28226">
                  <c:v>-4.9229599999999998E-2</c:v>
                </c:pt>
                <c:pt idx="28227">
                  <c:v>-5.14755E-2</c:v>
                </c:pt>
                <c:pt idx="28228">
                  <c:v>-5.3221699999999997E-2</c:v>
                </c:pt>
                <c:pt idx="28229">
                  <c:v>-3.78275E-2</c:v>
                </c:pt>
                <c:pt idx="28230">
                  <c:v>-5.2379599999999998E-2</c:v>
                </c:pt>
                <c:pt idx="28231">
                  <c:v>-7.2099700000000003E-2</c:v>
                </c:pt>
                <c:pt idx="28232">
                  <c:v>-4.7804800000000001E-2</c:v>
                </c:pt>
                <c:pt idx="28233">
                  <c:v>-5.2786800000000002E-2</c:v>
                </c:pt>
                <c:pt idx="28234">
                  <c:v>-2.9992100000000001E-2</c:v>
                </c:pt>
                <c:pt idx="28235">
                  <c:v>-4.1822400000000003E-2</c:v>
                </c:pt>
                <c:pt idx="28236">
                  <c:v>-3.2593700000000003E-2</c:v>
                </c:pt>
                <c:pt idx="28237">
                  <c:v>-4.4767399999999999E-2</c:v>
                </c:pt>
                <c:pt idx="28238">
                  <c:v>-4.1443800000000003E-2</c:v>
                </c:pt>
                <c:pt idx="28239">
                  <c:v>-3.4295100000000002E-2</c:v>
                </c:pt>
                <c:pt idx="28240">
                  <c:v>-2.0662300000000001E-2</c:v>
                </c:pt>
                <c:pt idx="28241">
                  <c:v>-3.2760600000000001E-2</c:v>
                </c:pt>
                <c:pt idx="28242">
                  <c:v>-4.7723799999999997E-2</c:v>
                </c:pt>
                <c:pt idx="28243">
                  <c:v>-5.7146099999999998E-2</c:v>
                </c:pt>
                <c:pt idx="28244">
                  <c:v>-3.69349E-2</c:v>
                </c:pt>
                <c:pt idx="28245">
                  <c:v>-3.3479700000000001E-2</c:v>
                </c:pt>
                <c:pt idx="28246">
                  <c:v>-4.2329800000000001E-2</c:v>
                </c:pt>
                <c:pt idx="28247">
                  <c:v>-4.8057599999999999E-2</c:v>
                </c:pt>
                <c:pt idx="28248">
                  <c:v>-4.8667000000000002E-2</c:v>
                </c:pt>
                <c:pt idx="28249">
                  <c:v>-5.8443099999999998E-2</c:v>
                </c:pt>
                <c:pt idx="28250">
                  <c:v>-3.39203E-2</c:v>
                </c:pt>
                <c:pt idx="28251">
                  <c:v>-1.8059700000000001E-2</c:v>
                </c:pt>
                <c:pt idx="28252">
                  <c:v>-4.0896399999999999E-2</c:v>
                </c:pt>
                <c:pt idx="28253">
                  <c:v>-3.55701E-2</c:v>
                </c:pt>
                <c:pt idx="28254">
                  <c:v>-5.0506599999999999E-2</c:v>
                </c:pt>
                <c:pt idx="28255">
                  <c:v>-1.6964900000000002E-2</c:v>
                </c:pt>
                <c:pt idx="28256">
                  <c:v>-2.42834E-2</c:v>
                </c:pt>
                <c:pt idx="28257">
                  <c:v>5.6190500000000004E-3</c:v>
                </c:pt>
                <c:pt idx="28258">
                  <c:v>-2.9648799999999999E-2</c:v>
                </c:pt>
                <c:pt idx="28259">
                  <c:v>-3.4831000000000001E-2</c:v>
                </c:pt>
                <c:pt idx="28260">
                  <c:v>-2.25496E-2</c:v>
                </c:pt>
                <c:pt idx="28261">
                  <c:v>-3.6050800000000001E-2</c:v>
                </c:pt>
                <c:pt idx="28262">
                  <c:v>-2.8371799999999999E-3</c:v>
                </c:pt>
                <c:pt idx="28263">
                  <c:v>-6.7377100000000001E-3</c:v>
                </c:pt>
                <c:pt idx="28264">
                  <c:v>1.5464800000000001E-2</c:v>
                </c:pt>
                <c:pt idx="28265">
                  <c:v>-5.3005200000000004E-3</c:v>
                </c:pt>
                <c:pt idx="28266">
                  <c:v>-1.1854200000000001E-2</c:v>
                </c:pt>
                <c:pt idx="28267">
                  <c:v>-2.6599899999999999E-2</c:v>
                </c:pt>
                <c:pt idx="28268">
                  <c:v>-1.9948E-2</c:v>
                </c:pt>
                <c:pt idx="28269">
                  <c:v>-2.08092E-2</c:v>
                </c:pt>
                <c:pt idx="28270">
                  <c:v>-4.3775599999999998E-2</c:v>
                </c:pt>
                <c:pt idx="28271">
                  <c:v>-3.90205E-2</c:v>
                </c:pt>
                <c:pt idx="28272">
                  <c:v>-1.6804699999999999E-2</c:v>
                </c:pt>
                <c:pt idx="28273">
                  <c:v>-2.06299E-2</c:v>
                </c:pt>
                <c:pt idx="28274">
                  <c:v>-1.52893E-2</c:v>
                </c:pt>
                <c:pt idx="28275">
                  <c:v>-2.03962E-2</c:v>
                </c:pt>
                <c:pt idx="28276">
                  <c:v>-4.7764800000000003E-2</c:v>
                </c:pt>
                <c:pt idx="28277">
                  <c:v>-5.8606100000000001E-2</c:v>
                </c:pt>
                <c:pt idx="28278">
                  <c:v>-3.0584299999999998E-2</c:v>
                </c:pt>
                <c:pt idx="28279">
                  <c:v>-3.40757E-2</c:v>
                </c:pt>
                <c:pt idx="28280">
                  <c:v>-1.9966100000000001E-2</c:v>
                </c:pt>
                <c:pt idx="28281">
                  <c:v>-2.4764100000000001E-2</c:v>
                </c:pt>
                <c:pt idx="28282">
                  <c:v>-3.4536400000000002E-2</c:v>
                </c:pt>
                <c:pt idx="28283">
                  <c:v>-3.7254299999999997E-2</c:v>
                </c:pt>
                <c:pt idx="28284">
                  <c:v>-2.9918699999999999E-2</c:v>
                </c:pt>
                <c:pt idx="28285">
                  <c:v>-5.3701399999999998E-3</c:v>
                </c:pt>
                <c:pt idx="28286">
                  <c:v>4.4441199999999999E-4</c:v>
                </c:pt>
                <c:pt idx="28287">
                  <c:v>-3.7258100000000002E-2</c:v>
                </c:pt>
                <c:pt idx="28288">
                  <c:v>-3.1472199999999999E-2</c:v>
                </c:pt>
                <c:pt idx="28289">
                  <c:v>-4.6825399999999998E-4</c:v>
                </c:pt>
                <c:pt idx="28290">
                  <c:v>1.28212E-2</c:v>
                </c:pt>
                <c:pt idx="28291">
                  <c:v>-1.9374800000000001E-2</c:v>
                </c:pt>
                <c:pt idx="28292">
                  <c:v>-2.5808299999999999E-2</c:v>
                </c:pt>
                <c:pt idx="28293">
                  <c:v>2.1127699999999999E-2</c:v>
                </c:pt>
                <c:pt idx="28294">
                  <c:v>-2.5530799999999999E-2</c:v>
                </c:pt>
                <c:pt idx="28295">
                  <c:v>-3.0679700000000001E-2</c:v>
                </c:pt>
                <c:pt idx="28296">
                  <c:v>-2.5239899999999999E-2</c:v>
                </c:pt>
                <c:pt idx="28297">
                  <c:v>3.68118E-3</c:v>
                </c:pt>
                <c:pt idx="28298">
                  <c:v>-6.5927499999999997E-3</c:v>
                </c:pt>
                <c:pt idx="28299">
                  <c:v>-3.7678700000000002E-2</c:v>
                </c:pt>
                <c:pt idx="28300">
                  <c:v>-4.2440400000000003E-2</c:v>
                </c:pt>
                <c:pt idx="28301">
                  <c:v>-1.0168999999999999E-2</c:v>
                </c:pt>
                <c:pt idx="28302">
                  <c:v>-5.6896200000000003E-3</c:v>
                </c:pt>
                <c:pt idx="28303">
                  <c:v>-4.2481400000000002E-2</c:v>
                </c:pt>
                <c:pt idx="28304">
                  <c:v>-2.8142E-2</c:v>
                </c:pt>
                <c:pt idx="28305">
                  <c:v>-1.6101799999999999E-2</c:v>
                </c:pt>
                <c:pt idx="28306">
                  <c:v>-1.2207000000000001E-2</c:v>
                </c:pt>
                <c:pt idx="28307">
                  <c:v>-1.9805900000000001E-2</c:v>
                </c:pt>
                <c:pt idx="28308">
                  <c:v>-4.0798199999999996E-3</c:v>
                </c:pt>
                <c:pt idx="28309">
                  <c:v>2.1114300000000001E-3</c:v>
                </c:pt>
                <c:pt idx="28310">
                  <c:v>-1.14279E-2</c:v>
                </c:pt>
                <c:pt idx="28311">
                  <c:v>-1.98441E-2</c:v>
                </c:pt>
                <c:pt idx="28312">
                  <c:v>-3.0641600000000001E-2</c:v>
                </c:pt>
                <c:pt idx="28313">
                  <c:v>-1.6536700000000001E-3</c:v>
                </c:pt>
                <c:pt idx="28314">
                  <c:v>2.03514E-3</c:v>
                </c:pt>
                <c:pt idx="28315">
                  <c:v>-3.3407200000000001E-3</c:v>
                </c:pt>
                <c:pt idx="28316">
                  <c:v>-6.0243600000000003E-3</c:v>
                </c:pt>
                <c:pt idx="28317">
                  <c:v>5.45979E-3</c:v>
                </c:pt>
                <c:pt idx="28318">
                  <c:v>1.6584399999999999E-2</c:v>
                </c:pt>
                <c:pt idx="28319">
                  <c:v>6.0100600000000002E-3</c:v>
                </c:pt>
                <c:pt idx="28320">
                  <c:v>-8.8119499999999998E-4</c:v>
                </c:pt>
                <c:pt idx="28321">
                  <c:v>2.1553000000000002E-3</c:v>
                </c:pt>
                <c:pt idx="28322">
                  <c:v>3.9014800000000001E-3</c:v>
                </c:pt>
                <c:pt idx="28323">
                  <c:v>-3.4608799999999999E-3</c:v>
                </c:pt>
                <c:pt idx="28324">
                  <c:v>-6.70719E-3</c:v>
                </c:pt>
                <c:pt idx="28325">
                  <c:v>-1.88761E-2</c:v>
                </c:pt>
                <c:pt idx="28326">
                  <c:v>-2.5382999999999999E-2</c:v>
                </c:pt>
                <c:pt idx="28327">
                  <c:v>-1.14336E-2</c:v>
                </c:pt>
                <c:pt idx="28328">
                  <c:v>-3.6060300000000003E-2</c:v>
                </c:pt>
                <c:pt idx="28329">
                  <c:v>-2.1621700000000001E-2</c:v>
                </c:pt>
                <c:pt idx="28330">
                  <c:v>-1.9014400000000001E-2</c:v>
                </c:pt>
                <c:pt idx="28331">
                  <c:v>-1.46523E-2</c:v>
                </c:pt>
                <c:pt idx="28332">
                  <c:v>-4.1160599999999999E-2</c:v>
                </c:pt>
                <c:pt idx="28333">
                  <c:v>-4.3594399999999998E-2</c:v>
                </c:pt>
                <c:pt idx="28334">
                  <c:v>-2.9255900000000001E-2</c:v>
                </c:pt>
                <c:pt idx="28335">
                  <c:v>-2.5958100000000001E-2</c:v>
                </c:pt>
                <c:pt idx="28336">
                  <c:v>-3.8240400000000001E-2</c:v>
                </c:pt>
                <c:pt idx="28337">
                  <c:v>-1.56221E-2</c:v>
                </c:pt>
                <c:pt idx="28338">
                  <c:v>-1.22709E-2</c:v>
                </c:pt>
                <c:pt idx="28339">
                  <c:v>-3.6472299999999999E-2</c:v>
                </c:pt>
                <c:pt idx="28340">
                  <c:v>-3.7825600000000001E-2</c:v>
                </c:pt>
                <c:pt idx="28341">
                  <c:v>-2.56586E-2</c:v>
                </c:pt>
                <c:pt idx="28342">
                  <c:v>8.6736699999999996E-3</c:v>
                </c:pt>
                <c:pt idx="28343">
                  <c:v>1.1508900000000001E-2</c:v>
                </c:pt>
                <c:pt idx="28344">
                  <c:v>-2.6619E-2</c:v>
                </c:pt>
                <c:pt idx="28345">
                  <c:v>-2.97766E-2</c:v>
                </c:pt>
                <c:pt idx="28346">
                  <c:v>-2.85101E-2</c:v>
                </c:pt>
                <c:pt idx="28347">
                  <c:v>-3.2176000000000003E-2</c:v>
                </c:pt>
                <c:pt idx="28348">
                  <c:v>-1.0498E-2</c:v>
                </c:pt>
                <c:pt idx="28349">
                  <c:v>-3.0126599999999999E-3</c:v>
                </c:pt>
                <c:pt idx="28350">
                  <c:v>-1.6357400000000001E-2</c:v>
                </c:pt>
                <c:pt idx="28351">
                  <c:v>-2.21272E-2</c:v>
                </c:pt>
                <c:pt idx="28352">
                  <c:v>-2.1599799999999999E-2</c:v>
                </c:pt>
                <c:pt idx="28353">
                  <c:v>-4.9724599999999997E-3</c:v>
                </c:pt>
                <c:pt idx="28354">
                  <c:v>-1.6365100000000001E-3</c:v>
                </c:pt>
                <c:pt idx="28355">
                  <c:v>3.89194E-3</c:v>
                </c:pt>
                <c:pt idx="28356">
                  <c:v>8.7442400000000003E-3</c:v>
                </c:pt>
                <c:pt idx="28357">
                  <c:v>-9.2477800000000006E-3</c:v>
                </c:pt>
                <c:pt idx="28358">
                  <c:v>-1.97792E-2</c:v>
                </c:pt>
                <c:pt idx="28359">
                  <c:v>-1.8573800000000001E-2</c:v>
                </c:pt>
                <c:pt idx="28360">
                  <c:v>4.8446699999999997E-3</c:v>
                </c:pt>
                <c:pt idx="28361">
                  <c:v>9.3898799999999998E-3</c:v>
                </c:pt>
                <c:pt idx="28362">
                  <c:v>1.7736399999999999E-2</c:v>
                </c:pt>
                <c:pt idx="28363">
                  <c:v>2.94685E-3</c:v>
                </c:pt>
                <c:pt idx="28364">
                  <c:v>3.87192E-3</c:v>
                </c:pt>
                <c:pt idx="28365">
                  <c:v>2.49681E-2</c:v>
                </c:pt>
                <c:pt idx="28366">
                  <c:v>3.6540000000000003E-2</c:v>
                </c:pt>
                <c:pt idx="28367">
                  <c:v>2.0511600000000001E-2</c:v>
                </c:pt>
                <c:pt idx="28368">
                  <c:v>1.70422E-3</c:v>
                </c:pt>
                <c:pt idx="28369">
                  <c:v>7.9517400000000005E-3</c:v>
                </c:pt>
                <c:pt idx="28370">
                  <c:v>3.3059100000000001E-2</c:v>
                </c:pt>
                <c:pt idx="28371">
                  <c:v>3.5606400000000003E-2</c:v>
                </c:pt>
                <c:pt idx="28372">
                  <c:v>3.2234199999999998E-2</c:v>
                </c:pt>
                <c:pt idx="28373">
                  <c:v>3.4732800000000001E-2</c:v>
                </c:pt>
                <c:pt idx="28374">
                  <c:v>3.4011800000000002E-2</c:v>
                </c:pt>
                <c:pt idx="28375">
                  <c:v>1.8959E-2</c:v>
                </c:pt>
                <c:pt idx="28376">
                  <c:v>1.9990000000000001E-2</c:v>
                </c:pt>
                <c:pt idx="28377">
                  <c:v>2.1910700000000002E-2</c:v>
                </c:pt>
                <c:pt idx="28378">
                  <c:v>4.0846800000000003E-2</c:v>
                </c:pt>
                <c:pt idx="28379">
                  <c:v>2.63538E-2</c:v>
                </c:pt>
                <c:pt idx="28380">
                  <c:v>2.6372900000000001E-2</c:v>
                </c:pt>
                <c:pt idx="28381">
                  <c:v>1.8570900000000001E-2</c:v>
                </c:pt>
                <c:pt idx="28382">
                  <c:v>3.8053499999999997E-2</c:v>
                </c:pt>
                <c:pt idx="28383">
                  <c:v>3.2598500000000002E-2</c:v>
                </c:pt>
                <c:pt idx="28384">
                  <c:v>2.4219500000000001E-2</c:v>
                </c:pt>
                <c:pt idx="28385">
                  <c:v>2.9468500000000002E-2</c:v>
                </c:pt>
                <c:pt idx="28386">
                  <c:v>4.30918E-2</c:v>
                </c:pt>
                <c:pt idx="28387">
                  <c:v>2.6770599999999999E-2</c:v>
                </c:pt>
                <c:pt idx="28388">
                  <c:v>2.79779E-2</c:v>
                </c:pt>
                <c:pt idx="28389">
                  <c:v>3.5652200000000002E-2</c:v>
                </c:pt>
                <c:pt idx="28390">
                  <c:v>2.7982699999999999E-2</c:v>
                </c:pt>
                <c:pt idx="28391">
                  <c:v>7.52449E-3</c:v>
                </c:pt>
                <c:pt idx="28392">
                  <c:v>4.632E-2</c:v>
                </c:pt>
                <c:pt idx="28393">
                  <c:v>3.03288E-2</c:v>
                </c:pt>
                <c:pt idx="28394">
                  <c:v>1.1287699999999999E-2</c:v>
                </c:pt>
                <c:pt idx="28395">
                  <c:v>9.1104500000000008E-3</c:v>
                </c:pt>
                <c:pt idx="28396">
                  <c:v>1.3989400000000001E-2</c:v>
                </c:pt>
                <c:pt idx="28397">
                  <c:v>3.8783999999999999E-2</c:v>
                </c:pt>
                <c:pt idx="28398">
                  <c:v>3.1283400000000003E-2</c:v>
                </c:pt>
                <c:pt idx="28399">
                  <c:v>6.9780299999999996E-3</c:v>
                </c:pt>
                <c:pt idx="28400">
                  <c:v>3.7525200000000002E-2</c:v>
                </c:pt>
                <c:pt idx="28401">
                  <c:v>3.06606E-2</c:v>
                </c:pt>
                <c:pt idx="28402">
                  <c:v>1.2599000000000001E-2</c:v>
                </c:pt>
                <c:pt idx="28403">
                  <c:v>5.7821299999999999E-3</c:v>
                </c:pt>
                <c:pt idx="28404">
                  <c:v>2.6308100000000001E-2</c:v>
                </c:pt>
                <c:pt idx="28405">
                  <c:v>3.1894699999999998E-2</c:v>
                </c:pt>
                <c:pt idx="28406">
                  <c:v>6.2742199999999996E-3</c:v>
                </c:pt>
                <c:pt idx="28407">
                  <c:v>2.1482500000000002E-2</c:v>
                </c:pt>
                <c:pt idx="28408">
                  <c:v>3.6435099999999998E-2</c:v>
                </c:pt>
                <c:pt idx="28409">
                  <c:v>1.96781E-2</c:v>
                </c:pt>
                <c:pt idx="28410">
                  <c:v>4.5292899999999997E-2</c:v>
                </c:pt>
                <c:pt idx="28411">
                  <c:v>3.1704900000000001E-2</c:v>
                </c:pt>
                <c:pt idx="28412">
                  <c:v>3.7947700000000001E-2</c:v>
                </c:pt>
                <c:pt idx="28413">
                  <c:v>2.4834599999999998E-2</c:v>
                </c:pt>
                <c:pt idx="28414">
                  <c:v>2.0911200000000001E-2</c:v>
                </c:pt>
                <c:pt idx="28415">
                  <c:v>4.7465300000000002E-2</c:v>
                </c:pt>
                <c:pt idx="28416">
                  <c:v>4.0062E-2</c:v>
                </c:pt>
                <c:pt idx="28417">
                  <c:v>2.7025199999999999E-2</c:v>
                </c:pt>
                <c:pt idx="28418">
                  <c:v>1.73607E-2</c:v>
                </c:pt>
                <c:pt idx="28419">
                  <c:v>3.0539500000000001E-2</c:v>
                </c:pt>
                <c:pt idx="28420">
                  <c:v>2.41175E-2</c:v>
                </c:pt>
                <c:pt idx="28421">
                  <c:v>2.89822E-2</c:v>
                </c:pt>
                <c:pt idx="28422">
                  <c:v>2.8454799999999999E-2</c:v>
                </c:pt>
                <c:pt idx="28423">
                  <c:v>4.6909300000000001E-2</c:v>
                </c:pt>
                <c:pt idx="28424">
                  <c:v>3.6898599999999997E-2</c:v>
                </c:pt>
                <c:pt idx="28425">
                  <c:v>2.9552499999999999E-2</c:v>
                </c:pt>
                <c:pt idx="28426">
                  <c:v>2.2639300000000001E-2</c:v>
                </c:pt>
                <c:pt idx="28427">
                  <c:v>2.4816499999999998E-2</c:v>
                </c:pt>
                <c:pt idx="28428">
                  <c:v>4.06218E-2</c:v>
                </c:pt>
                <c:pt idx="28429">
                  <c:v>3.8926099999999998E-2</c:v>
                </c:pt>
                <c:pt idx="28430">
                  <c:v>4.48799E-2</c:v>
                </c:pt>
                <c:pt idx="28431">
                  <c:v>2.20022E-2</c:v>
                </c:pt>
                <c:pt idx="28432">
                  <c:v>1.93539E-2</c:v>
                </c:pt>
                <c:pt idx="28433">
                  <c:v>6.1101899999999997E-3</c:v>
                </c:pt>
                <c:pt idx="28434">
                  <c:v>2.1637900000000002E-2</c:v>
                </c:pt>
                <c:pt idx="28435">
                  <c:v>1.76125E-2</c:v>
                </c:pt>
                <c:pt idx="28436">
                  <c:v>1.5234899999999999E-2</c:v>
                </c:pt>
                <c:pt idx="28437">
                  <c:v>1.1057900000000001E-2</c:v>
                </c:pt>
                <c:pt idx="28438">
                  <c:v>-2.1495799999999999E-3</c:v>
                </c:pt>
                <c:pt idx="28439">
                  <c:v>1.3072E-2</c:v>
                </c:pt>
                <c:pt idx="28440">
                  <c:v>2.1070499999999999E-2</c:v>
                </c:pt>
                <c:pt idx="28441">
                  <c:v>2.1239299999999999E-2</c:v>
                </c:pt>
                <c:pt idx="28442">
                  <c:v>1.5071899999999999E-2</c:v>
                </c:pt>
                <c:pt idx="28443">
                  <c:v>1.3154000000000001E-2</c:v>
                </c:pt>
                <c:pt idx="28444">
                  <c:v>1.53303E-2</c:v>
                </c:pt>
                <c:pt idx="28445">
                  <c:v>6.2665899999999998E-3</c:v>
                </c:pt>
                <c:pt idx="28446">
                  <c:v>1.5898700000000002E-2</c:v>
                </c:pt>
                <c:pt idx="28447">
                  <c:v>7.0695899999999997E-3</c:v>
                </c:pt>
                <c:pt idx="28448">
                  <c:v>8.0966899999999995E-4</c:v>
                </c:pt>
                <c:pt idx="28449">
                  <c:v>4.7826800000000001E-3</c:v>
                </c:pt>
                <c:pt idx="28450">
                  <c:v>5.5522899999999997E-3</c:v>
                </c:pt>
                <c:pt idx="28451">
                  <c:v>2.0137800000000001E-2</c:v>
                </c:pt>
                <c:pt idx="28452">
                  <c:v>1.22766E-2</c:v>
                </c:pt>
                <c:pt idx="28453">
                  <c:v>2.20156E-2</c:v>
                </c:pt>
                <c:pt idx="28454">
                  <c:v>2.1425199999999998E-2</c:v>
                </c:pt>
                <c:pt idx="28455">
                  <c:v>2.4311099999999999E-2</c:v>
                </c:pt>
                <c:pt idx="28456">
                  <c:v>4.2282100000000003E-2</c:v>
                </c:pt>
                <c:pt idx="28457">
                  <c:v>2.1718000000000001E-2</c:v>
                </c:pt>
                <c:pt idx="28458">
                  <c:v>3.4130099999999997E-2</c:v>
                </c:pt>
                <c:pt idx="28459">
                  <c:v>3.4646000000000003E-2</c:v>
                </c:pt>
                <c:pt idx="28460">
                  <c:v>5.4671299999999999E-2</c:v>
                </c:pt>
                <c:pt idx="28461">
                  <c:v>3.6435099999999998E-2</c:v>
                </c:pt>
                <c:pt idx="28462">
                  <c:v>9.5090899999999996E-3</c:v>
                </c:pt>
                <c:pt idx="28463">
                  <c:v>1.6241999999999999E-2</c:v>
                </c:pt>
                <c:pt idx="28464">
                  <c:v>3.2093000000000003E-2</c:v>
                </c:pt>
                <c:pt idx="28465">
                  <c:v>3.9910300000000003E-2</c:v>
                </c:pt>
                <c:pt idx="28466">
                  <c:v>2.4990999999999999E-2</c:v>
                </c:pt>
                <c:pt idx="28467">
                  <c:v>3.67947E-2</c:v>
                </c:pt>
                <c:pt idx="28468">
                  <c:v>5.0697300000000001E-2</c:v>
                </c:pt>
                <c:pt idx="28469">
                  <c:v>3.5454800000000002E-2</c:v>
                </c:pt>
                <c:pt idx="28470">
                  <c:v>2.7333300000000001E-2</c:v>
                </c:pt>
                <c:pt idx="28471">
                  <c:v>1.37053E-2</c:v>
                </c:pt>
                <c:pt idx="28472">
                  <c:v>4.7449100000000001E-2</c:v>
                </c:pt>
                <c:pt idx="28473">
                  <c:v>5.1855999999999999E-2</c:v>
                </c:pt>
                <c:pt idx="28474">
                  <c:v>1.7274899999999999E-2</c:v>
                </c:pt>
                <c:pt idx="28475">
                  <c:v>3.9956100000000001E-2</c:v>
                </c:pt>
                <c:pt idx="28476">
                  <c:v>5.6299200000000001E-2</c:v>
                </c:pt>
                <c:pt idx="28477">
                  <c:v>6.7237900000000003E-2</c:v>
                </c:pt>
                <c:pt idx="28478">
                  <c:v>4.8163400000000002E-2</c:v>
                </c:pt>
                <c:pt idx="28479">
                  <c:v>5.3119699999999999E-2</c:v>
                </c:pt>
                <c:pt idx="28480">
                  <c:v>5.6694000000000001E-2</c:v>
                </c:pt>
                <c:pt idx="28481">
                  <c:v>4.9086600000000001E-2</c:v>
                </c:pt>
                <c:pt idx="28482">
                  <c:v>3.2794999999999998E-2</c:v>
                </c:pt>
                <c:pt idx="28483">
                  <c:v>5.10778E-2</c:v>
                </c:pt>
                <c:pt idx="28484">
                  <c:v>6.7340899999999995E-2</c:v>
                </c:pt>
                <c:pt idx="28485">
                  <c:v>5.7941399999999997E-2</c:v>
                </c:pt>
                <c:pt idx="28486">
                  <c:v>5.1289599999999998E-2</c:v>
                </c:pt>
                <c:pt idx="28487">
                  <c:v>3.5669300000000001E-2</c:v>
                </c:pt>
                <c:pt idx="28488">
                  <c:v>5.1953300000000001E-2</c:v>
                </c:pt>
                <c:pt idx="28489">
                  <c:v>5.6167599999999998E-2</c:v>
                </c:pt>
                <c:pt idx="28490">
                  <c:v>5.88722E-2</c:v>
                </c:pt>
                <c:pt idx="28491">
                  <c:v>3.4149199999999998E-2</c:v>
                </c:pt>
                <c:pt idx="28492">
                  <c:v>5.2448300000000003E-2</c:v>
                </c:pt>
                <c:pt idx="28493">
                  <c:v>3.5222999999999997E-2</c:v>
                </c:pt>
                <c:pt idx="28494">
                  <c:v>4.0263199999999999E-2</c:v>
                </c:pt>
                <c:pt idx="28495">
                  <c:v>3.8008699999999999E-2</c:v>
                </c:pt>
                <c:pt idx="28496">
                  <c:v>4.8505800000000002E-2</c:v>
                </c:pt>
                <c:pt idx="28497">
                  <c:v>4.3184300000000002E-2</c:v>
                </c:pt>
                <c:pt idx="28498">
                  <c:v>3.86839E-2</c:v>
                </c:pt>
                <c:pt idx="28499">
                  <c:v>5.91707E-2</c:v>
                </c:pt>
                <c:pt idx="28500">
                  <c:v>6.6259399999999996E-2</c:v>
                </c:pt>
                <c:pt idx="28501">
                  <c:v>4.6958E-2</c:v>
                </c:pt>
                <c:pt idx="28502">
                  <c:v>4.8971199999999999E-2</c:v>
                </c:pt>
                <c:pt idx="28503">
                  <c:v>4.4982899999999999E-2</c:v>
                </c:pt>
                <c:pt idx="28504">
                  <c:v>5.5492399999999997E-2</c:v>
                </c:pt>
                <c:pt idx="28505">
                  <c:v>6.4803100000000002E-2</c:v>
                </c:pt>
                <c:pt idx="28506">
                  <c:v>4.2181000000000003E-2</c:v>
                </c:pt>
                <c:pt idx="28507">
                  <c:v>3.1986199999999999E-2</c:v>
                </c:pt>
                <c:pt idx="28508">
                  <c:v>3.4458200000000001E-2</c:v>
                </c:pt>
                <c:pt idx="28509">
                  <c:v>3.6834699999999998E-2</c:v>
                </c:pt>
                <c:pt idx="28510">
                  <c:v>4.5347199999999997E-2</c:v>
                </c:pt>
                <c:pt idx="28511">
                  <c:v>3.8271899999999998E-2</c:v>
                </c:pt>
                <c:pt idx="28512">
                  <c:v>4.7857299999999998E-2</c:v>
                </c:pt>
                <c:pt idx="28513">
                  <c:v>3.3095399999999997E-2</c:v>
                </c:pt>
                <c:pt idx="28514">
                  <c:v>3.2754900000000003E-2</c:v>
                </c:pt>
                <c:pt idx="28515">
                  <c:v>1.6269700000000002E-2</c:v>
                </c:pt>
                <c:pt idx="28516">
                  <c:v>2.9783199999999999E-2</c:v>
                </c:pt>
                <c:pt idx="28517">
                  <c:v>2.3993500000000001E-2</c:v>
                </c:pt>
                <c:pt idx="28518">
                  <c:v>1.1043499999999999E-2</c:v>
                </c:pt>
                <c:pt idx="28519">
                  <c:v>2.32582E-2</c:v>
                </c:pt>
                <c:pt idx="28520">
                  <c:v>2.60477E-2</c:v>
                </c:pt>
                <c:pt idx="28521">
                  <c:v>2.20127E-2</c:v>
                </c:pt>
                <c:pt idx="28522">
                  <c:v>2.6793500000000001E-2</c:v>
                </c:pt>
                <c:pt idx="28523">
                  <c:v>6.4954799999999997E-3</c:v>
                </c:pt>
                <c:pt idx="28524">
                  <c:v>2.58894E-2</c:v>
                </c:pt>
                <c:pt idx="28525">
                  <c:v>5.3751E-2</c:v>
                </c:pt>
                <c:pt idx="28526">
                  <c:v>4.00972E-2</c:v>
                </c:pt>
                <c:pt idx="28527">
                  <c:v>3.3049599999999998E-2</c:v>
                </c:pt>
                <c:pt idx="28528">
                  <c:v>3.58114E-2</c:v>
                </c:pt>
                <c:pt idx="28529">
                  <c:v>3.5489100000000003E-2</c:v>
                </c:pt>
                <c:pt idx="28530">
                  <c:v>3.56169E-2</c:v>
                </c:pt>
                <c:pt idx="28531">
                  <c:v>4.8109100000000002E-2</c:v>
                </c:pt>
                <c:pt idx="28532">
                  <c:v>3.2460200000000002E-2</c:v>
                </c:pt>
                <c:pt idx="28533">
                  <c:v>3.9096800000000001E-2</c:v>
                </c:pt>
                <c:pt idx="28534">
                  <c:v>3.5531E-2</c:v>
                </c:pt>
                <c:pt idx="28535">
                  <c:v>1.7074599999999999E-2</c:v>
                </c:pt>
                <c:pt idx="28536">
                  <c:v>2.6598900000000002E-2</c:v>
                </c:pt>
                <c:pt idx="28537">
                  <c:v>2.8114299999999998E-2</c:v>
                </c:pt>
                <c:pt idx="28538">
                  <c:v>2.20184E-2</c:v>
                </c:pt>
                <c:pt idx="28539">
                  <c:v>1.3974200000000001E-2</c:v>
                </c:pt>
                <c:pt idx="28540">
                  <c:v>2.0763400000000001E-2</c:v>
                </c:pt>
                <c:pt idx="28541">
                  <c:v>3.3737200000000002E-2</c:v>
                </c:pt>
                <c:pt idx="28542">
                  <c:v>3.1814599999999998E-2</c:v>
                </c:pt>
                <c:pt idx="28543">
                  <c:v>8.9492800000000004E-3</c:v>
                </c:pt>
                <c:pt idx="28544">
                  <c:v>1.7689699999999999E-2</c:v>
                </c:pt>
                <c:pt idx="28545">
                  <c:v>3.1059300000000001E-2</c:v>
                </c:pt>
                <c:pt idx="28546">
                  <c:v>2.6084900000000001E-2</c:v>
                </c:pt>
                <c:pt idx="28547">
                  <c:v>2.6581799999999999E-2</c:v>
                </c:pt>
                <c:pt idx="28548">
                  <c:v>2.2605900000000002E-2</c:v>
                </c:pt>
                <c:pt idx="28549">
                  <c:v>3.4518199999999999E-2</c:v>
                </c:pt>
                <c:pt idx="28550">
                  <c:v>3.7040700000000003E-2</c:v>
                </c:pt>
                <c:pt idx="28551">
                  <c:v>4.8665999999999996E-3</c:v>
                </c:pt>
                <c:pt idx="28552">
                  <c:v>1.5750900000000002E-2</c:v>
                </c:pt>
                <c:pt idx="28553">
                  <c:v>2.5988600000000001E-2</c:v>
                </c:pt>
                <c:pt idx="28554">
                  <c:v>3.12529E-2</c:v>
                </c:pt>
                <c:pt idx="28555">
                  <c:v>4.34914E-2</c:v>
                </c:pt>
                <c:pt idx="28556">
                  <c:v>5.3242699999999997E-2</c:v>
                </c:pt>
                <c:pt idx="28557">
                  <c:v>4.1522999999999997E-2</c:v>
                </c:pt>
                <c:pt idx="28558">
                  <c:v>2.9118499999999999E-2</c:v>
                </c:pt>
                <c:pt idx="28559">
                  <c:v>4.29287E-2</c:v>
                </c:pt>
                <c:pt idx="28560">
                  <c:v>3.4100499999999999E-2</c:v>
                </c:pt>
                <c:pt idx="28561">
                  <c:v>3.3682799999999999E-2</c:v>
                </c:pt>
                <c:pt idx="28562">
                  <c:v>1.70317E-2</c:v>
                </c:pt>
                <c:pt idx="28563">
                  <c:v>2.55623E-2</c:v>
                </c:pt>
                <c:pt idx="28564">
                  <c:v>1.10207E-2</c:v>
                </c:pt>
                <c:pt idx="28565">
                  <c:v>3.70722E-2</c:v>
                </c:pt>
                <c:pt idx="28566">
                  <c:v>2.4977699999999999E-2</c:v>
                </c:pt>
                <c:pt idx="28567">
                  <c:v>5.4535899999999998E-2</c:v>
                </c:pt>
                <c:pt idx="28568">
                  <c:v>3.8339600000000001E-2</c:v>
                </c:pt>
                <c:pt idx="28569">
                  <c:v>2.2064199999999999E-2</c:v>
                </c:pt>
                <c:pt idx="28570">
                  <c:v>5.3672800000000003E-3</c:v>
                </c:pt>
                <c:pt idx="28571">
                  <c:v>4.3090799999999999E-2</c:v>
                </c:pt>
                <c:pt idx="28572">
                  <c:v>4.86679E-2</c:v>
                </c:pt>
                <c:pt idx="28573">
                  <c:v>3.9431599999999997E-2</c:v>
                </c:pt>
                <c:pt idx="28574">
                  <c:v>3.6612499999999999E-2</c:v>
                </c:pt>
                <c:pt idx="28575">
                  <c:v>2.9963500000000001E-2</c:v>
                </c:pt>
                <c:pt idx="28576">
                  <c:v>4.7314599999999998E-2</c:v>
                </c:pt>
                <c:pt idx="28577">
                  <c:v>3.8237599999999997E-2</c:v>
                </c:pt>
                <c:pt idx="28578">
                  <c:v>5.5024099999999999E-2</c:v>
                </c:pt>
                <c:pt idx="28579">
                  <c:v>2.6075399999999999E-2</c:v>
                </c:pt>
                <c:pt idx="28580">
                  <c:v>5.9136399999999999E-2</c:v>
                </c:pt>
                <c:pt idx="28581">
                  <c:v>3.3082E-2</c:v>
                </c:pt>
                <c:pt idx="28582">
                  <c:v>3.0923800000000001E-2</c:v>
                </c:pt>
                <c:pt idx="28583">
                  <c:v>4.5562699999999998E-2</c:v>
                </c:pt>
                <c:pt idx="28584">
                  <c:v>5.9492099999999999E-2</c:v>
                </c:pt>
                <c:pt idx="28585">
                  <c:v>4.35848E-2</c:v>
                </c:pt>
                <c:pt idx="28586">
                  <c:v>3.1648599999999999E-2</c:v>
                </c:pt>
                <c:pt idx="28587">
                  <c:v>2.3273499999999999E-2</c:v>
                </c:pt>
                <c:pt idx="28588">
                  <c:v>3.0876199999999999E-2</c:v>
                </c:pt>
                <c:pt idx="28589">
                  <c:v>3.4361799999999998E-2</c:v>
                </c:pt>
                <c:pt idx="28590">
                  <c:v>4.0191699999999997E-2</c:v>
                </c:pt>
                <c:pt idx="28591">
                  <c:v>3.2506E-2</c:v>
                </c:pt>
                <c:pt idx="28592">
                  <c:v>1.2706800000000001E-2</c:v>
                </c:pt>
                <c:pt idx="28593">
                  <c:v>6.4411199999999998E-3</c:v>
                </c:pt>
                <c:pt idx="28594">
                  <c:v>2.6989000000000001E-4</c:v>
                </c:pt>
                <c:pt idx="28595">
                  <c:v>3.6092800000000001E-2</c:v>
                </c:pt>
                <c:pt idx="28596">
                  <c:v>3.6346400000000001E-2</c:v>
                </c:pt>
                <c:pt idx="28597">
                  <c:v>2.8696099999999999E-2</c:v>
                </c:pt>
                <c:pt idx="28598">
                  <c:v>-7.00951E-4</c:v>
                </c:pt>
                <c:pt idx="28599">
                  <c:v>2.1176299999999999E-2</c:v>
                </c:pt>
                <c:pt idx="28600">
                  <c:v>4.1264500000000003E-2</c:v>
                </c:pt>
                <c:pt idx="28601">
                  <c:v>4.8859600000000003E-2</c:v>
                </c:pt>
                <c:pt idx="28602">
                  <c:v>4.4893299999999997E-2</c:v>
                </c:pt>
                <c:pt idx="28603">
                  <c:v>8.5821200000000004E-3</c:v>
                </c:pt>
                <c:pt idx="28604">
                  <c:v>2.28024E-2</c:v>
                </c:pt>
                <c:pt idx="28605">
                  <c:v>1.86424E-2</c:v>
                </c:pt>
                <c:pt idx="28606">
                  <c:v>3.43819E-2</c:v>
                </c:pt>
                <c:pt idx="28607">
                  <c:v>3.5072300000000001E-2</c:v>
                </c:pt>
                <c:pt idx="28608">
                  <c:v>5.0289199999999999E-2</c:v>
                </c:pt>
                <c:pt idx="28609">
                  <c:v>2.9513399999999999E-2</c:v>
                </c:pt>
                <c:pt idx="28610">
                  <c:v>-4.85134E-3</c:v>
                </c:pt>
                <c:pt idx="28611">
                  <c:v>2.1959300000000001E-2</c:v>
                </c:pt>
                <c:pt idx="28612">
                  <c:v>2.6080099999999998E-2</c:v>
                </c:pt>
                <c:pt idx="28613">
                  <c:v>3.02095E-2</c:v>
                </c:pt>
                <c:pt idx="28614">
                  <c:v>2.2507699999999999E-2</c:v>
                </c:pt>
                <c:pt idx="28615">
                  <c:v>1.1136099999999999E-2</c:v>
                </c:pt>
                <c:pt idx="28616">
                  <c:v>-1.9006699999999999E-3</c:v>
                </c:pt>
                <c:pt idx="28617">
                  <c:v>-5.1260000000000003E-3</c:v>
                </c:pt>
                <c:pt idx="28618">
                  <c:v>-1.5344600000000001E-3</c:v>
                </c:pt>
                <c:pt idx="28619">
                  <c:v>-2.6790600000000001E-2</c:v>
                </c:pt>
                <c:pt idx="28620">
                  <c:v>-2.4822199999999999E-2</c:v>
                </c:pt>
                <c:pt idx="28621">
                  <c:v>-3.8570399999999998E-2</c:v>
                </c:pt>
                <c:pt idx="28622">
                  <c:v>-1.2640999999999999E-2</c:v>
                </c:pt>
                <c:pt idx="28623">
                  <c:v>-1.01461E-2</c:v>
                </c:pt>
                <c:pt idx="28624">
                  <c:v>-1.18675E-2</c:v>
                </c:pt>
                <c:pt idx="28625">
                  <c:v>-1.8758799999999999E-2</c:v>
                </c:pt>
                <c:pt idx="28626">
                  <c:v>4.5232800000000002E-3</c:v>
                </c:pt>
                <c:pt idx="28627">
                  <c:v>-1.5097599999999999E-2</c:v>
                </c:pt>
                <c:pt idx="28628">
                  <c:v>1.01309E-2</c:v>
                </c:pt>
                <c:pt idx="28629">
                  <c:v>1.9896500000000001E-2</c:v>
                </c:pt>
                <c:pt idx="28630">
                  <c:v>-8.6937000000000004E-3</c:v>
                </c:pt>
                <c:pt idx="28631">
                  <c:v>-1.4149699999999999E-2</c:v>
                </c:pt>
                <c:pt idx="28632">
                  <c:v>-2.2517200000000001E-2</c:v>
                </c:pt>
                <c:pt idx="28633">
                  <c:v>-2.0154999999999999E-2</c:v>
                </c:pt>
                <c:pt idx="28634">
                  <c:v>4.7950700000000002E-3</c:v>
                </c:pt>
                <c:pt idx="28635">
                  <c:v>-4.91238E-3</c:v>
                </c:pt>
                <c:pt idx="28636">
                  <c:v>-1.02577E-2</c:v>
                </c:pt>
                <c:pt idx="28637">
                  <c:v>-3.8517999999999997E-2</c:v>
                </c:pt>
                <c:pt idx="28638">
                  <c:v>-3.8616200000000003E-2</c:v>
                </c:pt>
                <c:pt idx="28639">
                  <c:v>-2.3986799999999999E-2</c:v>
                </c:pt>
                <c:pt idx="28640">
                  <c:v>-2.0125400000000002E-2</c:v>
                </c:pt>
                <c:pt idx="28641">
                  <c:v>-1.51138E-2</c:v>
                </c:pt>
                <c:pt idx="28642">
                  <c:v>-3.7709199999999998E-2</c:v>
                </c:pt>
                <c:pt idx="28643">
                  <c:v>-1.33162E-2</c:v>
                </c:pt>
                <c:pt idx="28644">
                  <c:v>-2.05107E-2</c:v>
                </c:pt>
                <c:pt idx="28645">
                  <c:v>-1.17588E-2</c:v>
                </c:pt>
                <c:pt idx="28646">
                  <c:v>-3.2188399999999999E-2</c:v>
                </c:pt>
                <c:pt idx="28647">
                  <c:v>-2.9686899999999999E-2</c:v>
                </c:pt>
                <c:pt idx="28648">
                  <c:v>-1.06888E-2</c:v>
                </c:pt>
                <c:pt idx="28649">
                  <c:v>-2.18906E-2</c:v>
                </c:pt>
                <c:pt idx="28650">
                  <c:v>-2.4211900000000001E-2</c:v>
                </c:pt>
                <c:pt idx="28651">
                  <c:v>-1.1270499999999999E-2</c:v>
                </c:pt>
                <c:pt idx="28652" formatCode="0.00E+00">
                  <c:v>3.4332300000000003E-5</c:v>
                </c:pt>
                <c:pt idx="28653">
                  <c:v>-1.0863299999999999E-2</c:v>
                </c:pt>
                <c:pt idx="28654">
                  <c:v>-8.5163099999999992E-3</c:v>
                </c:pt>
                <c:pt idx="28655">
                  <c:v>4.6758700000000004E-3</c:v>
                </c:pt>
                <c:pt idx="28656">
                  <c:v>1.9340500000000001E-3</c:v>
                </c:pt>
                <c:pt idx="28657">
                  <c:v>-2.5672899999999998E-3</c:v>
                </c:pt>
                <c:pt idx="28658">
                  <c:v>-1.19743E-2</c:v>
                </c:pt>
                <c:pt idx="28659">
                  <c:v>-1.24931E-3</c:v>
                </c:pt>
                <c:pt idx="28660">
                  <c:v>8.1348399999999995E-4</c:v>
                </c:pt>
                <c:pt idx="28661">
                  <c:v>-1.7650599999999999E-2</c:v>
                </c:pt>
                <c:pt idx="28662">
                  <c:v>-2.7260800000000002E-2</c:v>
                </c:pt>
                <c:pt idx="28663">
                  <c:v>-2.1393800000000001E-2</c:v>
                </c:pt>
                <c:pt idx="28664">
                  <c:v>1.1259999999999999E-2</c:v>
                </c:pt>
                <c:pt idx="28665">
                  <c:v>-4.6014799999999998E-3</c:v>
                </c:pt>
                <c:pt idx="28666">
                  <c:v>-3.3212699999999998E-2</c:v>
                </c:pt>
                <c:pt idx="28667">
                  <c:v>-2.6617100000000001E-2</c:v>
                </c:pt>
                <c:pt idx="28668">
                  <c:v>-1.36127E-2</c:v>
                </c:pt>
                <c:pt idx="28669">
                  <c:v>-4.1132E-3</c:v>
                </c:pt>
                <c:pt idx="28670">
                  <c:v>-1.11237E-2</c:v>
                </c:pt>
                <c:pt idx="28671">
                  <c:v>-5.1279100000000003E-3</c:v>
                </c:pt>
                <c:pt idx="28672">
                  <c:v>-2.0968400000000002E-2</c:v>
                </c:pt>
                <c:pt idx="28673">
                  <c:v>1.67465E-3</c:v>
                </c:pt>
                <c:pt idx="28674">
                  <c:v>6.8454700000000002E-3</c:v>
                </c:pt>
                <c:pt idx="28675">
                  <c:v>-3.2081599999999998E-3</c:v>
                </c:pt>
                <c:pt idx="28676">
                  <c:v>1.55449E-3</c:v>
                </c:pt>
                <c:pt idx="28677">
                  <c:v>-1.8499399999999999E-2</c:v>
                </c:pt>
                <c:pt idx="28678">
                  <c:v>-7.0562400000000001E-3</c:v>
                </c:pt>
                <c:pt idx="28679">
                  <c:v>-2.6359600000000001E-3</c:v>
                </c:pt>
                <c:pt idx="28680">
                  <c:v>1.40953E-3</c:v>
                </c:pt>
                <c:pt idx="28681">
                  <c:v>4.5347199999999999E-3</c:v>
                </c:pt>
                <c:pt idx="28682">
                  <c:v>-6.7157700000000002E-3</c:v>
                </c:pt>
                <c:pt idx="28683">
                  <c:v>-1.8492700000000001E-2</c:v>
                </c:pt>
                <c:pt idx="28684">
                  <c:v>1.17912E-2</c:v>
                </c:pt>
                <c:pt idx="28685">
                  <c:v>1.8944699999999998E-2</c:v>
                </c:pt>
                <c:pt idx="28686">
                  <c:v>1.0280599999999999E-3</c:v>
                </c:pt>
                <c:pt idx="28687">
                  <c:v>-2.1909700000000001E-2</c:v>
                </c:pt>
                <c:pt idx="28688">
                  <c:v>-3.6332099999999999E-2</c:v>
                </c:pt>
                <c:pt idx="28689">
                  <c:v>7.2116899999999998E-3</c:v>
                </c:pt>
                <c:pt idx="28690">
                  <c:v>-8.8777500000000002E-3</c:v>
                </c:pt>
                <c:pt idx="28691">
                  <c:v>-1.45378E-2</c:v>
                </c:pt>
                <c:pt idx="28692">
                  <c:v>5.5675500000000001E-3</c:v>
                </c:pt>
                <c:pt idx="28693">
                  <c:v>1.4619800000000001E-3</c:v>
                </c:pt>
                <c:pt idx="28694">
                  <c:v>-2.9678299999999999E-3</c:v>
                </c:pt>
                <c:pt idx="28695">
                  <c:v>-3.4607899999999997E-2</c:v>
                </c:pt>
                <c:pt idx="28696">
                  <c:v>-3.3729599999999998E-2</c:v>
                </c:pt>
                <c:pt idx="28697">
                  <c:v>-1.15099E-2</c:v>
                </c:pt>
                <c:pt idx="28698">
                  <c:v>-5.2604699999999997E-3</c:v>
                </c:pt>
                <c:pt idx="28699">
                  <c:v>-9.84669E-3</c:v>
                </c:pt>
                <c:pt idx="28700">
                  <c:v>-1.7875700000000001E-2</c:v>
                </c:pt>
                <c:pt idx="28701">
                  <c:v>-2.6038200000000001E-2</c:v>
                </c:pt>
                <c:pt idx="28702">
                  <c:v>-1.8400199999999999E-2</c:v>
                </c:pt>
                <c:pt idx="28703">
                  <c:v>-3.5553E-3</c:v>
                </c:pt>
                <c:pt idx="28704">
                  <c:v>-1.09577E-3</c:v>
                </c:pt>
                <c:pt idx="28705">
                  <c:v>-6.6204100000000002E-3</c:v>
                </c:pt>
                <c:pt idx="28706">
                  <c:v>-3.28445E-3</c:v>
                </c:pt>
                <c:pt idx="28707">
                  <c:v>-3.2403899999999999E-2</c:v>
                </c:pt>
                <c:pt idx="28708">
                  <c:v>-3.7432699999999999E-2</c:v>
                </c:pt>
                <c:pt idx="28709">
                  <c:v>-2.6217500000000001E-2</c:v>
                </c:pt>
                <c:pt idx="28710">
                  <c:v>-3.1561899999999997E-2</c:v>
                </c:pt>
                <c:pt idx="28711">
                  <c:v>-2.6315700000000001E-2</c:v>
                </c:pt>
                <c:pt idx="28712">
                  <c:v>-4.4450799999999999E-2</c:v>
                </c:pt>
                <c:pt idx="28713">
                  <c:v>-3.2903700000000001E-2</c:v>
                </c:pt>
                <c:pt idx="28714">
                  <c:v>-4.2282100000000003E-2</c:v>
                </c:pt>
                <c:pt idx="28715">
                  <c:v>-2.5257100000000001E-2</c:v>
                </c:pt>
                <c:pt idx="28716">
                  <c:v>-1.54285E-2</c:v>
                </c:pt>
                <c:pt idx="28717">
                  <c:v>-3.7636799999999998E-2</c:v>
                </c:pt>
                <c:pt idx="28718">
                  <c:v>-3.3210799999999999E-2</c:v>
                </c:pt>
                <c:pt idx="28719">
                  <c:v>-3.0511900000000002E-2</c:v>
                </c:pt>
                <c:pt idx="28720">
                  <c:v>-3.4313200000000002E-2</c:v>
                </c:pt>
                <c:pt idx="28721">
                  <c:v>-5.0561000000000002E-2</c:v>
                </c:pt>
                <c:pt idx="28722">
                  <c:v>-4.4713000000000003E-2</c:v>
                </c:pt>
                <c:pt idx="28723">
                  <c:v>-3.0725499999999999E-2</c:v>
                </c:pt>
                <c:pt idx="28724">
                  <c:v>-4.4785499999999999E-2</c:v>
                </c:pt>
                <c:pt idx="28725">
                  <c:v>-3.7980100000000003E-2</c:v>
                </c:pt>
                <c:pt idx="28726">
                  <c:v>-4.0361399999999999E-2</c:v>
                </c:pt>
                <c:pt idx="28727">
                  <c:v>-3.3002900000000002E-2</c:v>
                </c:pt>
                <c:pt idx="28728">
                  <c:v>-4.3436099999999998E-2</c:v>
                </c:pt>
                <c:pt idx="28729">
                  <c:v>-5.13792E-2</c:v>
                </c:pt>
                <c:pt idx="28730">
                  <c:v>-6.2955899999999995E-2</c:v>
                </c:pt>
                <c:pt idx="28731">
                  <c:v>-3.8390199999999999E-2</c:v>
                </c:pt>
                <c:pt idx="28732">
                  <c:v>-3.98197E-2</c:v>
                </c:pt>
                <c:pt idx="28733">
                  <c:v>-2.51656E-2</c:v>
                </c:pt>
                <c:pt idx="28734">
                  <c:v>-3.6852799999999998E-2</c:v>
                </c:pt>
                <c:pt idx="28735">
                  <c:v>-7.1909000000000001E-2</c:v>
                </c:pt>
                <c:pt idx="28736">
                  <c:v>-4.8290300000000001E-2</c:v>
                </c:pt>
                <c:pt idx="28737">
                  <c:v>-4.34446E-2</c:v>
                </c:pt>
                <c:pt idx="28738">
                  <c:v>-5.0962399999999998E-2</c:v>
                </c:pt>
                <c:pt idx="28739">
                  <c:v>-4.2181000000000003E-2</c:v>
                </c:pt>
                <c:pt idx="28740">
                  <c:v>-4.9735099999999997E-2</c:v>
                </c:pt>
                <c:pt idx="28741">
                  <c:v>-4.4663399999999999E-2</c:v>
                </c:pt>
                <c:pt idx="28742">
                  <c:v>-4.7619799999999997E-2</c:v>
                </c:pt>
                <c:pt idx="28743">
                  <c:v>-3.7081700000000002E-2</c:v>
                </c:pt>
                <c:pt idx="28744">
                  <c:v>-3.7277200000000003E-2</c:v>
                </c:pt>
                <c:pt idx="28745">
                  <c:v>-5.0905199999999998E-2</c:v>
                </c:pt>
                <c:pt idx="28746">
                  <c:v>-5.33772E-2</c:v>
                </c:pt>
                <c:pt idx="28747">
                  <c:v>-4.8641200000000002E-2</c:v>
                </c:pt>
                <c:pt idx="28748">
                  <c:v>-3.3815400000000002E-2</c:v>
                </c:pt>
                <c:pt idx="28749">
                  <c:v>-4.5517000000000002E-2</c:v>
                </c:pt>
                <c:pt idx="28750">
                  <c:v>-4.7796199999999997E-2</c:v>
                </c:pt>
                <c:pt idx="28751">
                  <c:v>-3.9208399999999997E-2</c:v>
                </c:pt>
                <c:pt idx="28752">
                  <c:v>-4.4046399999999999E-2</c:v>
                </c:pt>
                <c:pt idx="28753">
                  <c:v>-5.2636099999999998E-2</c:v>
                </c:pt>
                <c:pt idx="28754">
                  <c:v>-5.0196600000000001E-2</c:v>
                </c:pt>
                <c:pt idx="28755">
                  <c:v>-3.0213400000000001E-2</c:v>
                </c:pt>
                <c:pt idx="28756">
                  <c:v>-5.6889500000000003E-2</c:v>
                </c:pt>
                <c:pt idx="28757">
                  <c:v>-3.1124099999999998E-2</c:v>
                </c:pt>
                <c:pt idx="28758">
                  <c:v>-3.8574200000000003E-2</c:v>
                </c:pt>
                <c:pt idx="28759">
                  <c:v>-2.9526699999999999E-2</c:v>
                </c:pt>
                <c:pt idx="28760">
                  <c:v>-3.8147E-2</c:v>
                </c:pt>
                <c:pt idx="28761">
                  <c:v>-2.1204000000000001E-2</c:v>
                </c:pt>
                <c:pt idx="28762">
                  <c:v>-3.7008300000000001E-2</c:v>
                </c:pt>
                <c:pt idx="28763">
                  <c:v>-3.5280199999999998E-2</c:v>
                </c:pt>
                <c:pt idx="28764">
                  <c:v>-2.7900700000000001E-2</c:v>
                </c:pt>
                <c:pt idx="28765">
                  <c:v>-4.8234899999999997E-2</c:v>
                </c:pt>
                <c:pt idx="28766">
                  <c:v>-3.1969999999999998E-2</c:v>
                </c:pt>
                <c:pt idx="28767">
                  <c:v>-3.1248100000000001E-2</c:v>
                </c:pt>
                <c:pt idx="28768">
                  <c:v>-1.53084E-2</c:v>
                </c:pt>
                <c:pt idx="28769">
                  <c:v>-3.3813500000000003E-2</c:v>
                </c:pt>
                <c:pt idx="28770">
                  <c:v>-2.2375099999999998E-2</c:v>
                </c:pt>
                <c:pt idx="28771">
                  <c:v>-2.9204399999999998E-2</c:v>
                </c:pt>
                <c:pt idx="28772">
                  <c:v>-2.8609300000000001E-2</c:v>
                </c:pt>
                <c:pt idx="28773">
                  <c:v>-2.2551499999999999E-2</c:v>
                </c:pt>
                <c:pt idx="28774">
                  <c:v>-2.54278E-2</c:v>
                </c:pt>
                <c:pt idx="28775">
                  <c:v>-2.19688E-2</c:v>
                </c:pt>
                <c:pt idx="28776">
                  <c:v>-3.0028300000000001E-2</c:v>
                </c:pt>
                <c:pt idx="28777">
                  <c:v>-2.4852800000000001E-2</c:v>
                </c:pt>
                <c:pt idx="28778">
                  <c:v>-7.3280300000000001E-3</c:v>
                </c:pt>
                <c:pt idx="28779">
                  <c:v>-1.5798599999999999E-2</c:v>
                </c:pt>
                <c:pt idx="28780">
                  <c:v>-1.9001000000000001E-2</c:v>
                </c:pt>
                <c:pt idx="28781">
                  <c:v>-3.6412199999999999E-2</c:v>
                </c:pt>
                <c:pt idx="28782">
                  <c:v>-4.0011400000000003E-2</c:v>
                </c:pt>
                <c:pt idx="28783">
                  <c:v>-1.9749599999999999E-2</c:v>
                </c:pt>
                <c:pt idx="28784">
                  <c:v>-1.02682E-2</c:v>
                </c:pt>
                <c:pt idx="28785">
                  <c:v>-2.97031E-2</c:v>
                </c:pt>
                <c:pt idx="28786">
                  <c:v>-3.5627399999999997E-2</c:v>
                </c:pt>
                <c:pt idx="28787">
                  <c:v>-3.7175199999999999E-2</c:v>
                </c:pt>
                <c:pt idx="28788">
                  <c:v>-2.5163700000000001E-2</c:v>
                </c:pt>
                <c:pt idx="28789">
                  <c:v>-3.02668E-2</c:v>
                </c:pt>
                <c:pt idx="28790">
                  <c:v>-4.26331E-2</c:v>
                </c:pt>
                <c:pt idx="28791">
                  <c:v>-1.6367E-2</c:v>
                </c:pt>
                <c:pt idx="28792">
                  <c:v>-2.37932E-2</c:v>
                </c:pt>
                <c:pt idx="28793">
                  <c:v>-2.8451899999999999E-2</c:v>
                </c:pt>
                <c:pt idx="28794">
                  <c:v>-3.9577500000000002E-2</c:v>
                </c:pt>
                <c:pt idx="28795">
                  <c:v>-2.4712600000000001E-2</c:v>
                </c:pt>
                <c:pt idx="28796">
                  <c:v>-1.8963799999999999E-2</c:v>
                </c:pt>
                <c:pt idx="28797">
                  <c:v>-2.0486799999999999E-2</c:v>
                </c:pt>
                <c:pt idx="28798">
                  <c:v>-4.9836199999999997E-2</c:v>
                </c:pt>
                <c:pt idx="28799">
                  <c:v>-4.4120800000000002E-2</c:v>
                </c:pt>
                <c:pt idx="28800">
                  <c:v>-5.1107399999999999E-3</c:v>
                </c:pt>
                <c:pt idx="28801">
                  <c:v>-3.0685400000000002E-2</c:v>
                </c:pt>
                <c:pt idx="28802">
                  <c:v>-4.8059499999999998E-2</c:v>
                </c:pt>
                <c:pt idx="28803">
                  <c:v>-3.0603399999999999E-2</c:v>
                </c:pt>
                <c:pt idx="28804">
                  <c:v>-1.9904100000000001E-2</c:v>
                </c:pt>
                <c:pt idx="28805">
                  <c:v>-3.4848200000000003E-2</c:v>
                </c:pt>
                <c:pt idx="28806">
                  <c:v>-3.58353E-2</c:v>
                </c:pt>
                <c:pt idx="28807">
                  <c:v>-3.5224900000000003E-2</c:v>
                </c:pt>
                <c:pt idx="28808">
                  <c:v>-3.64885E-2</c:v>
                </c:pt>
                <c:pt idx="28809">
                  <c:v>-4.6891200000000001E-2</c:v>
                </c:pt>
                <c:pt idx="28810">
                  <c:v>-4.7283199999999997E-2</c:v>
                </c:pt>
                <c:pt idx="28811">
                  <c:v>-4.4242900000000002E-2</c:v>
                </c:pt>
                <c:pt idx="28812">
                  <c:v>-3.4661299999999999E-2</c:v>
                </c:pt>
                <c:pt idx="28813">
                  <c:v>-3.4208299999999997E-2</c:v>
                </c:pt>
                <c:pt idx="28814">
                  <c:v>-4.6566000000000003E-2</c:v>
                </c:pt>
                <c:pt idx="28815">
                  <c:v>-3.77445E-2</c:v>
                </c:pt>
                <c:pt idx="28816">
                  <c:v>-4.3184300000000002E-2</c:v>
                </c:pt>
                <c:pt idx="28817">
                  <c:v>-3.0672999999999999E-2</c:v>
                </c:pt>
                <c:pt idx="28818">
                  <c:v>-3.04642E-2</c:v>
                </c:pt>
                <c:pt idx="28819">
                  <c:v>-1.33753E-2</c:v>
                </c:pt>
                <c:pt idx="28820">
                  <c:v>-4.2419400000000003E-2</c:v>
                </c:pt>
                <c:pt idx="28821">
                  <c:v>-2.9261599999999999E-2</c:v>
                </c:pt>
                <c:pt idx="28822">
                  <c:v>-3.0459400000000001E-2</c:v>
                </c:pt>
                <c:pt idx="28823">
                  <c:v>-3.8148899999999999E-2</c:v>
                </c:pt>
                <c:pt idx="28824">
                  <c:v>-4.1167299999999997E-2</c:v>
                </c:pt>
                <c:pt idx="28825">
                  <c:v>-4.7957399999999997E-2</c:v>
                </c:pt>
                <c:pt idx="28826">
                  <c:v>-4.7177299999999998E-2</c:v>
                </c:pt>
                <c:pt idx="28827">
                  <c:v>-4.5342399999999998E-2</c:v>
                </c:pt>
                <c:pt idx="28828">
                  <c:v>-3.9963699999999998E-2</c:v>
                </c:pt>
                <c:pt idx="28829">
                  <c:v>-3.8225200000000001E-2</c:v>
                </c:pt>
                <c:pt idx="28830">
                  <c:v>-4.2419400000000003E-2</c:v>
                </c:pt>
                <c:pt idx="28831">
                  <c:v>-4.9058900000000003E-2</c:v>
                </c:pt>
                <c:pt idx="28832">
                  <c:v>-5.0416900000000001E-2</c:v>
                </c:pt>
                <c:pt idx="28833">
                  <c:v>-4.6949400000000002E-2</c:v>
                </c:pt>
                <c:pt idx="28834">
                  <c:v>-3.2382000000000001E-2</c:v>
                </c:pt>
                <c:pt idx="28835">
                  <c:v>-5.41477E-2</c:v>
                </c:pt>
                <c:pt idx="28836">
                  <c:v>-4.52013E-2</c:v>
                </c:pt>
                <c:pt idx="28837">
                  <c:v>-5.1246600000000003E-2</c:v>
                </c:pt>
                <c:pt idx="28838">
                  <c:v>-4.2689299999999999E-2</c:v>
                </c:pt>
                <c:pt idx="28839">
                  <c:v>-3.6086100000000003E-2</c:v>
                </c:pt>
                <c:pt idx="28840">
                  <c:v>-2.3996400000000001E-2</c:v>
                </c:pt>
                <c:pt idx="28841">
                  <c:v>-3.6898599999999997E-2</c:v>
                </c:pt>
                <c:pt idx="28842">
                  <c:v>-3.9402E-2</c:v>
                </c:pt>
                <c:pt idx="28843">
                  <c:v>-2.4717300000000001E-2</c:v>
                </c:pt>
                <c:pt idx="28844">
                  <c:v>-2.9610600000000001E-2</c:v>
                </c:pt>
                <c:pt idx="28845">
                  <c:v>-2.89068E-2</c:v>
                </c:pt>
                <c:pt idx="28846">
                  <c:v>-3.7540400000000002E-2</c:v>
                </c:pt>
                <c:pt idx="28847">
                  <c:v>-4.64334E-2</c:v>
                </c:pt>
                <c:pt idx="28848">
                  <c:v>-2.16026E-2</c:v>
                </c:pt>
                <c:pt idx="28849">
                  <c:v>-3.3512100000000003E-2</c:v>
                </c:pt>
                <c:pt idx="28850">
                  <c:v>-3.32842E-2</c:v>
                </c:pt>
                <c:pt idx="28851">
                  <c:v>-3.8155599999999998E-2</c:v>
                </c:pt>
                <c:pt idx="28852">
                  <c:v>-1.8506999999999999E-2</c:v>
                </c:pt>
                <c:pt idx="28853">
                  <c:v>-2.0120599999999999E-2</c:v>
                </c:pt>
                <c:pt idx="28854">
                  <c:v>-2.5709200000000001E-2</c:v>
                </c:pt>
                <c:pt idx="28855">
                  <c:v>-7.9155000000000007E-3</c:v>
                </c:pt>
                <c:pt idx="28856">
                  <c:v>-3.0441300000000001E-2</c:v>
                </c:pt>
                <c:pt idx="28857">
                  <c:v>-3.1579000000000003E-2</c:v>
                </c:pt>
                <c:pt idx="28858">
                  <c:v>-1.9933699999999999E-2</c:v>
                </c:pt>
                <c:pt idx="28859">
                  <c:v>-1.2146000000000001E-2</c:v>
                </c:pt>
                <c:pt idx="28860">
                  <c:v>-9.5920599999999995E-3</c:v>
                </c:pt>
                <c:pt idx="28861">
                  <c:v>-2.8432800000000001E-2</c:v>
                </c:pt>
                <c:pt idx="28862">
                  <c:v>-4.7073400000000001E-2</c:v>
                </c:pt>
                <c:pt idx="28863">
                  <c:v>-2.4484599999999999E-2</c:v>
                </c:pt>
                <c:pt idx="28864">
                  <c:v>-1.5756599999999999E-2</c:v>
                </c:pt>
                <c:pt idx="28865">
                  <c:v>-3.5620699999999998E-2</c:v>
                </c:pt>
                <c:pt idx="28866">
                  <c:v>-3.8170799999999998E-2</c:v>
                </c:pt>
                <c:pt idx="28867">
                  <c:v>-2.6860200000000001E-2</c:v>
                </c:pt>
                <c:pt idx="28868">
                  <c:v>-3.3347099999999998E-2</c:v>
                </c:pt>
                <c:pt idx="28869">
                  <c:v>-1.8024399999999999E-2</c:v>
                </c:pt>
                <c:pt idx="28870">
                  <c:v>-1.9273800000000001E-2</c:v>
                </c:pt>
                <c:pt idx="28871">
                  <c:v>-2.1868700000000001E-2</c:v>
                </c:pt>
                <c:pt idx="28872">
                  <c:v>-7.4329399999999999E-3</c:v>
                </c:pt>
                <c:pt idx="28873">
                  <c:v>-8.4514599999999992E-3</c:v>
                </c:pt>
                <c:pt idx="28874">
                  <c:v>-6.1674099999999999E-3</c:v>
                </c:pt>
                <c:pt idx="28875">
                  <c:v>-1.1864700000000001E-2</c:v>
                </c:pt>
                <c:pt idx="28876">
                  <c:v>-1.66607E-3</c:v>
                </c:pt>
                <c:pt idx="28877">
                  <c:v>-1.9526499999999999E-2</c:v>
                </c:pt>
                <c:pt idx="28878">
                  <c:v>-7.6818499999999996E-3</c:v>
                </c:pt>
                <c:pt idx="28879">
                  <c:v>-1.7758400000000001E-2</c:v>
                </c:pt>
                <c:pt idx="28880">
                  <c:v>-3.2184600000000001E-2</c:v>
                </c:pt>
                <c:pt idx="28881">
                  <c:v>-9.3059500000000003E-3</c:v>
                </c:pt>
                <c:pt idx="28882">
                  <c:v>-4.6987499999999998E-3</c:v>
                </c:pt>
                <c:pt idx="28883">
                  <c:v>-1.5785199999999999E-2</c:v>
                </c:pt>
                <c:pt idx="28884">
                  <c:v>-3.2520299999999998E-4</c:v>
                </c:pt>
                <c:pt idx="28885">
                  <c:v>-1.5934899999999998E-2</c:v>
                </c:pt>
                <c:pt idx="28886">
                  <c:v>-8.4028200000000001E-3</c:v>
                </c:pt>
                <c:pt idx="28887">
                  <c:v>-5.2623699999999997E-3</c:v>
                </c:pt>
                <c:pt idx="28888">
                  <c:v>-1.6106599999999999E-2</c:v>
                </c:pt>
                <c:pt idx="28889">
                  <c:v>-8.24451E-3</c:v>
                </c:pt>
                <c:pt idx="28890">
                  <c:v>3.5657900000000001E-3</c:v>
                </c:pt>
                <c:pt idx="28891">
                  <c:v>2.18E-2</c:v>
                </c:pt>
                <c:pt idx="28892" formatCode="0.00E+00">
                  <c:v>1.08242E-3</c:v>
                </c:pt>
                <c:pt idx="28893">
                  <c:v>9.9277500000000008E-3</c:v>
                </c:pt>
                <c:pt idx="28894">
                  <c:v>1.09024E-2</c:v>
                </c:pt>
                <c:pt idx="28895">
                  <c:v>1.21441E-2</c:v>
                </c:pt>
                <c:pt idx="28896">
                  <c:v>-4.6644199999999999E-3</c:v>
                </c:pt>
                <c:pt idx="28897">
                  <c:v>-8.0814400000000005E-3</c:v>
                </c:pt>
                <c:pt idx="28898">
                  <c:v>-9.4604499999999996E-4</c:v>
                </c:pt>
                <c:pt idx="28899">
                  <c:v>-4.4450799999999997E-3</c:v>
                </c:pt>
                <c:pt idx="28900">
                  <c:v>-1.68419E-2</c:v>
                </c:pt>
                <c:pt idx="28901">
                  <c:v>-6.0911200000000002E-3</c:v>
                </c:pt>
                <c:pt idx="28902">
                  <c:v>-8.0299400000000002E-4</c:v>
                </c:pt>
                <c:pt idx="28903">
                  <c:v>-4.3106100000000003E-3</c:v>
                </c:pt>
                <c:pt idx="28904">
                  <c:v>-1.29356E-2</c:v>
                </c:pt>
                <c:pt idx="28905">
                  <c:v>-6.5774900000000001E-3</c:v>
                </c:pt>
                <c:pt idx="28906">
                  <c:v>-4.8932999999999997E-3</c:v>
                </c:pt>
                <c:pt idx="28907">
                  <c:v>-9.0007799999999999E-3</c:v>
                </c:pt>
                <c:pt idx="28908">
                  <c:v>-4.57764E-3</c:v>
                </c:pt>
                <c:pt idx="28909">
                  <c:v>-1.26686E-2</c:v>
                </c:pt>
                <c:pt idx="28910">
                  <c:v>-1.8104599999999998E-2</c:v>
                </c:pt>
                <c:pt idx="28911">
                  <c:v>-2.04754E-3</c:v>
                </c:pt>
                <c:pt idx="28912">
                  <c:v>6.6757199999999996E-4</c:v>
                </c:pt>
                <c:pt idx="28913">
                  <c:v>-1.7675400000000001E-2</c:v>
                </c:pt>
                <c:pt idx="28914">
                  <c:v>-3.5677E-3</c:v>
                </c:pt>
                <c:pt idx="28915">
                  <c:v>7.8020099999999998E-3</c:v>
                </c:pt>
                <c:pt idx="28916">
                  <c:v>6.9799399999999996E-3</c:v>
                </c:pt>
                <c:pt idx="28917">
                  <c:v>3.4618399999999998E-4</c:v>
                </c:pt>
                <c:pt idx="28918">
                  <c:v>1.23482E-2</c:v>
                </c:pt>
                <c:pt idx="28919">
                  <c:v>-6.9580099999999997E-3</c:v>
                </c:pt>
                <c:pt idx="28920">
                  <c:v>4.3096499999999999E-3</c:v>
                </c:pt>
                <c:pt idx="28921">
                  <c:v>1.5382799999999999E-3</c:v>
                </c:pt>
                <c:pt idx="28922">
                  <c:v>1.64127E-3</c:v>
                </c:pt>
                <c:pt idx="28923">
                  <c:v>-1.8360100000000001E-2</c:v>
                </c:pt>
                <c:pt idx="28924">
                  <c:v>-1.06745E-2</c:v>
                </c:pt>
                <c:pt idx="28925">
                  <c:v>-4.7740899999999999E-3</c:v>
                </c:pt>
                <c:pt idx="28926">
                  <c:v>-1.5192000000000001E-2</c:v>
                </c:pt>
                <c:pt idx="28927">
                  <c:v>-2.43568E-3</c:v>
                </c:pt>
                <c:pt idx="28928">
                  <c:v>3.8642899999999998E-3</c:v>
                </c:pt>
                <c:pt idx="28929">
                  <c:v>1.06525E-3</c:v>
                </c:pt>
                <c:pt idx="28930">
                  <c:v>-1.45197E-2</c:v>
                </c:pt>
                <c:pt idx="28931">
                  <c:v>-1.8306699999999999E-2</c:v>
                </c:pt>
                <c:pt idx="28932">
                  <c:v>-1.2763E-2</c:v>
                </c:pt>
                <c:pt idx="28933">
                  <c:v>-3.6554299999999999E-3</c:v>
                </c:pt>
                <c:pt idx="28934">
                  <c:v>-2.3766499999999999E-2</c:v>
                </c:pt>
                <c:pt idx="28935">
                  <c:v>-2.4054499999999999E-2</c:v>
                </c:pt>
                <c:pt idx="28936">
                  <c:v>-1.46675E-2</c:v>
                </c:pt>
                <c:pt idx="28937">
                  <c:v>-1.4809599999999999E-2</c:v>
                </c:pt>
                <c:pt idx="28938">
                  <c:v>-1.3621299999999999E-2</c:v>
                </c:pt>
                <c:pt idx="28939">
                  <c:v>-1.75571E-3</c:v>
                </c:pt>
                <c:pt idx="28940">
                  <c:v>-1.21469E-2</c:v>
                </c:pt>
                <c:pt idx="28941">
                  <c:v>-7.9441099999999997E-4</c:v>
                </c:pt>
                <c:pt idx="28942">
                  <c:v>1.6674000000000001E-2</c:v>
                </c:pt>
                <c:pt idx="28943">
                  <c:v>1.09091E-2</c:v>
                </c:pt>
                <c:pt idx="28944">
                  <c:v>-1.4390900000000001E-3</c:v>
                </c:pt>
                <c:pt idx="28945">
                  <c:v>5.31578E-3</c:v>
                </c:pt>
                <c:pt idx="28946">
                  <c:v>6.6108699999999996E-3</c:v>
                </c:pt>
                <c:pt idx="28947">
                  <c:v>2.0558400000000001E-2</c:v>
                </c:pt>
                <c:pt idx="28948">
                  <c:v>1.3682400000000001E-2</c:v>
                </c:pt>
                <c:pt idx="28949">
                  <c:v>2.3778899999999999E-2</c:v>
                </c:pt>
                <c:pt idx="28950">
                  <c:v>1.8612900000000002E-2</c:v>
                </c:pt>
                <c:pt idx="28951">
                  <c:v>1.13478E-2</c:v>
                </c:pt>
                <c:pt idx="28952">
                  <c:v>8.5277600000000005E-3</c:v>
                </c:pt>
                <c:pt idx="28953">
                  <c:v>2.4587600000000001E-2</c:v>
                </c:pt>
                <c:pt idx="28954">
                  <c:v>1.0297799999999999E-2</c:v>
                </c:pt>
                <c:pt idx="28955">
                  <c:v>1.64986E-4</c:v>
                </c:pt>
                <c:pt idx="28956">
                  <c:v>8.8615399999999993E-3</c:v>
                </c:pt>
                <c:pt idx="28957">
                  <c:v>1.30558E-3</c:v>
                </c:pt>
                <c:pt idx="28958">
                  <c:v>1.4312699999999999E-2</c:v>
                </c:pt>
                <c:pt idx="28959">
                  <c:v>9.5233899999999996E-3</c:v>
                </c:pt>
                <c:pt idx="28960">
                  <c:v>1.7681100000000002E-2</c:v>
                </c:pt>
                <c:pt idx="28961">
                  <c:v>1.16148E-2</c:v>
                </c:pt>
                <c:pt idx="28962">
                  <c:v>1.07288E-2</c:v>
                </c:pt>
                <c:pt idx="28963">
                  <c:v>3.2591799999999997E-2</c:v>
                </c:pt>
                <c:pt idx="28964">
                  <c:v>3.7257199999999997E-2</c:v>
                </c:pt>
                <c:pt idx="28965">
                  <c:v>2.9796599999999999E-2</c:v>
                </c:pt>
                <c:pt idx="28966">
                  <c:v>1.02606E-2</c:v>
                </c:pt>
                <c:pt idx="28967">
                  <c:v>1.95503E-2</c:v>
                </c:pt>
                <c:pt idx="28968">
                  <c:v>3.1626700000000001E-2</c:v>
                </c:pt>
                <c:pt idx="28969">
                  <c:v>2.2909200000000001E-2</c:v>
                </c:pt>
                <c:pt idx="28970">
                  <c:v>3.95603E-2</c:v>
                </c:pt>
                <c:pt idx="28971">
                  <c:v>3.5246800000000002E-2</c:v>
                </c:pt>
                <c:pt idx="28972">
                  <c:v>2.0935100000000002E-2</c:v>
                </c:pt>
                <c:pt idx="28973">
                  <c:v>2.47421E-2</c:v>
                </c:pt>
                <c:pt idx="28974">
                  <c:v>3.38573E-2</c:v>
                </c:pt>
                <c:pt idx="28975">
                  <c:v>-1.76334E-3</c:v>
                </c:pt>
                <c:pt idx="28976">
                  <c:v>2.6995700000000001E-2</c:v>
                </c:pt>
                <c:pt idx="28977">
                  <c:v>1.68962E-2</c:v>
                </c:pt>
                <c:pt idx="28978">
                  <c:v>5.0516099999999998E-3</c:v>
                </c:pt>
                <c:pt idx="28979">
                  <c:v>2.7913999999999999E-3</c:v>
                </c:pt>
                <c:pt idx="28980">
                  <c:v>2.4028799999999999E-2</c:v>
                </c:pt>
                <c:pt idx="28981">
                  <c:v>1.9443499999999999E-2</c:v>
                </c:pt>
                <c:pt idx="28982">
                  <c:v>1.1400199999999999E-2</c:v>
                </c:pt>
                <c:pt idx="28983">
                  <c:v>6.3114199999999999E-3</c:v>
                </c:pt>
                <c:pt idx="28984">
                  <c:v>1.1775000000000001E-2</c:v>
                </c:pt>
                <c:pt idx="28985">
                  <c:v>-3.1471299999999999E-4</c:v>
                </c:pt>
                <c:pt idx="28986">
                  <c:v>7.9908400000000008E-3</c:v>
                </c:pt>
                <c:pt idx="28987">
                  <c:v>4.3935800000000002E-3</c:v>
                </c:pt>
                <c:pt idx="28988">
                  <c:v>-2.1152499999999999E-3</c:v>
                </c:pt>
                <c:pt idx="28989">
                  <c:v>1.67799E-2</c:v>
                </c:pt>
                <c:pt idx="28990">
                  <c:v>1.67303E-2</c:v>
                </c:pt>
                <c:pt idx="28991">
                  <c:v>2.5683399999999999E-2</c:v>
                </c:pt>
                <c:pt idx="28992">
                  <c:v>3.3145000000000001E-2</c:v>
                </c:pt>
                <c:pt idx="28993">
                  <c:v>1.6192399999999999E-2</c:v>
                </c:pt>
                <c:pt idx="28994">
                  <c:v>1.20287E-2</c:v>
                </c:pt>
                <c:pt idx="28995">
                  <c:v>5.1708199999999996E-3</c:v>
                </c:pt>
                <c:pt idx="28996">
                  <c:v>2.1518700000000002E-2</c:v>
                </c:pt>
                <c:pt idx="28997">
                  <c:v>1.5958799999999999E-2</c:v>
                </c:pt>
                <c:pt idx="28998">
                  <c:v>1.27096E-2</c:v>
                </c:pt>
                <c:pt idx="28999">
                  <c:v>-1.66702E-3</c:v>
                </c:pt>
                <c:pt idx="29000">
                  <c:v>1.45884E-2</c:v>
                </c:pt>
                <c:pt idx="29001">
                  <c:v>1.23978E-2</c:v>
                </c:pt>
                <c:pt idx="29002">
                  <c:v>2.6642800000000001E-2</c:v>
                </c:pt>
                <c:pt idx="29003">
                  <c:v>-6.9894800000000002E-3</c:v>
                </c:pt>
                <c:pt idx="29004">
                  <c:v>3.4046199999999998E-4</c:v>
                </c:pt>
                <c:pt idx="29005">
                  <c:v>1.40781E-2</c:v>
                </c:pt>
                <c:pt idx="29006">
                  <c:v>3.6280600000000003E-2</c:v>
                </c:pt>
                <c:pt idx="29007">
                  <c:v>1.9160300000000002E-2</c:v>
                </c:pt>
                <c:pt idx="29008">
                  <c:v>2.2021300000000001E-2</c:v>
                </c:pt>
                <c:pt idx="29009">
                  <c:v>2.6502600000000001E-2</c:v>
                </c:pt>
                <c:pt idx="29010">
                  <c:v>2.38552E-2</c:v>
                </c:pt>
                <c:pt idx="29011">
                  <c:v>2.6473E-2</c:v>
                </c:pt>
                <c:pt idx="29012">
                  <c:v>2.4204300000000002E-2</c:v>
                </c:pt>
                <c:pt idx="29013">
                  <c:v>2.0926500000000001E-2</c:v>
                </c:pt>
                <c:pt idx="29014">
                  <c:v>7.7285799999999997E-3</c:v>
                </c:pt>
                <c:pt idx="29015">
                  <c:v>9.5291100000000004E-3</c:v>
                </c:pt>
                <c:pt idx="29016">
                  <c:v>8.2778899999999996E-3</c:v>
                </c:pt>
                <c:pt idx="29017">
                  <c:v>2.5063499999999999E-2</c:v>
                </c:pt>
                <c:pt idx="29018">
                  <c:v>1.4417599999999999E-2</c:v>
                </c:pt>
                <c:pt idx="29019">
                  <c:v>2.2894899999999999E-2</c:v>
                </c:pt>
                <c:pt idx="29020">
                  <c:v>4.1384700000000003E-2</c:v>
                </c:pt>
                <c:pt idx="29021">
                  <c:v>2.6049599999999999E-2</c:v>
                </c:pt>
                <c:pt idx="29022">
                  <c:v>2.1163000000000001E-2</c:v>
                </c:pt>
                <c:pt idx="29023">
                  <c:v>1.9425399999999999E-2</c:v>
                </c:pt>
                <c:pt idx="29024">
                  <c:v>2.80848E-2</c:v>
                </c:pt>
                <c:pt idx="29025">
                  <c:v>2.6437800000000001E-2</c:v>
                </c:pt>
                <c:pt idx="29026">
                  <c:v>2.8108600000000001E-2</c:v>
                </c:pt>
                <c:pt idx="29027">
                  <c:v>3.5130500000000002E-2</c:v>
                </c:pt>
                <c:pt idx="29028">
                  <c:v>2.1204000000000001E-2</c:v>
                </c:pt>
                <c:pt idx="29029">
                  <c:v>2.8747600000000002E-2</c:v>
                </c:pt>
                <c:pt idx="29030">
                  <c:v>1.4812499999999999E-2</c:v>
                </c:pt>
                <c:pt idx="29031">
                  <c:v>2.0379999999999999E-2</c:v>
                </c:pt>
                <c:pt idx="29032">
                  <c:v>2.8018000000000001E-2</c:v>
                </c:pt>
                <c:pt idx="29033">
                  <c:v>2.8264000000000001E-2</c:v>
                </c:pt>
                <c:pt idx="29034">
                  <c:v>2.6964200000000001E-2</c:v>
                </c:pt>
                <c:pt idx="29035">
                  <c:v>2.2294000000000001E-2</c:v>
                </c:pt>
                <c:pt idx="29036">
                  <c:v>2.4992E-2</c:v>
                </c:pt>
                <c:pt idx="29037">
                  <c:v>7.1525600000000005E-4</c:v>
                </c:pt>
                <c:pt idx="29038">
                  <c:v>1.8688199999999999E-2</c:v>
                </c:pt>
                <c:pt idx="29039">
                  <c:v>9.4871499999999997E-3</c:v>
                </c:pt>
                <c:pt idx="29040">
                  <c:v>1.1115999999999999E-2</c:v>
                </c:pt>
                <c:pt idx="29041">
                  <c:v>2.51579E-3</c:v>
                </c:pt>
                <c:pt idx="29042">
                  <c:v>2.7255999999999999E-2</c:v>
                </c:pt>
                <c:pt idx="29043">
                  <c:v>2.3223899999999999E-2</c:v>
                </c:pt>
                <c:pt idx="29044">
                  <c:v>1.16501E-2</c:v>
                </c:pt>
                <c:pt idx="29045">
                  <c:v>9.7360599999999995E-3</c:v>
                </c:pt>
                <c:pt idx="29046">
                  <c:v>1.9349100000000001E-2</c:v>
                </c:pt>
                <c:pt idx="29047">
                  <c:v>4.2434699999999999E-2</c:v>
                </c:pt>
                <c:pt idx="29048">
                  <c:v>2.42729E-2</c:v>
                </c:pt>
                <c:pt idx="29049">
                  <c:v>1.22051E-2</c:v>
                </c:pt>
                <c:pt idx="29050">
                  <c:v>3.3092499999999997E-2</c:v>
                </c:pt>
                <c:pt idx="29051">
                  <c:v>4.7380400000000003E-2</c:v>
                </c:pt>
                <c:pt idx="29052">
                  <c:v>2.8739899999999999E-2</c:v>
                </c:pt>
                <c:pt idx="29053">
                  <c:v>2.9997800000000002E-2</c:v>
                </c:pt>
                <c:pt idx="29054">
                  <c:v>3.8845999999999999E-2</c:v>
                </c:pt>
                <c:pt idx="29055">
                  <c:v>6.8006500000000001E-3</c:v>
                </c:pt>
                <c:pt idx="29056">
                  <c:v>3.15847E-2</c:v>
                </c:pt>
                <c:pt idx="29057">
                  <c:v>1.5209200000000001E-2</c:v>
                </c:pt>
                <c:pt idx="29058">
                  <c:v>1.38941E-2</c:v>
                </c:pt>
                <c:pt idx="29059">
                  <c:v>3.5562499999999997E-2</c:v>
                </c:pt>
                <c:pt idx="29060">
                  <c:v>3.61929E-2</c:v>
                </c:pt>
                <c:pt idx="29061">
                  <c:v>3.3225999999999999E-2</c:v>
                </c:pt>
                <c:pt idx="29062">
                  <c:v>2.3963000000000002E-2</c:v>
                </c:pt>
                <c:pt idx="29063">
                  <c:v>2.6072499999999998E-2</c:v>
                </c:pt>
                <c:pt idx="29064">
                  <c:v>2.9231099999999999E-2</c:v>
                </c:pt>
                <c:pt idx="29065">
                  <c:v>2.2408500000000001E-2</c:v>
                </c:pt>
                <c:pt idx="29066">
                  <c:v>4.12521E-2</c:v>
                </c:pt>
                <c:pt idx="29067">
                  <c:v>3.8681E-2</c:v>
                </c:pt>
                <c:pt idx="29068">
                  <c:v>2.8301199999999999E-2</c:v>
                </c:pt>
                <c:pt idx="29069">
                  <c:v>5.6517600000000001E-2</c:v>
                </c:pt>
                <c:pt idx="29070">
                  <c:v>3.1864200000000002E-2</c:v>
                </c:pt>
                <c:pt idx="29071">
                  <c:v>5.2922200000000003E-2</c:v>
                </c:pt>
                <c:pt idx="29072">
                  <c:v>3.9660500000000001E-2</c:v>
                </c:pt>
                <c:pt idx="29073">
                  <c:v>4.92468E-2</c:v>
                </c:pt>
                <c:pt idx="29074">
                  <c:v>1.8981000000000001E-2</c:v>
                </c:pt>
                <c:pt idx="29075">
                  <c:v>2.78149E-2</c:v>
                </c:pt>
                <c:pt idx="29076">
                  <c:v>4.0230799999999997E-2</c:v>
                </c:pt>
                <c:pt idx="29077">
                  <c:v>4.1855799999999999E-2</c:v>
                </c:pt>
                <c:pt idx="29078">
                  <c:v>3.1853699999999999E-2</c:v>
                </c:pt>
                <c:pt idx="29079">
                  <c:v>2.6783899999999999E-2</c:v>
                </c:pt>
                <c:pt idx="29080">
                  <c:v>2.5829299999999999E-2</c:v>
                </c:pt>
                <c:pt idx="29081">
                  <c:v>2.43921E-2</c:v>
                </c:pt>
                <c:pt idx="29082">
                  <c:v>3.9942699999999998E-2</c:v>
                </c:pt>
                <c:pt idx="29083">
                  <c:v>2.7010900000000001E-2</c:v>
                </c:pt>
                <c:pt idx="29084">
                  <c:v>2.4108899999999999E-2</c:v>
                </c:pt>
                <c:pt idx="29085">
                  <c:v>1.94912E-2</c:v>
                </c:pt>
                <c:pt idx="29086">
                  <c:v>2.1469100000000001E-2</c:v>
                </c:pt>
                <c:pt idx="29087">
                  <c:v>2.88086E-2</c:v>
                </c:pt>
                <c:pt idx="29088">
                  <c:v>2.5293400000000001E-2</c:v>
                </c:pt>
                <c:pt idx="29089">
                  <c:v>3.9317100000000001E-2</c:v>
                </c:pt>
                <c:pt idx="29090">
                  <c:v>2.7960800000000001E-2</c:v>
                </c:pt>
                <c:pt idx="29091">
                  <c:v>3.8935699999999997E-2</c:v>
                </c:pt>
                <c:pt idx="29092">
                  <c:v>3.7554700000000003E-2</c:v>
                </c:pt>
                <c:pt idx="29093">
                  <c:v>3.65715E-2</c:v>
                </c:pt>
                <c:pt idx="29094">
                  <c:v>3.7557599999999997E-2</c:v>
                </c:pt>
                <c:pt idx="29095">
                  <c:v>4.2285000000000003E-2</c:v>
                </c:pt>
                <c:pt idx="29096">
                  <c:v>3.6537199999999999E-2</c:v>
                </c:pt>
                <c:pt idx="29097">
                  <c:v>1.95789E-2</c:v>
                </c:pt>
                <c:pt idx="29098">
                  <c:v>8.3799400000000007E-3</c:v>
                </c:pt>
                <c:pt idx="29099">
                  <c:v>2.83384E-2</c:v>
                </c:pt>
                <c:pt idx="29100">
                  <c:v>1.21698E-2</c:v>
                </c:pt>
                <c:pt idx="29101">
                  <c:v>2.2408500000000001E-2</c:v>
                </c:pt>
                <c:pt idx="29102">
                  <c:v>5.3653700000000004E-3</c:v>
                </c:pt>
                <c:pt idx="29103">
                  <c:v>3.9682399999999996E-3</c:v>
                </c:pt>
                <c:pt idx="29104">
                  <c:v>1.7248200000000002E-2</c:v>
                </c:pt>
                <c:pt idx="29105">
                  <c:v>4.0540699999999999E-2</c:v>
                </c:pt>
                <c:pt idx="29106">
                  <c:v>2.2260700000000001E-2</c:v>
                </c:pt>
                <c:pt idx="29107">
                  <c:v>2.9533400000000001E-2</c:v>
                </c:pt>
                <c:pt idx="29108">
                  <c:v>1.9295699999999999E-2</c:v>
                </c:pt>
                <c:pt idx="29109">
                  <c:v>1.8305800000000001E-2</c:v>
                </c:pt>
                <c:pt idx="29110">
                  <c:v>6.4783100000000001E-3</c:v>
                </c:pt>
                <c:pt idx="29111">
                  <c:v>9.5558199999999996E-4</c:v>
                </c:pt>
                <c:pt idx="29112">
                  <c:v>1.49899E-2</c:v>
                </c:pt>
                <c:pt idx="29113">
                  <c:v>2.7538300000000002E-2</c:v>
                </c:pt>
                <c:pt idx="29114">
                  <c:v>3.8439800000000003E-2</c:v>
                </c:pt>
                <c:pt idx="29115">
                  <c:v>1.2907999999999999E-2</c:v>
                </c:pt>
                <c:pt idx="29116">
                  <c:v>2.7616499999999999E-2</c:v>
                </c:pt>
                <c:pt idx="29117">
                  <c:v>2.2240599999999999E-2</c:v>
                </c:pt>
                <c:pt idx="29118">
                  <c:v>4.0494000000000002E-2</c:v>
                </c:pt>
                <c:pt idx="29119">
                  <c:v>1.8081699999999999E-2</c:v>
                </c:pt>
                <c:pt idx="29120">
                  <c:v>3.1647700000000001E-2</c:v>
                </c:pt>
                <c:pt idx="29121">
                  <c:v>1.49403E-2</c:v>
                </c:pt>
                <c:pt idx="29122">
                  <c:v>3.08142E-2</c:v>
                </c:pt>
                <c:pt idx="29123">
                  <c:v>1.6584399999999999E-2</c:v>
                </c:pt>
                <c:pt idx="29124">
                  <c:v>2.5102599999999999E-2</c:v>
                </c:pt>
                <c:pt idx="29125">
                  <c:v>1.18256E-2</c:v>
                </c:pt>
                <c:pt idx="29126">
                  <c:v>1.6653999999999999E-2</c:v>
                </c:pt>
                <c:pt idx="29127">
                  <c:v>3.4723299999999999E-2</c:v>
                </c:pt>
                <c:pt idx="29128">
                  <c:v>4.0418599999999999E-2</c:v>
                </c:pt>
                <c:pt idx="29129">
                  <c:v>2.4400700000000001E-2</c:v>
                </c:pt>
                <c:pt idx="29130">
                  <c:v>1.0135699999999999E-2</c:v>
                </c:pt>
                <c:pt idx="29131">
                  <c:v>2.9971100000000001E-2</c:v>
                </c:pt>
                <c:pt idx="29132">
                  <c:v>2.32897E-2</c:v>
                </c:pt>
                <c:pt idx="29133">
                  <c:v>3.1600999999999997E-2</c:v>
                </c:pt>
                <c:pt idx="29134">
                  <c:v>2.3086499999999999E-2</c:v>
                </c:pt>
                <c:pt idx="29135">
                  <c:v>2.0342800000000001E-2</c:v>
                </c:pt>
                <c:pt idx="29136">
                  <c:v>2.1703699999999999E-2</c:v>
                </c:pt>
                <c:pt idx="29137">
                  <c:v>1.9935600000000001E-2</c:v>
                </c:pt>
                <c:pt idx="29138">
                  <c:v>1.1810299999999999E-2</c:v>
                </c:pt>
                <c:pt idx="29139">
                  <c:v>3.24879E-2</c:v>
                </c:pt>
                <c:pt idx="29140">
                  <c:v>1.9713399999999999E-2</c:v>
                </c:pt>
                <c:pt idx="29141">
                  <c:v>7.6856600000000004E-3</c:v>
                </c:pt>
                <c:pt idx="29142">
                  <c:v>1.50385E-2</c:v>
                </c:pt>
                <c:pt idx="29143">
                  <c:v>8.5315700000000005E-3</c:v>
                </c:pt>
                <c:pt idx="29144">
                  <c:v>1.3701400000000001E-2</c:v>
                </c:pt>
                <c:pt idx="29145">
                  <c:v>7.9050100000000005E-3</c:v>
                </c:pt>
                <c:pt idx="29146">
                  <c:v>2.7135800000000002E-2</c:v>
                </c:pt>
                <c:pt idx="29147">
                  <c:v>2.7812E-2</c:v>
                </c:pt>
                <c:pt idx="29148">
                  <c:v>3.1737300000000003E-2</c:v>
                </c:pt>
                <c:pt idx="29149">
                  <c:v>6.2484699999999999E-3</c:v>
                </c:pt>
                <c:pt idx="29150">
                  <c:v>1.6492799999999998E-2</c:v>
                </c:pt>
                <c:pt idx="29151">
                  <c:v>2.8265999999999999E-2</c:v>
                </c:pt>
                <c:pt idx="29152">
                  <c:v>2.04668E-2</c:v>
                </c:pt>
                <c:pt idx="29153">
                  <c:v>3.47614E-3</c:v>
                </c:pt>
                <c:pt idx="29154">
                  <c:v>1.08252E-2</c:v>
                </c:pt>
                <c:pt idx="29155">
                  <c:v>2.1921199999999998E-2</c:v>
                </c:pt>
                <c:pt idx="29156">
                  <c:v>2.6820199999999999E-2</c:v>
                </c:pt>
                <c:pt idx="29157">
                  <c:v>3.4071900000000002E-2</c:v>
                </c:pt>
                <c:pt idx="29158">
                  <c:v>2.9813800000000001E-2</c:v>
                </c:pt>
                <c:pt idx="29159">
                  <c:v>1.95427E-2</c:v>
                </c:pt>
                <c:pt idx="29160">
                  <c:v>1.7369300000000001E-2</c:v>
                </c:pt>
                <c:pt idx="29161">
                  <c:v>2.4769800000000002E-2</c:v>
                </c:pt>
                <c:pt idx="29162">
                  <c:v>4.4551800000000003E-2</c:v>
                </c:pt>
                <c:pt idx="29163">
                  <c:v>2.8578800000000001E-2</c:v>
                </c:pt>
                <c:pt idx="29164">
                  <c:v>2.66705E-2</c:v>
                </c:pt>
                <c:pt idx="29165">
                  <c:v>2.0883599999999999E-2</c:v>
                </c:pt>
                <c:pt idx="29166">
                  <c:v>3.0719799999999998E-2</c:v>
                </c:pt>
                <c:pt idx="29167">
                  <c:v>2.50616E-2</c:v>
                </c:pt>
                <c:pt idx="29168">
                  <c:v>1.2331E-2</c:v>
                </c:pt>
                <c:pt idx="29169">
                  <c:v>2.74906E-2</c:v>
                </c:pt>
                <c:pt idx="29170">
                  <c:v>1.443E-2</c:v>
                </c:pt>
                <c:pt idx="29171">
                  <c:v>1.2426400000000001E-2</c:v>
                </c:pt>
                <c:pt idx="29172">
                  <c:v>3.1747799999999999E-3</c:v>
                </c:pt>
                <c:pt idx="29173">
                  <c:v>1.29623E-2</c:v>
                </c:pt>
                <c:pt idx="29174">
                  <c:v>3.6411299999999998E-3</c:v>
                </c:pt>
                <c:pt idx="29175">
                  <c:v>3.5746600000000003E-2</c:v>
                </c:pt>
                <c:pt idx="29176">
                  <c:v>1.66941E-2</c:v>
                </c:pt>
                <c:pt idx="29177">
                  <c:v>1.19162E-2</c:v>
                </c:pt>
                <c:pt idx="29178">
                  <c:v>2.89412E-2</c:v>
                </c:pt>
                <c:pt idx="29179">
                  <c:v>3.39794E-2</c:v>
                </c:pt>
                <c:pt idx="29180">
                  <c:v>2.4209999999999999E-2</c:v>
                </c:pt>
                <c:pt idx="29181">
                  <c:v>2.7730899999999999E-2</c:v>
                </c:pt>
                <c:pt idx="29182">
                  <c:v>3.8779300000000003E-2</c:v>
                </c:pt>
                <c:pt idx="29183">
                  <c:v>3.1022999999999998E-2</c:v>
                </c:pt>
                <c:pt idx="29184">
                  <c:v>3.7094099999999998E-2</c:v>
                </c:pt>
                <c:pt idx="29185">
                  <c:v>1.3269400000000001E-2</c:v>
                </c:pt>
                <c:pt idx="29186">
                  <c:v>1.3546900000000001E-2</c:v>
                </c:pt>
                <c:pt idx="29187">
                  <c:v>2.1944E-3</c:v>
                </c:pt>
                <c:pt idx="29188">
                  <c:v>7.7552799999999998E-3</c:v>
                </c:pt>
                <c:pt idx="29189">
                  <c:v>-1.2397800000000001E-4</c:v>
                </c:pt>
                <c:pt idx="29190">
                  <c:v>6.6165900000000003E-3</c:v>
                </c:pt>
                <c:pt idx="29191">
                  <c:v>2.1397599999999999E-2</c:v>
                </c:pt>
                <c:pt idx="29192">
                  <c:v>2.0021400000000002E-2</c:v>
                </c:pt>
                <c:pt idx="29193">
                  <c:v>2.93245E-2</c:v>
                </c:pt>
                <c:pt idx="29194">
                  <c:v>1.8361100000000002E-2</c:v>
                </c:pt>
                <c:pt idx="29195">
                  <c:v>2.65255E-2</c:v>
                </c:pt>
                <c:pt idx="29196">
                  <c:v>3.9849299999999997E-2</c:v>
                </c:pt>
                <c:pt idx="29197">
                  <c:v>3.9077800000000003E-2</c:v>
                </c:pt>
                <c:pt idx="29198">
                  <c:v>8.8567699999999999E-3</c:v>
                </c:pt>
                <c:pt idx="29199">
                  <c:v>9.5062299999999992E-3</c:v>
                </c:pt>
                <c:pt idx="29200">
                  <c:v>2.1699E-2</c:v>
                </c:pt>
                <c:pt idx="29201">
                  <c:v>1.8244699999999999E-2</c:v>
                </c:pt>
                <c:pt idx="29202">
                  <c:v>6.5736800000000001E-3</c:v>
                </c:pt>
                <c:pt idx="29203">
                  <c:v>8.0547299999999995E-3</c:v>
                </c:pt>
                <c:pt idx="29204">
                  <c:v>2.00176E-2</c:v>
                </c:pt>
                <c:pt idx="29205">
                  <c:v>-1.0149999999999999E-2</c:v>
                </c:pt>
                <c:pt idx="29206">
                  <c:v>-1.13487E-2</c:v>
                </c:pt>
                <c:pt idx="29207">
                  <c:v>1.14994E-2</c:v>
                </c:pt>
                <c:pt idx="29208">
                  <c:v>-9.9563600000000005E-4</c:v>
                </c:pt>
                <c:pt idx="29209">
                  <c:v>-1.4135399999999999E-2</c:v>
                </c:pt>
                <c:pt idx="29210">
                  <c:v>-4.88186E-3</c:v>
                </c:pt>
                <c:pt idx="29211">
                  <c:v>2.7151100000000002E-3</c:v>
                </c:pt>
                <c:pt idx="29212">
                  <c:v>1.6194299999999998E-2</c:v>
                </c:pt>
                <c:pt idx="29213">
                  <c:v>1.5163399999999999E-4</c:v>
                </c:pt>
                <c:pt idx="29214">
                  <c:v>3.64971E-3</c:v>
                </c:pt>
                <c:pt idx="29215">
                  <c:v>8.4972400000000005E-4</c:v>
                </c:pt>
                <c:pt idx="29216">
                  <c:v>-7.9345700000000002E-3</c:v>
                </c:pt>
                <c:pt idx="29217">
                  <c:v>3.0193300000000002E-3</c:v>
                </c:pt>
                <c:pt idx="29218">
                  <c:v>-4.2629199999999999E-3</c:v>
                </c:pt>
                <c:pt idx="29219">
                  <c:v>2.7385699999999999E-2</c:v>
                </c:pt>
                <c:pt idx="29220">
                  <c:v>8.1930200000000005E-3</c:v>
                </c:pt>
                <c:pt idx="29221">
                  <c:v>3.2720599999999998E-3</c:v>
                </c:pt>
                <c:pt idx="29222">
                  <c:v>-1.3967500000000001E-2</c:v>
                </c:pt>
                <c:pt idx="29223">
                  <c:v>3.20053E-3</c:v>
                </c:pt>
                <c:pt idx="29224">
                  <c:v>5.83649E-4</c:v>
                </c:pt>
                <c:pt idx="29225">
                  <c:v>7.8687700000000006E-3</c:v>
                </c:pt>
                <c:pt idx="29226">
                  <c:v>7.4977899999999998E-3</c:v>
                </c:pt>
                <c:pt idx="29227">
                  <c:v>-5.0449400000000004E-3</c:v>
                </c:pt>
                <c:pt idx="29228">
                  <c:v>3.3282300000000001E-2</c:v>
                </c:pt>
                <c:pt idx="29229">
                  <c:v>2.22387E-2</c:v>
                </c:pt>
                <c:pt idx="29230">
                  <c:v>2.6233699999999999E-2</c:v>
                </c:pt>
                <c:pt idx="29231">
                  <c:v>1.07803E-2</c:v>
                </c:pt>
                <c:pt idx="29232">
                  <c:v>1.8727299999999999E-2</c:v>
                </c:pt>
                <c:pt idx="29233">
                  <c:v>1.7761200000000001E-2</c:v>
                </c:pt>
                <c:pt idx="29234">
                  <c:v>2.3275400000000002E-2</c:v>
                </c:pt>
                <c:pt idx="29235">
                  <c:v>2.7161600000000001E-2</c:v>
                </c:pt>
                <c:pt idx="29236">
                  <c:v>3.2814000000000003E-2</c:v>
                </c:pt>
                <c:pt idx="29237">
                  <c:v>2.29807E-2</c:v>
                </c:pt>
                <c:pt idx="29238">
                  <c:v>1.5854799999999999E-2</c:v>
                </c:pt>
                <c:pt idx="29239">
                  <c:v>4.4479400000000001E-3</c:v>
                </c:pt>
                <c:pt idx="29240">
                  <c:v>-7.12395E-4</c:v>
                </c:pt>
                <c:pt idx="29241">
                  <c:v>1.99604E-2</c:v>
                </c:pt>
                <c:pt idx="29242">
                  <c:v>9.2668500000000001E-3</c:v>
                </c:pt>
                <c:pt idx="29243">
                  <c:v>7.78008E-3</c:v>
                </c:pt>
                <c:pt idx="29244">
                  <c:v>6.4048799999999999E-3</c:v>
                </c:pt>
                <c:pt idx="29245">
                  <c:v>1.2940399999999999E-2</c:v>
                </c:pt>
                <c:pt idx="29246">
                  <c:v>1.5475300000000001E-2</c:v>
                </c:pt>
                <c:pt idx="29247">
                  <c:v>2.4121299999999998E-2</c:v>
                </c:pt>
                <c:pt idx="29248">
                  <c:v>2.5852199999999999E-2</c:v>
                </c:pt>
                <c:pt idx="29249">
                  <c:v>1.4744800000000001E-2</c:v>
                </c:pt>
                <c:pt idx="29250">
                  <c:v>-1.38664E-3</c:v>
                </c:pt>
                <c:pt idx="29251">
                  <c:v>5.9814500000000001E-3</c:v>
                </c:pt>
                <c:pt idx="29252">
                  <c:v>9.4766599999999996E-3</c:v>
                </c:pt>
                <c:pt idx="29253">
                  <c:v>1.21698E-2</c:v>
                </c:pt>
                <c:pt idx="29254">
                  <c:v>3.6974E-3</c:v>
                </c:pt>
                <c:pt idx="29255">
                  <c:v>-9.9849699999999993E-3</c:v>
                </c:pt>
                <c:pt idx="29256">
                  <c:v>1.7284399999999998E-2</c:v>
                </c:pt>
                <c:pt idx="29257">
                  <c:v>2.30513E-2</c:v>
                </c:pt>
                <c:pt idx="29258">
                  <c:v>6.7358000000000001E-3</c:v>
                </c:pt>
                <c:pt idx="29259">
                  <c:v>3.4789999999999999E-3</c:v>
                </c:pt>
                <c:pt idx="29260">
                  <c:v>6.6528300000000002E-3</c:v>
                </c:pt>
                <c:pt idx="29261">
                  <c:v>2.5052999999999998E-3</c:v>
                </c:pt>
                <c:pt idx="29262">
                  <c:v>2.8705599999999999E-3</c:v>
                </c:pt>
                <c:pt idx="29263">
                  <c:v>-2.3701699999999999E-2</c:v>
                </c:pt>
                <c:pt idx="29264">
                  <c:v>7.2174099999999996E-3</c:v>
                </c:pt>
                <c:pt idx="29265">
                  <c:v>-3.2148400000000001E-3</c:v>
                </c:pt>
                <c:pt idx="29266">
                  <c:v>-1.58691E-3</c:v>
                </c:pt>
                <c:pt idx="29267">
                  <c:v>2.7668000000000002E-2</c:v>
                </c:pt>
                <c:pt idx="29268">
                  <c:v>1.2101199999999999E-2</c:v>
                </c:pt>
                <c:pt idx="29269">
                  <c:v>3.6878599999999998E-3</c:v>
                </c:pt>
                <c:pt idx="29270">
                  <c:v>1.5345599999999999E-2</c:v>
                </c:pt>
                <c:pt idx="29271">
                  <c:v>1.25942E-2</c:v>
                </c:pt>
                <c:pt idx="29272">
                  <c:v>1.12619E-2</c:v>
                </c:pt>
                <c:pt idx="29273">
                  <c:v>1.19276E-2</c:v>
                </c:pt>
                <c:pt idx="29274">
                  <c:v>5.9490200000000002E-3</c:v>
                </c:pt>
                <c:pt idx="29275">
                  <c:v>1.9306199999999999E-2</c:v>
                </c:pt>
                <c:pt idx="29276">
                  <c:v>5.4197300000000002E-3</c:v>
                </c:pt>
                <c:pt idx="29277">
                  <c:v>6.7367599999999996E-3</c:v>
                </c:pt>
                <c:pt idx="29278">
                  <c:v>1.3423900000000001E-2</c:v>
                </c:pt>
                <c:pt idx="29279">
                  <c:v>2.3144700000000001E-2</c:v>
                </c:pt>
                <c:pt idx="29280">
                  <c:v>1.6538600000000001E-2</c:v>
                </c:pt>
                <c:pt idx="29281">
                  <c:v>1.7108900000000001E-3</c:v>
                </c:pt>
                <c:pt idx="29282">
                  <c:v>6.3896199999999997E-4</c:v>
                </c:pt>
                <c:pt idx="29283">
                  <c:v>1.18628E-2</c:v>
                </c:pt>
                <c:pt idx="29284">
                  <c:v>1.6399400000000001E-2</c:v>
                </c:pt>
                <c:pt idx="29285">
                  <c:v>-2.1109599999999999E-2</c:v>
                </c:pt>
                <c:pt idx="29286">
                  <c:v>-8.7108600000000008E-3</c:v>
                </c:pt>
                <c:pt idx="29287">
                  <c:v>-3.2625200000000001E-3</c:v>
                </c:pt>
                <c:pt idx="29288">
                  <c:v>1.8460299999999999E-2</c:v>
                </c:pt>
                <c:pt idx="29289">
                  <c:v>5.2766799999999997E-3</c:v>
                </c:pt>
                <c:pt idx="29290">
                  <c:v>-1.11895E-2</c:v>
                </c:pt>
                <c:pt idx="29291">
                  <c:v>1.7498E-2</c:v>
                </c:pt>
                <c:pt idx="29292">
                  <c:v>-6.5517400000000001E-4</c:v>
                </c:pt>
                <c:pt idx="29293">
                  <c:v>-2.3431799999999998E-3</c:v>
                </c:pt>
                <c:pt idx="29294">
                  <c:v>-2.68936E-4</c:v>
                </c:pt>
                <c:pt idx="29295">
                  <c:v>-2.4690599999999999E-3</c:v>
                </c:pt>
                <c:pt idx="29296">
                  <c:v>8.13293E-3</c:v>
                </c:pt>
                <c:pt idx="29297">
                  <c:v>8.6002300000000004E-3</c:v>
                </c:pt>
                <c:pt idx="29298">
                  <c:v>3.11852E-4</c:v>
                </c:pt>
                <c:pt idx="29299">
                  <c:v>2.0275100000000001E-2</c:v>
                </c:pt>
                <c:pt idx="29300">
                  <c:v>5.68485E-3</c:v>
                </c:pt>
                <c:pt idx="29301">
                  <c:v>1.55649E-2</c:v>
                </c:pt>
                <c:pt idx="29302">
                  <c:v>-6.2370299999999997E-4</c:v>
                </c:pt>
                <c:pt idx="29303">
                  <c:v>1.53637E-3</c:v>
                </c:pt>
                <c:pt idx="29304">
                  <c:v>1.7719299999999999E-3</c:v>
                </c:pt>
                <c:pt idx="29305">
                  <c:v>-1.7789800000000001E-2</c:v>
                </c:pt>
                <c:pt idx="29306">
                  <c:v>-4.0454899999999997E-3</c:v>
                </c:pt>
                <c:pt idx="29307">
                  <c:v>-1.38035E-2</c:v>
                </c:pt>
                <c:pt idx="29308">
                  <c:v>-2.4559999999999998E-2</c:v>
                </c:pt>
                <c:pt idx="29309">
                  <c:v>-1.18017E-2</c:v>
                </c:pt>
                <c:pt idx="29310">
                  <c:v>-2.7603099999999998E-2</c:v>
                </c:pt>
                <c:pt idx="29311">
                  <c:v>2.3164700000000002E-3</c:v>
                </c:pt>
                <c:pt idx="29312">
                  <c:v>-2.81134E-2</c:v>
                </c:pt>
                <c:pt idx="29313">
                  <c:v>-1.27087E-2</c:v>
                </c:pt>
                <c:pt idx="29314">
                  <c:v>-1.9237500000000001E-2</c:v>
                </c:pt>
                <c:pt idx="29315">
                  <c:v>-1.9990000000000001E-2</c:v>
                </c:pt>
                <c:pt idx="29316">
                  <c:v>-2.3633999999999999E-2</c:v>
                </c:pt>
                <c:pt idx="29317">
                  <c:v>-3.2119799999999997E-2</c:v>
                </c:pt>
                <c:pt idx="29318">
                  <c:v>-2.1797199999999999E-2</c:v>
                </c:pt>
                <c:pt idx="29319">
                  <c:v>-3.0080800000000001E-2</c:v>
                </c:pt>
                <c:pt idx="29320">
                  <c:v>-2.4955700000000001E-2</c:v>
                </c:pt>
                <c:pt idx="29321">
                  <c:v>-3.22495E-2</c:v>
                </c:pt>
                <c:pt idx="29322">
                  <c:v>-1.0507600000000001E-2</c:v>
                </c:pt>
                <c:pt idx="29323">
                  <c:v>-1.10388E-2</c:v>
                </c:pt>
                <c:pt idx="29324">
                  <c:v>-1.16329E-2</c:v>
                </c:pt>
                <c:pt idx="29325">
                  <c:v>-9.2639899999999997E-3</c:v>
                </c:pt>
                <c:pt idx="29326">
                  <c:v>-3.9247499999999998E-2</c:v>
                </c:pt>
                <c:pt idx="29327">
                  <c:v>-1.6187699999999999E-2</c:v>
                </c:pt>
                <c:pt idx="29328">
                  <c:v>7.76386E-3</c:v>
                </c:pt>
                <c:pt idx="29329">
                  <c:v>-6.3991500000000002E-3</c:v>
                </c:pt>
                <c:pt idx="29330">
                  <c:v>-2.9269199999999999E-2</c:v>
                </c:pt>
                <c:pt idx="29331">
                  <c:v>-9.8342900000000007E-3</c:v>
                </c:pt>
                <c:pt idx="29332">
                  <c:v>-3.4343699999999998E-2</c:v>
                </c:pt>
                <c:pt idx="29333">
                  <c:v>-1.3836899999999999E-2</c:v>
                </c:pt>
                <c:pt idx="29334">
                  <c:v>-4.9743699999999997E-3</c:v>
                </c:pt>
                <c:pt idx="29335">
                  <c:v>-2.35071E-2</c:v>
                </c:pt>
                <c:pt idx="29336">
                  <c:v>-9.4222999999999998E-3</c:v>
                </c:pt>
                <c:pt idx="29337">
                  <c:v>-2.5753000000000002E-2</c:v>
                </c:pt>
                <c:pt idx="29338">
                  <c:v>-1.6505200000000001E-2</c:v>
                </c:pt>
                <c:pt idx="29339">
                  <c:v>-4.2371700000000002E-3</c:v>
                </c:pt>
                <c:pt idx="29340">
                  <c:v>-1.8521300000000001E-2</c:v>
                </c:pt>
                <c:pt idx="29341">
                  <c:v>-1.28269E-2</c:v>
                </c:pt>
                <c:pt idx="29342">
                  <c:v>-2.85101E-2</c:v>
                </c:pt>
                <c:pt idx="29343">
                  <c:v>1.08767E-2</c:v>
                </c:pt>
                <c:pt idx="29344">
                  <c:v>-6.7892100000000004E-3</c:v>
                </c:pt>
                <c:pt idx="29345">
                  <c:v>-5.8727299999999996E-3</c:v>
                </c:pt>
                <c:pt idx="29346">
                  <c:v>-7.5941100000000003E-3</c:v>
                </c:pt>
                <c:pt idx="29347">
                  <c:v>-2.6536000000000001E-2</c:v>
                </c:pt>
                <c:pt idx="29348">
                  <c:v>-2.5425000000000001E-3</c:v>
                </c:pt>
                <c:pt idx="29349">
                  <c:v>-8.2511900000000003E-3</c:v>
                </c:pt>
                <c:pt idx="29350">
                  <c:v>1.72806E-3</c:v>
                </c:pt>
                <c:pt idx="29351">
                  <c:v>3.0984900000000002E-3</c:v>
                </c:pt>
                <c:pt idx="29352">
                  <c:v>1.16215E-2</c:v>
                </c:pt>
                <c:pt idx="29353">
                  <c:v>-2.8076199999999998E-3</c:v>
                </c:pt>
                <c:pt idx="29354">
                  <c:v>1.1096E-2</c:v>
                </c:pt>
                <c:pt idx="29355">
                  <c:v>8.9168500000000003E-4</c:v>
                </c:pt>
                <c:pt idx="29356">
                  <c:v>6.7405700000000004E-3</c:v>
                </c:pt>
                <c:pt idx="29357">
                  <c:v>2.1909700000000001E-2</c:v>
                </c:pt>
                <c:pt idx="29358">
                  <c:v>1.74255E-2</c:v>
                </c:pt>
                <c:pt idx="29359">
                  <c:v>-4.11987E-4</c:v>
                </c:pt>
                <c:pt idx="29360">
                  <c:v>-1.63517E-2</c:v>
                </c:pt>
                <c:pt idx="29361">
                  <c:v>3.61824E-3</c:v>
                </c:pt>
                <c:pt idx="29362">
                  <c:v>3.3206899999999998E-3</c:v>
                </c:pt>
                <c:pt idx="29363">
                  <c:v>-2.1266899999999999E-4</c:v>
                </c:pt>
                <c:pt idx="29364">
                  <c:v>-5.39303E-3</c:v>
                </c:pt>
                <c:pt idx="29365">
                  <c:v>8.2721700000000006E-3</c:v>
                </c:pt>
                <c:pt idx="29366">
                  <c:v>9.12666E-3</c:v>
                </c:pt>
                <c:pt idx="29367">
                  <c:v>8.6212200000000006E-3</c:v>
                </c:pt>
                <c:pt idx="29368">
                  <c:v>1.6542399999999999E-2</c:v>
                </c:pt>
                <c:pt idx="29369">
                  <c:v>1.9533200000000001E-2</c:v>
                </c:pt>
                <c:pt idx="29370">
                  <c:v>-4.6329500000000003E-3</c:v>
                </c:pt>
                <c:pt idx="29371">
                  <c:v>-1.26972E-2</c:v>
                </c:pt>
                <c:pt idx="29372">
                  <c:v>1.3382E-2</c:v>
                </c:pt>
                <c:pt idx="29373">
                  <c:v>9.2506399999999992E-3</c:v>
                </c:pt>
                <c:pt idx="29374">
                  <c:v>5.6171400000000005E-4</c:v>
                </c:pt>
                <c:pt idx="29375">
                  <c:v>5.0449399999999997E-4</c:v>
                </c:pt>
                <c:pt idx="29376">
                  <c:v>-2.26126E-2</c:v>
                </c:pt>
                <c:pt idx="29377">
                  <c:v>-9.7036399999999995E-3</c:v>
                </c:pt>
                <c:pt idx="29378">
                  <c:v>-1.5676499999999999E-2</c:v>
                </c:pt>
                <c:pt idx="29379">
                  <c:v>-2.6645699999999998E-3</c:v>
                </c:pt>
                <c:pt idx="29380">
                  <c:v>-1.34439E-2</c:v>
                </c:pt>
                <c:pt idx="29381">
                  <c:v>-3.58524E-2</c:v>
                </c:pt>
                <c:pt idx="29382">
                  <c:v>-3.5057100000000001E-2</c:v>
                </c:pt>
                <c:pt idx="29383">
                  <c:v>-1.6934399999999999E-2</c:v>
                </c:pt>
                <c:pt idx="29384">
                  <c:v>-2.9709800000000001E-2</c:v>
                </c:pt>
                <c:pt idx="29385">
                  <c:v>-2.4053600000000001E-2</c:v>
                </c:pt>
                <c:pt idx="29386">
                  <c:v>-2.0706200000000001E-2</c:v>
                </c:pt>
                <c:pt idx="29387">
                  <c:v>-2.9171900000000001E-2</c:v>
                </c:pt>
                <c:pt idx="29388">
                  <c:v>-3.2872199999999997E-2</c:v>
                </c:pt>
                <c:pt idx="29389">
                  <c:v>-3.42779E-2</c:v>
                </c:pt>
                <c:pt idx="29390">
                  <c:v>-2.3985900000000001E-2</c:v>
                </c:pt>
                <c:pt idx="29391">
                  <c:v>-2.08998E-2</c:v>
                </c:pt>
                <c:pt idx="29392">
                  <c:v>-3.9499300000000001E-2</c:v>
                </c:pt>
                <c:pt idx="29393">
                  <c:v>-3.0013999999999999E-2</c:v>
                </c:pt>
                <c:pt idx="29394">
                  <c:v>-3.0278200000000002E-2</c:v>
                </c:pt>
                <c:pt idx="29395">
                  <c:v>-1.70212E-2</c:v>
                </c:pt>
                <c:pt idx="29396">
                  <c:v>-1.53942E-2</c:v>
                </c:pt>
                <c:pt idx="29397">
                  <c:v>-2.7215E-2</c:v>
                </c:pt>
                <c:pt idx="29398">
                  <c:v>-3.5911600000000002E-2</c:v>
                </c:pt>
                <c:pt idx="29399">
                  <c:v>-5.3145400000000002E-2</c:v>
                </c:pt>
                <c:pt idx="29400">
                  <c:v>-4.4755000000000003E-2</c:v>
                </c:pt>
                <c:pt idx="29401">
                  <c:v>-3.9415400000000003E-2</c:v>
                </c:pt>
                <c:pt idx="29402">
                  <c:v>-2.70777E-2</c:v>
                </c:pt>
                <c:pt idx="29403">
                  <c:v>-3.4353300000000003E-2</c:v>
                </c:pt>
                <c:pt idx="29404">
                  <c:v>-4.5310000000000003E-2</c:v>
                </c:pt>
                <c:pt idx="29405">
                  <c:v>-5.7356799999999999E-2</c:v>
                </c:pt>
                <c:pt idx="29406">
                  <c:v>-2.8133399999999999E-2</c:v>
                </c:pt>
                <c:pt idx="29407">
                  <c:v>-3.40395E-2</c:v>
                </c:pt>
                <c:pt idx="29408">
                  <c:v>-4.8438099999999998E-2</c:v>
                </c:pt>
                <c:pt idx="29409">
                  <c:v>-5.2714299999999999E-2</c:v>
                </c:pt>
                <c:pt idx="29410">
                  <c:v>-3.5713200000000001E-2</c:v>
                </c:pt>
                <c:pt idx="29411">
                  <c:v>-3.2375300000000003E-2</c:v>
                </c:pt>
                <c:pt idx="29412">
                  <c:v>-2.8802899999999999E-2</c:v>
                </c:pt>
                <c:pt idx="29413">
                  <c:v>-2.7928399999999999E-2</c:v>
                </c:pt>
                <c:pt idx="29414">
                  <c:v>-2.3002600000000002E-2</c:v>
                </c:pt>
                <c:pt idx="29415">
                  <c:v>-5.6982999999999999E-2</c:v>
                </c:pt>
                <c:pt idx="29416">
                  <c:v>-5.7505599999999997E-2</c:v>
                </c:pt>
                <c:pt idx="29417">
                  <c:v>-4.9174299999999997E-2</c:v>
                </c:pt>
                <c:pt idx="29418">
                  <c:v>-2.4246199999999999E-2</c:v>
                </c:pt>
                <c:pt idx="29419">
                  <c:v>-4.0599799999999998E-2</c:v>
                </c:pt>
                <c:pt idx="29420">
                  <c:v>-4.9332599999999997E-2</c:v>
                </c:pt>
                <c:pt idx="29421">
                  <c:v>-3.3536000000000003E-2</c:v>
                </c:pt>
                <c:pt idx="29422">
                  <c:v>-6.3894300000000001E-2</c:v>
                </c:pt>
                <c:pt idx="29423">
                  <c:v>-2.52485E-2</c:v>
                </c:pt>
                <c:pt idx="29424">
                  <c:v>-4.00953E-2</c:v>
                </c:pt>
                <c:pt idx="29425">
                  <c:v>-4.0589300000000002E-2</c:v>
                </c:pt>
                <c:pt idx="29426">
                  <c:v>-4.4947599999999997E-2</c:v>
                </c:pt>
                <c:pt idx="29427">
                  <c:v>-4.4302899999999999E-2</c:v>
                </c:pt>
                <c:pt idx="29428">
                  <c:v>-3.4273100000000001E-2</c:v>
                </c:pt>
                <c:pt idx="29429">
                  <c:v>-3.1593299999999998E-2</c:v>
                </c:pt>
                <c:pt idx="29430">
                  <c:v>-3.1995799999999998E-2</c:v>
                </c:pt>
                <c:pt idx="29431">
                  <c:v>-4.1543999999999998E-2</c:v>
                </c:pt>
                <c:pt idx="29432">
                  <c:v>-2.8098100000000001E-2</c:v>
                </c:pt>
                <c:pt idx="29433">
                  <c:v>-3.1327199999999999E-2</c:v>
                </c:pt>
                <c:pt idx="29434">
                  <c:v>-6.1392799999999997E-2</c:v>
                </c:pt>
                <c:pt idx="29435">
                  <c:v>-3.0670200000000002E-2</c:v>
                </c:pt>
                <c:pt idx="29436">
                  <c:v>-2.7637499999999999E-2</c:v>
                </c:pt>
                <c:pt idx="29437">
                  <c:v>-1.62554E-2</c:v>
                </c:pt>
                <c:pt idx="29438">
                  <c:v>-2.0621299999999999E-2</c:v>
                </c:pt>
                <c:pt idx="29439">
                  <c:v>-2.41041E-2</c:v>
                </c:pt>
                <c:pt idx="29440">
                  <c:v>-8.5916499999999993E-3</c:v>
                </c:pt>
                <c:pt idx="29441">
                  <c:v>-2.5904699999999999E-2</c:v>
                </c:pt>
                <c:pt idx="29442">
                  <c:v>-2.5813099999999999E-2</c:v>
                </c:pt>
                <c:pt idx="29443">
                  <c:v>-1.29433E-2</c:v>
                </c:pt>
                <c:pt idx="29444">
                  <c:v>-7.8391999999999993E-3</c:v>
                </c:pt>
                <c:pt idx="29445">
                  <c:v>-1.7998699999999999E-2</c:v>
                </c:pt>
                <c:pt idx="29446">
                  <c:v>-1.0637300000000001E-2</c:v>
                </c:pt>
                <c:pt idx="29447">
                  <c:v>-1.6764600000000001E-2</c:v>
                </c:pt>
                <c:pt idx="29448">
                  <c:v>-1.1117E-2</c:v>
                </c:pt>
                <c:pt idx="29449">
                  <c:v>-4.8932999999999997E-3</c:v>
                </c:pt>
                <c:pt idx="29450">
                  <c:v>-2.6399599999999999E-2</c:v>
                </c:pt>
                <c:pt idx="29451">
                  <c:v>-1.789E-2</c:v>
                </c:pt>
                <c:pt idx="29452">
                  <c:v>-7.6923399999999998E-3</c:v>
                </c:pt>
                <c:pt idx="29453">
                  <c:v>-2.63672E-2</c:v>
                </c:pt>
                <c:pt idx="29454">
                  <c:v>-2.26974E-2</c:v>
                </c:pt>
                <c:pt idx="29455">
                  <c:v>-7.4024199999999998E-3</c:v>
                </c:pt>
                <c:pt idx="29456">
                  <c:v>-1.5854799999999999E-2</c:v>
                </c:pt>
                <c:pt idx="29457">
                  <c:v>-1.0272E-2</c:v>
                </c:pt>
                <c:pt idx="29458">
                  <c:v>-1.3107300000000001E-2</c:v>
                </c:pt>
                <c:pt idx="29459">
                  <c:v>-9.6988700000000001E-4</c:v>
                </c:pt>
                <c:pt idx="29460">
                  <c:v>-2.3547200000000001E-2</c:v>
                </c:pt>
                <c:pt idx="29461">
                  <c:v>-7.17354E-3</c:v>
                </c:pt>
                <c:pt idx="29462">
                  <c:v>8.2550000000000002E-3</c:v>
                </c:pt>
                <c:pt idx="29463">
                  <c:v>-4.4727300000000003E-3</c:v>
                </c:pt>
                <c:pt idx="29464">
                  <c:v>-2.0935100000000002E-2</c:v>
                </c:pt>
                <c:pt idx="29465">
                  <c:v>-4.70924E-3</c:v>
                </c:pt>
                <c:pt idx="29466">
                  <c:v>1.6179099999999998E-2</c:v>
                </c:pt>
                <c:pt idx="29467">
                  <c:v>-9.5920599999999995E-3</c:v>
                </c:pt>
                <c:pt idx="29468">
                  <c:v>-2.0673799999999999E-2</c:v>
                </c:pt>
                <c:pt idx="29469">
                  <c:v>-9.9344299999999993E-3</c:v>
                </c:pt>
                <c:pt idx="29470">
                  <c:v>2.4242399999999998E-3</c:v>
                </c:pt>
                <c:pt idx="29471">
                  <c:v>-1.3110200000000001E-2</c:v>
                </c:pt>
                <c:pt idx="29472">
                  <c:v>-1.9478800000000001E-2</c:v>
                </c:pt>
                <c:pt idx="29473">
                  <c:v>1.7347300000000001E-3</c:v>
                </c:pt>
                <c:pt idx="29474">
                  <c:v>-3.2215099999999999E-3</c:v>
                </c:pt>
                <c:pt idx="29475">
                  <c:v>-4.0369000000000004E-3</c:v>
                </c:pt>
                <c:pt idx="29476">
                  <c:v>-1.5288400000000001E-2</c:v>
                </c:pt>
                <c:pt idx="29477">
                  <c:v>-4.16307E-2</c:v>
                </c:pt>
                <c:pt idx="29478">
                  <c:v>-3.6212899999999999E-2</c:v>
                </c:pt>
                <c:pt idx="29479">
                  <c:v>-4.3404600000000002E-2</c:v>
                </c:pt>
                <c:pt idx="29480">
                  <c:v>-1.25589E-2</c:v>
                </c:pt>
                <c:pt idx="29481">
                  <c:v>4.3268200000000003E-3</c:v>
                </c:pt>
                <c:pt idx="29482">
                  <c:v>-3.3271799999999997E-2</c:v>
                </c:pt>
                <c:pt idx="29483">
                  <c:v>-3.6742200000000003E-2</c:v>
                </c:pt>
                <c:pt idx="29484">
                  <c:v>-3.9176899999999997E-3</c:v>
                </c:pt>
                <c:pt idx="29485">
                  <c:v>-9.8629000000000008E-3</c:v>
                </c:pt>
                <c:pt idx="29486">
                  <c:v>-3.0597699999999999E-2</c:v>
                </c:pt>
                <c:pt idx="29487">
                  <c:v>-3.1614299999999998E-2</c:v>
                </c:pt>
                <c:pt idx="29488">
                  <c:v>-2.3905800000000001E-2</c:v>
                </c:pt>
                <c:pt idx="29489">
                  <c:v>-2.68936E-2</c:v>
                </c:pt>
                <c:pt idx="29490">
                  <c:v>-2.6435899999999998E-2</c:v>
                </c:pt>
                <c:pt idx="29491">
                  <c:v>-3.0395499999999999E-2</c:v>
                </c:pt>
                <c:pt idx="29492">
                  <c:v>-2.5363E-2</c:v>
                </c:pt>
                <c:pt idx="29493">
                  <c:v>-3.8105E-2</c:v>
                </c:pt>
                <c:pt idx="29494">
                  <c:v>-4.1383700000000002E-2</c:v>
                </c:pt>
                <c:pt idx="29495">
                  <c:v>-3.4574500000000001E-2</c:v>
                </c:pt>
                <c:pt idx="29496">
                  <c:v>-4.3034599999999999E-2</c:v>
                </c:pt>
                <c:pt idx="29497">
                  <c:v>-5.4966000000000001E-2</c:v>
                </c:pt>
                <c:pt idx="29498">
                  <c:v>-5.3742400000000003E-2</c:v>
                </c:pt>
                <c:pt idx="29499">
                  <c:v>-4.9710299999999999E-2</c:v>
                </c:pt>
                <c:pt idx="29500">
                  <c:v>-6.0430499999999998E-2</c:v>
                </c:pt>
                <c:pt idx="29501">
                  <c:v>-4.6515500000000001E-2</c:v>
                </c:pt>
                <c:pt idx="29502">
                  <c:v>-6.6570299999999999E-2</c:v>
                </c:pt>
                <c:pt idx="29503">
                  <c:v>-4.4316300000000003E-2</c:v>
                </c:pt>
                <c:pt idx="29504">
                  <c:v>-3.4193000000000001E-2</c:v>
                </c:pt>
                <c:pt idx="29505">
                  <c:v>-4.3591499999999998E-2</c:v>
                </c:pt>
                <c:pt idx="29506">
                  <c:v>-5.0178500000000001E-2</c:v>
                </c:pt>
                <c:pt idx="29507">
                  <c:v>-3.4245499999999998E-2</c:v>
                </c:pt>
                <c:pt idx="29508">
                  <c:v>-5.3767200000000001E-2</c:v>
                </c:pt>
                <c:pt idx="29509">
                  <c:v>-4.5441599999999999E-2</c:v>
                </c:pt>
                <c:pt idx="29510">
                  <c:v>-3.71113E-2</c:v>
                </c:pt>
                <c:pt idx="29511">
                  <c:v>-2.3748399999999999E-2</c:v>
                </c:pt>
                <c:pt idx="29512">
                  <c:v>-5.4104800000000002E-2</c:v>
                </c:pt>
                <c:pt idx="29513">
                  <c:v>-3.8088799999999999E-2</c:v>
                </c:pt>
                <c:pt idx="29514">
                  <c:v>-3.85828E-2</c:v>
                </c:pt>
                <c:pt idx="29515">
                  <c:v>-3.4546899999999998E-2</c:v>
                </c:pt>
                <c:pt idx="29516">
                  <c:v>-4.3781300000000002E-2</c:v>
                </c:pt>
                <c:pt idx="29517">
                  <c:v>-5.2373900000000001E-2</c:v>
                </c:pt>
                <c:pt idx="29518">
                  <c:v>-2.56586E-2</c:v>
                </c:pt>
                <c:pt idx="29519">
                  <c:v>-2.23217E-2</c:v>
                </c:pt>
                <c:pt idx="29520">
                  <c:v>-3.8223300000000002E-2</c:v>
                </c:pt>
                <c:pt idx="29521">
                  <c:v>-4.1739499999999999E-2</c:v>
                </c:pt>
                <c:pt idx="29522">
                  <c:v>-3.7875199999999998E-2</c:v>
                </c:pt>
                <c:pt idx="29523">
                  <c:v>-3.0325899999999999E-2</c:v>
                </c:pt>
                <c:pt idx="29524">
                  <c:v>-3.1740200000000003E-2</c:v>
                </c:pt>
                <c:pt idx="29525">
                  <c:v>-3.1764000000000001E-2</c:v>
                </c:pt>
                <c:pt idx="29526">
                  <c:v>-4.1844399999999997E-2</c:v>
                </c:pt>
                <c:pt idx="29527">
                  <c:v>-3.47786E-2</c:v>
                </c:pt>
                <c:pt idx="29528">
                  <c:v>-2.7242700000000002E-2</c:v>
                </c:pt>
                <c:pt idx="29529">
                  <c:v>-1.7664900000000001E-2</c:v>
                </c:pt>
                <c:pt idx="29530">
                  <c:v>-3.2589E-2</c:v>
                </c:pt>
                <c:pt idx="29531">
                  <c:v>-4.2171500000000001E-2</c:v>
                </c:pt>
                <c:pt idx="29532">
                  <c:v>-2.3352600000000001E-2</c:v>
                </c:pt>
                <c:pt idx="29533">
                  <c:v>-2.0999899999999998E-2</c:v>
                </c:pt>
                <c:pt idx="29534">
                  <c:v>-3.6483799999999997E-2</c:v>
                </c:pt>
                <c:pt idx="29535">
                  <c:v>-2.1902100000000001E-2</c:v>
                </c:pt>
                <c:pt idx="29536">
                  <c:v>-5.6924799999999998E-3</c:v>
                </c:pt>
                <c:pt idx="29537">
                  <c:v>-1.7721199999999999E-2</c:v>
                </c:pt>
                <c:pt idx="29538">
                  <c:v>-3.1642000000000003E-2</c:v>
                </c:pt>
                <c:pt idx="29539">
                  <c:v>-3.77054E-2</c:v>
                </c:pt>
                <c:pt idx="29540">
                  <c:v>-2.1629300000000001E-2</c:v>
                </c:pt>
                <c:pt idx="29541">
                  <c:v>-1.40781E-2</c:v>
                </c:pt>
                <c:pt idx="29542">
                  <c:v>-4.7788600000000001E-2</c:v>
                </c:pt>
                <c:pt idx="29543">
                  <c:v>-3.7241000000000003E-2</c:v>
                </c:pt>
                <c:pt idx="29544">
                  <c:v>-2.1246899999999999E-2</c:v>
                </c:pt>
                <c:pt idx="29545">
                  <c:v>-8.61168E-3</c:v>
                </c:pt>
                <c:pt idx="29546">
                  <c:v>-6.4659099999999996E-4</c:v>
                </c:pt>
                <c:pt idx="29547">
                  <c:v>-1.7894699999999999E-2</c:v>
                </c:pt>
                <c:pt idx="29548">
                  <c:v>-2.5927499999999999E-2</c:v>
                </c:pt>
                <c:pt idx="29549">
                  <c:v>-2.0825400000000001E-2</c:v>
                </c:pt>
                <c:pt idx="29550">
                  <c:v>-7.85923E-3</c:v>
                </c:pt>
                <c:pt idx="29551">
                  <c:v>-4.4965700000000001E-3</c:v>
                </c:pt>
                <c:pt idx="29552">
                  <c:v>-1.9744899999999999E-2</c:v>
                </c:pt>
                <c:pt idx="29553">
                  <c:v>-1.35479E-2</c:v>
                </c:pt>
                <c:pt idx="29554">
                  <c:v>-1.40181E-2</c:v>
                </c:pt>
                <c:pt idx="29555">
                  <c:v>-2.09618E-3</c:v>
                </c:pt>
                <c:pt idx="29556">
                  <c:v>1.4198300000000001E-2</c:v>
                </c:pt>
                <c:pt idx="29557">
                  <c:v>-7.6198599999999998E-4</c:v>
                </c:pt>
                <c:pt idx="29558">
                  <c:v>-1.9316699999999999E-2</c:v>
                </c:pt>
                <c:pt idx="29559">
                  <c:v>-9.0322500000000003E-3</c:v>
                </c:pt>
                <c:pt idx="29560">
                  <c:v>6.1035200000000003E-3</c:v>
                </c:pt>
                <c:pt idx="29561">
                  <c:v>-5.0449399999999997E-4</c:v>
                </c:pt>
                <c:pt idx="29562">
                  <c:v>-7.97462E-3</c:v>
                </c:pt>
                <c:pt idx="29563">
                  <c:v>1.6308799999999998E-2</c:v>
                </c:pt>
                <c:pt idx="29564">
                  <c:v>9.8953200000000009E-3</c:v>
                </c:pt>
                <c:pt idx="29565">
                  <c:v>-1.5932100000000001E-2</c:v>
                </c:pt>
                <c:pt idx="29566">
                  <c:v>-2.2198699999999998E-2</c:v>
                </c:pt>
                <c:pt idx="29567">
                  <c:v>-3.2615700000000001E-3</c:v>
                </c:pt>
                <c:pt idx="29568">
                  <c:v>-4.7855399999999996E-3</c:v>
                </c:pt>
                <c:pt idx="29569">
                  <c:v>-1.7003999999999999E-3</c:v>
                </c:pt>
                <c:pt idx="29570">
                  <c:v>-1.8163700000000001E-2</c:v>
                </c:pt>
                <c:pt idx="29571">
                  <c:v>-2.7153E-2</c:v>
                </c:pt>
                <c:pt idx="29572">
                  <c:v>-1.01137E-2</c:v>
                </c:pt>
                <c:pt idx="29573">
                  <c:v>4.96292E-3</c:v>
                </c:pt>
                <c:pt idx="29574">
                  <c:v>2.3117099999999998E-3</c:v>
                </c:pt>
                <c:pt idx="29575">
                  <c:v>-1.089E-2</c:v>
                </c:pt>
                <c:pt idx="29576">
                  <c:v>-1.5118599999999999E-2</c:v>
                </c:pt>
                <c:pt idx="29577">
                  <c:v>-2.8278399999999999E-2</c:v>
                </c:pt>
                <c:pt idx="29578">
                  <c:v>-2.34995E-2</c:v>
                </c:pt>
                <c:pt idx="29579">
                  <c:v>-1.1488E-2</c:v>
                </c:pt>
                <c:pt idx="29580">
                  <c:v>-2.7706100000000001E-2</c:v>
                </c:pt>
                <c:pt idx="29581">
                  <c:v>-1.30291E-2</c:v>
                </c:pt>
                <c:pt idx="29582">
                  <c:v>-1.1270499999999999E-2</c:v>
                </c:pt>
                <c:pt idx="29583">
                  <c:v>-1.40915E-2</c:v>
                </c:pt>
                <c:pt idx="29584">
                  <c:v>2.4108900000000002E-3</c:v>
                </c:pt>
                <c:pt idx="29585">
                  <c:v>-1.80273E-2</c:v>
                </c:pt>
                <c:pt idx="29586">
                  <c:v>-2.0599400000000001E-3</c:v>
                </c:pt>
                <c:pt idx="29587">
                  <c:v>1.19419E-2</c:v>
                </c:pt>
                <c:pt idx="29588">
                  <c:v>-6.1054200000000003E-3</c:v>
                </c:pt>
                <c:pt idx="29589">
                  <c:v>2.6712400000000001E-3</c:v>
                </c:pt>
                <c:pt idx="29590">
                  <c:v>-1.87178E-2</c:v>
                </c:pt>
                <c:pt idx="29591">
                  <c:v>-1.54877E-2</c:v>
                </c:pt>
                <c:pt idx="29592">
                  <c:v>-2.0543100000000002E-2</c:v>
                </c:pt>
                <c:pt idx="29593">
                  <c:v>-2.0504000000000001E-2</c:v>
                </c:pt>
                <c:pt idx="29594">
                  <c:v>-1.5708900000000001E-2</c:v>
                </c:pt>
                <c:pt idx="29595">
                  <c:v>-9.07612E-3</c:v>
                </c:pt>
                <c:pt idx="29596">
                  <c:v>-1.18809E-2</c:v>
                </c:pt>
                <c:pt idx="29597">
                  <c:v>-2.9619199999999998E-2</c:v>
                </c:pt>
                <c:pt idx="29598">
                  <c:v>-1.8212300000000001E-2</c:v>
                </c:pt>
                <c:pt idx="29599">
                  <c:v>-1.49593E-2</c:v>
                </c:pt>
                <c:pt idx="29600">
                  <c:v>-1.78175E-2</c:v>
                </c:pt>
                <c:pt idx="29601">
                  <c:v>-1.8654799999999999E-2</c:v>
                </c:pt>
                <c:pt idx="29602">
                  <c:v>-2.5394400000000001E-2</c:v>
                </c:pt>
                <c:pt idx="29603">
                  <c:v>-1.1979099999999999E-2</c:v>
                </c:pt>
                <c:pt idx="29604">
                  <c:v>-3.2196000000000002E-2</c:v>
                </c:pt>
                <c:pt idx="29605">
                  <c:v>-2.6373899999999999E-2</c:v>
                </c:pt>
                <c:pt idx="29606">
                  <c:v>-6.5755800000000001E-3</c:v>
                </c:pt>
                <c:pt idx="29607">
                  <c:v>-3.3717200000000003E-2</c:v>
                </c:pt>
                <c:pt idx="29608">
                  <c:v>-1.7829899999999999E-2</c:v>
                </c:pt>
                <c:pt idx="29609">
                  <c:v>-2.90575E-2</c:v>
                </c:pt>
                <c:pt idx="29610">
                  <c:v>-8.6793900000000004E-3</c:v>
                </c:pt>
                <c:pt idx="29611">
                  <c:v>-2.3322099999999998E-2</c:v>
                </c:pt>
                <c:pt idx="29612">
                  <c:v>-2.2773699999999999E-3</c:v>
                </c:pt>
                <c:pt idx="29613">
                  <c:v>-1.9507400000000001E-2</c:v>
                </c:pt>
                <c:pt idx="29614">
                  <c:v>-3.7843700000000001E-2</c:v>
                </c:pt>
                <c:pt idx="29615">
                  <c:v>-9.58729E-3</c:v>
                </c:pt>
                <c:pt idx="29616">
                  <c:v>-2.5682400000000001E-2</c:v>
                </c:pt>
                <c:pt idx="29617">
                  <c:v>-1.8166499999999999E-2</c:v>
                </c:pt>
                <c:pt idx="29618">
                  <c:v>-1.97973E-2</c:v>
                </c:pt>
                <c:pt idx="29619">
                  <c:v>-2.8552999999999999E-3</c:v>
                </c:pt>
                <c:pt idx="29620">
                  <c:v>-1.7782200000000001E-2</c:v>
                </c:pt>
                <c:pt idx="29621">
                  <c:v>-2.7976999999999998E-2</c:v>
                </c:pt>
                <c:pt idx="29622">
                  <c:v>-2.1987E-2</c:v>
                </c:pt>
                <c:pt idx="29623">
                  <c:v>-1.33104E-2</c:v>
                </c:pt>
                <c:pt idx="29624">
                  <c:v>-2.3140000000000001E-2</c:v>
                </c:pt>
                <c:pt idx="29625">
                  <c:v>-9.6883799999999999E-3</c:v>
                </c:pt>
                <c:pt idx="29626">
                  <c:v>-2.1471000000000001E-2</c:v>
                </c:pt>
                <c:pt idx="29627">
                  <c:v>-6.56509E-3</c:v>
                </c:pt>
                <c:pt idx="29628">
                  <c:v>-5.8727299999999996E-3</c:v>
                </c:pt>
                <c:pt idx="29629">
                  <c:v>1.6402199999999999E-2</c:v>
                </c:pt>
                <c:pt idx="29630">
                  <c:v>1.9499800000000001E-2</c:v>
                </c:pt>
                <c:pt idx="29631">
                  <c:v>-1.9355799999999999E-2</c:v>
                </c:pt>
                <c:pt idx="29632">
                  <c:v>-2.6540800000000001E-3</c:v>
                </c:pt>
                <c:pt idx="29633">
                  <c:v>7.6255799999999999E-3</c:v>
                </c:pt>
                <c:pt idx="29634">
                  <c:v>-8.88538E-3</c:v>
                </c:pt>
                <c:pt idx="29635">
                  <c:v>-2.2653599999999999E-2</c:v>
                </c:pt>
                <c:pt idx="29636">
                  <c:v>-1.35136E-3</c:v>
                </c:pt>
                <c:pt idx="29637">
                  <c:v>1.3121600000000001E-2</c:v>
                </c:pt>
                <c:pt idx="29638">
                  <c:v>4.09126E-4</c:v>
                </c:pt>
                <c:pt idx="29639">
                  <c:v>-1.26228E-2</c:v>
                </c:pt>
                <c:pt idx="29640">
                  <c:v>-1.25256E-2</c:v>
                </c:pt>
                <c:pt idx="29641">
                  <c:v>1.18494E-2</c:v>
                </c:pt>
                <c:pt idx="29642">
                  <c:v>1.8920900000000001E-2</c:v>
                </c:pt>
                <c:pt idx="29643">
                  <c:v>1.7188999999999999E-2</c:v>
                </c:pt>
                <c:pt idx="29644">
                  <c:v>2.2951099999999999E-2</c:v>
                </c:pt>
                <c:pt idx="29645">
                  <c:v>1.25799E-2</c:v>
                </c:pt>
                <c:pt idx="29646">
                  <c:v>2.1619800000000002E-2</c:v>
                </c:pt>
                <c:pt idx="29647">
                  <c:v>2.4826000000000001E-2</c:v>
                </c:pt>
                <c:pt idx="29648">
                  <c:v>1.73712E-2</c:v>
                </c:pt>
                <c:pt idx="29649">
                  <c:v>8.2330700000000003E-3</c:v>
                </c:pt>
                <c:pt idx="29650">
                  <c:v>2.9121399999999999E-2</c:v>
                </c:pt>
                <c:pt idx="29651">
                  <c:v>1.5778500000000001E-2</c:v>
                </c:pt>
                <c:pt idx="29652">
                  <c:v>1.80979E-2</c:v>
                </c:pt>
                <c:pt idx="29653">
                  <c:v>3.3727600000000003E-2</c:v>
                </c:pt>
                <c:pt idx="29654">
                  <c:v>3.7879900000000001E-2</c:v>
                </c:pt>
                <c:pt idx="29655">
                  <c:v>2.6124000000000001E-2</c:v>
                </c:pt>
                <c:pt idx="29656">
                  <c:v>6.8016099999999996E-3</c:v>
                </c:pt>
                <c:pt idx="29657">
                  <c:v>2.6891700000000001E-2</c:v>
                </c:pt>
                <c:pt idx="29658">
                  <c:v>2.9040300000000002E-2</c:v>
                </c:pt>
                <c:pt idx="29659">
                  <c:v>3.76453E-2</c:v>
                </c:pt>
                <c:pt idx="29660">
                  <c:v>1.5357000000000001E-2</c:v>
                </c:pt>
                <c:pt idx="29661">
                  <c:v>1.1914299999999999E-2</c:v>
                </c:pt>
                <c:pt idx="29662">
                  <c:v>8.0738100000000007E-3</c:v>
                </c:pt>
                <c:pt idx="29663">
                  <c:v>1.7397900000000001E-2</c:v>
                </c:pt>
                <c:pt idx="29664">
                  <c:v>2.1933600000000001E-2</c:v>
                </c:pt>
                <c:pt idx="29665">
                  <c:v>-4.9285900000000001E-3</c:v>
                </c:pt>
                <c:pt idx="29666">
                  <c:v>2.3386000000000001E-2</c:v>
                </c:pt>
                <c:pt idx="29667">
                  <c:v>2.9375100000000001E-2</c:v>
                </c:pt>
                <c:pt idx="29668">
                  <c:v>3.07932E-2</c:v>
                </c:pt>
                <c:pt idx="29669">
                  <c:v>1.8874200000000001E-2</c:v>
                </c:pt>
                <c:pt idx="29670">
                  <c:v>1.27726E-2</c:v>
                </c:pt>
                <c:pt idx="29671">
                  <c:v>2.0061499999999999E-2</c:v>
                </c:pt>
                <c:pt idx="29672">
                  <c:v>1.6599699999999998E-2</c:v>
                </c:pt>
                <c:pt idx="29673">
                  <c:v>2.5490800000000001E-2</c:v>
                </c:pt>
                <c:pt idx="29674">
                  <c:v>3.4387599999999997E-2</c:v>
                </c:pt>
                <c:pt idx="29675">
                  <c:v>2.0374300000000001E-2</c:v>
                </c:pt>
                <c:pt idx="29676">
                  <c:v>1.64557E-2</c:v>
                </c:pt>
                <c:pt idx="29677">
                  <c:v>2.4258600000000002E-2</c:v>
                </c:pt>
                <c:pt idx="29678">
                  <c:v>3.2566999999999999E-2</c:v>
                </c:pt>
                <c:pt idx="29679">
                  <c:v>1.7450299999999998E-2</c:v>
                </c:pt>
                <c:pt idx="29680">
                  <c:v>1.5292200000000001E-2</c:v>
                </c:pt>
                <c:pt idx="29681">
                  <c:v>1.44043E-2</c:v>
                </c:pt>
                <c:pt idx="29682">
                  <c:v>1.30396E-2</c:v>
                </c:pt>
                <c:pt idx="29683">
                  <c:v>1.7813699999999998E-2</c:v>
                </c:pt>
                <c:pt idx="29684">
                  <c:v>1.45836E-2</c:v>
                </c:pt>
                <c:pt idx="29685">
                  <c:v>2.40831E-2</c:v>
                </c:pt>
                <c:pt idx="29686">
                  <c:v>3.0691099999999999E-2</c:v>
                </c:pt>
                <c:pt idx="29687">
                  <c:v>2.1113400000000001E-2</c:v>
                </c:pt>
                <c:pt idx="29688">
                  <c:v>1.14317E-2</c:v>
                </c:pt>
                <c:pt idx="29689">
                  <c:v>1.2617099999999999E-2</c:v>
                </c:pt>
                <c:pt idx="29690">
                  <c:v>1.8369699999999999E-2</c:v>
                </c:pt>
                <c:pt idx="29691">
                  <c:v>-1.67179E-3</c:v>
                </c:pt>
                <c:pt idx="29692">
                  <c:v>2.2125199999999999E-3</c:v>
                </c:pt>
                <c:pt idx="29693">
                  <c:v>1.8323900000000001E-2</c:v>
                </c:pt>
                <c:pt idx="29694">
                  <c:v>2.1721799999999999E-2</c:v>
                </c:pt>
                <c:pt idx="29695">
                  <c:v>2.21949E-2</c:v>
                </c:pt>
                <c:pt idx="29696">
                  <c:v>3.3019100000000003E-2</c:v>
                </c:pt>
                <c:pt idx="29697">
                  <c:v>1.9093499999999999E-2</c:v>
                </c:pt>
                <c:pt idx="29698">
                  <c:v>2.3331600000000001E-2</c:v>
                </c:pt>
                <c:pt idx="29699">
                  <c:v>2.75269E-2</c:v>
                </c:pt>
                <c:pt idx="29700">
                  <c:v>6.7129099999999999E-3</c:v>
                </c:pt>
                <c:pt idx="29701">
                  <c:v>2.1333700000000001E-2</c:v>
                </c:pt>
                <c:pt idx="29702">
                  <c:v>2.2635499999999999E-2</c:v>
                </c:pt>
                <c:pt idx="29703">
                  <c:v>1.47896E-2</c:v>
                </c:pt>
                <c:pt idx="29704">
                  <c:v>2.3124700000000002E-2</c:v>
                </c:pt>
                <c:pt idx="29705">
                  <c:v>4.5118299999999997E-3</c:v>
                </c:pt>
                <c:pt idx="29706">
                  <c:v>1.5658399999999999E-2</c:v>
                </c:pt>
                <c:pt idx="29707">
                  <c:v>1.20888E-2</c:v>
                </c:pt>
                <c:pt idx="29708">
                  <c:v>1.31092E-2</c:v>
                </c:pt>
                <c:pt idx="29709">
                  <c:v>-1.7480900000000001E-3</c:v>
                </c:pt>
                <c:pt idx="29710">
                  <c:v>1.74103E-2</c:v>
                </c:pt>
                <c:pt idx="29711">
                  <c:v>3.64523E-2</c:v>
                </c:pt>
                <c:pt idx="29712">
                  <c:v>3.8493199999999998E-2</c:v>
                </c:pt>
                <c:pt idx="29713">
                  <c:v>1.85518E-2</c:v>
                </c:pt>
                <c:pt idx="29714">
                  <c:v>2.4094600000000001E-2</c:v>
                </c:pt>
                <c:pt idx="29715">
                  <c:v>2.01502E-2</c:v>
                </c:pt>
                <c:pt idx="29716">
                  <c:v>1.9471200000000001E-2</c:v>
                </c:pt>
                <c:pt idx="29717">
                  <c:v>3.0927699999999999E-2</c:v>
                </c:pt>
                <c:pt idx="29718">
                  <c:v>2.1117199999999999E-2</c:v>
                </c:pt>
                <c:pt idx="29719">
                  <c:v>2.4407399999999999E-2</c:v>
                </c:pt>
                <c:pt idx="29720">
                  <c:v>1.8822700000000001E-2</c:v>
                </c:pt>
                <c:pt idx="29721">
                  <c:v>3.48778E-2</c:v>
                </c:pt>
                <c:pt idx="29722">
                  <c:v>4.05388E-2</c:v>
                </c:pt>
                <c:pt idx="29723">
                  <c:v>3.7592899999999999E-2</c:v>
                </c:pt>
                <c:pt idx="29724">
                  <c:v>2.0867299999999998E-2</c:v>
                </c:pt>
                <c:pt idx="29725">
                  <c:v>1.7063100000000001E-2</c:v>
                </c:pt>
                <c:pt idx="29726">
                  <c:v>2.9108999999999999E-2</c:v>
                </c:pt>
                <c:pt idx="29727">
                  <c:v>3.2541300000000002E-2</c:v>
                </c:pt>
                <c:pt idx="29728">
                  <c:v>3.2032999999999999E-2</c:v>
                </c:pt>
                <c:pt idx="29729">
                  <c:v>2.2067099999999999E-2</c:v>
                </c:pt>
                <c:pt idx="29730">
                  <c:v>4.5931800000000002E-2</c:v>
                </c:pt>
                <c:pt idx="29731">
                  <c:v>2.7038599999999999E-2</c:v>
                </c:pt>
                <c:pt idx="29732">
                  <c:v>1.5071899999999999E-2</c:v>
                </c:pt>
                <c:pt idx="29733">
                  <c:v>2.7392400000000001E-2</c:v>
                </c:pt>
                <c:pt idx="29734">
                  <c:v>2.9951999999999999E-2</c:v>
                </c:pt>
                <c:pt idx="29735">
                  <c:v>5.3982700000000002E-2</c:v>
                </c:pt>
                <c:pt idx="29736">
                  <c:v>2.9264499999999999E-2</c:v>
                </c:pt>
                <c:pt idx="29737">
                  <c:v>3.3534000000000001E-2</c:v>
                </c:pt>
                <c:pt idx="29738">
                  <c:v>4.4860799999999999E-2</c:v>
                </c:pt>
                <c:pt idx="29739">
                  <c:v>4.8258799999999998E-2</c:v>
                </c:pt>
                <c:pt idx="29740">
                  <c:v>3.8572299999999997E-2</c:v>
                </c:pt>
                <c:pt idx="29741">
                  <c:v>4.4150399999999999E-2</c:v>
                </c:pt>
                <c:pt idx="29742">
                  <c:v>3.7955299999999997E-2</c:v>
                </c:pt>
                <c:pt idx="29743">
                  <c:v>2.75421E-2</c:v>
                </c:pt>
                <c:pt idx="29744">
                  <c:v>3.7341100000000002E-2</c:v>
                </c:pt>
                <c:pt idx="29745">
                  <c:v>5.36528E-2</c:v>
                </c:pt>
                <c:pt idx="29746">
                  <c:v>4.6427700000000002E-2</c:v>
                </c:pt>
                <c:pt idx="29747">
                  <c:v>5.2480699999999998E-2</c:v>
                </c:pt>
                <c:pt idx="29748">
                  <c:v>3.28484E-2</c:v>
                </c:pt>
                <c:pt idx="29749">
                  <c:v>2.0502099999999999E-2</c:v>
                </c:pt>
                <c:pt idx="29750">
                  <c:v>3.1856500000000003E-2</c:v>
                </c:pt>
                <c:pt idx="29751">
                  <c:v>4.9989699999999998E-2</c:v>
                </c:pt>
                <c:pt idx="29752">
                  <c:v>5.9503599999999997E-2</c:v>
                </c:pt>
                <c:pt idx="29753">
                  <c:v>5.6854200000000001E-2</c:v>
                </c:pt>
                <c:pt idx="29754">
                  <c:v>5.9302300000000002E-2</c:v>
                </c:pt>
                <c:pt idx="29755">
                  <c:v>4.9029400000000001E-2</c:v>
                </c:pt>
                <c:pt idx="29756">
                  <c:v>5.8708200000000002E-2</c:v>
                </c:pt>
                <c:pt idx="29757">
                  <c:v>3.6168100000000002E-2</c:v>
                </c:pt>
                <c:pt idx="29758">
                  <c:v>3.7065500000000001E-2</c:v>
                </c:pt>
                <c:pt idx="29759">
                  <c:v>4.6483999999999998E-2</c:v>
                </c:pt>
                <c:pt idx="29760">
                  <c:v>3.9569899999999998E-2</c:v>
                </c:pt>
                <c:pt idx="29761">
                  <c:v>3.22104E-2</c:v>
                </c:pt>
                <c:pt idx="29762">
                  <c:v>3.5212500000000001E-2</c:v>
                </c:pt>
                <c:pt idx="29763">
                  <c:v>2.9305500000000002E-2</c:v>
                </c:pt>
                <c:pt idx="29764">
                  <c:v>4.6979E-2</c:v>
                </c:pt>
                <c:pt idx="29765">
                  <c:v>5.2044899999999998E-2</c:v>
                </c:pt>
                <c:pt idx="29766">
                  <c:v>4.8035599999999998E-2</c:v>
                </c:pt>
                <c:pt idx="29767">
                  <c:v>3.2013899999999998E-2</c:v>
                </c:pt>
                <c:pt idx="29768">
                  <c:v>4.9588199999999999E-2</c:v>
                </c:pt>
                <c:pt idx="29769">
                  <c:v>4.4576600000000001E-2</c:v>
                </c:pt>
                <c:pt idx="29770">
                  <c:v>5.4455799999999999E-2</c:v>
                </c:pt>
                <c:pt idx="29771">
                  <c:v>4.6736699999999999E-2</c:v>
                </c:pt>
                <c:pt idx="29772">
                  <c:v>3.00512E-2</c:v>
                </c:pt>
                <c:pt idx="29773">
                  <c:v>5.09253E-2</c:v>
                </c:pt>
                <c:pt idx="29774">
                  <c:v>6.0081500000000003E-2</c:v>
                </c:pt>
                <c:pt idx="29775">
                  <c:v>5.0718300000000001E-2</c:v>
                </c:pt>
                <c:pt idx="29776">
                  <c:v>2.4131799999999998E-2</c:v>
                </c:pt>
                <c:pt idx="29777">
                  <c:v>2.78645E-2</c:v>
                </c:pt>
                <c:pt idx="29778">
                  <c:v>4.3323500000000001E-2</c:v>
                </c:pt>
                <c:pt idx="29779">
                  <c:v>4.4300100000000002E-2</c:v>
                </c:pt>
                <c:pt idx="29780">
                  <c:v>3.1766900000000001E-2</c:v>
                </c:pt>
                <c:pt idx="29781">
                  <c:v>3.6359799999999998E-2</c:v>
                </c:pt>
                <c:pt idx="29782">
                  <c:v>3.8345299999999999E-2</c:v>
                </c:pt>
                <c:pt idx="29783">
                  <c:v>3.6119499999999999E-2</c:v>
                </c:pt>
                <c:pt idx="29784">
                  <c:v>3.62501E-2</c:v>
                </c:pt>
                <c:pt idx="29785">
                  <c:v>2.9211000000000001E-2</c:v>
                </c:pt>
                <c:pt idx="29786">
                  <c:v>3.6001199999999997E-2</c:v>
                </c:pt>
                <c:pt idx="29787">
                  <c:v>1.67923E-2</c:v>
                </c:pt>
                <c:pt idx="29788">
                  <c:v>2.7741399999999999E-2</c:v>
                </c:pt>
                <c:pt idx="29789">
                  <c:v>2.4334000000000001E-2</c:v>
                </c:pt>
                <c:pt idx="29790">
                  <c:v>4.8907300000000001E-2</c:v>
                </c:pt>
                <c:pt idx="29791">
                  <c:v>2.7829199999999998E-2</c:v>
                </c:pt>
                <c:pt idx="29792">
                  <c:v>2.3716899999999999E-2</c:v>
                </c:pt>
                <c:pt idx="29793">
                  <c:v>2.2031800000000001E-2</c:v>
                </c:pt>
                <c:pt idx="29794">
                  <c:v>3.5252600000000002E-2</c:v>
                </c:pt>
                <c:pt idx="29795">
                  <c:v>2.3137100000000001E-2</c:v>
                </c:pt>
                <c:pt idx="29796">
                  <c:v>3.8719200000000002E-2</c:v>
                </c:pt>
                <c:pt idx="29797">
                  <c:v>2.9637299999999998E-2</c:v>
                </c:pt>
                <c:pt idx="29798">
                  <c:v>2.0875000000000001E-2</c:v>
                </c:pt>
                <c:pt idx="29799">
                  <c:v>3.7069299999999999E-2</c:v>
                </c:pt>
                <c:pt idx="29800">
                  <c:v>4.7223099999999997E-2</c:v>
                </c:pt>
                <c:pt idx="29801">
                  <c:v>3.7139900000000003E-2</c:v>
                </c:pt>
                <c:pt idx="29802">
                  <c:v>4.4769299999999998E-2</c:v>
                </c:pt>
                <c:pt idx="29803">
                  <c:v>4.8293099999999999E-2</c:v>
                </c:pt>
                <c:pt idx="29804">
                  <c:v>3.2178900000000003E-2</c:v>
                </c:pt>
                <c:pt idx="29805">
                  <c:v>2.22206E-2</c:v>
                </c:pt>
                <c:pt idx="29806">
                  <c:v>1.06363E-2</c:v>
                </c:pt>
                <c:pt idx="29807">
                  <c:v>2.5628999999999999E-2</c:v>
                </c:pt>
                <c:pt idx="29808">
                  <c:v>4.4573799999999997E-2</c:v>
                </c:pt>
                <c:pt idx="29809">
                  <c:v>2.8291699999999999E-2</c:v>
                </c:pt>
                <c:pt idx="29810">
                  <c:v>2.06118E-2</c:v>
                </c:pt>
                <c:pt idx="29811">
                  <c:v>2.9385600000000001E-2</c:v>
                </c:pt>
                <c:pt idx="29812">
                  <c:v>3.0578600000000001E-2</c:v>
                </c:pt>
                <c:pt idx="29813">
                  <c:v>1.9885099999999999E-2</c:v>
                </c:pt>
                <c:pt idx="29814">
                  <c:v>1.37033E-2</c:v>
                </c:pt>
                <c:pt idx="29815">
                  <c:v>1.7647699999999999E-2</c:v>
                </c:pt>
                <c:pt idx="29816">
                  <c:v>4.51469E-3</c:v>
                </c:pt>
                <c:pt idx="29817">
                  <c:v>1.47133E-2</c:v>
                </c:pt>
                <c:pt idx="29818">
                  <c:v>3.0458499999999999E-2</c:v>
                </c:pt>
                <c:pt idx="29819">
                  <c:v>3.6806100000000001E-2</c:v>
                </c:pt>
                <c:pt idx="29820">
                  <c:v>2.02723E-2</c:v>
                </c:pt>
                <c:pt idx="29821">
                  <c:v>2.6772500000000001E-2</c:v>
                </c:pt>
                <c:pt idx="29822">
                  <c:v>4.5846900000000003E-2</c:v>
                </c:pt>
                <c:pt idx="29823">
                  <c:v>3.3126799999999998E-2</c:v>
                </c:pt>
                <c:pt idx="29824">
                  <c:v>2.1874399999999999E-2</c:v>
                </c:pt>
                <c:pt idx="29825">
                  <c:v>3.1331100000000001E-2</c:v>
                </c:pt>
                <c:pt idx="29826">
                  <c:v>4.4551800000000003E-2</c:v>
                </c:pt>
                <c:pt idx="29827">
                  <c:v>4.7314599999999998E-2</c:v>
                </c:pt>
                <c:pt idx="29828">
                  <c:v>4.1018499999999999E-2</c:v>
                </c:pt>
                <c:pt idx="29829">
                  <c:v>4.34895E-2</c:v>
                </c:pt>
                <c:pt idx="29830">
                  <c:v>4.97055E-2</c:v>
                </c:pt>
                <c:pt idx="29831">
                  <c:v>4.1905400000000002E-2</c:v>
                </c:pt>
                <c:pt idx="29832">
                  <c:v>1.7878499999999999E-2</c:v>
                </c:pt>
                <c:pt idx="29833">
                  <c:v>3.05204E-2</c:v>
                </c:pt>
                <c:pt idx="29834">
                  <c:v>3.69301E-2</c:v>
                </c:pt>
                <c:pt idx="29835">
                  <c:v>5.1772100000000001E-2</c:v>
                </c:pt>
                <c:pt idx="29836">
                  <c:v>2.8354600000000001E-2</c:v>
                </c:pt>
                <c:pt idx="29837">
                  <c:v>3.6511399999999999E-2</c:v>
                </c:pt>
                <c:pt idx="29838">
                  <c:v>5.0350199999999998E-2</c:v>
                </c:pt>
                <c:pt idx="29839">
                  <c:v>4.1139599999999998E-2</c:v>
                </c:pt>
                <c:pt idx="29840">
                  <c:v>2.62604E-2</c:v>
                </c:pt>
                <c:pt idx="29841">
                  <c:v>2.89717E-2</c:v>
                </c:pt>
                <c:pt idx="29842">
                  <c:v>4.57773E-2</c:v>
                </c:pt>
                <c:pt idx="29843">
                  <c:v>4.0885900000000003E-2</c:v>
                </c:pt>
                <c:pt idx="29844">
                  <c:v>3.8165999999999999E-2</c:v>
                </c:pt>
                <c:pt idx="29845">
                  <c:v>4.7114400000000001E-2</c:v>
                </c:pt>
                <c:pt idx="29846">
                  <c:v>3.3730499999999997E-2</c:v>
                </c:pt>
                <c:pt idx="29847">
                  <c:v>2.4743999999999999E-2</c:v>
                </c:pt>
                <c:pt idx="29848">
                  <c:v>3.0550000000000001E-2</c:v>
                </c:pt>
                <c:pt idx="29849">
                  <c:v>3.6033599999999999E-2</c:v>
                </c:pt>
                <c:pt idx="29850">
                  <c:v>4.3946300000000001E-2</c:v>
                </c:pt>
                <c:pt idx="29851">
                  <c:v>3.8775400000000002E-2</c:v>
                </c:pt>
                <c:pt idx="29852">
                  <c:v>3.7495599999999997E-2</c:v>
                </c:pt>
                <c:pt idx="29853">
                  <c:v>4.30117E-2</c:v>
                </c:pt>
                <c:pt idx="29854">
                  <c:v>5.0954800000000001E-2</c:v>
                </c:pt>
                <c:pt idx="29855">
                  <c:v>5.0067899999999999E-2</c:v>
                </c:pt>
                <c:pt idx="29856">
                  <c:v>5.1349600000000002E-2</c:v>
                </c:pt>
                <c:pt idx="29857">
                  <c:v>4.4122700000000001E-2</c:v>
                </c:pt>
                <c:pt idx="29858">
                  <c:v>3.2820700000000001E-2</c:v>
                </c:pt>
                <c:pt idx="29859">
                  <c:v>3.9211299999999998E-2</c:v>
                </c:pt>
                <c:pt idx="29860">
                  <c:v>5.2723899999999997E-2</c:v>
                </c:pt>
                <c:pt idx="29861">
                  <c:v>5.4886799999999999E-2</c:v>
                </c:pt>
                <c:pt idx="29862">
                  <c:v>5.11618E-2</c:v>
                </c:pt>
                <c:pt idx="29863">
                  <c:v>5.4452899999999999E-2</c:v>
                </c:pt>
                <c:pt idx="29864">
                  <c:v>4.5615200000000002E-2</c:v>
                </c:pt>
                <c:pt idx="29865">
                  <c:v>5.2859299999999998E-2</c:v>
                </c:pt>
                <c:pt idx="29866">
                  <c:v>4.5048699999999997E-2</c:v>
                </c:pt>
                <c:pt idx="29867">
                  <c:v>5.59826E-2</c:v>
                </c:pt>
                <c:pt idx="29868">
                  <c:v>4.8744200000000001E-2</c:v>
                </c:pt>
                <c:pt idx="29869">
                  <c:v>4.01812E-2</c:v>
                </c:pt>
                <c:pt idx="29870">
                  <c:v>3.62701E-2</c:v>
                </c:pt>
                <c:pt idx="29871">
                  <c:v>4.0252700000000002E-2</c:v>
                </c:pt>
                <c:pt idx="29872">
                  <c:v>3.7867499999999998E-2</c:v>
                </c:pt>
                <c:pt idx="29873">
                  <c:v>2.8210599999999999E-2</c:v>
                </c:pt>
                <c:pt idx="29874">
                  <c:v>4.9725499999999999E-2</c:v>
                </c:pt>
                <c:pt idx="29875">
                  <c:v>2.0026200000000001E-2</c:v>
                </c:pt>
                <c:pt idx="29876">
                  <c:v>4.1887300000000002E-2</c:v>
                </c:pt>
                <c:pt idx="29877">
                  <c:v>4.1043299999999998E-2</c:v>
                </c:pt>
                <c:pt idx="29878">
                  <c:v>3.6273E-2</c:v>
                </c:pt>
                <c:pt idx="29879">
                  <c:v>3.5673099999999999E-2</c:v>
                </c:pt>
                <c:pt idx="29880">
                  <c:v>3.7958100000000002E-2</c:v>
                </c:pt>
                <c:pt idx="29881">
                  <c:v>3.8765000000000001E-2</c:v>
                </c:pt>
                <c:pt idx="29882">
                  <c:v>3.4812900000000001E-2</c:v>
                </c:pt>
                <c:pt idx="29883">
                  <c:v>3.5016100000000001E-2</c:v>
                </c:pt>
                <c:pt idx="29884">
                  <c:v>1.0809900000000001E-2</c:v>
                </c:pt>
                <c:pt idx="29885">
                  <c:v>1.6724599999999999E-2</c:v>
                </c:pt>
                <c:pt idx="29886">
                  <c:v>2.04458E-2</c:v>
                </c:pt>
                <c:pt idx="29887">
                  <c:v>2.1791499999999999E-3</c:v>
                </c:pt>
                <c:pt idx="29888">
                  <c:v>5.1679600000000001E-3</c:v>
                </c:pt>
                <c:pt idx="29889">
                  <c:v>1.30901E-2</c:v>
                </c:pt>
                <c:pt idx="29890">
                  <c:v>3.4504899999999998E-2</c:v>
                </c:pt>
                <c:pt idx="29891">
                  <c:v>2.3280100000000001E-2</c:v>
                </c:pt>
                <c:pt idx="29892">
                  <c:v>9.4079999999999997E-3</c:v>
                </c:pt>
                <c:pt idx="29893">
                  <c:v>2.14758E-2</c:v>
                </c:pt>
                <c:pt idx="29894">
                  <c:v>1.2796399999999999E-2</c:v>
                </c:pt>
                <c:pt idx="29895">
                  <c:v>3.4709900000000002E-2</c:v>
                </c:pt>
                <c:pt idx="29896">
                  <c:v>1.8153200000000001E-2</c:v>
                </c:pt>
                <c:pt idx="29897">
                  <c:v>1.54953E-2</c:v>
                </c:pt>
                <c:pt idx="29898">
                  <c:v>1.4949799999999999E-2</c:v>
                </c:pt>
                <c:pt idx="29899">
                  <c:v>1.0658300000000001E-2</c:v>
                </c:pt>
                <c:pt idx="29900">
                  <c:v>-1.02863E-2</c:v>
                </c:pt>
                <c:pt idx="29901">
                  <c:v>-1.1838899999999999E-2</c:v>
                </c:pt>
                <c:pt idx="29902">
                  <c:v>1.9861199999999999E-2</c:v>
                </c:pt>
                <c:pt idx="29903">
                  <c:v>5.0897599999999996E-3</c:v>
                </c:pt>
                <c:pt idx="29904">
                  <c:v>-1.2557E-2</c:v>
                </c:pt>
                <c:pt idx="29905">
                  <c:v>-2.4042099999999999E-3</c:v>
                </c:pt>
                <c:pt idx="29906">
                  <c:v>1.43433E-2</c:v>
                </c:pt>
                <c:pt idx="29907">
                  <c:v>8.8052700000000005E-3</c:v>
                </c:pt>
                <c:pt idx="29908">
                  <c:v>1.30911E-2</c:v>
                </c:pt>
                <c:pt idx="29909">
                  <c:v>3.0353499999999999E-2</c:v>
                </c:pt>
                <c:pt idx="29910">
                  <c:v>3.2131199999999999E-2</c:v>
                </c:pt>
                <c:pt idx="29911">
                  <c:v>7.1334800000000002E-3</c:v>
                </c:pt>
                <c:pt idx="29912">
                  <c:v>2.0433400000000001E-2</c:v>
                </c:pt>
                <c:pt idx="29913">
                  <c:v>4.1246399999999997E-3</c:v>
                </c:pt>
                <c:pt idx="29914">
                  <c:v>2.0732899999999999E-2</c:v>
                </c:pt>
                <c:pt idx="29915">
                  <c:v>1.16081E-2</c:v>
                </c:pt>
                <c:pt idx="29916">
                  <c:v>1.3957000000000001E-2</c:v>
                </c:pt>
                <c:pt idx="29917">
                  <c:v>-4.80461E-3</c:v>
                </c:pt>
                <c:pt idx="29918" formatCode="0.00E+00">
                  <c:v>6.67572E-6</c:v>
                </c:pt>
                <c:pt idx="29919">
                  <c:v>6.9818500000000004E-3</c:v>
                </c:pt>
                <c:pt idx="29920">
                  <c:v>5.7020200000000004E-3</c:v>
                </c:pt>
                <c:pt idx="29921">
                  <c:v>2.20184E-2</c:v>
                </c:pt>
                <c:pt idx="29922">
                  <c:v>8.8319799999999997E-3</c:v>
                </c:pt>
                <c:pt idx="29923">
                  <c:v>1.1119800000000001E-2</c:v>
                </c:pt>
                <c:pt idx="29924">
                  <c:v>1.2235600000000001E-3</c:v>
                </c:pt>
                <c:pt idx="29925">
                  <c:v>1.7603899999999999E-2</c:v>
                </c:pt>
                <c:pt idx="29926">
                  <c:v>4.8322699999999996E-3</c:v>
                </c:pt>
                <c:pt idx="29927">
                  <c:v>1.1792199999999999E-2</c:v>
                </c:pt>
                <c:pt idx="29928">
                  <c:v>-8.6832000000000003E-3</c:v>
                </c:pt>
                <c:pt idx="29929">
                  <c:v>1.0575299999999999E-2</c:v>
                </c:pt>
                <c:pt idx="29930">
                  <c:v>8.0623599999999993E-3</c:v>
                </c:pt>
                <c:pt idx="29931">
                  <c:v>1.10893E-2</c:v>
                </c:pt>
                <c:pt idx="29932">
                  <c:v>-4.0693300000000003E-3</c:v>
                </c:pt>
                <c:pt idx="29933">
                  <c:v>-3.6907200000000002E-4</c:v>
                </c:pt>
                <c:pt idx="29934">
                  <c:v>4.5414000000000001E-3</c:v>
                </c:pt>
                <c:pt idx="29935">
                  <c:v>1.23444E-2</c:v>
                </c:pt>
                <c:pt idx="29936">
                  <c:v>3.4818599999999998E-3</c:v>
                </c:pt>
                <c:pt idx="29937">
                  <c:v>1.8195200000000002E-2</c:v>
                </c:pt>
                <c:pt idx="29938">
                  <c:v>6.5937000000000001E-3</c:v>
                </c:pt>
                <c:pt idx="29939">
                  <c:v>1.9367200000000001E-2</c:v>
                </c:pt>
                <c:pt idx="29940">
                  <c:v>8.9702600000000007E-3</c:v>
                </c:pt>
                <c:pt idx="29941">
                  <c:v>-1.46294E-3</c:v>
                </c:pt>
                <c:pt idx="29942">
                  <c:v>6.7977899999999997E-3</c:v>
                </c:pt>
                <c:pt idx="29943">
                  <c:v>-8.3827999999999995E-4</c:v>
                </c:pt>
                <c:pt idx="29944">
                  <c:v>2.4232899999999998E-3</c:v>
                </c:pt>
                <c:pt idx="29945">
                  <c:v>-2.5749200000000001E-3</c:v>
                </c:pt>
                <c:pt idx="29946">
                  <c:v>9.5157599999999998E-3</c:v>
                </c:pt>
                <c:pt idx="29947">
                  <c:v>7.8897499999999992E-3</c:v>
                </c:pt>
                <c:pt idx="29948">
                  <c:v>2.53677E-2</c:v>
                </c:pt>
                <c:pt idx="29949">
                  <c:v>1.5904399999999999E-2</c:v>
                </c:pt>
                <c:pt idx="29950">
                  <c:v>1.5620200000000001E-2</c:v>
                </c:pt>
                <c:pt idx="29951">
                  <c:v>6.7634599999999998E-3</c:v>
                </c:pt>
                <c:pt idx="29952">
                  <c:v>2.0370499999999999E-3</c:v>
                </c:pt>
                <c:pt idx="29953">
                  <c:v>8.52585E-4</c:v>
                </c:pt>
                <c:pt idx="29954">
                  <c:v>-9.7007800000000009E-3</c:v>
                </c:pt>
                <c:pt idx="29955">
                  <c:v>-2.0623200000000001E-2</c:v>
                </c:pt>
                <c:pt idx="29956">
                  <c:v>-3.4206399999999998E-2</c:v>
                </c:pt>
                <c:pt idx="29957">
                  <c:v>-1.7893800000000001E-2</c:v>
                </c:pt>
                <c:pt idx="29958">
                  <c:v>-3.6287300000000001E-3</c:v>
                </c:pt>
                <c:pt idx="29959">
                  <c:v>-1.8250499999999999E-2</c:v>
                </c:pt>
                <c:pt idx="29960">
                  <c:v>-4.3506600000000001E-3</c:v>
                </c:pt>
                <c:pt idx="29961">
                  <c:v>-5.9947999999999998E-3</c:v>
                </c:pt>
                <c:pt idx="29962">
                  <c:v>-2.4004E-3</c:v>
                </c:pt>
                <c:pt idx="29963">
                  <c:v>-6.6223100000000002E-3</c:v>
                </c:pt>
                <c:pt idx="29964">
                  <c:v>-8.7995499999999997E-3</c:v>
                </c:pt>
                <c:pt idx="29965">
                  <c:v>-3.4809100000000003E-4</c:v>
                </c:pt>
                <c:pt idx="29966">
                  <c:v>-6.6776300000000004E-3</c:v>
                </c:pt>
                <c:pt idx="29967">
                  <c:v>-2.36425E-2</c:v>
                </c:pt>
                <c:pt idx="29968">
                  <c:v>-2.1267899999999999E-2</c:v>
                </c:pt>
                <c:pt idx="29969">
                  <c:v>-1.7748799999999999E-2</c:v>
                </c:pt>
                <c:pt idx="29970">
                  <c:v>-3.0586200000000001E-2</c:v>
                </c:pt>
                <c:pt idx="29971">
                  <c:v>-1.6578699999999998E-2</c:v>
                </c:pt>
                <c:pt idx="29972">
                  <c:v>-1.38893E-2</c:v>
                </c:pt>
                <c:pt idx="29973">
                  <c:v>-3.5774199999999999E-2</c:v>
                </c:pt>
                <c:pt idx="29974">
                  <c:v>-8.6555499999999997E-3</c:v>
                </c:pt>
                <c:pt idx="29975">
                  <c:v>-2.9020299999999999E-3</c:v>
                </c:pt>
                <c:pt idx="29976">
                  <c:v>-2.5829299999999999E-2</c:v>
                </c:pt>
                <c:pt idx="29977">
                  <c:v>-4.1068100000000003E-2</c:v>
                </c:pt>
                <c:pt idx="29978">
                  <c:v>-1.46742E-2</c:v>
                </c:pt>
                <c:pt idx="29979">
                  <c:v>-2.42834E-2</c:v>
                </c:pt>
                <c:pt idx="29980">
                  <c:v>-4.6849300000000003E-2</c:v>
                </c:pt>
                <c:pt idx="29981">
                  <c:v>-4.4949500000000003E-2</c:v>
                </c:pt>
                <c:pt idx="29982">
                  <c:v>-1.6762699999999998E-2</c:v>
                </c:pt>
                <c:pt idx="29983">
                  <c:v>-3.0139900000000001E-2</c:v>
                </c:pt>
                <c:pt idx="29984">
                  <c:v>-3.5472900000000002E-2</c:v>
                </c:pt>
                <c:pt idx="29985">
                  <c:v>-3.4497300000000002E-2</c:v>
                </c:pt>
                <c:pt idx="29986">
                  <c:v>-2.44598E-2</c:v>
                </c:pt>
                <c:pt idx="29987">
                  <c:v>-1.1936199999999999E-2</c:v>
                </c:pt>
                <c:pt idx="29988">
                  <c:v>-2.1235500000000001E-2</c:v>
                </c:pt>
                <c:pt idx="29989">
                  <c:v>-1.9103100000000001E-2</c:v>
                </c:pt>
                <c:pt idx="29990">
                  <c:v>-3.0211399999999999E-2</c:v>
                </c:pt>
                <c:pt idx="29991">
                  <c:v>-1.83678E-2</c:v>
                </c:pt>
                <c:pt idx="29992">
                  <c:v>-2.4846099999999999E-2</c:v>
                </c:pt>
                <c:pt idx="29993">
                  <c:v>-2.5935199999999999E-2</c:v>
                </c:pt>
                <c:pt idx="29994">
                  <c:v>-2.8181100000000001E-2</c:v>
                </c:pt>
                <c:pt idx="29995">
                  <c:v>-3.8168899999999999E-2</c:v>
                </c:pt>
                <c:pt idx="29996">
                  <c:v>-2.0268399999999999E-2</c:v>
                </c:pt>
                <c:pt idx="29997">
                  <c:v>-2.2120500000000001E-2</c:v>
                </c:pt>
                <c:pt idx="29998">
                  <c:v>-2.9549599999999999E-2</c:v>
                </c:pt>
                <c:pt idx="29999">
                  <c:v>-3.6028900000000003E-2</c:v>
                </c:pt>
                <c:pt idx="30000">
                  <c:v>-2.24981E-2</c:v>
                </c:pt>
                <c:pt idx="30001">
                  <c:v>-3.55568E-2</c:v>
                </c:pt>
                <c:pt idx="30002">
                  <c:v>-4.2025600000000003E-2</c:v>
                </c:pt>
                <c:pt idx="30003">
                  <c:v>-2.5667200000000001E-2</c:v>
                </c:pt>
                <c:pt idx="30004">
                  <c:v>-1.33648E-2</c:v>
                </c:pt>
                <c:pt idx="30005">
                  <c:v>-2.5579500000000002E-2</c:v>
                </c:pt>
                <c:pt idx="30006">
                  <c:v>-3.3687599999999998E-2</c:v>
                </c:pt>
                <c:pt idx="30007">
                  <c:v>-2.2358900000000001E-2</c:v>
                </c:pt>
                <c:pt idx="30008">
                  <c:v>-2.81E-2</c:v>
                </c:pt>
                <c:pt idx="30009">
                  <c:v>-2.1699900000000001E-2</c:v>
                </c:pt>
                <c:pt idx="30010">
                  <c:v>-3.0618699999999999E-2</c:v>
                </c:pt>
                <c:pt idx="30011">
                  <c:v>-3.52144E-2</c:v>
                </c:pt>
                <c:pt idx="30012">
                  <c:v>-2.9118499999999999E-2</c:v>
                </c:pt>
                <c:pt idx="30013">
                  <c:v>-2.0908400000000001E-2</c:v>
                </c:pt>
                <c:pt idx="30014">
                  <c:v>-4.1628800000000001E-2</c:v>
                </c:pt>
                <c:pt idx="30015">
                  <c:v>-4.3541900000000001E-2</c:v>
                </c:pt>
                <c:pt idx="30016">
                  <c:v>-2.66647E-2</c:v>
                </c:pt>
                <c:pt idx="30017">
                  <c:v>-5.5808999999999997E-3</c:v>
                </c:pt>
                <c:pt idx="30018">
                  <c:v>-3.69501E-2</c:v>
                </c:pt>
                <c:pt idx="30019">
                  <c:v>-4.1285500000000003E-2</c:v>
                </c:pt>
                <c:pt idx="30020">
                  <c:v>-1.89514E-2</c:v>
                </c:pt>
                <c:pt idx="30021">
                  <c:v>-2.05107E-2</c:v>
                </c:pt>
                <c:pt idx="30022">
                  <c:v>-3.98026E-2</c:v>
                </c:pt>
                <c:pt idx="30023">
                  <c:v>-4.4870399999999998E-2</c:v>
                </c:pt>
                <c:pt idx="30024">
                  <c:v>-3.1338699999999997E-2</c:v>
                </c:pt>
                <c:pt idx="30025">
                  <c:v>-4.91428E-2</c:v>
                </c:pt>
                <c:pt idx="30026">
                  <c:v>-3.4931200000000003E-2</c:v>
                </c:pt>
                <c:pt idx="30027">
                  <c:v>-4.7066700000000003E-2</c:v>
                </c:pt>
                <c:pt idx="30028">
                  <c:v>-4.2157199999999999E-2</c:v>
                </c:pt>
                <c:pt idx="30029">
                  <c:v>-3.7079800000000003E-2</c:v>
                </c:pt>
                <c:pt idx="30030">
                  <c:v>-2.06976E-2</c:v>
                </c:pt>
                <c:pt idx="30031">
                  <c:v>-3.1663900000000002E-2</c:v>
                </c:pt>
                <c:pt idx="30032">
                  <c:v>-3.0931500000000001E-2</c:v>
                </c:pt>
                <c:pt idx="30033">
                  <c:v>-3.4509699999999997E-2</c:v>
                </c:pt>
                <c:pt idx="30034">
                  <c:v>-1.9136400000000001E-2</c:v>
                </c:pt>
                <c:pt idx="30035">
                  <c:v>-2.8212500000000001E-2</c:v>
                </c:pt>
                <c:pt idx="30036">
                  <c:v>-2.85597E-2</c:v>
                </c:pt>
                <c:pt idx="30037">
                  <c:v>-1.9523599999999999E-2</c:v>
                </c:pt>
                <c:pt idx="30038">
                  <c:v>-4.3119400000000002E-2</c:v>
                </c:pt>
                <c:pt idx="30039">
                  <c:v>-2.4692499999999999E-2</c:v>
                </c:pt>
                <c:pt idx="30040">
                  <c:v>-1.35221E-2</c:v>
                </c:pt>
                <c:pt idx="30041">
                  <c:v>-3.5338399999999999E-2</c:v>
                </c:pt>
                <c:pt idx="30042">
                  <c:v>-3.3515000000000003E-2</c:v>
                </c:pt>
                <c:pt idx="30043">
                  <c:v>-2.5657699999999999E-2</c:v>
                </c:pt>
                <c:pt idx="30044">
                  <c:v>-1.06306E-2</c:v>
                </c:pt>
                <c:pt idx="30045">
                  <c:v>-2.4118400000000002E-2</c:v>
                </c:pt>
                <c:pt idx="30046">
                  <c:v>-4.0650400000000003E-2</c:v>
                </c:pt>
                <c:pt idx="30047">
                  <c:v>-3.2868399999999999E-2</c:v>
                </c:pt>
                <c:pt idx="30048">
                  <c:v>-2.7504000000000001E-2</c:v>
                </c:pt>
                <c:pt idx="30049">
                  <c:v>-1.8257099999999998E-2</c:v>
                </c:pt>
                <c:pt idx="30050">
                  <c:v>-3.3280400000000002E-2</c:v>
                </c:pt>
                <c:pt idx="30051">
                  <c:v>-5.6593900000000003E-2</c:v>
                </c:pt>
                <c:pt idx="30052">
                  <c:v>-1.7232899999999999E-2</c:v>
                </c:pt>
                <c:pt idx="30053">
                  <c:v>-2.6550299999999999E-2</c:v>
                </c:pt>
                <c:pt idx="30054">
                  <c:v>-4.2138099999999998E-2</c:v>
                </c:pt>
                <c:pt idx="30055">
                  <c:v>-4.2366000000000001E-2</c:v>
                </c:pt>
                <c:pt idx="30056">
                  <c:v>-2.9219599999999998E-2</c:v>
                </c:pt>
                <c:pt idx="30057">
                  <c:v>-2.5027299999999999E-2</c:v>
                </c:pt>
                <c:pt idx="30058">
                  <c:v>-2.8652199999999999E-2</c:v>
                </c:pt>
                <c:pt idx="30059">
                  <c:v>-2.7842499999999999E-2</c:v>
                </c:pt>
                <c:pt idx="30060">
                  <c:v>-3.9266599999999999E-2</c:v>
                </c:pt>
                <c:pt idx="30061">
                  <c:v>-4.4508899999999997E-2</c:v>
                </c:pt>
                <c:pt idx="30062">
                  <c:v>-3.2972300000000003E-2</c:v>
                </c:pt>
                <c:pt idx="30063">
                  <c:v>-4.2702700000000003E-2</c:v>
                </c:pt>
                <c:pt idx="30064">
                  <c:v>-2.5439300000000001E-2</c:v>
                </c:pt>
                <c:pt idx="30065">
                  <c:v>-2.4933799999999999E-2</c:v>
                </c:pt>
                <c:pt idx="30066">
                  <c:v>-3.9855000000000002E-2</c:v>
                </c:pt>
                <c:pt idx="30067">
                  <c:v>-5.71136E-2</c:v>
                </c:pt>
                <c:pt idx="30068">
                  <c:v>-4.5112600000000003E-2</c:v>
                </c:pt>
                <c:pt idx="30069">
                  <c:v>-2.6376699999999999E-2</c:v>
                </c:pt>
                <c:pt idx="30070">
                  <c:v>-4.2536699999999997E-2</c:v>
                </c:pt>
                <c:pt idx="30071">
                  <c:v>-4.45662E-2</c:v>
                </c:pt>
                <c:pt idx="30072">
                  <c:v>-2.8755200000000002E-2</c:v>
                </c:pt>
                <c:pt idx="30073">
                  <c:v>-3.4772900000000002E-2</c:v>
                </c:pt>
                <c:pt idx="30074">
                  <c:v>-3.3527399999999999E-2</c:v>
                </c:pt>
                <c:pt idx="30075">
                  <c:v>-3.1752599999999999E-2</c:v>
                </c:pt>
                <c:pt idx="30076">
                  <c:v>-3.2363900000000001E-2</c:v>
                </c:pt>
                <c:pt idx="30077">
                  <c:v>-4.2185800000000002E-2</c:v>
                </c:pt>
                <c:pt idx="30078">
                  <c:v>-5.0200500000000002E-2</c:v>
                </c:pt>
                <c:pt idx="30079">
                  <c:v>-4.8943500000000001E-2</c:v>
                </c:pt>
                <c:pt idx="30080">
                  <c:v>-2.9308299999999999E-2</c:v>
                </c:pt>
                <c:pt idx="30081">
                  <c:v>-5.3793899999999999E-2</c:v>
                </c:pt>
                <c:pt idx="30082">
                  <c:v>-5.2444499999999998E-2</c:v>
                </c:pt>
                <c:pt idx="30083">
                  <c:v>-5.6442300000000001E-2</c:v>
                </c:pt>
                <c:pt idx="30084">
                  <c:v>-4.55027E-2</c:v>
                </c:pt>
                <c:pt idx="30085">
                  <c:v>-5.3253200000000001E-2</c:v>
                </c:pt>
                <c:pt idx="30086">
                  <c:v>-6.8589200000000003E-2</c:v>
                </c:pt>
                <c:pt idx="30087">
                  <c:v>-7.1636199999999997E-2</c:v>
                </c:pt>
                <c:pt idx="30088">
                  <c:v>-6.2178600000000001E-2</c:v>
                </c:pt>
                <c:pt idx="30089">
                  <c:v>-5.0224299999999999E-2</c:v>
                </c:pt>
                <c:pt idx="30090">
                  <c:v>-5.1314400000000003E-2</c:v>
                </c:pt>
                <c:pt idx="30091">
                  <c:v>-5.2021999999999999E-2</c:v>
                </c:pt>
                <c:pt idx="30092">
                  <c:v>-5.5703200000000001E-2</c:v>
                </c:pt>
                <c:pt idx="30093">
                  <c:v>-4.5630499999999997E-2</c:v>
                </c:pt>
                <c:pt idx="30094">
                  <c:v>-5.7933800000000001E-2</c:v>
                </c:pt>
                <c:pt idx="30095">
                  <c:v>-7.0889499999999994E-2</c:v>
                </c:pt>
                <c:pt idx="30096">
                  <c:v>-5.77593E-2</c:v>
                </c:pt>
                <c:pt idx="30097">
                  <c:v>-5.7342499999999998E-2</c:v>
                </c:pt>
                <c:pt idx="30098">
                  <c:v>-5.1054000000000002E-2</c:v>
                </c:pt>
                <c:pt idx="30099">
                  <c:v>-6.2914800000000007E-2</c:v>
                </c:pt>
                <c:pt idx="30100">
                  <c:v>-3.01208E-2</c:v>
                </c:pt>
                <c:pt idx="30101">
                  <c:v>-2.95973E-2</c:v>
                </c:pt>
                <c:pt idx="30102">
                  <c:v>-3.9869300000000003E-2</c:v>
                </c:pt>
                <c:pt idx="30103">
                  <c:v>-5.5087999999999998E-2</c:v>
                </c:pt>
                <c:pt idx="30104">
                  <c:v>-5.0012599999999997E-2</c:v>
                </c:pt>
                <c:pt idx="30105">
                  <c:v>-3.10221E-2</c:v>
                </c:pt>
                <c:pt idx="30106">
                  <c:v>-5.1092100000000001E-2</c:v>
                </c:pt>
                <c:pt idx="30107">
                  <c:v>-5.8097799999999998E-2</c:v>
                </c:pt>
                <c:pt idx="30108">
                  <c:v>-5.7604799999999998E-2</c:v>
                </c:pt>
                <c:pt idx="30109">
                  <c:v>-5.0942399999999999E-2</c:v>
                </c:pt>
                <c:pt idx="30110">
                  <c:v>-2.9811899999999999E-2</c:v>
                </c:pt>
                <c:pt idx="30111">
                  <c:v>-4.2560599999999997E-2</c:v>
                </c:pt>
                <c:pt idx="30112">
                  <c:v>-6.4097399999999999E-2</c:v>
                </c:pt>
                <c:pt idx="30113">
                  <c:v>-4.2448E-2</c:v>
                </c:pt>
                <c:pt idx="30114">
                  <c:v>-2.4883300000000001E-2</c:v>
                </c:pt>
                <c:pt idx="30115">
                  <c:v>-4.38833E-2</c:v>
                </c:pt>
                <c:pt idx="30116">
                  <c:v>-5.2843099999999997E-2</c:v>
                </c:pt>
                <c:pt idx="30117">
                  <c:v>-3.8804999999999999E-2</c:v>
                </c:pt>
                <c:pt idx="30118">
                  <c:v>-4.06141E-2</c:v>
                </c:pt>
                <c:pt idx="30119">
                  <c:v>-5.8187500000000003E-2</c:v>
                </c:pt>
                <c:pt idx="30120">
                  <c:v>-3.4013700000000001E-2</c:v>
                </c:pt>
                <c:pt idx="30121">
                  <c:v>-3.4529700000000003E-2</c:v>
                </c:pt>
                <c:pt idx="30122">
                  <c:v>-3.2151199999999998E-2</c:v>
                </c:pt>
                <c:pt idx="30123">
                  <c:v>-4.35305E-2</c:v>
                </c:pt>
                <c:pt idx="30124">
                  <c:v>-4.6854E-2</c:v>
                </c:pt>
                <c:pt idx="30125">
                  <c:v>-3.40214E-2</c:v>
                </c:pt>
                <c:pt idx="30126">
                  <c:v>-2.70052E-2</c:v>
                </c:pt>
                <c:pt idx="30127">
                  <c:v>-2.3331600000000001E-2</c:v>
                </c:pt>
                <c:pt idx="30128">
                  <c:v>-4.4529899999999997E-2</c:v>
                </c:pt>
                <c:pt idx="30129">
                  <c:v>-4.1914899999999998E-2</c:v>
                </c:pt>
                <c:pt idx="30130">
                  <c:v>-5.1485999999999997E-2</c:v>
                </c:pt>
                <c:pt idx="30131">
                  <c:v>-3.8730599999999997E-2</c:v>
                </c:pt>
                <c:pt idx="30132">
                  <c:v>-4.7644600000000002E-2</c:v>
                </c:pt>
                <c:pt idx="30133">
                  <c:v>-3.4950299999999997E-2</c:v>
                </c:pt>
                <c:pt idx="30134">
                  <c:v>-4.3582900000000001E-2</c:v>
                </c:pt>
                <c:pt idx="30135">
                  <c:v>-4.2379399999999998E-2</c:v>
                </c:pt>
                <c:pt idx="30136">
                  <c:v>-2.32325E-2</c:v>
                </c:pt>
                <c:pt idx="30137">
                  <c:v>-1.9176499999999999E-2</c:v>
                </c:pt>
                <c:pt idx="30138">
                  <c:v>-4.0224999999999997E-2</c:v>
                </c:pt>
                <c:pt idx="30139">
                  <c:v>-5.5436100000000002E-2</c:v>
                </c:pt>
                <c:pt idx="30140">
                  <c:v>-4.7413799999999999E-2</c:v>
                </c:pt>
                <c:pt idx="30141">
                  <c:v>-2.8043700000000001E-2</c:v>
                </c:pt>
                <c:pt idx="30142">
                  <c:v>-2.9310200000000002E-2</c:v>
                </c:pt>
                <c:pt idx="30143">
                  <c:v>-3.7796000000000003E-2</c:v>
                </c:pt>
                <c:pt idx="30144">
                  <c:v>-2.2446600000000001E-2</c:v>
                </c:pt>
                <c:pt idx="30145">
                  <c:v>-2.55575E-2</c:v>
                </c:pt>
                <c:pt idx="30146">
                  <c:v>-2.3264900000000002E-2</c:v>
                </c:pt>
                <c:pt idx="30147">
                  <c:v>-3.3343299999999999E-2</c:v>
                </c:pt>
                <c:pt idx="30148">
                  <c:v>-2.81696E-2</c:v>
                </c:pt>
                <c:pt idx="30149">
                  <c:v>-3.8026799999999999E-2</c:v>
                </c:pt>
                <c:pt idx="30150">
                  <c:v>-3.3091500000000003E-2</c:v>
                </c:pt>
                <c:pt idx="30151">
                  <c:v>-3.6136599999999998E-2</c:v>
                </c:pt>
                <c:pt idx="30152">
                  <c:v>-4.6964600000000002E-2</c:v>
                </c:pt>
                <c:pt idx="30153">
                  <c:v>-2.8469100000000001E-2</c:v>
                </c:pt>
                <c:pt idx="30154">
                  <c:v>-3.0477500000000001E-2</c:v>
                </c:pt>
                <c:pt idx="30155">
                  <c:v>-4.5399700000000001E-2</c:v>
                </c:pt>
                <c:pt idx="30156">
                  <c:v>-2.8700799999999999E-2</c:v>
                </c:pt>
                <c:pt idx="30157">
                  <c:v>-3.5544399999999997E-2</c:v>
                </c:pt>
                <c:pt idx="30158">
                  <c:v>-1.7866099999999999E-2</c:v>
                </c:pt>
                <c:pt idx="30159">
                  <c:v>-2.9951100000000001E-2</c:v>
                </c:pt>
                <c:pt idx="30160">
                  <c:v>-2.5081599999999999E-2</c:v>
                </c:pt>
                <c:pt idx="30161">
                  <c:v>-4.5409199999999997E-2</c:v>
                </c:pt>
                <c:pt idx="30162">
                  <c:v>-3.2315299999999998E-2</c:v>
                </c:pt>
                <c:pt idx="30163">
                  <c:v>-5.19791E-2</c:v>
                </c:pt>
                <c:pt idx="30164">
                  <c:v>-4.1897799999999999E-2</c:v>
                </c:pt>
                <c:pt idx="30165">
                  <c:v>-4.8254999999999999E-2</c:v>
                </c:pt>
                <c:pt idx="30166">
                  <c:v>-4.8842400000000001E-2</c:v>
                </c:pt>
                <c:pt idx="30167">
                  <c:v>-3.4419999999999999E-2</c:v>
                </c:pt>
                <c:pt idx="30168">
                  <c:v>-5.5640200000000001E-2</c:v>
                </c:pt>
                <c:pt idx="30169">
                  <c:v>-3.9674800000000003E-2</c:v>
                </c:pt>
                <c:pt idx="30170">
                  <c:v>-4.1170100000000001E-2</c:v>
                </c:pt>
                <c:pt idx="30171">
                  <c:v>-1.41773E-2</c:v>
                </c:pt>
                <c:pt idx="30172">
                  <c:v>-1.38903E-2</c:v>
                </c:pt>
                <c:pt idx="30173">
                  <c:v>-5.6983899999999997E-2</c:v>
                </c:pt>
                <c:pt idx="30174">
                  <c:v>-3.5475699999999999E-2</c:v>
                </c:pt>
                <c:pt idx="30175">
                  <c:v>-4.5070600000000002E-2</c:v>
                </c:pt>
                <c:pt idx="30176">
                  <c:v>-4.7986000000000001E-2</c:v>
                </c:pt>
                <c:pt idx="30177">
                  <c:v>-2.6619E-2</c:v>
                </c:pt>
                <c:pt idx="30178">
                  <c:v>-4.3609599999999998E-2</c:v>
                </c:pt>
                <c:pt idx="30179">
                  <c:v>-5.4875399999999998E-2</c:v>
                </c:pt>
                <c:pt idx="30180">
                  <c:v>-4.5856500000000001E-2</c:v>
                </c:pt>
                <c:pt idx="30181">
                  <c:v>-3.7696800000000003E-2</c:v>
                </c:pt>
                <c:pt idx="30182">
                  <c:v>-4.1237799999999998E-2</c:v>
                </c:pt>
                <c:pt idx="30183">
                  <c:v>-4.7428100000000001E-2</c:v>
                </c:pt>
                <c:pt idx="30184">
                  <c:v>-4.45032E-2</c:v>
                </c:pt>
                <c:pt idx="30185">
                  <c:v>-4.5458800000000001E-2</c:v>
                </c:pt>
                <c:pt idx="30186">
                  <c:v>-4.4809300000000003E-2</c:v>
                </c:pt>
                <c:pt idx="30187">
                  <c:v>-2.7185399999999998E-2</c:v>
                </c:pt>
                <c:pt idx="30188">
                  <c:v>-3.7476500000000003E-2</c:v>
                </c:pt>
                <c:pt idx="30189">
                  <c:v>-2.9951100000000001E-2</c:v>
                </c:pt>
                <c:pt idx="30190">
                  <c:v>-4.2678800000000003E-2</c:v>
                </c:pt>
                <c:pt idx="30191">
                  <c:v>-6.70404E-2</c:v>
                </c:pt>
                <c:pt idx="30192">
                  <c:v>-3.2810199999999998E-2</c:v>
                </c:pt>
                <c:pt idx="30193">
                  <c:v>-2.8314599999999999E-2</c:v>
                </c:pt>
                <c:pt idx="30194">
                  <c:v>-2.2028900000000001E-2</c:v>
                </c:pt>
                <c:pt idx="30195">
                  <c:v>-2.76566E-2</c:v>
                </c:pt>
                <c:pt idx="30196">
                  <c:v>-1.5913E-2</c:v>
                </c:pt>
                <c:pt idx="30197">
                  <c:v>-2.6969900000000002E-2</c:v>
                </c:pt>
                <c:pt idx="30198">
                  <c:v>-1.6280200000000002E-2</c:v>
                </c:pt>
                <c:pt idx="30199">
                  <c:v>-2.09436E-2</c:v>
                </c:pt>
                <c:pt idx="30200">
                  <c:v>-2.3801800000000001E-2</c:v>
                </c:pt>
                <c:pt idx="30201">
                  <c:v>-2.5989499999999999E-2</c:v>
                </c:pt>
                <c:pt idx="30202">
                  <c:v>-3.2737700000000002E-2</c:v>
                </c:pt>
                <c:pt idx="30203">
                  <c:v>-2.88858E-2</c:v>
                </c:pt>
                <c:pt idx="30204">
                  <c:v>-3.0596700000000001E-2</c:v>
                </c:pt>
                <c:pt idx="30205">
                  <c:v>-2.1894500000000001E-2</c:v>
                </c:pt>
                <c:pt idx="30206">
                  <c:v>-1.36166E-2</c:v>
                </c:pt>
                <c:pt idx="30207">
                  <c:v>-3.3436800000000003E-2</c:v>
                </c:pt>
                <c:pt idx="30208">
                  <c:v>-2.19145E-2</c:v>
                </c:pt>
                <c:pt idx="30209">
                  <c:v>-2.5016799999999999E-2</c:v>
                </c:pt>
                <c:pt idx="30210">
                  <c:v>-6.1779000000000001E-3</c:v>
                </c:pt>
                <c:pt idx="30211">
                  <c:v>-1.3561200000000001E-2</c:v>
                </c:pt>
                <c:pt idx="30212">
                  <c:v>-7.9307600000000002E-3</c:v>
                </c:pt>
                <c:pt idx="30213">
                  <c:v>1.6403199999999999E-4</c:v>
                </c:pt>
                <c:pt idx="30214">
                  <c:v>5.8050200000000001E-3</c:v>
                </c:pt>
                <c:pt idx="30215">
                  <c:v>7.7257200000000002E-3</c:v>
                </c:pt>
                <c:pt idx="30216">
                  <c:v>6.0968400000000001E-3</c:v>
                </c:pt>
                <c:pt idx="30217">
                  <c:v>-3.7899000000000001E-3</c:v>
                </c:pt>
                <c:pt idx="30218">
                  <c:v>1.32351E-2</c:v>
                </c:pt>
                <c:pt idx="30219">
                  <c:v>1.4345200000000001E-2</c:v>
                </c:pt>
                <c:pt idx="30220">
                  <c:v>1.49822E-3</c:v>
                </c:pt>
                <c:pt idx="30221">
                  <c:v>-1.4839199999999999E-3</c:v>
                </c:pt>
                <c:pt idx="30222">
                  <c:v>1.2775399999999999E-2</c:v>
                </c:pt>
                <c:pt idx="30223">
                  <c:v>2.6817299999999998E-3</c:v>
                </c:pt>
                <c:pt idx="30224">
                  <c:v>9.2983200000000001E-4</c:v>
                </c:pt>
                <c:pt idx="30225">
                  <c:v>1.15795E-2</c:v>
                </c:pt>
                <c:pt idx="30226" formatCode="0.00E+00">
                  <c:v>8.0108600000000001E-5</c:v>
                </c:pt>
                <c:pt idx="30227">
                  <c:v>2.9112800000000001E-2</c:v>
                </c:pt>
                <c:pt idx="30228">
                  <c:v>1.9913699999999999E-2</c:v>
                </c:pt>
                <c:pt idx="30229">
                  <c:v>2.0626100000000001E-2</c:v>
                </c:pt>
                <c:pt idx="30230">
                  <c:v>1.8138899999999999E-2</c:v>
                </c:pt>
                <c:pt idx="30231">
                  <c:v>8.9702600000000007E-3</c:v>
                </c:pt>
                <c:pt idx="30232">
                  <c:v>2.9172900000000002E-2</c:v>
                </c:pt>
                <c:pt idx="30233">
                  <c:v>5.4178200000000003E-3</c:v>
                </c:pt>
                <c:pt idx="30234">
                  <c:v>-3.11852E-4</c:v>
                </c:pt>
                <c:pt idx="30235">
                  <c:v>3.5200100000000001E-3</c:v>
                </c:pt>
                <c:pt idx="30236">
                  <c:v>8.0862E-3</c:v>
                </c:pt>
                <c:pt idx="30237">
                  <c:v>1.83544E-2</c:v>
                </c:pt>
                <c:pt idx="30238">
                  <c:v>2.3020700000000002E-2</c:v>
                </c:pt>
                <c:pt idx="30239">
                  <c:v>2.1049499999999999E-2</c:v>
                </c:pt>
                <c:pt idx="30240">
                  <c:v>1.1939E-2</c:v>
                </c:pt>
                <c:pt idx="30241">
                  <c:v>1.7738299999999999E-2</c:v>
                </c:pt>
                <c:pt idx="30242" formatCode="0.00E+00">
                  <c:v>1.04904E-5</c:v>
                </c:pt>
                <c:pt idx="30243">
                  <c:v>4.72355E-3</c:v>
                </c:pt>
                <c:pt idx="30244">
                  <c:v>2.8095200000000001E-2</c:v>
                </c:pt>
                <c:pt idx="30245">
                  <c:v>1.57003E-2</c:v>
                </c:pt>
                <c:pt idx="30246">
                  <c:v>-1.29385E-2</c:v>
                </c:pt>
                <c:pt idx="30247">
                  <c:v>-9.6826599999999992E-3</c:v>
                </c:pt>
                <c:pt idx="30248">
                  <c:v>3.27969E-3</c:v>
                </c:pt>
                <c:pt idx="30249">
                  <c:v>9.6816999999999997E-3</c:v>
                </c:pt>
                <c:pt idx="30250">
                  <c:v>3.7364999999999998E-3</c:v>
                </c:pt>
                <c:pt idx="30251">
                  <c:v>-2.0036699999999999E-3</c:v>
                </c:pt>
                <c:pt idx="30252">
                  <c:v>-1.12944E-2</c:v>
                </c:pt>
                <c:pt idx="30253">
                  <c:v>7.3900199999999997E-3</c:v>
                </c:pt>
                <c:pt idx="30254">
                  <c:v>8.0490100000000005E-3</c:v>
                </c:pt>
                <c:pt idx="30255">
                  <c:v>1.5231099999999999E-2</c:v>
                </c:pt>
                <c:pt idx="30256">
                  <c:v>4.2638800000000003E-3</c:v>
                </c:pt>
                <c:pt idx="30257">
                  <c:v>-1.7261500000000001E-3</c:v>
                </c:pt>
                <c:pt idx="30258">
                  <c:v>-2.51484E-3</c:v>
                </c:pt>
                <c:pt idx="30259">
                  <c:v>-6.0825300000000001E-3</c:v>
                </c:pt>
                <c:pt idx="30260">
                  <c:v>2.2354100000000002E-3</c:v>
                </c:pt>
                <c:pt idx="30261">
                  <c:v>1.10245E-2</c:v>
                </c:pt>
                <c:pt idx="30262">
                  <c:v>1.1283899999999999E-2</c:v>
                </c:pt>
                <c:pt idx="30263">
                  <c:v>1.4866799999999999E-2</c:v>
                </c:pt>
                <c:pt idx="30264">
                  <c:v>1.1792199999999999E-2</c:v>
                </c:pt>
                <c:pt idx="30265">
                  <c:v>2.2863399999999999E-2</c:v>
                </c:pt>
                <c:pt idx="30266">
                  <c:v>1.2922299999999999E-2</c:v>
                </c:pt>
                <c:pt idx="30267">
                  <c:v>1.6191500000000001E-2</c:v>
                </c:pt>
                <c:pt idx="30268">
                  <c:v>1.92213E-2</c:v>
                </c:pt>
                <c:pt idx="30269">
                  <c:v>1.97124E-3</c:v>
                </c:pt>
                <c:pt idx="30270">
                  <c:v>2.27242E-2</c:v>
                </c:pt>
                <c:pt idx="30271">
                  <c:v>1.7833700000000001E-2</c:v>
                </c:pt>
                <c:pt idx="30272">
                  <c:v>2.26641E-2</c:v>
                </c:pt>
                <c:pt idx="30273">
                  <c:v>1.55382E-2</c:v>
                </c:pt>
                <c:pt idx="30274">
                  <c:v>3.7679699999999998E-3</c:v>
                </c:pt>
                <c:pt idx="30275">
                  <c:v>2.1209699999999998E-3</c:v>
                </c:pt>
                <c:pt idx="30276">
                  <c:v>1.45626E-2</c:v>
                </c:pt>
                <c:pt idx="30277">
                  <c:v>1.15023E-2</c:v>
                </c:pt>
                <c:pt idx="30278">
                  <c:v>1.46494E-2</c:v>
                </c:pt>
                <c:pt idx="30279">
                  <c:v>8.8920600000000002E-3</c:v>
                </c:pt>
                <c:pt idx="30280">
                  <c:v>1.5623099999999999E-2</c:v>
                </c:pt>
                <c:pt idx="30281">
                  <c:v>2.1373699999999999E-2</c:v>
                </c:pt>
                <c:pt idx="30282">
                  <c:v>2.2331199999999999E-2</c:v>
                </c:pt>
                <c:pt idx="30283">
                  <c:v>6.1225899999999998E-3</c:v>
                </c:pt>
                <c:pt idx="30284">
                  <c:v>1.5122399999999999E-2</c:v>
                </c:pt>
                <c:pt idx="30285">
                  <c:v>2.8799999999999999E-2</c:v>
                </c:pt>
                <c:pt idx="30286">
                  <c:v>7.6913800000000003E-3</c:v>
                </c:pt>
                <c:pt idx="30287">
                  <c:v>8.2225800000000002E-3</c:v>
                </c:pt>
                <c:pt idx="30288">
                  <c:v>1.3792E-2</c:v>
                </c:pt>
                <c:pt idx="30289">
                  <c:v>1.8326800000000001E-2</c:v>
                </c:pt>
                <c:pt idx="30290">
                  <c:v>1.3977099999999999E-2</c:v>
                </c:pt>
                <c:pt idx="30291">
                  <c:v>3.3187899999999998E-3</c:v>
                </c:pt>
                <c:pt idx="30292">
                  <c:v>3.4303699999999999E-3</c:v>
                </c:pt>
                <c:pt idx="30293">
                  <c:v>1.6980200000000001E-2</c:v>
                </c:pt>
                <c:pt idx="30294">
                  <c:v>1.8575700000000001E-2</c:v>
                </c:pt>
                <c:pt idx="30295">
                  <c:v>1.7619099999999999E-2</c:v>
                </c:pt>
                <c:pt idx="30296">
                  <c:v>5.1727300000000004E-3</c:v>
                </c:pt>
                <c:pt idx="30297">
                  <c:v>-2.7618400000000002E-3</c:v>
                </c:pt>
                <c:pt idx="30298">
                  <c:v>4.2686499999999997E-3</c:v>
                </c:pt>
                <c:pt idx="30299">
                  <c:v>1.6725500000000001E-2</c:v>
                </c:pt>
                <c:pt idx="30300">
                  <c:v>1.5903500000000001E-2</c:v>
                </c:pt>
                <c:pt idx="30301">
                  <c:v>2.8058099999999999E-2</c:v>
                </c:pt>
                <c:pt idx="30302">
                  <c:v>-4.3630600000000002E-3</c:v>
                </c:pt>
                <c:pt idx="30303">
                  <c:v>-1.26467E-2</c:v>
                </c:pt>
                <c:pt idx="30304">
                  <c:v>1.99223E-2</c:v>
                </c:pt>
                <c:pt idx="30305">
                  <c:v>1.2264300000000001E-2</c:v>
                </c:pt>
                <c:pt idx="30306">
                  <c:v>1.79939E-2</c:v>
                </c:pt>
                <c:pt idx="30307">
                  <c:v>2.3126599999999998E-3</c:v>
                </c:pt>
                <c:pt idx="30308">
                  <c:v>2.3410799999999999E-2</c:v>
                </c:pt>
                <c:pt idx="30309">
                  <c:v>2.6290899999999999E-2</c:v>
                </c:pt>
                <c:pt idx="30310">
                  <c:v>-2.1848700000000002E-3</c:v>
                </c:pt>
                <c:pt idx="30311">
                  <c:v>2.1370900000000002E-2</c:v>
                </c:pt>
                <c:pt idx="30312">
                  <c:v>3.2932299999999998E-2</c:v>
                </c:pt>
                <c:pt idx="30313">
                  <c:v>3.52354E-2</c:v>
                </c:pt>
                <c:pt idx="30314">
                  <c:v>3.08142E-2</c:v>
                </c:pt>
                <c:pt idx="30315">
                  <c:v>2.2590599999999999E-2</c:v>
                </c:pt>
                <c:pt idx="30316">
                  <c:v>6.9417999999999997E-3</c:v>
                </c:pt>
                <c:pt idx="30317">
                  <c:v>2.5763500000000002E-2</c:v>
                </c:pt>
                <c:pt idx="30318">
                  <c:v>3.6227200000000001E-2</c:v>
                </c:pt>
                <c:pt idx="30319">
                  <c:v>3.6889100000000001E-2</c:v>
                </c:pt>
                <c:pt idx="30320">
                  <c:v>1.8999100000000001E-2</c:v>
                </c:pt>
                <c:pt idx="30321">
                  <c:v>2.1899200000000001E-2</c:v>
                </c:pt>
                <c:pt idx="30322">
                  <c:v>5.1484099999999998E-2</c:v>
                </c:pt>
                <c:pt idx="30323">
                  <c:v>4.8645000000000001E-2</c:v>
                </c:pt>
                <c:pt idx="30324">
                  <c:v>3.3454900000000003E-2</c:v>
                </c:pt>
                <c:pt idx="30325">
                  <c:v>4.38032E-2</c:v>
                </c:pt>
                <c:pt idx="30326">
                  <c:v>4.7593099999999999E-2</c:v>
                </c:pt>
                <c:pt idx="30327">
                  <c:v>4.0389099999999997E-2</c:v>
                </c:pt>
                <c:pt idx="30328">
                  <c:v>4.0675200000000002E-2</c:v>
                </c:pt>
                <c:pt idx="30329">
                  <c:v>4.5690500000000002E-2</c:v>
                </c:pt>
                <c:pt idx="30330">
                  <c:v>5.1523199999999998E-2</c:v>
                </c:pt>
                <c:pt idx="30331">
                  <c:v>3.2272299999999997E-2</c:v>
                </c:pt>
                <c:pt idx="30332">
                  <c:v>4.9021700000000001E-2</c:v>
                </c:pt>
                <c:pt idx="30333">
                  <c:v>3.8872700000000003E-2</c:v>
                </c:pt>
                <c:pt idx="30334">
                  <c:v>4.1712800000000001E-2</c:v>
                </c:pt>
                <c:pt idx="30335">
                  <c:v>2.9434200000000001E-2</c:v>
                </c:pt>
                <c:pt idx="30336">
                  <c:v>4.71134E-2</c:v>
                </c:pt>
                <c:pt idx="30337">
                  <c:v>5.5662200000000002E-2</c:v>
                </c:pt>
                <c:pt idx="30338">
                  <c:v>3.5342199999999997E-2</c:v>
                </c:pt>
                <c:pt idx="30339">
                  <c:v>3.8272899999999999E-2</c:v>
                </c:pt>
                <c:pt idx="30340">
                  <c:v>3.78304E-2</c:v>
                </c:pt>
                <c:pt idx="30341">
                  <c:v>5.0794600000000002E-2</c:v>
                </c:pt>
                <c:pt idx="30342">
                  <c:v>5.1256200000000002E-2</c:v>
                </c:pt>
                <c:pt idx="30343">
                  <c:v>4.1534399999999999E-2</c:v>
                </c:pt>
                <c:pt idx="30344">
                  <c:v>4.5927000000000003E-2</c:v>
                </c:pt>
                <c:pt idx="30345">
                  <c:v>3.9326699999999999E-2</c:v>
                </c:pt>
                <c:pt idx="30346">
                  <c:v>5.0532300000000002E-2</c:v>
                </c:pt>
                <c:pt idx="30347">
                  <c:v>6.0244600000000002E-2</c:v>
                </c:pt>
                <c:pt idx="30348">
                  <c:v>4.1750900000000001E-2</c:v>
                </c:pt>
                <c:pt idx="30349">
                  <c:v>4.8788100000000001E-2</c:v>
                </c:pt>
                <c:pt idx="30350">
                  <c:v>4.632E-2</c:v>
                </c:pt>
                <c:pt idx="30351">
                  <c:v>5.1598499999999999E-2</c:v>
                </c:pt>
                <c:pt idx="30352">
                  <c:v>4.1905400000000002E-2</c:v>
                </c:pt>
                <c:pt idx="30353">
                  <c:v>3.4790000000000001E-2</c:v>
                </c:pt>
                <c:pt idx="30354">
                  <c:v>4.4076900000000002E-2</c:v>
                </c:pt>
                <c:pt idx="30355">
                  <c:v>2.3399400000000001E-2</c:v>
                </c:pt>
                <c:pt idx="30356">
                  <c:v>3.4440999999999999E-2</c:v>
                </c:pt>
                <c:pt idx="30357">
                  <c:v>4.6009099999999997E-2</c:v>
                </c:pt>
                <c:pt idx="30358">
                  <c:v>3.3097300000000003E-2</c:v>
                </c:pt>
                <c:pt idx="30359">
                  <c:v>4.6879799999999999E-2</c:v>
                </c:pt>
                <c:pt idx="30360">
                  <c:v>2.0423899999999998E-2</c:v>
                </c:pt>
                <c:pt idx="30361">
                  <c:v>3.7259100000000003E-2</c:v>
                </c:pt>
                <c:pt idx="30362">
                  <c:v>4.4497500000000002E-2</c:v>
                </c:pt>
                <c:pt idx="30363">
                  <c:v>4.3887099999999998E-2</c:v>
                </c:pt>
                <c:pt idx="30364">
                  <c:v>5.1187499999999997E-2</c:v>
                </c:pt>
                <c:pt idx="30365">
                  <c:v>2.3870499999999999E-2</c:v>
                </c:pt>
                <c:pt idx="30366">
                  <c:v>4.3229099999999999E-2</c:v>
                </c:pt>
                <c:pt idx="30367">
                  <c:v>3.55959E-2</c:v>
                </c:pt>
                <c:pt idx="30368">
                  <c:v>3.4212100000000002E-2</c:v>
                </c:pt>
                <c:pt idx="30369">
                  <c:v>2.9930100000000001E-2</c:v>
                </c:pt>
                <c:pt idx="30370">
                  <c:v>5.7379699999999999E-2</c:v>
                </c:pt>
                <c:pt idx="30371">
                  <c:v>4.5129799999999998E-2</c:v>
                </c:pt>
                <c:pt idx="30372">
                  <c:v>3.4554500000000002E-2</c:v>
                </c:pt>
                <c:pt idx="30373">
                  <c:v>3.7606199999999999E-2</c:v>
                </c:pt>
                <c:pt idx="30374">
                  <c:v>3.9245599999999999E-2</c:v>
                </c:pt>
                <c:pt idx="30375">
                  <c:v>3.9118800000000002E-2</c:v>
                </c:pt>
                <c:pt idx="30376">
                  <c:v>3.06845E-2</c:v>
                </c:pt>
                <c:pt idx="30377">
                  <c:v>2.5980900000000001E-2</c:v>
                </c:pt>
                <c:pt idx="30378">
                  <c:v>2.6811600000000001E-2</c:v>
                </c:pt>
                <c:pt idx="30379">
                  <c:v>3.0237199999999999E-2</c:v>
                </c:pt>
                <c:pt idx="30380">
                  <c:v>3.0047399999999998E-2</c:v>
                </c:pt>
                <c:pt idx="30381">
                  <c:v>2.5171300000000001E-2</c:v>
                </c:pt>
                <c:pt idx="30382">
                  <c:v>3.67088E-2</c:v>
                </c:pt>
                <c:pt idx="30383">
                  <c:v>2.8428999999999999E-2</c:v>
                </c:pt>
                <c:pt idx="30384">
                  <c:v>2.6009600000000001E-2</c:v>
                </c:pt>
                <c:pt idx="30385">
                  <c:v>4.96254E-2</c:v>
                </c:pt>
                <c:pt idx="30386">
                  <c:v>3.6806100000000001E-2</c:v>
                </c:pt>
                <c:pt idx="30387">
                  <c:v>3.5352700000000001E-2</c:v>
                </c:pt>
                <c:pt idx="30388">
                  <c:v>4.3187099999999999E-2</c:v>
                </c:pt>
                <c:pt idx="30389">
                  <c:v>5.09586E-2</c:v>
                </c:pt>
                <c:pt idx="30390">
                  <c:v>2.7008999999999998E-2</c:v>
                </c:pt>
                <c:pt idx="30391">
                  <c:v>2.6996599999999999E-2</c:v>
                </c:pt>
                <c:pt idx="30392">
                  <c:v>4.2895299999999997E-2</c:v>
                </c:pt>
                <c:pt idx="30393">
                  <c:v>5.2701999999999999E-2</c:v>
                </c:pt>
                <c:pt idx="30394">
                  <c:v>5.22718E-2</c:v>
                </c:pt>
                <c:pt idx="30395">
                  <c:v>3.1226199999999999E-2</c:v>
                </c:pt>
                <c:pt idx="30396">
                  <c:v>4.81853E-2</c:v>
                </c:pt>
                <c:pt idx="30397">
                  <c:v>5.1091200000000003E-2</c:v>
                </c:pt>
                <c:pt idx="30398">
                  <c:v>4.4352500000000003E-2</c:v>
                </c:pt>
                <c:pt idx="30399">
                  <c:v>5.09434E-2</c:v>
                </c:pt>
                <c:pt idx="30400">
                  <c:v>4.4766399999999998E-2</c:v>
                </c:pt>
                <c:pt idx="30401">
                  <c:v>3.39432E-2</c:v>
                </c:pt>
                <c:pt idx="30402">
                  <c:v>2.99368E-2</c:v>
                </c:pt>
                <c:pt idx="30403">
                  <c:v>3.72725E-2</c:v>
                </c:pt>
                <c:pt idx="30404">
                  <c:v>3.3758200000000002E-2</c:v>
                </c:pt>
                <c:pt idx="30405">
                  <c:v>2.6344300000000001E-2</c:v>
                </c:pt>
                <c:pt idx="30406">
                  <c:v>4.5462599999999999E-2</c:v>
                </c:pt>
                <c:pt idx="30407">
                  <c:v>4.1861500000000003E-2</c:v>
                </c:pt>
                <c:pt idx="30408">
                  <c:v>4.1530600000000001E-2</c:v>
                </c:pt>
                <c:pt idx="30409">
                  <c:v>2.41327E-2</c:v>
                </c:pt>
                <c:pt idx="30410">
                  <c:v>4.9255399999999998E-2</c:v>
                </c:pt>
                <c:pt idx="30411">
                  <c:v>6.1130499999999997E-2</c:v>
                </c:pt>
                <c:pt idx="30412">
                  <c:v>3.6479900000000003E-2</c:v>
                </c:pt>
                <c:pt idx="30413">
                  <c:v>4.7261200000000003E-2</c:v>
                </c:pt>
                <c:pt idx="30414">
                  <c:v>5.2176500000000001E-2</c:v>
                </c:pt>
                <c:pt idx="30415">
                  <c:v>5.6467099999999999E-2</c:v>
                </c:pt>
                <c:pt idx="30416">
                  <c:v>5.03826E-2</c:v>
                </c:pt>
                <c:pt idx="30417">
                  <c:v>5.4095299999999999E-2</c:v>
                </c:pt>
                <c:pt idx="30418">
                  <c:v>4.9461400000000003E-2</c:v>
                </c:pt>
                <c:pt idx="30419">
                  <c:v>4.76561E-2</c:v>
                </c:pt>
                <c:pt idx="30420">
                  <c:v>4.6223599999999997E-2</c:v>
                </c:pt>
                <c:pt idx="30421">
                  <c:v>3.9551700000000002E-2</c:v>
                </c:pt>
                <c:pt idx="30422">
                  <c:v>6.2035600000000003E-2</c:v>
                </c:pt>
                <c:pt idx="30423">
                  <c:v>5.5069E-2</c:v>
                </c:pt>
                <c:pt idx="30424">
                  <c:v>4.9994499999999997E-2</c:v>
                </c:pt>
                <c:pt idx="30425">
                  <c:v>4.8047100000000002E-2</c:v>
                </c:pt>
                <c:pt idx="30426">
                  <c:v>4.5891800000000003E-2</c:v>
                </c:pt>
                <c:pt idx="30427">
                  <c:v>4.7813399999999999E-2</c:v>
                </c:pt>
                <c:pt idx="30428">
                  <c:v>4.9203900000000002E-2</c:v>
                </c:pt>
                <c:pt idx="30429">
                  <c:v>5.21193E-2</c:v>
                </c:pt>
                <c:pt idx="30430">
                  <c:v>3.89795E-2</c:v>
                </c:pt>
                <c:pt idx="30431">
                  <c:v>4.2786600000000001E-2</c:v>
                </c:pt>
                <c:pt idx="30432">
                  <c:v>4.4499400000000001E-2</c:v>
                </c:pt>
                <c:pt idx="30433">
                  <c:v>6.5903699999999996E-2</c:v>
                </c:pt>
                <c:pt idx="30434">
                  <c:v>5.3862599999999997E-2</c:v>
                </c:pt>
                <c:pt idx="30435">
                  <c:v>4.3781300000000002E-2</c:v>
                </c:pt>
                <c:pt idx="30436">
                  <c:v>5.1507900000000002E-2</c:v>
                </c:pt>
                <c:pt idx="30437">
                  <c:v>5.1943799999999998E-2</c:v>
                </c:pt>
                <c:pt idx="30438">
                  <c:v>4.7279399999999999E-2</c:v>
                </c:pt>
                <c:pt idx="30439">
                  <c:v>3.5161999999999999E-2</c:v>
                </c:pt>
                <c:pt idx="30440">
                  <c:v>6.3088400000000003E-2</c:v>
                </c:pt>
                <c:pt idx="30441">
                  <c:v>5.0581000000000001E-2</c:v>
                </c:pt>
                <c:pt idx="30442">
                  <c:v>3.3668499999999997E-2</c:v>
                </c:pt>
                <c:pt idx="30443">
                  <c:v>4.7491100000000001E-2</c:v>
                </c:pt>
                <c:pt idx="30444">
                  <c:v>5.0843199999999998E-2</c:v>
                </c:pt>
                <c:pt idx="30445">
                  <c:v>4.8090000000000001E-2</c:v>
                </c:pt>
                <c:pt idx="30446">
                  <c:v>2.5773000000000001E-2</c:v>
                </c:pt>
                <c:pt idx="30447">
                  <c:v>3.4852000000000001E-2</c:v>
                </c:pt>
                <c:pt idx="30448">
                  <c:v>4.5055400000000002E-2</c:v>
                </c:pt>
                <c:pt idx="30449">
                  <c:v>2.0078700000000001E-2</c:v>
                </c:pt>
                <c:pt idx="30450">
                  <c:v>3.21426E-2</c:v>
                </c:pt>
                <c:pt idx="30451">
                  <c:v>5.3408600000000001E-2</c:v>
                </c:pt>
                <c:pt idx="30452">
                  <c:v>5.5170999999999998E-2</c:v>
                </c:pt>
                <c:pt idx="30453">
                  <c:v>2.0503E-2</c:v>
                </c:pt>
                <c:pt idx="30454">
                  <c:v>3.7480399999999997E-2</c:v>
                </c:pt>
                <c:pt idx="30455">
                  <c:v>5.0230999999999998E-2</c:v>
                </c:pt>
                <c:pt idx="30456">
                  <c:v>4.1578299999999999E-2</c:v>
                </c:pt>
                <c:pt idx="30457">
                  <c:v>1.99633E-2</c:v>
                </c:pt>
                <c:pt idx="30458">
                  <c:v>3.1237600000000001E-2</c:v>
                </c:pt>
                <c:pt idx="30459">
                  <c:v>4.7966000000000002E-2</c:v>
                </c:pt>
                <c:pt idx="30460">
                  <c:v>2.5867500000000002E-2</c:v>
                </c:pt>
                <c:pt idx="30461">
                  <c:v>2.8604500000000001E-2</c:v>
                </c:pt>
                <c:pt idx="30462">
                  <c:v>3.8015399999999998E-2</c:v>
                </c:pt>
                <c:pt idx="30463">
                  <c:v>3.2619500000000003E-2</c:v>
                </c:pt>
                <c:pt idx="30464">
                  <c:v>2.6306199999999998E-2</c:v>
                </c:pt>
                <c:pt idx="30465">
                  <c:v>2.21605E-2</c:v>
                </c:pt>
                <c:pt idx="30466">
                  <c:v>3.4830100000000003E-2</c:v>
                </c:pt>
                <c:pt idx="30467">
                  <c:v>2.0999899999999998E-2</c:v>
                </c:pt>
                <c:pt idx="30468">
                  <c:v>9.3069099999999998E-3</c:v>
                </c:pt>
                <c:pt idx="30469">
                  <c:v>1.4864E-2</c:v>
                </c:pt>
                <c:pt idx="30470">
                  <c:v>9.7417800000000002E-3</c:v>
                </c:pt>
                <c:pt idx="30471">
                  <c:v>3.0895200000000001E-2</c:v>
                </c:pt>
                <c:pt idx="30472">
                  <c:v>9.25255E-3</c:v>
                </c:pt>
                <c:pt idx="30473">
                  <c:v>-1.2207E-4</c:v>
                </c:pt>
                <c:pt idx="30474">
                  <c:v>1.4683699999999999E-2</c:v>
                </c:pt>
                <c:pt idx="30475">
                  <c:v>7.5693100000000001E-3</c:v>
                </c:pt>
                <c:pt idx="30476">
                  <c:v>2.17152E-2</c:v>
                </c:pt>
                <c:pt idx="30477">
                  <c:v>2.1618800000000001E-2</c:v>
                </c:pt>
                <c:pt idx="30478">
                  <c:v>-2.6416800000000001E-4</c:v>
                </c:pt>
                <c:pt idx="30479">
                  <c:v>1.5784300000000001E-2</c:v>
                </c:pt>
                <c:pt idx="30480">
                  <c:v>2.73247E-2</c:v>
                </c:pt>
                <c:pt idx="30481">
                  <c:v>1.31187E-2</c:v>
                </c:pt>
                <c:pt idx="30482">
                  <c:v>-4.0779099999999997E-3</c:v>
                </c:pt>
                <c:pt idx="30483">
                  <c:v>9.9105800000000004E-3</c:v>
                </c:pt>
                <c:pt idx="30484">
                  <c:v>3.1972899999999999E-2</c:v>
                </c:pt>
                <c:pt idx="30485">
                  <c:v>3.1856500000000003E-2</c:v>
                </c:pt>
                <c:pt idx="30486">
                  <c:v>1.7023100000000001E-3</c:v>
                </c:pt>
                <c:pt idx="30487">
                  <c:v>1.6824700000000001E-2</c:v>
                </c:pt>
                <c:pt idx="30488">
                  <c:v>2.6992800000000001E-2</c:v>
                </c:pt>
                <c:pt idx="30489">
                  <c:v>1.8914199999999999E-2</c:v>
                </c:pt>
                <c:pt idx="30490">
                  <c:v>1.6318300000000001E-2</c:v>
                </c:pt>
                <c:pt idx="30491">
                  <c:v>6.4105999999999998E-3</c:v>
                </c:pt>
                <c:pt idx="30492">
                  <c:v>6.3171399999999997E-3</c:v>
                </c:pt>
                <c:pt idx="30493">
                  <c:v>1.3133000000000001E-2</c:v>
                </c:pt>
                <c:pt idx="30494">
                  <c:v>1.3395300000000001E-2</c:v>
                </c:pt>
                <c:pt idx="30495">
                  <c:v>1.17683E-3</c:v>
                </c:pt>
                <c:pt idx="30496">
                  <c:v>-3.3378599999999998E-4</c:v>
                </c:pt>
                <c:pt idx="30497">
                  <c:v>2.9506699999999999E-3</c:v>
                </c:pt>
                <c:pt idx="30498">
                  <c:v>-3.6048900000000002E-4</c:v>
                </c:pt>
                <c:pt idx="30499">
                  <c:v>2.8162E-3</c:v>
                </c:pt>
                <c:pt idx="30500">
                  <c:v>-3.6420799999999998E-3</c:v>
                </c:pt>
                <c:pt idx="30501">
                  <c:v>-4.7435799999999998E-3</c:v>
                </c:pt>
                <c:pt idx="30502">
                  <c:v>7.4644100000000003E-3</c:v>
                </c:pt>
                <c:pt idx="30503">
                  <c:v>1.74675E-2</c:v>
                </c:pt>
                <c:pt idx="30504">
                  <c:v>7.9622300000000007E-3</c:v>
                </c:pt>
                <c:pt idx="30505">
                  <c:v>2.8743699999999998E-3</c:v>
                </c:pt>
                <c:pt idx="30506">
                  <c:v>1.55525E-2</c:v>
                </c:pt>
                <c:pt idx="30507">
                  <c:v>1.25761E-2</c:v>
                </c:pt>
                <c:pt idx="30508">
                  <c:v>-1.02043E-4</c:v>
                </c:pt>
                <c:pt idx="30509">
                  <c:v>-6.7520099999999995E-4</c:v>
                </c:pt>
                <c:pt idx="30510">
                  <c:v>1.8053100000000001E-3</c:v>
                </c:pt>
                <c:pt idx="30511">
                  <c:v>6.69289E-3</c:v>
                </c:pt>
                <c:pt idx="30512">
                  <c:v>-1.30653E-2</c:v>
                </c:pt>
                <c:pt idx="30513">
                  <c:v>-6.8244899999999999E-3</c:v>
                </c:pt>
                <c:pt idx="30514">
                  <c:v>1.16816E-2</c:v>
                </c:pt>
                <c:pt idx="30515">
                  <c:v>1.7484699999999999E-2</c:v>
                </c:pt>
                <c:pt idx="30516">
                  <c:v>-1.8224700000000001E-3</c:v>
                </c:pt>
                <c:pt idx="30517">
                  <c:v>-7.5826599999999997E-3</c:v>
                </c:pt>
                <c:pt idx="30518">
                  <c:v>2.8801E-3</c:v>
                </c:pt>
                <c:pt idx="30519">
                  <c:v>1.4409999999999999E-2</c:v>
                </c:pt>
                <c:pt idx="30520">
                  <c:v>1.6586299999999998E-2</c:v>
                </c:pt>
                <c:pt idx="30521">
                  <c:v>-4.6701399999999997E-3</c:v>
                </c:pt>
                <c:pt idx="30522">
                  <c:v>-2.2382700000000001E-3</c:v>
                </c:pt>
                <c:pt idx="30523">
                  <c:v>-1.02043E-4</c:v>
                </c:pt>
                <c:pt idx="30524">
                  <c:v>-4.1256000000000001E-3</c:v>
                </c:pt>
                <c:pt idx="30525">
                  <c:v>-2.6960399999999998E-3</c:v>
                </c:pt>
                <c:pt idx="30526">
                  <c:v>8.2321200000000008E-3</c:v>
                </c:pt>
                <c:pt idx="30527">
                  <c:v>9.5481899999999998E-3</c:v>
                </c:pt>
                <c:pt idx="30528">
                  <c:v>4.2762800000000004E-3</c:v>
                </c:pt>
                <c:pt idx="30529">
                  <c:v>1.63097E-2</c:v>
                </c:pt>
                <c:pt idx="30530">
                  <c:v>5.20229E-3</c:v>
                </c:pt>
                <c:pt idx="30531">
                  <c:v>1.25618E-2</c:v>
                </c:pt>
                <c:pt idx="30532">
                  <c:v>2.14319E-2</c:v>
                </c:pt>
                <c:pt idx="30533">
                  <c:v>1.2125E-2</c:v>
                </c:pt>
                <c:pt idx="30534">
                  <c:v>8.1605900000000006E-3</c:v>
                </c:pt>
                <c:pt idx="30535">
                  <c:v>2.42653E-2</c:v>
                </c:pt>
                <c:pt idx="30536">
                  <c:v>1.8013999999999999E-2</c:v>
                </c:pt>
                <c:pt idx="30537">
                  <c:v>1.9676200000000001E-2</c:v>
                </c:pt>
                <c:pt idx="30538">
                  <c:v>2.3715E-2</c:v>
                </c:pt>
                <c:pt idx="30539">
                  <c:v>1.4892600000000001E-2</c:v>
                </c:pt>
                <c:pt idx="30540">
                  <c:v>2.0628000000000001E-3</c:v>
                </c:pt>
                <c:pt idx="30541">
                  <c:v>8.3122300000000003E-3</c:v>
                </c:pt>
                <c:pt idx="30542">
                  <c:v>2.40755E-2</c:v>
                </c:pt>
                <c:pt idx="30543">
                  <c:v>1.10273E-2</c:v>
                </c:pt>
                <c:pt idx="30544">
                  <c:v>-6.9560999999999998E-3</c:v>
                </c:pt>
                <c:pt idx="30545">
                  <c:v>3.0183800000000002E-3</c:v>
                </c:pt>
                <c:pt idx="30546">
                  <c:v>1.37234E-2</c:v>
                </c:pt>
                <c:pt idx="30547">
                  <c:v>5.0516099999999998E-3</c:v>
                </c:pt>
                <c:pt idx="30548">
                  <c:v>-3.0326799999999998E-3</c:v>
                </c:pt>
                <c:pt idx="30549">
                  <c:v>3.7164699999999999E-3</c:v>
                </c:pt>
                <c:pt idx="30550">
                  <c:v>1.29414E-2</c:v>
                </c:pt>
                <c:pt idx="30551">
                  <c:v>1.4841999999999999E-2</c:v>
                </c:pt>
                <c:pt idx="30552">
                  <c:v>1.67017E-2</c:v>
                </c:pt>
                <c:pt idx="30553">
                  <c:v>2.2793799999999999E-2</c:v>
                </c:pt>
                <c:pt idx="30554">
                  <c:v>8.7080000000000005E-3</c:v>
                </c:pt>
                <c:pt idx="30555">
                  <c:v>6.2036499999999998E-3</c:v>
                </c:pt>
                <c:pt idx="30556">
                  <c:v>2.61116E-3</c:v>
                </c:pt>
                <c:pt idx="30557">
                  <c:v>6.8988799999999996E-3</c:v>
                </c:pt>
                <c:pt idx="30558">
                  <c:v>7.2402999999999999E-3</c:v>
                </c:pt>
                <c:pt idx="30559">
                  <c:v>8.5706700000000007E-3</c:v>
                </c:pt>
                <c:pt idx="30560">
                  <c:v>1.27449E-2</c:v>
                </c:pt>
                <c:pt idx="30561">
                  <c:v>1.0648700000000001E-2</c:v>
                </c:pt>
                <c:pt idx="30562">
                  <c:v>-9.5615400000000003E-3</c:v>
                </c:pt>
                <c:pt idx="30563">
                  <c:v>2.7103399999999999E-3</c:v>
                </c:pt>
                <c:pt idx="30564">
                  <c:v>1.56107E-2</c:v>
                </c:pt>
                <c:pt idx="30565">
                  <c:v>1.22232E-2</c:v>
                </c:pt>
                <c:pt idx="30566">
                  <c:v>1.92738E-3</c:v>
                </c:pt>
                <c:pt idx="30567">
                  <c:v>-1.25589E-2</c:v>
                </c:pt>
                <c:pt idx="30568">
                  <c:v>6.5994299999999997E-4</c:v>
                </c:pt>
                <c:pt idx="30569">
                  <c:v>-2.5245699999999999E-2</c:v>
                </c:pt>
                <c:pt idx="30570">
                  <c:v>-1.1210400000000001E-2</c:v>
                </c:pt>
                <c:pt idx="30571">
                  <c:v>-6.3638699999999998E-3</c:v>
                </c:pt>
                <c:pt idx="30572">
                  <c:v>-8.4924700000000002E-3</c:v>
                </c:pt>
                <c:pt idx="30573">
                  <c:v>-1.14527E-2</c:v>
                </c:pt>
                <c:pt idx="30574">
                  <c:v>-2.0908400000000001E-2</c:v>
                </c:pt>
                <c:pt idx="30575">
                  <c:v>-1.72081E-2</c:v>
                </c:pt>
                <c:pt idx="30576">
                  <c:v>-9.8085399999999993E-3</c:v>
                </c:pt>
                <c:pt idx="30577">
                  <c:v>-7.8392000000000002E-4</c:v>
                </c:pt>
                <c:pt idx="30578">
                  <c:v>-2.0294199999999998E-2</c:v>
                </c:pt>
                <c:pt idx="30579">
                  <c:v>-2.8381300000000002E-2</c:v>
                </c:pt>
                <c:pt idx="30580">
                  <c:v>-1.1633900000000001E-2</c:v>
                </c:pt>
                <c:pt idx="30581">
                  <c:v>4.7264100000000003E-3</c:v>
                </c:pt>
                <c:pt idx="30582">
                  <c:v>-8.5248900000000002E-3</c:v>
                </c:pt>
                <c:pt idx="30583">
                  <c:v>-1.8006299999999999E-2</c:v>
                </c:pt>
                <c:pt idx="30584">
                  <c:v>-3.4723299999999999E-2</c:v>
                </c:pt>
                <c:pt idx="30585">
                  <c:v>-2.7109100000000001E-2</c:v>
                </c:pt>
                <c:pt idx="30586">
                  <c:v>7.3633199999999996E-3</c:v>
                </c:pt>
                <c:pt idx="30587">
                  <c:v>-8.7299300000000003E-3</c:v>
                </c:pt>
                <c:pt idx="30588">
                  <c:v>-2.0433400000000001E-2</c:v>
                </c:pt>
                <c:pt idx="30589">
                  <c:v>-9.5663099999999997E-3</c:v>
                </c:pt>
                <c:pt idx="30590">
                  <c:v>-8.1233999999999994E-3</c:v>
                </c:pt>
                <c:pt idx="30591">
                  <c:v>-1.45731E-2</c:v>
                </c:pt>
                <c:pt idx="30592">
                  <c:v>-2.4718299999999999E-2</c:v>
                </c:pt>
                <c:pt idx="30593">
                  <c:v>-2.6455900000000001E-2</c:v>
                </c:pt>
                <c:pt idx="30594">
                  <c:v>-1.8907500000000001E-2</c:v>
                </c:pt>
                <c:pt idx="30595">
                  <c:v>-5.1593799999999999E-3</c:v>
                </c:pt>
                <c:pt idx="30596">
                  <c:v>-2.0174000000000001E-2</c:v>
                </c:pt>
                <c:pt idx="30597">
                  <c:v>-3.7714999999999999E-2</c:v>
                </c:pt>
                <c:pt idx="30598">
                  <c:v>-3.9174100000000003E-2</c:v>
                </c:pt>
                <c:pt idx="30599">
                  <c:v>-3.6407500000000002E-2</c:v>
                </c:pt>
                <c:pt idx="30600">
                  <c:v>-3.4139599999999999E-2</c:v>
                </c:pt>
                <c:pt idx="30601">
                  <c:v>-2.4715399999999998E-2</c:v>
                </c:pt>
                <c:pt idx="30602">
                  <c:v>-3.8432099999999997E-2</c:v>
                </c:pt>
                <c:pt idx="30603">
                  <c:v>-2.6633299999999999E-2</c:v>
                </c:pt>
                <c:pt idx="30604">
                  <c:v>-3.5900099999999997E-2</c:v>
                </c:pt>
                <c:pt idx="30605">
                  <c:v>-3.3425299999999998E-2</c:v>
                </c:pt>
                <c:pt idx="30606">
                  <c:v>-1.9017200000000001E-2</c:v>
                </c:pt>
                <c:pt idx="30607">
                  <c:v>-3.09181E-2</c:v>
                </c:pt>
                <c:pt idx="30608">
                  <c:v>-1.53799E-2</c:v>
                </c:pt>
                <c:pt idx="30609">
                  <c:v>-1.7096500000000001E-2</c:v>
                </c:pt>
                <c:pt idx="30610">
                  <c:v>-2.8540599999999999E-2</c:v>
                </c:pt>
                <c:pt idx="30611">
                  <c:v>-1.5983600000000001E-3</c:v>
                </c:pt>
                <c:pt idx="30612">
                  <c:v>-1.60036E-2</c:v>
                </c:pt>
                <c:pt idx="30613">
                  <c:v>-1.2859300000000001E-2</c:v>
                </c:pt>
                <c:pt idx="30614">
                  <c:v>-2.6660900000000001E-2</c:v>
                </c:pt>
                <c:pt idx="30615">
                  <c:v>-3.81699E-2</c:v>
                </c:pt>
                <c:pt idx="30616">
                  <c:v>-2.4253799999999999E-2</c:v>
                </c:pt>
                <c:pt idx="30617">
                  <c:v>-2.9404599999999999E-2</c:v>
                </c:pt>
                <c:pt idx="30618">
                  <c:v>-3.0996300000000001E-2</c:v>
                </c:pt>
                <c:pt idx="30619">
                  <c:v>-4.4015899999999997E-2</c:v>
                </c:pt>
                <c:pt idx="30620">
                  <c:v>-3.13282E-2</c:v>
                </c:pt>
                <c:pt idx="30621">
                  <c:v>-2.5252299999999998E-2</c:v>
                </c:pt>
                <c:pt idx="30622">
                  <c:v>-3.4663199999999998E-2</c:v>
                </c:pt>
                <c:pt idx="30623">
                  <c:v>-3.0096100000000001E-2</c:v>
                </c:pt>
                <c:pt idx="30624">
                  <c:v>-4.0973700000000002E-2</c:v>
                </c:pt>
                <c:pt idx="30625">
                  <c:v>-4.0878299999999999E-2</c:v>
                </c:pt>
                <c:pt idx="30626">
                  <c:v>-3.70493E-2</c:v>
                </c:pt>
                <c:pt idx="30627">
                  <c:v>-2.9422799999999999E-2</c:v>
                </c:pt>
                <c:pt idx="30628">
                  <c:v>-4.2724600000000001E-2</c:v>
                </c:pt>
                <c:pt idx="30629">
                  <c:v>-2.13566E-2</c:v>
                </c:pt>
                <c:pt idx="30630">
                  <c:v>-1.44472E-2</c:v>
                </c:pt>
                <c:pt idx="30631">
                  <c:v>-2.52981E-2</c:v>
                </c:pt>
                <c:pt idx="30632">
                  <c:v>-2.1484400000000001E-2</c:v>
                </c:pt>
                <c:pt idx="30633">
                  <c:v>-1.1610000000000001E-2</c:v>
                </c:pt>
                <c:pt idx="30634">
                  <c:v>-4.6071999999999997E-3</c:v>
                </c:pt>
                <c:pt idx="30635">
                  <c:v>-2.4163199999999999E-2</c:v>
                </c:pt>
                <c:pt idx="30636">
                  <c:v>-3.69682E-2</c:v>
                </c:pt>
                <c:pt idx="30637">
                  <c:v>-1.6980200000000001E-2</c:v>
                </c:pt>
                <c:pt idx="30638">
                  <c:v>-2.2020299999999998E-3</c:v>
                </c:pt>
                <c:pt idx="30639">
                  <c:v>-1.76201E-2</c:v>
                </c:pt>
                <c:pt idx="30640">
                  <c:v>-2.0624199999999999E-2</c:v>
                </c:pt>
                <c:pt idx="30641">
                  <c:v>-2.9617299999999999E-2</c:v>
                </c:pt>
                <c:pt idx="30642">
                  <c:v>-2.5311500000000001E-2</c:v>
                </c:pt>
                <c:pt idx="30643">
                  <c:v>-4.4175100000000002E-2</c:v>
                </c:pt>
                <c:pt idx="30644">
                  <c:v>-2.5532699999999998E-2</c:v>
                </c:pt>
                <c:pt idx="30645">
                  <c:v>-3.57246E-3</c:v>
                </c:pt>
                <c:pt idx="30646">
                  <c:v>-3.2576599999999997E-2</c:v>
                </c:pt>
                <c:pt idx="30647">
                  <c:v>-4.0000899999999999E-2</c:v>
                </c:pt>
                <c:pt idx="30648">
                  <c:v>-5.0929099999999998E-2</c:v>
                </c:pt>
                <c:pt idx="30649">
                  <c:v>-4.5177500000000002E-2</c:v>
                </c:pt>
                <c:pt idx="30650">
                  <c:v>-2.8467200000000002E-2</c:v>
                </c:pt>
                <c:pt idx="30651">
                  <c:v>-3.2117800000000002E-2</c:v>
                </c:pt>
                <c:pt idx="30652">
                  <c:v>-2.2103299999999999E-2</c:v>
                </c:pt>
                <c:pt idx="30653">
                  <c:v>-4.0960299999999998E-2</c:v>
                </c:pt>
                <c:pt idx="30654">
                  <c:v>-3.3757200000000001E-2</c:v>
                </c:pt>
                <c:pt idx="30655">
                  <c:v>-4.1429500000000001E-2</c:v>
                </c:pt>
                <c:pt idx="30656">
                  <c:v>-1.6197199999999998E-2</c:v>
                </c:pt>
                <c:pt idx="30657">
                  <c:v>-2.23894E-2</c:v>
                </c:pt>
                <c:pt idx="30658">
                  <c:v>-4.4708299999999999E-2</c:v>
                </c:pt>
                <c:pt idx="30659">
                  <c:v>-3.8408299999999999E-2</c:v>
                </c:pt>
                <c:pt idx="30660">
                  <c:v>-1.7094600000000001E-2</c:v>
                </c:pt>
                <c:pt idx="30661">
                  <c:v>-8.7032299999999993E-3</c:v>
                </c:pt>
                <c:pt idx="30662">
                  <c:v>-2.6028599999999999E-2</c:v>
                </c:pt>
                <c:pt idx="30663">
                  <c:v>-2.6598900000000002E-2</c:v>
                </c:pt>
                <c:pt idx="30664">
                  <c:v>-4.34914E-2</c:v>
                </c:pt>
                <c:pt idx="30665">
                  <c:v>-1.6916299999999999E-2</c:v>
                </c:pt>
                <c:pt idx="30666">
                  <c:v>-1.6409900000000002E-2</c:v>
                </c:pt>
                <c:pt idx="30667">
                  <c:v>-3.1056400000000001E-2</c:v>
                </c:pt>
                <c:pt idx="30668">
                  <c:v>-3.2915100000000003E-2</c:v>
                </c:pt>
                <c:pt idx="30669">
                  <c:v>-2.1685599999999999E-2</c:v>
                </c:pt>
                <c:pt idx="30670">
                  <c:v>-4.98667E-2</c:v>
                </c:pt>
                <c:pt idx="30671">
                  <c:v>-5.0226199999999999E-2</c:v>
                </c:pt>
                <c:pt idx="30672">
                  <c:v>-2.8432800000000001E-2</c:v>
                </c:pt>
                <c:pt idx="30673">
                  <c:v>-1.439E-2</c:v>
                </c:pt>
                <c:pt idx="30674">
                  <c:v>-4.2986900000000001E-2</c:v>
                </c:pt>
                <c:pt idx="30675">
                  <c:v>-4.17089E-2</c:v>
                </c:pt>
                <c:pt idx="30676">
                  <c:v>-3.7991499999999997E-2</c:v>
                </c:pt>
                <c:pt idx="30677">
                  <c:v>-3.0445099999999999E-2</c:v>
                </c:pt>
                <c:pt idx="30678">
                  <c:v>-1.9121200000000001E-2</c:v>
                </c:pt>
                <c:pt idx="30679">
                  <c:v>-2.3810399999999999E-2</c:v>
                </c:pt>
                <c:pt idx="30680">
                  <c:v>-2.6599899999999999E-2</c:v>
                </c:pt>
                <c:pt idx="30681">
                  <c:v>-3.0052200000000001E-2</c:v>
                </c:pt>
                <c:pt idx="30682">
                  <c:v>-2.4062199999999999E-2</c:v>
                </c:pt>
                <c:pt idx="30683">
                  <c:v>-3.7455599999999999E-2</c:v>
                </c:pt>
                <c:pt idx="30684">
                  <c:v>-1.8773100000000001E-2</c:v>
                </c:pt>
                <c:pt idx="30685">
                  <c:v>-2.7219799999999999E-2</c:v>
                </c:pt>
                <c:pt idx="30686">
                  <c:v>-3.4869200000000003E-2</c:v>
                </c:pt>
                <c:pt idx="30687">
                  <c:v>-2.1246000000000001E-2</c:v>
                </c:pt>
                <c:pt idx="30688">
                  <c:v>-2.11077E-2</c:v>
                </c:pt>
                <c:pt idx="30689">
                  <c:v>-3.1155599999999999E-2</c:v>
                </c:pt>
                <c:pt idx="30690">
                  <c:v>-3.77884E-2</c:v>
                </c:pt>
                <c:pt idx="30691">
                  <c:v>-2.4158499999999999E-2</c:v>
                </c:pt>
                <c:pt idx="30692">
                  <c:v>-1.78461E-2</c:v>
                </c:pt>
                <c:pt idx="30693">
                  <c:v>-3.4963599999999997E-2</c:v>
                </c:pt>
                <c:pt idx="30694">
                  <c:v>-3.4637500000000002E-2</c:v>
                </c:pt>
                <c:pt idx="30695">
                  <c:v>-2.9546699999999999E-2</c:v>
                </c:pt>
                <c:pt idx="30696">
                  <c:v>-2.3042699999999999E-2</c:v>
                </c:pt>
                <c:pt idx="30697">
                  <c:v>-2.5876E-2</c:v>
                </c:pt>
                <c:pt idx="30698">
                  <c:v>-3.85466E-2</c:v>
                </c:pt>
                <c:pt idx="30699">
                  <c:v>-4.4391600000000003E-2</c:v>
                </c:pt>
                <c:pt idx="30700">
                  <c:v>-3.4483E-2</c:v>
                </c:pt>
                <c:pt idx="30701">
                  <c:v>-1.8537499999999998E-2</c:v>
                </c:pt>
                <c:pt idx="30702">
                  <c:v>-2.3169499999999999E-2</c:v>
                </c:pt>
                <c:pt idx="30703">
                  <c:v>-2.13537E-2</c:v>
                </c:pt>
                <c:pt idx="30704">
                  <c:v>-3.0712099999999999E-2</c:v>
                </c:pt>
                <c:pt idx="30705">
                  <c:v>-2.5307699999999999E-2</c:v>
                </c:pt>
                <c:pt idx="30706">
                  <c:v>-2.77004E-2</c:v>
                </c:pt>
                <c:pt idx="30707">
                  <c:v>-2.95115E-2</c:v>
                </c:pt>
                <c:pt idx="30708">
                  <c:v>-2.2214899999999999E-2</c:v>
                </c:pt>
                <c:pt idx="30709">
                  <c:v>-3.3072499999999998E-2</c:v>
                </c:pt>
                <c:pt idx="30710">
                  <c:v>-4.8897700000000002E-2</c:v>
                </c:pt>
                <c:pt idx="30711">
                  <c:v>-5.0048799999999997E-2</c:v>
                </c:pt>
                <c:pt idx="30712">
                  <c:v>-2.8598800000000001E-2</c:v>
                </c:pt>
                <c:pt idx="30713">
                  <c:v>-2.0173099999999999E-2</c:v>
                </c:pt>
                <c:pt idx="30714">
                  <c:v>-2.90966E-2</c:v>
                </c:pt>
                <c:pt idx="30715">
                  <c:v>-4.5740099999999999E-2</c:v>
                </c:pt>
                <c:pt idx="30716">
                  <c:v>-2.1448100000000001E-2</c:v>
                </c:pt>
                <c:pt idx="30717">
                  <c:v>-1.68028E-2</c:v>
                </c:pt>
                <c:pt idx="30718">
                  <c:v>-1.8744500000000001E-2</c:v>
                </c:pt>
                <c:pt idx="30719">
                  <c:v>-4.4236200000000003E-2</c:v>
                </c:pt>
                <c:pt idx="30720">
                  <c:v>-3.17249E-2</c:v>
                </c:pt>
                <c:pt idx="30721">
                  <c:v>-1.6803700000000001E-2</c:v>
                </c:pt>
                <c:pt idx="30722">
                  <c:v>-2.57568E-2</c:v>
                </c:pt>
                <c:pt idx="30723">
                  <c:v>-2.8645500000000001E-2</c:v>
                </c:pt>
                <c:pt idx="30724">
                  <c:v>-2.6017200000000001E-2</c:v>
                </c:pt>
                <c:pt idx="30725">
                  <c:v>-1.4700899999999999E-2</c:v>
                </c:pt>
                <c:pt idx="30726">
                  <c:v>-2.9035600000000002E-2</c:v>
                </c:pt>
                <c:pt idx="30727">
                  <c:v>-4.9236299999999997E-2</c:v>
                </c:pt>
                <c:pt idx="30728">
                  <c:v>-3.2388699999999999E-2</c:v>
                </c:pt>
                <c:pt idx="30729">
                  <c:v>-2.2361800000000001E-2</c:v>
                </c:pt>
                <c:pt idx="30730">
                  <c:v>-2.3055099999999999E-2</c:v>
                </c:pt>
                <c:pt idx="30731">
                  <c:v>-2.3955299999999999E-2</c:v>
                </c:pt>
                <c:pt idx="30732">
                  <c:v>-3.5466200000000003E-2</c:v>
                </c:pt>
                <c:pt idx="30733">
                  <c:v>-1.8508E-2</c:v>
                </c:pt>
                <c:pt idx="30734">
                  <c:v>-2.6909800000000001E-2</c:v>
                </c:pt>
                <c:pt idx="30735">
                  <c:v>-3.7141800000000003E-2</c:v>
                </c:pt>
                <c:pt idx="30736">
                  <c:v>-2.44131E-2</c:v>
                </c:pt>
                <c:pt idx="30737">
                  <c:v>-3.0690200000000001E-2</c:v>
                </c:pt>
                <c:pt idx="30738">
                  <c:v>-9.1457399999999994E-3</c:v>
                </c:pt>
                <c:pt idx="30739">
                  <c:v>-2.93665E-2</c:v>
                </c:pt>
                <c:pt idx="30740">
                  <c:v>-4.0292700000000001E-2</c:v>
                </c:pt>
                <c:pt idx="30741">
                  <c:v>-2.0692800000000001E-2</c:v>
                </c:pt>
                <c:pt idx="30742">
                  <c:v>-1.40781E-2</c:v>
                </c:pt>
                <c:pt idx="30743">
                  <c:v>-3.4847299999999998E-2</c:v>
                </c:pt>
                <c:pt idx="30744">
                  <c:v>-4.1847200000000001E-2</c:v>
                </c:pt>
                <c:pt idx="30745">
                  <c:v>-2.89879E-2</c:v>
                </c:pt>
                <c:pt idx="30746">
                  <c:v>-1.75009E-2</c:v>
                </c:pt>
                <c:pt idx="30747">
                  <c:v>-2.5955200000000001E-2</c:v>
                </c:pt>
                <c:pt idx="30748">
                  <c:v>-2.4066000000000001E-2</c:v>
                </c:pt>
                <c:pt idx="30749">
                  <c:v>-2.2215800000000001E-2</c:v>
                </c:pt>
                <c:pt idx="30750">
                  <c:v>-2.316E-2</c:v>
                </c:pt>
                <c:pt idx="30751">
                  <c:v>-2.9580100000000002E-2</c:v>
                </c:pt>
                <c:pt idx="30752">
                  <c:v>-1.6951600000000001E-2</c:v>
                </c:pt>
                <c:pt idx="30753">
                  <c:v>-2.2261599999999999E-2</c:v>
                </c:pt>
                <c:pt idx="30754">
                  <c:v>-2.18449E-2</c:v>
                </c:pt>
                <c:pt idx="30755">
                  <c:v>-1.5864400000000001E-2</c:v>
                </c:pt>
                <c:pt idx="30756">
                  <c:v>-2.8283099999999999E-2</c:v>
                </c:pt>
                <c:pt idx="30757">
                  <c:v>-2.9798499999999999E-2</c:v>
                </c:pt>
                <c:pt idx="30758">
                  <c:v>-9.3440999999999993E-3</c:v>
                </c:pt>
                <c:pt idx="30759">
                  <c:v>-1.06239E-2</c:v>
                </c:pt>
                <c:pt idx="30760">
                  <c:v>-1.9170800000000002E-2</c:v>
                </c:pt>
                <c:pt idx="30761">
                  <c:v>-2.47526E-2</c:v>
                </c:pt>
                <c:pt idx="30762">
                  <c:v>-2.20938E-2</c:v>
                </c:pt>
                <c:pt idx="30763">
                  <c:v>-3.2607999999999998E-2</c:v>
                </c:pt>
                <c:pt idx="30764">
                  <c:v>-1.4096300000000001E-2</c:v>
                </c:pt>
                <c:pt idx="30765">
                  <c:v>-1.2375799999999999E-2</c:v>
                </c:pt>
                <c:pt idx="30766">
                  <c:v>-3.0906699999999999E-2</c:v>
                </c:pt>
                <c:pt idx="30767">
                  <c:v>-3.4792900000000002E-2</c:v>
                </c:pt>
                <c:pt idx="30768">
                  <c:v>-1.88866E-2</c:v>
                </c:pt>
                <c:pt idx="30769">
                  <c:v>-9.4222999999999996E-4</c:v>
                </c:pt>
                <c:pt idx="30770">
                  <c:v>-3.22647E-2</c:v>
                </c:pt>
                <c:pt idx="30771">
                  <c:v>-2.07157E-2</c:v>
                </c:pt>
                <c:pt idx="30772">
                  <c:v>-2.3752200000000001E-2</c:v>
                </c:pt>
                <c:pt idx="30773">
                  <c:v>-1.1378299999999999E-2</c:v>
                </c:pt>
                <c:pt idx="30774">
                  <c:v>-2.2413300000000001E-2</c:v>
                </c:pt>
                <c:pt idx="30775">
                  <c:v>-1.10884E-2</c:v>
                </c:pt>
                <c:pt idx="30776">
                  <c:v>-1.8423999999999999E-2</c:v>
                </c:pt>
                <c:pt idx="30777">
                  <c:v>-1.1344E-2</c:v>
                </c:pt>
                <c:pt idx="30778">
                  <c:v>-2.9995899999999999E-2</c:v>
                </c:pt>
                <c:pt idx="30779">
                  <c:v>-2.97089E-2</c:v>
                </c:pt>
                <c:pt idx="30780">
                  <c:v>-2.7428600000000001E-2</c:v>
                </c:pt>
                <c:pt idx="30781">
                  <c:v>-2.9063200000000001E-2</c:v>
                </c:pt>
                <c:pt idx="30782">
                  <c:v>-2.9180500000000002E-2</c:v>
                </c:pt>
                <c:pt idx="30783">
                  <c:v>-2.6866000000000001E-2</c:v>
                </c:pt>
                <c:pt idx="30784">
                  <c:v>-2.93455E-2</c:v>
                </c:pt>
                <c:pt idx="30785">
                  <c:v>-5.0992999999999997E-2</c:v>
                </c:pt>
                <c:pt idx="30786">
                  <c:v>-3.1511299999999999E-2</c:v>
                </c:pt>
                <c:pt idx="30787">
                  <c:v>-2.8710400000000001E-2</c:v>
                </c:pt>
                <c:pt idx="30788">
                  <c:v>-2.3036000000000001E-2</c:v>
                </c:pt>
                <c:pt idx="30789">
                  <c:v>-3.0036E-2</c:v>
                </c:pt>
                <c:pt idx="30790">
                  <c:v>-1.2291E-2</c:v>
                </c:pt>
                <c:pt idx="30791">
                  <c:v>-2.5978999999999999E-2</c:v>
                </c:pt>
                <c:pt idx="30792">
                  <c:v>-1.75686E-2</c:v>
                </c:pt>
                <c:pt idx="30793">
                  <c:v>-1.3290400000000001E-2</c:v>
                </c:pt>
                <c:pt idx="30794">
                  <c:v>-1.0659200000000001E-2</c:v>
                </c:pt>
                <c:pt idx="30795" formatCode="0.00E+00">
                  <c:v>-7.2641399999999997E-3</c:v>
                </c:pt>
                <c:pt idx="30796">
                  <c:v>-3.6905300000000002E-2</c:v>
                </c:pt>
                <c:pt idx="30797">
                  <c:v>-1.43204E-2</c:v>
                </c:pt>
                <c:pt idx="30798">
                  <c:v>-1.7572399999999998E-2</c:v>
                </c:pt>
                <c:pt idx="30799">
                  <c:v>-2.8038E-3</c:v>
                </c:pt>
                <c:pt idx="30800">
                  <c:v>-1.7356899999999999E-4</c:v>
                </c:pt>
                <c:pt idx="30801">
                  <c:v>-9.9277500000000008E-3</c:v>
                </c:pt>
                <c:pt idx="30802">
                  <c:v>3.9987599999999996E-3</c:v>
                </c:pt>
                <c:pt idx="30803">
                  <c:v>-1.5828100000000001E-2</c:v>
                </c:pt>
                <c:pt idx="30804">
                  <c:v>-1.6918199999999999E-3</c:v>
                </c:pt>
                <c:pt idx="30805">
                  <c:v>1.0263400000000001E-2</c:v>
                </c:pt>
                <c:pt idx="30806">
                  <c:v>-2.7294200000000002E-3</c:v>
                </c:pt>
                <c:pt idx="30807">
                  <c:v>-8.8863399999999995E-3</c:v>
                </c:pt>
                <c:pt idx="30808">
                  <c:v>-3.4059499999999999E-2</c:v>
                </c:pt>
                <c:pt idx="30809">
                  <c:v>2.6950799999999999E-3</c:v>
                </c:pt>
                <c:pt idx="30810">
                  <c:v>6.0749100000000004E-4</c:v>
                </c:pt>
                <c:pt idx="30811">
                  <c:v>-1.9096399999999999E-2</c:v>
                </c:pt>
                <c:pt idx="30812">
                  <c:v>-1.6830399999999999E-2</c:v>
                </c:pt>
                <c:pt idx="30813">
                  <c:v>-3.0174300000000002E-3</c:v>
                </c:pt>
                <c:pt idx="30814">
                  <c:v>-3.3741000000000001E-3</c:v>
                </c:pt>
                <c:pt idx="30815">
                  <c:v>-2.67315E-3</c:v>
                </c:pt>
                <c:pt idx="30816">
                  <c:v>-1.06335E-3</c:v>
                </c:pt>
                <c:pt idx="30817" formatCode="0.00E+00">
                  <c:v>-6.1988800000000005E-5</c:v>
                </c:pt>
                <c:pt idx="30818">
                  <c:v>1.2282400000000001E-2</c:v>
                </c:pt>
                <c:pt idx="30819">
                  <c:v>-4.4708300000000003E-3</c:v>
                </c:pt>
                <c:pt idx="30820">
                  <c:v>-4.5604699999999996E-3</c:v>
                </c:pt>
                <c:pt idx="30821">
                  <c:v>1.13258E-2</c:v>
                </c:pt>
                <c:pt idx="30822">
                  <c:v>1.71766E-2</c:v>
                </c:pt>
                <c:pt idx="30823">
                  <c:v>-3.1089799999999999E-3</c:v>
                </c:pt>
                <c:pt idx="30824">
                  <c:v>-2.6359600000000001E-3</c:v>
                </c:pt>
                <c:pt idx="30825">
                  <c:v>7.9155000000000002E-4</c:v>
                </c:pt>
                <c:pt idx="30826">
                  <c:v>4.3840399999999996E-3</c:v>
                </c:pt>
                <c:pt idx="30827">
                  <c:v>-7.2545999999999999E-3</c:v>
                </c:pt>
                <c:pt idx="30828">
                  <c:v>-2.3298300000000002E-3</c:v>
                </c:pt>
                <c:pt idx="30829">
                  <c:v>-6.99711E-3</c:v>
                </c:pt>
                <c:pt idx="30830">
                  <c:v>6.3371699999999996E-3</c:v>
                </c:pt>
                <c:pt idx="30831">
                  <c:v>-2.3145700000000002E-3</c:v>
                </c:pt>
                <c:pt idx="30832">
                  <c:v>-8.4419300000000003E-3</c:v>
                </c:pt>
                <c:pt idx="30833">
                  <c:v>-1.75009E-2</c:v>
                </c:pt>
                <c:pt idx="30834">
                  <c:v>-3.76034E-3</c:v>
                </c:pt>
                <c:pt idx="30835">
                  <c:v>-5.3215000000000001E-4</c:v>
                </c:pt>
                <c:pt idx="30836">
                  <c:v>6.1769499999999996E-3</c:v>
                </c:pt>
                <c:pt idx="30837">
                  <c:v>-2.55604E-2</c:v>
                </c:pt>
                <c:pt idx="30838">
                  <c:v>-3.0024499999999999E-2</c:v>
                </c:pt>
                <c:pt idx="30839">
                  <c:v>-2.51198E-3</c:v>
                </c:pt>
                <c:pt idx="30840">
                  <c:v>-3.0546200000000001E-3</c:v>
                </c:pt>
                <c:pt idx="30841">
                  <c:v>5.0029799999999998E-3</c:v>
                </c:pt>
                <c:pt idx="30842">
                  <c:v>-7.7056900000000003E-4</c:v>
                </c:pt>
                <c:pt idx="30843">
                  <c:v>7.9822499999999995E-4</c:v>
                </c:pt>
                <c:pt idx="30844">
                  <c:v>-1.6093300000000001E-2</c:v>
                </c:pt>
                <c:pt idx="30845">
                  <c:v>-6.9875700000000002E-3</c:v>
                </c:pt>
                <c:pt idx="30846">
                  <c:v>-4.2533900000000001E-3</c:v>
                </c:pt>
                <c:pt idx="30847">
                  <c:v>-3.8528400000000002E-3</c:v>
                </c:pt>
                <c:pt idx="30848">
                  <c:v>-1.65176E-2</c:v>
                </c:pt>
                <c:pt idx="30849">
                  <c:v>-3.7879900000000002E-3</c:v>
                </c:pt>
                <c:pt idx="30850">
                  <c:v>-1.31302E-2</c:v>
                </c:pt>
                <c:pt idx="30851">
                  <c:v>-2.6825000000000002E-2</c:v>
                </c:pt>
                <c:pt idx="30852">
                  <c:v>-2.5667200000000001E-2</c:v>
                </c:pt>
                <c:pt idx="30853">
                  <c:v>-1.4118199999999999E-2</c:v>
                </c:pt>
                <c:pt idx="30854">
                  <c:v>-2.0896000000000001E-2</c:v>
                </c:pt>
                <c:pt idx="30855">
                  <c:v>-1.89905E-2</c:v>
                </c:pt>
                <c:pt idx="30856">
                  <c:v>-7.9479200000000007E-3</c:v>
                </c:pt>
                <c:pt idx="30857">
                  <c:v>-5.2909899999999998E-3</c:v>
                </c:pt>
                <c:pt idx="30858">
                  <c:v>-2.3064600000000001E-2</c:v>
                </c:pt>
                <c:pt idx="30859">
                  <c:v>-9.5443699999999999E-3</c:v>
                </c:pt>
                <c:pt idx="30860">
                  <c:v>2.5014899999999999E-3</c:v>
                </c:pt>
                <c:pt idx="30861">
                  <c:v>-8.6421999999999992E-3</c:v>
                </c:pt>
                <c:pt idx="30862">
                  <c:v>-1.0432200000000001E-2</c:v>
                </c:pt>
                <c:pt idx="30863">
                  <c:v>-5.1746400000000003E-3</c:v>
                </c:pt>
                <c:pt idx="30864">
                  <c:v>-2.4642900000000001E-3</c:v>
                </c:pt>
                <c:pt idx="30865">
                  <c:v>-1.4910700000000001E-2</c:v>
                </c:pt>
                <c:pt idx="30866">
                  <c:v>-1.36194E-2</c:v>
                </c:pt>
                <c:pt idx="30867">
                  <c:v>5.2413900000000003E-3</c:v>
                </c:pt>
                <c:pt idx="30868">
                  <c:v>2.3746499999999999E-3</c:v>
                </c:pt>
                <c:pt idx="30869" formatCode="0.00E+00">
                  <c:v>3.1471299999999998E-5</c:v>
                </c:pt>
                <c:pt idx="30870">
                  <c:v>1.35794E-2</c:v>
                </c:pt>
                <c:pt idx="30871">
                  <c:v>1.5642199999999998E-2</c:v>
                </c:pt>
                <c:pt idx="30872">
                  <c:v>1.8503200000000001E-2</c:v>
                </c:pt>
                <c:pt idx="30873">
                  <c:v>5.7144199999999996E-3</c:v>
                </c:pt>
                <c:pt idx="30874">
                  <c:v>3.2873199999999998E-3</c:v>
                </c:pt>
                <c:pt idx="30875">
                  <c:v>6.1740900000000001E-3</c:v>
                </c:pt>
                <c:pt idx="30876">
                  <c:v>6.2656400000000003E-3</c:v>
                </c:pt>
                <c:pt idx="30877">
                  <c:v>8.3761200000000008E-3</c:v>
                </c:pt>
                <c:pt idx="30878">
                  <c:v>3.9959000000000001E-4</c:v>
                </c:pt>
                <c:pt idx="30879">
                  <c:v>4.9066500000000002E-3</c:v>
                </c:pt>
                <c:pt idx="30880">
                  <c:v>2.6826900000000002E-3</c:v>
                </c:pt>
                <c:pt idx="30881">
                  <c:v>3.6907200000000002E-3</c:v>
                </c:pt>
                <c:pt idx="30882">
                  <c:v>-6.01959E-3</c:v>
                </c:pt>
                <c:pt idx="30883">
                  <c:v>1.77555E-2</c:v>
                </c:pt>
                <c:pt idx="30884">
                  <c:v>4.4202800000000004E-3</c:v>
                </c:pt>
                <c:pt idx="30885">
                  <c:v>1.20888E-2</c:v>
                </c:pt>
                <c:pt idx="30886">
                  <c:v>5.49316E-4</c:v>
                </c:pt>
                <c:pt idx="30887">
                  <c:v>6.5946599999999996E-3</c:v>
                </c:pt>
                <c:pt idx="30888">
                  <c:v>-6.5345799999999999E-3</c:v>
                </c:pt>
                <c:pt idx="30889" formatCode="0.00E+00">
                  <c:v>6.7749000000000004E-3</c:v>
                </c:pt>
                <c:pt idx="30890">
                  <c:v>1.5118599999999999E-2</c:v>
                </c:pt>
                <c:pt idx="30891">
                  <c:v>8.8281599999999998E-3</c:v>
                </c:pt>
                <c:pt idx="30892">
                  <c:v>1.29385E-2</c:v>
                </c:pt>
                <c:pt idx="30893">
                  <c:v>-6.8531E-3</c:v>
                </c:pt>
                <c:pt idx="30894">
                  <c:v>-3.3397700000000002E-3</c:v>
                </c:pt>
                <c:pt idx="30895">
                  <c:v>-1.1158899999999999E-2</c:v>
                </c:pt>
                <c:pt idx="30896">
                  <c:v>5.0039300000000002E-3</c:v>
                </c:pt>
                <c:pt idx="30897">
                  <c:v>8.1644100000000004E-3</c:v>
                </c:pt>
                <c:pt idx="30898">
                  <c:v>1.26324E-2</c:v>
                </c:pt>
                <c:pt idx="30899">
                  <c:v>4.9896200000000002E-3</c:v>
                </c:pt>
                <c:pt idx="30900">
                  <c:v>2.35367E-3</c:v>
                </c:pt>
                <c:pt idx="30901">
                  <c:v>1.17407E-2</c:v>
                </c:pt>
                <c:pt idx="30902">
                  <c:v>1.00613E-2</c:v>
                </c:pt>
                <c:pt idx="30903">
                  <c:v>4.5652399999999999E-3</c:v>
                </c:pt>
                <c:pt idx="30904">
                  <c:v>1.4953599999999999E-2</c:v>
                </c:pt>
                <c:pt idx="30905">
                  <c:v>1.33142E-2</c:v>
                </c:pt>
                <c:pt idx="30906">
                  <c:v>-1.4924999999999999E-3</c:v>
                </c:pt>
                <c:pt idx="30907">
                  <c:v>1.32008E-2</c:v>
                </c:pt>
                <c:pt idx="30908">
                  <c:v>1.2702E-2</c:v>
                </c:pt>
                <c:pt idx="30909">
                  <c:v>1.7096500000000001E-2</c:v>
                </c:pt>
                <c:pt idx="30910">
                  <c:v>1.1659600000000001E-2</c:v>
                </c:pt>
                <c:pt idx="30911">
                  <c:v>1.3347599999999999E-2</c:v>
                </c:pt>
                <c:pt idx="30912">
                  <c:v>1.371E-2</c:v>
                </c:pt>
                <c:pt idx="30913">
                  <c:v>2.7543999999999999E-2</c:v>
                </c:pt>
                <c:pt idx="30914">
                  <c:v>2.7393299999999999E-2</c:v>
                </c:pt>
                <c:pt idx="30915">
                  <c:v>1.3159799999999999E-2</c:v>
                </c:pt>
                <c:pt idx="30916">
                  <c:v>1.2480700000000001E-2</c:v>
                </c:pt>
                <c:pt idx="30917">
                  <c:v>1.4496800000000001E-2</c:v>
                </c:pt>
                <c:pt idx="30918">
                  <c:v>1.67198E-2</c:v>
                </c:pt>
                <c:pt idx="30919">
                  <c:v>2.4432200000000001E-2</c:v>
                </c:pt>
                <c:pt idx="30920">
                  <c:v>1.4806700000000001E-2</c:v>
                </c:pt>
                <c:pt idx="30921">
                  <c:v>1.54743E-2</c:v>
                </c:pt>
                <c:pt idx="30922">
                  <c:v>1.9876499999999998E-2</c:v>
                </c:pt>
                <c:pt idx="30923">
                  <c:v>6.8445199999999998E-3</c:v>
                </c:pt>
                <c:pt idx="30924">
                  <c:v>1.3816800000000001E-2</c:v>
                </c:pt>
                <c:pt idx="30925">
                  <c:v>2.3407899999999999E-2</c:v>
                </c:pt>
                <c:pt idx="30926">
                  <c:v>2.8177299999999999E-2</c:v>
                </c:pt>
                <c:pt idx="30927">
                  <c:v>2.8667399999999999E-2</c:v>
                </c:pt>
                <c:pt idx="30928">
                  <c:v>2.39096E-2</c:v>
                </c:pt>
                <c:pt idx="30929">
                  <c:v>2.0211199999999999E-2</c:v>
                </c:pt>
                <c:pt idx="30930">
                  <c:v>2.48022E-2</c:v>
                </c:pt>
                <c:pt idx="30931">
                  <c:v>7.8344299999999999E-3</c:v>
                </c:pt>
                <c:pt idx="30932">
                  <c:v>2.2948300000000001E-2</c:v>
                </c:pt>
                <c:pt idx="30933">
                  <c:v>1.00298E-2</c:v>
                </c:pt>
                <c:pt idx="30934">
                  <c:v>1.9032500000000001E-2</c:v>
                </c:pt>
                <c:pt idx="30935">
                  <c:v>1.3193099999999999E-2</c:v>
                </c:pt>
                <c:pt idx="30936">
                  <c:v>1.42069E-2</c:v>
                </c:pt>
                <c:pt idx="30937">
                  <c:v>2.3529999999999999E-2</c:v>
                </c:pt>
                <c:pt idx="30938">
                  <c:v>1.4438599999999999E-2</c:v>
                </c:pt>
                <c:pt idx="30939">
                  <c:v>9.2611299999999994E-3</c:v>
                </c:pt>
                <c:pt idx="30940">
                  <c:v>2.1616E-2</c:v>
                </c:pt>
                <c:pt idx="30941">
                  <c:v>2.6421500000000001E-2</c:v>
                </c:pt>
                <c:pt idx="30942">
                  <c:v>1.73664E-3</c:v>
                </c:pt>
                <c:pt idx="30943">
                  <c:v>2.7156799999999998E-2</c:v>
                </c:pt>
                <c:pt idx="30944">
                  <c:v>2.4383499999999999E-2</c:v>
                </c:pt>
                <c:pt idx="30945">
                  <c:v>1.2696300000000001E-2</c:v>
                </c:pt>
                <c:pt idx="30946">
                  <c:v>2.3791300000000001E-2</c:v>
                </c:pt>
                <c:pt idx="30947">
                  <c:v>1.76907E-2</c:v>
                </c:pt>
                <c:pt idx="30948">
                  <c:v>2.0414399999999999E-2</c:v>
                </c:pt>
                <c:pt idx="30949">
                  <c:v>7.8163099999999999E-3</c:v>
                </c:pt>
                <c:pt idx="30950">
                  <c:v>1.17798E-2</c:v>
                </c:pt>
                <c:pt idx="30951">
                  <c:v>1.25475E-2</c:v>
                </c:pt>
                <c:pt idx="30952">
                  <c:v>1.80073E-2</c:v>
                </c:pt>
                <c:pt idx="30953">
                  <c:v>2.069E-2</c:v>
                </c:pt>
                <c:pt idx="30954">
                  <c:v>1.3003300000000001E-2</c:v>
                </c:pt>
                <c:pt idx="30955">
                  <c:v>5.9099199999999999E-3</c:v>
                </c:pt>
                <c:pt idx="30956">
                  <c:v>1.3282800000000001E-2</c:v>
                </c:pt>
                <c:pt idx="30957">
                  <c:v>1.2616199999999999E-2</c:v>
                </c:pt>
                <c:pt idx="30958">
                  <c:v>1.7736399999999999E-2</c:v>
                </c:pt>
                <c:pt idx="30959">
                  <c:v>2.0294200000000001E-3</c:v>
                </c:pt>
                <c:pt idx="30960">
                  <c:v>8.5830699999999999E-3</c:v>
                </c:pt>
                <c:pt idx="30961">
                  <c:v>4.5442599999999996E-3</c:v>
                </c:pt>
                <c:pt idx="30962">
                  <c:v>-9.27067E-3</c:v>
                </c:pt>
                <c:pt idx="30963">
                  <c:v>-4.5118299999999997E-3</c:v>
                </c:pt>
                <c:pt idx="30964">
                  <c:v>1.5049E-3</c:v>
                </c:pt>
                <c:pt idx="30965">
                  <c:v>2.0354299999999999E-2</c:v>
                </c:pt>
                <c:pt idx="30966">
                  <c:v>1.2373E-2</c:v>
                </c:pt>
                <c:pt idx="30967">
                  <c:v>3.0508000000000002E-3</c:v>
                </c:pt>
                <c:pt idx="30968">
                  <c:v>1.7023100000000001E-3</c:v>
                </c:pt>
                <c:pt idx="30969">
                  <c:v>1.04847E-2</c:v>
                </c:pt>
                <c:pt idx="30970">
                  <c:v>9.6511800000000005E-3</c:v>
                </c:pt>
                <c:pt idx="30971">
                  <c:v>3.8642899999999998E-3</c:v>
                </c:pt>
                <c:pt idx="30972">
                  <c:v>-5.4264099999999996E-4</c:v>
                </c:pt>
                <c:pt idx="30973">
                  <c:v>6.5832099999999999E-3</c:v>
                </c:pt>
                <c:pt idx="30974">
                  <c:v>1.41554E-2</c:v>
                </c:pt>
                <c:pt idx="30975">
                  <c:v>3.2444000000000001E-3</c:v>
                </c:pt>
                <c:pt idx="30976">
                  <c:v>-4.7988900000000001E-3</c:v>
                </c:pt>
                <c:pt idx="30977">
                  <c:v>2.2701300000000001E-2</c:v>
                </c:pt>
                <c:pt idx="30978">
                  <c:v>1.36633E-2</c:v>
                </c:pt>
                <c:pt idx="30979">
                  <c:v>1.3103500000000001E-3</c:v>
                </c:pt>
                <c:pt idx="30980">
                  <c:v>2.91252E-3</c:v>
                </c:pt>
                <c:pt idx="30981">
                  <c:v>1.5690800000000001E-2</c:v>
                </c:pt>
                <c:pt idx="30982">
                  <c:v>2.62756E-2</c:v>
                </c:pt>
                <c:pt idx="30983">
                  <c:v>9.5291100000000004E-3</c:v>
                </c:pt>
                <c:pt idx="30984">
                  <c:v>2.1883E-2</c:v>
                </c:pt>
                <c:pt idx="30985">
                  <c:v>1.79939E-2</c:v>
                </c:pt>
                <c:pt idx="30986">
                  <c:v>1.5651700000000001E-2</c:v>
                </c:pt>
                <c:pt idx="30987">
                  <c:v>1.6054200000000001E-2</c:v>
                </c:pt>
                <c:pt idx="30988">
                  <c:v>2.9855699999999999E-2</c:v>
                </c:pt>
                <c:pt idx="30989">
                  <c:v>2.1474799999999999E-2</c:v>
                </c:pt>
                <c:pt idx="30990">
                  <c:v>1.6599699999999998E-2</c:v>
                </c:pt>
                <c:pt idx="30991">
                  <c:v>4.00162E-3</c:v>
                </c:pt>
                <c:pt idx="30992">
                  <c:v>1.4619800000000001E-2</c:v>
                </c:pt>
                <c:pt idx="30993">
                  <c:v>1.10188E-2</c:v>
                </c:pt>
                <c:pt idx="30994">
                  <c:v>1.1755E-2</c:v>
                </c:pt>
                <c:pt idx="30995">
                  <c:v>2.95115E-2</c:v>
                </c:pt>
                <c:pt idx="30996">
                  <c:v>1.0045999999999999E-2</c:v>
                </c:pt>
                <c:pt idx="30997">
                  <c:v>2.62318E-2</c:v>
                </c:pt>
                <c:pt idx="30998">
                  <c:v>1.0322599999999999E-2</c:v>
                </c:pt>
                <c:pt idx="30999">
                  <c:v>5.6743600000000005E-4</c:v>
                </c:pt>
                <c:pt idx="31000">
                  <c:v>6.08444E-3</c:v>
                </c:pt>
                <c:pt idx="31001">
                  <c:v>2.6362400000000001E-2</c:v>
                </c:pt>
                <c:pt idx="31002">
                  <c:v>1.38359E-2</c:v>
                </c:pt>
                <c:pt idx="31003">
                  <c:v>8.3999599999999997E-3</c:v>
                </c:pt>
                <c:pt idx="31004">
                  <c:v>2.64788E-2</c:v>
                </c:pt>
                <c:pt idx="31005">
                  <c:v>-4.2200099999999997E-3</c:v>
                </c:pt>
                <c:pt idx="31006">
                  <c:v>2.0058599999999999E-2</c:v>
                </c:pt>
                <c:pt idx="31007">
                  <c:v>3.2773999999999998E-2</c:v>
                </c:pt>
                <c:pt idx="31008">
                  <c:v>1.8532799999999999E-2</c:v>
                </c:pt>
                <c:pt idx="31009">
                  <c:v>2.1804799999999999E-2</c:v>
                </c:pt>
                <c:pt idx="31010">
                  <c:v>2.9284500000000002E-2</c:v>
                </c:pt>
                <c:pt idx="31011">
                  <c:v>2.9689799999999999E-2</c:v>
                </c:pt>
                <c:pt idx="31012">
                  <c:v>2.5317200000000002E-2</c:v>
                </c:pt>
                <c:pt idx="31013">
                  <c:v>1.8487900000000002E-2</c:v>
                </c:pt>
                <c:pt idx="31014">
                  <c:v>2.2383699999999999E-2</c:v>
                </c:pt>
                <c:pt idx="31015">
                  <c:v>1.5349399999999999E-2</c:v>
                </c:pt>
                <c:pt idx="31016">
                  <c:v>2.6586499999999999E-2</c:v>
                </c:pt>
                <c:pt idx="31017">
                  <c:v>2.15149E-2</c:v>
                </c:pt>
                <c:pt idx="31018">
                  <c:v>2.6488299999999999E-2</c:v>
                </c:pt>
                <c:pt idx="31019">
                  <c:v>3.6792800000000001E-2</c:v>
                </c:pt>
                <c:pt idx="31020">
                  <c:v>2.8789499999999999E-2</c:v>
                </c:pt>
                <c:pt idx="31021">
                  <c:v>4.11329E-2</c:v>
                </c:pt>
                <c:pt idx="31022">
                  <c:v>3.3566499999999999E-2</c:v>
                </c:pt>
                <c:pt idx="31023">
                  <c:v>4.5891800000000003E-2</c:v>
                </c:pt>
                <c:pt idx="31024">
                  <c:v>1.5176800000000001E-2</c:v>
                </c:pt>
                <c:pt idx="31025">
                  <c:v>2.9941599999999999E-2</c:v>
                </c:pt>
                <c:pt idx="31026">
                  <c:v>4.1513399999999999E-2</c:v>
                </c:pt>
                <c:pt idx="31027">
                  <c:v>3.6243400000000002E-2</c:v>
                </c:pt>
                <c:pt idx="31028">
                  <c:v>1.6026499999999999E-2</c:v>
                </c:pt>
                <c:pt idx="31029">
                  <c:v>2.5530799999999999E-2</c:v>
                </c:pt>
                <c:pt idx="31030">
                  <c:v>2.9649700000000001E-2</c:v>
                </c:pt>
                <c:pt idx="31031">
                  <c:v>1.38435E-2</c:v>
                </c:pt>
                <c:pt idx="31032">
                  <c:v>5.1708199999999996E-3</c:v>
                </c:pt>
                <c:pt idx="31033">
                  <c:v>2.21329E-2</c:v>
                </c:pt>
                <c:pt idx="31034">
                  <c:v>3.1905200000000002E-2</c:v>
                </c:pt>
                <c:pt idx="31035">
                  <c:v>1.60742E-2</c:v>
                </c:pt>
                <c:pt idx="31036">
                  <c:v>1.75371E-2</c:v>
                </c:pt>
                <c:pt idx="31037">
                  <c:v>4.3659199999999997E-3</c:v>
                </c:pt>
                <c:pt idx="31038">
                  <c:v>-2.28882E-3</c:v>
                </c:pt>
                <c:pt idx="31039">
                  <c:v>1.0416999999999999E-2</c:v>
                </c:pt>
                <c:pt idx="31040">
                  <c:v>3.4285499999999997E-2</c:v>
                </c:pt>
                <c:pt idx="31041">
                  <c:v>1.6716000000000002E-2</c:v>
                </c:pt>
                <c:pt idx="31042">
                  <c:v>2.82764E-2</c:v>
                </c:pt>
                <c:pt idx="31043">
                  <c:v>1.2102099999999999E-2</c:v>
                </c:pt>
                <c:pt idx="31044">
                  <c:v>2.1319399999999999E-2</c:v>
                </c:pt>
                <c:pt idx="31045">
                  <c:v>1.72567E-2</c:v>
                </c:pt>
                <c:pt idx="31046">
                  <c:v>1.0449399999999999E-2</c:v>
                </c:pt>
                <c:pt idx="31047">
                  <c:v>1.9738200000000001E-2</c:v>
                </c:pt>
                <c:pt idx="31048">
                  <c:v>1.8237099999999999E-2</c:v>
                </c:pt>
                <c:pt idx="31049">
                  <c:v>2.0345700000000001E-2</c:v>
                </c:pt>
                <c:pt idx="31050">
                  <c:v>2.3444199999999998E-2</c:v>
                </c:pt>
                <c:pt idx="31051">
                  <c:v>1.9186999999999999E-2</c:v>
                </c:pt>
                <c:pt idx="31052">
                  <c:v>1.9072499999999999E-2</c:v>
                </c:pt>
                <c:pt idx="31053">
                  <c:v>6.0577399999999998E-3</c:v>
                </c:pt>
                <c:pt idx="31054">
                  <c:v>1.04694E-2</c:v>
                </c:pt>
                <c:pt idx="31055">
                  <c:v>2.0782499999999999E-2</c:v>
                </c:pt>
                <c:pt idx="31056">
                  <c:v>2.87199E-2</c:v>
                </c:pt>
                <c:pt idx="31057">
                  <c:v>2.52275E-2</c:v>
                </c:pt>
                <c:pt idx="31058">
                  <c:v>2.4422599999999999E-2</c:v>
                </c:pt>
                <c:pt idx="31059">
                  <c:v>2.4041199999999999E-2</c:v>
                </c:pt>
                <c:pt idx="31060">
                  <c:v>1.11103E-2</c:v>
                </c:pt>
                <c:pt idx="31061">
                  <c:v>2.07701E-2</c:v>
                </c:pt>
                <c:pt idx="31062">
                  <c:v>1.46818E-2</c:v>
                </c:pt>
                <c:pt idx="31063">
                  <c:v>2.1307900000000001E-2</c:v>
                </c:pt>
                <c:pt idx="31064">
                  <c:v>3.1581900000000003E-2</c:v>
                </c:pt>
                <c:pt idx="31065">
                  <c:v>2.4881400000000001E-2</c:v>
                </c:pt>
                <c:pt idx="31066">
                  <c:v>8.7165799999999998E-4</c:v>
                </c:pt>
                <c:pt idx="31067">
                  <c:v>1.76697E-2</c:v>
                </c:pt>
                <c:pt idx="31068">
                  <c:v>4.8370399999999999E-3</c:v>
                </c:pt>
                <c:pt idx="31069">
                  <c:v>1.63097E-2</c:v>
                </c:pt>
                <c:pt idx="31070">
                  <c:v>-7.23648E-3</c:v>
                </c:pt>
                <c:pt idx="31071">
                  <c:v>1.8766399999999999E-2</c:v>
                </c:pt>
                <c:pt idx="31072">
                  <c:v>-2.88105E-3</c:v>
                </c:pt>
                <c:pt idx="31073">
                  <c:v>1.0035499999999999E-2</c:v>
                </c:pt>
                <c:pt idx="31074">
                  <c:v>2.75736E-2</c:v>
                </c:pt>
                <c:pt idx="31075">
                  <c:v>2.6449199999999999E-2</c:v>
                </c:pt>
                <c:pt idx="31076">
                  <c:v>2.14624E-2</c:v>
                </c:pt>
                <c:pt idx="31077">
                  <c:v>-1.49727E-3</c:v>
                </c:pt>
                <c:pt idx="31078">
                  <c:v>3.0163800000000001E-2</c:v>
                </c:pt>
                <c:pt idx="31079">
                  <c:v>1.53656E-2</c:v>
                </c:pt>
                <c:pt idx="31080">
                  <c:v>2.2522899999999998E-2</c:v>
                </c:pt>
                <c:pt idx="31081">
                  <c:v>5.28526E-3</c:v>
                </c:pt>
                <c:pt idx="31082">
                  <c:v>1.14527E-2</c:v>
                </c:pt>
                <c:pt idx="31083">
                  <c:v>2.1660800000000001E-2</c:v>
                </c:pt>
                <c:pt idx="31084">
                  <c:v>2.1472000000000002E-2</c:v>
                </c:pt>
                <c:pt idx="31085">
                  <c:v>1.2191799999999999E-2</c:v>
                </c:pt>
                <c:pt idx="31086">
                  <c:v>1.7117500000000001E-2</c:v>
                </c:pt>
                <c:pt idx="31087">
                  <c:v>2.0585099999999999E-2</c:v>
                </c:pt>
                <c:pt idx="31088">
                  <c:v>1.7214799999999999E-2</c:v>
                </c:pt>
                <c:pt idx="31089">
                  <c:v>1.2062099999999999E-2</c:v>
                </c:pt>
                <c:pt idx="31090">
                  <c:v>1.2875599999999999E-2</c:v>
                </c:pt>
                <c:pt idx="31091">
                  <c:v>6.8635900000000001E-3</c:v>
                </c:pt>
                <c:pt idx="31092">
                  <c:v>1.29929E-2</c:v>
                </c:pt>
                <c:pt idx="31093" formatCode="0.00E+00">
                  <c:v>1.3308499999999999E-2</c:v>
                </c:pt>
                <c:pt idx="31094">
                  <c:v>1.6937299999999999E-2</c:v>
                </c:pt>
                <c:pt idx="31095">
                  <c:v>1.3840699999999999E-2</c:v>
                </c:pt>
                <c:pt idx="31096">
                  <c:v>2.47374E-2</c:v>
                </c:pt>
                <c:pt idx="31097">
                  <c:v>1.6123800000000001E-2</c:v>
                </c:pt>
                <c:pt idx="31098">
                  <c:v>9.2496899999999996E-3</c:v>
                </c:pt>
                <c:pt idx="31099">
                  <c:v>1.0668800000000001E-2</c:v>
                </c:pt>
                <c:pt idx="31100">
                  <c:v>2.0664200000000001E-2</c:v>
                </c:pt>
                <c:pt idx="31101">
                  <c:v>1.3574599999999999E-2</c:v>
                </c:pt>
                <c:pt idx="31102">
                  <c:v>-5.5837600000000001E-3</c:v>
                </c:pt>
                <c:pt idx="31103">
                  <c:v>8.4238100000000003E-3</c:v>
                </c:pt>
                <c:pt idx="31104">
                  <c:v>1.8568999999999999E-2</c:v>
                </c:pt>
                <c:pt idx="31105">
                  <c:v>9.8838799999999994E-3</c:v>
                </c:pt>
                <c:pt idx="31106">
                  <c:v>2.03295E-2</c:v>
                </c:pt>
                <c:pt idx="31107">
                  <c:v>2.7795799999999999E-2</c:v>
                </c:pt>
                <c:pt idx="31108">
                  <c:v>4.0089600000000003E-2</c:v>
                </c:pt>
                <c:pt idx="31109">
                  <c:v>3.1513199999999998E-2</c:v>
                </c:pt>
                <c:pt idx="31110">
                  <c:v>-4.5967099999999998E-4</c:v>
                </c:pt>
                <c:pt idx="31111">
                  <c:v>8.6307499999999995E-3</c:v>
                </c:pt>
                <c:pt idx="31112">
                  <c:v>1.7911900000000001E-2</c:v>
                </c:pt>
                <c:pt idx="31113">
                  <c:v>2.2880600000000001E-2</c:v>
                </c:pt>
                <c:pt idx="31114">
                  <c:v>-3.1576199999999999E-3</c:v>
                </c:pt>
                <c:pt idx="31115">
                  <c:v>1.27478E-2</c:v>
                </c:pt>
                <c:pt idx="31116">
                  <c:v>3.2094999999999999E-2</c:v>
                </c:pt>
                <c:pt idx="31117">
                  <c:v>3.3211699999999997E-2</c:v>
                </c:pt>
                <c:pt idx="31118">
                  <c:v>1.07908E-2</c:v>
                </c:pt>
                <c:pt idx="31119">
                  <c:v>3.06149E-2</c:v>
                </c:pt>
                <c:pt idx="31120">
                  <c:v>2.03886E-2</c:v>
                </c:pt>
                <c:pt idx="31121">
                  <c:v>5.4979299999999998E-3</c:v>
                </c:pt>
                <c:pt idx="31122">
                  <c:v>2.4041199999999999E-2</c:v>
                </c:pt>
                <c:pt idx="31123">
                  <c:v>1.92804E-2</c:v>
                </c:pt>
                <c:pt idx="31124">
                  <c:v>2.8329799999999999E-2</c:v>
                </c:pt>
                <c:pt idx="31125">
                  <c:v>1.92471E-2</c:v>
                </c:pt>
                <c:pt idx="31126">
                  <c:v>1.6274500000000001E-2</c:v>
                </c:pt>
                <c:pt idx="31127" formatCode="0.00E+00">
                  <c:v>1.28126E-2</c:v>
                </c:pt>
                <c:pt idx="31128">
                  <c:v>1.5273999999999999E-2</c:v>
                </c:pt>
                <c:pt idx="31129">
                  <c:v>-1.73759E-3</c:v>
                </c:pt>
                <c:pt idx="31130">
                  <c:v>2.1577800000000001E-2</c:v>
                </c:pt>
                <c:pt idx="31131">
                  <c:v>1.1201900000000001E-2</c:v>
                </c:pt>
                <c:pt idx="31132">
                  <c:v>2.00872E-2</c:v>
                </c:pt>
                <c:pt idx="31133">
                  <c:v>1.26429E-2</c:v>
                </c:pt>
                <c:pt idx="31134">
                  <c:v>2.1388999999999998E-2</c:v>
                </c:pt>
                <c:pt idx="31135">
                  <c:v>3.12529E-2</c:v>
                </c:pt>
                <c:pt idx="31136">
                  <c:v>1.42565E-2</c:v>
                </c:pt>
                <c:pt idx="31137">
                  <c:v>2.4771700000000001E-2</c:v>
                </c:pt>
                <c:pt idx="31138">
                  <c:v>-2.6845900000000002E-3</c:v>
                </c:pt>
                <c:pt idx="31139">
                  <c:v>-2.7523000000000001E-3</c:v>
                </c:pt>
                <c:pt idx="31140">
                  <c:v>5.9166000000000002E-3</c:v>
                </c:pt>
                <c:pt idx="31141">
                  <c:v>8.2693100000000002E-3</c:v>
                </c:pt>
                <c:pt idx="31142">
                  <c:v>7.0552799999999997E-3</c:v>
                </c:pt>
                <c:pt idx="31143">
                  <c:v>-1.1760700000000001E-2</c:v>
                </c:pt>
                <c:pt idx="31144">
                  <c:v>9.76753E-3</c:v>
                </c:pt>
                <c:pt idx="31145">
                  <c:v>-2.38419E-3</c:v>
                </c:pt>
                <c:pt idx="31146">
                  <c:v>1.1666299999999999E-2</c:v>
                </c:pt>
                <c:pt idx="31147">
                  <c:v>7.1220399999999996E-3</c:v>
                </c:pt>
                <c:pt idx="31148">
                  <c:v>9.9372899999999997E-3</c:v>
                </c:pt>
                <c:pt idx="31149">
                  <c:v>-9.0866100000000002E-3</c:v>
                </c:pt>
                <c:pt idx="31150">
                  <c:v>3.10612E-3</c:v>
                </c:pt>
                <c:pt idx="31151">
                  <c:v>1.96495E-2</c:v>
                </c:pt>
                <c:pt idx="31152">
                  <c:v>6.5202699999999999E-3</c:v>
                </c:pt>
                <c:pt idx="31153">
                  <c:v>1.5266399999999999E-2</c:v>
                </c:pt>
                <c:pt idx="31154">
                  <c:v>7.2984699999999996E-3</c:v>
                </c:pt>
                <c:pt idx="31155">
                  <c:v>1.33066E-2</c:v>
                </c:pt>
                <c:pt idx="31156">
                  <c:v>7.0161800000000003E-3</c:v>
                </c:pt>
                <c:pt idx="31157">
                  <c:v>2.2144299999999999E-3</c:v>
                </c:pt>
                <c:pt idx="31158">
                  <c:v>2.59151E-2</c:v>
                </c:pt>
                <c:pt idx="31159">
                  <c:v>9.0026899999999998E-4</c:v>
                </c:pt>
                <c:pt idx="31160">
                  <c:v>9.8047299999999993E-3</c:v>
                </c:pt>
                <c:pt idx="31161">
                  <c:v>2.5846500000000001E-2</c:v>
                </c:pt>
                <c:pt idx="31162">
                  <c:v>2.94104E-2</c:v>
                </c:pt>
                <c:pt idx="31163">
                  <c:v>2.25325E-2</c:v>
                </c:pt>
                <c:pt idx="31164">
                  <c:v>1.77097E-3</c:v>
                </c:pt>
                <c:pt idx="31165">
                  <c:v>-5.5828099999999997E-3</c:v>
                </c:pt>
                <c:pt idx="31166">
                  <c:v>2.3031200000000001E-3</c:v>
                </c:pt>
                <c:pt idx="31167">
                  <c:v>2.9163399999999999E-3</c:v>
                </c:pt>
                <c:pt idx="31168">
                  <c:v>-9.2659000000000005E-3</c:v>
                </c:pt>
                <c:pt idx="31169">
                  <c:v>-9.06181E-3</c:v>
                </c:pt>
                <c:pt idx="31170">
                  <c:v>-1.0407400000000001E-2</c:v>
                </c:pt>
                <c:pt idx="31171">
                  <c:v>-1.5907300000000001E-3</c:v>
                </c:pt>
                <c:pt idx="31172">
                  <c:v>-1.1210400000000001E-2</c:v>
                </c:pt>
                <c:pt idx="31173">
                  <c:v>-7.3509200000000004E-3</c:v>
                </c:pt>
                <c:pt idx="31174">
                  <c:v>2.2583E-3</c:v>
                </c:pt>
                <c:pt idx="31175">
                  <c:v>-3.9129300000000002E-3</c:v>
                </c:pt>
                <c:pt idx="31176">
                  <c:v>-3.6153800000000001E-3</c:v>
                </c:pt>
                <c:pt idx="31177">
                  <c:v>-6.3419300000000002E-4</c:v>
                </c:pt>
                <c:pt idx="31178">
                  <c:v>-2.4986300000000002E-4</c:v>
                </c:pt>
                <c:pt idx="31179">
                  <c:v>3.4940699999999998E-2</c:v>
                </c:pt>
                <c:pt idx="31180">
                  <c:v>1.2904199999999999E-2</c:v>
                </c:pt>
                <c:pt idx="31181">
                  <c:v>1.3495399999999999E-2</c:v>
                </c:pt>
                <c:pt idx="31182">
                  <c:v>6.7777599999999999E-3</c:v>
                </c:pt>
                <c:pt idx="31183">
                  <c:v>4.4956199999999997E-3</c:v>
                </c:pt>
                <c:pt idx="31184">
                  <c:v>3.0030299999999999E-2</c:v>
                </c:pt>
                <c:pt idx="31185">
                  <c:v>2.6406300000000001E-2</c:v>
                </c:pt>
                <c:pt idx="31186">
                  <c:v>1.5774699999999999E-2</c:v>
                </c:pt>
                <c:pt idx="31187">
                  <c:v>1.37424E-2</c:v>
                </c:pt>
                <c:pt idx="31188">
                  <c:v>1.5890100000000001E-2</c:v>
                </c:pt>
                <c:pt idx="31189">
                  <c:v>1.8543199999999999E-2</c:v>
                </c:pt>
                <c:pt idx="31190">
                  <c:v>9.0532300000000007E-3</c:v>
                </c:pt>
                <c:pt idx="31191">
                  <c:v>1.9035300000000002E-2</c:v>
                </c:pt>
                <c:pt idx="31192">
                  <c:v>8.6021399999999994E-3</c:v>
                </c:pt>
                <c:pt idx="31193">
                  <c:v>1.96619E-2</c:v>
                </c:pt>
                <c:pt idx="31194">
                  <c:v>4.6110200000000004E-3</c:v>
                </c:pt>
                <c:pt idx="31195">
                  <c:v>7.0514699999999998E-3</c:v>
                </c:pt>
                <c:pt idx="31196">
                  <c:v>7.71713E-3</c:v>
                </c:pt>
                <c:pt idx="31197">
                  <c:v>1.75791E-2</c:v>
                </c:pt>
                <c:pt idx="31198">
                  <c:v>1.1003499999999999E-2</c:v>
                </c:pt>
                <c:pt idx="31199">
                  <c:v>7.5454700000000003E-3</c:v>
                </c:pt>
                <c:pt idx="31200">
                  <c:v>1.65281E-2</c:v>
                </c:pt>
                <c:pt idx="31201">
                  <c:v>7.2898900000000003E-3</c:v>
                </c:pt>
                <c:pt idx="31202">
                  <c:v>1.2246099999999999E-2</c:v>
                </c:pt>
                <c:pt idx="31203">
                  <c:v>2.4792700000000001E-2</c:v>
                </c:pt>
                <c:pt idx="31204">
                  <c:v>1.4179199999999999E-2</c:v>
                </c:pt>
                <c:pt idx="31205">
                  <c:v>2.0375299999999999E-2</c:v>
                </c:pt>
                <c:pt idx="31206">
                  <c:v>3.0219099999999999E-2</c:v>
                </c:pt>
                <c:pt idx="31207">
                  <c:v>2.4709700000000001E-2</c:v>
                </c:pt>
                <c:pt idx="31208">
                  <c:v>1.7194700000000001E-3</c:v>
                </c:pt>
                <c:pt idx="31209">
                  <c:v>8.4667200000000005E-3</c:v>
                </c:pt>
                <c:pt idx="31210">
                  <c:v>-1.58691E-3</c:v>
                </c:pt>
                <c:pt idx="31211">
                  <c:v>5.3739499999999997E-3</c:v>
                </c:pt>
                <c:pt idx="31212">
                  <c:v>1.14927E-2</c:v>
                </c:pt>
                <c:pt idx="31213">
                  <c:v>7.2421999999999999E-3</c:v>
                </c:pt>
                <c:pt idx="31214">
                  <c:v>1.52788E-2</c:v>
                </c:pt>
                <c:pt idx="31215">
                  <c:v>7.4787100000000004E-3</c:v>
                </c:pt>
                <c:pt idx="31216">
                  <c:v>1.8301000000000001E-3</c:v>
                </c:pt>
                <c:pt idx="31217">
                  <c:v>-6.27518E-3</c:v>
                </c:pt>
                <c:pt idx="31218">
                  <c:v>1.8114100000000001E-2</c:v>
                </c:pt>
                <c:pt idx="31219">
                  <c:v>4.6501199999999998E-3</c:v>
                </c:pt>
                <c:pt idx="31220">
                  <c:v>-4.4612899999999997E-3</c:v>
                </c:pt>
                <c:pt idx="31221">
                  <c:v>5.2165999999999996E-4</c:v>
                </c:pt>
                <c:pt idx="31222">
                  <c:v>9.8648099999999999E-3</c:v>
                </c:pt>
                <c:pt idx="31223">
                  <c:v>1.7688800000000001E-2</c:v>
                </c:pt>
                <c:pt idx="31224">
                  <c:v>1.4533000000000001E-2</c:v>
                </c:pt>
                <c:pt idx="31225">
                  <c:v>1.02463E-2</c:v>
                </c:pt>
                <c:pt idx="31226">
                  <c:v>-6.6575999999999996E-3</c:v>
                </c:pt>
                <c:pt idx="31227">
                  <c:v>1.9403500000000001E-2</c:v>
                </c:pt>
                <c:pt idx="31228">
                  <c:v>-1.08719E-3</c:v>
                </c:pt>
                <c:pt idx="31229">
                  <c:v>3.7565200000000002E-3</c:v>
                </c:pt>
                <c:pt idx="31230">
                  <c:v>6.7996999999999997E-3</c:v>
                </c:pt>
                <c:pt idx="31231">
                  <c:v>-6.0005199999999996E-3</c:v>
                </c:pt>
                <c:pt idx="31232">
                  <c:v>-5.5913899999999999E-3</c:v>
                </c:pt>
                <c:pt idx="31233">
                  <c:v>-1.56689E-3</c:v>
                </c:pt>
                <c:pt idx="31234">
                  <c:v>2.878E-2</c:v>
                </c:pt>
                <c:pt idx="31235">
                  <c:v>1.4630300000000001E-2</c:v>
                </c:pt>
                <c:pt idx="31236">
                  <c:v>1.7311099999999999E-2</c:v>
                </c:pt>
                <c:pt idx="31237">
                  <c:v>3.5572099999999999E-3</c:v>
                </c:pt>
                <c:pt idx="31238">
                  <c:v>-3.3617E-3</c:v>
                </c:pt>
                <c:pt idx="31239">
                  <c:v>1.40095E-3</c:v>
                </c:pt>
                <c:pt idx="31240">
                  <c:v>-3.20053E-3</c:v>
                </c:pt>
                <c:pt idx="31241">
                  <c:v>-7.8983300000000003E-3</c:v>
                </c:pt>
                <c:pt idx="31242">
                  <c:v>-5.3214999999999998E-3</c:v>
                </c:pt>
                <c:pt idx="31243">
                  <c:v>-1.52044E-2</c:v>
                </c:pt>
                <c:pt idx="31244">
                  <c:v>-1.09692E-2</c:v>
                </c:pt>
                <c:pt idx="31245">
                  <c:v>-1.5506700000000001E-3</c:v>
                </c:pt>
                <c:pt idx="31246">
                  <c:v>-5.6886699999999998E-3</c:v>
                </c:pt>
                <c:pt idx="31247">
                  <c:v>7.8306199999999999E-3</c:v>
                </c:pt>
                <c:pt idx="31248">
                  <c:v>1.5687E-2</c:v>
                </c:pt>
                <c:pt idx="31249">
                  <c:v>-1.5940699999999999E-2</c:v>
                </c:pt>
                <c:pt idx="31250">
                  <c:v>-8.1376999999999994E-3</c:v>
                </c:pt>
                <c:pt idx="31251">
                  <c:v>-9.3126300000000006E-3</c:v>
                </c:pt>
                <c:pt idx="31252">
                  <c:v>-8.4037799999999996E-3</c:v>
                </c:pt>
                <c:pt idx="31253">
                  <c:v>-9.7045900000000008E-3</c:v>
                </c:pt>
                <c:pt idx="31254">
                  <c:v>-1.10064E-2</c:v>
                </c:pt>
                <c:pt idx="31255">
                  <c:v>1.01471E-3</c:v>
                </c:pt>
                <c:pt idx="31256">
                  <c:v>-9.3231200000000007E-3</c:v>
                </c:pt>
                <c:pt idx="31257">
                  <c:v>5.5027000000000001E-3</c:v>
                </c:pt>
                <c:pt idx="31258">
                  <c:v>-3.5905799999999999E-3</c:v>
                </c:pt>
                <c:pt idx="31259">
                  <c:v>-9.5911E-3</c:v>
                </c:pt>
                <c:pt idx="31260">
                  <c:v>4.7178300000000001E-3</c:v>
                </c:pt>
                <c:pt idx="31261">
                  <c:v>9.7732500000000007E-3</c:v>
                </c:pt>
                <c:pt idx="31262">
                  <c:v>-1.6301199999999998E-2</c:v>
                </c:pt>
                <c:pt idx="31263">
                  <c:v>-2.4080299999999998E-3</c:v>
                </c:pt>
                <c:pt idx="31264">
                  <c:v>-1.54457E-2</c:v>
                </c:pt>
                <c:pt idx="31265">
                  <c:v>-1.51339E-2</c:v>
                </c:pt>
                <c:pt idx="31266">
                  <c:v>-1.5640299999999999E-2</c:v>
                </c:pt>
                <c:pt idx="31267">
                  <c:v>-1.2043E-2</c:v>
                </c:pt>
                <c:pt idx="31268">
                  <c:v>-1.9406300000000001E-2</c:v>
                </c:pt>
                <c:pt idx="31269">
                  <c:v>-1.7335900000000001E-2</c:v>
                </c:pt>
                <c:pt idx="31270">
                  <c:v>-2.4681100000000001E-2</c:v>
                </c:pt>
                <c:pt idx="31271">
                  <c:v>-8.9016000000000008E-3</c:v>
                </c:pt>
                <c:pt idx="31272">
                  <c:v>-1.4163E-2</c:v>
                </c:pt>
                <c:pt idx="31273">
                  <c:v>-4.2629199999999999E-3</c:v>
                </c:pt>
                <c:pt idx="31274">
                  <c:v>-2.3343099999999999E-2</c:v>
                </c:pt>
                <c:pt idx="31275">
                  <c:v>-2.81811E-3</c:v>
                </c:pt>
                <c:pt idx="31276">
                  <c:v>-1.5451400000000001E-2</c:v>
                </c:pt>
                <c:pt idx="31277">
                  <c:v>-2.35987E-2</c:v>
                </c:pt>
                <c:pt idx="31278">
                  <c:v>-1.1518499999999999E-2</c:v>
                </c:pt>
                <c:pt idx="31279">
                  <c:v>-1.28889E-2</c:v>
                </c:pt>
                <c:pt idx="31280">
                  <c:v>-1.42355E-2</c:v>
                </c:pt>
                <c:pt idx="31281">
                  <c:v>-1.9487399999999998E-2</c:v>
                </c:pt>
                <c:pt idx="31282">
                  <c:v>-2.3241999999999999E-2</c:v>
                </c:pt>
                <c:pt idx="31283">
                  <c:v>-1.8589000000000001E-2</c:v>
                </c:pt>
                <c:pt idx="31284">
                  <c:v>-2.2802399999999998E-3</c:v>
                </c:pt>
                <c:pt idx="31285">
                  <c:v>-8.8958700000000002E-3</c:v>
                </c:pt>
                <c:pt idx="31286">
                  <c:v>-3.1747799999999999E-3</c:v>
                </c:pt>
                <c:pt idx="31287">
                  <c:v>-1.76811E-3</c:v>
                </c:pt>
                <c:pt idx="31288">
                  <c:v>-8.2578700000000005E-3</c:v>
                </c:pt>
                <c:pt idx="31289">
                  <c:v>6.8540600000000004E-3</c:v>
                </c:pt>
                <c:pt idx="31290">
                  <c:v>-1.20258E-3</c:v>
                </c:pt>
                <c:pt idx="31291">
                  <c:v>1.0333999999999999E-2</c:v>
                </c:pt>
                <c:pt idx="31292">
                  <c:v>-3.0288699999999999E-3</c:v>
                </c:pt>
                <c:pt idx="31293">
                  <c:v>2.0313299999999999E-2</c:v>
                </c:pt>
                <c:pt idx="31294">
                  <c:v>-1.1691999999999999E-2</c:v>
                </c:pt>
                <c:pt idx="31295">
                  <c:v>-1.22738E-2</c:v>
                </c:pt>
                <c:pt idx="31296">
                  <c:v>-6.4725900000000003E-3</c:v>
                </c:pt>
                <c:pt idx="31297">
                  <c:v>-6.6938400000000004E-3</c:v>
                </c:pt>
                <c:pt idx="31298">
                  <c:v>1.2273799999999999E-3</c:v>
                </c:pt>
                <c:pt idx="31299">
                  <c:v>-1.0841399999999999E-2</c:v>
                </c:pt>
                <c:pt idx="31300">
                  <c:v>-2.07577E-2</c:v>
                </c:pt>
                <c:pt idx="31301">
                  <c:v>-8.3665800000000002E-3</c:v>
                </c:pt>
                <c:pt idx="31302">
                  <c:v>-1.13831E-2</c:v>
                </c:pt>
                <c:pt idx="31303">
                  <c:v>1.19495E-3</c:v>
                </c:pt>
                <c:pt idx="31304">
                  <c:v>5.6257199999999999E-3</c:v>
                </c:pt>
                <c:pt idx="31305">
                  <c:v>8.9073199999999998E-4</c:v>
                </c:pt>
                <c:pt idx="31306">
                  <c:v>-4.0226000000000003E-3</c:v>
                </c:pt>
                <c:pt idx="31307">
                  <c:v>-6.4287199999999997E-3</c:v>
                </c:pt>
                <c:pt idx="31308">
                  <c:v>5.2967099999999996E-3</c:v>
                </c:pt>
                <c:pt idx="31309">
                  <c:v>7.3680899999999999E-3</c:v>
                </c:pt>
                <c:pt idx="31310">
                  <c:v>1.0385500000000001E-3</c:v>
                </c:pt>
                <c:pt idx="31311">
                  <c:v>-7.8535099999999993E-3</c:v>
                </c:pt>
                <c:pt idx="31312">
                  <c:v>-2.9682199999999999E-2</c:v>
                </c:pt>
                <c:pt idx="31313">
                  <c:v>-1.86348E-3</c:v>
                </c:pt>
                <c:pt idx="31314">
                  <c:v>-4.1170099999999999E-3</c:v>
                </c:pt>
                <c:pt idx="31315">
                  <c:v>-1.9365299999999998E-2</c:v>
                </c:pt>
                <c:pt idx="31316">
                  <c:v>-5.9595100000000003E-3</c:v>
                </c:pt>
                <c:pt idx="31317">
                  <c:v>-1.02749E-2</c:v>
                </c:pt>
                <c:pt idx="31318">
                  <c:v>-1.40886E-2</c:v>
                </c:pt>
                <c:pt idx="31319">
                  <c:v>-1.2743000000000001E-2</c:v>
                </c:pt>
                <c:pt idx="31320">
                  <c:v>-2.4745900000000001E-2</c:v>
                </c:pt>
                <c:pt idx="31321">
                  <c:v>-1.48544E-2</c:v>
                </c:pt>
                <c:pt idx="31322">
                  <c:v>-2.85673E-2</c:v>
                </c:pt>
                <c:pt idx="31323">
                  <c:v>-1.68419E-2</c:v>
                </c:pt>
                <c:pt idx="31324">
                  <c:v>-1.8220900000000002E-2</c:v>
                </c:pt>
                <c:pt idx="31325">
                  <c:v>-1.5810000000000001E-2</c:v>
                </c:pt>
                <c:pt idx="31326">
                  <c:v>-1.9206000000000001E-2</c:v>
                </c:pt>
                <c:pt idx="31327">
                  <c:v>-4.0417700000000001E-2</c:v>
                </c:pt>
                <c:pt idx="31328">
                  <c:v>-1.8114100000000001E-2</c:v>
                </c:pt>
                <c:pt idx="31329">
                  <c:v>-1.97506E-2</c:v>
                </c:pt>
                <c:pt idx="31330">
                  <c:v>-1.6617799999999999E-2</c:v>
                </c:pt>
                <c:pt idx="31331">
                  <c:v>-1.6721699999999999E-2</c:v>
                </c:pt>
                <c:pt idx="31332">
                  <c:v>-6.8244899999999999E-3</c:v>
                </c:pt>
                <c:pt idx="31333">
                  <c:v>-1.5628800000000002E-2</c:v>
                </c:pt>
                <c:pt idx="31334">
                  <c:v>-1.56794E-2</c:v>
                </c:pt>
                <c:pt idx="31335">
                  <c:v>-1.09377E-2</c:v>
                </c:pt>
                <c:pt idx="31336">
                  <c:v>-6.1712299999999998E-3</c:v>
                </c:pt>
                <c:pt idx="31337">
                  <c:v>-1.6898199999999999E-2</c:v>
                </c:pt>
                <c:pt idx="31338">
                  <c:v>-2.7269399999999999E-2</c:v>
                </c:pt>
                <c:pt idx="31339">
                  <c:v>-1.5875799999999999E-2</c:v>
                </c:pt>
                <c:pt idx="31340">
                  <c:v>-4.9734100000000002E-3</c:v>
                </c:pt>
                <c:pt idx="31341">
                  <c:v>-6.4668700000000004E-3</c:v>
                </c:pt>
                <c:pt idx="31342">
                  <c:v>-1.4146799999999999E-2</c:v>
                </c:pt>
                <c:pt idx="31343">
                  <c:v>-1.1831299999999999E-2</c:v>
                </c:pt>
                <c:pt idx="31344">
                  <c:v>9.7942400000000001E-4</c:v>
                </c:pt>
                <c:pt idx="31345">
                  <c:v>5.6905699999999998E-3</c:v>
                </c:pt>
                <c:pt idx="31346">
                  <c:v>-1.9549400000000001E-2</c:v>
                </c:pt>
                <c:pt idx="31347">
                  <c:v>1.9969900000000001E-3</c:v>
                </c:pt>
                <c:pt idx="31348">
                  <c:v>-1.20783E-2</c:v>
                </c:pt>
                <c:pt idx="31349">
                  <c:v>-1.5608800000000001E-2</c:v>
                </c:pt>
                <c:pt idx="31350">
                  <c:v>-2.1927800000000001E-2</c:v>
                </c:pt>
                <c:pt idx="31351">
                  <c:v>-4.0691400000000003E-2</c:v>
                </c:pt>
                <c:pt idx="31352">
                  <c:v>-2.0481099999999999E-2</c:v>
                </c:pt>
                <c:pt idx="31353">
                  <c:v>-1.7579999999999998E-2</c:v>
                </c:pt>
                <c:pt idx="31354">
                  <c:v>-2.9224400000000001E-2</c:v>
                </c:pt>
                <c:pt idx="31355">
                  <c:v>-1.8478399999999999E-2</c:v>
                </c:pt>
                <c:pt idx="31356">
                  <c:v>5.2833600000000002E-4</c:v>
                </c:pt>
                <c:pt idx="31357">
                  <c:v>-6.9589600000000001E-3</c:v>
                </c:pt>
                <c:pt idx="31358">
                  <c:v>-1.32189E-2</c:v>
                </c:pt>
                <c:pt idx="31359">
                  <c:v>5.7115600000000001E-3</c:v>
                </c:pt>
                <c:pt idx="31360">
                  <c:v>-1.8623399999999998E-2</c:v>
                </c:pt>
                <c:pt idx="31361">
                  <c:v>-1.25074E-2</c:v>
                </c:pt>
                <c:pt idx="31362">
                  <c:v>-1.00517E-2</c:v>
                </c:pt>
                <c:pt idx="31363">
                  <c:v>-1.58148E-2</c:v>
                </c:pt>
                <c:pt idx="31364">
                  <c:v>-8.8844300000000005E-3</c:v>
                </c:pt>
                <c:pt idx="31365">
                  <c:v>-1.32093E-2</c:v>
                </c:pt>
                <c:pt idx="31366">
                  <c:v>-1.4791500000000001E-2</c:v>
                </c:pt>
                <c:pt idx="31367">
                  <c:v>-2.1351800000000001E-2</c:v>
                </c:pt>
                <c:pt idx="31368">
                  <c:v>-1.3437299999999999E-2</c:v>
                </c:pt>
                <c:pt idx="31369">
                  <c:v>-2.0433400000000001E-2</c:v>
                </c:pt>
                <c:pt idx="31370">
                  <c:v>-1.87101E-2</c:v>
                </c:pt>
                <c:pt idx="31371">
                  <c:v>-1.6010300000000002E-2</c:v>
                </c:pt>
                <c:pt idx="31372">
                  <c:v>-3.9453500000000002E-3</c:v>
                </c:pt>
                <c:pt idx="31373">
                  <c:v>-2.0317999999999999E-2</c:v>
                </c:pt>
                <c:pt idx="31374">
                  <c:v>-1.3752E-2</c:v>
                </c:pt>
                <c:pt idx="31375">
                  <c:v>-3.0697800000000001E-2</c:v>
                </c:pt>
                <c:pt idx="31376">
                  <c:v>-3.1358700000000003E-2</c:v>
                </c:pt>
                <c:pt idx="31377">
                  <c:v>-4.7302200000000003E-4</c:v>
                </c:pt>
                <c:pt idx="31378">
                  <c:v>-1.5880600000000002E-2</c:v>
                </c:pt>
                <c:pt idx="31379">
                  <c:v>-3.2111199999999999E-2</c:v>
                </c:pt>
                <c:pt idx="31380">
                  <c:v>-2.9518099999999999E-2</c:v>
                </c:pt>
                <c:pt idx="31381">
                  <c:v>-1.6282999999999999E-2</c:v>
                </c:pt>
                <c:pt idx="31382">
                  <c:v>-2.2452400000000001E-2</c:v>
                </c:pt>
                <c:pt idx="31383">
                  <c:v>-4.1235000000000001E-2</c:v>
                </c:pt>
                <c:pt idx="31384">
                  <c:v>-1.15213E-2</c:v>
                </c:pt>
                <c:pt idx="31385">
                  <c:v>-9.851459999999999E-4</c:v>
                </c:pt>
                <c:pt idx="31386">
                  <c:v>-2.54221E-2</c:v>
                </c:pt>
                <c:pt idx="31387">
                  <c:v>-2.63948E-2</c:v>
                </c:pt>
                <c:pt idx="31388" formatCode="0.00E+00">
                  <c:v>3.7736900000000001E-3</c:v>
                </c:pt>
                <c:pt idx="31389">
                  <c:v>-4.2772299999999999E-3</c:v>
                </c:pt>
                <c:pt idx="31390">
                  <c:v>-2.4938599999999998E-2</c:v>
                </c:pt>
                <c:pt idx="31391">
                  <c:v>-3.3721000000000001E-2</c:v>
                </c:pt>
                <c:pt idx="31392">
                  <c:v>1.6527200000000001E-3</c:v>
                </c:pt>
                <c:pt idx="31393">
                  <c:v>-1.9006699999999999E-3</c:v>
                </c:pt>
                <c:pt idx="31394">
                  <c:v>-1.25942E-2</c:v>
                </c:pt>
                <c:pt idx="31395">
                  <c:v>-3.5619699999999998E-3</c:v>
                </c:pt>
                <c:pt idx="31396">
                  <c:v>-2.7491600000000001E-2</c:v>
                </c:pt>
                <c:pt idx="31397">
                  <c:v>-4.5614200000000001E-3</c:v>
                </c:pt>
                <c:pt idx="31398">
                  <c:v>-3.44181E-2</c:v>
                </c:pt>
                <c:pt idx="31399">
                  <c:v>-1.60818E-2</c:v>
                </c:pt>
                <c:pt idx="31400">
                  <c:v>3.1585699999999999E-3</c:v>
                </c:pt>
                <c:pt idx="31401">
                  <c:v>-1.12009E-2</c:v>
                </c:pt>
                <c:pt idx="31402">
                  <c:v>-2.8065699999999999E-2</c:v>
                </c:pt>
                <c:pt idx="31403">
                  <c:v>-4.9938200000000002E-2</c:v>
                </c:pt>
                <c:pt idx="31404">
                  <c:v>-2.5394400000000001E-2</c:v>
                </c:pt>
                <c:pt idx="31405">
                  <c:v>-1.36042E-2</c:v>
                </c:pt>
                <c:pt idx="31406">
                  <c:v>-3.9162599999999999E-2</c:v>
                </c:pt>
                <c:pt idx="31407">
                  <c:v>-2.0649000000000001E-2</c:v>
                </c:pt>
                <c:pt idx="31408">
                  <c:v>-1.30892E-2</c:v>
                </c:pt>
                <c:pt idx="31409">
                  <c:v>-3.7125600000000002E-2</c:v>
                </c:pt>
                <c:pt idx="31410">
                  <c:v>-2.1716099999999999E-2</c:v>
                </c:pt>
                <c:pt idx="31411">
                  <c:v>-1.24636E-2</c:v>
                </c:pt>
                <c:pt idx="31412">
                  <c:v>-3.3991800000000003E-2</c:v>
                </c:pt>
                <c:pt idx="31413">
                  <c:v>-2.2747E-2</c:v>
                </c:pt>
                <c:pt idx="31414">
                  <c:v>-2.54278E-2</c:v>
                </c:pt>
                <c:pt idx="31415">
                  <c:v>-7.7724499999999998E-4</c:v>
                </c:pt>
                <c:pt idx="31416">
                  <c:v>-3.3044799999999998E-3</c:v>
                </c:pt>
                <c:pt idx="31417">
                  <c:v>-2.4993899999999999E-2</c:v>
                </c:pt>
                <c:pt idx="31418">
                  <c:v>-2.4845099999999998E-2</c:v>
                </c:pt>
                <c:pt idx="31419">
                  <c:v>-2.09885E-2</c:v>
                </c:pt>
                <c:pt idx="31420">
                  <c:v>-1.6655900000000001E-2</c:v>
                </c:pt>
                <c:pt idx="31421">
                  <c:v>-1.13297E-2</c:v>
                </c:pt>
                <c:pt idx="31422">
                  <c:v>-1.6516699999999999E-2</c:v>
                </c:pt>
                <c:pt idx="31423">
                  <c:v>-1.8034000000000001E-2</c:v>
                </c:pt>
                <c:pt idx="31424">
                  <c:v>-2.8629300000000001E-3</c:v>
                </c:pt>
                <c:pt idx="31425">
                  <c:v>-1.47257E-2</c:v>
                </c:pt>
                <c:pt idx="31426">
                  <c:v>-1.4190700000000001E-2</c:v>
                </c:pt>
                <c:pt idx="31427">
                  <c:v>-2.4964299999999998E-2</c:v>
                </c:pt>
                <c:pt idx="31428">
                  <c:v>-1.28145E-2</c:v>
                </c:pt>
                <c:pt idx="31429">
                  <c:v>-2.61803E-2</c:v>
                </c:pt>
                <c:pt idx="31430">
                  <c:v>-2.9870000000000001E-2</c:v>
                </c:pt>
                <c:pt idx="31431">
                  <c:v>-1.7888100000000001E-2</c:v>
                </c:pt>
                <c:pt idx="31432">
                  <c:v>-4.1771900000000001E-2</c:v>
                </c:pt>
                <c:pt idx="31433">
                  <c:v>-2.48652E-2</c:v>
                </c:pt>
                <c:pt idx="31434">
                  <c:v>-2.11334E-2</c:v>
                </c:pt>
                <c:pt idx="31435">
                  <c:v>-1.38998E-2</c:v>
                </c:pt>
                <c:pt idx="31436">
                  <c:v>-3.5227799999999997E-2</c:v>
                </c:pt>
                <c:pt idx="31437">
                  <c:v>-2.8832400000000001E-2</c:v>
                </c:pt>
                <c:pt idx="31438">
                  <c:v>-4.0049599999999998E-2</c:v>
                </c:pt>
                <c:pt idx="31439">
                  <c:v>-4.3570499999999998E-2</c:v>
                </c:pt>
                <c:pt idx="31440">
                  <c:v>-1.84174E-2</c:v>
                </c:pt>
                <c:pt idx="31441">
                  <c:v>-3.1294799999999998E-2</c:v>
                </c:pt>
                <c:pt idx="31442">
                  <c:v>-2.4813700000000001E-2</c:v>
                </c:pt>
                <c:pt idx="31443">
                  <c:v>-4.01993E-2</c:v>
                </c:pt>
                <c:pt idx="31444">
                  <c:v>-2.38132E-2</c:v>
                </c:pt>
                <c:pt idx="31445">
                  <c:v>-1.3399100000000001E-2</c:v>
                </c:pt>
                <c:pt idx="31446">
                  <c:v>-1.9745800000000001E-2</c:v>
                </c:pt>
                <c:pt idx="31447">
                  <c:v>-3.1582800000000001E-2</c:v>
                </c:pt>
                <c:pt idx="31448">
                  <c:v>-3.59364E-2</c:v>
                </c:pt>
                <c:pt idx="31449">
                  <c:v>-2.6770599999999999E-2</c:v>
                </c:pt>
                <c:pt idx="31450">
                  <c:v>-1.95398E-2</c:v>
                </c:pt>
                <c:pt idx="31451">
                  <c:v>-3.1600999999999997E-2</c:v>
                </c:pt>
                <c:pt idx="31452">
                  <c:v>-4.5628500000000002E-2</c:v>
                </c:pt>
                <c:pt idx="31453">
                  <c:v>-3.5826700000000003E-2</c:v>
                </c:pt>
                <c:pt idx="31454">
                  <c:v>-5.93853E-3</c:v>
                </c:pt>
                <c:pt idx="31455">
                  <c:v>-2.77863E-2</c:v>
                </c:pt>
                <c:pt idx="31456">
                  <c:v>-3.1208E-2</c:v>
                </c:pt>
                <c:pt idx="31457">
                  <c:v>-2.87151E-2</c:v>
                </c:pt>
                <c:pt idx="31458">
                  <c:v>-3.3423399999999999E-2</c:v>
                </c:pt>
                <c:pt idx="31459">
                  <c:v>-3.5128600000000003E-2</c:v>
                </c:pt>
                <c:pt idx="31460">
                  <c:v>-2.9310200000000002E-2</c:v>
                </c:pt>
                <c:pt idx="31461">
                  <c:v>-3.4490600000000003E-2</c:v>
                </c:pt>
                <c:pt idx="31462">
                  <c:v>-1.9458799999999998E-2</c:v>
                </c:pt>
                <c:pt idx="31463">
                  <c:v>-1.9595100000000001E-2</c:v>
                </c:pt>
                <c:pt idx="31464">
                  <c:v>-3.6006000000000003E-2</c:v>
                </c:pt>
                <c:pt idx="31465">
                  <c:v>-1.8508899999999998E-2</c:v>
                </c:pt>
                <c:pt idx="31466">
                  <c:v>-1.1532799999999999E-2</c:v>
                </c:pt>
                <c:pt idx="31467">
                  <c:v>-1.73273E-2</c:v>
                </c:pt>
                <c:pt idx="31468">
                  <c:v>-2.6329999999999999E-2</c:v>
                </c:pt>
                <c:pt idx="31469">
                  <c:v>-2.1211600000000001E-2</c:v>
                </c:pt>
                <c:pt idx="31470">
                  <c:v>-1.7971000000000001E-2</c:v>
                </c:pt>
                <c:pt idx="31471">
                  <c:v>-4.6405800000000001E-3</c:v>
                </c:pt>
                <c:pt idx="31472">
                  <c:v>-5.5608699999999999E-3</c:v>
                </c:pt>
                <c:pt idx="31473">
                  <c:v>-1.5665999999999999E-2</c:v>
                </c:pt>
                <c:pt idx="31474">
                  <c:v>-1.67589E-2</c:v>
                </c:pt>
                <c:pt idx="31475">
                  <c:v>-1.10855E-2</c:v>
                </c:pt>
                <c:pt idx="31476">
                  <c:v>4.4851300000000004E-3</c:v>
                </c:pt>
                <c:pt idx="31477">
                  <c:v>-1.14441E-2</c:v>
                </c:pt>
                <c:pt idx="31478">
                  <c:v>-3.5804700000000002E-2</c:v>
                </c:pt>
                <c:pt idx="31479">
                  <c:v>-2.31133E-2</c:v>
                </c:pt>
                <c:pt idx="31480">
                  <c:v>-3.4236900000000001E-3</c:v>
                </c:pt>
                <c:pt idx="31481">
                  <c:v>-1.9662900000000001E-2</c:v>
                </c:pt>
                <c:pt idx="31482">
                  <c:v>-2.73867E-2</c:v>
                </c:pt>
                <c:pt idx="31483">
                  <c:v>-2.1586399999999999E-2</c:v>
                </c:pt>
                <c:pt idx="31484">
                  <c:v>-6.4659099999999996E-4</c:v>
                </c:pt>
                <c:pt idx="31485">
                  <c:v>-2.32697E-4</c:v>
                </c:pt>
                <c:pt idx="31486">
                  <c:v>-1.9222300000000001E-2</c:v>
                </c:pt>
                <c:pt idx="31487">
                  <c:v>-1.6155200000000002E-2</c:v>
                </c:pt>
                <c:pt idx="31488">
                  <c:v>-4.8809099999999996E-3</c:v>
                </c:pt>
                <c:pt idx="31489">
                  <c:v>-1.21765E-2</c:v>
                </c:pt>
                <c:pt idx="31490">
                  <c:v>-1.8578500000000001E-2</c:v>
                </c:pt>
                <c:pt idx="31491">
                  <c:v>-2.03705E-2</c:v>
                </c:pt>
                <c:pt idx="31492">
                  <c:v>-2.14767E-3</c:v>
                </c:pt>
                <c:pt idx="31493">
                  <c:v>-7.5836200000000001E-3</c:v>
                </c:pt>
                <c:pt idx="31494">
                  <c:v>-1.1136099999999999E-2</c:v>
                </c:pt>
                <c:pt idx="31495">
                  <c:v>-3.2721500000000001E-2</c:v>
                </c:pt>
                <c:pt idx="31496">
                  <c:v>2.4681099999999999E-3</c:v>
                </c:pt>
                <c:pt idx="31497">
                  <c:v>-3.2300900000000001E-3</c:v>
                </c:pt>
                <c:pt idx="31498">
                  <c:v>-1.4295600000000001E-3</c:v>
                </c:pt>
                <c:pt idx="31499">
                  <c:v>-1.10531E-3</c:v>
                </c:pt>
                <c:pt idx="31500">
                  <c:v>-2.8247799999999998E-3</c:v>
                </c:pt>
                <c:pt idx="31501">
                  <c:v>-7.0609999999999996E-3</c:v>
                </c:pt>
                <c:pt idx="31502">
                  <c:v>3.9491700000000001E-3</c:v>
                </c:pt>
                <c:pt idx="31503">
                  <c:v>1.2390099999999999E-2</c:v>
                </c:pt>
                <c:pt idx="31504">
                  <c:v>-1.6345999999999999E-2</c:v>
                </c:pt>
                <c:pt idx="31505">
                  <c:v>-1.6114199999999999E-2</c:v>
                </c:pt>
                <c:pt idx="31506">
                  <c:v>-2.44236E-2</c:v>
                </c:pt>
                <c:pt idx="31507">
                  <c:v>8.7184900000000006E-3</c:v>
                </c:pt>
                <c:pt idx="31508">
                  <c:v>-2.2707000000000001E-3</c:v>
                </c:pt>
                <c:pt idx="31509">
                  <c:v>-1.4308899999999999E-2</c:v>
                </c:pt>
                <c:pt idx="31510">
                  <c:v>-1.67828E-2</c:v>
                </c:pt>
                <c:pt idx="31511">
                  <c:v>-3.9959000000000001E-3</c:v>
                </c:pt>
                <c:pt idx="31512">
                  <c:v>1.7239600000000001E-2</c:v>
                </c:pt>
                <c:pt idx="31513">
                  <c:v>-1.45521E-2</c:v>
                </c:pt>
                <c:pt idx="31514">
                  <c:v>-2.4089800000000001E-2</c:v>
                </c:pt>
                <c:pt idx="31515">
                  <c:v>-9.6597699999999998E-3</c:v>
                </c:pt>
                <c:pt idx="31516">
                  <c:v>1.11465E-2</c:v>
                </c:pt>
                <c:pt idx="31517">
                  <c:v>-9.6359299999999991E-3</c:v>
                </c:pt>
                <c:pt idx="31518">
                  <c:v>-1.7166100000000001E-4</c:v>
                </c:pt>
                <c:pt idx="31519">
                  <c:v>1.40419E-2</c:v>
                </c:pt>
                <c:pt idx="31520">
                  <c:v>2.6062999999999999E-2</c:v>
                </c:pt>
                <c:pt idx="31521">
                  <c:v>-2.8772400000000001E-3</c:v>
                </c:pt>
                <c:pt idx="31522">
                  <c:v>-1.80588E-2</c:v>
                </c:pt>
                <c:pt idx="31523">
                  <c:v>-2.1970699999999999E-2</c:v>
                </c:pt>
                <c:pt idx="31524">
                  <c:v>-2.0814900000000001E-2</c:v>
                </c:pt>
                <c:pt idx="31525">
                  <c:v>-1.04904E-4</c:v>
                </c:pt>
                <c:pt idx="31526">
                  <c:v>-2.8581599999999999E-2</c:v>
                </c:pt>
                <c:pt idx="31527">
                  <c:v>-1.0330199999999999E-2</c:v>
                </c:pt>
                <c:pt idx="31528">
                  <c:v>-1.00021E-2</c:v>
                </c:pt>
                <c:pt idx="31529">
                  <c:v>1.9235599999999999E-3</c:v>
                </c:pt>
                <c:pt idx="31530">
                  <c:v>-2.0457300000000001E-2</c:v>
                </c:pt>
                <c:pt idx="31531">
                  <c:v>-1.4027599999999999E-2</c:v>
                </c:pt>
                <c:pt idx="31532">
                  <c:v>-8.3789799999999994E-3</c:v>
                </c:pt>
                <c:pt idx="31533">
                  <c:v>-3.4330399999999997E-2</c:v>
                </c:pt>
                <c:pt idx="31534">
                  <c:v>-1.3690000000000001E-2</c:v>
                </c:pt>
                <c:pt idx="31535">
                  <c:v>-8.5802099999999996E-3</c:v>
                </c:pt>
                <c:pt idx="31536">
                  <c:v>-8.5515999999999995E-3</c:v>
                </c:pt>
                <c:pt idx="31537" formatCode="0.00E+00">
                  <c:v>-9.9182099999999994E-5</c:v>
                </c:pt>
                <c:pt idx="31538">
                  <c:v>-7.7733999999999998E-3</c:v>
                </c:pt>
                <c:pt idx="31539">
                  <c:v>5.9785799999999998E-3</c:v>
                </c:pt>
                <c:pt idx="31540">
                  <c:v>-5.2547499999999999E-3</c:v>
                </c:pt>
                <c:pt idx="31541">
                  <c:v>3.9987599999999996E-3</c:v>
                </c:pt>
                <c:pt idx="31542">
                  <c:v>-7.7438400000000003E-4</c:v>
                </c:pt>
                <c:pt idx="31543">
                  <c:v>-1.42422E-2</c:v>
                </c:pt>
                <c:pt idx="31544">
                  <c:v>-1.0816599999999999E-2</c:v>
                </c:pt>
                <c:pt idx="31545">
                  <c:v>-9.1228500000000001E-3</c:v>
                </c:pt>
                <c:pt idx="31546">
                  <c:v>-5.1021599999999997E-3</c:v>
                </c:pt>
                <c:pt idx="31547">
                  <c:v>-1.98183E-2</c:v>
                </c:pt>
                <c:pt idx="31548">
                  <c:v>5.6285900000000002E-3</c:v>
                </c:pt>
                <c:pt idx="31549">
                  <c:v>1.1224700000000001E-2</c:v>
                </c:pt>
                <c:pt idx="31550">
                  <c:v>-3.5905799999999999E-3</c:v>
                </c:pt>
                <c:pt idx="31551">
                  <c:v>-2.6491199999999999E-2</c:v>
                </c:pt>
                <c:pt idx="31552">
                  <c:v>-2.59876E-2</c:v>
                </c:pt>
                <c:pt idx="31553">
                  <c:v>-9.2325199999999993E-3</c:v>
                </c:pt>
                <c:pt idx="31554">
                  <c:v>-3.5677E-3</c:v>
                </c:pt>
                <c:pt idx="31555">
                  <c:v>-3.5142900000000002E-3</c:v>
                </c:pt>
                <c:pt idx="31556">
                  <c:v>-1.33486E-2</c:v>
                </c:pt>
                <c:pt idx="31557">
                  <c:v>-1.73378E-2</c:v>
                </c:pt>
                <c:pt idx="31558">
                  <c:v>-6.1807600000000004E-3</c:v>
                </c:pt>
                <c:pt idx="31559">
                  <c:v>-1.9920299999999998E-2</c:v>
                </c:pt>
                <c:pt idx="31560">
                  <c:v>-1.2599000000000001E-2</c:v>
                </c:pt>
                <c:pt idx="31561">
                  <c:v>-1.0052699999999999E-2</c:v>
                </c:pt>
                <c:pt idx="31562">
                  <c:v>-1.1631000000000001E-2</c:v>
                </c:pt>
                <c:pt idx="31563">
                  <c:v>-2.0465899999999999E-2</c:v>
                </c:pt>
                <c:pt idx="31564">
                  <c:v>4.7264100000000003E-3</c:v>
                </c:pt>
                <c:pt idx="31565">
                  <c:v>8.8243499999999999E-3</c:v>
                </c:pt>
                <c:pt idx="31566">
                  <c:v>-2.11906E-2</c:v>
                </c:pt>
                <c:pt idx="31567">
                  <c:v>-2.0501100000000001E-2</c:v>
                </c:pt>
                <c:pt idx="31568">
                  <c:v>-1.2502699999999999E-3</c:v>
                </c:pt>
                <c:pt idx="31569">
                  <c:v>-2.6264200000000001E-2</c:v>
                </c:pt>
                <c:pt idx="31570">
                  <c:v>-1.1879000000000001E-2</c:v>
                </c:pt>
                <c:pt idx="31571">
                  <c:v>4.8990199999999996E-3</c:v>
                </c:pt>
                <c:pt idx="31572">
                  <c:v>1.0781300000000001E-2</c:v>
                </c:pt>
                <c:pt idx="31573">
                  <c:v>-2.6683800000000001E-3</c:v>
                </c:pt>
                <c:pt idx="31574">
                  <c:v>-1.00374E-2</c:v>
                </c:pt>
                <c:pt idx="31575">
                  <c:v>-1.6155200000000001E-3</c:v>
                </c:pt>
                <c:pt idx="31576">
                  <c:v>2.9694600000000002E-2</c:v>
                </c:pt>
                <c:pt idx="31577">
                  <c:v>4.4088399999999998E-3</c:v>
                </c:pt>
                <c:pt idx="31578">
                  <c:v>-9.1209399999999993E-3</c:v>
                </c:pt>
                <c:pt idx="31579">
                  <c:v>-7.3423400000000002E-3</c:v>
                </c:pt>
                <c:pt idx="31580">
                  <c:v>1.88036E-2</c:v>
                </c:pt>
                <c:pt idx="31581">
                  <c:v>1.68781E-2</c:v>
                </c:pt>
                <c:pt idx="31582">
                  <c:v>-1.0161399999999999E-2</c:v>
                </c:pt>
                <c:pt idx="31583">
                  <c:v>-3.9920800000000003E-3</c:v>
                </c:pt>
                <c:pt idx="31584">
                  <c:v>2.5301000000000001E-2</c:v>
                </c:pt>
                <c:pt idx="31585">
                  <c:v>-2.65121E-4</c:v>
                </c:pt>
                <c:pt idx="31586">
                  <c:v>4.2352700000000002E-3</c:v>
                </c:pt>
                <c:pt idx="31587">
                  <c:v>-3.2272300000000002E-3</c:v>
                </c:pt>
                <c:pt idx="31588">
                  <c:v>1.19162E-2</c:v>
                </c:pt>
                <c:pt idx="31589">
                  <c:v>-4.6329500000000003E-3</c:v>
                </c:pt>
                <c:pt idx="31590">
                  <c:v>-1.81732E-2</c:v>
                </c:pt>
                <c:pt idx="31591">
                  <c:v>2.1257400000000001E-3</c:v>
                </c:pt>
                <c:pt idx="31592">
                  <c:v>1.46351E-2</c:v>
                </c:pt>
                <c:pt idx="31593">
                  <c:v>1.9787800000000001E-2</c:v>
                </c:pt>
                <c:pt idx="31594">
                  <c:v>1.17178E-2</c:v>
                </c:pt>
                <c:pt idx="31595">
                  <c:v>5.3606000000000001E-3</c:v>
                </c:pt>
                <c:pt idx="31596">
                  <c:v>7.3185000000000004E-3</c:v>
                </c:pt>
                <c:pt idx="31597">
                  <c:v>1.2142200000000001E-2</c:v>
                </c:pt>
                <c:pt idx="31598">
                  <c:v>1.23959E-2</c:v>
                </c:pt>
                <c:pt idx="31599">
                  <c:v>8.7184900000000006E-3</c:v>
                </c:pt>
                <c:pt idx="31600">
                  <c:v>3.5734199999999999E-3</c:v>
                </c:pt>
                <c:pt idx="31601">
                  <c:v>1.07956E-3</c:v>
                </c:pt>
                <c:pt idx="31602">
                  <c:v>1.0045999999999999E-2</c:v>
                </c:pt>
                <c:pt idx="31603">
                  <c:v>1.9595100000000001E-2</c:v>
                </c:pt>
                <c:pt idx="31604">
                  <c:v>2.2592500000000001E-2</c:v>
                </c:pt>
                <c:pt idx="31605">
                  <c:v>2.19898E-2</c:v>
                </c:pt>
                <c:pt idx="31606">
                  <c:v>1.7852799999999999E-2</c:v>
                </c:pt>
                <c:pt idx="31607">
                  <c:v>2.5517499999999999E-2</c:v>
                </c:pt>
                <c:pt idx="31608">
                  <c:v>2.3690200000000002E-2</c:v>
                </c:pt>
                <c:pt idx="31609">
                  <c:v>1.6785600000000001E-2</c:v>
                </c:pt>
                <c:pt idx="31610">
                  <c:v>3.5834299999999999E-2</c:v>
                </c:pt>
                <c:pt idx="31611">
                  <c:v>1.8778799999999998E-2</c:v>
                </c:pt>
                <c:pt idx="31612">
                  <c:v>1.9629500000000001E-2</c:v>
                </c:pt>
                <c:pt idx="31613">
                  <c:v>1.99347E-2</c:v>
                </c:pt>
                <c:pt idx="31614">
                  <c:v>1.74828E-2</c:v>
                </c:pt>
                <c:pt idx="31615">
                  <c:v>2.8192499999999999E-2</c:v>
                </c:pt>
                <c:pt idx="31616">
                  <c:v>1.8884700000000001E-2</c:v>
                </c:pt>
                <c:pt idx="31617">
                  <c:v>5.1870300000000001E-2</c:v>
                </c:pt>
                <c:pt idx="31618">
                  <c:v>2.1675099999999999E-2</c:v>
                </c:pt>
                <c:pt idx="31619">
                  <c:v>1.7681100000000002E-2</c:v>
                </c:pt>
                <c:pt idx="31620">
                  <c:v>3.26691E-2</c:v>
                </c:pt>
                <c:pt idx="31621">
                  <c:v>2.6612299999999998E-2</c:v>
                </c:pt>
                <c:pt idx="31622">
                  <c:v>1.53131E-2</c:v>
                </c:pt>
                <c:pt idx="31623">
                  <c:v>2.0072E-2</c:v>
                </c:pt>
                <c:pt idx="31624">
                  <c:v>9.1829300000000006E-3</c:v>
                </c:pt>
                <c:pt idx="31625">
                  <c:v>2.1616E-2</c:v>
                </c:pt>
                <c:pt idx="31626">
                  <c:v>3.8978600000000002E-2</c:v>
                </c:pt>
                <c:pt idx="31627">
                  <c:v>3.1657200000000003E-2</c:v>
                </c:pt>
                <c:pt idx="31628">
                  <c:v>1.7530400000000002E-2</c:v>
                </c:pt>
                <c:pt idx="31629">
                  <c:v>3.28875E-2</c:v>
                </c:pt>
                <c:pt idx="31630">
                  <c:v>4.2747500000000001E-2</c:v>
                </c:pt>
                <c:pt idx="31631">
                  <c:v>1.63698E-2</c:v>
                </c:pt>
                <c:pt idx="31632">
                  <c:v>1.7793699999999999E-2</c:v>
                </c:pt>
                <c:pt idx="31633">
                  <c:v>2.8212500000000001E-2</c:v>
                </c:pt>
                <c:pt idx="31634">
                  <c:v>3.8028699999999999E-2</c:v>
                </c:pt>
                <c:pt idx="31635">
                  <c:v>8.7709399999999996E-3</c:v>
                </c:pt>
                <c:pt idx="31636">
                  <c:v>2.74982E-2</c:v>
                </c:pt>
                <c:pt idx="31637">
                  <c:v>1.07346E-2</c:v>
                </c:pt>
                <c:pt idx="31638">
                  <c:v>1.6298300000000002E-2</c:v>
                </c:pt>
                <c:pt idx="31639">
                  <c:v>1.84431E-2</c:v>
                </c:pt>
                <c:pt idx="31640">
                  <c:v>2.8734199999999998E-3</c:v>
                </c:pt>
                <c:pt idx="31641">
                  <c:v>1.3517400000000001E-2</c:v>
                </c:pt>
                <c:pt idx="31642">
                  <c:v>2.6108699999999999E-2</c:v>
                </c:pt>
                <c:pt idx="31643">
                  <c:v>2.78473E-3</c:v>
                </c:pt>
                <c:pt idx="31644">
                  <c:v>-1.68676E-2</c:v>
                </c:pt>
                <c:pt idx="31645">
                  <c:v>-2.2153899999999998E-3</c:v>
                </c:pt>
                <c:pt idx="31646">
                  <c:v>1.1090300000000001E-2</c:v>
                </c:pt>
                <c:pt idx="31647">
                  <c:v>1.9383399999999999E-2</c:v>
                </c:pt>
                <c:pt idx="31648">
                  <c:v>8.7509200000000006E-3</c:v>
                </c:pt>
                <c:pt idx="31649">
                  <c:v>1.85337E-2</c:v>
                </c:pt>
                <c:pt idx="31650">
                  <c:v>2.0955100000000001E-2</c:v>
                </c:pt>
                <c:pt idx="31651">
                  <c:v>3.3793400000000001E-2</c:v>
                </c:pt>
                <c:pt idx="31652">
                  <c:v>1.8939999999999999E-2</c:v>
                </c:pt>
                <c:pt idx="31653">
                  <c:v>1.3351400000000001E-3</c:v>
                </c:pt>
                <c:pt idx="31654">
                  <c:v>1.9139300000000001E-2</c:v>
                </c:pt>
                <c:pt idx="31655">
                  <c:v>1.22585E-2</c:v>
                </c:pt>
                <c:pt idx="31656">
                  <c:v>1.39732E-2</c:v>
                </c:pt>
                <c:pt idx="31657">
                  <c:v>1.2706800000000001E-2</c:v>
                </c:pt>
                <c:pt idx="31658">
                  <c:v>8.6002300000000004E-3</c:v>
                </c:pt>
                <c:pt idx="31659">
                  <c:v>1.44157E-2</c:v>
                </c:pt>
                <c:pt idx="31660">
                  <c:v>1.9932700000000001E-2</c:v>
                </c:pt>
                <c:pt idx="31661">
                  <c:v>1.10083E-2</c:v>
                </c:pt>
                <c:pt idx="31662">
                  <c:v>2.79341E-2</c:v>
                </c:pt>
                <c:pt idx="31663">
                  <c:v>2.8503400000000002E-2</c:v>
                </c:pt>
                <c:pt idx="31664">
                  <c:v>2.9572500000000002E-2</c:v>
                </c:pt>
                <c:pt idx="31665">
                  <c:v>2.3324000000000001E-2</c:v>
                </c:pt>
                <c:pt idx="31666">
                  <c:v>2.92854E-2</c:v>
                </c:pt>
                <c:pt idx="31667">
                  <c:v>1.9549400000000001E-2</c:v>
                </c:pt>
                <c:pt idx="31668">
                  <c:v>2.7050000000000001E-2</c:v>
                </c:pt>
                <c:pt idx="31669">
                  <c:v>2.94647E-2</c:v>
                </c:pt>
                <c:pt idx="31670">
                  <c:v>2.72961E-2</c:v>
                </c:pt>
                <c:pt idx="31671">
                  <c:v>2.0461099999999999E-2</c:v>
                </c:pt>
                <c:pt idx="31672">
                  <c:v>2.6808700000000001E-2</c:v>
                </c:pt>
                <c:pt idx="31673" formatCode="0.00E+00">
                  <c:v>9.5090899999999996E-3</c:v>
                </c:pt>
                <c:pt idx="31674">
                  <c:v>-5.1927600000000003E-3</c:v>
                </c:pt>
                <c:pt idx="31675">
                  <c:v>3.2111199999999999E-2</c:v>
                </c:pt>
                <c:pt idx="31676">
                  <c:v>2.8080899999999999E-2</c:v>
                </c:pt>
                <c:pt idx="31677">
                  <c:v>1.5604E-2</c:v>
                </c:pt>
                <c:pt idx="31678">
                  <c:v>1.9699100000000001E-2</c:v>
                </c:pt>
                <c:pt idx="31679">
                  <c:v>1.0619200000000001E-2</c:v>
                </c:pt>
                <c:pt idx="31680">
                  <c:v>2.5604200000000001E-2</c:v>
                </c:pt>
                <c:pt idx="31681">
                  <c:v>1.37863E-2</c:v>
                </c:pt>
                <c:pt idx="31682">
                  <c:v>1.7701100000000001E-2</c:v>
                </c:pt>
                <c:pt idx="31683">
                  <c:v>2.5383900000000001E-2</c:v>
                </c:pt>
                <c:pt idx="31684">
                  <c:v>2.08874E-2</c:v>
                </c:pt>
                <c:pt idx="31685">
                  <c:v>2.9011700000000001E-2</c:v>
                </c:pt>
                <c:pt idx="31686">
                  <c:v>3.8604699999999999E-2</c:v>
                </c:pt>
                <c:pt idx="31687">
                  <c:v>2.8596900000000001E-2</c:v>
                </c:pt>
                <c:pt idx="31688">
                  <c:v>5.2356700000000004E-3</c:v>
                </c:pt>
                <c:pt idx="31689">
                  <c:v>-9.7312900000000001E-3</c:v>
                </c:pt>
                <c:pt idx="31690">
                  <c:v>6.8664599999999996E-4</c:v>
                </c:pt>
                <c:pt idx="31691">
                  <c:v>1.26677E-2</c:v>
                </c:pt>
                <c:pt idx="31692" formatCode="0.00E+00">
                  <c:v>1.36385E-2</c:v>
                </c:pt>
                <c:pt idx="31693">
                  <c:v>-1.3225600000000001E-2</c:v>
                </c:pt>
                <c:pt idx="31694">
                  <c:v>1.76983E-2</c:v>
                </c:pt>
                <c:pt idx="31695">
                  <c:v>1.80979E-2</c:v>
                </c:pt>
                <c:pt idx="31696">
                  <c:v>2.0096800000000001E-2</c:v>
                </c:pt>
                <c:pt idx="31697">
                  <c:v>1.6811400000000001E-2</c:v>
                </c:pt>
                <c:pt idx="31698">
                  <c:v>2.6176499999999998E-2</c:v>
                </c:pt>
                <c:pt idx="31699">
                  <c:v>2.7465799999999999E-2</c:v>
                </c:pt>
                <c:pt idx="31700">
                  <c:v>2.87228E-2</c:v>
                </c:pt>
                <c:pt idx="31701">
                  <c:v>3.2849299999999998E-2</c:v>
                </c:pt>
                <c:pt idx="31702">
                  <c:v>2.0535500000000002E-2</c:v>
                </c:pt>
                <c:pt idx="31703">
                  <c:v>5.5314099999999998E-2</c:v>
                </c:pt>
                <c:pt idx="31704">
                  <c:v>4.1855799999999999E-2</c:v>
                </c:pt>
                <c:pt idx="31705">
                  <c:v>3.1194699999999999E-2</c:v>
                </c:pt>
                <c:pt idx="31706">
                  <c:v>4.8295999999999999E-2</c:v>
                </c:pt>
                <c:pt idx="31707">
                  <c:v>4.5921299999999998E-2</c:v>
                </c:pt>
                <c:pt idx="31708">
                  <c:v>4.2066600000000003E-2</c:v>
                </c:pt>
                <c:pt idx="31709">
                  <c:v>3.2179800000000001E-2</c:v>
                </c:pt>
                <c:pt idx="31710">
                  <c:v>4.1300799999999999E-2</c:v>
                </c:pt>
                <c:pt idx="31711">
                  <c:v>4.5772599999999997E-2</c:v>
                </c:pt>
                <c:pt idx="31712">
                  <c:v>3.2578500000000003E-2</c:v>
                </c:pt>
                <c:pt idx="31713">
                  <c:v>2.4796499999999999E-2</c:v>
                </c:pt>
                <c:pt idx="31714">
                  <c:v>3.4366599999999997E-2</c:v>
                </c:pt>
                <c:pt idx="31715">
                  <c:v>3.8912799999999997E-2</c:v>
                </c:pt>
                <c:pt idx="31716">
                  <c:v>4.1242599999999997E-2</c:v>
                </c:pt>
                <c:pt idx="31717">
                  <c:v>3.0213400000000001E-2</c:v>
                </c:pt>
                <c:pt idx="31718">
                  <c:v>2.3239099999999999E-2</c:v>
                </c:pt>
                <c:pt idx="31719">
                  <c:v>1.7209100000000001E-2</c:v>
                </c:pt>
                <c:pt idx="31720">
                  <c:v>3.1423600000000003E-2</c:v>
                </c:pt>
                <c:pt idx="31721">
                  <c:v>4.32634E-2</c:v>
                </c:pt>
                <c:pt idx="31722">
                  <c:v>2.2961599999999999E-2</c:v>
                </c:pt>
                <c:pt idx="31723">
                  <c:v>1.9621799999999998E-2</c:v>
                </c:pt>
                <c:pt idx="31724">
                  <c:v>2.51112E-2</c:v>
                </c:pt>
                <c:pt idx="31725">
                  <c:v>1.8199E-2</c:v>
                </c:pt>
                <c:pt idx="31726">
                  <c:v>1.0623E-2</c:v>
                </c:pt>
                <c:pt idx="31727">
                  <c:v>1.55678E-2</c:v>
                </c:pt>
                <c:pt idx="31728">
                  <c:v>4.1988400000000002E-2</c:v>
                </c:pt>
                <c:pt idx="31729">
                  <c:v>1.9866000000000002E-2</c:v>
                </c:pt>
                <c:pt idx="31730">
                  <c:v>1.34287E-2</c:v>
                </c:pt>
                <c:pt idx="31731">
                  <c:v>2.8501499999999999E-2</c:v>
                </c:pt>
                <c:pt idx="31732">
                  <c:v>2.69871E-2</c:v>
                </c:pt>
                <c:pt idx="31733">
                  <c:v>3.2731999999999997E-2</c:v>
                </c:pt>
                <c:pt idx="31734">
                  <c:v>4.6327599999999997E-2</c:v>
                </c:pt>
                <c:pt idx="31735">
                  <c:v>4.7698999999999998E-2</c:v>
                </c:pt>
                <c:pt idx="31736">
                  <c:v>2.4759300000000001E-2</c:v>
                </c:pt>
                <c:pt idx="31737">
                  <c:v>5.7182299999999998E-2</c:v>
                </c:pt>
                <c:pt idx="31738">
                  <c:v>2.8973599999999999E-2</c:v>
                </c:pt>
                <c:pt idx="31739">
                  <c:v>4.42257E-2</c:v>
                </c:pt>
                <c:pt idx="31740">
                  <c:v>5.67217E-2</c:v>
                </c:pt>
                <c:pt idx="31741">
                  <c:v>4.8314999999999997E-2</c:v>
                </c:pt>
                <c:pt idx="31742">
                  <c:v>7.8620900000000004E-3</c:v>
                </c:pt>
                <c:pt idx="31743">
                  <c:v>8.3379700000000001E-3</c:v>
                </c:pt>
                <c:pt idx="31744">
                  <c:v>4.5092599999999997E-2</c:v>
                </c:pt>
                <c:pt idx="31745">
                  <c:v>3.3231700000000003E-2</c:v>
                </c:pt>
                <c:pt idx="31746">
                  <c:v>2.6202199999999998E-2</c:v>
                </c:pt>
                <c:pt idx="31747">
                  <c:v>4.5443499999999998E-2</c:v>
                </c:pt>
                <c:pt idx="31748">
                  <c:v>3.8517999999999997E-2</c:v>
                </c:pt>
                <c:pt idx="31749">
                  <c:v>3.4765200000000003E-2</c:v>
                </c:pt>
                <c:pt idx="31750">
                  <c:v>-2.0914100000000001E-3</c:v>
                </c:pt>
                <c:pt idx="31751">
                  <c:v>1.79005E-2</c:v>
                </c:pt>
                <c:pt idx="31752">
                  <c:v>4.50401E-2</c:v>
                </c:pt>
                <c:pt idx="31753">
                  <c:v>2.3635900000000001E-2</c:v>
                </c:pt>
                <c:pt idx="31754">
                  <c:v>-1.4619800000000001E-3</c:v>
                </c:pt>
                <c:pt idx="31755">
                  <c:v>2.53344E-2</c:v>
                </c:pt>
                <c:pt idx="31756">
                  <c:v>4.8076599999999997E-2</c:v>
                </c:pt>
                <c:pt idx="31757">
                  <c:v>2.5745400000000002E-2</c:v>
                </c:pt>
                <c:pt idx="31758">
                  <c:v>1.6669300000000001E-2</c:v>
                </c:pt>
                <c:pt idx="31759">
                  <c:v>3.1496000000000003E-2</c:v>
                </c:pt>
                <c:pt idx="31760">
                  <c:v>2.04897E-2</c:v>
                </c:pt>
                <c:pt idx="31761">
                  <c:v>5.2242299999999998E-3</c:v>
                </c:pt>
                <c:pt idx="31762">
                  <c:v>7.9965599999999998E-3</c:v>
                </c:pt>
                <c:pt idx="31763">
                  <c:v>3.0048399999999999E-2</c:v>
                </c:pt>
                <c:pt idx="31764">
                  <c:v>2.1965999999999999E-2</c:v>
                </c:pt>
                <c:pt idx="31765">
                  <c:v>1.03073E-2</c:v>
                </c:pt>
                <c:pt idx="31766">
                  <c:v>1.17865E-2</c:v>
                </c:pt>
                <c:pt idx="31767">
                  <c:v>3.71456E-3</c:v>
                </c:pt>
                <c:pt idx="31768">
                  <c:v>5.7115600000000001E-3</c:v>
                </c:pt>
                <c:pt idx="31769">
                  <c:v>2.4416899999999998E-2</c:v>
                </c:pt>
                <c:pt idx="31770">
                  <c:v>1.46885E-2</c:v>
                </c:pt>
                <c:pt idx="31771">
                  <c:v>4.6386700000000001E-3</c:v>
                </c:pt>
                <c:pt idx="31772">
                  <c:v>-6.0672800000000004E-3</c:v>
                </c:pt>
                <c:pt idx="31773">
                  <c:v>1.3041499999999999E-2</c:v>
                </c:pt>
                <c:pt idx="31774">
                  <c:v>9.8771999999999992E-3</c:v>
                </c:pt>
                <c:pt idx="31775">
                  <c:v>1.6181000000000001E-2</c:v>
                </c:pt>
                <c:pt idx="31776">
                  <c:v>1.6495699999999999E-2</c:v>
                </c:pt>
                <c:pt idx="31777">
                  <c:v>2.2362699999999999E-2</c:v>
                </c:pt>
                <c:pt idx="31778">
                  <c:v>1.71824E-2</c:v>
                </c:pt>
                <c:pt idx="31779">
                  <c:v>2.1746600000000001E-2</c:v>
                </c:pt>
                <c:pt idx="31780">
                  <c:v>1.8817899999999999E-2</c:v>
                </c:pt>
                <c:pt idx="31781">
                  <c:v>3.1004E-2</c:v>
                </c:pt>
                <c:pt idx="31782">
                  <c:v>2.9696500000000001E-2</c:v>
                </c:pt>
                <c:pt idx="31783">
                  <c:v>1.52607E-2</c:v>
                </c:pt>
                <c:pt idx="31784">
                  <c:v>4.4326799999999996E-3</c:v>
                </c:pt>
                <c:pt idx="31785">
                  <c:v>1.6444199999999999E-2</c:v>
                </c:pt>
                <c:pt idx="31786">
                  <c:v>3.5718E-2</c:v>
                </c:pt>
                <c:pt idx="31787">
                  <c:v>2.8108600000000001E-2</c:v>
                </c:pt>
                <c:pt idx="31788">
                  <c:v>1.4538799999999999E-2</c:v>
                </c:pt>
                <c:pt idx="31789">
                  <c:v>4.6024300000000002E-3</c:v>
                </c:pt>
                <c:pt idx="31790">
                  <c:v>2.0587000000000001E-2</c:v>
                </c:pt>
                <c:pt idx="31791">
                  <c:v>2.0911200000000001E-2</c:v>
                </c:pt>
                <c:pt idx="31792">
                  <c:v>3.4949300000000003E-2</c:v>
                </c:pt>
                <c:pt idx="31793">
                  <c:v>1.0986299999999999E-2</c:v>
                </c:pt>
                <c:pt idx="31794">
                  <c:v>1.8768299999999999E-3</c:v>
                </c:pt>
                <c:pt idx="31795">
                  <c:v>6.2398899999999997E-3</c:v>
                </c:pt>
                <c:pt idx="31796">
                  <c:v>-3.8833600000000002E-3</c:v>
                </c:pt>
                <c:pt idx="31797">
                  <c:v>4.62818E-3</c:v>
                </c:pt>
                <c:pt idx="31798">
                  <c:v>-1.6946800000000001E-3</c:v>
                </c:pt>
                <c:pt idx="31799">
                  <c:v>-1.5976899999999999E-2</c:v>
                </c:pt>
                <c:pt idx="31800">
                  <c:v>-1.6093300000000001E-2</c:v>
                </c:pt>
                <c:pt idx="31801">
                  <c:v>3.4046200000000001E-3</c:v>
                </c:pt>
                <c:pt idx="31802">
                  <c:v>2.4033499999999999E-2</c:v>
                </c:pt>
                <c:pt idx="31803">
                  <c:v>1.22709E-2</c:v>
                </c:pt>
                <c:pt idx="31804">
                  <c:v>3.9167400000000002E-3</c:v>
                </c:pt>
                <c:pt idx="31805">
                  <c:v>1.9168900000000001E-3</c:v>
                </c:pt>
                <c:pt idx="31806">
                  <c:v>2.7275099999999998E-3</c:v>
                </c:pt>
                <c:pt idx="31807">
                  <c:v>7.7323899999999996E-3</c:v>
                </c:pt>
                <c:pt idx="31808">
                  <c:v>4.5738200000000001E-3</c:v>
                </c:pt>
                <c:pt idx="31809">
                  <c:v>-5.2080199999999998E-3</c:v>
                </c:pt>
                <c:pt idx="31810">
                  <c:v>1.13831E-2</c:v>
                </c:pt>
                <c:pt idx="31811">
                  <c:v>2.0750999999999999E-2</c:v>
                </c:pt>
                <c:pt idx="31812">
                  <c:v>3.7546200000000002E-3</c:v>
                </c:pt>
                <c:pt idx="31813">
                  <c:v>-3.85571E-3</c:v>
                </c:pt>
                <c:pt idx="31814">
                  <c:v>1.20115E-2</c:v>
                </c:pt>
                <c:pt idx="31815">
                  <c:v>1.0781300000000001E-2</c:v>
                </c:pt>
                <c:pt idx="31816">
                  <c:v>-4.8961600000000001E-3</c:v>
                </c:pt>
                <c:pt idx="31817">
                  <c:v>2.96116E-3</c:v>
                </c:pt>
                <c:pt idx="31818">
                  <c:v>4.8894899999999998E-3</c:v>
                </c:pt>
                <c:pt idx="31819">
                  <c:v>5.8078799999999996E-3</c:v>
                </c:pt>
                <c:pt idx="31820">
                  <c:v>-9.3984600000000008E-3</c:v>
                </c:pt>
                <c:pt idx="31821">
                  <c:v>1.9270900000000001E-2</c:v>
                </c:pt>
                <c:pt idx="31822">
                  <c:v>2.0394300000000001E-2</c:v>
                </c:pt>
                <c:pt idx="31823">
                  <c:v>7.1353900000000001E-3</c:v>
                </c:pt>
                <c:pt idx="31824">
                  <c:v>3.0561399999999999E-2</c:v>
                </c:pt>
                <c:pt idx="31825">
                  <c:v>3.1317699999999997E-2</c:v>
                </c:pt>
                <c:pt idx="31826">
                  <c:v>3.6988300000000002E-2</c:v>
                </c:pt>
                <c:pt idx="31827">
                  <c:v>2.30093E-2</c:v>
                </c:pt>
                <c:pt idx="31828">
                  <c:v>9.9124899999999995E-3</c:v>
                </c:pt>
                <c:pt idx="31829">
                  <c:v>1.68028E-2</c:v>
                </c:pt>
                <c:pt idx="31830">
                  <c:v>4.4916200000000003E-2</c:v>
                </c:pt>
                <c:pt idx="31831">
                  <c:v>2.8880099999999999E-2</c:v>
                </c:pt>
                <c:pt idx="31832">
                  <c:v>2.0042399999999998E-2</c:v>
                </c:pt>
                <c:pt idx="31833">
                  <c:v>1.0951000000000001E-2</c:v>
                </c:pt>
                <c:pt idx="31834">
                  <c:v>3.7621500000000002E-2</c:v>
                </c:pt>
                <c:pt idx="31835">
                  <c:v>2.70729E-2</c:v>
                </c:pt>
                <c:pt idx="31836">
                  <c:v>1.39942E-2</c:v>
                </c:pt>
                <c:pt idx="31837">
                  <c:v>2.2215800000000001E-2</c:v>
                </c:pt>
                <c:pt idx="31838">
                  <c:v>4.8748E-2</c:v>
                </c:pt>
                <c:pt idx="31839">
                  <c:v>3.8831699999999997E-2</c:v>
                </c:pt>
                <c:pt idx="31840">
                  <c:v>3.9195999999999996E-3</c:v>
                </c:pt>
                <c:pt idx="31841">
                  <c:v>-1.22004E-2</c:v>
                </c:pt>
                <c:pt idx="31842">
                  <c:v>2.2862400000000001E-2</c:v>
                </c:pt>
                <c:pt idx="31843">
                  <c:v>3.1344400000000001E-2</c:v>
                </c:pt>
                <c:pt idx="31844">
                  <c:v>-6.6575999999999996E-3</c:v>
                </c:pt>
                <c:pt idx="31845">
                  <c:v>-1.52397E-2</c:v>
                </c:pt>
                <c:pt idx="31846">
                  <c:v>2.9993099999999998E-3</c:v>
                </c:pt>
                <c:pt idx="31847">
                  <c:v>1.8475499999999999E-2</c:v>
                </c:pt>
                <c:pt idx="31848">
                  <c:v>1.88112E-2</c:v>
                </c:pt>
                <c:pt idx="31849">
                  <c:v>2.7828200000000001E-3</c:v>
                </c:pt>
                <c:pt idx="31850">
                  <c:v>6.4077400000000003E-3</c:v>
                </c:pt>
                <c:pt idx="31851">
                  <c:v>1.2245199999999999E-2</c:v>
                </c:pt>
                <c:pt idx="31852">
                  <c:v>-8.1462900000000005E-3</c:v>
                </c:pt>
                <c:pt idx="31853">
                  <c:v>-1.7099400000000001E-3</c:v>
                </c:pt>
                <c:pt idx="31854">
                  <c:v>3.3006699999999999E-3</c:v>
                </c:pt>
                <c:pt idx="31855">
                  <c:v>1.47295E-2</c:v>
                </c:pt>
                <c:pt idx="31856">
                  <c:v>-4.8961600000000001E-3</c:v>
                </c:pt>
                <c:pt idx="31857">
                  <c:v>-9.2411000000000001E-4</c:v>
                </c:pt>
                <c:pt idx="31858">
                  <c:v>5.0191899999999998E-3</c:v>
                </c:pt>
                <c:pt idx="31859">
                  <c:v>1.8671E-2</c:v>
                </c:pt>
                <c:pt idx="31860">
                  <c:v>-1.21326E-2</c:v>
                </c:pt>
                <c:pt idx="31861">
                  <c:v>-2.5502199999999999E-2</c:v>
                </c:pt>
                <c:pt idx="31862">
                  <c:v>2.14291E-3</c:v>
                </c:pt>
                <c:pt idx="31863">
                  <c:v>-1.10998E-2</c:v>
                </c:pt>
                <c:pt idx="31864">
                  <c:v>-4.2991599999999998E-3</c:v>
                </c:pt>
                <c:pt idx="31865">
                  <c:v>-1.7631500000000001E-2</c:v>
                </c:pt>
                <c:pt idx="31866">
                  <c:v>-6.1578800000000001E-3</c:v>
                </c:pt>
                <c:pt idx="31867">
                  <c:v>-1.1549E-2</c:v>
                </c:pt>
                <c:pt idx="31868">
                  <c:v>-8.93211E-3</c:v>
                </c:pt>
                <c:pt idx="31869">
                  <c:v>-1.0621999999999999E-2</c:v>
                </c:pt>
                <c:pt idx="31870">
                  <c:v>-1.69792E-2</c:v>
                </c:pt>
                <c:pt idx="31871">
                  <c:v>6.1569199999999998E-3</c:v>
                </c:pt>
                <c:pt idx="31872">
                  <c:v>-2.13051E-3</c:v>
                </c:pt>
                <c:pt idx="31873">
                  <c:v>-2.5783500000000001E-2</c:v>
                </c:pt>
                <c:pt idx="31874">
                  <c:v>-1.38502E-2</c:v>
                </c:pt>
                <c:pt idx="31875">
                  <c:v>-7.4863400000000002E-3</c:v>
                </c:pt>
                <c:pt idx="31876">
                  <c:v>-2.3111300000000001E-2</c:v>
                </c:pt>
                <c:pt idx="31877">
                  <c:v>-3.5180099999999999E-2</c:v>
                </c:pt>
                <c:pt idx="31878">
                  <c:v>-1.9411999999999999E-2</c:v>
                </c:pt>
                <c:pt idx="31879">
                  <c:v>-9.5987299999999998E-3</c:v>
                </c:pt>
                <c:pt idx="31880">
                  <c:v>9.56535E-4</c:v>
                </c:pt>
                <c:pt idx="31881">
                  <c:v>-2.6330900000000001E-2</c:v>
                </c:pt>
                <c:pt idx="31882">
                  <c:v>-2.3636799999999999E-2</c:v>
                </c:pt>
                <c:pt idx="31883">
                  <c:v>-1.7960500000000001E-2</c:v>
                </c:pt>
                <c:pt idx="31884">
                  <c:v>-1.6100900000000001E-2</c:v>
                </c:pt>
                <c:pt idx="31885">
                  <c:v>-3.0953399999999999E-2</c:v>
                </c:pt>
                <c:pt idx="31886">
                  <c:v>-2.7114900000000001E-2</c:v>
                </c:pt>
                <c:pt idx="31887">
                  <c:v>-1.29795E-2</c:v>
                </c:pt>
                <c:pt idx="31888">
                  <c:v>-3.1425500000000002E-2</c:v>
                </c:pt>
                <c:pt idx="31889">
                  <c:v>-7.8992799999999998E-3</c:v>
                </c:pt>
                <c:pt idx="31890">
                  <c:v>-2.5355300000000001E-2</c:v>
                </c:pt>
                <c:pt idx="31891">
                  <c:v>-1.9720999999999999E-2</c:v>
                </c:pt>
                <c:pt idx="31892">
                  <c:v>-2.8194400000000001E-2</c:v>
                </c:pt>
                <c:pt idx="31893">
                  <c:v>-2.2193899999999999E-2</c:v>
                </c:pt>
                <c:pt idx="31894">
                  <c:v>-1.09835E-2</c:v>
                </c:pt>
                <c:pt idx="31895">
                  <c:v>-1.40476E-2</c:v>
                </c:pt>
                <c:pt idx="31896">
                  <c:v>-2.6404400000000001E-2</c:v>
                </c:pt>
                <c:pt idx="31897">
                  <c:v>-5.1486999999999998E-2</c:v>
                </c:pt>
                <c:pt idx="31898">
                  <c:v>-2.7107200000000001E-2</c:v>
                </c:pt>
                <c:pt idx="31899">
                  <c:v>-2.40059E-2</c:v>
                </c:pt>
                <c:pt idx="31900">
                  <c:v>-1.23997E-2</c:v>
                </c:pt>
                <c:pt idx="31901">
                  <c:v>-3.0547100000000001E-2</c:v>
                </c:pt>
                <c:pt idx="31902">
                  <c:v>-1.0371200000000001E-2</c:v>
                </c:pt>
                <c:pt idx="31903">
                  <c:v>-2.2920599999999999E-2</c:v>
                </c:pt>
                <c:pt idx="31904">
                  <c:v>-2.31419E-2</c:v>
                </c:pt>
                <c:pt idx="31905">
                  <c:v>-2.4124099999999999E-2</c:v>
                </c:pt>
                <c:pt idx="31906">
                  <c:v>-4.4170399999999999E-2</c:v>
                </c:pt>
                <c:pt idx="31907">
                  <c:v>-1.70984E-2</c:v>
                </c:pt>
                <c:pt idx="31908">
                  <c:v>-2.36454E-2</c:v>
                </c:pt>
                <c:pt idx="31909">
                  <c:v>-2.7154000000000001E-2</c:v>
                </c:pt>
                <c:pt idx="31910">
                  <c:v>-2.7683300000000001E-2</c:v>
                </c:pt>
                <c:pt idx="31911">
                  <c:v>-1.6077999999999999E-2</c:v>
                </c:pt>
                <c:pt idx="31912">
                  <c:v>-1.0907200000000001E-2</c:v>
                </c:pt>
                <c:pt idx="31913">
                  <c:v>-3.3528299999999997E-2</c:v>
                </c:pt>
                <c:pt idx="31914">
                  <c:v>-3.7103700000000003E-2</c:v>
                </c:pt>
                <c:pt idx="31915">
                  <c:v>-4.0919299999999999E-2</c:v>
                </c:pt>
                <c:pt idx="31916">
                  <c:v>-1.20173E-2</c:v>
                </c:pt>
                <c:pt idx="31917">
                  <c:v>-2.6860200000000001E-2</c:v>
                </c:pt>
                <c:pt idx="31918">
                  <c:v>-3.9382E-2</c:v>
                </c:pt>
                <c:pt idx="31919">
                  <c:v>-2.39382E-2</c:v>
                </c:pt>
                <c:pt idx="31920">
                  <c:v>-1.1670099999999999E-2</c:v>
                </c:pt>
                <c:pt idx="31921">
                  <c:v>-2.1347999999999999E-2</c:v>
                </c:pt>
                <c:pt idx="31922">
                  <c:v>-3.0715900000000001E-2</c:v>
                </c:pt>
                <c:pt idx="31923">
                  <c:v>-3.0286799999999999E-2</c:v>
                </c:pt>
                <c:pt idx="31924">
                  <c:v>-4.2676899999999997E-2</c:v>
                </c:pt>
                <c:pt idx="31925">
                  <c:v>-2.1927800000000001E-2</c:v>
                </c:pt>
                <c:pt idx="31926">
                  <c:v>-3.4772900000000002E-2</c:v>
                </c:pt>
                <c:pt idx="31927">
                  <c:v>-3.2227499999999999E-2</c:v>
                </c:pt>
                <c:pt idx="31928">
                  <c:v>-2.3033100000000001E-2</c:v>
                </c:pt>
                <c:pt idx="31929">
                  <c:v>-1.8404E-2</c:v>
                </c:pt>
                <c:pt idx="31930">
                  <c:v>-3.3675200000000002E-2</c:v>
                </c:pt>
                <c:pt idx="31931">
                  <c:v>-2.1767600000000002E-2</c:v>
                </c:pt>
                <c:pt idx="31932">
                  <c:v>-1.0463699999999999E-2</c:v>
                </c:pt>
                <c:pt idx="31933">
                  <c:v>-2.1780000000000001E-2</c:v>
                </c:pt>
                <c:pt idx="31934">
                  <c:v>-2.5812100000000001E-2</c:v>
                </c:pt>
                <c:pt idx="31935">
                  <c:v>-3.5770400000000001E-2</c:v>
                </c:pt>
                <c:pt idx="31936">
                  <c:v>-1.9811599999999999E-2</c:v>
                </c:pt>
                <c:pt idx="31937">
                  <c:v>-2.2872900000000002E-2</c:v>
                </c:pt>
                <c:pt idx="31938">
                  <c:v>-1.8560400000000001E-2</c:v>
                </c:pt>
                <c:pt idx="31939">
                  <c:v>-2.6721000000000002E-2</c:v>
                </c:pt>
                <c:pt idx="31940">
                  <c:v>-2.7265500000000002E-2</c:v>
                </c:pt>
                <c:pt idx="31941">
                  <c:v>-2.8130499999999999E-2</c:v>
                </c:pt>
                <c:pt idx="31942">
                  <c:v>-1.4364200000000001E-2</c:v>
                </c:pt>
                <c:pt idx="31943">
                  <c:v>-8.3980600000000006E-3</c:v>
                </c:pt>
                <c:pt idx="31944">
                  <c:v>-7.6332099999999996E-3</c:v>
                </c:pt>
                <c:pt idx="31945">
                  <c:v>-1.3750099999999999E-2</c:v>
                </c:pt>
                <c:pt idx="31946">
                  <c:v>-1.8890400000000002E-2</c:v>
                </c:pt>
                <c:pt idx="31947">
                  <c:v>-2.1380400000000001E-2</c:v>
                </c:pt>
                <c:pt idx="31948">
                  <c:v>-9.2077300000000008E-3</c:v>
                </c:pt>
                <c:pt idx="31949">
                  <c:v>3.5009400000000001E-3</c:v>
                </c:pt>
                <c:pt idx="31950">
                  <c:v>-1.54819E-2</c:v>
                </c:pt>
                <c:pt idx="31951">
                  <c:v>-2.5651899999999998E-2</c:v>
                </c:pt>
                <c:pt idx="31952">
                  <c:v>-1.03464E-2</c:v>
                </c:pt>
                <c:pt idx="31953">
                  <c:v>-1.09205E-2</c:v>
                </c:pt>
                <c:pt idx="31954">
                  <c:v>-3.6383600000000002E-2</c:v>
                </c:pt>
                <c:pt idx="31955">
                  <c:v>-1.9730600000000001E-2</c:v>
                </c:pt>
                <c:pt idx="31956">
                  <c:v>-1.9389199999999999E-2</c:v>
                </c:pt>
                <c:pt idx="31957">
                  <c:v>2.74658E-4</c:v>
                </c:pt>
                <c:pt idx="31958">
                  <c:v>-6.0014700000000001E-3</c:v>
                </c:pt>
                <c:pt idx="31959">
                  <c:v>-9.7656300000000008E-3</c:v>
                </c:pt>
                <c:pt idx="31960">
                  <c:v>-1.76001E-2</c:v>
                </c:pt>
                <c:pt idx="31961">
                  <c:v>-1.4005699999999999E-2</c:v>
                </c:pt>
                <c:pt idx="31962">
                  <c:v>-1.4240299999999999E-2</c:v>
                </c:pt>
                <c:pt idx="31963">
                  <c:v>-1.14307E-2</c:v>
                </c:pt>
                <c:pt idx="31964">
                  <c:v>-1.47467E-2</c:v>
                </c:pt>
                <c:pt idx="31965">
                  <c:v>-2.1437600000000001E-2</c:v>
                </c:pt>
                <c:pt idx="31966">
                  <c:v>-2.7575499999999999E-2</c:v>
                </c:pt>
                <c:pt idx="31967">
                  <c:v>-8.4361999999999996E-3</c:v>
                </c:pt>
                <c:pt idx="31968">
                  <c:v>-3.4627899999999999E-3</c:v>
                </c:pt>
                <c:pt idx="31969">
                  <c:v>-2.8028500000000001E-2</c:v>
                </c:pt>
                <c:pt idx="31970">
                  <c:v>-2.6124999999999999E-2</c:v>
                </c:pt>
                <c:pt idx="31971">
                  <c:v>-1.5254E-2</c:v>
                </c:pt>
                <c:pt idx="31972">
                  <c:v>-3.4926400000000003E-2</c:v>
                </c:pt>
                <c:pt idx="31973">
                  <c:v>-3.6809000000000001E-2</c:v>
                </c:pt>
                <c:pt idx="31974">
                  <c:v>-2.04306E-2</c:v>
                </c:pt>
                <c:pt idx="31975">
                  <c:v>-1.6937299999999999E-2</c:v>
                </c:pt>
                <c:pt idx="31976">
                  <c:v>-3.3888799999999997E-2</c:v>
                </c:pt>
                <c:pt idx="31977">
                  <c:v>-1.8479300000000001E-2</c:v>
                </c:pt>
                <c:pt idx="31978">
                  <c:v>-2.4035500000000001E-2</c:v>
                </c:pt>
                <c:pt idx="31979">
                  <c:v>-1.6908599999999999E-2</c:v>
                </c:pt>
                <c:pt idx="31980">
                  <c:v>-3.2787299999999998E-2</c:v>
                </c:pt>
                <c:pt idx="31981">
                  <c:v>-1.9001000000000001E-2</c:v>
                </c:pt>
                <c:pt idx="31982">
                  <c:v>-3.9894100000000002E-2</c:v>
                </c:pt>
                <c:pt idx="31983">
                  <c:v>-3.3588399999999997E-2</c:v>
                </c:pt>
                <c:pt idx="31984">
                  <c:v>-3.9157900000000002E-2</c:v>
                </c:pt>
                <c:pt idx="31985">
                  <c:v>-3.2648099999999999E-2</c:v>
                </c:pt>
                <c:pt idx="31986">
                  <c:v>-1.3413400000000001E-2</c:v>
                </c:pt>
                <c:pt idx="31987">
                  <c:v>-2.3622500000000001E-2</c:v>
                </c:pt>
                <c:pt idx="31988">
                  <c:v>-1.21555E-2</c:v>
                </c:pt>
                <c:pt idx="31989">
                  <c:v>-1.3896E-2</c:v>
                </c:pt>
                <c:pt idx="31990">
                  <c:v>-3.5504300000000003E-2</c:v>
                </c:pt>
                <c:pt idx="31991">
                  <c:v>-4.6852100000000001E-2</c:v>
                </c:pt>
                <c:pt idx="31992">
                  <c:v>-3.1779300000000003E-2</c:v>
                </c:pt>
                <c:pt idx="31993">
                  <c:v>-1.73349E-2</c:v>
                </c:pt>
                <c:pt idx="31994">
                  <c:v>-1.8758799999999999E-2</c:v>
                </c:pt>
                <c:pt idx="31995">
                  <c:v>-2.6342399999999998E-2</c:v>
                </c:pt>
                <c:pt idx="31996">
                  <c:v>-2.99244E-2</c:v>
                </c:pt>
                <c:pt idx="31997">
                  <c:v>-3.0448900000000001E-2</c:v>
                </c:pt>
                <c:pt idx="31998">
                  <c:v>-1.98383E-2</c:v>
                </c:pt>
                <c:pt idx="31999">
                  <c:v>-2.7061499999999999E-2</c:v>
                </c:pt>
                <c:pt idx="32000">
                  <c:v>-2.77443E-2</c:v>
                </c:pt>
                <c:pt idx="32001">
                  <c:v>-3.5586399999999997E-2</c:v>
                </c:pt>
                <c:pt idx="32002">
                  <c:v>-2.5620500000000001E-2</c:v>
                </c:pt>
                <c:pt idx="32003">
                  <c:v>-2.4609599999999999E-2</c:v>
                </c:pt>
                <c:pt idx="32004">
                  <c:v>-2.4992E-2</c:v>
                </c:pt>
                <c:pt idx="32005">
                  <c:v>-2.3482300000000001E-2</c:v>
                </c:pt>
                <c:pt idx="32006">
                  <c:v>-4.5400599999999999E-2</c:v>
                </c:pt>
                <c:pt idx="32007">
                  <c:v>-4.0489200000000003E-2</c:v>
                </c:pt>
                <c:pt idx="32008">
                  <c:v>-3.4936000000000002E-2</c:v>
                </c:pt>
                <c:pt idx="32009">
                  <c:v>-1.9177400000000001E-2</c:v>
                </c:pt>
                <c:pt idx="32010">
                  <c:v>-3.2596600000000003E-2</c:v>
                </c:pt>
                <c:pt idx="32011">
                  <c:v>-2.3716899999999999E-2</c:v>
                </c:pt>
                <c:pt idx="32012">
                  <c:v>-3.1306300000000002E-2</c:v>
                </c:pt>
                <c:pt idx="32013">
                  <c:v>-3.9923699999999999E-2</c:v>
                </c:pt>
                <c:pt idx="32014">
                  <c:v>-4.5260399999999999E-2</c:v>
                </c:pt>
                <c:pt idx="32015">
                  <c:v>-3.4844399999999998E-2</c:v>
                </c:pt>
                <c:pt idx="32016">
                  <c:v>-3.1722100000000003E-2</c:v>
                </c:pt>
                <c:pt idx="32017">
                  <c:v>-2.5965700000000001E-2</c:v>
                </c:pt>
                <c:pt idx="32018">
                  <c:v>-1.8487900000000002E-2</c:v>
                </c:pt>
                <c:pt idx="32019">
                  <c:v>-2.7722400000000001E-2</c:v>
                </c:pt>
                <c:pt idx="32020">
                  <c:v>-2.2571600000000001E-2</c:v>
                </c:pt>
                <c:pt idx="32021">
                  <c:v>-2.2775699999999999E-2</c:v>
                </c:pt>
                <c:pt idx="32022">
                  <c:v>-1.23272E-2</c:v>
                </c:pt>
                <c:pt idx="32023">
                  <c:v>-2.9275900000000001E-2</c:v>
                </c:pt>
                <c:pt idx="32024">
                  <c:v>-2.6571299999999999E-2</c:v>
                </c:pt>
                <c:pt idx="32025">
                  <c:v>-2.2839499999999999E-2</c:v>
                </c:pt>
                <c:pt idx="32026">
                  <c:v>-9.7560900000000002E-3</c:v>
                </c:pt>
                <c:pt idx="32027">
                  <c:v>-3.9528800000000003E-2</c:v>
                </c:pt>
                <c:pt idx="32028">
                  <c:v>-2.7413400000000001E-2</c:v>
                </c:pt>
                <c:pt idx="32029">
                  <c:v>-2.28071E-2</c:v>
                </c:pt>
                <c:pt idx="32030">
                  <c:v>-3.1902300000000001E-2</c:v>
                </c:pt>
                <c:pt idx="32031">
                  <c:v>-2.9434200000000001E-2</c:v>
                </c:pt>
                <c:pt idx="32032">
                  <c:v>-3.3278500000000003E-2</c:v>
                </c:pt>
                <c:pt idx="32033">
                  <c:v>-2.89955E-2</c:v>
                </c:pt>
                <c:pt idx="32034">
                  <c:v>-3.7768400000000001E-2</c:v>
                </c:pt>
                <c:pt idx="32035">
                  <c:v>-2.4743999999999999E-2</c:v>
                </c:pt>
                <c:pt idx="32036">
                  <c:v>-4.0743799999999997E-2</c:v>
                </c:pt>
                <c:pt idx="32037">
                  <c:v>-1.9075399999999999E-2</c:v>
                </c:pt>
                <c:pt idx="32038">
                  <c:v>-1.9873600000000002E-2</c:v>
                </c:pt>
                <c:pt idx="32039">
                  <c:v>-3.2043500000000003E-2</c:v>
                </c:pt>
                <c:pt idx="32040">
                  <c:v>-3.31411E-2</c:v>
                </c:pt>
                <c:pt idx="32041">
                  <c:v>-2.7024300000000001E-2</c:v>
                </c:pt>
                <c:pt idx="32042">
                  <c:v>-2.5831199999999999E-2</c:v>
                </c:pt>
                <c:pt idx="32043">
                  <c:v>-2.3692100000000001E-2</c:v>
                </c:pt>
                <c:pt idx="32044">
                  <c:v>-2.2829100000000001E-2</c:v>
                </c:pt>
                <c:pt idx="32045">
                  <c:v>-2.0313299999999999E-2</c:v>
                </c:pt>
                <c:pt idx="32046">
                  <c:v>-1.8575700000000001E-2</c:v>
                </c:pt>
                <c:pt idx="32047">
                  <c:v>-1.4982199999999999E-2</c:v>
                </c:pt>
                <c:pt idx="32048">
                  <c:v>-3.30219E-2</c:v>
                </c:pt>
                <c:pt idx="32049">
                  <c:v>-2.0725299999999999E-2</c:v>
                </c:pt>
                <c:pt idx="32050">
                  <c:v>-6.1893499999999997E-3</c:v>
                </c:pt>
                <c:pt idx="32051">
                  <c:v>-4.5404399999999998E-3</c:v>
                </c:pt>
                <c:pt idx="32052">
                  <c:v>-2.0433400000000001E-2</c:v>
                </c:pt>
                <c:pt idx="32053">
                  <c:v>-2.50359E-2</c:v>
                </c:pt>
                <c:pt idx="32054">
                  <c:v>1.5878699999999999E-3</c:v>
                </c:pt>
                <c:pt idx="32055">
                  <c:v>-7.8611400000000008E-3</c:v>
                </c:pt>
                <c:pt idx="32056">
                  <c:v>-2.3035E-2</c:v>
                </c:pt>
                <c:pt idx="32057">
                  <c:v>-2.4686799999999998E-2</c:v>
                </c:pt>
                <c:pt idx="32058">
                  <c:v>-1.4669400000000001E-2</c:v>
                </c:pt>
                <c:pt idx="32059">
                  <c:v>-3.7373499999999997E-2</c:v>
                </c:pt>
                <c:pt idx="32060">
                  <c:v>-1.89018E-2</c:v>
                </c:pt>
                <c:pt idx="32061">
                  <c:v>-2.05002E-2</c:v>
                </c:pt>
                <c:pt idx="32062">
                  <c:v>-2.2901500000000002E-2</c:v>
                </c:pt>
                <c:pt idx="32063">
                  <c:v>-3.33672E-2</c:v>
                </c:pt>
                <c:pt idx="32064">
                  <c:v>-1.9886000000000001E-2</c:v>
                </c:pt>
                <c:pt idx="32065">
                  <c:v>-1.7844200000000001E-2</c:v>
                </c:pt>
                <c:pt idx="32066">
                  <c:v>-1.20859E-2</c:v>
                </c:pt>
                <c:pt idx="32067">
                  <c:v>-2.0903600000000001E-2</c:v>
                </c:pt>
                <c:pt idx="32068">
                  <c:v>-2.5996200000000001E-2</c:v>
                </c:pt>
                <c:pt idx="32069">
                  <c:v>-9.2105899999999994E-3</c:v>
                </c:pt>
                <c:pt idx="32070">
                  <c:v>-3.8347199999999998E-3</c:v>
                </c:pt>
                <c:pt idx="32071">
                  <c:v>1.62506E-3</c:v>
                </c:pt>
                <c:pt idx="32072">
                  <c:v>-1.9422499999999999E-2</c:v>
                </c:pt>
                <c:pt idx="32073">
                  <c:v>-2.7322800000000001E-3</c:v>
                </c:pt>
                <c:pt idx="32074">
                  <c:v>7.4872999999999997E-3</c:v>
                </c:pt>
                <c:pt idx="32075">
                  <c:v>-3.3407200000000001E-3</c:v>
                </c:pt>
                <c:pt idx="32076">
                  <c:v>-3.6463700000000002E-2</c:v>
                </c:pt>
                <c:pt idx="32077">
                  <c:v>-3.4390400000000002E-2</c:v>
                </c:pt>
                <c:pt idx="32078">
                  <c:v>5.0163300000000003E-4</c:v>
                </c:pt>
                <c:pt idx="32079">
                  <c:v>1.0363600000000001E-2</c:v>
                </c:pt>
                <c:pt idx="32080">
                  <c:v>-2.9154800000000002E-2</c:v>
                </c:pt>
                <c:pt idx="32081">
                  <c:v>-3.3402399999999999E-2</c:v>
                </c:pt>
                <c:pt idx="32082">
                  <c:v>-1.05267E-2</c:v>
                </c:pt>
                <c:pt idx="32083">
                  <c:v>-3.6697399999999999E-3</c:v>
                </c:pt>
                <c:pt idx="32084">
                  <c:v>-2.03266E-2</c:v>
                </c:pt>
                <c:pt idx="32085">
                  <c:v>-2.2520999999999999E-2</c:v>
                </c:pt>
                <c:pt idx="32086">
                  <c:v>-4.5557000000000002E-3</c:v>
                </c:pt>
                <c:pt idx="32087">
                  <c:v>8.5525500000000008E-3</c:v>
                </c:pt>
                <c:pt idx="32088">
                  <c:v>1.31416E-3</c:v>
                </c:pt>
                <c:pt idx="32089">
                  <c:v>-5.1774999999999998E-3</c:v>
                </c:pt>
                <c:pt idx="32090">
                  <c:v>-6.6842999999999998E-3</c:v>
                </c:pt>
                <c:pt idx="32091">
                  <c:v>6.9770800000000001E-3</c:v>
                </c:pt>
                <c:pt idx="32092">
                  <c:v>-1.54591E-2</c:v>
                </c:pt>
                <c:pt idx="32093">
                  <c:v>1.2369200000000001E-3</c:v>
                </c:pt>
                <c:pt idx="32094">
                  <c:v>5.8278999999999996E-3</c:v>
                </c:pt>
                <c:pt idx="32095">
                  <c:v>2.9830899999999999E-3</c:v>
                </c:pt>
                <c:pt idx="32096">
                  <c:v>6.0300800000000002E-3</c:v>
                </c:pt>
                <c:pt idx="32097">
                  <c:v>-1.56212E-2</c:v>
                </c:pt>
                <c:pt idx="32098">
                  <c:v>3.7927600000000001E-3</c:v>
                </c:pt>
                <c:pt idx="32099">
                  <c:v>-8.9263899999999998E-4</c:v>
                </c:pt>
                <c:pt idx="32100">
                  <c:v>5.4674099999999998E-3</c:v>
                </c:pt>
                <c:pt idx="32101">
                  <c:v>4.5051600000000002E-3</c:v>
                </c:pt>
                <c:pt idx="32102">
                  <c:v>5.8746299999999998E-4</c:v>
                </c:pt>
                <c:pt idx="32103">
                  <c:v>7.6341600000000001E-3</c:v>
                </c:pt>
                <c:pt idx="32104">
                  <c:v>-6.0386700000000003E-3</c:v>
                </c:pt>
                <c:pt idx="32105">
                  <c:v>-1.56136E-2</c:v>
                </c:pt>
                <c:pt idx="32106">
                  <c:v>9.2067699999999995E-3</c:v>
                </c:pt>
                <c:pt idx="32107">
                  <c:v>1.7640099999999999E-2</c:v>
                </c:pt>
                <c:pt idx="32108">
                  <c:v>5.2986099999999996E-3</c:v>
                </c:pt>
                <c:pt idx="32109">
                  <c:v>1.0862399999999999E-2</c:v>
                </c:pt>
                <c:pt idx="32110">
                  <c:v>-1.06249E-2</c:v>
                </c:pt>
                <c:pt idx="32111">
                  <c:v>-6.5136000000000002E-4</c:v>
                </c:pt>
                <c:pt idx="32112">
                  <c:v>3.1611399999999998E-2</c:v>
                </c:pt>
                <c:pt idx="32113">
                  <c:v>1.23377E-2</c:v>
                </c:pt>
                <c:pt idx="32114">
                  <c:v>-2.01712E-2</c:v>
                </c:pt>
                <c:pt idx="32115">
                  <c:v>8.0146799999999997E-3</c:v>
                </c:pt>
                <c:pt idx="32116">
                  <c:v>2.4579E-2</c:v>
                </c:pt>
                <c:pt idx="32117">
                  <c:v>-4.9657800000000004E-3</c:v>
                </c:pt>
                <c:pt idx="32118">
                  <c:v>-1.16796E-2</c:v>
                </c:pt>
                <c:pt idx="32119">
                  <c:v>-5.6304900000000001E-3</c:v>
                </c:pt>
                <c:pt idx="32120" formatCode="0.00E+00">
                  <c:v>3.4332300000000003E-5</c:v>
                </c:pt>
                <c:pt idx="32121">
                  <c:v>-8.7099099999999995E-3</c:v>
                </c:pt>
                <c:pt idx="32122">
                  <c:v>-2.2779500000000001E-2</c:v>
                </c:pt>
                <c:pt idx="32123">
                  <c:v>4.8389399999999999E-3</c:v>
                </c:pt>
                <c:pt idx="32124">
                  <c:v>3.1824100000000001E-3</c:v>
                </c:pt>
                <c:pt idx="32125">
                  <c:v>1.8453600000000001E-2</c:v>
                </c:pt>
                <c:pt idx="32126">
                  <c:v>-2.27137E-2</c:v>
                </c:pt>
                <c:pt idx="32127">
                  <c:v>-1.2710600000000001E-2</c:v>
                </c:pt>
                <c:pt idx="32128">
                  <c:v>-9.8180799999999999E-3</c:v>
                </c:pt>
                <c:pt idx="32129">
                  <c:v>-1.3216E-2</c:v>
                </c:pt>
                <c:pt idx="32130">
                  <c:v>1.0907200000000001E-2</c:v>
                </c:pt>
                <c:pt idx="32131">
                  <c:v>1.0107E-2</c:v>
                </c:pt>
                <c:pt idx="32132">
                  <c:v>7.0581400000000001E-3</c:v>
                </c:pt>
                <c:pt idx="32133">
                  <c:v>-8.9740800000000006E-3</c:v>
                </c:pt>
                <c:pt idx="32134">
                  <c:v>-2.1562600000000001E-3</c:v>
                </c:pt>
                <c:pt idx="32135">
                  <c:v>1.15976E-2</c:v>
                </c:pt>
                <c:pt idx="32136">
                  <c:v>7.1249E-3</c:v>
                </c:pt>
                <c:pt idx="32137">
                  <c:v>-1.45159E-2</c:v>
                </c:pt>
                <c:pt idx="32138">
                  <c:v>2.2831000000000001E-3</c:v>
                </c:pt>
                <c:pt idx="32139">
                  <c:v>-1.08585E-2</c:v>
                </c:pt>
                <c:pt idx="32140">
                  <c:v>8.6049999999999998E-3</c:v>
                </c:pt>
                <c:pt idx="32141">
                  <c:v>-4.7140100000000002E-3</c:v>
                </c:pt>
                <c:pt idx="32142">
                  <c:v>1.6150500000000002E-2</c:v>
                </c:pt>
                <c:pt idx="32143">
                  <c:v>1.9069699999999998E-2</c:v>
                </c:pt>
                <c:pt idx="32144">
                  <c:v>1.4373800000000001E-2</c:v>
                </c:pt>
                <c:pt idx="32145">
                  <c:v>1.39999E-3</c:v>
                </c:pt>
                <c:pt idx="32146">
                  <c:v>6.1979299999999999E-3</c:v>
                </c:pt>
                <c:pt idx="32147">
                  <c:v>2.2039400000000002E-3</c:v>
                </c:pt>
                <c:pt idx="32148">
                  <c:v>1.20859E-2</c:v>
                </c:pt>
                <c:pt idx="32149">
                  <c:v>2.0010900000000002E-2</c:v>
                </c:pt>
                <c:pt idx="32150">
                  <c:v>2.7585999999999999E-2</c:v>
                </c:pt>
                <c:pt idx="32151">
                  <c:v>2.6020100000000001E-2</c:v>
                </c:pt>
                <c:pt idx="32152">
                  <c:v>2.1099099999999999E-2</c:v>
                </c:pt>
                <c:pt idx="32153">
                  <c:v>2.3303999999999998E-2</c:v>
                </c:pt>
                <c:pt idx="32154">
                  <c:v>1.86138E-2</c:v>
                </c:pt>
                <c:pt idx="32155">
                  <c:v>2.2698400000000001E-2</c:v>
                </c:pt>
                <c:pt idx="32156">
                  <c:v>1.0319699999999999E-2</c:v>
                </c:pt>
                <c:pt idx="32157">
                  <c:v>3.02639E-2</c:v>
                </c:pt>
                <c:pt idx="32158">
                  <c:v>2.6455900000000001E-2</c:v>
                </c:pt>
                <c:pt idx="32159">
                  <c:v>3.6226300000000003E-2</c:v>
                </c:pt>
                <c:pt idx="32160">
                  <c:v>1.5979799999999999E-2</c:v>
                </c:pt>
                <c:pt idx="32161">
                  <c:v>2.1243999999999999E-2</c:v>
                </c:pt>
                <c:pt idx="32162">
                  <c:v>1.18666E-2</c:v>
                </c:pt>
                <c:pt idx="32163">
                  <c:v>5.3577399999999997E-3</c:v>
                </c:pt>
                <c:pt idx="32164">
                  <c:v>9.1705299999999997E-3</c:v>
                </c:pt>
                <c:pt idx="32165">
                  <c:v>2.9271100000000001E-2</c:v>
                </c:pt>
                <c:pt idx="32166">
                  <c:v>1.91565E-2</c:v>
                </c:pt>
                <c:pt idx="32167">
                  <c:v>3.6414099999999998E-2</c:v>
                </c:pt>
                <c:pt idx="32168">
                  <c:v>3.3843999999999999E-2</c:v>
                </c:pt>
                <c:pt idx="32169">
                  <c:v>1.7405500000000001E-2</c:v>
                </c:pt>
                <c:pt idx="32170">
                  <c:v>2.76957E-2</c:v>
                </c:pt>
                <c:pt idx="32171">
                  <c:v>1.4416699999999999E-2</c:v>
                </c:pt>
                <c:pt idx="32172">
                  <c:v>1.2004900000000001E-2</c:v>
                </c:pt>
                <c:pt idx="32173">
                  <c:v>1.61438E-2</c:v>
                </c:pt>
                <c:pt idx="32174">
                  <c:v>1.84193E-2</c:v>
                </c:pt>
                <c:pt idx="32175">
                  <c:v>4.2865800000000003E-2</c:v>
                </c:pt>
                <c:pt idx="32176">
                  <c:v>2.9450400000000002E-2</c:v>
                </c:pt>
                <c:pt idx="32177">
                  <c:v>1.20058E-2</c:v>
                </c:pt>
                <c:pt idx="32178">
                  <c:v>1.8243800000000001E-2</c:v>
                </c:pt>
                <c:pt idx="32179">
                  <c:v>3.22046E-2</c:v>
                </c:pt>
                <c:pt idx="32180">
                  <c:v>4.00743E-2</c:v>
                </c:pt>
                <c:pt idx="32181">
                  <c:v>1.7564799999999998E-2</c:v>
                </c:pt>
                <c:pt idx="32182">
                  <c:v>7.4796699999999999E-3</c:v>
                </c:pt>
                <c:pt idx="32183">
                  <c:v>3.0233400000000001E-2</c:v>
                </c:pt>
                <c:pt idx="32184">
                  <c:v>1.6293499999999999E-2</c:v>
                </c:pt>
                <c:pt idx="32185">
                  <c:v>2.0189299999999999E-3</c:v>
                </c:pt>
                <c:pt idx="32186">
                  <c:v>1.4370900000000001E-2</c:v>
                </c:pt>
                <c:pt idx="32187">
                  <c:v>3.9174100000000003E-2</c:v>
                </c:pt>
                <c:pt idx="32188">
                  <c:v>3.5667400000000002E-2</c:v>
                </c:pt>
                <c:pt idx="32189">
                  <c:v>1.46666E-2</c:v>
                </c:pt>
                <c:pt idx="32190">
                  <c:v>9.9687600000000001E-3</c:v>
                </c:pt>
                <c:pt idx="32191">
                  <c:v>4.7963100000000002E-2</c:v>
                </c:pt>
                <c:pt idx="32192">
                  <c:v>3.7626300000000001E-2</c:v>
                </c:pt>
                <c:pt idx="32193">
                  <c:v>3.8344400000000001E-2</c:v>
                </c:pt>
                <c:pt idx="32194">
                  <c:v>4.1401899999999998E-2</c:v>
                </c:pt>
                <c:pt idx="32195">
                  <c:v>2.55318E-2</c:v>
                </c:pt>
                <c:pt idx="32196">
                  <c:v>3.71685E-2</c:v>
                </c:pt>
                <c:pt idx="32197">
                  <c:v>2.34871E-2</c:v>
                </c:pt>
                <c:pt idx="32198">
                  <c:v>2.3625400000000001E-2</c:v>
                </c:pt>
                <c:pt idx="32199">
                  <c:v>1.8609000000000001E-2</c:v>
                </c:pt>
                <c:pt idx="32200">
                  <c:v>3.1435999999999999E-2</c:v>
                </c:pt>
                <c:pt idx="32201">
                  <c:v>2.8257399999999998E-2</c:v>
                </c:pt>
                <c:pt idx="32202">
                  <c:v>1.5500099999999999E-2</c:v>
                </c:pt>
                <c:pt idx="32203">
                  <c:v>4.1351300000000001E-2</c:v>
                </c:pt>
                <c:pt idx="32204">
                  <c:v>4.1536299999999998E-2</c:v>
                </c:pt>
                <c:pt idx="32205">
                  <c:v>1.9338600000000001E-2</c:v>
                </c:pt>
                <c:pt idx="32206">
                  <c:v>3.3286099999999999E-2</c:v>
                </c:pt>
                <c:pt idx="32207">
                  <c:v>2.5320100000000002E-2</c:v>
                </c:pt>
                <c:pt idx="32208">
                  <c:v>2.7690900000000001E-2</c:v>
                </c:pt>
                <c:pt idx="32209">
                  <c:v>2.1370900000000002E-2</c:v>
                </c:pt>
                <c:pt idx="32210">
                  <c:v>2.3753199999999999E-2</c:v>
                </c:pt>
                <c:pt idx="32211">
                  <c:v>3.1741100000000001E-2</c:v>
                </c:pt>
                <c:pt idx="32212">
                  <c:v>2.2895800000000001E-2</c:v>
                </c:pt>
                <c:pt idx="32213">
                  <c:v>2.29006E-2</c:v>
                </c:pt>
                <c:pt idx="32214">
                  <c:v>1.7024000000000001E-2</c:v>
                </c:pt>
                <c:pt idx="32215">
                  <c:v>2.72465E-2</c:v>
                </c:pt>
                <c:pt idx="32216">
                  <c:v>3.0096100000000001E-2</c:v>
                </c:pt>
                <c:pt idx="32217">
                  <c:v>2.07701E-2</c:v>
                </c:pt>
                <c:pt idx="32218">
                  <c:v>1.2739199999999999E-2</c:v>
                </c:pt>
                <c:pt idx="32219">
                  <c:v>6.7138700000000003E-3</c:v>
                </c:pt>
                <c:pt idx="32220">
                  <c:v>1.2101199999999999E-2</c:v>
                </c:pt>
                <c:pt idx="32221">
                  <c:v>2.06404E-2</c:v>
                </c:pt>
                <c:pt idx="32222">
                  <c:v>1.9941299999999999E-2</c:v>
                </c:pt>
                <c:pt idx="32223">
                  <c:v>1.90554E-2</c:v>
                </c:pt>
                <c:pt idx="32224">
                  <c:v>2.61517E-2</c:v>
                </c:pt>
                <c:pt idx="32225">
                  <c:v>2.0702399999999999E-2</c:v>
                </c:pt>
                <c:pt idx="32226">
                  <c:v>1.7942400000000001E-2</c:v>
                </c:pt>
                <c:pt idx="32227">
                  <c:v>3.0343999999999999E-2</c:v>
                </c:pt>
                <c:pt idx="32228">
                  <c:v>2.3746499999999999E-4</c:v>
                </c:pt>
                <c:pt idx="32229">
                  <c:v>1.9745800000000001E-2</c:v>
                </c:pt>
                <c:pt idx="32230">
                  <c:v>1.9392E-2</c:v>
                </c:pt>
                <c:pt idx="32231">
                  <c:v>1.84555E-2</c:v>
                </c:pt>
                <c:pt idx="32232">
                  <c:v>1.6734099999999998E-2</c:v>
                </c:pt>
                <c:pt idx="32233">
                  <c:v>-8.5792500000000001E-3</c:v>
                </c:pt>
                <c:pt idx="32234">
                  <c:v>2.44999E-3</c:v>
                </c:pt>
                <c:pt idx="32235">
                  <c:v>1.9167900000000002E-2</c:v>
                </c:pt>
                <c:pt idx="32236">
                  <c:v>1.5277900000000001E-2</c:v>
                </c:pt>
                <c:pt idx="32237">
                  <c:v>1.03216E-2</c:v>
                </c:pt>
                <c:pt idx="32238">
                  <c:v>1.2378699999999999E-2</c:v>
                </c:pt>
                <c:pt idx="32239">
                  <c:v>1.17588E-2</c:v>
                </c:pt>
                <c:pt idx="32240">
                  <c:v>3.2648099999999999E-2</c:v>
                </c:pt>
                <c:pt idx="32241">
                  <c:v>1.5040400000000001E-2</c:v>
                </c:pt>
                <c:pt idx="32242">
                  <c:v>7.8220400000000006E-3</c:v>
                </c:pt>
                <c:pt idx="32243">
                  <c:v>1.3979E-2</c:v>
                </c:pt>
                <c:pt idx="32244">
                  <c:v>9.4232599999999993E-3</c:v>
                </c:pt>
                <c:pt idx="32245">
                  <c:v>8.3704000000000001E-3</c:v>
                </c:pt>
                <c:pt idx="32246">
                  <c:v>2.1791499999999999E-3</c:v>
                </c:pt>
                <c:pt idx="32247">
                  <c:v>1.6923000000000001E-2</c:v>
                </c:pt>
                <c:pt idx="32248">
                  <c:v>1.1673899999999999E-2</c:v>
                </c:pt>
                <c:pt idx="32249">
                  <c:v>2.6858300000000002E-2</c:v>
                </c:pt>
                <c:pt idx="32250">
                  <c:v>3.9157900000000002E-2</c:v>
                </c:pt>
                <c:pt idx="32251">
                  <c:v>2.59829E-2</c:v>
                </c:pt>
                <c:pt idx="32252">
                  <c:v>4.3889999999999998E-2</c:v>
                </c:pt>
                <c:pt idx="32253">
                  <c:v>2.3692100000000001E-2</c:v>
                </c:pt>
                <c:pt idx="32254">
                  <c:v>7.1296700000000003E-3</c:v>
                </c:pt>
                <c:pt idx="32255">
                  <c:v>1.62525E-2</c:v>
                </c:pt>
                <c:pt idx="32256">
                  <c:v>1.43175E-2</c:v>
                </c:pt>
                <c:pt idx="32257">
                  <c:v>1.68705E-2</c:v>
                </c:pt>
                <c:pt idx="32258">
                  <c:v>2.06375E-2</c:v>
                </c:pt>
                <c:pt idx="32259">
                  <c:v>1.1177100000000001E-2</c:v>
                </c:pt>
                <c:pt idx="32260">
                  <c:v>1.52006E-2</c:v>
                </c:pt>
                <c:pt idx="32261">
                  <c:v>2.3353599999999999E-2</c:v>
                </c:pt>
                <c:pt idx="32262">
                  <c:v>3.2918900000000001E-2</c:v>
                </c:pt>
                <c:pt idx="32263">
                  <c:v>2.4181399999999999E-2</c:v>
                </c:pt>
                <c:pt idx="32264">
                  <c:v>2.7778600000000001E-2</c:v>
                </c:pt>
                <c:pt idx="32265">
                  <c:v>2.6625599999999999E-2</c:v>
                </c:pt>
                <c:pt idx="32266">
                  <c:v>3.0196199999999999E-2</c:v>
                </c:pt>
                <c:pt idx="32267">
                  <c:v>2.6808700000000001E-2</c:v>
                </c:pt>
                <c:pt idx="32268">
                  <c:v>2.77529E-2</c:v>
                </c:pt>
                <c:pt idx="32269">
                  <c:v>2.4992E-2</c:v>
                </c:pt>
                <c:pt idx="32270">
                  <c:v>1.5854799999999999E-2</c:v>
                </c:pt>
                <c:pt idx="32271">
                  <c:v>8.0795299999999997E-3</c:v>
                </c:pt>
                <c:pt idx="32272">
                  <c:v>1.79005E-2</c:v>
                </c:pt>
                <c:pt idx="32273">
                  <c:v>4.0470100000000002E-2</c:v>
                </c:pt>
                <c:pt idx="32274">
                  <c:v>3.9030099999999998E-2</c:v>
                </c:pt>
                <c:pt idx="32275">
                  <c:v>1.5152000000000001E-2</c:v>
                </c:pt>
                <c:pt idx="32276">
                  <c:v>2.0543100000000002E-2</c:v>
                </c:pt>
                <c:pt idx="32277">
                  <c:v>2.62814E-2</c:v>
                </c:pt>
                <c:pt idx="32278">
                  <c:v>4.4798900000000003E-2</c:v>
                </c:pt>
                <c:pt idx="32279">
                  <c:v>2.8882000000000001E-2</c:v>
                </c:pt>
                <c:pt idx="32280">
                  <c:v>3.4139599999999999E-2</c:v>
                </c:pt>
                <c:pt idx="32281">
                  <c:v>1.06821E-2</c:v>
                </c:pt>
                <c:pt idx="32282">
                  <c:v>2.9198600000000002E-2</c:v>
                </c:pt>
                <c:pt idx="32283">
                  <c:v>4.1112900000000001E-3</c:v>
                </c:pt>
                <c:pt idx="32284">
                  <c:v>1.97687E-2</c:v>
                </c:pt>
                <c:pt idx="32285">
                  <c:v>5.1092100000000001E-2</c:v>
                </c:pt>
                <c:pt idx="32286">
                  <c:v>3.0413599999999999E-2</c:v>
                </c:pt>
                <c:pt idx="32287">
                  <c:v>4.6915999999999999E-2</c:v>
                </c:pt>
                <c:pt idx="32288">
                  <c:v>3.7140800000000002E-2</c:v>
                </c:pt>
                <c:pt idx="32289">
                  <c:v>2.4024E-2</c:v>
                </c:pt>
                <c:pt idx="32290">
                  <c:v>4.1840599999999999E-2</c:v>
                </c:pt>
                <c:pt idx="32291">
                  <c:v>3.7074999999999997E-2</c:v>
                </c:pt>
                <c:pt idx="32292">
                  <c:v>3.3698100000000002E-2</c:v>
                </c:pt>
                <c:pt idx="32293">
                  <c:v>2.5024399999999999E-2</c:v>
                </c:pt>
                <c:pt idx="32294">
                  <c:v>4.1885400000000003E-2</c:v>
                </c:pt>
                <c:pt idx="32295">
                  <c:v>5.5210099999999998E-2</c:v>
                </c:pt>
                <c:pt idx="32296">
                  <c:v>3.2695799999999997E-2</c:v>
                </c:pt>
                <c:pt idx="32297">
                  <c:v>2.5278100000000001E-2</c:v>
                </c:pt>
                <c:pt idx="32298">
                  <c:v>4.0980299999999997E-2</c:v>
                </c:pt>
                <c:pt idx="32299">
                  <c:v>3.4180599999999998E-2</c:v>
                </c:pt>
                <c:pt idx="32300">
                  <c:v>2.8985E-2</c:v>
                </c:pt>
                <c:pt idx="32301">
                  <c:v>1.9434E-2</c:v>
                </c:pt>
                <c:pt idx="32302">
                  <c:v>2.7641300000000001E-2</c:v>
                </c:pt>
                <c:pt idx="32303">
                  <c:v>2.2431400000000001E-2</c:v>
                </c:pt>
                <c:pt idx="32304">
                  <c:v>3.1611399999999998E-2</c:v>
                </c:pt>
                <c:pt idx="32305">
                  <c:v>3.3189799999999998E-2</c:v>
                </c:pt>
                <c:pt idx="32306">
                  <c:v>3.0240099999999999E-2</c:v>
                </c:pt>
                <c:pt idx="32307">
                  <c:v>3.7794099999999997E-2</c:v>
                </c:pt>
                <c:pt idx="32308">
                  <c:v>3.9352400000000003E-2</c:v>
                </c:pt>
                <c:pt idx="32309">
                  <c:v>2.6832600000000002E-2</c:v>
                </c:pt>
                <c:pt idx="32310">
                  <c:v>2.54974E-2</c:v>
                </c:pt>
                <c:pt idx="32311">
                  <c:v>1.7035499999999999E-2</c:v>
                </c:pt>
                <c:pt idx="32312">
                  <c:v>2.3264900000000002E-2</c:v>
                </c:pt>
                <c:pt idx="32313">
                  <c:v>2.4201400000000001E-2</c:v>
                </c:pt>
                <c:pt idx="32314">
                  <c:v>1.8156100000000001E-2</c:v>
                </c:pt>
                <c:pt idx="32315">
                  <c:v>3.2953299999999998E-2</c:v>
                </c:pt>
                <c:pt idx="32316">
                  <c:v>1.6461400000000001E-2</c:v>
                </c:pt>
                <c:pt idx="32317">
                  <c:v>2.2286400000000001E-2</c:v>
                </c:pt>
                <c:pt idx="32318">
                  <c:v>3.1007799999999999E-2</c:v>
                </c:pt>
                <c:pt idx="32319">
                  <c:v>3.8280499999999999E-3</c:v>
                </c:pt>
                <c:pt idx="32320">
                  <c:v>1.0644000000000001E-2</c:v>
                </c:pt>
                <c:pt idx="32321">
                  <c:v>1.2937499999999999E-2</c:v>
                </c:pt>
                <c:pt idx="32322">
                  <c:v>7.2383899999999999E-3</c:v>
                </c:pt>
                <c:pt idx="32323">
                  <c:v>1.9277599999999999E-2</c:v>
                </c:pt>
                <c:pt idx="32324">
                  <c:v>1.54381E-2</c:v>
                </c:pt>
                <c:pt idx="32325">
                  <c:v>2.04067E-2</c:v>
                </c:pt>
                <c:pt idx="32326">
                  <c:v>7.1840300000000001E-3</c:v>
                </c:pt>
                <c:pt idx="32327">
                  <c:v>3.10163E-2</c:v>
                </c:pt>
                <c:pt idx="32328">
                  <c:v>-2.3975400000000001E-3</c:v>
                </c:pt>
                <c:pt idx="32329">
                  <c:v>1.1021599999999999E-2</c:v>
                </c:pt>
                <c:pt idx="32330">
                  <c:v>2.7073900000000001E-2</c:v>
                </c:pt>
                <c:pt idx="32331">
                  <c:v>1.50843E-2</c:v>
                </c:pt>
                <c:pt idx="32332">
                  <c:v>3.4580199999999998E-2</c:v>
                </c:pt>
                <c:pt idx="32333">
                  <c:v>1.41058E-2</c:v>
                </c:pt>
                <c:pt idx="32334">
                  <c:v>-5.7411199999999999E-4</c:v>
                </c:pt>
                <c:pt idx="32335">
                  <c:v>1.18551E-2</c:v>
                </c:pt>
                <c:pt idx="32336">
                  <c:v>1.8449799999999999E-2</c:v>
                </c:pt>
                <c:pt idx="32337">
                  <c:v>1.22547E-2</c:v>
                </c:pt>
                <c:pt idx="32338">
                  <c:v>-3.1661999999999999E-4</c:v>
                </c:pt>
                <c:pt idx="32339">
                  <c:v>6.8683599999999996E-3</c:v>
                </c:pt>
                <c:pt idx="32340">
                  <c:v>1.3875999999999999E-3</c:v>
                </c:pt>
                <c:pt idx="32341">
                  <c:v>-2.62451E-3</c:v>
                </c:pt>
                <c:pt idx="32342">
                  <c:v>-1.14441E-4</c:v>
                </c:pt>
                <c:pt idx="32343">
                  <c:v>1.8046400000000001E-2</c:v>
                </c:pt>
                <c:pt idx="32344">
                  <c:v>1.46322E-2</c:v>
                </c:pt>
                <c:pt idx="32345">
                  <c:v>3.0528099999999999E-2</c:v>
                </c:pt>
                <c:pt idx="32346">
                  <c:v>-5.90611E-3</c:v>
                </c:pt>
                <c:pt idx="32347">
                  <c:v>-8.4466899999999998E-3</c:v>
                </c:pt>
                <c:pt idx="32348">
                  <c:v>1.32961E-2</c:v>
                </c:pt>
                <c:pt idx="32349">
                  <c:v>1.95351E-2</c:v>
                </c:pt>
                <c:pt idx="32350">
                  <c:v>1.81704E-2</c:v>
                </c:pt>
                <c:pt idx="32351">
                  <c:v>-2.6550300000000001E-3</c:v>
                </c:pt>
                <c:pt idx="32352">
                  <c:v>-1.1425000000000001E-3</c:v>
                </c:pt>
                <c:pt idx="32353">
                  <c:v>2.0618399999999999E-2</c:v>
                </c:pt>
                <c:pt idx="32354">
                  <c:v>-5.2413900000000003E-3</c:v>
                </c:pt>
                <c:pt idx="32355">
                  <c:v>-9.2391999999999995E-3</c:v>
                </c:pt>
                <c:pt idx="32356">
                  <c:v>-1.9311899999999999E-3</c:v>
                </c:pt>
                <c:pt idx="32357">
                  <c:v>4.43363E-3</c:v>
                </c:pt>
                <c:pt idx="32358">
                  <c:v>3.3492999999999999E-3</c:v>
                </c:pt>
                <c:pt idx="32359">
                  <c:v>2.68841E-3</c:v>
                </c:pt>
                <c:pt idx="32360">
                  <c:v>9.4633100000000008E-3</c:v>
                </c:pt>
                <c:pt idx="32361">
                  <c:v>1.35765E-2</c:v>
                </c:pt>
                <c:pt idx="32362">
                  <c:v>-2.8238299999999998E-3</c:v>
                </c:pt>
                <c:pt idx="32363">
                  <c:v>-2.5517499999999999E-2</c:v>
                </c:pt>
                <c:pt idx="32364">
                  <c:v>-2.36835E-2</c:v>
                </c:pt>
                <c:pt idx="32365">
                  <c:v>1.5885400000000001E-2</c:v>
                </c:pt>
                <c:pt idx="32366">
                  <c:v>1.6080899999999999E-2</c:v>
                </c:pt>
                <c:pt idx="32367">
                  <c:v>-8.7175399999999993E-3</c:v>
                </c:pt>
                <c:pt idx="32368">
                  <c:v>2.3069399999999999E-3</c:v>
                </c:pt>
                <c:pt idx="32369">
                  <c:v>-1.8138900000000001E-3</c:v>
                </c:pt>
                <c:pt idx="32370">
                  <c:v>1.28775E-2</c:v>
                </c:pt>
                <c:pt idx="32371">
                  <c:v>-1.0254900000000001E-2</c:v>
                </c:pt>
                <c:pt idx="32372">
                  <c:v>9.1533699999999992E-3</c:v>
                </c:pt>
                <c:pt idx="32373">
                  <c:v>-7.2183600000000001E-3</c:v>
                </c:pt>
                <c:pt idx="32374">
                  <c:v>8.9359300000000003E-4</c:v>
                </c:pt>
                <c:pt idx="32375">
                  <c:v>-1.7309199999999999E-3</c:v>
                </c:pt>
                <c:pt idx="32376">
                  <c:v>3.04222E-3</c:v>
                </c:pt>
                <c:pt idx="32377">
                  <c:v>9.7961400000000001E-3</c:v>
                </c:pt>
                <c:pt idx="32378">
                  <c:v>2.3613000000000002E-3</c:v>
                </c:pt>
                <c:pt idx="32379">
                  <c:v>8.9569100000000002E-3</c:v>
                </c:pt>
                <c:pt idx="32380">
                  <c:v>5.44167E-3</c:v>
                </c:pt>
                <c:pt idx="32381">
                  <c:v>3.6239600000000002E-4</c:v>
                </c:pt>
                <c:pt idx="32382">
                  <c:v>1.4686600000000001E-3</c:v>
                </c:pt>
                <c:pt idx="32383">
                  <c:v>-7.0800799999999999E-3</c:v>
                </c:pt>
                <c:pt idx="32384">
                  <c:v>-8.4905599999999994E-3</c:v>
                </c:pt>
                <c:pt idx="32385">
                  <c:v>-1.6070399999999999E-2</c:v>
                </c:pt>
                <c:pt idx="32386">
                  <c:v>-1.73378E-2</c:v>
                </c:pt>
                <c:pt idx="32387">
                  <c:v>-3.2911300000000002E-3</c:v>
                </c:pt>
                <c:pt idx="32388">
                  <c:v>-8.5468300000000001E-3</c:v>
                </c:pt>
                <c:pt idx="32389">
                  <c:v>-9.3746200000000002E-3</c:v>
                </c:pt>
                <c:pt idx="32390">
                  <c:v>-1.8236200000000001E-2</c:v>
                </c:pt>
                <c:pt idx="32391">
                  <c:v>-2.8196300000000001E-2</c:v>
                </c:pt>
                <c:pt idx="32392">
                  <c:v>-1.5934E-2</c:v>
                </c:pt>
                <c:pt idx="32393">
                  <c:v>-3.7107500000000001E-3</c:v>
                </c:pt>
                <c:pt idx="32394">
                  <c:v>-1.52578E-2</c:v>
                </c:pt>
                <c:pt idx="32395">
                  <c:v>-2.0835900000000001E-2</c:v>
                </c:pt>
                <c:pt idx="32396">
                  <c:v>-2.6692400000000002E-2</c:v>
                </c:pt>
                <c:pt idx="32397">
                  <c:v>-1.20564E-2</c:v>
                </c:pt>
                <c:pt idx="32398">
                  <c:v>2.9859499999999998E-3</c:v>
                </c:pt>
                <c:pt idx="32399">
                  <c:v>-1.51749E-2</c:v>
                </c:pt>
                <c:pt idx="32400">
                  <c:v>-1.2012500000000001E-2</c:v>
                </c:pt>
                <c:pt idx="32401">
                  <c:v>-3.2129300000000001E-3</c:v>
                </c:pt>
                <c:pt idx="32402" formatCode="0.00E+00">
                  <c:v>-6.5803500000000001E-5</c:v>
                </c:pt>
                <c:pt idx="32403">
                  <c:v>-2.4709699999999999E-3</c:v>
                </c:pt>
                <c:pt idx="32404">
                  <c:v>-1.87435E-2</c:v>
                </c:pt>
                <c:pt idx="32405">
                  <c:v>-7.2765399999999997E-3</c:v>
                </c:pt>
                <c:pt idx="32406">
                  <c:v>-1.3528800000000001E-2</c:v>
                </c:pt>
                <c:pt idx="32407">
                  <c:v>-1.7164200000000001E-2</c:v>
                </c:pt>
                <c:pt idx="32408">
                  <c:v>-1.3042399999999999E-2</c:v>
                </c:pt>
                <c:pt idx="32409">
                  <c:v>-2.2994000000000001E-2</c:v>
                </c:pt>
                <c:pt idx="32410">
                  <c:v>-1.3341900000000001E-3</c:v>
                </c:pt>
                <c:pt idx="32411">
                  <c:v>-3.7412600000000002E-3</c:v>
                </c:pt>
                <c:pt idx="32412">
                  <c:v>-2.0263699999999999E-2</c:v>
                </c:pt>
                <c:pt idx="32413">
                  <c:v>-2.59829E-2</c:v>
                </c:pt>
                <c:pt idx="32414">
                  <c:v>-2.8729399999999999E-2</c:v>
                </c:pt>
                <c:pt idx="32415">
                  <c:v>-2.3096999999999999E-2</c:v>
                </c:pt>
                <c:pt idx="32416">
                  <c:v>-2.4356800000000001E-2</c:v>
                </c:pt>
                <c:pt idx="32417">
                  <c:v>-1.8907500000000001E-2</c:v>
                </c:pt>
                <c:pt idx="32418">
                  <c:v>-8.9979199999999995E-3</c:v>
                </c:pt>
                <c:pt idx="32419">
                  <c:v>-2.7322800000000001E-2</c:v>
                </c:pt>
                <c:pt idx="32420">
                  <c:v>-1.44157E-2</c:v>
                </c:pt>
                <c:pt idx="32421">
                  <c:v>-7.7829400000000003E-3</c:v>
                </c:pt>
                <c:pt idx="32422">
                  <c:v>-2.2066100000000002E-2</c:v>
                </c:pt>
                <c:pt idx="32423">
                  <c:v>-2.1278399999999999E-2</c:v>
                </c:pt>
                <c:pt idx="32424">
                  <c:v>-1.9824000000000001E-2</c:v>
                </c:pt>
                <c:pt idx="32425">
                  <c:v>-7.4310299999999999E-3</c:v>
                </c:pt>
                <c:pt idx="32426">
                  <c:v>-2.1812399999999999E-2</c:v>
                </c:pt>
                <c:pt idx="32427">
                  <c:v>-3.14655E-2</c:v>
                </c:pt>
                <c:pt idx="32428">
                  <c:v>-1.6378400000000001E-2</c:v>
                </c:pt>
                <c:pt idx="32429">
                  <c:v>-1.76411E-2</c:v>
                </c:pt>
                <c:pt idx="32430">
                  <c:v>-1.1446E-2</c:v>
                </c:pt>
                <c:pt idx="32431">
                  <c:v>-1.8485100000000001E-2</c:v>
                </c:pt>
                <c:pt idx="32432">
                  <c:v>-2.6567500000000001E-2</c:v>
                </c:pt>
                <c:pt idx="32433">
                  <c:v>-1.32408E-2</c:v>
                </c:pt>
                <c:pt idx="32434">
                  <c:v>-4.2514800000000002E-3</c:v>
                </c:pt>
                <c:pt idx="32435">
                  <c:v>-2.8913500000000002E-2</c:v>
                </c:pt>
                <c:pt idx="32436">
                  <c:v>-4.0453000000000003E-2</c:v>
                </c:pt>
                <c:pt idx="32437">
                  <c:v>-8.9674000000000004E-3</c:v>
                </c:pt>
                <c:pt idx="32438">
                  <c:v>2.1028499999999999E-3</c:v>
                </c:pt>
                <c:pt idx="32439">
                  <c:v>-1.1178E-2</c:v>
                </c:pt>
                <c:pt idx="32440">
                  <c:v>-1.6538600000000001E-2</c:v>
                </c:pt>
                <c:pt idx="32441">
                  <c:v>-2.4183300000000001E-2</c:v>
                </c:pt>
                <c:pt idx="32442">
                  <c:v>-1.64499E-2</c:v>
                </c:pt>
                <c:pt idx="32443">
                  <c:v>-1.9543600000000001E-2</c:v>
                </c:pt>
                <c:pt idx="32444">
                  <c:v>-3.1340600000000003E-2</c:v>
                </c:pt>
                <c:pt idx="32445">
                  <c:v>-2.6834500000000001E-2</c:v>
                </c:pt>
                <c:pt idx="32446">
                  <c:v>-1.8949500000000001E-2</c:v>
                </c:pt>
                <c:pt idx="32447">
                  <c:v>-7.6532400000000004E-3</c:v>
                </c:pt>
                <c:pt idx="32448">
                  <c:v>-2.0929300000000001E-2</c:v>
                </c:pt>
                <c:pt idx="32449">
                  <c:v>-1.9476899999999998E-2</c:v>
                </c:pt>
                <c:pt idx="32450">
                  <c:v>-2.50797E-2</c:v>
                </c:pt>
                <c:pt idx="32451">
                  <c:v>-6.1855299999999998E-3</c:v>
                </c:pt>
                <c:pt idx="32452">
                  <c:v>-1.4179199999999999E-2</c:v>
                </c:pt>
                <c:pt idx="32453">
                  <c:v>-1.4391899999999999E-2</c:v>
                </c:pt>
                <c:pt idx="32454">
                  <c:v>-2.73371E-2</c:v>
                </c:pt>
                <c:pt idx="32455">
                  <c:v>-1.6946800000000001E-2</c:v>
                </c:pt>
                <c:pt idx="32456">
                  <c:v>-5.6047400000000004E-3</c:v>
                </c:pt>
                <c:pt idx="32457">
                  <c:v>-2.1640800000000002E-2</c:v>
                </c:pt>
                <c:pt idx="32458">
                  <c:v>-2.1826700000000001E-2</c:v>
                </c:pt>
                <c:pt idx="32459">
                  <c:v>-2.2185300000000002E-2</c:v>
                </c:pt>
                <c:pt idx="32460">
                  <c:v>-2.0838700000000002E-2</c:v>
                </c:pt>
                <c:pt idx="32461">
                  <c:v>-2.2779500000000001E-2</c:v>
                </c:pt>
                <c:pt idx="32462">
                  <c:v>-1.5360800000000001E-2</c:v>
                </c:pt>
                <c:pt idx="32463">
                  <c:v>-2.37751E-2</c:v>
                </c:pt>
                <c:pt idx="32464">
                  <c:v>-3.2619500000000003E-2</c:v>
                </c:pt>
                <c:pt idx="32465">
                  <c:v>-3.3037200000000003E-2</c:v>
                </c:pt>
                <c:pt idx="32466">
                  <c:v>-7.8201299999999998E-3</c:v>
                </c:pt>
                <c:pt idx="32467">
                  <c:v>-1.52693E-2</c:v>
                </c:pt>
                <c:pt idx="32468">
                  <c:v>-3.4852000000000001E-2</c:v>
                </c:pt>
                <c:pt idx="32469">
                  <c:v>-2.70443E-2</c:v>
                </c:pt>
                <c:pt idx="32470">
                  <c:v>-8.7556800000000001E-3</c:v>
                </c:pt>
                <c:pt idx="32471">
                  <c:v>-1.97325E-2</c:v>
                </c:pt>
                <c:pt idx="32472">
                  <c:v>-3.0809400000000001E-2</c:v>
                </c:pt>
                <c:pt idx="32473">
                  <c:v>-3.09229E-2</c:v>
                </c:pt>
                <c:pt idx="32474">
                  <c:v>-2.5757800000000001E-2</c:v>
                </c:pt>
                <c:pt idx="32475">
                  <c:v>-1.6264000000000001E-2</c:v>
                </c:pt>
                <c:pt idx="32476">
                  <c:v>-1.4226000000000001E-2</c:v>
                </c:pt>
                <c:pt idx="32477">
                  <c:v>-3.6464700000000003E-2</c:v>
                </c:pt>
                <c:pt idx="32478">
                  <c:v>-1.6995400000000001E-2</c:v>
                </c:pt>
                <c:pt idx="32479">
                  <c:v>1.49822E-3</c:v>
                </c:pt>
                <c:pt idx="32480">
                  <c:v>-2.0748099999999998E-2</c:v>
                </c:pt>
                <c:pt idx="32481">
                  <c:v>-1.2051600000000001E-2</c:v>
                </c:pt>
                <c:pt idx="32482">
                  <c:v>-4.1484800000000004E-3</c:v>
                </c:pt>
                <c:pt idx="32483">
                  <c:v>7.8964200000000001E-4</c:v>
                </c:pt>
                <c:pt idx="32484">
                  <c:v>-2.0750999999999999E-2</c:v>
                </c:pt>
                <c:pt idx="32485">
                  <c:v>-3.4288399999999997E-2</c:v>
                </c:pt>
                <c:pt idx="32486">
                  <c:v>-1.9655200000000001E-3</c:v>
                </c:pt>
                <c:pt idx="32487">
                  <c:v>2.1946E-2</c:v>
                </c:pt>
                <c:pt idx="32488">
                  <c:v>-1.94626E-2</c:v>
                </c:pt>
                <c:pt idx="32489">
                  <c:v>-3.4583999999999997E-2</c:v>
                </c:pt>
                <c:pt idx="32490">
                  <c:v>-7.5435600000000004E-3</c:v>
                </c:pt>
                <c:pt idx="32491">
                  <c:v>-1.07822E-2</c:v>
                </c:pt>
                <c:pt idx="32492">
                  <c:v>-2.8170600000000001E-2</c:v>
                </c:pt>
                <c:pt idx="32493">
                  <c:v>-3.8495099999999997E-2</c:v>
                </c:pt>
                <c:pt idx="32494">
                  <c:v>-9.9115399999999999E-3</c:v>
                </c:pt>
                <c:pt idx="32495">
                  <c:v>-1.4744800000000001E-2</c:v>
                </c:pt>
                <c:pt idx="32496">
                  <c:v>-1.61285E-2</c:v>
                </c:pt>
                <c:pt idx="32497">
                  <c:v>-1.00851E-2</c:v>
                </c:pt>
                <c:pt idx="32498">
                  <c:v>-2.0296100000000001E-2</c:v>
                </c:pt>
                <c:pt idx="32499">
                  <c:v>-1.45807E-2</c:v>
                </c:pt>
                <c:pt idx="32500">
                  <c:v>-2.5260899999999999E-2</c:v>
                </c:pt>
                <c:pt idx="32501">
                  <c:v>-3.28636E-2</c:v>
                </c:pt>
                <c:pt idx="32502">
                  <c:v>-2.83308E-2</c:v>
                </c:pt>
                <c:pt idx="32503">
                  <c:v>-2.0321800000000001E-2</c:v>
                </c:pt>
                <c:pt idx="32504">
                  <c:v>-1.0179499999999999E-2</c:v>
                </c:pt>
                <c:pt idx="32505">
                  <c:v>-2.1417599999999998E-2</c:v>
                </c:pt>
                <c:pt idx="32506">
                  <c:v>-1.6183900000000001E-2</c:v>
                </c:pt>
                <c:pt idx="32507">
                  <c:v>-1.89667E-2</c:v>
                </c:pt>
                <c:pt idx="32508">
                  <c:v>-1.7865200000000001E-2</c:v>
                </c:pt>
                <c:pt idx="32509">
                  <c:v>-2.7524900000000001E-2</c:v>
                </c:pt>
                <c:pt idx="32510">
                  <c:v>-3.40624E-2</c:v>
                </c:pt>
                <c:pt idx="32511">
                  <c:v>-1.1932399999999999E-2</c:v>
                </c:pt>
                <c:pt idx="32512">
                  <c:v>-1.6022700000000001E-2</c:v>
                </c:pt>
                <c:pt idx="32513">
                  <c:v>-3.06149E-2</c:v>
                </c:pt>
                <c:pt idx="32514">
                  <c:v>-1.49593E-2</c:v>
                </c:pt>
                <c:pt idx="32515">
                  <c:v>-8.8844300000000005E-3</c:v>
                </c:pt>
                <c:pt idx="32516">
                  <c:v>-1.12944E-2</c:v>
                </c:pt>
                <c:pt idx="32517">
                  <c:v>-2.3158100000000001E-2</c:v>
                </c:pt>
                <c:pt idx="32518">
                  <c:v>-3.7817999999999997E-2</c:v>
                </c:pt>
                <c:pt idx="32519">
                  <c:v>-1.4514899999999999E-3</c:v>
                </c:pt>
                <c:pt idx="32520">
                  <c:v>-2.8506299999999998E-2</c:v>
                </c:pt>
                <c:pt idx="32521">
                  <c:v>-2.2411299999999999E-2</c:v>
                </c:pt>
                <c:pt idx="32522">
                  <c:v>-2.60973E-2</c:v>
                </c:pt>
                <c:pt idx="32523">
                  <c:v>-2.40555E-2</c:v>
                </c:pt>
                <c:pt idx="32524">
                  <c:v>-9.0084099999999997E-3</c:v>
                </c:pt>
                <c:pt idx="32525">
                  <c:v>-2.39124E-2</c:v>
                </c:pt>
                <c:pt idx="32526">
                  <c:v>-2.8973599999999999E-2</c:v>
                </c:pt>
                <c:pt idx="32527" formatCode="0.00E+00">
                  <c:v>-2.1078099999999999E-2</c:v>
                </c:pt>
                <c:pt idx="32528">
                  <c:v>-1.5254999999999999E-2</c:v>
                </c:pt>
                <c:pt idx="32529">
                  <c:v>-2.0646100000000001E-2</c:v>
                </c:pt>
                <c:pt idx="32530">
                  <c:v>-2.7341799999999999E-2</c:v>
                </c:pt>
                <c:pt idx="32531">
                  <c:v>-1.35593E-2</c:v>
                </c:pt>
                <c:pt idx="32532">
                  <c:v>-2.17743E-2</c:v>
                </c:pt>
                <c:pt idx="32533">
                  <c:v>-1.6049399999999998E-2</c:v>
                </c:pt>
                <c:pt idx="32534">
                  <c:v>-3.2787300000000001E-3</c:v>
                </c:pt>
                <c:pt idx="32535">
                  <c:v>-1.94416E-2</c:v>
                </c:pt>
                <c:pt idx="32536">
                  <c:v>-1.46666E-2</c:v>
                </c:pt>
                <c:pt idx="32537">
                  <c:v>-7.6112699999999998E-3</c:v>
                </c:pt>
                <c:pt idx="32538">
                  <c:v>-6.4077400000000003E-3</c:v>
                </c:pt>
                <c:pt idx="32539">
                  <c:v>6.9732700000000002E-3</c:v>
                </c:pt>
                <c:pt idx="32540">
                  <c:v>-1.87111E-3</c:v>
                </c:pt>
                <c:pt idx="32541">
                  <c:v>-6.6966999999999999E-3</c:v>
                </c:pt>
                <c:pt idx="32542">
                  <c:v>-1.18017E-2</c:v>
                </c:pt>
                <c:pt idx="32543">
                  <c:v>-1.7107000000000001E-2</c:v>
                </c:pt>
                <c:pt idx="32544">
                  <c:v>-1.5805199999999998E-2</c:v>
                </c:pt>
                <c:pt idx="32545">
                  <c:v>-7.6579999999999997E-4</c:v>
                </c:pt>
                <c:pt idx="32546">
                  <c:v>-1.6267799999999999E-2</c:v>
                </c:pt>
                <c:pt idx="32547">
                  <c:v>-2.7180699999999999E-2</c:v>
                </c:pt>
                <c:pt idx="32548">
                  <c:v>-2.3824700000000001E-2</c:v>
                </c:pt>
                <c:pt idx="32549">
                  <c:v>-2.28691E-2</c:v>
                </c:pt>
                <c:pt idx="32550">
                  <c:v>-8.1205400000000007E-3</c:v>
                </c:pt>
                <c:pt idx="32551">
                  <c:v>-5.4511999999999998E-3</c:v>
                </c:pt>
                <c:pt idx="32552">
                  <c:v>-1.41735E-2</c:v>
                </c:pt>
                <c:pt idx="32553">
                  <c:v>-1.44844E-2</c:v>
                </c:pt>
                <c:pt idx="32554">
                  <c:v>-1.31798E-2</c:v>
                </c:pt>
                <c:pt idx="32555">
                  <c:v>-2.5903700000000002E-2</c:v>
                </c:pt>
                <c:pt idx="32556">
                  <c:v>-1.29642E-2</c:v>
                </c:pt>
                <c:pt idx="32557">
                  <c:v>-2.5529900000000002E-3</c:v>
                </c:pt>
                <c:pt idx="32558">
                  <c:v>-2.5105499999999999E-2</c:v>
                </c:pt>
                <c:pt idx="32559">
                  <c:v>-1.2936599999999999E-2</c:v>
                </c:pt>
                <c:pt idx="32560">
                  <c:v>-1.30291E-2</c:v>
                </c:pt>
                <c:pt idx="32561">
                  <c:v>-1.0438899999999999E-2</c:v>
                </c:pt>
                <c:pt idx="32562">
                  <c:v>-1.3476399999999999E-2</c:v>
                </c:pt>
                <c:pt idx="32563">
                  <c:v>-9.1295200000000003E-3</c:v>
                </c:pt>
                <c:pt idx="32564">
                  <c:v>-8.61549E-3</c:v>
                </c:pt>
                <c:pt idx="32565">
                  <c:v>-2.9725100000000001E-2</c:v>
                </c:pt>
                <c:pt idx="32566">
                  <c:v>-5.4454799999999999E-3</c:v>
                </c:pt>
                <c:pt idx="32567">
                  <c:v>-2.3651100000000001E-4</c:v>
                </c:pt>
                <c:pt idx="32568">
                  <c:v>3.5457599999999998E-3</c:v>
                </c:pt>
                <c:pt idx="32569">
                  <c:v>-2.5764499999999999E-2</c:v>
                </c:pt>
                <c:pt idx="32570">
                  <c:v>-3.1843200000000002E-2</c:v>
                </c:pt>
                <c:pt idx="32571">
                  <c:v>-1.7663000000000002E-2</c:v>
                </c:pt>
                <c:pt idx="32572">
                  <c:v>-1.06125E-2</c:v>
                </c:pt>
                <c:pt idx="32573">
                  <c:v>-1.8280999999999999E-2</c:v>
                </c:pt>
                <c:pt idx="32574">
                  <c:v>-2.2753700000000002E-2</c:v>
                </c:pt>
                <c:pt idx="32575">
                  <c:v>-2.6951800000000001E-2</c:v>
                </c:pt>
                <c:pt idx="32576">
                  <c:v>-4.0546400000000003E-2</c:v>
                </c:pt>
                <c:pt idx="32577">
                  <c:v>-1.6106599999999999E-2</c:v>
                </c:pt>
                <c:pt idx="32578">
                  <c:v>-1.8061600000000001E-2</c:v>
                </c:pt>
                <c:pt idx="32579">
                  <c:v>-4.4574699999999998E-3</c:v>
                </c:pt>
                <c:pt idx="32580">
                  <c:v>-2.4271999999999998E-2</c:v>
                </c:pt>
                <c:pt idx="32581">
                  <c:v>-3.7674899999999997E-2</c:v>
                </c:pt>
                <c:pt idx="32582">
                  <c:v>-1.5940699999999999E-2</c:v>
                </c:pt>
                <c:pt idx="32583">
                  <c:v>-1.35269E-2</c:v>
                </c:pt>
                <c:pt idx="32584">
                  <c:v>-8.4524200000000004E-3</c:v>
                </c:pt>
                <c:pt idx="32585">
                  <c:v>-3.5881000000000003E-2</c:v>
                </c:pt>
                <c:pt idx="32586">
                  <c:v>-1.45817E-2</c:v>
                </c:pt>
                <c:pt idx="32587">
                  <c:v>-2.51398E-2</c:v>
                </c:pt>
                <c:pt idx="32588">
                  <c:v>-1.9089700000000001E-2</c:v>
                </c:pt>
                <c:pt idx="32589">
                  <c:v>-2.5688200000000001E-2</c:v>
                </c:pt>
                <c:pt idx="32590">
                  <c:v>-1.0452299999999999E-2</c:v>
                </c:pt>
                <c:pt idx="32591">
                  <c:v>-2.1944E-3</c:v>
                </c:pt>
                <c:pt idx="32592">
                  <c:v>-3.4603099999999998E-2</c:v>
                </c:pt>
                <c:pt idx="32593">
                  <c:v>-3.2641400000000001E-2</c:v>
                </c:pt>
                <c:pt idx="32594">
                  <c:v>-1.06792E-2</c:v>
                </c:pt>
                <c:pt idx="32595">
                  <c:v>1.88828E-3</c:v>
                </c:pt>
                <c:pt idx="32596">
                  <c:v>-1.91927E-2</c:v>
                </c:pt>
                <c:pt idx="32597">
                  <c:v>-2.0180699999999999E-2</c:v>
                </c:pt>
                <c:pt idx="32598">
                  <c:v>-2.84452E-2</c:v>
                </c:pt>
                <c:pt idx="32599">
                  <c:v>-3.7828399999999998E-2</c:v>
                </c:pt>
                <c:pt idx="32600">
                  <c:v>-1.60637E-2</c:v>
                </c:pt>
                <c:pt idx="32601">
                  <c:v>-2.0543100000000002E-2</c:v>
                </c:pt>
                <c:pt idx="32602">
                  <c:v>-1.6085599999999999E-2</c:v>
                </c:pt>
                <c:pt idx="32603">
                  <c:v>-3.3914600000000003E-2</c:v>
                </c:pt>
                <c:pt idx="32604">
                  <c:v>-3.2041500000000001E-2</c:v>
                </c:pt>
                <c:pt idx="32605">
                  <c:v>-6.1559700000000002E-3</c:v>
                </c:pt>
                <c:pt idx="32606">
                  <c:v>-1.8224700000000001E-3</c:v>
                </c:pt>
                <c:pt idx="32607">
                  <c:v>2.0561199999999998E-3</c:v>
                </c:pt>
                <c:pt idx="32608" formatCode="0.00E+00">
                  <c:v>-1.42498E-2</c:v>
                </c:pt>
                <c:pt idx="32609">
                  <c:v>-1.01881E-2</c:v>
                </c:pt>
                <c:pt idx="32610">
                  <c:v>-5.6390800000000003E-3</c:v>
                </c:pt>
                <c:pt idx="32611">
                  <c:v>9.62257E-4</c:v>
                </c:pt>
                <c:pt idx="32612">
                  <c:v>-6.6289900000000004E-3</c:v>
                </c:pt>
                <c:pt idx="32613">
                  <c:v>-2.4509400000000001E-4</c:v>
                </c:pt>
                <c:pt idx="32614">
                  <c:v>9.6731200000000003E-3</c:v>
                </c:pt>
                <c:pt idx="32615">
                  <c:v>-1.0528600000000001E-2</c:v>
                </c:pt>
                <c:pt idx="32616">
                  <c:v>-1.26543E-2</c:v>
                </c:pt>
                <c:pt idx="32617">
                  <c:v>1.27878E-2</c:v>
                </c:pt>
                <c:pt idx="32618">
                  <c:v>1.3812100000000001E-2</c:v>
                </c:pt>
                <c:pt idx="32619">
                  <c:v>1.2640999999999999E-2</c:v>
                </c:pt>
                <c:pt idx="32620">
                  <c:v>3.2043499999999999E-4</c:v>
                </c:pt>
                <c:pt idx="32621">
                  <c:v>5.8326699999999999E-3</c:v>
                </c:pt>
                <c:pt idx="32622">
                  <c:v>1.3627999999999999E-2</c:v>
                </c:pt>
                <c:pt idx="32623">
                  <c:v>1.3485E-2</c:v>
                </c:pt>
                <c:pt idx="32624">
                  <c:v>1.35899E-3</c:v>
                </c:pt>
                <c:pt idx="32625">
                  <c:v>1.8959000000000001E-3</c:v>
                </c:pt>
                <c:pt idx="32626">
                  <c:v>5.8317200000000003E-3</c:v>
                </c:pt>
                <c:pt idx="32627">
                  <c:v>-6.13117E-3</c:v>
                </c:pt>
                <c:pt idx="32628">
                  <c:v>-8.8882400000000004E-3</c:v>
                </c:pt>
                <c:pt idx="32629">
                  <c:v>5.2356700000000004E-3</c:v>
                </c:pt>
                <c:pt idx="32630">
                  <c:v>7.6751700000000003E-3</c:v>
                </c:pt>
                <c:pt idx="32631">
                  <c:v>-3.4532500000000002E-3</c:v>
                </c:pt>
                <c:pt idx="32632">
                  <c:v>-9.5062299999999992E-3</c:v>
                </c:pt>
                <c:pt idx="32633">
                  <c:v>-9.6492799999999997E-3</c:v>
                </c:pt>
                <c:pt idx="32634">
                  <c:v>-2.15912E-3</c:v>
                </c:pt>
                <c:pt idx="32635">
                  <c:v>-1.8072100000000001E-3</c:v>
                </c:pt>
                <c:pt idx="32636">
                  <c:v>8.8300700000000006E-3</c:v>
                </c:pt>
                <c:pt idx="32637">
                  <c:v>-1.03531E-2</c:v>
                </c:pt>
                <c:pt idx="32638">
                  <c:v>-5.4359400000000002E-3</c:v>
                </c:pt>
                <c:pt idx="32639">
                  <c:v>-5.29957E-3</c:v>
                </c:pt>
                <c:pt idx="32640">
                  <c:v>1.0399800000000001E-2</c:v>
                </c:pt>
                <c:pt idx="32641">
                  <c:v>1.2907E-2</c:v>
                </c:pt>
                <c:pt idx="32642">
                  <c:v>1.7758400000000001E-2</c:v>
                </c:pt>
                <c:pt idx="32643">
                  <c:v>2.1054300000000001E-2</c:v>
                </c:pt>
                <c:pt idx="32644">
                  <c:v>9.7293899999999992E-3</c:v>
                </c:pt>
                <c:pt idx="32645">
                  <c:v>7.41291E-3</c:v>
                </c:pt>
                <c:pt idx="32646">
                  <c:v>2.55623E-2</c:v>
                </c:pt>
                <c:pt idx="32647">
                  <c:v>2.7073900000000001E-2</c:v>
                </c:pt>
                <c:pt idx="32648">
                  <c:v>-4.7645600000000001E-3</c:v>
                </c:pt>
                <c:pt idx="32649">
                  <c:v>1.3931300000000001E-2</c:v>
                </c:pt>
                <c:pt idx="32650">
                  <c:v>2.0273200000000002E-2</c:v>
                </c:pt>
                <c:pt idx="32651">
                  <c:v>2.1141099999999999E-2</c:v>
                </c:pt>
                <c:pt idx="32652">
                  <c:v>1.10893E-2</c:v>
                </c:pt>
                <c:pt idx="32653">
                  <c:v>7.3003800000000004E-3</c:v>
                </c:pt>
                <c:pt idx="32654">
                  <c:v>2.51522E-2</c:v>
                </c:pt>
                <c:pt idx="32655">
                  <c:v>1.8261900000000001E-2</c:v>
                </c:pt>
                <c:pt idx="32656">
                  <c:v>6.3104600000000004E-3</c:v>
                </c:pt>
                <c:pt idx="32657">
                  <c:v>1.6747499999999998E-2</c:v>
                </c:pt>
                <c:pt idx="32658">
                  <c:v>7.4996899999999998E-3</c:v>
                </c:pt>
                <c:pt idx="32659">
                  <c:v>1.82972E-2</c:v>
                </c:pt>
                <c:pt idx="32660">
                  <c:v>1.46112E-2</c:v>
                </c:pt>
                <c:pt idx="32661">
                  <c:v>2.57082E-2</c:v>
                </c:pt>
                <c:pt idx="32662">
                  <c:v>3.2281900000000002E-2</c:v>
                </c:pt>
                <c:pt idx="32663">
                  <c:v>9.8447799999999992E-3</c:v>
                </c:pt>
                <c:pt idx="32664">
                  <c:v>2.8103800000000002E-2</c:v>
                </c:pt>
                <c:pt idx="32665">
                  <c:v>2.2622099999999999E-2</c:v>
                </c:pt>
                <c:pt idx="32666">
                  <c:v>3.9491700000000001E-3</c:v>
                </c:pt>
                <c:pt idx="32667">
                  <c:v>8.2454699999999995E-3</c:v>
                </c:pt>
                <c:pt idx="32668">
                  <c:v>2.6067699999999999E-2</c:v>
                </c:pt>
                <c:pt idx="32669">
                  <c:v>1.50852E-2</c:v>
                </c:pt>
                <c:pt idx="32670">
                  <c:v>-5.5456200000000002E-3</c:v>
                </c:pt>
                <c:pt idx="32671">
                  <c:v>1.0643E-2</c:v>
                </c:pt>
                <c:pt idx="32672">
                  <c:v>2.33545E-2</c:v>
                </c:pt>
                <c:pt idx="32673">
                  <c:v>1.66597E-2</c:v>
                </c:pt>
                <c:pt idx="32674">
                  <c:v>1.0982499999999999E-2</c:v>
                </c:pt>
                <c:pt idx="32675">
                  <c:v>1.9561800000000001E-2</c:v>
                </c:pt>
                <c:pt idx="32676">
                  <c:v>2.0601299999999999E-2</c:v>
                </c:pt>
                <c:pt idx="32677">
                  <c:v>4.9037899999999999E-3</c:v>
                </c:pt>
                <c:pt idx="32678">
                  <c:v>1.8967600000000001E-2</c:v>
                </c:pt>
                <c:pt idx="32679">
                  <c:v>2.0277E-2</c:v>
                </c:pt>
                <c:pt idx="32680">
                  <c:v>7.6141400000000001E-3</c:v>
                </c:pt>
                <c:pt idx="32681">
                  <c:v>1.0232900000000001E-3</c:v>
                </c:pt>
                <c:pt idx="32682">
                  <c:v>1.61543E-2</c:v>
                </c:pt>
                <c:pt idx="32683">
                  <c:v>1.8202800000000002E-2</c:v>
                </c:pt>
                <c:pt idx="32684">
                  <c:v>3.47233E-3</c:v>
                </c:pt>
                <c:pt idx="32685">
                  <c:v>1.7872800000000001E-2</c:v>
                </c:pt>
                <c:pt idx="32686">
                  <c:v>1.47171E-2</c:v>
                </c:pt>
                <c:pt idx="32687">
                  <c:v>2.8965999999999999E-2</c:v>
                </c:pt>
                <c:pt idx="32688">
                  <c:v>1.6243899999999999E-2</c:v>
                </c:pt>
                <c:pt idx="32689">
                  <c:v>4.4279100000000002E-3</c:v>
                </c:pt>
                <c:pt idx="32690">
                  <c:v>1.0719299999999999E-2</c:v>
                </c:pt>
                <c:pt idx="32691">
                  <c:v>1.9123100000000001E-2</c:v>
                </c:pt>
                <c:pt idx="32692">
                  <c:v>3.4895900000000001E-2</c:v>
                </c:pt>
                <c:pt idx="32693">
                  <c:v>2.6546500000000001E-2</c:v>
                </c:pt>
                <c:pt idx="32694">
                  <c:v>1.22805E-2</c:v>
                </c:pt>
                <c:pt idx="32695">
                  <c:v>2.4656299999999999E-2</c:v>
                </c:pt>
                <c:pt idx="32696">
                  <c:v>1.8098800000000002E-2</c:v>
                </c:pt>
                <c:pt idx="32697">
                  <c:v>2.6845899999999999E-2</c:v>
                </c:pt>
                <c:pt idx="32698">
                  <c:v>1.7543799999999998E-2</c:v>
                </c:pt>
                <c:pt idx="32699">
                  <c:v>1.8611900000000001E-2</c:v>
                </c:pt>
                <c:pt idx="32700">
                  <c:v>3.8881300000000001E-3</c:v>
                </c:pt>
                <c:pt idx="32701">
                  <c:v>1.22252E-2</c:v>
                </c:pt>
                <c:pt idx="32702">
                  <c:v>-3.1852699999999998E-4</c:v>
                </c:pt>
                <c:pt idx="32703">
                  <c:v>8.3160400000000002E-3</c:v>
                </c:pt>
                <c:pt idx="32704">
                  <c:v>-7.4605899999999996E-3</c:v>
                </c:pt>
                <c:pt idx="32705">
                  <c:v>9.2487300000000001E-3</c:v>
                </c:pt>
                <c:pt idx="32706">
                  <c:v>2.6737199999999999E-2</c:v>
                </c:pt>
                <c:pt idx="32707">
                  <c:v>7.2593700000000002E-3</c:v>
                </c:pt>
                <c:pt idx="32708">
                  <c:v>3.0145599999999999E-3</c:v>
                </c:pt>
                <c:pt idx="32709">
                  <c:v>3.5915399999999998E-3</c:v>
                </c:pt>
                <c:pt idx="32710">
                  <c:v>2.0594600000000001E-2</c:v>
                </c:pt>
                <c:pt idx="32711">
                  <c:v>2.4180400000000001E-2</c:v>
                </c:pt>
                <c:pt idx="32712">
                  <c:v>6.0949300000000001E-3</c:v>
                </c:pt>
                <c:pt idx="32713">
                  <c:v>9.1543200000000005E-3</c:v>
                </c:pt>
                <c:pt idx="32714">
                  <c:v>1.88446E-2</c:v>
                </c:pt>
                <c:pt idx="32715">
                  <c:v>1.7556200000000001E-2</c:v>
                </c:pt>
                <c:pt idx="32716">
                  <c:v>7.9898799999999996E-3</c:v>
                </c:pt>
                <c:pt idx="32717">
                  <c:v>1.09978E-2</c:v>
                </c:pt>
                <c:pt idx="32718">
                  <c:v>1.9614199999999998E-2</c:v>
                </c:pt>
                <c:pt idx="32719">
                  <c:v>1.9689600000000002E-2</c:v>
                </c:pt>
                <c:pt idx="32720">
                  <c:v>2.0060499999999998E-2</c:v>
                </c:pt>
                <c:pt idx="32721">
                  <c:v>-1.0938600000000001E-3</c:v>
                </c:pt>
                <c:pt idx="32722">
                  <c:v>3.5181999999999998E-2</c:v>
                </c:pt>
                <c:pt idx="32723">
                  <c:v>3.95603E-2</c:v>
                </c:pt>
                <c:pt idx="32724">
                  <c:v>1.4420499999999999E-2</c:v>
                </c:pt>
                <c:pt idx="32725">
                  <c:v>4.9963000000000004E-3</c:v>
                </c:pt>
                <c:pt idx="32726">
                  <c:v>4.16374E-3</c:v>
                </c:pt>
                <c:pt idx="32727">
                  <c:v>7.1363399999999997E-3</c:v>
                </c:pt>
                <c:pt idx="32728">
                  <c:v>-1.7089799999999999E-3</c:v>
                </c:pt>
                <c:pt idx="32729">
                  <c:v>4.6577500000000004E-3</c:v>
                </c:pt>
                <c:pt idx="32730">
                  <c:v>1.37138E-2</c:v>
                </c:pt>
                <c:pt idx="32731">
                  <c:v>1.7489399999999999E-2</c:v>
                </c:pt>
                <c:pt idx="32732">
                  <c:v>1.2648599999999999E-2</c:v>
                </c:pt>
                <c:pt idx="32733">
                  <c:v>1.35183E-2</c:v>
                </c:pt>
                <c:pt idx="32734">
                  <c:v>4.9200099999999998E-3</c:v>
                </c:pt>
                <c:pt idx="32735">
                  <c:v>1.17302E-2</c:v>
                </c:pt>
                <c:pt idx="32736">
                  <c:v>1.06125E-2</c:v>
                </c:pt>
                <c:pt idx="32737">
                  <c:v>-1.8310500000000001E-3</c:v>
                </c:pt>
                <c:pt idx="32738">
                  <c:v>1.22805E-2</c:v>
                </c:pt>
                <c:pt idx="32739">
                  <c:v>1.26944E-2</c:v>
                </c:pt>
                <c:pt idx="32740">
                  <c:v>1.32914E-2</c:v>
                </c:pt>
                <c:pt idx="32741">
                  <c:v>1.3088199999999999E-2</c:v>
                </c:pt>
                <c:pt idx="32742">
                  <c:v>1.1658699999999999E-2</c:v>
                </c:pt>
                <c:pt idx="32743">
                  <c:v>1.31302E-2</c:v>
                </c:pt>
                <c:pt idx="32744">
                  <c:v>2.4237600000000002E-2</c:v>
                </c:pt>
                <c:pt idx="32745">
                  <c:v>3.2328599999999999E-2</c:v>
                </c:pt>
                <c:pt idx="32746">
                  <c:v>1.4511100000000001E-2</c:v>
                </c:pt>
                <c:pt idx="32747">
                  <c:v>5.94044E-3</c:v>
                </c:pt>
                <c:pt idx="32748">
                  <c:v>2.81525E-3</c:v>
                </c:pt>
                <c:pt idx="32749">
                  <c:v>1.4795300000000001E-2</c:v>
                </c:pt>
                <c:pt idx="32750">
                  <c:v>2.3254400000000001E-2</c:v>
                </c:pt>
                <c:pt idx="32751">
                  <c:v>8.1376999999999994E-3</c:v>
                </c:pt>
                <c:pt idx="32752">
                  <c:v>1.1400199999999999E-2</c:v>
                </c:pt>
                <c:pt idx="32753">
                  <c:v>1.6715000000000001E-2</c:v>
                </c:pt>
                <c:pt idx="32754">
                  <c:v>5.2738200000000002E-3</c:v>
                </c:pt>
                <c:pt idx="32755">
                  <c:v>1.4194500000000001E-2</c:v>
                </c:pt>
                <c:pt idx="32756">
                  <c:v>1.4549299999999999E-2</c:v>
                </c:pt>
                <c:pt idx="32757">
                  <c:v>9.2802000000000006E-3</c:v>
                </c:pt>
                <c:pt idx="32758">
                  <c:v>1.59597E-2</c:v>
                </c:pt>
                <c:pt idx="32759">
                  <c:v>1.5497199999999999E-2</c:v>
                </c:pt>
                <c:pt idx="32760">
                  <c:v>8.8720299999999995E-3</c:v>
                </c:pt>
                <c:pt idx="32761">
                  <c:v>1.6984900000000001E-2</c:v>
                </c:pt>
                <c:pt idx="32762">
                  <c:v>1.2908899999999999E-2</c:v>
                </c:pt>
                <c:pt idx="32763">
                  <c:v>2.9678300000000001E-2</c:v>
                </c:pt>
                <c:pt idx="32764">
                  <c:v>2.75135E-2</c:v>
                </c:pt>
                <c:pt idx="32765">
                  <c:v>7.4567799999999997E-3</c:v>
                </c:pt>
                <c:pt idx="32766">
                  <c:v>1.3005299999999999E-2</c:v>
                </c:pt>
                <c:pt idx="32767">
                  <c:v>1.49336E-2</c:v>
                </c:pt>
                <c:pt idx="32768">
                  <c:v>2.2603000000000002E-2</c:v>
                </c:pt>
                <c:pt idx="32769">
                  <c:v>1.9529299999999999E-2</c:v>
                </c:pt>
                <c:pt idx="32770">
                  <c:v>1.36375E-2</c:v>
                </c:pt>
                <c:pt idx="32771">
                  <c:v>1.1633900000000001E-2</c:v>
                </c:pt>
                <c:pt idx="32772">
                  <c:v>2.0023300000000001E-2</c:v>
                </c:pt>
                <c:pt idx="32773">
                  <c:v>2.4835599999999999E-2</c:v>
                </c:pt>
                <c:pt idx="32774">
                  <c:v>3.10345E-2</c:v>
                </c:pt>
                <c:pt idx="32775">
                  <c:v>1.2998599999999999E-3</c:v>
                </c:pt>
                <c:pt idx="32776">
                  <c:v>-1.09091E-2</c:v>
                </c:pt>
                <c:pt idx="32777">
                  <c:v>1.7223399999999999E-3</c:v>
                </c:pt>
                <c:pt idx="32778">
                  <c:v>1.65691E-2</c:v>
                </c:pt>
                <c:pt idx="32779">
                  <c:v>1.7694499999999998E-2</c:v>
                </c:pt>
                <c:pt idx="32780">
                  <c:v>1.7094600000000001E-2</c:v>
                </c:pt>
                <c:pt idx="32781">
                  <c:v>3.1658199999999997E-2</c:v>
                </c:pt>
                <c:pt idx="32782">
                  <c:v>7.5397499999999996E-3</c:v>
                </c:pt>
                <c:pt idx="32783">
                  <c:v>-6.2036499999999998E-3</c:v>
                </c:pt>
                <c:pt idx="32784">
                  <c:v>1.23243E-2</c:v>
                </c:pt>
                <c:pt idx="32785">
                  <c:v>9.4394700000000002E-3</c:v>
                </c:pt>
                <c:pt idx="32786">
                  <c:v>9.8924600000000005E-3</c:v>
                </c:pt>
                <c:pt idx="32787">
                  <c:v>2.3879999999999999E-3</c:v>
                </c:pt>
                <c:pt idx="32788">
                  <c:v>1.61695E-2</c:v>
                </c:pt>
                <c:pt idx="32789">
                  <c:v>1.2840300000000001E-2</c:v>
                </c:pt>
                <c:pt idx="32790">
                  <c:v>9.1180800000000006E-3</c:v>
                </c:pt>
                <c:pt idx="32791">
                  <c:v>8.4657699999999992E-3</c:v>
                </c:pt>
                <c:pt idx="32792">
                  <c:v>1.6685499999999999E-2</c:v>
                </c:pt>
                <c:pt idx="32793">
                  <c:v>3.1119299999999999E-2</c:v>
                </c:pt>
                <c:pt idx="32794">
                  <c:v>1.0319699999999999E-2</c:v>
                </c:pt>
                <c:pt idx="32795">
                  <c:v>-5.8975199999999998E-3</c:v>
                </c:pt>
                <c:pt idx="32796">
                  <c:v>1.11685E-2</c:v>
                </c:pt>
                <c:pt idx="32797">
                  <c:v>1.9546500000000001E-2</c:v>
                </c:pt>
                <c:pt idx="32798">
                  <c:v>3.5457599999999998E-3</c:v>
                </c:pt>
                <c:pt idx="32799">
                  <c:v>-4.4317200000000001E-3</c:v>
                </c:pt>
                <c:pt idx="32800">
                  <c:v>2.0579299999999998E-2</c:v>
                </c:pt>
                <c:pt idx="32801">
                  <c:v>1.34935E-2</c:v>
                </c:pt>
                <c:pt idx="32802" formatCode="0.00E+00">
                  <c:v>1.28345E-2</c:v>
                </c:pt>
                <c:pt idx="32803">
                  <c:v>8.7385199999999996E-3</c:v>
                </c:pt>
                <c:pt idx="32804">
                  <c:v>1.4412899999999999E-2</c:v>
                </c:pt>
                <c:pt idx="32805">
                  <c:v>4.2915299999999999E-4</c:v>
                </c:pt>
                <c:pt idx="32806">
                  <c:v>-1.21841E-2</c:v>
                </c:pt>
                <c:pt idx="32807">
                  <c:v>8.6145400000000004E-3</c:v>
                </c:pt>
                <c:pt idx="32808">
                  <c:v>1.41602E-2</c:v>
                </c:pt>
                <c:pt idx="32809">
                  <c:v>-1.2435899999999999E-3</c:v>
                </c:pt>
                <c:pt idx="32810">
                  <c:v>-5.4426199999999996E-3</c:v>
                </c:pt>
                <c:pt idx="32811">
                  <c:v>1.92833E-3</c:v>
                </c:pt>
                <c:pt idx="32812">
                  <c:v>2.1513000000000001E-2</c:v>
                </c:pt>
                <c:pt idx="32813">
                  <c:v>1.5338900000000001E-2</c:v>
                </c:pt>
                <c:pt idx="32814">
                  <c:v>-2.75326E-3</c:v>
                </c:pt>
                <c:pt idx="32815">
                  <c:v>2.1326100000000001E-2</c:v>
                </c:pt>
                <c:pt idx="32816">
                  <c:v>6.6223100000000002E-3</c:v>
                </c:pt>
                <c:pt idx="32817">
                  <c:v>4.7798199999999997E-3</c:v>
                </c:pt>
                <c:pt idx="32818">
                  <c:v>-6.0243600000000003E-3</c:v>
                </c:pt>
                <c:pt idx="32819">
                  <c:v>-7.0667300000000002E-3</c:v>
                </c:pt>
                <c:pt idx="32820">
                  <c:v>8.9340200000000008E-3</c:v>
                </c:pt>
                <c:pt idx="32821">
                  <c:v>-2.93732E-4</c:v>
                </c:pt>
                <c:pt idx="32822">
                  <c:v>7.6198599999999998E-4</c:v>
                </c:pt>
                <c:pt idx="32823">
                  <c:v>-3.0136099999999999E-4</c:v>
                </c:pt>
                <c:pt idx="32824">
                  <c:v>4.3010699999999997E-3</c:v>
                </c:pt>
                <c:pt idx="32825">
                  <c:v>4.9448000000000001E-3</c:v>
                </c:pt>
                <c:pt idx="32826">
                  <c:v>2.1596000000000001E-2</c:v>
                </c:pt>
                <c:pt idx="32827">
                  <c:v>1.39656E-2</c:v>
                </c:pt>
                <c:pt idx="32828">
                  <c:v>5.0773600000000004E-3</c:v>
                </c:pt>
                <c:pt idx="32829">
                  <c:v>1.0866199999999999E-2</c:v>
                </c:pt>
                <c:pt idx="32830">
                  <c:v>-8.4447900000000006E-3</c:v>
                </c:pt>
                <c:pt idx="32831">
                  <c:v>1.0799400000000001E-2</c:v>
                </c:pt>
                <c:pt idx="32832">
                  <c:v>4.3136599999999997E-2</c:v>
                </c:pt>
                <c:pt idx="32833">
                  <c:v>9.5863300000000005E-3</c:v>
                </c:pt>
                <c:pt idx="32834">
                  <c:v>-1.65176E-2</c:v>
                </c:pt>
                <c:pt idx="32835">
                  <c:v>1.50585E-3</c:v>
                </c:pt>
                <c:pt idx="32836">
                  <c:v>3.5476699999999997E-4</c:v>
                </c:pt>
                <c:pt idx="32837">
                  <c:v>3.80993E-3</c:v>
                </c:pt>
                <c:pt idx="32838">
                  <c:v>-3.3283200000000001E-3</c:v>
                </c:pt>
                <c:pt idx="32839">
                  <c:v>1.37043E-3</c:v>
                </c:pt>
                <c:pt idx="32840">
                  <c:v>-4.6510700000000002E-3</c:v>
                </c:pt>
                <c:pt idx="32841">
                  <c:v>-2.3036000000000001E-2</c:v>
                </c:pt>
                <c:pt idx="32842">
                  <c:v>2.6226E-4</c:v>
                </c:pt>
                <c:pt idx="32843">
                  <c:v>1.36337E-2</c:v>
                </c:pt>
                <c:pt idx="32844">
                  <c:v>1.3163599999999999E-2</c:v>
                </c:pt>
                <c:pt idx="32845">
                  <c:v>3.4666100000000002E-3</c:v>
                </c:pt>
                <c:pt idx="32846">
                  <c:v>-1.04227E-2</c:v>
                </c:pt>
                <c:pt idx="32847">
                  <c:v>-9.3154899999999992E-3</c:v>
                </c:pt>
                <c:pt idx="32848">
                  <c:v>-3.18813E-3</c:v>
                </c:pt>
                <c:pt idx="32849">
                  <c:v>3.2529799999999999E-3</c:v>
                </c:pt>
                <c:pt idx="32850">
                  <c:v>4.8227299999999999E-3</c:v>
                </c:pt>
                <c:pt idx="32851">
                  <c:v>-1.55897E-2</c:v>
                </c:pt>
                <c:pt idx="32852">
                  <c:v>1.00889E-2</c:v>
                </c:pt>
                <c:pt idx="32853">
                  <c:v>1.1908500000000001E-2</c:v>
                </c:pt>
                <c:pt idx="32854">
                  <c:v>1.51348E-2</c:v>
                </c:pt>
                <c:pt idx="32855">
                  <c:v>4.4136000000000002E-3</c:v>
                </c:pt>
                <c:pt idx="32856">
                  <c:v>1.6021699999999999E-4</c:v>
                </c:pt>
                <c:pt idx="32857">
                  <c:v>-4.9848599999999998E-3</c:v>
                </c:pt>
                <c:pt idx="32858">
                  <c:v>-4.7111499999999998E-4</c:v>
                </c:pt>
                <c:pt idx="32859">
                  <c:v>1.00451E-2</c:v>
                </c:pt>
                <c:pt idx="32860">
                  <c:v>1.56116E-3</c:v>
                </c:pt>
                <c:pt idx="32861">
                  <c:v>1.43337E-3</c:v>
                </c:pt>
                <c:pt idx="32862">
                  <c:v>5.2919400000000002E-3</c:v>
                </c:pt>
                <c:pt idx="32863">
                  <c:v>-6.8883900000000003E-3</c:v>
                </c:pt>
                <c:pt idx="32864">
                  <c:v>-1.4355700000000001E-2</c:v>
                </c:pt>
                <c:pt idx="32865">
                  <c:v>1.03951E-3</c:v>
                </c:pt>
                <c:pt idx="32866">
                  <c:v>-2.5081600000000002E-3</c:v>
                </c:pt>
                <c:pt idx="32867">
                  <c:v>-4.4441200000000002E-3</c:v>
                </c:pt>
                <c:pt idx="32868">
                  <c:v>-1.5227299999999999E-2</c:v>
                </c:pt>
                <c:pt idx="32869">
                  <c:v>-1.4678E-2</c:v>
                </c:pt>
                <c:pt idx="32870">
                  <c:v>8.2655000000000003E-3</c:v>
                </c:pt>
                <c:pt idx="32871">
                  <c:v>1.8359199999999999E-2</c:v>
                </c:pt>
                <c:pt idx="32872">
                  <c:v>6.6995600000000002E-3</c:v>
                </c:pt>
                <c:pt idx="32873">
                  <c:v>-5.8183699999999998E-3</c:v>
                </c:pt>
                <c:pt idx="32874">
                  <c:v>-1.0127999999999999E-3</c:v>
                </c:pt>
                <c:pt idx="32875">
                  <c:v>-2.3753199999999999E-2</c:v>
                </c:pt>
                <c:pt idx="32876">
                  <c:v>-5.2337599999999996E-3</c:v>
                </c:pt>
                <c:pt idx="32877">
                  <c:v>-5.4244999999999996E-3</c:v>
                </c:pt>
                <c:pt idx="32878">
                  <c:v>1.50461E-2</c:v>
                </c:pt>
                <c:pt idx="32879">
                  <c:v>-6.8616900000000002E-3</c:v>
                </c:pt>
                <c:pt idx="32880">
                  <c:v>-4.3106100000000003E-3</c:v>
                </c:pt>
                <c:pt idx="32881">
                  <c:v>-9.5748899999999995E-4</c:v>
                </c:pt>
                <c:pt idx="32882">
                  <c:v>1.0870899999999999E-2</c:v>
                </c:pt>
                <c:pt idx="32883">
                  <c:v>1.5662200000000001E-2</c:v>
                </c:pt>
                <c:pt idx="32884">
                  <c:v>6.1483400000000004E-3</c:v>
                </c:pt>
                <c:pt idx="32885">
                  <c:v>-5.6352599999999996E-3</c:v>
                </c:pt>
                <c:pt idx="32886">
                  <c:v>-8.9016000000000008E-3</c:v>
                </c:pt>
                <c:pt idx="32887">
                  <c:v>-1.6355499999999999E-3</c:v>
                </c:pt>
                <c:pt idx="32888">
                  <c:v>7.28512E-3</c:v>
                </c:pt>
                <c:pt idx="32889">
                  <c:v>6.8521500000000004E-3</c:v>
                </c:pt>
                <c:pt idx="32890">
                  <c:v>2.05393E-2</c:v>
                </c:pt>
                <c:pt idx="32891">
                  <c:v>-2.3870499999999999E-3</c:v>
                </c:pt>
                <c:pt idx="32892">
                  <c:v>2.4204299999999999E-3</c:v>
                </c:pt>
                <c:pt idx="32893">
                  <c:v>9.2611299999999994E-3</c:v>
                </c:pt>
                <c:pt idx="32894">
                  <c:v>7.3652300000000004E-3</c:v>
                </c:pt>
                <c:pt idx="32895">
                  <c:v>1.5191100000000001E-2</c:v>
                </c:pt>
                <c:pt idx="32896">
                  <c:v>-1.4019E-3</c:v>
                </c:pt>
                <c:pt idx="32897">
                  <c:v>6.5097799999999997E-3</c:v>
                </c:pt>
                <c:pt idx="32898">
                  <c:v>8.7547299999999998E-4</c:v>
                </c:pt>
                <c:pt idx="32899">
                  <c:v>2.8892500000000002E-2</c:v>
                </c:pt>
                <c:pt idx="32900">
                  <c:v>3.98731E-3</c:v>
                </c:pt>
                <c:pt idx="32901">
                  <c:v>1.7263400000000002E-2</c:v>
                </c:pt>
                <c:pt idx="32902">
                  <c:v>8.9101800000000002E-3</c:v>
                </c:pt>
                <c:pt idx="32903">
                  <c:v>-1.85871E-3</c:v>
                </c:pt>
                <c:pt idx="32904">
                  <c:v>-1.2216599999999999E-2</c:v>
                </c:pt>
                <c:pt idx="32905">
                  <c:v>-7.6980599999999996E-3</c:v>
                </c:pt>
                <c:pt idx="32906">
                  <c:v>1.52502E-2</c:v>
                </c:pt>
                <c:pt idx="32907">
                  <c:v>-1.9607499999999998E-3</c:v>
                </c:pt>
                <c:pt idx="32908">
                  <c:v>5.2890799999999998E-3</c:v>
                </c:pt>
                <c:pt idx="32909">
                  <c:v>-2.2916799999999999E-3</c:v>
                </c:pt>
                <c:pt idx="32910">
                  <c:v>-7.5416600000000004E-3</c:v>
                </c:pt>
                <c:pt idx="32911">
                  <c:v>-8.9359300000000003E-4</c:v>
                </c:pt>
                <c:pt idx="32912">
                  <c:v>-9.4261199999999996E-3</c:v>
                </c:pt>
                <c:pt idx="32913">
                  <c:v>-8.2845699999999998E-3</c:v>
                </c:pt>
                <c:pt idx="32914">
                  <c:v>-2.3731200000000001E-2</c:v>
                </c:pt>
                <c:pt idx="32915">
                  <c:v>-2.1038099999999998E-3</c:v>
                </c:pt>
                <c:pt idx="32916">
                  <c:v>-8.2168599999999994E-3</c:v>
                </c:pt>
                <c:pt idx="32917">
                  <c:v>-3.4303699999999999E-3</c:v>
                </c:pt>
                <c:pt idx="32918" formatCode="0.00E+00">
                  <c:v>-1.6718899999999998E-2</c:v>
                </c:pt>
                <c:pt idx="32919">
                  <c:v>-7.5578700000000004E-3</c:v>
                </c:pt>
                <c:pt idx="32920">
                  <c:v>6.1559700000000002E-3</c:v>
                </c:pt>
                <c:pt idx="32921">
                  <c:v>6.5231299999999996E-4</c:v>
                </c:pt>
                <c:pt idx="32922">
                  <c:v>-7.2259899999999998E-3</c:v>
                </c:pt>
                <c:pt idx="32923">
                  <c:v>9.0360600000000003E-3</c:v>
                </c:pt>
                <c:pt idx="32924">
                  <c:v>1.15671E-2</c:v>
                </c:pt>
                <c:pt idx="32925">
                  <c:v>-9.12666E-3</c:v>
                </c:pt>
                <c:pt idx="32926">
                  <c:v>-1.85852E-2</c:v>
                </c:pt>
                <c:pt idx="32927">
                  <c:v>6.6490200000000003E-3</c:v>
                </c:pt>
                <c:pt idx="32928">
                  <c:v>2.41756E-3</c:v>
                </c:pt>
                <c:pt idx="32929">
                  <c:v>1.55725E-2</c:v>
                </c:pt>
                <c:pt idx="32930">
                  <c:v>-1.06506E-2</c:v>
                </c:pt>
                <c:pt idx="32931">
                  <c:v>-1.00803E-2</c:v>
                </c:pt>
                <c:pt idx="32932">
                  <c:v>-2.6979399999999998E-3</c:v>
                </c:pt>
                <c:pt idx="32933">
                  <c:v>-3.9911299999999999E-3</c:v>
                </c:pt>
                <c:pt idx="32934">
                  <c:v>4.8351299999999998E-4</c:v>
                </c:pt>
                <c:pt idx="32935">
                  <c:v>-8.6832000000000003E-3</c:v>
                </c:pt>
                <c:pt idx="32936">
                  <c:v>-6.5679600000000003E-3</c:v>
                </c:pt>
                <c:pt idx="32937">
                  <c:v>-9.9019999999999993E-3</c:v>
                </c:pt>
                <c:pt idx="32938">
                  <c:v>-1.1767400000000001E-2</c:v>
                </c:pt>
                <c:pt idx="32939">
                  <c:v>-5.9585599999999999E-3</c:v>
                </c:pt>
                <c:pt idx="32940">
                  <c:v>4.5156500000000004E-3</c:v>
                </c:pt>
                <c:pt idx="32941">
                  <c:v>-8.1062300000000007E-3</c:v>
                </c:pt>
                <c:pt idx="32942">
                  <c:v>-7.8964199999999995E-3</c:v>
                </c:pt>
                <c:pt idx="32943">
                  <c:v>-1.2596100000000001E-2</c:v>
                </c:pt>
                <c:pt idx="32944">
                  <c:v>-1.66597E-2</c:v>
                </c:pt>
                <c:pt idx="32945">
                  <c:v>-1.8760700000000002E-2</c:v>
                </c:pt>
                <c:pt idx="32946">
                  <c:v>-1.6871500000000001E-2</c:v>
                </c:pt>
                <c:pt idx="32947">
                  <c:v>-1.9567500000000002E-2</c:v>
                </c:pt>
                <c:pt idx="32948">
                  <c:v>-3.3196400000000001E-2</c:v>
                </c:pt>
                <c:pt idx="32949">
                  <c:v>-3.3985099999999997E-2</c:v>
                </c:pt>
                <c:pt idx="32950">
                  <c:v>-1.3483E-2</c:v>
                </c:pt>
                <c:pt idx="32951">
                  <c:v>-8.3541900000000001E-4</c:v>
                </c:pt>
                <c:pt idx="32952">
                  <c:v>-1.07365E-2</c:v>
                </c:pt>
                <c:pt idx="32953">
                  <c:v>-1.8488899999999999E-2</c:v>
                </c:pt>
                <c:pt idx="32954">
                  <c:v>-2.15044E-2</c:v>
                </c:pt>
                <c:pt idx="32955">
                  <c:v>-1.3956100000000001E-2</c:v>
                </c:pt>
                <c:pt idx="32956">
                  <c:v>-1.28317E-2</c:v>
                </c:pt>
                <c:pt idx="32957">
                  <c:v>-2.2287399999999999E-3</c:v>
                </c:pt>
                <c:pt idx="32958">
                  <c:v>-2.0864500000000001E-2</c:v>
                </c:pt>
                <c:pt idx="32959">
                  <c:v>-1.8119799999999998E-2</c:v>
                </c:pt>
                <c:pt idx="32960">
                  <c:v>-5.0010699999999998E-3</c:v>
                </c:pt>
                <c:pt idx="32961">
                  <c:v>-1.61572E-2</c:v>
                </c:pt>
                <c:pt idx="32962">
                  <c:v>-2.0068200000000001E-2</c:v>
                </c:pt>
                <c:pt idx="32963">
                  <c:v>-1.9625699999999999E-2</c:v>
                </c:pt>
                <c:pt idx="32964">
                  <c:v>-1.36633E-2</c:v>
                </c:pt>
                <c:pt idx="32965">
                  <c:v>-2.4087899999999999E-2</c:v>
                </c:pt>
                <c:pt idx="32966">
                  <c:v>-1.4153499999999999E-2</c:v>
                </c:pt>
                <c:pt idx="32967">
                  <c:v>-2.3204800000000001E-2</c:v>
                </c:pt>
                <c:pt idx="32968">
                  <c:v>-3.9015800000000003E-2</c:v>
                </c:pt>
                <c:pt idx="32969">
                  <c:v>-1.8976199999999999E-2</c:v>
                </c:pt>
                <c:pt idx="32970">
                  <c:v>1.2578999999999999E-3</c:v>
                </c:pt>
                <c:pt idx="32971">
                  <c:v>-1.35803E-2</c:v>
                </c:pt>
                <c:pt idx="32972">
                  <c:v>-2.45066E-2</c:v>
                </c:pt>
                <c:pt idx="32973">
                  <c:v>-1.6797099999999999E-2</c:v>
                </c:pt>
                <c:pt idx="32974">
                  <c:v>-9.7322499999999996E-3</c:v>
                </c:pt>
                <c:pt idx="32975">
                  <c:v>-8.1758500000000001E-3</c:v>
                </c:pt>
                <c:pt idx="32976">
                  <c:v>-8.2368900000000002E-3</c:v>
                </c:pt>
                <c:pt idx="32977">
                  <c:v>-2.4572400000000001E-2</c:v>
                </c:pt>
                <c:pt idx="32978">
                  <c:v>-3.5367000000000003E-2</c:v>
                </c:pt>
                <c:pt idx="32979">
                  <c:v>2.4271000000000002E-3</c:v>
                </c:pt>
                <c:pt idx="32980">
                  <c:v>-1.60141E-2</c:v>
                </c:pt>
                <c:pt idx="32981">
                  <c:v>-2.31133E-2</c:v>
                </c:pt>
                <c:pt idx="32982">
                  <c:v>-2.9833800000000001E-2</c:v>
                </c:pt>
                <c:pt idx="32983">
                  <c:v>-1.57413E-2</c:v>
                </c:pt>
                <c:pt idx="32984">
                  <c:v>-2.0796800000000001E-2</c:v>
                </c:pt>
                <c:pt idx="32985">
                  <c:v>-2.1289800000000001E-2</c:v>
                </c:pt>
                <c:pt idx="32986">
                  <c:v>-3.9053E-3</c:v>
                </c:pt>
                <c:pt idx="32987">
                  <c:v>-8.1338899999999995E-3</c:v>
                </c:pt>
                <c:pt idx="32988">
                  <c:v>-8.51822E-3</c:v>
                </c:pt>
                <c:pt idx="32989">
                  <c:v>-1.47057E-2</c:v>
                </c:pt>
                <c:pt idx="32990">
                  <c:v>-1.0528600000000001E-2</c:v>
                </c:pt>
                <c:pt idx="32991">
                  <c:v>-3.5324100000000002E-3</c:v>
                </c:pt>
                <c:pt idx="32992">
                  <c:v>1.7486600000000001E-2</c:v>
                </c:pt>
                <c:pt idx="32993">
                  <c:v>1.3885499999999999E-3</c:v>
                </c:pt>
                <c:pt idx="32994">
                  <c:v>-8.2130399999999996E-3</c:v>
                </c:pt>
                <c:pt idx="32995">
                  <c:v>-9.0408299999999997E-3</c:v>
                </c:pt>
                <c:pt idx="32996">
                  <c:v>-1.4057200000000001E-3</c:v>
                </c:pt>
                <c:pt idx="32997">
                  <c:v>2.9182399999999999E-3</c:v>
                </c:pt>
                <c:pt idx="32998">
                  <c:v>-5.7039300000000003E-3</c:v>
                </c:pt>
                <c:pt idx="32999">
                  <c:v>-3.47614E-3</c:v>
                </c:pt>
                <c:pt idx="33000">
                  <c:v>-1.1568100000000001E-3</c:v>
                </c:pt>
                <c:pt idx="33001">
                  <c:v>3.8967099999999998E-3</c:v>
                </c:pt>
                <c:pt idx="33002">
                  <c:v>-1.05209E-2</c:v>
                </c:pt>
                <c:pt idx="33003">
                  <c:v>3.8690600000000001E-3</c:v>
                </c:pt>
                <c:pt idx="33004">
                  <c:v>3.1261399999999999E-3</c:v>
                </c:pt>
                <c:pt idx="33005">
                  <c:v>4.43459E-4</c:v>
                </c:pt>
                <c:pt idx="33006">
                  <c:v>1.6059900000000001E-3</c:v>
                </c:pt>
                <c:pt idx="33007">
                  <c:v>-1.07288E-3</c:v>
                </c:pt>
                <c:pt idx="33008">
                  <c:v>8.8052700000000005E-3</c:v>
                </c:pt>
                <c:pt idx="33009">
                  <c:v>-3.7698699999999998E-3</c:v>
                </c:pt>
                <c:pt idx="33010">
                  <c:v>2.1963099999999999E-2</c:v>
                </c:pt>
                <c:pt idx="33011">
                  <c:v>-5.2194600000000004E-3</c:v>
                </c:pt>
                <c:pt idx="33012">
                  <c:v>1.9931800000000002E-3</c:v>
                </c:pt>
                <c:pt idx="33013">
                  <c:v>-5.1164599999999998E-3</c:v>
                </c:pt>
                <c:pt idx="33014">
                  <c:v>-8.9092300000000006E-3</c:v>
                </c:pt>
                <c:pt idx="33015">
                  <c:v>-3.6287300000000001E-3</c:v>
                </c:pt>
                <c:pt idx="33016">
                  <c:v>-4.5595200000000001E-3</c:v>
                </c:pt>
                <c:pt idx="33017">
                  <c:v>1.03321E-2</c:v>
                </c:pt>
                <c:pt idx="33018">
                  <c:v>-3.0975299999999998E-3</c:v>
                </c:pt>
                <c:pt idx="33019">
                  <c:v>-1.7700199999999999E-2</c:v>
                </c:pt>
                <c:pt idx="33020">
                  <c:v>-6.0396199999999999E-3</c:v>
                </c:pt>
                <c:pt idx="33021">
                  <c:v>1.26905E-2</c:v>
                </c:pt>
                <c:pt idx="33022">
                  <c:v>-1.1472699999999999E-3</c:v>
                </c:pt>
                <c:pt idx="33023">
                  <c:v>-1.16282E-2</c:v>
                </c:pt>
                <c:pt idx="33024">
                  <c:v>-1.4574999999999999E-2</c:v>
                </c:pt>
                <c:pt idx="33025">
                  <c:v>2.9754600000000001E-3</c:v>
                </c:pt>
                <c:pt idx="33026">
                  <c:v>5.7897599999999997E-3</c:v>
                </c:pt>
                <c:pt idx="33027">
                  <c:v>2.0164499999999998E-2</c:v>
                </c:pt>
                <c:pt idx="33028">
                  <c:v>2.7045199999999998E-2</c:v>
                </c:pt>
                <c:pt idx="33029">
                  <c:v>4.61006E-3</c:v>
                </c:pt>
                <c:pt idx="33030">
                  <c:v>-1.75953E-3</c:v>
                </c:pt>
                <c:pt idx="33031">
                  <c:v>-1.8241899999999998E-2</c:v>
                </c:pt>
                <c:pt idx="33032">
                  <c:v>2.60735E-3</c:v>
                </c:pt>
                <c:pt idx="33033">
                  <c:v>1.7754599999999999E-2</c:v>
                </c:pt>
                <c:pt idx="33034">
                  <c:v>7.5092300000000004E-3</c:v>
                </c:pt>
                <c:pt idx="33035">
                  <c:v>-4.16374E-3</c:v>
                </c:pt>
                <c:pt idx="33036">
                  <c:v>-5.6943899999999997E-3</c:v>
                </c:pt>
                <c:pt idx="33037">
                  <c:v>1.42279E-2</c:v>
                </c:pt>
                <c:pt idx="33038">
                  <c:v>7.3909799999999999E-4</c:v>
                </c:pt>
                <c:pt idx="33039" formatCode="0.00E+00">
                  <c:v>8.8691700000000003E-5</c:v>
                </c:pt>
                <c:pt idx="33040">
                  <c:v>-7.8811599999999999E-3</c:v>
                </c:pt>
                <c:pt idx="33041">
                  <c:v>-1.19848E-2</c:v>
                </c:pt>
                <c:pt idx="33042">
                  <c:v>-5.3472499999999996E-3</c:v>
                </c:pt>
                <c:pt idx="33043">
                  <c:v>-3.4704200000000001E-3</c:v>
                </c:pt>
                <c:pt idx="33044">
                  <c:v>1.7639200000000001E-2</c:v>
                </c:pt>
                <c:pt idx="33045">
                  <c:v>1.25971E-2</c:v>
                </c:pt>
                <c:pt idx="33046">
                  <c:v>1.16034E-2</c:v>
                </c:pt>
                <c:pt idx="33047">
                  <c:v>-8.3227200000000005E-3</c:v>
                </c:pt>
                <c:pt idx="33048">
                  <c:v>-9.5224400000000001E-3</c:v>
                </c:pt>
                <c:pt idx="33049">
                  <c:v>4.5414000000000001E-3</c:v>
                </c:pt>
                <c:pt idx="33050">
                  <c:v>1.57108E-2</c:v>
                </c:pt>
                <c:pt idx="33051">
                  <c:v>3.4856800000000001E-3</c:v>
                </c:pt>
                <c:pt idx="33052">
                  <c:v>-1.12963E-2</c:v>
                </c:pt>
                <c:pt idx="33053">
                  <c:v>1.42479E-3</c:v>
                </c:pt>
                <c:pt idx="33054">
                  <c:v>-1.23405E-3</c:v>
                </c:pt>
                <c:pt idx="33055">
                  <c:v>-3.7050199999999998E-3</c:v>
                </c:pt>
                <c:pt idx="33056">
                  <c:v>1.4283199999999999E-2</c:v>
                </c:pt>
                <c:pt idx="33057">
                  <c:v>-3.5295499999999998E-3</c:v>
                </c:pt>
                <c:pt idx="33058">
                  <c:v>-2.6473999999999998E-3</c:v>
                </c:pt>
                <c:pt idx="33059">
                  <c:v>4.4202800000000004E-3</c:v>
                </c:pt>
                <c:pt idx="33060">
                  <c:v>-6.4248999999999999E-3</c:v>
                </c:pt>
                <c:pt idx="33061">
                  <c:v>8.1119499999999997E-3</c:v>
                </c:pt>
                <c:pt idx="33062">
                  <c:v>-2.6502600000000002E-3</c:v>
                </c:pt>
                <c:pt idx="33063">
                  <c:v>3.57246E-3</c:v>
                </c:pt>
                <c:pt idx="33064">
                  <c:v>-9.5748900000000008E-3</c:v>
                </c:pt>
                <c:pt idx="33065">
                  <c:v>-1.00698E-2</c:v>
                </c:pt>
                <c:pt idx="33066">
                  <c:v>-9.7084000000000005E-4</c:v>
                </c:pt>
                <c:pt idx="33067">
                  <c:v>4.5661900000000004E-3</c:v>
                </c:pt>
                <c:pt idx="33068">
                  <c:v>1.3635599999999999E-2</c:v>
                </c:pt>
                <c:pt idx="33069">
                  <c:v>1.96857E-2</c:v>
                </c:pt>
                <c:pt idx="33070">
                  <c:v>4.64439E-3</c:v>
                </c:pt>
                <c:pt idx="33071">
                  <c:v>2.8123900000000001E-3</c:v>
                </c:pt>
                <c:pt idx="33072">
                  <c:v>3.02696E-3</c:v>
                </c:pt>
                <c:pt idx="33073">
                  <c:v>5.9690500000000001E-3</c:v>
                </c:pt>
                <c:pt idx="33074">
                  <c:v>3.0994400000000002E-3</c:v>
                </c:pt>
                <c:pt idx="33075">
                  <c:v>5.7411199999999997E-3</c:v>
                </c:pt>
                <c:pt idx="33076">
                  <c:v>-3.05653E-3</c:v>
                </c:pt>
                <c:pt idx="33077">
                  <c:v>5.9280399999999999E-3</c:v>
                </c:pt>
                <c:pt idx="33078">
                  <c:v>1.4434799999999999E-2</c:v>
                </c:pt>
                <c:pt idx="33079">
                  <c:v>2.3518600000000001E-2</c:v>
                </c:pt>
                <c:pt idx="33080">
                  <c:v>2.0662300000000001E-2</c:v>
                </c:pt>
                <c:pt idx="33081">
                  <c:v>2.1274600000000001E-2</c:v>
                </c:pt>
                <c:pt idx="33082">
                  <c:v>-1.39046E-3</c:v>
                </c:pt>
                <c:pt idx="33083">
                  <c:v>1.12934E-2</c:v>
                </c:pt>
                <c:pt idx="33084">
                  <c:v>2.44026E-2</c:v>
                </c:pt>
                <c:pt idx="33085">
                  <c:v>6.9580099999999997E-3</c:v>
                </c:pt>
                <c:pt idx="33086">
                  <c:v>9.8428700000000001E-3</c:v>
                </c:pt>
                <c:pt idx="33087">
                  <c:v>2.8076199999999998E-3</c:v>
                </c:pt>
                <c:pt idx="33088">
                  <c:v>1.50061E-2</c:v>
                </c:pt>
                <c:pt idx="33089">
                  <c:v>-2.6645699999999998E-3</c:v>
                </c:pt>
                <c:pt idx="33090">
                  <c:v>3.65067E-3</c:v>
                </c:pt>
                <c:pt idx="33091">
                  <c:v>-5.3596500000000001E-4</c:v>
                </c:pt>
                <c:pt idx="33092">
                  <c:v>1.6635899999999999E-2</c:v>
                </c:pt>
                <c:pt idx="33093">
                  <c:v>5.7372999999999999E-3</c:v>
                </c:pt>
                <c:pt idx="33094">
                  <c:v>1.12286E-2</c:v>
                </c:pt>
                <c:pt idx="33095">
                  <c:v>2.0346599999999999E-2</c:v>
                </c:pt>
                <c:pt idx="33096">
                  <c:v>1.8757800000000002E-2</c:v>
                </c:pt>
                <c:pt idx="33097">
                  <c:v>2.0093E-2</c:v>
                </c:pt>
                <c:pt idx="33098">
                  <c:v>1.7730699999999999E-2</c:v>
                </c:pt>
                <c:pt idx="33099">
                  <c:v>5.9604599999999999E-3</c:v>
                </c:pt>
                <c:pt idx="33100">
                  <c:v>4.8780400000000002E-3</c:v>
                </c:pt>
                <c:pt idx="33101">
                  <c:v>1.4143899999999999E-2</c:v>
                </c:pt>
                <c:pt idx="33102">
                  <c:v>1.6181000000000001E-2</c:v>
                </c:pt>
                <c:pt idx="33103">
                  <c:v>1.9595100000000001E-2</c:v>
                </c:pt>
                <c:pt idx="33104">
                  <c:v>4.2657900000000002E-3</c:v>
                </c:pt>
                <c:pt idx="33105">
                  <c:v>1.45378E-2</c:v>
                </c:pt>
                <c:pt idx="33106">
                  <c:v>1.6405099999999999E-2</c:v>
                </c:pt>
                <c:pt idx="33107">
                  <c:v>1.33276E-2</c:v>
                </c:pt>
                <c:pt idx="33108">
                  <c:v>2.4681099999999999E-3</c:v>
                </c:pt>
                <c:pt idx="33109">
                  <c:v>9.9144000000000003E-3</c:v>
                </c:pt>
                <c:pt idx="33110">
                  <c:v>-1.3103500000000001E-3</c:v>
                </c:pt>
                <c:pt idx="33111">
                  <c:v>2.0015700000000001E-2</c:v>
                </c:pt>
                <c:pt idx="33112">
                  <c:v>8.0490100000000005E-3</c:v>
                </c:pt>
                <c:pt idx="33113">
                  <c:v>1.7165199999999999E-2</c:v>
                </c:pt>
                <c:pt idx="33114">
                  <c:v>9.5901500000000004E-3</c:v>
                </c:pt>
                <c:pt idx="33115">
                  <c:v>-7.2412500000000003E-3</c:v>
                </c:pt>
                <c:pt idx="33116">
                  <c:v>-7.39479E-3</c:v>
                </c:pt>
                <c:pt idx="33117">
                  <c:v>1.1158899999999999E-2</c:v>
                </c:pt>
                <c:pt idx="33118">
                  <c:v>7.8487399999999997E-4</c:v>
                </c:pt>
                <c:pt idx="33119">
                  <c:v>-6.8502399999999996E-3</c:v>
                </c:pt>
                <c:pt idx="33120">
                  <c:v>-6.5059699999999998E-3</c:v>
                </c:pt>
                <c:pt idx="33121">
                  <c:v>-1.9559899999999999E-3</c:v>
                </c:pt>
                <c:pt idx="33122">
                  <c:v>1.4831499999999999E-2</c:v>
                </c:pt>
                <c:pt idx="33123">
                  <c:v>-1.33934E-2</c:v>
                </c:pt>
                <c:pt idx="33124">
                  <c:v>3.5934399999999998E-3</c:v>
                </c:pt>
                <c:pt idx="33125">
                  <c:v>1.60217E-3</c:v>
                </c:pt>
                <c:pt idx="33126">
                  <c:v>1.61648E-3</c:v>
                </c:pt>
                <c:pt idx="33127">
                  <c:v>4.2200099999999997E-3</c:v>
                </c:pt>
                <c:pt idx="33128">
                  <c:v>8.4238100000000003E-3</c:v>
                </c:pt>
                <c:pt idx="33129">
                  <c:v>1.6649199999999999E-2</c:v>
                </c:pt>
                <c:pt idx="33130">
                  <c:v>1.6440400000000001E-2</c:v>
                </c:pt>
                <c:pt idx="33131">
                  <c:v>8.2588200000000001E-3</c:v>
                </c:pt>
                <c:pt idx="33132">
                  <c:v>4.4650999999999996E-3</c:v>
                </c:pt>
                <c:pt idx="33133">
                  <c:v>1.13773E-3</c:v>
                </c:pt>
                <c:pt idx="33134">
                  <c:v>1.1428799999999999E-2</c:v>
                </c:pt>
                <c:pt idx="33135">
                  <c:v>2.3465199999999999E-2</c:v>
                </c:pt>
                <c:pt idx="33136">
                  <c:v>1.38111E-2</c:v>
                </c:pt>
                <c:pt idx="33137">
                  <c:v>2.54431E-2</c:v>
                </c:pt>
                <c:pt idx="33138">
                  <c:v>4.7388100000000004E-3</c:v>
                </c:pt>
                <c:pt idx="33139">
                  <c:v>1.57003E-2</c:v>
                </c:pt>
                <c:pt idx="33140">
                  <c:v>1.1714E-2</c:v>
                </c:pt>
                <c:pt idx="33141">
                  <c:v>9.2601800000000002E-4</c:v>
                </c:pt>
                <c:pt idx="33142">
                  <c:v>1.8215199999999999E-4</c:v>
                </c:pt>
                <c:pt idx="33143">
                  <c:v>1.55449E-3</c:v>
                </c:pt>
                <c:pt idx="33144">
                  <c:v>7.0829400000000002E-3</c:v>
                </c:pt>
                <c:pt idx="33145">
                  <c:v>1.6527200000000001E-3</c:v>
                </c:pt>
                <c:pt idx="33146" formatCode="0.00E+00">
                  <c:v>-1.41811E-2</c:v>
                </c:pt>
                <c:pt idx="33147">
                  <c:v>-9.0503700000000003E-3</c:v>
                </c:pt>
                <c:pt idx="33148">
                  <c:v>3.5982100000000001E-3</c:v>
                </c:pt>
                <c:pt idx="33149">
                  <c:v>4.2161899999999999E-3</c:v>
                </c:pt>
                <c:pt idx="33150">
                  <c:v>1.4267E-2</c:v>
                </c:pt>
                <c:pt idx="33151">
                  <c:v>9.0503700000000003E-4</c:v>
                </c:pt>
                <c:pt idx="33152">
                  <c:v>-3.2606100000000002E-3</c:v>
                </c:pt>
                <c:pt idx="33153" formatCode="0.00E+00">
                  <c:v>-8.0108600000000001E-5</c:v>
                </c:pt>
                <c:pt idx="33154">
                  <c:v>9.4823800000000003E-3</c:v>
                </c:pt>
                <c:pt idx="33155">
                  <c:v>-1.4448200000000001E-3</c:v>
                </c:pt>
                <c:pt idx="33156">
                  <c:v>-7.0648200000000003E-3</c:v>
                </c:pt>
                <c:pt idx="33157">
                  <c:v>6.1035200000000003E-3</c:v>
                </c:pt>
                <c:pt idx="33158">
                  <c:v>9.0379699999999993E-3</c:v>
                </c:pt>
                <c:pt idx="33159">
                  <c:v>-9.0866100000000002E-3</c:v>
                </c:pt>
                <c:pt idx="33160">
                  <c:v>2.3164700000000002E-3</c:v>
                </c:pt>
                <c:pt idx="33161">
                  <c:v>1.898E-2</c:v>
                </c:pt>
                <c:pt idx="33162">
                  <c:v>1.9495999999999999E-2</c:v>
                </c:pt>
                <c:pt idx="33163">
                  <c:v>3.2835E-3</c:v>
                </c:pt>
                <c:pt idx="33164">
                  <c:v>4.8923499999999997E-4</c:v>
                </c:pt>
                <c:pt idx="33165">
                  <c:v>4.9219099999999998E-3</c:v>
                </c:pt>
                <c:pt idx="33166">
                  <c:v>5.3567900000000002E-3</c:v>
                </c:pt>
                <c:pt idx="33167">
                  <c:v>-1.86253E-3</c:v>
                </c:pt>
                <c:pt idx="33168">
                  <c:v>-9.2277499999999998E-3</c:v>
                </c:pt>
                <c:pt idx="33169">
                  <c:v>3.6306400000000001E-3</c:v>
                </c:pt>
                <c:pt idx="33170">
                  <c:v>4.3907199999999999E-3</c:v>
                </c:pt>
                <c:pt idx="33171">
                  <c:v>6.2379799999999997E-3</c:v>
                </c:pt>
                <c:pt idx="33172">
                  <c:v>3.3760099999999998E-4</c:v>
                </c:pt>
                <c:pt idx="33173">
                  <c:v>1.08471E-2</c:v>
                </c:pt>
                <c:pt idx="33174">
                  <c:v>2.2953000000000001E-2</c:v>
                </c:pt>
                <c:pt idx="33175">
                  <c:v>1.40419E-2</c:v>
                </c:pt>
                <c:pt idx="33176">
                  <c:v>7.6103200000000003E-3</c:v>
                </c:pt>
                <c:pt idx="33177">
                  <c:v>5.2642800000000001E-4</c:v>
                </c:pt>
                <c:pt idx="33178">
                  <c:v>1.3552700000000001E-2</c:v>
                </c:pt>
                <c:pt idx="33179">
                  <c:v>1.1547999999999999E-2</c:v>
                </c:pt>
                <c:pt idx="33180">
                  <c:v>2.4051699999999999E-2</c:v>
                </c:pt>
                <c:pt idx="33181">
                  <c:v>1.4145899999999999E-2</c:v>
                </c:pt>
                <c:pt idx="33182">
                  <c:v>6.00338E-3</c:v>
                </c:pt>
                <c:pt idx="33183">
                  <c:v>7.9670000000000001E-3</c:v>
                </c:pt>
                <c:pt idx="33184">
                  <c:v>1.7435099999999999E-2</c:v>
                </c:pt>
                <c:pt idx="33185">
                  <c:v>1.8493699999999998E-2</c:v>
                </c:pt>
                <c:pt idx="33186">
                  <c:v>5.0659199999999998E-3</c:v>
                </c:pt>
                <c:pt idx="33187">
                  <c:v>8.5105900000000002E-3</c:v>
                </c:pt>
                <c:pt idx="33188">
                  <c:v>-1.83105E-4</c:v>
                </c:pt>
                <c:pt idx="33189">
                  <c:v>8.4438299999999994E-3</c:v>
                </c:pt>
                <c:pt idx="33190">
                  <c:v>5.3214999999999998E-3</c:v>
                </c:pt>
                <c:pt idx="33191">
                  <c:v>1.5216800000000001E-2</c:v>
                </c:pt>
                <c:pt idx="33192">
                  <c:v>1.84174E-2</c:v>
                </c:pt>
                <c:pt idx="33193">
                  <c:v>1.44625E-2</c:v>
                </c:pt>
                <c:pt idx="33194">
                  <c:v>-4.82082E-3</c:v>
                </c:pt>
                <c:pt idx="33195">
                  <c:v>-1.4371900000000001E-3</c:v>
                </c:pt>
                <c:pt idx="33196">
                  <c:v>4.2810399999999998E-3</c:v>
                </c:pt>
                <c:pt idx="33197">
                  <c:v>-6.3133199999999997E-4</c:v>
                </c:pt>
                <c:pt idx="33198">
                  <c:v>8.9426000000000002E-3</c:v>
                </c:pt>
                <c:pt idx="33199">
                  <c:v>1.20392E-2</c:v>
                </c:pt>
                <c:pt idx="33200">
                  <c:v>1.03331E-2</c:v>
                </c:pt>
                <c:pt idx="33201">
                  <c:v>5.0563800000000001E-3</c:v>
                </c:pt>
                <c:pt idx="33202">
                  <c:v>6.0787200000000001E-3</c:v>
                </c:pt>
                <c:pt idx="33203">
                  <c:v>4.7435799999999998E-3</c:v>
                </c:pt>
                <c:pt idx="33204">
                  <c:v>-2.9087100000000001E-3</c:v>
                </c:pt>
                <c:pt idx="33205">
                  <c:v>-7.1620899999999999E-4</c:v>
                </c:pt>
                <c:pt idx="33206">
                  <c:v>3.8414E-3</c:v>
                </c:pt>
                <c:pt idx="33207">
                  <c:v>7.9278899999999999E-3</c:v>
                </c:pt>
                <c:pt idx="33208">
                  <c:v>9.8323799999999999E-3</c:v>
                </c:pt>
                <c:pt idx="33209">
                  <c:v>-2.5354399999999999E-2</c:v>
                </c:pt>
                <c:pt idx="33210">
                  <c:v>9.3765299999999992E-3</c:v>
                </c:pt>
                <c:pt idx="33211">
                  <c:v>1.74494E-2</c:v>
                </c:pt>
                <c:pt idx="33212">
                  <c:v>7.4787100000000004E-3</c:v>
                </c:pt>
                <c:pt idx="33213">
                  <c:v>5.6028400000000004E-3</c:v>
                </c:pt>
                <c:pt idx="33214">
                  <c:v>-3.0612899999999999E-3</c:v>
                </c:pt>
                <c:pt idx="33215">
                  <c:v>1.8215199999999999E-4</c:v>
                </c:pt>
                <c:pt idx="33216">
                  <c:v>-2.3755999999999998E-3</c:v>
                </c:pt>
                <c:pt idx="33217">
                  <c:v>-4.0779099999999997E-3</c:v>
                </c:pt>
                <c:pt idx="33218">
                  <c:v>6.8092300000000005E-4</c:v>
                </c:pt>
                <c:pt idx="33219">
                  <c:v>2.1209699999999998E-3</c:v>
                </c:pt>
                <c:pt idx="33220">
                  <c:v>6.77204E-3</c:v>
                </c:pt>
                <c:pt idx="33221">
                  <c:v>8.6164499999999995E-3</c:v>
                </c:pt>
                <c:pt idx="33222">
                  <c:v>6.0052899999999999E-3</c:v>
                </c:pt>
                <c:pt idx="33223">
                  <c:v>7.9936999999999994E-3</c:v>
                </c:pt>
                <c:pt idx="33224">
                  <c:v>1.7302499999999998E-2</c:v>
                </c:pt>
                <c:pt idx="33225">
                  <c:v>-9.9659000000000011E-4</c:v>
                </c:pt>
                <c:pt idx="33226">
                  <c:v>-1.1936199999999999E-2</c:v>
                </c:pt>
                <c:pt idx="33227">
                  <c:v>-1.9160300000000002E-2</c:v>
                </c:pt>
                <c:pt idx="33228">
                  <c:v>1.0127999999999999E-3</c:v>
                </c:pt>
                <c:pt idx="33229">
                  <c:v>1.05734E-2</c:v>
                </c:pt>
                <c:pt idx="33230">
                  <c:v>-1.7337800000000001E-3</c:v>
                </c:pt>
                <c:pt idx="33231">
                  <c:v>-3.3254600000000001E-3</c:v>
                </c:pt>
                <c:pt idx="33232">
                  <c:v>3.1576199999999999E-3</c:v>
                </c:pt>
                <c:pt idx="33233">
                  <c:v>4.0245100000000002E-3</c:v>
                </c:pt>
                <c:pt idx="33234" formatCode="0.00E+00">
                  <c:v>1.43051E-5</c:v>
                </c:pt>
                <c:pt idx="33235">
                  <c:v>1.8863700000000001E-3</c:v>
                </c:pt>
                <c:pt idx="33236">
                  <c:v>-3.2634700000000001E-3</c:v>
                </c:pt>
                <c:pt idx="33237">
                  <c:v>-1.08929E-2</c:v>
                </c:pt>
                <c:pt idx="33238">
                  <c:v>5.02777E-3</c:v>
                </c:pt>
                <c:pt idx="33239">
                  <c:v>7.4377100000000002E-3</c:v>
                </c:pt>
                <c:pt idx="33240">
                  <c:v>-9.7417800000000002E-3</c:v>
                </c:pt>
                <c:pt idx="33241">
                  <c:v>-1.45626E-3</c:v>
                </c:pt>
                <c:pt idx="33242">
                  <c:v>-1.9311899999999999E-3</c:v>
                </c:pt>
                <c:pt idx="33243">
                  <c:v>4.0817300000000001E-4</c:v>
                </c:pt>
                <c:pt idx="33244">
                  <c:v>7.2383899999999999E-4</c:v>
                </c:pt>
                <c:pt idx="33245">
                  <c:v>-4.9867599999999998E-3</c:v>
                </c:pt>
                <c:pt idx="33246">
                  <c:v>-1.6450900000000001E-2</c:v>
                </c:pt>
                <c:pt idx="33247">
                  <c:v>-8.0118199999999994E-3</c:v>
                </c:pt>
                <c:pt idx="33248">
                  <c:v>-3.5028500000000001E-3</c:v>
                </c:pt>
                <c:pt idx="33249">
                  <c:v>1.14346E-3</c:v>
                </c:pt>
                <c:pt idx="33250">
                  <c:v>-1.7108900000000001E-3</c:v>
                </c:pt>
                <c:pt idx="33251">
                  <c:v>-1.8787400000000001E-3</c:v>
                </c:pt>
                <c:pt idx="33252">
                  <c:v>1.26371E-2</c:v>
                </c:pt>
                <c:pt idx="33253">
                  <c:v>1.1532799999999999E-2</c:v>
                </c:pt>
                <c:pt idx="33254">
                  <c:v>5.3663299999999999E-3</c:v>
                </c:pt>
                <c:pt idx="33255">
                  <c:v>1.0273900000000001E-2</c:v>
                </c:pt>
                <c:pt idx="33256">
                  <c:v>-3.2100700000000002E-3</c:v>
                </c:pt>
                <c:pt idx="33257">
                  <c:v>1.3831100000000001E-2</c:v>
                </c:pt>
                <c:pt idx="33258">
                  <c:v>5.9595100000000003E-3</c:v>
                </c:pt>
                <c:pt idx="33259">
                  <c:v>7.2860700000000004E-4</c:v>
                </c:pt>
                <c:pt idx="33260">
                  <c:v>-4.7607400000000003E-3</c:v>
                </c:pt>
                <c:pt idx="33261">
                  <c:v>4.6987499999999998E-3</c:v>
                </c:pt>
                <c:pt idx="33262">
                  <c:v>8.4915200000000007E-3</c:v>
                </c:pt>
                <c:pt idx="33263">
                  <c:v>5.3548800000000002E-3</c:v>
                </c:pt>
                <c:pt idx="33264">
                  <c:v>-1.2627599999999999E-2</c:v>
                </c:pt>
                <c:pt idx="33265">
                  <c:v>-6.3142800000000002E-3</c:v>
                </c:pt>
                <c:pt idx="33266">
                  <c:v>2.1257400000000001E-3</c:v>
                </c:pt>
                <c:pt idx="33267">
                  <c:v>3.49045E-3</c:v>
                </c:pt>
                <c:pt idx="33268">
                  <c:v>2.9878600000000002E-3</c:v>
                </c:pt>
                <c:pt idx="33269">
                  <c:v>1.1759800000000001E-2</c:v>
                </c:pt>
                <c:pt idx="33270">
                  <c:v>-5.0220500000000001E-3</c:v>
                </c:pt>
                <c:pt idx="33271">
                  <c:v>1.7261500000000001E-3</c:v>
                </c:pt>
                <c:pt idx="33272">
                  <c:v>-1.16892E-2</c:v>
                </c:pt>
                <c:pt idx="33273">
                  <c:v>-6.1607399999999998E-4</c:v>
                </c:pt>
                <c:pt idx="33274">
                  <c:v>-5.16987E-3</c:v>
                </c:pt>
                <c:pt idx="33275">
                  <c:v>-1.0319699999999999E-2</c:v>
                </c:pt>
                <c:pt idx="33276">
                  <c:v>-2.4944299999999999E-2</c:v>
                </c:pt>
                <c:pt idx="33277">
                  <c:v>-1.8661500000000001E-2</c:v>
                </c:pt>
                <c:pt idx="33278">
                  <c:v>-5.7392099999999998E-3</c:v>
                </c:pt>
                <c:pt idx="33279">
                  <c:v>-1.1344E-2</c:v>
                </c:pt>
                <c:pt idx="33280">
                  <c:v>-9.7961400000000001E-3</c:v>
                </c:pt>
                <c:pt idx="33281">
                  <c:v>-6.1674099999999999E-3</c:v>
                </c:pt>
                <c:pt idx="33282">
                  <c:v>-1.29023E-2</c:v>
                </c:pt>
                <c:pt idx="33283">
                  <c:v>-5.2080199999999998E-3</c:v>
                </c:pt>
                <c:pt idx="33284">
                  <c:v>-1.49632E-3</c:v>
                </c:pt>
                <c:pt idx="33285">
                  <c:v>-6.7596399999999999E-3</c:v>
                </c:pt>
                <c:pt idx="33286">
                  <c:v>-1.49918E-2</c:v>
                </c:pt>
                <c:pt idx="33287">
                  <c:v>1.07098E-3</c:v>
                </c:pt>
                <c:pt idx="33288">
                  <c:v>-4.6338999999999998E-3</c:v>
                </c:pt>
                <c:pt idx="33289">
                  <c:v>-8.7432900000000008E-3</c:v>
                </c:pt>
                <c:pt idx="33290">
                  <c:v>-4.5585599999999998E-4</c:v>
                </c:pt>
                <c:pt idx="33291">
                  <c:v>1.39942E-2</c:v>
                </c:pt>
                <c:pt idx="33292">
                  <c:v>-7.4091000000000001E-3</c:v>
                </c:pt>
                <c:pt idx="33293">
                  <c:v>-1.4103900000000001E-2</c:v>
                </c:pt>
                <c:pt idx="33294">
                  <c:v>6.6699999999999997E-3</c:v>
                </c:pt>
                <c:pt idx="33295">
                  <c:v>2.2935899999999999E-3</c:v>
                </c:pt>
                <c:pt idx="33296">
                  <c:v>9.1361999999999997E-4</c:v>
                </c:pt>
                <c:pt idx="33297">
                  <c:v>1.5001299999999999E-3</c:v>
                </c:pt>
                <c:pt idx="33298">
                  <c:v>-1.37901E-3</c:v>
                </c:pt>
                <c:pt idx="33299">
                  <c:v>-2.4557099999999998E-3</c:v>
                </c:pt>
                <c:pt idx="33300">
                  <c:v>-3.2730099999999998E-3</c:v>
                </c:pt>
                <c:pt idx="33301">
                  <c:v>-8.1577300000000002E-3</c:v>
                </c:pt>
                <c:pt idx="33302">
                  <c:v>1.9836400000000001E-3</c:v>
                </c:pt>
                <c:pt idx="33303">
                  <c:v>-1.5366599999999999E-2</c:v>
                </c:pt>
                <c:pt idx="33304">
                  <c:v>-1.98727E-2</c:v>
                </c:pt>
                <c:pt idx="33305">
                  <c:v>-8.5001E-3</c:v>
                </c:pt>
                <c:pt idx="33306">
                  <c:v>-3.9462999999999998E-3</c:v>
                </c:pt>
                <c:pt idx="33307">
                  <c:v>4.3153799999999997E-3</c:v>
                </c:pt>
                <c:pt idx="33308">
                  <c:v>-2.13852E-2</c:v>
                </c:pt>
                <c:pt idx="33309">
                  <c:v>-1.28927E-2</c:v>
                </c:pt>
                <c:pt idx="33310">
                  <c:v>-1.0182399999999999E-2</c:v>
                </c:pt>
                <c:pt idx="33311">
                  <c:v>3.0326799999999998E-4</c:v>
                </c:pt>
                <c:pt idx="33312">
                  <c:v>-9.9525499999999992E-3</c:v>
                </c:pt>
                <c:pt idx="33313">
                  <c:v>-1.6526200000000001E-2</c:v>
                </c:pt>
                <c:pt idx="33314">
                  <c:v>-1.24359E-2</c:v>
                </c:pt>
                <c:pt idx="33315">
                  <c:v>-2.2265400000000001E-2</c:v>
                </c:pt>
                <c:pt idx="33316">
                  <c:v>-2.27423E-2</c:v>
                </c:pt>
                <c:pt idx="33317">
                  <c:v>-2.2330300000000001E-2</c:v>
                </c:pt>
                <c:pt idx="33318">
                  <c:v>-1.45483E-2</c:v>
                </c:pt>
                <c:pt idx="33319">
                  <c:v>-1.2746800000000001E-2</c:v>
                </c:pt>
                <c:pt idx="33320">
                  <c:v>-2.9785200000000001E-2</c:v>
                </c:pt>
                <c:pt idx="33321">
                  <c:v>-1.8139800000000001E-2</c:v>
                </c:pt>
                <c:pt idx="33322">
                  <c:v>-1.4441499999999999E-2</c:v>
                </c:pt>
                <c:pt idx="33323">
                  <c:v>-1.2422600000000001E-2</c:v>
                </c:pt>
                <c:pt idx="33324">
                  <c:v>-1.2347199999999999E-2</c:v>
                </c:pt>
                <c:pt idx="33325">
                  <c:v>-1.32484E-2</c:v>
                </c:pt>
                <c:pt idx="33326">
                  <c:v>-3.92628E-2</c:v>
                </c:pt>
                <c:pt idx="33327">
                  <c:v>-2.5740599999999999E-2</c:v>
                </c:pt>
                <c:pt idx="33328">
                  <c:v>-2.12994E-2</c:v>
                </c:pt>
                <c:pt idx="33329">
                  <c:v>-1.50137E-2</c:v>
                </c:pt>
                <c:pt idx="33330">
                  <c:v>-5.3033799999999999E-3</c:v>
                </c:pt>
                <c:pt idx="33331">
                  <c:v>-1.49841E-2</c:v>
                </c:pt>
                <c:pt idx="33332">
                  <c:v>-1.3125400000000001E-2</c:v>
                </c:pt>
                <c:pt idx="33333">
                  <c:v>-4.2706500000000001E-2</c:v>
                </c:pt>
                <c:pt idx="33334">
                  <c:v>-2.1045700000000001E-2</c:v>
                </c:pt>
                <c:pt idx="33335">
                  <c:v>-2.6093499999999999E-2</c:v>
                </c:pt>
                <c:pt idx="33336">
                  <c:v>-4.9886699999999997E-3</c:v>
                </c:pt>
                <c:pt idx="33337">
                  <c:v>-1.9003900000000001E-2</c:v>
                </c:pt>
                <c:pt idx="33338">
                  <c:v>-1.3732899999999999E-2</c:v>
                </c:pt>
                <c:pt idx="33339">
                  <c:v>-1.49937E-2</c:v>
                </c:pt>
                <c:pt idx="33340">
                  <c:v>-1.9865000000000001E-2</c:v>
                </c:pt>
                <c:pt idx="33341">
                  <c:v>-1.0715499999999999E-2</c:v>
                </c:pt>
                <c:pt idx="33342">
                  <c:v>-9.9973700000000002E-3</c:v>
                </c:pt>
                <c:pt idx="33343">
                  <c:v>-2.4552299999999999E-2</c:v>
                </c:pt>
                <c:pt idx="33344">
                  <c:v>-4.3843300000000002E-2</c:v>
                </c:pt>
                <c:pt idx="33345">
                  <c:v>-3.8963299999999999E-2</c:v>
                </c:pt>
                <c:pt idx="33346">
                  <c:v>-1.52693E-2</c:v>
                </c:pt>
                <c:pt idx="33347">
                  <c:v>-2.3098899999999999E-2</c:v>
                </c:pt>
                <c:pt idx="33348">
                  <c:v>-3.4596399999999999E-2</c:v>
                </c:pt>
                <c:pt idx="33349">
                  <c:v>-3.2083500000000001E-2</c:v>
                </c:pt>
                <c:pt idx="33350">
                  <c:v>-3.3117300000000002E-2</c:v>
                </c:pt>
                <c:pt idx="33351">
                  <c:v>-2.1754300000000001E-2</c:v>
                </c:pt>
                <c:pt idx="33352">
                  <c:v>-2.8492900000000002E-2</c:v>
                </c:pt>
                <c:pt idx="33353">
                  <c:v>-2.0408599999999999E-2</c:v>
                </c:pt>
                <c:pt idx="33354">
                  <c:v>-2.7868299999999999E-2</c:v>
                </c:pt>
                <c:pt idx="33355">
                  <c:v>4.5614200000000001E-3</c:v>
                </c:pt>
                <c:pt idx="33356">
                  <c:v>-1.3279900000000001E-2</c:v>
                </c:pt>
                <c:pt idx="33357">
                  <c:v>-2.5846500000000001E-2</c:v>
                </c:pt>
                <c:pt idx="33358">
                  <c:v>-3.1531299999999998E-2</c:v>
                </c:pt>
                <c:pt idx="33359">
                  <c:v>-3.0368800000000001E-2</c:v>
                </c:pt>
                <c:pt idx="33360">
                  <c:v>-1.7218600000000001E-2</c:v>
                </c:pt>
                <c:pt idx="33361">
                  <c:v>-3.5803799999999997E-2</c:v>
                </c:pt>
                <c:pt idx="33362">
                  <c:v>-3.5187700000000002E-2</c:v>
                </c:pt>
                <c:pt idx="33363">
                  <c:v>-4.0209799999999997E-2</c:v>
                </c:pt>
                <c:pt idx="33364">
                  <c:v>-2.2919700000000001E-2</c:v>
                </c:pt>
                <c:pt idx="33365">
                  <c:v>-2.4787900000000002E-2</c:v>
                </c:pt>
                <c:pt idx="33366">
                  <c:v>-2.2543899999999999E-2</c:v>
                </c:pt>
                <c:pt idx="33367">
                  <c:v>-3.1425500000000002E-2</c:v>
                </c:pt>
                <c:pt idx="33368">
                  <c:v>-7.5340299999999997E-3</c:v>
                </c:pt>
                <c:pt idx="33369">
                  <c:v>-1.3819700000000001E-2</c:v>
                </c:pt>
                <c:pt idx="33370">
                  <c:v>-3.6058399999999999E-3</c:v>
                </c:pt>
                <c:pt idx="33371">
                  <c:v>-8.4199900000000005E-3</c:v>
                </c:pt>
                <c:pt idx="33372">
                  <c:v>-2.0285600000000001E-2</c:v>
                </c:pt>
                <c:pt idx="33373">
                  <c:v>-1.8083599999999998E-2</c:v>
                </c:pt>
                <c:pt idx="33374">
                  <c:v>-1.02901E-2</c:v>
                </c:pt>
                <c:pt idx="33375">
                  <c:v>-1.9826900000000001E-3</c:v>
                </c:pt>
                <c:pt idx="33376">
                  <c:v>-1.5366599999999999E-2</c:v>
                </c:pt>
                <c:pt idx="33377">
                  <c:v>-8.7451900000000003E-4</c:v>
                </c:pt>
                <c:pt idx="33378">
                  <c:v>-1.7227200000000002E-2</c:v>
                </c:pt>
                <c:pt idx="33379">
                  <c:v>-1.37634E-2</c:v>
                </c:pt>
                <c:pt idx="33380">
                  <c:v>-2.1074300000000001E-2</c:v>
                </c:pt>
                <c:pt idx="33381">
                  <c:v>-6.7749000000000004E-3</c:v>
                </c:pt>
                <c:pt idx="33382">
                  <c:v>-1.0663000000000001E-2</c:v>
                </c:pt>
                <c:pt idx="33383">
                  <c:v>-1.09272E-2</c:v>
                </c:pt>
                <c:pt idx="33384">
                  <c:v>-6.3924799999999999E-3</c:v>
                </c:pt>
                <c:pt idx="33385">
                  <c:v>-2.2096600000000001E-2</c:v>
                </c:pt>
                <c:pt idx="33386">
                  <c:v>-2.3140000000000001E-2</c:v>
                </c:pt>
                <c:pt idx="33387">
                  <c:v>-4.2953499999999999E-3</c:v>
                </c:pt>
                <c:pt idx="33388">
                  <c:v>4.94671E-3</c:v>
                </c:pt>
                <c:pt idx="33389">
                  <c:v>3.8146999999999999E-3</c:v>
                </c:pt>
                <c:pt idx="33390">
                  <c:v>-1.35841E-2</c:v>
                </c:pt>
                <c:pt idx="33391">
                  <c:v>-6.4897499999999999E-3</c:v>
                </c:pt>
                <c:pt idx="33392">
                  <c:v>-1.2472199999999999E-2</c:v>
                </c:pt>
                <c:pt idx="33393">
                  <c:v>-1.2991000000000001E-2</c:v>
                </c:pt>
                <c:pt idx="33394">
                  <c:v>-1.6012200000000001E-2</c:v>
                </c:pt>
                <c:pt idx="33395">
                  <c:v>-3.5057100000000001E-2</c:v>
                </c:pt>
                <c:pt idx="33396">
                  <c:v>-1.8659599999999998E-2</c:v>
                </c:pt>
                <c:pt idx="33397">
                  <c:v>-1.14155E-2</c:v>
                </c:pt>
                <c:pt idx="33398">
                  <c:v>-7.6837499999999996E-3</c:v>
                </c:pt>
                <c:pt idx="33399">
                  <c:v>-1.85957E-2</c:v>
                </c:pt>
                <c:pt idx="33400">
                  <c:v>-1.76172E-2</c:v>
                </c:pt>
                <c:pt idx="33401">
                  <c:v>-6.3362100000000001E-3</c:v>
                </c:pt>
                <c:pt idx="33402">
                  <c:v>2.2993100000000002E-3</c:v>
                </c:pt>
                <c:pt idx="33403">
                  <c:v>-8.7261200000000004E-3</c:v>
                </c:pt>
                <c:pt idx="33404">
                  <c:v>-1.5654600000000001E-2</c:v>
                </c:pt>
                <c:pt idx="33405">
                  <c:v>1.7642999999999999E-4</c:v>
                </c:pt>
                <c:pt idx="33406">
                  <c:v>-7.9822499999999998E-3</c:v>
                </c:pt>
                <c:pt idx="33407">
                  <c:v>-9.1476400000000003E-3</c:v>
                </c:pt>
                <c:pt idx="33408">
                  <c:v>-1.40839E-2</c:v>
                </c:pt>
                <c:pt idx="33409">
                  <c:v>-2.5825499999999999E-3</c:v>
                </c:pt>
                <c:pt idx="33410">
                  <c:v>-7.5139999999999998E-3</c:v>
                </c:pt>
                <c:pt idx="33411">
                  <c:v>-7.4415200000000001E-3</c:v>
                </c:pt>
                <c:pt idx="33412">
                  <c:v>-8.46863E-4</c:v>
                </c:pt>
                <c:pt idx="33413">
                  <c:v>-5.8097799999999996E-3</c:v>
                </c:pt>
                <c:pt idx="33414">
                  <c:v>-1.3437299999999999E-2</c:v>
                </c:pt>
                <c:pt idx="33415">
                  <c:v>-5.3215000000000001E-4</c:v>
                </c:pt>
                <c:pt idx="33416">
                  <c:v>-9.7942399999999992E-3</c:v>
                </c:pt>
                <c:pt idx="33417">
                  <c:v>1.63727E-2</c:v>
                </c:pt>
                <c:pt idx="33418">
                  <c:v>-2.89536E-3</c:v>
                </c:pt>
                <c:pt idx="33419">
                  <c:v>-1.36662E-2</c:v>
                </c:pt>
                <c:pt idx="33420">
                  <c:v>-1.99709E-2</c:v>
                </c:pt>
                <c:pt idx="33421">
                  <c:v>-2.5377300000000002E-3</c:v>
                </c:pt>
                <c:pt idx="33422">
                  <c:v>9.9754300000000004E-4</c:v>
                </c:pt>
                <c:pt idx="33423">
                  <c:v>-1.5864400000000001E-2</c:v>
                </c:pt>
                <c:pt idx="33424">
                  <c:v>-3.3027599999999997E-2</c:v>
                </c:pt>
                <c:pt idx="33425">
                  <c:v>-3.6788000000000001E-2</c:v>
                </c:pt>
                <c:pt idx="33426">
                  <c:v>-9.36413E-3</c:v>
                </c:pt>
                <c:pt idx="33427">
                  <c:v>-2.1744699999999999E-2</c:v>
                </c:pt>
                <c:pt idx="33428">
                  <c:v>-1.76773E-2</c:v>
                </c:pt>
                <c:pt idx="33429">
                  <c:v>-2.73609E-2</c:v>
                </c:pt>
                <c:pt idx="33430">
                  <c:v>-2.9084200000000001E-2</c:v>
                </c:pt>
                <c:pt idx="33431">
                  <c:v>-1.7144199999999998E-2</c:v>
                </c:pt>
                <c:pt idx="33432">
                  <c:v>-1.6977300000000001E-2</c:v>
                </c:pt>
                <c:pt idx="33433">
                  <c:v>-2.6256600000000001E-2</c:v>
                </c:pt>
                <c:pt idx="33434">
                  <c:v>-1.8081699999999999E-2</c:v>
                </c:pt>
                <c:pt idx="33435">
                  <c:v>-2.4590500000000001E-2</c:v>
                </c:pt>
                <c:pt idx="33436">
                  <c:v>-3.3659000000000001E-2</c:v>
                </c:pt>
                <c:pt idx="33437">
                  <c:v>-1.7724E-2</c:v>
                </c:pt>
                <c:pt idx="33438">
                  <c:v>-6.5116899999999997E-3</c:v>
                </c:pt>
                <c:pt idx="33439">
                  <c:v>-1.5746099999999999E-2</c:v>
                </c:pt>
                <c:pt idx="33440">
                  <c:v>-1.9227999999999999E-2</c:v>
                </c:pt>
                <c:pt idx="33441">
                  <c:v>-1.16606E-2</c:v>
                </c:pt>
                <c:pt idx="33442">
                  <c:v>-3.9482100000000001E-4</c:v>
                </c:pt>
                <c:pt idx="33443">
                  <c:v>-9.9801999999999998E-3</c:v>
                </c:pt>
                <c:pt idx="33444">
                  <c:v>-2.83384E-2</c:v>
                </c:pt>
                <c:pt idx="33445">
                  <c:v>-7.9441100000000008E-3</c:v>
                </c:pt>
                <c:pt idx="33446">
                  <c:v>2.0647E-3</c:v>
                </c:pt>
                <c:pt idx="33447">
                  <c:v>-8.9893300000000002E-3</c:v>
                </c:pt>
                <c:pt idx="33448">
                  <c:v>-1.40953E-2</c:v>
                </c:pt>
                <c:pt idx="33449">
                  <c:v>-5.0830799999999996E-4</c:v>
                </c:pt>
                <c:pt idx="33450">
                  <c:v>-1.64986E-3</c:v>
                </c:pt>
                <c:pt idx="33451">
                  <c:v>-8.9044599999999995E-3</c:v>
                </c:pt>
                <c:pt idx="33452">
                  <c:v>-2.4066000000000001E-2</c:v>
                </c:pt>
                <c:pt idx="33453">
                  <c:v>-1.7159500000000001E-2</c:v>
                </c:pt>
                <c:pt idx="33454">
                  <c:v>-9.5720300000000005E-3</c:v>
                </c:pt>
                <c:pt idx="33455">
                  <c:v>-6.6699999999999997E-3</c:v>
                </c:pt>
                <c:pt idx="33456">
                  <c:v>-1.34258E-2</c:v>
                </c:pt>
                <c:pt idx="33457">
                  <c:v>-1.1946699999999999E-2</c:v>
                </c:pt>
                <c:pt idx="33458">
                  <c:v>-4.2362199999999997E-3</c:v>
                </c:pt>
                <c:pt idx="33459">
                  <c:v>1.2480700000000001E-2</c:v>
                </c:pt>
                <c:pt idx="33460">
                  <c:v>-1.12858E-2</c:v>
                </c:pt>
                <c:pt idx="33461">
                  <c:v>-6.1731299999999998E-3</c:v>
                </c:pt>
                <c:pt idx="33462">
                  <c:v>-3.0403100000000001E-3</c:v>
                </c:pt>
                <c:pt idx="33463">
                  <c:v>-1.27382E-2</c:v>
                </c:pt>
                <c:pt idx="33464">
                  <c:v>-1.0333999999999999E-2</c:v>
                </c:pt>
                <c:pt idx="33465">
                  <c:v>-1.79443E-2</c:v>
                </c:pt>
                <c:pt idx="33466">
                  <c:v>-5.7306299999999996E-3</c:v>
                </c:pt>
                <c:pt idx="33467">
                  <c:v>6.6986099999999998E-3</c:v>
                </c:pt>
                <c:pt idx="33468">
                  <c:v>-6.1550099999999998E-3</c:v>
                </c:pt>
                <c:pt idx="33469">
                  <c:v>-1.53484E-2</c:v>
                </c:pt>
                <c:pt idx="33470">
                  <c:v>-8.9807499999999992E-3</c:v>
                </c:pt>
                <c:pt idx="33471">
                  <c:v>-1.4289899999999999E-2</c:v>
                </c:pt>
                <c:pt idx="33472">
                  <c:v>-2.0690900000000002E-2</c:v>
                </c:pt>
                <c:pt idx="33473">
                  <c:v>-6.4811699999999996E-3</c:v>
                </c:pt>
                <c:pt idx="33474">
                  <c:v>5.7363500000000003E-3</c:v>
                </c:pt>
                <c:pt idx="33475">
                  <c:v>-2.0221699999999999E-2</c:v>
                </c:pt>
                <c:pt idx="33476">
                  <c:v>-1.08118E-2</c:v>
                </c:pt>
                <c:pt idx="33477">
                  <c:v>3.1185200000000001E-3</c:v>
                </c:pt>
                <c:pt idx="33478">
                  <c:v>2.3593899999999998E-3</c:v>
                </c:pt>
                <c:pt idx="33479">
                  <c:v>7.2383899999999999E-3</c:v>
                </c:pt>
                <c:pt idx="33480">
                  <c:v>-2.1993599999999999E-2</c:v>
                </c:pt>
                <c:pt idx="33481">
                  <c:v>-1.21899E-2</c:v>
                </c:pt>
                <c:pt idx="33482">
                  <c:v>-7.4100499999999998E-4</c:v>
                </c:pt>
                <c:pt idx="33483">
                  <c:v>-8.5544600000000005E-4</c:v>
                </c:pt>
                <c:pt idx="33484">
                  <c:v>1.7209100000000001E-2</c:v>
                </c:pt>
                <c:pt idx="33485">
                  <c:v>1.15824E-2</c:v>
                </c:pt>
                <c:pt idx="33486">
                  <c:v>1.6820000000000002E-2</c:v>
                </c:pt>
                <c:pt idx="33487">
                  <c:v>-1.19953E-2</c:v>
                </c:pt>
                <c:pt idx="33488">
                  <c:v>1.21899E-2</c:v>
                </c:pt>
                <c:pt idx="33489">
                  <c:v>2.2177700000000002E-2</c:v>
                </c:pt>
                <c:pt idx="33490">
                  <c:v>2.8171499999999999E-2</c:v>
                </c:pt>
                <c:pt idx="33491">
                  <c:v>1.40772E-2</c:v>
                </c:pt>
                <c:pt idx="33492">
                  <c:v>1.17264E-2</c:v>
                </c:pt>
                <c:pt idx="33493">
                  <c:v>2.8181100000000001E-2</c:v>
                </c:pt>
                <c:pt idx="33494">
                  <c:v>5.3358099999999999E-3</c:v>
                </c:pt>
                <c:pt idx="33495">
                  <c:v>1.6606300000000001E-2</c:v>
                </c:pt>
                <c:pt idx="33496">
                  <c:v>1.6295400000000002E-2</c:v>
                </c:pt>
                <c:pt idx="33497">
                  <c:v>7.1029700000000001E-3</c:v>
                </c:pt>
                <c:pt idx="33498">
                  <c:v>8.6793900000000004E-3</c:v>
                </c:pt>
                <c:pt idx="33499">
                  <c:v>-4.8255900000000003E-3</c:v>
                </c:pt>
                <c:pt idx="33500">
                  <c:v>1.7013500000000001E-2</c:v>
                </c:pt>
                <c:pt idx="33501">
                  <c:v>2.4403600000000001E-2</c:v>
                </c:pt>
                <c:pt idx="33502">
                  <c:v>2.3928600000000001E-2</c:v>
                </c:pt>
                <c:pt idx="33503">
                  <c:v>2.13146E-2</c:v>
                </c:pt>
                <c:pt idx="33504">
                  <c:v>3.67947E-2</c:v>
                </c:pt>
                <c:pt idx="33505">
                  <c:v>1.06459E-2</c:v>
                </c:pt>
                <c:pt idx="33506">
                  <c:v>1.48792E-2</c:v>
                </c:pt>
                <c:pt idx="33507">
                  <c:v>1.7692599999999999E-2</c:v>
                </c:pt>
                <c:pt idx="33508">
                  <c:v>3.5343199999999998E-2</c:v>
                </c:pt>
                <c:pt idx="33509">
                  <c:v>1.9577000000000001E-2</c:v>
                </c:pt>
                <c:pt idx="33510">
                  <c:v>2.33879E-2</c:v>
                </c:pt>
                <c:pt idx="33511">
                  <c:v>1.1209500000000001E-2</c:v>
                </c:pt>
                <c:pt idx="33512">
                  <c:v>4.9018900000000003E-4</c:v>
                </c:pt>
                <c:pt idx="33513">
                  <c:v>4.7683699999999997E-4</c:v>
                </c:pt>
                <c:pt idx="33514">
                  <c:v>6.8988799999999996E-3</c:v>
                </c:pt>
                <c:pt idx="33515">
                  <c:v>1.03331E-2</c:v>
                </c:pt>
                <c:pt idx="33516">
                  <c:v>-5.9042000000000001E-3</c:v>
                </c:pt>
                <c:pt idx="33517">
                  <c:v>-1.34544E-2</c:v>
                </c:pt>
                <c:pt idx="33518">
                  <c:v>-2.5052999999999998E-3</c:v>
                </c:pt>
                <c:pt idx="33519">
                  <c:v>1.41487E-2</c:v>
                </c:pt>
                <c:pt idx="33520">
                  <c:v>5.8650999999999998E-3</c:v>
                </c:pt>
                <c:pt idx="33521">
                  <c:v>-9.67026E-3</c:v>
                </c:pt>
                <c:pt idx="33522">
                  <c:v>-8.5678100000000004E-3</c:v>
                </c:pt>
                <c:pt idx="33523">
                  <c:v>3.7345899999999999E-3</c:v>
                </c:pt>
                <c:pt idx="33524">
                  <c:v>-3.3597900000000001E-3</c:v>
                </c:pt>
                <c:pt idx="33525">
                  <c:v>4.4117000000000002E-3</c:v>
                </c:pt>
                <c:pt idx="33526">
                  <c:v>1.2512199999999999E-3</c:v>
                </c:pt>
                <c:pt idx="33527">
                  <c:v>-4.6052899999999997E-3</c:v>
                </c:pt>
                <c:pt idx="33528">
                  <c:v>-8.8109999999999994E-3</c:v>
                </c:pt>
                <c:pt idx="33529">
                  <c:v>3.9632800000000003E-2</c:v>
                </c:pt>
                <c:pt idx="33530">
                  <c:v>9.14097E-3</c:v>
                </c:pt>
                <c:pt idx="33531">
                  <c:v>-7.4195900000000002E-3</c:v>
                </c:pt>
                <c:pt idx="33532">
                  <c:v>-5.1689100000000001E-4</c:v>
                </c:pt>
                <c:pt idx="33533">
                  <c:v>1.4782E-2</c:v>
                </c:pt>
                <c:pt idx="33534">
                  <c:v>2.21815E-2</c:v>
                </c:pt>
                <c:pt idx="33535">
                  <c:v>-1.0999699999999999E-2</c:v>
                </c:pt>
                <c:pt idx="33536">
                  <c:v>5.0048799999999997E-3</c:v>
                </c:pt>
                <c:pt idx="33537">
                  <c:v>-1.82343E-3</c:v>
                </c:pt>
                <c:pt idx="33538">
                  <c:v>-2.8781900000000001E-3</c:v>
                </c:pt>
                <c:pt idx="33539">
                  <c:v>1.7762199999999999E-2</c:v>
                </c:pt>
                <c:pt idx="33540">
                  <c:v>-6.2236799999999997E-3</c:v>
                </c:pt>
                <c:pt idx="33541" formatCode="0.00E+00">
                  <c:v>-6.5803500000000001E-5</c:v>
                </c:pt>
                <c:pt idx="33542">
                  <c:v>2.2315999999999998E-3</c:v>
                </c:pt>
                <c:pt idx="33543">
                  <c:v>1.39027E-2</c:v>
                </c:pt>
                <c:pt idx="33544">
                  <c:v>1.3258900000000001E-2</c:v>
                </c:pt>
                <c:pt idx="33545">
                  <c:v>1.7658199999999999E-2</c:v>
                </c:pt>
                <c:pt idx="33546">
                  <c:v>3.8928999999999999E-3</c:v>
                </c:pt>
                <c:pt idx="33547">
                  <c:v>3.23296E-3</c:v>
                </c:pt>
                <c:pt idx="33548">
                  <c:v>3.2224699999999998E-3</c:v>
                </c:pt>
                <c:pt idx="33549">
                  <c:v>-5.1431699999999999E-3</c:v>
                </c:pt>
                <c:pt idx="33550">
                  <c:v>8.8396099999999995E-3</c:v>
                </c:pt>
                <c:pt idx="33551">
                  <c:v>1.11647E-2</c:v>
                </c:pt>
                <c:pt idx="33552">
                  <c:v>-8.9874299999999994E-3</c:v>
                </c:pt>
                <c:pt idx="33553">
                  <c:v>7.2917900000000003E-3</c:v>
                </c:pt>
                <c:pt idx="33554">
                  <c:v>1.4452E-2</c:v>
                </c:pt>
                <c:pt idx="33555">
                  <c:v>6.4239500000000003E-3</c:v>
                </c:pt>
                <c:pt idx="33556">
                  <c:v>1.80979E-2</c:v>
                </c:pt>
                <c:pt idx="33557">
                  <c:v>6.6471100000000003E-3</c:v>
                </c:pt>
                <c:pt idx="33558">
                  <c:v>-4.1647000000000003E-3</c:v>
                </c:pt>
                <c:pt idx="33559">
                  <c:v>7.3776199999999997E-3</c:v>
                </c:pt>
                <c:pt idx="33560">
                  <c:v>2.9079399999999998E-2</c:v>
                </c:pt>
                <c:pt idx="33561">
                  <c:v>1.59445E-2</c:v>
                </c:pt>
                <c:pt idx="33562">
                  <c:v>7.52449E-3</c:v>
                </c:pt>
                <c:pt idx="33563">
                  <c:v>2.3428000000000001E-2</c:v>
                </c:pt>
                <c:pt idx="33564">
                  <c:v>7.9040499999999993E-3</c:v>
                </c:pt>
                <c:pt idx="33565">
                  <c:v>7.5149500000000003E-3</c:v>
                </c:pt>
                <c:pt idx="33566">
                  <c:v>1.31979E-2</c:v>
                </c:pt>
                <c:pt idx="33567">
                  <c:v>9.9716200000000005E-3</c:v>
                </c:pt>
                <c:pt idx="33568">
                  <c:v>2.37675E-2</c:v>
                </c:pt>
                <c:pt idx="33569">
                  <c:v>1.7886200000000001E-2</c:v>
                </c:pt>
                <c:pt idx="33570">
                  <c:v>3.66287E-2</c:v>
                </c:pt>
                <c:pt idx="33571">
                  <c:v>1.5110999999999999E-2</c:v>
                </c:pt>
                <c:pt idx="33572">
                  <c:v>3.7784600000000002E-2</c:v>
                </c:pt>
                <c:pt idx="33573">
                  <c:v>4.7569300000000002E-2</c:v>
                </c:pt>
                <c:pt idx="33574">
                  <c:v>2.54536E-2</c:v>
                </c:pt>
                <c:pt idx="33575">
                  <c:v>2.4073600000000001E-2</c:v>
                </c:pt>
                <c:pt idx="33576">
                  <c:v>1.3451599999999999E-2</c:v>
                </c:pt>
                <c:pt idx="33577">
                  <c:v>2.2396099999999999E-2</c:v>
                </c:pt>
                <c:pt idx="33578">
                  <c:v>2.5210400000000001E-2</c:v>
                </c:pt>
                <c:pt idx="33579">
                  <c:v>1.5162500000000001E-2</c:v>
                </c:pt>
                <c:pt idx="33580">
                  <c:v>2.59571E-2</c:v>
                </c:pt>
                <c:pt idx="33581">
                  <c:v>3.09124E-2</c:v>
                </c:pt>
                <c:pt idx="33582">
                  <c:v>1.39322E-2</c:v>
                </c:pt>
                <c:pt idx="33583">
                  <c:v>2.04954E-2</c:v>
                </c:pt>
                <c:pt idx="33584">
                  <c:v>3.0179999999999998E-2</c:v>
                </c:pt>
                <c:pt idx="33585">
                  <c:v>4.0280299999999998E-2</c:v>
                </c:pt>
                <c:pt idx="33586">
                  <c:v>2.5181800000000001E-2</c:v>
                </c:pt>
                <c:pt idx="33587">
                  <c:v>3.3308999999999998E-2</c:v>
                </c:pt>
                <c:pt idx="33588">
                  <c:v>4.6784399999999997E-2</c:v>
                </c:pt>
                <c:pt idx="33589">
                  <c:v>2.0677600000000001E-2</c:v>
                </c:pt>
                <c:pt idx="33590">
                  <c:v>2.7715699999999999E-2</c:v>
                </c:pt>
                <c:pt idx="33591">
                  <c:v>2.6207000000000001E-2</c:v>
                </c:pt>
                <c:pt idx="33592">
                  <c:v>3.8675300000000003E-2</c:v>
                </c:pt>
                <c:pt idx="33593">
                  <c:v>2.95248E-2</c:v>
                </c:pt>
                <c:pt idx="33594">
                  <c:v>3.8829799999999998E-2</c:v>
                </c:pt>
                <c:pt idx="33595">
                  <c:v>3.9392499999999997E-2</c:v>
                </c:pt>
                <c:pt idx="33596">
                  <c:v>3.6706900000000001E-2</c:v>
                </c:pt>
                <c:pt idx="33597">
                  <c:v>4.3039300000000003E-2</c:v>
                </c:pt>
                <c:pt idx="33598">
                  <c:v>3.2527899999999998E-2</c:v>
                </c:pt>
                <c:pt idx="33599">
                  <c:v>3.9061499999999999E-2</c:v>
                </c:pt>
                <c:pt idx="33600">
                  <c:v>4.7831499999999999E-2</c:v>
                </c:pt>
                <c:pt idx="33601">
                  <c:v>3.5660699999999997E-2</c:v>
                </c:pt>
                <c:pt idx="33602">
                  <c:v>2.4987200000000001E-2</c:v>
                </c:pt>
                <c:pt idx="33603">
                  <c:v>2.2906300000000001E-2</c:v>
                </c:pt>
                <c:pt idx="33604">
                  <c:v>3.3571200000000002E-2</c:v>
                </c:pt>
                <c:pt idx="33605">
                  <c:v>2.5031999999999999E-2</c:v>
                </c:pt>
                <c:pt idx="33606">
                  <c:v>4.3269200000000001E-2</c:v>
                </c:pt>
                <c:pt idx="33607">
                  <c:v>1.1454600000000001E-2</c:v>
                </c:pt>
                <c:pt idx="33608">
                  <c:v>1.6682599999999999E-2</c:v>
                </c:pt>
                <c:pt idx="33609">
                  <c:v>3.4218800000000001E-2</c:v>
                </c:pt>
                <c:pt idx="33610">
                  <c:v>4.7514899999999999E-2</c:v>
                </c:pt>
                <c:pt idx="33611">
                  <c:v>3.4272200000000003E-2</c:v>
                </c:pt>
                <c:pt idx="33612">
                  <c:v>3.0571899999999999E-2</c:v>
                </c:pt>
                <c:pt idx="33613">
                  <c:v>4.2071299999999999E-2</c:v>
                </c:pt>
                <c:pt idx="33614">
                  <c:v>4.8970199999999998E-2</c:v>
                </c:pt>
                <c:pt idx="33615">
                  <c:v>2.3143799999999999E-2</c:v>
                </c:pt>
                <c:pt idx="33616">
                  <c:v>4.4733000000000002E-2</c:v>
                </c:pt>
                <c:pt idx="33617">
                  <c:v>5.6189500000000003E-2</c:v>
                </c:pt>
                <c:pt idx="33618">
                  <c:v>4.5655300000000003E-2</c:v>
                </c:pt>
                <c:pt idx="33619">
                  <c:v>3.0921899999999999E-2</c:v>
                </c:pt>
                <c:pt idx="33620">
                  <c:v>2.4713499999999999E-2</c:v>
                </c:pt>
                <c:pt idx="33621">
                  <c:v>3.6295899999999999E-2</c:v>
                </c:pt>
                <c:pt idx="33622">
                  <c:v>2.71845E-2</c:v>
                </c:pt>
                <c:pt idx="33623">
                  <c:v>2.9590600000000002E-2</c:v>
                </c:pt>
                <c:pt idx="33624">
                  <c:v>2.5127400000000001E-2</c:v>
                </c:pt>
                <c:pt idx="33625">
                  <c:v>2.7320899999999999E-2</c:v>
                </c:pt>
                <c:pt idx="33626">
                  <c:v>1.9022899999999999E-2</c:v>
                </c:pt>
                <c:pt idx="33627">
                  <c:v>1.3452499999999999E-2</c:v>
                </c:pt>
                <c:pt idx="33628">
                  <c:v>3.3885999999999999E-2</c:v>
                </c:pt>
                <c:pt idx="33629">
                  <c:v>3.7590999999999999E-2</c:v>
                </c:pt>
                <c:pt idx="33630">
                  <c:v>2.7623200000000001E-2</c:v>
                </c:pt>
                <c:pt idx="33631">
                  <c:v>8.6488699999999995E-3</c:v>
                </c:pt>
                <c:pt idx="33632">
                  <c:v>2.6099199999999999E-2</c:v>
                </c:pt>
                <c:pt idx="33633">
                  <c:v>3.8662000000000002E-2</c:v>
                </c:pt>
                <c:pt idx="33634">
                  <c:v>1.6137100000000001E-2</c:v>
                </c:pt>
                <c:pt idx="33635">
                  <c:v>2.0232199999999999E-2</c:v>
                </c:pt>
                <c:pt idx="33636">
                  <c:v>3.4830100000000003E-2</c:v>
                </c:pt>
                <c:pt idx="33637">
                  <c:v>4.6523099999999998E-2</c:v>
                </c:pt>
                <c:pt idx="33638">
                  <c:v>2.00567E-2</c:v>
                </c:pt>
                <c:pt idx="33639">
                  <c:v>1.07508E-2</c:v>
                </c:pt>
                <c:pt idx="33640">
                  <c:v>2.1908799999999999E-2</c:v>
                </c:pt>
                <c:pt idx="33641">
                  <c:v>2.3554800000000001E-2</c:v>
                </c:pt>
                <c:pt idx="33642">
                  <c:v>2.36139E-2</c:v>
                </c:pt>
                <c:pt idx="33643">
                  <c:v>1.7837499999999999E-2</c:v>
                </c:pt>
                <c:pt idx="33644">
                  <c:v>3.4639400000000001E-2</c:v>
                </c:pt>
                <c:pt idx="33645">
                  <c:v>1.36375E-2</c:v>
                </c:pt>
                <c:pt idx="33646">
                  <c:v>2.2966400000000001E-2</c:v>
                </c:pt>
                <c:pt idx="33647">
                  <c:v>-3.9844499999999996E-3</c:v>
                </c:pt>
                <c:pt idx="33648">
                  <c:v>1.2619E-2</c:v>
                </c:pt>
                <c:pt idx="33649">
                  <c:v>3.2790199999999999E-2</c:v>
                </c:pt>
                <c:pt idx="33650">
                  <c:v>8.2616800000000004E-3</c:v>
                </c:pt>
                <c:pt idx="33651">
                  <c:v>5.5217699999999996E-3</c:v>
                </c:pt>
                <c:pt idx="33652">
                  <c:v>3.1671500000000001E-3</c:v>
                </c:pt>
                <c:pt idx="33653">
                  <c:v>2.7343800000000001E-2</c:v>
                </c:pt>
                <c:pt idx="33654">
                  <c:v>3.4697499999999999E-2</c:v>
                </c:pt>
                <c:pt idx="33655">
                  <c:v>2.7881599999999999E-2</c:v>
                </c:pt>
                <c:pt idx="33656">
                  <c:v>2.4408300000000001E-2</c:v>
                </c:pt>
                <c:pt idx="33657" formatCode="0.00E+00">
                  <c:v>1.5107199999999999E-2</c:v>
                </c:pt>
                <c:pt idx="33658">
                  <c:v>9.2306100000000002E-3</c:v>
                </c:pt>
                <c:pt idx="33659">
                  <c:v>2.13642E-2</c:v>
                </c:pt>
                <c:pt idx="33660">
                  <c:v>1.18484E-2</c:v>
                </c:pt>
                <c:pt idx="33661">
                  <c:v>3.5619699999999997E-2</c:v>
                </c:pt>
                <c:pt idx="33662">
                  <c:v>2.2141500000000001E-2</c:v>
                </c:pt>
                <c:pt idx="33663">
                  <c:v>1.13592E-2</c:v>
                </c:pt>
                <c:pt idx="33664">
                  <c:v>9.7665800000000004E-3</c:v>
                </c:pt>
                <c:pt idx="33665">
                  <c:v>1.69926E-2</c:v>
                </c:pt>
                <c:pt idx="33666">
                  <c:v>2.0280800000000002E-2</c:v>
                </c:pt>
                <c:pt idx="33667">
                  <c:v>1.9505499999999999E-2</c:v>
                </c:pt>
                <c:pt idx="33668">
                  <c:v>1.5604E-2</c:v>
                </c:pt>
                <c:pt idx="33669">
                  <c:v>1.71766E-2</c:v>
                </c:pt>
                <c:pt idx="33670">
                  <c:v>1.4922100000000001E-2</c:v>
                </c:pt>
                <c:pt idx="33671">
                  <c:v>2.9276799999999999E-2</c:v>
                </c:pt>
                <c:pt idx="33672">
                  <c:v>1.96753E-2</c:v>
                </c:pt>
                <c:pt idx="33673">
                  <c:v>3.6457999999999997E-2</c:v>
                </c:pt>
                <c:pt idx="33674">
                  <c:v>4.2128600000000002E-2</c:v>
                </c:pt>
                <c:pt idx="33675">
                  <c:v>2.7448699999999999E-2</c:v>
                </c:pt>
                <c:pt idx="33676">
                  <c:v>-1.1795999999999999E-2</c:v>
                </c:pt>
                <c:pt idx="33677">
                  <c:v>5.9614200000000003E-3</c:v>
                </c:pt>
                <c:pt idx="33678">
                  <c:v>2.0844499999999998E-2</c:v>
                </c:pt>
                <c:pt idx="33679">
                  <c:v>2.9411300000000001E-2</c:v>
                </c:pt>
                <c:pt idx="33680">
                  <c:v>2.9771800000000001E-2</c:v>
                </c:pt>
                <c:pt idx="33681">
                  <c:v>1.8400199999999999E-2</c:v>
                </c:pt>
                <c:pt idx="33682">
                  <c:v>1.52874E-2</c:v>
                </c:pt>
                <c:pt idx="33683">
                  <c:v>1.5026100000000001E-2</c:v>
                </c:pt>
                <c:pt idx="33684">
                  <c:v>9.1333400000000002E-3</c:v>
                </c:pt>
                <c:pt idx="33685">
                  <c:v>2.73838E-2</c:v>
                </c:pt>
                <c:pt idx="33686">
                  <c:v>3.13253E-2</c:v>
                </c:pt>
                <c:pt idx="33687">
                  <c:v>2.57416E-2</c:v>
                </c:pt>
                <c:pt idx="33688">
                  <c:v>1.21279E-2</c:v>
                </c:pt>
                <c:pt idx="33689">
                  <c:v>2.5782599999999999E-2</c:v>
                </c:pt>
                <c:pt idx="33690">
                  <c:v>4.52585E-2</c:v>
                </c:pt>
                <c:pt idx="33691">
                  <c:v>2.52199E-2</c:v>
                </c:pt>
                <c:pt idx="33692">
                  <c:v>4.0029500000000003E-2</c:v>
                </c:pt>
                <c:pt idx="33693" formatCode="0.00E+00">
                  <c:v>2.13203E-2</c:v>
                </c:pt>
                <c:pt idx="33694">
                  <c:v>2.4102200000000001E-2</c:v>
                </c:pt>
                <c:pt idx="33695">
                  <c:v>1.3318099999999999E-2</c:v>
                </c:pt>
                <c:pt idx="33696">
                  <c:v>2.5974299999999999E-2</c:v>
                </c:pt>
                <c:pt idx="33697">
                  <c:v>9.06181E-3</c:v>
                </c:pt>
                <c:pt idx="33698">
                  <c:v>1.35441E-2</c:v>
                </c:pt>
                <c:pt idx="33699">
                  <c:v>1.6855200000000001E-2</c:v>
                </c:pt>
                <c:pt idx="33700">
                  <c:v>2.05183E-2</c:v>
                </c:pt>
                <c:pt idx="33701">
                  <c:v>3.9076800000000002E-2</c:v>
                </c:pt>
                <c:pt idx="33702">
                  <c:v>3.6058399999999999E-3</c:v>
                </c:pt>
                <c:pt idx="33703">
                  <c:v>1.5345599999999999E-2</c:v>
                </c:pt>
                <c:pt idx="33704">
                  <c:v>1.18332E-2</c:v>
                </c:pt>
                <c:pt idx="33705">
                  <c:v>1.99919E-2</c:v>
                </c:pt>
                <c:pt idx="33706">
                  <c:v>1.5857699999999999E-2</c:v>
                </c:pt>
                <c:pt idx="33707">
                  <c:v>1.48907E-2</c:v>
                </c:pt>
                <c:pt idx="33708">
                  <c:v>1.84946E-2</c:v>
                </c:pt>
                <c:pt idx="33709">
                  <c:v>1.36843E-2</c:v>
                </c:pt>
                <c:pt idx="33710">
                  <c:v>5.7745000000000001E-3</c:v>
                </c:pt>
                <c:pt idx="33711">
                  <c:v>1.08538E-2</c:v>
                </c:pt>
                <c:pt idx="33712">
                  <c:v>1.8875099999999999E-2</c:v>
                </c:pt>
                <c:pt idx="33713">
                  <c:v>1.65539E-2</c:v>
                </c:pt>
                <c:pt idx="33714">
                  <c:v>9.3831999999999995E-3</c:v>
                </c:pt>
                <c:pt idx="33715">
                  <c:v>-1.00994E-2</c:v>
                </c:pt>
                <c:pt idx="33716">
                  <c:v>1.12534E-4</c:v>
                </c:pt>
                <c:pt idx="33717">
                  <c:v>1.13907E-2</c:v>
                </c:pt>
                <c:pt idx="33718">
                  <c:v>-2.7818700000000001E-3</c:v>
                </c:pt>
                <c:pt idx="33719">
                  <c:v>1.0946300000000001E-2</c:v>
                </c:pt>
                <c:pt idx="33720">
                  <c:v>-6.0472499999999997E-3</c:v>
                </c:pt>
                <c:pt idx="33721">
                  <c:v>1.94702E-2</c:v>
                </c:pt>
                <c:pt idx="33722">
                  <c:v>1.01557E-2</c:v>
                </c:pt>
                <c:pt idx="33723">
                  <c:v>5.4483400000000003E-3</c:v>
                </c:pt>
                <c:pt idx="33724">
                  <c:v>1.2588499999999999E-3</c:v>
                </c:pt>
                <c:pt idx="33725">
                  <c:v>5.9051499999999996E-3</c:v>
                </c:pt>
                <c:pt idx="33726">
                  <c:v>9.2010500000000005E-3</c:v>
                </c:pt>
                <c:pt idx="33727">
                  <c:v>1.37062E-2</c:v>
                </c:pt>
                <c:pt idx="33728">
                  <c:v>1.9292799999999999E-2</c:v>
                </c:pt>
                <c:pt idx="33729">
                  <c:v>9.9048599999999997E-3</c:v>
                </c:pt>
                <c:pt idx="33730">
                  <c:v>1.5206300000000001E-2</c:v>
                </c:pt>
                <c:pt idx="33731">
                  <c:v>1.5317900000000001E-2</c:v>
                </c:pt>
                <c:pt idx="33732">
                  <c:v>5.2900300000000003E-3</c:v>
                </c:pt>
                <c:pt idx="33733">
                  <c:v>-2.4023099999999999E-3</c:v>
                </c:pt>
                <c:pt idx="33734">
                  <c:v>1.0376E-2</c:v>
                </c:pt>
                <c:pt idx="33735">
                  <c:v>1.12114E-2</c:v>
                </c:pt>
                <c:pt idx="33736">
                  <c:v>9.3259799999999993E-3</c:v>
                </c:pt>
                <c:pt idx="33737">
                  <c:v>-5.9795400000000004E-4</c:v>
                </c:pt>
                <c:pt idx="33738">
                  <c:v>8.2902900000000005E-3</c:v>
                </c:pt>
                <c:pt idx="33739">
                  <c:v>5.0592399999999996E-3</c:v>
                </c:pt>
                <c:pt idx="33740">
                  <c:v>1.40371E-2</c:v>
                </c:pt>
                <c:pt idx="33741">
                  <c:v>3.3797300000000002E-2</c:v>
                </c:pt>
                <c:pt idx="33742">
                  <c:v>5.6047400000000004E-3</c:v>
                </c:pt>
                <c:pt idx="33743">
                  <c:v>1.30262E-2</c:v>
                </c:pt>
                <c:pt idx="33744">
                  <c:v>7.6389300000000004E-3</c:v>
                </c:pt>
                <c:pt idx="33745">
                  <c:v>1.0985399999999999E-2</c:v>
                </c:pt>
                <c:pt idx="33746">
                  <c:v>-1.1673E-3</c:v>
                </c:pt>
                <c:pt idx="33747">
                  <c:v>-8.0041899999999996E-3</c:v>
                </c:pt>
                <c:pt idx="33748">
                  <c:v>-1.0039299999999999E-2</c:v>
                </c:pt>
                <c:pt idx="33749">
                  <c:v>-1.72176E-2</c:v>
                </c:pt>
                <c:pt idx="33750">
                  <c:v>-3.6201499999999999E-3</c:v>
                </c:pt>
                <c:pt idx="33751">
                  <c:v>5.6905699999999998E-3</c:v>
                </c:pt>
                <c:pt idx="33752">
                  <c:v>1.46246E-2</c:v>
                </c:pt>
                <c:pt idx="33753">
                  <c:v>9.9754300000000004E-3</c:v>
                </c:pt>
                <c:pt idx="33754">
                  <c:v>-1.0514300000000001E-2</c:v>
                </c:pt>
                <c:pt idx="33755">
                  <c:v>6.9293999999999996E-3</c:v>
                </c:pt>
                <c:pt idx="33756">
                  <c:v>1.4190700000000001E-2</c:v>
                </c:pt>
                <c:pt idx="33757">
                  <c:v>-1.10245E-3</c:v>
                </c:pt>
                <c:pt idx="33758" formatCode="0.00E+00">
                  <c:v>-1.52588E-5</c:v>
                </c:pt>
                <c:pt idx="33759">
                  <c:v>-2.00129E-2</c:v>
                </c:pt>
                <c:pt idx="33760">
                  <c:v>-1.7598200000000001E-2</c:v>
                </c:pt>
                <c:pt idx="33761">
                  <c:v>-2.1588300000000001E-2</c:v>
                </c:pt>
                <c:pt idx="33762">
                  <c:v>-3.3663699999999998E-2</c:v>
                </c:pt>
                <c:pt idx="33763">
                  <c:v>-3.6141399999999997E-2</c:v>
                </c:pt>
                <c:pt idx="33764">
                  <c:v>-2.61078E-2</c:v>
                </c:pt>
                <c:pt idx="33765">
                  <c:v>-3.0377399999999999E-2</c:v>
                </c:pt>
                <c:pt idx="33766">
                  <c:v>-4.17767E-2</c:v>
                </c:pt>
                <c:pt idx="33767">
                  <c:v>-1.69687E-2</c:v>
                </c:pt>
                <c:pt idx="33768">
                  <c:v>-1.51281E-2</c:v>
                </c:pt>
                <c:pt idx="33769">
                  <c:v>-1.1518499999999999E-2</c:v>
                </c:pt>
                <c:pt idx="33770">
                  <c:v>4.7302200000000003E-3</c:v>
                </c:pt>
                <c:pt idx="33771">
                  <c:v>-1.4518700000000001E-2</c:v>
                </c:pt>
                <c:pt idx="33772">
                  <c:v>-2.2287399999999999E-3</c:v>
                </c:pt>
                <c:pt idx="33773">
                  <c:v>-3.4366599999999997E-2</c:v>
                </c:pt>
                <c:pt idx="33774">
                  <c:v>-1.1367800000000001E-2</c:v>
                </c:pt>
                <c:pt idx="33775">
                  <c:v>-3.0962E-2</c:v>
                </c:pt>
                <c:pt idx="33776">
                  <c:v>-3.91998E-2</c:v>
                </c:pt>
                <c:pt idx="33777">
                  <c:v>-3.6136599999999998E-2</c:v>
                </c:pt>
                <c:pt idx="33778">
                  <c:v>-4.2677899999999998E-2</c:v>
                </c:pt>
                <c:pt idx="33779">
                  <c:v>-2.6891700000000001E-2</c:v>
                </c:pt>
                <c:pt idx="33780">
                  <c:v>-2.9061300000000002E-2</c:v>
                </c:pt>
                <c:pt idx="33781">
                  <c:v>-2.11592E-2</c:v>
                </c:pt>
                <c:pt idx="33782">
                  <c:v>-1.40743E-2</c:v>
                </c:pt>
                <c:pt idx="33783">
                  <c:v>-1.5782399999999999E-2</c:v>
                </c:pt>
                <c:pt idx="33784">
                  <c:v>-2.3060799999999999E-2</c:v>
                </c:pt>
                <c:pt idx="33785">
                  <c:v>-1.87397E-3</c:v>
                </c:pt>
                <c:pt idx="33786">
                  <c:v>-1.5447600000000001E-2</c:v>
                </c:pt>
                <c:pt idx="33787">
                  <c:v>-2.5529900000000001E-2</c:v>
                </c:pt>
                <c:pt idx="33788">
                  <c:v>-2.33955E-2</c:v>
                </c:pt>
                <c:pt idx="33789">
                  <c:v>-2.1236399999999999E-2</c:v>
                </c:pt>
                <c:pt idx="33790">
                  <c:v>-2.1220200000000002E-2</c:v>
                </c:pt>
                <c:pt idx="33791">
                  <c:v>-2.8784799999999999E-2</c:v>
                </c:pt>
                <c:pt idx="33792">
                  <c:v>-6.1340300000000004E-3</c:v>
                </c:pt>
                <c:pt idx="33793">
                  <c:v>-2.2211100000000001E-3</c:v>
                </c:pt>
                <c:pt idx="33794">
                  <c:v>-1.68104E-2</c:v>
                </c:pt>
                <c:pt idx="33795">
                  <c:v>-1.1104599999999999E-2</c:v>
                </c:pt>
                <c:pt idx="33796">
                  <c:v>-1.33104E-2</c:v>
                </c:pt>
                <c:pt idx="33797">
                  <c:v>-2.0289399999999999E-2</c:v>
                </c:pt>
                <c:pt idx="33798">
                  <c:v>-7.7915199999999997E-3</c:v>
                </c:pt>
                <c:pt idx="33799">
                  <c:v>-7.3919299999999997E-3</c:v>
                </c:pt>
                <c:pt idx="33800">
                  <c:v>-1.98278E-2</c:v>
                </c:pt>
                <c:pt idx="33801">
                  <c:v>-1.8754E-2</c:v>
                </c:pt>
                <c:pt idx="33802">
                  <c:v>-1.8166499999999999E-2</c:v>
                </c:pt>
                <c:pt idx="33803">
                  <c:v>-6.9885299999999997E-3</c:v>
                </c:pt>
                <c:pt idx="33804">
                  <c:v>6.8988799999999996E-3</c:v>
                </c:pt>
                <c:pt idx="33805">
                  <c:v>-2.0228400000000001E-2</c:v>
                </c:pt>
                <c:pt idx="33806">
                  <c:v>-4.4937099999999997E-3</c:v>
                </c:pt>
                <c:pt idx="33807">
                  <c:v>-1.2004900000000001E-2</c:v>
                </c:pt>
                <c:pt idx="33808">
                  <c:v>-1.7011600000000002E-2</c:v>
                </c:pt>
                <c:pt idx="33809">
                  <c:v>-2.32143E-2</c:v>
                </c:pt>
                <c:pt idx="33810">
                  <c:v>-1.5999800000000002E-2</c:v>
                </c:pt>
                <c:pt idx="33811">
                  <c:v>-1.6105700000000001E-2</c:v>
                </c:pt>
                <c:pt idx="33812">
                  <c:v>-6.6080100000000001E-3</c:v>
                </c:pt>
                <c:pt idx="33813">
                  <c:v>-1.8651000000000001E-2</c:v>
                </c:pt>
                <c:pt idx="33814">
                  <c:v>-2.33393E-2</c:v>
                </c:pt>
                <c:pt idx="33815">
                  <c:v>-6.6575999999999996E-3</c:v>
                </c:pt>
                <c:pt idx="33816">
                  <c:v>-6.0577399999999998E-3</c:v>
                </c:pt>
                <c:pt idx="33817">
                  <c:v>-3.2863599999999999E-3</c:v>
                </c:pt>
                <c:pt idx="33818">
                  <c:v>1.7356899999999999E-4</c:v>
                </c:pt>
                <c:pt idx="33819">
                  <c:v>1.03397E-2</c:v>
                </c:pt>
                <c:pt idx="33820">
                  <c:v>-1.6742699999999999E-2</c:v>
                </c:pt>
                <c:pt idx="33821">
                  <c:v>-9.0913799999999996E-3</c:v>
                </c:pt>
                <c:pt idx="33822">
                  <c:v>2.7990300000000001E-3</c:v>
                </c:pt>
                <c:pt idx="33823">
                  <c:v>-5.5475200000000002E-3</c:v>
                </c:pt>
                <c:pt idx="33824">
                  <c:v>-7.47776E-3</c:v>
                </c:pt>
                <c:pt idx="33825">
                  <c:v>-1.7303499999999999E-2</c:v>
                </c:pt>
                <c:pt idx="33826">
                  <c:v>1.81007E-3</c:v>
                </c:pt>
                <c:pt idx="33827">
                  <c:v>4.7445300000000003E-3</c:v>
                </c:pt>
                <c:pt idx="33828">
                  <c:v>-9.9658999999999998E-3</c:v>
                </c:pt>
                <c:pt idx="33829">
                  <c:v>-5.5637400000000002E-3</c:v>
                </c:pt>
                <c:pt idx="33830">
                  <c:v>1.2347199999999999E-2</c:v>
                </c:pt>
                <c:pt idx="33831">
                  <c:v>1.0442699999999999E-3</c:v>
                </c:pt>
                <c:pt idx="33832">
                  <c:v>-1.38502E-2</c:v>
                </c:pt>
                <c:pt idx="33833">
                  <c:v>-3.0545200000000002E-2</c:v>
                </c:pt>
                <c:pt idx="33834">
                  <c:v>-2.4333E-2</c:v>
                </c:pt>
                <c:pt idx="33835">
                  <c:v>-2.8384199999999998E-2</c:v>
                </c:pt>
                <c:pt idx="33836">
                  <c:v>-3.83253E-2</c:v>
                </c:pt>
                <c:pt idx="33837">
                  <c:v>-5.09796E-2</c:v>
                </c:pt>
                <c:pt idx="33838">
                  <c:v>-3.9203599999999998E-2</c:v>
                </c:pt>
                <c:pt idx="33839">
                  <c:v>-2.6776299999999999E-2</c:v>
                </c:pt>
                <c:pt idx="33840">
                  <c:v>-1.3146400000000001E-2</c:v>
                </c:pt>
                <c:pt idx="33841">
                  <c:v>-2.75211E-2</c:v>
                </c:pt>
                <c:pt idx="33842">
                  <c:v>-4.3398899999999997E-2</c:v>
                </c:pt>
                <c:pt idx="33843">
                  <c:v>-1.6554800000000001E-2</c:v>
                </c:pt>
                <c:pt idx="33844">
                  <c:v>-1.8994299999999999E-2</c:v>
                </c:pt>
                <c:pt idx="33845">
                  <c:v>-2.3153300000000002E-2</c:v>
                </c:pt>
                <c:pt idx="33846">
                  <c:v>-1.6999199999999999E-2</c:v>
                </c:pt>
                <c:pt idx="33847">
                  <c:v>-1.6716999999999999E-2</c:v>
                </c:pt>
                <c:pt idx="33848">
                  <c:v>-1.7702099999999998E-2</c:v>
                </c:pt>
                <c:pt idx="33849">
                  <c:v>-1.9914600000000001E-2</c:v>
                </c:pt>
                <c:pt idx="33850">
                  <c:v>-2.0709999999999999E-2</c:v>
                </c:pt>
                <c:pt idx="33851">
                  <c:v>-1.40562E-2</c:v>
                </c:pt>
                <c:pt idx="33852">
                  <c:v>-3.0751199999999999E-2</c:v>
                </c:pt>
                <c:pt idx="33853">
                  <c:v>-3.30219E-2</c:v>
                </c:pt>
                <c:pt idx="33854">
                  <c:v>-2.1054300000000001E-2</c:v>
                </c:pt>
                <c:pt idx="33855">
                  <c:v>-1.8983799999999999E-2</c:v>
                </c:pt>
                <c:pt idx="33856">
                  <c:v>-1.6619700000000001E-2</c:v>
                </c:pt>
                <c:pt idx="33857">
                  <c:v>-1.05047E-2</c:v>
                </c:pt>
                <c:pt idx="33858">
                  <c:v>1.1272400000000001E-3</c:v>
                </c:pt>
                <c:pt idx="33859">
                  <c:v>1.7652499999999999E-3</c:v>
                </c:pt>
                <c:pt idx="33860">
                  <c:v>-6.1397600000000002E-3</c:v>
                </c:pt>
                <c:pt idx="33861">
                  <c:v>-9.2601799999999998E-3</c:v>
                </c:pt>
                <c:pt idx="33862">
                  <c:v>-1.85699E-2</c:v>
                </c:pt>
                <c:pt idx="33863">
                  <c:v>-3.2630899999999997E-2</c:v>
                </c:pt>
                <c:pt idx="33864">
                  <c:v>-2.9007000000000002E-2</c:v>
                </c:pt>
                <c:pt idx="33865">
                  <c:v>-4.9978300000000003E-2</c:v>
                </c:pt>
                <c:pt idx="33866">
                  <c:v>-2.8264999999999998E-2</c:v>
                </c:pt>
                <c:pt idx="33867">
                  <c:v>-3.8213700000000003E-2</c:v>
                </c:pt>
                <c:pt idx="33868">
                  <c:v>-4.9314499999999997E-2</c:v>
                </c:pt>
                <c:pt idx="33869">
                  <c:v>-4.5231800000000003E-2</c:v>
                </c:pt>
                <c:pt idx="33870">
                  <c:v>-4.7221199999999998E-2</c:v>
                </c:pt>
                <c:pt idx="33871">
                  <c:v>-3.3726699999999998E-2</c:v>
                </c:pt>
                <c:pt idx="33872">
                  <c:v>-4.0410000000000001E-2</c:v>
                </c:pt>
                <c:pt idx="33873">
                  <c:v>-2.4766900000000001E-2</c:v>
                </c:pt>
                <c:pt idx="33874">
                  <c:v>-3.6958699999999997E-2</c:v>
                </c:pt>
                <c:pt idx="33875">
                  <c:v>-3.5958299999999999E-2</c:v>
                </c:pt>
                <c:pt idx="33876">
                  <c:v>-3.1189000000000001E-2</c:v>
                </c:pt>
                <c:pt idx="33877">
                  <c:v>-4.7928800000000001E-2</c:v>
                </c:pt>
                <c:pt idx="33878">
                  <c:v>-4.60215E-2</c:v>
                </c:pt>
                <c:pt idx="33879">
                  <c:v>-4.0108699999999997E-2</c:v>
                </c:pt>
                <c:pt idx="33880">
                  <c:v>-3.7810299999999998E-2</c:v>
                </c:pt>
                <c:pt idx="33881">
                  <c:v>-6.5264699999999995E-2</c:v>
                </c:pt>
                <c:pt idx="33882">
                  <c:v>-4.4010199999999999E-2</c:v>
                </c:pt>
                <c:pt idx="33883">
                  <c:v>-4.3088899999999999E-2</c:v>
                </c:pt>
                <c:pt idx="33884">
                  <c:v>-3.3473000000000003E-2</c:v>
                </c:pt>
                <c:pt idx="33885">
                  <c:v>-1.9465400000000001E-2</c:v>
                </c:pt>
                <c:pt idx="33886">
                  <c:v>-5.2099199999999998E-2</c:v>
                </c:pt>
                <c:pt idx="33887">
                  <c:v>-6.4300499999999997E-2</c:v>
                </c:pt>
                <c:pt idx="33888">
                  <c:v>-6.7504900000000007E-2</c:v>
                </c:pt>
                <c:pt idx="33889">
                  <c:v>-4.53625E-2</c:v>
                </c:pt>
                <c:pt idx="33890">
                  <c:v>-4.18549E-2</c:v>
                </c:pt>
                <c:pt idx="33891">
                  <c:v>-4.2236299999999997E-2</c:v>
                </c:pt>
                <c:pt idx="33892">
                  <c:v>-4.4096900000000001E-2</c:v>
                </c:pt>
                <c:pt idx="33893">
                  <c:v>-4.7017099999999999E-2</c:v>
                </c:pt>
                <c:pt idx="33894">
                  <c:v>-5.0411200000000003E-2</c:v>
                </c:pt>
                <c:pt idx="33895">
                  <c:v>-5.0483699999999999E-2</c:v>
                </c:pt>
                <c:pt idx="33896">
                  <c:v>-4.52795E-2</c:v>
                </c:pt>
                <c:pt idx="33897">
                  <c:v>-4.71344E-2</c:v>
                </c:pt>
                <c:pt idx="33898">
                  <c:v>-4.6299E-2</c:v>
                </c:pt>
                <c:pt idx="33899">
                  <c:v>-2.6740099999999999E-2</c:v>
                </c:pt>
                <c:pt idx="33900">
                  <c:v>-3.3783899999999999E-2</c:v>
                </c:pt>
                <c:pt idx="33901">
                  <c:v>-4.8698400000000003E-2</c:v>
                </c:pt>
                <c:pt idx="33902">
                  <c:v>-1.2789699999999999E-2</c:v>
                </c:pt>
                <c:pt idx="33903">
                  <c:v>-2.0786300000000001E-2</c:v>
                </c:pt>
                <c:pt idx="33904">
                  <c:v>-9.3221699999999994E-3</c:v>
                </c:pt>
                <c:pt idx="33905">
                  <c:v>-2.75602E-2</c:v>
                </c:pt>
                <c:pt idx="33906">
                  <c:v>-1.9549400000000001E-2</c:v>
                </c:pt>
                <c:pt idx="33907">
                  <c:v>-2.2527700000000001E-2</c:v>
                </c:pt>
                <c:pt idx="33908">
                  <c:v>-4.5085899999999998E-2</c:v>
                </c:pt>
                <c:pt idx="33909">
                  <c:v>-2.8432800000000001E-2</c:v>
                </c:pt>
                <c:pt idx="33910">
                  <c:v>-3.9669999999999997E-2</c:v>
                </c:pt>
                <c:pt idx="33911">
                  <c:v>-3.8434000000000003E-2</c:v>
                </c:pt>
                <c:pt idx="33912">
                  <c:v>-5.0386399999999998E-2</c:v>
                </c:pt>
                <c:pt idx="33913">
                  <c:v>-4.2796099999999997E-2</c:v>
                </c:pt>
                <c:pt idx="33914">
                  <c:v>-3.1759299999999997E-2</c:v>
                </c:pt>
                <c:pt idx="33915">
                  <c:v>-2.87876E-2</c:v>
                </c:pt>
                <c:pt idx="33916">
                  <c:v>-2.5237099999999998E-2</c:v>
                </c:pt>
                <c:pt idx="33917">
                  <c:v>-3.6616299999999997E-2</c:v>
                </c:pt>
                <c:pt idx="33918">
                  <c:v>-2.3765600000000001E-2</c:v>
                </c:pt>
                <c:pt idx="33919">
                  <c:v>-8.6231199999999997E-3</c:v>
                </c:pt>
                <c:pt idx="33920">
                  <c:v>-2.00024E-2</c:v>
                </c:pt>
                <c:pt idx="33921">
                  <c:v>-1.8918999999999998E-2</c:v>
                </c:pt>
                <c:pt idx="33922">
                  <c:v>5.8088300000000001E-3</c:v>
                </c:pt>
                <c:pt idx="33923">
                  <c:v>1.1846499999999999E-2</c:v>
                </c:pt>
                <c:pt idx="33924">
                  <c:v>-8.2969700000000001E-4</c:v>
                </c:pt>
                <c:pt idx="33925">
                  <c:v>-4.1483899999999997E-2</c:v>
                </c:pt>
                <c:pt idx="33926">
                  <c:v>-3.4623099999999997E-2</c:v>
                </c:pt>
                <c:pt idx="33927">
                  <c:v>-5.1040599999999997E-3</c:v>
                </c:pt>
                <c:pt idx="33928">
                  <c:v>-2.89974E-2</c:v>
                </c:pt>
                <c:pt idx="33929">
                  <c:v>-3.7034999999999998E-2</c:v>
                </c:pt>
                <c:pt idx="33930">
                  <c:v>-3.5568200000000001E-2</c:v>
                </c:pt>
                <c:pt idx="33931">
                  <c:v>-1.43509E-2</c:v>
                </c:pt>
                <c:pt idx="33932">
                  <c:v>-2.6289E-2</c:v>
                </c:pt>
                <c:pt idx="33933">
                  <c:v>-1.84069E-2</c:v>
                </c:pt>
                <c:pt idx="33934">
                  <c:v>-3.1194700000000001E-3</c:v>
                </c:pt>
                <c:pt idx="33935">
                  <c:v>-3.7231400000000002E-3</c:v>
                </c:pt>
                <c:pt idx="33936">
                  <c:v>-1.46132E-2</c:v>
                </c:pt>
                <c:pt idx="33937">
                  <c:v>-1.17102E-2</c:v>
                </c:pt>
                <c:pt idx="33938">
                  <c:v>-1.9216500000000001E-2</c:v>
                </c:pt>
                <c:pt idx="33939">
                  <c:v>-1.9266100000000001E-2</c:v>
                </c:pt>
                <c:pt idx="33940">
                  <c:v>-1.44978E-2</c:v>
                </c:pt>
                <c:pt idx="33941">
                  <c:v>-1.6305E-2</c:v>
                </c:pt>
                <c:pt idx="33942">
                  <c:v>-2.7050000000000001E-2</c:v>
                </c:pt>
                <c:pt idx="33943">
                  <c:v>-3.3663699999999998E-2</c:v>
                </c:pt>
                <c:pt idx="33944">
                  <c:v>-2.70443E-2</c:v>
                </c:pt>
                <c:pt idx="33945">
                  <c:v>-1.0621999999999999E-2</c:v>
                </c:pt>
                <c:pt idx="33946">
                  <c:v>-1.95894E-2</c:v>
                </c:pt>
                <c:pt idx="33947">
                  <c:v>-1.06163E-2</c:v>
                </c:pt>
                <c:pt idx="33948">
                  <c:v>-3.1978600000000003E-2</c:v>
                </c:pt>
                <c:pt idx="33949">
                  <c:v>-9.5996899999999993E-3</c:v>
                </c:pt>
                <c:pt idx="33950">
                  <c:v>-1.8786400000000002E-2</c:v>
                </c:pt>
                <c:pt idx="33951">
                  <c:v>-2.3407000000000001E-2</c:v>
                </c:pt>
                <c:pt idx="33952">
                  <c:v>-2.04201E-2</c:v>
                </c:pt>
                <c:pt idx="33953">
                  <c:v>-2.8031299999999999E-2</c:v>
                </c:pt>
                <c:pt idx="33954">
                  <c:v>-2.8904900000000001E-2</c:v>
                </c:pt>
                <c:pt idx="33955">
                  <c:v>-1.4572099999999999E-2</c:v>
                </c:pt>
                <c:pt idx="33956">
                  <c:v>-1.01671E-2</c:v>
                </c:pt>
                <c:pt idx="33957">
                  <c:v>-3.3016199999999999E-3</c:v>
                </c:pt>
                <c:pt idx="33958">
                  <c:v>4.1446699999999996E-3</c:v>
                </c:pt>
                <c:pt idx="33959">
                  <c:v>-8.9511899999999995E-3</c:v>
                </c:pt>
                <c:pt idx="33960">
                  <c:v>-6.5298099999999996E-3</c:v>
                </c:pt>
                <c:pt idx="33961">
                  <c:v>5.6514699999999996E-3</c:v>
                </c:pt>
                <c:pt idx="33962">
                  <c:v>-3.7040699999999998E-3</c:v>
                </c:pt>
                <c:pt idx="33963">
                  <c:v>-1.5061400000000001E-2</c:v>
                </c:pt>
                <c:pt idx="33964">
                  <c:v>-3.5302199999999999E-2</c:v>
                </c:pt>
                <c:pt idx="33965">
                  <c:v>-3.6264400000000002E-2</c:v>
                </c:pt>
                <c:pt idx="33966">
                  <c:v>-3.4117700000000001E-2</c:v>
                </c:pt>
                <c:pt idx="33967">
                  <c:v>-9.2964199999999997E-3</c:v>
                </c:pt>
                <c:pt idx="33968">
                  <c:v>-2.2096600000000001E-2</c:v>
                </c:pt>
                <c:pt idx="33969">
                  <c:v>-4.1747100000000002E-2</c:v>
                </c:pt>
                <c:pt idx="33970">
                  <c:v>-2.2333100000000002E-2</c:v>
                </c:pt>
                <c:pt idx="33971">
                  <c:v>-2.7748100000000001E-2</c:v>
                </c:pt>
                <c:pt idx="33972">
                  <c:v>-7.6942399999999998E-3</c:v>
                </c:pt>
                <c:pt idx="33973">
                  <c:v>-8.5001E-3</c:v>
                </c:pt>
                <c:pt idx="33974">
                  <c:v>-7.1430199999999999E-4</c:v>
                </c:pt>
                <c:pt idx="33975">
                  <c:v>-2.8238300000000001E-2</c:v>
                </c:pt>
                <c:pt idx="33976">
                  <c:v>-3.8032500000000002E-3</c:v>
                </c:pt>
                <c:pt idx="33977">
                  <c:v>5.7430299999999997E-3</c:v>
                </c:pt>
                <c:pt idx="33978">
                  <c:v>-1.0032699999999999E-3</c:v>
                </c:pt>
                <c:pt idx="33979">
                  <c:v>-6.7758599999999999E-3</c:v>
                </c:pt>
                <c:pt idx="33980">
                  <c:v>-2.5682399999999998E-3</c:v>
                </c:pt>
                <c:pt idx="33981">
                  <c:v>-1.50347E-2</c:v>
                </c:pt>
                <c:pt idx="33982">
                  <c:v>-2.3041699999999998E-2</c:v>
                </c:pt>
                <c:pt idx="33983">
                  <c:v>-1.9779200000000002E-3</c:v>
                </c:pt>
                <c:pt idx="33984">
                  <c:v>4.7655099999999997E-3</c:v>
                </c:pt>
                <c:pt idx="33985">
                  <c:v>-2.0551699999999998E-3</c:v>
                </c:pt>
                <c:pt idx="33986">
                  <c:v>-6.7052800000000001E-3</c:v>
                </c:pt>
                <c:pt idx="33987">
                  <c:v>1.2578999999999999E-3</c:v>
                </c:pt>
                <c:pt idx="33988">
                  <c:v>-1.11389E-2</c:v>
                </c:pt>
                <c:pt idx="33989">
                  <c:v>-5.9919400000000003E-3</c:v>
                </c:pt>
                <c:pt idx="33990">
                  <c:v>-9.84669E-3</c:v>
                </c:pt>
                <c:pt idx="33991">
                  <c:v>-1.3365699999999999E-2</c:v>
                </c:pt>
                <c:pt idx="33992">
                  <c:v>-2.3631099999999999E-2</c:v>
                </c:pt>
                <c:pt idx="33993">
                  <c:v>-1.6771299999999999E-2</c:v>
                </c:pt>
                <c:pt idx="33994">
                  <c:v>-2.6432000000000001E-2</c:v>
                </c:pt>
                <c:pt idx="33995">
                  <c:v>-3.63693E-2</c:v>
                </c:pt>
                <c:pt idx="33996">
                  <c:v>-2.23742E-2</c:v>
                </c:pt>
                <c:pt idx="33997">
                  <c:v>-1.01242E-2</c:v>
                </c:pt>
                <c:pt idx="33998">
                  <c:v>-6.2990199999999998E-3</c:v>
                </c:pt>
                <c:pt idx="33999">
                  <c:v>-8.6679500000000007E-3</c:v>
                </c:pt>
                <c:pt idx="34000">
                  <c:v>-1.0039299999999999E-2</c:v>
                </c:pt>
                <c:pt idx="34001">
                  <c:v>2.3155200000000001E-2</c:v>
                </c:pt>
                <c:pt idx="34002">
                  <c:v>1.04694E-2</c:v>
                </c:pt>
                <c:pt idx="34003">
                  <c:v>6.2055599999999997E-3</c:v>
                </c:pt>
                <c:pt idx="34004">
                  <c:v>5.7430299999999997E-3</c:v>
                </c:pt>
                <c:pt idx="34005">
                  <c:v>-9.6988700000000001E-3</c:v>
                </c:pt>
                <c:pt idx="34006">
                  <c:v>-1.29604E-2</c:v>
                </c:pt>
                <c:pt idx="34007">
                  <c:v>7.3165900000000004E-3</c:v>
                </c:pt>
                <c:pt idx="34008">
                  <c:v>2.0132100000000001E-3</c:v>
                </c:pt>
                <c:pt idx="34009">
                  <c:v>1.16682E-2</c:v>
                </c:pt>
                <c:pt idx="34010">
                  <c:v>5.2728699999999998E-3</c:v>
                </c:pt>
                <c:pt idx="34011">
                  <c:v>4.1189199999999999E-3</c:v>
                </c:pt>
                <c:pt idx="34012">
                  <c:v>3.0486099999999999E-2</c:v>
                </c:pt>
                <c:pt idx="34013">
                  <c:v>2.67324E-2</c:v>
                </c:pt>
                <c:pt idx="34014">
                  <c:v>1.9546500000000001E-2</c:v>
                </c:pt>
                <c:pt idx="34015">
                  <c:v>-7.1773499999999999E-3</c:v>
                </c:pt>
                <c:pt idx="34016">
                  <c:v>4.22478E-4</c:v>
                </c:pt>
                <c:pt idx="34017">
                  <c:v>-2.2602099999999999E-3</c:v>
                </c:pt>
                <c:pt idx="34018">
                  <c:v>-2.2068000000000001E-3</c:v>
                </c:pt>
                <c:pt idx="34019">
                  <c:v>-8.0108599999999999E-3</c:v>
                </c:pt>
                <c:pt idx="34020">
                  <c:v>-1.48258E-2</c:v>
                </c:pt>
                <c:pt idx="34021">
                  <c:v>6.88362E-3</c:v>
                </c:pt>
                <c:pt idx="34022">
                  <c:v>3.04222E-3</c:v>
                </c:pt>
                <c:pt idx="34023">
                  <c:v>6.7901599999999999E-3</c:v>
                </c:pt>
                <c:pt idx="34024">
                  <c:v>6.2160499999999999E-3</c:v>
                </c:pt>
                <c:pt idx="34025">
                  <c:v>1.8272399999999999E-3</c:v>
                </c:pt>
                <c:pt idx="34026">
                  <c:v>1.17483E-2</c:v>
                </c:pt>
                <c:pt idx="34027">
                  <c:v>2.0790100000000001E-3</c:v>
                </c:pt>
                <c:pt idx="34028">
                  <c:v>1.3024300000000001E-2</c:v>
                </c:pt>
                <c:pt idx="34029">
                  <c:v>9.1905600000000004E-3</c:v>
                </c:pt>
                <c:pt idx="34030">
                  <c:v>1.3844499999999999E-2</c:v>
                </c:pt>
                <c:pt idx="34031">
                  <c:v>1.7458000000000001E-2</c:v>
                </c:pt>
                <c:pt idx="34032">
                  <c:v>9.2659000000000005E-3</c:v>
                </c:pt>
                <c:pt idx="34033">
                  <c:v>1.6288800000000001E-3</c:v>
                </c:pt>
                <c:pt idx="34034">
                  <c:v>8.7165799999999998E-3</c:v>
                </c:pt>
                <c:pt idx="34035">
                  <c:v>-1.14422E-2</c:v>
                </c:pt>
                <c:pt idx="34036">
                  <c:v>-5.79453E-3</c:v>
                </c:pt>
                <c:pt idx="34037">
                  <c:v>-1.30215E-2</c:v>
                </c:pt>
                <c:pt idx="34038">
                  <c:v>-5.2928899999999997E-3</c:v>
                </c:pt>
                <c:pt idx="34039">
                  <c:v>8.7738E-3</c:v>
                </c:pt>
                <c:pt idx="34040">
                  <c:v>-1.56069E-2</c:v>
                </c:pt>
                <c:pt idx="34041">
                  <c:v>1.66702E-3</c:v>
                </c:pt>
                <c:pt idx="34042">
                  <c:v>2.7740500000000001E-2</c:v>
                </c:pt>
                <c:pt idx="34043">
                  <c:v>2.0048099999999999E-2</c:v>
                </c:pt>
                <c:pt idx="34044">
                  <c:v>-5.1565200000000004E-3</c:v>
                </c:pt>
                <c:pt idx="34045">
                  <c:v>1.9562699999999999E-2</c:v>
                </c:pt>
                <c:pt idx="34046">
                  <c:v>4.1846300000000003E-2</c:v>
                </c:pt>
                <c:pt idx="34047">
                  <c:v>2.79388E-2</c:v>
                </c:pt>
                <c:pt idx="34048">
                  <c:v>2.0813000000000002E-2</c:v>
                </c:pt>
                <c:pt idx="34049">
                  <c:v>3.5255399999999999E-2</c:v>
                </c:pt>
                <c:pt idx="34050">
                  <c:v>2.42052E-2</c:v>
                </c:pt>
                <c:pt idx="34051">
                  <c:v>9.8390600000000002E-3</c:v>
                </c:pt>
                <c:pt idx="34052">
                  <c:v>5.7478E-3</c:v>
                </c:pt>
                <c:pt idx="34053">
                  <c:v>1.2584700000000001E-2</c:v>
                </c:pt>
                <c:pt idx="34054">
                  <c:v>2.77805E-2</c:v>
                </c:pt>
                <c:pt idx="34055">
                  <c:v>1.00765E-2</c:v>
                </c:pt>
                <c:pt idx="34056">
                  <c:v>1.06897E-2</c:v>
                </c:pt>
                <c:pt idx="34057">
                  <c:v>1.7278700000000001E-2</c:v>
                </c:pt>
                <c:pt idx="34058">
                  <c:v>1.23281E-2</c:v>
                </c:pt>
                <c:pt idx="34059">
                  <c:v>1.25217E-2</c:v>
                </c:pt>
                <c:pt idx="34060">
                  <c:v>4.1713699999999998E-3</c:v>
                </c:pt>
                <c:pt idx="34061">
                  <c:v>-3.9558400000000004E-3</c:v>
                </c:pt>
                <c:pt idx="34062">
                  <c:v>8.9645399999999998E-4</c:v>
                </c:pt>
                <c:pt idx="34063">
                  <c:v>4.8351299999999998E-4</c:v>
                </c:pt>
                <c:pt idx="34064">
                  <c:v>8.6088199999999997E-3</c:v>
                </c:pt>
                <c:pt idx="34065">
                  <c:v>6.7186399999999997E-3</c:v>
                </c:pt>
                <c:pt idx="34066">
                  <c:v>-4.70734E-3</c:v>
                </c:pt>
                <c:pt idx="34067">
                  <c:v>1.84193E-2</c:v>
                </c:pt>
                <c:pt idx="34068">
                  <c:v>1.3657600000000001E-2</c:v>
                </c:pt>
                <c:pt idx="34069">
                  <c:v>3.50666E-3</c:v>
                </c:pt>
                <c:pt idx="34070">
                  <c:v>1.4547300000000001E-2</c:v>
                </c:pt>
                <c:pt idx="34071">
                  <c:v>1.32284E-2</c:v>
                </c:pt>
                <c:pt idx="34072">
                  <c:v>1.2928E-2</c:v>
                </c:pt>
                <c:pt idx="34073">
                  <c:v>1.53294E-2</c:v>
                </c:pt>
                <c:pt idx="34074">
                  <c:v>3.2511699999999998E-2</c:v>
                </c:pt>
                <c:pt idx="34075">
                  <c:v>4.2973499999999998E-2</c:v>
                </c:pt>
                <c:pt idx="34076">
                  <c:v>2.4907100000000001E-2</c:v>
                </c:pt>
                <c:pt idx="34077">
                  <c:v>1.2638999999999999E-2</c:v>
                </c:pt>
                <c:pt idx="34078">
                  <c:v>1.5942600000000001E-2</c:v>
                </c:pt>
                <c:pt idx="34079">
                  <c:v>1.2041100000000001E-2</c:v>
                </c:pt>
                <c:pt idx="34080">
                  <c:v>1.6475699999999999E-2</c:v>
                </c:pt>
                <c:pt idx="34081">
                  <c:v>5.81074E-3</c:v>
                </c:pt>
                <c:pt idx="34082">
                  <c:v>1.8513700000000001E-2</c:v>
                </c:pt>
                <c:pt idx="34083">
                  <c:v>1.9020100000000002E-2</c:v>
                </c:pt>
                <c:pt idx="34084">
                  <c:v>2.6027700000000001E-2</c:v>
                </c:pt>
                <c:pt idx="34085">
                  <c:v>4.1877699999999997E-2</c:v>
                </c:pt>
                <c:pt idx="34086">
                  <c:v>3.7100800000000003E-2</c:v>
                </c:pt>
                <c:pt idx="34087">
                  <c:v>4.0944099999999997E-2</c:v>
                </c:pt>
                <c:pt idx="34088">
                  <c:v>2.60916E-2</c:v>
                </c:pt>
                <c:pt idx="34089">
                  <c:v>2.5781599999999998E-2</c:v>
                </c:pt>
                <c:pt idx="34090">
                  <c:v>1.4258399999999999E-2</c:v>
                </c:pt>
                <c:pt idx="34091">
                  <c:v>2.86427E-2</c:v>
                </c:pt>
                <c:pt idx="34092">
                  <c:v>3.0675899999999999E-2</c:v>
                </c:pt>
                <c:pt idx="34093">
                  <c:v>3.1448400000000001E-2</c:v>
                </c:pt>
                <c:pt idx="34094">
                  <c:v>3.2991399999999997E-2</c:v>
                </c:pt>
                <c:pt idx="34095">
                  <c:v>3.0366899999999999E-2</c:v>
                </c:pt>
                <c:pt idx="34096">
                  <c:v>7.4548699999999997E-3</c:v>
                </c:pt>
                <c:pt idx="34097">
                  <c:v>2.3314499999999998E-2</c:v>
                </c:pt>
                <c:pt idx="34098">
                  <c:v>2.30665E-2</c:v>
                </c:pt>
                <c:pt idx="34099">
                  <c:v>2.8821900000000001E-2</c:v>
                </c:pt>
                <c:pt idx="34100">
                  <c:v>1.40553E-2</c:v>
                </c:pt>
                <c:pt idx="34101">
                  <c:v>1.8423999999999999E-2</c:v>
                </c:pt>
                <c:pt idx="34102">
                  <c:v>3.83224E-2</c:v>
                </c:pt>
                <c:pt idx="34103">
                  <c:v>2.4389299999999999E-2</c:v>
                </c:pt>
                <c:pt idx="34104">
                  <c:v>3.9793000000000002E-2</c:v>
                </c:pt>
                <c:pt idx="34105">
                  <c:v>3.5708400000000001E-2</c:v>
                </c:pt>
                <c:pt idx="34106">
                  <c:v>4.85458E-2</c:v>
                </c:pt>
                <c:pt idx="34107">
                  <c:v>3.6111799999999999E-2</c:v>
                </c:pt>
                <c:pt idx="34108">
                  <c:v>2.1625499999999999E-2</c:v>
                </c:pt>
                <c:pt idx="34109">
                  <c:v>2.44446E-2</c:v>
                </c:pt>
                <c:pt idx="34110">
                  <c:v>8.9683499999999999E-3</c:v>
                </c:pt>
                <c:pt idx="34111">
                  <c:v>2.2568700000000001E-2</c:v>
                </c:pt>
                <c:pt idx="34112">
                  <c:v>1.8488899999999999E-2</c:v>
                </c:pt>
                <c:pt idx="34113">
                  <c:v>2.89898E-2</c:v>
                </c:pt>
                <c:pt idx="34114">
                  <c:v>2.17638E-2</c:v>
                </c:pt>
                <c:pt idx="34115">
                  <c:v>2.7904499999999999E-2</c:v>
                </c:pt>
                <c:pt idx="34116">
                  <c:v>2.0951299999999999E-2</c:v>
                </c:pt>
                <c:pt idx="34117">
                  <c:v>3.4940699999999998E-2</c:v>
                </c:pt>
                <c:pt idx="34118">
                  <c:v>3.2688099999999998E-2</c:v>
                </c:pt>
                <c:pt idx="34119">
                  <c:v>1.5821499999999999E-2</c:v>
                </c:pt>
                <c:pt idx="34120">
                  <c:v>3.6762200000000002E-2</c:v>
                </c:pt>
                <c:pt idx="34121">
                  <c:v>2.8188700000000001E-2</c:v>
                </c:pt>
                <c:pt idx="34122">
                  <c:v>1.7794600000000001E-2</c:v>
                </c:pt>
                <c:pt idx="34123">
                  <c:v>3.3017199999999997E-2</c:v>
                </c:pt>
                <c:pt idx="34124">
                  <c:v>3.0787499999999999E-2</c:v>
                </c:pt>
                <c:pt idx="34125">
                  <c:v>2.8370900000000001E-2</c:v>
                </c:pt>
                <c:pt idx="34126">
                  <c:v>2.6297600000000001E-2</c:v>
                </c:pt>
                <c:pt idx="34127">
                  <c:v>2.7982699999999999E-2</c:v>
                </c:pt>
                <c:pt idx="34128">
                  <c:v>3.3465399999999999E-2</c:v>
                </c:pt>
                <c:pt idx="34129">
                  <c:v>2.33212E-2</c:v>
                </c:pt>
                <c:pt idx="34130">
                  <c:v>2.8552999999999999E-2</c:v>
                </c:pt>
                <c:pt idx="34131">
                  <c:v>2.7244600000000001E-2</c:v>
                </c:pt>
                <c:pt idx="34132">
                  <c:v>2.2247300000000001E-2</c:v>
                </c:pt>
                <c:pt idx="34133">
                  <c:v>2.33679E-2</c:v>
                </c:pt>
                <c:pt idx="34134">
                  <c:v>2.4822199999999999E-2</c:v>
                </c:pt>
                <c:pt idx="34135">
                  <c:v>3.2457399999999997E-2</c:v>
                </c:pt>
                <c:pt idx="34136">
                  <c:v>3.0036899999999998E-2</c:v>
                </c:pt>
                <c:pt idx="34137">
                  <c:v>1.9858399999999998E-2</c:v>
                </c:pt>
                <c:pt idx="34138">
                  <c:v>3.4072900000000003E-2</c:v>
                </c:pt>
                <c:pt idx="34139">
                  <c:v>3.7905700000000001E-2</c:v>
                </c:pt>
                <c:pt idx="34140">
                  <c:v>3.2648099999999999E-2</c:v>
                </c:pt>
                <c:pt idx="34141">
                  <c:v>1.7231900000000001E-2</c:v>
                </c:pt>
                <c:pt idx="34142">
                  <c:v>2.16312E-2</c:v>
                </c:pt>
                <c:pt idx="34143">
                  <c:v>2.5254200000000001E-2</c:v>
                </c:pt>
                <c:pt idx="34144">
                  <c:v>3.80116E-2</c:v>
                </c:pt>
                <c:pt idx="34145">
                  <c:v>1.59779E-2</c:v>
                </c:pt>
                <c:pt idx="34146">
                  <c:v>9.6864700000000008E-3</c:v>
                </c:pt>
                <c:pt idx="34147">
                  <c:v>3.0262000000000001E-2</c:v>
                </c:pt>
                <c:pt idx="34148">
                  <c:v>2.4443599999999999E-2</c:v>
                </c:pt>
                <c:pt idx="34149">
                  <c:v>1.36299E-2</c:v>
                </c:pt>
                <c:pt idx="34150">
                  <c:v>1.7032599999999998E-2</c:v>
                </c:pt>
                <c:pt idx="34151">
                  <c:v>4.2781800000000002E-2</c:v>
                </c:pt>
                <c:pt idx="34152">
                  <c:v>2.0950300000000002E-2</c:v>
                </c:pt>
                <c:pt idx="34153">
                  <c:v>2.9587700000000001E-2</c:v>
                </c:pt>
                <c:pt idx="34154">
                  <c:v>4.1106200000000002E-2</c:v>
                </c:pt>
                <c:pt idx="34155">
                  <c:v>2.96125E-2</c:v>
                </c:pt>
                <c:pt idx="34156">
                  <c:v>4.1272200000000002E-2</c:v>
                </c:pt>
                <c:pt idx="34157">
                  <c:v>4.6313300000000002E-2</c:v>
                </c:pt>
                <c:pt idx="34158">
                  <c:v>3.4108199999999998E-2</c:v>
                </c:pt>
                <c:pt idx="34159">
                  <c:v>3.06349E-2</c:v>
                </c:pt>
                <c:pt idx="34160">
                  <c:v>5.1796000000000002E-2</c:v>
                </c:pt>
                <c:pt idx="34161">
                  <c:v>5.28765E-2</c:v>
                </c:pt>
                <c:pt idx="34162">
                  <c:v>3.20673E-2</c:v>
                </c:pt>
                <c:pt idx="34163">
                  <c:v>3.7861800000000001E-2</c:v>
                </c:pt>
                <c:pt idx="34164">
                  <c:v>1.99223E-2</c:v>
                </c:pt>
                <c:pt idx="34165">
                  <c:v>2.0356200000000001E-2</c:v>
                </c:pt>
                <c:pt idx="34166">
                  <c:v>2.13537E-2</c:v>
                </c:pt>
                <c:pt idx="34167">
                  <c:v>2.8192499999999999E-2</c:v>
                </c:pt>
                <c:pt idx="34168">
                  <c:v>3.3957500000000002E-2</c:v>
                </c:pt>
                <c:pt idx="34169">
                  <c:v>3.5615899999999999E-2</c:v>
                </c:pt>
                <c:pt idx="34170">
                  <c:v>3.4587899999999998E-2</c:v>
                </c:pt>
                <c:pt idx="34171">
                  <c:v>4.2413699999999999E-2</c:v>
                </c:pt>
                <c:pt idx="34172">
                  <c:v>4.0986099999999998E-2</c:v>
                </c:pt>
                <c:pt idx="34173">
                  <c:v>3.3608399999999997E-2</c:v>
                </c:pt>
                <c:pt idx="34174">
                  <c:v>2.7964599999999999E-2</c:v>
                </c:pt>
                <c:pt idx="34175">
                  <c:v>1.97945E-2</c:v>
                </c:pt>
                <c:pt idx="34176">
                  <c:v>2.3620599999999999E-2</c:v>
                </c:pt>
                <c:pt idx="34177">
                  <c:v>2.14624E-2</c:v>
                </c:pt>
                <c:pt idx="34178">
                  <c:v>3.3727600000000003E-2</c:v>
                </c:pt>
                <c:pt idx="34179">
                  <c:v>2.0538299999999999E-2</c:v>
                </c:pt>
                <c:pt idx="34180">
                  <c:v>2.3999199999999998E-2</c:v>
                </c:pt>
                <c:pt idx="34181">
                  <c:v>2.8290699999999998E-2</c:v>
                </c:pt>
                <c:pt idx="34182">
                  <c:v>3.8347199999999998E-2</c:v>
                </c:pt>
                <c:pt idx="34183">
                  <c:v>2.9863399999999998E-2</c:v>
                </c:pt>
                <c:pt idx="34184">
                  <c:v>4.3344500000000001E-2</c:v>
                </c:pt>
                <c:pt idx="34185">
                  <c:v>2.21739E-2</c:v>
                </c:pt>
                <c:pt idx="34186">
                  <c:v>2.77033E-2</c:v>
                </c:pt>
                <c:pt idx="34187">
                  <c:v>1.14565E-2</c:v>
                </c:pt>
                <c:pt idx="34188">
                  <c:v>4.8408499999999998E-3</c:v>
                </c:pt>
                <c:pt idx="34189">
                  <c:v>8.2635899999999995E-3</c:v>
                </c:pt>
                <c:pt idx="34190">
                  <c:v>3.1957600000000003E-2</c:v>
                </c:pt>
                <c:pt idx="34191">
                  <c:v>1.67618E-2</c:v>
                </c:pt>
                <c:pt idx="34192">
                  <c:v>1.6046499999999998E-2</c:v>
                </c:pt>
                <c:pt idx="34193">
                  <c:v>1.7351200000000001E-2</c:v>
                </c:pt>
                <c:pt idx="34194">
                  <c:v>3.6051800000000002E-2</c:v>
                </c:pt>
                <c:pt idx="34195">
                  <c:v>2.7551699999999998E-2</c:v>
                </c:pt>
                <c:pt idx="34196">
                  <c:v>3.0778900000000001E-2</c:v>
                </c:pt>
                <c:pt idx="34197">
                  <c:v>2.00491E-2</c:v>
                </c:pt>
                <c:pt idx="34198">
                  <c:v>7.1926100000000003E-3</c:v>
                </c:pt>
                <c:pt idx="34199">
                  <c:v>2.8073299999999999E-2</c:v>
                </c:pt>
                <c:pt idx="34200">
                  <c:v>3.1238599999999998E-2</c:v>
                </c:pt>
                <c:pt idx="34201">
                  <c:v>2.5075900000000002E-2</c:v>
                </c:pt>
                <c:pt idx="34202">
                  <c:v>4.1377999999999998E-2</c:v>
                </c:pt>
                <c:pt idx="34203">
                  <c:v>3.3198400000000003E-2</c:v>
                </c:pt>
                <c:pt idx="34204">
                  <c:v>1.31006E-2</c:v>
                </c:pt>
                <c:pt idx="34205">
                  <c:v>1.8952400000000001E-2</c:v>
                </c:pt>
                <c:pt idx="34206">
                  <c:v>9.1924699999999995E-3</c:v>
                </c:pt>
                <c:pt idx="34207">
                  <c:v>8.0823900000000001E-3</c:v>
                </c:pt>
                <c:pt idx="34208">
                  <c:v>4.3277699999999999E-3</c:v>
                </c:pt>
                <c:pt idx="34209">
                  <c:v>2.6935600000000001E-2</c:v>
                </c:pt>
                <c:pt idx="34210">
                  <c:v>1.37739E-2</c:v>
                </c:pt>
                <c:pt idx="34211">
                  <c:v>1.0961500000000001E-2</c:v>
                </c:pt>
                <c:pt idx="34212">
                  <c:v>1.7009699999999999E-2</c:v>
                </c:pt>
                <c:pt idx="34213">
                  <c:v>2.5486000000000002E-2</c:v>
                </c:pt>
                <c:pt idx="34214" formatCode="0.00E+00">
                  <c:v>1.5363699999999999E-2</c:v>
                </c:pt>
                <c:pt idx="34215">
                  <c:v>8.8815700000000001E-3</c:v>
                </c:pt>
                <c:pt idx="34216">
                  <c:v>-2.6512100000000002E-3</c:v>
                </c:pt>
                <c:pt idx="34217">
                  <c:v>1.8137E-2</c:v>
                </c:pt>
                <c:pt idx="34218">
                  <c:v>2.9301600000000001E-2</c:v>
                </c:pt>
                <c:pt idx="34219">
                  <c:v>3.01161E-2</c:v>
                </c:pt>
                <c:pt idx="34220">
                  <c:v>7.3738099999999997E-3</c:v>
                </c:pt>
                <c:pt idx="34221">
                  <c:v>2.7084400000000001E-4</c:v>
                </c:pt>
                <c:pt idx="34222">
                  <c:v>4.7626500000000002E-3</c:v>
                </c:pt>
                <c:pt idx="34223">
                  <c:v>1.2685800000000001E-2</c:v>
                </c:pt>
                <c:pt idx="34224">
                  <c:v>5.7840299999999999E-3</c:v>
                </c:pt>
                <c:pt idx="34225">
                  <c:v>3.7326799999999999E-3</c:v>
                </c:pt>
                <c:pt idx="34226">
                  <c:v>8.6231199999999997E-3</c:v>
                </c:pt>
                <c:pt idx="34227">
                  <c:v>5.5112800000000003E-3</c:v>
                </c:pt>
                <c:pt idx="34228">
                  <c:v>1.6904800000000001E-2</c:v>
                </c:pt>
                <c:pt idx="34229">
                  <c:v>1.56565E-2</c:v>
                </c:pt>
                <c:pt idx="34230">
                  <c:v>2.3108500000000001E-2</c:v>
                </c:pt>
                <c:pt idx="34231">
                  <c:v>1.7451299999999999E-2</c:v>
                </c:pt>
                <c:pt idx="34232">
                  <c:v>1.48354E-2</c:v>
                </c:pt>
                <c:pt idx="34233">
                  <c:v>1.35126E-2</c:v>
                </c:pt>
                <c:pt idx="34234">
                  <c:v>1.73759E-2</c:v>
                </c:pt>
                <c:pt idx="34235">
                  <c:v>2.5685300000000001E-2</c:v>
                </c:pt>
                <c:pt idx="34236">
                  <c:v>1.9327199999999999E-2</c:v>
                </c:pt>
                <c:pt idx="34237">
                  <c:v>1.5090900000000001E-2</c:v>
                </c:pt>
                <c:pt idx="34238">
                  <c:v>1.2578000000000001E-2</c:v>
                </c:pt>
                <c:pt idx="34239">
                  <c:v>6.1130500000000003E-4</c:v>
                </c:pt>
                <c:pt idx="34240">
                  <c:v>1.0662099999999999E-3</c:v>
                </c:pt>
                <c:pt idx="34241">
                  <c:v>1.0293999999999999E-2</c:v>
                </c:pt>
                <c:pt idx="34242">
                  <c:v>1.82953E-2</c:v>
                </c:pt>
                <c:pt idx="34243">
                  <c:v>1.47648E-2</c:v>
                </c:pt>
                <c:pt idx="34244">
                  <c:v>8.6660399999999999E-3</c:v>
                </c:pt>
                <c:pt idx="34245">
                  <c:v>-3.18718E-3</c:v>
                </c:pt>
                <c:pt idx="34246">
                  <c:v>7.8516000000000002E-3</c:v>
                </c:pt>
                <c:pt idx="34247">
                  <c:v>2.3288699999999999E-2</c:v>
                </c:pt>
                <c:pt idx="34248">
                  <c:v>3.43351E-2</c:v>
                </c:pt>
                <c:pt idx="34249">
                  <c:v>8.7690400000000005E-3</c:v>
                </c:pt>
                <c:pt idx="34250">
                  <c:v>5.7105999999999997E-3</c:v>
                </c:pt>
                <c:pt idx="34251">
                  <c:v>1.2373E-2</c:v>
                </c:pt>
                <c:pt idx="34252">
                  <c:v>8.7480500000000003E-3</c:v>
                </c:pt>
                <c:pt idx="34253">
                  <c:v>2.2037500000000002E-2</c:v>
                </c:pt>
                <c:pt idx="34254">
                  <c:v>-8.6870200000000002E-3</c:v>
                </c:pt>
                <c:pt idx="34255">
                  <c:v>1.44539E-2</c:v>
                </c:pt>
                <c:pt idx="34256">
                  <c:v>1.3798700000000001E-2</c:v>
                </c:pt>
                <c:pt idx="34257">
                  <c:v>1.04923E-2</c:v>
                </c:pt>
                <c:pt idx="34258">
                  <c:v>-3.6086999999999998E-3</c:v>
                </c:pt>
                <c:pt idx="34259">
                  <c:v>3.8146999999999999E-3</c:v>
                </c:pt>
                <c:pt idx="34260">
                  <c:v>2.5695800000000001E-2</c:v>
                </c:pt>
                <c:pt idx="34261">
                  <c:v>1.7385499999999999E-3</c:v>
                </c:pt>
                <c:pt idx="34262">
                  <c:v>9.7408300000000007E-3</c:v>
                </c:pt>
                <c:pt idx="34263">
                  <c:v>-8.3541900000000001E-4</c:v>
                </c:pt>
                <c:pt idx="34264">
                  <c:v>-5.1269499999999999E-3</c:v>
                </c:pt>
                <c:pt idx="34265">
                  <c:v>-3.7183799999999999E-3</c:v>
                </c:pt>
                <c:pt idx="34266">
                  <c:v>9.6321099999999995E-4</c:v>
                </c:pt>
                <c:pt idx="34267">
                  <c:v>-3.95489E-3</c:v>
                </c:pt>
                <c:pt idx="34268">
                  <c:v>-6.6032399999999998E-3</c:v>
                </c:pt>
                <c:pt idx="34269">
                  <c:v>-1.5586900000000001E-2</c:v>
                </c:pt>
                <c:pt idx="34270">
                  <c:v>-2.2365599999999999E-2</c:v>
                </c:pt>
                <c:pt idx="34271">
                  <c:v>-1.6307800000000001E-3</c:v>
                </c:pt>
                <c:pt idx="34272">
                  <c:v>1.1122699999999999E-2</c:v>
                </c:pt>
                <c:pt idx="34273">
                  <c:v>8.5067700000000003E-3</c:v>
                </c:pt>
                <c:pt idx="34274">
                  <c:v>2.5732999999999999E-2</c:v>
                </c:pt>
                <c:pt idx="34275">
                  <c:v>2.0464900000000001E-2</c:v>
                </c:pt>
                <c:pt idx="34276">
                  <c:v>1.5306500000000001E-2</c:v>
                </c:pt>
                <c:pt idx="34277">
                  <c:v>8.0871599999999995E-3</c:v>
                </c:pt>
                <c:pt idx="34278">
                  <c:v>1.31092E-2</c:v>
                </c:pt>
                <c:pt idx="34279">
                  <c:v>1.12286E-2</c:v>
                </c:pt>
                <c:pt idx="34280">
                  <c:v>6.8559600000000004E-3</c:v>
                </c:pt>
                <c:pt idx="34281">
                  <c:v>-1.3283700000000001E-2</c:v>
                </c:pt>
                <c:pt idx="34282">
                  <c:v>-5.6009299999999996E-3</c:v>
                </c:pt>
                <c:pt idx="34283">
                  <c:v>9.2821099999999997E-3</c:v>
                </c:pt>
                <c:pt idx="34284">
                  <c:v>1.64127E-3</c:v>
                </c:pt>
                <c:pt idx="34285">
                  <c:v>1.5320800000000001E-2</c:v>
                </c:pt>
                <c:pt idx="34286">
                  <c:v>-3.2558399999999999E-3</c:v>
                </c:pt>
                <c:pt idx="34287">
                  <c:v>-7.4148199999999999E-3</c:v>
                </c:pt>
                <c:pt idx="34288">
                  <c:v>4.6978000000000002E-3</c:v>
                </c:pt>
                <c:pt idx="34289">
                  <c:v>1.3195E-2</c:v>
                </c:pt>
                <c:pt idx="34290">
                  <c:v>2.5941800000000001E-2</c:v>
                </c:pt>
                <c:pt idx="34291">
                  <c:v>1.57518E-2</c:v>
                </c:pt>
                <c:pt idx="34292">
                  <c:v>9.4070400000000002E-3</c:v>
                </c:pt>
                <c:pt idx="34293">
                  <c:v>-8.9769399999999992E-3</c:v>
                </c:pt>
                <c:pt idx="34294">
                  <c:v>-2.9201499999999998E-3</c:v>
                </c:pt>
                <c:pt idx="34295">
                  <c:v>2.0294200000000001E-3</c:v>
                </c:pt>
                <c:pt idx="34296">
                  <c:v>5.0401700000000001E-3</c:v>
                </c:pt>
                <c:pt idx="34297">
                  <c:v>8.1376999999999994E-3</c:v>
                </c:pt>
                <c:pt idx="34298">
                  <c:v>1.40886E-2</c:v>
                </c:pt>
                <c:pt idx="34299">
                  <c:v>1.32198E-2</c:v>
                </c:pt>
                <c:pt idx="34300">
                  <c:v>6.13308E-3</c:v>
                </c:pt>
                <c:pt idx="34301">
                  <c:v>-1.43394E-2</c:v>
                </c:pt>
                <c:pt idx="34302">
                  <c:v>-5.9604599999999999E-3</c:v>
                </c:pt>
                <c:pt idx="34303">
                  <c:v>-7.6532400000000004E-3</c:v>
                </c:pt>
                <c:pt idx="34304">
                  <c:v>-5.5112800000000003E-3</c:v>
                </c:pt>
                <c:pt idx="34305">
                  <c:v>4.1074800000000002E-3</c:v>
                </c:pt>
                <c:pt idx="34306">
                  <c:v>-4.7674199999999996E-3</c:v>
                </c:pt>
                <c:pt idx="34307">
                  <c:v>-7.4281700000000004E-3</c:v>
                </c:pt>
                <c:pt idx="34308">
                  <c:v>-8.9435599999999997E-3</c:v>
                </c:pt>
                <c:pt idx="34309">
                  <c:v>-8.3789799999999994E-3</c:v>
                </c:pt>
                <c:pt idx="34310">
                  <c:v>-7.6770799999999998E-4</c:v>
                </c:pt>
                <c:pt idx="34311">
                  <c:v>-6.7501100000000001E-3</c:v>
                </c:pt>
                <c:pt idx="34312">
                  <c:v>-9.0093599999999992E-3</c:v>
                </c:pt>
                <c:pt idx="34313">
                  <c:v>-1.9730600000000001E-2</c:v>
                </c:pt>
                <c:pt idx="34314">
                  <c:v>-8.8720299999999995E-3</c:v>
                </c:pt>
                <c:pt idx="34315">
                  <c:v>-6.3056900000000001E-3</c:v>
                </c:pt>
                <c:pt idx="34316">
                  <c:v>7.0381199999999995E-4</c:v>
                </c:pt>
                <c:pt idx="34317">
                  <c:v>-4.89807E-3</c:v>
                </c:pt>
                <c:pt idx="34318">
                  <c:v>4.3392200000000004E-3</c:v>
                </c:pt>
                <c:pt idx="34319">
                  <c:v>-2.72751E-4</c:v>
                </c:pt>
                <c:pt idx="34320">
                  <c:v>-2.04659E-3</c:v>
                </c:pt>
                <c:pt idx="34321">
                  <c:v>-1.3343799999999999E-2</c:v>
                </c:pt>
                <c:pt idx="34322">
                  <c:v>-2.0820600000000002E-2</c:v>
                </c:pt>
                <c:pt idx="34323">
                  <c:v>-3.8110699999999997E-2</c:v>
                </c:pt>
                <c:pt idx="34324">
                  <c:v>-2.02303E-2</c:v>
                </c:pt>
                <c:pt idx="34325">
                  <c:v>-2.3841899999999999E-2</c:v>
                </c:pt>
                <c:pt idx="34326">
                  <c:v>-2.99139E-2</c:v>
                </c:pt>
                <c:pt idx="34327">
                  <c:v>-3.4611700000000002E-2</c:v>
                </c:pt>
                <c:pt idx="34328">
                  <c:v>-3.41196E-2</c:v>
                </c:pt>
                <c:pt idx="34329">
                  <c:v>-6.7157700000000002E-3</c:v>
                </c:pt>
                <c:pt idx="34330">
                  <c:v>-4.4574699999999998E-3</c:v>
                </c:pt>
                <c:pt idx="34331">
                  <c:v>-7.5597800000000003E-3</c:v>
                </c:pt>
                <c:pt idx="34332">
                  <c:v>-3.0034999999999999E-2</c:v>
                </c:pt>
                <c:pt idx="34333">
                  <c:v>-1.87054E-2</c:v>
                </c:pt>
                <c:pt idx="34334">
                  <c:v>-6.9723099999999998E-3</c:v>
                </c:pt>
                <c:pt idx="34335">
                  <c:v>1.4658E-3</c:v>
                </c:pt>
                <c:pt idx="34336">
                  <c:v>-1.07212E-2</c:v>
                </c:pt>
                <c:pt idx="34337">
                  <c:v>-2.8724699999999999E-2</c:v>
                </c:pt>
                <c:pt idx="34338">
                  <c:v>-2.91843E-2</c:v>
                </c:pt>
                <c:pt idx="34339">
                  <c:v>-3.9018600000000001E-2</c:v>
                </c:pt>
                <c:pt idx="34340">
                  <c:v>-2.50978E-2</c:v>
                </c:pt>
                <c:pt idx="34341">
                  <c:v>-3.9685199999999997E-2</c:v>
                </c:pt>
                <c:pt idx="34342">
                  <c:v>-3.5022699999999997E-2</c:v>
                </c:pt>
                <c:pt idx="34343">
                  <c:v>-2.5999100000000001E-2</c:v>
                </c:pt>
                <c:pt idx="34344">
                  <c:v>-3.6405600000000003E-2</c:v>
                </c:pt>
                <c:pt idx="34345">
                  <c:v>-3.7584300000000001E-2</c:v>
                </c:pt>
                <c:pt idx="34346">
                  <c:v>-1.4596E-2</c:v>
                </c:pt>
                <c:pt idx="34347">
                  <c:v>-8.2817099999999994E-3</c:v>
                </c:pt>
                <c:pt idx="34348">
                  <c:v>-1.17254E-2</c:v>
                </c:pt>
                <c:pt idx="34349">
                  <c:v>-1.4305099999999999E-2</c:v>
                </c:pt>
                <c:pt idx="34350">
                  <c:v>-1.29747E-2</c:v>
                </c:pt>
                <c:pt idx="34351">
                  <c:v>-2.7105299999999999E-2</c:v>
                </c:pt>
                <c:pt idx="34352">
                  <c:v>-9.1543200000000005E-3</c:v>
                </c:pt>
                <c:pt idx="34353">
                  <c:v>-1.8614800000000001E-2</c:v>
                </c:pt>
                <c:pt idx="34354">
                  <c:v>-9.2954600000000002E-3</c:v>
                </c:pt>
                <c:pt idx="34355">
                  <c:v>-1.18494E-2</c:v>
                </c:pt>
                <c:pt idx="34356">
                  <c:v>-1.9321399999999999E-2</c:v>
                </c:pt>
                <c:pt idx="34357">
                  <c:v>-1.6840899999999999E-2</c:v>
                </c:pt>
                <c:pt idx="34358">
                  <c:v>-1.0352099999999999E-2</c:v>
                </c:pt>
                <c:pt idx="34359">
                  <c:v>7.1124999999999999E-3</c:v>
                </c:pt>
                <c:pt idx="34360">
                  <c:v>-1.6814200000000001E-2</c:v>
                </c:pt>
                <c:pt idx="34361">
                  <c:v>-1.9359600000000001E-2</c:v>
                </c:pt>
                <c:pt idx="34362">
                  <c:v>-1.57108E-2</c:v>
                </c:pt>
                <c:pt idx="34363">
                  <c:v>-5.53894E-3</c:v>
                </c:pt>
                <c:pt idx="34364">
                  <c:v>-1.0479E-2</c:v>
                </c:pt>
                <c:pt idx="34365">
                  <c:v>-2.5623300000000002E-2</c:v>
                </c:pt>
                <c:pt idx="34366">
                  <c:v>-2.0381E-2</c:v>
                </c:pt>
                <c:pt idx="34367">
                  <c:v>-1.53513E-2</c:v>
                </c:pt>
                <c:pt idx="34368">
                  <c:v>-2.1480599999999999E-2</c:v>
                </c:pt>
                <c:pt idx="34369">
                  <c:v>-2.3990600000000001E-2</c:v>
                </c:pt>
                <c:pt idx="34370">
                  <c:v>-2.00491E-2</c:v>
                </c:pt>
                <c:pt idx="34371">
                  <c:v>-2.1337499999999999E-2</c:v>
                </c:pt>
                <c:pt idx="34372">
                  <c:v>-2.3536700000000001E-2</c:v>
                </c:pt>
                <c:pt idx="34373">
                  <c:v>-2.5720600000000001E-3</c:v>
                </c:pt>
                <c:pt idx="34374">
                  <c:v>-2.2935899999999999E-2</c:v>
                </c:pt>
                <c:pt idx="34375">
                  <c:v>-1.7517999999999999E-2</c:v>
                </c:pt>
                <c:pt idx="34376">
                  <c:v>-1.4468200000000001E-2</c:v>
                </c:pt>
                <c:pt idx="34377">
                  <c:v>-3.0158999999999998E-2</c:v>
                </c:pt>
                <c:pt idx="34378">
                  <c:v>-3.6050800000000001E-2</c:v>
                </c:pt>
                <c:pt idx="34379">
                  <c:v>-1.63383E-2</c:v>
                </c:pt>
                <c:pt idx="34380">
                  <c:v>-1.9986199999999999E-2</c:v>
                </c:pt>
                <c:pt idx="34381">
                  <c:v>-4.1320799999999998E-2</c:v>
                </c:pt>
                <c:pt idx="34382">
                  <c:v>-3.07417E-2</c:v>
                </c:pt>
                <c:pt idx="34383">
                  <c:v>-3.2751099999999998E-2</c:v>
                </c:pt>
                <c:pt idx="34384">
                  <c:v>-2.3750299999999998E-2</c:v>
                </c:pt>
                <c:pt idx="34385">
                  <c:v>-2.7927400000000002E-2</c:v>
                </c:pt>
                <c:pt idx="34386">
                  <c:v>-9.2601799999999998E-3</c:v>
                </c:pt>
                <c:pt idx="34387">
                  <c:v>-1.54743E-2</c:v>
                </c:pt>
                <c:pt idx="34388">
                  <c:v>-2.24771E-2</c:v>
                </c:pt>
                <c:pt idx="34389">
                  <c:v>-2.7018500000000001E-2</c:v>
                </c:pt>
                <c:pt idx="34390">
                  <c:v>-2.3759800000000001E-2</c:v>
                </c:pt>
                <c:pt idx="34391">
                  <c:v>-2.2976900000000001E-2</c:v>
                </c:pt>
                <c:pt idx="34392">
                  <c:v>-1.34745E-2</c:v>
                </c:pt>
                <c:pt idx="34393">
                  <c:v>-3.0557600000000001E-2</c:v>
                </c:pt>
                <c:pt idx="34394">
                  <c:v>-2.7740500000000001E-2</c:v>
                </c:pt>
                <c:pt idx="34395">
                  <c:v>-2.6298499999999999E-2</c:v>
                </c:pt>
                <c:pt idx="34396">
                  <c:v>-2.1565399999999998E-2</c:v>
                </c:pt>
                <c:pt idx="34397">
                  <c:v>-1.0316799999999999E-2</c:v>
                </c:pt>
                <c:pt idx="34398">
                  <c:v>-2.5573700000000001E-2</c:v>
                </c:pt>
                <c:pt idx="34399">
                  <c:v>-1.4121099999999999E-2</c:v>
                </c:pt>
                <c:pt idx="34400">
                  <c:v>-7.0352599999999998E-3</c:v>
                </c:pt>
                <c:pt idx="34401">
                  <c:v>-3.7403100000000002E-3</c:v>
                </c:pt>
                <c:pt idx="34402">
                  <c:v>-1.7038299999999999E-2</c:v>
                </c:pt>
                <c:pt idx="34403">
                  <c:v>-1.3431500000000001E-2</c:v>
                </c:pt>
                <c:pt idx="34404">
                  <c:v>-1.7087000000000001E-2</c:v>
                </c:pt>
                <c:pt idx="34405">
                  <c:v>-2.5405899999999999E-2</c:v>
                </c:pt>
                <c:pt idx="34406">
                  <c:v>-3.4623099999999997E-2</c:v>
                </c:pt>
                <c:pt idx="34407">
                  <c:v>-1.44806E-2</c:v>
                </c:pt>
                <c:pt idx="34408">
                  <c:v>-1.7960500000000001E-2</c:v>
                </c:pt>
                <c:pt idx="34409">
                  <c:v>-4.0345199999999998E-2</c:v>
                </c:pt>
                <c:pt idx="34410">
                  <c:v>-3.4105299999999998E-2</c:v>
                </c:pt>
                <c:pt idx="34411">
                  <c:v>-2.4644900000000001E-2</c:v>
                </c:pt>
                <c:pt idx="34412">
                  <c:v>-1.8044500000000002E-2</c:v>
                </c:pt>
                <c:pt idx="34413">
                  <c:v>-1.05886E-2</c:v>
                </c:pt>
                <c:pt idx="34414">
                  <c:v>-2.12584E-2</c:v>
                </c:pt>
                <c:pt idx="34415">
                  <c:v>-4.3087000000000004E-3</c:v>
                </c:pt>
                <c:pt idx="34416">
                  <c:v>-6.0205500000000004E-3</c:v>
                </c:pt>
                <c:pt idx="34417">
                  <c:v>-1.02606E-2</c:v>
                </c:pt>
                <c:pt idx="34418">
                  <c:v>-1.59264E-3</c:v>
                </c:pt>
                <c:pt idx="34419">
                  <c:v>-9.2907000000000007E-3</c:v>
                </c:pt>
                <c:pt idx="34420">
                  <c:v>-1.1591000000000001E-2</c:v>
                </c:pt>
                <c:pt idx="34421">
                  <c:v>-2.26727E-2</c:v>
                </c:pt>
                <c:pt idx="34422">
                  <c:v>-1.2091599999999999E-2</c:v>
                </c:pt>
                <c:pt idx="34423">
                  <c:v>-2.1526300000000002E-2</c:v>
                </c:pt>
                <c:pt idx="34424">
                  <c:v>-7.9088200000000004E-3</c:v>
                </c:pt>
                <c:pt idx="34425">
                  <c:v>-8.2988699999999999E-3</c:v>
                </c:pt>
                <c:pt idx="34426">
                  <c:v>-7.34806E-3</c:v>
                </c:pt>
                <c:pt idx="34427">
                  <c:v>-2.48928E-2</c:v>
                </c:pt>
                <c:pt idx="34428">
                  <c:v>-2.1755199999999999E-2</c:v>
                </c:pt>
                <c:pt idx="34429">
                  <c:v>-1.00584E-2</c:v>
                </c:pt>
                <c:pt idx="34430">
                  <c:v>-1.8348699999999999E-2</c:v>
                </c:pt>
                <c:pt idx="34431">
                  <c:v>-2.4076500000000001E-2</c:v>
                </c:pt>
                <c:pt idx="34432">
                  <c:v>-3.4026099999999997E-2</c:v>
                </c:pt>
                <c:pt idx="34433">
                  <c:v>-4.6622299999999998E-2</c:v>
                </c:pt>
                <c:pt idx="34434">
                  <c:v>-2.1793400000000001E-2</c:v>
                </c:pt>
                <c:pt idx="34435">
                  <c:v>-2.0749099999999999E-2</c:v>
                </c:pt>
                <c:pt idx="34436">
                  <c:v>-1.80149E-2</c:v>
                </c:pt>
                <c:pt idx="34437">
                  <c:v>-3.4074800000000002E-2</c:v>
                </c:pt>
                <c:pt idx="34438">
                  <c:v>-3.6865200000000001E-2</c:v>
                </c:pt>
                <c:pt idx="34439">
                  <c:v>-2.3262000000000001E-2</c:v>
                </c:pt>
                <c:pt idx="34440">
                  <c:v>-1.17073E-2</c:v>
                </c:pt>
                <c:pt idx="34441">
                  <c:v>-1.4286E-2</c:v>
                </c:pt>
                <c:pt idx="34442">
                  <c:v>-2.8374699999999999E-2</c:v>
                </c:pt>
                <c:pt idx="34443">
                  <c:v>-3.00074E-2</c:v>
                </c:pt>
                <c:pt idx="34444">
                  <c:v>-1.7149000000000001E-2</c:v>
                </c:pt>
                <c:pt idx="34445">
                  <c:v>-1.39513E-2</c:v>
                </c:pt>
                <c:pt idx="34446">
                  <c:v>-3.23629E-2</c:v>
                </c:pt>
                <c:pt idx="34447">
                  <c:v>-2.7345700000000001E-2</c:v>
                </c:pt>
                <c:pt idx="34448">
                  <c:v>-3.5280199999999998E-2</c:v>
                </c:pt>
                <c:pt idx="34449">
                  <c:v>-2.74334E-2</c:v>
                </c:pt>
                <c:pt idx="34450">
                  <c:v>-2.3590099999999999E-2</c:v>
                </c:pt>
                <c:pt idx="34451">
                  <c:v>-2.61354E-2</c:v>
                </c:pt>
                <c:pt idx="34452">
                  <c:v>-3.0332600000000001E-2</c:v>
                </c:pt>
                <c:pt idx="34453">
                  <c:v>-4.6882600000000003E-2</c:v>
                </c:pt>
                <c:pt idx="34454">
                  <c:v>-2.2615400000000001E-2</c:v>
                </c:pt>
                <c:pt idx="34455">
                  <c:v>-2.4739299999999999E-2</c:v>
                </c:pt>
                <c:pt idx="34456">
                  <c:v>-1.32227E-2</c:v>
                </c:pt>
                <c:pt idx="34457">
                  <c:v>-3.1356799999999997E-2</c:v>
                </c:pt>
                <c:pt idx="34458">
                  <c:v>-2.9673600000000001E-2</c:v>
                </c:pt>
                <c:pt idx="34459">
                  <c:v>-2.14109E-2</c:v>
                </c:pt>
                <c:pt idx="34460">
                  <c:v>-2.54431E-2</c:v>
                </c:pt>
                <c:pt idx="34461">
                  <c:v>-3.5648300000000001E-2</c:v>
                </c:pt>
                <c:pt idx="34462">
                  <c:v>-4.9265900000000001E-2</c:v>
                </c:pt>
                <c:pt idx="34463">
                  <c:v>-2.5095900000000001E-2</c:v>
                </c:pt>
                <c:pt idx="34464">
                  <c:v>-1.0193799999999999E-2</c:v>
                </c:pt>
                <c:pt idx="34465">
                  <c:v>-8.0957400000000006E-3</c:v>
                </c:pt>
                <c:pt idx="34466">
                  <c:v>-1.99966E-2</c:v>
                </c:pt>
                <c:pt idx="34467">
                  <c:v>-8.5859300000000003E-3</c:v>
                </c:pt>
                <c:pt idx="34468">
                  <c:v>-1.1073100000000001E-2</c:v>
                </c:pt>
                <c:pt idx="34469">
                  <c:v>-1.9250900000000001E-2</c:v>
                </c:pt>
                <c:pt idx="34470">
                  <c:v>-1.29538E-2</c:v>
                </c:pt>
                <c:pt idx="34471">
                  <c:v>-9.9496800000000007E-3</c:v>
                </c:pt>
                <c:pt idx="34472">
                  <c:v>-1.1894200000000001E-2</c:v>
                </c:pt>
                <c:pt idx="34473">
                  <c:v>-4.00543E-4</c:v>
                </c:pt>
                <c:pt idx="34474">
                  <c:v>3.0899E-3</c:v>
                </c:pt>
                <c:pt idx="34475">
                  <c:v>8.0051400000000009E-3</c:v>
                </c:pt>
                <c:pt idx="34476">
                  <c:v>8.8100399999999999E-3</c:v>
                </c:pt>
                <c:pt idx="34477">
                  <c:v>1.6726499999999998E-2</c:v>
                </c:pt>
                <c:pt idx="34478">
                  <c:v>-8.6555499999999997E-3</c:v>
                </c:pt>
                <c:pt idx="34479">
                  <c:v>-8.1119499999999997E-3</c:v>
                </c:pt>
                <c:pt idx="34480">
                  <c:v>-1.08805E-2</c:v>
                </c:pt>
                <c:pt idx="34481">
                  <c:v>-4.7893500000000004E-3</c:v>
                </c:pt>
                <c:pt idx="34482">
                  <c:v>-1.0917700000000001E-2</c:v>
                </c:pt>
                <c:pt idx="34483">
                  <c:v>-9.1028199999999993E-3</c:v>
                </c:pt>
                <c:pt idx="34484">
                  <c:v>-7.5006500000000002E-3</c:v>
                </c:pt>
                <c:pt idx="34485">
                  <c:v>-6.7348499999999997E-3</c:v>
                </c:pt>
                <c:pt idx="34486">
                  <c:v>9.1171299999999998E-4</c:v>
                </c:pt>
                <c:pt idx="34487">
                  <c:v>-1.38006E-2</c:v>
                </c:pt>
                <c:pt idx="34488">
                  <c:v>-1.3441099999999999E-2</c:v>
                </c:pt>
                <c:pt idx="34489">
                  <c:v>-1.7815600000000001E-2</c:v>
                </c:pt>
                <c:pt idx="34490">
                  <c:v>6.7510599999999997E-3</c:v>
                </c:pt>
                <c:pt idx="34491">
                  <c:v>1.51529E-2</c:v>
                </c:pt>
                <c:pt idx="34492">
                  <c:v>9.1981900000000002E-3</c:v>
                </c:pt>
                <c:pt idx="34493">
                  <c:v>-3.24917E-3</c:v>
                </c:pt>
                <c:pt idx="34494">
                  <c:v>5.2156399999999997E-3</c:v>
                </c:pt>
                <c:pt idx="34495">
                  <c:v>-1.38893E-2</c:v>
                </c:pt>
                <c:pt idx="34496">
                  <c:v>-3.7069300000000002E-3</c:v>
                </c:pt>
                <c:pt idx="34497">
                  <c:v>1.1013999999999999E-2</c:v>
                </c:pt>
                <c:pt idx="34498">
                  <c:v>-1.85804E-2</c:v>
                </c:pt>
                <c:pt idx="34499">
                  <c:v>-9.5987299999999998E-3</c:v>
                </c:pt>
                <c:pt idx="34500">
                  <c:v>-6.2484699999999999E-3</c:v>
                </c:pt>
                <c:pt idx="34501">
                  <c:v>6.27708E-3</c:v>
                </c:pt>
                <c:pt idx="34502">
                  <c:v>-1.5266399999999999E-2</c:v>
                </c:pt>
                <c:pt idx="34503">
                  <c:v>-1.8672000000000001E-2</c:v>
                </c:pt>
                <c:pt idx="34504">
                  <c:v>-2.98748E-2</c:v>
                </c:pt>
                <c:pt idx="34505">
                  <c:v>-2.1373699999999999E-2</c:v>
                </c:pt>
                <c:pt idx="34506">
                  <c:v>-1.2331E-2</c:v>
                </c:pt>
                <c:pt idx="34507">
                  <c:v>-1.8301000000000001E-2</c:v>
                </c:pt>
                <c:pt idx="34508">
                  <c:v>-1.10626E-3</c:v>
                </c:pt>
                <c:pt idx="34509">
                  <c:v>-6.97136E-4</c:v>
                </c:pt>
                <c:pt idx="34510">
                  <c:v>-1.2700100000000001E-2</c:v>
                </c:pt>
                <c:pt idx="34511">
                  <c:v>-8.5353900000000003E-3</c:v>
                </c:pt>
                <c:pt idx="34512">
                  <c:v>-1.8740699999999999E-2</c:v>
                </c:pt>
                <c:pt idx="34513">
                  <c:v>4.2581600000000004E-3</c:v>
                </c:pt>
                <c:pt idx="34514">
                  <c:v>5.2251800000000003E-3</c:v>
                </c:pt>
                <c:pt idx="34515">
                  <c:v>-1.5497200000000001E-3</c:v>
                </c:pt>
                <c:pt idx="34516">
                  <c:v>-1.8290500000000001E-2</c:v>
                </c:pt>
                <c:pt idx="34517">
                  <c:v>6.7062399999999996E-3</c:v>
                </c:pt>
                <c:pt idx="34518">
                  <c:v>1.1954299999999999E-2</c:v>
                </c:pt>
                <c:pt idx="34519">
                  <c:v>1.56975E-3</c:v>
                </c:pt>
                <c:pt idx="34520">
                  <c:v>5.84507E-3</c:v>
                </c:pt>
                <c:pt idx="34521">
                  <c:v>-2.2449499999999999E-3</c:v>
                </c:pt>
                <c:pt idx="34522">
                  <c:v>-1.00412E-2</c:v>
                </c:pt>
                <c:pt idx="34523">
                  <c:v>1.09673E-3</c:v>
                </c:pt>
                <c:pt idx="34524">
                  <c:v>-7.4195900000000004E-4</c:v>
                </c:pt>
                <c:pt idx="34525">
                  <c:v>-8.2387899999999993E-3</c:v>
                </c:pt>
                <c:pt idx="34526">
                  <c:v>1.7961499999999998E-2</c:v>
                </c:pt>
                <c:pt idx="34527">
                  <c:v>-1.8682499999999999E-3</c:v>
                </c:pt>
                <c:pt idx="34528">
                  <c:v>-3.6602000000000002E-3</c:v>
                </c:pt>
                <c:pt idx="34529">
                  <c:v>-1.17311E-2</c:v>
                </c:pt>
                <c:pt idx="34530">
                  <c:v>-1.27344E-2</c:v>
                </c:pt>
                <c:pt idx="34531">
                  <c:v>1.5401799999999999E-3</c:v>
                </c:pt>
                <c:pt idx="34532">
                  <c:v>-5.31578E-3</c:v>
                </c:pt>
                <c:pt idx="34533">
                  <c:v>-6.2036499999999998E-3</c:v>
                </c:pt>
                <c:pt idx="34534">
                  <c:v>-2.09885E-2</c:v>
                </c:pt>
                <c:pt idx="34535">
                  <c:v>4.5661900000000004E-3</c:v>
                </c:pt>
                <c:pt idx="34536">
                  <c:v>-3.1175600000000001E-3</c:v>
                </c:pt>
                <c:pt idx="34537">
                  <c:v>-3.9358099999999997E-3</c:v>
                </c:pt>
                <c:pt idx="34538">
                  <c:v>-3.6296800000000001E-3</c:v>
                </c:pt>
                <c:pt idx="34539">
                  <c:v>2.83527E-3</c:v>
                </c:pt>
                <c:pt idx="34540">
                  <c:v>-4.59385E-3</c:v>
                </c:pt>
                <c:pt idx="34541">
                  <c:v>-1.55849E-2</c:v>
                </c:pt>
                <c:pt idx="34542">
                  <c:v>9.9334699999999998E-3</c:v>
                </c:pt>
                <c:pt idx="34543">
                  <c:v>1.42527E-2</c:v>
                </c:pt>
                <c:pt idx="34544">
                  <c:v>8.02135E-3</c:v>
                </c:pt>
                <c:pt idx="34545">
                  <c:v>3.1356800000000001E-3</c:v>
                </c:pt>
                <c:pt idx="34546">
                  <c:v>-1.7995800000000001E-3</c:v>
                </c:pt>
                <c:pt idx="34547">
                  <c:v>5.0468400000000004E-3</c:v>
                </c:pt>
                <c:pt idx="34548">
                  <c:v>-2.9592500000000001E-3</c:v>
                </c:pt>
                <c:pt idx="34549">
                  <c:v>-5.7096500000000001E-3</c:v>
                </c:pt>
                <c:pt idx="34550">
                  <c:v>9.2420599999999999E-3</c:v>
                </c:pt>
                <c:pt idx="34551">
                  <c:v>1.1217100000000001E-2</c:v>
                </c:pt>
                <c:pt idx="34552">
                  <c:v>-5.1260000000000003E-3</c:v>
                </c:pt>
                <c:pt idx="34553">
                  <c:v>1.2588499999999999E-3</c:v>
                </c:pt>
                <c:pt idx="34554">
                  <c:v>1.5132E-2</c:v>
                </c:pt>
                <c:pt idx="34555">
                  <c:v>3.0527100000000001E-3</c:v>
                </c:pt>
                <c:pt idx="34556">
                  <c:v>7.9641299999999998E-3</c:v>
                </c:pt>
                <c:pt idx="34557">
                  <c:v>6.2246300000000001E-3</c:v>
                </c:pt>
                <c:pt idx="34558">
                  <c:v>-2.7275099999999998E-3</c:v>
                </c:pt>
                <c:pt idx="34559">
                  <c:v>-1.1424999999999999E-2</c:v>
                </c:pt>
                <c:pt idx="34560">
                  <c:v>-4.4860799999999999E-3</c:v>
                </c:pt>
                <c:pt idx="34561">
                  <c:v>5.8994299999999998E-3</c:v>
                </c:pt>
                <c:pt idx="34562">
                  <c:v>-3.4141499999999999E-3</c:v>
                </c:pt>
                <c:pt idx="34563">
                  <c:v>-8.4361999999999996E-3</c:v>
                </c:pt>
                <c:pt idx="34564">
                  <c:v>-3.1175600000000001E-3</c:v>
                </c:pt>
                <c:pt idx="34565">
                  <c:v>-1.5729900000000002E-2</c:v>
                </c:pt>
                <c:pt idx="34566">
                  <c:v>4.6491600000000003E-3</c:v>
                </c:pt>
                <c:pt idx="34567">
                  <c:v>1.6096099999999999E-2</c:v>
                </c:pt>
                <c:pt idx="34568">
                  <c:v>1.91307E-2</c:v>
                </c:pt>
                <c:pt idx="34569">
                  <c:v>2.4569500000000001E-2</c:v>
                </c:pt>
                <c:pt idx="34570">
                  <c:v>1.2076399999999999E-2</c:v>
                </c:pt>
                <c:pt idx="34571">
                  <c:v>2.58503E-2</c:v>
                </c:pt>
                <c:pt idx="34572">
                  <c:v>3.5732300000000002E-2</c:v>
                </c:pt>
                <c:pt idx="34573">
                  <c:v>1.8380199999999999E-2</c:v>
                </c:pt>
                <c:pt idx="34574">
                  <c:v>8.7432900000000008E-3</c:v>
                </c:pt>
                <c:pt idx="34575">
                  <c:v>1.5461000000000001E-2</c:v>
                </c:pt>
                <c:pt idx="34576">
                  <c:v>1.0280600000000001E-2</c:v>
                </c:pt>
                <c:pt idx="34577">
                  <c:v>-1.10435E-3</c:v>
                </c:pt>
                <c:pt idx="34578">
                  <c:v>3.5638800000000002E-3</c:v>
                </c:pt>
                <c:pt idx="34579">
                  <c:v>7.9517400000000005E-3</c:v>
                </c:pt>
                <c:pt idx="34580">
                  <c:v>1.0082199999999999E-2</c:v>
                </c:pt>
                <c:pt idx="34581">
                  <c:v>1.6202899999999999E-3</c:v>
                </c:pt>
                <c:pt idx="34582">
                  <c:v>4.4393499999999999E-3</c:v>
                </c:pt>
                <c:pt idx="34583">
                  <c:v>2.4905199999999999E-2</c:v>
                </c:pt>
                <c:pt idx="34584">
                  <c:v>1.76096E-2</c:v>
                </c:pt>
                <c:pt idx="34585">
                  <c:v>4.3353999999999997E-3</c:v>
                </c:pt>
                <c:pt idx="34586">
                  <c:v>2.8038E-3</c:v>
                </c:pt>
                <c:pt idx="34587">
                  <c:v>1.36089E-3</c:v>
                </c:pt>
                <c:pt idx="34588">
                  <c:v>-4.3258699999999999E-3</c:v>
                </c:pt>
                <c:pt idx="34589">
                  <c:v>4.5480700000000004E-3</c:v>
                </c:pt>
                <c:pt idx="34590">
                  <c:v>1.8630000000000001E-2</c:v>
                </c:pt>
                <c:pt idx="34591">
                  <c:v>1.0648700000000001E-2</c:v>
                </c:pt>
                <c:pt idx="34592">
                  <c:v>2.0716700000000001E-2</c:v>
                </c:pt>
                <c:pt idx="34593">
                  <c:v>-1.36757E-3</c:v>
                </c:pt>
                <c:pt idx="34594">
                  <c:v>1.1301E-2</c:v>
                </c:pt>
                <c:pt idx="34595">
                  <c:v>2.1696099999999999E-2</c:v>
                </c:pt>
                <c:pt idx="34596">
                  <c:v>1.6851399999999999E-2</c:v>
                </c:pt>
                <c:pt idx="34597">
                  <c:v>1.43175E-2</c:v>
                </c:pt>
                <c:pt idx="34598">
                  <c:v>1.5436200000000001E-2</c:v>
                </c:pt>
                <c:pt idx="34599">
                  <c:v>1.4356600000000001E-2</c:v>
                </c:pt>
                <c:pt idx="34600">
                  <c:v>2.4912799999999999E-2</c:v>
                </c:pt>
                <c:pt idx="34601">
                  <c:v>1.01137E-2</c:v>
                </c:pt>
                <c:pt idx="34602">
                  <c:v>9.1304799999999998E-3</c:v>
                </c:pt>
                <c:pt idx="34603">
                  <c:v>6.8922000000000002E-3</c:v>
                </c:pt>
                <c:pt idx="34604">
                  <c:v>7.0209499999999998E-3</c:v>
                </c:pt>
                <c:pt idx="34605">
                  <c:v>2.3705500000000001E-2</c:v>
                </c:pt>
                <c:pt idx="34606">
                  <c:v>1.7204299999999999E-2</c:v>
                </c:pt>
                <c:pt idx="34607">
                  <c:v>6.5202699999999999E-3</c:v>
                </c:pt>
                <c:pt idx="34608">
                  <c:v>1.30682E-2</c:v>
                </c:pt>
                <c:pt idx="34609">
                  <c:v>5.5608699999999999E-3</c:v>
                </c:pt>
                <c:pt idx="34610">
                  <c:v>-8.62122E-4</c:v>
                </c:pt>
                <c:pt idx="34611">
                  <c:v>5.7353999999999999E-3</c:v>
                </c:pt>
                <c:pt idx="34612">
                  <c:v>8.78811E-3</c:v>
                </c:pt>
                <c:pt idx="34613">
                  <c:v>-7.07436E-3</c:v>
                </c:pt>
                <c:pt idx="34614">
                  <c:v>7.9917900000000004E-3</c:v>
                </c:pt>
                <c:pt idx="34615">
                  <c:v>-2.6063900000000001E-3</c:v>
                </c:pt>
                <c:pt idx="34616">
                  <c:v>-1.2206099999999999E-2</c:v>
                </c:pt>
                <c:pt idx="34617">
                  <c:v>-1.3980900000000001E-3</c:v>
                </c:pt>
                <c:pt idx="34618">
                  <c:v>3.6096600000000002E-3</c:v>
                </c:pt>
                <c:pt idx="34619">
                  <c:v>1.0258700000000001E-2</c:v>
                </c:pt>
                <c:pt idx="34620">
                  <c:v>1.03683E-2</c:v>
                </c:pt>
                <c:pt idx="34621">
                  <c:v>1.0533300000000001E-2</c:v>
                </c:pt>
                <c:pt idx="34622">
                  <c:v>2.73705E-3</c:v>
                </c:pt>
                <c:pt idx="34623">
                  <c:v>7.4691799999999997E-3</c:v>
                </c:pt>
                <c:pt idx="34624">
                  <c:v>1.95322E-2</c:v>
                </c:pt>
                <c:pt idx="34625">
                  <c:v>8.9483300000000009E-3</c:v>
                </c:pt>
                <c:pt idx="34626">
                  <c:v>8.3961499999999998E-3</c:v>
                </c:pt>
                <c:pt idx="34627">
                  <c:v>-2.4471300000000001E-3</c:v>
                </c:pt>
                <c:pt idx="34628">
                  <c:v>1.21508E-2</c:v>
                </c:pt>
                <c:pt idx="34629">
                  <c:v>-7.52449E-3</c:v>
                </c:pt>
                <c:pt idx="34630">
                  <c:v>3.84235E-3</c:v>
                </c:pt>
                <c:pt idx="34631">
                  <c:v>8.8472399999999993E-3</c:v>
                </c:pt>
                <c:pt idx="34632">
                  <c:v>8.5287100000000001E-3</c:v>
                </c:pt>
                <c:pt idx="34633">
                  <c:v>-8.4486000000000006E-3</c:v>
                </c:pt>
                <c:pt idx="34634">
                  <c:v>-2.7961700000000002E-3</c:v>
                </c:pt>
                <c:pt idx="34635">
                  <c:v>1.25494E-2</c:v>
                </c:pt>
                <c:pt idx="34636">
                  <c:v>8.4085500000000007E-3</c:v>
                </c:pt>
                <c:pt idx="34637">
                  <c:v>3.6086999999999998E-3</c:v>
                </c:pt>
                <c:pt idx="34638">
                  <c:v>1.41058E-2</c:v>
                </c:pt>
                <c:pt idx="34639">
                  <c:v>2.42186E-2</c:v>
                </c:pt>
                <c:pt idx="34640">
                  <c:v>1.23959E-2</c:v>
                </c:pt>
                <c:pt idx="34641">
                  <c:v>2.6212699999999999E-2</c:v>
                </c:pt>
                <c:pt idx="34642">
                  <c:v>2.6643799999999999E-2</c:v>
                </c:pt>
                <c:pt idx="34643">
                  <c:v>1.52149E-2</c:v>
                </c:pt>
                <c:pt idx="34644">
                  <c:v>1.2289E-2</c:v>
                </c:pt>
                <c:pt idx="34645">
                  <c:v>2.8778999999999999E-2</c:v>
                </c:pt>
                <c:pt idx="34646">
                  <c:v>2.32973E-2</c:v>
                </c:pt>
                <c:pt idx="34647">
                  <c:v>1.50919E-2</c:v>
                </c:pt>
                <c:pt idx="34648">
                  <c:v>7.3919299999999997E-3</c:v>
                </c:pt>
                <c:pt idx="34649">
                  <c:v>1.1339200000000001E-2</c:v>
                </c:pt>
                <c:pt idx="34650">
                  <c:v>1.49374E-2</c:v>
                </c:pt>
                <c:pt idx="34651">
                  <c:v>4.9085600000000002E-3</c:v>
                </c:pt>
                <c:pt idx="34652">
                  <c:v>5.2270900000000002E-3</c:v>
                </c:pt>
                <c:pt idx="34653">
                  <c:v>1.4926E-2</c:v>
                </c:pt>
                <c:pt idx="34654">
                  <c:v>1.4938399999999999E-2</c:v>
                </c:pt>
                <c:pt idx="34655">
                  <c:v>-1.5468599999999999E-3</c:v>
                </c:pt>
                <c:pt idx="34656">
                  <c:v>9.2887899999999999E-3</c:v>
                </c:pt>
                <c:pt idx="34657">
                  <c:v>1.64738E-2</c:v>
                </c:pt>
                <c:pt idx="34658">
                  <c:v>1.2393E-2</c:v>
                </c:pt>
                <c:pt idx="34659">
                  <c:v>1.1648199999999999E-2</c:v>
                </c:pt>
                <c:pt idx="34660">
                  <c:v>5.5341699999999997E-3</c:v>
                </c:pt>
                <c:pt idx="34661">
                  <c:v>1.63155E-2</c:v>
                </c:pt>
                <c:pt idx="34662">
                  <c:v>1.9928899999999999E-2</c:v>
                </c:pt>
                <c:pt idx="34663">
                  <c:v>2.31075E-2</c:v>
                </c:pt>
                <c:pt idx="34664">
                  <c:v>1.17064E-2</c:v>
                </c:pt>
                <c:pt idx="34665">
                  <c:v>4.7950700000000002E-3</c:v>
                </c:pt>
                <c:pt idx="34666">
                  <c:v>3.0164699999999999E-2</c:v>
                </c:pt>
                <c:pt idx="34667">
                  <c:v>1.61152E-2</c:v>
                </c:pt>
                <c:pt idx="34668">
                  <c:v>1.07498E-2</c:v>
                </c:pt>
                <c:pt idx="34669">
                  <c:v>4.8713699999999999E-3</c:v>
                </c:pt>
                <c:pt idx="34670">
                  <c:v>3.1480800000000003E-2</c:v>
                </c:pt>
                <c:pt idx="34671">
                  <c:v>2.1939299999999998E-2</c:v>
                </c:pt>
                <c:pt idx="34672">
                  <c:v>1.52435E-2</c:v>
                </c:pt>
                <c:pt idx="34673">
                  <c:v>2.9620199999999999E-2</c:v>
                </c:pt>
                <c:pt idx="34674">
                  <c:v>1.33238E-2</c:v>
                </c:pt>
                <c:pt idx="34675">
                  <c:v>2.7569799999999998E-2</c:v>
                </c:pt>
                <c:pt idx="34676">
                  <c:v>1.69897E-2</c:v>
                </c:pt>
                <c:pt idx="34677">
                  <c:v>2.7247400000000001E-2</c:v>
                </c:pt>
                <c:pt idx="34678">
                  <c:v>2.0112999999999999E-2</c:v>
                </c:pt>
                <c:pt idx="34679">
                  <c:v>1.0392200000000001E-2</c:v>
                </c:pt>
                <c:pt idx="34680">
                  <c:v>2.4271000000000002E-3</c:v>
                </c:pt>
                <c:pt idx="34681">
                  <c:v>6.3467000000000003E-3</c:v>
                </c:pt>
                <c:pt idx="34682">
                  <c:v>-6.3009299999999997E-3</c:v>
                </c:pt>
                <c:pt idx="34683">
                  <c:v>7.3003800000000004E-3</c:v>
                </c:pt>
                <c:pt idx="34684">
                  <c:v>2.7913999999999999E-3</c:v>
                </c:pt>
                <c:pt idx="34685">
                  <c:v>-4.8885300000000003E-3</c:v>
                </c:pt>
                <c:pt idx="34686">
                  <c:v>1.4534999999999999E-2</c:v>
                </c:pt>
                <c:pt idx="34687">
                  <c:v>2.8324100000000001E-2</c:v>
                </c:pt>
                <c:pt idx="34688">
                  <c:v>1.57967E-2</c:v>
                </c:pt>
                <c:pt idx="34689">
                  <c:v>3.6048899999999999E-3</c:v>
                </c:pt>
                <c:pt idx="34690">
                  <c:v>2.42968E-2</c:v>
                </c:pt>
                <c:pt idx="34691">
                  <c:v>3.5987900000000003E-2</c:v>
                </c:pt>
                <c:pt idx="34692">
                  <c:v>2.8594000000000001E-2</c:v>
                </c:pt>
                <c:pt idx="34693">
                  <c:v>1.0384600000000001E-2</c:v>
                </c:pt>
                <c:pt idx="34694">
                  <c:v>1.9190800000000001E-2</c:v>
                </c:pt>
                <c:pt idx="34695">
                  <c:v>1.36604E-2</c:v>
                </c:pt>
                <c:pt idx="34696">
                  <c:v>4.7473899999999998E-3</c:v>
                </c:pt>
                <c:pt idx="34697">
                  <c:v>5.7630499999999996E-3</c:v>
                </c:pt>
                <c:pt idx="34698">
                  <c:v>6.6890700000000001E-3</c:v>
                </c:pt>
                <c:pt idx="34699">
                  <c:v>-5.0449399999999997E-4</c:v>
                </c:pt>
                <c:pt idx="34700">
                  <c:v>1.14603E-2</c:v>
                </c:pt>
                <c:pt idx="34701">
                  <c:v>-1.57928E-3</c:v>
                </c:pt>
                <c:pt idx="34702">
                  <c:v>2.5452599999999999E-2</c:v>
                </c:pt>
                <c:pt idx="34703">
                  <c:v>2.3685500000000002E-2</c:v>
                </c:pt>
                <c:pt idx="34704">
                  <c:v>7.4863400000000002E-3</c:v>
                </c:pt>
                <c:pt idx="34705">
                  <c:v>1.0776500000000001E-3</c:v>
                </c:pt>
                <c:pt idx="34706">
                  <c:v>3.7822699999999999E-3</c:v>
                </c:pt>
                <c:pt idx="34707">
                  <c:v>1.7466499999999999E-2</c:v>
                </c:pt>
                <c:pt idx="34708">
                  <c:v>1.70679E-2</c:v>
                </c:pt>
                <c:pt idx="34709">
                  <c:v>1.03693E-2</c:v>
                </c:pt>
                <c:pt idx="34710">
                  <c:v>1.48754E-2</c:v>
                </c:pt>
                <c:pt idx="34711">
                  <c:v>1.0877599999999999E-2</c:v>
                </c:pt>
                <c:pt idx="34712">
                  <c:v>2.6826900000000002E-3</c:v>
                </c:pt>
                <c:pt idx="34713">
                  <c:v>-1.3419199999999999E-2</c:v>
                </c:pt>
                <c:pt idx="34714">
                  <c:v>4.2486199999999998E-3</c:v>
                </c:pt>
                <c:pt idx="34715">
                  <c:v>8.0061000000000004E-3</c:v>
                </c:pt>
                <c:pt idx="34716">
                  <c:v>6.2847100000000002E-4</c:v>
                </c:pt>
                <c:pt idx="34717">
                  <c:v>-3.7383999999999998E-3</c:v>
                </c:pt>
                <c:pt idx="34718">
                  <c:v>2.6197400000000002E-3</c:v>
                </c:pt>
                <c:pt idx="34719">
                  <c:v>3.39317E-3</c:v>
                </c:pt>
                <c:pt idx="34720">
                  <c:v>-1.2588500000000001E-4</c:v>
                </c:pt>
                <c:pt idx="34721">
                  <c:v>-2.4261500000000002E-3</c:v>
                </c:pt>
                <c:pt idx="34722">
                  <c:v>1.9588499999999998E-3</c:v>
                </c:pt>
                <c:pt idx="34723">
                  <c:v>-8.59737E-3</c:v>
                </c:pt>
                <c:pt idx="34724">
                  <c:v>-3.34549E-3</c:v>
                </c:pt>
                <c:pt idx="34725">
                  <c:v>1.0891E-3</c:v>
                </c:pt>
                <c:pt idx="34726">
                  <c:v>-1.0914800000000001E-2</c:v>
                </c:pt>
                <c:pt idx="34727">
                  <c:v>-2.1599799999999999E-2</c:v>
                </c:pt>
                <c:pt idx="34728">
                  <c:v>-1.4245000000000001E-2</c:v>
                </c:pt>
                <c:pt idx="34729">
                  <c:v>-8.8634500000000001E-3</c:v>
                </c:pt>
                <c:pt idx="34730">
                  <c:v>-1.31588E-2</c:v>
                </c:pt>
                <c:pt idx="34731">
                  <c:v>-3.6261599999999998E-2</c:v>
                </c:pt>
                <c:pt idx="34732">
                  <c:v>-9.8085399999999993E-3</c:v>
                </c:pt>
                <c:pt idx="34733">
                  <c:v>8.43906E-3</c:v>
                </c:pt>
                <c:pt idx="34734">
                  <c:v>-1.6383200000000001E-2</c:v>
                </c:pt>
                <c:pt idx="34735">
                  <c:v>-1.32885E-2</c:v>
                </c:pt>
                <c:pt idx="34736">
                  <c:v>2.5043499999999998E-3</c:v>
                </c:pt>
                <c:pt idx="34737">
                  <c:v>2.7446699999999998E-3</c:v>
                </c:pt>
                <c:pt idx="34738">
                  <c:v>-3.58486E-3</c:v>
                </c:pt>
                <c:pt idx="34739">
                  <c:v>-6.8864800000000004E-3</c:v>
                </c:pt>
                <c:pt idx="34740">
                  <c:v>-1.35136E-3</c:v>
                </c:pt>
                <c:pt idx="34741">
                  <c:v>-8.3875700000000004E-3</c:v>
                </c:pt>
                <c:pt idx="34742">
                  <c:v>-1.3729999999999999E-2</c:v>
                </c:pt>
                <c:pt idx="34743">
                  <c:v>1.0673500000000001E-2</c:v>
                </c:pt>
                <c:pt idx="34744">
                  <c:v>-3.13854E-3</c:v>
                </c:pt>
                <c:pt idx="34745">
                  <c:v>2.38419E-4</c:v>
                </c:pt>
                <c:pt idx="34746">
                  <c:v>1.8535599999999999E-2</c:v>
                </c:pt>
                <c:pt idx="34747">
                  <c:v>2.8090500000000001E-2</c:v>
                </c:pt>
                <c:pt idx="34748">
                  <c:v>-1.09005E-3</c:v>
                </c:pt>
                <c:pt idx="34749">
                  <c:v>5.68485E-3</c:v>
                </c:pt>
                <c:pt idx="34750">
                  <c:v>1.7510399999999999E-2</c:v>
                </c:pt>
                <c:pt idx="34751">
                  <c:v>-3.4074800000000001E-3</c:v>
                </c:pt>
                <c:pt idx="34752">
                  <c:v>1.1897100000000001E-2</c:v>
                </c:pt>
                <c:pt idx="34753">
                  <c:v>-1.9989000000000001E-3</c:v>
                </c:pt>
                <c:pt idx="34754">
                  <c:v>9.7246199999999998E-3</c:v>
                </c:pt>
                <c:pt idx="34755">
                  <c:v>3.9072000000000004E-3</c:v>
                </c:pt>
                <c:pt idx="34756">
                  <c:v>-4.8484799999999996E-3</c:v>
                </c:pt>
                <c:pt idx="34757">
                  <c:v>9.1638599999999994E-3</c:v>
                </c:pt>
                <c:pt idx="34758">
                  <c:v>1.5826199999999999E-2</c:v>
                </c:pt>
                <c:pt idx="34759">
                  <c:v>5.7983399999999999E-3</c:v>
                </c:pt>
                <c:pt idx="34760">
                  <c:v>4.2056999999999997E-3</c:v>
                </c:pt>
                <c:pt idx="34761">
                  <c:v>1.0737399999999999E-2</c:v>
                </c:pt>
                <c:pt idx="34762">
                  <c:v>4.4279100000000002E-3</c:v>
                </c:pt>
                <c:pt idx="34763">
                  <c:v>2.0618400000000001E-3</c:v>
                </c:pt>
                <c:pt idx="34764">
                  <c:v>6.3114199999999999E-3</c:v>
                </c:pt>
                <c:pt idx="34765">
                  <c:v>1.36557E-2</c:v>
                </c:pt>
                <c:pt idx="34766">
                  <c:v>1.68915E-2</c:v>
                </c:pt>
                <c:pt idx="34767">
                  <c:v>9.1438300000000004E-3</c:v>
                </c:pt>
                <c:pt idx="34768">
                  <c:v>-6.7872999999999996E-3</c:v>
                </c:pt>
                <c:pt idx="34769">
                  <c:v>8.4695800000000009E-3</c:v>
                </c:pt>
                <c:pt idx="34770">
                  <c:v>8.3465599999999994E-3</c:v>
                </c:pt>
                <c:pt idx="34771">
                  <c:v>-6.0443900000000002E-3</c:v>
                </c:pt>
                <c:pt idx="34772">
                  <c:v>4.1170099999999999E-3</c:v>
                </c:pt>
                <c:pt idx="34773">
                  <c:v>1.3928400000000001E-2</c:v>
                </c:pt>
                <c:pt idx="34774">
                  <c:v>2.0773900000000001E-2</c:v>
                </c:pt>
                <c:pt idx="34775">
                  <c:v>5.8288599999999999E-3</c:v>
                </c:pt>
                <c:pt idx="34776">
                  <c:v>1.4233600000000001E-2</c:v>
                </c:pt>
                <c:pt idx="34777">
                  <c:v>8.6145400000000004E-3</c:v>
                </c:pt>
                <c:pt idx="34778">
                  <c:v>9.7694400000000008E-3</c:v>
                </c:pt>
                <c:pt idx="34779">
                  <c:v>-8.5363399999999999E-3</c:v>
                </c:pt>
                <c:pt idx="34780">
                  <c:v>1.7318699999999999E-2</c:v>
                </c:pt>
                <c:pt idx="34781">
                  <c:v>4.6491600000000003E-3</c:v>
                </c:pt>
                <c:pt idx="34782">
                  <c:v>-9.89342E-3</c:v>
                </c:pt>
                <c:pt idx="34783">
                  <c:v>-1.5823400000000001E-2</c:v>
                </c:pt>
                <c:pt idx="34784">
                  <c:v>6.6652300000000003E-3</c:v>
                </c:pt>
                <c:pt idx="34785">
                  <c:v>1.2905099999999999E-2</c:v>
                </c:pt>
                <c:pt idx="34786">
                  <c:v>-5.1956199999999998E-3</c:v>
                </c:pt>
                <c:pt idx="34787">
                  <c:v>-1.3023399999999999E-2</c:v>
                </c:pt>
                <c:pt idx="34788">
                  <c:v>7.1716300000000005E-4</c:v>
                </c:pt>
                <c:pt idx="34789">
                  <c:v>3.2577499999999998E-3</c:v>
                </c:pt>
                <c:pt idx="34790">
                  <c:v>-1.4841099999999999E-2</c:v>
                </c:pt>
                <c:pt idx="34791">
                  <c:v>1.53437E-2</c:v>
                </c:pt>
                <c:pt idx="34792">
                  <c:v>3.77846E-3</c:v>
                </c:pt>
                <c:pt idx="34793">
                  <c:v>7.0467000000000004E-3</c:v>
                </c:pt>
                <c:pt idx="34794">
                  <c:v>-3.2396299999999999E-3</c:v>
                </c:pt>
                <c:pt idx="34795">
                  <c:v>8.4800699999999993E-3</c:v>
                </c:pt>
                <c:pt idx="34796">
                  <c:v>1.02015E-2</c:v>
                </c:pt>
                <c:pt idx="34797">
                  <c:v>7.6103200000000003E-3</c:v>
                </c:pt>
                <c:pt idx="34798">
                  <c:v>-4.61197E-3</c:v>
                </c:pt>
                <c:pt idx="34799">
                  <c:v>-8.5668600000000008E-3</c:v>
                </c:pt>
                <c:pt idx="34800">
                  <c:v>-2.9101399999999999E-2</c:v>
                </c:pt>
                <c:pt idx="34801">
                  <c:v>1.1299099999999999E-2</c:v>
                </c:pt>
                <c:pt idx="34802">
                  <c:v>1.7310099999999998E-2</c:v>
                </c:pt>
                <c:pt idx="34803">
                  <c:v>-1.43833E-2</c:v>
                </c:pt>
                <c:pt idx="34804">
                  <c:v>-1.5612600000000001E-2</c:v>
                </c:pt>
                <c:pt idx="34805">
                  <c:v>-1.59645E-2</c:v>
                </c:pt>
                <c:pt idx="34806">
                  <c:v>7.1229900000000001E-3</c:v>
                </c:pt>
                <c:pt idx="34807" formatCode="0.00E+00">
                  <c:v>4.6730000000000002E-5</c:v>
                </c:pt>
                <c:pt idx="34808">
                  <c:v>-4.2648299999999998E-3</c:v>
                </c:pt>
                <c:pt idx="34809">
                  <c:v>-1.05991E-2</c:v>
                </c:pt>
                <c:pt idx="34810">
                  <c:v>-4.00162E-3</c:v>
                </c:pt>
                <c:pt idx="34811">
                  <c:v>-2.0274199999999999E-2</c:v>
                </c:pt>
                <c:pt idx="34812">
                  <c:v>-3.1986200000000001E-3</c:v>
                </c:pt>
                <c:pt idx="34813">
                  <c:v>-6.0920699999999998E-3</c:v>
                </c:pt>
                <c:pt idx="34814">
                  <c:v>-3.4637499999999998E-3</c:v>
                </c:pt>
                <c:pt idx="34815">
                  <c:v>-7.8134499999999996E-3</c:v>
                </c:pt>
                <c:pt idx="34816">
                  <c:v>-8.3370200000000005E-3</c:v>
                </c:pt>
                <c:pt idx="34817">
                  <c:v>-8.7432900000000008E-3</c:v>
                </c:pt>
                <c:pt idx="34818">
                  <c:v>-5.5255900000000004E-3</c:v>
                </c:pt>
                <c:pt idx="34819">
                  <c:v>-1.0026E-2</c:v>
                </c:pt>
                <c:pt idx="34820">
                  <c:v>-2.5955200000000001E-2</c:v>
                </c:pt>
                <c:pt idx="34821">
                  <c:v>-8.7051400000000001E-3</c:v>
                </c:pt>
                <c:pt idx="34822">
                  <c:v>-7.7629099999999996E-3</c:v>
                </c:pt>
                <c:pt idx="34823">
                  <c:v>-7.0371599999999998E-3</c:v>
                </c:pt>
                <c:pt idx="34824">
                  <c:v>5.6428900000000002E-3</c:v>
                </c:pt>
                <c:pt idx="34825">
                  <c:v>-5.4712299999999997E-3</c:v>
                </c:pt>
                <c:pt idx="34826">
                  <c:v>-2.13232E-2</c:v>
                </c:pt>
                <c:pt idx="34827">
                  <c:v>-4.5394900000000002E-3</c:v>
                </c:pt>
                <c:pt idx="34828">
                  <c:v>-1.4380499999999999E-2</c:v>
                </c:pt>
                <c:pt idx="34829">
                  <c:v>-8.8500999999999996E-3</c:v>
                </c:pt>
                <c:pt idx="34830">
                  <c:v>-4.73785E-3</c:v>
                </c:pt>
                <c:pt idx="34831">
                  <c:v>-3.0059800000000001E-3</c:v>
                </c:pt>
                <c:pt idx="34832">
                  <c:v>-6.1464299999999996E-3</c:v>
                </c:pt>
                <c:pt idx="34833">
                  <c:v>-8.5554099999999994E-3</c:v>
                </c:pt>
                <c:pt idx="34834">
                  <c:v>-1.31235E-2</c:v>
                </c:pt>
                <c:pt idx="34835">
                  <c:v>-1.9107800000000001E-2</c:v>
                </c:pt>
                <c:pt idx="34836">
                  <c:v>-3.01075E-3</c:v>
                </c:pt>
                <c:pt idx="34837">
                  <c:v>-1.38006E-2</c:v>
                </c:pt>
                <c:pt idx="34838" formatCode="0.00E+00">
                  <c:v>-2.0587899999999999E-2</c:v>
                </c:pt>
                <c:pt idx="34839">
                  <c:v>-1.8268599999999999E-2</c:v>
                </c:pt>
                <c:pt idx="34840">
                  <c:v>-1.14956E-2</c:v>
                </c:pt>
                <c:pt idx="34841">
                  <c:v>-2.2192000000000002E-3</c:v>
                </c:pt>
                <c:pt idx="34842">
                  <c:v>-8.9797999999999996E-3</c:v>
                </c:pt>
                <c:pt idx="34843">
                  <c:v>-1.2749699999999999E-2</c:v>
                </c:pt>
                <c:pt idx="34844">
                  <c:v>-5.8994299999999998E-3</c:v>
                </c:pt>
                <c:pt idx="34845">
                  <c:v>-2.4964299999999998E-2</c:v>
                </c:pt>
                <c:pt idx="34846">
                  <c:v>-1.10855E-2</c:v>
                </c:pt>
                <c:pt idx="34847">
                  <c:v>4.5967100000000004E-3</c:v>
                </c:pt>
                <c:pt idx="34848">
                  <c:v>8.8643999999999997E-3</c:v>
                </c:pt>
                <c:pt idx="34849">
                  <c:v>-1.7545700000000001E-2</c:v>
                </c:pt>
                <c:pt idx="34850">
                  <c:v>-1.8363000000000001E-2</c:v>
                </c:pt>
                <c:pt idx="34851">
                  <c:v>-8.5592299999999993E-3</c:v>
                </c:pt>
                <c:pt idx="34852">
                  <c:v>-8.4810300000000005E-3</c:v>
                </c:pt>
                <c:pt idx="34853">
                  <c:v>1.0830899999999999E-2</c:v>
                </c:pt>
                <c:pt idx="34854">
                  <c:v>6.3819899999999997E-3</c:v>
                </c:pt>
                <c:pt idx="34855">
                  <c:v>-4.0273699999999997E-3</c:v>
                </c:pt>
                <c:pt idx="34856">
                  <c:v>-1.60217E-2</c:v>
                </c:pt>
                <c:pt idx="34857">
                  <c:v>-8.2035100000000007E-3</c:v>
                </c:pt>
                <c:pt idx="34858">
                  <c:v>-3.5772299999999998E-3</c:v>
                </c:pt>
                <c:pt idx="34859">
                  <c:v>-5.3691900000000002E-3</c:v>
                </c:pt>
                <c:pt idx="34860">
                  <c:v>-1.1784599999999999E-2</c:v>
                </c:pt>
                <c:pt idx="34861">
                  <c:v>-6.9150899999999996E-3</c:v>
                </c:pt>
                <c:pt idx="34862">
                  <c:v>-1.17083E-2</c:v>
                </c:pt>
                <c:pt idx="34863">
                  <c:v>-3.2558399999999999E-3</c:v>
                </c:pt>
                <c:pt idx="34864">
                  <c:v>-4.2037999999999997E-3</c:v>
                </c:pt>
                <c:pt idx="34865">
                  <c:v>6.6900299999999996E-3</c:v>
                </c:pt>
                <c:pt idx="34866">
                  <c:v>-5.08881E-3</c:v>
                </c:pt>
                <c:pt idx="34867">
                  <c:v>-1.66292E-2</c:v>
                </c:pt>
                <c:pt idx="34868">
                  <c:v>-1.32523E-2</c:v>
                </c:pt>
                <c:pt idx="34869">
                  <c:v>4.8732799999999998E-4</c:v>
                </c:pt>
                <c:pt idx="34870">
                  <c:v>-1.5872000000000001E-2</c:v>
                </c:pt>
                <c:pt idx="34871">
                  <c:v>-2.0851100000000001E-2</c:v>
                </c:pt>
                <c:pt idx="34872">
                  <c:v>2.2115699999999999E-3</c:v>
                </c:pt>
                <c:pt idx="34873">
                  <c:v>1.05066E-2</c:v>
                </c:pt>
                <c:pt idx="34874">
                  <c:v>-1.0683099999999999E-2</c:v>
                </c:pt>
                <c:pt idx="34875">
                  <c:v>4.7607400000000003E-3</c:v>
                </c:pt>
                <c:pt idx="34876">
                  <c:v>1.3592699999999999E-2</c:v>
                </c:pt>
                <c:pt idx="34877">
                  <c:v>1.68037E-3</c:v>
                </c:pt>
                <c:pt idx="34878">
                  <c:v>1.2361499999999999E-2</c:v>
                </c:pt>
                <c:pt idx="34879">
                  <c:v>8.0461500000000002E-3</c:v>
                </c:pt>
                <c:pt idx="34880">
                  <c:v>1.01309E-2</c:v>
                </c:pt>
                <c:pt idx="34881">
                  <c:v>2.84958E-3</c:v>
                </c:pt>
                <c:pt idx="34882">
                  <c:v>-4.8856699999999999E-3</c:v>
                </c:pt>
                <c:pt idx="34883">
                  <c:v>1.2989000000000001E-2</c:v>
                </c:pt>
                <c:pt idx="34884">
                  <c:v>-1.8110299999999999E-3</c:v>
                </c:pt>
                <c:pt idx="34885">
                  <c:v>-5.6858100000000003E-3</c:v>
                </c:pt>
                <c:pt idx="34886">
                  <c:v>5.4588299999999996E-3</c:v>
                </c:pt>
                <c:pt idx="34887">
                  <c:v>1.28231E-2</c:v>
                </c:pt>
                <c:pt idx="34888">
                  <c:v>1.0297799999999999E-2</c:v>
                </c:pt>
                <c:pt idx="34889">
                  <c:v>1.85013E-3</c:v>
                </c:pt>
                <c:pt idx="34890">
                  <c:v>1.97029E-3</c:v>
                </c:pt>
                <c:pt idx="34891">
                  <c:v>9.7923300000000001E-3</c:v>
                </c:pt>
                <c:pt idx="34892">
                  <c:v>2.0713799999999998E-3</c:v>
                </c:pt>
                <c:pt idx="34893">
                  <c:v>6.7110099999999999E-3</c:v>
                </c:pt>
                <c:pt idx="34894">
                  <c:v>6.1559700000000002E-3</c:v>
                </c:pt>
                <c:pt idx="34895">
                  <c:v>2.7437199999999998E-3</c:v>
                </c:pt>
                <c:pt idx="34896">
                  <c:v>-6.2665899999999998E-3</c:v>
                </c:pt>
                <c:pt idx="34897">
                  <c:v>-2.2134799999999999E-3</c:v>
                </c:pt>
                <c:pt idx="34898">
                  <c:v>4.8427599999999998E-3</c:v>
                </c:pt>
                <c:pt idx="34899">
                  <c:v>1.49765E-2</c:v>
                </c:pt>
                <c:pt idx="34900">
                  <c:v>-7.0180900000000003E-3</c:v>
                </c:pt>
                <c:pt idx="34901">
                  <c:v>-6.9560999999999998E-3</c:v>
                </c:pt>
                <c:pt idx="34902">
                  <c:v>8.8663100000000005E-3</c:v>
                </c:pt>
                <c:pt idx="34903">
                  <c:v>2.7351400000000001E-3</c:v>
                </c:pt>
                <c:pt idx="34904">
                  <c:v>7.9460099999999999E-3</c:v>
                </c:pt>
                <c:pt idx="34905">
                  <c:v>1.2171700000000001E-2</c:v>
                </c:pt>
                <c:pt idx="34906">
                  <c:v>-6.73962E-3</c:v>
                </c:pt>
                <c:pt idx="34907">
                  <c:v>-5.9557000000000004E-3</c:v>
                </c:pt>
                <c:pt idx="34908">
                  <c:v>6.6947899999999995E-4</c:v>
                </c:pt>
                <c:pt idx="34909">
                  <c:v>6.8512E-3</c:v>
                </c:pt>
                <c:pt idx="34910">
                  <c:v>6.7653699999999997E-3</c:v>
                </c:pt>
                <c:pt idx="34911">
                  <c:v>1.31845E-2</c:v>
                </c:pt>
                <c:pt idx="34912">
                  <c:v>1.05667E-2</c:v>
                </c:pt>
                <c:pt idx="34913">
                  <c:v>2.0084399999999998E-3</c:v>
                </c:pt>
                <c:pt idx="34914">
                  <c:v>9.4118099999999996E-3</c:v>
                </c:pt>
                <c:pt idx="34915">
                  <c:v>1.2872700000000001E-2</c:v>
                </c:pt>
                <c:pt idx="34916">
                  <c:v>2.37856E-2</c:v>
                </c:pt>
                <c:pt idx="34917">
                  <c:v>4.4546100000000003E-3</c:v>
                </c:pt>
                <c:pt idx="34918">
                  <c:v>-5.3110099999999997E-3</c:v>
                </c:pt>
                <c:pt idx="34919">
                  <c:v>-3.4770999999999999E-3</c:v>
                </c:pt>
                <c:pt idx="34920">
                  <c:v>1.6500500000000001E-2</c:v>
                </c:pt>
                <c:pt idx="34921">
                  <c:v>1.6714099999999999E-2</c:v>
                </c:pt>
                <c:pt idx="34922">
                  <c:v>-1.09444E-2</c:v>
                </c:pt>
                <c:pt idx="34923">
                  <c:v>-2.0306600000000001E-2</c:v>
                </c:pt>
                <c:pt idx="34924">
                  <c:v>-1.1936199999999999E-2</c:v>
                </c:pt>
                <c:pt idx="34925">
                  <c:v>8.7108600000000008E-3</c:v>
                </c:pt>
                <c:pt idx="34926">
                  <c:v>-1.2023000000000001E-2</c:v>
                </c:pt>
                <c:pt idx="34927">
                  <c:v>-6.7606000000000003E-3</c:v>
                </c:pt>
                <c:pt idx="34928">
                  <c:v>1.6663600000000001E-2</c:v>
                </c:pt>
                <c:pt idx="34929">
                  <c:v>1.5087099999999999E-3</c:v>
                </c:pt>
                <c:pt idx="34930">
                  <c:v>-5.3224600000000002E-3</c:v>
                </c:pt>
                <c:pt idx="34931">
                  <c:v>-2.6626599999999999E-3</c:v>
                </c:pt>
                <c:pt idx="34932">
                  <c:v>-2.2583E-3</c:v>
                </c:pt>
                <c:pt idx="34933">
                  <c:v>1.2557E-2</c:v>
                </c:pt>
                <c:pt idx="34934">
                  <c:v>1.27125E-3</c:v>
                </c:pt>
                <c:pt idx="34935">
                  <c:v>8.1548699999999998E-3</c:v>
                </c:pt>
                <c:pt idx="34936">
                  <c:v>-3.3855399999999998E-3</c:v>
                </c:pt>
                <c:pt idx="34937">
                  <c:v>-1.11294E-3</c:v>
                </c:pt>
                <c:pt idx="34938">
                  <c:v>-1.88255E-3</c:v>
                </c:pt>
                <c:pt idx="34939">
                  <c:v>9.2220300000000009E-3</c:v>
                </c:pt>
                <c:pt idx="34940">
                  <c:v>-7.0533799999999997E-3</c:v>
                </c:pt>
                <c:pt idx="34941">
                  <c:v>-5.4788600000000003E-3</c:v>
                </c:pt>
                <c:pt idx="34942">
                  <c:v>-1.6889600000000001E-2</c:v>
                </c:pt>
                <c:pt idx="34943">
                  <c:v>-1.67694E-2</c:v>
                </c:pt>
                <c:pt idx="34944">
                  <c:v>-8.5115399999999997E-3</c:v>
                </c:pt>
                <c:pt idx="34945">
                  <c:v>-6.3285800000000003E-3</c:v>
                </c:pt>
                <c:pt idx="34946">
                  <c:v>-7.2860700000000004E-4</c:v>
                </c:pt>
                <c:pt idx="34947">
                  <c:v>-8.4629100000000006E-3</c:v>
                </c:pt>
                <c:pt idx="34948">
                  <c:v>-3.9806399999999997E-3</c:v>
                </c:pt>
                <c:pt idx="34949">
                  <c:v>-2.8219199999999999E-3</c:v>
                </c:pt>
                <c:pt idx="34950">
                  <c:v>-6.2541999999999997E-3</c:v>
                </c:pt>
                <c:pt idx="34951">
                  <c:v>6.2131900000000004E-3</c:v>
                </c:pt>
                <c:pt idx="34952">
                  <c:v>2.0895000000000002E-3</c:v>
                </c:pt>
                <c:pt idx="34953">
                  <c:v>8.7776199999999999E-3</c:v>
                </c:pt>
                <c:pt idx="34954">
                  <c:v>-2.1495799999999999E-3</c:v>
                </c:pt>
                <c:pt idx="34955">
                  <c:v>6.7100500000000004E-3</c:v>
                </c:pt>
                <c:pt idx="34956">
                  <c:v>1.20831E-3</c:v>
                </c:pt>
                <c:pt idx="34957">
                  <c:v>-1.12257E-2</c:v>
                </c:pt>
                <c:pt idx="34958">
                  <c:v>-2.31934E-3</c:v>
                </c:pt>
                <c:pt idx="34959">
                  <c:v>-5.8898900000000001E-3</c:v>
                </c:pt>
                <c:pt idx="34960">
                  <c:v>-1.17197E-2</c:v>
                </c:pt>
                <c:pt idx="34961">
                  <c:v>-1.24464E-2</c:v>
                </c:pt>
                <c:pt idx="34962">
                  <c:v>1.84059E-3</c:v>
                </c:pt>
                <c:pt idx="34963">
                  <c:v>3.4217800000000001E-3</c:v>
                </c:pt>
                <c:pt idx="34964">
                  <c:v>-1.4961199999999999E-2</c:v>
                </c:pt>
                <c:pt idx="34965">
                  <c:v>-1.75858E-3</c:v>
                </c:pt>
                <c:pt idx="34966">
                  <c:v>-9.4633100000000008E-3</c:v>
                </c:pt>
                <c:pt idx="34967" formatCode="0.00E+00">
                  <c:v>-7.4386600000000004E-5</c:v>
                </c:pt>
                <c:pt idx="34968">
                  <c:v>-1.9226099999999999E-3</c:v>
                </c:pt>
                <c:pt idx="34969">
                  <c:v>-5.2623699999999997E-3</c:v>
                </c:pt>
                <c:pt idx="34970">
                  <c:v>4.6081500000000001E-3</c:v>
                </c:pt>
                <c:pt idx="34971">
                  <c:v>-5.28526E-3</c:v>
                </c:pt>
                <c:pt idx="34972">
                  <c:v>-4.7759999999999999E-3</c:v>
                </c:pt>
                <c:pt idx="34973">
                  <c:v>7.8830700000000007E-3</c:v>
                </c:pt>
                <c:pt idx="34974">
                  <c:v>1.1606200000000001E-2</c:v>
                </c:pt>
                <c:pt idx="34975">
                  <c:v>1.8386800000000001E-3</c:v>
                </c:pt>
                <c:pt idx="34976">
                  <c:v>5.5322599999999998E-3</c:v>
                </c:pt>
                <c:pt idx="34977">
                  <c:v>5.3510700000000003E-3</c:v>
                </c:pt>
                <c:pt idx="34978">
                  <c:v>1.8863700000000001E-2</c:v>
                </c:pt>
                <c:pt idx="34979">
                  <c:v>1.14889E-2</c:v>
                </c:pt>
                <c:pt idx="34980">
                  <c:v>4.1446699999999996E-3</c:v>
                </c:pt>
                <c:pt idx="34981">
                  <c:v>1.2578000000000001E-2</c:v>
                </c:pt>
                <c:pt idx="34982">
                  <c:v>1.8935199999999999E-2</c:v>
                </c:pt>
                <c:pt idx="34983">
                  <c:v>2.2336000000000002E-2</c:v>
                </c:pt>
                <c:pt idx="34984">
                  <c:v>1.5773800000000001E-2</c:v>
                </c:pt>
                <c:pt idx="34985">
                  <c:v>1.44587E-2</c:v>
                </c:pt>
                <c:pt idx="34986">
                  <c:v>2.9563900000000001E-3</c:v>
                </c:pt>
                <c:pt idx="34987">
                  <c:v>1.04513E-2</c:v>
                </c:pt>
                <c:pt idx="34988">
                  <c:v>-1.32198E-2</c:v>
                </c:pt>
                <c:pt idx="34989">
                  <c:v>-1.8564199999999999E-2</c:v>
                </c:pt>
                <c:pt idx="34990">
                  <c:v>-5.4884E-3</c:v>
                </c:pt>
                <c:pt idx="34991">
                  <c:v>1.28288E-2</c:v>
                </c:pt>
                <c:pt idx="34992">
                  <c:v>1.12152E-3</c:v>
                </c:pt>
                <c:pt idx="34993">
                  <c:v>-1.7984400000000001E-2</c:v>
                </c:pt>
                <c:pt idx="34994">
                  <c:v>3.9291400000000001E-4</c:v>
                </c:pt>
                <c:pt idx="34995">
                  <c:v>-1.36595E-2</c:v>
                </c:pt>
                <c:pt idx="34996">
                  <c:v>-3.8051600000000001E-4</c:v>
                </c:pt>
                <c:pt idx="34997">
                  <c:v>-4.1647000000000003E-3</c:v>
                </c:pt>
                <c:pt idx="34998">
                  <c:v>-2.2396099999999999E-2</c:v>
                </c:pt>
                <c:pt idx="34999">
                  <c:v>-1.9549400000000001E-2</c:v>
                </c:pt>
                <c:pt idx="35000">
                  <c:v>-1.26686E-2</c:v>
                </c:pt>
                <c:pt idx="35001">
                  <c:v>-6.5021499999999999E-3</c:v>
                </c:pt>
                <c:pt idx="35002">
                  <c:v>-8.1491500000000008E-3</c:v>
                </c:pt>
                <c:pt idx="35003">
                  <c:v>1.5798599999999999E-2</c:v>
                </c:pt>
                <c:pt idx="35004">
                  <c:v>-7.2297999999999998E-3</c:v>
                </c:pt>
                <c:pt idx="35005">
                  <c:v>3.1852699999999998E-4</c:v>
                </c:pt>
                <c:pt idx="35006">
                  <c:v>9.4547299999999997E-3</c:v>
                </c:pt>
                <c:pt idx="35007">
                  <c:v>3.90596E-2</c:v>
                </c:pt>
                <c:pt idx="35008">
                  <c:v>1.0744999999999999E-2</c:v>
                </c:pt>
                <c:pt idx="35009">
                  <c:v>1.73454E-2</c:v>
                </c:pt>
                <c:pt idx="35010">
                  <c:v>3.03707E-2</c:v>
                </c:pt>
                <c:pt idx="35011">
                  <c:v>1.17722E-2</c:v>
                </c:pt>
                <c:pt idx="35012">
                  <c:v>3.79648E-2</c:v>
                </c:pt>
                <c:pt idx="35013">
                  <c:v>2.3236300000000001E-2</c:v>
                </c:pt>
                <c:pt idx="35014">
                  <c:v>2.5799800000000001E-2</c:v>
                </c:pt>
                <c:pt idx="35015">
                  <c:v>2.2428500000000001E-2</c:v>
                </c:pt>
                <c:pt idx="35016">
                  <c:v>2.3427E-2</c:v>
                </c:pt>
                <c:pt idx="35017">
                  <c:v>2.5885600000000002E-2</c:v>
                </c:pt>
                <c:pt idx="35018">
                  <c:v>1.43147E-2</c:v>
                </c:pt>
                <c:pt idx="35019">
                  <c:v>3.63512E-2</c:v>
                </c:pt>
                <c:pt idx="35020">
                  <c:v>2.5307699999999999E-2</c:v>
                </c:pt>
                <c:pt idx="35021">
                  <c:v>6.14929E-3</c:v>
                </c:pt>
                <c:pt idx="35022">
                  <c:v>2.1696100000000002E-3</c:v>
                </c:pt>
                <c:pt idx="35023">
                  <c:v>1.75896E-2</c:v>
                </c:pt>
                <c:pt idx="35024">
                  <c:v>2.7227399999999999E-2</c:v>
                </c:pt>
                <c:pt idx="35025">
                  <c:v>-4.8389399999999999E-3</c:v>
                </c:pt>
                <c:pt idx="35026">
                  <c:v>-2.34976E-2</c:v>
                </c:pt>
                <c:pt idx="35027">
                  <c:v>2.0779599999999999E-2</c:v>
                </c:pt>
                <c:pt idx="35028">
                  <c:v>2.75602E-2</c:v>
                </c:pt>
                <c:pt idx="35029">
                  <c:v>-1.9736299999999998E-2</c:v>
                </c:pt>
                <c:pt idx="35030">
                  <c:v>2.36988E-3</c:v>
                </c:pt>
                <c:pt idx="35031">
                  <c:v>1.29452E-2</c:v>
                </c:pt>
                <c:pt idx="35032">
                  <c:v>1.44444E-2</c:v>
                </c:pt>
                <c:pt idx="35033">
                  <c:v>-7.7190399999999999E-3</c:v>
                </c:pt>
                <c:pt idx="35034">
                  <c:v>8.3847000000000001E-3</c:v>
                </c:pt>
                <c:pt idx="35035">
                  <c:v>8.0461500000000002E-3</c:v>
                </c:pt>
                <c:pt idx="35036">
                  <c:v>1.39265E-2</c:v>
                </c:pt>
                <c:pt idx="35037">
                  <c:v>1.3743399999999999E-2</c:v>
                </c:pt>
                <c:pt idx="35038">
                  <c:v>2.7488700000000001E-2</c:v>
                </c:pt>
                <c:pt idx="35039">
                  <c:v>3.8492199999999997E-2</c:v>
                </c:pt>
                <c:pt idx="35040">
                  <c:v>3.0386900000000001E-2</c:v>
                </c:pt>
                <c:pt idx="35041">
                  <c:v>1.5061400000000001E-2</c:v>
                </c:pt>
                <c:pt idx="35042">
                  <c:v>1.7462700000000001E-2</c:v>
                </c:pt>
                <c:pt idx="35043">
                  <c:v>3.4644099999999997E-2</c:v>
                </c:pt>
                <c:pt idx="35044">
                  <c:v>3.9850200000000002E-2</c:v>
                </c:pt>
                <c:pt idx="35045">
                  <c:v>1.6131400000000001E-2</c:v>
                </c:pt>
                <c:pt idx="35046">
                  <c:v>8.6860700000000006E-3</c:v>
                </c:pt>
                <c:pt idx="35047">
                  <c:v>1.754E-2</c:v>
                </c:pt>
                <c:pt idx="35048">
                  <c:v>2.8784799999999999E-2</c:v>
                </c:pt>
                <c:pt idx="35049">
                  <c:v>2.7790100000000002E-2</c:v>
                </c:pt>
                <c:pt idx="35050">
                  <c:v>1.7139399999999999E-2</c:v>
                </c:pt>
                <c:pt idx="35051">
                  <c:v>5.1384000000000004E-3</c:v>
                </c:pt>
                <c:pt idx="35052">
                  <c:v>1.3318099999999999E-2</c:v>
                </c:pt>
                <c:pt idx="35053">
                  <c:v>5.7582900000000001E-3</c:v>
                </c:pt>
                <c:pt idx="35054">
                  <c:v>1.76907E-2</c:v>
                </c:pt>
                <c:pt idx="35055">
                  <c:v>7.5445199999999999E-3</c:v>
                </c:pt>
                <c:pt idx="35056">
                  <c:v>-2.4900399999999998E-3</c:v>
                </c:pt>
                <c:pt idx="35057">
                  <c:v>1.2588500000000001E-4</c:v>
                </c:pt>
                <c:pt idx="35058">
                  <c:v>-2.6207000000000001E-3</c:v>
                </c:pt>
                <c:pt idx="35059">
                  <c:v>-3.3206899999999998E-3</c:v>
                </c:pt>
                <c:pt idx="35060">
                  <c:v>5.8269500000000004E-4</c:v>
                </c:pt>
                <c:pt idx="35061" formatCode="0.00E+00">
                  <c:v>9.5119499999999999E-3</c:v>
                </c:pt>
                <c:pt idx="35062">
                  <c:v>5.8727299999999996E-3</c:v>
                </c:pt>
                <c:pt idx="35063">
                  <c:v>7.6990100000000001E-3</c:v>
                </c:pt>
                <c:pt idx="35064">
                  <c:v>1.0174799999999999E-2</c:v>
                </c:pt>
                <c:pt idx="35065">
                  <c:v>1.32046E-2</c:v>
                </c:pt>
                <c:pt idx="35066">
                  <c:v>-3.3359499999999999E-3</c:v>
                </c:pt>
                <c:pt idx="35067">
                  <c:v>-3.3006699999999999E-3</c:v>
                </c:pt>
                <c:pt idx="35068">
                  <c:v>-1.1539499999999999E-3</c:v>
                </c:pt>
                <c:pt idx="35069">
                  <c:v>2.6159299999999998E-3</c:v>
                </c:pt>
                <c:pt idx="35070">
                  <c:v>9.8771999999999992E-3</c:v>
                </c:pt>
                <c:pt idx="35071">
                  <c:v>5.3186400000000003E-3</c:v>
                </c:pt>
                <c:pt idx="35072">
                  <c:v>9.8228500000000006E-4</c:v>
                </c:pt>
                <c:pt idx="35073">
                  <c:v>-9.1362000000000006E-3</c:v>
                </c:pt>
                <c:pt idx="35074">
                  <c:v>-3.7498499999999999E-3</c:v>
                </c:pt>
                <c:pt idx="35075">
                  <c:v>-7.01332E-3</c:v>
                </c:pt>
                <c:pt idx="35076">
                  <c:v>3.41034E-3</c:v>
                </c:pt>
                <c:pt idx="35077">
                  <c:v>3.7975299999999999E-3</c:v>
                </c:pt>
                <c:pt idx="35078">
                  <c:v>-1.55315E-2</c:v>
                </c:pt>
                <c:pt idx="35079">
                  <c:v>2.0694699999999999E-3</c:v>
                </c:pt>
                <c:pt idx="35080">
                  <c:v>1.8410699999999999E-2</c:v>
                </c:pt>
                <c:pt idx="35081">
                  <c:v>8.1968300000000004E-3</c:v>
                </c:pt>
                <c:pt idx="35082">
                  <c:v>1.7871899999999999E-3</c:v>
                </c:pt>
                <c:pt idx="35083">
                  <c:v>1.0498E-2</c:v>
                </c:pt>
                <c:pt idx="35084">
                  <c:v>9.5338799999999998E-3</c:v>
                </c:pt>
                <c:pt idx="35085">
                  <c:v>8.6717600000000006E-3</c:v>
                </c:pt>
                <c:pt idx="35086">
                  <c:v>-4.4431699999999998E-3</c:v>
                </c:pt>
                <c:pt idx="35087">
                  <c:v>1.6069400000000001E-3</c:v>
                </c:pt>
                <c:pt idx="35088">
                  <c:v>2.1152499999999999E-3</c:v>
                </c:pt>
                <c:pt idx="35089">
                  <c:v>1.52941E-2</c:v>
                </c:pt>
                <c:pt idx="35090">
                  <c:v>1.5337E-2</c:v>
                </c:pt>
                <c:pt idx="35091">
                  <c:v>-1.0158500000000001E-2</c:v>
                </c:pt>
                <c:pt idx="35092">
                  <c:v>1.63364E-3</c:v>
                </c:pt>
                <c:pt idx="35093">
                  <c:v>1.10435E-3</c:v>
                </c:pt>
                <c:pt idx="35094">
                  <c:v>1.47915E-3</c:v>
                </c:pt>
                <c:pt idx="35095">
                  <c:v>5.9986100000000004E-4</c:v>
                </c:pt>
                <c:pt idx="35096">
                  <c:v>4.1866300000000002E-3</c:v>
                </c:pt>
                <c:pt idx="35097">
                  <c:v>-6.1702700000000003E-4</c:v>
                </c:pt>
                <c:pt idx="35098">
                  <c:v>-6.1693199999999998E-3</c:v>
                </c:pt>
                <c:pt idx="35099">
                  <c:v>8.4018700000000005E-4</c:v>
                </c:pt>
                <c:pt idx="35100">
                  <c:v>1.91307E-2</c:v>
                </c:pt>
                <c:pt idx="35101">
                  <c:v>7.7705400000000003E-3</c:v>
                </c:pt>
                <c:pt idx="35102">
                  <c:v>4.9715000000000002E-3</c:v>
                </c:pt>
                <c:pt idx="35103">
                  <c:v>1.7041199999999999E-2</c:v>
                </c:pt>
                <c:pt idx="35104">
                  <c:v>2.5522199999999998E-2</c:v>
                </c:pt>
                <c:pt idx="35105">
                  <c:v>2.0202600000000001E-2</c:v>
                </c:pt>
                <c:pt idx="35106">
                  <c:v>1.2947999999999999E-2</c:v>
                </c:pt>
                <c:pt idx="35107">
                  <c:v>3.8452099999999999E-3</c:v>
                </c:pt>
                <c:pt idx="35108">
                  <c:v>9.9601700000000008E-3</c:v>
                </c:pt>
                <c:pt idx="35109">
                  <c:v>3.39222E-3</c:v>
                </c:pt>
                <c:pt idx="35110">
                  <c:v>2.6130700000000001E-4</c:v>
                </c:pt>
                <c:pt idx="35111">
                  <c:v>1.10245E-3</c:v>
                </c:pt>
                <c:pt idx="35112">
                  <c:v>-1.0301599999999999E-2</c:v>
                </c:pt>
                <c:pt idx="35113">
                  <c:v>2.8543499999999999E-3</c:v>
                </c:pt>
                <c:pt idx="35114">
                  <c:v>-1.1720700000000001E-3</c:v>
                </c:pt>
                <c:pt idx="35115">
                  <c:v>-1.25027E-2</c:v>
                </c:pt>
                <c:pt idx="35116">
                  <c:v>7.4501000000000003E-3</c:v>
                </c:pt>
                <c:pt idx="35117">
                  <c:v>-3.7918100000000001E-3</c:v>
                </c:pt>
                <c:pt idx="35118">
                  <c:v>-1.29976E-2</c:v>
                </c:pt>
                <c:pt idx="35119">
                  <c:v>-1.19238E-2</c:v>
                </c:pt>
                <c:pt idx="35120">
                  <c:v>6.05011E-3</c:v>
                </c:pt>
                <c:pt idx="35121">
                  <c:v>6.8016099999999996E-3</c:v>
                </c:pt>
                <c:pt idx="35122">
                  <c:v>-1.15967E-2</c:v>
                </c:pt>
                <c:pt idx="35123">
                  <c:v>9.4509100000000001E-4</c:v>
                </c:pt>
                <c:pt idx="35124">
                  <c:v>4.1828200000000003E-3</c:v>
                </c:pt>
                <c:pt idx="35125">
                  <c:v>2.30694E-2</c:v>
                </c:pt>
                <c:pt idx="35126">
                  <c:v>1.12476E-2</c:v>
                </c:pt>
                <c:pt idx="35127">
                  <c:v>7.8468300000000008E-3</c:v>
                </c:pt>
                <c:pt idx="35128">
                  <c:v>5.8345799999999998E-3</c:v>
                </c:pt>
                <c:pt idx="35129">
                  <c:v>1.0277700000000001E-2</c:v>
                </c:pt>
                <c:pt idx="35130">
                  <c:v>2.0526900000000001E-2</c:v>
                </c:pt>
                <c:pt idx="35131">
                  <c:v>1.15919E-2</c:v>
                </c:pt>
                <c:pt idx="35132">
                  <c:v>2.1254499999999999E-2</c:v>
                </c:pt>
                <c:pt idx="35133">
                  <c:v>-3.9997100000000001E-3</c:v>
                </c:pt>
                <c:pt idx="35134">
                  <c:v>9.52625E-3</c:v>
                </c:pt>
                <c:pt idx="35135">
                  <c:v>1.54123E-2</c:v>
                </c:pt>
                <c:pt idx="35136">
                  <c:v>1.5868199999999999E-2</c:v>
                </c:pt>
                <c:pt idx="35137">
                  <c:v>-4.2514800000000002E-3</c:v>
                </c:pt>
                <c:pt idx="35138">
                  <c:v>-4.4708300000000003E-3</c:v>
                </c:pt>
                <c:pt idx="35139">
                  <c:v>9.47571E-3</c:v>
                </c:pt>
                <c:pt idx="35140">
                  <c:v>-5.0640099999999996E-4</c:v>
                </c:pt>
                <c:pt idx="35141">
                  <c:v>3.8232800000000001E-3</c:v>
                </c:pt>
                <c:pt idx="35142">
                  <c:v>3.3006699999999999E-3</c:v>
                </c:pt>
                <c:pt idx="35143">
                  <c:v>-1.6771299999999999E-2</c:v>
                </c:pt>
                <c:pt idx="35144">
                  <c:v>-1.5173000000000001E-2</c:v>
                </c:pt>
                <c:pt idx="35145">
                  <c:v>8.1968300000000004E-3</c:v>
                </c:pt>
                <c:pt idx="35146">
                  <c:v>-5.8660500000000003E-3</c:v>
                </c:pt>
                <c:pt idx="35147">
                  <c:v>-9.2878300000000004E-3</c:v>
                </c:pt>
                <c:pt idx="35148">
                  <c:v>1.27888E-3</c:v>
                </c:pt>
                <c:pt idx="35149">
                  <c:v>-5.6276299999999998E-3</c:v>
                </c:pt>
                <c:pt idx="35150">
                  <c:v>-5.45979E-3</c:v>
                </c:pt>
                <c:pt idx="35151">
                  <c:v>-3.9892199999999999E-3</c:v>
                </c:pt>
                <c:pt idx="35152">
                  <c:v>-5.33199E-3</c:v>
                </c:pt>
                <c:pt idx="35153">
                  <c:v>-6.5288500000000001E-3</c:v>
                </c:pt>
                <c:pt idx="35154">
                  <c:v>-1.04666E-2</c:v>
                </c:pt>
                <c:pt idx="35155">
                  <c:v>-1.5749900000000001E-2</c:v>
                </c:pt>
                <c:pt idx="35156">
                  <c:v>-1.40858E-3</c:v>
                </c:pt>
                <c:pt idx="35157">
                  <c:v>-2.0093899999999998E-3</c:v>
                </c:pt>
                <c:pt idx="35158">
                  <c:v>-1.43471E-2</c:v>
                </c:pt>
                <c:pt idx="35159">
                  <c:v>-9.7179399999999996E-3</c:v>
                </c:pt>
                <c:pt idx="35160">
                  <c:v>-8.4705400000000004E-3</c:v>
                </c:pt>
                <c:pt idx="35161">
                  <c:v>2.48051E-3</c:v>
                </c:pt>
                <c:pt idx="35162">
                  <c:v>6.6471100000000003E-3</c:v>
                </c:pt>
                <c:pt idx="35163">
                  <c:v>1.2296700000000001E-2</c:v>
                </c:pt>
                <c:pt idx="35164">
                  <c:v>6.7615499999999999E-3</c:v>
                </c:pt>
                <c:pt idx="35165">
                  <c:v>-9.63783E-3</c:v>
                </c:pt>
                <c:pt idx="35166">
                  <c:v>2.60611E-2</c:v>
                </c:pt>
                <c:pt idx="35167">
                  <c:v>3.9300899999999998E-3</c:v>
                </c:pt>
                <c:pt idx="35168">
                  <c:v>-4.3249100000000004E-3</c:v>
                </c:pt>
                <c:pt idx="35169">
                  <c:v>-7.17163E-3</c:v>
                </c:pt>
                <c:pt idx="35170">
                  <c:v>4.8770899999999997E-3</c:v>
                </c:pt>
                <c:pt idx="35171">
                  <c:v>-6.1092400000000002E-3</c:v>
                </c:pt>
                <c:pt idx="35172">
                  <c:v>7.9040499999999993E-3</c:v>
                </c:pt>
                <c:pt idx="35173">
                  <c:v>1.68896E-3</c:v>
                </c:pt>
                <c:pt idx="35174">
                  <c:v>-1.26152E-2</c:v>
                </c:pt>
                <c:pt idx="35175">
                  <c:v>-8.82053E-3</c:v>
                </c:pt>
                <c:pt idx="35176">
                  <c:v>3.5314600000000002E-3</c:v>
                </c:pt>
                <c:pt idx="35177">
                  <c:v>-1.90163E-2</c:v>
                </c:pt>
                <c:pt idx="35178">
                  <c:v>-2.3413699999999999E-2</c:v>
                </c:pt>
                <c:pt idx="35179">
                  <c:v>-2.05755E-2</c:v>
                </c:pt>
                <c:pt idx="35180">
                  <c:v>-1.33591E-2</c:v>
                </c:pt>
                <c:pt idx="35181">
                  <c:v>-2.5217099999999999E-2</c:v>
                </c:pt>
                <c:pt idx="35182">
                  <c:v>-2.2539099999999999E-2</c:v>
                </c:pt>
                <c:pt idx="35183">
                  <c:v>-9.8085399999999993E-3</c:v>
                </c:pt>
                <c:pt idx="35184">
                  <c:v>-2.4457E-2</c:v>
                </c:pt>
                <c:pt idx="35185">
                  <c:v>-2.8138199999999999E-2</c:v>
                </c:pt>
                <c:pt idx="35186">
                  <c:v>-1.6124699999999999E-2</c:v>
                </c:pt>
                <c:pt idx="35187">
                  <c:v>-1.33419E-2</c:v>
                </c:pt>
                <c:pt idx="35188">
                  <c:v>-2.50225E-2</c:v>
                </c:pt>
                <c:pt idx="35189">
                  <c:v>-1.8687200000000001E-2</c:v>
                </c:pt>
                <c:pt idx="35190">
                  <c:v>-1.0596299999999999E-2</c:v>
                </c:pt>
                <c:pt idx="35191">
                  <c:v>-7.1258500000000004E-3</c:v>
                </c:pt>
                <c:pt idx="35192">
                  <c:v>-1.73349E-2</c:v>
                </c:pt>
                <c:pt idx="35193">
                  <c:v>-1.67742E-2</c:v>
                </c:pt>
                <c:pt idx="35194">
                  <c:v>-1.3210299999999999E-2</c:v>
                </c:pt>
                <c:pt idx="35195">
                  <c:v>-2.0120599999999999E-2</c:v>
                </c:pt>
                <c:pt idx="35196">
                  <c:v>-2.0963699999999998E-2</c:v>
                </c:pt>
                <c:pt idx="35197">
                  <c:v>-8.2321200000000008E-3</c:v>
                </c:pt>
                <c:pt idx="35198">
                  <c:v>-1.1274299999999999E-2</c:v>
                </c:pt>
                <c:pt idx="35199">
                  <c:v>-1.5608800000000001E-2</c:v>
                </c:pt>
                <c:pt idx="35200">
                  <c:v>-5.3691900000000002E-3</c:v>
                </c:pt>
                <c:pt idx="35201">
                  <c:v>-8.9807499999999992E-3</c:v>
                </c:pt>
                <c:pt idx="35202">
                  <c:v>-2.35176E-2</c:v>
                </c:pt>
                <c:pt idx="35203">
                  <c:v>-1.7181399999999999E-2</c:v>
                </c:pt>
                <c:pt idx="35204">
                  <c:v>-1.27478E-2</c:v>
                </c:pt>
                <c:pt idx="35205">
                  <c:v>-2.4660100000000001E-2</c:v>
                </c:pt>
                <c:pt idx="35206">
                  <c:v>-3.0291599999999998E-2</c:v>
                </c:pt>
                <c:pt idx="35207">
                  <c:v>-1.8480300000000002E-2</c:v>
                </c:pt>
                <c:pt idx="35208">
                  <c:v>-4.8904400000000002E-3</c:v>
                </c:pt>
                <c:pt idx="35209">
                  <c:v>-3.1971899999999998E-2</c:v>
                </c:pt>
                <c:pt idx="35210">
                  <c:v>-3.13253E-2</c:v>
                </c:pt>
                <c:pt idx="35211">
                  <c:v>-1.33352E-2</c:v>
                </c:pt>
                <c:pt idx="35212">
                  <c:v>-1.02215E-2</c:v>
                </c:pt>
                <c:pt idx="35213">
                  <c:v>-2.1339400000000001E-2</c:v>
                </c:pt>
                <c:pt idx="35214">
                  <c:v>-2.7792000000000001E-2</c:v>
                </c:pt>
                <c:pt idx="35215">
                  <c:v>-2.8817200000000001E-2</c:v>
                </c:pt>
                <c:pt idx="35216">
                  <c:v>-2.8076199999999999E-2</c:v>
                </c:pt>
                <c:pt idx="35217">
                  <c:v>-8.2731200000000001E-3</c:v>
                </c:pt>
                <c:pt idx="35218">
                  <c:v>-9.5977800000000002E-3</c:v>
                </c:pt>
                <c:pt idx="35219">
                  <c:v>-9.3278900000000001E-3</c:v>
                </c:pt>
                <c:pt idx="35220">
                  <c:v>-1.76201E-2</c:v>
                </c:pt>
                <c:pt idx="35221">
                  <c:v>-1.41659E-2</c:v>
                </c:pt>
                <c:pt idx="35222" formatCode="0.00E+00">
                  <c:v>6.4849899999999997E-5</c:v>
                </c:pt>
                <c:pt idx="35223">
                  <c:v>-1.26114E-2</c:v>
                </c:pt>
                <c:pt idx="35224">
                  <c:v>1.80149E-3</c:v>
                </c:pt>
                <c:pt idx="35225">
                  <c:v>-8.0804799999999993E-3</c:v>
                </c:pt>
                <c:pt idx="35226">
                  <c:v>-1.2515999999999999E-2</c:v>
                </c:pt>
                <c:pt idx="35227">
                  <c:v>-8.1558199999999994E-3</c:v>
                </c:pt>
                <c:pt idx="35228">
                  <c:v>-1.2307200000000001E-2</c:v>
                </c:pt>
                <c:pt idx="35229">
                  <c:v>-1.59359E-3</c:v>
                </c:pt>
                <c:pt idx="35230">
                  <c:v>-1.8911399999999998E-2</c:v>
                </c:pt>
                <c:pt idx="35231">
                  <c:v>-1.4198300000000001E-2</c:v>
                </c:pt>
                <c:pt idx="35232">
                  <c:v>-1.33057E-2</c:v>
                </c:pt>
                <c:pt idx="35233">
                  <c:v>-1.7287299999999999E-2</c:v>
                </c:pt>
                <c:pt idx="35234">
                  <c:v>-1.25608E-2</c:v>
                </c:pt>
                <c:pt idx="35235">
                  <c:v>-1.0139499999999999E-2</c:v>
                </c:pt>
                <c:pt idx="35236">
                  <c:v>-1.27668E-2</c:v>
                </c:pt>
                <c:pt idx="35237">
                  <c:v>-2.01817E-2</c:v>
                </c:pt>
                <c:pt idx="35238">
                  <c:v>-2.2808999999999999E-2</c:v>
                </c:pt>
                <c:pt idx="35239">
                  <c:v>-2.0957900000000002E-2</c:v>
                </c:pt>
                <c:pt idx="35240">
                  <c:v>-5.9909799999999999E-3</c:v>
                </c:pt>
                <c:pt idx="35241">
                  <c:v>-1.73864E-2</c:v>
                </c:pt>
                <c:pt idx="35242">
                  <c:v>-2.5491699999999999E-2</c:v>
                </c:pt>
                <c:pt idx="35243">
                  <c:v>-1.63898E-2</c:v>
                </c:pt>
                <c:pt idx="35244">
                  <c:v>-1.35221E-2</c:v>
                </c:pt>
                <c:pt idx="35245">
                  <c:v>-3.61729E-3</c:v>
                </c:pt>
                <c:pt idx="35246">
                  <c:v>-7.1077299999999996E-3</c:v>
                </c:pt>
                <c:pt idx="35247">
                  <c:v>-2.44598E-2</c:v>
                </c:pt>
                <c:pt idx="35248">
                  <c:v>-1.9966100000000001E-2</c:v>
                </c:pt>
                <c:pt idx="35249">
                  <c:v>-1.3268500000000001E-2</c:v>
                </c:pt>
                <c:pt idx="35250">
                  <c:v>-5.1565200000000004E-3</c:v>
                </c:pt>
                <c:pt idx="35251">
                  <c:v>-1.33753E-2</c:v>
                </c:pt>
                <c:pt idx="35252">
                  <c:v>-2.0663299999999999E-2</c:v>
                </c:pt>
                <c:pt idx="35253">
                  <c:v>2.5491699999999999E-3</c:v>
                </c:pt>
                <c:pt idx="35254">
                  <c:v>5.4178200000000003E-3</c:v>
                </c:pt>
                <c:pt idx="35255">
                  <c:v>-1.4398599999999999E-2</c:v>
                </c:pt>
                <c:pt idx="35256">
                  <c:v>3.74603E-3</c:v>
                </c:pt>
                <c:pt idx="35257">
                  <c:v>-2.7713799999999999E-3</c:v>
                </c:pt>
                <c:pt idx="35258">
                  <c:v>-1.86272E-2</c:v>
                </c:pt>
                <c:pt idx="35259">
                  <c:v>-1.22519E-2</c:v>
                </c:pt>
                <c:pt idx="35260">
                  <c:v>-6.6919299999999996E-3</c:v>
                </c:pt>
                <c:pt idx="35261">
                  <c:v>-1.54266E-2</c:v>
                </c:pt>
                <c:pt idx="35262">
                  <c:v>-2.1077200000000001E-2</c:v>
                </c:pt>
                <c:pt idx="35263">
                  <c:v>1.53542E-4</c:v>
                </c:pt>
                <c:pt idx="35264">
                  <c:v>-2.9173899999999999E-2</c:v>
                </c:pt>
                <c:pt idx="35265">
                  <c:v>-2.7921700000000001E-2</c:v>
                </c:pt>
                <c:pt idx="35266">
                  <c:v>-2.4276699999999998E-2</c:v>
                </c:pt>
                <c:pt idx="35267">
                  <c:v>-1.8786400000000002E-2</c:v>
                </c:pt>
                <c:pt idx="35268">
                  <c:v>-2.5651E-2</c:v>
                </c:pt>
                <c:pt idx="35269">
                  <c:v>-2.3745499999999999E-2</c:v>
                </c:pt>
                <c:pt idx="35270">
                  <c:v>-2.2164300000000001E-2</c:v>
                </c:pt>
                <c:pt idx="35271">
                  <c:v>-2.5582299999999999E-2</c:v>
                </c:pt>
                <c:pt idx="35272">
                  <c:v>-3.7715899999999997E-2</c:v>
                </c:pt>
                <c:pt idx="35273">
                  <c:v>-2.06175E-2</c:v>
                </c:pt>
                <c:pt idx="35274">
                  <c:v>-2.7538300000000002E-2</c:v>
                </c:pt>
                <c:pt idx="35275">
                  <c:v>-3.6555299999999999E-2</c:v>
                </c:pt>
                <c:pt idx="35276">
                  <c:v>-4.22487E-2</c:v>
                </c:pt>
                <c:pt idx="35277">
                  <c:v>-4.2691199999999999E-2</c:v>
                </c:pt>
                <c:pt idx="35278">
                  <c:v>-3.2197999999999997E-2</c:v>
                </c:pt>
                <c:pt idx="35279">
                  <c:v>-3.7613899999999999E-2</c:v>
                </c:pt>
                <c:pt idx="35280">
                  <c:v>-2.2106199999999999E-2</c:v>
                </c:pt>
                <c:pt idx="35281">
                  <c:v>-1.92242E-2</c:v>
                </c:pt>
                <c:pt idx="35282">
                  <c:v>-3.01418E-2</c:v>
                </c:pt>
                <c:pt idx="35283">
                  <c:v>-2.94437E-2</c:v>
                </c:pt>
                <c:pt idx="35284">
                  <c:v>-1.56927E-2</c:v>
                </c:pt>
                <c:pt idx="35285">
                  <c:v>-1.6783699999999999E-2</c:v>
                </c:pt>
                <c:pt idx="35286">
                  <c:v>-2.55804E-2</c:v>
                </c:pt>
                <c:pt idx="35287">
                  <c:v>-3.20072E-2</c:v>
                </c:pt>
                <c:pt idx="35288">
                  <c:v>-2.8797099999999999E-2</c:v>
                </c:pt>
                <c:pt idx="35289">
                  <c:v>-1.3884499999999999E-2</c:v>
                </c:pt>
                <c:pt idx="35290">
                  <c:v>-3.5476699999999997E-4</c:v>
                </c:pt>
                <c:pt idx="35291">
                  <c:v>8.5811599999999991E-3</c:v>
                </c:pt>
                <c:pt idx="35292">
                  <c:v>5.3262700000000001E-3</c:v>
                </c:pt>
                <c:pt idx="35293" formatCode="0.00E+00">
                  <c:v>3.6239599999999998E-5</c:v>
                </c:pt>
                <c:pt idx="35294">
                  <c:v>-1.3855900000000001E-2</c:v>
                </c:pt>
                <c:pt idx="35295">
                  <c:v>1.1760700000000001E-2</c:v>
                </c:pt>
                <c:pt idx="35296">
                  <c:v>-5.2747699999999998E-3</c:v>
                </c:pt>
                <c:pt idx="35297">
                  <c:v>-1.1774099999999999E-2</c:v>
                </c:pt>
                <c:pt idx="35298">
                  <c:v>-3.32928E-3</c:v>
                </c:pt>
                <c:pt idx="35299">
                  <c:v>-6.9637299999999996E-3</c:v>
                </c:pt>
                <c:pt idx="35300">
                  <c:v>-1.8239999999999999E-2</c:v>
                </c:pt>
                <c:pt idx="35301">
                  <c:v>-1.94416E-2</c:v>
                </c:pt>
                <c:pt idx="35302">
                  <c:v>2.5796899999999999E-3</c:v>
                </c:pt>
                <c:pt idx="35303">
                  <c:v>-7.6026899999999996E-3</c:v>
                </c:pt>
                <c:pt idx="35304">
                  <c:v>-1.54667E-2</c:v>
                </c:pt>
                <c:pt idx="35305">
                  <c:v>-2.0669900000000001E-2</c:v>
                </c:pt>
                <c:pt idx="35306">
                  <c:v>-1.4308E-2</c:v>
                </c:pt>
                <c:pt idx="35307">
                  <c:v>-2.9637299999999998E-2</c:v>
                </c:pt>
                <c:pt idx="35308">
                  <c:v>-1.7557099999999999E-2</c:v>
                </c:pt>
                <c:pt idx="35309">
                  <c:v>-1.35412E-2</c:v>
                </c:pt>
                <c:pt idx="35310">
                  <c:v>-2.4860400000000001E-2</c:v>
                </c:pt>
                <c:pt idx="35311">
                  <c:v>-3.0514699999999999E-2</c:v>
                </c:pt>
                <c:pt idx="35312">
                  <c:v>-2.6668500000000001E-2</c:v>
                </c:pt>
                <c:pt idx="35313">
                  <c:v>-3.0154199999999999E-2</c:v>
                </c:pt>
                <c:pt idx="35314">
                  <c:v>-1.6573899999999999E-2</c:v>
                </c:pt>
                <c:pt idx="35315">
                  <c:v>-9.0456000000000009E-3</c:v>
                </c:pt>
                <c:pt idx="35316">
                  <c:v>-1.88732E-2</c:v>
                </c:pt>
                <c:pt idx="35317">
                  <c:v>-8.1014599999999996E-3</c:v>
                </c:pt>
                <c:pt idx="35318">
                  <c:v>-2.89917E-4</c:v>
                </c:pt>
                <c:pt idx="35319">
                  <c:v>2.0904500000000002E-3</c:v>
                </c:pt>
                <c:pt idx="35320">
                  <c:v>-7.3518799999999999E-3</c:v>
                </c:pt>
                <c:pt idx="35321">
                  <c:v>-1.8959000000000001E-3</c:v>
                </c:pt>
                <c:pt idx="35322">
                  <c:v>-3.9796800000000002E-3</c:v>
                </c:pt>
                <c:pt idx="35323">
                  <c:v>2.82001E-3</c:v>
                </c:pt>
                <c:pt idx="35324">
                  <c:v>-5.5990199999999997E-3</c:v>
                </c:pt>
                <c:pt idx="35325">
                  <c:v>1.7910000000000001E-3</c:v>
                </c:pt>
                <c:pt idx="35326">
                  <c:v>1.2497899999999999E-2</c:v>
                </c:pt>
                <c:pt idx="35327">
                  <c:v>6.5317200000000004E-3</c:v>
                </c:pt>
                <c:pt idx="35328">
                  <c:v>1.45121E-2</c:v>
                </c:pt>
                <c:pt idx="35329">
                  <c:v>8.7833400000000004E-4</c:v>
                </c:pt>
                <c:pt idx="35330">
                  <c:v>-9.3660400000000008E-3</c:v>
                </c:pt>
                <c:pt idx="35331">
                  <c:v>-9.4051399999999993E-3</c:v>
                </c:pt>
                <c:pt idx="35332">
                  <c:v>-2.145E-2</c:v>
                </c:pt>
                <c:pt idx="35333">
                  <c:v>-8.0452000000000006E-3</c:v>
                </c:pt>
                <c:pt idx="35334">
                  <c:v>-1.4118199999999999E-2</c:v>
                </c:pt>
                <c:pt idx="35335">
                  <c:v>-2.12917E-2</c:v>
                </c:pt>
                <c:pt idx="35336">
                  <c:v>-2.2499999999999999E-2</c:v>
                </c:pt>
                <c:pt idx="35337">
                  <c:v>-6.4268099999999998E-3</c:v>
                </c:pt>
                <c:pt idx="35338">
                  <c:v>-1.6948700000000001E-2</c:v>
                </c:pt>
                <c:pt idx="35339">
                  <c:v>-7.4071900000000001E-3</c:v>
                </c:pt>
                <c:pt idx="35340">
                  <c:v>-1.0479E-2</c:v>
                </c:pt>
                <c:pt idx="35341">
                  <c:v>-9.3202600000000003E-3</c:v>
                </c:pt>
                <c:pt idx="35342">
                  <c:v>-6.0005199999999996E-3</c:v>
                </c:pt>
                <c:pt idx="35343">
                  <c:v>-1.1557599999999999E-2</c:v>
                </c:pt>
                <c:pt idx="35344">
                  <c:v>-2.1245E-2</c:v>
                </c:pt>
                <c:pt idx="35345">
                  <c:v>-1.5716600000000001E-2</c:v>
                </c:pt>
                <c:pt idx="35346">
                  <c:v>-6.53076E-3</c:v>
                </c:pt>
                <c:pt idx="35347">
                  <c:v>-7.0648200000000003E-3</c:v>
                </c:pt>
                <c:pt idx="35348">
                  <c:v>-1.7457E-2</c:v>
                </c:pt>
                <c:pt idx="35349">
                  <c:v>-6.7911100000000004E-3</c:v>
                </c:pt>
                <c:pt idx="35350">
                  <c:v>4.9705499999999998E-3</c:v>
                </c:pt>
                <c:pt idx="35351">
                  <c:v>6.2465699999999999E-3</c:v>
                </c:pt>
                <c:pt idx="35352">
                  <c:v>2.08874E-2</c:v>
                </c:pt>
                <c:pt idx="35353">
                  <c:v>1.2352E-2</c:v>
                </c:pt>
                <c:pt idx="35354">
                  <c:v>2.2082299999999999E-2</c:v>
                </c:pt>
                <c:pt idx="35355">
                  <c:v>4.6634699999999999E-4</c:v>
                </c:pt>
                <c:pt idx="35356">
                  <c:v>3.8871800000000001E-3</c:v>
                </c:pt>
                <c:pt idx="35357">
                  <c:v>1.8892300000000001E-2</c:v>
                </c:pt>
                <c:pt idx="35358">
                  <c:v>-1.15099E-2</c:v>
                </c:pt>
                <c:pt idx="35359">
                  <c:v>-2.07472E-2</c:v>
                </c:pt>
                <c:pt idx="35360">
                  <c:v>-1.58873E-2</c:v>
                </c:pt>
                <c:pt idx="35361">
                  <c:v>6.9942499999999996E-3</c:v>
                </c:pt>
                <c:pt idx="35362">
                  <c:v>8.3923299999999999E-4</c:v>
                </c:pt>
                <c:pt idx="35363">
                  <c:v>-6.23035E-3</c:v>
                </c:pt>
                <c:pt idx="35364">
                  <c:v>4.5890799999999997E-3</c:v>
                </c:pt>
                <c:pt idx="35365">
                  <c:v>-3.4189200000000002E-3</c:v>
                </c:pt>
                <c:pt idx="35366">
                  <c:v>-2.5720600000000001E-3</c:v>
                </c:pt>
                <c:pt idx="35367">
                  <c:v>-1.54772E-2</c:v>
                </c:pt>
                <c:pt idx="35368">
                  <c:v>-9.9391900000000005E-3</c:v>
                </c:pt>
                <c:pt idx="35369">
                  <c:v>-3.9768199999999998E-3</c:v>
                </c:pt>
                <c:pt idx="35370">
                  <c:v>-5.4149599999999999E-3</c:v>
                </c:pt>
                <c:pt idx="35371">
                  <c:v>-4.1046099999999999E-3</c:v>
                </c:pt>
                <c:pt idx="35372">
                  <c:v>-5.7764100000000001E-3</c:v>
                </c:pt>
                <c:pt idx="35373">
                  <c:v>-1.2763999999999999E-2</c:v>
                </c:pt>
                <c:pt idx="35374">
                  <c:v>-6.7310299999999998E-3</c:v>
                </c:pt>
                <c:pt idx="35375">
                  <c:v>1.4772400000000001E-3</c:v>
                </c:pt>
                <c:pt idx="35376">
                  <c:v>3.60203E-3</c:v>
                </c:pt>
                <c:pt idx="35377">
                  <c:v>-3.2758700000000002E-3</c:v>
                </c:pt>
                <c:pt idx="35378">
                  <c:v>-1.52102E-2</c:v>
                </c:pt>
                <c:pt idx="35379">
                  <c:v>-8.6469700000000004E-3</c:v>
                </c:pt>
                <c:pt idx="35380">
                  <c:v>4.9591100000000003E-4</c:v>
                </c:pt>
                <c:pt idx="35381">
                  <c:v>5.1631899999999998E-3</c:v>
                </c:pt>
                <c:pt idx="35382">
                  <c:v>-3.1309100000000002E-3</c:v>
                </c:pt>
                <c:pt idx="35383">
                  <c:v>1.1148499999999999E-3</c:v>
                </c:pt>
                <c:pt idx="35384">
                  <c:v>1.9790599999999998E-2</c:v>
                </c:pt>
                <c:pt idx="35385" formatCode="0.00E+00">
                  <c:v>8.1767999999999997E-3</c:v>
                </c:pt>
                <c:pt idx="35386">
                  <c:v>-5.6877100000000003E-3</c:v>
                </c:pt>
                <c:pt idx="35387">
                  <c:v>-2.90871E-4</c:v>
                </c:pt>
                <c:pt idx="35388">
                  <c:v>1.1745500000000001E-2</c:v>
                </c:pt>
                <c:pt idx="35389" formatCode="0.00E+00">
                  <c:v>-3.4971199999999998E-3</c:v>
                </c:pt>
                <c:pt idx="35390">
                  <c:v>1.7881399999999999E-2</c:v>
                </c:pt>
                <c:pt idx="35391">
                  <c:v>-1.0463699999999999E-2</c:v>
                </c:pt>
                <c:pt idx="35392">
                  <c:v>-1.441E-3</c:v>
                </c:pt>
                <c:pt idx="35393">
                  <c:v>-5.1908500000000003E-3</c:v>
                </c:pt>
                <c:pt idx="35394">
                  <c:v>-2.99454E-4</c:v>
                </c:pt>
                <c:pt idx="35395">
                  <c:v>2.1508200000000002E-2</c:v>
                </c:pt>
                <c:pt idx="35396">
                  <c:v>-7.4491499999999999E-3</c:v>
                </c:pt>
                <c:pt idx="35397">
                  <c:v>-8.66222E-3</c:v>
                </c:pt>
                <c:pt idx="35398">
                  <c:v>1.0149E-2</c:v>
                </c:pt>
                <c:pt idx="35399">
                  <c:v>1.7013499999999999E-3</c:v>
                </c:pt>
                <c:pt idx="35400">
                  <c:v>1.6517599999999999E-3</c:v>
                </c:pt>
                <c:pt idx="35401">
                  <c:v>-2.3107499999999999E-3</c:v>
                </c:pt>
                <c:pt idx="35402">
                  <c:v>1.37806E-3</c:v>
                </c:pt>
                <c:pt idx="35403">
                  <c:v>-8.70895E-3</c:v>
                </c:pt>
                <c:pt idx="35404">
                  <c:v>-7.0667300000000002E-3</c:v>
                </c:pt>
                <c:pt idx="35405">
                  <c:v>3.0164699999999998E-3</c:v>
                </c:pt>
                <c:pt idx="35406">
                  <c:v>5.2785899999999997E-3</c:v>
                </c:pt>
                <c:pt idx="35407">
                  <c:v>3.5858199999999998E-4</c:v>
                </c:pt>
                <c:pt idx="35408">
                  <c:v>-1.1799799999999999E-2</c:v>
                </c:pt>
                <c:pt idx="35409">
                  <c:v>1.34716E-2</c:v>
                </c:pt>
                <c:pt idx="35410">
                  <c:v>9.9964100000000007E-3</c:v>
                </c:pt>
                <c:pt idx="35411" formatCode="0.00E+00">
                  <c:v>4.3592500000000003E-3</c:v>
                </c:pt>
                <c:pt idx="35412">
                  <c:v>4.7845800000000001E-3</c:v>
                </c:pt>
                <c:pt idx="35413">
                  <c:v>1.3941800000000001E-2</c:v>
                </c:pt>
                <c:pt idx="35414">
                  <c:v>6.4296700000000002E-3</c:v>
                </c:pt>
                <c:pt idx="35415">
                  <c:v>-4.3258699999999999E-3</c:v>
                </c:pt>
                <c:pt idx="35416">
                  <c:v>1.0869E-2</c:v>
                </c:pt>
                <c:pt idx="35417">
                  <c:v>1.14536E-2</c:v>
                </c:pt>
                <c:pt idx="35418">
                  <c:v>1.5998800000000001E-2</c:v>
                </c:pt>
                <c:pt idx="35419">
                  <c:v>2.7712799999999999E-2</c:v>
                </c:pt>
                <c:pt idx="35420">
                  <c:v>2.4526599999999999E-2</c:v>
                </c:pt>
                <c:pt idx="35421">
                  <c:v>1.00088E-2</c:v>
                </c:pt>
                <c:pt idx="35422">
                  <c:v>-3.2262800000000002E-3</c:v>
                </c:pt>
                <c:pt idx="35423">
                  <c:v>1.6371699999999999E-2</c:v>
                </c:pt>
                <c:pt idx="35424">
                  <c:v>2.2337900000000001E-2</c:v>
                </c:pt>
                <c:pt idx="35425">
                  <c:v>2.6189799999999999E-2</c:v>
                </c:pt>
                <c:pt idx="35426">
                  <c:v>9.9382399999999992E-3</c:v>
                </c:pt>
                <c:pt idx="35427">
                  <c:v>1.96314E-2</c:v>
                </c:pt>
                <c:pt idx="35428">
                  <c:v>1.84193E-2</c:v>
                </c:pt>
                <c:pt idx="35429">
                  <c:v>1.5223499999999999E-2</c:v>
                </c:pt>
                <c:pt idx="35430">
                  <c:v>7.5588199999999999E-3</c:v>
                </c:pt>
                <c:pt idx="35431">
                  <c:v>1.3801600000000001E-2</c:v>
                </c:pt>
                <c:pt idx="35432">
                  <c:v>8.2197199999999998E-3</c:v>
                </c:pt>
                <c:pt idx="35433">
                  <c:v>3.5486200000000002E-3</c:v>
                </c:pt>
                <c:pt idx="35434">
                  <c:v>2.5415400000000001E-3</c:v>
                </c:pt>
                <c:pt idx="35435">
                  <c:v>3.6478000000000001E-3</c:v>
                </c:pt>
                <c:pt idx="35436">
                  <c:v>1.8669100000000001E-2</c:v>
                </c:pt>
                <c:pt idx="35437">
                  <c:v>2.67487E-2</c:v>
                </c:pt>
                <c:pt idx="35438">
                  <c:v>1.32847E-2</c:v>
                </c:pt>
                <c:pt idx="35439">
                  <c:v>9.1724400000000005E-3</c:v>
                </c:pt>
                <c:pt idx="35440">
                  <c:v>2.0001399999999999E-2</c:v>
                </c:pt>
                <c:pt idx="35441">
                  <c:v>2.4291E-2</c:v>
                </c:pt>
                <c:pt idx="35442">
                  <c:v>9.2115400000000007E-3</c:v>
                </c:pt>
                <c:pt idx="35443">
                  <c:v>1.6634900000000001E-2</c:v>
                </c:pt>
                <c:pt idx="35444">
                  <c:v>2.3163799999999998E-2</c:v>
                </c:pt>
                <c:pt idx="35445">
                  <c:v>2.85978E-2</c:v>
                </c:pt>
                <c:pt idx="35446">
                  <c:v>3.3624599999999998E-2</c:v>
                </c:pt>
                <c:pt idx="35447">
                  <c:v>3.0490900000000001E-2</c:v>
                </c:pt>
                <c:pt idx="35448">
                  <c:v>4.0487299999999997E-2</c:v>
                </c:pt>
                <c:pt idx="35449">
                  <c:v>2.8073299999999999E-2</c:v>
                </c:pt>
                <c:pt idx="35450">
                  <c:v>3.2943699999999999E-2</c:v>
                </c:pt>
                <c:pt idx="35451">
                  <c:v>3.28455E-2</c:v>
                </c:pt>
                <c:pt idx="35452">
                  <c:v>2.9382700000000001E-2</c:v>
                </c:pt>
                <c:pt idx="35453">
                  <c:v>3.5805700000000003E-2</c:v>
                </c:pt>
                <c:pt idx="35454">
                  <c:v>4.1507700000000002E-2</c:v>
                </c:pt>
                <c:pt idx="35455">
                  <c:v>2.60611E-2</c:v>
                </c:pt>
                <c:pt idx="35456">
                  <c:v>3.0430800000000001E-2</c:v>
                </c:pt>
                <c:pt idx="35457">
                  <c:v>1.9208900000000001E-2</c:v>
                </c:pt>
                <c:pt idx="35458">
                  <c:v>1.79787E-2</c:v>
                </c:pt>
                <c:pt idx="35459">
                  <c:v>9.4737999999999992E-3</c:v>
                </c:pt>
                <c:pt idx="35460">
                  <c:v>9.7293899999999992E-3</c:v>
                </c:pt>
                <c:pt idx="35461">
                  <c:v>2.7031900000000001E-2</c:v>
                </c:pt>
                <c:pt idx="35462">
                  <c:v>1.5602100000000001E-2</c:v>
                </c:pt>
                <c:pt idx="35463">
                  <c:v>1.5384699999999999E-2</c:v>
                </c:pt>
                <c:pt idx="35464">
                  <c:v>1.7219499999999999E-2</c:v>
                </c:pt>
                <c:pt idx="35465">
                  <c:v>1.7553300000000001E-2</c:v>
                </c:pt>
                <c:pt idx="35466">
                  <c:v>1.8053099999999999E-2</c:v>
                </c:pt>
                <c:pt idx="35467">
                  <c:v>4.1770899999999996E-3</c:v>
                </c:pt>
                <c:pt idx="35468">
                  <c:v>6.5069200000000002E-3</c:v>
                </c:pt>
                <c:pt idx="35469">
                  <c:v>2.0392400000000001E-2</c:v>
                </c:pt>
                <c:pt idx="35470">
                  <c:v>1.6663600000000001E-2</c:v>
                </c:pt>
                <c:pt idx="35471">
                  <c:v>1.8950499999999999E-2</c:v>
                </c:pt>
                <c:pt idx="35472">
                  <c:v>1.04809E-2</c:v>
                </c:pt>
                <c:pt idx="35473">
                  <c:v>2.3527099999999999E-2</c:v>
                </c:pt>
                <c:pt idx="35474">
                  <c:v>3.7771199999999998E-2</c:v>
                </c:pt>
                <c:pt idx="35475">
                  <c:v>3.0264900000000001E-2</c:v>
                </c:pt>
                <c:pt idx="35476">
                  <c:v>1.93014E-2</c:v>
                </c:pt>
                <c:pt idx="35477">
                  <c:v>2.7732799999999998E-2</c:v>
                </c:pt>
                <c:pt idx="35478">
                  <c:v>2.1453900000000001E-2</c:v>
                </c:pt>
                <c:pt idx="35479">
                  <c:v>1.15452E-2</c:v>
                </c:pt>
                <c:pt idx="35480">
                  <c:v>1.46313E-2</c:v>
                </c:pt>
                <c:pt idx="35481">
                  <c:v>3.8593299999999997E-2</c:v>
                </c:pt>
                <c:pt idx="35482">
                  <c:v>2.11906E-2</c:v>
                </c:pt>
                <c:pt idx="35483">
                  <c:v>2.1531100000000001E-2</c:v>
                </c:pt>
                <c:pt idx="35484">
                  <c:v>2.1046599999999999E-2</c:v>
                </c:pt>
                <c:pt idx="35485">
                  <c:v>1.85051E-2</c:v>
                </c:pt>
                <c:pt idx="35486">
                  <c:v>2.0615600000000001E-2</c:v>
                </c:pt>
                <c:pt idx="35487">
                  <c:v>6.8540600000000004E-3</c:v>
                </c:pt>
                <c:pt idx="35488">
                  <c:v>1.6591100000000001E-2</c:v>
                </c:pt>
                <c:pt idx="35489">
                  <c:v>2.84815E-2</c:v>
                </c:pt>
                <c:pt idx="35490">
                  <c:v>2.5110199999999999E-2</c:v>
                </c:pt>
                <c:pt idx="35491">
                  <c:v>2.2868200000000002E-2</c:v>
                </c:pt>
                <c:pt idx="35492">
                  <c:v>3.4404799999999999E-2</c:v>
                </c:pt>
                <c:pt idx="35493">
                  <c:v>2.2420900000000001E-2</c:v>
                </c:pt>
                <c:pt idx="35494">
                  <c:v>2.9834699999999999E-2</c:v>
                </c:pt>
                <c:pt idx="35495">
                  <c:v>1.6296399999999999E-2</c:v>
                </c:pt>
                <c:pt idx="35496">
                  <c:v>2.12975E-2</c:v>
                </c:pt>
                <c:pt idx="35497">
                  <c:v>1.3731E-2</c:v>
                </c:pt>
                <c:pt idx="35498">
                  <c:v>1.1126499999999999E-2</c:v>
                </c:pt>
                <c:pt idx="35499">
                  <c:v>2.64683E-2</c:v>
                </c:pt>
                <c:pt idx="35500">
                  <c:v>1.3221699999999999E-2</c:v>
                </c:pt>
                <c:pt idx="35501">
                  <c:v>1.7512300000000001E-2</c:v>
                </c:pt>
                <c:pt idx="35502">
                  <c:v>3.5130500000000002E-2</c:v>
                </c:pt>
                <c:pt idx="35503">
                  <c:v>7.8430199999999992E-3</c:v>
                </c:pt>
                <c:pt idx="35504">
                  <c:v>3.0550000000000001E-2</c:v>
                </c:pt>
                <c:pt idx="35505">
                  <c:v>4.0267900000000002E-2</c:v>
                </c:pt>
                <c:pt idx="35506">
                  <c:v>3.6826100000000001E-2</c:v>
                </c:pt>
                <c:pt idx="35507">
                  <c:v>2.36244E-2</c:v>
                </c:pt>
                <c:pt idx="35508">
                  <c:v>1.59025E-2</c:v>
                </c:pt>
                <c:pt idx="35509">
                  <c:v>2.5304799999999999E-2</c:v>
                </c:pt>
                <c:pt idx="35510">
                  <c:v>2.9932E-2</c:v>
                </c:pt>
                <c:pt idx="35511">
                  <c:v>2.0419099999999999E-2</c:v>
                </c:pt>
                <c:pt idx="35512">
                  <c:v>1.6731300000000001E-2</c:v>
                </c:pt>
                <c:pt idx="35513">
                  <c:v>2.3496599999999999E-2</c:v>
                </c:pt>
                <c:pt idx="35514">
                  <c:v>1.7733599999999999E-2</c:v>
                </c:pt>
                <c:pt idx="35515">
                  <c:v>2.1757100000000001E-2</c:v>
                </c:pt>
                <c:pt idx="35516">
                  <c:v>2.2663099999999999E-2</c:v>
                </c:pt>
                <c:pt idx="35517">
                  <c:v>2.9378899999999999E-2</c:v>
                </c:pt>
                <c:pt idx="35518">
                  <c:v>2.2355099999999999E-2</c:v>
                </c:pt>
                <c:pt idx="35519">
                  <c:v>2.1917300000000001E-2</c:v>
                </c:pt>
                <c:pt idx="35520">
                  <c:v>8.2788500000000008E-3</c:v>
                </c:pt>
                <c:pt idx="35521">
                  <c:v>2.06146E-2</c:v>
                </c:pt>
                <c:pt idx="35522">
                  <c:v>2.3860900000000001E-2</c:v>
                </c:pt>
                <c:pt idx="35523">
                  <c:v>2.04878E-2</c:v>
                </c:pt>
                <c:pt idx="35524">
                  <c:v>1.56212E-2</c:v>
                </c:pt>
                <c:pt idx="35525">
                  <c:v>2.2071799999999999E-2</c:v>
                </c:pt>
                <c:pt idx="35526">
                  <c:v>2.4822199999999999E-2</c:v>
                </c:pt>
                <c:pt idx="35527">
                  <c:v>1.6833299999999999E-2</c:v>
                </c:pt>
                <c:pt idx="35528">
                  <c:v>2.2790899999999999E-2</c:v>
                </c:pt>
                <c:pt idx="35529">
                  <c:v>2.0648E-2</c:v>
                </c:pt>
                <c:pt idx="35530">
                  <c:v>3.0446999999999998E-2</c:v>
                </c:pt>
                <c:pt idx="35531">
                  <c:v>2.66886E-2</c:v>
                </c:pt>
                <c:pt idx="35532">
                  <c:v>2.0215E-2</c:v>
                </c:pt>
                <c:pt idx="35533">
                  <c:v>3.8735400000000003E-2</c:v>
                </c:pt>
                <c:pt idx="35534">
                  <c:v>2.8663600000000001E-2</c:v>
                </c:pt>
                <c:pt idx="35535">
                  <c:v>1.7644900000000002E-2</c:v>
                </c:pt>
                <c:pt idx="35536">
                  <c:v>9.1562299999999996E-3</c:v>
                </c:pt>
                <c:pt idx="35537">
                  <c:v>2.3032199999999999E-2</c:v>
                </c:pt>
                <c:pt idx="35538">
                  <c:v>3.11823E-2</c:v>
                </c:pt>
                <c:pt idx="35539">
                  <c:v>1.5934899999999998E-2</c:v>
                </c:pt>
                <c:pt idx="35540">
                  <c:v>1.64423E-2</c:v>
                </c:pt>
                <c:pt idx="35541">
                  <c:v>2.8052299999999999E-2</c:v>
                </c:pt>
                <c:pt idx="35542">
                  <c:v>2.78826E-2</c:v>
                </c:pt>
                <c:pt idx="35543">
                  <c:v>2.2663099999999999E-2</c:v>
                </c:pt>
                <c:pt idx="35544">
                  <c:v>2.0980800000000001E-2</c:v>
                </c:pt>
                <c:pt idx="35545">
                  <c:v>1.6230600000000001E-2</c:v>
                </c:pt>
                <c:pt idx="35546">
                  <c:v>1.4792400000000001E-2</c:v>
                </c:pt>
                <c:pt idx="35547">
                  <c:v>1.23558E-2</c:v>
                </c:pt>
                <c:pt idx="35548">
                  <c:v>2.7831100000000001E-2</c:v>
                </c:pt>
                <c:pt idx="35549">
                  <c:v>2.2907299999999998E-2</c:v>
                </c:pt>
                <c:pt idx="35550">
                  <c:v>2.4709700000000001E-2</c:v>
                </c:pt>
                <c:pt idx="35551">
                  <c:v>3.5094300000000002E-2</c:v>
                </c:pt>
                <c:pt idx="35552">
                  <c:v>2.4783099999999999E-2</c:v>
                </c:pt>
                <c:pt idx="35553">
                  <c:v>3.6215799999999999E-2</c:v>
                </c:pt>
                <c:pt idx="35554">
                  <c:v>3.4413300000000001E-2</c:v>
                </c:pt>
                <c:pt idx="35555">
                  <c:v>2.89955E-2</c:v>
                </c:pt>
                <c:pt idx="35556">
                  <c:v>2.5338200000000002E-2</c:v>
                </c:pt>
                <c:pt idx="35557">
                  <c:v>2.0571699999999998E-2</c:v>
                </c:pt>
                <c:pt idx="35558">
                  <c:v>2.8780900000000002E-2</c:v>
                </c:pt>
                <c:pt idx="35559">
                  <c:v>1.64843E-2</c:v>
                </c:pt>
                <c:pt idx="35560">
                  <c:v>2.3420300000000002E-2</c:v>
                </c:pt>
                <c:pt idx="35561">
                  <c:v>2.3231499999999999E-2</c:v>
                </c:pt>
                <c:pt idx="35562">
                  <c:v>2.8568300000000001E-2</c:v>
                </c:pt>
                <c:pt idx="35563">
                  <c:v>2.9862400000000001E-2</c:v>
                </c:pt>
                <c:pt idx="35564">
                  <c:v>2.39429E-2</c:v>
                </c:pt>
                <c:pt idx="35565">
                  <c:v>2.01321E-2</c:v>
                </c:pt>
                <c:pt idx="35566">
                  <c:v>3.3071499999999997E-2</c:v>
                </c:pt>
                <c:pt idx="35567">
                  <c:v>1.9047700000000001E-2</c:v>
                </c:pt>
                <c:pt idx="35568">
                  <c:v>2.9266400000000001E-2</c:v>
                </c:pt>
                <c:pt idx="35569">
                  <c:v>1.25732E-2</c:v>
                </c:pt>
                <c:pt idx="35570">
                  <c:v>1.7405500000000001E-2</c:v>
                </c:pt>
                <c:pt idx="35571">
                  <c:v>2.17094E-2</c:v>
                </c:pt>
                <c:pt idx="35572">
                  <c:v>1.9634200000000001E-2</c:v>
                </c:pt>
                <c:pt idx="35573">
                  <c:v>1.9775399999999999E-2</c:v>
                </c:pt>
                <c:pt idx="35574">
                  <c:v>2.0155900000000001E-2</c:v>
                </c:pt>
                <c:pt idx="35575">
                  <c:v>2.1469100000000001E-2</c:v>
                </c:pt>
                <c:pt idx="35576">
                  <c:v>2.32868E-2</c:v>
                </c:pt>
                <c:pt idx="35577">
                  <c:v>1.3855900000000001E-2</c:v>
                </c:pt>
                <c:pt idx="35578">
                  <c:v>3.3708599999999998E-2</c:v>
                </c:pt>
                <c:pt idx="35579">
                  <c:v>2.3980100000000001E-2</c:v>
                </c:pt>
                <c:pt idx="35580">
                  <c:v>1.07908E-2</c:v>
                </c:pt>
                <c:pt idx="35581">
                  <c:v>5.8650999999999998E-3</c:v>
                </c:pt>
                <c:pt idx="35582">
                  <c:v>1.40839E-2</c:v>
                </c:pt>
                <c:pt idx="35583">
                  <c:v>3.0041700000000001E-2</c:v>
                </c:pt>
                <c:pt idx="35584">
                  <c:v>2.2100399999999999E-2</c:v>
                </c:pt>
                <c:pt idx="35585">
                  <c:v>1.3257E-2</c:v>
                </c:pt>
                <c:pt idx="35586">
                  <c:v>1.7402600000000001E-2</c:v>
                </c:pt>
                <c:pt idx="35587">
                  <c:v>-2.9268300000000001E-3</c:v>
                </c:pt>
                <c:pt idx="35588">
                  <c:v>-8.0223099999999995E-3</c:v>
                </c:pt>
                <c:pt idx="35589">
                  <c:v>3.8147000000000002E-4</c:v>
                </c:pt>
                <c:pt idx="35590">
                  <c:v>6.0472499999999997E-3</c:v>
                </c:pt>
                <c:pt idx="35591">
                  <c:v>1.4438599999999999E-3</c:v>
                </c:pt>
                <c:pt idx="35592">
                  <c:v>3.4942599999999999E-3</c:v>
                </c:pt>
                <c:pt idx="35593">
                  <c:v>1.24645E-2</c:v>
                </c:pt>
                <c:pt idx="35594">
                  <c:v>6.6270799999999996E-3</c:v>
                </c:pt>
                <c:pt idx="35595">
                  <c:v>1.28841E-3</c:v>
                </c:pt>
                <c:pt idx="35596">
                  <c:v>3.92056E-3</c:v>
                </c:pt>
                <c:pt idx="35597">
                  <c:v>1.3052899999999999E-2</c:v>
                </c:pt>
                <c:pt idx="35598">
                  <c:v>2.8817200000000001E-2</c:v>
                </c:pt>
                <c:pt idx="35599">
                  <c:v>1.7470400000000001E-2</c:v>
                </c:pt>
                <c:pt idx="35600">
                  <c:v>2.20079E-2</c:v>
                </c:pt>
                <c:pt idx="35601">
                  <c:v>6.7596399999999999E-3</c:v>
                </c:pt>
                <c:pt idx="35602">
                  <c:v>3.2273299999999998E-2</c:v>
                </c:pt>
                <c:pt idx="35603">
                  <c:v>2.13051E-2</c:v>
                </c:pt>
                <c:pt idx="35604">
                  <c:v>1.5737500000000001E-2</c:v>
                </c:pt>
                <c:pt idx="35605">
                  <c:v>1.7252E-2</c:v>
                </c:pt>
                <c:pt idx="35606">
                  <c:v>2.38295E-2</c:v>
                </c:pt>
                <c:pt idx="35607">
                  <c:v>1.8313400000000001E-2</c:v>
                </c:pt>
                <c:pt idx="35608">
                  <c:v>8.4648099999999997E-3</c:v>
                </c:pt>
                <c:pt idx="35609">
                  <c:v>1.9739199999999998E-2</c:v>
                </c:pt>
                <c:pt idx="35610">
                  <c:v>1.71661E-2</c:v>
                </c:pt>
                <c:pt idx="35611">
                  <c:v>5.9375799999999996E-3</c:v>
                </c:pt>
                <c:pt idx="35612">
                  <c:v>9.2725800000000008E-3</c:v>
                </c:pt>
                <c:pt idx="35613">
                  <c:v>-9.71794E-4</c:v>
                </c:pt>
                <c:pt idx="35614">
                  <c:v>-3.2596600000000002E-3</c:v>
                </c:pt>
                <c:pt idx="35615">
                  <c:v>-1.1892300000000001E-3</c:v>
                </c:pt>
                <c:pt idx="35616">
                  <c:v>2.0055799999999999E-3</c:v>
                </c:pt>
                <c:pt idx="35617">
                  <c:v>2.1362299999999998E-3</c:v>
                </c:pt>
                <c:pt idx="35618">
                  <c:v>2.96211E-3</c:v>
                </c:pt>
                <c:pt idx="35619">
                  <c:v>-6.4582800000000003E-3</c:v>
                </c:pt>
                <c:pt idx="35620">
                  <c:v>1.8453600000000001E-3</c:v>
                </c:pt>
                <c:pt idx="35621">
                  <c:v>6.6566500000000001E-3</c:v>
                </c:pt>
                <c:pt idx="35622">
                  <c:v>-8.9292499999999997E-3</c:v>
                </c:pt>
                <c:pt idx="35623">
                  <c:v>-7.2650900000000001E-3</c:v>
                </c:pt>
                <c:pt idx="35624">
                  <c:v>-3.3712400000000002E-3</c:v>
                </c:pt>
                <c:pt idx="35625">
                  <c:v>-1.31226E-2</c:v>
                </c:pt>
                <c:pt idx="35626">
                  <c:v>-6.3266800000000003E-3</c:v>
                </c:pt>
                <c:pt idx="35627">
                  <c:v>-1.2689600000000001E-2</c:v>
                </c:pt>
                <c:pt idx="35628">
                  <c:v>-8.9960100000000005E-3</c:v>
                </c:pt>
                <c:pt idx="35629">
                  <c:v>-5.29957E-3</c:v>
                </c:pt>
                <c:pt idx="35630">
                  <c:v>-1.3971300000000001E-2</c:v>
                </c:pt>
                <c:pt idx="35631">
                  <c:v>-1.46866E-4</c:v>
                </c:pt>
                <c:pt idx="35632">
                  <c:v>-2.5262799999999998E-2</c:v>
                </c:pt>
                <c:pt idx="35633">
                  <c:v>-2.7686100000000002E-2</c:v>
                </c:pt>
                <c:pt idx="35634">
                  <c:v>-1.50928E-2</c:v>
                </c:pt>
                <c:pt idx="35635">
                  <c:v>-8.5611300000000001E-3</c:v>
                </c:pt>
                <c:pt idx="35636">
                  <c:v>-1.25608E-2</c:v>
                </c:pt>
                <c:pt idx="35637">
                  <c:v>-1.6576799999999999E-2</c:v>
                </c:pt>
                <c:pt idx="35638">
                  <c:v>-1.00985E-2</c:v>
                </c:pt>
                <c:pt idx="35639">
                  <c:v>7.4348399999999999E-3</c:v>
                </c:pt>
                <c:pt idx="35640">
                  <c:v>2.3908599999999999E-3</c:v>
                </c:pt>
                <c:pt idx="35641">
                  <c:v>-7.0219000000000002E-3</c:v>
                </c:pt>
                <c:pt idx="35642">
                  <c:v>-1.06173E-2</c:v>
                </c:pt>
                <c:pt idx="35643">
                  <c:v>-5.3119700000000001E-3</c:v>
                </c:pt>
                <c:pt idx="35644">
                  <c:v>-1.4076200000000001E-3</c:v>
                </c:pt>
                <c:pt idx="35645">
                  <c:v>-1.22223E-2</c:v>
                </c:pt>
                <c:pt idx="35646" formatCode="0.00E+00">
                  <c:v>-1.20001E-2</c:v>
                </c:pt>
                <c:pt idx="35647">
                  <c:v>-7.5836200000000001E-3</c:v>
                </c:pt>
                <c:pt idx="35648">
                  <c:v>2.6340500000000002E-3</c:v>
                </c:pt>
                <c:pt idx="35649">
                  <c:v>7.10678E-3</c:v>
                </c:pt>
                <c:pt idx="35650">
                  <c:v>-1.9606599999999998E-2</c:v>
                </c:pt>
                <c:pt idx="35651">
                  <c:v>-2.2954899999999999E-3</c:v>
                </c:pt>
                <c:pt idx="35652">
                  <c:v>3.1747799999999999E-3</c:v>
                </c:pt>
                <c:pt idx="35653">
                  <c:v>3.6697399999999999E-3</c:v>
                </c:pt>
                <c:pt idx="35654">
                  <c:v>2.8839099999999999E-3</c:v>
                </c:pt>
                <c:pt idx="35655">
                  <c:v>2.64072E-3</c:v>
                </c:pt>
                <c:pt idx="35656">
                  <c:v>-5.4140100000000003E-3</c:v>
                </c:pt>
                <c:pt idx="35657">
                  <c:v>-5.8584199999999996E-3</c:v>
                </c:pt>
                <c:pt idx="35658">
                  <c:v>9.2315699999999997E-4</c:v>
                </c:pt>
                <c:pt idx="35659">
                  <c:v>-8.0432899999999998E-3</c:v>
                </c:pt>
                <c:pt idx="35660">
                  <c:v>-6.5364799999999999E-3</c:v>
                </c:pt>
                <c:pt idx="35661">
                  <c:v>2.5892300000000001E-3</c:v>
                </c:pt>
                <c:pt idx="35662">
                  <c:v>9.6797900000000006E-3</c:v>
                </c:pt>
                <c:pt idx="35663">
                  <c:v>5.8469799999999999E-3</c:v>
                </c:pt>
                <c:pt idx="35664">
                  <c:v>-1.2723E-2</c:v>
                </c:pt>
                <c:pt idx="35665">
                  <c:v>-5.9108700000000004E-3</c:v>
                </c:pt>
                <c:pt idx="35666">
                  <c:v>-3.5181000000000001E-3</c:v>
                </c:pt>
                <c:pt idx="35667">
                  <c:v>1.2451200000000001E-2</c:v>
                </c:pt>
                <c:pt idx="35668">
                  <c:v>-7.9555500000000005E-3</c:v>
                </c:pt>
                <c:pt idx="35669">
                  <c:v>2.0799600000000001E-3</c:v>
                </c:pt>
                <c:pt idx="35670">
                  <c:v>1.17588E-3</c:v>
                </c:pt>
                <c:pt idx="35671">
                  <c:v>-8.6870200000000002E-3</c:v>
                </c:pt>
                <c:pt idx="35672">
                  <c:v>2.6159299999999998E-3</c:v>
                </c:pt>
                <c:pt idx="35673">
                  <c:v>1.6930600000000001E-2</c:v>
                </c:pt>
                <c:pt idx="35674">
                  <c:v>1.10569E-2</c:v>
                </c:pt>
                <c:pt idx="35675">
                  <c:v>-6.1302199999999996E-3</c:v>
                </c:pt>
                <c:pt idx="35676">
                  <c:v>-4.43363E-3</c:v>
                </c:pt>
                <c:pt idx="35677">
                  <c:v>-8.5067699999999999E-4</c:v>
                </c:pt>
                <c:pt idx="35678">
                  <c:v>-2.3279199999999998E-3</c:v>
                </c:pt>
                <c:pt idx="35679">
                  <c:v>-2.4465600000000001E-2</c:v>
                </c:pt>
                <c:pt idx="35680">
                  <c:v>-2.2743200000000002E-2</c:v>
                </c:pt>
                <c:pt idx="35681">
                  <c:v>-1.5698400000000001E-2</c:v>
                </c:pt>
                <c:pt idx="35682">
                  <c:v>-1.81055E-2</c:v>
                </c:pt>
                <c:pt idx="35683">
                  <c:v>-1.8237099999999999E-2</c:v>
                </c:pt>
                <c:pt idx="35684">
                  <c:v>-1.58072E-2</c:v>
                </c:pt>
                <c:pt idx="35685">
                  <c:v>-2.7647000000000001E-3</c:v>
                </c:pt>
                <c:pt idx="35686">
                  <c:v>-5.0592399999999996E-3</c:v>
                </c:pt>
                <c:pt idx="35687">
                  <c:v>-1.45617E-2</c:v>
                </c:pt>
                <c:pt idx="35688">
                  <c:v>-3.07722E-2</c:v>
                </c:pt>
                <c:pt idx="35689">
                  <c:v>-2.1633099999999999E-2</c:v>
                </c:pt>
                <c:pt idx="35690">
                  <c:v>-1.2880300000000001E-2</c:v>
                </c:pt>
                <c:pt idx="35691">
                  <c:v>-2.9290199999999999E-2</c:v>
                </c:pt>
                <c:pt idx="35692">
                  <c:v>-3.8565599999999998E-2</c:v>
                </c:pt>
                <c:pt idx="35693">
                  <c:v>-3.3951799999999997E-2</c:v>
                </c:pt>
                <c:pt idx="35694">
                  <c:v>-1.66655E-2</c:v>
                </c:pt>
                <c:pt idx="35695">
                  <c:v>-2.6499700000000001E-2</c:v>
                </c:pt>
                <c:pt idx="35696">
                  <c:v>-2.7571700000000001E-2</c:v>
                </c:pt>
                <c:pt idx="35697">
                  <c:v>-1.23491E-2</c:v>
                </c:pt>
                <c:pt idx="35698">
                  <c:v>-1.7372100000000001E-2</c:v>
                </c:pt>
                <c:pt idx="35699">
                  <c:v>-1.5877700000000002E-2</c:v>
                </c:pt>
                <c:pt idx="35700">
                  <c:v>-3.9146399999999998E-2</c:v>
                </c:pt>
                <c:pt idx="35701">
                  <c:v>-2.9068E-2</c:v>
                </c:pt>
                <c:pt idx="35702">
                  <c:v>-2.9495199999999999E-2</c:v>
                </c:pt>
                <c:pt idx="35703">
                  <c:v>-1.58558E-2</c:v>
                </c:pt>
                <c:pt idx="35704">
                  <c:v>-2.1243999999999999E-2</c:v>
                </c:pt>
                <c:pt idx="35705">
                  <c:v>-1.7575299999999999E-2</c:v>
                </c:pt>
                <c:pt idx="35706">
                  <c:v>-1.3002400000000001E-2</c:v>
                </c:pt>
                <c:pt idx="35707">
                  <c:v>-1.8135100000000001E-2</c:v>
                </c:pt>
                <c:pt idx="35708">
                  <c:v>-1.7790799999999999E-2</c:v>
                </c:pt>
                <c:pt idx="35709">
                  <c:v>-2.0172099999999998E-2</c:v>
                </c:pt>
                <c:pt idx="35710">
                  <c:v>-8.6898800000000005E-3</c:v>
                </c:pt>
                <c:pt idx="35711">
                  <c:v>-1.73197E-2</c:v>
                </c:pt>
                <c:pt idx="35712">
                  <c:v>-2.2698400000000001E-2</c:v>
                </c:pt>
                <c:pt idx="35713">
                  <c:v>-2.7735699999999999E-2</c:v>
                </c:pt>
                <c:pt idx="35714">
                  <c:v>-2.5120699999999999E-2</c:v>
                </c:pt>
                <c:pt idx="35715">
                  <c:v>-1.8547999999999999E-2</c:v>
                </c:pt>
                <c:pt idx="35716">
                  <c:v>1.30367E-3</c:v>
                </c:pt>
                <c:pt idx="35717">
                  <c:v>-5.7125100000000005E-4</c:v>
                </c:pt>
                <c:pt idx="35718">
                  <c:v>-1.07098E-2</c:v>
                </c:pt>
                <c:pt idx="35719">
                  <c:v>-3.4095800000000002E-2</c:v>
                </c:pt>
                <c:pt idx="35720">
                  <c:v>-1.95456E-2</c:v>
                </c:pt>
                <c:pt idx="35721">
                  <c:v>-6.2942500000000004E-3</c:v>
                </c:pt>
                <c:pt idx="35722">
                  <c:v>-1.87359E-2</c:v>
                </c:pt>
                <c:pt idx="35723">
                  <c:v>-2.2275E-2</c:v>
                </c:pt>
                <c:pt idx="35724">
                  <c:v>-1.22519E-2</c:v>
                </c:pt>
                <c:pt idx="35725">
                  <c:v>-1.6017900000000002E-2</c:v>
                </c:pt>
                <c:pt idx="35726">
                  <c:v>-3.6821399999999997E-2</c:v>
                </c:pt>
                <c:pt idx="35727">
                  <c:v>-3.3508299999999998E-2</c:v>
                </c:pt>
                <c:pt idx="35728">
                  <c:v>-5.3730000000000002E-3</c:v>
                </c:pt>
                <c:pt idx="35729">
                  <c:v>-1.1356399999999999E-2</c:v>
                </c:pt>
                <c:pt idx="35730" formatCode="0.00E+00">
                  <c:v>-2.0512599999999999E-2</c:v>
                </c:pt>
                <c:pt idx="35731">
                  <c:v>-3.1868E-2</c:v>
                </c:pt>
                <c:pt idx="35732">
                  <c:v>-2.8283099999999999E-2</c:v>
                </c:pt>
                <c:pt idx="35733">
                  <c:v>-7.68661E-3</c:v>
                </c:pt>
                <c:pt idx="35734">
                  <c:v>-1.1415500000000001E-3</c:v>
                </c:pt>
                <c:pt idx="35735">
                  <c:v>-2.3018799999999999E-2</c:v>
                </c:pt>
                <c:pt idx="35736">
                  <c:v>-2.72074E-2</c:v>
                </c:pt>
                <c:pt idx="35737">
                  <c:v>-3.2738700000000003E-2</c:v>
                </c:pt>
                <c:pt idx="35738">
                  <c:v>-1.5377E-2</c:v>
                </c:pt>
                <c:pt idx="35739">
                  <c:v>-1.93014E-2</c:v>
                </c:pt>
                <c:pt idx="35740">
                  <c:v>-2.2812800000000001E-2</c:v>
                </c:pt>
                <c:pt idx="35741">
                  <c:v>-1.23348E-2</c:v>
                </c:pt>
                <c:pt idx="35742">
                  <c:v>-9.8972299999999999E-3</c:v>
                </c:pt>
                <c:pt idx="35743">
                  <c:v>-2.8894400000000001E-2</c:v>
                </c:pt>
                <c:pt idx="35744">
                  <c:v>-4.8450500000000001E-2</c:v>
                </c:pt>
                <c:pt idx="35745">
                  <c:v>-3.6299699999999997E-2</c:v>
                </c:pt>
                <c:pt idx="35746">
                  <c:v>-3.7164700000000002E-2</c:v>
                </c:pt>
                <c:pt idx="35747">
                  <c:v>-4.87328E-2</c:v>
                </c:pt>
                <c:pt idx="35748">
                  <c:v>-6.3751199999999994E-2</c:v>
                </c:pt>
                <c:pt idx="35749">
                  <c:v>-5.1806400000000002E-2</c:v>
                </c:pt>
                <c:pt idx="35750">
                  <c:v>-5.2252800000000002E-2</c:v>
                </c:pt>
                <c:pt idx="35751">
                  <c:v>-4.76303E-2</c:v>
                </c:pt>
                <c:pt idx="35752">
                  <c:v>-5.41115E-2</c:v>
                </c:pt>
                <c:pt idx="35753">
                  <c:v>-4.8453299999999998E-2</c:v>
                </c:pt>
                <c:pt idx="35754">
                  <c:v>-3.9520300000000001E-2</c:v>
                </c:pt>
                <c:pt idx="35755">
                  <c:v>-5.48668E-2</c:v>
                </c:pt>
                <c:pt idx="35756">
                  <c:v>-6.6360500000000003E-2</c:v>
                </c:pt>
                <c:pt idx="35757">
                  <c:v>-6.5505999999999995E-2</c:v>
                </c:pt>
                <c:pt idx="35758">
                  <c:v>-5.3556399999999997E-2</c:v>
                </c:pt>
                <c:pt idx="35759">
                  <c:v>-5.7911900000000002E-2</c:v>
                </c:pt>
                <c:pt idx="35760">
                  <c:v>-6.3382099999999997E-2</c:v>
                </c:pt>
                <c:pt idx="35761">
                  <c:v>-5.9239399999999998E-2</c:v>
                </c:pt>
                <c:pt idx="35762">
                  <c:v>-5.4380400000000002E-2</c:v>
                </c:pt>
                <c:pt idx="35763">
                  <c:v>-3.4468699999999998E-2</c:v>
                </c:pt>
                <c:pt idx="35764">
                  <c:v>-3.8368199999999998E-2</c:v>
                </c:pt>
                <c:pt idx="35765">
                  <c:v>-5.4579700000000002E-2</c:v>
                </c:pt>
                <c:pt idx="35766">
                  <c:v>-4.52194E-2</c:v>
                </c:pt>
                <c:pt idx="35767">
                  <c:v>-3.3930799999999997E-2</c:v>
                </c:pt>
                <c:pt idx="35768">
                  <c:v>-1.5893000000000001E-2</c:v>
                </c:pt>
                <c:pt idx="35769">
                  <c:v>-3.6555299999999999E-2</c:v>
                </c:pt>
                <c:pt idx="35770">
                  <c:v>-3.82843E-2</c:v>
                </c:pt>
                <c:pt idx="35771">
                  <c:v>-3.9057700000000001E-2</c:v>
                </c:pt>
                <c:pt idx="35772">
                  <c:v>-1.3865499999999999E-2</c:v>
                </c:pt>
                <c:pt idx="35773">
                  <c:v>-6.7653699999999997E-3</c:v>
                </c:pt>
                <c:pt idx="35774">
                  <c:v>-1.6466100000000001E-2</c:v>
                </c:pt>
                <c:pt idx="35775">
                  <c:v>-1.5148200000000001E-2</c:v>
                </c:pt>
                <c:pt idx="35776">
                  <c:v>-8.0108599999999999E-3</c:v>
                </c:pt>
                <c:pt idx="35777">
                  <c:v>-2.9029799999999999E-3</c:v>
                </c:pt>
                <c:pt idx="35778">
                  <c:v>-1.2984300000000001E-2</c:v>
                </c:pt>
                <c:pt idx="35779">
                  <c:v>-1.1795999999999999E-2</c:v>
                </c:pt>
                <c:pt idx="35780">
                  <c:v>-2.67982E-4</c:v>
                </c:pt>
                <c:pt idx="35781">
                  <c:v>-8.1920599999999993E-3</c:v>
                </c:pt>
                <c:pt idx="35782">
                  <c:v>-6.1340300000000004E-3</c:v>
                </c:pt>
                <c:pt idx="35783">
                  <c:v>-6.0367600000000004E-3</c:v>
                </c:pt>
                <c:pt idx="35784">
                  <c:v>5.5189100000000001E-3</c:v>
                </c:pt>
                <c:pt idx="35785">
                  <c:v>-1.6595800000000001E-2</c:v>
                </c:pt>
                <c:pt idx="35786">
                  <c:v>-2.3685500000000002E-2</c:v>
                </c:pt>
                <c:pt idx="35787">
                  <c:v>-1.7909999999999999E-2</c:v>
                </c:pt>
                <c:pt idx="35788">
                  <c:v>-2.5716800000000001E-2</c:v>
                </c:pt>
                <c:pt idx="35789">
                  <c:v>-1.4031399999999999E-2</c:v>
                </c:pt>
                <c:pt idx="35790">
                  <c:v>-2.25496E-2</c:v>
                </c:pt>
                <c:pt idx="35791">
                  <c:v>-2.4042099999999999E-3</c:v>
                </c:pt>
                <c:pt idx="35792">
                  <c:v>-2.8924900000000002E-3</c:v>
                </c:pt>
                <c:pt idx="35793">
                  <c:v>1.07765E-4</c:v>
                </c:pt>
                <c:pt idx="35794">
                  <c:v>4.7731400000000004E-3</c:v>
                </c:pt>
                <c:pt idx="35795">
                  <c:v>-3.7958100000000002E-2</c:v>
                </c:pt>
                <c:pt idx="35796">
                  <c:v>-1.9450200000000001E-2</c:v>
                </c:pt>
                <c:pt idx="35797">
                  <c:v>-1.4441499999999999E-2</c:v>
                </c:pt>
                <c:pt idx="35798">
                  <c:v>-1.37787E-2</c:v>
                </c:pt>
                <c:pt idx="35799">
                  <c:v>-3.1304400000000003E-2</c:v>
                </c:pt>
                <c:pt idx="35800">
                  <c:v>-2.20003E-2</c:v>
                </c:pt>
                <c:pt idx="35801">
                  <c:v>-2.4497999999999999E-2</c:v>
                </c:pt>
                <c:pt idx="35802">
                  <c:v>-2.7761499999999998E-3</c:v>
                </c:pt>
                <c:pt idx="35803">
                  <c:v>-1.86996E-2</c:v>
                </c:pt>
                <c:pt idx="35804">
                  <c:v>-1.8142700000000001E-2</c:v>
                </c:pt>
                <c:pt idx="35805">
                  <c:v>-2.49949E-2</c:v>
                </c:pt>
                <c:pt idx="35806">
                  <c:v>-2.7447699999999998E-2</c:v>
                </c:pt>
                <c:pt idx="35807">
                  <c:v>-1.86605E-2</c:v>
                </c:pt>
                <c:pt idx="35808">
                  <c:v>-2.58169E-2</c:v>
                </c:pt>
                <c:pt idx="35809">
                  <c:v>-1.27525E-2</c:v>
                </c:pt>
                <c:pt idx="35810">
                  <c:v>-1.47352E-2</c:v>
                </c:pt>
                <c:pt idx="35811">
                  <c:v>-2.0400999999999999E-2</c:v>
                </c:pt>
                <c:pt idx="35812">
                  <c:v>-1.6077999999999999E-2</c:v>
                </c:pt>
                <c:pt idx="35813">
                  <c:v>-1.9523599999999999E-2</c:v>
                </c:pt>
                <c:pt idx="35814">
                  <c:v>-2.60792E-2</c:v>
                </c:pt>
                <c:pt idx="35815">
                  <c:v>-2.4084999999999999E-2</c:v>
                </c:pt>
                <c:pt idx="35816">
                  <c:v>-2.6908899999999999E-2</c:v>
                </c:pt>
                <c:pt idx="35817">
                  <c:v>-2.57282E-2</c:v>
                </c:pt>
                <c:pt idx="35818">
                  <c:v>-2.7916E-2</c:v>
                </c:pt>
                <c:pt idx="35819">
                  <c:v>-1.6609200000000001E-2</c:v>
                </c:pt>
                <c:pt idx="35820">
                  <c:v>-2.0109200000000001E-2</c:v>
                </c:pt>
                <c:pt idx="35821">
                  <c:v>-2.6052499999999999E-2</c:v>
                </c:pt>
                <c:pt idx="35822">
                  <c:v>-2.8407100000000001E-2</c:v>
                </c:pt>
                <c:pt idx="35823">
                  <c:v>-2.7229300000000001E-2</c:v>
                </c:pt>
                <c:pt idx="35824">
                  <c:v>-2.06585E-2</c:v>
                </c:pt>
                <c:pt idx="35825">
                  <c:v>-2.6362400000000001E-2</c:v>
                </c:pt>
                <c:pt idx="35826">
                  <c:v>-2.62499E-2</c:v>
                </c:pt>
                <c:pt idx="35827">
                  <c:v>-2.8504399999999999E-2</c:v>
                </c:pt>
                <c:pt idx="35828">
                  <c:v>-3.2868399999999999E-2</c:v>
                </c:pt>
                <c:pt idx="35829">
                  <c:v>-3.8358700000000003E-2</c:v>
                </c:pt>
                <c:pt idx="35830">
                  <c:v>-1.99814E-2</c:v>
                </c:pt>
                <c:pt idx="35831">
                  <c:v>-5.25093E-3</c:v>
                </c:pt>
                <c:pt idx="35832">
                  <c:v>-1.76201E-2</c:v>
                </c:pt>
                <c:pt idx="35833">
                  <c:v>-4.2732199999999998E-2</c:v>
                </c:pt>
                <c:pt idx="35834">
                  <c:v>-3.4931200000000003E-2</c:v>
                </c:pt>
                <c:pt idx="35835">
                  <c:v>-1.0722199999999999E-2</c:v>
                </c:pt>
                <c:pt idx="35836">
                  <c:v>-2.2773700000000001E-2</c:v>
                </c:pt>
                <c:pt idx="35837">
                  <c:v>-2.22626E-2</c:v>
                </c:pt>
                <c:pt idx="35838">
                  <c:v>-8.8043199999999992E-3</c:v>
                </c:pt>
                <c:pt idx="35839">
                  <c:v>-9.9554099999999996E-3</c:v>
                </c:pt>
                <c:pt idx="35840">
                  <c:v>-5.5360799999999996E-3</c:v>
                </c:pt>
                <c:pt idx="35841">
                  <c:v>-7.8687700000000006E-3</c:v>
                </c:pt>
                <c:pt idx="35842">
                  <c:v>-6.0930300000000001E-3</c:v>
                </c:pt>
                <c:pt idx="35843">
                  <c:v>6.6947899999999995E-4</c:v>
                </c:pt>
                <c:pt idx="35844">
                  <c:v>-5.84126E-3</c:v>
                </c:pt>
                <c:pt idx="35845">
                  <c:v>-1.3067199999999999E-2</c:v>
                </c:pt>
                <c:pt idx="35846">
                  <c:v>-1.31941E-2</c:v>
                </c:pt>
                <c:pt idx="35847">
                  <c:v>-8.2712199999999993E-3</c:v>
                </c:pt>
                <c:pt idx="35848">
                  <c:v>7.8430199999999992E-3</c:v>
                </c:pt>
                <c:pt idx="35849">
                  <c:v>6.69098E-3</c:v>
                </c:pt>
                <c:pt idx="35850">
                  <c:v>-1.63746E-2</c:v>
                </c:pt>
                <c:pt idx="35851">
                  <c:v>-7.4110000000000001E-3</c:v>
                </c:pt>
                <c:pt idx="35852">
                  <c:v>-1.6461400000000001E-2</c:v>
                </c:pt>
                <c:pt idx="35853">
                  <c:v>-1.4622700000000001E-2</c:v>
                </c:pt>
                <c:pt idx="35854">
                  <c:v>-4.45175E-3</c:v>
                </c:pt>
                <c:pt idx="35855">
                  <c:v>3.0221900000000001E-3</c:v>
                </c:pt>
                <c:pt idx="35856">
                  <c:v>3.44181E-3</c:v>
                </c:pt>
                <c:pt idx="35857">
                  <c:v>-7.9870199999999992E-3</c:v>
                </c:pt>
                <c:pt idx="35858">
                  <c:v>-6.9560999999999998E-3</c:v>
                </c:pt>
                <c:pt idx="35859">
                  <c:v>9.8257099999999997E-3</c:v>
                </c:pt>
                <c:pt idx="35860">
                  <c:v>1.8671E-2</c:v>
                </c:pt>
                <c:pt idx="35861">
                  <c:v>-1.6765599999999999E-3</c:v>
                </c:pt>
                <c:pt idx="35862">
                  <c:v>-2.39534E-2</c:v>
                </c:pt>
                <c:pt idx="35863">
                  <c:v>-1.92165E-3</c:v>
                </c:pt>
                <c:pt idx="35864">
                  <c:v>9.3021400000000004E-3</c:v>
                </c:pt>
                <c:pt idx="35865">
                  <c:v>1.1335400000000001E-2</c:v>
                </c:pt>
                <c:pt idx="35866">
                  <c:v>-3.0279199999999999E-3</c:v>
                </c:pt>
                <c:pt idx="35867">
                  <c:v>1.12619E-2</c:v>
                </c:pt>
                <c:pt idx="35868">
                  <c:v>4.8103299999999998E-3</c:v>
                </c:pt>
                <c:pt idx="35869">
                  <c:v>-1.9499800000000001E-2</c:v>
                </c:pt>
                <c:pt idx="35870">
                  <c:v>-1.1405E-2</c:v>
                </c:pt>
                <c:pt idx="35871">
                  <c:v>-2.9182399999999999E-4</c:v>
                </c:pt>
                <c:pt idx="35872">
                  <c:v>1.66321E-3</c:v>
                </c:pt>
                <c:pt idx="35873">
                  <c:v>-1.2846E-2</c:v>
                </c:pt>
                <c:pt idx="35874">
                  <c:v>-2.9409399999999999E-2</c:v>
                </c:pt>
                <c:pt idx="35875">
                  <c:v>-2.06661E-2</c:v>
                </c:pt>
                <c:pt idx="35876">
                  <c:v>-2.3137999999999999E-2</c:v>
                </c:pt>
                <c:pt idx="35877">
                  <c:v>-2.5498400000000001E-2</c:v>
                </c:pt>
                <c:pt idx="35878">
                  <c:v>-2.7462E-2</c:v>
                </c:pt>
                <c:pt idx="35879">
                  <c:v>-3.84426E-2</c:v>
                </c:pt>
                <c:pt idx="35880">
                  <c:v>-3.1559900000000002E-2</c:v>
                </c:pt>
                <c:pt idx="35881">
                  <c:v>-4.1765200000000002E-2</c:v>
                </c:pt>
                <c:pt idx="35882">
                  <c:v>-3.9393400000000002E-2</c:v>
                </c:pt>
                <c:pt idx="35883">
                  <c:v>-2.5937999999999999E-2</c:v>
                </c:pt>
                <c:pt idx="35884">
                  <c:v>-9.4404199999999997E-3</c:v>
                </c:pt>
                <c:pt idx="35885">
                  <c:v>-2.4982500000000001E-2</c:v>
                </c:pt>
                <c:pt idx="35886">
                  <c:v>-3.26872E-2</c:v>
                </c:pt>
                <c:pt idx="35887">
                  <c:v>-1.9033399999999999E-2</c:v>
                </c:pt>
                <c:pt idx="35888">
                  <c:v>-8.5945099999999996E-3</c:v>
                </c:pt>
                <c:pt idx="35889">
                  <c:v>-1.4977499999999999E-2</c:v>
                </c:pt>
                <c:pt idx="35890">
                  <c:v>-1.2188900000000001E-2</c:v>
                </c:pt>
                <c:pt idx="35891">
                  <c:v>-1.70879E-2</c:v>
                </c:pt>
                <c:pt idx="35892">
                  <c:v>-1.45521E-2</c:v>
                </c:pt>
                <c:pt idx="35893">
                  <c:v>8.6727100000000001E-3</c:v>
                </c:pt>
                <c:pt idx="35894">
                  <c:v>-1.0833699999999999E-3</c:v>
                </c:pt>
                <c:pt idx="35895">
                  <c:v>1.1883700000000001E-2</c:v>
                </c:pt>
                <c:pt idx="35896">
                  <c:v>1.4943100000000001E-2</c:v>
                </c:pt>
                <c:pt idx="35897">
                  <c:v>1.0644900000000001E-2</c:v>
                </c:pt>
                <c:pt idx="35898">
                  <c:v>8.0146799999999997E-3</c:v>
                </c:pt>
                <c:pt idx="35899">
                  <c:v>9.2964199999999997E-3</c:v>
                </c:pt>
                <c:pt idx="35900">
                  <c:v>1.4233600000000001E-2</c:v>
                </c:pt>
                <c:pt idx="35901">
                  <c:v>2.0088200000000001E-2</c:v>
                </c:pt>
                <c:pt idx="35902">
                  <c:v>1.3574599999999999E-2</c:v>
                </c:pt>
                <c:pt idx="35903">
                  <c:v>2.2331199999999999E-2</c:v>
                </c:pt>
                <c:pt idx="35904">
                  <c:v>3.3968900000000003E-2</c:v>
                </c:pt>
                <c:pt idx="35905">
                  <c:v>3.2280900000000001E-2</c:v>
                </c:pt>
                <c:pt idx="35906">
                  <c:v>2.61745E-2</c:v>
                </c:pt>
                <c:pt idx="35907">
                  <c:v>2.8937299999999999E-2</c:v>
                </c:pt>
                <c:pt idx="35908">
                  <c:v>3.2108299999999999E-2</c:v>
                </c:pt>
                <c:pt idx="35909">
                  <c:v>1.00918E-2</c:v>
                </c:pt>
                <c:pt idx="35910">
                  <c:v>1.11856E-2</c:v>
                </c:pt>
                <c:pt idx="35911">
                  <c:v>2.1038999999999999E-2</c:v>
                </c:pt>
                <c:pt idx="35912">
                  <c:v>2.8755200000000002E-2</c:v>
                </c:pt>
                <c:pt idx="35913">
                  <c:v>1.24435E-2</c:v>
                </c:pt>
                <c:pt idx="35914">
                  <c:v>2.3871400000000001E-2</c:v>
                </c:pt>
                <c:pt idx="35915">
                  <c:v>3.7552799999999997E-2</c:v>
                </c:pt>
                <c:pt idx="35916">
                  <c:v>3.7408799999999999E-2</c:v>
                </c:pt>
                <c:pt idx="35917">
                  <c:v>2.5081599999999999E-2</c:v>
                </c:pt>
                <c:pt idx="35918">
                  <c:v>3.2192199999999997E-2</c:v>
                </c:pt>
                <c:pt idx="35919">
                  <c:v>8.6469700000000004E-3</c:v>
                </c:pt>
                <c:pt idx="35920">
                  <c:v>1.59883E-2</c:v>
                </c:pt>
                <c:pt idx="35921">
                  <c:v>7.5988799999999997E-3</c:v>
                </c:pt>
                <c:pt idx="35922">
                  <c:v>1.80225E-2</c:v>
                </c:pt>
                <c:pt idx="35923">
                  <c:v>1.8843700000000001E-2</c:v>
                </c:pt>
                <c:pt idx="35924">
                  <c:v>9.5243499999999991E-3</c:v>
                </c:pt>
                <c:pt idx="35925">
                  <c:v>1.39437E-2</c:v>
                </c:pt>
                <c:pt idx="35926">
                  <c:v>2.5941800000000001E-2</c:v>
                </c:pt>
                <c:pt idx="35927">
                  <c:v>2.20594E-2</c:v>
                </c:pt>
                <c:pt idx="35928">
                  <c:v>1.8633799999999999E-2</c:v>
                </c:pt>
                <c:pt idx="35929">
                  <c:v>1.55706E-2</c:v>
                </c:pt>
                <c:pt idx="35930">
                  <c:v>1.39618E-2</c:v>
                </c:pt>
                <c:pt idx="35931">
                  <c:v>1.6610099999999999E-2</c:v>
                </c:pt>
                <c:pt idx="35932">
                  <c:v>2.0766300000000001E-2</c:v>
                </c:pt>
                <c:pt idx="35933">
                  <c:v>1.3146400000000001E-2</c:v>
                </c:pt>
                <c:pt idx="35934">
                  <c:v>1.6877199999999998E-2</c:v>
                </c:pt>
                <c:pt idx="35935">
                  <c:v>1.42679E-2</c:v>
                </c:pt>
                <c:pt idx="35936">
                  <c:v>3.1150799999999999E-2</c:v>
                </c:pt>
                <c:pt idx="35937">
                  <c:v>2.4912799999999999E-2</c:v>
                </c:pt>
                <c:pt idx="35938">
                  <c:v>1.9854500000000001E-2</c:v>
                </c:pt>
                <c:pt idx="35939">
                  <c:v>1.0384600000000001E-2</c:v>
                </c:pt>
                <c:pt idx="35940">
                  <c:v>1.44806E-2</c:v>
                </c:pt>
                <c:pt idx="35941">
                  <c:v>1.13449E-2</c:v>
                </c:pt>
                <c:pt idx="35942">
                  <c:v>1.25694E-3</c:v>
                </c:pt>
                <c:pt idx="35943">
                  <c:v>8.8558200000000004E-3</c:v>
                </c:pt>
                <c:pt idx="35944">
                  <c:v>5.33199E-3</c:v>
                </c:pt>
                <c:pt idx="35945">
                  <c:v>2.0179699999999998E-2</c:v>
                </c:pt>
                <c:pt idx="35946">
                  <c:v>2.1246000000000001E-2</c:v>
                </c:pt>
                <c:pt idx="35947">
                  <c:v>1.3030999999999999E-2</c:v>
                </c:pt>
                <c:pt idx="35948">
                  <c:v>7.4872999999999997E-3</c:v>
                </c:pt>
                <c:pt idx="35949">
                  <c:v>3.9138799999999998E-3</c:v>
                </c:pt>
                <c:pt idx="35950">
                  <c:v>6.1063799999999998E-3</c:v>
                </c:pt>
                <c:pt idx="35951">
                  <c:v>1.2353899999999999E-2</c:v>
                </c:pt>
                <c:pt idx="35952">
                  <c:v>7.1563699999999996E-3</c:v>
                </c:pt>
                <c:pt idx="35953">
                  <c:v>2.3946800000000002E-3</c:v>
                </c:pt>
                <c:pt idx="35954">
                  <c:v>1.0747899999999999E-3</c:v>
                </c:pt>
                <c:pt idx="35955">
                  <c:v>1.0034599999999999E-2</c:v>
                </c:pt>
                <c:pt idx="35956">
                  <c:v>2.3961099999999999E-2</c:v>
                </c:pt>
                <c:pt idx="35957">
                  <c:v>1.3066299999999999E-2</c:v>
                </c:pt>
                <c:pt idx="35958">
                  <c:v>6.0358E-3</c:v>
                </c:pt>
                <c:pt idx="35959">
                  <c:v>3.5953500000000002E-3</c:v>
                </c:pt>
                <c:pt idx="35960">
                  <c:v>1.51463E-2</c:v>
                </c:pt>
                <c:pt idx="35961">
                  <c:v>-2.06661E-3</c:v>
                </c:pt>
                <c:pt idx="35962">
                  <c:v>3.77655E-3</c:v>
                </c:pt>
                <c:pt idx="35963">
                  <c:v>-1.03502E-2</c:v>
                </c:pt>
                <c:pt idx="35964">
                  <c:v>1.5485799999999999E-2</c:v>
                </c:pt>
                <c:pt idx="35965">
                  <c:v>1.5458100000000001E-2</c:v>
                </c:pt>
                <c:pt idx="35966">
                  <c:v>1.88503E-2</c:v>
                </c:pt>
                <c:pt idx="35967">
                  <c:v>3.9127299999999997E-2</c:v>
                </c:pt>
                <c:pt idx="35968">
                  <c:v>1.7800300000000002E-2</c:v>
                </c:pt>
                <c:pt idx="35969">
                  <c:v>1.3438200000000001E-2</c:v>
                </c:pt>
                <c:pt idx="35970">
                  <c:v>5.3739499999999997E-3</c:v>
                </c:pt>
                <c:pt idx="35971">
                  <c:v>1.65129E-2</c:v>
                </c:pt>
                <c:pt idx="35972">
                  <c:v>9.6159000000000001E-3</c:v>
                </c:pt>
                <c:pt idx="35973">
                  <c:v>1.87855E-2</c:v>
                </c:pt>
                <c:pt idx="35974">
                  <c:v>1.09005E-3</c:v>
                </c:pt>
                <c:pt idx="35975">
                  <c:v>1.5173900000000001E-2</c:v>
                </c:pt>
                <c:pt idx="35976">
                  <c:v>3.4562099999999998E-2</c:v>
                </c:pt>
                <c:pt idx="35977">
                  <c:v>2.4967199999999998E-2</c:v>
                </c:pt>
                <c:pt idx="35978">
                  <c:v>2.631E-2</c:v>
                </c:pt>
                <c:pt idx="35979">
                  <c:v>2.4839400000000001E-2</c:v>
                </c:pt>
                <c:pt idx="35980">
                  <c:v>2.4119399999999999E-2</c:v>
                </c:pt>
                <c:pt idx="35981">
                  <c:v>1.6649199999999999E-2</c:v>
                </c:pt>
                <c:pt idx="35982">
                  <c:v>1.8935199999999999E-2</c:v>
                </c:pt>
                <c:pt idx="35983">
                  <c:v>3.0136099999999999E-2</c:v>
                </c:pt>
                <c:pt idx="35984">
                  <c:v>2.9082299999999998E-2</c:v>
                </c:pt>
                <c:pt idx="35985">
                  <c:v>1.9333800000000002E-2</c:v>
                </c:pt>
                <c:pt idx="35986">
                  <c:v>9.7236600000000003E-3</c:v>
                </c:pt>
                <c:pt idx="35987">
                  <c:v>3.5786600000000002E-2</c:v>
                </c:pt>
                <c:pt idx="35988">
                  <c:v>3.9607999999999997E-2</c:v>
                </c:pt>
                <c:pt idx="35989">
                  <c:v>1.4586399999999999E-2</c:v>
                </c:pt>
                <c:pt idx="35990">
                  <c:v>1.47552E-2</c:v>
                </c:pt>
                <c:pt idx="35991">
                  <c:v>1.52721E-2</c:v>
                </c:pt>
                <c:pt idx="35992">
                  <c:v>1.54266E-2</c:v>
                </c:pt>
                <c:pt idx="35993">
                  <c:v>2.0835900000000001E-2</c:v>
                </c:pt>
                <c:pt idx="35994">
                  <c:v>2.0995099999999999E-2</c:v>
                </c:pt>
                <c:pt idx="35995">
                  <c:v>2.0695700000000001E-2</c:v>
                </c:pt>
                <c:pt idx="35996" formatCode="0.00E+00">
                  <c:v>2.9967299999999999E-2</c:v>
                </c:pt>
                <c:pt idx="35997">
                  <c:v>2.3656799999999999E-2</c:v>
                </c:pt>
                <c:pt idx="35998">
                  <c:v>2.6220299999999998E-2</c:v>
                </c:pt>
                <c:pt idx="35999">
                  <c:v>1.7938599999999999E-2</c:v>
                </c:pt>
                <c:pt idx="36000">
                  <c:v>3.9640399999999999E-2</c:v>
                </c:pt>
                <c:pt idx="36001">
                  <c:v>4.1759499999999998E-2</c:v>
                </c:pt>
                <c:pt idx="36002">
                  <c:v>3.25603E-2</c:v>
                </c:pt>
                <c:pt idx="36003">
                  <c:v>1.4472E-2</c:v>
                </c:pt>
                <c:pt idx="36004">
                  <c:v>1.5374199999999999E-2</c:v>
                </c:pt>
                <c:pt idx="36005">
                  <c:v>2.6948900000000001E-2</c:v>
                </c:pt>
                <c:pt idx="36006">
                  <c:v>2.7849200000000001E-2</c:v>
                </c:pt>
                <c:pt idx="36007">
                  <c:v>1.3672800000000001E-2</c:v>
                </c:pt>
                <c:pt idx="36008">
                  <c:v>3.1586599999999999E-2</c:v>
                </c:pt>
                <c:pt idx="36009">
                  <c:v>3.8436900000000003E-2</c:v>
                </c:pt>
                <c:pt idx="36010">
                  <c:v>1.8516500000000002E-2</c:v>
                </c:pt>
                <c:pt idx="36011">
                  <c:v>-1.8053100000000001E-3</c:v>
                </c:pt>
                <c:pt idx="36012">
                  <c:v>4.5634300000000003E-2</c:v>
                </c:pt>
                <c:pt idx="36013">
                  <c:v>5.0919499999999999E-2</c:v>
                </c:pt>
                <c:pt idx="36014">
                  <c:v>4.7031400000000001E-2</c:v>
                </c:pt>
                <c:pt idx="36015">
                  <c:v>3.7335399999999998E-2</c:v>
                </c:pt>
                <c:pt idx="36016">
                  <c:v>2.9639200000000001E-2</c:v>
                </c:pt>
                <c:pt idx="36017">
                  <c:v>5.2472100000000001E-2</c:v>
                </c:pt>
                <c:pt idx="36018">
                  <c:v>4.3397900000000003E-2</c:v>
                </c:pt>
                <c:pt idx="36019">
                  <c:v>2.87199E-2</c:v>
                </c:pt>
                <c:pt idx="36020">
                  <c:v>4.3833700000000003E-2</c:v>
                </c:pt>
                <c:pt idx="36021">
                  <c:v>3.5039899999999999E-2</c:v>
                </c:pt>
                <c:pt idx="36022">
                  <c:v>3.6296799999999997E-2</c:v>
                </c:pt>
                <c:pt idx="36023">
                  <c:v>4.04949E-2</c:v>
                </c:pt>
                <c:pt idx="36024">
                  <c:v>4.4286699999999998E-2</c:v>
                </c:pt>
                <c:pt idx="36025">
                  <c:v>5.5336999999999997E-2</c:v>
                </c:pt>
                <c:pt idx="36026">
                  <c:v>4.6037700000000001E-2</c:v>
                </c:pt>
                <c:pt idx="36027">
                  <c:v>2.81906E-2</c:v>
                </c:pt>
                <c:pt idx="36028">
                  <c:v>2.7688000000000001E-2</c:v>
                </c:pt>
                <c:pt idx="36029">
                  <c:v>3.1173699999999999E-2</c:v>
                </c:pt>
                <c:pt idx="36030">
                  <c:v>3.4955E-2</c:v>
                </c:pt>
                <c:pt idx="36031">
                  <c:v>2.1970699999999999E-2</c:v>
                </c:pt>
                <c:pt idx="36032">
                  <c:v>2.4522800000000001E-2</c:v>
                </c:pt>
                <c:pt idx="36033">
                  <c:v>3.5363199999999997E-2</c:v>
                </c:pt>
                <c:pt idx="36034">
                  <c:v>2.4663899999999999E-2</c:v>
                </c:pt>
                <c:pt idx="36035">
                  <c:v>1.8813099999999999E-2</c:v>
                </c:pt>
                <c:pt idx="36036">
                  <c:v>2.4119399999999999E-2</c:v>
                </c:pt>
                <c:pt idx="36037">
                  <c:v>4.5247999999999997E-2</c:v>
                </c:pt>
                <c:pt idx="36038">
                  <c:v>3.2357200000000003E-2</c:v>
                </c:pt>
                <c:pt idx="36039">
                  <c:v>2.9789900000000001E-2</c:v>
                </c:pt>
                <c:pt idx="36040">
                  <c:v>3.40834E-2</c:v>
                </c:pt>
                <c:pt idx="36041">
                  <c:v>4.62399E-2</c:v>
                </c:pt>
                <c:pt idx="36042">
                  <c:v>3.9889300000000003E-2</c:v>
                </c:pt>
                <c:pt idx="36043">
                  <c:v>4.3551399999999997E-2</c:v>
                </c:pt>
                <c:pt idx="36044">
                  <c:v>2.6099199999999999E-2</c:v>
                </c:pt>
                <c:pt idx="36045">
                  <c:v>2.6676200000000001E-2</c:v>
                </c:pt>
                <c:pt idx="36046">
                  <c:v>3.0795099999999999E-2</c:v>
                </c:pt>
                <c:pt idx="36047">
                  <c:v>2.9382700000000001E-2</c:v>
                </c:pt>
                <c:pt idx="36048">
                  <c:v>1.7282499999999999E-2</c:v>
                </c:pt>
                <c:pt idx="36049">
                  <c:v>2.0075800000000001E-2</c:v>
                </c:pt>
                <c:pt idx="36050">
                  <c:v>3.8098300000000002E-2</c:v>
                </c:pt>
                <c:pt idx="36051">
                  <c:v>3.9423899999999998E-2</c:v>
                </c:pt>
                <c:pt idx="36052">
                  <c:v>2.0605100000000001E-2</c:v>
                </c:pt>
                <c:pt idx="36053">
                  <c:v>1.36805E-2</c:v>
                </c:pt>
                <c:pt idx="36054">
                  <c:v>3.0363100000000001E-2</c:v>
                </c:pt>
                <c:pt idx="36055">
                  <c:v>2.0944600000000001E-2</c:v>
                </c:pt>
                <c:pt idx="36056">
                  <c:v>2.5397300000000001E-2</c:v>
                </c:pt>
                <c:pt idx="36057">
                  <c:v>1.7180399999999998E-2</c:v>
                </c:pt>
                <c:pt idx="36058">
                  <c:v>1.95303E-2</c:v>
                </c:pt>
                <c:pt idx="36059">
                  <c:v>2.3086499999999999E-2</c:v>
                </c:pt>
                <c:pt idx="36060">
                  <c:v>1.9706700000000001E-2</c:v>
                </c:pt>
                <c:pt idx="36061">
                  <c:v>1.1775000000000001E-2</c:v>
                </c:pt>
                <c:pt idx="36062">
                  <c:v>8.4361999999999996E-3</c:v>
                </c:pt>
                <c:pt idx="36063">
                  <c:v>3.5009400000000001E-3</c:v>
                </c:pt>
                <c:pt idx="36064" formatCode="0.00E+00">
                  <c:v>1.7121299999999999E-2</c:v>
                </c:pt>
                <c:pt idx="36065">
                  <c:v>1.07183E-2</c:v>
                </c:pt>
                <c:pt idx="36066">
                  <c:v>9.8295199999999996E-3</c:v>
                </c:pt>
                <c:pt idx="36067">
                  <c:v>2.0054800000000001E-2</c:v>
                </c:pt>
                <c:pt idx="36068" formatCode="0.00E+00">
                  <c:v>3.2846500000000001E-2</c:v>
                </c:pt>
                <c:pt idx="36069">
                  <c:v>1.44911E-2</c:v>
                </c:pt>
                <c:pt idx="36070">
                  <c:v>1.89228E-2</c:v>
                </c:pt>
                <c:pt idx="36071">
                  <c:v>-5.6896200000000003E-3</c:v>
                </c:pt>
                <c:pt idx="36072">
                  <c:v>2.07701E-2</c:v>
                </c:pt>
                <c:pt idx="36073">
                  <c:v>4.9171400000000004E-3</c:v>
                </c:pt>
                <c:pt idx="36074">
                  <c:v>1.07832E-2</c:v>
                </c:pt>
                <c:pt idx="36075">
                  <c:v>1.6116100000000001E-2</c:v>
                </c:pt>
                <c:pt idx="36076">
                  <c:v>1.8599500000000001E-2</c:v>
                </c:pt>
                <c:pt idx="36077">
                  <c:v>1.35841E-2</c:v>
                </c:pt>
                <c:pt idx="36078">
                  <c:v>2.1779099999999999E-2</c:v>
                </c:pt>
                <c:pt idx="36079">
                  <c:v>9.5367400000000001E-3</c:v>
                </c:pt>
                <c:pt idx="36080">
                  <c:v>-2.0036699999999999E-3</c:v>
                </c:pt>
                <c:pt idx="36081">
                  <c:v>8.9864699999999999E-3</c:v>
                </c:pt>
                <c:pt idx="36082">
                  <c:v>5.5589699999999999E-3</c:v>
                </c:pt>
                <c:pt idx="36083">
                  <c:v>2.1941200000000001E-2</c:v>
                </c:pt>
                <c:pt idx="36084">
                  <c:v>1.14279E-2</c:v>
                </c:pt>
                <c:pt idx="36085">
                  <c:v>1.5750900000000002E-2</c:v>
                </c:pt>
                <c:pt idx="36086">
                  <c:v>1.0438899999999999E-2</c:v>
                </c:pt>
                <c:pt idx="36087">
                  <c:v>6.32572E-3</c:v>
                </c:pt>
                <c:pt idx="36088">
                  <c:v>1.14603E-2</c:v>
                </c:pt>
                <c:pt idx="36089">
                  <c:v>1.1903800000000001E-2</c:v>
                </c:pt>
                <c:pt idx="36090">
                  <c:v>1.47829E-2</c:v>
                </c:pt>
                <c:pt idx="36091">
                  <c:v>-6.8721800000000003E-3</c:v>
                </c:pt>
                <c:pt idx="36092">
                  <c:v>-7.6389299999999997E-4</c:v>
                </c:pt>
                <c:pt idx="36093">
                  <c:v>1.3301800000000001E-2</c:v>
                </c:pt>
                <c:pt idx="36094">
                  <c:v>1.4634100000000001E-2</c:v>
                </c:pt>
                <c:pt idx="36095">
                  <c:v>1.7009699999999999E-2</c:v>
                </c:pt>
                <c:pt idx="36096">
                  <c:v>9.9468199999999999E-4</c:v>
                </c:pt>
                <c:pt idx="36097">
                  <c:v>4.6024300000000002E-3</c:v>
                </c:pt>
                <c:pt idx="36098">
                  <c:v>1.0852799999999999E-2</c:v>
                </c:pt>
                <c:pt idx="36099">
                  <c:v>-7.6789900000000001E-3</c:v>
                </c:pt>
                <c:pt idx="36100">
                  <c:v>9.2477800000000006E-3</c:v>
                </c:pt>
                <c:pt idx="36101">
                  <c:v>4.1132E-3</c:v>
                </c:pt>
                <c:pt idx="36102">
                  <c:v>-1.7824200000000001E-3</c:v>
                </c:pt>
                <c:pt idx="36103">
                  <c:v>-1.1673E-3</c:v>
                </c:pt>
                <c:pt idx="36104">
                  <c:v>-7.1105999999999999E-3</c:v>
                </c:pt>
                <c:pt idx="36105">
                  <c:v>9.1419199999999996E-3</c:v>
                </c:pt>
                <c:pt idx="36106">
                  <c:v>9.9744800000000008E-3</c:v>
                </c:pt>
                <c:pt idx="36107">
                  <c:v>8.8243499999999999E-3</c:v>
                </c:pt>
                <c:pt idx="36108">
                  <c:v>-4.7597899999999999E-3</c:v>
                </c:pt>
                <c:pt idx="36109">
                  <c:v>-6.91414E-4</c:v>
                </c:pt>
                <c:pt idx="36110">
                  <c:v>-1.2445399999999999E-3</c:v>
                </c:pt>
                <c:pt idx="36111">
                  <c:v>3.50761E-3</c:v>
                </c:pt>
                <c:pt idx="36112">
                  <c:v>4.06647E-3</c:v>
                </c:pt>
                <c:pt idx="36113">
                  <c:v>2.1686600000000002E-3</c:v>
                </c:pt>
                <c:pt idx="36114">
                  <c:v>6.0958899999999996E-3</c:v>
                </c:pt>
                <c:pt idx="36115">
                  <c:v>1.5707E-3</c:v>
                </c:pt>
                <c:pt idx="36116">
                  <c:v>1.6425100000000002E-2</c:v>
                </c:pt>
                <c:pt idx="36117">
                  <c:v>1.28489E-2</c:v>
                </c:pt>
                <c:pt idx="36118">
                  <c:v>9.6941000000000006E-3</c:v>
                </c:pt>
                <c:pt idx="36119">
                  <c:v>9.4823800000000003E-3</c:v>
                </c:pt>
                <c:pt idx="36120">
                  <c:v>8.6469700000000004E-3</c:v>
                </c:pt>
                <c:pt idx="36121">
                  <c:v>1.2308100000000001E-2</c:v>
                </c:pt>
                <c:pt idx="36122">
                  <c:v>6.1645500000000004E-3</c:v>
                </c:pt>
                <c:pt idx="36123">
                  <c:v>1.0014500000000001E-2</c:v>
                </c:pt>
                <c:pt idx="36124">
                  <c:v>2.03571E-2</c:v>
                </c:pt>
                <c:pt idx="36125">
                  <c:v>5.6896200000000003E-3</c:v>
                </c:pt>
                <c:pt idx="36126">
                  <c:v>-2.45094E-3</c:v>
                </c:pt>
                <c:pt idx="36127">
                  <c:v>7.3623700000000005E-4</c:v>
                </c:pt>
                <c:pt idx="36128">
                  <c:v>-7.5292600000000003E-3</c:v>
                </c:pt>
                <c:pt idx="36129">
                  <c:v>-7.0686300000000002E-3</c:v>
                </c:pt>
                <c:pt idx="36130">
                  <c:v>1.9813500000000001E-2</c:v>
                </c:pt>
                <c:pt idx="36131">
                  <c:v>2.6322399999999999E-2</c:v>
                </c:pt>
                <c:pt idx="36132">
                  <c:v>2.3792299999999999E-2</c:v>
                </c:pt>
                <c:pt idx="36133">
                  <c:v>3.3762899999999998E-2</c:v>
                </c:pt>
                <c:pt idx="36134">
                  <c:v>4.4009199999999998E-2</c:v>
                </c:pt>
                <c:pt idx="36135">
                  <c:v>1.8285800000000001E-2</c:v>
                </c:pt>
                <c:pt idx="36136">
                  <c:v>1.44472E-2</c:v>
                </c:pt>
                <c:pt idx="36137">
                  <c:v>8.5496900000000004E-3</c:v>
                </c:pt>
                <c:pt idx="36138">
                  <c:v>5.7916599999999997E-3</c:v>
                </c:pt>
                <c:pt idx="36139">
                  <c:v>-4.9915300000000001E-3</c:v>
                </c:pt>
                <c:pt idx="36140">
                  <c:v>-1.09882E-2</c:v>
                </c:pt>
                <c:pt idx="36141">
                  <c:v>8.1939700000000001E-3</c:v>
                </c:pt>
                <c:pt idx="36142">
                  <c:v>-7.8792600000000008E-3</c:v>
                </c:pt>
                <c:pt idx="36143">
                  <c:v>-3.3130600000000001E-3</c:v>
                </c:pt>
                <c:pt idx="36144">
                  <c:v>-2.0859699999999998E-2</c:v>
                </c:pt>
                <c:pt idx="36145">
                  <c:v>-1.08509E-2</c:v>
                </c:pt>
                <c:pt idx="36146">
                  <c:v>-7.9936999999999994E-3</c:v>
                </c:pt>
                <c:pt idx="36147">
                  <c:v>-1.45597E-2</c:v>
                </c:pt>
                <c:pt idx="36148">
                  <c:v>-6.1426199999999997E-3</c:v>
                </c:pt>
                <c:pt idx="36149">
                  <c:v>-9.0045899999999998E-3</c:v>
                </c:pt>
                <c:pt idx="36150">
                  <c:v>-8.3065000000000005E-4</c:v>
                </c:pt>
                <c:pt idx="36151">
                  <c:v>1.2722E-3</c:v>
                </c:pt>
                <c:pt idx="36152">
                  <c:v>6.97136E-4</c:v>
                </c:pt>
                <c:pt idx="36153">
                  <c:v>-7.3356599999999999E-3</c:v>
                </c:pt>
                <c:pt idx="36154">
                  <c:v>-1.51234E-2</c:v>
                </c:pt>
                <c:pt idx="36155" formatCode="0.00E+00">
                  <c:v>-5.5313099999999997E-5</c:v>
                </c:pt>
                <c:pt idx="36156">
                  <c:v>5.4264099999999996E-3</c:v>
                </c:pt>
                <c:pt idx="36157">
                  <c:v>-5.4693199999999997E-3</c:v>
                </c:pt>
                <c:pt idx="36158">
                  <c:v>1.12915E-3</c:v>
                </c:pt>
                <c:pt idx="36159">
                  <c:v>-1.9446399999999999E-2</c:v>
                </c:pt>
                <c:pt idx="36160">
                  <c:v>-2.2197700000000001E-2</c:v>
                </c:pt>
                <c:pt idx="36161">
                  <c:v>-6.1101899999999997E-3</c:v>
                </c:pt>
                <c:pt idx="36162">
                  <c:v>-2.3352600000000001E-2</c:v>
                </c:pt>
                <c:pt idx="36163">
                  <c:v>-1.5725099999999999E-2</c:v>
                </c:pt>
                <c:pt idx="36164">
                  <c:v>-9.2487300000000001E-3</c:v>
                </c:pt>
                <c:pt idx="36165">
                  <c:v>-1.3303799999999999E-3</c:v>
                </c:pt>
                <c:pt idx="36166">
                  <c:v>-6.1378500000000003E-3</c:v>
                </c:pt>
                <c:pt idx="36167">
                  <c:v>-1.9567500000000002E-2</c:v>
                </c:pt>
                <c:pt idx="36168">
                  <c:v>-7.6293900000000002E-4</c:v>
                </c:pt>
                <c:pt idx="36169">
                  <c:v>-7.5263999999999999E-3</c:v>
                </c:pt>
                <c:pt idx="36170">
                  <c:v>-1.0149E-2</c:v>
                </c:pt>
                <c:pt idx="36171">
                  <c:v>-1.2919399999999999E-2</c:v>
                </c:pt>
                <c:pt idx="36172">
                  <c:v>-3.4275099999999999E-3</c:v>
                </c:pt>
                <c:pt idx="36173">
                  <c:v>-2.4433100000000002E-3</c:v>
                </c:pt>
                <c:pt idx="36174">
                  <c:v>-1.04761E-2</c:v>
                </c:pt>
                <c:pt idx="36175">
                  <c:v>-1.40696E-2</c:v>
                </c:pt>
                <c:pt idx="36176">
                  <c:v>-2.2583E-3</c:v>
                </c:pt>
                <c:pt idx="36177">
                  <c:v>1.6460400000000001E-3</c:v>
                </c:pt>
                <c:pt idx="36178">
                  <c:v>1.2311900000000001E-3</c:v>
                </c:pt>
                <c:pt idx="36179">
                  <c:v>-6.7129099999999999E-3</c:v>
                </c:pt>
                <c:pt idx="36180">
                  <c:v>-1.1462200000000001E-2</c:v>
                </c:pt>
                <c:pt idx="36181">
                  <c:v>-1.2073499999999999E-2</c:v>
                </c:pt>
                <c:pt idx="36182">
                  <c:v>-1.8787400000000001E-3</c:v>
                </c:pt>
                <c:pt idx="36183">
                  <c:v>-8.6975099999999999E-4</c:v>
                </c:pt>
                <c:pt idx="36184">
                  <c:v>-1.3970399999999999E-2</c:v>
                </c:pt>
                <c:pt idx="36185">
                  <c:v>-1.08366E-2</c:v>
                </c:pt>
                <c:pt idx="36186">
                  <c:v>5.7601899999999999E-4</c:v>
                </c:pt>
                <c:pt idx="36187">
                  <c:v>-8.0919300000000007E-3</c:v>
                </c:pt>
                <c:pt idx="36188">
                  <c:v>-1.98555E-3</c:v>
                </c:pt>
                <c:pt idx="36189">
                  <c:v>2.86674E-3</c:v>
                </c:pt>
                <c:pt idx="36190">
                  <c:v>-6.1349899999999999E-3</c:v>
                </c:pt>
                <c:pt idx="36191">
                  <c:v>-2.1942099999999999E-2</c:v>
                </c:pt>
                <c:pt idx="36192">
                  <c:v>-1.15709E-2</c:v>
                </c:pt>
                <c:pt idx="36193">
                  <c:v>-2.7275099999999998E-3</c:v>
                </c:pt>
                <c:pt idx="36194">
                  <c:v>-9.4947799999999995E-3</c:v>
                </c:pt>
                <c:pt idx="36195">
                  <c:v>-1.66912E-2</c:v>
                </c:pt>
                <c:pt idx="36196">
                  <c:v>-7.7247599999999998E-3</c:v>
                </c:pt>
                <c:pt idx="36197">
                  <c:v>-6.1416600000000002E-3</c:v>
                </c:pt>
                <c:pt idx="36198">
                  <c:v>-2.3555799999999998E-2</c:v>
                </c:pt>
                <c:pt idx="36199">
                  <c:v>-2.1408099999999999E-2</c:v>
                </c:pt>
                <c:pt idx="36200">
                  <c:v>-1.6517599999999999E-3</c:v>
                </c:pt>
                <c:pt idx="36201">
                  <c:v>-3.3559800000000002E-3</c:v>
                </c:pt>
                <c:pt idx="36202">
                  <c:v>-5.2490200000000001E-3</c:v>
                </c:pt>
                <c:pt idx="36203">
                  <c:v>-2.3133299999999999E-2</c:v>
                </c:pt>
                <c:pt idx="36204">
                  <c:v>6.9122300000000001E-3</c:v>
                </c:pt>
                <c:pt idx="36205">
                  <c:v>-8.9101800000000002E-3</c:v>
                </c:pt>
                <c:pt idx="36206">
                  <c:v>1.7033599999999999E-2</c:v>
                </c:pt>
                <c:pt idx="36207">
                  <c:v>1.7091800000000001E-2</c:v>
                </c:pt>
                <c:pt idx="36208">
                  <c:v>3.7994399999999998E-3</c:v>
                </c:pt>
                <c:pt idx="36209">
                  <c:v>-6.0586900000000003E-3</c:v>
                </c:pt>
                <c:pt idx="36210">
                  <c:v>-3.8356800000000002E-3</c:v>
                </c:pt>
                <c:pt idx="36211" formatCode="0.00E+00">
                  <c:v>7.0571899999999994E-5</c:v>
                </c:pt>
                <c:pt idx="36212">
                  <c:v>-2.26021E-2</c:v>
                </c:pt>
                <c:pt idx="36213">
                  <c:v>-1.653E-2</c:v>
                </c:pt>
                <c:pt idx="36214">
                  <c:v>-2.2632599999999999E-2</c:v>
                </c:pt>
                <c:pt idx="36215">
                  <c:v>-3.1399700000000003E-2</c:v>
                </c:pt>
                <c:pt idx="36216">
                  <c:v>-4.3977700000000002E-2</c:v>
                </c:pt>
                <c:pt idx="36217">
                  <c:v>-2.0529700000000001E-2</c:v>
                </c:pt>
                <c:pt idx="36218">
                  <c:v>-2.3417500000000001E-2</c:v>
                </c:pt>
                <c:pt idx="36219">
                  <c:v>-3.2000500000000001E-2</c:v>
                </c:pt>
                <c:pt idx="36220">
                  <c:v>-4.0202099999999998E-2</c:v>
                </c:pt>
                <c:pt idx="36221">
                  <c:v>-2.9528599999999999E-2</c:v>
                </c:pt>
                <c:pt idx="36222">
                  <c:v>-2.4487499999999999E-2</c:v>
                </c:pt>
                <c:pt idx="36223">
                  <c:v>-3.7958100000000002E-2</c:v>
                </c:pt>
                <c:pt idx="36224">
                  <c:v>-3.3408199999999999E-2</c:v>
                </c:pt>
                <c:pt idx="36225">
                  <c:v>-1.24855E-2</c:v>
                </c:pt>
                <c:pt idx="36226">
                  <c:v>-2.5701499999999999E-2</c:v>
                </c:pt>
                <c:pt idx="36227">
                  <c:v>-1.24111E-2</c:v>
                </c:pt>
                <c:pt idx="36228">
                  <c:v>-9.5424700000000008E-3</c:v>
                </c:pt>
                <c:pt idx="36229">
                  <c:v>-6.32381E-3</c:v>
                </c:pt>
                <c:pt idx="36230">
                  <c:v>-6.4668700000000004E-3</c:v>
                </c:pt>
                <c:pt idx="36231">
                  <c:v>-8.4915200000000007E-3</c:v>
                </c:pt>
                <c:pt idx="36232">
                  <c:v>5.0449399999999997E-4</c:v>
                </c:pt>
                <c:pt idx="36233">
                  <c:v>-7.5492900000000002E-3</c:v>
                </c:pt>
                <c:pt idx="36234">
                  <c:v>-7.2631800000000002E-3</c:v>
                </c:pt>
                <c:pt idx="36235">
                  <c:v>-4.9896200000000002E-3</c:v>
                </c:pt>
                <c:pt idx="36236">
                  <c:v>-1.2331999999999999E-2</c:v>
                </c:pt>
                <c:pt idx="36237">
                  <c:v>-5.5656400000000002E-3</c:v>
                </c:pt>
                <c:pt idx="36238">
                  <c:v>1.11103E-2</c:v>
                </c:pt>
                <c:pt idx="36239">
                  <c:v>-2.8757999999999999E-2</c:v>
                </c:pt>
                <c:pt idx="36240">
                  <c:v>-2.9043200000000002E-2</c:v>
                </c:pt>
                <c:pt idx="36241">
                  <c:v>-1.4143000000000001E-3</c:v>
                </c:pt>
                <c:pt idx="36242">
                  <c:v>-6.3409800000000004E-3</c:v>
                </c:pt>
                <c:pt idx="36243">
                  <c:v>-1.3427700000000001E-3</c:v>
                </c:pt>
                <c:pt idx="36244">
                  <c:v>-3.0545200000000002E-2</c:v>
                </c:pt>
                <c:pt idx="36245">
                  <c:v>-7.9670000000000001E-3</c:v>
                </c:pt>
                <c:pt idx="36246">
                  <c:v>-2.8653100000000001E-2</c:v>
                </c:pt>
                <c:pt idx="36247">
                  <c:v>-1.32113E-2</c:v>
                </c:pt>
                <c:pt idx="36248">
                  <c:v>-2.2040400000000002E-2</c:v>
                </c:pt>
                <c:pt idx="36249">
                  <c:v>-1.7125100000000001E-2</c:v>
                </c:pt>
                <c:pt idx="36250">
                  <c:v>-1.5648800000000001E-2</c:v>
                </c:pt>
                <c:pt idx="36251">
                  <c:v>-5.0783199999999999E-3</c:v>
                </c:pt>
                <c:pt idx="36252">
                  <c:v>-1.8989599999999999E-2</c:v>
                </c:pt>
                <c:pt idx="36253">
                  <c:v>-2.7315099999999998E-2</c:v>
                </c:pt>
                <c:pt idx="36254" formatCode="0.00E+00">
                  <c:v>-1.9840199999999999E-2</c:v>
                </c:pt>
                <c:pt idx="36255">
                  <c:v>-2.3545300000000002E-2</c:v>
                </c:pt>
                <c:pt idx="36256">
                  <c:v>6.1130500000000003E-4</c:v>
                </c:pt>
                <c:pt idx="36257">
                  <c:v>-1.3462999999999999E-2</c:v>
                </c:pt>
                <c:pt idx="36258">
                  <c:v>-6.1664600000000003E-3</c:v>
                </c:pt>
                <c:pt idx="36259">
                  <c:v>-1.8220900000000002E-2</c:v>
                </c:pt>
                <c:pt idx="36260">
                  <c:v>-1.8604300000000001E-2</c:v>
                </c:pt>
                <c:pt idx="36261">
                  <c:v>-2.2663099999999999E-2</c:v>
                </c:pt>
                <c:pt idx="36262">
                  <c:v>-1.8135100000000001E-2</c:v>
                </c:pt>
                <c:pt idx="36263">
                  <c:v>-1.68781E-2</c:v>
                </c:pt>
                <c:pt idx="36264">
                  <c:v>-4.0937399999999999E-2</c:v>
                </c:pt>
                <c:pt idx="36265">
                  <c:v>-2.7456299999999999E-2</c:v>
                </c:pt>
                <c:pt idx="36266">
                  <c:v>-2.7716600000000001E-2</c:v>
                </c:pt>
                <c:pt idx="36267">
                  <c:v>-4.6385799999999998E-2</c:v>
                </c:pt>
                <c:pt idx="36268">
                  <c:v>-5.0773600000000002E-2</c:v>
                </c:pt>
                <c:pt idx="36269">
                  <c:v>-2.37179E-2</c:v>
                </c:pt>
                <c:pt idx="36270">
                  <c:v>-2.4193800000000001E-2</c:v>
                </c:pt>
                <c:pt idx="36271">
                  <c:v>-5.4187800000000001E-2</c:v>
                </c:pt>
                <c:pt idx="36272">
                  <c:v>-5.13172E-2</c:v>
                </c:pt>
                <c:pt idx="36273">
                  <c:v>-3.7288700000000001E-2</c:v>
                </c:pt>
                <c:pt idx="36274">
                  <c:v>-2.6146900000000001E-2</c:v>
                </c:pt>
                <c:pt idx="36275">
                  <c:v>-3.6218599999999997E-2</c:v>
                </c:pt>
                <c:pt idx="36276">
                  <c:v>-2.1266899999999998E-2</c:v>
                </c:pt>
                <c:pt idx="36277">
                  <c:v>-1.88322E-2</c:v>
                </c:pt>
                <c:pt idx="36278">
                  <c:v>-2.8428100000000001E-2</c:v>
                </c:pt>
                <c:pt idx="36279">
                  <c:v>-3.5713200000000001E-2</c:v>
                </c:pt>
                <c:pt idx="36280">
                  <c:v>-1.70031E-2</c:v>
                </c:pt>
                <c:pt idx="36281">
                  <c:v>-2.38991E-2</c:v>
                </c:pt>
                <c:pt idx="36282">
                  <c:v>-2.2956799999999999E-2</c:v>
                </c:pt>
                <c:pt idx="36283">
                  <c:v>-1.12972E-2</c:v>
                </c:pt>
                <c:pt idx="36284">
                  <c:v>-2.58684E-2</c:v>
                </c:pt>
                <c:pt idx="36285">
                  <c:v>-1.8962900000000001E-2</c:v>
                </c:pt>
                <c:pt idx="36286">
                  <c:v>-1.89333E-2</c:v>
                </c:pt>
                <c:pt idx="36287">
                  <c:v>-1.13411E-2</c:v>
                </c:pt>
                <c:pt idx="36288">
                  <c:v>-2.6630399999999999E-2</c:v>
                </c:pt>
                <c:pt idx="36289">
                  <c:v>-1.73302E-2</c:v>
                </c:pt>
                <c:pt idx="36290">
                  <c:v>-1.9731499999999999E-3</c:v>
                </c:pt>
                <c:pt idx="36291">
                  <c:v>-2.2818600000000001E-2</c:v>
                </c:pt>
                <c:pt idx="36292">
                  <c:v>-2.90289E-2</c:v>
                </c:pt>
                <c:pt idx="36293">
                  <c:v>-1.35183E-2</c:v>
                </c:pt>
                <c:pt idx="36294">
                  <c:v>-3.1503700000000003E-2</c:v>
                </c:pt>
                <c:pt idx="36295">
                  <c:v>-2.8861999999999999E-2</c:v>
                </c:pt>
                <c:pt idx="36296">
                  <c:v>-3.7998200000000003E-2</c:v>
                </c:pt>
                <c:pt idx="36297">
                  <c:v>-3.2939000000000003E-2</c:v>
                </c:pt>
                <c:pt idx="36298">
                  <c:v>-2.3836099999999999E-2</c:v>
                </c:pt>
                <c:pt idx="36299">
                  <c:v>-2.9124299999999999E-2</c:v>
                </c:pt>
                <c:pt idx="36300">
                  <c:v>-2.2319800000000001E-2</c:v>
                </c:pt>
                <c:pt idx="36301">
                  <c:v>-2.92368E-2</c:v>
                </c:pt>
                <c:pt idx="36302">
                  <c:v>-1.9743900000000002E-2</c:v>
                </c:pt>
                <c:pt idx="36303">
                  <c:v>-1.4910700000000001E-2</c:v>
                </c:pt>
                <c:pt idx="36304">
                  <c:v>-2.3641599999999999E-2</c:v>
                </c:pt>
                <c:pt idx="36305">
                  <c:v>-1.2430200000000001E-2</c:v>
                </c:pt>
                <c:pt idx="36306">
                  <c:v>-1.2955700000000001E-2</c:v>
                </c:pt>
                <c:pt idx="36307">
                  <c:v>-1.02901E-2</c:v>
                </c:pt>
                <c:pt idx="36308">
                  <c:v>4.5423499999999997E-3</c:v>
                </c:pt>
                <c:pt idx="36309">
                  <c:v>7.3766700000000001E-3</c:v>
                </c:pt>
                <c:pt idx="36310">
                  <c:v>-1.5913E-2</c:v>
                </c:pt>
                <c:pt idx="36311">
                  <c:v>-7.7304799999999996E-3</c:v>
                </c:pt>
                <c:pt idx="36312">
                  <c:v>-1.41487E-2</c:v>
                </c:pt>
                <c:pt idx="36313">
                  <c:v>-1.3177899999999999E-2</c:v>
                </c:pt>
                <c:pt idx="36314">
                  <c:v>-6.8082799999999999E-3</c:v>
                </c:pt>
                <c:pt idx="36315">
                  <c:v>-1.439E-2</c:v>
                </c:pt>
                <c:pt idx="36316">
                  <c:v>-1.0416E-2</c:v>
                </c:pt>
                <c:pt idx="36317">
                  <c:v>-1.8916100000000002E-2</c:v>
                </c:pt>
                <c:pt idx="36318">
                  <c:v>1.7957699999999999E-3</c:v>
                </c:pt>
                <c:pt idx="36319">
                  <c:v>3.7670100000000001E-4</c:v>
                </c:pt>
                <c:pt idx="36320">
                  <c:v>-4.8932999999999997E-3</c:v>
                </c:pt>
                <c:pt idx="36321">
                  <c:v>4.0531200000000001E-4</c:v>
                </c:pt>
                <c:pt idx="36322">
                  <c:v>1.8405900000000001E-4</c:v>
                </c:pt>
                <c:pt idx="36323">
                  <c:v>-1.12362E-2</c:v>
                </c:pt>
                <c:pt idx="36324">
                  <c:v>-1.24531E-2</c:v>
                </c:pt>
                <c:pt idx="36325">
                  <c:v>4.06837E-3</c:v>
                </c:pt>
                <c:pt idx="36326">
                  <c:v>2.0284700000000001E-3</c:v>
                </c:pt>
                <c:pt idx="36327">
                  <c:v>-1.36499E-2</c:v>
                </c:pt>
                <c:pt idx="36328">
                  <c:v>-1.26591E-2</c:v>
                </c:pt>
                <c:pt idx="36329">
                  <c:v>-6.3953400000000002E-3</c:v>
                </c:pt>
                <c:pt idx="36330">
                  <c:v>-6.38866E-3</c:v>
                </c:pt>
                <c:pt idx="36331">
                  <c:v>-3.34549E-3</c:v>
                </c:pt>
                <c:pt idx="36332">
                  <c:v>1.5358E-2</c:v>
                </c:pt>
                <c:pt idx="36333">
                  <c:v>-1.13163E-2</c:v>
                </c:pt>
                <c:pt idx="36334">
                  <c:v>-3.7766500000000001E-2</c:v>
                </c:pt>
                <c:pt idx="36335">
                  <c:v>-6.8292600000000002E-3</c:v>
                </c:pt>
                <c:pt idx="36336">
                  <c:v>-2.2924400000000001E-2</c:v>
                </c:pt>
                <c:pt idx="36337">
                  <c:v>-2.4274799999999999E-2</c:v>
                </c:pt>
                <c:pt idx="36338">
                  <c:v>-2.27137E-2</c:v>
                </c:pt>
                <c:pt idx="36339">
                  <c:v>-4.282E-4</c:v>
                </c:pt>
                <c:pt idx="36340">
                  <c:v>-1.56107E-2</c:v>
                </c:pt>
                <c:pt idx="36341">
                  <c:v>-2.17094E-2</c:v>
                </c:pt>
                <c:pt idx="36342">
                  <c:v>-1.9240400000000001E-2</c:v>
                </c:pt>
                <c:pt idx="36343">
                  <c:v>-2.7916E-2</c:v>
                </c:pt>
                <c:pt idx="36344">
                  <c:v>-2.39201E-2</c:v>
                </c:pt>
                <c:pt idx="36345">
                  <c:v>-2.5154099999999999E-2</c:v>
                </c:pt>
                <c:pt idx="36346">
                  <c:v>-1.33381E-2</c:v>
                </c:pt>
                <c:pt idx="36347">
                  <c:v>-7.8191800000000002E-3</c:v>
                </c:pt>
                <c:pt idx="36348">
                  <c:v>-9.2496899999999996E-3</c:v>
                </c:pt>
                <c:pt idx="36349">
                  <c:v>-2.05784E-2</c:v>
                </c:pt>
                <c:pt idx="36350">
                  <c:v>-1.08509E-2</c:v>
                </c:pt>
                <c:pt idx="36351">
                  <c:v>-1.0938600000000001E-3</c:v>
                </c:pt>
                <c:pt idx="36352">
                  <c:v>-2.69194E-2</c:v>
                </c:pt>
                <c:pt idx="36353">
                  <c:v>-1.9068700000000001E-2</c:v>
                </c:pt>
                <c:pt idx="36354">
                  <c:v>-5.49316E-4</c:v>
                </c:pt>
                <c:pt idx="36355">
                  <c:v>-2.1080999999999999E-2</c:v>
                </c:pt>
                <c:pt idx="36356">
                  <c:v>-1.9865000000000001E-2</c:v>
                </c:pt>
                <c:pt idx="36357">
                  <c:v>2.16446E-2</c:v>
                </c:pt>
                <c:pt idx="36358">
                  <c:v>1.55602E-2</c:v>
                </c:pt>
                <c:pt idx="36359">
                  <c:v>6.6146900000000003E-3</c:v>
                </c:pt>
                <c:pt idx="36360">
                  <c:v>2.4129899999999999E-2</c:v>
                </c:pt>
                <c:pt idx="36361">
                  <c:v>-1.25694E-3</c:v>
                </c:pt>
                <c:pt idx="36362">
                  <c:v>1.0148000000000001E-2</c:v>
                </c:pt>
                <c:pt idx="36363">
                  <c:v>4.7979399999999997E-3</c:v>
                </c:pt>
                <c:pt idx="36364">
                  <c:v>1.35946E-2</c:v>
                </c:pt>
                <c:pt idx="36365">
                  <c:v>-1.6804699999999999E-2</c:v>
                </c:pt>
                <c:pt idx="36366">
                  <c:v>-1.4023799999999999E-2</c:v>
                </c:pt>
                <c:pt idx="36367">
                  <c:v>-2.7798699999999999E-2</c:v>
                </c:pt>
                <c:pt idx="36368">
                  <c:v>-1.4086700000000001E-2</c:v>
                </c:pt>
                <c:pt idx="36369">
                  <c:v>3.4799599999999998E-3</c:v>
                </c:pt>
                <c:pt idx="36370">
                  <c:v>-6.9427500000000001E-3</c:v>
                </c:pt>
                <c:pt idx="36371">
                  <c:v>6.4239500000000003E-3</c:v>
                </c:pt>
                <c:pt idx="36372">
                  <c:v>-1.92785E-2</c:v>
                </c:pt>
                <c:pt idx="36373">
                  <c:v>-2.5978099999999999E-3</c:v>
                </c:pt>
                <c:pt idx="36374">
                  <c:v>1.2065899999999999E-2</c:v>
                </c:pt>
                <c:pt idx="36375">
                  <c:v>-6.0367600000000004E-3</c:v>
                </c:pt>
                <c:pt idx="36376">
                  <c:v>-1.9079200000000001E-2</c:v>
                </c:pt>
                <c:pt idx="36377">
                  <c:v>-1.3581299999999999E-2</c:v>
                </c:pt>
                <c:pt idx="36378">
                  <c:v>-1.5292200000000001E-2</c:v>
                </c:pt>
                <c:pt idx="36379">
                  <c:v>-7.3185000000000004E-3</c:v>
                </c:pt>
                <c:pt idx="36380">
                  <c:v>-4.6310400000000003E-3</c:v>
                </c:pt>
                <c:pt idx="36381">
                  <c:v>2.6483499999999998E-3</c:v>
                </c:pt>
                <c:pt idx="36382">
                  <c:v>1.76563E-2</c:v>
                </c:pt>
                <c:pt idx="36383">
                  <c:v>1.14403E-2</c:v>
                </c:pt>
                <c:pt idx="36384">
                  <c:v>1.39875E-2</c:v>
                </c:pt>
                <c:pt idx="36385">
                  <c:v>4.3296799999999999E-4</c:v>
                </c:pt>
                <c:pt idx="36386">
                  <c:v>5.7220500000000002E-3</c:v>
                </c:pt>
                <c:pt idx="36387">
                  <c:v>3.1921400000000003E-2</c:v>
                </c:pt>
                <c:pt idx="36388">
                  <c:v>3.2125500000000001E-2</c:v>
                </c:pt>
                <c:pt idx="36389">
                  <c:v>1.24607E-2</c:v>
                </c:pt>
                <c:pt idx="36390">
                  <c:v>-4.18663E-4</c:v>
                </c:pt>
                <c:pt idx="36391">
                  <c:v>-2.59304E-3</c:v>
                </c:pt>
                <c:pt idx="36392">
                  <c:v>8.9082699999999994E-3</c:v>
                </c:pt>
                <c:pt idx="36393">
                  <c:v>8.9168500000000005E-3</c:v>
                </c:pt>
                <c:pt idx="36394">
                  <c:v>-6.2255899999999996E-3</c:v>
                </c:pt>
                <c:pt idx="36395">
                  <c:v>-3.9835000000000001E-3</c:v>
                </c:pt>
                <c:pt idx="36396">
                  <c:v>1.4419599999999999E-3</c:v>
                </c:pt>
                <c:pt idx="36397">
                  <c:v>1.28164E-2</c:v>
                </c:pt>
                <c:pt idx="36398">
                  <c:v>7.2660399999999997E-3</c:v>
                </c:pt>
                <c:pt idx="36399">
                  <c:v>5.6781799999999997E-3</c:v>
                </c:pt>
                <c:pt idx="36400">
                  <c:v>-1.17302E-4</c:v>
                </c:pt>
                <c:pt idx="36401">
                  <c:v>-1.00412E-2</c:v>
                </c:pt>
                <c:pt idx="36402">
                  <c:v>-7.1916599999999999E-3</c:v>
                </c:pt>
                <c:pt idx="36403">
                  <c:v>-1.12257E-2</c:v>
                </c:pt>
                <c:pt idx="36404">
                  <c:v>-2.5491699999999999E-3</c:v>
                </c:pt>
                <c:pt idx="36405">
                  <c:v>-8.4276200000000002E-3</c:v>
                </c:pt>
                <c:pt idx="36406">
                  <c:v>-9.3698500000000007E-3</c:v>
                </c:pt>
                <c:pt idx="36407">
                  <c:v>-1.9209899999999999E-2</c:v>
                </c:pt>
                <c:pt idx="36408">
                  <c:v>-1.21298E-2</c:v>
                </c:pt>
                <c:pt idx="36409">
                  <c:v>-3.4427600000000002E-4</c:v>
                </c:pt>
                <c:pt idx="36410">
                  <c:v>-1.10531E-2</c:v>
                </c:pt>
                <c:pt idx="36411">
                  <c:v>9.5167199999999993E-3</c:v>
                </c:pt>
                <c:pt idx="36412">
                  <c:v>4.9683600000000001E-2</c:v>
                </c:pt>
                <c:pt idx="36413">
                  <c:v>5.3448700000000002E-2</c:v>
                </c:pt>
                <c:pt idx="36414">
                  <c:v>3.6979699999999997E-2</c:v>
                </c:pt>
                <c:pt idx="36415">
                  <c:v>7.1353900000000001E-3</c:v>
                </c:pt>
                <c:pt idx="36416">
                  <c:v>3.5108599999999997E-2</c:v>
                </c:pt>
                <c:pt idx="36417">
                  <c:v>3.3618000000000002E-2</c:v>
                </c:pt>
                <c:pt idx="36418">
                  <c:v>-2.5520299999999998E-3</c:v>
                </c:pt>
                <c:pt idx="36419">
                  <c:v>-2.1803900000000001E-2</c:v>
                </c:pt>
                <c:pt idx="36420">
                  <c:v>-3.94058E-3</c:v>
                </c:pt>
                <c:pt idx="36421">
                  <c:v>8.2502400000000007E-3</c:v>
                </c:pt>
                <c:pt idx="36422">
                  <c:v>6.1235400000000002E-3</c:v>
                </c:pt>
                <c:pt idx="36423">
                  <c:v>7.3003800000000004E-3</c:v>
                </c:pt>
                <c:pt idx="36424">
                  <c:v>1.9759200000000001E-2</c:v>
                </c:pt>
                <c:pt idx="36425">
                  <c:v>2.2039400000000001E-2</c:v>
                </c:pt>
                <c:pt idx="36426">
                  <c:v>4.4128399999999998E-2</c:v>
                </c:pt>
                <c:pt idx="36427">
                  <c:v>4.9569099999999998E-2</c:v>
                </c:pt>
                <c:pt idx="36428">
                  <c:v>2.43282E-3</c:v>
                </c:pt>
                <c:pt idx="36429">
                  <c:v>-1.76125E-2</c:v>
                </c:pt>
                <c:pt idx="36430">
                  <c:v>-1.3238E-2</c:v>
                </c:pt>
                <c:pt idx="36431">
                  <c:v>2.5221799999999999E-2</c:v>
                </c:pt>
                <c:pt idx="36432">
                  <c:v>2.53E-2</c:v>
                </c:pt>
                <c:pt idx="36433">
                  <c:v>1.0658300000000001E-2</c:v>
                </c:pt>
                <c:pt idx="36434">
                  <c:v>-8.2149500000000004E-3</c:v>
                </c:pt>
                <c:pt idx="36435">
                  <c:v>-2.78254E-2</c:v>
                </c:pt>
                <c:pt idx="36436">
                  <c:v>-1.1220900000000001E-2</c:v>
                </c:pt>
                <c:pt idx="36437">
                  <c:v>1.6910600000000001E-2</c:v>
                </c:pt>
                <c:pt idx="36438">
                  <c:v>-6.7482000000000002E-3</c:v>
                </c:pt>
                <c:pt idx="36439">
                  <c:v>-2.9798499999999999E-2</c:v>
                </c:pt>
                <c:pt idx="36440">
                  <c:v>-1.1739700000000001E-3</c:v>
                </c:pt>
                <c:pt idx="36441">
                  <c:v>1.2374899999999999E-2</c:v>
                </c:pt>
                <c:pt idx="36442">
                  <c:v>1.6952499999999999E-2</c:v>
                </c:pt>
                <c:pt idx="36443">
                  <c:v>1.7232899999999999E-3</c:v>
                </c:pt>
                <c:pt idx="36444">
                  <c:v>2.2411299999999999E-2</c:v>
                </c:pt>
                <c:pt idx="36445">
                  <c:v>-1.6008399999999999E-2</c:v>
                </c:pt>
                <c:pt idx="36446">
                  <c:v>-3.2558399999999999E-3</c:v>
                </c:pt>
                <c:pt idx="36447">
                  <c:v>-1.5927299999999998E-2</c:v>
                </c:pt>
                <c:pt idx="36448">
                  <c:v>-3.1354E-2</c:v>
                </c:pt>
                <c:pt idx="36449">
                  <c:v>-8.2006500000000003E-3</c:v>
                </c:pt>
                <c:pt idx="36450">
                  <c:v>2.2439000000000001E-2</c:v>
                </c:pt>
                <c:pt idx="36451">
                  <c:v>2.6844E-2</c:v>
                </c:pt>
                <c:pt idx="36452">
                  <c:v>9.0723000000000002E-3</c:v>
                </c:pt>
                <c:pt idx="36453">
                  <c:v>3.8621900000000001E-2</c:v>
                </c:pt>
                <c:pt idx="36454">
                  <c:v>4.8058499999999997E-2</c:v>
                </c:pt>
                <c:pt idx="36455">
                  <c:v>6.0986499999999999E-2</c:v>
                </c:pt>
                <c:pt idx="36456">
                  <c:v>3.7142799999999997E-2</c:v>
                </c:pt>
                <c:pt idx="36457">
                  <c:v>1.9467399999999999E-2</c:v>
                </c:pt>
                <c:pt idx="36458">
                  <c:v>7.1821200000000002E-3</c:v>
                </c:pt>
                <c:pt idx="36459">
                  <c:v>-1.30577E-2</c:v>
                </c:pt>
                <c:pt idx="36460">
                  <c:v>-7.7466999999999996E-3</c:v>
                </c:pt>
                <c:pt idx="36461">
                  <c:v>-7.31754E-3</c:v>
                </c:pt>
                <c:pt idx="36462">
                  <c:v>-1.09167E-2</c:v>
                </c:pt>
                <c:pt idx="36463">
                  <c:v>-4.0617899999999998E-2</c:v>
                </c:pt>
                <c:pt idx="36464">
                  <c:v>-7.1363399999999997E-3</c:v>
                </c:pt>
                <c:pt idx="36465">
                  <c:v>-5.9204100000000001E-3</c:v>
                </c:pt>
                <c:pt idx="36466">
                  <c:v>6.8578700000000003E-3</c:v>
                </c:pt>
                <c:pt idx="36467">
                  <c:v>2.5958999999999999E-3</c:v>
                </c:pt>
                <c:pt idx="36468">
                  <c:v>2.8311699999999999E-2</c:v>
                </c:pt>
                <c:pt idx="36469">
                  <c:v>2.5206599999999999E-2</c:v>
                </c:pt>
                <c:pt idx="36470">
                  <c:v>2.59361E-2</c:v>
                </c:pt>
                <c:pt idx="36471">
                  <c:v>2.6205099999999999E-2</c:v>
                </c:pt>
                <c:pt idx="36472">
                  <c:v>5.9680899999999997E-3</c:v>
                </c:pt>
                <c:pt idx="36473">
                  <c:v>-1.3229400000000001E-2</c:v>
                </c:pt>
                <c:pt idx="36474">
                  <c:v>-2.6557899999999999E-2</c:v>
                </c:pt>
                <c:pt idx="36475">
                  <c:v>-4.4002499999999996E-3</c:v>
                </c:pt>
                <c:pt idx="36476">
                  <c:v>-2.3031200000000001E-3</c:v>
                </c:pt>
                <c:pt idx="36477">
                  <c:v>-1.3953200000000001E-2</c:v>
                </c:pt>
                <c:pt idx="36478">
                  <c:v>-3.0231499999999999E-4</c:v>
                </c:pt>
                <c:pt idx="36479">
                  <c:v>1.7849E-2</c:v>
                </c:pt>
                <c:pt idx="36480">
                  <c:v>-1.48935E-2</c:v>
                </c:pt>
                <c:pt idx="36481">
                  <c:v>-1.5802399999999999E-3</c:v>
                </c:pt>
                <c:pt idx="36482">
                  <c:v>3.5572099999999999E-3</c:v>
                </c:pt>
                <c:pt idx="36483">
                  <c:v>9.2391999999999995E-3</c:v>
                </c:pt>
                <c:pt idx="36484">
                  <c:v>1.36166E-2</c:v>
                </c:pt>
                <c:pt idx="36485">
                  <c:v>1.27878E-2</c:v>
                </c:pt>
                <c:pt idx="36486">
                  <c:v>4.0562599999999997E-2</c:v>
                </c:pt>
                <c:pt idx="36487">
                  <c:v>4.2502400000000003E-2</c:v>
                </c:pt>
                <c:pt idx="36488">
                  <c:v>3.81699E-2</c:v>
                </c:pt>
                <c:pt idx="36489">
                  <c:v>5.5822400000000001E-2</c:v>
                </c:pt>
                <c:pt idx="36490">
                  <c:v>5.4614999999999997E-2</c:v>
                </c:pt>
                <c:pt idx="36491">
                  <c:v>4.7100099999999999E-2</c:v>
                </c:pt>
                <c:pt idx="36492">
                  <c:v>3.3155400000000002E-2</c:v>
                </c:pt>
                <c:pt idx="36493">
                  <c:v>2.44627E-2</c:v>
                </c:pt>
                <c:pt idx="36494">
                  <c:v>5.2097299999999999E-2</c:v>
                </c:pt>
                <c:pt idx="36495">
                  <c:v>4.1728000000000001E-2</c:v>
                </c:pt>
                <c:pt idx="36496">
                  <c:v>3.9643299999999999E-2</c:v>
                </c:pt>
                <c:pt idx="36497">
                  <c:v>3.0602500000000001E-2</c:v>
                </c:pt>
                <c:pt idx="36498">
                  <c:v>2.82087E-2</c:v>
                </c:pt>
                <c:pt idx="36499">
                  <c:v>3.21865E-2</c:v>
                </c:pt>
                <c:pt idx="36500">
                  <c:v>5.3011900000000001E-2</c:v>
                </c:pt>
                <c:pt idx="36501">
                  <c:v>2.5651E-2</c:v>
                </c:pt>
                <c:pt idx="36502">
                  <c:v>1.0521900000000001E-2</c:v>
                </c:pt>
                <c:pt idx="36503">
                  <c:v>1.12371E-2</c:v>
                </c:pt>
                <c:pt idx="36504">
                  <c:v>8.5487400000000009E-3</c:v>
                </c:pt>
                <c:pt idx="36505">
                  <c:v>-4.8093800000000003E-3</c:v>
                </c:pt>
                <c:pt idx="36506">
                  <c:v>9.2811600000000001E-3</c:v>
                </c:pt>
                <c:pt idx="36507">
                  <c:v>2.81467E-2</c:v>
                </c:pt>
                <c:pt idx="36508">
                  <c:v>1.30863E-2</c:v>
                </c:pt>
                <c:pt idx="36509">
                  <c:v>-1.0522800000000001E-2</c:v>
                </c:pt>
                <c:pt idx="36510">
                  <c:v>1.38245E-2</c:v>
                </c:pt>
                <c:pt idx="36511">
                  <c:v>1.8189400000000001E-2</c:v>
                </c:pt>
                <c:pt idx="36512">
                  <c:v>2.4766900000000001E-2</c:v>
                </c:pt>
                <c:pt idx="36513">
                  <c:v>7.6694500000000004E-3</c:v>
                </c:pt>
                <c:pt idx="36514">
                  <c:v>1.4416699999999999E-2</c:v>
                </c:pt>
                <c:pt idx="36515">
                  <c:v>5.6953400000000001E-3</c:v>
                </c:pt>
                <c:pt idx="36516">
                  <c:v>-1.6245800000000001E-2</c:v>
                </c:pt>
                <c:pt idx="36517">
                  <c:v>7.7743500000000002E-3</c:v>
                </c:pt>
                <c:pt idx="36518">
                  <c:v>4.9867599999999998E-3</c:v>
                </c:pt>
                <c:pt idx="36519">
                  <c:v>5.2194600000000004E-3</c:v>
                </c:pt>
                <c:pt idx="36520">
                  <c:v>4.3764099999999998E-3</c:v>
                </c:pt>
                <c:pt idx="36521">
                  <c:v>1.09882E-2</c:v>
                </c:pt>
                <c:pt idx="36522">
                  <c:v>-9.8371499999999994E-3</c:v>
                </c:pt>
                <c:pt idx="36523">
                  <c:v>2.60658E-2</c:v>
                </c:pt>
                <c:pt idx="36524">
                  <c:v>2.6656200000000001E-2</c:v>
                </c:pt>
                <c:pt idx="36525">
                  <c:v>-6.4640000000000001E-3</c:v>
                </c:pt>
                <c:pt idx="36526">
                  <c:v>-1.22013E-2</c:v>
                </c:pt>
                <c:pt idx="36527">
                  <c:v>1.3588899999999999E-2</c:v>
                </c:pt>
                <c:pt idx="36528">
                  <c:v>1.3787300000000001E-2</c:v>
                </c:pt>
                <c:pt idx="36529">
                  <c:v>-1.1198E-2</c:v>
                </c:pt>
                <c:pt idx="36530">
                  <c:v>-4.8360800000000004E-3</c:v>
                </c:pt>
                <c:pt idx="36531">
                  <c:v>-4.1093800000000002E-3</c:v>
                </c:pt>
                <c:pt idx="36532">
                  <c:v>1.27735E-2</c:v>
                </c:pt>
                <c:pt idx="36533">
                  <c:v>5.5646899999999997E-3</c:v>
                </c:pt>
                <c:pt idx="36534">
                  <c:v>4.2829499999999998E-3</c:v>
                </c:pt>
                <c:pt idx="36535">
                  <c:v>-2.3467100000000001E-2</c:v>
                </c:pt>
                <c:pt idx="36536">
                  <c:v>-1.27659E-2</c:v>
                </c:pt>
                <c:pt idx="36537">
                  <c:v>-9.5682100000000006E-3</c:v>
                </c:pt>
                <c:pt idx="36538">
                  <c:v>1.41335E-2</c:v>
                </c:pt>
                <c:pt idx="36539">
                  <c:v>3.4933099999999999E-3</c:v>
                </c:pt>
                <c:pt idx="36540" formatCode="0.00E+00">
                  <c:v>9.3460099999999996E-5</c:v>
                </c:pt>
                <c:pt idx="36541">
                  <c:v>2.4965299999999999E-2</c:v>
                </c:pt>
                <c:pt idx="36542">
                  <c:v>5.2347200000000003E-2</c:v>
                </c:pt>
                <c:pt idx="36543">
                  <c:v>1.89905E-2</c:v>
                </c:pt>
                <c:pt idx="36544">
                  <c:v>2.2230099999999999E-2</c:v>
                </c:pt>
                <c:pt idx="36545">
                  <c:v>1.37825E-2</c:v>
                </c:pt>
                <c:pt idx="36546">
                  <c:v>2.07186E-2</c:v>
                </c:pt>
                <c:pt idx="36547">
                  <c:v>2.3593900000000001E-2</c:v>
                </c:pt>
                <c:pt idx="36548">
                  <c:v>2.3547200000000001E-2</c:v>
                </c:pt>
                <c:pt idx="36549">
                  <c:v>2.82946E-2</c:v>
                </c:pt>
                <c:pt idx="36550">
                  <c:v>6.6595100000000004E-3</c:v>
                </c:pt>
                <c:pt idx="36551">
                  <c:v>1.70031E-2</c:v>
                </c:pt>
                <c:pt idx="36552">
                  <c:v>3.02534E-2</c:v>
                </c:pt>
                <c:pt idx="36553">
                  <c:v>3.0466099999999999E-2</c:v>
                </c:pt>
                <c:pt idx="36554">
                  <c:v>-3.4685100000000002E-3</c:v>
                </c:pt>
                <c:pt idx="36555">
                  <c:v>-2.7170200000000001E-3</c:v>
                </c:pt>
                <c:pt idx="36556">
                  <c:v>7.8163099999999999E-3</c:v>
                </c:pt>
                <c:pt idx="36557">
                  <c:v>2.3327799999999999E-2</c:v>
                </c:pt>
                <c:pt idx="36558">
                  <c:v>-1.58501E-3</c:v>
                </c:pt>
                <c:pt idx="36559">
                  <c:v>8.5992800000000008E-3</c:v>
                </c:pt>
                <c:pt idx="36560">
                  <c:v>3.6563899999999998E-3</c:v>
                </c:pt>
                <c:pt idx="36561">
                  <c:v>-3.26443E-3</c:v>
                </c:pt>
                <c:pt idx="36562">
                  <c:v>-5.1116900000000003E-3</c:v>
                </c:pt>
                <c:pt idx="36563">
                  <c:v>5.4941199999999999E-3</c:v>
                </c:pt>
                <c:pt idx="36564">
                  <c:v>9.1171299999999993E-3</c:v>
                </c:pt>
                <c:pt idx="36565">
                  <c:v>1.21689E-3</c:v>
                </c:pt>
                <c:pt idx="36566">
                  <c:v>4.2123799999999999E-3</c:v>
                </c:pt>
                <c:pt idx="36567">
                  <c:v>-2.0914100000000001E-3</c:v>
                </c:pt>
                <c:pt idx="36568">
                  <c:v>2.9897700000000001E-3</c:v>
                </c:pt>
                <c:pt idx="36569">
                  <c:v>1.54057E-2</c:v>
                </c:pt>
                <c:pt idx="36570">
                  <c:v>1.8729200000000001E-2</c:v>
                </c:pt>
                <c:pt idx="36571">
                  <c:v>1.3009099999999999E-2</c:v>
                </c:pt>
                <c:pt idx="36572">
                  <c:v>2.4414100000000002E-4</c:v>
                </c:pt>
                <c:pt idx="36573">
                  <c:v>1.4593099999999999E-2</c:v>
                </c:pt>
                <c:pt idx="36574">
                  <c:v>8.5134500000000005E-3</c:v>
                </c:pt>
                <c:pt idx="36575">
                  <c:v>1.5114799999999999E-2</c:v>
                </c:pt>
                <c:pt idx="36576">
                  <c:v>1.3299E-2</c:v>
                </c:pt>
                <c:pt idx="36577">
                  <c:v>3.0498499999999998E-3</c:v>
                </c:pt>
                <c:pt idx="36578">
                  <c:v>1.33419E-2</c:v>
                </c:pt>
                <c:pt idx="36579">
                  <c:v>2.2982599999999999E-2</c:v>
                </c:pt>
                <c:pt idx="36580">
                  <c:v>2.48671E-2</c:v>
                </c:pt>
                <c:pt idx="36581">
                  <c:v>3.2081600000000002E-2</c:v>
                </c:pt>
                <c:pt idx="36582">
                  <c:v>-9.7084000000000007E-3</c:v>
                </c:pt>
                <c:pt idx="36583">
                  <c:v>-9.8924600000000005E-3</c:v>
                </c:pt>
                <c:pt idx="36584">
                  <c:v>-1.2472199999999999E-2</c:v>
                </c:pt>
                <c:pt idx="36585">
                  <c:v>-3.63445E-3</c:v>
                </c:pt>
                <c:pt idx="36586">
                  <c:v>-1.15891E-2</c:v>
                </c:pt>
                <c:pt idx="36587">
                  <c:v>-6.7806200000000002E-3</c:v>
                </c:pt>
                <c:pt idx="36588">
                  <c:v>-4.7435799999999998E-3</c:v>
                </c:pt>
                <c:pt idx="36589">
                  <c:v>6.7529699999999996E-3</c:v>
                </c:pt>
                <c:pt idx="36590">
                  <c:v>-4.3697400000000004E-3</c:v>
                </c:pt>
                <c:pt idx="36591">
                  <c:v>1.18694E-2</c:v>
                </c:pt>
                <c:pt idx="36592">
                  <c:v>-9.29928E-3</c:v>
                </c:pt>
                <c:pt idx="36593">
                  <c:v>2.3584399999999998E-2</c:v>
                </c:pt>
                <c:pt idx="36594">
                  <c:v>2.80428E-2</c:v>
                </c:pt>
                <c:pt idx="36595">
                  <c:v>8.9597700000000006E-3</c:v>
                </c:pt>
                <c:pt idx="36596">
                  <c:v>-1.2035399999999999E-3</c:v>
                </c:pt>
                <c:pt idx="36597">
                  <c:v>3.5376499999999998E-2</c:v>
                </c:pt>
                <c:pt idx="36598">
                  <c:v>3.6065100000000003E-2</c:v>
                </c:pt>
                <c:pt idx="36599">
                  <c:v>-7.2612800000000002E-3</c:v>
                </c:pt>
                <c:pt idx="36600">
                  <c:v>-3.9634700000000002E-3</c:v>
                </c:pt>
                <c:pt idx="36601">
                  <c:v>4.7779099999999998E-3</c:v>
                </c:pt>
                <c:pt idx="36602">
                  <c:v>7.6799399999999997E-3</c:v>
                </c:pt>
                <c:pt idx="36603">
                  <c:v>-1.2371099999999999E-2</c:v>
                </c:pt>
                <c:pt idx="36604">
                  <c:v>-1.7894699999999999E-2</c:v>
                </c:pt>
                <c:pt idx="36605">
                  <c:v>2.0280800000000002E-2</c:v>
                </c:pt>
                <c:pt idx="36606">
                  <c:v>9.2477800000000006E-3</c:v>
                </c:pt>
                <c:pt idx="36607">
                  <c:v>1.7166100000000001E-4</c:v>
                </c:pt>
                <c:pt idx="36608">
                  <c:v>-1.1201900000000001E-2</c:v>
                </c:pt>
                <c:pt idx="36609">
                  <c:v>9.7780200000000001E-3</c:v>
                </c:pt>
                <c:pt idx="36610">
                  <c:v>1.8125499999999999E-2</c:v>
                </c:pt>
                <c:pt idx="36611">
                  <c:v>1.28994E-2</c:v>
                </c:pt>
                <c:pt idx="36612">
                  <c:v>4.0302300000000001E-3</c:v>
                </c:pt>
                <c:pt idx="36613">
                  <c:v>-4.9819900000000004E-3</c:v>
                </c:pt>
                <c:pt idx="36614">
                  <c:v>4.0562599999999997E-2</c:v>
                </c:pt>
                <c:pt idx="36615">
                  <c:v>2.4507500000000002E-2</c:v>
                </c:pt>
                <c:pt idx="36616">
                  <c:v>-1.12753E-2</c:v>
                </c:pt>
                <c:pt idx="36617">
                  <c:v>-4.5442599999999996E-3</c:v>
                </c:pt>
                <c:pt idx="36618">
                  <c:v>2.2398899999999999E-2</c:v>
                </c:pt>
                <c:pt idx="36619">
                  <c:v>-1.51348E-3</c:v>
                </c:pt>
                <c:pt idx="36620">
                  <c:v>-3.3578900000000001E-3</c:v>
                </c:pt>
                <c:pt idx="36621">
                  <c:v>1.3669000000000001E-2</c:v>
                </c:pt>
                <c:pt idx="36622">
                  <c:v>2.4804099999999999E-2</c:v>
                </c:pt>
                <c:pt idx="36623">
                  <c:v>4.4231399999999999E-3</c:v>
                </c:pt>
                <c:pt idx="36624">
                  <c:v>-3.8662000000000002E-3</c:v>
                </c:pt>
                <c:pt idx="36625" formatCode="0.00E+00">
                  <c:v>1.75791E-2</c:v>
                </c:pt>
                <c:pt idx="36626">
                  <c:v>1.1005399999999999E-3</c:v>
                </c:pt>
                <c:pt idx="36627">
                  <c:v>-1.30291E-2</c:v>
                </c:pt>
                <c:pt idx="36628">
                  <c:v>-1.1122699999999999E-2</c:v>
                </c:pt>
                <c:pt idx="36629">
                  <c:v>-1.03397E-2</c:v>
                </c:pt>
                <c:pt idx="36630">
                  <c:v>-1.18055E-2</c:v>
                </c:pt>
                <c:pt idx="36631">
                  <c:v>-9.1257100000000004E-3</c:v>
                </c:pt>
                <c:pt idx="36632">
                  <c:v>1.3961799999999999E-3</c:v>
                </c:pt>
                <c:pt idx="36633">
                  <c:v>-2.3980100000000001E-2</c:v>
                </c:pt>
                <c:pt idx="36634" formatCode="0.00E+00">
                  <c:v>-4.3457999999999997E-2</c:v>
                </c:pt>
                <c:pt idx="36635">
                  <c:v>-3.2257099999999997E-2</c:v>
                </c:pt>
                <c:pt idx="36636">
                  <c:v>-3.3952700000000002E-2</c:v>
                </c:pt>
                <c:pt idx="36637">
                  <c:v>-3.1418799999999997E-2</c:v>
                </c:pt>
                <c:pt idx="36638">
                  <c:v>-2.4629600000000001E-2</c:v>
                </c:pt>
                <c:pt idx="36639">
                  <c:v>-1.24388E-2</c:v>
                </c:pt>
                <c:pt idx="36640">
                  <c:v>-2.34766E-2</c:v>
                </c:pt>
                <c:pt idx="36641">
                  <c:v>-1.7786E-3</c:v>
                </c:pt>
                <c:pt idx="36642">
                  <c:v>1.60952E-2</c:v>
                </c:pt>
                <c:pt idx="36643">
                  <c:v>-5.3405800000000002E-3</c:v>
                </c:pt>
                <c:pt idx="36644">
                  <c:v>-2.2298800000000001E-2</c:v>
                </c:pt>
                <c:pt idx="36645">
                  <c:v>-4.3407399999999999E-2</c:v>
                </c:pt>
                <c:pt idx="36646">
                  <c:v>-6.45351E-3</c:v>
                </c:pt>
                <c:pt idx="36647">
                  <c:v>-2.25992E-2</c:v>
                </c:pt>
                <c:pt idx="36648">
                  <c:v>-1.9587500000000001E-2</c:v>
                </c:pt>
                <c:pt idx="36649">
                  <c:v>-2.8016099999999999E-2</c:v>
                </c:pt>
                <c:pt idx="36650" formatCode="0.00E+00">
                  <c:v>-6.2131900000000004E-3</c:v>
                </c:pt>
                <c:pt idx="36651">
                  <c:v>-2.2466699999999999E-2</c:v>
                </c:pt>
                <c:pt idx="36652">
                  <c:v>-1.8538499999999999E-2</c:v>
                </c:pt>
                <c:pt idx="36653">
                  <c:v>-6.2894800000000001E-3</c:v>
                </c:pt>
                <c:pt idx="36654">
                  <c:v>-1.2311000000000001E-2</c:v>
                </c:pt>
                <c:pt idx="36655">
                  <c:v>-1.2167000000000001E-2</c:v>
                </c:pt>
                <c:pt idx="36656">
                  <c:v>-1.25723E-2</c:v>
                </c:pt>
                <c:pt idx="36657">
                  <c:v>-1.9788700000000002E-3</c:v>
                </c:pt>
                <c:pt idx="36658">
                  <c:v>4.5299499999999996E-3</c:v>
                </c:pt>
                <c:pt idx="36659">
                  <c:v>-3.5314600000000002E-3</c:v>
                </c:pt>
                <c:pt idx="36660">
                  <c:v>1.9997600000000001E-2</c:v>
                </c:pt>
                <c:pt idx="36661">
                  <c:v>1.7388299999999999E-2</c:v>
                </c:pt>
                <c:pt idx="36662">
                  <c:v>-8.0766699999999993E-3</c:v>
                </c:pt>
                <c:pt idx="36663">
                  <c:v>1.20993E-2</c:v>
                </c:pt>
                <c:pt idx="36664">
                  <c:v>1.38187E-2</c:v>
                </c:pt>
                <c:pt idx="36665">
                  <c:v>1.2023000000000001E-2</c:v>
                </c:pt>
                <c:pt idx="36666">
                  <c:v>-1.51396E-2</c:v>
                </c:pt>
                <c:pt idx="36667">
                  <c:v>1.15376E-2</c:v>
                </c:pt>
                <c:pt idx="36668">
                  <c:v>-1.01166E-2</c:v>
                </c:pt>
                <c:pt idx="36669">
                  <c:v>1.1180900000000001E-2</c:v>
                </c:pt>
                <c:pt idx="36670">
                  <c:v>-5.2823999999999996E-3</c:v>
                </c:pt>
                <c:pt idx="36671">
                  <c:v>1.10168E-2</c:v>
                </c:pt>
                <c:pt idx="36672">
                  <c:v>-2.33555E-3</c:v>
                </c:pt>
                <c:pt idx="36673">
                  <c:v>6.6242200000000001E-3</c:v>
                </c:pt>
                <c:pt idx="36674">
                  <c:v>-2.22588E-3</c:v>
                </c:pt>
                <c:pt idx="36675">
                  <c:v>3.58582E-3</c:v>
                </c:pt>
                <c:pt idx="36676">
                  <c:v>-2.90155E-2</c:v>
                </c:pt>
                <c:pt idx="36677">
                  <c:v>-1.99318E-2</c:v>
                </c:pt>
                <c:pt idx="36678">
                  <c:v>1.2317699999999999E-2</c:v>
                </c:pt>
                <c:pt idx="36679">
                  <c:v>-2.63948E-2</c:v>
                </c:pt>
                <c:pt idx="36680">
                  <c:v>-2.1199200000000001E-2</c:v>
                </c:pt>
                <c:pt idx="36681">
                  <c:v>-3.3762899999999998E-2</c:v>
                </c:pt>
                <c:pt idx="36682">
                  <c:v>6.3981999999999997E-3</c:v>
                </c:pt>
                <c:pt idx="36683">
                  <c:v>-5.12314E-3</c:v>
                </c:pt>
                <c:pt idx="36684">
                  <c:v>-2.3052199999999998E-2</c:v>
                </c:pt>
                <c:pt idx="36685">
                  <c:v>-5.45788E-3</c:v>
                </c:pt>
                <c:pt idx="36686">
                  <c:v>-4.48227E-3</c:v>
                </c:pt>
                <c:pt idx="36687">
                  <c:v>-9.7150799999999992E-3</c:v>
                </c:pt>
                <c:pt idx="36688">
                  <c:v>-2.26698E-2</c:v>
                </c:pt>
                <c:pt idx="36689">
                  <c:v>-1.10378E-2</c:v>
                </c:pt>
                <c:pt idx="36690">
                  <c:v>-1.7043099999999999E-2</c:v>
                </c:pt>
                <c:pt idx="36691">
                  <c:v>-1.0869999999999999E-2</c:v>
                </c:pt>
                <c:pt idx="36692">
                  <c:v>-3.4673700000000002E-2</c:v>
                </c:pt>
                <c:pt idx="36693">
                  <c:v>-3.5181000000000001E-3</c:v>
                </c:pt>
                <c:pt idx="36694">
                  <c:v>3.2754900000000003E-2</c:v>
                </c:pt>
                <c:pt idx="36695">
                  <c:v>2.0509699999999999E-2</c:v>
                </c:pt>
                <c:pt idx="36696">
                  <c:v>-1.16186E-2</c:v>
                </c:pt>
                <c:pt idx="36697">
                  <c:v>-1.76144E-3</c:v>
                </c:pt>
                <c:pt idx="36698">
                  <c:v>3.4982699999999999E-2</c:v>
                </c:pt>
                <c:pt idx="36699">
                  <c:v>2.15254E-2</c:v>
                </c:pt>
                <c:pt idx="36700">
                  <c:v>-3.95298E-3</c:v>
                </c:pt>
                <c:pt idx="36701">
                  <c:v>-2.5773999999999998E-2</c:v>
                </c:pt>
                <c:pt idx="36702">
                  <c:v>-8.2864800000000006E-3</c:v>
                </c:pt>
                <c:pt idx="36703">
                  <c:v>-3.7355399999999999E-3</c:v>
                </c:pt>
                <c:pt idx="36704">
                  <c:v>-6.0625100000000001E-3</c:v>
                </c:pt>
                <c:pt idx="36705">
                  <c:v>-4.9715000000000002E-3</c:v>
                </c:pt>
                <c:pt idx="36706" formatCode="0.00E+00">
                  <c:v>2.00272E-5</c:v>
                </c:pt>
                <c:pt idx="36707">
                  <c:v>-2.07081E-2</c:v>
                </c:pt>
                <c:pt idx="36708">
                  <c:v>-1.14927E-2</c:v>
                </c:pt>
                <c:pt idx="36709">
                  <c:v>-5.0153699999999999E-3</c:v>
                </c:pt>
                <c:pt idx="36710">
                  <c:v>-2.2216799999999998E-2</c:v>
                </c:pt>
                <c:pt idx="36711">
                  <c:v>-2.79627E-2</c:v>
                </c:pt>
                <c:pt idx="36712">
                  <c:v>1.2465499999999999E-2</c:v>
                </c:pt>
                <c:pt idx="36713">
                  <c:v>-6.24275E-3</c:v>
                </c:pt>
                <c:pt idx="36714">
                  <c:v>-1.5893000000000001E-2</c:v>
                </c:pt>
                <c:pt idx="36715">
                  <c:v>1.31474E-2</c:v>
                </c:pt>
                <c:pt idx="36716">
                  <c:v>1.8172299999999999E-2</c:v>
                </c:pt>
                <c:pt idx="36717">
                  <c:v>-4.80461E-3</c:v>
                </c:pt>
                <c:pt idx="36718">
                  <c:v>-1.50881E-2</c:v>
                </c:pt>
                <c:pt idx="36719">
                  <c:v>5.3396199999999998E-3</c:v>
                </c:pt>
                <c:pt idx="36720">
                  <c:v>-6.5727199999999998E-3</c:v>
                </c:pt>
                <c:pt idx="36721">
                  <c:v>-1.77603E-2</c:v>
                </c:pt>
                <c:pt idx="36722">
                  <c:v>-2.3200999999999999E-2</c:v>
                </c:pt>
                <c:pt idx="36723">
                  <c:v>-1.35727E-2</c:v>
                </c:pt>
                <c:pt idx="36724">
                  <c:v>-1.8234299999999998E-2</c:v>
                </c:pt>
                <c:pt idx="36725">
                  <c:v>-3.1957600000000002E-3</c:v>
                </c:pt>
                <c:pt idx="36726">
                  <c:v>-1.04446E-2</c:v>
                </c:pt>
                <c:pt idx="36727">
                  <c:v>-5.9070599999999996E-3</c:v>
                </c:pt>
                <c:pt idx="36728">
                  <c:v>-1.8301999999999999E-2</c:v>
                </c:pt>
                <c:pt idx="36729">
                  <c:v>6.2112799999999996E-3</c:v>
                </c:pt>
                <c:pt idx="36730">
                  <c:v>-7.3585500000000002E-3</c:v>
                </c:pt>
                <c:pt idx="36731">
                  <c:v>-1.2634299999999999E-2</c:v>
                </c:pt>
                <c:pt idx="36732">
                  <c:v>-1.5284499999999999E-2</c:v>
                </c:pt>
                <c:pt idx="36733">
                  <c:v>-2.4657200000000001E-2</c:v>
                </c:pt>
                <c:pt idx="36734">
                  <c:v>-3.1630499999999999E-2</c:v>
                </c:pt>
                <c:pt idx="36735">
                  <c:v>-2.2821400000000002E-3</c:v>
                </c:pt>
                <c:pt idx="36736">
                  <c:v>-8.0652199999999997E-3</c:v>
                </c:pt>
                <c:pt idx="36737">
                  <c:v>-2.2253999999999999E-2</c:v>
                </c:pt>
                <c:pt idx="36738">
                  <c:v>-1.0101300000000001E-2</c:v>
                </c:pt>
                <c:pt idx="36739">
                  <c:v>-7.6770800000000002E-3</c:v>
                </c:pt>
                <c:pt idx="36740">
                  <c:v>-1.67084E-3</c:v>
                </c:pt>
                <c:pt idx="36741">
                  <c:v>-1.23835E-2</c:v>
                </c:pt>
                <c:pt idx="36742">
                  <c:v>9.7589500000000006E-3</c:v>
                </c:pt>
                <c:pt idx="36743">
                  <c:v>-1.3236999999999999E-3</c:v>
                </c:pt>
                <c:pt idx="36744">
                  <c:v>8.8911100000000007E-3</c:v>
                </c:pt>
                <c:pt idx="36745">
                  <c:v>-2.2608799999999998E-2</c:v>
                </c:pt>
                <c:pt idx="36746">
                  <c:v>-3.5581599999999999E-3</c:v>
                </c:pt>
                <c:pt idx="36747">
                  <c:v>-6.7243600000000004E-3</c:v>
                </c:pt>
                <c:pt idx="36748">
                  <c:v>-1.1968599999999999E-2</c:v>
                </c:pt>
                <c:pt idx="36749">
                  <c:v>-1.36223E-2</c:v>
                </c:pt>
                <c:pt idx="36750">
                  <c:v>-2.6853599999999998E-2</c:v>
                </c:pt>
                <c:pt idx="36751">
                  <c:v>-5.4845800000000002E-3</c:v>
                </c:pt>
                <c:pt idx="36752">
                  <c:v>-1.1821699999999999E-2</c:v>
                </c:pt>
                <c:pt idx="36753">
                  <c:v>-2.2462800000000002E-2</c:v>
                </c:pt>
                <c:pt idx="36754">
                  <c:v>-1.1331600000000001E-2</c:v>
                </c:pt>
                <c:pt idx="36755">
                  <c:v>-8.98266E-3</c:v>
                </c:pt>
                <c:pt idx="36756">
                  <c:v>-2.1894500000000001E-2</c:v>
                </c:pt>
                <c:pt idx="36757">
                  <c:v>-1.47209E-2</c:v>
                </c:pt>
                <c:pt idx="36758">
                  <c:v>-3.1791699999999999E-2</c:v>
                </c:pt>
                <c:pt idx="36759">
                  <c:v>-2.5888399999999999E-2</c:v>
                </c:pt>
                <c:pt idx="36760">
                  <c:v>-1.2725800000000001E-2</c:v>
                </c:pt>
                <c:pt idx="36761">
                  <c:v>-1.0060299999999999E-2</c:v>
                </c:pt>
                <c:pt idx="36762">
                  <c:v>-7.06005E-3</c:v>
                </c:pt>
                <c:pt idx="36763">
                  <c:v>-7.3471099999999996E-3</c:v>
                </c:pt>
                <c:pt idx="36764">
                  <c:v>1.33791E-2</c:v>
                </c:pt>
                <c:pt idx="36765">
                  <c:v>-2.0381E-2</c:v>
                </c:pt>
                <c:pt idx="36766">
                  <c:v>-2.9016500000000001E-2</c:v>
                </c:pt>
                <c:pt idx="36767">
                  <c:v>-1.42422E-2</c:v>
                </c:pt>
                <c:pt idx="36768">
                  <c:v>1.38645E-2</c:v>
                </c:pt>
                <c:pt idx="36769">
                  <c:v>-3.2363900000000001E-2</c:v>
                </c:pt>
                <c:pt idx="36770">
                  <c:v>-1.80273E-2</c:v>
                </c:pt>
                <c:pt idx="36771">
                  <c:v>1.3465899999999999E-3</c:v>
                </c:pt>
                <c:pt idx="36772">
                  <c:v>5.7268099999999997E-3</c:v>
                </c:pt>
                <c:pt idx="36773">
                  <c:v>2.9392200000000002E-3</c:v>
                </c:pt>
                <c:pt idx="36774">
                  <c:v>-5.1879900000000002E-4</c:v>
                </c:pt>
                <c:pt idx="36775">
                  <c:v>5.2251800000000003E-3</c:v>
                </c:pt>
                <c:pt idx="36776">
                  <c:v>-1.5908200000000001E-2</c:v>
                </c:pt>
                <c:pt idx="36777">
                  <c:v>-1.6956300000000001E-3</c:v>
                </c:pt>
                <c:pt idx="36778" formatCode="0.00E+00">
                  <c:v>-1.2145E-2</c:v>
                </c:pt>
                <c:pt idx="36779">
                  <c:v>-1.7957699999999999E-3</c:v>
                </c:pt>
                <c:pt idx="36780">
                  <c:v>-1.9177400000000001E-2</c:v>
                </c:pt>
                <c:pt idx="36781">
                  <c:v>1.24636E-2</c:v>
                </c:pt>
                <c:pt idx="36782">
                  <c:v>4.6062500000000001E-3</c:v>
                </c:pt>
                <c:pt idx="36783">
                  <c:v>-2.0133000000000002E-2</c:v>
                </c:pt>
                <c:pt idx="36784">
                  <c:v>-4.0798199999999996E-3</c:v>
                </c:pt>
                <c:pt idx="36785">
                  <c:v>1.8138899999999999E-2</c:v>
                </c:pt>
                <c:pt idx="36786">
                  <c:v>-1.6231500000000001E-3</c:v>
                </c:pt>
                <c:pt idx="36787">
                  <c:v>2.3508100000000001E-3</c:v>
                </c:pt>
                <c:pt idx="36788">
                  <c:v>-7.0200000000000002E-3</c:v>
                </c:pt>
                <c:pt idx="36789">
                  <c:v>3.7736900000000001E-3</c:v>
                </c:pt>
                <c:pt idx="36790">
                  <c:v>1.4285999999999999E-3</c:v>
                </c:pt>
                <c:pt idx="36791">
                  <c:v>-7.0781699999999999E-3</c:v>
                </c:pt>
                <c:pt idx="36792">
                  <c:v>1.39236E-3</c:v>
                </c:pt>
                <c:pt idx="36793">
                  <c:v>1.04733E-2</c:v>
                </c:pt>
                <c:pt idx="36794">
                  <c:v>-1.24578E-2</c:v>
                </c:pt>
                <c:pt idx="36795">
                  <c:v>6.8283099999999995E-4</c:v>
                </c:pt>
                <c:pt idx="36796">
                  <c:v>1.6026499999999999E-2</c:v>
                </c:pt>
                <c:pt idx="36797">
                  <c:v>1.7541899999999999E-2</c:v>
                </c:pt>
                <c:pt idx="36798">
                  <c:v>1.4254599999999999E-2</c:v>
                </c:pt>
                <c:pt idx="36799">
                  <c:v>1.2246099999999999E-2</c:v>
                </c:pt>
                <c:pt idx="36800">
                  <c:v>4.57001E-2</c:v>
                </c:pt>
                <c:pt idx="36801">
                  <c:v>-9.5491399999999994E-3</c:v>
                </c:pt>
                <c:pt idx="36802">
                  <c:v>-7.0571900000000005E-4</c:v>
                </c:pt>
                <c:pt idx="36803">
                  <c:v>3.28064E-3</c:v>
                </c:pt>
                <c:pt idx="36804">
                  <c:v>2.1334599999999999E-2</c:v>
                </c:pt>
                <c:pt idx="36805">
                  <c:v>-1.5307400000000001E-2</c:v>
                </c:pt>
                <c:pt idx="36806">
                  <c:v>-1.54705E-2</c:v>
                </c:pt>
                <c:pt idx="36807">
                  <c:v>-8.0070499999999999E-3</c:v>
                </c:pt>
                <c:pt idx="36808">
                  <c:v>6.60992E-3</c:v>
                </c:pt>
                <c:pt idx="36809">
                  <c:v>1.2413E-2</c:v>
                </c:pt>
                <c:pt idx="36810">
                  <c:v>-1.42632E-2</c:v>
                </c:pt>
                <c:pt idx="36811">
                  <c:v>-2.5879900000000001E-2</c:v>
                </c:pt>
                <c:pt idx="36812">
                  <c:v>6.0043300000000004E-3</c:v>
                </c:pt>
                <c:pt idx="36813">
                  <c:v>2.2618300000000001E-2</c:v>
                </c:pt>
                <c:pt idx="36814">
                  <c:v>-3.0531900000000001E-2</c:v>
                </c:pt>
                <c:pt idx="36815">
                  <c:v>-1.5201599999999999E-2</c:v>
                </c:pt>
                <c:pt idx="36816">
                  <c:v>8.2931499999999991E-3</c:v>
                </c:pt>
                <c:pt idx="36817">
                  <c:v>-1.6140000000000002E-2</c:v>
                </c:pt>
                <c:pt idx="36818">
                  <c:v>-1.69535E-2</c:v>
                </c:pt>
                <c:pt idx="36819">
                  <c:v>-2.6308100000000001E-2</c:v>
                </c:pt>
                <c:pt idx="36820">
                  <c:v>-7.3213599999999998E-3</c:v>
                </c:pt>
                <c:pt idx="36821">
                  <c:v>-2.12088E-2</c:v>
                </c:pt>
                <c:pt idx="36822">
                  <c:v>-4.3516199999999996E-3</c:v>
                </c:pt>
                <c:pt idx="36823">
                  <c:v>1.4356600000000001E-2</c:v>
                </c:pt>
                <c:pt idx="36824">
                  <c:v>-6.5202699999999999E-3</c:v>
                </c:pt>
                <c:pt idx="36825">
                  <c:v>1.3941800000000001E-2</c:v>
                </c:pt>
                <c:pt idx="36826">
                  <c:v>1.17016E-3</c:v>
                </c:pt>
                <c:pt idx="36827">
                  <c:v>1.58119E-2</c:v>
                </c:pt>
                <c:pt idx="36828">
                  <c:v>8.6975100000000003E-3</c:v>
                </c:pt>
                <c:pt idx="36829">
                  <c:v>1.16434E-2</c:v>
                </c:pt>
                <c:pt idx="36830">
                  <c:v>2.5444000000000001E-2</c:v>
                </c:pt>
                <c:pt idx="36831">
                  <c:v>-1.1167499999999999E-3</c:v>
                </c:pt>
                <c:pt idx="36832">
                  <c:v>1.01213E-2</c:v>
                </c:pt>
                <c:pt idx="36833">
                  <c:v>-9.67979E-4</c:v>
                </c:pt>
                <c:pt idx="36834">
                  <c:v>8.0108600000000001E-4</c:v>
                </c:pt>
                <c:pt idx="36835">
                  <c:v>-1.4637000000000001E-2</c:v>
                </c:pt>
                <c:pt idx="36836">
                  <c:v>1.0371200000000001E-2</c:v>
                </c:pt>
                <c:pt idx="36837">
                  <c:v>-3.84235E-3</c:v>
                </c:pt>
                <c:pt idx="36838">
                  <c:v>-1.3017700000000001E-3</c:v>
                </c:pt>
                <c:pt idx="36839">
                  <c:v>9.3679399999999999E-3</c:v>
                </c:pt>
                <c:pt idx="36840">
                  <c:v>8.6345699999999994E-3</c:v>
                </c:pt>
                <c:pt idx="36841">
                  <c:v>2.5038700000000001E-2</c:v>
                </c:pt>
                <c:pt idx="36842">
                  <c:v>-1.297E-3</c:v>
                </c:pt>
                <c:pt idx="36843">
                  <c:v>1.06497E-2</c:v>
                </c:pt>
                <c:pt idx="36844">
                  <c:v>1.5976899999999999E-2</c:v>
                </c:pt>
                <c:pt idx="36845">
                  <c:v>2.1287E-2</c:v>
                </c:pt>
                <c:pt idx="36846">
                  <c:v>2.3078899999999999E-3</c:v>
                </c:pt>
                <c:pt idx="36847">
                  <c:v>4.5137399999999996E-3</c:v>
                </c:pt>
                <c:pt idx="36848">
                  <c:v>1.85413E-2</c:v>
                </c:pt>
                <c:pt idx="36849">
                  <c:v>-7.87735E-3</c:v>
                </c:pt>
                <c:pt idx="36850">
                  <c:v>6.9007900000000004E-3</c:v>
                </c:pt>
                <c:pt idx="36851" formatCode="0.00E+00">
                  <c:v>-2.38419E-5</c:v>
                </c:pt>
                <c:pt idx="36852">
                  <c:v>1.9223199999999999E-2</c:v>
                </c:pt>
                <c:pt idx="36853">
                  <c:v>-7.6198599999999998E-4</c:v>
                </c:pt>
                <c:pt idx="36854">
                  <c:v>1.70078E-2</c:v>
                </c:pt>
                <c:pt idx="36855">
                  <c:v>1.0561900000000001E-2</c:v>
                </c:pt>
                <c:pt idx="36856">
                  <c:v>1.6166699999999999E-2</c:v>
                </c:pt>
                <c:pt idx="36857">
                  <c:v>-1.26114E-2</c:v>
                </c:pt>
                <c:pt idx="36858">
                  <c:v>-4.8704100000000004E-3</c:v>
                </c:pt>
                <c:pt idx="36859">
                  <c:v>-1.07565E-2</c:v>
                </c:pt>
                <c:pt idx="36860">
                  <c:v>-1.5370399999999999E-2</c:v>
                </c:pt>
                <c:pt idx="36861">
                  <c:v>-1.24826E-2</c:v>
                </c:pt>
                <c:pt idx="36862">
                  <c:v>-3.7984799999999999E-3</c:v>
                </c:pt>
                <c:pt idx="36863">
                  <c:v>-1.83935E-2</c:v>
                </c:pt>
                <c:pt idx="36864">
                  <c:v>-1.0009799999999999E-2</c:v>
                </c:pt>
                <c:pt idx="36865">
                  <c:v>2.06223E-2</c:v>
                </c:pt>
                <c:pt idx="36866">
                  <c:v>-1.63307E-2</c:v>
                </c:pt>
                <c:pt idx="36867">
                  <c:v>-3.1337700000000001E-3</c:v>
                </c:pt>
                <c:pt idx="36868">
                  <c:v>-7.1382499999999996E-3</c:v>
                </c:pt>
                <c:pt idx="36869">
                  <c:v>3.1956699999999998E-2</c:v>
                </c:pt>
                <c:pt idx="36870">
                  <c:v>-8.5916499999999993E-3</c:v>
                </c:pt>
                <c:pt idx="36871">
                  <c:v>4.9104700000000001E-3</c:v>
                </c:pt>
                <c:pt idx="36872">
                  <c:v>-6.2951999999999999E-3</c:v>
                </c:pt>
                <c:pt idx="36873">
                  <c:v>2.74773E-2</c:v>
                </c:pt>
                <c:pt idx="36874">
                  <c:v>1.1882800000000001E-2</c:v>
                </c:pt>
                <c:pt idx="36875">
                  <c:v>-6.1903000000000001E-3</c:v>
                </c:pt>
                <c:pt idx="36876">
                  <c:v>-9.4747500000000005E-3</c:v>
                </c:pt>
                <c:pt idx="36877">
                  <c:v>-6.2999700000000002E-3</c:v>
                </c:pt>
                <c:pt idx="36878">
                  <c:v>-6.81877E-4</c:v>
                </c:pt>
                <c:pt idx="36879">
                  <c:v>-1.40629E-2</c:v>
                </c:pt>
                <c:pt idx="36880">
                  <c:v>5.9938400000000003E-3</c:v>
                </c:pt>
                <c:pt idx="36881">
                  <c:v>4.7206899999999998E-4</c:v>
                </c:pt>
                <c:pt idx="36882">
                  <c:v>1.4839199999999999E-3</c:v>
                </c:pt>
                <c:pt idx="36883">
                  <c:v>8.0280300000000002E-3</c:v>
                </c:pt>
                <c:pt idx="36884">
                  <c:v>2.01998E-2</c:v>
                </c:pt>
                <c:pt idx="36885">
                  <c:v>2.6369100000000001E-3</c:v>
                </c:pt>
                <c:pt idx="36886">
                  <c:v>5.4807700000000003E-3</c:v>
                </c:pt>
                <c:pt idx="36887">
                  <c:v>3.0322100000000001E-2</c:v>
                </c:pt>
                <c:pt idx="36888">
                  <c:v>1.67274E-2</c:v>
                </c:pt>
                <c:pt idx="36889">
                  <c:v>2.4423600000000002E-3</c:v>
                </c:pt>
                <c:pt idx="36890">
                  <c:v>-5.39303E-3</c:v>
                </c:pt>
                <c:pt idx="36891">
                  <c:v>3.1526600000000002E-2</c:v>
                </c:pt>
                <c:pt idx="36892">
                  <c:v>2.7590799999999999E-2</c:v>
                </c:pt>
                <c:pt idx="36893">
                  <c:v>1.9434900000000001E-2</c:v>
                </c:pt>
                <c:pt idx="36894">
                  <c:v>2.65789E-3</c:v>
                </c:pt>
                <c:pt idx="36895">
                  <c:v>2.1782900000000001E-2</c:v>
                </c:pt>
                <c:pt idx="36896">
                  <c:v>4.5452100000000002E-2</c:v>
                </c:pt>
                <c:pt idx="36897">
                  <c:v>1.73893E-2</c:v>
                </c:pt>
                <c:pt idx="36898">
                  <c:v>7.2355300000000004E-3</c:v>
                </c:pt>
                <c:pt idx="36899">
                  <c:v>3.0558599999999998E-2</c:v>
                </c:pt>
                <c:pt idx="36900">
                  <c:v>2.65665E-2</c:v>
                </c:pt>
                <c:pt idx="36901">
                  <c:v>1.07384E-2</c:v>
                </c:pt>
                <c:pt idx="36902">
                  <c:v>7.4052800000000002E-3</c:v>
                </c:pt>
                <c:pt idx="36903">
                  <c:v>1.11761E-2</c:v>
                </c:pt>
                <c:pt idx="36904">
                  <c:v>2.9349299999999998E-2</c:v>
                </c:pt>
                <c:pt idx="36905">
                  <c:v>9.4051399999999993E-3</c:v>
                </c:pt>
                <c:pt idx="36906">
                  <c:v>-1.04399E-2</c:v>
                </c:pt>
                <c:pt idx="36907">
                  <c:v>1.4510199999999999E-2</c:v>
                </c:pt>
                <c:pt idx="36908">
                  <c:v>2.9649699999999999E-3</c:v>
                </c:pt>
                <c:pt idx="36909">
                  <c:v>8.7575900000000009E-3</c:v>
                </c:pt>
                <c:pt idx="36910">
                  <c:v>-1.12057E-3</c:v>
                </c:pt>
                <c:pt idx="36911">
                  <c:v>2.5935199999999999E-2</c:v>
                </c:pt>
                <c:pt idx="36912">
                  <c:v>1.21946E-2</c:v>
                </c:pt>
                <c:pt idx="36913" formatCode="0.00E+00">
                  <c:v>1.0708799999999999E-2</c:v>
                </c:pt>
                <c:pt idx="36914">
                  <c:v>2.6886E-2</c:v>
                </c:pt>
                <c:pt idx="36915">
                  <c:v>8.7795300000000007E-3</c:v>
                </c:pt>
                <c:pt idx="36916">
                  <c:v>-1.01633E-2</c:v>
                </c:pt>
                <c:pt idx="36917">
                  <c:v>8.7261200000000004E-3</c:v>
                </c:pt>
                <c:pt idx="36918">
                  <c:v>1.4805799999999999E-2</c:v>
                </c:pt>
                <c:pt idx="36919">
                  <c:v>1.27316E-3</c:v>
                </c:pt>
                <c:pt idx="36920">
                  <c:v>1.15919E-2</c:v>
                </c:pt>
                <c:pt idx="36921">
                  <c:v>1.9687699999999999E-2</c:v>
                </c:pt>
                <c:pt idx="36922">
                  <c:v>2.3144700000000001E-2</c:v>
                </c:pt>
                <c:pt idx="36923">
                  <c:v>1.1609100000000001E-2</c:v>
                </c:pt>
                <c:pt idx="36924">
                  <c:v>3.0181900000000001E-2</c:v>
                </c:pt>
                <c:pt idx="36925">
                  <c:v>3.77235E-2</c:v>
                </c:pt>
                <c:pt idx="36926">
                  <c:v>1.6200099999999999E-2</c:v>
                </c:pt>
                <c:pt idx="36927">
                  <c:v>1.41268E-2</c:v>
                </c:pt>
                <c:pt idx="36928">
                  <c:v>2.3222E-3</c:v>
                </c:pt>
                <c:pt idx="36929">
                  <c:v>1.5223499999999999E-2</c:v>
                </c:pt>
                <c:pt idx="36930">
                  <c:v>5.6161900000000001E-3</c:v>
                </c:pt>
                <c:pt idx="36931">
                  <c:v>1.26467E-2</c:v>
                </c:pt>
                <c:pt idx="36932">
                  <c:v>3.55434E-3</c:v>
                </c:pt>
                <c:pt idx="36933">
                  <c:v>-9.5291100000000004E-3</c:v>
                </c:pt>
                <c:pt idx="36934">
                  <c:v>-2.67277E-2</c:v>
                </c:pt>
                <c:pt idx="36935">
                  <c:v>5.0220500000000001E-3</c:v>
                </c:pt>
                <c:pt idx="36936">
                  <c:v>9.0894700000000005E-3</c:v>
                </c:pt>
                <c:pt idx="36937">
                  <c:v>-5.4769500000000004E-3</c:v>
                </c:pt>
                <c:pt idx="36938">
                  <c:v>2.5043499999999998E-3</c:v>
                </c:pt>
                <c:pt idx="36939">
                  <c:v>7.8163099999999999E-3</c:v>
                </c:pt>
                <c:pt idx="36940">
                  <c:v>1.9601799999999999E-2</c:v>
                </c:pt>
                <c:pt idx="36941">
                  <c:v>1.59855E-2</c:v>
                </c:pt>
                <c:pt idx="36942">
                  <c:v>2.2953999999999999E-2</c:v>
                </c:pt>
                <c:pt idx="36943">
                  <c:v>1.0157599999999999E-2</c:v>
                </c:pt>
                <c:pt idx="36944">
                  <c:v>3.6359799999999998E-2</c:v>
                </c:pt>
                <c:pt idx="36945">
                  <c:v>-9.6616700000000007E-3</c:v>
                </c:pt>
                <c:pt idx="36946">
                  <c:v>1.1561399999999999E-2</c:v>
                </c:pt>
                <c:pt idx="36947">
                  <c:v>2.20261E-2</c:v>
                </c:pt>
                <c:pt idx="36948">
                  <c:v>3.26443E-3</c:v>
                </c:pt>
                <c:pt idx="36949">
                  <c:v>-1.06363E-2</c:v>
                </c:pt>
                <c:pt idx="36950">
                  <c:v>2.3899099999999999E-3</c:v>
                </c:pt>
                <c:pt idx="36951">
                  <c:v>-7.2679499999999996E-3</c:v>
                </c:pt>
                <c:pt idx="36952">
                  <c:v>1.1000599999999999E-2</c:v>
                </c:pt>
                <c:pt idx="36953">
                  <c:v>1.5652699999999999E-2</c:v>
                </c:pt>
                <c:pt idx="36954">
                  <c:v>6.2255899999999996E-3</c:v>
                </c:pt>
                <c:pt idx="36955">
                  <c:v>-7.5149500000000003E-4</c:v>
                </c:pt>
                <c:pt idx="36956">
                  <c:v>1.5159600000000001E-2</c:v>
                </c:pt>
                <c:pt idx="36957">
                  <c:v>1.31474E-2</c:v>
                </c:pt>
                <c:pt idx="36958">
                  <c:v>-8.33511E-4</c:v>
                </c:pt>
                <c:pt idx="36959">
                  <c:v>3.8881300000000001E-3</c:v>
                </c:pt>
                <c:pt idx="36960">
                  <c:v>1.88808E-2</c:v>
                </c:pt>
                <c:pt idx="36961">
                  <c:v>-3.0460399999999999E-3</c:v>
                </c:pt>
                <c:pt idx="36962">
                  <c:v>-1.0164299999999999E-2</c:v>
                </c:pt>
                <c:pt idx="36963" formatCode="0.00E+00">
                  <c:v>8.6784400000000002E-5</c:v>
                </c:pt>
                <c:pt idx="36964">
                  <c:v>-3.2730099999999998E-3</c:v>
                </c:pt>
                <c:pt idx="36965">
                  <c:v>2.9050800000000002E-2</c:v>
                </c:pt>
                <c:pt idx="36966">
                  <c:v>4.3897600000000004E-3</c:v>
                </c:pt>
                <c:pt idx="36967">
                  <c:v>-1.05858E-4</c:v>
                </c:pt>
                <c:pt idx="36968">
                  <c:v>-1.28651E-3</c:v>
                </c:pt>
                <c:pt idx="36969">
                  <c:v>8.8596300000000003E-3</c:v>
                </c:pt>
                <c:pt idx="36970">
                  <c:v>1.9614199999999998E-2</c:v>
                </c:pt>
                <c:pt idx="36971">
                  <c:v>-7.8115499999999996E-3</c:v>
                </c:pt>
                <c:pt idx="36972">
                  <c:v>-2.0432499999999999E-2</c:v>
                </c:pt>
                <c:pt idx="36973">
                  <c:v>6.6452000000000004E-3</c:v>
                </c:pt>
                <c:pt idx="36974">
                  <c:v>-1.4228800000000001E-3</c:v>
                </c:pt>
                <c:pt idx="36975">
                  <c:v>-2.10552E-2</c:v>
                </c:pt>
                <c:pt idx="36976">
                  <c:v>-6.2618300000000003E-3</c:v>
                </c:pt>
                <c:pt idx="36977">
                  <c:v>1.21593E-3</c:v>
                </c:pt>
                <c:pt idx="36978">
                  <c:v>4.3792700000000002E-3</c:v>
                </c:pt>
                <c:pt idx="36979">
                  <c:v>4.1732799999999997E-3</c:v>
                </c:pt>
                <c:pt idx="36980">
                  <c:v>2.37045E-2</c:v>
                </c:pt>
                <c:pt idx="36981">
                  <c:v>8.16536E-3</c:v>
                </c:pt>
                <c:pt idx="36982">
                  <c:v>2.58169E-2</c:v>
                </c:pt>
                <c:pt idx="36983">
                  <c:v>1.3243700000000001E-2</c:v>
                </c:pt>
                <c:pt idx="36984">
                  <c:v>5.29957E-3</c:v>
                </c:pt>
                <c:pt idx="36985">
                  <c:v>8.0490100000000005E-3</c:v>
                </c:pt>
                <c:pt idx="36986">
                  <c:v>-5.58567E-3</c:v>
                </c:pt>
                <c:pt idx="36987">
                  <c:v>2.58217E-2</c:v>
                </c:pt>
                <c:pt idx="36988">
                  <c:v>-5.6362199999999999E-3</c:v>
                </c:pt>
                <c:pt idx="36989">
                  <c:v>1.6887699999999999E-2</c:v>
                </c:pt>
                <c:pt idx="36990">
                  <c:v>-1.04332E-2</c:v>
                </c:pt>
                <c:pt idx="36991">
                  <c:v>1.0315899999999999E-2</c:v>
                </c:pt>
                <c:pt idx="36992">
                  <c:v>1.60847E-2</c:v>
                </c:pt>
                <c:pt idx="36993">
                  <c:v>7.3108699999999997E-3</c:v>
                </c:pt>
                <c:pt idx="36994">
                  <c:v>2.11048E-2</c:v>
                </c:pt>
                <c:pt idx="36995">
                  <c:v>6.1254500000000002E-3</c:v>
                </c:pt>
                <c:pt idx="36996">
                  <c:v>2.1785700000000002E-2</c:v>
                </c:pt>
                <c:pt idx="36997">
                  <c:v>-1.53904E-2</c:v>
                </c:pt>
                <c:pt idx="36998">
                  <c:v>-1.3048199999999999E-2</c:v>
                </c:pt>
                <c:pt idx="36999">
                  <c:v>-2.6168799999999998E-3</c:v>
                </c:pt>
                <c:pt idx="37000">
                  <c:v>-2.5205599999999998E-3</c:v>
                </c:pt>
                <c:pt idx="37001">
                  <c:v>1.7733599999999999E-2</c:v>
                </c:pt>
                <c:pt idx="37002">
                  <c:v>-1.5457200000000001E-2</c:v>
                </c:pt>
                <c:pt idx="37003">
                  <c:v>-3.1718299999999998E-2</c:v>
                </c:pt>
                <c:pt idx="37004">
                  <c:v>5.2642800000000001E-4</c:v>
                </c:pt>
                <c:pt idx="37005">
                  <c:v>1.5273999999999999E-2</c:v>
                </c:pt>
                <c:pt idx="37006">
                  <c:v>9.2325199999999993E-3</c:v>
                </c:pt>
                <c:pt idx="37007">
                  <c:v>-5.1517500000000001E-3</c:v>
                </c:pt>
                <c:pt idx="37008">
                  <c:v>1.3441099999999999E-2</c:v>
                </c:pt>
                <c:pt idx="37009">
                  <c:v>1.97611E-2</c:v>
                </c:pt>
                <c:pt idx="37010">
                  <c:v>3.3631300000000003E-2</c:v>
                </c:pt>
                <c:pt idx="37011">
                  <c:v>2.7748100000000001E-2</c:v>
                </c:pt>
                <c:pt idx="37012">
                  <c:v>9.6063599999999996E-3</c:v>
                </c:pt>
                <c:pt idx="37013">
                  <c:v>6.7243600000000004E-3</c:v>
                </c:pt>
                <c:pt idx="37014">
                  <c:v>1.19638E-2</c:v>
                </c:pt>
                <c:pt idx="37015">
                  <c:v>1.7868999999999999E-2</c:v>
                </c:pt>
                <c:pt idx="37016">
                  <c:v>5.8975199999999998E-3</c:v>
                </c:pt>
                <c:pt idx="37017">
                  <c:v>-1.0461800000000001E-3</c:v>
                </c:pt>
                <c:pt idx="37018">
                  <c:v>-3.3521699999999998E-3</c:v>
                </c:pt>
                <c:pt idx="37019">
                  <c:v>6.5507899999999999E-3</c:v>
                </c:pt>
                <c:pt idx="37020">
                  <c:v>-3.2262800000000002E-3</c:v>
                </c:pt>
                <c:pt idx="37021">
                  <c:v>-1.1231400000000001E-2</c:v>
                </c:pt>
                <c:pt idx="37022">
                  <c:v>2.5272400000000002E-4</c:v>
                </c:pt>
                <c:pt idx="37023">
                  <c:v>-1.7642999999999999E-4</c:v>
                </c:pt>
                <c:pt idx="37024">
                  <c:v>3.3168799999999999E-3</c:v>
                </c:pt>
                <c:pt idx="37025">
                  <c:v>-2.5196099999999999E-2</c:v>
                </c:pt>
                <c:pt idx="37026">
                  <c:v>-2.5757800000000001E-2</c:v>
                </c:pt>
                <c:pt idx="37027">
                  <c:v>-2.4084999999999999E-2</c:v>
                </c:pt>
                <c:pt idx="37028">
                  <c:v>1.1631000000000001E-2</c:v>
                </c:pt>
                <c:pt idx="37029">
                  <c:v>-6.6852600000000002E-3</c:v>
                </c:pt>
                <c:pt idx="37030">
                  <c:v>-3.0791300000000001E-2</c:v>
                </c:pt>
                <c:pt idx="37031">
                  <c:v>-4.6577500000000004E-3</c:v>
                </c:pt>
                <c:pt idx="37032">
                  <c:v>-4.8885300000000003E-3</c:v>
                </c:pt>
                <c:pt idx="37033">
                  <c:v>-1.7683999999999998E-2</c:v>
                </c:pt>
                <c:pt idx="37034">
                  <c:v>-1.2663799999999999E-2</c:v>
                </c:pt>
                <c:pt idx="37035">
                  <c:v>-1.41802E-2</c:v>
                </c:pt>
                <c:pt idx="37036">
                  <c:v>1.1425000000000001E-3</c:v>
                </c:pt>
                <c:pt idx="37037">
                  <c:v>7.9355199999999997E-3</c:v>
                </c:pt>
                <c:pt idx="37038">
                  <c:v>-9.5968200000000007E-3</c:v>
                </c:pt>
                <c:pt idx="37039">
                  <c:v>4.3716400000000004E-3</c:v>
                </c:pt>
                <c:pt idx="37040">
                  <c:v>-7.5769399999999999E-3</c:v>
                </c:pt>
                <c:pt idx="37041">
                  <c:v>8.3637200000000005E-4</c:v>
                </c:pt>
                <c:pt idx="37042">
                  <c:v>-1.4806700000000001E-2</c:v>
                </c:pt>
                <c:pt idx="37043">
                  <c:v>-1.9912699999999998E-2</c:v>
                </c:pt>
                <c:pt idx="37044">
                  <c:v>-1.9774400000000001E-2</c:v>
                </c:pt>
                <c:pt idx="37045">
                  <c:v>-4.3277699999999999E-3</c:v>
                </c:pt>
                <c:pt idx="37046">
                  <c:v>1.68314E-2</c:v>
                </c:pt>
                <c:pt idx="37047">
                  <c:v>-1.4521600000000001E-2</c:v>
                </c:pt>
                <c:pt idx="37048">
                  <c:v>-2.7648900000000001E-2</c:v>
                </c:pt>
                <c:pt idx="37049">
                  <c:v>-1.19705E-2</c:v>
                </c:pt>
                <c:pt idx="37050">
                  <c:v>-5.2728699999999998E-3</c:v>
                </c:pt>
                <c:pt idx="37051">
                  <c:v>-1.43242E-3</c:v>
                </c:pt>
                <c:pt idx="37052">
                  <c:v>-1.9515000000000001E-2</c:v>
                </c:pt>
                <c:pt idx="37053">
                  <c:v>6.7768100000000003E-3</c:v>
                </c:pt>
                <c:pt idx="37054">
                  <c:v>-4.2381299999999997E-3</c:v>
                </c:pt>
                <c:pt idx="37055">
                  <c:v>-1.07603E-2</c:v>
                </c:pt>
                <c:pt idx="37056">
                  <c:v>-1.7070799999999999E-4</c:v>
                </c:pt>
                <c:pt idx="37057">
                  <c:v>1.4157299999999999E-2</c:v>
                </c:pt>
                <c:pt idx="37058">
                  <c:v>1.60027E-3</c:v>
                </c:pt>
                <c:pt idx="37059">
                  <c:v>7.8687700000000006E-3</c:v>
                </c:pt>
                <c:pt idx="37060">
                  <c:v>-1.5115700000000001E-3</c:v>
                </c:pt>
                <c:pt idx="37061">
                  <c:v>-7.2965599999999997E-3</c:v>
                </c:pt>
                <c:pt idx="37062">
                  <c:v>4.8303599999999997E-3</c:v>
                </c:pt>
                <c:pt idx="37063">
                  <c:v>-9.4032300000000003E-3</c:v>
                </c:pt>
                <c:pt idx="37064">
                  <c:v>9.3288399999999997E-3</c:v>
                </c:pt>
                <c:pt idx="37065">
                  <c:v>-6.7949300000000002E-3</c:v>
                </c:pt>
                <c:pt idx="37066">
                  <c:v>2.1038099999999998E-3</c:v>
                </c:pt>
                <c:pt idx="37067">
                  <c:v>-2.6930800000000001E-2</c:v>
                </c:pt>
                <c:pt idx="37068">
                  <c:v>2.5749200000000001E-4</c:v>
                </c:pt>
                <c:pt idx="37069">
                  <c:v>-1.2235600000000001E-3</c:v>
                </c:pt>
                <c:pt idx="37070">
                  <c:v>-1.76353E-2</c:v>
                </c:pt>
                <c:pt idx="37071" formatCode="0.00E+00">
                  <c:v>-1.4938399999999999E-2</c:v>
                </c:pt>
                <c:pt idx="37072">
                  <c:v>-1.3163599999999999E-2</c:v>
                </c:pt>
                <c:pt idx="37073">
                  <c:v>-2.8554E-2</c:v>
                </c:pt>
                <c:pt idx="37074">
                  <c:v>6.8950700000000001E-4</c:v>
                </c:pt>
                <c:pt idx="37075">
                  <c:v>9.1037800000000006E-3</c:v>
                </c:pt>
                <c:pt idx="37076">
                  <c:v>-1.9484499999999998E-2</c:v>
                </c:pt>
                <c:pt idx="37077">
                  <c:v>-6.4001099999999997E-3</c:v>
                </c:pt>
                <c:pt idx="37078">
                  <c:v>-4.3916700000000003E-3</c:v>
                </c:pt>
                <c:pt idx="37079">
                  <c:v>8.1424700000000006E-3</c:v>
                </c:pt>
                <c:pt idx="37080">
                  <c:v>-1.20926E-3</c:v>
                </c:pt>
                <c:pt idx="37081">
                  <c:v>-4.0597899999999998E-3</c:v>
                </c:pt>
                <c:pt idx="37082">
                  <c:v>8.0461500000000002E-3</c:v>
                </c:pt>
                <c:pt idx="37083">
                  <c:v>-2.11668E-2</c:v>
                </c:pt>
                <c:pt idx="37084">
                  <c:v>-9.4089499999999993E-3</c:v>
                </c:pt>
                <c:pt idx="37085">
                  <c:v>-2.0018600000000001E-2</c:v>
                </c:pt>
                <c:pt idx="37086">
                  <c:v>-1.4500600000000001E-2</c:v>
                </c:pt>
                <c:pt idx="37087">
                  <c:v>-1.5576400000000001E-2</c:v>
                </c:pt>
                <c:pt idx="37088">
                  <c:v>-6.6900299999999996E-3</c:v>
                </c:pt>
                <c:pt idx="37089">
                  <c:v>-1.6313600000000001E-2</c:v>
                </c:pt>
                <c:pt idx="37090">
                  <c:v>-9.4976399999999999E-3</c:v>
                </c:pt>
                <c:pt idx="37091">
                  <c:v>-1.3038599999999999E-2</c:v>
                </c:pt>
                <c:pt idx="37092">
                  <c:v>-9.9210700000000006E-3</c:v>
                </c:pt>
                <c:pt idx="37093">
                  <c:v>3.6630600000000001E-3</c:v>
                </c:pt>
                <c:pt idx="37094">
                  <c:v>-1.03254E-2</c:v>
                </c:pt>
                <c:pt idx="37095">
                  <c:v>8.7575900000000009E-3</c:v>
                </c:pt>
                <c:pt idx="37096">
                  <c:v>-2.7393299999999999E-2</c:v>
                </c:pt>
                <c:pt idx="37097">
                  <c:v>1.27888E-3</c:v>
                </c:pt>
                <c:pt idx="37098">
                  <c:v>-2.6287100000000001E-2</c:v>
                </c:pt>
                <c:pt idx="37099">
                  <c:v>-1.6036000000000002E-2</c:v>
                </c:pt>
                <c:pt idx="37100">
                  <c:v>-1.1227600000000001E-2</c:v>
                </c:pt>
                <c:pt idx="37101">
                  <c:v>-1.44215E-2</c:v>
                </c:pt>
                <c:pt idx="37102">
                  <c:v>-2.5009199999999999E-2</c:v>
                </c:pt>
                <c:pt idx="37103">
                  <c:v>-3.2132099999999997E-2</c:v>
                </c:pt>
                <c:pt idx="37104">
                  <c:v>-2.38628E-2</c:v>
                </c:pt>
                <c:pt idx="37105">
                  <c:v>-3.3883999999999997E-2</c:v>
                </c:pt>
                <c:pt idx="37106">
                  <c:v>-3.4497300000000002E-2</c:v>
                </c:pt>
                <c:pt idx="37107">
                  <c:v>-1.8174200000000001E-2</c:v>
                </c:pt>
                <c:pt idx="37108">
                  <c:v>-8.7785699999999994E-3</c:v>
                </c:pt>
                <c:pt idx="37109">
                  <c:v>-6.48403E-3</c:v>
                </c:pt>
                <c:pt idx="37110">
                  <c:v>-1.23205E-2</c:v>
                </c:pt>
                <c:pt idx="37111">
                  <c:v>-1.68238E-2</c:v>
                </c:pt>
                <c:pt idx="37112">
                  <c:v>1.1728300000000001E-2</c:v>
                </c:pt>
                <c:pt idx="37113">
                  <c:v>-2.3950599999999999E-2</c:v>
                </c:pt>
                <c:pt idx="37114">
                  <c:v>-6.4697299999999999E-3</c:v>
                </c:pt>
                <c:pt idx="37115">
                  <c:v>-2.6130699999999999E-3</c:v>
                </c:pt>
                <c:pt idx="37116">
                  <c:v>-1.6526200000000001E-2</c:v>
                </c:pt>
                <c:pt idx="37117">
                  <c:v>-6.3448000000000003E-3</c:v>
                </c:pt>
                <c:pt idx="37118">
                  <c:v>-1.7704000000000001E-2</c:v>
                </c:pt>
                <c:pt idx="37119">
                  <c:v>-3.5238299999999999E-3</c:v>
                </c:pt>
                <c:pt idx="37120">
                  <c:v>-1.36776E-2</c:v>
                </c:pt>
                <c:pt idx="37121">
                  <c:v>-1.8760700000000002E-2</c:v>
                </c:pt>
                <c:pt idx="37122">
                  <c:v>8.3637200000000005E-4</c:v>
                </c:pt>
                <c:pt idx="37123">
                  <c:v>-1.21288E-2</c:v>
                </c:pt>
                <c:pt idx="37124">
                  <c:v>-2.4393100000000001E-2</c:v>
                </c:pt>
                <c:pt idx="37125">
                  <c:v>-3.1373999999999999E-2</c:v>
                </c:pt>
                <c:pt idx="37126">
                  <c:v>-3.8156500000000003E-2</c:v>
                </c:pt>
                <c:pt idx="37127">
                  <c:v>-3.1796499999999998E-2</c:v>
                </c:pt>
                <c:pt idx="37128">
                  <c:v>-2.6881200000000001E-2</c:v>
                </c:pt>
                <c:pt idx="37129">
                  <c:v>-2.8257400000000002E-3</c:v>
                </c:pt>
                <c:pt idx="37130">
                  <c:v>-1.3236E-2</c:v>
                </c:pt>
                <c:pt idx="37131">
                  <c:v>-8.4161800000000005E-3</c:v>
                </c:pt>
                <c:pt idx="37132">
                  <c:v>-2.0550700000000002E-2</c:v>
                </c:pt>
                <c:pt idx="37133">
                  <c:v>-2.0350500000000001E-2</c:v>
                </c:pt>
                <c:pt idx="37134">
                  <c:v>-6.1092400000000002E-3</c:v>
                </c:pt>
                <c:pt idx="37135">
                  <c:v>-8.1501000000000004E-3</c:v>
                </c:pt>
                <c:pt idx="37136">
                  <c:v>-6.9713600000000002E-3</c:v>
                </c:pt>
                <c:pt idx="37137">
                  <c:v>9.0103100000000005E-3</c:v>
                </c:pt>
                <c:pt idx="37138">
                  <c:v>1.9984200000000001E-2</c:v>
                </c:pt>
                <c:pt idx="37139">
                  <c:v>1.12391E-2</c:v>
                </c:pt>
                <c:pt idx="37140">
                  <c:v>1.6894300000000001E-2</c:v>
                </c:pt>
                <c:pt idx="37141">
                  <c:v>4.2667399999999998E-3</c:v>
                </c:pt>
                <c:pt idx="37142">
                  <c:v>3.2358199999999999E-3</c:v>
                </c:pt>
                <c:pt idx="37143">
                  <c:v>1.7328300000000001E-3</c:v>
                </c:pt>
                <c:pt idx="37144">
                  <c:v>-2.8600700000000001E-3</c:v>
                </c:pt>
                <c:pt idx="37145">
                  <c:v>-7.4234000000000001E-3</c:v>
                </c:pt>
                <c:pt idx="37146">
                  <c:v>-2.4690599999999999E-3</c:v>
                </c:pt>
                <c:pt idx="37147">
                  <c:v>-3.1671500000000001E-3</c:v>
                </c:pt>
                <c:pt idx="37148">
                  <c:v>-2.0151100000000001E-3</c:v>
                </c:pt>
                <c:pt idx="37149">
                  <c:v>-2.33984E-2</c:v>
                </c:pt>
                <c:pt idx="37150">
                  <c:v>-4.9810399999999999E-3</c:v>
                </c:pt>
                <c:pt idx="37151">
                  <c:v>-1.0953900000000001E-2</c:v>
                </c:pt>
                <c:pt idx="37152">
                  <c:v>-1.8021599999999999E-2</c:v>
                </c:pt>
                <c:pt idx="37153">
                  <c:v>-4.5048699999999997E-2</c:v>
                </c:pt>
                <c:pt idx="37154">
                  <c:v>-4.5743899999999997E-2</c:v>
                </c:pt>
                <c:pt idx="37155">
                  <c:v>-5.3901699999999997E-3</c:v>
                </c:pt>
                <c:pt idx="37156">
                  <c:v>-3.0610100000000001E-2</c:v>
                </c:pt>
                <c:pt idx="37157">
                  <c:v>-1.2981400000000001E-2</c:v>
                </c:pt>
                <c:pt idx="37158">
                  <c:v>-1.8047299999999999E-2</c:v>
                </c:pt>
                <c:pt idx="37159">
                  <c:v>2.9888200000000001E-3</c:v>
                </c:pt>
                <c:pt idx="37160">
                  <c:v>-1.3812100000000001E-2</c:v>
                </c:pt>
                <c:pt idx="37161">
                  <c:v>-2.26068E-2</c:v>
                </c:pt>
                <c:pt idx="37162">
                  <c:v>-1.2170800000000001E-2</c:v>
                </c:pt>
                <c:pt idx="37163">
                  <c:v>-7.7447899999999997E-3</c:v>
                </c:pt>
                <c:pt idx="37164">
                  <c:v>-6.6938400000000004E-3</c:v>
                </c:pt>
                <c:pt idx="37165">
                  <c:v>-9.3889200000000003E-3</c:v>
                </c:pt>
                <c:pt idx="37166">
                  <c:v>-9.0580000000000001E-3</c:v>
                </c:pt>
                <c:pt idx="37167">
                  <c:v>-1.11713E-2</c:v>
                </c:pt>
                <c:pt idx="37168">
                  <c:v>-2.4051699999999999E-3</c:v>
                </c:pt>
                <c:pt idx="37169">
                  <c:v>-1.03359E-2</c:v>
                </c:pt>
                <c:pt idx="37170">
                  <c:v>-4.9743699999999997E-3</c:v>
                </c:pt>
                <c:pt idx="37171">
                  <c:v>8.4152199999999993E-3</c:v>
                </c:pt>
                <c:pt idx="37172">
                  <c:v>-9.5233899999999996E-3</c:v>
                </c:pt>
                <c:pt idx="37173">
                  <c:v>-1.1177100000000001E-3</c:v>
                </c:pt>
                <c:pt idx="37174" formatCode="0.00E+00">
                  <c:v>-4.7664600000000001E-3</c:v>
                </c:pt>
                <c:pt idx="37175">
                  <c:v>4.8894899999999998E-3</c:v>
                </c:pt>
                <c:pt idx="37176">
                  <c:v>-3.2196E-3</c:v>
                </c:pt>
                <c:pt idx="37177">
                  <c:v>-6.8759900000000002E-3</c:v>
                </c:pt>
                <c:pt idx="37178">
                  <c:v>-7.42722E-3</c:v>
                </c:pt>
                <c:pt idx="37179">
                  <c:v>-1.25074E-2</c:v>
                </c:pt>
                <c:pt idx="37180">
                  <c:v>-1.9215599999999999E-2</c:v>
                </c:pt>
                <c:pt idx="37181">
                  <c:v>-2.7978900000000001E-2</c:v>
                </c:pt>
                <c:pt idx="37182">
                  <c:v>-9.6368800000000004E-3</c:v>
                </c:pt>
                <c:pt idx="37183">
                  <c:v>5.4693199999999997E-3</c:v>
                </c:pt>
                <c:pt idx="37184">
                  <c:v>-1.1118899999999999E-2</c:v>
                </c:pt>
                <c:pt idx="37185">
                  <c:v>-3.1089799999999999E-3</c:v>
                </c:pt>
                <c:pt idx="37186">
                  <c:v>7.6494199999999997E-3</c:v>
                </c:pt>
                <c:pt idx="37187">
                  <c:v>5.44357E-3</c:v>
                </c:pt>
                <c:pt idx="37188">
                  <c:v>6.2627799999999999E-3</c:v>
                </c:pt>
                <c:pt idx="37189">
                  <c:v>3.1147000000000002E-3</c:v>
                </c:pt>
                <c:pt idx="37190">
                  <c:v>-1.2290000000000001E-2</c:v>
                </c:pt>
                <c:pt idx="37191">
                  <c:v>-2.3586300000000001E-2</c:v>
                </c:pt>
                <c:pt idx="37192">
                  <c:v>3.3559800000000002E-3</c:v>
                </c:pt>
                <c:pt idx="37193">
                  <c:v>-1.5401799999999999E-3</c:v>
                </c:pt>
                <c:pt idx="37194">
                  <c:v>-1.21584E-2</c:v>
                </c:pt>
                <c:pt idx="37195">
                  <c:v>-1.9741099999999998E-3</c:v>
                </c:pt>
                <c:pt idx="37196">
                  <c:v>-7.8678099999999994E-3</c:v>
                </c:pt>
                <c:pt idx="37197">
                  <c:v>-1.3006200000000001E-2</c:v>
                </c:pt>
                <c:pt idx="37198">
                  <c:v>-1.3974200000000001E-2</c:v>
                </c:pt>
                <c:pt idx="37199">
                  <c:v>-3.3407200000000001E-3</c:v>
                </c:pt>
                <c:pt idx="37200">
                  <c:v>-1.10388E-2</c:v>
                </c:pt>
                <c:pt idx="37201">
                  <c:v>-5.50842E-3</c:v>
                </c:pt>
                <c:pt idx="37202">
                  <c:v>-7.2002400000000001E-3</c:v>
                </c:pt>
                <c:pt idx="37203">
                  <c:v>-6.0949300000000001E-3</c:v>
                </c:pt>
                <c:pt idx="37204">
                  <c:v>1.2302400000000001E-4</c:v>
                </c:pt>
                <c:pt idx="37205">
                  <c:v>-1.80559E-2</c:v>
                </c:pt>
                <c:pt idx="37206">
                  <c:v>-1.18589E-2</c:v>
                </c:pt>
                <c:pt idx="37207">
                  <c:v>-1.38187E-2</c:v>
                </c:pt>
                <c:pt idx="37208" formatCode="0.00E+00">
                  <c:v>-9.5367399999999998E-5</c:v>
                </c:pt>
                <c:pt idx="37209">
                  <c:v>-1.1472700000000001E-2</c:v>
                </c:pt>
                <c:pt idx="37210">
                  <c:v>-1.7317800000000001E-2</c:v>
                </c:pt>
                <c:pt idx="37211">
                  <c:v>-8.1968300000000004E-3</c:v>
                </c:pt>
                <c:pt idx="37212">
                  <c:v>2.4080299999999998E-3</c:v>
                </c:pt>
                <c:pt idx="37213">
                  <c:v>-5.9966999999999998E-3</c:v>
                </c:pt>
                <c:pt idx="37214">
                  <c:v>3.5171500000000001E-3</c:v>
                </c:pt>
                <c:pt idx="37215">
                  <c:v>9.3717599999999998E-3</c:v>
                </c:pt>
                <c:pt idx="37216">
                  <c:v>-6.1998399999999999E-3</c:v>
                </c:pt>
                <c:pt idx="37217">
                  <c:v>-1.3278999999999999E-2</c:v>
                </c:pt>
                <c:pt idx="37218">
                  <c:v>-1.13697E-2</c:v>
                </c:pt>
                <c:pt idx="37219">
                  <c:v>-6.6547400000000001E-3</c:v>
                </c:pt>
                <c:pt idx="37220">
                  <c:v>-1.63546E-2</c:v>
                </c:pt>
                <c:pt idx="37221">
                  <c:v>-1.6519499999999999E-2</c:v>
                </c:pt>
                <c:pt idx="37222">
                  <c:v>1.44911E-2</c:v>
                </c:pt>
                <c:pt idx="37223">
                  <c:v>-2.3565300000000001E-2</c:v>
                </c:pt>
                <c:pt idx="37224">
                  <c:v>-3.1284300000000001E-2</c:v>
                </c:pt>
                <c:pt idx="37225">
                  <c:v>-1.5665100000000001E-2</c:v>
                </c:pt>
                <c:pt idx="37226">
                  <c:v>-1.7414100000000001E-3</c:v>
                </c:pt>
                <c:pt idx="37227">
                  <c:v>-1.54276E-2</c:v>
                </c:pt>
                <c:pt idx="37228">
                  <c:v>-3.4458200000000001E-2</c:v>
                </c:pt>
                <c:pt idx="37229">
                  <c:v>-2.1324199999999999E-3</c:v>
                </c:pt>
                <c:pt idx="37230">
                  <c:v>6.51455E-3</c:v>
                </c:pt>
                <c:pt idx="37231" formatCode="0.00E+00">
                  <c:v>-1.3351400000000001E-5</c:v>
                </c:pt>
                <c:pt idx="37232">
                  <c:v>-8.4743500000000003E-3</c:v>
                </c:pt>
                <c:pt idx="37233">
                  <c:v>-2.8212500000000001E-2</c:v>
                </c:pt>
                <c:pt idx="37234">
                  <c:v>1.28746E-4</c:v>
                </c:pt>
                <c:pt idx="37235">
                  <c:v>-5.3310400000000004E-3</c:v>
                </c:pt>
                <c:pt idx="37236">
                  <c:v>-1.5346500000000001E-2</c:v>
                </c:pt>
                <c:pt idx="37237">
                  <c:v>-8.3141299999999994E-3</c:v>
                </c:pt>
                <c:pt idx="37238">
                  <c:v>-1.5763300000000001E-2</c:v>
                </c:pt>
                <c:pt idx="37239">
                  <c:v>-9.5119499999999999E-3</c:v>
                </c:pt>
                <c:pt idx="37240">
                  <c:v>-1.20707E-2</c:v>
                </c:pt>
                <c:pt idx="37241">
                  <c:v>-1.10683E-2</c:v>
                </c:pt>
                <c:pt idx="37242">
                  <c:v>-1.7364500000000001E-2</c:v>
                </c:pt>
                <c:pt idx="37243">
                  <c:v>6.32191E-3</c:v>
                </c:pt>
                <c:pt idx="37244">
                  <c:v>-4.3106100000000003E-3</c:v>
                </c:pt>
                <c:pt idx="37245">
                  <c:v>-5.0993000000000002E-3</c:v>
                </c:pt>
                <c:pt idx="37246">
                  <c:v>1.14441E-3</c:v>
                </c:pt>
                <c:pt idx="37247">
                  <c:v>7.2956100000000001E-3</c:v>
                </c:pt>
                <c:pt idx="37248">
                  <c:v>-4.7521600000000001E-3</c:v>
                </c:pt>
                <c:pt idx="37249">
                  <c:v>3.91006E-4</c:v>
                </c:pt>
                <c:pt idx="37250">
                  <c:v>7.6303500000000002E-3</c:v>
                </c:pt>
                <c:pt idx="37251">
                  <c:v>-2.5815999999999999E-3</c:v>
                </c:pt>
                <c:pt idx="37252">
                  <c:v>-4.3993000000000001E-3</c:v>
                </c:pt>
                <c:pt idx="37253">
                  <c:v>-1.0990099999999999E-2</c:v>
                </c:pt>
                <c:pt idx="37254">
                  <c:v>-6.2351200000000002E-3</c:v>
                </c:pt>
                <c:pt idx="37255">
                  <c:v>-8.4743500000000003E-3</c:v>
                </c:pt>
                <c:pt idx="37256">
                  <c:v>4.3373099999999996E-3</c:v>
                </c:pt>
                <c:pt idx="37257">
                  <c:v>1.9313799999999999E-2</c:v>
                </c:pt>
                <c:pt idx="37258">
                  <c:v>1.5612600000000001E-2</c:v>
                </c:pt>
                <c:pt idx="37259">
                  <c:v>-8.8806200000000005E-3</c:v>
                </c:pt>
                <c:pt idx="37260">
                  <c:v>2.6624700000000001E-2</c:v>
                </c:pt>
                <c:pt idx="37261">
                  <c:v>1.9103999999999999E-2</c:v>
                </c:pt>
                <c:pt idx="37262">
                  <c:v>1.70622E-2</c:v>
                </c:pt>
                <c:pt idx="37263">
                  <c:v>-9.3917800000000006E-3</c:v>
                </c:pt>
                <c:pt idx="37264">
                  <c:v>1.14574E-2</c:v>
                </c:pt>
                <c:pt idx="37265">
                  <c:v>2.5654799999999998E-2</c:v>
                </c:pt>
                <c:pt idx="37266">
                  <c:v>-4.3926199999999999E-3</c:v>
                </c:pt>
                <c:pt idx="37267">
                  <c:v>-7.5817099999999998E-4</c:v>
                </c:pt>
                <c:pt idx="37268">
                  <c:v>-9.2630400000000002E-3</c:v>
                </c:pt>
                <c:pt idx="37269">
                  <c:v>3.2510799999999999E-3</c:v>
                </c:pt>
                <c:pt idx="37270">
                  <c:v>1.08929E-2</c:v>
                </c:pt>
                <c:pt idx="37271">
                  <c:v>-1.3950300000000001E-2</c:v>
                </c:pt>
                <c:pt idx="37272">
                  <c:v>1.6113300000000001E-2</c:v>
                </c:pt>
                <c:pt idx="37273">
                  <c:v>9.3116799999999993E-3</c:v>
                </c:pt>
                <c:pt idx="37274">
                  <c:v>3.7975299999999999E-3</c:v>
                </c:pt>
                <c:pt idx="37275">
                  <c:v>-1.27125E-2</c:v>
                </c:pt>
                <c:pt idx="37276">
                  <c:v>-3.4999800000000002E-4</c:v>
                </c:pt>
                <c:pt idx="37277">
                  <c:v>-6.8912499999999998E-3</c:v>
                </c:pt>
                <c:pt idx="37278">
                  <c:v>-1.2064E-2</c:v>
                </c:pt>
                <c:pt idx="37279">
                  <c:v>-3.11174E-2</c:v>
                </c:pt>
                <c:pt idx="37280">
                  <c:v>3.7288700000000002E-4</c:v>
                </c:pt>
                <c:pt idx="37281">
                  <c:v>1.5795699999999999E-2</c:v>
                </c:pt>
                <c:pt idx="37282">
                  <c:v>9.0703999999999993E-3</c:v>
                </c:pt>
                <c:pt idx="37283">
                  <c:v>7.5635900000000002E-3</c:v>
                </c:pt>
                <c:pt idx="37284">
                  <c:v>8.8310199999999998E-4</c:v>
                </c:pt>
                <c:pt idx="37285">
                  <c:v>4.7883999999999999E-3</c:v>
                </c:pt>
                <c:pt idx="37286">
                  <c:v>6.9580099999999997E-3</c:v>
                </c:pt>
                <c:pt idx="37287">
                  <c:v>2.0158800000000001E-2</c:v>
                </c:pt>
                <c:pt idx="37288">
                  <c:v>-4.7311799999999998E-3</c:v>
                </c:pt>
                <c:pt idx="37289">
                  <c:v>2.2163399999999998E-3</c:v>
                </c:pt>
                <c:pt idx="37290">
                  <c:v>1.7095599999999999E-2</c:v>
                </c:pt>
                <c:pt idx="37291">
                  <c:v>-7.2927499999999998E-3</c:v>
                </c:pt>
                <c:pt idx="37292">
                  <c:v>1.7728799999999999E-2</c:v>
                </c:pt>
                <c:pt idx="37293">
                  <c:v>4.2028400000000002E-3</c:v>
                </c:pt>
                <c:pt idx="37294">
                  <c:v>1.9831700000000001E-2</c:v>
                </c:pt>
                <c:pt idx="37295">
                  <c:v>1.6467099999999998E-2</c:v>
                </c:pt>
                <c:pt idx="37296">
                  <c:v>9.25255E-3</c:v>
                </c:pt>
                <c:pt idx="37297">
                  <c:v>1.4019999999999999E-2</c:v>
                </c:pt>
                <c:pt idx="37298">
                  <c:v>3.5677E-2</c:v>
                </c:pt>
                <c:pt idx="37299">
                  <c:v>3.7011099999999998E-2</c:v>
                </c:pt>
                <c:pt idx="37300">
                  <c:v>3.5911600000000002E-2</c:v>
                </c:pt>
                <c:pt idx="37301">
                  <c:v>2.26307E-2</c:v>
                </c:pt>
                <c:pt idx="37302">
                  <c:v>2.9016500000000001E-2</c:v>
                </c:pt>
                <c:pt idx="37303">
                  <c:v>2.9468500000000002E-2</c:v>
                </c:pt>
                <c:pt idx="37304">
                  <c:v>2.5992399999999999E-2</c:v>
                </c:pt>
                <c:pt idx="37305">
                  <c:v>1.55706E-2</c:v>
                </c:pt>
                <c:pt idx="37306">
                  <c:v>3.0986799999999998E-2</c:v>
                </c:pt>
                <c:pt idx="37307">
                  <c:v>2.1084800000000001E-2</c:v>
                </c:pt>
                <c:pt idx="37308">
                  <c:v>1.26467E-2</c:v>
                </c:pt>
                <c:pt idx="37309">
                  <c:v>3.4410499999999997E-2</c:v>
                </c:pt>
                <c:pt idx="37310">
                  <c:v>2.03295E-2</c:v>
                </c:pt>
                <c:pt idx="37311">
                  <c:v>7.9822499999999998E-3</c:v>
                </c:pt>
                <c:pt idx="37312">
                  <c:v>5.3501099999999999E-3</c:v>
                </c:pt>
                <c:pt idx="37313">
                  <c:v>2.9303599999999999E-2</c:v>
                </c:pt>
                <c:pt idx="37314">
                  <c:v>1.9677199999999999E-2</c:v>
                </c:pt>
                <c:pt idx="37315">
                  <c:v>2.5178900000000001E-2</c:v>
                </c:pt>
                <c:pt idx="37316">
                  <c:v>2.6698099999999999E-2</c:v>
                </c:pt>
                <c:pt idx="37317">
                  <c:v>2.5184600000000001E-2</c:v>
                </c:pt>
                <c:pt idx="37318">
                  <c:v>3.4268399999999997E-2</c:v>
                </c:pt>
                <c:pt idx="37319" formatCode="0.00E+00">
                  <c:v>1.3177899999999999E-2</c:v>
                </c:pt>
                <c:pt idx="37320">
                  <c:v>2.0188299999999999E-2</c:v>
                </c:pt>
                <c:pt idx="37321">
                  <c:v>1.42069E-2</c:v>
                </c:pt>
                <c:pt idx="37322">
                  <c:v>9.2000999999999993E-3</c:v>
                </c:pt>
                <c:pt idx="37323">
                  <c:v>2.6470199999999999E-2</c:v>
                </c:pt>
                <c:pt idx="37324">
                  <c:v>2.4733499999999999E-2</c:v>
                </c:pt>
                <c:pt idx="37325">
                  <c:v>3.6036499999999999E-2</c:v>
                </c:pt>
                <c:pt idx="37326">
                  <c:v>1.99118E-2</c:v>
                </c:pt>
                <c:pt idx="37327">
                  <c:v>4.0807700000000002E-2</c:v>
                </c:pt>
                <c:pt idx="37328">
                  <c:v>2.5398299999999999E-2</c:v>
                </c:pt>
                <c:pt idx="37329">
                  <c:v>3.09258E-2</c:v>
                </c:pt>
                <c:pt idx="37330">
                  <c:v>3.4812000000000003E-2</c:v>
                </c:pt>
                <c:pt idx="37331">
                  <c:v>1.8870399999999999E-2</c:v>
                </c:pt>
                <c:pt idx="37332">
                  <c:v>9.9277500000000008E-3</c:v>
                </c:pt>
                <c:pt idx="37333">
                  <c:v>2.00129E-2</c:v>
                </c:pt>
                <c:pt idx="37334">
                  <c:v>5.7516099999999999E-3</c:v>
                </c:pt>
                <c:pt idx="37335">
                  <c:v>2.1238300000000002E-3</c:v>
                </c:pt>
                <c:pt idx="37336">
                  <c:v>1.14384E-2</c:v>
                </c:pt>
                <c:pt idx="37337">
                  <c:v>1.4369E-2</c:v>
                </c:pt>
                <c:pt idx="37338">
                  <c:v>2.2460000000000001E-2</c:v>
                </c:pt>
                <c:pt idx="37339">
                  <c:v>1.5716599999999999E-3</c:v>
                </c:pt>
                <c:pt idx="37340">
                  <c:v>1.3999899999999999E-2</c:v>
                </c:pt>
                <c:pt idx="37341">
                  <c:v>2.1513899999999999E-2</c:v>
                </c:pt>
                <c:pt idx="37342">
                  <c:v>2.2769899999999999E-2</c:v>
                </c:pt>
                <c:pt idx="37343">
                  <c:v>5.9337599999999997E-3</c:v>
                </c:pt>
                <c:pt idx="37344">
                  <c:v>7.5597800000000003E-3</c:v>
                </c:pt>
                <c:pt idx="37345">
                  <c:v>2.7463000000000001E-2</c:v>
                </c:pt>
                <c:pt idx="37346">
                  <c:v>2.7598399999999999E-2</c:v>
                </c:pt>
                <c:pt idx="37347">
                  <c:v>5.8536500000000002E-3</c:v>
                </c:pt>
                <c:pt idx="37348">
                  <c:v>-3.5514800000000001E-3</c:v>
                </c:pt>
                <c:pt idx="37349">
                  <c:v>2.1563499999999999E-2</c:v>
                </c:pt>
                <c:pt idx="37350">
                  <c:v>2.3527099999999999E-2</c:v>
                </c:pt>
                <c:pt idx="37351">
                  <c:v>2.1666500000000002E-2</c:v>
                </c:pt>
                <c:pt idx="37352">
                  <c:v>3.1576199999999999E-3</c:v>
                </c:pt>
                <c:pt idx="37353">
                  <c:v>2.0595599999999999E-2</c:v>
                </c:pt>
                <c:pt idx="37354">
                  <c:v>2.8509099999999999E-2</c:v>
                </c:pt>
                <c:pt idx="37355">
                  <c:v>2.50359E-2</c:v>
                </c:pt>
                <c:pt idx="37356">
                  <c:v>3.2125500000000001E-2</c:v>
                </c:pt>
                <c:pt idx="37357">
                  <c:v>1.7103199999999999E-2</c:v>
                </c:pt>
                <c:pt idx="37358">
                  <c:v>2.6672399999999999E-2</c:v>
                </c:pt>
                <c:pt idx="37359">
                  <c:v>5.7916599999999997E-3</c:v>
                </c:pt>
                <c:pt idx="37360">
                  <c:v>6.9808999999999995E-4</c:v>
                </c:pt>
                <c:pt idx="37361">
                  <c:v>2.94542E-2</c:v>
                </c:pt>
                <c:pt idx="37362">
                  <c:v>2.3226699999999999E-2</c:v>
                </c:pt>
                <c:pt idx="37363">
                  <c:v>1.50805E-2</c:v>
                </c:pt>
                <c:pt idx="37364">
                  <c:v>1.3894999999999999E-2</c:v>
                </c:pt>
                <c:pt idx="37365">
                  <c:v>1.6797099999999999E-2</c:v>
                </c:pt>
                <c:pt idx="37366">
                  <c:v>3.08037E-2</c:v>
                </c:pt>
                <c:pt idx="37367">
                  <c:v>1.6531000000000001E-2</c:v>
                </c:pt>
                <c:pt idx="37368">
                  <c:v>1.21899E-2</c:v>
                </c:pt>
                <c:pt idx="37369">
                  <c:v>1.22671E-2</c:v>
                </c:pt>
                <c:pt idx="37370">
                  <c:v>1.34602E-2</c:v>
                </c:pt>
                <c:pt idx="37371">
                  <c:v>4.0950800000000002E-2</c:v>
                </c:pt>
                <c:pt idx="37372">
                  <c:v>3.3951799999999997E-2</c:v>
                </c:pt>
                <c:pt idx="37373">
                  <c:v>8.2368900000000002E-3</c:v>
                </c:pt>
                <c:pt idx="37374">
                  <c:v>4.9362199999999998E-3</c:v>
                </c:pt>
                <c:pt idx="37375">
                  <c:v>3.8229899999999997E-2</c:v>
                </c:pt>
                <c:pt idx="37376">
                  <c:v>1.15967E-2</c:v>
                </c:pt>
                <c:pt idx="37377">
                  <c:v>-6.3934300000000003E-3</c:v>
                </c:pt>
                <c:pt idx="37378">
                  <c:v>9.4175300000000003E-3</c:v>
                </c:pt>
                <c:pt idx="37379">
                  <c:v>4.7281299999999998E-2</c:v>
                </c:pt>
                <c:pt idx="37380">
                  <c:v>2.1660800000000001E-2</c:v>
                </c:pt>
                <c:pt idx="37381">
                  <c:v>-8.4867499999999995E-3</c:v>
                </c:pt>
                <c:pt idx="37382">
                  <c:v>3.47519E-3</c:v>
                </c:pt>
                <c:pt idx="37383">
                  <c:v>1.38903E-2</c:v>
                </c:pt>
                <c:pt idx="37384">
                  <c:v>3.2620400000000001E-2</c:v>
                </c:pt>
                <c:pt idx="37385">
                  <c:v>3.2161700000000001E-2</c:v>
                </c:pt>
                <c:pt idx="37386">
                  <c:v>2.22778E-2</c:v>
                </c:pt>
                <c:pt idx="37387">
                  <c:v>3.9423899999999998E-2</c:v>
                </c:pt>
                <c:pt idx="37388">
                  <c:v>4.7103899999999997E-2</c:v>
                </c:pt>
                <c:pt idx="37389">
                  <c:v>1.6960099999999999E-2</c:v>
                </c:pt>
                <c:pt idx="37390">
                  <c:v>2.4071700000000001E-2</c:v>
                </c:pt>
                <c:pt idx="37391">
                  <c:v>2.5493600000000002E-2</c:v>
                </c:pt>
                <c:pt idx="37392">
                  <c:v>4.5292899999999997E-2</c:v>
                </c:pt>
                <c:pt idx="37393">
                  <c:v>3.2313300000000003E-2</c:v>
                </c:pt>
                <c:pt idx="37394">
                  <c:v>4.8055600000000004E-3</c:v>
                </c:pt>
                <c:pt idx="37395">
                  <c:v>1.2955700000000001E-2</c:v>
                </c:pt>
                <c:pt idx="37396">
                  <c:v>3.0658700000000001E-2</c:v>
                </c:pt>
                <c:pt idx="37397">
                  <c:v>3.9773000000000003E-2</c:v>
                </c:pt>
                <c:pt idx="37398">
                  <c:v>1.6686400000000001E-2</c:v>
                </c:pt>
                <c:pt idx="37399">
                  <c:v>1.35651E-2</c:v>
                </c:pt>
                <c:pt idx="37400">
                  <c:v>2.1809599999999998E-2</c:v>
                </c:pt>
                <c:pt idx="37401">
                  <c:v>2.6691400000000001E-2</c:v>
                </c:pt>
                <c:pt idx="37402">
                  <c:v>1.32523E-2</c:v>
                </c:pt>
                <c:pt idx="37403">
                  <c:v>3.6855699999999998E-2</c:v>
                </c:pt>
                <c:pt idx="37404">
                  <c:v>2.9286400000000001E-2</c:v>
                </c:pt>
                <c:pt idx="37405">
                  <c:v>2.8676E-2</c:v>
                </c:pt>
                <c:pt idx="37406">
                  <c:v>2.4043100000000001E-2</c:v>
                </c:pt>
                <c:pt idx="37407">
                  <c:v>2.6609399999999998E-2</c:v>
                </c:pt>
                <c:pt idx="37408">
                  <c:v>2.4694399999999998E-2</c:v>
                </c:pt>
                <c:pt idx="37409">
                  <c:v>1.3942700000000001E-2</c:v>
                </c:pt>
                <c:pt idx="37410">
                  <c:v>2.3427E-2</c:v>
                </c:pt>
                <c:pt idx="37411">
                  <c:v>1.49403E-2</c:v>
                </c:pt>
                <c:pt idx="37412">
                  <c:v>5.6747400000000003E-2</c:v>
                </c:pt>
                <c:pt idx="37413">
                  <c:v>2.03371E-2</c:v>
                </c:pt>
                <c:pt idx="37414">
                  <c:v>3.72257E-2</c:v>
                </c:pt>
                <c:pt idx="37415">
                  <c:v>1.7759299999999999E-2</c:v>
                </c:pt>
                <c:pt idx="37416">
                  <c:v>3.3090599999999998E-2</c:v>
                </c:pt>
                <c:pt idx="37417">
                  <c:v>1.55602E-2</c:v>
                </c:pt>
                <c:pt idx="37418">
                  <c:v>8.6049999999999998E-3</c:v>
                </c:pt>
                <c:pt idx="37419">
                  <c:v>2.0648E-2</c:v>
                </c:pt>
                <c:pt idx="37420">
                  <c:v>1.19591E-2</c:v>
                </c:pt>
                <c:pt idx="37421">
                  <c:v>2.9024100000000001E-2</c:v>
                </c:pt>
                <c:pt idx="37422">
                  <c:v>-1.19209E-3</c:v>
                </c:pt>
                <c:pt idx="37423">
                  <c:v>2.75164E-2</c:v>
                </c:pt>
                <c:pt idx="37424">
                  <c:v>1.9544599999999999E-2</c:v>
                </c:pt>
                <c:pt idx="37425">
                  <c:v>3.1377799999999997E-2</c:v>
                </c:pt>
                <c:pt idx="37426">
                  <c:v>8.7537799999999992E-3</c:v>
                </c:pt>
                <c:pt idx="37427">
                  <c:v>2.4379700000000001E-2</c:v>
                </c:pt>
                <c:pt idx="37428">
                  <c:v>2.8732299999999999E-2</c:v>
                </c:pt>
                <c:pt idx="37429">
                  <c:v>2.2082299999999999E-2</c:v>
                </c:pt>
                <c:pt idx="37430">
                  <c:v>3.4977000000000001E-2</c:v>
                </c:pt>
                <c:pt idx="37431">
                  <c:v>-5.7525600000000003E-3</c:v>
                </c:pt>
                <c:pt idx="37432">
                  <c:v>1.24254E-2</c:v>
                </c:pt>
                <c:pt idx="37433">
                  <c:v>7.6494199999999997E-3</c:v>
                </c:pt>
                <c:pt idx="37434">
                  <c:v>2.0994200000000001E-2</c:v>
                </c:pt>
                <c:pt idx="37435">
                  <c:v>7.5616800000000003E-3</c:v>
                </c:pt>
                <c:pt idx="37436">
                  <c:v>-9.0665799999999994E-3</c:v>
                </c:pt>
                <c:pt idx="37437">
                  <c:v>6.6070599999999997E-3</c:v>
                </c:pt>
                <c:pt idx="37438">
                  <c:v>1.6838100000000002E-2</c:v>
                </c:pt>
                <c:pt idx="37439">
                  <c:v>1.8281899999999999E-3</c:v>
                </c:pt>
                <c:pt idx="37440">
                  <c:v>3.8795499999999998E-3</c:v>
                </c:pt>
                <c:pt idx="37441">
                  <c:v>-1.2064000000000001E-3</c:v>
                </c:pt>
                <c:pt idx="37442">
                  <c:v>4.2467099999999999E-3</c:v>
                </c:pt>
                <c:pt idx="37443">
                  <c:v>6.5870299999999998E-3</c:v>
                </c:pt>
                <c:pt idx="37444">
                  <c:v>-1.1066400000000001E-2</c:v>
                </c:pt>
                <c:pt idx="37445">
                  <c:v>-1.54696E-2</c:v>
                </c:pt>
                <c:pt idx="37446">
                  <c:v>-1.82066E-2</c:v>
                </c:pt>
                <c:pt idx="37447">
                  <c:v>-7.2231300000000003E-3</c:v>
                </c:pt>
                <c:pt idx="37448">
                  <c:v>5.3720499999999997E-3</c:v>
                </c:pt>
                <c:pt idx="37449">
                  <c:v>2.2630699999999998E-3</c:v>
                </c:pt>
                <c:pt idx="37450">
                  <c:v>-1.42021E-2</c:v>
                </c:pt>
                <c:pt idx="37451">
                  <c:v>-2.89631E-3</c:v>
                </c:pt>
                <c:pt idx="37452">
                  <c:v>-4.2161899999999999E-3</c:v>
                </c:pt>
                <c:pt idx="37453">
                  <c:v>-2.2583E-3</c:v>
                </c:pt>
                <c:pt idx="37454">
                  <c:v>-2.6404400000000001E-2</c:v>
                </c:pt>
                <c:pt idx="37455">
                  <c:v>2.8114299999999998E-2</c:v>
                </c:pt>
                <c:pt idx="37456">
                  <c:v>1.29309E-2</c:v>
                </c:pt>
                <c:pt idx="37457">
                  <c:v>1.08109E-2</c:v>
                </c:pt>
                <c:pt idx="37458">
                  <c:v>1.33238E-2</c:v>
                </c:pt>
                <c:pt idx="37459">
                  <c:v>1.50919E-2</c:v>
                </c:pt>
                <c:pt idx="37460">
                  <c:v>1.2077299999999999E-2</c:v>
                </c:pt>
                <c:pt idx="37461">
                  <c:v>2.0713799999999998E-3</c:v>
                </c:pt>
                <c:pt idx="37462">
                  <c:v>5.1403000000000004E-3</c:v>
                </c:pt>
                <c:pt idx="37463">
                  <c:v>-2.64072E-3</c:v>
                </c:pt>
                <c:pt idx="37464">
                  <c:v>-9.9191699999999997E-3</c:v>
                </c:pt>
                <c:pt idx="37465">
                  <c:v>-5.4884E-3</c:v>
                </c:pt>
                <c:pt idx="37466">
                  <c:v>2.1944E-3</c:v>
                </c:pt>
                <c:pt idx="37467">
                  <c:v>-1.6669300000000001E-2</c:v>
                </c:pt>
                <c:pt idx="37468">
                  <c:v>-4.9600599999999996E-3</c:v>
                </c:pt>
                <c:pt idx="37469">
                  <c:v>-2.0624199999999999E-2</c:v>
                </c:pt>
                <c:pt idx="37470">
                  <c:v>-8.9435599999999997E-3</c:v>
                </c:pt>
                <c:pt idx="37471">
                  <c:v>-1.10455E-2</c:v>
                </c:pt>
                <c:pt idx="37472">
                  <c:v>-1.9338600000000001E-2</c:v>
                </c:pt>
                <c:pt idx="37473">
                  <c:v>9.2411000000000004E-3</c:v>
                </c:pt>
                <c:pt idx="37474">
                  <c:v>-6.8540600000000004E-3</c:v>
                </c:pt>
                <c:pt idx="37475">
                  <c:v>-1.00136E-4</c:v>
                </c:pt>
                <c:pt idx="37476">
                  <c:v>1.0057399999999999E-2</c:v>
                </c:pt>
                <c:pt idx="37477">
                  <c:v>1.13802E-2</c:v>
                </c:pt>
                <c:pt idx="37478">
                  <c:v>1.42612E-2</c:v>
                </c:pt>
                <c:pt idx="37479">
                  <c:v>-3.6382699999999999E-3</c:v>
                </c:pt>
                <c:pt idx="37480">
                  <c:v>2.5862699999999999E-2</c:v>
                </c:pt>
                <c:pt idx="37481">
                  <c:v>1.3848299999999999E-2</c:v>
                </c:pt>
                <c:pt idx="37482">
                  <c:v>1.8570900000000001E-2</c:v>
                </c:pt>
                <c:pt idx="37483">
                  <c:v>8.82053E-3</c:v>
                </c:pt>
                <c:pt idx="37484">
                  <c:v>1.72596E-2</c:v>
                </c:pt>
                <c:pt idx="37485">
                  <c:v>1.5565900000000001E-2</c:v>
                </c:pt>
                <c:pt idx="37486">
                  <c:v>1.9557000000000001E-2</c:v>
                </c:pt>
                <c:pt idx="37487">
                  <c:v>8.5067700000000003E-3</c:v>
                </c:pt>
                <c:pt idx="37488">
                  <c:v>1.23129E-2</c:v>
                </c:pt>
                <c:pt idx="37489">
                  <c:v>1.52292E-2</c:v>
                </c:pt>
                <c:pt idx="37490">
                  <c:v>-1.4683699999999999E-2</c:v>
                </c:pt>
                <c:pt idx="37491">
                  <c:v>2.22673E-2</c:v>
                </c:pt>
                <c:pt idx="37492">
                  <c:v>-1.2120199999999999E-2</c:v>
                </c:pt>
                <c:pt idx="37493">
                  <c:v>3.46174E-2</c:v>
                </c:pt>
                <c:pt idx="37494">
                  <c:v>1.60456E-2</c:v>
                </c:pt>
                <c:pt idx="37495">
                  <c:v>1.00164E-2</c:v>
                </c:pt>
                <c:pt idx="37496">
                  <c:v>9.10854E-3</c:v>
                </c:pt>
                <c:pt idx="37497">
                  <c:v>-1.77765E-3</c:v>
                </c:pt>
                <c:pt idx="37498">
                  <c:v>3.2361000000000001E-2</c:v>
                </c:pt>
                <c:pt idx="37499">
                  <c:v>4.4822699999999999E-4</c:v>
                </c:pt>
                <c:pt idx="37500">
                  <c:v>1.25465E-2</c:v>
                </c:pt>
                <c:pt idx="37501">
                  <c:v>-5.7563800000000002E-3</c:v>
                </c:pt>
                <c:pt idx="37502">
                  <c:v>6.9456099999999996E-3</c:v>
                </c:pt>
                <c:pt idx="37503">
                  <c:v>-5.07641E-3</c:v>
                </c:pt>
                <c:pt idx="37504">
                  <c:v>2.5730100000000001E-3</c:v>
                </c:pt>
                <c:pt idx="37505">
                  <c:v>-2.1090500000000002E-2</c:v>
                </c:pt>
                <c:pt idx="37506">
                  <c:v>-4.7674199999999996E-3</c:v>
                </c:pt>
                <c:pt idx="37507">
                  <c:v>1.15452E-2</c:v>
                </c:pt>
                <c:pt idx="37508">
                  <c:v>5.3825399999999999E-3</c:v>
                </c:pt>
                <c:pt idx="37509">
                  <c:v>5.1402999999999996E-4</c:v>
                </c:pt>
                <c:pt idx="37510">
                  <c:v>7.0991500000000003E-3</c:v>
                </c:pt>
                <c:pt idx="37511">
                  <c:v>1.8064500000000001E-2</c:v>
                </c:pt>
                <c:pt idx="37512">
                  <c:v>8.0270800000000007E-3</c:v>
                </c:pt>
                <c:pt idx="37513">
                  <c:v>5.3377199999999998E-3</c:v>
                </c:pt>
                <c:pt idx="37514">
                  <c:v>-7.6456099999999997E-3</c:v>
                </c:pt>
                <c:pt idx="37515">
                  <c:v>3.0708299999999999E-4</c:v>
                </c:pt>
                <c:pt idx="37516">
                  <c:v>-9.3803399999999992E-3</c:v>
                </c:pt>
                <c:pt idx="37517">
                  <c:v>-5.7439800000000001E-3</c:v>
                </c:pt>
                <c:pt idx="37518" formatCode="0.00E+00">
                  <c:v>4.6625099999999999E-3</c:v>
                </c:pt>
                <c:pt idx="37519">
                  <c:v>1.28126E-2</c:v>
                </c:pt>
                <c:pt idx="37520">
                  <c:v>-8.5086799999999994E-3</c:v>
                </c:pt>
                <c:pt idx="37521">
                  <c:v>-2.5235199999999999E-2</c:v>
                </c:pt>
                <c:pt idx="37522">
                  <c:v>7.2860700000000004E-3</c:v>
                </c:pt>
                <c:pt idx="37523">
                  <c:v>-2.24228E-2</c:v>
                </c:pt>
                <c:pt idx="37524">
                  <c:v>6.0510599999999996E-3</c:v>
                </c:pt>
                <c:pt idx="37525">
                  <c:v>-3.0765499999999999E-3</c:v>
                </c:pt>
                <c:pt idx="37526">
                  <c:v>2.9191999999999998E-3</c:v>
                </c:pt>
                <c:pt idx="37527">
                  <c:v>1.0725E-2</c:v>
                </c:pt>
                <c:pt idx="37528">
                  <c:v>-2.2563900000000001E-2</c:v>
                </c:pt>
                <c:pt idx="37529">
                  <c:v>4.21047E-3</c:v>
                </c:pt>
                <c:pt idx="37530">
                  <c:v>-1.2875599999999999E-2</c:v>
                </c:pt>
                <c:pt idx="37531">
                  <c:v>-2.11334E-2</c:v>
                </c:pt>
                <c:pt idx="37532">
                  <c:v>-1.5800499999999999E-2</c:v>
                </c:pt>
                <c:pt idx="37533">
                  <c:v>-3.2029200000000001E-2</c:v>
                </c:pt>
                <c:pt idx="37534">
                  <c:v>-2.1617899999999999E-2</c:v>
                </c:pt>
                <c:pt idx="37535">
                  <c:v>-7.1802100000000002E-3</c:v>
                </c:pt>
                <c:pt idx="37536">
                  <c:v>-8.2778899999999996E-3</c:v>
                </c:pt>
                <c:pt idx="37537">
                  <c:v>-2.7399099999999999E-2</c:v>
                </c:pt>
                <c:pt idx="37538">
                  <c:v>-2.6071500000000001E-2</c:v>
                </c:pt>
                <c:pt idx="37539">
                  <c:v>-1.11036E-2</c:v>
                </c:pt>
                <c:pt idx="37540">
                  <c:v>-2.18964E-2</c:v>
                </c:pt>
                <c:pt idx="37541">
                  <c:v>-1.32446E-2</c:v>
                </c:pt>
                <c:pt idx="37542">
                  <c:v>-8.55064E-3</c:v>
                </c:pt>
                <c:pt idx="37543">
                  <c:v>-1.4643700000000001E-2</c:v>
                </c:pt>
                <c:pt idx="37544">
                  <c:v>-2.08302E-2</c:v>
                </c:pt>
                <c:pt idx="37545">
                  <c:v>-1.2167000000000001E-2</c:v>
                </c:pt>
                <c:pt idx="37546">
                  <c:v>-1.44358E-2</c:v>
                </c:pt>
                <c:pt idx="37547">
                  <c:v>-2.4211900000000001E-2</c:v>
                </c:pt>
                <c:pt idx="37548">
                  <c:v>-1.34964E-2</c:v>
                </c:pt>
                <c:pt idx="37549">
                  <c:v>-2.8677899999999999E-2</c:v>
                </c:pt>
                <c:pt idx="37550">
                  <c:v>-3.4821499999999998E-2</c:v>
                </c:pt>
                <c:pt idx="37551">
                  <c:v>-5.02195E-2</c:v>
                </c:pt>
                <c:pt idx="37552">
                  <c:v>-2.8874400000000001E-2</c:v>
                </c:pt>
                <c:pt idx="37553">
                  <c:v>-1.1587100000000001E-3</c:v>
                </c:pt>
                <c:pt idx="37554">
                  <c:v>-2.7403799999999999E-2</c:v>
                </c:pt>
                <c:pt idx="37555">
                  <c:v>-2.5887500000000001E-2</c:v>
                </c:pt>
                <c:pt idx="37556">
                  <c:v>-2.36397E-2</c:v>
                </c:pt>
                <c:pt idx="37557">
                  <c:v>-1.46608E-2</c:v>
                </c:pt>
                <c:pt idx="37558">
                  <c:v>-2.6191699999999998E-2</c:v>
                </c:pt>
                <c:pt idx="37559">
                  <c:v>-2.5865599999999999E-2</c:v>
                </c:pt>
                <c:pt idx="37560">
                  <c:v>-2.3563400000000002E-2</c:v>
                </c:pt>
                <c:pt idx="37561">
                  <c:v>-2.2995000000000002E-2</c:v>
                </c:pt>
                <c:pt idx="37562">
                  <c:v>-1.02425E-2</c:v>
                </c:pt>
                <c:pt idx="37563">
                  <c:v>-3.3216500000000003E-2</c:v>
                </c:pt>
                <c:pt idx="37564">
                  <c:v>-1.6166699999999999E-2</c:v>
                </c:pt>
                <c:pt idx="37565">
                  <c:v>-3.1833599999999997E-2</c:v>
                </c:pt>
                <c:pt idx="37566">
                  <c:v>-6.4258600000000003E-3</c:v>
                </c:pt>
                <c:pt idx="37567">
                  <c:v>-1.14269E-2</c:v>
                </c:pt>
                <c:pt idx="37568">
                  <c:v>-1.80874E-2</c:v>
                </c:pt>
                <c:pt idx="37569">
                  <c:v>-2.8083799999999999E-2</c:v>
                </c:pt>
                <c:pt idx="37570">
                  <c:v>-1.5681299999999999E-2</c:v>
                </c:pt>
                <c:pt idx="37571">
                  <c:v>-1.4772400000000001E-3</c:v>
                </c:pt>
                <c:pt idx="37572">
                  <c:v>-3.5258299999999999E-2</c:v>
                </c:pt>
                <c:pt idx="37573">
                  <c:v>-4.0062899999999999E-2</c:v>
                </c:pt>
                <c:pt idx="37574">
                  <c:v>-2.1649399999999999E-2</c:v>
                </c:pt>
                <c:pt idx="37575">
                  <c:v>-5.0411199999999996E-3</c:v>
                </c:pt>
                <c:pt idx="37576">
                  <c:v>-2.7035699999999999E-2</c:v>
                </c:pt>
                <c:pt idx="37577">
                  <c:v>-1.31226E-3</c:v>
                </c:pt>
                <c:pt idx="37578">
                  <c:v>-9.8953200000000009E-3</c:v>
                </c:pt>
                <c:pt idx="37579">
                  <c:v>-3.1280499999999998E-3</c:v>
                </c:pt>
                <c:pt idx="37580">
                  <c:v>2.0704299999999998E-3</c:v>
                </c:pt>
                <c:pt idx="37581">
                  <c:v>1.4228800000000001E-3</c:v>
                </c:pt>
                <c:pt idx="37582">
                  <c:v>-1.20687E-2</c:v>
                </c:pt>
                <c:pt idx="37583">
                  <c:v>-1.69096E-2</c:v>
                </c:pt>
                <c:pt idx="37584">
                  <c:v>-7.1029700000000001E-3</c:v>
                </c:pt>
                <c:pt idx="37585">
                  <c:v>-2.11048E-2</c:v>
                </c:pt>
                <c:pt idx="37586">
                  <c:v>-4.2571999999999999E-2</c:v>
                </c:pt>
                <c:pt idx="37587">
                  <c:v>-2.00567E-2</c:v>
                </c:pt>
                <c:pt idx="37588">
                  <c:v>2.3365E-3</c:v>
                </c:pt>
                <c:pt idx="37589">
                  <c:v>-3.36838E-2</c:v>
                </c:pt>
                <c:pt idx="37590">
                  <c:v>-1.5673599999999999E-2</c:v>
                </c:pt>
                <c:pt idx="37591">
                  <c:v>-1.7723099999999999E-2</c:v>
                </c:pt>
                <c:pt idx="37592">
                  <c:v>-1.08585E-2</c:v>
                </c:pt>
                <c:pt idx="37593">
                  <c:v>-2.99063E-2</c:v>
                </c:pt>
                <c:pt idx="37594">
                  <c:v>-2.8414700000000001E-2</c:v>
                </c:pt>
                <c:pt idx="37595">
                  <c:v>-7.7266699999999997E-3</c:v>
                </c:pt>
                <c:pt idx="37596">
                  <c:v>-1.1860799999999999E-2</c:v>
                </c:pt>
                <c:pt idx="37597">
                  <c:v>-2.7564000000000002E-2</c:v>
                </c:pt>
                <c:pt idx="37598">
                  <c:v>3.7288700000000002E-4</c:v>
                </c:pt>
                <c:pt idx="37599">
                  <c:v>4.4326799999999996E-3</c:v>
                </c:pt>
                <c:pt idx="37600">
                  <c:v>3.8347199999999998E-3</c:v>
                </c:pt>
                <c:pt idx="37601">
                  <c:v>-2.0883599999999999E-2</c:v>
                </c:pt>
                <c:pt idx="37602">
                  <c:v>-2.23637E-2</c:v>
                </c:pt>
                <c:pt idx="37603">
                  <c:v>-6.2951999999999999E-3</c:v>
                </c:pt>
                <c:pt idx="37604">
                  <c:v>-2.1740900000000001E-2</c:v>
                </c:pt>
                <c:pt idx="37605">
                  <c:v>-2.0753899999999999E-2</c:v>
                </c:pt>
                <c:pt idx="37606">
                  <c:v>-2.70262E-2</c:v>
                </c:pt>
                <c:pt idx="37607">
                  <c:v>-3.1815499999999997E-2</c:v>
                </c:pt>
                <c:pt idx="37608">
                  <c:v>-1.38865E-2</c:v>
                </c:pt>
                <c:pt idx="37609">
                  <c:v>-5.1288599999999998E-3</c:v>
                </c:pt>
                <c:pt idx="37610">
                  <c:v>-3.2321000000000003E-2</c:v>
                </c:pt>
                <c:pt idx="37611">
                  <c:v>-2.3870499999999999E-2</c:v>
                </c:pt>
                <c:pt idx="37612">
                  <c:v>-2.9357899999999999E-2</c:v>
                </c:pt>
                <c:pt idx="37613">
                  <c:v>-2.62451E-3</c:v>
                </c:pt>
                <c:pt idx="37614">
                  <c:v>-2.50282E-2</c:v>
                </c:pt>
                <c:pt idx="37615">
                  <c:v>-2.6826900000000001E-2</c:v>
                </c:pt>
                <c:pt idx="37616">
                  <c:v>-3.7502300000000002E-2</c:v>
                </c:pt>
                <c:pt idx="37617">
                  <c:v>-3.8573299999999998E-2</c:v>
                </c:pt>
                <c:pt idx="37618">
                  <c:v>-2.7221700000000001E-2</c:v>
                </c:pt>
                <c:pt idx="37619">
                  <c:v>-4.4897100000000002E-2</c:v>
                </c:pt>
                <c:pt idx="37620">
                  <c:v>-2.1300300000000001E-2</c:v>
                </c:pt>
                <c:pt idx="37621">
                  <c:v>-4.4203800000000001E-2</c:v>
                </c:pt>
                <c:pt idx="37622">
                  <c:v>-6.2372200000000003E-2</c:v>
                </c:pt>
                <c:pt idx="37623">
                  <c:v>-6.12679E-2</c:v>
                </c:pt>
                <c:pt idx="37624">
                  <c:v>-3.8708699999999999E-2</c:v>
                </c:pt>
                <c:pt idx="37625">
                  <c:v>-5.6208599999999997E-2</c:v>
                </c:pt>
                <c:pt idx="37626">
                  <c:v>-3.8314800000000003E-2</c:v>
                </c:pt>
                <c:pt idx="37627">
                  <c:v>-5.2968000000000001E-2</c:v>
                </c:pt>
                <c:pt idx="37628">
                  <c:v>-4.2975399999999997E-2</c:v>
                </c:pt>
                <c:pt idx="37629">
                  <c:v>-5.3159699999999997E-2</c:v>
                </c:pt>
                <c:pt idx="37630">
                  <c:v>-3.07961E-2</c:v>
                </c:pt>
                <c:pt idx="37631">
                  <c:v>-5.0756500000000003E-2</c:v>
                </c:pt>
                <c:pt idx="37632">
                  <c:v>-4.0325199999999999E-2</c:v>
                </c:pt>
                <c:pt idx="37633">
                  <c:v>-3.1293899999999999E-2</c:v>
                </c:pt>
                <c:pt idx="37634">
                  <c:v>-4.1837699999999999E-2</c:v>
                </c:pt>
                <c:pt idx="37635">
                  <c:v>-4.1799500000000003E-2</c:v>
                </c:pt>
                <c:pt idx="37636">
                  <c:v>-3.89433E-2</c:v>
                </c:pt>
                <c:pt idx="37637">
                  <c:v>-2.50101E-2</c:v>
                </c:pt>
                <c:pt idx="37638">
                  <c:v>-5.8109300000000003E-2</c:v>
                </c:pt>
                <c:pt idx="37639">
                  <c:v>-4.0717099999999999E-2</c:v>
                </c:pt>
                <c:pt idx="37640">
                  <c:v>-3.2302900000000002E-2</c:v>
                </c:pt>
                <c:pt idx="37641">
                  <c:v>-2.84891E-2</c:v>
                </c:pt>
                <c:pt idx="37642">
                  <c:v>-4.18491E-2</c:v>
                </c:pt>
                <c:pt idx="37643">
                  <c:v>-4.6256100000000001E-2</c:v>
                </c:pt>
                <c:pt idx="37644">
                  <c:v>-3.1386400000000002E-2</c:v>
                </c:pt>
                <c:pt idx="37645">
                  <c:v>-3.2422100000000002E-2</c:v>
                </c:pt>
                <c:pt idx="37646">
                  <c:v>-5.60837E-2</c:v>
                </c:pt>
                <c:pt idx="37647">
                  <c:v>-2.6628499999999999E-2</c:v>
                </c:pt>
                <c:pt idx="37648">
                  <c:v>-4.8493399999999999E-2</c:v>
                </c:pt>
                <c:pt idx="37649">
                  <c:v>-1.6827600000000002E-2</c:v>
                </c:pt>
                <c:pt idx="37650">
                  <c:v>-4.5965199999999998E-2</c:v>
                </c:pt>
                <c:pt idx="37651">
                  <c:v>-4.1259799999999999E-2</c:v>
                </c:pt>
                <c:pt idx="37652">
                  <c:v>-4.4493699999999997E-2</c:v>
                </c:pt>
                <c:pt idx="37653">
                  <c:v>-3.7640600000000003E-2</c:v>
                </c:pt>
                <c:pt idx="37654">
                  <c:v>-1.3048199999999999E-2</c:v>
                </c:pt>
                <c:pt idx="37655">
                  <c:v>-3.6325499999999997E-2</c:v>
                </c:pt>
                <c:pt idx="37656">
                  <c:v>-2.2865300000000002E-2</c:v>
                </c:pt>
                <c:pt idx="37657">
                  <c:v>-3.2812099999999997E-2</c:v>
                </c:pt>
                <c:pt idx="37658">
                  <c:v>4.40311E-3</c:v>
                </c:pt>
                <c:pt idx="37659">
                  <c:v>-4.3150899999999999E-2</c:v>
                </c:pt>
                <c:pt idx="37660">
                  <c:v>-3.1699199999999997E-2</c:v>
                </c:pt>
                <c:pt idx="37661">
                  <c:v>-1.34678E-2</c:v>
                </c:pt>
                <c:pt idx="37662">
                  <c:v>4.0893600000000002E-3</c:v>
                </c:pt>
                <c:pt idx="37663">
                  <c:v>-4.0738099999999999E-2</c:v>
                </c:pt>
                <c:pt idx="37664">
                  <c:v>-1.7335900000000001E-2</c:v>
                </c:pt>
                <c:pt idx="37665">
                  <c:v>-3.1209899999999999E-2</c:v>
                </c:pt>
                <c:pt idx="37666">
                  <c:v>-2.4658200000000002E-2</c:v>
                </c:pt>
                <c:pt idx="37667">
                  <c:v>-1.48983E-2</c:v>
                </c:pt>
                <c:pt idx="37668">
                  <c:v>-2.2315000000000002E-2</c:v>
                </c:pt>
                <c:pt idx="37669">
                  <c:v>-2.2688900000000001E-2</c:v>
                </c:pt>
                <c:pt idx="37670">
                  <c:v>-5.4875399999999998E-2</c:v>
                </c:pt>
                <c:pt idx="37671">
                  <c:v>-1.7971000000000001E-2</c:v>
                </c:pt>
                <c:pt idx="37672">
                  <c:v>-3.66936E-2</c:v>
                </c:pt>
                <c:pt idx="37673">
                  <c:v>-1.21107E-2</c:v>
                </c:pt>
                <c:pt idx="37674">
                  <c:v>-3.1261400000000002E-2</c:v>
                </c:pt>
                <c:pt idx="37675">
                  <c:v>-1.04446E-2</c:v>
                </c:pt>
                <c:pt idx="37676">
                  <c:v>-6.40297E-3</c:v>
                </c:pt>
                <c:pt idx="37677">
                  <c:v>-2.73352E-2</c:v>
                </c:pt>
                <c:pt idx="37678">
                  <c:v>-8.1281700000000005E-3</c:v>
                </c:pt>
                <c:pt idx="37679">
                  <c:v>-1.544E-3</c:v>
                </c:pt>
                <c:pt idx="37680">
                  <c:v>-3.87478E-3</c:v>
                </c:pt>
                <c:pt idx="37681">
                  <c:v>-7.4672699999999998E-4</c:v>
                </c:pt>
                <c:pt idx="37682">
                  <c:v>1.27945E-2</c:v>
                </c:pt>
                <c:pt idx="37683">
                  <c:v>-1.12076E-2</c:v>
                </c:pt>
                <c:pt idx="37684">
                  <c:v>-2.6612299999999998E-2</c:v>
                </c:pt>
                <c:pt idx="37685">
                  <c:v>3.9195999999999996E-3</c:v>
                </c:pt>
                <c:pt idx="37686">
                  <c:v>3.7860900000000002E-4</c:v>
                </c:pt>
                <c:pt idx="37687">
                  <c:v>-7.17163E-3</c:v>
                </c:pt>
                <c:pt idx="37688">
                  <c:v>-3.6733599999999998E-2</c:v>
                </c:pt>
                <c:pt idx="37689">
                  <c:v>-1.2854600000000001E-2</c:v>
                </c:pt>
                <c:pt idx="37690">
                  <c:v>-7.5960200000000002E-3</c:v>
                </c:pt>
                <c:pt idx="37691">
                  <c:v>-2.9816599999999999E-2</c:v>
                </c:pt>
                <c:pt idx="37692">
                  <c:v>2.0437200000000002E-3</c:v>
                </c:pt>
                <c:pt idx="37693">
                  <c:v>-9.7293899999999992E-3</c:v>
                </c:pt>
                <c:pt idx="37694">
                  <c:v>-2.4103200000000002E-2</c:v>
                </c:pt>
                <c:pt idx="37695">
                  <c:v>-8.8176699999999997E-3</c:v>
                </c:pt>
                <c:pt idx="37696">
                  <c:v>-1.44796E-2</c:v>
                </c:pt>
                <c:pt idx="37697">
                  <c:v>-2.63872E-2</c:v>
                </c:pt>
                <c:pt idx="37698">
                  <c:v>-1.0108000000000001E-2</c:v>
                </c:pt>
                <c:pt idx="37699">
                  <c:v>-6.2818500000000003E-3</c:v>
                </c:pt>
                <c:pt idx="37700">
                  <c:v>-2.6491199999999999E-2</c:v>
                </c:pt>
                <c:pt idx="37701">
                  <c:v>-1.19019E-2</c:v>
                </c:pt>
                <c:pt idx="37702">
                  <c:v>-2.9525799999999998E-3</c:v>
                </c:pt>
                <c:pt idx="37703">
                  <c:v>7.9278899999999999E-3</c:v>
                </c:pt>
                <c:pt idx="37704">
                  <c:v>-3.2787300000000001E-3</c:v>
                </c:pt>
                <c:pt idx="37705">
                  <c:v>-2.6743900000000001E-2</c:v>
                </c:pt>
                <c:pt idx="37706">
                  <c:v>-1.62506E-3</c:v>
                </c:pt>
                <c:pt idx="37707">
                  <c:v>-8.7833400000000004E-4</c:v>
                </c:pt>
                <c:pt idx="37708">
                  <c:v>-5.45788E-3</c:v>
                </c:pt>
                <c:pt idx="37709">
                  <c:v>-1.9448300000000002E-2</c:v>
                </c:pt>
                <c:pt idx="37710">
                  <c:v>-7.6618199999999997E-3</c:v>
                </c:pt>
                <c:pt idx="37711">
                  <c:v>-1.1220900000000001E-2</c:v>
                </c:pt>
                <c:pt idx="37712">
                  <c:v>-1.3239900000000001E-2</c:v>
                </c:pt>
                <c:pt idx="37713">
                  <c:v>-1.96419E-2</c:v>
                </c:pt>
                <c:pt idx="37714">
                  <c:v>-3.0096100000000001E-2</c:v>
                </c:pt>
                <c:pt idx="37715">
                  <c:v>-4.42123E-3</c:v>
                </c:pt>
                <c:pt idx="37716">
                  <c:v>-7.3089599999999998E-3</c:v>
                </c:pt>
                <c:pt idx="37717">
                  <c:v>-1.72462E-2</c:v>
                </c:pt>
                <c:pt idx="37718">
                  <c:v>-2.22626E-2</c:v>
                </c:pt>
                <c:pt idx="37719">
                  <c:v>-1.2731599999999999E-2</c:v>
                </c:pt>
                <c:pt idx="37720">
                  <c:v>-3.8547500000000001E-3</c:v>
                </c:pt>
                <c:pt idx="37721">
                  <c:v>-5.5379899999999996E-3</c:v>
                </c:pt>
                <c:pt idx="37722">
                  <c:v>-1.5649799999999998E-2</c:v>
                </c:pt>
                <c:pt idx="37723">
                  <c:v>-7.0829400000000002E-3</c:v>
                </c:pt>
                <c:pt idx="37724">
                  <c:v>2.4642900000000001E-3</c:v>
                </c:pt>
                <c:pt idx="37725">
                  <c:v>-4.6987499999999998E-3</c:v>
                </c:pt>
                <c:pt idx="37726">
                  <c:v>-1.8212300000000001E-2</c:v>
                </c:pt>
                <c:pt idx="37727">
                  <c:v>-2.1643599999999999E-2</c:v>
                </c:pt>
                <c:pt idx="37728">
                  <c:v>-4.8561100000000003E-3</c:v>
                </c:pt>
                <c:pt idx="37729">
                  <c:v>-3.5672200000000001E-2</c:v>
                </c:pt>
                <c:pt idx="37730">
                  <c:v>-2.7761499999999998E-3</c:v>
                </c:pt>
                <c:pt idx="37731">
                  <c:v>-2.28901E-2</c:v>
                </c:pt>
                <c:pt idx="37732">
                  <c:v>-1.5749900000000001E-2</c:v>
                </c:pt>
                <c:pt idx="37733">
                  <c:v>-2.05393E-2</c:v>
                </c:pt>
                <c:pt idx="37734">
                  <c:v>-6.24466E-3</c:v>
                </c:pt>
                <c:pt idx="37735">
                  <c:v>-1.4939300000000001E-2</c:v>
                </c:pt>
                <c:pt idx="37736">
                  <c:v>-1.15662E-2</c:v>
                </c:pt>
                <c:pt idx="37737">
                  <c:v>-1.54457E-2</c:v>
                </c:pt>
                <c:pt idx="37738">
                  <c:v>-2.3134200000000001E-2</c:v>
                </c:pt>
                <c:pt idx="37739">
                  <c:v>-2.3283000000000002E-2</c:v>
                </c:pt>
                <c:pt idx="37740">
                  <c:v>-1.1486100000000001E-2</c:v>
                </c:pt>
                <c:pt idx="37741">
                  <c:v>-8.8424699999999998E-3</c:v>
                </c:pt>
                <c:pt idx="37742">
                  <c:v>-1.25351E-2</c:v>
                </c:pt>
                <c:pt idx="37743">
                  <c:v>-4.07543E-2</c:v>
                </c:pt>
                <c:pt idx="37744">
                  <c:v>-1.7263400000000002E-2</c:v>
                </c:pt>
                <c:pt idx="37745">
                  <c:v>-3.4999800000000002E-4</c:v>
                </c:pt>
                <c:pt idx="37746">
                  <c:v>-5.8851199999999998E-3</c:v>
                </c:pt>
                <c:pt idx="37747">
                  <c:v>-1.1100799999999999E-2</c:v>
                </c:pt>
                <c:pt idx="37748">
                  <c:v>1.07956E-3</c:v>
                </c:pt>
                <c:pt idx="37749">
                  <c:v>-1.20211E-2</c:v>
                </c:pt>
                <c:pt idx="37750">
                  <c:v>1.41859E-2</c:v>
                </c:pt>
                <c:pt idx="37751">
                  <c:v>-1.4468200000000001E-2</c:v>
                </c:pt>
                <c:pt idx="37752">
                  <c:v>-3.2656699999999997E-2</c:v>
                </c:pt>
                <c:pt idx="37753">
                  <c:v>-2.8048500000000001E-2</c:v>
                </c:pt>
                <c:pt idx="37754">
                  <c:v>-7.2450600000000002E-3</c:v>
                </c:pt>
                <c:pt idx="37755">
                  <c:v>-2.0585099999999999E-2</c:v>
                </c:pt>
                <c:pt idx="37756">
                  <c:v>-2.25296E-2</c:v>
                </c:pt>
                <c:pt idx="37757">
                  <c:v>-2.3228599999999999E-2</c:v>
                </c:pt>
                <c:pt idx="37758">
                  <c:v>4.8437100000000002E-3</c:v>
                </c:pt>
                <c:pt idx="37759">
                  <c:v>2.0865399999999999E-2</c:v>
                </c:pt>
                <c:pt idx="37760" formatCode="0.00E+00">
                  <c:v>1.9702899999999999E-2</c:v>
                </c:pt>
                <c:pt idx="37761">
                  <c:v>-1.3981800000000001E-2</c:v>
                </c:pt>
                <c:pt idx="37762">
                  <c:v>1.00021E-2</c:v>
                </c:pt>
                <c:pt idx="37763">
                  <c:v>1.34792E-2</c:v>
                </c:pt>
                <c:pt idx="37764">
                  <c:v>1.9442600000000001E-2</c:v>
                </c:pt>
                <c:pt idx="37765">
                  <c:v>4.5099299999999997E-3</c:v>
                </c:pt>
                <c:pt idx="37766">
                  <c:v>9.0408299999999997E-4</c:v>
                </c:pt>
                <c:pt idx="37767">
                  <c:v>-2.22492E-3</c:v>
                </c:pt>
                <c:pt idx="37768">
                  <c:v>1.1528E-2</c:v>
                </c:pt>
                <c:pt idx="37769" formatCode="0.00E+00">
                  <c:v>1.9959399999999999E-2</c:v>
                </c:pt>
                <c:pt idx="37770">
                  <c:v>7.5626399999999998E-4</c:v>
                </c:pt>
                <c:pt idx="37771">
                  <c:v>6.5069200000000002E-3</c:v>
                </c:pt>
                <c:pt idx="37772">
                  <c:v>1.22595E-2</c:v>
                </c:pt>
                <c:pt idx="37773">
                  <c:v>1.57623E-2</c:v>
                </c:pt>
                <c:pt idx="37774">
                  <c:v>2.8132399999999998E-2</c:v>
                </c:pt>
                <c:pt idx="37775">
                  <c:v>5.9032399999999997E-3</c:v>
                </c:pt>
                <c:pt idx="37776">
                  <c:v>1.03483E-2</c:v>
                </c:pt>
                <c:pt idx="37777">
                  <c:v>1.9536000000000001E-2</c:v>
                </c:pt>
                <c:pt idx="37778">
                  <c:v>5.3919799999999997E-2</c:v>
                </c:pt>
                <c:pt idx="37779">
                  <c:v>8.9883800000000007E-3</c:v>
                </c:pt>
                <c:pt idx="37780">
                  <c:v>1.0830899999999999E-2</c:v>
                </c:pt>
                <c:pt idx="37781">
                  <c:v>1.1734E-2</c:v>
                </c:pt>
                <c:pt idx="37782">
                  <c:v>4.0528300000000003E-2</c:v>
                </c:pt>
                <c:pt idx="37783">
                  <c:v>1.69401E-2</c:v>
                </c:pt>
                <c:pt idx="37784">
                  <c:v>-5.6142800000000001E-3</c:v>
                </c:pt>
                <c:pt idx="37785">
                  <c:v>9.7770700000000006E-3</c:v>
                </c:pt>
                <c:pt idx="37786">
                  <c:v>3.3493000000000002E-2</c:v>
                </c:pt>
                <c:pt idx="37787">
                  <c:v>3.9743399999999998E-2</c:v>
                </c:pt>
                <c:pt idx="37788">
                  <c:v>-1.86634E-3</c:v>
                </c:pt>
                <c:pt idx="37789">
                  <c:v>2.3724599999999998E-2</c:v>
                </c:pt>
                <c:pt idx="37790">
                  <c:v>3.96023E-2</c:v>
                </c:pt>
                <c:pt idx="37791">
                  <c:v>2.6967999999999999E-2</c:v>
                </c:pt>
                <c:pt idx="37792">
                  <c:v>-8.6898800000000005E-3</c:v>
                </c:pt>
                <c:pt idx="37793">
                  <c:v>2.7418100000000001E-2</c:v>
                </c:pt>
                <c:pt idx="37794">
                  <c:v>2.1264999999999999E-2</c:v>
                </c:pt>
                <c:pt idx="37795">
                  <c:v>2.0607899999999998E-2</c:v>
                </c:pt>
                <c:pt idx="37796">
                  <c:v>5.3110099999999997E-3</c:v>
                </c:pt>
                <c:pt idx="37797">
                  <c:v>-5.2223199999999999E-3</c:v>
                </c:pt>
                <c:pt idx="37798">
                  <c:v>-4.3487499999999999E-4</c:v>
                </c:pt>
                <c:pt idx="37799">
                  <c:v>1.3848299999999999E-2</c:v>
                </c:pt>
                <c:pt idx="37800">
                  <c:v>1.9357699999999999E-2</c:v>
                </c:pt>
                <c:pt idx="37801">
                  <c:v>1.74332E-3</c:v>
                </c:pt>
                <c:pt idx="37802">
                  <c:v>-2.2068000000000001E-3</c:v>
                </c:pt>
                <c:pt idx="37803">
                  <c:v>4.6777699999999998E-2</c:v>
                </c:pt>
                <c:pt idx="37804">
                  <c:v>1.86529E-2</c:v>
                </c:pt>
                <c:pt idx="37805">
                  <c:v>1.5975E-2</c:v>
                </c:pt>
                <c:pt idx="37806">
                  <c:v>-3.2730099999999998E-3</c:v>
                </c:pt>
                <c:pt idx="37807">
                  <c:v>2.20366E-2</c:v>
                </c:pt>
                <c:pt idx="37808">
                  <c:v>3.2072999999999997E-2</c:v>
                </c:pt>
                <c:pt idx="37809">
                  <c:v>-3.0324E-2</c:v>
                </c:pt>
                <c:pt idx="37810">
                  <c:v>-3.0326799999999998E-3</c:v>
                </c:pt>
                <c:pt idx="37811">
                  <c:v>5.7420700000000002E-3</c:v>
                </c:pt>
                <c:pt idx="37812">
                  <c:v>3.8656200000000002E-2</c:v>
                </c:pt>
                <c:pt idx="37813">
                  <c:v>-1.21317E-2</c:v>
                </c:pt>
                <c:pt idx="37814">
                  <c:v>1.7679199999999999E-2</c:v>
                </c:pt>
                <c:pt idx="37815">
                  <c:v>2.6461599999999998E-2</c:v>
                </c:pt>
                <c:pt idx="37816">
                  <c:v>3.66678E-2</c:v>
                </c:pt>
                <c:pt idx="37817">
                  <c:v>2.86894E-2</c:v>
                </c:pt>
                <c:pt idx="37818">
                  <c:v>-1.2861300000000001E-2</c:v>
                </c:pt>
                <c:pt idx="37819">
                  <c:v>2.10352E-2</c:v>
                </c:pt>
                <c:pt idx="37820">
                  <c:v>4.7845800000000001E-3</c:v>
                </c:pt>
                <c:pt idx="37821">
                  <c:v>2.4961500000000001E-2</c:v>
                </c:pt>
                <c:pt idx="37822">
                  <c:v>-1.7899499999999999E-2</c:v>
                </c:pt>
                <c:pt idx="37823">
                  <c:v>1.8488899999999999E-2</c:v>
                </c:pt>
                <c:pt idx="37824">
                  <c:v>-2.2106199999999999E-3</c:v>
                </c:pt>
                <c:pt idx="37825">
                  <c:v>-8.4571799999999999E-3</c:v>
                </c:pt>
                <c:pt idx="37826">
                  <c:v>-2.5330499999999999E-2</c:v>
                </c:pt>
                <c:pt idx="37827">
                  <c:v>-5.7687800000000003E-3</c:v>
                </c:pt>
                <c:pt idx="37828">
                  <c:v>7.5521499999999997E-3</c:v>
                </c:pt>
                <c:pt idx="37829">
                  <c:v>1.6773199999999999E-2</c:v>
                </c:pt>
                <c:pt idx="37830">
                  <c:v>1.8150300000000001E-2</c:v>
                </c:pt>
                <c:pt idx="37831">
                  <c:v>8.9464200000000001E-3</c:v>
                </c:pt>
                <c:pt idx="37832">
                  <c:v>3.3368099999999998E-2</c:v>
                </c:pt>
                <c:pt idx="37833">
                  <c:v>2.20804E-2</c:v>
                </c:pt>
                <c:pt idx="37834">
                  <c:v>5.0058400000000001E-3</c:v>
                </c:pt>
                <c:pt idx="37835">
                  <c:v>1.20249E-2</c:v>
                </c:pt>
                <c:pt idx="37836">
                  <c:v>5.6495699999999996E-3</c:v>
                </c:pt>
                <c:pt idx="37837">
                  <c:v>2.4252900000000001E-2</c:v>
                </c:pt>
                <c:pt idx="37838">
                  <c:v>-9.3040499999999995E-3</c:v>
                </c:pt>
                <c:pt idx="37839">
                  <c:v>2.20051E-2</c:v>
                </c:pt>
                <c:pt idx="37840">
                  <c:v>3.27234E-2</c:v>
                </c:pt>
                <c:pt idx="37841">
                  <c:v>3.0776999999999999E-2</c:v>
                </c:pt>
                <c:pt idx="37842">
                  <c:v>2.3287800000000001E-2</c:v>
                </c:pt>
                <c:pt idx="37843">
                  <c:v>1.7733599999999999E-2</c:v>
                </c:pt>
                <c:pt idx="37844">
                  <c:v>2.6407199999999999E-2</c:v>
                </c:pt>
                <c:pt idx="37845">
                  <c:v>2.2613500000000002E-2</c:v>
                </c:pt>
                <c:pt idx="37846">
                  <c:v>4.0292700000000001E-2</c:v>
                </c:pt>
                <c:pt idx="37847">
                  <c:v>2.1321300000000001E-2</c:v>
                </c:pt>
                <c:pt idx="37848">
                  <c:v>3.5901099999999998E-2</c:v>
                </c:pt>
                <c:pt idx="37849">
                  <c:v>-1.20392E-2</c:v>
                </c:pt>
                <c:pt idx="37850">
                  <c:v>2.1409999999999998E-2</c:v>
                </c:pt>
                <c:pt idx="37851">
                  <c:v>1.53265E-2</c:v>
                </c:pt>
                <c:pt idx="37852">
                  <c:v>3.0549E-2</c:v>
                </c:pt>
                <c:pt idx="37853">
                  <c:v>1.7738299999999999E-2</c:v>
                </c:pt>
                <c:pt idx="37854">
                  <c:v>4.9667399999999999E-3</c:v>
                </c:pt>
                <c:pt idx="37855">
                  <c:v>2.6124000000000001E-2</c:v>
                </c:pt>
                <c:pt idx="37856">
                  <c:v>3.9510700000000003E-2</c:v>
                </c:pt>
                <c:pt idx="37857">
                  <c:v>3.6987300000000001E-2</c:v>
                </c:pt>
                <c:pt idx="37858">
                  <c:v>1.8171300000000001E-2</c:v>
                </c:pt>
                <c:pt idx="37859">
                  <c:v>2.4318699999999999E-2</c:v>
                </c:pt>
                <c:pt idx="37860">
                  <c:v>2.8025600000000001E-2</c:v>
                </c:pt>
                <c:pt idx="37861">
                  <c:v>3.2281900000000002E-2</c:v>
                </c:pt>
                <c:pt idx="37862">
                  <c:v>2.0835900000000001E-2</c:v>
                </c:pt>
                <c:pt idx="37863">
                  <c:v>2.5884600000000001E-2</c:v>
                </c:pt>
                <c:pt idx="37864">
                  <c:v>4.2764700000000003E-2</c:v>
                </c:pt>
                <c:pt idx="37865">
                  <c:v>3.0343999999999999E-2</c:v>
                </c:pt>
                <c:pt idx="37866">
                  <c:v>5.6275400000000003E-2</c:v>
                </c:pt>
                <c:pt idx="37867">
                  <c:v>2.5698700000000001E-2</c:v>
                </c:pt>
                <c:pt idx="37868">
                  <c:v>3.90005E-2</c:v>
                </c:pt>
                <c:pt idx="37869">
                  <c:v>3.6728900000000002E-2</c:v>
                </c:pt>
                <c:pt idx="37870">
                  <c:v>3.0379300000000001E-2</c:v>
                </c:pt>
                <c:pt idx="37871">
                  <c:v>1.91565E-2</c:v>
                </c:pt>
                <c:pt idx="37872">
                  <c:v>3.5220099999999997E-2</c:v>
                </c:pt>
                <c:pt idx="37873">
                  <c:v>5.0207099999999998E-2</c:v>
                </c:pt>
                <c:pt idx="37874">
                  <c:v>3.59907E-2</c:v>
                </c:pt>
                <c:pt idx="37875">
                  <c:v>4.1803399999999998E-2</c:v>
                </c:pt>
                <c:pt idx="37876">
                  <c:v>3.2489799999999999E-2</c:v>
                </c:pt>
                <c:pt idx="37877">
                  <c:v>6.0270299999999999E-2</c:v>
                </c:pt>
                <c:pt idx="37878">
                  <c:v>3.2771099999999997E-2</c:v>
                </c:pt>
                <c:pt idx="37879">
                  <c:v>3.6441800000000003E-2</c:v>
                </c:pt>
                <c:pt idx="37880">
                  <c:v>2.0965600000000001E-2</c:v>
                </c:pt>
                <c:pt idx="37881">
                  <c:v>6.0421000000000002E-2</c:v>
                </c:pt>
                <c:pt idx="37882">
                  <c:v>4.7089600000000002E-2</c:v>
                </c:pt>
                <c:pt idx="37883">
                  <c:v>2.0820600000000002E-2</c:v>
                </c:pt>
                <c:pt idx="37884">
                  <c:v>4.7085799999999997E-2</c:v>
                </c:pt>
                <c:pt idx="37885">
                  <c:v>6.6802E-2</c:v>
                </c:pt>
                <c:pt idx="37886">
                  <c:v>6.2274900000000001E-2</c:v>
                </c:pt>
                <c:pt idx="37887">
                  <c:v>7.5674100000000001E-3</c:v>
                </c:pt>
                <c:pt idx="37888">
                  <c:v>4.9278299999999997E-2</c:v>
                </c:pt>
                <c:pt idx="37889">
                  <c:v>4.7837299999999999E-2</c:v>
                </c:pt>
                <c:pt idx="37890">
                  <c:v>6.4773600000000001E-2</c:v>
                </c:pt>
                <c:pt idx="37891">
                  <c:v>1.46999E-2</c:v>
                </c:pt>
                <c:pt idx="37892">
                  <c:v>2.4204300000000002E-2</c:v>
                </c:pt>
                <c:pt idx="37893">
                  <c:v>4.5141199999999999E-2</c:v>
                </c:pt>
                <c:pt idx="37894">
                  <c:v>7.2325700000000007E-2</c:v>
                </c:pt>
                <c:pt idx="37895">
                  <c:v>3.2474500000000003E-2</c:v>
                </c:pt>
                <c:pt idx="37896">
                  <c:v>1.9724800000000001E-2</c:v>
                </c:pt>
                <c:pt idx="37897">
                  <c:v>4.3607699999999999E-2</c:v>
                </c:pt>
                <c:pt idx="37898">
                  <c:v>6.2039400000000001E-2</c:v>
                </c:pt>
                <c:pt idx="37899">
                  <c:v>4.4213299999999997E-2</c:v>
                </c:pt>
                <c:pt idx="37900">
                  <c:v>3.8155599999999998E-2</c:v>
                </c:pt>
                <c:pt idx="37901">
                  <c:v>2.24771E-2</c:v>
                </c:pt>
                <c:pt idx="37902">
                  <c:v>5.1319099999999999E-2</c:v>
                </c:pt>
                <c:pt idx="37903">
                  <c:v>4.6867399999999997E-2</c:v>
                </c:pt>
                <c:pt idx="37904">
                  <c:v>2.89488E-2</c:v>
                </c:pt>
                <c:pt idx="37905">
                  <c:v>3.97425E-2</c:v>
                </c:pt>
                <c:pt idx="37906">
                  <c:v>7.9317099999999998E-3</c:v>
                </c:pt>
                <c:pt idx="37907">
                  <c:v>2.92492E-2</c:v>
                </c:pt>
                <c:pt idx="37908">
                  <c:v>-8.31604E-4</c:v>
                </c:pt>
                <c:pt idx="37909">
                  <c:v>3.0667300000000002E-2</c:v>
                </c:pt>
                <c:pt idx="37910">
                  <c:v>1.0781300000000001E-2</c:v>
                </c:pt>
                <c:pt idx="37911">
                  <c:v>4.6081500000000001E-3</c:v>
                </c:pt>
                <c:pt idx="37912">
                  <c:v>2.7601199999999999E-2</c:v>
                </c:pt>
                <c:pt idx="37913">
                  <c:v>9.4661699999999994E-3</c:v>
                </c:pt>
                <c:pt idx="37914">
                  <c:v>3.8824999999999998E-2</c:v>
                </c:pt>
                <c:pt idx="37915">
                  <c:v>2.9585799999999999E-2</c:v>
                </c:pt>
                <c:pt idx="37916">
                  <c:v>4.0896399999999999E-2</c:v>
                </c:pt>
                <c:pt idx="37917">
                  <c:v>4.5070600000000002E-3</c:v>
                </c:pt>
                <c:pt idx="37918">
                  <c:v>3.04193E-2</c:v>
                </c:pt>
                <c:pt idx="37919">
                  <c:v>5.06191E-2</c:v>
                </c:pt>
                <c:pt idx="37920">
                  <c:v>3.8075400000000002E-2</c:v>
                </c:pt>
                <c:pt idx="37921">
                  <c:v>3.6899599999999998E-2</c:v>
                </c:pt>
                <c:pt idx="37922">
                  <c:v>3.1938599999999998E-2</c:v>
                </c:pt>
                <c:pt idx="37923">
                  <c:v>1.9204100000000002E-2</c:v>
                </c:pt>
                <c:pt idx="37924">
                  <c:v>3.02925E-2</c:v>
                </c:pt>
                <c:pt idx="37925">
                  <c:v>2.5530799999999999E-2</c:v>
                </c:pt>
                <c:pt idx="37926">
                  <c:v>1.9323300000000002E-2</c:v>
                </c:pt>
                <c:pt idx="37927">
                  <c:v>1.8460299999999999E-2</c:v>
                </c:pt>
                <c:pt idx="37928">
                  <c:v>2.6716199999999999E-2</c:v>
                </c:pt>
                <c:pt idx="37929">
                  <c:v>3.1904200000000001E-2</c:v>
                </c:pt>
                <c:pt idx="37930">
                  <c:v>2.0384800000000002E-2</c:v>
                </c:pt>
                <c:pt idx="37931">
                  <c:v>2.3098E-2</c:v>
                </c:pt>
                <c:pt idx="37932">
                  <c:v>1.60666E-2</c:v>
                </c:pt>
                <c:pt idx="37933">
                  <c:v>4.1440999999999999E-2</c:v>
                </c:pt>
                <c:pt idx="37934">
                  <c:v>1.5350300000000001E-2</c:v>
                </c:pt>
                <c:pt idx="37935">
                  <c:v>-1.1299099999999999E-2</c:v>
                </c:pt>
                <c:pt idx="37936">
                  <c:v>1.3456299999999999E-2</c:v>
                </c:pt>
                <c:pt idx="37937">
                  <c:v>1.7253899999999999E-2</c:v>
                </c:pt>
                <c:pt idx="37938">
                  <c:v>2.1596899999999999E-2</c:v>
                </c:pt>
                <c:pt idx="37939">
                  <c:v>1.6964E-2</c:v>
                </c:pt>
                <c:pt idx="37940">
                  <c:v>2.67954E-2</c:v>
                </c:pt>
                <c:pt idx="37941">
                  <c:v>3.9949400000000003E-2</c:v>
                </c:pt>
                <c:pt idx="37942">
                  <c:v>4.1986500000000003E-2</c:v>
                </c:pt>
                <c:pt idx="37943">
                  <c:v>1.7014499999999998E-2</c:v>
                </c:pt>
                <c:pt idx="37944">
                  <c:v>1.31874E-2</c:v>
                </c:pt>
                <c:pt idx="37945">
                  <c:v>4.9799000000000003E-2</c:v>
                </c:pt>
                <c:pt idx="37946">
                  <c:v>4.7606500000000003E-2</c:v>
                </c:pt>
                <c:pt idx="37947" formatCode="0.00E+00">
                  <c:v>3.3500700000000001E-2</c:v>
                </c:pt>
                <c:pt idx="37948">
                  <c:v>2.9988299999999999E-2</c:v>
                </c:pt>
                <c:pt idx="37949">
                  <c:v>4.9983E-2</c:v>
                </c:pt>
                <c:pt idx="37950">
                  <c:v>2.2400900000000001E-2</c:v>
                </c:pt>
                <c:pt idx="37951">
                  <c:v>3.3144E-2</c:v>
                </c:pt>
                <c:pt idx="37952">
                  <c:v>9.5958699999999994E-3</c:v>
                </c:pt>
                <c:pt idx="37953">
                  <c:v>3.1478899999999997E-2</c:v>
                </c:pt>
                <c:pt idx="37954">
                  <c:v>4.1181599999999999E-2</c:v>
                </c:pt>
                <c:pt idx="37955">
                  <c:v>2.7349499999999999E-2</c:v>
                </c:pt>
                <c:pt idx="37956" formatCode="0.00E+00">
                  <c:v>4.17805E-3</c:v>
                </c:pt>
                <c:pt idx="37957">
                  <c:v>3.6311099999999999E-2</c:v>
                </c:pt>
                <c:pt idx="37958">
                  <c:v>3.0806500000000001E-2</c:v>
                </c:pt>
                <c:pt idx="37959">
                  <c:v>2.4207099999999999E-2</c:v>
                </c:pt>
                <c:pt idx="37960">
                  <c:v>2.3438500000000001E-2</c:v>
                </c:pt>
                <c:pt idx="37961">
                  <c:v>3.3475900000000003E-2</c:v>
                </c:pt>
                <c:pt idx="37962">
                  <c:v>1.72882E-2</c:v>
                </c:pt>
                <c:pt idx="37963">
                  <c:v>1.13182E-2</c:v>
                </c:pt>
                <c:pt idx="37964">
                  <c:v>2.6765799999999999E-2</c:v>
                </c:pt>
                <c:pt idx="37965">
                  <c:v>3.3030499999999997E-2</c:v>
                </c:pt>
                <c:pt idx="37966">
                  <c:v>2.5908500000000001E-2</c:v>
                </c:pt>
                <c:pt idx="37967">
                  <c:v>2.79627E-2</c:v>
                </c:pt>
                <c:pt idx="37968">
                  <c:v>3.0783700000000001E-2</c:v>
                </c:pt>
                <c:pt idx="37969">
                  <c:v>-3.9501199999999997E-3</c:v>
                </c:pt>
                <c:pt idx="37970">
                  <c:v>6.15034E-2</c:v>
                </c:pt>
                <c:pt idx="37971">
                  <c:v>2.2242499999999998E-2</c:v>
                </c:pt>
                <c:pt idx="37972">
                  <c:v>5.4724700000000001E-2</c:v>
                </c:pt>
                <c:pt idx="37973">
                  <c:v>9.2334700000000006E-3</c:v>
                </c:pt>
                <c:pt idx="37974">
                  <c:v>1.94883E-2</c:v>
                </c:pt>
                <c:pt idx="37975">
                  <c:v>1.6358399999999999E-2</c:v>
                </c:pt>
                <c:pt idx="37976">
                  <c:v>2.83623E-2</c:v>
                </c:pt>
                <c:pt idx="37977">
                  <c:v>4.4645299999999999E-2</c:v>
                </c:pt>
                <c:pt idx="37978">
                  <c:v>1.05915E-2</c:v>
                </c:pt>
                <c:pt idx="37979">
                  <c:v>1.10426E-2</c:v>
                </c:pt>
                <c:pt idx="37980">
                  <c:v>3.5810500000000001E-3</c:v>
                </c:pt>
                <c:pt idx="37981">
                  <c:v>1.19209E-2</c:v>
                </c:pt>
                <c:pt idx="37982">
                  <c:v>3.32928E-3</c:v>
                </c:pt>
                <c:pt idx="37983">
                  <c:v>2.63147E-2</c:v>
                </c:pt>
                <c:pt idx="37984">
                  <c:v>1.91326E-2</c:v>
                </c:pt>
                <c:pt idx="37985">
                  <c:v>4.2176199999999997E-2</c:v>
                </c:pt>
                <c:pt idx="37986">
                  <c:v>3.2343900000000002E-2</c:v>
                </c:pt>
                <c:pt idx="37987">
                  <c:v>7.9994200000000001E-3</c:v>
                </c:pt>
                <c:pt idx="37988">
                  <c:v>-6.2093699999999996E-3</c:v>
                </c:pt>
                <c:pt idx="37989">
                  <c:v>2.4225199999999999E-2</c:v>
                </c:pt>
                <c:pt idx="37990">
                  <c:v>1.24388E-2</c:v>
                </c:pt>
                <c:pt idx="37991">
                  <c:v>-1.13773E-3</c:v>
                </c:pt>
                <c:pt idx="37992">
                  <c:v>1.45025E-2</c:v>
                </c:pt>
                <c:pt idx="37993">
                  <c:v>9.0875599999999997E-3</c:v>
                </c:pt>
                <c:pt idx="37994">
                  <c:v>4.5005799999999999E-2</c:v>
                </c:pt>
                <c:pt idx="37995">
                  <c:v>2.1200199999999999E-2</c:v>
                </c:pt>
                <c:pt idx="37996" formatCode="0.00E+00">
                  <c:v>2.5257100000000001E-2</c:v>
                </c:pt>
                <c:pt idx="37997">
                  <c:v>-2.2954899999999999E-3</c:v>
                </c:pt>
                <c:pt idx="37998">
                  <c:v>3.8482700000000002E-2</c:v>
                </c:pt>
                <c:pt idx="37999">
                  <c:v>9.1943700000000003E-3</c:v>
                </c:pt>
                <c:pt idx="38000">
                  <c:v>1.52245E-2</c:v>
                </c:pt>
                <c:pt idx="38001">
                  <c:v>2.8905900000000002E-3</c:v>
                </c:pt>
                <c:pt idx="38002">
                  <c:v>3.13692E-2</c:v>
                </c:pt>
                <c:pt idx="38003">
                  <c:v>-1.4591199999999999E-4</c:v>
                </c:pt>
                <c:pt idx="38004">
                  <c:v>-2.0407700000000001E-2</c:v>
                </c:pt>
                <c:pt idx="38005">
                  <c:v>6.3896199999999997E-4</c:v>
                </c:pt>
                <c:pt idx="38006">
                  <c:v>-3.8499799999999998E-3</c:v>
                </c:pt>
                <c:pt idx="38007">
                  <c:v>1.36461E-2</c:v>
                </c:pt>
                <c:pt idx="38008">
                  <c:v>-2.95792E-2</c:v>
                </c:pt>
                <c:pt idx="38009">
                  <c:v>2.3174299999999999E-4</c:v>
                </c:pt>
                <c:pt idx="38010">
                  <c:v>-7.3671300000000004E-3</c:v>
                </c:pt>
                <c:pt idx="38011">
                  <c:v>6.8702700000000004E-3</c:v>
                </c:pt>
                <c:pt idx="38012">
                  <c:v>-1.6497600000000001E-2</c:v>
                </c:pt>
                <c:pt idx="38013">
                  <c:v>-8.0490100000000001E-4</c:v>
                </c:pt>
                <c:pt idx="38014">
                  <c:v>-9.58729E-3</c:v>
                </c:pt>
                <c:pt idx="38015">
                  <c:v>-2.88267E-2</c:v>
                </c:pt>
                <c:pt idx="38016">
                  <c:v>-6.2408400000000001E-3</c:v>
                </c:pt>
                <c:pt idx="38017">
                  <c:v>-1.85308E-2</c:v>
                </c:pt>
                <c:pt idx="38018">
                  <c:v>1.8882799999999999E-4</c:v>
                </c:pt>
                <c:pt idx="38019" formatCode="0.00E+00">
                  <c:v>8.3923299999999997E-5</c:v>
                </c:pt>
                <c:pt idx="38020">
                  <c:v>1.52588E-4</c:v>
                </c:pt>
                <c:pt idx="38021">
                  <c:v>-6.2370300000000002E-3</c:v>
                </c:pt>
                <c:pt idx="38022">
                  <c:v>5.9852600000000001E-3</c:v>
                </c:pt>
                <c:pt idx="38023">
                  <c:v>2.11439E-2</c:v>
                </c:pt>
                <c:pt idx="38024">
                  <c:v>-2.1565399999999998E-2</c:v>
                </c:pt>
                <c:pt idx="38025">
                  <c:v>-1.9350099999999999E-2</c:v>
                </c:pt>
                <c:pt idx="38026">
                  <c:v>-4.9095199999999997E-3</c:v>
                </c:pt>
                <c:pt idx="38027" formatCode="0.00E+00">
                  <c:v>3.8146999999999999E-5</c:v>
                </c:pt>
                <c:pt idx="38028">
                  <c:v>7.7142699999999996E-3</c:v>
                </c:pt>
                <c:pt idx="38029">
                  <c:v>-3.23391E-3</c:v>
                </c:pt>
                <c:pt idx="38030">
                  <c:v>1.5077599999999999E-3</c:v>
                </c:pt>
                <c:pt idx="38031">
                  <c:v>-1.8186599999999999E-3</c:v>
                </c:pt>
                <c:pt idx="38032">
                  <c:v>2.2001299999999998E-3</c:v>
                </c:pt>
                <c:pt idx="38033">
                  <c:v>-2.8944000000000001E-2</c:v>
                </c:pt>
                <c:pt idx="38034">
                  <c:v>-1.14241E-2</c:v>
                </c:pt>
                <c:pt idx="38035">
                  <c:v>9.0789800000000004E-3</c:v>
                </c:pt>
                <c:pt idx="38036">
                  <c:v>3.5247799999999999E-3</c:v>
                </c:pt>
                <c:pt idx="38037">
                  <c:v>-1.98231E-2</c:v>
                </c:pt>
                <c:pt idx="38038">
                  <c:v>-2.7651800000000001E-2</c:v>
                </c:pt>
                <c:pt idx="38039">
                  <c:v>-4.80461E-3</c:v>
                </c:pt>
                <c:pt idx="38040">
                  <c:v>4.0243099999999997E-2</c:v>
                </c:pt>
                <c:pt idx="38041">
                  <c:v>-1.64003E-2</c:v>
                </c:pt>
                <c:pt idx="38042">
                  <c:v>-2.21243E-2</c:v>
                </c:pt>
                <c:pt idx="38043">
                  <c:v>-1.5379E-2</c:v>
                </c:pt>
                <c:pt idx="38044">
                  <c:v>1.4593099999999999E-2</c:v>
                </c:pt>
                <c:pt idx="38045">
                  <c:v>-4.6882599999999996E-3</c:v>
                </c:pt>
                <c:pt idx="38046">
                  <c:v>-6.2560999999999997E-3</c:v>
                </c:pt>
                <c:pt idx="38047">
                  <c:v>-2.3471800000000001E-2</c:v>
                </c:pt>
                <c:pt idx="38048">
                  <c:v>5.9671400000000001E-3</c:v>
                </c:pt>
                <c:pt idx="38049">
                  <c:v>1.6441299999999999E-2</c:v>
                </c:pt>
                <c:pt idx="38050">
                  <c:v>-1.9733400000000002E-2</c:v>
                </c:pt>
                <c:pt idx="38051">
                  <c:v>-2.4505599999999999E-2</c:v>
                </c:pt>
                <c:pt idx="38052">
                  <c:v>1.15385E-2</c:v>
                </c:pt>
                <c:pt idx="38053">
                  <c:v>4.62751E-2</c:v>
                </c:pt>
                <c:pt idx="38054">
                  <c:v>-4.6358099999999998E-3</c:v>
                </c:pt>
                <c:pt idx="38055">
                  <c:v>-5.5599200000000003E-3</c:v>
                </c:pt>
                <c:pt idx="38056">
                  <c:v>5.4931600000000004E-3</c:v>
                </c:pt>
                <c:pt idx="38057">
                  <c:v>4.92229E-2</c:v>
                </c:pt>
                <c:pt idx="38058">
                  <c:v>4.6658499999999999E-2</c:v>
                </c:pt>
                <c:pt idx="38059">
                  <c:v>-3.2512699999999999E-2</c:v>
                </c:pt>
                <c:pt idx="38060">
                  <c:v>-2.7221700000000001E-2</c:v>
                </c:pt>
                <c:pt idx="38061">
                  <c:v>1.8137E-2</c:v>
                </c:pt>
                <c:pt idx="38062">
                  <c:v>2.36273E-2</c:v>
                </c:pt>
                <c:pt idx="38063">
                  <c:v>-3.5822899999999998E-2</c:v>
                </c:pt>
                <c:pt idx="38064">
                  <c:v>-9.0999600000000007E-3</c:v>
                </c:pt>
                <c:pt idx="38065">
                  <c:v>2.7993199999999999E-2</c:v>
                </c:pt>
                <c:pt idx="38066">
                  <c:v>3.7565200000000002E-3</c:v>
                </c:pt>
                <c:pt idx="38067">
                  <c:v>-2.0961799999999999E-2</c:v>
                </c:pt>
                <c:pt idx="38068">
                  <c:v>-2.4466499999999999E-2</c:v>
                </c:pt>
                <c:pt idx="38069">
                  <c:v>1.4586399999999999E-2</c:v>
                </c:pt>
                <c:pt idx="38070">
                  <c:v>5.8317200000000003E-3</c:v>
                </c:pt>
                <c:pt idx="38071">
                  <c:v>-1.0395100000000001E-2</c:v>
                </c:pt>
                <c:pt idx="38072">
                  <c:v>-3.4662199999999997E-2</c:v>
                </c:pt>
                <c:pt idx="38073">
                  <c:v>-7.5035099999999997E-3</c:v>
                </c:pt>
                <c:pt idx="38074">
                  <c:v>8.5105900000000002E-3</c:v>
                </c:pt>
                <c:pt idx="38075">
                  <c:v>9.5892000000000008E-3</c:v>
                </c:pt>
                <c:pt idx="38076">
                  <c:v>-8.6307499999999995E-3</c:v>
                </c:pt>
                <c:pt idx="38077">
                  <c:v>-1.4019999999999999E-2</c:v>
                </c:pt>
                <c:pt idx="38078">
                  <c:v>2.8187799999999999E-2</c:v>
                </c:pt>
                <c:pt idx="38079">
                  <c:v>2.44102E-2</c:v>
                </c:pt>
                <c:pt idx="38080">
                  <c:v>-1.41668E-2</c:v>
                </c:pt>
                <c:pt idx="38081">
                  <c:v>-1.2081100000000001E-2</c:v>
                </c:pt>
                <c:pt idx="38082">
                  <c:v>1.32885E-2</c:v>
                </c:pt>
                <c:pt idx="38083">
                  <c:v>1.38292E-2</c:v>
                </c:pt>
                <c:pt idx="38084">
                  <c:v>-2.03266E-2</c:v>
                </c:pt>
                <c:pt idx="38085">
                  <c:v>-1.8615699999999999E-2</c:v>
                </c:pt>
                <c:pt idx="38086">
                  <c:v>1.46866E-4</c:v>
                </c:pt>
                <c:pt idx="38087">
                  <c:v>2.78149E-2</c:v>
                </c:pt>
                <c:pt idx="38088">
                  <c:v>-1.16119E-2</c:v>
                </c:pt>
                <c:pt idx="38089">
                  <c:v>-3.3237500000000003E-2</c:v>
                </c:pt>
                <c:pt idx="38090">
                  <c:v>4.5976599999999999E-3</c:v>
                </c:pt>
                <c:pt idx="38091">
                  <c:v>3.2924700000000001E-2</c:v>
                </c:pt>
                <c:pt idx="38092" formatCode="0.00E+00">
                  <c:v>2.4946200000000002E-2</c:v>
                </c:pt>
                <c:pt idx="38093">
                  <c:v>-3.7431699999999998E-2</c:v>
                </c:pt>
                <c:pt idx="38094">
                  <c:v>-6.2541999999999997E-3</c:v>
                </c:pt>
                <c:pt idx="38095">
                  <c:v>-6.42109E-3</c:v>
                </c:pt>
                <c:pt idx="38096">
                  <c:v>1.5226399999999999E-2</c:v>
                </c:pt>
                <c:pt idx="38097">
                  <c:v>-1.8981899999999999E-2</c:v>
                </c:pt>
                <c:pt idx="38098">
                  <c:v>-2.12164E-2</c:v>
                </c:pt>
                <c:pt idx="38099">
                  <c:v>-1.0947200000000001E-2</c:v>
                </c:pt>
                <c:pt idx="38100">
                  <c:v>-3.4809100000000003E-4</c:v>
                </c:pt>
                <c:pt idx="38101">
                  <c:v>-1.24931E-2</c:v>
                </c:pt>
                <c:pt idx="38102">
                  <c:v>-3.4206399999999998E-2</c:v>
                </c:pt>
                <c:pt idx="38103">
                  <c:v>-1.8296199999999999E-2</c:v>
                </c:pt>
                <c:pt idx="38104">
                  <c:v>-2.32897E-2</c:v>
                </c:pt>
                <c:pt idx="38105">
                  <c:v>-1.06363E-2</c:v>
                </c:pt>
                <c:pt idx="38106">
                  <c:v>-4.1088100000000002E-2</c:v>
                </c:pt>
                <c:pt idx="38107">
                  <c:v>-1.9399599999999999E-2</c:v>
                </c:pt>
                <c:pt idx="38108">
                  <c:v>-3.40805E-2</c:v>
                </c:pt>
                <c:pt idx="38109">
                  <c:v>1.6290700000000002E-2</c:v>
                </c:pt>
                <c:pt idx="38110">
                  <c:v>-2.5449800000000002E-2</c:v>
                </c:pt>
                <c:pt idx="38111">
                  <c:v>-3.9025299999999999E-2</c:v>
                </c:pt>
                <c:pt idx="38112">
                  <c:v>-2.1547299999999998E-2</c:v>
                </c:pt>
                <c:pt idx="38113">
                  <c:v>-3.0365000000000001E-3</c:v>
                </c:pt>
                <c:pt idx="38114">
                  <c:v>-2.3042699999999999E-2</c:v>
                </c:pt>
                <c:pt idx="38115">
                  <c:v>-3.3987000000000003E-2</c:v>
                </c:pt>
                <c:pt idx="38116">
                  <c:v>-2.9409399999999999E-2</c:v>
                </c:pt>
                <c:pt idx="38117">
                  <c:v>-2.5836899999999999E-2</c:v>
                </c:pt>
                <c:pt idx="38118">
                  <c:v>-1.9971800000000001E-2</c:v>
                </c:pt>
                <c:pt idx="38119">
                  <c:v>-5.0268199999999999E-2</c:v>
                </c:pt>
                <c:pt idx="38120">
                  <c:v>-1.31273E-2</c:v>
                </c:pt>
                <c:pt idx="38121">
                  <c:v>-3.1462700000000003E-2</c:v>
                </c:pt>
                <c:pt idx="38122">
                  <c:v>-2.1365200000000001E-2</c:v>
                </c:pt>
                <c:pt idx="38123">
                  <c:v>-4.1778599999999999E-2</c:v>
                </c:pt>
                <c:pt idx="38124">
                  <c:v>-3.3574100000000003E-2</c:v>
                </c:pt>
                <c:pt idx="38125">
                  <c:v>-2.1562600000000001E-2</c:v>
                </c:pt>
                <c:pt idx="38126">
                  <c:v>-1.2475E-2</c:v>
                </c:pt>
                <c:pt idx="38127">
                  <c:v>-2.35701E-2</c:v>
                </c:pt>
                <c:pt idx="38128">
                  <c:v>-4.7571200000000001E-2</c:v>
                </c:pt>
                <c:pt idx="38129">
                  <c:v>-3.5248799999999997E-2</c:v>
                </c:pt>
                <c:pt idx="38130">
                  <c:v>-5.8326699999999999E-3</c:v>
                </c:pt>
                <c:pt idx="38131">
                  <c:v>-2.0393399999999999E-2</c:v>
                </c:pt>
                <c:pt idx="38132">
                  <c:v>-4.5851700000000002E-2</c:v>
                </c:pt>
                <c:pt idx="38133">
                  <c:v>-5.8008200000000003E-2</c:v>
                </c:pt>
                <c:pt idx="38134">
                  <c:v>-1.54915E-2</c:v>
                </c:pt>
                <c:pt idx="38135">
                  <c:v>-2.7029000000000001E-2</c:v>
                </c:pt>
                <c:pt idx="38136">
                  <c:v>-4.8033699999999999E-2</c:v>
                </c:pt>
                <c:pt idx="38137">
                  <c:v>-3.4485799999999997E-2</c:v>
                </c:pt>
                <c:pt idx="38138">
                  <c:v>-1.69973E-2</c:v>
                </c:pt>
                <c:pt idx="38139">
                  <c:v>5.4836299999999995E-4</c:v>
                </c:pt>
                <c:pt idx="38140">
                  <c:v>-6.1792399999999997E-2</c:v>
                </c:pt>
                <c:pt idx="38141">
                  <c:v>-2.4361600000000001E-2</c:v>
                </c:pt>
                <c:pt idx="38142">
                  <c:v>-5.5044200000000001E-2</c:v>
                </c:pt>
                <c:pt idx="38143">
                  <c:v>-5.2604699999999997E-3</c:v>
                </c:pt>
                <c:pt idx="38144">
                  <c:v>-4.1503900000000003E-2</c:v>
                </c:pt>
                <c:pt idx="38145">
                  <c:v>-2.2816699999999999E-2</c:v>
                </c:pt>
                <c:pt idx="38146">
                  <c:v>-1.20935E-2</c:v>
                </c:pt>
                <c:pt idx="38147">
                  <c:v>-1.9504500000000001E-2</c:v>
                </c:pt>
                <c:pt idx="38148">
                  <c:v>-2.5997200000000002E-2</c:v>
                </c:pt>
                <c:pt idx="38149">
                  <c:v>-4.9484300000000002E-2</c:v>
                </c:pt>
                <c:pt idx="38150">
                  <c:v>-3.0865699999999999E-2</c:v>
                </c:pt>
                <c:pt idx="38151">
                  <c:v>-2.5974299999999999E-2</c:v>
                </c:pt>
                <c:pt idx="38152">
                  <c:v>-5.9452100000000003E-3</c:v>
                </c:pt>
                <c:pt idx="38153">
                  <c:v>-3.51133E-2</c:v>
                </c:pt>
                <c:pt idx="38154">
                  <c:v>-2.0408599999999999E-2</c:v>
                </c:pt>
                <c:pt idx="38155">
                  <c:v>-1.44548E-2</c:v>
                </c:pt>
                <c:pt idx="38156">
                  <c:v>-2.35643E-2</c:v>
                </c:pt>
                <c:pt idx="38157">
                  <c:v>-5.8679600000000002E-3</c:v>
                </c:pt>
                <c:pt idx="38158">
                  <c:v>-3.91607E-2</c:v>
                </c:pt>
                <c:pt idx="38159">
                  <c:v>-2.8417600000000001E-2</c:v>
                </c:pt>
                <c:pt idx="38160">
                  <c:v>-2.4806999999999999E-2</c:v>
                </c:pt>
                <c:pt idx="38161">
                  <c:v>8.7194400000000002E-3</c:v>
                </c:pt>
                <c:pt idx="38162">
                  <c:v>-2.5512699999999999E-2</c:v>
                </c:pt>
                <c:pt idx="38163">
                  <c:v>-1.0079400000000001E-2</c:v>
                </c:pt>
                <c:pt idx="38164">
                  <c:v>-1.2994800000000001E-2</c:v>
                </c:pt>
                <c:pt idx="38165">
                  <c:v>-1.11542E-2</c:v>
                </c:pt>
                <c:pt idx="38166">
                  <c:v>-2.2260700000000001E-2</c:v>
                </c:pt>
                <c:pt idx="38167">
                  <c:v>-1.40305E-2</c:v>
                </c:pt>
                <c:pt idx="38168">
                  <c:v>-1.11723E-2</c:v>
                </c:pt>
                <c:pt idx="38169">
                  <c:v>-3.1083099999999999E-2</c:v>
                </c:pt>
                <c:pt idx="38170">
                  <c:v>-9.71699E-3</c:v>
                </c:pt>
                <c:pt idx="38171">
                  <c:v>-4.6812100000000002E-2</c:v>
                </c:pt>
                <c:pt idx="38172">
                  <c:v>6.9293999999999996E-3</c:v>
                </c:pt>
                <c:pt idx="38173">
                  <c:v>-2.3144700000000001E-2</c:v>
                </c:pt>
                <c:pt idx="38174">
                  <c:v>-3.7515600000000003E-2</c:v>
                </c:pt>
                <c:pt idx="38175">
                  <c:v>-2.13852E-2</c:v>
                </c:pt>
                <c:pt idx="38176">
                  <c:v>-3.9156000000000003E-2</c:v>
                </c:pt>
                <c:pt idx="38177">
                  <c:v>-2.05317E-2</c:v>
                </c:pt>
                <c:pt idx="38178">
                  <c:v>2.12765E-3</c:v>
                </c:pt>
                <c:pt idx="38179">
                  <c:v>-7.4987400000000003E-3</c:v>
                </c:pt>
                <c:pt idx="38180">
                  <c:v>-2.26803E-2</c:v>
                </c:pt>
                <c:pt idx="38181">
                  <c:v>-4.77543E-2</c:v>
                </c:pt>
                <c:pt idx="38182">
                  <c:v>-1.2252799999999999E-2</c:v>
                </c:pt>
                <c:pt idx="38183">
                  <c:v>-1.8006299999999999E-2</c:v>
                </c:pt>
                <c:pt idx="38184">
                  <c:v>-2.4798400000000002E-2</c:v>
                </c:pt>
                <c:pt idx="38185">
                  <c:v>-3.8078300000000002E-2</c:v>
                </c:pt>
                <c:pt idx="38186">
                  <c:v>-3.5078999999999999E-2</c:v>
                </c:pt>
                <c:pt idx="38187">
                  <c:v>-1.7478899999999999E-2</c:v>
                </c:pt>
                <c:pt idx="38188">
                  <c:v>-3.7033099999999999E-2</c:v>
                </c:pt>
                <c:pt idx="38189">
                  <c:v>-1.10645E-2</c:v>
                </c:pt>
                <c:pt idx="38190">
                  <c:v>-3.3389099999999998E-2</c:v>
                </c:pt>
                <c:pt idx="38191">
                  <c:v>-1.1652900000000001E-2</c:v>
                </c:pt>
                <c:pt idx="38192">
                  <c:v>-4.0636100000000001E-2</c:v>
                </c:pt>
                <c:pt idx="38193">
                  <c:v>-2.1952599999999999E-2</c:v>
                </c:pt>
                <c:pt idx="38194">
                  <c:v>-1.1784599999999999E-2</c:v>
                </c:pt>
                <c:pt idx="38195">
                  <c:v>1.5573500000000001E-3</c:v>
                </c:pt>
                <c:pt idx="38196">
                  <c:v>-6.0062400000000004E-3</c:v>
                </c:pt>
                <c:pt idx="38197">
                  <c:v>-4.40855E-2</c:v>
                </c:pt>
                <c:pt idx="38198">
                  <c:v>-4.2463300000000002E-2</c:v>
                </c:pt>
                <c:pt idx="38199">
                  <c:v>-2.0690900000000002E-2</c:v>
                </c:pt>
                <c:pt idx="38200">
                  <c:v>-1.06525E-3</c:v>
                </c:pt>
                <c:pt idx="38201">
                  <c:v>-4.6043399999999998E-2</c:v>
                </c:pt>
                <c:pt idx="38202">
                  <c:v>-1.6168600000000002E-2</c:v>
                </c:pt>
                <c:pt idx="38203">
                  <c:v>-2.8752300000000001E-2</c:v>
                </c:pt>
                <c:pt idx="38204">
                  <c:v>-3.28455E-2</c:v>
                </c:pt>
                <c:pt idx="38205">
                  <c:v>-3.0901000000000001E-2</c:v>
                </c:pt>
                <c:pt idx="38206">
                  <c:v>-4.35877E-2</c:v>
                </c:pt>
                <c:pt idx="38207">
                  <c:v>-3.2992399999999998E-2</c:v>
                </c:pt>
                <c:pt idx="38208">
                  <c:v>-9.7045900000000008E-3</c:v>
                </c:pt>
                <c:pt idx="38209">
                  <c:v>-1.8059700000000001E-2</c:v>
                </c:pt>
                <c:pt idx="38210">
                  <c:v>-3.5663599999999997E-2</c:v>
                </c:pt>
                <c:pt idx="38211">
                  <c:v>-3.4037600000000001E-2</c:v>
                </c:pt>
                <c:pt idx="38212">
                  <c:v>-1.33142E-2</c:v>
                </c:pt>
                <c:pt idx="38213">
                  <c:v>-3.9216000000000001E-2</c:v>
                </c:pt>
                <c:pt idx="38214">
                  <c:v>-4.7059999999999998E-2</c:v>
                </c:pt>
                <c:pt idx="38215">
                  <c:v>-5.2191700000000001E-2</c:v>
                </c:pt>
                <c:pt idx="38216">
                  <c:v>-1.37663E-2</c:v>
                </c:pt>
                <c:pt idx="38217">
                  <c:v>-3.7351599999999999E-2</c:v>
                </c:pt>
                <c:pt idx="38218">
                  <c:v>-2.8002699999999998E-2</c:v>
                </c:pt>
                <c:pt idx="38219">
                  <c:v>-3.7715899999999997E-2</c:v>
                </c:pt>
                <c:pt idx="38220">
                  <c:v>-1.5608800000000001E-2</c:v>
                </c:pt>
                <c:pt idx="38221">
                  <c:v>-3.3822100000000001E-2</c:v>
                </c:pt>
                <c:pt idx="38222">
                  <c:v>-4.5259500000000001E-2</c:v>
                </c:pt>
                <c:pt idx="38223">
                  <c:v>-3.3601800000000001E-2</c:v>
                </c:pt>
                <c:pt idx="38224">
                  <c:v>-4.0878299999999999E-2</c:v>
                </c:pt>
                <c:pt idx="38225">
                  <c:v>-7.4310299999999999E-3</c:v>
                </c:pt>
                <c:pt idx="38226">
                  <c:v>-6.6663700000000006E-2</c:v>
                </c:pt>
                <c:pt idx="38227">
                  <c:v>-1.21374E-2</c:v>
                </c:pt>
                <c:pt idx="38228">
                  <c:v>-6.9253899999999993E-2</c:v>
                </c:pt>
                <c:pt idx="38229">
                  <c:v>-1.5345599999999999E-2</c:v>
                </c:pt>
                <c:pt idx="38230">
                  <c:v>-3.4444799999999998E-2</c:v>
                </c:pt>
                <c:pt idx="38231">
                  <c:v>-9.7007800000000009E-3</c:v>
                </c:pt>
                <c:pt idx="38232">
                  <c:v>-5.0290099999999997E-2</c:v>
                </c:pt>
                <c:pt idx="38233">
                  <c:v>-4.04816E-2</c:v>
                </c:pt>
                <c:pt idx="38234">
                  <c:v>-2.8438600000000001E-2</c:v>
                </c:pt>
                <c:pt idx="38235">
                  <c:v>-3.0024499999999999E-2</c:v>
                </c:pt>
                <c:pt idx="38236">
                  <c:v>-1.56717E-2</c:v>
                </c:pt>
                <c:pt idx="38237">
                  <c:v>-4.0638000000000001E-2</c:v>
                </c:pt>
                <c:pt idx="38238">
                  <c:v>-1.8899900000000001E-2</c:v>
                </c:pt>
                <c:pt idx="38239">
                  <c:v>-4.54607E-2</c:v>
                </c:pt>
                <c:pt idx="38240">
                  <c:v>-4.3325400000000002E-3</c:v>
                </c:pt>
                <c:pt idx="38241">
                  <c:v>-4.1445700000000002E-2</c:v>
                </c:pt>
                <c:pt idx="38242">
                  <c:v>-6.2646899999999998E-3</c:v>
                </c:pt>
                <c:pt idx="38243">
                  <c:v>-5.4081900000000002E-2</c:v>
                </c:pt>
                <c:pt idx="38244">
                  <c:v>-1.09196E-2</c:v>
                </c:pt>
                <c:pt idx="38245">
                  <c:v>-3.6393200000000001E-2</c:v>
                </c:pt>
                <c:pt idx="38246">
                  <c:v>-1.15976E-2</c:v>
                </c:pt>
                <c:pt idx="38247">
                  <c:v>-4.1459999999999997E-2</c:v>
                </c:pt>
                <c:pt idx="38248">
                  <c:v>-1.2160300000000001E-2</c:v>
                </c:pt>
                <c:pt idx="38249">
                  <c:v>-3.2983800000000001E-2</c:v>
                </c:pt>
                <c:pt idx="38250">
                  <c:v>-4.21944E-2</c:v>
                </c:pt>
                <c:pt idx="38251">
                  <c:v>-2.7257E-2</c:v>
                </c:pt>
                <c:pt idx="38252">
                  <c:v>-2.5956199999999999E-2</c:v>
                </c:pt>
                <c:pt idx="38253">
                  <c:v>-9.4213500000000002E-3</c:v>
                </c:pt>
                <c:pt idx="38254">
                  <c:v>-4.9963E-2</c:v>
                </c:pt>
                <c:pt idx="38255">
                  <c:v>-5.9843099999999996E-3</c:v>
                </c:pt>
                <c:pt idx="38256">
                  <c:v>-6.1162899999999999E-2</c:v>
                </c:pt>
                <c:pt idx="38257">
                  <c:v>8.9273500000000006E-3</c:v>
                </c:pt>
                <c:pt idx="38258">
                  <c:v>-3.5360299999999997E-2</c:v>
                </c:pt>
                <c:pt idx="38259">
                  <c:v>-1.3289499999999999E-2</c:v>
                </c:pt>
                <c:pt idx="38260">
                  <c:v>-1.55487E-2</c:v>
                </c:pt>
                <c:pt idx="38261">
                  <c:v>-2.1028499999999999E-3</c:v>
                </c:pt>
                <c:pt idx="38262">
                  <c:v>1.0489500000000001E-2</c:v>
                </c:pt>
                <c:pt idx="38263">
                  <c:v>-1.3485E-2</c:v>
                </c:pt>
                <c:pt idx="38264">
                  <c:v>1.7124199999999999E-2</c:v>
                </c:pt>
                <c:pt idx="38265">
                  <c:v>-6.9303500000000001E-3</c:v>
                </c:pt>
                <c:pt idx="38266">
                  <c:v>1.9863100000000002E-2</c:v>
                </c:pt>
                <c:pt idx="38267">
                  <c:v>-1.4107700000000001E-2</c:v>
                </c:pt>
                <c:pt idx="38268">
                  <c:v>-4.6272300000000004E-3</c:v>
                </c:pt>
                <c:pt idx="38269" formatCode="0.00E+00">
                  <c:v>-2.2020299999999998E-3</c:v>
                </c:pt>
                <c:pt idx="38270">
                  <c:v>1.88255E-3</c:v>
                </c:pt>
                <c:pt idx="38271">
                  <c:v>-1.5598300000000001E-2</c:v>
                </c:pt>
                <c:pt idx="38272">
                  <c:v>-3.01342E-2</c:v>
                </c:pt>
                <c:pt idx="38273">
                  <c:v>-4.9810399999999999E-3</c:v>
                </c:pt>
                <c:pt idx="38274">
                  <c:v>-7.8582800000000005E-3</c:v>
                </c:pt>
                <c:pt idx="38275">
                  <c:v>7.4644100000000003E-3</c:v>
                </c:pt>
                <c:pt idx="38276">
                  <c:v>-2.4836500000000001E-2</c:v>
                </c:pt>
                <c:pt idx="38277">
                  <c:v>-1.3802500000000001E-2</c:v>
                </c:pt>
                <c:pt idx="38278">
                  <c:v>-1.42221E-2</c:v>
                </c:pt>
                <c:pt idx="38279">
                  <c:v>1.91069E-2</c:v>
                </c:pt>
                <c:pt idx="38280">
                  <c:v>-5.6610100000000002E-3</c:v>
                </c:pt>
                <c:pt idx="38281">
                  <c:v>-1.16863E-2</c:v>
                </c:pt>
                <c:pt idx="38282">
                  <c:v>-1.8521300000000001E-2</c:v>
                </c:pt>
                <c:pt idx="38283">
                  <c:v>1.3808300000000001E-2</c:v>
                </c:pt>
                <c:pt idx="38284">
                  <c:v>-6.45351E-3</c:v>
                </c:pt>
                <c:pt idx="38285">
                  <c:v>-5.0554299999999996E-3</c:v>
                </c:pt>
                <c:pt idx="38286">
                  <c:v>-1.0294899999999999E-2</c:v>
                </c:pt>
                <c:pt idx="38287">
                  <c:v>-1.07536E-2</c:v>
                </c:pt>
                <c:pt idx="38288">
                  <c:v>1.4246E-2</c:v>
                </c:pt>
                <c:pt idx="38289">
                  <c:v>-2.1939299999999998E-2</c:v>
                </c:pt>
                <c:pt idx="38290">
                  <c:v>6.1254500000000002E-3</c:v>
                </c:pt>
                <c:pt idx="38291">
                  <c:v>-1.9950900000000001E-2</c:v>
                </c:pt>
                <c:pt idx="38292">
                  <c:v>1.9990899999999999E-2</c:v>
                </c:pt>
                <c:pt idx="38293">
                  <c:v>6.0386700000000003E-3</c:v>
                </c:pt>
                <c:pt idx="38294">
                  <c:v>2.4277699999999999E-2</c:v>
                </c:pt>
                <c:pt idx="38295">
                  <c:v>5.3501099999999995E-4</c:v>
                </c:pt>
                <c:pt idx="38296">
                  <c:v>3.7965799999999999E-3</c:v>
                </c:pt>
                <c:pt idx="38297">
                  <c:v>3.3416700000000001E-3</c:v>
                </c:pt>
                <c:pt idx="38298">
                  <c:v>-2.0473499999999999E-2</c:v>
                </c:pt>
                <c:pt idx="38299">
                  <c:v>6.6680899999999998E-3</c:v>
                </c:pt>
                <c:pt idx="38300">
                  <c:v>-2.4653399999999999E-2</c:v>
                </c:pt>
                <c:pt idx="38301">
                  <c:v>2.1646499999999999E-2</c:v>
                </c:pt>
                <c:pt idx="38302">
                  <c:v>-6.9818500000000004E-3</c:v>
                </c:pt>
                <c:pt idx="38303">
                  <c:v>2.2351300000000001E-2</c:v>
                </c:pt>
                <c:pt idx="38304">
                  <c:v>-2.5965700000000001E-2</c:v>
                </c:pt>
                <c:pt idx="38305">
                  <c:v>-2.77042E-3</c:v>
                </c:pt>
                <c:pt idx="38306">
                  <c:v>-2.0156899999999998E-2</c:v>
                </c:pt>
                <c:pt idx="38307">
                  <c:v>3.1392099999999999E-2</c:v>
                </c:pt>
                <c:pt idx="38308">
                  <c:v>-3.02954E-2</c:v>
                </c:pt>
                <c:pt idx="38309">
                  <c:v>4.8370399999999999E-3</c:v>
                </c:pt>
                <c:pt idx="38310">
                  <c:v>-1.36986E-2</c:v>
                </c:pt>
                <c:pt idx="38311">
                  <c:v>9.9000900000000003E-3</c:v>
                </c:pt>
                <c:pt idx="38312">
                  <c:v>-2.3117100000000002E-2</c:v>
                </c:pt>
                <c:pt idx="38313">
                  <c:v>-5.3453399999999996E-3</c:v>
                </c:pt>
                <c:pt idx="38314">
                  <c:v>3.1509400000000001E-3</c:v>
                </c:pt>
                <c:pt idx="38315">
                  <c:v>-2.57053E-2</c:v>
                </c:pt>
                <c:pt idx="38316">
                  <c:v>-1.1118899999999999E-2</c:v>
                </c:pt>
                <c:pt idx="38317">
                  <c:v>-1.6655E-2</c:v>
                </c:pt>
                <c:pt idx="38318">
                  <c:v>2.4558099999999999E-2</c:v>
                </c:pt>
                <c:pt idx="38319">
                  <c:v>-2.77424E-2</c:v>
                </c:pt>
                <c:pt idx="38320">
                  <c:v>2.26698E-2</c:v>
                </c:pt>
                <c:pt idx="38321">
                  <c:v>-1.8179899999999999E-2</c:v>
                </c:pt>
                <c:pt idx="38322">
                  <c:v>-1.8754E-2</c:v>
                </c:pt>
                <c:pt idx="38323">
                  <c:v>-2.33288E-2</c:v>
                </c:pt>
                <c:pt idx="38324">
                  <c:v>3.5171500000000001E-3</c:v>
                </c:pt>
                <c:pt idx="38325">
                  <c:v>1.00012E-2</c:v>
                </c:pt>
                <c:pt idx="38326">
                  <c:v>-3.11804E-2</c:v>
                </c:pt>
                <c:pt idx="38327">
                  <c:v>1.5877700000000002E-2</c:v>
                </c:pt>
                <c:pt idx="38328">
                  <c:v>-5.3510700000000003E-3</c:v>
                </c:pt>
                <c:pt idx="38329">
                  <c:v>5.9623699999999998E-3</c:v>
                </c:pt>
                <c:pt idx="38330">
                  <c:v>-2.6130700000000001E-4</c:v>
                </c:pt>
                <c:pt idx="38331">
                  <c:v>1.0423699999999999E-3</c:v>
                </c:pt>
                <c:pt idx="38332">
                  <c:v>-2.8295500000000001E-2</c:v>
                </c:pt>
                <c:pt idx="38333">
                  <c:v>-1.69144E-2</c:v>
                </c:pt>
                <c:pt idx="38334">
                  <c:v>-1.5727000000000001E-2</c:v>
                </c:pt>
                <c:pt idx="38335">
                  <c:v>2.12765E-3</c:v>
                </c:pt>
                <c:pt idx="38336">
                  <c:v>-8.3541900000000001E-4</c:v>
                </c:pt>
                <c:pt idx="38337">
                  <c:v>-1.2592300000000001E-2</c:v>
                </c:pt>
                <c:pt idx="38338">
                  <c:v>-1.9485499999999999E-2</c:v>
                </c:pt>
                <c:pt idx="38339">
                  <c:v>-2.6788699999999999E-3</c:v>
                </c:pt>
                <c:pt idx="38340">
                  <c:v>-1.17798E-2</c:v>
                </c:pt>
                <c:pt idx="38341">
                  <c:v>-1.3707199999999999E-2</c:v>
                </c:pt>
                <c:pt idx="38342">
                  <c:v>-3.3653299999999997E-2</c:v>
                </c:pt>
                <c:pt idx="38343">
                  <c:v>-1.5708900000000001E-2</c:v>
                </c:pt>
                <c:pt idx="38344">
                  <c:v>1.9626600000000002E-3</c:v>
                </c:pt>
                <c:pt idx="38345">
                  <c:v>-1.02968E-2</c:v>
                </c:pt>
                <c:pt idx="38346">
                  <c:v>1.7738300000000001E-4</c:v>
                </c:pt>
                <c:pt idx="38347">
                  <c:v>-2.0094899999999999E-2</c:v>
                </c:pt>
                <c:pt idx="38348">
                  <c:v>1.0471300000000001E-3</c:v>
                </c:pt>
                <c:pt idx="38349">
                  <c:v>-2.4465600000000001E-2</c:v>
                </c:pt>
                <c:pt idx="38350">
                  <c:v>-9.6550000000000004E-3</c:v>
                </c:pt>
                <c:pt idx="38351">
                  <c:v>-1.09482E-3</c:v>
                </c:pt>
                <c:pt idx="38352">
                  <c:v>-2.5753000000000002E-2</c:v>
                </c:pt>
                <c:pt idx="38353">
                  <c:v>-7.267E-3</c:v>
                </c:pt>
                <c:pt idx="38354">
                  <c:v>-1.44777E-2</c:v>
                </c:pt>
                <c:pt idx="38355">
                  <c:v>2.4616200000000001E-2</c:v>
                </c:pt>
                <c:pt idx="38356">
                  <c:v>-2.8354600000000001E-2</c:v>
                </c:pt>
                <c:pt idx="38357">
                  <c:v>-1.0763200000000001E-2</c:v>
                </c:pt>
                <c:pt idx="38358">
                  <c:v>-1.18876E-2</c:v>
                </c:pt>
                <c:pt idx="38359">
                  <c:v>9.1257100000000004E-3</c:v>
                </c:pt>
                <c:pt idx="38360">
                  <c:v>-9.1867400000000005E-3</c:v>
                </c:pt>
                <c:pt idx="38361">
                  <c:v>-2.52848E-2</c:v>
                </c:pt>
                <c:pt idx="38362">
                  <c:v>2.2598300000000002E-2</c:v>
                </c:pt>
                <c:pt idx="38363">
                  <c:v>1.02673E-2</c:v>
                </c:pt>
                <c:pt idx="38364">
                  <c:v>4.7979399999999997E-3</c:v>
                </c:pt>
                <c:pt idx="38365">
                  <c:v>-1.6275399999999999E-2</c:v>
                </c:pt>
                <c:pt idx="38366">
                  <c:v>1.7338800000000001E-2</c:v>
                </c:pt>
                <c:pt idx="38367">
                  <c:v>9.5415099999999996E-3</c:v>
                </c:pt>
                <c:pt idx="38368">
                  <c:v>3.6036499999999999E-2</c:v>
                </c:pt>
                <c:pt idx="38369">
                  <c:v>1.4738100000000001E-2</c:v>
                </c:pt>
                <c:pt idx="38370">
                  <c:v>1.5547800000000001E-2</c:v>
                </c:pt>
                <c:pt idx="38371">
                  <c:v>5.9738200000000003E-3</c:v>
                </c:pt>
                <c:pt idx="38372">
                  <c:v>3.5080899999999998E-2</c:v>
                </c:pt>
                <c:pt idx="38373">
                  <c:v>3.05157E-2</c:v>
                </c:pt>
                <c:pt idx="38374">
                  <c:v>2.4223299999999999E-3</c:v>
                </c:pt>
                <c:pt idx="38375">
                  <c:v>1.9551300000000001E-2</c:v>
                </c:pt>
                <c:pt idx="38376">
                  <c:v>4.05207E-2</c:v>
                </c:pt>
                <c:pt idx="38377">
                  <c:v>2.2744199999999999E-2</c:v>
                </c:pt>
                <c:pt idx="38378">
                  <c:v>-1.9677199999999999E-2</c:v>
                </c:pt>
                <c:pt idx="38379">
                  <c:v>1.5766100000000002E-2</c:v>
                </c:pt>
                <c:pt idx="38380">
                  <c:v>3.8778300000000002E-2</c:v>
                </c:pt>
                <c:pt idx="38381">
                  <c:v>3.8550399999999999E-2</c:v>
                </c:pt>
                <c:pt idx="38382">
                  <c:v>-6.8502399999999996E-3</c:v>
                </c:pt>
                <c:pt idx="38383">
                  <c:v>-6.5202699999999999E-3</c:v>
                </c:pt>
                <c:pt idx="38384">
                  <c:v>2.3404100000000001E-2</c:v>
                </c:pt>
                <c:pt idx="38385">
                  <c:v>2.1983099999999998E-2</c:v>
                </c:pt>
                <c:pt idx="38386">
                  <c:v>9.5005000000000003E-3</c:v>
                </c:pt>
                <c:pt idx="38387">
                  <c:v>6.88362E-3</c:v>
                </c:pt>
                <c:pt idx="38388">
                  <c:v>1.6570100000000001E-2</c:v>
                </c:pt>
                <c:pt idx="38389">
                  <c:v>2.12975E-2</c:v>
                </c:pt>
                <c:pt idx="38390">
                  <c:v>2.85053E-3</c:v>
                </c:pt>
                <c:pt idx="38391">
                  <c:v>1.05562E-2</c:v>
                </c:pt>
                <c:pt idx="38392">
                  <c:v>-6.2360799999999997E-3</c:v>
                </c:pt>
                <c:pt idx="38393">
                  <c:v>2.0317999999999999E-2</c:v>
                </c:pt>
                <c:pt idx="38394">
                  <c:v>1.25723E-2</c:v>
                </c:pt>
                <c:pt idx="38395">
                  <c:v>2.1917300000000001E-2</c:v>
                </c:pt>
                <c:pt idx="38396" formatCode="0.00E+00">
                  <c:v>8.4371600000000008E-3</c:v>
                </c:pt>
                <c:pt idx="38397">
                  <c:v>2.21148E-2</c:v>
                </c:pt>
                <c:pt idx="38398">
                  <c:v>2.6668500000000001E-2</c:v>
                </c:pt>
                <c:pt idx="38399">
                  <c:v>6.1826700000000004E-3</c:v>
                </c:pt>
                <c:pt idx="38400">
                  <c:v>3.87192E-3</c:v>
                </c:pt>
                <c:pt idx="38401">
                  <c:v>7.7419300000000002E-3</c:v>
                </c:pt>
                <c:pt idx="38402">
                  <c:v>3.7719700000000002E-2</c:v>
                </c:pt>
                <c:pt idx="38403">
                  <c:v>6.34193E-3</c:v>
                </c:pt>
                <c:pt idx="38404">
                  <c:v>5.7878499999999998E-3</c:v>
                </c:pt>
                <c:pt idx="38405">
                  <c:v>9.8981899999999994E-3</c:v>
                </c:pt>
                <c:pt idx="38406">
                  <c:v>2.6536899999999999E-2</c:v>
                </c:pt>
                <c:pt idx="38407">
                  <c:v>1.06707E-2</c:v>
                </c:pt>
                <c:pt idx="38408">
                  <c:v>3.1404499999999999E-3</c:v>
                </c:pt>
                <c:pt idx="38409">
                  <c:v>2.03133E-3</c:v>
                </c:pt>
                <c:pt idx="38410">
                  <c:v>7.9612699999999995E-3</c:v>
                </c:pt>
                <c:pt idx="38411">
                  <c:v>1.2437800000000001E-2</c:v>
                </c:pt>
                <c:pt idx="38412">
                  <c:v>-2.0605100000000001E-2</c:v>
                </c:pt>
                <c:pt idx="38413">
                  <c:v>3.5762800000000003E-4</c:v>
                </c:pt>
                <c:pt idx="38414">
                  <c:v>2.46181E-2</c:v>
                </c:pt>
                <c:pt idx="38415">
                  <c:v>6.5946599999999996E-3</c:v>
                </c:pt>
                <c:pt idx="38416">
                  <c:v>4.2362199999999997E-3</c:v>
                </c:pt>
                <c:pt idx="38417">
                  <c:v>-1.11628E-2</c:v>
                </c:pt>
                <c:pt idx="38418">
                  <c:v>2.01712E-2</c:v>
                </c:pt>
                <c:pt idx="38419">
                  <c:v>1.39303E-2</c:v>
                </c:pt>
                <c:pt idx="38420">
                  <c:v>1.21832E-2</c:v>
                </c:pt>
                <c:pt idx="38421">
                  <c:v>2.6130699999999999E-3</c:v>
                </c:pt>
                <c:pt idx="38422">
                  <c:v>-1.39694E-2</c:v>
                </c:pt>
                <c:pt idx="38423">
                  <c:v>3.39403E-2</c:v>
                </c:pt>
                <c:pt idx="38424">
                  <c:v>2.69403E-2</c:v>
                </c:pt>
                <c:pt idx="38425">
                  <c:v>1.4812499999999999E-2</c:v>
                </c:pt>
                <c:pt idx="38426">
                  <c:v>1.9418700000000001E-2</c:v>
                </c:pt>
                <c:pt idx="38427">
                  <c:v>1.8651999999999998E-2</c:v>
                </c:pt>
                <c:pt idx="38428">
                  <c:v>1.22433E-2</c:v>
                </c:pt>
                <c:pt idx="38429">
                  <c:v>1.30653E-2</c:v>
                </c:pt>
                <c:pt idx="38430">
                  <c:v>3.0794099999999999E-3</c:v>
                </c:pt>
                <c:pt idx="38431">
                  <c:v>5.1307699999999998E-2</c:v>
                </c:pt>
                <c:pt idx="38432">
                  <c:v>2.5506000000000001E-2</c:v>
                </c:pt>
                <c:pt idx="38433">
                  <c:v>-6.9999700000000005E-4</c:v>
                </c:pt>
                <c:pt idx="38434">
                  <c:v>-5.8422099999999996E-3</c:v>
                </c:pt>
                <c:pt idx="38435">
                  <c:v>3.6054599999999999E-2</c:v>
                </c:pt>
                <c:pt idx="38436">
                  <c:v>4.70982E-2</c:v>
                </c:pt>
                <c:pt idx="38437">
                  <c:v>7.4548699999999997E-3</c:v>
                </c:pt>
                <c:pt idx="38438">
                  <c:v>7.52449E-3</c:v>
                </c:pt>
                <c:pt idx="38439">
                  <c:v>7.1945200000000003E-3</c:v>
                </c:pt>
                <c:pt idx="38440">
                  <c:v>2.6111599999999999E-2</c:v>
                </c:pt>
                <c:pt idx="38441">
                  <c:v>3.9806399999999997E-3</c:v>
                </c:pt>
                <c:pt idx="38442">
                  <c:v>1.1226699999999999E-2</c:v>
                </c:pt>
                <c:pt idx="38443">
                  <c:v>9.4385100000000006E-3</c:v>
                </c:pt>
                <c:pt idx="38444">
                  <c:v>3.01704E-2</c:v>
                </c:pt>
                <c:pt idx="38445">
                  <c:v>1.31311E-2</c:v>
                </c:pt>
                <c:pt idx="38446">
                  <c:v>1.02215E-2</c:v>
                </c:pt>
                <c:pt idx="38447">
                  <c:v>-2.45094E-3</c:v>
                </c:pt>
                <c:pt idx="38448">
                  <c:v>3.08428E-2</c:v>
                </c:pt>
                <c:pt idx="38449">
                  <c:v>4.5347199999999999E-3</c:v>
                </c:pt>
                <c:pt idx="38450">
                  <c:v>-5.45979E-3</c:v>
                </c:pt>
                <c:pt idx="38451">
                  <c:v>3.9119699999999999E-3</c:v>
                </c:pt>
                <c:pt idx="38452">
                  <c:v>3.1832699999999998E-2</c:v>
                </c:pt>
                <c:pt idx="38453">
                  <c:v>2.8325099999999999E-2</c:v>
                </c:pt>
                <c:pt idx="38454">
                  <c:v>2.9869099999999999E-2</c:v>
                </c:pt>
                <c:pt idx="38455">
                  <c:v>-1.2378700000000001E-3</c:v>
                </c:pt>
                <c:pt idx="38456">
                  <c:v>2.3223899999999999E-2</c:v>
                </c:pt>
                <c:pt idx="38457">
                  <c:v>3.04794E-2</c:v>
                </c:pt>
                <c:pt idx="38458">
                  <c:v>1.75943E-2</c:v>
                </c:pt>
                <c:pt idx="38459">
                  <c:v>-1.62506E-3</c:v>
                </c:pt>
                <c:pt idx="38460">
                  <c:v>9.9592199999999995E-3</c:v>
                </c:pt>
                <c:pt idx="38461">
                  <c:v>4.1081399999999997E-2</c:v>
                </c:pt>
                <c:pt idx="38462">
                  <c:v>8.5754400000000001E-3</c:v>
                </c:pt>
                <c:pt idx="38463">
                  <c:v>2.8066600000000001E-2</c:v>
                </c:pt>
                <c:pt idx="38464">
                  <c:v>1.6308799999999998E-2</c:v>
                </c:pt>
                <c:pt idx="38465">
                  <c:v>5.0597200000000002E-2</c:v>
                </c:pt>
                <c:pt idx="38466">
                  <c:v>2.02045E-2</c:v>
                </c:pt>
                <c:pt idx="38467">
                  <c:v>6.6375699999999998E-3</c:v>
                </c:pt>
                <c:pt idx="38468">
                  <c:v>1.4380499999999999E-2</c:v>
                </c:pt>
                <c:pt idx="38469">
                  <c:v>1.19553E-2</c:v>
                </c:pt>
                <c:pt idx="38470">
                  <c:v>3.8356800000000002E-3</c:v>
                </c:pt>
                <c:pt idx="38471">
                  <c:v>6.99711E-3</c:v>
                </c:pt>
                <c:pt idx="38472">
                  <c:v>1.18227E-2</c:v>
                </c:pt>
                <c:pt idx="38473">
                  <c:v>1.5913E-2</c:v>
                </c:pt>
                <c:pt idx="38474">
                  <c:v>1.60923E-2</c:v>
                </c:pt>
                <c:pt idx="38475">
                  <c:v>1.10817E-2</c:v>
                </c:pt>
                <c:pt idx="38476">
                  <c:v>2.0476299999999999E-2</c:v>
                </c:pt>
                <c:pt idx="38477">
                  <c:v>2.4030699999999999E-2</c:v>
                </c:pt>
                <c:pt idx="38478">
                  <c:v>2.5052999999999998E-3</c:v>
                </c:pt>
                <c:pt idx="38479">
                  <c:v>-5.5122399999999998E-3</c:v>
                </c:pt>
                <c:pt idx="38480">
                  <c:v>1.1756900000000001E-2</c:v>
                </c:pt>
                <c:pt idx="38481">
                  <c:v>3.10087E-2</c:v>
                </c:pt>
                <c:pt idx="38482">
                  <c:v>1.7434100000000001E-2</c:v>
                </c:pt>
                <c:pt idx="38483">
                  <c:v>-8.3084100000000004E-3</c:v>
                </c:pt>
                <c:pt idx="38484">
                  <c:v>1.35546E-2</c:v>
                </c:pt>
                <c:pt idx="38485">
                  <c:v>2.0112000000000001E-2</c:v>
                </c:pt>
                <c:pt idx="38486">
                  <c:v>4.6560299999999999E-2</c:v>
                </c:pt>
                <c:pt idx="38487">
                  <c:v>1.7876599999999999E-2</c:v>
                </c:pt>
                <c:pt idx="38488">
                  <c:v>4.5785899999999996E-3</c:v>
                </c:pt>
                <c:pt idx="38489">
                  <c:v>2.5951399999999999E-2</c:v>
                </c:pt>
                <c:pt idx="38490">
                  <c:v>5.6600600000000001E-2</c:v>
                </c:pt>
                <c:pt idx="38491">
                  <c:v>1.7308199999999999E-2</c:v>
                </c:pt>
                <c:pt idx="38492" formatCode="0.00E+00">
                  <c:v>5.3405800000000003E-5</c:v>
                </c:pt>
                <c:pt idx="38493">
                  <c:v>4.4911399999999997E-2</c:v>
                </c:pt>
                <c:pt idx="38494">
                  <c:v>3.47376E-2</c:v>
                </c:pt>
                <c:pt idx="38495">
                  <c:v>2.73066E-2</c:v>
                </c:pt>
                <c:pt idx="38496">
                  <c:v>-3.9348600000000001E-3</c:v>
                </c:pt>
                <c:pt idx="38497">
                  <c:v>2.9759399999999998E-2</c:v>
                </c:pt>
                <c:pt idx="38498">
                  <c:v>3.4696600000000001E-2</c:v>
                </c:pt>
                <c:pt idx="38499">
                  <c:v>4.66728E-2</c:v>
                </c:pt>
                <c:pt idx="38500">
                  <c:v>-8.0108599999999999E-3</c:v>
                </c:pt>
                <c:pt idx="38501">
                  <c:v>1.68705E-2</c:v>
                </c:pt>
                <c:pt idx="38502">
                  <c:v>4.3126100000000001E-2</c:v>
                </c:pt>
                <c:pt idx="38503">
                  <c:v>5.0248099999999997E-2</c:v>
                </c:pt>
                <c:pt idx="38504">
                  <c:v>1.5647899999999999E-2</c:v>
                </c:pt>
                <c:pt idx="38505">
                  <c:v>3.6954900000000001E-3</c:v>
                </c:pt>
                <c:pt idx="38506">
                  <c:v>4.1216900000000001E-2</c:v>
                </c:pt>
                <c:pt idx="38507">
                  <c:v>2.5120699999999999E-2</c:v>
                </c:pt>
                <c:pt idx="38508">
                  <c:v>6.9589600000000001E-3</c:v>
                </c:pt>
                <c:pt idx="38509">
                  <c:v>1.13335E-2</c:v>
                </c:pt>
                <c:pt idx="38510">
                  <c:v>5.4166800000000001E-2</c:v>
                </c:pt>
                <c:pt idx="38511">
                  <c:v>4.7960299999999997E-2</c:v>
                </c:pt>
                <c:pt idx="38512">
                  <c:v>2.2213E-2</c:v>
                </c:pt>
                <c:pt idx="38513">
                  <c:v>2.6388200000000001E-3</c:v>
                </c:pt>
                <c:pt idx="38514">
                  <c:v>3.9568899999999997E-2</c:v>
                </c:pt>
                <c:pt idx="38515">
                  <c:v>3.5543400000000003E-2</c:v>
                </c:pt>
                <c:pt idx="38516">
                  <c:v>1.9870800000000001E-2</c:v>
                </c:pt>
                <c:pt idx="38517">
                  <c:v>4.1990300000000003E-3</c:v>
                </c:pt>
                <c:pt idx="38518">
                  <c:v>3.2215100000000003E-2</c:v>
                </c:pt>
                <c:pt idx="38519">
                  <c:v>2.9671699999999999E-2</c:v>
                </c:pt>
                <c:pt idx="38520">
                  <c:v>1.1982E-2</c:v>
                </c:pt>
                <c:pt idx="38521">
                  <c:v>1.17264E-2</c:v>
                </c:pt>
                <c:pt idx="38522">
                  <c:v>5.1279100000000003E-3</c:v>
                </c:pt>
                <c:pt idx="38523">
                  <c:v>2.34919E-2</c:v>
                </c:pt>
                <c:pt idx="38524">
                  <c:v>2.0066299999999999E-2</c:v>
                </c:pt>
                <c:pt idx="38525">
                  <c:v>3.5247799999999999E-3</c:v>
                </c:pt>
                <c:pt idx="38526">
                  <c:v>2.27289E-2</c:v>
                </c:pt>
                <c:pt idx="38527">
                  <c:v>2.1806699999999998E-2</c:v>
                </c:pt>
                <c:pt idx="38528">
                  <c:v>2.3615799999999999E-2</c:v>
                </c:pt>
                <c:pt idx="38529">
                  <c:v>1.66416E-3</c:v>
                </c:pt>
                <c:pt idx="38530">
                  <c:v>2.06766E-2</c:v>
                </c:pt>
                <c:pt idx="38531">
                  <c:v>2.24409E-2</c:v>
                </c:pt>
                <c:pt idx="38532">
                  <c:v>2.63796E-2</c:v>
                </c:pt>
                <c:pt idx="38533">
                  <c:v>-6.0577399999999998E-3</c:v>
                </c:pt>
                <c:pt idx="38534">
                  <c:v>1.13115E-2</c:v>
                </c:pt>
                <c:pt idx="38535">
                  <c:v>2.4676300000000002E-2</c:v>
                </c:pt>
                <c:pt idx="38536">
                  <c:v>2.7017599999999999E-2</c:v>
                </c:pt>
                <c:pt idx="38537">
                  <c:v>1.5050900000000001E-2</c:v>
                </c:pt>
                <c:pt idx="38538">
                  <c:v>1.5633600000000001E-2</c:v>
                </c:pt>
                <c:pt idx="38539">
                  <c:v>3.4911200000000003E-2</c:v>
                </c:pt>
                <c:pt idx="38540">
                  <c:v>-3.9911299999999999E-3</c:v>
                </c:pt>
                <c:pt idx="38541">
                  <c:v>2.0703300000000001E-2</c:v>
                </c:pt>
                <c:pt idx="38542">
                  <c:v>-1.1177100000000001E-3</c:v>
                </c:pt>
                <c:pt idx="38543">
                  <c:v>2.03419E-2</c:v>
                </c:pt>
                <c:pt idx="38544">
                  <c:v>3.1166100000000001E-3</c:v>
                </c:pt>
                <c:pt idx="38545">
                  <c:v>2.22778E-2</c:v>
                </c:pt>
                <c:pt idx="38546">
                  <c:v>3.13759E-3</c:v>
                </c:pt>
                <c:pt idx="38547">
                  <c:v>2.6786799999999999E-2</c:v>
                </c:pt>
                <c:pt idx="38548">
                  <c:v>1.89018E-3</c:v>
                </c:pt>
                <c:pt idx="38549">
                  <c:v>-6.3171399999999997E-3</c:v>
                </c:pt>
                <c:pt idx="38550">
                  <c:v>-8.46863E-4</c:v>
                </c:pt>
                <c:pt idx="38551">
                  <c:v>2.5056800000000001E-2</c:v>
                </c:pt>
                <c:pt idx="38552">
                  <c:v>1.5948299999999999E-2</c:v>
                </c:pt>
                <c:pt idx="38553">
                  <c:v>2.2667900000000001E-2</c:v>
                </c:pt>
                <c:pt idx="38554">
                  <c:v>1.9103999999999999E-2</c:v>
                </c:pt>
                <c:pt idx="38555">
                  <c:v>1.64738E-2</c:v>
                </c:pt>
                <c:pt idx="38556">
                  <c:v>1.59931E-2</c:v>
                </c:pt>
                <c:pt idx="38557">
                  <c:v>1.2069699999999999E-2</c:v>
                </c:pt>
                <c:pt idx="38558">
                  <c:v>4.3096499999999999E-3</c:v>
                </c:pt>
                <c:pt idx="38559">
                  <c:v>9.28497E-3</c:v>
                </c:pt>
                <c:pt idx="38560">
                  <c:v>1.5907300000000001E-3</c:v>
                </c:pt>
                <c:pt idx="38561">
                  <c:v>1.22766E-2</c:v>
                </c:pt>
                <c:pt idx="38562">
                  <c:v>1.0389300000000001E-2</c:v>
                </c:pt>
                <c:pt idx="38563">
                  <c:v>7.0772200000000004E-3</c:v>
                </c:pt>
                <c:pt idx="38564">
                  <c:v>8.6946499999999999E-3</c:v>
                </c:pt>
                <c:pt idx="38565">
                  <c:v>1.43394E-2</c:v>
                </c:pt>
                <c:pt idx="38566">
                  <c:v>1.6233399999999999E-2</c:v>
                </c:pt>
                <c:pt idx="38567">
                  <c:v>1.05305E-2</c:v>
                </c:pt>
                <c:pt idx="38568">
                  <c:v>2.0875000000000001E-2</c:v>
                </c:pt>
                <c:pt idx="38569">
                  <c:v>1.9606599999999998E-2</c:v>
                </c:pt>
                <c:pt idx="38570">
                  <c:v>1.1467E-2</c:v>
                </c:pt>
                <c:pt idx="38571">
                  <c:v>1.86253E-3</c:v>
                </c:pt>
                <c:pt idx="38572">
                  <c:v>3.8106000000000001E-2</c:v>
                </c:pt>
                <c:pt idx="38573">
                  <c:v>1.4312699999999999E-2</c:v>
                </c:pt>
                <c:pt idx="38574">
                  <c:v>3.3461600000000001E-2</c:v>
                </c:pt>
                <c:pt idx="38575">
                  <c:v>2.09436E-2</c:v>
                </c:pt>
                <c:pt idx="38576">
                  <c:v>3.59774E-2</c:v>
                </c:pt>
                <c:pt idx="38577">
                  <c:v>1.5577300000000001E-2</c:v>
                </c:pt>
                <c:pt idx="38578">
                  <c:v>1.74904E-2</c:v>
                </c:pt>
                <c:pt idx="38579">
                  <c:v>3.1292E-2</c:v>
                </c:pt>
                <c:pt idx="38580">
                  <c:v>3.89614E-2</c:v>
                </c:pt>
                <c:pt idx="38581">
                  <c:v>2.5971399999999999E-2</c:v>
                </c:pt>
                <c:pt idx="38582">
                  <c:v>1.93434E-2</c:v>
                </c:pt>
                <c:pt idx="38583">
                  <c:v>3.4912100000000001E-2</c:v>
                </c:pt>
                <c:pt idx="38584">
                  <c:v>2.6041999999999999E-2</c:v>
                </c:pt>
                <c:pt idx="38585">
                  <c:v>1.9858399999999998E-2</c:v>
                </c:pt>
                <c:pt idx="38586">
                  <c:v>1.8898000000000002E-2</c:v>
                </c:pt>
                <c:pt idx="38587">
                  <c:v>2.5739700000000001E-2</c:v>
                </c:pt>
                <c:pt idx="38588">
                  <c:v>1.02711E-2</c:v>
                </c:pt>
                <c:pt idx="38589">
                  <c:v>2.73504E-2</c:v>
                </c:pt>
                <c:pt idx="38590">
                  <c:v>8.7118100000000004E-3</c:v>
                </c:pt>
                <c:pt idx="38591">
                  <c:v>1.50528E-2</c:v>
                </c:pt>
                <c:pt idx="38592">
                  <c:v>9.2191700000000005E-3</c:v>
                </c:pt>
                <c:pt idx="38593">
                  <c:v>1.8029199999999999E-2</c:v>
                </c:pt>
                <c:pt idx="38594">
                  <c:v>1.27811E-2</c:v>
                </c:pt>
                <c:pt idx="38595">
                  <c:v>9.1457399999999994E-3</c:v>
                </c:pt>
                <c:pt idx="38596">
                  <c:v>1.32446E-2</c:v>
                </c:pt>
                <c:pt idx="38597">
                  <c:v>3.3544499999999998E-2</c:v>
                </c:pt>
                <c:pt idx="38598">
                  <c:v>1.20707E-2</c:v>
                </c:pt>
                <c:pt idx="38599">
                  <c:v>8.2044600000000002E-3</c:v>
                </c:pt>
                <c:pt idx="38600">
                  <c:v>4.1389500000000001E-4</c:v>
                </c:pt>
                <c:pt idx="38601">
                  <c:v>9.2897399999999995E-3</c:v>
                </c:pt>
                <c:pt idx="38602">
                  <c:v>1.79577E-2</c:v>
                </c:pt>
                <c:pt idx="38603">
                  <c:v>9.4327899999999999E-3</c:v>
                </c:pt>
                <c:pt idx="38604">
                  <c:v>9.7599000000000002E-3</c:v>
                </c:pt>
                <c:pt idx="38605">
                  <c:v>8.5830699999999999E-3</c:v>
                </c:pt>
                <c:pt idx="38606">
                  <c:v>2.31962E-2</c:v>
                </c:pt>
                <c:pt idx="38607">
                  <c:v>-3.9014800000000001E-3</c:v>
                </c:pt>
                <c:pt idx="38608">
                  <c:v>1.6257299999999999E-2</c:v>
                </c:pt>
                <c:pt idx="38609">
                  <c:v>-1.06506E-2</c:v>
                </c:pt>
                <c:pt idx="38610">
                  <c:v>1.7088900000000001E-2</c:v>
                </c:pt>
                <c:pt idx="38611">
                  <c:v>7.1792599999999998E-3</c:v>
                </c:pt>
                <c:pt idx="38612">
                  <c:v>-4.8275000000000002E-3</c:v>
                </c:pt>
                <c:pt idx="38613">
                  <c:v>-2.40135E-2</c:v>
                </c:pt>
                <c:pt idx="38614">
                  <c:v>5.0249099999999996E-3</c:v>
                </c:pt>
                <c:pt idx="38615">
                  <c:v>3.5654999999999999E-2</c:v>
                </c:pt>
                <c:pt idx="38616">
                  <c:v>3.0784599999999999E-3</c:v>
                </c:pt>
                <c:pt idx="38617">
                  <c:v>1.22004E-2</c:v>
                </c:pt>
                <c:pt idx="38618">
                  <c:v>1.1539499999999999E-3</c:v>
                </c:pt>
                <c:pt idx="38619">
                  <c:v>1.2404399999999999E-2</c:v>
                </c:pt>
                <c:pt idx="38620">
                  <c:v>-1.4858199999999999E-3</c:v>
                </c:pt>
                <c:pt idx="38621">
                  <c:v>1.27096E-2</c:v>
                </c:pt>
                <c:pt idx="38622">
                  <c:v>-2.8858199999999999E-3</c:v>
                </c:pt>
                <c:pt idx="38623">
                  <c:v>1.31941E-2</c:v>
                </c:pt>
                <c:pt idx="38624">
                  <c:v>1.31092E-2</c:v>
                </c:pt>
                <c:pt idx="38625">
                  <c:v>1.8036799999999999E-2</c:v>
                </c:pt>
                <c:pt idx="38626">
                  <c:v>-1.7634400000000001E-2</c:v>
                </c:pt>
                <c:pt idx="38627">
                  <c:v>-1.34373E-3</c:v>
                </c:pt>
                <c:pt idx="38628">
                  <c:v>1.38922E-2</c:v>
                </c:pt>
                <c:pt idx="38629">
                  <c:v>2.0418200000000002E-3</c:v>
                </c:pt>
                <c:pt idx="38630">
                  <c:v>-1.6699800000000001E-2</c:v>
                </c:pt>
                <c:pt idx="38631">
                  <c:v>-4.7836299999999997E-3</c:v>
                </c:pt>
                <c:pt idx="38632">
                  <c:v>9.1753000000000008E-3</c:v>
                </c:pt>
                <c:pt idx="38633">
                  <c:v>-7.6446500000000002E-3</c:v>
                </c:pt>
                <c:pt idx="38634">
                  <c:v>-1.43681E-2</c:v>
                </c:pt>
                <c:pt idx="38635">
                  <c:v>-2.5644299999999998E-2</c:v>
                </c:pt>
                <c:pt idx="38636">
                  <c:v>1.3657600000000001E-2</c:v>
                </c:pt>
                <c:pt idx="38637">
                  <c:v>-2.8219199999999999E-3</c:v>
                </c:pt>
                <c:pt idx="38638">
                  <c:v>8.4886600000000003E-3</c:v>
                </c:pt>
                <c:pt idx="38639">
                  <c:v>-7.7056900000000003E-4</c:v>
                </c:pt>
                <c:pt idx="38640">
                  <c:v>1.8568E-3</c:v>
                </c:pt>
                <c:pt idx="38641">
                  <c:v>2.04201E-2</c:v>
                </c:pt>
                <c:pt idx="38642">
                  <c:v>2.2186299999999999E-2</c:v>
                </c:pt>
                <c:pt idx="38643">
                  <c:v>1.6875299999999999E-2</c:v>
                </c:pt>
                <c:pt idx="38644">
                  <c:v>1.29385E-2</c:v>
                </c:pt>
                <c:pt idx="38645">
                  <c:v>3.1633399999999999E-2</c:v>
                </c:pt>
                <c:pt idx="38646">
                  <c:v>6.4439800000000002E-3</c:v>
                </c:pt>
                <c:pt idx="38647">
                  <c:v>9.6902800000000008E-3</c:v>
                </c:pt>
                <c:pt idx="38648">
                  <c:v>1.2064E-2</c:v>
                </c:pt>
                <c:pt idx="38649">
                  <c:v>4.7947900000000002E-2</c:v>
                </c:pt>
                <c:pt idx="38650">
                  <c:v>-6.7539200000000001E-3</c:v>
                </c:pt>
                <c:pt idx="38651">
                  <c:v>-1.04809E-2</c:v>
                </c:pt>
                <c:pt idx="38652">
                  <c:v>-7.3394799999999998E-3</c:v>
                </c:pt>
                <c:pt idx="38653">
                  <c:v>1.7065E-2</c:v>
                </c:pt>
                <c:pt idx="38654">
                  <c:v>1.7614399999999999E-2</c:v>
                </c:pt>
                <c:pt idx="38655">
                  <c:v>-6.6852600000000002E-4</c:v>
                </c:pt>
                <c:pt idx="38656">
                  <c:v>1.02425E-2</c:v>
                </c:pt>
                <c:pt idx="38657">
                  <c:v>1.5273999999999999E-2</c:v>
                </c:pt>
                <c:pt idx="38658">
                  <c:v>1.9103999999999999E-2</c:v>
                </c:pt>
                <c:pt idx="38659">
                  <c:v>1.7023100000000001E-3</c:v>
                </c:pt>
                <c:pt idx="38660">
                  <c:v>2.5060700000000002E-2</c:v>
                </c:pt>
                <c:pt idx="38661">
                  <c:v>1.73092E-2</c:v>
                </c:pt>
                <c:pt idx="38662">
                  <c:v>2.2841500000000001E-2</c:v>
                </c:pt>
                <c:pt idx="38663">
                  <c:v>-2.4795500000000001E-3</c:v>
                </c:pt>
                <c:pt idx="38664">
                  <c:v>-1.6505200000000001E-2</c:v>
                </c:pt>
                <c:pt idx="38665">
                  <c:v>-4.2343099999999999E-4</c:v>
                </c:pt>
                <c:pt idx="38666">
                  <c:v>3.2177900000000002E-2</c:v>
                </c:pt>
                <c:pt idx="38667">
                  <c:v>1.5951199999999999E-2</c:v>
                </c:pt>
                <c:pt idx="38668">
                  <c:v>-2.34194E-2</c:v>
                </c:pt>
                <c:pt idx="38669">
                  <c:v>2.43845E-2</c:v>
                </c:pt>
                <c:pt idx="38670">
                  <c:v>9.74941E-3</c:v>
                </c:pt>
                <c:pt idx="38671">
                  <c:v>1.3329499999999999E-2</c:v>
                </c:pt>
                <c:pt idx="38672">
                  <c:v>-4.8446699999999998E-4</c:v>
                </c:pt>
                <c:pt idx="38673">
                  <c:v>1.27411E-2</c:v>
                </c:pt>
                <c:pt idx="38674">
                  <c:v>1.37482E-2</c:v>
                </c:pt>
                <c:pt idx="38675">
                  <c:v>2.9730800000000002E-2</c:v>
                </c:pt>
                <c:pt idx="38676">
                  <c:v>-1.8444100000000001E-3</c:v>
                </c:pt>
                <c:pt idx="38677">
                  <c:v>2.79779E-2</c:v>
                </c:pt>
                <c:pt idx="38678">
                  <c:v>3.5127600000000002E-2</c:v>
                </c:pt>
                <c:pt idx="38679">
                  <c:v>2.9303599999999999E-2</c:v>
                </c:pt>
                <c:pt idx="38680">
                  <c:v>4.03214E-3</c:v>
                </c:pt>
                <c:pt idx="38681" formatCode="0.00E+00">
                  <c:v>2.13308E-2</c:v>
                </c:pt>
                <c:pt idx="38682">
                  <c:v>3.5560599999999998E-2</c:v>
                </c:pt>
                <c:pt idx="38683">
                  <c:v>1.49899E-2</c:v>
                </c:pt>
                <c:pt idx="38684">
                  <c:v>1.41087E-2</c:v>
                </c:pt>
                <c:pt idx="38685">
                  <c:v>1.1177100000000001E-2</c:v>
                </c:pt>
                <c:pt idx="38686">
                  <c:v>2.3011199999999999E-2</c:v>
                </c:pt>
                <c:pt idx="38687">
                  <c:v>9.4852400000000007E-3</c:v>
                </c:pt>
                <c:pt idx="38688">
                  <c:v>1.5898700000000002E-2</c:v>
                </c:pt>
                <c:pt idx="38689">
                  <c:v>-4.8065199999999999E-3</c:v>
                </c:pt>
                <c:pt idx="38690">
                  <c:v>2.82116E-2</c:v>
                </c:pt>
                <c:pt idx="38691">
                  <c:v>8.1138600000000005E-3</c:v>
                </c:pt>
                <c:pt idx="38692">
                  <c:v>-1.0244400000000001E-2</c:v>
                </c:pt>
                <c:pt idx="38693">
                  <c:v>-4.7206899999999998E-4</c:v>
                </c:pt>
                <c:pt idx="38694">
                  <c:v>1.29099E-2</c:v>
                </c:pt>
                <c:pt idx="38695">
                  <c:v>3.2114999999999998E-2</c:v>
                </c:pt>
                <c:pt idx="38696">
                  <c:v>-1.1514699999999999E-2</c:v>
                </c:pt>
                <c:pt idx="38697">
                  <c:v>1.3279900000000001E-2</c:v>
                </c:pt>
                <c:pt idx="38698">
                  <c:v>1.20678E-2</c:v>
                </c:pt>
                <c:pt idx="38699">
                  <c:v>3.2993300000000003E-2</c:v>
                </c:pt>
                <c:pt idx="38700">
                  <c:v>8.3246199999999996E-3</c:v>
                </c:pt>
                <c:pt idx="38701">
                  <c:v>1.49488E-2</c:v>
                </c:pt>
                <c:pt idx="38702">
                  <c:v>-5.7678199999999999E-3</c:v>
                </c:pt>
                <c:pt idx="38703">
                  <c:v>3.15285E-3</c:v>
                </c:pt>
                <c:pt idx="38704">
                  <c:v>1.0619200000000001E-2</c:v>
                </c:pt>
                <c:pt idx="38705">
                  <c:v>9.9239299999999992E-3</c:v>
                </c:pt>
                <c:pt idx="38706">
                  <c:v>5.2928899999999997E-3</c:v>
                </c:pt>
                <c:pt idx="38707">
                  <c:v>-3.0136099999999999E-4</c:v>
                </c:pt>
                <c:pt idx="38708">
                  <c:v>2.59933E-2</c:v>
                </c:pt>
                <c:pt idx="38709">
                  <c:v>2.3164700000000002E-3</c:v>
                </c:pt>
                <c:pt idx="38710">
                  <c:v>2.2525799999999999E-2</c:v>
                </c:pt>
                <c:pt idx="38711">
                  <c:v>-6.4248999999999999E-3</c:v>
                </c:pt>
                <c:pt idx="38712">
                  <c:v>1.4787700000000001E-2</c:v>
                </c:pt>
                <c:pt idx="38713">
                  <c:v>-1.9448300000000002E-2</c:v>
                </c:pt>
                <c:pt idx="38714">
                  <c:v>9.5043200000000001E-3</c:v>
                </c:pt>
                <c:pt idx="38715">
                  <c:v>-5.0954800000000003E-3</c:v>
                </c:pt>
                <c:pt idx="38716">
                  <c:v>8.5172700000000004E-3</c:v>
                </c:pt>
                <c:pt idx="38717">
                  <c:v>-1.8776899999999999E-2</c:v>
                </c:pt>
                <c:pt idx="38718">
                  <c:v>-1.08004E-2</c:v>
                </c:pt>
                <c:pt idx="38719">
                  <c:v>-9.4413799999999997E-4</c:v>
                </c:pt>
                <c:pt idx="38720">
                  <c:v>-7.0285800000000004E-3</c:v>
                </c:pt>
                <c:pt idx="38721">
                  <c:v>-2.2078500000000001E-2</c:v>
                </c:pt>
                <c:pt idx="38722">
                  <c:v>-8.3599099999999999E-3</c:v>
                </c:pt>
                <c:pt idx="38723">
                  <c:v>-1.4423399999999999E-2</c:v>
                </c:pt>
                <c:pt idx="38724">
                  <c:v>-2.0994200000000001E-2</c:v>
                </c:pt>
                <c:pt idx="38725">
                  <c:v>-1.3325699999999999E-2</c:v>
                </c:pt>
                <c:pt idx="38726">
                  <c:v>-1.45855E-2</c:v>
                </c:pt>
                <c:pt idx="38727">
                  <c:v>9.0904200000000001E-3</c:v>
                </c:pt>
                <c:pt idx="38728">
                  <c:v>-8.5916499999999993E-3</c:v>
                </c:pt>
                <c:pt idx="38729">
                  <c:v>3.6954900000000001E-3</c:v>
                </c:pt>
                <c:pt idx="38730">
                  <c:v>-1.03102E-2</c:v>
                </c:pt>
                <c:pt idx="38731">
                  <c:v>-9.5519999999999997E-3</c:v>
                </c:pt>
                <c:pt idx="38732">
                  <c:v>-1.10645E-2</c:v>
                </c:pt>
                <c:pt idx="38733">
                  <c:v>-1.9959399999999999E-2</c:v>
                </c:pt>
                <c:pt idx="38734">
                  <c:v>-3.1824100000000001E-3</c:v>
                </c:pt>
                <c:pt idx="38735">
                  <c:v>-1.12619E-2</c:v>
                </c:pt>
                <c:pt idx="38736">
                  <c:v>-2.4768800000000001E-2</c:v>
                </c:pt>
                <c:pt idx="38737">
                  <c:v>-1.52893E-2</c:v>
                </c:pt>
                <c:pt idx="38738">
                  <c:v>-3.7813199999999999E-3</c:v>
                </c:pt>
                <c:pt idx="38739">
                  <c:v>-3.80898E-3</c:v>
                </c:pt>
                <c:pt idx="38740">
                  <c:v>-1.7170899999999999E-2</c:v>
                </c:pt>
                <c:pt idx="38741">
                  <c:v>-1.42708E-2</c:v>
                </c:pt>
                <c:pt idx="38742">
                  <c:v>-1.8701599999999999E-2</c:v>
                </c:pt>
                <c:pt idx="38743">
                  <c:v>6.2417999999999996E-3</c:v>
                </c:pt>
                <c:pt idx="38744">
                  <c:v>-2.5309600000000002E-2</c:v>
                </c:pt>
                <c:pt idx="38745">
                  <c:v>-2.2113799999999999E-2</c:v>
                </c:pt>
                <c:pt idx="38746">
                  <c:v>-1.0585799999999999E-3</c:v>
                </c:pt>
                <c:pt idx="38747">
                  <c:v>-1.1353500000000001E-2</c:v>
                </c:pt>
                <c:pt idx="38748">
                  <c:v>4.7149699999999998E-3</c:v>
                </c:pt>
                <c:pt idx="38749">
                  <c:v>-2.8415699999999999E-2</c:v>
                </c:pt>
                <c:pt idx="38750">
                  <c:v>5.4750399999999996E-3</c:v>
                </c:pt>
                <c:pt idx="38751">
                  <c:v>2.1822899999999999E-2</c:v>
                </c:pt>
                <c:pt idx="38752">
                  <c:v>2.4716399999999999E-2</c:v>
                </c:pt>
                <c:pt idx="38753">
                  <c:v>1.52082E-2</c:v>
                </c:pt>
                <c:pt idx="38754">
                  <c:v>-1.8280999999999999E-2</c:v>
                </c:pt>
                <c:pt idx="38755">
                  <c:v>3.2051099999999999E-2</c:v>
                </c:pt>
                <c:pt idx="38756">
                  <c:v>4.9600599999999996E-3</c:v>
                </c:pt>
                <c:pt idx="38757">
                  <c:v>-4.7807700000000002E-3</c:v>
                </c:pt>
                <c:pt idx="38758">
                  <c:v>-1.50881E-2</c:v>
                </c:pt>
                <c:pt idx="38759">
                  <c:v>-1.03483E-2</c:v>
                </c:pt>
                <c:pt idx="38760">
                  <c:v>-2.4290100000000001E-3</c:v>
                </c:pt>
                <c:pt idx="38761">
                  <c:v>-3.2217999999999997E-2</c:v>
                </c:pt>
                <c:pt idx="38762">
                  <c:v>2.7647000000000001E-3</c:v>
                </c:pt>
                <c:pt idx="38763">
                  <c:v>-2.40316E-2</c:v>
                </c:pt>
                <c:pt idx="38764">
                  <c:v>-5.6448000000000002E-3</c:v>
                </c:pt>
                <c:pt idx="38765">
                  <c:v>-2.9681200000000001E-2</c:v>
                </c:pt>
                <c:pt idx="38766">
                  <c:v>-8.5763899999999997E-3</c:v>
                </c:pt>
                <c:pt idx="38767">
                  <c:v>-2.6480699999999999E-2</c:v>
                </c:pt>
                <c:pt idx="38768">
                  <c:v>-1.06859E-2</c:v>
                </c:pt>
                <c:pt idx="38769">
                  <c:v>-1.35899E-2</c:v>
                </c:pt>
                <c:pt idx="38770">
                  <c:v>-2.9284500000000002E-2</c:v>
                </c:pt>
                <c:pt idx="38771">
                  <c:v>-1.13058E-2</c:v>
                </c:pt>
                <c:pt idx="38772">
                  <c:v>-6.6080100000000001E-3</c:v>
                </c:pt>
                <c:pt idx="38773">
                  <c:v>-7.78198E-3</c:v>
                </c:pt>
                <c:pt idx="38774">
                  <c:v>2.2716500000000001E-3</c:v>
                </c:pt>
                <c:pt idx="38775">
                  <c:v>-3.7202799999999999E-3</c:v>
                </c:pt>
                <c:pt idx="38776">
                  <c:v>1.3570800000000001E-3</c:v>
                </c:pt>
                <c:pt idx="38777" formatCode="0.00E+00">
                  <c:v>-5.91278E-5</c:v>
                </c:pt>
                <c:pt idx="38778">
                  <c:v>9.5243499999999991E-3</c:v>
                </c:pt>
                <c:pt idx="38779">
                  <c:v>-8.5163100000000005E-4</c:v>
                </c:pt>
                <c:pt idx="38780">
                  <c:v>4.1408499999999997E-3</c:v>
                </c:pt>
                <c:pt idx="38781">
                  <c:v>-3.6907200000000002E-4</c:v>
                </c:pt>
                <c:pt idx="38782">
                  <c:v>8.2016000000000001E-4</c:v>
                </c:pt>
                <c:pt idx="38783">
                  <c:v>-1.2290000000000001E-2</c:v>
                </c:pt>
                <c:pt idx="38784">
                  <c:v>-2.22025E-2</c:v>
                </c:pt>
                <c:pt idx="38785">
                  <c:v>-7.2670000000000005E-4</c:v>
                </c:pt>
                <c:pt idx="38786">
                  <c:v>-1.05171E-2</c:v>
                </c:pt>
                <c:pt idx="38787">
                  <c:v>-5.4950700000000003E-3</c:v>
                </c:pt>
                <c:pt idx="38788">
                  <c:v>-3.61509E-2</c:v>
                </c:pt>
                <c:pt idx="38789">
                  <c:v>-5.3939799999999996E-3</c:v>
                </c:pt>
                <c:pt idx="38790">
                  <c:v>-1.6498599999999999E-2</c:v>
                </c:pt>
                <c:pt idx="38791">
                  <c:v>2.5854099999999998E-3</c:v>
                </c:pt>
                <c:pt idx="38792">
                  <c:v>-2.9792800000000001E-2</c:v>
                </c:pt>
                <c:pt idx="38793">
                  <c:v>-2.14529E-2</c:v>
                </c:pt>
                <c:pt idx="38794">
                  <c:v>-4.7292699999999998E-3</c:v>
                </c:pt>
                <c:pt idx="38795">
                  <c:v>-1.2134600000000001E-2</c:v>
                </c:pt>
                <c:pt idx="38796">
                  <c:v>1.7089799999999999E-3</c:v>
                </c:pt>
                <c:pt idx="38797">
                  <c:v>-1.88808E-2</c:v>
                </c:pt>
                <c:pt idx="38798">
                  <c:v>-9.4585399999999997E-3</c:v>
                </c:pt>
                <c:pt idx="38799">
                  <c:v>-5.2490200000000001E-3</c:v>
                </c:pt>
                <c:pt idx="38800">
                  <c:v>-1.07098E-3</c:v>
                </c:pt>
                <c:pt idx="38801">
                  <c:v>-2.68049E-2</c:v>
                </c:pt>
                <c:pt idx="38802">
                  <c:v>-1.6775100000000001E-2</c:v>
                </c:pt>
                <c:pt idx="38803">
                  <c:v>-1.95198E-2</c:v>
                </c:pt>
                <c:pt idx="38804">
                  <c:v>-2.76718E-2</c:v>
                </c:pt>
                <c:pt idx="38805">
                  <c:v>-2.0252200000000001E-2</c:v>
                </c:pt>
                <c:pt idx="38806">
                  <c:v>-2.4396899999999999E-2</c:v>
                </c:pt>
                <c:pt idx="38807">
                  <c:v>1.5299800000000001E-2</c:v>
                </c:pt>
                <c:pt idx="38808">
                  <c:v>-1.4805799999999999E-2</c:v>
                </c:pt>
                <c:pt idx="38809">
                  <c:v>-1.9036299999999999E-2</c:v>
                </c:pt>
                <c:pt idx="38810">
                  <c:v>-2.04458E-2</c:v>
                </c:pt>
                <c:pt idx="38811">
                  <c:v>1.4534000000000001E-3</c:v>
                </c:pt>
                <c:pt idx="38812">
                  <c:v>-2.2420900000000001E-2</c:v>
                </c:pt>
                <c:pt idx="38813">
                  <c:v>-3.0361200000000001E-2</c:v>
                </c:pt>
                <c:pt idx="38814">
                  <c:v>-3.6984400000000001E-2</c:v>
                </c:pt>
                <c:pt idx="38815">
                  <c:v>-1.1672E-2</c:v>
                </c:pt>
                <c:pt idx="38816">
                  <c:v>-3.2721500000000001E-2</c:v>
                </c:pt>
                <c:pt idx="38817">
                  <c:v>-1.9248999999999999E-2</c:v>
                </c:pt>
                <c:pt idx="38818">
                  <c:v>-3.092E-2</c:v>
                </c:pt>
                <c:pt idx="38819">
                  <c:v>-3.3915500000000001E-2</c:v>
                </c:pt>
                <c:pt idx="38820">
                  <c:v>-3.2946599999999999E-2</c:v>
                </c:pt>
                <c:pt idx="38821">
                  <c:v>-2.5600399999999999E-2</c:v>
                </c:pt>
                <c:pt idx="38822">
                  <c:v>-2.7976999999999998E-2</c:v>
                </c:pt>
                <c:pt idx="38823">
                  <c:v>-3.4993200000000002E-2</c:v>
                </c:pt>
                <c:pt idx="38824">
                  <c:v>-1.37777E-2</c:v>
                </c:pt>
                <c:pt idx="38825">
                  <c:v>-3.8917500000000001E-2</c:v>
                </c:pt>
                <c:pt idx="38826">
                  <c:v>-2.72045E-2</c:v>
                </c:pt>
                <c:pt idx="38827">
                  <c:v>-4.5381499999999998E-2</c:v>
                </c:pt>
                <c:pt idx="38828">
                  <c:v>-1.0507600000000001E-2</c:v>
                </c:pt>
                <c:pt idx="38829">
                  <c:v>-1.32599E-2</c:v>
                </c:pt>
                <c:pt idx="38830">
                  <c:v>-2.5249500000000001E-2</c:v>
                </c:pt>
                <c:pt idx="38831">
                  <c:v>-2.6625599999999999E-2</c:v>
                </c:pt>
                <c:pt idx="38832">
                  <c:v>-4.7426200000000002E-2</c:v>
                </c:pt>
                <c:pt idx="38833">
                  <c:v>-5.1845599999999999E-2</c:v>
                </c:pt>
                <c:pt idx="38834">
                  <c:v>-2.4180400000000001E-2</c:v>
                </c:pt>
                <c:pt idx="38835">
                  <c:v>-2.46363E-2</c:v>
                </c:pt>
                <c:pt idx="38836">
                  <c:v>-4.4508899999999997E-2</c:v>
                </c:pt>
                <c:pt idx="38837">
                  <c:v>-5.0092699999999997E-2</c:v>
                </c:pt>
                <c:pt idx="38838">
                  <c:v>-2.3078899999999999E-2</c:v>
                </c:pt>
                <c:pt idx="38839">
                  <c:v>1.05133E-2</c:v>
                </c:pt>
                <c:pt idx="38840">
                  <c:v>-2.66237E-2</c:v>
                </c:pt>
                <c:pt idx="38841">
                  <c:v>-3.9162599999999999E-2</c:v>
                </c:pt>
                <c:pt idx="38842">
                  <c:v>-2.0743399999999999E-2</c:v>
                </c:pt>
                <c:pt idx="38843">
                  <c:v>-9.851459999999999E-4</c:v>
                </c:pt>
                <c:pt idx="38844">
                  <c:v>-3.8093599999999998E-2</c:v>
                </c:pt>
                <c:pt idx="38845">
                  <c:v>-2.7533499999999999E-2</c:v>
                </c:pt>
                <c:pt idx="38846">
                  <c:v>-3.3252700000000003E-2</c:v>
                </c:pt>
                <c:pt idx="38847">
                  <c:v>-9.5090899999999996E-3</c:v>
                </c:pt>
                <c:pt idx="38848">
                  <c:v>-3.15924E-2</c:v>
                </c:pt>
                <c:pt idx="38849">
                  <c:v>-1.5132899999999999E-2</c:v>
                </c:pt>
                <c:pt idx="38850">
                  <c:v>-6.9036499999999999E-3</c:v>
                </c:pt>
                <c:pt idx="38851">
                  <c:v>-9.5443699999999999E-3</c:v>
                </c:pt>
                <c:pt idx="38852">
                  <c:v>-1.7029800000000001E-2</c:v>
                </c:pt>
                <c:pt idx="38853">
                  <c:v>-3.33853E-2</c:v>
                </c:pt>
                <c:pt idx="38854">
                  <c:v>-2.68364E-2</c:v>
                </c:pt>
                <c:pt idx="38855">
                  <c:v>-2.9393200000000001E-2</c:v>
                </c:pt>
                <c:pt idx="38856">
                  <c:v>-1.9397699999999999E-3</c:v>
                </c:pt>
                <c:pt idx="38857">
                  <c:v>-2.3601500000000001E-2</c:v>
                </c:pt>
                <c:pt idx="38858">
                  <c:v>4.6634699999999999E-4</c:v>
                </c:pt>
                <c:pt idx="38859">
                  <c:v>-1.6034099999999999E-2</c:v>
                </c:pt>
                <c:pt idx="38860">
                  <c:v>1.22366E-2</c:v>
                </c:pt>
                <c:pt idx="38861">
                  <c:v>-8.4114099999999994E-3</c:v>
                </c:pt>
                <c:pt idx="38862">
                  <c:v>8.7041900000000005E-3</c:v>
                </c:pt>
                <c:pt idx="38863">
                  <c:v>-9.7093600000000002E-3</c:v>
                </c:pt>
                <c:pt idx="38864">
                  <c:v>-6.9827999999999999E-3</c:v>
                </c:pt>
                <c:pt idx="38865">
                  <c:v>6.5889399999999997E-3</c:v>
                </c:pt>
                <c:pt idx="38866">
                  <c:v>-7.9965599999999998E-3</c:v>
                </c:pt>
                <c:pt idx="38867">
                  <c:v>-4.2161899999999999E-3</c:v>
                </c:pt>
                <c:pt idx="38868">
                  <c:v>8.5363399999999999E-3</c:v>
                </c:pt>
                <c:pt idx="38869">
                  <c:v>7.1268099999999999E-3</c:v>
                </c:pt>
                <c:pt idx="38870">
                  <c:v>-2.0370499999999999E-3</c:v>
                </c:pt>
                <c:pt idx="38871">
                  <c:v>4.3573400000000003E-3</c:v>
                </c:pt>
                <c:pt idx="38872">
                  <c:v>-1.7556200000000001E-2</c:v>
                </c:pt>
                <c:pt idx="38873">
                  <c:v>2.8420399999999998E-2</c:v>
                </c:pt>
                <c:pt idx="38874">
                  <c:v>-9.8743400000000005E-3</c:v>
                </c:pt>
                <c:pt idx="38875">
                  <c:v>3.6039399999999999E-3</c:v>
                </c:pt>
                <c:pt idx="38876">
                  <c:v>-1.85928E-2</c:v>
                </c:pt>
                <c:pt idx="38877">
                  <c:v>1.61152E-2</c:v>
                </c:pt>
                <c:pt idx="38878">
                  <c:v>3.47328E-3</c:v>
                </c:pt>
                <c:pt idx="38879">
                  <c:v>-2.76279E-2</c:v>
                </c:pt>
                <c:pt idx="38880">
                  <c:v>4.15802E-4</c:v>
                </c:pt>
                <c:pt idx="38881">
                  <c:v>-9.1838800000000002E-4</c:v>
                </c:pt>
                <c:pt idx="38882">
                  <c:v>1.95456E-2</c:v>
                </c:pt>
                <c:pt idx="38883">
                  <c:v>-7.4491499999999999E-3</c:v>
                </c:pt>
                <c:pt idx="38884">
                  <c:v>2.2230100000000001E-3</c:v>
                </c:pt>
                <c:pt idx="38885">
                  <c:v>-1.6015100000000001E-2</c:v>
                </c:pt>
                <c:pt idx="38886">
                  <c:v>1.5873000000000002E-2</c:v>
                </c:pt>
                <c:pt idx="38887">
                  <c:v>4.4622400000000001E-3</c:v>
                </c:pt>
                <c:pt idx="38888">
                  <c:v>-1.84507E-2</c:v>
                </c:pt>
                <c:pt idx="38889">
                  <c:v>-1.12371E-2</c:v>
                </c:pt>
                <c:pt idx="38890">
                  <c:v>3.7689199999999998E-3</c:v>
                </c:pt>
                <c:pt idx="38891">
                  <c:v>-1.55067E-2</c:v>
                </c:pt>
                <c:pt idx="38892">
                  <c:v>-1.7012599999999999E-2</c:v>
                </c:pt>
                <c:pt idx="38893" formatCode="0.00E+00">
                  <c:v>-4.0726699999999998E-2</c:v>
                </c:pt>
                <c:pt idx="38894">
                  <c:v>1.9006699999999999E-3</c:v>
                </c:pt>
                <c:pt idx="38895">
                  <c:v>-1.65358E-2</c:v>
                </c:pt>
                <c:pt idx="38896">
                  <c:v>-2.5713900000000001E-2</c:v>
                </c:pt>
                <c:pt idx="38897">
                  <c:v>-2.9800400000000001E-2</c:v>
                </c:pt>
                <c:pt idx="38898">
                  <c:v>-1.08366E-2</c:v>
                </c:pt>
                <c:pt idx="38899">
                  <c:v>-3.19633E-2</c:v>
                </c:pt>
                <c:pt idx="38900">
                  <c:v>-6.0770999999999999E-2</c:v>
                </c:pt>
                <c:pt idx="38901">
                  <c:v>-2.3526200000000001E-2</c:v>
                </c:pt>
                <c:pt idx="38902">
                  <c:v>-6.3312499999999994E-2</c:v>
                </c:pt>
                <c:pt idx="38903">
                  <c:v>-2.8355600000000002E-2</c:v>
                </c:pt>
                <c:pt idx="38904">
                  <c:v>-3.59745E-2</c:v>
                </c:pt>
                <c:pt idx="38905">
                  <c:v>-2.9403700000000001E-2</c:v>
                </c:pt>
                <c:pt idx="38906">
                  <c:v>-4.1699399999999998E-2</c:v>
                </c:pt>
                <c:pt idx="38907">
                  <c:v>-4.0384299999999998E-2</c:v>
                </c:pt>
                <c:pt idx="38908">
                  <c:v>-2.9858599999999999E-2</c:v>
                </c:pt>
                <c:pt idx="38909">
                  <c:v>-3.1246199999999998E-2</c:v>
                </c:pt>
                <c:pt idx="38910">
                  <c:v>-3.5444299999999998E-2</c:v>
                </c:pt>
                <c:pt idx="38911">
                  <c:v>-3.3213600000000003E-2</c:v>
                </c:pt>
                <c:pt idx="38912">
                  <c:v>-1.9484499999999998E-2</c:v>
                </c:pt>
                <c:pt idx="38913">
                  <c:v>-3.2605200000000001E-2</c:v>
                </c:pt>
                <c:pt idx="38914">
                  <c:v>-3.1980500000000002E-2</c:v>
                </c:pt>
                <c:pt idx="38915">
                  <c:v>-2.7820600000000001E-2</c:v>
                </c:pt>
                <c:pt idx="38916">
                  <c:v>-3.1642000000000003E-2</c:v>
                </c:pt>
                <c:pt idx="38917">
                  <c:v>-4.30899E-2</c:v>
                </c:pt>
                <c:pt idx="38918">
                  <c:v>-3.56531E-2</c:v>
                </c:pt>
                <c:pt idx="38919">
                  <c:v>-2.9551500000000001E-2</c:v>
                </c:pt>
                <c:pt idx="38920">
                  <c:v>-3.52716E-2</c:v>
                </c:pt>
                <c:pt idx="38921">
                  <c:v>-4.35696E-2</c:v>
                </c:pt>
                <c:pt idx="38922">
                  <c:v>-3.5702699999999997E-2</c:v>
                </c:pt>
                <c:pt idx="38923">
                  <c:v>-3.2357200000000003E-2</c:v>
                </c:pt>
                <c:pt idx="38924">
                  <c:v>-2.98357E-2</c:v>
                </c:pt>
                <c:pt idx="38925">
                  <c:v>-2.1130599999999999E-2</c:v>
                </c:pt>
                <c:pt idx="38926">
                  <c:v>-3.0013999999999999E-2</c:v>
                </c:pt>
                <c:pt idx="38927">
                  <c:v>-2.7206399999999999E-2</c:v>
                </c:pt>
                <c:pt idx="38928">
                  <c:v>-3.3271799999999997E-2</c:v>
                </c:pt>
                <c:pt idx="38929">
                  <c:v>-1.9229900000000001E-2</c:v>
                </c:pt>
                <c:pt idx="38930">
                  <c:v>-1.77374E-2</c:v>
                </c:pt>
                <c:pt idx="38931">
                  <c:v>-4.08373E-2</c:v>
                </c:pt>
                <c:pt idx="38932">
                  <c:v>-2.6850700000000002E-2</c:v>
                </c:pt>
                <c:pt idx="38933">
                  <c:v>-3.7178000000000003E-2</c:v>
                </c:pt>
                <c:pt idx="38934">
                  <c:v>-3.5560599999999998E-2</c:v>
                </c:pt>
                <c:pt idx="38935">
                  <c:v>-1.86996E-2</c:v>
                </c:pt>
                <c:pt idx="38936">
                  <c:v>-2.6523600000000001E-2</c:v>
                </c:pt>
                <c:pt idx="38937">
                  <c:v>-3.1256699999999998E-2</c:v>
                </c:pt>
                <c:pt idx="38938">
                  <c:v>-3.4787199999999997E-2</c:v>
                </c:pt>
                <c:pt idx="38939">
                  <c:v>-3.88784E-2</c:v>
                </c:pt>
                <c:pt idx="38940">
                  <c:v>-3.6487600000000002E-2</c:v>
                </c:pt>
                <c:pt idx="38941">
                  <c:v>-3.9112099999999997E-2</c:v>
                </c:pt>
                <c:pt idx="38942">
                  <c:v>-2.8368899999999999E-2</c:v>
                </c:pt>
                <c:pt idx="38943">
                  <c:v>-5.1168400000000003E-2</c:v>
                </c:pt>
                <c:pt idx="38944">
                  <c:v>-4.4838900000000001E-2</c:v>
                </c:pt>
                <c:pt idx="38945">
                  <c:v>-2.4463700000000001E-2</c:v>
                </c:pt>
                <c:pt idx="38946">
                  <c:v>-2.88239E-2</c:v>
                </c:pt>
                <c:pt idx="38947">
                  <c:v>-3.48387E-2</c:v>
                </c:pt>
                <c:pt idx="38948">
                  <c:v>-4.4190399999999998E-2</c:v>
                </c:pt>
                <c:pt idx="38949">
                  <c:v>-2.55547E-2</c:v>
                </c:pt>
                <c:pt idx="38950">
                  <c:v>-2.3329699999999998E-2</c:v>
                </c:pt>
                <c:pt idx="38951">
                  <c:v>-3.7224800000000002E-2</c:v>
                </c:pt>
                <c:pt idx="38952">
                  <c:v>-3.1994799999999997E-2</c:v>
                </c:pt>
                <c:pt idx="38953">
                  <c:v>-3.07522E-2</c:v>
                </c:pt>
                <c:pt idx="38954">
                  <c:v>-2.2131000000000001E-2</c:v>
                </c:pt>
                <c:pt idx="38955">
                  <c:v>-3.6123299999999997E-2</c:v>
                </c:pt>
                <c:pt idx="38956">
                  <c:v>-4.25882E-2</c:v>
                </c:pt>
                <c:pt idx="38957">
                  <c:v>-2.1942099999999999E-2</c:v>
                </c:pt>
                <c:pt idx="38958">
                  <c:v>-2.4193800000000001E-2</c:v>
                </c:pt>
                <c:pt idx="38959">
                  <c:v>1.55354E-3</c:v>
                </c:pt>
                <c:pt idx="38960">
                  <c:v>-1.41268E-2</c:v>
                </c:pt>
                <c:pt idx="38961">
                  <c:v>-3.5753299999999998E-3</c:v>
                </c:pt>
                <c:pt idx="38962">
                  <c:v>-2.96755E-2</c:v>
                </c:pt>
                <c:pt idx="38963">
                  <c:v>-1.13659E-2</c:v>
                </c:pt>
                <c:pt idx="38964">
                  <c:v>5.2337599999999996E-3</c:v>
                </c:pt>
                <c:pt idx="38965">
                  <c:v>-2.0383800000000001E-2</c:v>
                </c:pt>
                <c:pt idx="38966">
                  <c:v>-1.159E-2</c:v>
                </c:pt>
                <c:pt idx="38967">
                  <c:v>-1.4010399999999999E-2</c:v>
                </c:pt>
                <c:pt idx="38968">
                  <c:v>4.1904400000000001E-3</c:v>
                </c:pt>
                <c:pt idx="38969">
                  <c:v>-1.70546E-2</c:v>
                </c:pt>
                <c:pt idx="38970">
                  <c:v>-1.1755E-2</c:v>
                </c:pt>
                <c:pt idx="38971">
                  <c:v>-2.1882100000000002E-2</c:v>
                </c:pt>
                <c:pt idx="38972">
                  <c:v>-2.1963099999999999E-2</c:v>
                </c:pt>
                <c:pt idx="38973">
                  <c:v>-2.4640100000000002E-2</c:v>
                </c:pt>
                <c:pt idx="38974">
                  <c:v>-6.5116899999999997E-3</c:v>
                </c:pt>
                <c:pt idx="38975">
                  <c:v>-8.8281599999999998E-3</c:v>
                </c:pt>
                <c:pt idx="38976">
                  <c:v>-6.2170000000000003E-3</c:v>
                </c:pt>
                <c:pt idx="38977">
                  <c:v>-1.4429099999999999E-3</c:v>
                </c:pt>
                <c:pt idx="38978">
                  <c:v>1.01309E-2</c:v>
                </c:pt>
                <c:pt idx="38979">
                  <c:v>-1.23301E-2</c:v>
                </c:pt>
                <c:pt idx="38980">
                  <c:v>-2.32096E-2</c:v>
                </c:pt>
                <c:pt idx="38981">
                  <c:v>-4.5623800000000004E-3</c:v>
                </c:pt>
                <c:pt idx="38982">
                  <c:v>6.9036499999999999E-3</c:v>
                </c:pt>
                <c:pt idx="38983">
                  <c:v>-9.7503699999999995E-3</c:v>
                </c:pt>
                <c:pt idx="38984">
                  <c:v>-1.0448499999999999E-2</c:v>
                </c:pt>
                <c:pt idx="38985">
                  <c:v>-1.3949400000000001E-2</c:v>
                </c:pt>
                <c:pt idx="38986">
                  <c:v>1.51348E-3</c:v>
                </c:pt>
                <c:pt idx="38987">
                  <c:v>-8.5830699999999999E-3</c:v>
                </c:pt>
                <c:pt idx="38988">
                  <c:v>-1.3297099999999999E-2</c:v>
                </c:pt>
                <c:pt idx="38989">
                  <c:v>-3.2129300000000001E-3</c:v>
                </c:pt>
                <c:pt idx="38990">
                  <c:v>-2.9563899999999999E-4</c:v>
                </c:pt>
                <c:pt idx="38991">
                  <c:v>1.1878E-2</c:v>
                </c:pt>
                <c:pt idx="38992">
                  <c:v>-1.47095E-2</c:v>
                </c:pt>
                <c:pt idx="38993">
                  <c:v>4.70924E-3</c:v>
                </c:pt>
                <c:pt idx="38994">
                  <c:v>-2.3881900000000001E-2</c:v>
                </c:pt>
                <c:pt idx="38995">
                  <c:v>-1.8262899999999999E-3</c:v>
                </c:pt>
                <c:pt idx="38996">
                  <c:v>-2.7315099999999998E-2</c:v>
                </c:pt>
                <c:pt idx="38997">
                  <c:v>-1.68133E-2</c:v>
                </c:pt>
                <c:pt idx="38998">
                  <c:v>-3.5524399999999998E-2</c:v>
                </c:pt>
                <c:pt idx="38999">
                  <c:v>-1.83287E-2</c:v>
                </c:pt>
                <c:pt idx="39000">
                  <c:v>-4.9076099999999998E-3</c:v>
                </c:pt>
                <c:pt idx="39001">
                  <c:v>-2.71606E-2</c:v>
                </c:pt>
                <c:pt idx="39002">
                  <c:v>4.2171500000000002E-3</c:v>
                </c:pt>
                <c:pt idx="39003">
                  <c:v>-2.66809E-2</c:v>
                </c:pt>
                <c:pt idx="39004">
                  <c:v>-1.5385599999999999E-2</c:v>
                </c:pt>
                <c:pt idx="39005">
                  <c:v>-4.6607000000000003E-2</c:v>
                </c:pt>
                <c:pt idx="39006">
                  <c:v>-3.4008999999999998E-2</c:v>
                </c:pt>
                <c:pt idx="39007">
                  <c:v>-3.3370999999999998E-2</c:v>
                </c:pt>
                <c:pt idx="39008">
                  <c:v>-3.9552700000000003E-2</c:v>
                </c:pt>
                <c:pt idx="39009">
                  <c:v>-4.0075300000000001E-2</c:v>
                </c:pt>
                <c:pt idx="39010">
                  <c:v>-5.5318800000000001E-2</c:v>
                </c:pt>
                <c:pt idx="39011">
                  <c:v>-2.90108E-2</c:v>
                </c:pt>
                <c:pt idx="39012">
                  <c:v>-4.9505199999999999E-2</c:v>
                </c:pt>
                <c:pt idx="39013">
                  <c:v>-2.9681200000000001E-2</c:v>
                </c:pt>
                <c:pt idx="39014">
                  <c:v>-4.2913399999999997E-2</c:v>
                </c:pt>
                <c:pt idx="39015">
                  <c:v>-2.7361900000000001E-2</c:v>
                </c:pt>
                <c:pt idx="39016">
                  <c:v>-4.92048E-2</c:v>
                </c:pt>
                <c:pt idx="39017">
                  <c:v>-3.2237099999999998E-2</c:v>
                </c:pt>
                <c:pt idx="39018">
                  <c:v>-3.0890500000000001E-2</c:v>
                </c:pt>
                <c:pt idx="39019">
                  <c:v>-2.90184E-2</c:v>
                </c:pt>
                <c:pt idx="39020">
                  <c:v>-5.1771200000000003E-2</c:v>
                </c:pt>
                <c:pt idx="39021">
                  <c:v>-4.5698200000000001E-2</c:v>
                </c:pt>
                <c:pt idx="39022">
                  <c:v>-3.6619199999999998E-2</c:v>
                </c:pt>
                <c:pt idx="39023">
                  <c:v>-3.02353E-2</c:v>
                </c:pt>
                <c:pt idx="39024">
                  <c:v>-4.35076E-2</c:v>
                </c:pt>
                <c:pt idx="39025">
                  <c:v>-3.0543299999999999E-2</c:v>
                </c:pt>
                <c:pt idx="39026">
                  <c:v>-1.56898E-2</c:v>
                </c:pt>
                <c:pt idx="39027">
                  <c:v>-2.9310200000000002E-2</c:v>
                </c:pt>
                <c:pt idx="39028">
                  <c:v>-2.3875199999999999E-2</c:v>
                </c:pt>
                <c:pt idx="39029">
                  <c:v>-1.5010799999999999E-2</c:v>
                </c:pt>
                <c:pt idx="39030">
                  <c:v>-2.0672800000000002E-2</c:v>
                </c:pt>
                <c:pt idx="39031">
                  <c:v>-2.33183E-2</c:v>
                </c:pt>
                <c:pt idx="39032">
                  <c:v>-1.9949000000000001E-2</c:v>
                </c:pt>
                <c:pt idx="39033">
                  <c:v>-2.8589199999999999E-2</c:v>
                </c:pt>
                <c:pt idx="39034">
                  <c:v>-1.8695799999999999E-2</c:v>
                </c:pt>
                <c:pt idx="39035">
                  <c:v>-1.40581E-2</c:v>
                </c:pt>
                <c:pt idx="39036">
                  <c:v>-1.0701199999999999E-2</c:v>
                </c:pt>
                <c:pt idx="39037">
                  <c:v>-6.4287199999999997E-3</c:v>
                </c:pt>
                <c:pt idx="39038">
                  <c:v>-9.3603100000000002E-3</c:v>
                </c:pt>
                <c:pt idx="39039">
                  <c:v>-1.5803299999999999E-2</c:v>
                </c:pt>
                <c:pt idx="39040">
                  <c:v>-2.7895E-2</c:v>
                </c:pt>
                <c:pt idx="39041">
                  <c:v>2.6540800000000001E-3</c:v>
                </c:pt>
                <c:pt idx="39042">
                  <c:v>-2.1627400000000001E-2</c:v>
                </c:pt>
                <c:pt idx="39043">
                  <c:v>-3.9434400000000003E-3</c:v>
                </c:pt>
                <c:pt idx="39044">
                  <c:v>-8.6774799999999996E-3</c:v>
                </c:pt>
                <c:pt idx="39045">
                  <c:v>-3.84045E-3</c:v>
                </c:pt>
                <c:pt idx="39046">
                  <c:v>-2.2747E-2</c:v>
                </c:pt>
                <c:pt idx="39047">
                  <c:v>-8.8634500000000001E-3</c:v>
                </c:pt>
                <c:pt idx="39048">
                  <c:v>-2.9897700000000001E-3</c:v>
                </c:pt>
                <c:pt idx="39049">
                  <c:v>-3.1012499999999998E-2</c:v>
                </c:pt>
                <c:pt idx="39050">
                  <c:v>-7.2603199999999998E-3</c:v>
                </c:pt>
                <c:pt idx="39051">
                  <c:v>-1.25294E-2</c:v>
                </c:pt>
                <c:pt idx="39052">
                  <c:v>1.1105500000000001E-2</c:v>
                </c:pt>
                <c:pt idx="39053">
                  <c:v>-1.33667E-2</c:v>
                </c:pt>
                <c:pt idx="39054">
                  <c:v>4.3859499999999996E-3</c:v>
                </c:pt>
                <c:pt idx="39055">
                  <c:v>-2.1656000000000002E-2</c:v>
                </c:pt>
                <c:pt idx="39056">
                  <c:v>-4.3344500000000001E-3</c:v>
                </c:pt>
                <c:pt idx="39057">
                  <c:v>-1.5494300000000001E-2</c:v>
                </c:pt>
                <c:pt idx="39058">
                  <c:v>4.6005200000000003E-3</c:v>
                </c:pt>
                <c:pt idx="39059">
                  <c:v>-7.6246300000000003E-3</c:v>
                </c:pt>
                <c:pt idx="39060">
                  <c:v>-6.8569200000000001E-4</c:v>
                </c:pt>
                <c:pt idx="39061">
                  <c:v>-1.6737E-3</c:v>
                </c:pt>
                <c:pt idx="39062" formatCode="0.00E+00">
                  <c:v>1.2869800000000001E-2</c:v>
                </c:pt>
                <c:pt idx="39063">
                  <c:v>1.48392E-2</c:v>
                </c:pt>
                <c:pt idx="39064">
                  <c:v>1.22833E-2</c:v>
                </c:pt>
                <c:pt idx="39065">
                  <c:v>1.0684000000000001E-2</c:v>
                </c:pt>
                <c:pt idx="39066">
                  <c:v>9.5500900000000007E-3</c:v>
                </c:pt>
                <c:pt idx="39067" formatCode="0.00E+00">
                  <c:v>3.4332300000000003E-5</c:v>
                </c:pt>
                <c:pt idx="39068">
                  <c:v>8.9616799999999996E-3</c:v>
                </c:pt>
                <c:pt idx="39069">
                  <c:v>2.9212999999999999E-2</c:v>
                </c:pt>
                <c:pt idx="39070">
                  <c:v>1.3869299999999999E-2</c:v>
                </c:pt>
                <c:pt idx="39071">
                  <c:v>1.5519099999999999E-2</c:v>
                </c:pt>
                <c:pt idx="39072">
                  <c:v>3.6582899999999998E-3</c:v>
                </c:pt>
                <c:pt idx="39073">
                  <c:v>3.77884E-2</c:v>
                </c:pt>
                <c:pt idx="39074">
                  <c:v>2.7997000000000001E-2</c:v>
                </c:pt>
                <c:pt idx="39075">
                  <c:v>1.34039E-2</c:v>
                </c:pt>
                <c:pt idx="39076">
                  <c:v>1.0189999999999999E-2</c:v>
                </c:pt>
                <c:pt idx="39077">
                  <c:v>1.44691E-2</c:v>
                </c:pt>
                <c:pt idx="39078">
                  <c:v>3.4427600000000003E-2</c:v>
                </c:pt>
                <c:pt idx="39079">
                  <c:v>3.3098200000000001E-2</c:v>
                </c:pt>
                <c:pt idx="39080">
                  <c:v>3.1788799999999999E-2</c:v>
                </c:pt>
                <c:pt idx="39081">
                  <c:v>1.4716099999999999E-2</c:v>
                </c:pt>
                <c:pt idx="39082">
                  <c:v>3.21293E-2</c:v>
                </c:pt>
                <c:pt idx="39083">
                  <c:v>4.0551200000000003E-2</c:v>
                </c:pt>
                <c:pt idx="39084">
                  <c:v>4.2325000000000002E-2</c:v>
                </c:pt>
                <c:pt idx="39085">
                  <c:v>2.2217799999999999E-2</c:v>
                </c:pt>
                <c:pt idx="39086">
                  <c:v>3.4402799999999997E-2</c:v>
                </c:pt>
                <c:pt idx="39087">
                  <c:v>2.1822899999999999E-2</c:v>
                </c:pt>
                <c:pt idx="39088">
                  <c:v>1.5008000000000001E-2</c:v>
                </c:pt>
                <c:pt idx="39089">
                  <c:v>2.0280800000000002E-2</c:v>
                </c:pt>
                <c:pt idx="39090">
                  <c:v>2.91662E-2</c:v>
                </c:pt>
                <c:pt idx="39091">
                  <c:v>1.45264E-2</c:v>
                </c:pt>
                <c:pt idx="39092">
                  <c:v>9.4690299999999998E-3</c:v>
                </c:pt>
                <c:pt idx="39093">
                  <c:v>2.3649199999999999E-2</c:v>
                </c:pt>
                <c:pt idx="39094">
                  <c:v>4.4202800000000004E-3</c:v>
                </c:pt>
                <c:pt idx="39095">
                  <c:v>1.65539E-2</c:v>
                </c:pt>
                <c:pt idx="39096">
                  <c:v>-4.5013399999999998E-4</c:v>
                </c:pt>
                <c:pt idx="39097">
                  <c:v>6.53267E-3</c:v>
                </c:pt>
                <c:pt idx="39098">
                  <c:v>-3.1557099999999999E-3</c:v>
                </c:pt>
                <c:pt idx="39099">
                  <c:v>2.44646E-2</c:v>
                </c:pt>
                <c:pt idx="39100">
                  <c:v>3.44181E-3</c:v>
                </c:pt>
                <c:pt idx="39101">
                  <c:v>1.2085E-2</c:v>
                </c:pt>
                <c:pt idx="39102">
                  <c:v>3.8461699999999999E-3</c:v>
                </c:pt>
                <c:pt idx="39103">
                  <c:v>1.3114000000000001E-2</c:v>
                </c:pt>
                <c:pt idx="39104">
                  <c:v>1.37806E-2</c:v>
                </c:pt>
                <c:pt idx="39105">
                  <c:v>5.4025699999999998E-3</c:v>
                </c:pt>
                <c:pt idx="39106">
                  <c:v>1.6671200000000001E-2</c:v>
                </c:pt>
                <c:pt idx="39107">
                  <c:v>1.22414E-2</c:v>
                </c:pt>
                <c:pt idx="39108">
                  <c:v>6.4582800000000003E-3</c:v>
                </c:pt>
                <c:pt idx="39109">
                  <c:v>-3.2453500000000001E-3</c:v>
                </c:pt>
                <c:pt idx="39110">
                  <c:v>3.87192E-3</c:v>
                </c:pt>
                <c:pt idx="39111">
                  <c:v>-9.0475099999999999E-3</c:v>
                </c:pt>
                <c:pt idx="39112">
                  <c:v>1.08156E-2</c:v>
                </c:pt>
                <c:pt idx="39113">
                  <c:v>1.8189400000000001E-2</c:v>
                </c:pt>
                <c:pt idx="39114">
                  <c:v>2.19345E-3</c:v>
                </c:pt>
                <c:pt idx="39115">
                  <c:v>-1.03245E-2</c:v>
                </c:pt>
                <c:pt idx="39116">
                  <c:v>-7.8868899999999997E-4</c:v>
                </c:pt>
                <c:pt idx="39117">
                  <c:v>-1.0179499999999999E-2</c:v>
                </c:pt>
                <c:pt idx="39118">
                  <c:v>-9.5462800000000001E-4</c:v>
                </c:pt>
                <c:pt idx="39119">
                  <c:v>-2.5914199999999998E-2</c:v>
                </c:pt>
                <c:pt idx="39120">
                  <c:v>4.12941E-4</c:v>
                </c:pt>
                <c:pt idx="39121">
                  <c:v>9.2325199999999993E-3</c:v>
                </c:pt>
                <c:pt idx="39122">
                  <c:v>1.98336E-2</c:v>
                </c:pt>
                <c:pt idx="39123">
                  <c:v>-1.9409200000000001E-2</c:v>
                </c:pt>
                <c:pt idx="39124">
                  <c:v>-3.0185699999999999E-2</c:v>
                </c:pt>
                <c:pt idx="39125">
                  <c:v>1.1914299999999999E-2</c:v>
                </c:pt>
                <c:pt idx="39126">
                  <c:v>1.82438E-3</c:v>
                </c:pt>
                <c:pt idx="39127">
                  <c:v>-8.0270800000000007E-3</c:v>
                </c:pt>
                <c:pt idx="39128">
                  <c:v>-1.3088199999999999E-2</c:v>
                </c:pt>
                <c:pt idx="39129">
                  <c:v>2.5981899999999999E-2</c:v>
                </c:pt>
                <c:pt idx="39130">
                  <c:v>5.7954800000000004E-3</c:v>
                </c:pt>
                <c:pt idx="39131">
                  <c:v>1.6367900000000001E-2</c:v>
                </c:pt>
                <c:pt idx="39132">
                  <c:v>-9.1094999999999995E-3</c:v>
                </c:pt>
                <c:pt idx="39133">
                  <c:v>9.6969599999999993E-3</c:v>
                </c:pt>
                <c:pt idx="39134">
                  <c:v>1.94731E-2</c:v>
                </c:pt>
                <c:pt idx="39135">
                  <c:v>3.2087299999999999E-2</c:v>
                </c:pt>
                <c:pt idx="39136">
                  <c:v>1.0010700000000001E-2</c:v>
                </c:pt>
                <c:pt idx="39137">
                  <c:v>1.0231000000000001E-2</c:v>
                </c:pt>
                <c:pt idx="39138">
                  <c:v>1.7290099999999999E-2</c:v>
                </c:pt>
                <c:pt idx="39139">
                  <c:v>1.5220600000000001E-2</c:v>
                </c:pt>
                <c:pt idx="39140">
                  <c:v>5.2623699999999997E-3</c:v>
                </c:pt>
                <c:pt idx="39141">
                  <c:v>1.5374199999999999E-2</c:v>
                </c:pt>
                <c:pt idx="39142">
                  <c:v>1.5752800000000001E-2</c:v>
                </c:pt>
                <c:pt idx="39143">
                  <c:v>1.3258900000000001E-2</c:v>
                </c:pt>
                <c:pt idx="39144">
                  <c:v>2.32458E-2</c:v>
                </c:pt>
                <c:pt idx="39145">
                  <c:v>1.4369E-2</c:v>
                </c:pt>
                <c:pt idx="39146">
                  <c:v>1.1356399999999999E-2</c:v>
                </c:pt>
                <c:pt idx="39147">
                  <c:v>2.5918E-2</c:v>
                </c:pt>
                <c:pt idx="39148">
                  <c:v>2.1152500000000001E-2</c:v>
                </c:pt>
                <c:pt idx="39149">
                  <c:v>3.1321500000000002E-2</c:v>
                </c:pt>
                <c:pt idx="39150">
                  <c:v>3.2611800000000003E-2</c:v>
                </c:pt>
                <c:pt idx="39151">
                  <c:v>2.62575E-2</c:v>
                </c:pt>
                <c:pt idx="39152">
                  <c:v>3.3370999999999998E-2</c:v>
                </c:pt>
                <c:pt idx="39153">
                  <c:v>2.6669499999999999E-2</c:v>
                </c:pt>
                <c:pt idx="39154">
                  <c:v>3.4043299999999999E-2</c:v>
                </c:pt>
                <c:pt idx="39155">
                  <c:v>8.5029600000000004E-3</c:v>
                </c:pt>
                <c:pt idx="39156">
                  <c:v>2.2190999999999999E-2</c:v>
                </c:pt>
                <c:pt idx="39157">
                  <c:v>3.2158899999999997E-2</c:v>
                </c:pt>
                <c:pt idx="39158">
                  <c:v>5.51882E-2</c:v>
                </c:pt>
                <c:pt idx="39159">
                  <c:v>4.5120199999999999E-2</c:v>
                </c:pt>
                <c:pt idx="39160">
                  <c:v>1.5729900000000002E-2</c:v>
                </c:pt>
                <c:pt idx="39161">
                  <c:v>3.1913799999999999E-2</c:v>
                </c:pt>
                <c:pt idx="39162">
                  <c:v>3.84064E-2</c:v>
                </c:pt>
                <c:pt idx="39163">
                  <c:v>3.7989599999999998E-2</c:v>
                </c:pt>
                <c:pt idx="39164">
                  <c:v>3.31402E-3</c:v>
                </c:pt>
                <c:pt idx="39165">
                  <c:v>3.73497E-2</c:v>
                </c:pt>
                <c:pt idx="39166">
                  <c:v>4.36478E-2</c:v>
                </c:pt>
                <c:pt idx="39167">
                  <c:v>2.7403799999999999E-2</c:v>
                </c:pt>
                <c:pt idx="39168">
                  <c:v>1.6568200000000002E-2</c:v>
                </c:pt>
                <c:pt idx="39169">
                  <c:v>5.6827500000000003E-2</c:v>
                </c:pt>
                <c:pt idx="39170">
                  <c:v>6.06451E-2</c:v>
                </c:pt>
                <c:pt idx="39171">
                  <c:v>4.44202E-2</c:v>
                </c:pt>
                <c:pt idx="39172">
                  <c:v>1.6566299999999999E-2</c:v>
                </c:pt>
                <c:pt idx="39173">
                  <c:v>3.3307999999999997E-2</c:v>
                </c:pt>
                <c:pt idx="39174">
                  <c:v>4.6619399999999998E-2</c:v>
                </c:pt>
                <c:pt idx="39175">
                  <c:v>4.91896E-2</c:v>
                </c:pt>
                <c:pt idx="39176">
                  <c:v>3.8210899999999999E-2</c:v>
                </c:pt>
                <c:pt idx="39177">
                  <c:v>2.8176300000000001E-2</c:v>
                </c:pt>
                <c:pt idx="39178">
                  <c:v>5.0594300000000002E-2</c:v>
                </c:pt>
                <c:pt idx="39179">
                  <c:v>3.6065100000000003E-2</c:v>
                </c:pt>
                <c:pt idx="39180">
                  <c:v>5.22175E-2</c:v>
                </c:pt>
                <c:pt idx="39181">
                  <c:v>4.56429E-2</c:v>
                </c:pt>
                <c:pt idx="39182">
                  <c:v>3.47347E-2</c:v>
                </c:pt>
                <c:pt idx="39183">
                  <c:v>4.6647099999999997E-2</c:v>
                </c:pt>
                <c:pt idx="39184">
                  <c:v>4.2941100000000003E-2</c:v>
                </c:pt>
                <c:pt idx="39185">
                  <c:v>3.6670700000000001E-2</c:v>
                </c:pt>
                <c:pt idx="39186">
                  <c:v>3.4934E-2</c:v>
                </c:pt>
                <c:pt idx="39187">
                  <c:v>6.8723699999999999E-2</c:v>
                </c:pt>
                <c:pt idx="39188">
                  <c:v>5.5748899999999997E-2</c:v>
                </c:pt>
                <c:pt idx="39189">
                  <c:v>3.4773800000000001E-2</c:v>
                </c:pt>
                <c:pt idx="39190">
                  <c:v>2.3547200000000001E-2</c:v>
                </c:pt>
                <c:pt idx="39191">
                  <c:v>4.0028599999999998E-2</c:v>
                </c:pt>
                <c:pt idx="39192">
                  <c:v>5.3409600000000002E-2</c:v>
                </c:pt>
                <c:pt idx="39193">
                  <c:v>3.4833900000000001E-2</c:v>
                </c:pt>
                <c:pt idx="39194">
                  <c:v>2.8554900000000001E-2</c:v>
                </c:pt>
                <c:pt idx="39195">
                  <c:v>4.8301700000000003E-2</c:v>
                </c:pt>
                <c:pt idx="39196">
                  <c:v>5.47266E-2</c:v>
                </c:pt>
                <c:pt idx="39197">
                  <c:v>2.5988600000000001E-2</c:v>
                </c:pt>
                <c:pt idx="39198">
                  <c:v>4.4550899999999997E-2</c:v>
                </c:pt>
                <c:pt idx="39199">
                  <c:v>6.9105100000000003E-2</c:v>
                </c:pt>
                <c:pt idx="39200">
                  <c:v>7.3502499999999998E-2</c:v>
                </c:pt>
                <c:pt idx="39201">
                  <c:v>6.1733200000000002E-2</c:v>
                </c:pt>
                <c:pt idx="39202">
                  <c:v>2.6310900000000002E-2</c:v>
                </c:pt>
                <c:pt idx="39203">
                  <c:v>4.2002699999999997E-2</c:v>
                </c:pt>
                <c:pt idx="39204">
                  <c:v>3.91378E-2</c:v>
                </c:pt>
                <c:pt idx="39205">
                  <c:v>4.5165999999999998E-2</c:v>
                </c:pt>
                <c:pt idx="39206">
                  <c:v>9.2086800000000003E-3</c:v>
                </c:pt>
                <c:pt idx="39207">
                  <c:v>4.6984699999999997E-2</c:v>
                </c:pt>
                <c:pt idx="39208">
                  <c:v>4.5770600000000002E-2</c:v>
                </c:pt>
                <c:pt idx="39209">
                  <c:v>5.3625100000000002E-2</c:v>
                </c:pt>
                <c:pt idx="39210">
                  <c:v>4.0576899999999999E-2</c:v>
                </c:pt>
                <c:pt idx="39211">
                  <c:v>4.2599699999999997E-2</c:v>
                </c:pt>
                <c:pt idx="39212">
                  <c:v>4.9181000000000002E-2</c:v>
                </c:pt>
                <c:pt idx="39213">
                  <c:v>3.4777599999999999E-2</c:v>
                </c:pt>
                <c:pt idx="39214">
                  <c:v>6.3748399999999997E-2</c:v>
                </c:pt>
                <c:pt idx="39215">
                  <c:v>4.0314700000000002E-2</c:v>
                </c:pt>
                <c:pt idx="39216">
                  <c:v>6.0561200000000003E-2</c:v>
                </c:pt>
                <c:pt idx="39217">
                  <c:v>3.3049599999999998E-2</c:v>
                </c:pt>
                <c:pt idx="39218">
                  <c:v>4.30117E-2</c:v>
                </c:pt>
                <c:pt idx="39219">
                  <c:v>2.94828E-2</c:v>
                </c:pt>
                <c:pt idx="39220">
                  <c:v>2.7364699999999999E-2</c:v>
                </c:pt>
                <c:pt idx="39221">
                  <c:v>5.8387799999999997E-2</c:v>
                </c:pt>
                <c:pt idx="39222">
                  <c:v>5.2341499999999999E-2</c:v>
                </c:pt>
                <c:pt idx="39223">
                  <c:v>6.8307900000000005E-2</c:v>
                </c:pt>
                <c:pt idx="39224">
                  <c:v>3.2283800000000001E-2</c:v>
                </c:pt>
                <c:pt idx="39225">
                  <c:v>4.4235200000000002E-2</c:v>
                </c:pt>
                <c:pt idx="39226">
                  <c:v>5.3152100000000001E-2</c:v>
                </c:pt>
                <c:pt idx="39227">
                  <c:v>6.4665799999999996E-2</c:v>
                </c:pt>
                <c:pt idx="39228">
                  <c:v>3.9367699999999999E-2</c:v>
                </c:pt>
                <c:pt idx="39229">
                  <c:v>2.1388999999999998E-2</c:v>
                </c:pt>
                <c:pt idx="39230">
                  <c:v>4.0579799999999999E-2</c:v>
                </c:pt>
                <c:pt idx="39231">
                  <c:v>3.8103100000000001E-2</c:v>
                </c:pt>
                <c:pt idx="39232">
                  <c:v>6.6429100000000005E-2</c:v>
                </c:pt>
                <c:pt idx="39233">
                  <c:v>2.97346E-2</c:v>
                </c:pt>
                <c:pt idx="39234">
                  <c:v>4.51832E-2</c:v>
                </c:pt>
                <c:pt idx="39235">
                  <c:v>3.0736900000000001E-2</c:v>
                </c:pt>
                <c:pt idx="39236">
                  <c:v>4.5275700000000002E-2</c:v>
                </c:pt>
                <c:pt idx="39237">
                  <c:v>5.0050699999999997E-2</c:v>
                </c:pt>
                <c:pt idx="39238">
                  <c:v>3.8537000000000002E-2</c:v>
                </c:pt>
                <c:pt idx="39239">
                  <c:v>3.5298299999999998E-2</c:v>
                </c:pt>
                <c:pt idx="39240">
                  <c:v>2.3750299999999998E-2</c:v>
                </c:pt>
                <c:pt idx="39241">
                  <c:v>3.6185299999999997E-2</c:v>
                </c:pt>
                <c:pt idx="39242">
                  <c:v>3.5603500000000003E-2</c:v>
                </c:pt>
                <c:pt idx="39243">
                  <c:v>5.0292999999999997E-2</c:v>
                </c:pt>
                <c:pt idx="39244">
                  <c:v>3.4047099999999997E-2</c:v>
                </c:pt>
                <c:pt idx="39245">
                  <c:v>5.2527400000000002E-2</c:v>
                </c:pt>
                <c:pt idx="39246">
                  <c:v>3.6001199999999997E-2</c:v>
                </c:pt>
                <c:pt idx="39247">
                  <c:v>2.4899500000000001E-2</c:v>
                </c:pt>
                <c:pt idx="39248">
                  <c:v>2.0843500000000001E-2</c:v>
                </c:pt>
                <c:pt idx="39249">
                  <c:v>4.5512200000000003E-2</c:v>
                </c:pt>
                <c:pt idx="39250">
                  <c:v>4.4570899999999997E-2</c:v>
                </c:pt>
                <c:pt idx="39251">
                  <c:v>2.0638500000000001E-2</c:v>
                </c:pt>
                <c:pt idx="39252">
                  <c:v>4.0967900000000002E-2</c:v>
                </c:pt>
                <c:pt idx="39253">
                  <c:v>4.7395699999999999E-2</c:v>
                </c:pt>
                <c:pt idx="39254">
                  <c:v>5.2440599999999997E-2</c:v>
                </c:pt>
                <c:pt idx="39255">
                  <c:v>2.6859299999999999E-2</c:v>
                </c:pt>
                <c:pt idx="39256">
                  <c:v>4.1724200000000003E-2</c:v>
                </c:pt>
                <c:pt idx="39257">
                  <c:v>5.4885900000000001E-2</c:v>
                </c:pt>
                <c:pt idx="39258">
                  <c:v>3.3781100000000001E-2</c:v>
                </c:pt>
                <c:pt idx="39259">
                  <c:v>2.5101700000000001E-2</c:v>
                </c:pt>
                <c:pt idx="39260">
                  <c:v>3.8452100000000003E-2</c:v>
                </c:pt>
                <c:pt idx="39261">
                  <c:v>7.5245900000000004E-2</c:v>
                </c:pt>
                <c:pt idx="39262">
                  <c:v>5.4142999999999997E-2</c:v>
                </c:pt>
                <c:pt idx="39263">
                  <c:v>3.9386699999999997E-2</c:v>
                </c:pt>
                <c:pt idx="39264">
                  <c:v>3.57933E-2</c:v>
                </c:pt>
                <c:pt idx="39265">
                  <c:v>5.81751E-2</c:v>
                </c:pt>
                <c:pt idx="39266">
                  <c:v>5.6318300000000002E-2</c:v>
                </c:pt>
                <c:pt idx="39267">
                  <c:v>5.2089700000000003E-2</c:v>
                </c:pt>
                <c:pt idx="39268">
                  <c:v>4.8869099999999999E-2</c:v>
                </c:pt>
                <c:pt idx="39269">
                  <c:v>2.15149E-2</c:v>
                </c:pt>
                <c:pt idx="39270">
                  <c:v>4.8970199999999998E-2</c:v>
                </c:pt>
                <c:pt idx="39271">
                  <c:v>5.0767899999999998E-2</c:v>
                </c:pt>
                <c:pt idx="39272">
                  <c:v>7.0971500000000007E-2</c:v>
                </c:pt>
                <c:pt idx="39273">
                  <c:v>3.6763200000000003E-2</c:v>
                </c:pt>
                <c:pt idx="39274">
                  <c:v>3.4955E-2</c:v>
                </c:pt>
                <c:pt idx="39275">
                  <c:v>6.0184500000000002E-2</c:v>
                </c:pt>
                <c:pt idx="39276">
                  <c:v>4.6958899999999998E-2</c:v>
                </c:pt>
                <c:pt idx="39277">
                  <c:v>4.5679999999999998E-2</c:v>
                </c:pt>
                <c:pt idx="39278">
                  <c:v>3.9297100000000001E-2</c:v>
                </c:pt>
                <c:pt idx="39279" formatCode="0.00E+00">
                  <c:v>7.3087700000000005E-2</c:v>
                </c:pt>
                <c:pt idx="39280">
                  <c:v>2.8651200000000002E-2</c:v>
                </c:pt>
                <c:pt idx="39281">
                  <c:v>3.8300500000000001E-2</c:v>
                </c:pt>
                <c:pt idx="39282">
                  <c:v>3.95374E-2</c:v>
                </c:pt>
                <c:pt idx="39283">
                  <c:v>5.64203E-2</c:v>
                </c:pt>
                <c:pt idx="39284">
                  <c:v>4.72717E-2</c:v>
                </c:pt>
                <c:pt idx="39285">
                  <c:v>4.5656200000000001E-2</c:v>
                </c:pt>
                <c:pt idx="39286">
                  <c:v>3.2252299999999998E-2</c:v>
                </c:pt>
                <c:pt idx="39287">
                  <c:v>4.0358499999999999E-2</c:v>
                </c:pt>
                <c:pt idx="39288">
                  <c:v>3.52793E-2</c:v>
                </c:pt>
                <c:pt idx="39289">
                  <c:v>5.3251300000000001E-2</c:v>
                </c:pt>
                <c:pt idx="39290">
                  <c:v>4.5431100000000002E-2</c:v>
                </c:pt>
                <c:pt idx="39291">
                  <c:v>3.4559199999999998E-2</c:v>
                </c:pt>
                <c:pt idx="39292">
                  <c:v>4.3342600000000002E-2</c:v>
                </c:pt>
                <c:pt idx="39293">
                  <c:v>4.8345600000000002E-2</c:v>
                </c:pt>
                <c:pt idx="39294">
                  <c:v>4.91476E-2</c:v>
                </c:pt>
                <c:pt idx="39295">
                  <c:v>5.3018599999999999E-2</c:v>
                </c:pt>
                <c:pt idx="39296">
                  <c:v>5.0355900000000002E-2</c:v>
                </c:pt>
                <c:pt idx="39297">
                  <c:v>5.3290400000000002E-2</c:v>
                </c:pt>
                <c:pt idx="39298">
                  <c:v>6.1813399999999998E-2</c:v>
                </c:pt>
                <c:pt idx="39299">
                  <c:v>4.96435E-2</c:v>
                </c:pt>
                <c:pt idx="39300">
                  <c:v>5.8310500000000001E-2</c:v>
                </c:pt>
                <c:pt idx="39301">
                  <c:v>5.1125499999999997E-2</c:v>
                </c:pt>
                <c:pt idx="39302">
                  <c:v>4.6777699999999998E-2</c:v>
                </c:pt>
                <c:pt idx="39303">
                  <c:v>3.8776400000000003E-2</c:v>
                </c:pt>
                <c:pt idx="39304">
                  <c:v>4.9254399999999997E-2</c:v>
                </c:pt>
                <c:pt idx="39305">
                  <c:v>4.8265500000000003E-2</c:v>
                </c:pt>
                <c:pt idx="39306">
                  <c:v>5.6675900000000001E-2</c:v>
                </c:pt>
                <c:pt idx="39307">
                  <c:v>4.2748500000000002E-2</c:v>
                </c:pt>
                <c:pt idx="39308">
                  <c:v>3.1394999999999999E-2</c:v>
                </c:pt>
                <c:pt idx="39309">
                  <c:v>5.6466099999999998E-2</c:v>
                </c:pt>
                <c:pt idx="39310">
                  <c:v>4.1319799999999997E-2</c:v>
                </c:pt>
                <c:pt idx="39311">
                  <c:v>2.1952599999999999E-2</c:v>
                </c:pt>
                <c:pt idx="39312">
                  <c:v>2.7247400000000001E-2</c:v>
                </c:pt>
                <c:pt idx="39313">
                  <c:v>4.7863000000000003E-2</c:v>
                </c:pt>
                <c:pt idx="39314">
                  <c:v>4.8991199999999999E-2</c:v>
                </c:pt>
                <c:pt idx="39315">
                  <c:v>2.3602499999999998E-2</c:v>
                </c:pt>
                <c:pt idx="39316">
                  <c:v>-1.3322799999999999E-3</c:v>
                </c:pt>
                <c:pt idx="39317">
                  <c:v>3.2976199999999997E-2</c:v>
                </c:pt>
                <c:pt idx="39318">
                  <c:v>3.5630200000000001E-2</c:v>
                </c:pt>
                <c:pt idx="39319">
                  <c:v>3.8950899999999997E-2</c:v>
                </c:pt>
                <c:pt idx="39320">
                  <c:v>1.9193600000000002E-2</c:v>
                </c:pt>
                <c:pt idx="39321">
                  <c:v>1.4740899999999999E-2</c:v>
                </c:pt>
                <c:pt idx="39322">
                  <c:v>2.0054800000000001E-2</c:v>
                </c:pt>
                <c:pt idx="39323">
                  <c:v>3.4311300000000003E-2</c:v>
                </c:pt>
                <c:pt idx="39324">
                  <c:v>5.43499E-2</c:v>
                </c:pt>
                <c:pt idx="39325">
                  <c:v>2.8337500000000002E-2</c:v>
                </c:pt>
                <c:pt idx="39326">
                  <c:v>3.2229399999999998E-2</c:v>
                </c:pt>
                <c:pt idx="39327">
                  <c:v>3.6366500000000003E-2</c:v>
                </c:pt>
                <c:pt idx="39328">
                  <c:v>4.7812500000000001E-2</c:v>
                </c:pt>
                <c:pt idx="39329">
                  <c:v>3.7297200000000003E-2</c:v>
                </c:pt>
                <c:pt idx="39330">
                  <c:v>4.2332599999999998E-2</c:v>
                </c:pt>
                <c:pt idx="39331">
                  <c:v>4.2398499999999999E-2</c:v>
                </c:pt>
                <c:pt idx="39332">
                  <c:v>3.7293399999999997E-2</c:v>
                </c:pt>
                <c:pt idx="39333">
                  <c:v>2.5607100000000001E-2</c:v>
                </c:pt>
                <c:pt idx="39334">
                  <c:v>2.4084100000000001E-2</c:v>
                </c:pt>
                <c:pt idx="39335">
                  <c:v>1.2064E-2</c:v>
                </c:pt>
                <c:pt idx="39336">
                  <c:v>2.4544699999999999E-2</c:v>
                </c:pt>
                <c:pt idx="39337">
                  <c:v>7.7753099999999997E-3</c:v>
                </c:pt>
                <c:pt idx="39338">
                  <c:v>2.3404100000000001E-2</c:v>
                </c:pt>
                <c:pt idx="39339">
                  <c:v>2.0915E-2</c:v>
                </c:pt>
                <c:pt idx="39340">
                  <c:v>2.4795500000000002E-2</c:v>
                </c:pt>
                <c:pt idx="39341">
                  <c:v>1.05095E-2</c:v>
                </c:pt>
                <c:pt idx="39342">
                  <c:v>1.39408E-2</c:v>
                </c:pt>
                <c:pt idx="39343">
                  <c:v>1.6292600000000001E-2</c:v>
                </c:pt>
                <c:pt idx="39344">
                  <c:v>-5.7392099999999998E-3</c:v>
                </c:pt>
                <c:pt idx="39345">
                  <c:v>2.0960800000000002E-2</c:v>
                </c:pt>
                <c:pt idx="39346">
                  <c:v>3.0860900000000001E-3</c:v>
                </c:pt>
                <c:pt idx="39347">
                  <c:v>1.8959E-2</c:v>
                </c:pt>
                <c:pt idx="39348">
                  <c:v>1.7066000000000001E-2</c:v>
                </c:pt>
                <c:pt idx="39349">
                  <c:v>3.3576000000000002E-2</c:v>
                </c:pt>
                <c:pt idx="39350">
                  <c:v>2.8471900000000001E-2</c:v>
                </c:pt>
                <c:pt idx="39351">
                  <c:v>1.36957E-2</c:v>
                </c:pt>
                <c:pt idx="39352">
                  <c:v>3.0078899999999999E-2</c:v>
                </c:pt>
                <c:pt idx="39353">
                  <c:v>2.6936499999999999E-2</c:v>
                </c:pt>
                <c:pt idx="39354">
                  <c:v>1.30072E-2</c:v>
                </c:pt>
                <c:pt idx="39355">
                  <c:v>4.8990199999999996E-3</c:v>
                </c:pt>
                <c:pt idx="39356">
                  <c:v>1.3321899999999999E-2</c:v>
                </c:pt>
                <c:pt idx="39357">
                  <c:v>9.2782999999999997E-3</c:v>
                </c:pt>
                <c:pt idx="39358">
                  <c:v>9.6063599999999996E-3</c:v>
                </c:pt>
                <c:pt idx="39359">
                  <c:v>1.0367400000000001E-2</c:v>
                </c:pt>
                <c:pt idx="39360">
                  <c:v>-1.6573899999999999E-2</c:v>
                </c:pt>
                <c:pt idx="39361">
                  <c:v>2.7112999999999998E-3</c:v>
                </c:pt>
                <c:pt idx="39362">
                  <c:v>7.5864799999999996E-3</c:v>
                </c:pt>
                <c:pt idx="39363">
                  <c:v>-9.3040499999999995E-3</c:v>
                </c:pt>
                <c:pt idx="39364">
                  <c:v>7.7047299999999999E-3</c:v>
                </c:pt>
                <c:pt idx="39365">
                  <c:v>4.6253199999999996E-3</c:v>
                </c:pt>
                <c:pt idx="39366">
                  <c:v>-3.8852700000000001E-3</c:v>
                </c:pt>
                <c:pt idx="39367">
                  <c:v>2.3326900000000001E-3</c:v>
                </c:pt>
                <c:pt idx="39368">
                  <c:v>8.6822500000000007E-3</c:v>
                </c:pt>
                <c:pt idx="39369">
                  <c:v>3.9119699999999999E-3</c:v>
                </c:pt>
                <c:pt idx="39370">
                  <c:v>5.7125099999999996E-3</c:v>
                </c:pt>
                <c:pt idx="39371">
                  <c:v>-9.6130399999999996E-4</c:v>
                </c:pt>
                <c:pt idx="39372">
                  <c:v>2.6388200000000001E-3</c:v>
                </c:pt>
                <c:pt idx="39373">
                  <c:v>-1.04265E-2</c:v>
                </c:pt>
                <c:pt idx="39374">
                  <c:v>-3.4532500000000002E-3</c:v>
                </c:pt>
                <c:pt idx="39375">
                  <c:v>1.63155E-2</c:v>
                </c:pt>
                <c:pt idx="39376">
                  <c:v>1.81675E-2</c:v>
                </c:pt>
                <c:pt idx="39377">
                  <c:v>1.4285999999999999E-3</c:v>
                </c:pt>
                <c:pt idx="39378">
                  <c:v>-2.68288E-2</c:v>
                </c:pt>
                <c:pt idx="39379">
                  <c:v>6.4086899999999999E-3</c:v>
                </c:pt>
                <c:pt idx="39380">
                  <c:v>-1.1291499999999999E-2</c:v>
                </c:pt>
                <c:pt idx="39381">
                  <c:v>-2.2671699999999999E-2</c:v>
                </c:pt>
                <c:pt idx="39382">
                  <c:v>-1.6145699999999999E-2</c:v>
                </c:pt>
                <c:pt idx="39383">
                  <c:v>-9.6454599999999998E-3</c:v>
                </c:pt>
                <c:pt idx="39384">
                  <c:v>-1.1096999999999999E-2</c:v>
                </c:pt>
                <c:pt idx="39385">
                  <c:v>-1.33486E-2</c:v>
                </c:pt>
                <c:pt idx="39386">
                  <c:v>-2.36378E-2</c:v>
                </c:pt>
                <c:pt idx="39387">
                  <c:v>-1.97945E-2</c:v>
                </c:pt>
                <c:pt idx="39388">
                  <c:v>2.5501299999999998E-3</c:v>
                </c:pt>
                <c:pt idx="39389">
                  <c:v>-2.4738300000000001E-2</c:v>
                </c:pt>
                <c:pt idx="39390">
                  <c:v>-6.0329399999999997E-3</c:v>
                </c:pt>
                <c:pt idx="39391">
                  <c:v>-2.42548E-2</c:v>
                </c:pt>
                <c:pt idx="39392">
                  <c:v>-7.4577300000000001E-3</c:v>
                </c:pt>
                <c:pt idx="39393">
                  <c:v>-7.3165900000000004E-3</c:v>
                </c:pt>
                <c:pt idx="39394">
                  <c:v>-7.5702699999999996E-3</c:v>
                </c:pt>
                <c:pt idx="39395">
                  <c:v>-1.45378E-2</c:v>
                </c:pt>
                <c:pt idx="39396">
                  <c:v>-1.9673300000000001E-2</c:v>
                </c:pt>
                <c:pt idx="39397">
                  <c:v>-3.4208300000000001E-3</c:v>
                </c:pt>
                <c:pt idx="39398">
                  <c:v>-2.2668800000000002E-3</c:v>
                </c:pt>
                <c:pt idx="39399">
                  <c:v>-1.8352500000000001E-2</c:v>
                </c:pt>
                <c:pt idx="39400">
                  <c:v>-1.3476399999999999E-2</c:v>
                </c:pt>
                <c:pt idx="39401">
                  <c:v>-7.9555500000000005E-3</c:v>
                </c:pt>
                <c:pt idx="39402">
                  <c:v>-2.3561499999999999E-2</c:v>
                </c:pt>
                <c:pt idx="39403">
                  <c:v>-2.2855799999999999E-2</c:v>
                </c:pt>
                <c:pt idx="39404">
                  <c:v>-4.0445300000000002E-3</c:v>
                </c:pt>
                <c:pt idx="39405">
                  <c:v>-7.4062299999999998E-3</c:v>
                </c:pt>
                <c:pt idx="39406">
                  <c:v>-1.9302400000000001E-2</c:v>
                </c:pt>
                <c:pt idx="39407">
                  <c:v>-1.8285800000000001E-2</c:v>
                </c:pt>
                <c:pt idx="39408">
                  <c:v>-1.88732E-2</c:v>
                </c:pt>
                <c:pt idx="39409">
                  <c:v>-2.03524E-2</c:v>
                </c:pt>
                <c:pt idx="39410">
                  <c:v>-2.7755700000000001E-2</c:v>
                </c:pt>
                <c:pt idx="39411">
                  <c:v>-1.1375400000000001E-2</c:v>
                </c:pt>
                <c:pt idx="39412">
                  <c:v>-1.6593900000000001E-4</c:v>
                </c:pt>
                <c:pt idx="39413">
                  <c:v>-1.29433E-2</c:v>
                </c:pt>
                <c:pt idx="39414">
                  <c:v>-1.25399E-2</c:v>
                </c:pt>
                <c:pt idx="39415">
                  <c:v>-2.48127E-2</c:v>
                </c:pt>
                <c:pt idx="39416">
                  <c:v>-4.9247700000000002E-3</c:v>
                </c:pt>
                <c:pt idx="39417">
                  <c:v>-3.3401500000000001E-2</c:v>
                </c:pt>
                <c:pt idx="39418">
                  <c:v>-4.02174E-2</c:v>
                </c:pt>
                <c:pt idx="39419">
                  <c:v>-3.0875199999999998E-2</c:v>
                </c:pt>
                <c:pt idx="39420">
                  <c:v>-7.0886600000000001E-3</c:v>
                </c:pt>
                <c:pt idx="39421">
                  <c:v>-3.5308800000000001E-2</c:v>
                </c:pt>
                <c:pt idx="39422">
                  <c:v>-2.7860599999999999E-2</c:v>
                </c:pt>
                <c:pt idx="39423">
                  <c:v>-1.9817399999999999E-2</c:v>
                </c:pt>
                <c:pt idx="39424">
                  <c:v>-3.6152799999999999E-2</c:v>
                </c:pt>
                <c:pt idx="39425">
                  <c:v>-2.5375399999999999E-2</c:v>
                </c:pt>
                <c:pt idx="39426">
                  <c:v>-4.2549099999999999E-2</c:v>
                </c:pt>
                <c:pt idx="39427">
                  <c:v>-1.97086E-2</c:v>
                </c:pt>
                <c:pt idx="39428">
                  <c:v>-2.05002E-2</c:v>
                </c:pt>
                <c:pt idx="39429">
                  <c:v>-1.1075E-2</c:v>
                </c:pt>
                <c:pt idx="39430">
                  <c:v>-1.9557000000000001E-2</c:v>
                </c:pt>
                <c:pt idx="39431">
                  <c:v>-3.09725E-2</c:v>
                </c:pt>
                <c:pt idx="39432">
                  <c:v>-2.3548099999999999E-2</c:v>
                </c:pt>
                <c:pt idx="39433">
                  <c:v>-1.37234E-2</c:v>
                </c:pt>
                <c:pt idx="39434">
                  <c:v>-1.44339E-2</c:v>
                </c:pt>
                <c:pt idx="39435">
                  <c:v>-4.14724E-2</c:v>
                </c:pt>
                <c:pt idx="39436">
                  <c:v>-1.28784E-2</c:v>
                </c:pt>
                <c:pt idx="39437">
                  <c:v>-2.4629600000000001E-2</c:v>
                </c:pt>
                <c:pt idx="39438">
                  <c:v>-2.82688E-2</c:v>
                </c:pt>
                <c:pt idx="39439">
                  <c:v>-4.8291199999999999E-2</c:v>
                </c:pt>
                <c:pt idx="39440">
                  <c:v>-4.8627900000000002E-2</c:v>
                </c:pt>
                <c:pt idx="39441">
                  <c:v>-3.8617100000000001E-2</c:v>
                </c:pt>
                <c:pt idx="39442">
                  <c:v>-2.9468500000000002E-2</c:v>
                </c:pt>
                <c:pt idx="39443">
                  <c:v>-3.6233899999999999E-2</c:v>
                </c:pt>
                <c:pt idx="39444">
                  <c:v>-6.5125500000000003E-2</c:v>
                </c:pt>
                <c:pt idx="39445">
                  <c:v>-3.46155E-2</c:v>
                </c:pt>
                <c:pt idx="39446">
                  <c:v>-2.981E-2</c:v>
                </c:pt>
                <c:pt idx="39447">
                  <c:v>-2.68078E-2</c:v>
                </c:pt>
                <c:pt idx="39448">
                  <c:v>-4.3575299999999997E-2</c:v>
                </c:pt>
                <c:pt idx="39449">
                  <c:v>-3.7537599999999997E-2</c:v>
                </c:pt>
                <c:pt idx="39450">
                  <c:v>-4.4066399999999999E-2</c:v>
                </c:pt>
                <c:pt idx="39451">
                  <c:v>-3.1939500000000003E-2</c:v>
                </c:pt>
                <c:pt idx="39452">
                  <c:v>-7.1698200000000004E-2</c:v>
                </c:pt>
                <c:pt idx="39453">
                  <c:v>-4.59776E-2</c:v>
                </c:pt>
                <c:pt idx="39454">
                  <c:v>-3.4022299999999998E-2</c:v>
                </c:pt>
                <c:pt idx="39455">
                  <c:v>-4.0138199999999999E-2</c:v>
                </c:pt>
                <c:pt idx="39456">
                  <c:v>-4.10728E-2</c:v>
                </c:pt>
                <c:pt idx="39457">
                  <c:v>-4.72898E-2</c:v>
                </c:pt>
                <c:pt idx="39458">
                  <c:v>-2.1786699999999999E-2</c:v>
                </c:pt>
                <c:pt idx="39459">
                  <c:v>-3.77884E-2</c:v>
                </c:pt>
                <c:pt idx="39460">
                  <c:v>-2.2248299999999999E-2</c:v>
                </c:pt>
                <c:pt idx="39461">
                  <c:v>-4.1935E-2</c:v>
                </c:pt>
                <c:pt idx="39462">
                  <c:v>-2.4678200000000001E-2</c:v>
                </c:pt>
                <c:pt idx="39463">
                  <c:v>-3.56741E-2</c:v>
                </c:pt>
                <c:pt idx="39464">
                  <c:v>-4.1925400000000002E-2</c:v>
                </c:pt>
                <c:pt idx="39465">
                  <c:v>-4.7773400000000001E-2</c:v>
                </c:pt>
                <c:pt idx="39466">
                  <c:v>-3.1525600000000001E-2</c:v>
                </c:pt>
                <c:pt idx="39467">
                  <c:v>-3.6932899999999998E-2</c:v>
                </c:pt>
                <c:pt idx="39468">
                  <c:v>-2.5262799999999998E-2</c:v>
                </c:pt>
                <c:pt idx="39469">
                  <c:v>-3.9985699999999999E-2</c:v>
                </c:pt>
                <c:pt idx="39470">
                  <c:v>-3.8461700000000001E-2</c:v>
                </c:pt>
                <c:pt idx="39471">
                  <c:v>-3.3211699999999997E-2</c:v>
                </c:pt>
                <c:pt idx="39472">
                  <c:v>-2.8018000000000001E-2</c:v>
                </c:pt>
                <c:pt idx="39473">
                  <c:v>-4.1700399999999999E-2</c:v>
                </c:pt>
                <c:pt idx="39474">
                  <c:v>-4.8065200000000002E-2</c:v>
                </c:pt>
                <c:pt idx="39475">
                  <c:v>-2.2874800000000001E-2</c:v>
                </c:pt>
                <c:pt idx="39476">
                  <c:v>-5.7490300000000001E-2</c:v>
                </c:pt>
                <c:pt idx="39477">
                  <c:v>-4.9735099999999997E-2</c:v>
                </c:pt>
                <c:pt idx="39478">
                  <c:v>-4.42257E-2</c:v>
                </c:pt>
                <c:pt idx="39479">
                  <c:v>-4.4663399999999999E-2</c:v>
                </c:pt>
                <c:pt idx="39480">
                  <c:v>-5.9699099999999998E-2</c:v>
                </c:pt>
                <c:pt idx="39481">
                  <c:v>-3.9188399999999998E-2</c:v>
                </c:pt>
                <c:pt idx="39482">
                  <c:v>-6.2605900000000006E-2</c:v>
                </c:pt>
                <c:pt idx="39483">
                  <c:v>-5.6208599999999997E-2</c:v>
                </c:pt>
                <c:pt idx="39484">
                  <c:v>-4.7220199999999997E-2</c:v>
                </c:pt>
                <c:pt idx="39485">
                  <c:v>-3.9084399999999998E-2</c:v>
                </c:pt>
                <c:pt idx="39486">
                  <c:v>-5.15614E-2</c:v>
                </c:pt>
                <c:pt idx="39487">
                  <c:v>-6.3646300000000003E-2</c:v>
                </c:pt>
                <c:pt idx="39488">
                  <c:v>-4.1142499999999999E-2</c:v>
                </c:pt>
                <c:pt idx="39489">
                  <c:v>-6.9249199999999997E-2</c:v>
                </c:pt>
                <c:pt idx="39490">
                  <c:v>-6.08292E-2</c:v>
                </c:pt>
                <c:pt idx="39491">
                  <c:v>-7.93991E-2</c:v>
                </c:pt>
                <c:pt idx="39492">
                  <c:v>-5.8011100000000003E-2</c:v>
                </c:pt>
                <c:pt idx="39493">
                  <c:v>-7.4431399999999995E-2</c:v>
                </c:pt>
                <c:pt idx="39494">
                  <c:v>-6.4043000000000003E-2</c:v>
                </c:pt>
                <c:pt idx="39495">
                  <c:v>-7.2469699999999998E-2</c:v>
                </c:pt>
                <c:pt idx="39496">
                  <c:v>-7.1510299999999999E-2</c:v>
                </c:pt>
                <c:pt idx="39497">
                  <c:v>-5.9865000000000002E-2</c:v>
                </c:pt>
                <c:pt idx="39498">
                  <c:v>-5.7571400000000002E-2</c:v>
                </c:pt>
                <c:pt idx="39499">
                  <c:v>-6.0914000000000003E-2</c:v>
                </c:pt>
                <c:pt idx="39500">
                  <c:v>-8.2343100000000002E-2</c:v>
                </c:pt>
                <c:pt idx="39501">
                  <c:v>-5.5280700000000002E-2</c:v>
                </c:pt>
                <c:pt idx="39502">
                  <c:v>-5.8418299999999999E-2</c:v>
                </c:pt>
                <c:pt idx="39503">
                  <c:v>-5.5130999999999999E-2</c:v>
                </c:pt>
                <c:pt idx="39504">
                  <c:v>-8.3644899999999994E-2</c:v>
                </c:pt>
                <c:pt idx="39505">
                  <c:v>-5.9978499999999997E-2</c:v>
                </c:pt>
                <c:pt idx="39506">
                  <c:v>-6.0394299999999998E-2</c:v>
                </c:pt>
                <c:pt idx="39507">
                  <c:v>-5.8641400000000003E-2</c:v>
                </c:pt>
                <c:pt idx="39508">
                  <c:v>-8.0727599999999997E-2</c:v>
                </c:pt>
                <c:pt idx="39509">
                  <c:v>-6.4249000000000001E-2</c:v>
                </c:pt>
                <c:pt idx="39510">
                  <c:v>-6.04839E-2</c:v>
                </c:pt>
                <c:pt idx="39511">
                  <c:v>-5.7781199999999998E-2</c:v>
                </c:pt>
                <c:pt idx="39512">
                  <c:v>-8.4255200000000002E-2</c:v>
                </c:pt>
                <c:pt idx="39513">
                  <c:v>-8.4997199999999995E-2</c:v>
                </c:pt>
                <c:pt idx="39514">
                  <c:v>-6.0028999999999999E-2</c:v>
                </c:pt>
                <c:pt idx="39515">
                  <c:v>-6.8774199999999994E-2</c:v>
                </c:pt>
                <c:pt idx="39516">
                  <c:v>-7.1581800000000001E-2</c:v>
                </c:pt>
                <c:pt idx="39517">
                  <c:v>-8.6234099999999994E-2</c:v>
                </c:pt>
                <c:pt idx="39518">
                  <c:v>-7.86438E-2</c:v>
                </c:pt>
                <c:pt idx="39519">
                  <c:v>-7.0768399999999995E-2</c:v>
                </c:pt>
                <c:pt idx="39520">
                  <c:v>-5.9017199999999999E-2</c:v>
                </c:pt>
                <c:pt idx="39521">
                  <c:v>-7.2012900000000005E-2</c:v>
                </c:pt>
                <c:pt idx="39522">
                  <c:v>-6.0018500000000002E-2</c:v>
                </c:pt>
                <c:pt idx="39523">
                  <c:v>-8.4634799999999996E-2</c:v>
                </c:pt>
                <c:pt idx="39524">
                  <c:v>-5.3320899999999997E-2</c:v>
                </c:pt>
                <c:pt idx="39525">
                  <c:v>-9.9999400000000002E-2</c:v>
                </c:pt>
                <c:pt idx="39526">
                  <c:v>-6.7257899999999995E-2</c:v>
                </c:pt>
                <c:pt idx="39527">
                  <c:v>-6.9551500000000002E-2</c:v>
                </c:pt>
                <c:pt idx="39528">
                  <c:v>-6.0718500000000002E-2</c:v>
                </c:pt>
                <c:pt idx="39529">
                  <c:v>-6.8412799999999996E-2</c:v>
                </c:pt>
                <c:pt idx="39530">
                  <c:v>-7.2611800000000004E-2</c:v>
                </c:pt>
                <c:pt idx="39531">
                  <c:v>-5.6610099999999997E-2</c:v>
                </c:pt>
                <c:pt idx="39532">
                  <c:v>-6.1828599999999997E-2</c:v>
                </c:pt>
                <c:pt idx="39533">
                  <c:v>-3.7222900000000003E-2</c:v>
                </c:pt>
                <c:pt idx="39534">
                  <c:v>-7.4479100000000006E-2</c:v>
                </c:pt>
                <c:pt idx="39535">
                  <c:v>-5.4199200000000003E-2</c:v>
                </c:pt>
                <c:pt idx="39536">
                  <c:v>-5.2550300000000001E-2</c:v>
                </c:pt>
                <c:pt idx="39537">
                  <c:v>-3.8066900000000001E-2</c:v>
                </c:pt>
                <c:pt idx="39538">
                  <c:v>-6.6029500000000005E-2</c:v>
                </c:pt>
                <c:pt idx="39539">
                  <c:v>-6.5798800000000005E-2</c:v>
                </c:pt>
                <c:pt idx="39540">
                  <c:v>-5.1807400000000003E-2</c:v>
                </c:pt>
                <c:pt idx="39541">
                  <c:v>-4.0514000000000001E-2</c:v>
                </c:pt>
                <c:pt idx="39542">
                  <c:v>-5.0515200000000003E-2</c:v>
                </c:pt>
                <c:pt idx="39543">
                  <c:v>-4.4528999999999999E-2</c:v>
                </c:pt>
                <c:pt idx="39544">
                  <c:v>-3.6804200000000002E-2</c:v>
                </c:pt>
                <c:pt idx="39545">
                  <c:v>-3.7815099999999997E-2</c:v>
                </c:pt>
                <c:pt idx="39546">
                  <c:v>-3.3801999999999999E-2</c:v>
                </c:pt>
                <c:pt idx="39547">
                  <c:v>-2.46124E-2</c:v>
                </c:pt>
                <c:pt idx="39548">
                  <c:v>-4.2890499999999998E-2</c:v>
                </c:pt>
                <c:pt idx="39549">
                  <c:v>-5.4923100000000002E-2</c:v>
                </c:pt>
                <c:pt idx="39550">
                  <c:v>-4.2637799999999997E-2</c:v>
                </c:pt>
                <c:pt idx="39551">
                  <c:v>-4.3761300000000003E-2</c:v>
                </c:pt>
                <c:pt idx="39552">
                  <c:v>-3.8291899999999997E-2</c:v>
                </c:pt>
                <c:pt idx="39553">
                  <c:v>-5.40724E-2</c:v>
                </c:pt>
                <c:pt idx="39554">
                  <c:v>-4.2068500000000002E-2</c:v>
                </c:pt>
                <c:pt idx="39555">
                  <c:v>-4.5904199999999999E-2</c:v>
                </c:pt>
                <c:pt idx="39556">
                  <c:v>-7.0843699999999996E-2</c:v>
                </c:pt>
                <c:pt idx="39557">
                  <c:v>-6.2561000000000005E-2</c:v>
                </c:pt>
                <c:pt idx="39558">
                  <c:v>-6.1484299999999999E-2</c:v>
                </c:pt>
                <c:pt idx="39559">
                  <c:v>-3.10163E-2</c:v>
                </c:pt>
                <c:pt idx="39560">
                  <c:v>-5.0565699999999998E-2</c:v>
                </c:pt>
                <c:pt idx="39561">
                  <c:v>-5.3948400000000001E-2</c:v>
                </c:pt>
                <c:pt idx="39562">
                  <c:v>-5.1502199999999998E-2</c:v>
                </c:pt>
                <c:pt idx="39563">
                  <c:v>-4.9689299999999999E-2</c:v>
                </c:pt>
                <c:pt idx="39564">
                  <c:v>-4.5782999999999997E-2</c:v>
                </c:pt>
                <c:pt idx="39565">
                  <c:v>-4.1688900000000001E-2</c:v>
                </c:pt>
                <c:pt idx="39566">
                  <c:v>-5.0605799999999999E-2</c:v>
                </c:pt>
                <c:pt idx="39567">
                  <c:v>-6.2631599999999996E-2</c:v>
                </c:pt>
                <c:pt idx="39568">
                  <c:v>-3.6686900000000001E-2</c:v>
                </c:pt>
                <c:pt idx="39569">
                  <c:v>-2.8498599999999999E-2</c:v>
                </c:pt>
                <c:pt idx="39570">
                  <c:v>-5.5503799999999999E-2</c:v>
                </c:pt>
                <c:pt idx="39571">
                  <c:v>-4.2717900000000003E-2</c:v>
                </c:pt>
                <c:pt idx="39572">
                  <c:v>-2.88706E-2</c:v>
                </c:pt>
                <c:pt idx="39573">
                  <c:v>-4.1587800000000001E-2</c:v>
                </c:pt>
                <c:pt idx="39574">
                  <c:v>-6.2011700000000003E-2</c:v>
                </c:pt>
                <c:pt idx="39575">
                  <c:v>-5.3710000000000001E-2</c:v>
                </c:pt>
                <c:pt idx="39576">
                  <c:v>-4.3079399999999997E-2</c:v>
                </c:pt>
                <c:pt idx="39577">
                  <c:v>-4.2267800000000001E-2</c:v>
                </c:pt>
                <c:pt idx="39578">
                  <c:v>-5.9833499999999998E-2</c:v>
                </c:pt>
                <c:pt idx="39579">
                  <c:v>-5.8361099999999999E-2</c:v>
                </c:pt>
                <c:pt idx="39580">
                  <c:v>-2.8265999999999999E-2</c:v>
                </c:pt>
                <c:pt idx="39581">
                  <c:v>-5.0960499999999999E-2</c:v>
                </c:pt>
                <c:pt idx="39582">
                  <c:v>-5.0283399999999999E-2</c:v>
                </c:pt>
                <c:pt idx="39583">
                  <c:v>-5.0399800000000002E-2</c:v>
                </c:pt>
                <c:pt idx="39584">
                  <c:v>-3.3043900000000001E-2</c:v>
                </c:pt>
                <c:pt idx="39585">
                  <c:v>-3.5167700000000003E-2</c:v>
                </c:pt>
                <c:pt idx="39586">
                  <c:v>-5.7799299999999998E-2</c:v>
                </c:pt>
                <c:pt idx="39587">
                  <c:v>-4.8565900000000002E-2</c:v>
                </c:pt>
                <c:pt idx="39588">
                  <c:v>-3.1668700000000001E-2</c:v>
                </c:pt>
                <c:pt idx="39589">
                  <c:v>-3.2559400000000002E-2</c:v>
                </c:pt>
                <c:pt idx="39590">
                  <c:v>-4.2784700000000002E-2</c:v>
                </c:pt>
                <c:pt idx="39591">
                  <c:v>-5.5569599999999997E-2</c:v>
                </c:pt>
                <c:pt idx="39592">
                  <c:v>-4.8983600000000002E-2</c:v>
                </c:pt>
                <c:pt idx="39593">
                  <c:v>-3.3999399999999999E-2</c:v>
                </c:pt>
                <c:pt idx="39594">
                  <c:v>-5.4989799999999998E-2</c:v>
                </c:pt>
                <c:pt idx="39595">
                  <c:v>-5.2672400000000001E-2</c:v>
                </c:pt>
                <c:pt idx="39596">
                  <c:v>-5.0836600000000003E-2</c:v>
                </c:pt>
                <c:pt idx="39597">
                  <c:v>-6.2823299999999999E-2</c:v>
                </c:pt>
                <c:pt idx="39598">
                  <c:v>-5.7827900000000002E-2</c:v>
                </c:pt>
                <c:pt idx="39599">
                  <c:v>-6.0614599999999998E-2</c:v>
                </c:pt>
                <c:pt idx="39600">
                  <c:v>-5.9413000000000001E-2</c:v>
                </c:pt>
                <c:pt idx="39601">
                  <c:v>-5.7360599999999998E-2</c:v>
                </c:pt>
                <c:pt idx="39602">
                  <c:v>-4.2250599999999999E-2</c:v>
                </c:pt>
                <c:pt idx="39603">
                  <c:v>-5.5473300000000003E-2</c:v>
                </c:pt>
                <c:pt idx="39604">
                  <c:v>-4.9699800000000002E-2</c:v>
                </c:pt>
                <c:pt idx="39605">
                  <c:v>-5.5379900000000003E-2</c:v>
                </c:pt>
                <c:pt idx="39606">
                  <c:v>-6.2334100000000003E-2</c:v>
                </c:pt>
                <c:pt idx="39607">
                  <c:v>-6.2952999999999995E-2</c:v>
                </c:pt>
                <c:pt idx="39608">
                  <c:v>-6.7026100000000005E-2</c:v>
                </c:pt>
                <c:pt idx="39609">
                  <c:v>-4.4987699999999999E-2</c:v>
                </c:pt>
                <c:pt idx="39610">
                  <c:v>-5.5202500000000002E-2</c:v>
                </c:pt>
                <c:pt idx="39611" formatCode="0.00E+00">
                  <c:v>-5.25341E-2</c:v>
                </c:pt>
                <c:pt idx="39612">
                  <c:v>-4.8968299999999999E-2</c:v>
                </c:pt>
                <c:pt idx="39613">
                  <c:v>-3.4303699999999999E-2</c:v>
                </c:pt>
                <c:pt idx="39614">
                  <c:v>-5.2866000000000003E-2</c:v>
                </c:pt>
                <c:pt idx="39615">
                  <c:v>-3.5709400000000002E-2</c:v>
                </c:pt>
                <c:pt idx="39616">
                  <c:v>-5.6489900000000003E-2</c:v>
                </c:pt>
                <c:pt idx="39617">
                  <c:v>-4.4692999999999997E-2</c:v>
                </c:pt>
                <c:pt idx="39618">
                  <c:v>-5.1953300000000001E-2</c:v>
                </c:pt>
                <c:pt idx="39619">
                  <c:v>-3.6700200000000002E-2</c:v>
                </c:pt>
                <c:pt idx="39620">
                  <c:v>-3.6414099999999998E-2</c:v>
                </c:pt>
                <c:pt idx="39621">
                  <c:v>-3.81231E-2</c:v>
                </c:pt>
                <c:pt idx="39622">
                  <c:v>-4.7162099999999998E-2</c:v>
                </c:pt>
                <c:pt idx="39623">
                  <c:v>-4.3775599999999998E-2</c:v>
                </c:pt>
                <c:pt idx="39624">
                  <c:v>-2.19507E-2</c:v>
                </c:pt>
                <c:pt idx="39625">
                  <c:v>-3.4553500000000001E-2</c:v>
                </c:pt>
                <c:pt idx="39626">
                  <c:v>-4.0904000000000003E-2</c:v>
                </c:pt>
                <c:pt idx="39627">
                  <c:v>-5.5087999999999998E-2</c:v>
                </c:pt>
                <c:pt idx="39628">
                  <c:v>-2.4478E-2</c:v>
                </c:pt>
                <c:pt idx="39629">
                  <c:v>-4.0561699999999999E-2</c:v>
                </c:pt>
                <c:pt idx="39630">
                  <c:v>-3.3241300000000001E-2</c:v>
                </c:pt>
                <c:pt idx="39631">
                  <c:v>-3.1905200000000002E-2</c:v>
                </c:pt>
                <c:pt idx="39632">
                  <c:v>-2.3122799999999999E-2</c:v>
                </c:pt>
                <c:pt idx="39633">
                  <c:v>-2.88086E-2</c:v>
                </c:pt>
                <c:pt idx="39634">
                  <c:v>-1.7263400000000002E-2</c:v>
                </c:pt>
                <c:pt idx="39635">
                  <c:v>-1.50423E-2</c:v>
                </c:pt>
                <c:pt idx="39636">
                  <c:v>-1.8869400000000001E-2</c:v>
                </c:pt>
                <c:pt idx="39637">
                  <c:v>-3.6420799999999998E-3</c:v>
                </c:pt>
                <c:pt idx="39638">
                  <c:v>1.72138E-3</c:v>
                </c:pt>
                <c:pt idx="39639">
                  <c:v>-2.9535299999999998E-3</c:v>
                </c:pt>
                <c:pt idx="39640">
                  <c:v>-9.1619500000000003E-3</c:v>
                </c:pt>
                <c:pt idx="39641">
                  <c:v>3.3159299999999999E-3</c:v>
                </c:pt>
                <c:pt idx="39642">
                  <c:v>7.7247600000000002E-4</c:v>
                </c:pt>
                <c:pt idx="39643">
                  <c:v>5.5990199999999997E-3</c:v>
                </c:pt>
                <c:pt idx="39644">
                  <c:v>-8.7938300000000007E-3</c:v>
                </c:pt>
                <c:pt idx="39645">
                  <c:v>6.9408400000000002E-3</c:v>
                </c:pt>
                <c:pt idx="39646">
                  <c:v>8.13293E-3</c:v>
                </c:pt>
                <c:pt idx="39647">
                  <c:v>1.2126899999999999E-2</c:v>
                </c:pt>
                <c:pt idx="39648">
                  <c:v>1.1654899999999999E-2</c:v>
                </c:pt>
                <c:pt idx="39649">
                  <c:v>-4.1236900000000002E-3</c:v>
                </c:pt>
                <c:pt idx="39650">
                  <c:v>-1.4121999999999999E-2</c:v>
                </c:pt>
                <c:pt idx="39651">
                  <c:v>-5.7678199999999999E-3</c:v>
                </c:pt>
                <c:pt idx="39652">
                  <c:v>-7.0123700000000004E-3</c:v>
                </c:pt>
                <c:pt idx="39653">
                  <c:v>6.0071899999999999E-3</c:v>
                </c:pt>
                <c:pt idx="39654">
                  <c:v>1.2059200000000001E-2</c:v>
                </c:pt>
                <c:pt idx="39655">
                  <c:v>-6.16169E-3</c:v>
                </c:pt>
                <c:pt idx="39656">
                  <c:v>5.2156399999999997E-3</c:v>
                </c:pt>
                <c:pt idx="39657">
                  <c:v>-1.1550899999999999E-2</c:v>
                </c:pt>
                <c:pt idx="39658">
                  <c:v>1.8667199999999998E-2</c:v>
                </c:pt>
                <c:pt idx="39659">
                  <c:v>1.2998599999999999E-3</c:v>
                </c:pt>
                <c:pt idx="39660">
                  <c:v>1.4935500000000001E-2</c:v>
                </c:pt>
                <c:pt idx="39661">
                  <c:v>-2.3717899999999999E-3</c:v>
                </c:pt>
                <c:pt idx="39662">
                  <c:v>-3.65067E-3</c:v>
                </c:pt>
                <c:pt idx="39663">
                  <c:v>2.4040200000000001E-2</c:v>
                </c:pt>
                <c:pt idx="39664">
                  <c:v>1.5651700000000001E-2</c:v>
                </c:pt>
                <c:pt idx="39665">
                  <c:v>1.6521500000000001E-2</c:v>
                </c:pt>
                <c:pt idx="39666">
                  <c:v>-7.7342999999999997E-4</c:v>
                </c:pt>
                <c:pt idx="39667">
                  <c:v>1.2034400000000001E-2</c:v>
                </c:pt>
                <c:pt idx="39668">
                  <c:v>1.50881E-2</c:v>
                </c:pt>
                <c:pt idx="39669">
                  <c:v>2.6713400000000002E-2</c:v>
                </c:pt>
                <c:pt idx="39670">
                  <c:v>9.7398799999999994E-3</c:v>
                </c:pt>
                <c:pt idx="39671">
                  <c:v>1.5965500000000001E-2</c:v>
                </c:pt>
                <c:pt idx="39672">
                  <c:v>1.08538E-2</c:v>
                </c:pt>
                <c:pt idx="39673">
                  <c:v>1.8794100000000001E-2</c:v>
                </c:pt>
                <c:pt idx="39674">
                  <c:v>1.77603E-2</c:v>
                </c:pt>
                <c:pt idx="39675">
                  <c:v>1.2579E-2</c:v>
                </c:pt>
                <c:pt idx="39676">
                  <c:v>2.6218399999999999E-2</c:v>
                </c:pt>
                <c:pt idx="39677">
                  <c:v>5.4473899999999999E-3</c:v>
                </c:pt>
                <c:pt idx="39678">
                  <c:v>1.24245E-2</c:v>
                </c:pt>
                <c:pt idx="39679">
                  <c:v>-4.9591100000000001E-3</c:v>
                </c:pt>
                <c:pt idx="39680">
                  <c:v>2.2870100000000001E-2</c:v>
                </c:pt>
                <c:pt idx="39681">
                  <c:v>8.9244800000000003E-3</c:v>
                </c:pt>
                <c:pt idx="39682">
                  <c:v>2.6075399999999999E-2</c:v>
                </c:pt>
                <c:pt idx="39683">
                  <c:v>2.3622500000000001E-2</c:v>
                </c:pt>
                <c:pt idx="39684">
                  <c:v>2.04458E-2</c:v>
                </c:pt>
                <c:pt idx="39685">
                  <c:v>7.0085499999999997E-3</c:v>
                </c:pt>
                <c:pt idx="39686">
                  <c:v>1.51463E-2</c:v>
                </c:pt>
                <c:pt idx="39687">
                  <c:v>1.62506E-2</c:v>
                </c:pt>
                <c:pt idx="39688">
                  <c:v>-8.1157699999999996E-4</c:v>
                </c:pt>
                <c:pt idx="39689">
                  <c:v>-3.9749099999999999E-3</c:v>
                </c:pt>
                <c:pt idx="39690">
                  <c:v>-5.2099199999999998E-3</c:v>
                </c:pt>
                <c:pt idx="39691">
                  <c:v>1.2619E-2</c:v>
                </c:pt>
                <c:pt idx="39692">
                  <c:v>6.0873000000000003E-3</c:v>
                </c:pt>
                <c:pt idx="39693">
                  <c:v>1.0149E-2</c:v>
                </c:pt>
                <c:pt idx="39694">
                  <c:v>-9.01508E-3</c:v>
                </c:pt>
                <c:pt idx="39695">
                  <c:v>-5.5294000000000003E-3</c:v>
                </c:pt>
                <c:pt idx="39696">
                  <c:v>1.35336E-2</c:v>
                </c:pt>
                <c:pt idx="39697">
                  <c:v>1.43824E-2</c:v>
                </c:pt>
                <c:pt idx="39698">
                  <c:v>-1.0828000000000001E-2</c:v>
                </c:pt>
                <c:pt idx="39699">
                  <c:v>5.5885300000000004E-3</c:v>
                </c:pt>
                <c:pt idx="39700">
                  <c:v>-2.41661E-3</c:v>
                </c:pt>
                <c:pt idx="39701">
                  <c:v>1.19886E-2</c:v>
                </c:pt>
                <c:pt idx="39702">
                  <c:v>1.5659300000000001E-3</c:v>
                </c:pt>
                <c:pt idx="39703">
                  <c:v>2.4871799999999999E-3</c:v>
                </c:pt>
                <c:pt idx="39704">
                  <c:v>8.8272100000000003E-3</c:v>
                </c:pt>
                <c:pt idx="39705">
                  <c:v>7.1792599999999998E-3</c:v>
                </c:pt>
                <c:pt idx="39706">
                  <c:v>1.4154399999999999E-2</c:v>
                </c:pt>
                <c:pt idx="39707">
                  <c:v>6.1569199999999998E-3</c:v>
                </c:pt>
                <c:pt idx="39708">
                  <c:v>2.2795699999999999E-2</c:v>
                </c:pt>
                <c:pt idx="39709">
                  <c:v>1.9295699999999999E-2</c:v>
                </c:pt>
                <c:pt idx="39710">
                  <c:v>1.48535E-2</c:v>
                </c:pt>
                <c:pt idx="39711">
                  <c:v>3.1652500000000001E-3</c:v>
                </c:pt>
                <c:pt idx="39712">
                  <c:v>1.6344999999999998E-2</c:v>
                </c:pt>
                <c:pt idx="39713">
                  <c:v>6.6289900000000004E-3</c:v>
                </c:pt>
                <c:pt idx="39714">
                  <c:v>2.60973E-2</c:v>
                </c:pt>
                <c:pt idx="39715">
                  <c:v>-1.86348E-3</c:v>
                </c:pt>
                <c:pt idx="39716">
                  <c:v>2.2548700000000001E-2</c:v>
                </c:pt>
                <c:pt idx="39717">
                  <c:v>6.5517400000000001E-4</c:v>
                </c:pt>
                <c:pt idx="39718">
                  <c:v>1.6390800000000001E-2</c:v>
                </c:pt>
                <c:pt idx="39719">
                  <c:v>3.3735300000000003E-2</c:v>
                </c:pt>
                <c:pt idx="39720">
                  <c:v>2.3531E-2</c:v>
                </c:pt>
                <c:pt idx="39721">
                  <c:v>1.7847100000000001E-2</c:v>
                </c:pt>
                <c:pt idx="39722">
                  <c:v>1.32608E-2</c:v>
                </c:pt>
                <c:pt idx="39723">
                  <c:v>4.1531600000000002E-2</c:v>
                </c:pt>
                <c:pt idx="39724">
                  <c:v>2.6835399999999999E-2</c:v>
                </c:pt>
                <c:pt idx="39725">
                  <c:v>1.5924500000000001E-2</c:v>
                </c:pt>
                <c:pt idx="39726">
                  <c:v>2.6596999999999999E-2</c:v>
                </c:pt>
                <c:pt idx="39727">
                  <c:v>3.6204300000000002E-2</c:v>
                </c:pt>
                <c:pt idx="39728">
                  <c:v>2.3843799999999998E-2</c:v>
                </c:pt>
                <c:pt idx="39729">
                  <c:v>1.81417E-2</c:v>
                </c:pt>
                <c:pt idx="39730">
                  <c:v>8.0776200000000006E-3</c:v>
                </c:pt>
                <c:pt idx="39731">
                  <c:v>1.7727900000000001E-2</c:v>
                </c:pt>
                <c:pt idx="39732">
                  <c:v>2.55318E-2</c:v>
                </c:pt>
                <c:pt idx="39733">
                  <c:v>2.1391899999999998E-2</c:v>
                </c:pt>
                <c:pt idx="39734">
                  <c:v>2.7842499999999999E-2</c:v>
                </c:pt>
                <c:pt idx="39735">
                  <c:v>8.27694E-3</c:v>
                </c:pt>
                <c:pt idx="39736">
                  <c:v>4.5455000000000002E-2</c:v>
                </c:pt>
                <c:pt idx="39737">
                  <c:v>4.1933999999999999E-2</c:v>
                </c:pt>
                <c:pt idx="39738">
                  <c:v>5.1382999999999998E-2</c:v>
                </c:pt>
                <c:pt idx="39739">
                  <c:v>2.51188E-2</c:v>
                </c:pt>
                <c:pt idx="39740">
                  <c:v>4.2837100000000003E-2</c:v>
                </c:pt>
                <c:pt idx="39741">
                  <c:v>3.4225499999999999E-2</c:v>
                </c:pt>
                <c:pt idx="39742">
                  <c:v>3.9556500000000001E-2</c:v>
                </c:pt>
                <c:pt idx="39743">
                  <c:v>4.8854799999999997E-2</c:v>
                </c:pt>
                <c:pt idx="39744">
                  <c:v>5.85747E-2</c:v>
                </c:pt>
                <c:pt idx="39745">
                  <c:v>3.4353300000000003E-2</c:v>
                </c:pt>
                <c:pt idx="39746">
                  <c:v>5.4620700000000001E-2</c:v>
                </c:pt>
                <c:pt idx="39747">
                  <c:v>5.5112800000000003E-2</c:v>
                </c:pt>
                <c:pt idx="39748">
                  <c:v>7.9451599999999997E-2</c:v>
                </c:pt>
                <c:pt idx="39749">
                  <c:v>4.7794299999999998E-2</c:v>
                </c:pt>
                <c:pt idx="39750">
                  <c:v>3.6090900000000002E-2</c:v>
                </c:pt>
                <c:pt idx="39751">
                  <c:v>5.8419199999999998E-2</c:v>
                </c:pt>
                <c:pt idx="39752">
                  <c:v>6.14595E-2</c:v>
                </c:pt>
                <c:pt idx="39753">
                  <c:v>5.64003E-2</c:v>
                </c:pt>
                <c:pt idx="39754">
                  <c:v>4.8573499999999999E-2</c:v>
                </c:pt>
                <c:pt idx="39755">
                  <c:v>5.2384399999999998E-2</c:v>
                </c:pt>
                <c:pt idx="39756">
                  <c:v>5.4993599999999997E-2</c:v>
                </c:pt>
                <c:pt idx="39757">
                  <c:v>5.1543199999999997E-2</c:v>
                </c:pt>
                <c:pt idx="39758">
                  <c:v>3.7733999999999997E-2</c:v>
                </c:pt>
                <c:pt idx="39759">
                  <c:v>7.3964100000000005E-2</c:v>
                </c:pt>
                <c:pt idx="39760">
                  <c:v>4.43401E-2</c:v>
                </c:pt>
                <c:pt idx="39761">
                  <c:v>4.2808499999999999E-2</c:v>
                </c:pt>
                <c:pt idx="39762">
                  <c:v>6.2488599999999998E-2</c:v>
                </c:pt>
                <c:pt idx="39763">
                  <c:v>8.5240399999999994E-2</c:v>
                </c:pt>
                <c:pt idx="39764">
                  <c:v>6.2617300000000001E-2</c:v>
                </c:pt>
                <c:pt idx="39765">
                  <c:v>5.5271099999999997E-2</c:v>
                </c:pt>
                <c:pt idx="39766">
                  <c:v>3.9197000000000003E-2</c:v>
                </c:pt>
                <c:pt idx="39767">
                  <c:v>7.8551300000000004E-2</c:v>
                </c:pt>
                <c:pt idx="39768">
                  <c:v>6.2768000000000004E-2</c:v>
                </c:pt>
                <c:pt idx="39769">
                  <c:v>5.8791200000000002E-2</c:v>
                </c:pt>
                <c:pt idx="39770">
                  <c:v>3.4388500000000002E-2</c:v>
                </c:pt>
                <c:pt idx="39771">
                  <c:v>5.7228099999999997E-2</c:v>
                </c:pt>
                <c:pt idx="39772">
                  <c:v>7.6224299999999995E-2</c:v>
                </c:pt>
                <c:pt idx="39773">
                  <c:v>6.5166500000000002E-2</c:v>
                </c:pt>
                <c:pt idx="39774">
                  <c:v>5.2746800000000003E-2</c:v>
                </c:pt>
                <c:pt idx="39775">
                  <c:v>6.3761700000000004E-2</c:v>
                </c:pt>
                <c:pt idx="39776">
                  <c:v>6.8650199999999995E-2</c:v>
                </c:pt>
                <c:pt idx="39777">
                  <c:v>6.4202300000000004E-2</c:v>
                </c:pt>
                <c:pt idx="39778">
                  <c:v>7.5683600000000004E-2</c:v>
                </c:pt>
                <c:pt idx="39779">
                  <c:v>4.2796099999999997E-2</c:v>
                </c:pt>
                <c:pt idx="39780">
                  <c:v>6.8141900000000005E-2</c:v>
                </c:pt>
                <c:pt idx="39781">
                  <c:v>5.0796500000000001E-2</c:v>
                </c:pt>
                <c:pt idx="39782">
                  <c:v>4.9077999999999997E-2</c:v>
                </c:pt>
                <c:pt idx="39783">
                  <c:v>4.0480599999999999E-2</c:v>
                </c:pt>
                <c:pt idx="39784">
                  <c:v>6.2998799999999994E-2</c:v>
                </c:pt>
                <c:pt idx="39785">
                  <c:v>6.1391800000000003E-2</c:v>
                </c:pt>
                <c:pt idx="39786">
                  <c:v>6.8209599999999995E-2</c:v>
                </c:pt>
                <c:pt idx="39787">
                  <c:v>4.86078E-2</c:v>
                </c:pt>
                <c:pt idx="39788">
                  <c:v>7.2314299999999998E-2</c:v>
                </c:pt>
                <c:pt idx="39789">
                  <c:v>5.9327100000000001E-2</c:v>
                </c:pt>
                <c:pt idx="39790">
                  <c:v>6.5440200000000004E-2</c:v>
                </c:pt>
                <c:pt idx="39791">
                  <c:v>5.7537100000000001E-2</c:v>
                </c:pt>
                <c:pt idx="39792">
                  <c:v>5.2908900000000002E-2</c:v>
                </c:pt>
                <c:pt idx="39793">
                  <c:v>5.3427700000000002E-2</c:v>
                </c:pt>
                <c:pt idx="39794">
                  <c:v>5.8903700000000003E-2</c:v>
                </c:pt>
                <c:pt idx="39795">
                  <c:v>5.5673599999999997E-2</c:v>
                </c:pt>
                <c:pt idx="39796">
                  <c:v>4.8934900000000003E-2</c:v>
                </c:pt>
                <c:pt idx="39797">
                  <c:v>3.47395E-2</c:v>
                </c:pt>
                <c:pt idx="39798">
                  <c:v>5.1084499999999998E-2</c:v>
                </c:pt>
                <c:pt idx="39799">
                  <c:v>6.5123600000000004E-2</c:v>
                </c:pt>
                <c:pt idx="39800">
                  <c:v>4.1386600000000003E-2</c:v>
                </c:pt>
                <c:pt idx="39801">
                  <c:v>4.9933400000000003E-2</c:v>
                </c:pt>
                <c:pt idx="39802">
                  <c:v>2.83985E-2</c:v>
                </c:pt>
                <c:pt idx="39803">
                  <c:v>7.3548299999999997E-2</c:v>
                </c:pt>
                <c:pt idx="39804">
                  <c:v>5.6139000000000001E-2</c:v>
                </c:pt>
                <c:pt idx="39805">
                  <c:v>6.3055E-2</c:v>
                </c:pt>
                <c:pt idx="39806">
                  <c:v>3.6580099999999997E-2</c:v>
                </c:pt>
                <c:pt idx="39807">
                  <c:v>7.5423199999999996E-2</c:v>
                </c:pt>
                <c:pt idx="39808">
                  <c:v>6.97107E-2</c:v>
                </c:pt>
                <c:pt idx="39809">
                  <c:v>3.90263E-2</c:v>
                </c:pt>
                <c:pt idx="39810">
                  <c:v>4.8852899999999998E-2</c:v>
                </c:pt>
                <c:pt idx="39811">
                  <c:v>5.2112600000000002E-2</c:v>
                </c:pt>
                <c:pt idx="39812">
                  <c:v>6.1068499999999998E-2</c:v>
                </c:pt>
                <c:pt idx="39813">
                  <c:v>3.1354899999999998E-2</c:v>
                </c:pt>
                <c:pt idx="39814">
                  <c:v>4.8113799999999998E-2</c:v>
                </c:pt>
                <c:pt idx="39815">
                  <c:v>3.2814999999999997E-2</c:v>
                </c:pt>
                <c:pt idx="39816">
                  <c:v>3.7914299999999998E-2</c:v>
                </c:pt>
                <c:pt idx="39817">
                  <c:v>1.6521500000000001E-2</c:v>
                </c:pt>
                <c:pt idx="39818">
                  <c:v>5.0965299999999998E-2</c:v>
                </c:pt>
                <c:pt idx="39819">
                  <c:v>4.0007599999999997E-2</c:v>
                </c:pt>
                <c:pt idx="39820">
                  <c:v>5.0729799999999999E-2</c:v>
                </c:pt>
                <c:pt idx="39821">
                  <c:v>3.64523E-2</c:v>
                </c:pt>
                <c:pt idx="39822">
                  <c:v>4.3437000000000003E-2</c:v>
                </c:pt>
                <c:pt idx="39823">
                  <c:v>3.5117099999999998E-2</c:v>
                </c:pt>
                <c:pt idx="39824">
                  <c:v>4.7365200000000003E-2</c:v>
                </c:pt>
                <c:pt idx="39825">
                  <c:v>5.1713000000000002E-2</c:v>
                </c:pt>
                <c:pt idx="39826">
                  <c:v>3.9504999999999998E-2</c:v>
                </c:pt>
                <c:pt idx="39827">
                  <c:v>6.4068799999999995E-2</c:v>
                </c:pt>
                <c:pt idx="39828">
                  <c:v>5.2646600000000002E-2</c:v>
                </c:pt>
                <c:pt idx="39829">
                  <c:v>4.6735800000000001E-2</c:v>
                </c:pt>
                <c:pt idx="39830">
                  <c:v>6.5606100000000001E-2</c:v>
                </c:pt>
                <c:pt idx="39831">
                  <c:v>5.8509800000000001E-2</c:v>
                </c:pt>
                <c:pt idx="39832">
                  <c:v>5.1525099999999997E-2</c:v>
                </c:pt>
                <c:pt idx="39833">
                  <c:v>6.7541100000000007E-2</c:v>
                </c:pt>
                <c:pt idx="39834">
                  <c:v>3.8810699999999997E-2</c:v>
                </c:pt>
                <c:pt idx="39835">
                  <c:v>6.2184299999999998E-2</c:v>
                </c:pt>
                <c:pt idx="39836">
                  <c:v>6.7391400000000004E-2</c:v>
                </c:pt>
                <c:pt idx="39837">
                  <c:v>6.9562899999999997E-2</c:v>
                </c:pt>
                <c:pt idx="39838">
                  <c:v>4.1141499999999998E-2</c:v>
                </c:pt>
                <c:pt idx="39839">
                  <c:v>7.4460999999999999E-2</c:v>
                </c:pt>
                <c:pt idx="39840">
                  <c:v>5.7812700000000002E-2</c:v>
                </c:pt>
                <c:pt idx="39841">
                  <c:v>4.95453E-2</c:v>
                </c:pt>
                <c:pt idx="39842">
                  <c:v>5.6240100000000001E-2</c:v>
                </c:pt>
                <c:pt idx="39843">
                  <c:v>6.4501799999999998E-2</c:v>
                </c:pt>
                <c:pt idx="39844">
                  <c:v>7.6832800000000007E-2</c:v>
                </c:pt>
                <c:pt idx="39845">
                  <c:v>5.4431899999999998E-2</c:v>
                </c:pt>
                <c:pt idx="39846">
                  <c:v>6.7297899999999994E-2</c:v>
                </c:pt>
                <c:pt idx="39847">
                  <c:v>5.5872900000000003E-2</c:v>
                </c:pt>
                <c:pt idx="39848">
                  <c:v>7.4091900000000002E-2</c:v>
                </c:pt>
                <c:pt idx="39849">
                  <c:v>4.5644799999999999E-2</c:v>
                </c:pt>
                <c:pt idx="39850">
                  <c:v>6.5543199999999996E-2</c:v>
                </c:pt>
                <c:pt idx="39851">
                  <c:v>6.3425099999999998E-2</c:v>
                </c:pt>
                <c:pt idx="39852">
                  <c:v>6.3173300000000002E-2</c:v>
                </c:pt>
                <c:pt idx="39853">
                  <c:v>7.3865899999999998E-2</c:v>
                </c:pt>
                <c:pt idx="39854">
                  <c:v>6.9286299999999995E-2</c:v>
                </c:pt>
                <c:pt idx="39855">
                  <c:v>7.7507999999999994E-2</c:v>
                </c:pt>
                <c:pt idx="39856">
                  <c:v>7.0844699999999997E-2</c:v>
                </c:pt>
                <c:pt idx="39857">
                  <c:v>5.9144000000000002E-2</c:v>
                </c:pt>
                <c:pt idx="39858">
                  <c:v>6.2535300000000002E-2</c:v>
                </c:pt>
                <c:pt idx="39859">
                  <c:v>7.9761499999999999E-2</c:v>
                </c:pt>
                <c:pt idx="39860">
                  <c:v>7.5436600000000006E-2</c:v>
                </c:pt>
                <c:pt idx="39861">
                  <c:v>6.21214E-2</c:v>
                </c:pt>
                <c:pt idx="39862">
                  <c:v>7.2170300000000007E-2</c:v>
                </c:pt>
                <c:pt idx="39863">
                  <c:v>9.9656099999999997E-2</c:v>
                </c:pt>
                <c:pt idx="39864">
                  <c:v>7.7623399999999995E-2</c:v>
                </c:pt>
                <c:pt idx="39865">
                  <c:v>6.0568799999999999E-2</c:v>
                </c:pt>
                <c:pt idx="39866">
                  <c:v>7.2954199999999997E-2</c:v>
                </c:pt>
                <c:pt idx="39867">
                  <c:v>8.3791699999999997E-2</c:v>
                </c:pt>
                <c:pt idx="39868">
                  <c:v>4.9349799999999999E-2</c:v>
                </c:pt>
                <c:pt idx="39869">
                  <c:v>4.80919E-2</c:v>
                </c:pt>
                <c:pt idx="39870">
                  <c:v>4.5647600000000003E-2</c:v>
                </c:pt>
                <c:pt idx="39871">
                  <c:v>6.4286200000000002E-2</c:v>
                </c:pt>
                <c:pt idx="39872">
                  <c:v>5.2587500000000002E-2</c:v>
                </c:pt>
                <c:pt idx="39873">
                  <c:v>4.23136E-2</c:v>
                </c:pt>
                <c:pt idx="39874">
                  <c:v>5.9434899999999999E-2</c:v>
                </c:pt>
                <c:pt idx="39875">
                  <c:v>7.0571900000000007E-2</c:v>
                </c:pt>
                <c:pt idx="39876">
                  <c:v>5.3919799999999997E-2</c:v>
                </c:pt>
                <c:pt idx="39877">
                  <c:v>4.3171899999999999E-2</c:v>
                </c:pt>
                <c:pt idx="39878">
                  <c:v>5.1252399999999997E-2</c:v>
                </c:pt>
                <c:pt idx="39879">
                  <c:v>5.7024999999999999E-2</c:v>
                </c:pt>
                <c:pt idx="39880">
                  <c:v>5.9652299999999998E-2</c:v>
                </c:pt>
                <c:pt idx="39881">
                  <c:v>5.2156399999999999E-2</c:v>
                </c:pt>
                <c:pt idx="39882">
                  <c:v>6.1116200000000002E-2</c:v>
                </c:pt>
                <c:pt idx="39883">
                  <c:v>5.0476100000000003E-2</c:v>
                </c:pt>
                <c:pt idx="39884">
                  <c:v>4.5576100000000001E-2</c:v>
                </c:pt>
                <c:pt idx="39885">
                  <c:v>4.7001800000000003E-2</c:v>
                </c:pt>
                <c:pt idx="39886">
                  <c:v>4.2333599999999999E-2</c:v>
                </c:pt>
                <c:pt idx="39887">
                  <c:v>4.1623100000000003E-2</c:v>
                </c:pt>
                <c:pt idx="39888">
                  <c:v>2.3978200000000002E-2</c:v>
                </c:pt>
                <c:pt idx="39889">
                  <c:v>3.3511199999999998E-2</c:v>
                </c:pt>
                <c:pt idx="39890">
                  <c:v>2.1904E-2</c:v>
                </c:pt>
                <c:pt idx="39891">
                  <c:v>3.50018E-2</c:v>
                </c:pt>
                <c:pt idx="39892">
                  <c:v>2.82297E-2</c:v>
                </c:pt>
                <c:pt idx="39893">
                  <c:v>2.87075E-2</c:v>
                </c:pt>
                <c:pt idx="39894">
                  <c:v>3.2342900000000001E-2</c:v>
                </c:pt>
                <c:pt idx="39895">
                  <c:v>2.7234100000000001E-2</c:v>
                </c:pt>
                <c:pt idx="39896">
                  <c:v>2.4305299999999998E-2</c:v>
                </c:pt>
                <c:pt idx="39897">
                  <c:v>2.1333700000000001E-2</c:v>
                </c:pt>
                <c:pt idx="39898">
                  <c:v>1.99194E-2</c:v>
                </c:pt>
                <c:pt idx="39899">
                  <c:v>2.8685599999999999E-2</c:v>
                </c:pt>
                <c:pt idx="39900">
                  <c:v>3.56379E-2</c:v>
                </c:pt>
                <c:pt idx="39901">
                  <c:v>1.1572799999999999E-2</c:v>
                </c:pt>
                <c:pt idx="39902">
                  <c:v>2.3890499999999999E-2</c:v>
                </c:pt>
                <c:pt idx="39903">
                  <c:v>2.2527700000000001E-2</c:v>
                </c:pt>
                <c:pt idx="39904">
                  <c:v>5.0093699999999998E-2</c:v>
                </c:pt>
                <c:pt idx="39905">
                  <c:v>1.5831000000000001E-2</c:v>
                </c:pt>
                <c:pt idx="39906">
                  <c:v>1.11351E-2</c:v>
                </c:pt>
                <c:pt idx="39907">
                  <c:v>1.1241900000000001E-2</c:v>
                </c:pt>
                <c:pt idx="39908">
                  <c:v>1.5948299999999999E-2</c:v>
                </c:pt>
                <c:pt idx="39909">
                  <c:v>4.3384600000000002E-2</c:v>
                </c:pt>
                <c:pt idx="39910">
                  <c:v>3.8328199999999998E-3</c:v>
                </c:pt>
                <c:pt idx="39911">
                  <c:v>9.5882399999999996E-3</c:v>
                </c:pt>
                <c:pt idx="39912">
                  <c:v>2.4733499999999999E-2</c:v>
                </c:pt>
                <c:pt idx="39913">
                  <c:v>2.4789800000000001E-2</c:v>
                </c:pt>
                <c:pt idx="39914">
                  <c:v>-3.5181000000000001E-3</c:v>
                </c:pt>
                <c:pt idx="39915">
                  <c:v>8.8615399999999993E-3</c:v>
                </c:pt>
                <c:pt idx="39916">
                  <c:v>1.37243E-2</c:v>
                </c:pt>
                <c:pt idx="39917">
                  <c:v>1.86319E-2</c:v>
                </c:pt>
                <c:pt idx="39918">
                  <c:v>1.6319299999999998E-2</c:v>
                </c:pt>
                <c:pt idx="39919">
                  <c:v>2.5336299999999999E-2</c:v>
                </c:pt>
                <c:pt idx="39920">
                  <c:v>2.67458E-2</c:v>
                </c:pt>
                <c:pt idx="39921">
                  <c:v>5.8278999999999996E-3</c:v>
                </c:pt>
                <c:pt idx="39922">
                  <c:v>9.5510500000000002E-3</c:v>
                </c:pt>
                <c:pt idx="39923">
                  <c:v>1.09482E-3</c:v>
                </c:pt>
                <c:pt idx="39924">
                  <c:v>2.02589E-2</c:v>
                </c:pt>
                <c:pt idx="39925">
                  <c:v>2.2542E-2</c:v>
                </c:pt>
                <c:pt idx="39926">
                  <c:v>1.74694E-2</c:v>
                </c:pt>
                <c:pt idx="39927">
                  <c:v>1.18771E-2</c:v>
                </c:pt>
                <c:pt idx="39928">
                  <c:v>2.0914100000000001E-2</c:v>
                </c:pt>
                <c:pt idx="39929">
                  <c:v>3.11594E-2</c:v>
                </c:pt>
                <c:pt idx="39930">
                  <c:v>1.4521600000000001E-2</c:v>
                </c:pt>
                <c:pt idx="39931">
                  <c:v>2.3403199999999999E-3</c:v>
                </c:pt>
                <c:pt idx="39932">
                  <c:v>2.1707500000000001E-2</c:v>
                </c:pt>
                <c:pt idx="39933">
                  <c:v>1.2016300000000001E-2</c:v>
                </c:pt>
                <c:pt idx="39934">
                  <c:v>1.49698E-2</c:v>
                </c:pt>
                <c:pt idx="39935">
                  <c:v>1.35841E-2</c:v>
                </c:pt>
                <c:pt idx="39936">
                  <c:v>2.73895E-3</c:v>
                </c:pt>
                <c:pt idx="39937">
                  <c:v>-6.3705399999999996E-4</c:v>
                </c:pt>
                <c:pt idx="39938">
                  <c:v>-9.984970000000001E-4</c:v>
                </c:pt>
                <c:pt idx="39939">
                  <c:v>-9.1590899999999999E-3</c:v>
                </c:pt>
                <c:pt idx="39940">
                  <c:v>7.3986099999999999E-3</c:v>
                </c:pt>
                <c:pt idx="39941">
                  <c:v>1.1344E-2</c:v>
                </c:pt>
                <c:pt idx="39942">
                  <c:v>-2.1724700000000001E-3</c:v>
                </c:pt>
                <c:pt idx="39943">
                  <c:v>1.3527900000000001E-2</c:v>
                </c:pt>
                <c:pt idx="39944">
                  <c:v>-5.6419399999999998E-3</c:v>
                </c:pt>
                <c:pt idx="39945">
                  <c:v>6.9818500000000004E-3</c:v>
                </c:pt>
                <c:pt idx="39946">
                  <c:v>2.8848599999999999E-3</c:v>
                </c:pt>
                <c:pt idx="39947">
                  <c:v>-6.5860700000000003E-3</c:v>
                </c:pt>
                <c:pt idx="39948">
                  <c:v>-2.5358199999999998E-3</c:v>
                </c:pt>
                <c:pt idx="39949">
                  <c:v>-2.72083E-3</c:v>
                </c:pt>
                <c:pt idx="39950">
                  <c:v>-7.1620899999999999E-4</c:v>
                </c:pt>
                <c:pt idx="39951">
                  <c:v>7.2660399999999997E-3</c:v>
                </c:pt>
                <c:pt idx="39952">
                  <c:v>8.3999599999999997E-3</c:v>
                </c:pt>
                <c:pt idx="39953">
                  <c:v>2.7656600000000001E-4</c:v>
                </c:pt>
                <c:pt idx="39954">
                  <c:v>1.8801700000000001E-2</c:v>
                </c:pt>
                <c:pt idx="39955">
                  <c:v>6.4964300000000001E-3</c:v>
                </c:pt>
                <c:pt idx="39956">
                  <c:v>2.8114300000000002E-3</c:v>
                </c:pt>
                <c:pt idx="39957">
                  <c:v>-5.90801E-3</c:v>
                </c:pt>
                <c:pt idx="39958">
                  <c:v>-4.0082900000000003E-3</c:v>
                </c:pt>
                <c:pt idx="39959">
                  <c:v>-4.1151E-3</c:v>
                </c:pt>
                <c:pt idx="39960">
                  <c:v>3.7822699999999999E-3</c:v>
                </c:pt>
                <c:pt idx="39961">
                  <c:v>1.6871500000000001E-2</c:v>
                </c:pt>
                <c:pt idx="39962">
                  <c:v>-4.5680999999999999E-4</c:v>
                </c:pt>
                <c:pt idx="39963">
                  <c:v>8.8129000000000002E-3</c:v>
                </c:pt>
                <c:pt idx="39964">
                  <c:v>2.41852E-3</c:v>
                </c:pt>
                <c:pt idx="39965">
                  <c:v>1.77345E-2</c:v>
                </c:pt>
                <c:pt idx="39966">
                  <c:v>8.7451899999999999E-3</c:v>
                </c:pt>
                <c:pt idx="39967">
                  <c:v>1.25532E-2</c:v>
                </c:pt>
                <c:pt idx="39968">
                  <c:v>1.2901299999999999E-2</c:v>
                </c:pt>
                <c:pt idx="39969">
                  <c:v>3.5591099999999999E-3</c:v>
                </c:pt>
                <c:pt idx="39970">
                  <c:v>1.8727299999999999E-2</c:v>
                </c:pt>
                <c:pt idx="39971">
                  <c:v>-4.0311799999999997E-3</c:v>
                </c:pt>
                <c:pt idx="39972">
                  <c:v>1.39294E-2</c:v>
                </c:pt>
                <c:pt idx="39973">
                  <c:v>6.81877E-4</c:v>
                </c:pt>
                <c:pt idx="39974">
                  <c:v>2.10447E-2</c:v>
                </c:pt>
                <c:pt idx="39975">
                  <c:v>1.26324E-2</c:v>
                </c:pt>
                <c:pt idx="39976">
                  <c:v>1.30005E-2</c:v>
                </c:pt>
                <c:pt idx="39977">
                  <c:v>-3.3540699999999998E-3</c:v>
                </c:pt>
                <c:pt idx="39978">
                  <c:v>1.4472E-2</c:v>
                </c:pt>
                <c:pt idx="39979">
                  <c:v>2.8503400000000002E-2</c:v>
                </c:pt>
                <c:pt idx="39980">
                  <c:v>1.29614E-2</c:v>
                </c:pt>
                <c:pt idx="39981">
                  <c:v>3.6253899999999999E-2</c:v>
                </c:pt>
                <c:pt idx="39982">
                  <c:v>8.4047299999999991E-3</c:v>
                </c:pt>
                <c:pt idx="39983">
                  <c:v>1.6448000000000001E-2</c:v>
                </c:pt>
                <c:pt idx="39984">
                  <c:v>9.8400099999999997E-3</c:v>
                </c:pt>
                <c:pt idx="39985">
                  <c:v>7.6723099999999999E-3</c:v>
                </c:pt>
                <c:pt idx="39986">
                  <c:v>-5.68485E-3</c:v>
                </c:pt>
                <c:pt idx="39987">
                  <c:v>4.91619E-3</c:v>
                </c:pt>
                <c:pt idx="39988">
                  <c:v>-1.9048699999999998E-2</c:v>
                </c:pt>
                <c:pt idx="39989">
                  <c:v>-3.3578900000000001E-3</c:v>
                </c:pt>
                <c:pt idx="39990">
                  <c:v>4.1484800000000004E-3</c:v>
                </c:pt>
                <c:pt idx="39991">
                  <c:v>-1.41029E-2</c:v>
                </c:pt>
                <c:pt idx="39992">
                  <c:v>-1.6248700000000001E-2</c:v>
                </c:pt>
                <c:pt idx="39993">
                  <c:v>-1.27916E-2</c:v>
                </c:pt>
                <c:pt idx="39994">
                  <c:v>-2.3053199999999999E-2</c:v>
                </c:pt>
                <c:pt idx="39995">
                  <c:v>-6.5574600000000002E-3</c:v>
                </c:pt>
                <c:pt idx="39996">
                  <c:v>-1.00021E-2</c:v>
                </c:pt>
                <c:pt idx="39997">
                  <c:v>-5.5475200000000002E-3</c:v>
                </c:pt>
                <c:pt idx="39998">
                  <c:v>-6.4125099999999997E-3</c:v>
                </c:pt>
                <c:pt idx="39999">
                  <c:v>-1.719E-2</c:v>
                </c:pt>
                <c:pt idx="40000">
                  <c:v>-1.55134E-2</c:v>
                </c:pt>
                <c:pt idx="40001">
                  <c:v>-1.48716E-2</c:v>
                </c:pt>
                <c:pt idx="40002">
                  <c:v>-1.36423E-2</c:v>
                </c:pt>
                <c:pt idx="40003">
                  <c:v>2.7456300000000002E-3</c:v>
                </c:pt>
                <c:pt idx="40004">
                  <c:v>-3.9997100000000001E-3</c:v>
                </c:pt>
                <c:pt idx="40005">
                  <c:v>-1.4301299999999999E-2</c:v>
                </c:pt>
                <c:pt idx="40006">
                  <c:v>2.2840500000000001E-3</c:v>
                </c:pt>
                <c:pt idx="40007">
                  <c:v>-1.5969299999999999E-2</c:v>
                </c:pt>
                <c:pt idx="40008">
                  <c:v>-4.1608799999999996E-3</c:v>
                </c:pt>
                <c:pt idx="40009">
                  <c:v>-1.7110799999999999E-2</c:v>
                </c:pt>
                <c:pt idx="40010">
                  <c:v>-3.03316E-2</c:v>
                </c:pt>
                <c:pt idx="40011">
                  <c:v>-2.6412999999999999E-2</c:v>
                </c:pt>
                <c:pt idx="40012">
                  <c:v>-2.3190499999999999E-2</c:v>
                </c:pt>
                <c:pt idx="40013">
                  <c:v>-2.74305E-2</c:v>
                </c:pt>
                <c:pt idx="40014">
                  <c:v>-2.3734999999999999E-2</c:v>
                </c:pt>
                <c:pt idx="40015">
                  <c:v>-1.9366299999999999E-2</c:v>
                </c:pt>
                <c:pt idx="40016">
                  <c:v>-2.69661E-2</c:v>
                </c:pt>
                <c:pt idx="40017">
                  <c:v>-3.8426399999999999E-2</c:v>
                </c:pt>
                <c:pt idx="40018">
                  <c:v>-2.9682199999999999E-2</c:v>
                </c:pt>
                <c:pt idx="40019">
                  <c:v>-5.28736E-2</c:v>
                </c:pt>
                <c:pt idx="40020">
                  <c:v>-3.3677100000000001E-2</c:v>
                </c:pt>
                <c:pt idx="40021">
                  <c:v>-1.48039E-2</c:v>
                </c:pt>
                <c:pt idx="40022">
                  <c:v>-2.6433000000000002E-2</c:v>
                </c:pt>
                <c:pt idx="40023">
                  <c:v>-5.4818199999999997E-2</c:v>
                </c:pt>
                <c:pt idx="40024">
                  <c:v>-2.8148699999999999E-2</c:v>
                </c:pt>
                <c:pt idx="40025">
                  <c:v>-2.7530700000000002E-2</c:v>
                </c:pt>
                <c:pt idx="40026">
                  <c:v>-3.7265800000000002E-2</c:v>
                </c:pt>
                <c:pt idx="40027">
                  <c:v>-2.2186299999999999E-2</c:v>
                </c:pt>
                <c:pt idx="40028">
                  <c:v>-4.5474100000000003E-2</c:v>
                </c:pt>
                <c:pt idx="40029">
                  <c:v>-5.3267500000000002E-2</c:v>
                </c:pt>
                <c:pt idx="40030">
                  <c:v>-3.9943699999999999E-2</c:v>
                </c:pt>
                <c:pt idx="40031">
                  <c:v>-2.3488999999999999E-2</c:v>
                </c:pt>
                <c:pt idx="40032">
                  <c:v>-4.8910099999999998E-2</c:v>
                </c:pt>
                <c:pt idx="40033">
                  <c:v>-2.7037599999999998E-2</c:v>
                </c:pt>
                <c:pt idx="40034">
                  <c:v>-2.2949199999999999E-2</c:v>
                </c:pt>
                <c:pt idx="40035">
                  <c:v>-2.7626999999999999E-2</c:v>
                </c:pt>
                <c:pt idx="40036">
                  <c:v>-3.9644199999999997E-2</c:v>
                </c:pt>
                <c:pt idx="40037">
                  <c:v>-4.8397099999999998E-2</c:v>
                </c:pt>
                <c:pt idx="40038">
                  <c:v>-2.5848400000000001E-2</c:v>
                </c:pt>
                <c:pt idx="40039">
                  <c:v>-3.1389199999999999E-2</c:v>
                </c:pt>
                <c:pt idx="40040">
                  <c:v>-5.3844500000000003E-2</c:v>
                </c:pt>
                <c:pt idx="40041">
                  <c:v>-4.9864800000000001E-2</c:v>
                </c:pt>
                <c:pt idx="40042">
                  <c:v>-2.2217799999999999E-2</c:v>
                </c:pt>
                <c:pt idx="40043">
                  <c:v>-2.79989E-2</c:v>
                </c:pt>
                <c:pt idx="40044">
                  <c:v>-4.0223099999999998E-2</c:v>
                </c:pt>
                <c:pt idx="40045">
                  <c:v>-2.97871E-2</c:v>
                </c:pt>
                <c:pt idx="40046">
                  <c:v>-2.11878E-2</c:v>
                </c:pt>
                <c:pt idx="40047">
                  <c:v>-3.0175199999999999E-2</c:v>
                </c:pt>
                <c:pt idx="40048">
                  <c:v>-2.0728099999999999E-2</c:v>
                </c:pt>
                <c:pt idx="40049">
                  <c:v>-4.1736599999999999E-2</c:v>
                </c:pt>
                <c:pt idx="40050">
                  <c:v>-1.5690800000000001E-2</c:v>
                </c:pt>
                <c:pt idx="40051">
                  <c:v>-3.2886499999999999E-2</c:v>
                </c:pt>
                <c:pt idx="40052">
                  <c:v>-2.5192300000000001E-2</c:v>
                </c:pt>
                <c:pt idx="40053">
                  <c:v>-3.8176500000000002E-2</c:v>
                </c:pt>
                <c:pt idx="40054">
                  <c:v>-1.8895100000000001E-2</c:v>
                </c:pt>
                <c:pt idx="40055">
                  <c:v>-3.4194000000000002E-2</c:v>
                </c:pt>
                <c:pt idx="40056">
                  <c:v>-3.0612E-2</c:v>
                </c:pt>
                <c:pt idx="40057">
                  <c:v>-4.1119599999999999E-2</c:v>
                </c:pt>
                <c:pt idx="40058">
                  <c:v>-4.3467499999999999E-2</c:v>
                </c:pt>
                <c:pt idx="40059">
                  <c:v>-2.2307400000000002E-2</c:v>
                </c:pt>
                <c:pt idx="40060">
                  <c:v>-3.7569999999999999E-2</c:v>
                </c:pt>
                <c:pt idx="40061">
                  <c:v>-2.5744400000000001E-2</c:v>
                </c:pt>
                <c:pt idx="40062">
                  <c:v>-3.51391E-2</c:v>
                </c:pt>
                <c:pt idx="40063">
                  <c:v>-2.6886E-2</c:v>
                </c:pt>
                <c:pt idx="40064">
                  <c:v>-5.1732100000000003E-2</c:v>
                </c:pt>
                <c:pt idx="40065">
                  <c:v>-4.4769299999999998E-2</c:v>
                </c:pt>
                <c:pt idx="40066">
                  <c:v>-5.0508499999999998E-2</c:v>
                </c:pt>
                <c:pt idx="40067">
                  <c:v>-3.1753499999999997E-2</c:v>
                </c:pt>
                <c:pt idx="40068">
                  <c:v>-4.9135199999999997E-2</c:v>
                </c:pt>
                <c:pt idx="40069">
                  <c:v>-4.5706700000000003E-2</c:v>
                </c:pt>
                <c:pt idx="40070">
                  <c:v>-4.4525099999999998E-2</c:v>
                </c:pt>
                <c:pt idx="40071">
                  <c:v>-4.1327500000000003E-2</c:v>
                </c:pt>
                <c:pt idx="40072">
                  <c:v>-5.16386E-2</c:v>
                </c:pt>
                <c:pt idx="40073">
                  <c:v>-4.7825800000000002E-2</c:v>
                </c:pt>
                <c:pt idx="40074">
                  <c:v>-5.5196799999999997E-2</c:v>
                </c:pt>
                <c:pt idx="40075">
                  <c:v>-5.4781900000000001E-2</c:v>
                </c:pt>
                <c:pt idx="40076">
                  <c:v>-2.9516199999999999E-2</c:v>
                </c:pt>
                <c:pt idx="40077">
                  <c:v>-5.6203799999999998E-2</c:v>
                </c:pt>
                <c:pt idx="40078">
                  <c:v>-3.6441800000000003E-2</c:v>
                </c:pt>
                <c:pt idx="40079">
                  <c:v>-4.1169200000000003E-2</c:v>
                </c:pt>
                <c:pt idx="40080">
                  <c:v>-3.3755300000000002E-2</c:v>
                </c:pt>
                <c:pt idx="40081">
                  <c:v>-4.2552899999999998E-2</c:v>
                </c:pt>
                <c:pt idx="40082">
                  <c:v>-3.6630599999999999E-2</c:v>
                </c:pt>
                <c:pt idx="40083">
                  <c:v>-2.58379E-2</c:v>
                </c:pt>
                <c:pt idx="40084">
                  <c:v>-3.7095099999999999E-2</c:v>
                </c:pt>
                <c:pt idx="40085">
                  <c:v>-3.8398700000000001E-2</c:v>
                </c:pt>
                <c:pt idx="40086">
                  <c:v>-5.0801300000000001E-2</c:v>
                </c:pt>
                <c:pt idx="40087">
                  <c:v>-3.1715399999999998E-2</c:v>
                </c:pt>
                <c:pt idx="40088">
                  <c:v>-4.2825700000000001E-2</c:v>
                </c:pt>
                <c:pt idx="40089">
                  <c:v>-3.66497E-2</c:v>
                </c:pt>
                <c:pt idx="40090">
                  <c:v>-4.6003299999999997E-2</c:v>
                </c:pt>
                <c:pt idx="40091">
                  <c:v>-4.9648299999999999E-2</c:v>
                </c:pt>
                <c:pt idx="40092">
                  <c:v>-3.0797000000000001E-2</c:v>
                </c:pt>
                <c:pt idx="40093">
                  <c:v>-4.8840500000000002E-2</c:v>
                </c:pt>
                <c:pt idx="40094">
                  <c:v>-5.9127800000000001E-2</c:v>
                </c:pt>
                <c:pt idx="40095">
                  <c:v>-2.4673500000000001E-2</c:v>
                </c:pt>
                <c:pt idx="40096">
                  <c:v>-2.8008499999999999E-2</c:v>
                </c:pt>
                <c:pt idx="40097">
                  <c:v>-6.2854800000000002E-2</c:v>
                </c:pt>
                <c:pt idx="40098">
                  <c:v>-4.4634800000000002E-2</c:v>
                </c:pt>
                <c:pt idx="40099">
                  <c:v>-1.79577E-2</c:v>
                </c:pt>
                <c:pt idx="40100">
                  <c:v>-2.37617E-2</c:v>
                </c:pt>
                <c:pt idx="40101">
                  <c:v>-4.9975400000000003E-2</c:v>
                </c:pt>
                <c:pt idx="40102">
                  <c:v>-4.1964500000000002E-2</c:v>
                </c:pt>
                <c:pt idx="40103">
                  <c:v>-3.4923599999999999E-2</c:v>
                </c:pt>
                <c:pt idx="40104">
                  <c:v>-3.92466E-2</c:v>
                </c:pt>
                <c:pt idx="40105">
                  <c:v>-3.6199599999999998E-2</c:v>
                </c:pt>
                <c:pt idx="40106">
                  <c:v>-6.0789099999999999E-2</c:v>
                </c:pt>
                <c:pt idx="40107">
                  <c:v>-3.8572299999999997E-2</c:v>
                </c:pt>
                <c:pt idx="40108">
                  <c:v>-3.1912799999999998E-2</c:v>
                </c:pt>
                <c:pt idx="40109">
                  <c:v>-5.7519000000000001E-2</c:v>
                </c:pt>
                <c:pt idx="40110">
                  <c:v>-5.7814600000000001E-2</c:v>
                </c:pt>
                <c:pt idx="40111">
                  <c:v>-4.07801E-2</c:v>
                </c:pt>
                <c:pt idx="40112">
                  <c:v>-5.3559299999999997E-2</c:v>
                </c:pt>
                <c:pt idx="40113">
                  <c:v>-4.0904000000000003E-2</c:v>
                </c:pt>
                <c:pt idx="40114">
                  <c:v>-5.5929199999999998E-2</c:v>
                </c:pt>
                <c:pt idx="40115">
                  <c:v>-3.4153900000000001E-2</c:v>
                </c:pt>
                <c:pt idx="40116">
                  <c:v>-4.0060999999999999E-2</c:v>
                </c:pt>
                <c:pt idx="40117">
                  <c:v>-3.1532299999999999E-2</c:v>
                </c:pt>
                <c:pt idx="40118">
                  <c:v>-3.4426699999999998E-2</c:v>
                </c:pt>
                <c:pt idx="40119">
                  <c:v>-2.5760700000000001E-2</c:v>
                </c:pt>
                <c:pt idx="40120">
                  <c:v>-3.5779999999999999E-2</c:v>
                </c:pt>
                <c:pt idx="40121">
                  <c:v>-3.7989599999999998E-2</c:v>
                </c:pt>
                <c:pt idx="40122">
                  <c:v>-2.8705600000000001E-2</c:v>
                </c:pt>
                <c:pt idx="40123">
                  <c:v>-2.7836799999999998E-2</c:v>
                </c:pt>
                <c:pt idx="40124">
                  <c:v>-3.47347E-2</c:v>
                </c:pt>
                <c:pt idx="40125">
                  <c:v>-4.4814100000000003E-2</c:v>
                </c:pt>
                <c:pt idx="40126">
                  <c:v>-2.47917E-2</c:v>
                </c:pt>
                <c:pt idx="40127">
                  <c:v>-4.0144899999999997E-2</c:v>
                </c:pt>
                <c:pt idx="40128">
                  <c:v>-2.9418E-2</c:v>
                </c:pt>
                <c:pt idx="40129">
                  <c:v>-3.67298E-2</c:v>
                </c:pt>
                <c:pt idx="40130">
                  <c:v>-3.5423299999999998E-2</c:v>
                </c:pt>
                <c:pt idx="40131">
                  <c:v>-3.9991400000000003E-2</c:v>
                </c:pt>
                <c:pt idx="40132">
                  <c:v>-3.5572100000000002E-2</c:v>
                </c:pt>
                <c:pt idx="40133">
                  <c:v>-2.7776700000000001E-2</c:v>
                </c:pt>
                <c:pt idx="40134">
                  <c:v>-3.5451900000000001E-2</c:v>
                </c:pt>
                <c:pt idx="40135">
                  <c:v>-3.42808E-2</c:v>
                </c:pt>
                <c:pt idx="40136">
                  <c:v>-3.73859E-2</c:v>
                </c:pt>
                <c:pt idx="40137">
                  <c:v>-3.0320199999999999E-2</c:v>
                </c:pt>
                <c:pt idx="40138">
                  <c:v>-4.0787700000000003E-2</c:v>
                </c:pt>
                <c:pt idx="40139">
                  <c:v>-4.1297E-2</c:v>
                </c:pt>
                <c:pt idx="40140">
                  <c:v>-4.5973800000000002E-2</c:v>
                </c:pt>
                <c:pt idx="40141">
                  <c:v>-3.40395E-2</c:v>
                </c:pt>
                <c:pt idx="40142">
                  <c:v>-4.1613600000000001E-2</c:v>
                </c:pt>
                <c:pt idx="40143">
                  <c:v>-4.3776500000000003E-2</c:v>
                </c:pt>
                <c:pt idx="40144">
                  <c:v>-3.6485700000000003E-2</c:v>
                </c:pt>
                <c:pt idx="40145">
                  <c:v>-4.5487399999999997E-2</c:v>
                </c:pt>
                <c:pt idx="40146">
                  <c:v>-5.8563200000000003E-2</c:v>
                </c:pt>
                <c:pt idx="40147">
                  <c:v>-3.77674E-2</c:v>
                </c:pt>
                <c:pt idx="40148">
                  <c:v>-2.6755299999999999E-2</c:v>
                </c:pt>
                <c:pt idx="40149">
                  <c:v>-4.4947599999999997E-2</c:v>
                </c:pt>
                <c:pt idx="40150">
                  <c:v>-4.4922799999999999E-2</c:v>
                </c:pt>
                <c:pt idx="40151">
                  <c:v>-3.06482E-2</c:v>
                </c:pt>
                <c:pt idx="40152">
                  <c:v>-3.36657E-2</c:v>
                </c:pt>
                <c:pt idx="40153">
                  <c:v>-1.5943499999999999E-2</c:v>
                </c:pt>
                <c:pt idx="40154">
                  <c:v>-3.9878799999999999E-2</c:v>
                </c:pt>
                <c:pt idx="40155">
                  <c:v>-4.1050000000000003E-2</c:v>
                </c:pt>
                <c:pt idx="40156">
                  <c:v>-3.8113599999999997E-2</c:v>
                </c:pt>
                <c:pt idx="40157">
                  <c:v>-2.74019E-2</c:v>
                </c:pt>
                <c:pt idx="40158">
                  <c:v>-3.0888599999999999E-2</c:v>
                </c:pt>
                <c:pt idx="40159">
                  <c:v>-3.6917699999999998E-2</c:v>
                </c:pt>
                <c:pt idx="40160">
                  <c:v>-4.7097199999999999E-2</c:v>
                </c:pt>
                <c:pt idx="40161">
                  <c:v>-4.5778300000000001E-2</c:v>
                </c:pt>
                <c:pt idx="40162">
                  <c:v>-3.3976600000000003E-2</c:v>
                </c:pt>
                <c:pt idx="40163">
                  <c:v>-3.1537999999999997E-2</c:v>
                </c:pt>
                <c:pt idx="40164">
                  <c:v>-4.8618300000000003E-2</c:v>
                </c:pt>
                <c:pt idx="40165">
                  <c:v>-4.7916399999999998E-2</c:v>
                </c:pt>
                <c:pt idx="40166">
                  <c:v>-2.93694E-2</c:v>
                </c:pt>
                <c:pt idx="40167">
                  <c:v>-4.46854E-2</c:v>
                </c:pt>
                <c:pt idx="40168">
                  <c:v>-2.58865E-2</c:v>
                </c:pt>
                <c:pt idx="40169">
                  <c:v>-3.2707199999999999E-2</c:v>
                </c:pt>
                <c:pt idx="40170">
                  <c:v>-4.7083899999999998E-2</c:v>
                </c:pt>
                <c:pt idx="40171">
                  <c:v>-3.3641799999999999E-2</c:v>
                </c:pt>
                <c:pt idx="40172">
                  <c:v>-2.56195E-2</c:v>
                </c:pt>
                <c:pt idx="40173">
                  <c:v>-4.743E-2</c:v>
                </c:pt>
                <c:pt idx="40174">
                  <c:v>-3.8826899999999998E-2</c:v>
                </c:pt>
                <c:pt idx="40175">
                  <c:v>-3.64342E-2</c:v>
                </c:pt>
                <c:pt idx="40176">
                  <c:v>-4.5972800000000001E-2</c:v>
                </c:pt>
                <c:pt idx="40177">
                  <c:v>-4.5327199999999998E-2</c:v>
                </c:pt>
                <c:pt idx="40178">
                  <c:v>-3.72124E-2</c:v>
                </c:pt>
                <c:pt idx="40179">
                  <c:v>-3.9761499999999998E-2</c:v>
                </c:pt>
                <c:pt idx="40180">
                  <c:v>-4.1464800000000003E-2</c:v>
                </c:pt>
                <c:pt idx="40181">
                  <c:v>-1.6638799999999999E-2</c:v>
                </c:pt>
                <c:pt idx="40182">
                  <c:v>-4.6157799999999999E-2</c:v>
                </c:pt>
                <c:pt idx="40183">
                  <c:v>-2.74334E-2</c:v>
                </c:pt>
                <c:pt idx="40184">
                  <c:v>-4.62961E-2</c:v>
                </c:pt>
                <c:pt idx="40185">
                  <c:v>-2.2088099999999999E-2</c:v>
                </c:pt>
                <c:pt idx="40186">
                  <c:v>-3.6691700000000001E-2</c:v>
                </c:pt>
                <c:pt idx="40187">
                  <c:v>-2.6898399999999999E-2</c:v>
                </c:pt>
                <c:pt idx="40188">
                  <c:v>-2.69146E-2</c:v>
                </c:pt>
                <c:pt idx="40189">
                  <c:v>-3.6796599999999999E-2</c:v>
                </c:pt>
                <c:pt idx="40190">
                  <c:v>-1.9948E-2</c:v>
                </c:pt>
                <c:pt idx="40191">
                  <c:v>-3.8041100000000001E-2</c:v>
                </c:pt>
                <c:pt idx="40192">
                  <c:v>-2.23789E-2</c:v>
                </c:pt>
                <c:pt idx="40193">
                  <c:v>-3.02048E-2</c:v>
                </c:pt>
                <c:pt idx="40194">
                  <c:v>-3.6683100000000003E-2</c:v>
                </c:pt>
                <c:pt idx="40195">
                  <c:v>-2.70128E-2</c:v>
                </c:pt>
                <c:pt idx="40196">
                  <c:v>-1.57652E-2</c:v>
                </c:pt>
                <c:pt idx="40197">
                  <c:v>-2.90499E-2</c:v>
                </c:pt>
                <c:pt idx="40198">
                  <c:v>-3.3332800000000003E-2</c:v>
                </c:pt>
                <c:pt idx="40199">
                  <c:v>-1.15499E-2</c:v>
                </c:pt>
                <c:pt idx="40200">
                  <c:v>-7.2002400000000001E-3</c:v>
                </c:pt>
                <c:pt idx="40201">
                  <c:v>-3.2467799999999998E-2</c:v>
                </c:pt>
                <c:pt idx="40202">
                  <c:v>-3.39975E-2</c:v>
                </c:pt>
                <c:pt idx="40203">
                  <c:v>-1.6956300000000001E-2</c:v>
                </c:pt>
                <c:pt idx="40204">
                  <c:v>-1.2947999999999999E-2</c:v>
                </c:pt>
                <c:pt idx="40205">
                  <c:v>-1.6966800000000001E-2</c:v>
                </c:pt>
                <c:pt idx="40206">
                  <c:v>-4.4589999999999998E-2</c:v>
                </c:pt>
                <c:pt idx="40207">
                  <c:v>-9.6445100000000002E-3</c:v>
                </c:pt>
                <c:pt idx="40208">
                  <c:v>-3.5164800000000003E-2</c:v>
                </c:pt>
                <c:pt idx="40209">
                  <c:v>-2.0742400000000002E-3</c:v>
                </c:pt>
                <c:pt idx="40210">
                  <c:v>-6.67667E-3</c:v>
                </c:pt>
                <c:pt idx="40211">
                  <c:v>-1.08118E-2</c:v>
                </c:pt>
                <c:pt idx="40212">
                  <c:v>-1.8622400000000001E-2</c:v>
                </c:pt>
                <c:pt idx="40213">
                  <c:v>-2.1402399999999999E-2</c:v>
                </c:pt>
                <c:pt idx="40214">
                  <c:v>-2.9573400000000001E-3</c:v>
                </c:pt>
                <c:pt idx="40215">
                  <c:v>-2.6764900000000001E-2</c:v>
                </c:pt>
                <c:pt idx="40216">
                  <c:v>-1.9482599999999999E-2</c:v>
                </c:pt>
                <c:pt idx="40217">
                  <c:v>-1.41706E-2</c:v>
                </c:pt>
                <c:pt idx="40218">
                  <c:v>-4.7187799999999997E-3</c:v>
                </c:pt>
                <c:pt idx="40219">
                  <c:v>-2.1689400000000001E-2</c:v>
                </c:pt>
                <c:pt idx="40220">
                  <c:v>-4.91619E-3</c:v>
                </c:pt>
                <c:pt idx="40221">
                  <c:v>-1.7907099999999999E-2</c:v>
                </c:pt>
                <c:pt idx="40222">
                  <c:v>6.4248999999999999E-3</c:v>
                </c:pt>
                <c:pt idx="40223">
                  <c:v>2.41566E-3</c:v>
                </c:pt>
                <c:pt idx="40224">
                  <c:v>-7.0257200000000001E-3</c:v>
                </c:pt>
                <c:pt idx="40225">
                  <c:v>-2.0854899999999999E-2</c:v>
                </c:pt>
                <c:pt idx="40226">
                  <c:v>-7.1764000000000003E-3</c:v>
                </c:pt>
                <c:pt idx="40227">
                  <c:v>-8.1624999999999996E-3</c:v>
                </c:pt>
                <c:pt idx="40228">
                  <c:v>-8.0385200000000004E-3</c:v>
                </c:pt>
                <c:pt idx="40229">
                  <c:v>9.1581300000000004E-3</c:v>
                </c:pt>
                <c:pt idx="40230">
                  <c:v>-4.9648299999999999E-3</c:v>
                </c:pt>
                <c:pt idx="40231">
                  <c:v>-1.8882799999999999E-4</c:v>
                </c:pt>
                <c:pt idx="40232">
                  <c:v>-6.4849900000000004E-3</c:v>
                </c:pt>
                <c:pt idx="40233">
                  <c:v>-9.7084000000000005E-4</c:v>
                </c:pt>
                <c:pt idx="40234">
                  <c:v>-1.7955800000000001E-2</c:v>
                </c:pt>
                <c:pt idx="40235">
                  <c:v>-5.1441200000000003E-3</c:v>
                </c:pt>
                <c:pt idx="40236">
                  <c:v>3.3378599999999998E-4</c:v>
                </c:pt>
                <c:pt idx="40237">
                  <c:v>-1.17102E-2</c:v>
                </c:pt>
                <c:pt idx="40238">
                  <c:v>5.3138700000000001E-3</c:v>
                </c:pt>
                <c:pt idx="40239">
                  <c:v>3.47519E-3</c:v>
                </c:pt>
                <c:pt idx="40240">
                  <c:v>7.52449E-3</c:v>
                </c:pt>
                <c:pt idx="40241">
                  <c:v>9.8361999999999998E-3</c:v>
                </c:pt>
                <c:pt idx="40242">
                  <c:v>-1.4938399999999999E-2</c:v>
                </c:pt>
                <c:pt idx="40243">
                  <c:v>1.8453600000000001E-3</c:v>
                </c:pt>
                <c:pt idx="40244">
                  <c:v>1.8550899999999999E-2</c:v>
                </c:pt>
                <c:pt idx="40245">
                  <c:v>9.8104500000000001E-3</c:v>
                </c:pt>
                <c:pt idx="40246">
                  <c:v>-1.24178E-2</c:v>
                </c:pt>
                <c:pt idx="40247">
                  <c:v>-1.1255299999999999E-2</c:v>
                </c:pt>
                <c:pt idx="40248">
                  <c:v>2.3971599999999999E-2</c:v>
                </c:pt>
                <c:pt idx="40249">
                  <c:v>4.6253199999999998E-4</c:v>
                </c:pt>
                <c:pt idx="40250">
                  <c:v>-3.0479399999999999E-3</c:v>
                </c:pt>
                <c:pt idx="40251">
                  <c:v>-8.6937000000000004E-3</c:v>
                </c:pt>
                <c:pt idx="40252">
                  <c:v>-4.5738200000000001E-3</c:v>
                </c:pt>
                <c:pt idx="40253">
                  <c:v>-8.6307499999999995E-3</c:v>
                </c:pt>
                <c:pt idx="40254">
                  <c:v>-1.0863299999999999E-2</c:v>
                </c:pt>
                <c:pt idx="40255">
                  <c:v>1.36185E-3</c:v>
                </c:pt>
                <c:pt idx="40256">
                  <c:v>-1.2826000000000001E-2</c:v>
                </c:pt>
                <c:pt idx="40257">
                  <c:v>-1.4718999999999999E-2</c:v>
                </c:pt>
                <c:pt idx="40258">
                  <c:v>-1.93405E-2</c:v>
                </c:pt>
                <c:pt idx="40259">
                  <c:v>-2.43092E-3</c:v>
                </c:pt>
                <c:pt idx="40260">
                  <c:v>-1.6493799999999999E-2</c:v>
                </c:pt>
                <c:pt idx="40261">
                  <c:v>-2.8731300000000001E-2</c:v>
                </c:pt>
                <c:pt idx="40262">
                  <c:v>-2.08349E-2</c:v>
                </c:pt>
                <c:pt idx="40263">
                  <c:v>1.7404600000000001E-3</c:v>
                </c:pt>
                <c:pt idx="40264">
                  <c:v>-5.9671400000000001E-3</c:v>
                </c:pt>
                <c:pt idx="40265">
                  <c:v>-9.4585399999999997E-3</c:v>
                </c:pt>
                <c:pt idx="40266">
                  <c:v>2.10686E-2</c:v>
                </c:pt>
                <c:pt idx="40267">
                  <c:v>6.6413899999999996E-3</c:v>
                </c:pt>
                <c:pt idx="40268">
                  <c:v>-1.2364399999999999E-2</c:v>
                </c:pt>
                <c:pt idx="40269">
                  <c:v>-2.9258700000000001E-3</c:v>
                </c:pt>
                <c:pt idx="40270">
                  <c:v>-8.6069100000000006E-3</c:v>
                </c:pt>
                <c:pt idx="40271">
                  <c:v>3.3388100000000002E-3</c:v>
                </c:pt>
                <c:pt idx="40272">
                  <c:v>-1.06049E-2</c:v>
                </c:pt>
                <c:pt idx="40273">
                  <c:v>4.1179700000000003E-3</c:v>
                </c:pt>
                <c:pt idx="40274">
                  <c:v>-4.9018900000000003E-4</c:v>
                </c:pt>
                <c:pt idx="40275">
                  <c:v>-7.5655000000000002E-3</c:v>
                </c:pt>
                <c:pt idx="40276">
                  <c:v>3.1661999999999999E-4</c:v>
                </c:pt>
                <c:pt idx="40277">
                  <c:v>-1.6544300000000001E-2</c:v>
                </c:pt>
                <c:pt idx="40278">
                  <c:v>-1.2149800000000001E-2</c:v>
                </c:pt>
                <c:pt idx="40279">
                  <c:v>-1.2722000000000001E-2</c:v>
                </c:pt>
                <c:pt idx="40280">
                  <c:v>-4.7836299999999997E-3</c:v>
                </c:pt>
                <c:pt idx="40281">
                  <c:v>-1.37634E-2</c:v>
                </c:pt>
                <c:pt idx="40282">
                  <c:v>-2.8257399999999998E-2</c:v>
                </c:pt>
                <c:pt idx="40283">
                  <c:v>-5.28336E-3</c:v>
                </c:pt>
                <c:pt idx="40284">
                  <c:v>-1.1484100000000001E-2</c:v>
                </c:pt>
                <c:pt idx="40285">
                  <c:v>-2.88916E-2</c:v>
                </c:pt>
                <c:pt idx="40286">
                  <c:v>-1.05705E-2</c:v>
                </c:pt>
                <c:pt idx="40287">
                  <c:v>5.6390800000000003E-3</c:v>
                </c:pt>
                <c:pt idx="40288">
                  <c:v>-9.5357900000000006E-3</c:v>
                </c:pt>
                <c:pt idx="40289">
                  <c:v>-2.1033300000000001E-2</c:v>
                </c:pt>
                <c:pt idx="40290">
                  <c:v>1.3494500000000001E-3</c:v>
                </c:pt>
                <c:pt idx="40291">
                  <c:v>-2.3326900000000001E-3</c:v>
                </c:pt>
                <c:pt idx="40292">
                  <c:v>-1.4038099999999999E-3</c:v>
                </c:pt>
                <c:pt idx="40293">
                  <c:v>-1.0006900000000001E-2</c:v>
                </c:pt>
                <c:pt idx="40294">
                  <c:v>-2.4160399999999999E-2</c:v>
                </c:pt>
                <c:pt idx="40295">
                  <c:v>-5.0573299999999996E-3</c:v>
                </c:pt>
                <c:pt idx="40296">
                  <c:v>1.3016700000000001E-2</c:v>
                </c:pt>
                <c:pt idx="40297">
                  <c:v>1.8464100000000001E-2</c:v>
                </c:pt>
                <c:pt idx="40298">
                  <c:v>-2.3732199999999998E-2</c:v>
                </c:pt>
                <c:pt idx="40299">
                  <c:v>-7.6227200000000004E-3</c:v>
                </c:pt>
                <c:pt idx="40300">
                  <c:v>-8.8548700000000008E-3</c:v>
                </c:pt>
                <c:pt idx="40301">
                  <c:v>1.60532E-2</c:v>
                </c:pt>
                <c:pt idx="40302">
                  <c:v>-3.0679700000000002E-3</c:v>
                </c:pt>
                <c:pt idx="40303">
                  <c:v>-1.2269E-2</c:v>
                </c:pt>
                <c:pt idx="40304">
                  <c:v>-5.5704099999999996E-3</c:v>
                </c:pt>
                <c:pt idx="40305">
                  <c:v>-3.2377199999999999E-3</c:v>
                </c:pt>
                <c:pt idx="40306">
                  <c:v>2.882E-3</c:v>
                </c:pt>
                <c:pt idx="40307">
                  <c:v>-6.2084200000000001E-3</c:v>
                </c:pt>
                <c:pt idx="40308">
                  <c:v>2.5663399999999999E-3</c:v>
                </c:pt>
                <c:pt idx="40309">
                  <c:v>-5.1040599999999997E-3</c:v>
                </c:pt>
                <c:pt idx="40310">
                  <c:v>1.0946300000000001E-2</c:v>
                </c:pt>
                <c:pt idx="40311">
                  <c:v>-3.3254600000000001E-3</c:v>
                </c:pt>
                <c:pt idx="40312">
                  <c:v>3.1337700000000001E-3</c:v>
                </c:pt>
                <c:pt idx="40313">
                  <c:v>6.4897499999999999E-3</c:v>
                </c:pt>
                <c:pt idx="40314">
                  <c:v>4.78649E-3</c:v>
                </c:pt>
                <c:pt idx="40315">
                  <c:v>8.8958700000000002E-3</c:v>
                </c:pt>
                <c:pt idx="40316">
                  <c:v>-4.3125200000000002E-3</c:v>
                </c:pt>
                <c:pt idx="40317">
                  <c:v>1.5406599999999999E-2</c:v>
                </c:pt>
                <c:pt idx="40318">
                  <c:v>1.96495E-2</c:v>
                </c:pt>
                <c:pt idx="40319">
                  <c:v>1.3587E-2</c:v>
                </c:pt>
                <c:pt idx="40320">
                  <c:v>4.46606E-3</c:v>
                </c:pt>
                <c:pt idx="40321">
                  <c:v>2.3709299999999999E-2</c:v>
                </c:pt>
                <c:pt idx="40322">
                  <c:v>2.2740400000000001E-2</c:v>
                </c:pt>
                <c:pt idx="40323">
                  <c:v>1.15681E-2</c:v>
                </c:pt>
                <c:pt idx="40324">
                  <c:v>2.3428000000000001E-2</c:v>
                </c:pt>
                <c:pt idx="40325">
                  <c:v>2.25039E-2</c:v>
                </c:pt>
                <c:pt idx="40326">
                  <c:v>1.23167E-2</c:v>
                </c:pt>
                <c:pt idx="40327">
                  <c:v>6.1807600000000004E-3</c:v>
                </c:pt>
                <c:pt idx="40328">
                  <c:v>1.8958099999999999E-2</c:v>
                </c:pt>
                <c:pt idx="40329">
                  <c:v>2.2557299999999999E-2</c:v>
                </c:pt>
                <c:pt idx="40330">
                  <c:v>7.1611399999999999E-3</c:v>
                </c:pt>
                <c:pt idx="40331">
                  <c:v>1.0187099999999999E-2</c:v>
                </c:pt>
                <c:pt idx="40332">
                  <c:v>1.51205E-2</c:v>
                </c:pt>
                <c:pt idx="40333">
                  <c:v>2.9563900000000001E-3</c:v>
                </c:pt>
                <c:pt idx="40334">
                  <c:v>1.99604E-2</c:v>
                </c:pt>
                <c:pt idx="40335">
                  <c:v>3.26538E-3</c:v>
                </c:pt>
                <c:pt idx="40336">
                  <c:v>1.4185E-2</c:v>
                </c:pt>
                <c:pt idx="40337">
                  <c:v>-3.0841800000000002E-3</c:v>
                </c:pt>
                <c:pt idx="40338">
                  <c:v>1.0280599999999999E-3</c:v>
                </c:pt>
                <c:pt idx="40339">
                  <c:v>8.8300700000000006E-3</c:v>
                </c:pt>
                <c:pt idx="40340">
                  <c:v>1.03178E-2</c:v>
                </c:pt>
                <c:pt idx="40341">
                  <c:v>8.5296599999999997E-3</c:v>
                </c:pt>
                <c:pt idx="40342">
                  <c:v>2.6193600000000001E-2</c:v>
                </c:pt>
                <c:pt idx="40343">
                  <c:v>3.9745299999999997E-2</c:v>
                </c:pt>
                <c:pt idx="40344">
                  <c:v>1.2156500000000001E-2</c:v>
                </c:pt>
                <c:pt idx="40345">
                  <c:v>2.22206E-2</c:v>
                </c:pt>
                <c:pt idx="40346">
                  <c:v>2.5695800000000001E-2</c:v>
                </c:pt>
                <c:pt idx="40347">
                  <c:v>2.4686799999999998E-2</c:v>
                </c:pt>
                <c:pt idx="40348">
                  <c:v>-1.2455000000000001E-3</c:v>
                </c:pt>
                <c:pt idx="40349">
                  <c:v>3.39222E-3</c:v>
                </c:pt>
                <c:pt idx="40350">
                  <c:v>2.50025E-2</c:v>
                </c:pt>
                <c:pt idx="40351">
                  <c:v>4.7305100000000003E-2</c:v>
                </c:pt>
                <c:pt idx="40352" formatCode="0.00E+00">
                  <c:v>2.528E-2</c:v>
                </c:pt>
                <c:pt idx="40353">
                  <c:v>2.1315600000000001E-2</c:v>
                </c:pt>
                <c:pt idx="40354">
                  <c:v>2.2872900000000002E-2</c:v>
                </c:pt>
                <c:pt idx="40355">
                  <c:v>9.6759800000000007E-3</c:v>
                </c:pt>
                <c:pt idx="40356">
                  <c:v>2.4629600000000001E-2</c:v>
                </c:pt>
                <c:pt idx="40357">
                  <c:v>6.9809E-3</c:v>
                </c:pt>
                <c:pt idx="40358">
                  <c:v>1.1000599999999999E-2</c:v>
                </c:pt>
                <c:pt idx="40359">
                  <c:v>5.1526999999999996E-3</c:v>
                </c:pt>
                <c:pt idx="40360">
                  <c:v>2.1612200000000002E-2</c:v>
                </c:pt>
                <c:pt idx="40361">
                  <c:v>-5.8164599999999999E-3</c:v>
                </c:pt>
                <c:pt idx="40362">
                  <c:v>4.3353999999999997E-3</c:v>
                </c:pt>
                <c:pt idx="40363">
                  <c:v>1.31311E-2</c:v>
                </c:pt>
                <c:pt idx="40364">
                  <c:v>1.6062699999999999E-2</c:v>
                </c:pt>
                <c:pt idx="40365">
                  <c:v>-6.6061000000000002E-3</c:v>
                </c:pt>
                <c:pt idx="40366">
                  <c:v>-1.0567699999999999E-2</c:v>
                </c:pt>
                <c:pt idx="40367">
                  <c:v>2.5623300000000002E-2</c:v>
                </c:pt>
                <c:pt idx="40368">
                  <c:v>1.47753E-2</c:v>
                </c:pt>
                <c:pt idx="40369">
                  <c:v>1.1262899999999999E-2</c:v>
                </c:pt>
                <c:pt idx="40370">
                  <c:v>7.7524200000000003E-3</c:v>
                </c:pt>
                <c:pt idx="40371">
                  <c:v>4.1946400000000002E-2</c:v>
                </c:pt>
                <c:pt idx="40372">
                  <c:v>4.7763800000000002E-2</c:v>
                </c:pt>
                <c:pt idx="40373">
                  <c:v>1.7634400000000001E-2</c:v>
                </c:pt>
                <c:pt idx="40374">
                  <c:v>2.5937100000000001E-2</c:v>
                </c:pt>
                <c:pt idx="40375">
                  <c:v>3.1547499999999999E-2</c:v>
                </c:pt>
                <c:pt idx="40376">
                  <c:v>3.1776400000000003E-2</c:v>
                </c:pt>
                <c:pt idx="40377">
                  <c:v>1.45311E-2</c:v>
                </c:pt>
                <c:pt idx="40378">
                  <c:v>8.0709500000000003E-3</c:v>
                </c:pt>
                <c:pt idx="40379">
                  <c:v>1.7240499999999999E-2</c:v>
                </c:pt>
                <c:pt idx="40380">
                  <c:v>3.1010599999999999E-2</c:v>
                </c:pt>
                <c:pt idx="40381">
                  <c:v>2.2979699999999999E-2</c:v>
                </c:pt>
                <c:pt idx="40382">
                  <c:v>1.7532300000000001E-2</c:v>
                </c:pt>
                <c:pt idx="40383">
                  <c:v>7.9536399999999997E-3</c:v>
                </c:pt>
                <c:pt idx="40384">
                  <c:v>2.9023199999999999E-2</c:v>
                </c:pt>
                <c:pt idx="40385">
                  <c:v>2.34451E-2</c:v>
                </c:pt>
                <c:pt idx="40386">
                  <c:v>1.3586000000000001E-2</c:v>
                </c:pt>
                <c:pt idx="40387">
                  <c:v>1.52617E-2</c:v>
                </c:pt>
                <c:pt idx="40388">
                  <c:v>2.2032699999999999E-2</c:v>
                </c:pt>
                <c:pt idx="40389">
                  <c:v>1.37882E-2</c:v>
                </c:pt>
                <c:pt idx="40390">
                  <c:v>2.1586399999999999E-2</c:v>
                </c:pt>
                <c:pt idx="40391">
                  <c:v>2.88343E-2</c:v>
                </c:pt>
                <c:pt idx="40392">
                  <c:v>3.61509E-2</c:v>
                </c:pt>
                <c:pt idx="40393">
                  <c:v>3.1446500000000002E-2</c:v>
                </c:pt>
                <c:pt idx="40394">
                  <c:v>2.54478E-2</c:v>
                </c:pt>
                <c:pt idx="40395">
                  <c:v>2.7240799999999999E-2</c:v>
                </c:pt>
                <c:pt idx="40396">
                  <c:v>2.8142899999999998E-2</c:v>
                </c:pt>
                <c:pt idx="40397">
                  <c:v>1.28031E-2</c:v>
                </c:pt>
                <c:pt idx="40398">
                  <c:v>2.8842900000000001E-2</c:v>
                </c:pt>
                <c:pt idx="40399">
                  <c:v>2.9971100000000001E-2</c:v>
                </c:pt>
                <c:pt idx="40400">
                  <c:v>2.39172E-2</c:v>
                </c:pt>
                <c:pt idx="40401">
                  <c:v>3.9994200000000001E-2</c:v>
                </c:pt>
                <c:pt idx="40402">
                  <c:v>2.8558699999999999E-2</c:v>
                </c:pt>
                <c:pt idx="40403">
                  <c:v>2.3301100000000002E-2</c:v>
                </c:pt>
                <c:pt idx="40404">
                  <c:v>1.8653900000000001E-2</c:v>
                </c:pt>
                <c:pt idx="40405">
                  <c:v>1.5800499999999999E-2</c:v>
                </c:pt>
                <c:pt idx="40406">
                  <c:v>1.4482500000000001E-2</c:v>
                </c:pt>
                <c:pt idx="40407">
                  <c:v>1.35975E-2</c:v>
                </c:pt>
                <c:pt idx="40408">
                  <c:v>1.53866E-2</c:v>
                </c:pt>
                <c:pt idx="40409">
                  <c:v>1.0262500000000001E-2</c:v>
                </c:pt>
                <c:pt idx="40410">
                  <c:v>1.5748999999999999E-2</c:v>
                </c:pt>
                <c:pt idx="40411">
                  <c:v>2.1287E-2</c:v>
                </c:pt>
                <c:pt idx="40412">
                  <c:v>2.3562400000000001E-2</c:v>
                </c:pt>
                <c:pt idx="40413">
                  <c:v>1.48678E-2</c:v>
                </c:pt>
                <c:pt idx="40414">
                  <c:v>8.2664499999999998E-3</c:v>
                </c:pt>
                <c:pt idx="40415">
                  <c:v>1.68161E-2</c:v>
                </c:pt>
                <c:pt idx="40416">
                  <c:v>2.6381499999999999E-2</c:v>
                </c:pt>
                <c:pt idx="40417">
                  <c:v>-4.3773700000000002E-3</c:v>
                </c:pt>
                <c:pt idx="40418">
                  <c:v>-2.2487599999999998E-3</c:v>
                </c:pt>
                <c:pt idx="40419">
                  <c:v>2.9051799999999999E-2</c:v>
                </c:pt>
                <c:pt idx="40420">
                  <c:v>2.54793E-2</c:v>
                </c:pt>
                <c:pt idx="40421">
                  <c:v>9.0246200000000006E-3</c:v>
                </c:pt>
                <c:pt idx="40422">
                  <c:v>1.93586E-2</c:v>
                </c:pt>
                <c:pt idx="40423">
                  <c:v>3.2420200000000003E-2</c:v>
                </c:pt>
                <c:pt idx="40424">
                  <c:v>1.2167900000000001E-2</c:v>
                </c:pt>
                <c:pt idx="40425">
                  <c:v>1.0842299999999999E-2</c:v>
                </c:pt>
                <c:pt idx="40426">
                  <c:v>1.5486700000000001E-2</c:v>
                </c:pt>
                <c:pt idx="40427">
                  <c:v>1.41201E-2</c:v>
                </c:pt>
                <c:pt idx="40428">
                  <c:v>3.1574199999999997E-2</c:v>
                </c:pt>
                <c:pt idx="40429">
                  <c:v>1.10703E-2</c:v>
                </c:pt>
                <c:pt idx="40430">
                  <c:v>2.2941599999999999E-2</c:v>
                </c:pt>
                <c:pt idx="40431">
                  <c:v>2.2171E-2</c:v>
                </c:pt>
                <c:pt idx="40432">
                  <c:v>2.4772599999999999E-2</c:v>
                </c:pt>
                <c:pt idx="40433">
                  <c:v>1.17397E-2</c:v>
                </c:pt>
                <c:pt idx="40434">
                  <c:v>1.42889E-2</c:v>
                </c:pt>
                <c:pt idx="40435">
                  <c:v>2.4624799999999999E-2</c:v>
                </c:pt>
                <c:pt idx="40436">
                  <c:v>3.7718799999999997E-2</c:v>
                </c:pt>
                <c:pt idx="40437">
                  <c:v>2.7846300000000001E-2</c:v>
                </c:pt>
                <c:pt idx="40438">
                  <c:v>1.31836E-2</c:v>
                </c:pt>
                <c:pt idx="40439">
                  <c:v>5.1641500000000002E-3</c:v>
                </c:pt>
                <c:pt idx="40440">
                  <c:v>2.49319E-2</c:v>
                </c:pt>
                <c:pt idx="40441">
                  <c:v>1.2570400000000001E-2</c:v>
                </c:pt>
                <c:pt idx="40442">
                  <c:v>-9.9821100000000006E-3</c:v>
                </c:pt>
                <c:pt idx="40443">
                  <c:v>2.3414600000000001E-2</c:v>
                </c:pt>
                <c:pt idx="40444">
                  <c:v>1.46856E-2</c:v>
                </c:pt>
                <c:pt idx="40445">
                  <c:v>7.8010600000000003E-3</c:v>
                </c:pt>
                <c:pt idx="40446">
                  <c:v>2.1618800000000001E-2</c:v>
                </c:pt>
                <c:pt idx="40447">
                  <c:v>7.7257200000000002E-3</c:v>
                </c:pt>
                <c:pt idx="40448">
                  <c:v>3.1225200000000002E-2</c:v>
                </c:pt>
                <c:pt idx="40449">
                  <c:v>2.1077200000000001E-2</c:v>
                </c:pt>
                <c:pt idx="40450">
                  <c:v>1.0397E-2</c:v>
                </c:pt>
                <c:pt idx="40451">
                  <c:v>8.1911099999999997E-3</c:v>
                </c:pt>
                <c:pt idx="40452">
                  <c:v>3.3273700000000003E-2</c:v>
                </c:pt>
                <c:pt idx="40453">
                  <c:v>2.75555E-2</c:v>
                </c:pt>
                <c:pt idx="40454">
                  <c:v>1.1897100000000001E-2</c:v>
                </c:pt>
                <c:pt idx="40455">
                  <c:v>9.8972299999999999E-3</c:v>
                </c:pt>
                <c:pt idx="40456">
                  <c:v>1.28927E-2</c:v>
                </c:pt>
                <c:pt idx="40457">
                  <c:v>2.55756E-2</c:v>
                </c:pt>
                <c:pt idx="40458">
                  <c:v>2.1038100000000001E-2</c:v>
                </c:pt>
                <c:pt idx="40459">
                  <c:v>2.9026E-2</c:v>
                </c:pt>
                <c:pt idx="40460">
                  <c:v>2.6643799999999999E-2</c:v>
                </c:pt>
                <c:pt idx="40461">
                  <c:v>3.2231299999999997E-2</c:v>
                </c:pt>
                <c:pt idx="40462">
                  <c:v>1.6667399999999999E-2</c:v>
                </c:pt>
                <c:pt idx="40463">
                  <c:v>2.83985E-2</c:v>
                </c:pt>
                <c:pt idx="40464">
                  <c:v>2.7813000000000001E-2</c:v>
                </c:pt>
                <c:pt idx="40465">
                  <c:v>3.3980400000000001E-2</c:v>
                </c:pt>
                <c:pt idx="40466">
                  <c:v>1.5248299999999999E-2</c:v>
                </c:pt>
                <c:pt idx="40467">
                  <c:v>2.5086399999999998E-2</c:v>
                </c:pt>
                <c:pt idx="40468">
                  <c:v>5.3866400000000002E-2</c:v>
                </c:pt>
                <c:pt idx="40469">
                  <c:v>2.1316499999999999E-2</c:v>
                </c:pt>
                <c:pt idx="40470">
                  <c:v>1.49879E-2</c:v>
                </c:pt>
                <c:pt idx="40471">
                  <c:v>2.1206900000000001E-2</c:v>
                </c:pt>
                <c:pt idx="40472">
                  <c:v>3.8875600000000003E-2</c:v>
                </c:pt>
                <c:pt idx="40473">
                  <c:v>3.4169199999999997E-2</c:v>
                </c:pt>
                <c:pt idx="40474">
                  <c:v>2.2126199999999999E-2</c:v>
                </c:pt>
                <c:pt idx="40475">
                  <c:v>2.3078000000000001E-2</c:v>
                </c:pt>
                <c:pt idx="40476">
                  <c:v>3.1881300000000001E-2</c:v>
                </c:pt>
                <c:pt idx="40477">
                  <c:v>2.0582199999999998E-2</c:v>
                </c:pt>
                <c:pt idx="40478">
                  <c:v>1.6475699999999999E-2</c:v>
                </c:pt>
                <c:pt idx="40479">
                  <c:v>2.3931500000000001E-2</c:v>
                </c:pt>
                <c:pt idx="40480">
                  <c:v>7.8973800000000007E-3</c:v>
                </c:pt>
                <c:pt idx="40481">
                  <c:v>1.1191400000000001E-2</c:v>
                </c:pt>
                <c:pt idx="40482">
                  <c:v>2.26879E-2</c:v>
                </c:pt>
                <c:pt idx="40483">
                  <c:v>8.6126299999999996E-3</c:v>
                </c:pt>
                <c:pt idx="40484">
                  <c:v>1.6184799999999999E-2</c:v>
                </c:pt>
                <c:pt idx="40485">
                  <c:v>2.42577E-2</c:v>
                </c:pt>
                <c:pt idx="40486">
                  <c:v>7.7285799999999997E-3</c:v>
                </c:pt>
                <c:pt idx="40487">
                  <c:v>-1.32847E-3</c:v>
                </c:pt>
                <c:pt idx="40488">
                  <c:v>2.1057099999999999E-2</c:v>
                </c:pt>
                <c:pt idx="40489">
                  <c:v>4.04196E-2</c:v>
                </c:pt>
                <c:pt idx="40490">
                  <c:v>3.6751699999999998E-2</c:v>
                </c:pt>
                <c:pt idx="40491">
                  <c:v>1.40114E-2</c:v>
                </c:pt>
                <c:pt idx="40492">
                  <c:v>2.5449800000000002E-2</c:v>
                </c:pt>
                <c:pt idx="40493">
                  <c:v>3.0576699999999998E-2</c:v>
                </c:pt>
                <c:pt idx="40494">
                  <c:v>3.0535699999999999E-2</c:v>
                </c:pt>
                <c:pt idx="40495">
                  <c:v>1.79548E-2</c:v>
                </c:pt>
                <c:pt idx="40496">
                  <c:v>5.4025699999999998E-3</c:v>
                </c:pt>
                <c:pt idx="40497">
                  <c:v>2.47221E-2</c:v>
                </c:pt>
                <c:pt idx="40498">
                  <c:v>6.2370300000000002E-3</c:v>
                </c:pt>
                <c:pt idx="40499">
                  <c:v>1.49899E-2</c:v>
                </c:pt>
                <c:pt idx="40500">
                  <c:v>1.7603899999999999E-2</c:v>
                </c:pt>
                <c:pt idx="40501">
                  <c:v>2.77939E-2</c:v>
                </c:pt>
                <c:pt idx="40502">
                  <c:v>2.48747E-2</c:v>
                </c:pt>
                <c:pt idx="40503">
                  <c:v>1.9570400000000002E-2</c:v>
                </c:pt>
                <c:pt idx="40504">
                  <c:v>2.1178200000000001E-2</c:v>
                </c:pt>
                <c:pt idx="40505">
                  <c:v>1.6335499999999999E-2</c:v>
                </c:pt>
                <c:pt idx="40506">
                  <c:v>2.8591200000000001E-2</c:v>
                </c:pt>
                <c:pt idx="40507">
                  <c:v>2.0796800000000001E-2</c:v>
                </c:pt>
                <c:pt idx="40508">
                  <c:v>2.66056E-2</c:v>
                </c:pt>
                <c:pt idx="40509">
                  <c:v>2.55985E-2</c:v>
                </c:pt>
                <c:pt idx="40510">
                  <c:v>1.7748799999999999E-2</c:v>
                </c:pt>
                <c:pt idx="40511">
                  <c:v>2.08769E-2</c:v>
                </c:pt>
                <c:pt idx="40512">
                  <c:v>2.5682399999999998E-3</c:v>
                </c:pt>
                <c:pt idx="40513">
                  <c:v>2.4840399999999999E-2</c:v>
                </c:pt>
                <c:pt idx="40514">
                  <c:v>1.6593E-2</c:v>
                </c:pt>
                <c:pt idx="40515">
                  <c:v>1.27172E-2</c:v>
                </c:pt>
                <c:pt idx="40516">
                  <c:v>4.2848599999999997E-3</c:v>
                </c:pt>
                <c:pt idx="40517">
                  <c:v>1.04847E-2</c:v>
                </c:pt>
                <c:pt idx="40518">
                  <c:v>3.0813199999999999E-2</c:v>
                </c:pt>
                <c:pt idx="40519">
                  <c:v>5.4874399999999997E-3</c:v>
                </c:pt>
                <c:pt idx="40520">
                  <c:v>1.01519E-2</c:v>
                </c:pt>
                <c:pt idx="40521">
                  <c:v>1.12534E-4</c:v>
                </c:pt>
                <c:pt idx="40522">
                  <c:v>2.18525E-2</c:v>
                </c:pt>
                <c:pt idx="40523">
                  <c:v>2.02179E-4</c:v>
                </c:pt>
                <c:pt idx="40524">
                  <c:v>2.89631E-3</c:v>
                </c:pt>
                <c:pt idx="40525">
                  <c:v>5.6591000000000002E-3</c:v>
                </c:pt>
                <c:pt idx="40526">
                  <c:v>1.5540099999999999E-2</c:v>
                </c:pt>
                <c:pt idx="40527">
                  <c:v>1.7787000000000001E-2</c:v>
                </c:pt>
                <c:pt idx="40528">
                  <c:v>1.1354400000000001E-2</c:v>
                </c:pt>
                <c:pt idx="40529">
                  <c:v>1.2536E-2</c:v>
                </c:pt>
                <c:pt idx="40530">
                  <c:v>1.8540399999999999E-2</c:v>
                </c:pt>
                <c:pt idx="40531">
                  <c:v>1.5259699999999999E-2</c:v>
                </c:pt>
                <c:pt idx="40532">
                  <c:v>1.5752800000000001E-2</c:v>
                </c:pt>
                <c:pt idx="40533">
                  <c:v>8.6822500000000007E-3</c:v>
                </c:pt>
                <c:pt idx="40534">
                  <c:v>2.2884399999999999E-2</c:v>
                </c:pt>
                <c:pt idx="40535">
                  <c:v>3.4750900000000001E-2</c:v>
                </c:pt>
                <c:pt idx="40536">
                  <c:v>-6.3991500000000002E-4</c:v>
                </c:pt>
                <c:pt idx="40537">
                  <c:v>2.5561299999999999E-2</c:v>
                </c:pt>
                <c:pt idx="40538">
                  <c:v>1.29747E-2</c:v>
                </c:pt>
                <c:pt idx="40539">
                  <c:v>2.09465E-2</c:v>
                </c:pt>
                <c:pt idx="40540">
                  <c:v>2.3173300000000001E-2</c:v>
                </c:pt>
                <c:pt idx="40541">
                  <c:v>2.0895E-2</c:v>
                </c:pt>
                <c:pt idx="40542">
                  <c:v>1.5255899999999999E-2</c:v>
                </c:pt>
                <c:pt idx="40543">
                  <c:v>2.2514300000000001E-2</c:v>
                </c:pt>
                <c:pt idx="40544">
                  <c:v>1.25608E-2</c:v>
                </c:pt>
                <c:pt idx="40545">
                  <c:v>9.3050000000000008E-3</c:v>
                </c:pt>
                <c:pt idx="40546">
                  <c:v>1.84059E-3</c:v>
                </c:pt>
                <c:pt idx="40547">
                  <c:v>7.7371599999999999E-3</c:v>
                </c:pt>
                <c:pt idx="40548">
                  <c:v>2.7387600000000002E-2</c:v>
                </c:pt>
                <c:pt idx="40549">
                  <c:v>8.9817000000000004E-3</c:v>
                </c:pt>
                <c:pt idx="40550">
                  <c:v>1.6762699999999998E-2</c:v>
                </c:pt>
                <c:pt idx="40551">
                  <c:v>1.51672E-2</c:v>
                </c:pt>
                <c:pt idx="40552">
                  <c:v>2.9159500000000001E-2</c:v>
                </c:pt>
                <c:pt idx="40553">
                  <c:v>1.08805E-2</c:v>
                </c:pt>
                <c:pt idx="40554">
                  <c:v>2.3832300000000001E-3</c:v>
                </c:pt>
                <c:pt idx="40555">
                  <c:v>2.5109300000000001E-2</c:v>
                </c:pt>
                <c:pt idx="40556">
                  <c:v>7.1325299999999998E-3</c:v>
                </c:pt>
                <c:pt idx="40557">
                  <c:v>5.0945299999999999E-3</c:v>
                </c:pt>
                <c:pt idx="40558">
                  <c:v>3.6327400000000003E-2</c:v>
                </c:pt>
                <c:pt idx="40559">
                  <c:v>2.2035599999999999E-2</c:v>
                </c:pt>
                <c:pt idx="40560">
                  <c:v>2.3007400000000001E-2</c:v>
                </c:pt>
                <c:pt idx="40561">
                  <c:v>2.0698500000000002E-2</c:v>
                </c:pt>
                <c:pt idx="40562">
                  <c:v>2.0713800000000001E-2</c:v>
                </c:pt>
                <c:pt idx="40563">
                  <c:v>3.4079600000000002E-2</c:v>
                </c:pt>
                <c:pt idx="40564">
                  <c:v>1.8154099999999999E-2</c:v>
                </c:pt>
                <c:pt idx="40565">
                  <c:v>1.5779499999999998E-2</c:v>
                </c:pt>
                <c:pt idx="40566">
                  <c:v>2.0945499999999999E-2</c:v>
                </c:pt>
                <c:pt idx="40567">
                  <c:v>8.2969700000000001E-4</c:v>
                </c:pt>
                <c:pt idx="40568">
                  <c:v>1.66597E-2</c:v>
                </c:pt>
                <c:pt idx="40569">
                  <c:v>1.84402E-2</c:v>
                </c:pt>
                <c:pt idx="40570">
                  <c:v>3.3199300000000001E-2</c:v>
                </c:pt>
                <c:pt idx="40571">
                  <c:v>8.7385199999999996E-3</c:v>
                </c:pt>
                <c:pt idx="40572">
                  <c:v>2.3169499999999999E-2</c:v>
                </c:pt>
                <c:pt idx="40573">
                  <c:v>1.8195200000000002E-2</c:v>
                </c:pt>
                <c:pt idx="40574">
                  <c:v>2.8318400000000001E-2</c:v>
                </c:pt>
                <c:pt idx="40575">
                  <c:v>1.7912899999999999E-2</c:v>
                </c:pt>
                <c:pt idx="40576">
                  <c:v>2.31104E-2</c:v>
                </c:pt>
                <c:pt idx="40577">
                  <c:v>2.9209100000000002E-2</c:v>
                </c:pt>
                <c:pt idx="40578">
                  <c:v>2.1293599999999999E-2</c:v>
                </c:pt>
                <c:pt idx="40579">
                  <c:v>3.0665399999999999E-2</c:v>
                </c:pt>
                <c:pt idx="40580">
                  <c:v>3.1273799999999997E-2</c:v>
                </c:pt>
                <c:pt idx="40581">
                  <c:v>1.30358E-2</c:v>
                </c:pt>
                <c:pt idx="40582">
                  <c:v>2.9264499999999999E-2</c:v>
                </c:pt>
                <c:pt idx="40583">
                  <c:v>3.8637199999999997E-2</c:v>
                </c:pt>
                <c:pt idx="40584">
                  <c:v>8.8586800000000007E-3</c:v>
                </c:pt>
                <c:pt idx="40585">
                  <c:v>1.7660100000000001E-2</c:v>
                </c:pt>
                <c:pt idx="40586">
                  <c:v>3.8062100000000001E-2</c:v>
                </c:pt>
                <c:pt idx="40587">
                  <c:v>3.5197300000000001E-2</c:v>
                </c:pt>
                <c:pt idx="40588">
                  <c:v>1.5892E-2</c:v>
                </c:pt>
                <c:pt idx="40589">
                  <c:v>3.3120200000000002E-2</c:v>
                </c:pt>
                <c:pt idx="40590">
                  <c:v>1.9705799999999999E-2</c:v>
                </c:pt>
                <c:pt idx="40591">
                  <c:v>7.0323900000000003E-3</c:v>
                </c:pt>
                <c:pt idx="40592">
                  <c:v>1.5984499999999999E-2</c:v>
                </c:pt>
                <c:pt idx="40593">
                  <c:v>3.5773300000000001E-2</c:v>
                </c:pt>
                <c:pt idx="40594">
                  <c:v>1.85881E-2</c:v>
                </c:pt>
                <c:pt idx="40595">
                  <c:v>2.00357E-2</c:v>
                </c:pt>
                <c:pt idx="40596">
                  <c:v>1.68495E-2</c:v>
                </c:pt>
                <c:pt idx="40597">
                  <c:v>2.3640600000000001E-2</c:v>
                </c:pt>
                <c:pt idx="40598">
                  <c:v>2.66962E-2</c:v>
                </c:pt>
                <c:pt idx="40599">
                  <c:v>1.36957E-2</c:v>
                </c:pt>
                <c:pt idx="40600">
                  <c:v>1.48516E-2</c:v>
                </c:pt>
                <c:pt idx="40601">
                  <c:v>1.2085E-2</c:v>
                </c:pt>
                <c:pt idx="40602">
                  <c:v>1.06459E-2</c:v>
                </c:pt>
                <c:pt idx="40603">
                  <c:v>2.3319200000000002E-2</c:v>
                </c:pt>
                <c:pt idx="40604">
                  <c:v>2.8710400000000001E-2</c:v>
                </c:pt>
                <c:pt idx="40605">
                  <c:v>1.9645699999999999E-2</c:v>
                </c:pt>
                <c:pt idx="40606">
                  <c:v>1.5784300000000001E-2</c:v>
                </c:pt>
                <c:pt idx="40607" formatCode="0.00E+00">
                  <c:v>4.1160600000000004E-3</c:v>
                </c:pt>
                <c:pt idx="40608">
                  <c:v>2.8379399999999999E-2</c:v>
                </c:pt>
                <c:pt idx="40609">
                  <c:v>-3.6907200000000002E-4</c:v>
                </c:pt>
                <c:pt idx="40610">
                  <c:v>1.5690800000000001E-2</c:v>
                </c:pt>
                <c:pt idx="40611">
                  <c:v>1.47457E-2</c:v>
                </c:pt>
                <c:pt idx="40612">
                  <c:v>1.7310099999999998E-2</c:v>
                </c:pt>
                <c:pt idx="40613">
                  <c:v>1.3927500000000001E-2</c:v>
                </c:pt>
                <c:pt idx="40614">
                  <c:v>1.34535E-2</c:v>
                </c:pt>
                <c:pt idx="40615">
                  <c:v>3.06664E-2</c:v>
                </c:pt>
                <c:pt idx="40616">
                  <c:v>5.9003800000000002E-3</c:v>
                </c:pt>
                <c:pt idx="40617">
                  <c:v>1.5233E-2</c:v>
                </c:pt>
                <c:pt idx="40618">
                  <c:v>1.4571199999999999E-2</c:v>
                </c:pt>
                <c:pt idx="40619">
                  <c:v>7.0714999999999997E-3</c:v>
                </c:pt>
                <c:pt idx="40620">
                  <c:v>1.9979500000000001E-3</c:v>
                </c:pt>
                <c:pt idx="40621">
                  <c:v>2.4534199999999999E-2</c:v>
                </c:pt>
                <c:pt idx="40622">
                  <c:v>-1.43967E-2</c:v>
                </c:pt>
                <c:pt idx="40623">
                  <c:v>7.0362100000000002E-3</c:v>
                </c:pt>
                <c:pt idx="40624">
                  <c:v>2.1858200000000002E-3</c:v>
                </c:pt>
                <c:pt idx="40625">
                  <c:v>-3.68404E-3</c:v>
                </c:pt>
                <c:pt idx="40626">
                  <c:v>-9.6826599999999992E-3</c:v>
                </c:pt>
                <c:pt idx="40627">
                  <c:v>-9.8247500000000001E-3</c:v>
                </c:pt>
                <c:pt idx="40628">
                  <c:v>1.3377200000000001E-2</c:v>
                </c:pt>
                <c:pt idx="40629">
                  <c:v>-1.7395000000000001E-2</c:v>
                </c:pt>
                <c:pt idx="40630">
                  <c:v>-1.8457399999999999E-2</c:v>
                </c:pt>
                <c:pt idx="40631">
                  <c:v>-1.8075899999999999E-2</c:v>
                </c:pt>
                <c:pt idx="40632">
                  <c:v>2.0942700000000001E-3</c:v>
                </c:pt>
                <c:pt idx="40633">
                  <c:v>3.95489E-3</c:v>
                </c:pt>
                <c:pt idx="40634">
                  <c:v>-1.19276E-2</c:v>
                </c:pt>
                <c:pt idx="40635">
                  <c:v>-1.25933E-2</c:v>
                </c:pt>
                <c:pt idx="40636">
                  <c:v>-8.2387899999999993E-3</c:v>
                </c:pt>
                <c:pt idx="40637">
                  <c:v>9.0179400000000003E-3</c:v>
                </c:pt>
                <c:pt idx="40638">
                  <c:v>1.18637E-3</c:v>
                </c:pt>
                <c:pt idx="40639">
                  <c:v>1.6874299999999998E-2</c:v>
                </c:pt>
                <c:pt idx="40640">
                  <c:v>6.4058300000000004E-3</c:v>
                </c:pt>
                <c:pt idx="40641">
                  <c:v>1.0677300000000001E-2</c:v>
                </c:pt>
                <c:pt idx="40642">
                  <c:v>3.4086199999999997E-2</c:v>
                </c:pt>
                <c:pt idx="40643">
                  <c:v>1.6505200000000001E-2</c:v>
                </c:pt>
                <c:pt idx="40644">
                  <c:v>2.1218299999999999E-2</c:v>
                </c:pt>
                <c:pt idx="40645">
                  <c:v>1.1832199999999999E-2</c:v>
                </c:pt>
                <c:pt idx="40646">
                  <c:v>4.5394900000000002E-3</c:v>
                </c:pt>
                <c:pt idx="40647">
                  <c:v>-4.4536599999999999E-4</c:v>
                </c:pt>
                <c:pt idx="40648">
                  <c:v>2.67982E-4</c:v>
                </c:pt>
                <c:pt idx="40649">
                  <c:v>-4.2543399999999997E-3</c:v>
                </c:pt>
                <c:pt idx="40650">
                  <c:v>2.5865599999999999E-2</c:v>
                </c:pt>
                <c:pt idx="40651">
                  <c:v>7.6866100000000002E-4</c:v>
                </c:pt>
                <c:pt idx="40652">
                  <c:v>2.4582900000000001E-2</c:v>
                </c:pt>
                <c:pt idx="40653">
                  <c:v>8.6345699999999994E-3</c:v>
                </c:pt>
                <c:pt idx="40654">
                  <c:v>-6.7272199999999999E-3</c:v>
                </c:pt>
                <c:pt idx="40655">
                  <c:v>9.5205299999999993E-3</c:v>
                </c:pt>
                <c:pt idx="40656">
                  <c:v>2.82583E-2</c:v>
                </c:pt>
                <c:pt idx="40657">
                  <c:v>8.8605899999999998E-3</c:v>
                </c:pt>
                <c:pt idx="40658">
                  <c:v>2.0093900000000001E-2</c:v>
                </c:pt>
                <c:pt idx="40659">
                  <c:v>1.6948700000000001E-2</c:v>
                </c:pt>
                <c:pt idx="40660">
                  <c:v>3.1225200000000002E-2</c:v>
                </c:pt>
                <c:pt idx="40661">
                  <c:v>3.0262000000000001E-2</c:v>
                </c:pt>
                <c:pt idx="40662">
                  <c:v>2.67792E-2</c:v>
                </c:pt>
                <c:pt idx="40663">
                  <c:v>2.5945699999999999E-2</c:v>
                </c:pt>
                <c:pt idx="40664">
                  <c:v>2.98748E-2</c:v>
                </c:pt>
                <c:pt idx="40665">
                  <c:v>6.0062400000000004E-3</c:v>
                </c:pt>
                <c:pt idx="40666">
                  <c:v>1.0108899999999999E-4</c:v>
                </c:pt>
                <c:pt idx="40667">
                  <c:v>-5.5437100000000003E-3</c:v>
                </c:pt>
                <c:pt idx="40668">
                  <c:v>1.4385200000000001E-2</c:v>
                </c:pt>
                <c:pt idx="40669">
                  <c:v>2.0218799999999999E-2</c:v>
                </c:pt>
                <c:pt idx="40670">
                  <c:v>2.43378E-2</c:v>
                </c:pt>
                <c:pt idx="40671">
                  <c:v>-4.89807E-3</c:v>
                </c:pt>
                <c:pt idx="40672">
                  <c:v>-1.39236E-3</c:v>
                </c:pt>
                <c:pt idx="40673">
                  <c:v>2.2862400000000001E-2</c:v>
                </c:pt>
                <c:pt idx="40674">
                  <c:v>-9.06181E-3</c:v>
                </c:pt>
                <c:pt idx="40675">
                  <c:v>6.4067799999999999E-3</c:v>
                </c:pt>
                <c:pt idx="40676">
                  <c:v>-1.9893599999999999E-3</c:v>
                </c:pt>
                <c:pt idx="40677">
                  <c:v>-4.0187799999999996E-3</c:v>
                </c:pt>
                <c:pt idx="40678">
                  <c:v>1.0223400000000001E-2</c:v>
                </c:pt>
                <c:pt idx="40679">
                  <c:v>-1.1209500000000001E-2</c:v>
                </c:pt>
                <c:pt idx="40680">
                  <c:v>-3.3121100000000001E-3</c:v>
                </c:pt>
                <c:pt idx="40681">
                  <c:v>-8.4896099999999999E-3</c:v>
                </c:pt>
                <c:pt idx="40682">
                  <c:v>2.96984E-2</c:v>
                </c:pt>
                <c:pt idx="40683">
                  <c:v>6.0272199999999998E-4</c:v>
                </c:pt>
                <c:pt idx="40684">
                  <c:v>1.27792E-4</c:v>
                </c:pt>
                <c:pt idx="40685">
                  <c:v>4.3802299999999997E-3</c:v>
                </c:pt>
                <c:pt idx="40686">
                  <c:v>2.5145500000000001E-2</c:v>
                </c:pt>
                <c:pt idx="40687">
                  <c:v>5.3310399999999996E-4</c:v>
                </c:pt>
                <c:pt idx="40688">
                  <c:v>-4.6338999999999998E-3</c:v>
                </c:pt>
                <c:pt idx="40689">
                  <c:v>-2.0552600000000001E-2</c:v>
                </c:pt>
                <c:pt idx="40690">
                  <c:v>-3.0587199999999998E-2</c:v>
                </c:pt>
                <c:pt idx="40691">
                  <c:v>-1.3808300000000001E-2</c:v>
                </c:pt>
                <c:pt idx="40692">
                  <c:v>-2.5787399999999999E-3</c:v>
                </c:pt>
                <c:pt idx="40693">
                  <c:v>9.5777499999999995E-3</c:v>
                </c:pt>
                <c:pt idx="40694">
                  <c:v>-8.21209E-3</c:v>
                </c:pt>
                <c:pt idx="40695">
                  <c:v>4.8065199999999999E-3</c:v>
                </c:pt>
                <c:pt idx="40696">
                  <c:v>-1.6149500000000001E-2</c:v>
                </c:pt>
                <c:pt idx="40697">
                  <c:v>-8.8825199999999997E-3</c:v>
                </c:pt>
                <c:pt idx="40698">
                  <c:v>-9.2544600000000008E-3</c:v>
                </c:pt>
                <c:pt idx="40699">
                  <c:v>-3.44086E-3</c:v>
                </c:pt>
                <c:pt idx="40700">
                  <c:v>7.6770799999999998E-4</c:v>
                </c:pt>
                <c:pt idx="40701">
                  <c:v>-2.93064E-3</c:v>
                </c:pt>
                <c:pt idx="40702">
                  <c:v>-5.9118299999999999E-3</c:v>
                </c:pt>
                <c:pt idx="40703">
                  <c:v>9.62257E-4</c:v>
                </c:pt>
                <c:pt idx="40704">
                  <c:v>1.0471299999999999E-2</c:v>
                </c:pt>
                <c:pt idx="40705">
                  <c:v>3.4694700000000001E-3</c:v>
                </c:pt>
                <c:pt idx="40706">
                  <c:v>-1.5188200000000001E-2</c:v>
                </c:pt>
                <c:pt idx="40707">
                  <c:v>-1.6689299999999999E-3</c:v>
                </c:pt>
                <c:pt idx="40708">
                  <c:v>4.3897600000000004E-3</c:v>
                </c:pt>
                <c:pt idx="40709">
                  <c:v>-3.3397700000000002E-2</c:v>
                </c:pt>
                <c:pt idx="40710">
                  <c:v>1.2091599999999999E-2</c:v>
                </c:pt>
                <c:pt idx="40711">
                  <c:v>2.8305100000000001E-3</c:v>
                </c:pt>
                <c:pt idx="40712">
                  <c:v>-3.3349999999999999E-3</c:v>
                </c:pt>
                <c:pt idx="40713">
                  <c:v>5.5656400000000002E-3</c:v>
                </c:pt>
                <c:pt idx="40714">
                  <c:v>-6.0396199999999999E-3</c:v>
                </c:pt>
                <c:pt idx="40715">
                  <c:v>-1.5670799999999999E-2</c:v>
                </c:pt>
                <c:pt idx="40716">
                  <c:v>-3.0708300000000001E-3</c:v>
                </c:pt>
                <c:pt idx="40717">
                  <c:v>-1.6715000000000001E-2</c:v>
                </c:pt>
                <c:pt idx="40718">
                  <c:v>-5.73158E-3</c:v>
                </c:pt>
                <c:pt idx="40719" formatCode="0.00E+00">
                  <c:v>7.4386600000000004E-5</c:v>
                </c:pt>
                <c:pt idx="40720">
                  <c:v>-1.0833699999999999E-3</c:v>
                </c:pt>
                <c:pt idx="40721">
                  <c:v>-1.4328E-2</c:v>
                </c:pt>
                <c:pt idx="40722">
                  <c:v>-4.1322700000000004E-3</c:v>
                </c:pt>
                <c:pt idx="40723">
                  <c:v>-5.9452100000000003E-3</c:v>
                </c:pt>
                <c:pt idx="40724">
                  <c:v>-2.3555799999999998E-2</c:v>
                </c:pt>
                <c:pt idx="40725">
                  <c:v>5.1031100000000001E-3</c:v>
                </c:pt>
                <c:pt idx="40726">
                  <c:v>-1.7008800000000001E-2</c:v>
                </c:pt>
                <c:pt idx="40727">
                  <c:v>-1.06268E-2</c:v>
                </c:pt>
                <c:pt idx="40728">
                  <c:v>-2.5085400000000001E-2</c:v>
                </c:pt>
                <c:pt idx="40729">
                  <c:v>-1.20163E-3</c:v>
                </c:pt>
                <c:pt idx="40730">
                  <c:v>-4.0845899999999999E-3</c:v>
                </c:pt>
                <c:pt idx="40731">
                  <c:v>-4.7979399999999997E-3</c:v>
                </c:pt>
                <c:pt idx="40732">
                  <c:v>-2.2307400000000002E-2</c:v>
                </c:pt>
                <c:pt idx="40733">
                  <c:v>-1.19877E-2</c:v>
                </c:pt>
                <c:pt idx="40734">
                  <c:v>-8.4114099999999994E-3</c:v>
                </c:pt>
                <c:pt idx="40735">
                  <c:v>-1.46322E-2</c:v>
                </c:pt>
                <c:pt idx="40736">
                  <c:v>-1.7070800000000001E-2</c:v>
                </c:pt>
                <c:pt idx="40737">
                  <c:v>-1.9243199999999999E-2</c:v>
                </c:pt>
                <c:pt idx="40738">
                  <c:v>-8.3637199999999998E-3</c:v>
                </c:pt>
                <c:pt idx="40739">
                  <c:v>2.5749200000000001E-4</c:v>
                </c:pt>
                <c:pt idx="40740">
                  <c:v>-5.95284E-3</c:v>
                </c:pt>
                <c:pt idx="40741">
                  <c:v>-1.5569700000000001E-2</c:v>
                </c:pt>
                <c:pt idx="40742">
                  <c:v>-1.2879399999999999E-2</c:v>
                </c:pt>
                <c:pt idx="40743">
                  <c:v>7.6618199999999997E-3</c:v>
                </c:pt>
                <c:pt idx="40744">
                  <c:v>-1.6732199999999999E-2</c:v>
                </c:pt>
                <c:pt idx="40745">
                  <c:v>-1.6391800000000002E-2</c:v>
                </c:pt>
                <c:pt idx="40746">
                  <c:v>-3.5388000000000003E-2</c:v>
                </c:pt>
                <c:pt idx="40747">
                  <c:v>-1.0388400000000001E-2</c:v>
                </c:pt>
                <c:pt idx="40748">
                  <c:v>-1.2580900000000001E-2</c:v>
                </c:pt>
                <c:pt idx="40749">
                  <c:v>-2.3194300000000001E-2</c:v>
                </c:pt>
                <c:pt idx="40750">
                  <c:v>-1.94988E-2</c:v>
                </c:pt>
                <c:pt idx="40751">
                  <c:v>-1.3185499999999999E-2</c:v>
                </c:pt>
                <c:pt idx="40752">
                  <c:v>-1.09158E-2</c:v>
                </c:pt>
                <c:pt idx="40753">
                  <c:v>-3.7545200000000001E-2</c:v>
                </c:pt>
                <c:pt idx="40754">
                  <c:v>-1.4129600000000001E-2</c:v>
                </c:pt>
                <c:pt idx="40755">
                  <c:v>-1.58253E-2</c:v>
                </c:pt>
                <c:pt idx="40756">
                  <c:v>-1.04361E-2</c:v>
                </c:pt>
                <c:pt idx="40757">
                  <c:v>-2.34737E-2</c:v>
                </c:pt>
                <c:pt idx="40758">
                  <c:v>-1.41315E-2</c:v>
                </c:pt>
                <c:pt idx="40759">
                  <c:v>-1.76907E-2</c:v>
                </c:pt>
                <c:pt idx="40760">
                  <c:v>-1.7584800000000001E-2</c:v>
                </c:pt>
                <c:pt idx="40761">
                  <c:v>-2.0703300000000001E-2</c:v>
                </c:pt>
                <c:pt idx="40762">
                  <c:v>-4.30841E-2</c:v>
                </c:pt>
                <c:pt idx="40763">
                  <c:v>-2.2304500000000001E-2</c:v>
                </c:pt>
                <c:pt idx="40764">
                  <c:v>-2.1821E-2</c:v>
                </c:pt>
                <c:pt idx="40765">
                  <c:v>-2.2330300000000001E-2</c:v>
                </c:pt>
                <c:pt idx="40766">
                  <c:v>-1.1484100000000001E-2</c:v>
                </c:pt>
                <c:pt idx="40767">
                  <c:v>-2.13566E-2</c:v>
                </c:pt>
                <c:pt idx="40768">
                  <c:v>-2.2382699999999998E-2</c:v>
                </c:pt>
                <c:pt idx="40769">
                  <c:v>-2.68106E-2</c:v>
                </c:pt>
                <c:pt idx="40770">
                  <c:v>-7.9584100000000008E-3</c:v>
                </c:pt>
                <c:pt idx="40771">
                  <c:v>-1.63202E-2</c:v>
                </c:pt>
                <c:pt idx="40772">
                  <c:v>-3.2620400000000001E-2</c:v>
                </c:pt>
                <c:pt idx="40773">
                  <c:v>-1.0249100000000001E-2</c:v>
                </c:pt>
                <c:pt idx="40774">
                  <c:v>-1.0602E-2</c:v>
                </c:pt>
                <c:pt idx="40775">
                  <c:v>-7.7524200000000003E-3</c:v>
                </c:pt>
                <c:pt idx="40776">
                  <c:v>-1.8285800000000001E-2</c:v>
                </c:pt>
                <c:pt idx="40777">
                  <c:v>-1.2318600000000001E-2</c:v>
                </c:pt>
                <c:pt idx="40778">
                  <c:v>-2.6626599999999999E-3</c:v>
                </c:pt>
                <c:pt idx="40779">
                  <c:v>-1.21212E-2</c:v>
                </c:pt>
                <c:pt idx="40780">
                  <c:v>-2.8641699999999999E-2</c:v>
                </c:pt>
                <c:pt idx="40781">
                  <c:v>-1.7828E-2</c:v>
                </c:pt>
                <c:pt idx="40782">
                  <c:v>-1.7987300000000001E-2</c:v>
                </c:pt>
                <c:pt idx="40783">
                  <c:v>-1.8011099999999999E-2</c:v>
                </c:pt>
                <c:pt idx="40784">
                  <c:v>-1.50061E-2</c:v>
                </c:pt>
                <c:pt idx="40785">
                  <c:v>-9.9105800000000004E-3</c:v>
                </c:pt>
                <c:pt idx="40786">
                  <c:v>-2.5918E-2</c:v>
                </c:pt>
                <c:pt idx="40787">
                  <c:v>-2.4621000000000001E-2</c:v>
                </c:pt>
                <c:pt idx="40788">
                  <c:v>-1.6340299999999999E-2</c:v>
                </c:pt>
                <c:pt idx="40789">
                  <c:v>-2.4944299999999999E-2</c:v>
                </c:pt>
                <c:pt idx="40790">
                  <c:v>-1.65176E-2</c:v>
                </c:pt>
                <c:pt idx="40791">
                  <c:v>-2.3251500000000001E-2</c:v>
                </c:pt>
                <c:pt idx="40792">
                  <c:v>-2.7945500000000002E-2</c:v>
                </c:pt>
                <c:pt idx="40793">
                  <c:v>-2.9616400000000001E-2</c:v>
                </c:pt>
                <c:pt idx="40794">
                  <c:v>1.0585799999999999E-3</c:v>
                </c:pt>
                <c:pt idx="40795">
                  <c:v>-3.18441E-2</c:v>
                </c:pt>
                <c:pt idx="40796">
                  <c:v>-2.9992100000000001E-2</c:v>
                </c:pt>
                <c:pt idx="40797">
                  <c:v>-3.5773300000000001E-2</c:v>
                </c:pt>
                <c:pt idx="40798">
                  <c:v>-2.1193500000000001E-2</c:v>
                </c:pt>
                <c:pt idx="40799">
                  <c:v>-3.0140900000000002E-2</c:v>
                </c:pt>
                <c:pt idx="40800">
                  <c:v>-2.5038700000000001E-2</c:v>
                </c:pt>
                <c:pt idx="40801">
                  <c:v>-1.5843400000000001E-2</c:v>
                </c:pt>
                <c:pt idx="40802">
                  <c:v>-3.2672899999999998E-2</c:v>
                </c:pt>
                <c:pt idx="40803">
                  <c:v>-2.6642800000000001E-2</c:v>
                </c:pt>
                <c:pt idx="40804">
                  <c:v>-1.9180300000000001E-2</c:v>
                </c:pt>
                <c:pt idx="40805">
                  <c:v>-2.4508499999999999E-2</c:v>
                </c:pt>
                <c:pt idx="40806">
                  <c:v>-1.16358E-2</c:v>
                </c:pt>
                <c:pt idx="40807">
                  <c:v>2.5844600000000001E-4</c:v>
                </c:pt>
                <c:pt idx="40808">
                  <c:v>-2.18315E-2</c:v>
                </c:pt>
                <c:pt idx="40809">
                  <c:v>-2.0840600000000001E-2</c:v>
                </c:pt>
                <c:pt idx="40810">
                  <c:v>-1.4975499999999999E-2</c:v>
                </c:pt>
                <c:pt idx="40811">
                  <c:v>-2.99358E-3</c:v>
                </c:pt>
                <c:pt idx="40812">
                  <c:v>-2.4169900000000001E-2</c:v>
                </c:pt>
                <c:pt idx="40813">
                  <c:v>-1.1544199999999999E-2</c:v>
                </c:pt>
                <c:pt idx="40814">
                  <c:v>-3.4746199999999998E-2</c:v>
                </c:pt>
                <c:pt idx="40815">
                  <c:v>-2.07548E-2</c:v>
                </c:pt>
                <c:pt idx="40816">
                  <c:v>-2.12059E-2</c:v>
                </c:pt>
                <c:pt idx="40817">
                  <c:v>-2.9012699999999999E-2</c:v>
                </c:pt>
                <c:pt idx="40818">
                  <c:v>-7.8935600000000009E-3</c:v>
                </c:pt>
                <c:pt idx="40819">
                  <c:v>-7.7514599999999999E-3</c:v>
                </c:pt>
                <c:pt idx="40820">
                  <c:v>-1.8745399999999999E-2</c:v>
                </c:pt>
                <c:pt idx="40821">
                  <c:v>-2.99578E-2</c:v>
                </c:pt>
                <c:pt idx="40822">
                  <c:v>-1.5591600000000001E-2</c:v>
                </c:pt>
                <c:pt idx="40823">
                  <c:v>-4.1811899999999999E-2</c:v>
                </c:pt>
                <c:pt idx="40824">
                  <c:v>-4.4000600000000001E-2</c:v>
                </c:pt>
                <c:pt idx="40825">
                  <c:v>-4.0843999999999998E-2</c:v>
                </c:pt>
                <c:pt idx="40826">
                  <c:v>-6.4001099999999997E-3</c:v>
                </c:pt>
                <c:pt idx="40827">
                  <c:v>-4.6038599999999999E-2</c:v>
                </c:pt>
                <c:pt idx="40828">
                  <c:v>-2.50072E-2</c:v>
                </c:pt>
                <c:pt idx="40829">
                  <c:v>-4.1629800000000002E-2</c:v>
                </c:pt>
                <c:pt idx="40830">
                  <c:v>-2.22683E-3</c:v>
                </c:pt>
                <c:pt idx="40831">
                  <c:v>3.0612899999999998E-4</c:v>
                </c:pt>
                <c:pt idx="40832">
                  <c:v>-2.2307400000000002E-2</c:v>
                </c:pt>
                <c:pt idx="40833">
                  <c:v>-4.14572E-2</c:v>
                </c:pt>
                <c:pt idx="40834">
                  <c:v>-3.2689999999999997E-2</c:v>
                </c:pt>
                <c:pt idx="40835">
                  <c:v>-1.5720399999999999E-2</c:v>
                </c:pt>
                <c:pt idx="40836">
                  <c:v>-2.8871500000000001E-2</c:v>
                </c:pt>
                <c:pt idx="40837">
                  <c:v>-1.6713100000000002E-2</c:v>
                </c:pt>
                <c:pt idx="40838">
                  <c:v>-3.1367300000000001E-2</c:v>
                </c:pt>
                <c:pt idx="40839">
                  <c:v>8.4428799999999998E-3</c:v>
                </c:pt>
                <c:pt idx="40840">
                  <c:v>-2.5803599999999999E-2</c:v>
                </c:pt>
                <c:pt idx="40841">
                  <c:v>-1.58119E-2</c:v>
                </c:pt>
                <c:pt idx="40842">
                  <c:v>-1.44987E-2</c:v>
                </c:pt>
                <c:pt idx="40843">
                  <c:v>-1.26219E-2</c:v>
                </c:pt>
                <c:pt idx="40844">
                  <c:v>-2.2289300000000001E-2</c:v>
                </c:pt>
                <c:pt idx="40845">
                  <c:v>-4.0099099999999999E-2</c:v>
                </c:pt>
                <c:pt idx="40846">
                  <c:v>-2.4543800000000001E-2</c:v>
                </c:pt>
                <c:pt idx="40847">
                  <c:v>-3.6715499999999998E-2</c:v>
                </c:pt>
                <c:pt idx="40848">
                  <c:v>-3.02305E-2</c:v>
                </c:pt>
                <c:pt idx="40849">
                  <c:v>-3.0470799999999999E-2</c:v>
                </c:pt>
                <c:pt idx="40850">
                  <c:v>-3.2321000000000003E-2</c:v>
                </c:pt>
                <c:pt idx="40851">
                  <c:v>-2.7844399999999998E-2</c:v>
                </c:pt>
                <c:pt idx="40852">
                  <c:v>-3.4596399999999999E-2</c:v>
                </c:pt>
                <c:pt idx="40853">
                  <c:v>-1.64137E-2</c:v>
                </c:pt>
                <c:pt idx="40854">
                  <c:v>-5.1308600000000003E-2</c:v>
                </c:pt>
                <c:pt idx="40855">
                  <c:v>-2.6543600000000001E-2</c:v>
                </c:pt>
                <c:pt idx="40856">
                  <c:v>-2.8882000000000001E-2</c:v>
                </c:pt>
                <c:pt idx="40857">
                  <c:v>-2.3551900000000001E-2</c:v>
                </c:pt>
                <c:pt idx="40858">
                  <c:v>-4.0613200000000002E-2</c:v>
                </c:pt>
                <c:pt idx="40859">
                  <c:v>-2.75164E-2</c:v>
                </c:pt>
                <c:pt idx="40860">
                  <c:v>-1.46465E-2</c:v>
                </c:pt>
                <c:pt idx="40861">
                  <c:v>-2.15511E-2</c:v>
                </c:pt>
                <c:pt idx="40862">
                  <c:v>-2.2344599999999999E-2</c:v>
                </c:pt>
                <c:pt idx="40863">
                  <c:v>-2.5851200000000001E-2</c:v>
                </c:pt>
                <c:pt idx="40864">
                  <c:v>-1.40772E-2</c:v>
                </c:pt>
                <c:pt idx="40865">
                  <c:v>-2.84605E-2</c:v>
                </c:pt>
                <c:pt idx="40866">
                  <c:v>-3.11384E-2</c:v>
                </c:pt>
                <c:pt idx="40867">
                  <c:v>-1.5746099999999999E-2</c:v>
                </c:pt>
                <c:pt idx="40868">
                  <c:v>-1.12085E-2</c:v>
                </c:pt>
                <c:pt idx="40869">
                  <c:v>-3.3537900000000002E-2</c:v>
                </c:pt>
                <c:pt idx="40870">
                  <c:v>-3.3288999999999999E-2</c:v>
                </c:pt>
                <c:pt idx="40871">
                  <c:v>-7.8535099999999993E-3</c:v>
                </c:pt>
                <c:pt idx="40872">
                  <c:v>-4.0709500000000003E-2</c:v>
                </c:pt>
                <c:pt idx="40873">
                  <c:v>-5.09224E-2</c:v>
                </c:pt>
                <c:pt idx="40874">
                  <c:v>-2.9804199999999999E-2</c:v>
                </c:pt>
                <c:pt idx="40875">
                  <c:v>-4.4099800000000001E-2</c:v>
                </c:pt>
                <c:pt idx="40876">
                  <c:v>-5.9002899999999997E-2</c:v>
                </c:pt>
                <c:pt idx="40877">
                  <c:v>-4.0379499999999999E-2</c:v>
                </c:pt>
                <c:pt idx="40878">
                  <c:v>-1.47514E-2</c:v>
                </c:pt>
                <c:pt idx="40879">
                  <c:v>-3.5088500000000002E-2</c:v>
                </c:pt>
                <c:pt idx="40880">
                  <c:v>-4.7532999999999999E-2</c:v>
                </c:pt>
                <c:pt idx="40881">
                  <c:v>-4.0969800000000001E-2</c:v>
                </c:pt>
                <c:pt idx="40882">
                  <c:v>-3.44439E-2</c:v>
                </c:pt>
                <c:pt idx="40883">
                  <c:v>-3.5635899999999998E-2</c:v>
                </c:pt>
                <c:pt idx="40884">
                  <c:v>-3.3001900000000001E-2</c:v>
                </c:pt>
                <c:pt idx="40885">
                  <c:v>-2.88658E-2</c:v>
                </c:pt>
                <c:pt idx="40886">
                  <c:v>-3.8700100000000001E-2</c:v>
                </c:pt>
                <c:pt idx="40887">
                  <c:v>-2.8677899999999999E-2</c:v>
                </c:pt>
                <c:pt idx="40888">
                  <c:v>-2.4657200000000001E-2</c:v>
                </c:pt>
                <c:pt idx="40889">
                  <c:v>-3.0309699999999998E-2</c:v>
                </c:pt>
                <c:pt idx="40890">
                  <c:v>-5.7250000000000002E-2</c:v>
                </c:pt>
                <c:pt idx="40891">
                  <c:v>-2.98223E-2</c:v>
                </c:pt>
                <c:pt idx="40892">
                  <c:v>-4.249E-2</c:v>
                </c:pt>
                <c:pt idx="40893">
                  <c:v>-4.0451000000000001E-2</c:v>
                </c:pt>
                <c:pt idx="40894">
                  <c:v>-4.2748500000000002E-2</c:v>
                </c:pt>
                <c:pt idx="40895">
                  <c:v>-3.9468799999999998E-2</c:v>
                </c:pt>
                <c:pt idx="40896">
                  <c:v>-3.8377799999999997E-2</c:v>
                </c:pt>
                <c:pt idx="40897">
                  <c:v>-5.6093200000000003E-2</c:v>
                </c:pt>
                <c:pt idx="40898">
                  <c:v>-3.9032900000000002E-2</c:v>
                </c:pt>
                <c:pt idx="40899">
                  <c:v>-3.2710099999999999E-2</c:v>
                </c:pt>
                <c:pt idx="40900" formatCode="0.00E+00">
                  <c:v>-4.5606599999999997E-2</c:v>
                </c:pt>
                <c:pt idx="40901">
                  <c:v>-4.3274899999999998E-2</c:v>
                </c:pt>
                <c:pt idx="40902">
                  <c:v>-4.3645900000000001E-2</c:v>
                </c:pt>
                <c:pt idx="40903">
                  <c:v>-5.41506E-2</c:v>
                </c:pt>
                <c:pt idx="40904">
                  <c:v>-4.5487399999999997E-2</c:v>
                </c:pt>
                <c:pt idx="40905">
                  <c:v>-3.2510799999999999E-2</c:v>
                </c:pt>
                <c:pt idx="40906">
                  <c:v>-3.30038E-2</c:v>
                </c:pt>
                <c:pt idx="40907">
                  <c:v>-4.1411400000000001E-2</c:v>
                </c:pt>
                <c:pt idx="40908">
                  <c:v>-2.4115600000000001E-2</c:v>
                </c:pt>
                <c:pt idx="40909">
                  <c:v>-4.1515400000000001E-2</c:v>
                </c:pt>
                <c:pt idx="40910">
                  <c:v>-3.3779099999999999E-2</c:v>
                </c:pt>
                <c:pt idx="40911">
                  <c:v>-4.8712699999999998E-2</c:v>
                </c:pt>
                <c:pt idx="40912">
                  <c:v>-2.0756699999999999E-2</c:v>
                </c:pt>
                <c:pt idx="40913">
                  <c:v>-3.66726E-2</c:v>
                </c:pt>
                <c:pt idx="40914">
                  <c:v>-4.8308400000000001E-2</c:v>
                </c:pt>
                <c:pt idx="40915">
                  <c:v>-3.5150500000000001E-2</c:v>
                </c:pt>
                <c:pt idx="40916">
                  <c:v>-2.05469E-2</c:v>
                </c:pt>
                <c:pt idx="40917">
                  <c:v>-1.15423E-2</c:v>
                </c:pt>
                <c:pt idx="40918">
                  <c:v>-2.31705E-2</c:v>
                </c:pt>
                <c:pt idx="40919">
                  <c:v>-1.00784E-2</c:v>
                </c:pt>
                <c:pt idx="40920">
                  <c:v>-2.1092400000000001E-2</c:v>
                </c:pt>
                <c:pt idx="40921">
                  <c:v>-7.9326599999999994E-3</c:v>
                </c:pt>
                <c:pt idx="40922">
                  <c:v>-1.8374399999999999E-2</c:v>
                </c:pt>
                <c:pt idx="40923">
                  <c:v>-3.2031999999999998E-2</c:v>
                </c:pt>
                <c:pt idx="40924">
                  <c:v>-3.4492500000000002E-2</c:v>
                </c:pt>
                <c:pt idx="40925">
                  <c:v>-2.70443E-2</c:v>
                </c:pt>
                <c:pt idx="40926">
                  <c:v>-2.97136E-2</c:v>
                </c:pt>
                <c:pt idx="40927">
                  <c:v>-3.4693700000000001E-2</c:v>
                </c:pt>
                <c:pt idx="40928">
                  <c:v>-2.4207099999999999E-2</c:v>
                </c:pt>
                <c:pt idx="40929">
                  <c:v>-3.0742599999999998E-2</c:v>
                </c:pt>
                <c:pt idx="40930">
                  <c:v>-2.1720900000000001E-2</c:v>
                </c:pt>
                <c:pt idx="40931">
                  <c:v>-3.0613899999999999E-2</c:v>
                </c:pt>
                <c:pt idx="40932">
                  <c:v>-1.9591299999999999E-2</c:v>
                </c:pt>
                <c:pt idx="40933">
                  <c:v>-3.1043100000000001E-2</c:v>
                </c:pt>
                <c:pt idx="40934">
                  <c:v>-1.8334400000000001E-2</c:v>
                </c:pt>
                <c:pt idx="40935">
                  <c:v>-2.9453300000000002E-2</c:v>
                </c:pt>
                <c:pt idx="40936">
                  <c:v>-2.60611E-2</c:v>
                </c:pt>
                <c:pt idx="40937">
                  <c:v>-1.7530400000000002E-2</c:v>
                </c:pt>
                <c:pt idx="40938">
                  <c:v>-2.9859500000000001E-2</c:v>
                </c:pt>
                <c:pt idx="40939">
                  <c:v>-1.23348E-2</c:v>
                </c:pt>
                <c:pt idx="40940">
                  <c:v>-1.45845E-2</c:v>
                </c:pt>
                <c:pt idx="40941">
                  <c:v>-2.43921E-2</c:v>
                </c:pt>
                <c:pt idx="40942">
                  <c:v>-1.86319E-2</c:v>
                </c:pt>
                <c:pt idx="40943">
                  <c:v>2.1190599999999999E-3</c:v>
                </c:pt>
                <c:pt idx="40944">
                  <c:v>-2.0402900000000002E-2</c:v>
                </c:pt>
                <c:pt idx="40945">
                  <c:v>-1.04666E-2</c:v>
                </c:pt>
                <c:pt idx="40946">
                  <c:v>-1.1540399999999999E-2</c:v>
                </c:pt>
                <c:pt idx="40947">
                  <c:v>-2.24257E-2</c:v>
                </c:pt>
                <c:pt idx="40948">
                  <c:v>-1.1615800000000001E-2</c:v>
                </c:pt>
                <c:pt idx="40949">
                  <c:v>-1.68839E-2</c:v>
                </c:pt>
                <c:pt idx="40950">
                  <c:v>-1.7826100000000001E-2</c:v>
                </c:pt>
                <c:pt idx="40951">
                  <c:v>-1.0407400000000001E-2</c:v>
                </c:pt>
                <c:pt idx="40952">
                  <c:v>-1.6285899999999999E-2</c:v>
                </c:pt>
                <c:pt idx="40953">
                  <c:v>-9.5710799999999992E-3</c:v>
                </c:pt>
                <c:pt idx="40954">
                  <c:v>-1.3960800000000001E-2</c:v>
                </c:pt>
                <c:pt idx="40955">
                  <c:v>-3.1143199999999999E-2</c:v>
                </c:pt>
                <c:pt idx="40956">
                  <c:v>-2.5953299999999999E-2</c:v>
                </c:pt>
                <c:pt idx="40957">
                  <c:v>1.24435E-2</c:v>
                </c:pt>
                <c:pt idx="40958">
                  <c:v>-1.1129399999999999E-2</c:v>
                </c:pt>
                <c:pt idx="40959">
                  <c:v>-3.1025899999999999E-2</c:v>
                </c:pt>
                <c:pt idx="40960">
                  <c:v>-7.5817100000000002E-3</c:v>
                </c:pt>
                <c:pt idx="40961">
                  <c:v>-1.3613699999999999E-2</c:v>
                </c:pt>
                <c:pt idx="40962">
                  <c:v>-1.6233399999999999E-2</c:v>
                </c:pt>
                <c:pt idx="40963">
                  <c:v>-8.0509199999999996E-3</c:v>
                </c:pt>
                <c:pt idx="40964">
                  <c:v>-9.8352400000000003E-3</c:v>
                </c:pt>
                <c:pt idx="40965">
                  <c:v>-2.1397599999999999E-2</c:v>
                </c:pt>
                <c:pt idx="40966">
                  <c:v>-2.0132100000000001E-3</c:v>
                </c:pt>
                <c:pt idx="40967">
                  <c:v>-1.47495E-2</c:v>
                </c:pt>
                <c:pt idx="40968">
                  <c:v>-1.11427E-2</c:v>
                </c:pt>
                <c:pt idx="40969">
                  <c:v>-1.37138E-3</c:v>
                </c:pt>
                <c:pt idx="40970">
                  <c:v>-1.4926E-2</c:v>
                </c:pt>
                <c:pt idx="40971">
                  <c:v>-2.0268399999999999E-2</c:v>
                </c:pt>
                <c:pt idx="40972">
                  <c:v>-6.4115500000000002E-3</c:v>
                </c:pt>
                <c:pt idx="40973">
                  <c:v>-9.8180799999999999E-3</c:v>
                </c:pt>
                <c:pt idx="40974">
                  <c:v>-2.9897700000000001E-3</c:v>
                </c:pt>
                <c:pt idx="40975">
                  <c:v>4.0855400000000004E-3</c:v>
                </c:pt>
                <c:pt idx="40976">
                  <c:v>-1.192E-2</c:v>
                </c:pt>
                <c:pt idx="40977">
                  <c:v>-4.7769500000000003E-3</c:v>
                </c:pt>
                <c:pt idx="40978">
                  <c:v>1.14346E-3</c:v>
                </c:pt>
                <c:pt idx="40979">
                  <c:v>4.6825399999999998E-4</c:v>
                </c:pt>
                <c:pt idx="40980">
                  <c:v>-2.4518999999999999E-3</c:v>
                </c:pt>
                <c:pt idx="40981">
                  <c:v>-8.1539200000000003E-3</c:v>
                </c:pt>
                <c:pt idx="40982">
                  <c:v>-5.2061099999999999E-3</c:v>
                </c:pt>
                <c:pt idx="40983">
                  <c:v>-1.2815500000000001E-2</c:v>
                </c:pt>
                <c:pt idx="40984">
                  <c:v>-9.6635799999999997E-3</c:v>
                </c:pt>
                <c:pt idx="40985">
                  <c:v>-1.33896E-2</c:v>
                </c:pt>
                <c:pt idx="40986">
                  <c:v>-1.00336E-2</c:v>
                </c:pt>
                <c:pt idx="40987">
                  <c:v>-9.3126300000000006E-3</c:v>
                </c:pt>
                <c:pt idx="40988">
                  <c:v>-2.35748E-2</c:v>
                </c:pt>
                <c:pt idx="40989">
                  <c:v>-1.0245300000000001E-2</c:v>
                </c:pt>
                <c:pt idx="40990">
                  <c:v>-2.79942E-2</c:v>
                </c:pt>
                <c:pt idx="40991">
                  <c:v>-6.1664600000000003E-3</c:v>
                </c:pt>
                <c:pt idx="40992">
                  <c:v>-1.02348E-2</c:v>
                </c:pt>
                <c:pt idx="40993">
                  <c:v>-7.5092300000000004E-3</c:v>
                </c:pt>
                <c:pt idx="40994">
                  <c:v>-7.4081399999999997E-3</c:v>
                </c:pt>
                <c:pt idx="40995">
                  <c:v>-8.0709500000000003E-3</c:v>
                </c:pt>
                <c:pt idx="40996">
                  <c:v>-2.5382999999999999E-2</c:v>
                </c:pt>
                <c:pt idx="40997">
                  <c:v>-1.46608E-2</c:v>
                </c:pt>
                <c:pt idx="40998">
                  <c:v>-5.2909899999999998E-3</c:v>
                </c:pt>
                <c:pt idx="40999">
                  <c:v>1.4269799999999999E-2</c:v>
                </c:pt>
                <c:pt idx="41000">
                  <c:v>-1.21517E-2</c:v>
                </c:pt>
                <c:pt idx="41001">
                  <c:v>-9.5081300000000001E-4</c:v>
                </c:pt>
                <c:pt idx="41002">
                  <c:v>-1.3149299999999999E-2</c:v>
                </c:pt>
                <c:pt idx="41003">
                  <c:v>-2.7434299999999998E-2</c:v>
                </c:pt>
                <c:pt idx="41004">
                  <c:v>-2.53811E-2</c:v>
                </c:pt>
                <c:pt idx="41005">
                  <c:v>-1.39618E-2</c:v>
                </c:pt>
                <c:pt idx="41006">
                  <c:v>-1.9810700000000001E-2</c:v>
                </c:pt>
                <c:pt idx="41007">
                  <c:v>-3.3894500000000001E-2</c:v>
                </c:pt>
                <c:pt idx="41008">
                  <c:v>-1.15929E-2</c:v>
                </c:pt>
                <c:pt idx="41009">
                  <c:v>1.3221699999999999E-2</c:v>
                </c:pt>
                <c:pt idx="41010">
                  <c:v>-5.0697299999999997E-3</c:v>
                </c:pt>
                <c:pt idx="41011">
                  <c:v>-1.95484E-2</c:v>
                </c:pt>
                <c:pt idx="41012">
                  <c:v>-1.5122399999999999E-2</c:v>
                </c:pt>
                <c:pt idx="41013">
                  <c:v>-2.1214500000000001E-2</c:v>
                </c:pt>
                <c:pt idx="41014">
                  <c:v>-2.6836400000000002E-3</c:v>
                </c:pt>
                <c:pt idx="41015">
                  <c:v>-1.6259200000000001E-2</c:v>
                </c:pt>
                <c:pt idx="41016">
                  <c:v>-2.5806399999999999E-3</c:v>
                </c:pt>
                <c:pt idx="41017">
                  <c:v>2.5539400000000002E-3</c:v>
                </c:pt>
                <c:pt idx="41018">
                  <c:v>2.5628100000000001E-2</c:v>
                </c:pt>
                <c:pt idx="41019">
                  <c:v>7.3461500000000001E-3</c:v>
                </c:pt>
                <c:pt idx="41020">
                  <c:v>-3.3206899999999998E-3</c:v>
                </c:pt>
                <c:pt idx="41021">
                  <c:v>3.9291400000000001E-4</c:v>
                </c:pt>
                <c:pt idx="41022">
                  <c:v>1.62191E-2</c:v>
                </c:pt>
                <c:pt idx="41023">
                  <c:v>2.6894600000000001E-2</c:v>
                </c:pt>
                <c:pt idx="41024">
                  <c:v>-2.3441299999999998E-3</c:v>
                </c:pt>
                <c:pt idx="41025">
                  <c:v>2.7971300000000001E-3</c:v>
                </c:pt>
                <c:pt idx="41026">
                  <c:v>-2.5529900000000002E-3</c:v>
                </c:pt>
                <c:pt idx="41027">
                  <c:v>2.95296E-2</c:v>
                </c:pt>
                <c:pt idx="41028">
                  <c:v>5.0573299999999996E-3</c:v>
                </c:pt>
                <c:pt idx="41029">
                  <c:v>4.2915299999999999E-4</c:v>
                </c:pt>
                <c:pt idx="41030">
                  <c:v>2.2878600000000001E-3</c:v>
                </c:pt>
                <c:pt idx="41031">
                  <c:v>5.4387999999999997E-3</c:v>
                </c:pt>
                <c:pt idx="41032">
                  <c:v>4.7483400000000002E-3</c:v>
                </c:pt>
                <c:pt idx="41033">
                  <c:v>-1.1683499999999999E-2</c:v>
                </c:pt>
                <c:pt idx="41034">
                  <c:v>1.99089E-2</c:v>
                </c:pt>
                <c:pt idx="41035">
                  <c:v>5.7735399999999997E-3</c:v>
                </c:pt>
                <c:pt idx="41036">
                  <c:v>5.55515E-3</c:v>
                </c:pt>
                <c:pt idx="41037">
                  <c:v>7.9507799999999993E-3</c:v>
                </c:pt>
                <c:pt idx="41038">
                  <c:v>-4.40121E-3</c:v>
                </c:pt>
                <c:pt idx="41039">
                  <c:v>1.5037500000000001E-2</c:v>
                </c:pt>
                <c:pt idx="41040">
                  <c:v>8.1729899999999998E-3</c:v>
                </c:pt>
                <c:pt idx="41041">
                  <c:v>1.19095E-2</c:v>
                </c:pt>
                <c:pt idx="41042">
                  <c:v>1.24788E-2</c:v>
                </c:pt>
                <c:pt idx="41043">
                  <c:v>2.6832600000000002E-2</c:v>
                </c:pt>
                <c:pt idx="41044">
                  <c:v>1.6386999999999999E-2</c:v>
                </c:pt>
                <c:pt idx="41045">
                  <c:v>1.2966200000000001E-2</c:v>
                </c:pt>
                <c:pt idx="41046">
                  <c:v>1.53875E-2</c:v>
                </c:pt>
                <c:pt idx="41047">
                  <c:v>1.4434799999999999E-2</c:v>
                </c:pt>
                <c:pt idx="41048">
                  <c:v>1.9181299999999998E-2</c:v>
                </c:pt>
                <c:pt idx="41049">
                  <c:v>1.54371E-2</c:v>
                </c:pt>
                <c:pt idx="41050">
                  <c:v>2.5797799999999999E-2</c:v>
                </c:pt>
                <c:pt idx="41051">
                  <c:v>2.0004299999999999E-2</c:v>
                </c:pt>
                <c:pt idx="41052">
                  <c:v>1.3483E-2</c:v>
                </c:pt>
                <c:pt idx="41053">
                  <c:v>2.1071400000000001E-2</c:v>
                </c:pt>
                <c:pt idx="41054">
                  <c:v>2.7797700000000002E-2</c:v>
                </c:pt>
                <c:pt idx="41055">
                  <c:v>2.4518999999999999E-2</c:v>
                </c:pt>
                <c:pt idx="41056">
                  <c:v>2.60944E-2</c:v>
                </c:pt>
                <c:pt idx="41057">
                  <c:v>2.0468699999999999E-2</c:v>
                </c:pt>
                <c:pt idx="41058">
                  <c:v>2.9364600000000001E-2</c:v>
                </c:pt>
                <c:pt idx="41059">
                  <c:v>1.15318E-2</c:v>
                </c:pt>
                <c:pt idx="41060">
                  <c:v>4.0929800000000002E-2</c:v>
                </c:pt>
                <c:pt idx="41061">
                  <c:v>3.3308999999999998E-2</c:v>
                </c:pt>
                <c:pt idx="41062">
                  <c:v>4.0844900000000003E-2</c:v>
                </c:pt>
                <c:pt idx="41063">
                  <c:v>2.96755E-2</c:v>
                </c:pt>
                <c:pt idx="41064">
                  <c:v>2.86217E-2</c:v>
                </c:pt>
                <c:pt idx="41065">
                  <c:v>4.1563000000000003E-2</c:v>
                </c:pt>
                <c:pt idx="41066">
                  <c:v>3.1648599999999999E-2</c:v>
                </c:pt>
                <c:pt idx="41067">
                  <c:v>3.4881599999999999E-2</c:v>
                </c:pt>
                <c:pt idx="41068">
                  <c:v>2.43635E-2</c:v>
                </c:pt>
                <c:pt idx="41069">
                  <c:v>4.0031400000000002E-2</c:v>
                </c:pt>
                <c:pt idx="41070">
                  <c:v>4.3967199999999998E-2</c:v>
                </c:pt>
                <c:pt idx="41071">
                  <c:v>3.9653800000000003E-2</c:v>
                </c:pt>
                <c:pt idx="41072">
                  <c:v>4.0411000000000002E-2</c:v>
                </c:pt>
                <c:pt idx="41073">
                  <c:v>4.0173500000000001E-2</c:v>
                </c:pt>
                <c:pt idx="41074">
                  <c:v>3.4389500000000003E-2</c:v>
                </c:pt>
                <c:pt idx="41075">
                  <c:v>3.8991900000000003E-2</c:v>
                </c:pt>
                <c:pt idx="41076">
                  <c:v>2.81906E-2</c:v>
                </c:pt>
                <c:pt idx="41077">
                  <c:v>2.7914000000000001E-2</c:v>
                </c:pt>
                <c:pt idx="41078">
                  <c:v>4.4961899999999999E-2</c:v>
                </c:pt>
                <c:pt idx="41079">
                  <c:v>4.3640100000000001E-2</c:v>
                </c:pt>
                <c:pt idx="41080">
                  <c:v>3.7236199999999997E-2</c:v>
                </c:pt>
                <c:pt idx="41081">
                  <c:v>2.9691700000000001E-2</c:v>
                </c:pt>
                <c:pt idx="41082">
                  <c:v>1.49765E-2</c:v>
                </c:pt>
                <c:pt idx="41083">
                  <c:v>3.5600699999999999E-2</c:v>
                </c:pt>
                <c:pt idx="41084">
                  <c:v>2.1635999999999999E-2</c:v>
                </c:pt>
                <c:pt idx="41085">
                  <c:v>8.1186299999999999E-3</c:v>
                </c:pt>
                <c:pt idx="41086">
                  <c:v>7.9688999999999992E-3</c:v>
                </c:pt>
                <c:pt idx="41087">
                  <c:v>3.1264300000000002E-2</c:v>
                </c:pt>
                <c:pt idx="41088">
                  <c:v>2.76146E-2</c:v>
                </c:pt>
                <c:pt idx="41089">
                  <c:v>1.76125E-2</c:v>
                </c:pt>
                <c:pt idx="41090">
                  <c:v>1.37854E-2</c:v>
                </c:pt>
                <c:pt idx="41091">
                  <c:v>1.9969899999999999E-2</c:v>
                </c:pt>
                <c:pt idx="41092">
                  <c:v>3.8387299999999999E-2</c:v>
                </c:pt>
                <c:pt idx="41093">
                  <c:v>1.99528E-2</c:v>
                </c:pt>
                <c:pt idx="41094">
                  <c:v>1.2692500000000001E-2</c:v>
                </c:pt>
                <c:pt idx="41095">
                  <c:v>9.25255E-3</c:v>
                </c:pt>
                <c:pt idx="41096">
                  <c:v>2.4668699999999998E-2</c:v>
                </c:pt>
                <c:pt idx="41097">
                  <c:v>2.1329899999999999E-2</c:v>
                </c:pt>
                <c:pt idx="41098">
                  <c:v>2.81982E-2</c:v>
                </c:pt>
                <c:pt idx="41099">
                  <c:v>1.404E-2</c:v>
                </c:pt>
                <c:pt idx="41100">
                  <c:v>3.7218099999999997E-2</c:v>
                </c:pt>
                <c:pt idx="41101">
                  <c:v>2.2335100000000002E-3</c:v>
                </c:pt>
                <c:pt idx="41102">
                  <c:v>2.2217799999999999E-2</c:v>
                </c:pt>
                <c:pt idx="41103">
                  <c:v>2.9769899999999998E-2</c:v>
                </c:pt>
                <c:pt idx="41104">
                  <c:v>2.2463799999999999E-2</c:v>
                </c:pt>
                <c:pt idx="41105">
                  <c:v>1.7221500000000001E-2</c:v>
                </c:pt>
                <c:pt idx="41106">
                  <c:v>4.4746399999999999E-2</c:v>
                </c:pt>
                <c:pt idx="41107">
                  <c:v>2.20184E-2</c:v>
                </c:pt>
                <c:pt idx="41108">
                  <c:v>3.1635299999999998E-2</c:v>
                </c:pt>
                <c:pt idx="41109">
                  <c:v>2.9621100000000001E-2</c:v>
                </c:pt>
                <c:pt idx="41110">
                  <c:v>1.8872300000000002E-2</c:v>
                </c:pt>
                <c:pt idx="41111">
                  <c:v>1.8903699999999999E-2</c:v>
                </c:pt>
                <c:pt idx="41112">
                  <c:v>2.7511600000000001E-2</c:v>
                </c:pt>
                <c:pt idx="41113">
                  <c:v>2.7803399999999999E-2</c:v>
                </c:pt>
                <c:pt idx="41114">
                  <c:v>1.8867499999999999E-2</c:v>
                </c:pt>
                <c:pt idx="41115">
                  <c:v>1.01662E-2</c:v>
                </c:pt>
                <c:pt idx="41116">
                  <c:v>1.9481700000000001E-2</c:v>
                </c:pt>
                <c:pt idx="41117">
                  <c:v>2.4112700000000001E-2</c:v>
                </c:pt>
                <c:pt idx="41118">
                  <c:v>4.2600600000000004E-3</c:v>
                </c:pt>
                <c:pt idx="41119">
                  <c:v>2.4473200000000001E-2</c:v>
                </c:pt>
                <c:pt idx="41120">
                  <c:v>1.49488E-2</c:v>
                </c:pt>
                <c:pt idx="41121">
                  <c:v>3.1930899999999998E-2</c:v>
                </c:pt>
                <c:pt idx="41122">
                  <c:v>1.71919E-2</c:v>
                </c:pt>
                <c:pt idx="41123">
                  <c:v>2.93245E-2</c:v>
                </c:pt>
                <c:pt idx="41124">
                  <c:v>3.3700000000000001E-2</c:v>
                </c:pt>
                <c:pt idx="41125">
                  <c:v>2.4716399999999999E-2</c:v>
                </c:pt>
                <c:pt idx="41126">
                  <c:v>2.1900200000000002E-2</c:v>
                </c:pt>
                <c:pt idx="41127">
                  <c:v>2.7688999999999998E-2</c:v>
                </c:pt>
                <c:pt idx="41128">
                  <c:v>4.8131E-2</c:v>
                </c:pt>
                <c:pt idx="41129">
                  <c:v>3.3485399999999998E-2</c:v>
                </c:pt>
                <c:pt idx="41130">
                  <c:v>4.7644600000000002E-2</c:v>
                </c:pt>
                <c:pt idx="41131">
                  <c:v>3.0246700000000001E-2</c:v>
                </c:pt>
                <c:pt idx="41132">
                  <c:v>4.8156699999999997E-2</c:v>
                </c:pt>
                <c:pt idx="41133">
                  <c:v>3.21865E-2</c:v>
                </c:pt>
                <c:pt idx="41134">
                  <c:v>4.3788899999999999E-2</c:v>
                </c:pt>
                <c:pt idx="41135">
                  <c:v>4.2124700000000001E-2</c:v>
                </c:pt>
                <c:pt idx="41136">
                  <c:v>2.65665E-2</c:v>
                </c:pt>
                <c:pt idx="41137">
                  <c:v>4.4129399999999999E-2</c:v>
                </c:pt>
                <c:pt idx="41138">
                  <c:v>3.2288600000000001E-2</c:v>
                </c:pt>
                <c:pt idx="41139">
                  <c:v>3.7123700000000003E-2</c:v>
                </c:pt>
                <c:pt idx="41140">
                  <c:v>2.9388399999999999E-2</c:v>
                </c:pt>
                <c:pt idx="41141">
                  <c:v>1.68133E-2</c:v>
                </c:pt>
                <c:pt idx="41142">
                  <c:v>2.5872200000000001E-2</c:v>
                </c:pt>
                <c:pt idx="41143">
                  <c:v>2.45924E-2</c:v>
                </c:pt>
                <c:pt idx="41144">
                  <c:v>2.3572900000000001E-2</c:v>
                </c:pt>
                <c:pt idx="41145">
                  <c:v>2.89564E-2</c:v>
                </c:pt>
                <c:pt idx="41146">
                  <c:v>3.4285499999999997E-2</c:v>
                </c:pt>
                <c:pt idx="41147">
                  <c:v>4.6062499999999999E-2</c:v>
                </c:pt>
                <c:pt idx="41148">
                  <c:v>1.92547E-2</c:v>
                </c:pt>
                <c:pt idx="41149">
                  <c:v>3.7697799999999997E-2</c:v>
                </c:pt>
                <c:pt idx="41150">
                  <c:v>3.82891E-2</c:v>
                </c:pt>
                <c:pt idx="41151">
                  <c:v>4.6226499999999997E-2</c:v>
                </c:pt>
                <c:pt idx="41152">
                  <c:v>5.1631900000000001E-2</c:v>
                </c:pt>
                <c:pt idx="41153">
                  <c:v>4.0579799999999999E-2</c:v>
                </c:pt>
                <c:pt idx="41154">
                  <c:v>5.6336400000000002E-2</c:v>
                </c:pt>
                <c:pt idx="41155">
                  <c:v>4.6652800000000001E-2</c:v>
                </c:pt>
                <c:pt idx="41156">
                  <c:v>4.7690400000000001E-2</c:v>
                </c:pt>
                <c:pt idx="41157">
                  <c:v>3.35588E-2</c:v>
                </c:pt>
                <c:pt idx="41158">
                  <c:v>7.3434799999999995E-2</c:v>
                </c:pt>
                <c:pt idx="41159">
                  <c:v>3.4070999999999997E-2</c:v>
                </c:pt>
                <c:pt idx="41160">
                  <c:v>3.80068E-2</c:v>
                </c:pt>
                <c:pt idx="41161">
                  <c:v>5.3080599999999999E-2</c:v>
                </c:pt>
                <c:pt idx="41162">
                  <c:v>6.3066499999999998E-2</c:v>
                </c:pt>
                <c:pt idx="41163">
                  <c:v>4.24929E-2</c:v>
                </c:pt>
                <c:pt idx="41164">
                  <c:v>1.9457800000000001E-2</c:v>
                </c:pt>
                <c:pt idx="41165">
                  <c:v>4.5649500000000003E-2</c:v>
                </c:pt>
                <c:pt idx="41166">
                  <c:v>4.5491200000000002E-2</c:v>
                </c:pt>
                <c:pt idx="41167">
                  <c:v>6.1824799999999999E-2</c:v>
                </c:pt>
                <c:pt idx="41168">
                  <c:v>4.4651999999999997E-2</c:v>
                </c:pt>
                <c:pt idx="41169">
                  <c:v>5.1055000000000003E-2</c:v>
                </c:pt>
                <c:pt idx="41170">
                  <c:v>6.7756700000000003E-2</c:v>
                </c:pt>
                <c:pt idx="41171">
                  <c:v>5.4390899999999999E-2</c:v>
                </c:pt>
                <c:pt idx="41172">
                  <c:v>5.9410999999999999E-2</c:v>
                </c:pt>
                <c:pt idx="41173">
                  <c:v>5.3800599999999997E-2</c:v>
                </c:pt>
                <c:pt idx="41174">
                  <c:v>5.8168400000000002E-2</c:v>
                </c:pt>
                <c:pt idx="41175">
                  <c:v>3.8749699999999998E-2</c:v>
                </c:pt>
                <c:pt idx="41176">
                  <c:v>6.1842899999999999E-2</c:v>
                </c:pt>
                <c:pt idx="41177">
                  <c:v>2.6396800000000002E-2</c:v>
                </c:pt>
                <c:pt idx="41178">
                  <c:v>5.0187099999999998E-2</c:v>
                </c:pt>
                <c:pt idx="41179">
                  <c:v>5.25131E-2</c:v>
                </c:pt>
                <c:pt idx="41180">
                  <c:v>5.4173499999999999E-2</c:v>
                </c:pt>
                <c:pt idx="41181">
                  <c:v>3.7817000000000003E-2</c:v>
                </c:pt>
                <c:pt idx="41182">
                  <c:v>4.78945E-2</c:v>
                </c:pt>
                <c:pt idx="41183">
                  <c:v>5.6378400000000002E-2</c:v>
                </c:pt>
                <c:pt idx="41184">
                  <c:v>4.7637899999999997E-2</c:v>
                </c:pt>
                <c:pt idx="41185">
                  <c:v>5.4540600000000002E-2</c:v>
                </c:pt>
                <c:pt idx="41186">
                  <c:v>3.5309800000000002E-2</c:v>
                </c:pt>
                <c:pt idx="41187">
                  <c:v>6.2123299999999999E-2</c:v>
                </c:pt>
                <c:pt idx="41188">
                  <c:v>5.7650600000000003E-2</c:v>
                </c:pt>
                <c:pt idx="41189">
                  <c:v>5.50432E-2</c:v>
                </c:pt>
                <c:pt idx="41190">
                  <c:v>4.8280700000000003E-2</c:v>
                </c:pt>
                <c:pt idx="41191">
                  <c:v>3.7968599999999998E-2</c:v>
                </c:pt>
                <c:pt idx="41192">
                  <c:v>6.9478999999999999E-2</c:v>
                </c:pt>
                <c:pt idx="41193">
                  <c:v>5.0581899999999999E-2</c:v>
                </c:pt>
                <c:pt idx="41194">
                  <c:v>1.4809599999999999E-2</c:v>
                </c:pt>
                <c:pt idx="41195">
                  <c:v>2.6345299999999999E-2</c:v>
                </c:pt>
                <c:pt idx="41196">
                  <c:v>5.2506400000000002E-2</c:v>
                </c:pt>
                <c:pt idx="41197">
                  <c:v>4.43869E-2</c:v>
                </c:pt>
                <c:pt idx="41198">
                  <c:v>3.04766E-2</c:v>
                </c:pt>
                <c:pt idx="41199">
                  <c:v>2.4188999999999999E-2</c:v>
                </c:pt>
                <c:pt idx="41200" formatCode="0.00E+00">
                  <c:v>4.2983100000000003E-2</c:v>
                </c:pt>
                <c:pt idx="41201">
                  <c:v>3.3195500000000003E-2</c:v>
                </c:pt>
                <c:pt idx="41202">
                  <c:v>3.5170600000000003E-2</c:v>
                </c:pt>
                <c:pt idx="41203">
                  <c:v>2.80275E-2</c:v>
                </c:pt>
                <c:pt idx="41204">
                  <c:v>3.9112099999999997E-2</c:v>
                </c:pt>
                <c:pt idx="41205">
                  <c:v>4.72927E-2</c:v>
                </c:pt>
                <c:pt idx="41206">
                  <c:v>3.56922E-2</c:v>
                </c:pt>
                <c:pt idx="41207">
                  <c:v>2.2812800000000001E-2</c:v>
                </c:pt>
                <c:pt idx="41208">
                  <c:v>2.0659400000000001E-2</c:v>
                </c:pt>
                <c:pt idx="41209">
                  <c:v>4.7647500000000002E-2</c:v>
                </c:pt>
                <c:pt idx="41210">
                  <c:v>3.3882099999999998E-2</c:v>
                </c:pt>
                <c:pt idx="41211">
                  <c:v>1.85986E-2</c:v>
                </c:pt>
                <c:pt idx="41212">
                  <c:v>7.4110000000000001E-3</c:v>
                </c:pt>
                <c:pt idx="41213">
                  <c:v>1.9932700000000001E-2</c:v>
                </c:pt>
                <c:pt idx="41214">
                  <c:v>2.9658299999999999E-2</c:v>
                </c:pt>
                <c:pt idx="41215">
                  <c:v>3.01237E-2</c:v>
                </c:pt>
                <c:pt idx="41216">
                  <c:v>3.7118900000000003E-2</c:v>
                </c:pt>
                <c:pt idx="41217">
                  <c:v>1.7750700000000001E-2</c:v>
                </c:pt>
                <c:pt idx="41218">
                  <c:v>3.03526E-2</c:v>
                </c:pt>
                <c:pt idx="41219">
                  <c:v>3.2433499999999997E-2</c:v>
                </c:pt>
                <c:pt idx="41220">
                  <c:v>1.09844E-2</c:v>
                </c:pt>
                <c:pt idx="41221">
                  <c:v>1.9639E-2</c:v>
                </c:pt>
                <c:pt idx="41222">
                  <c:v>1.28269E-2</c:v>
                </c:pt>
                <c:pt idx="41223">
                  <c:v>3.3184100000000001E-2</c:v>
                </c:pt>
                <c:pt idx="41224">
                  <c:v>3.1816499999999998E-2</c:v>
                </c:pt>
                <c:pt idx="41225">
                  <c:v>1.58377E-2</c:v>
                </c:pt>
                <c:pt idx="41226">
                  <c:v>1.83859E-2</c:v>
                </c:pt>
                <c:pt idx="41227">
                  <c:v>2.01216E-2</c:v>
                </c:pt>
                <c:pt idx="41228">
                  <c:v>2.8275499999999999E-2</c:v>
                </c:pt>
                <c:pt idx="41229">
                  <c:v>2.7782399999999999E-2</c:v>
                </c:pt>
                <c:pt idx="41230">
                  <c:v>1.7248200000000002E-2</c:v>
                </c:pt>
                <c:pt idx="41231">
                  <c:v>3.5362200000000003E-2</c:v>
                </c:pt>
                <c:pt idx="41232">
                  <c:v>4.5482599999999998E-2</c:v>
                </c:pt>
                <c:pt idx="41233">
                  <c:v>3.4584999999999998E-2</c:v>
                </c:pt>
                <c:pt idx="41234">
                  <c:v>1.38607E-2</c:v>
                </c:pt>
                <c:pt idx="41235">
                  <c:v>3.6836599999999997E-2</c:v>
                </c:pt>
                <c:pt idx="41236">
                  <c:v>3.6903400000000003E-2</c:v>
                </c:pt>
                <c:pt idx="41237">
                  <c:v>2.6449199999999999E-2</c:v>
                </c:pt>
                <c:pt idx="41238">
                  <c:v>2.3016000000000002E-2</c:v>
                </c:pt>
                <c:pt idx="41239">
                  <c:v>2.4979600000000001E-2</c:v>
                </c:pt>
                <c:pt idx="41240">
                  <c:v>3.26872E-2</c:v>
                </c:pt>
                <c:pt idx="41241">
                  <c:v>3.39794E-2</c:v>
                </c:pt>
                <c:pt idx="41242">
                  <c:v>2.8410000000000001E-2</c:v>
                </c:pt>
                <c:pt idx="41243">
                  <c:v>2.9932E-2</c:v>
                </c:pt>
                <c:pt idx="41244">
                  <c:v>4.1624099999999997E-2</c:v>
                </c:pt>
                <c:pt idx="41245">
                  <c:v>3.5697899999999998E-2</c:v>
                </c:pt>
                <c:pt idx="41246">
                  <c:v>3.7413599999999998E-2</c:v>
                </c:pt>
                <c:pt idx="41247">
                  <c:v>1.09005E-2</c:v>
                </c:pt>
                <c:pt idx="41248">
                  <c:v>2.1351800000000001E-2</c:v>
                </c:pt>
                <c:pt idx="41249">
                  <c:v>1.7009699999999999E-2</c:v>
                </c:pt>
                <c:pt idx="41250">
                  <c:v>1.14441E-2</c:v>
                </c:pt>
                <c:pt idx="41251">
                  <c:v>1.7123200000000002E-2</c:v>
                </c:pt>
                <c:pt idx="41252">
                  <c:v>8.1014599999999996E-3</c:v>
                </c:pt>
                <c:pt idx="41253">
                  <c:v>1.7812700000000001E-2</c:v>
                </c:pt>
                <c:pt idx="41254">
                  <c:v>6.8883900000000003E-3</c:v>
                </c:pt>
                <c:pt idx="41255">
                  <c:v>3.69892E-2</c:v>
                </c:pt>
                <c:pt idx="41256">
                  <c:v>2.5210400000000001E-2</c:v>
                </c:pt>
                <c:pt idx="41257">
                  <c:v>1.5939700000000001E-2</c:v>
                </c:pt>
                <c:pt idx="41258">
                  <c:v>2.1716099999999999E-2</c:v>
                </c:pt>
                <c:pt idx="41259">
                  <c:v>1.7837499999999999E-2</c:v>
                </c:pt>
                <c:pt idx="41260">
                  <c:v>2.6344300000000001E-2</c:v>
                </c:pt>
                <c:pt idx="41261">
                  <c:v>1.3654700000000001E-2</c:v>
                </c:pt>
                <c:pt idx="41262">
                  <c:v>4.0586499999999998E-2</c:v>
                </c:pt>
                <c:pt idx="41263">
                  <c:v>1.7844200000000001E-2</c:v>
                </c:pt>
                <c:pt idx="41264">
                  <c:v>3.4995999999999999E-2</c:v>
                </c:pt>
                <c:pt idx="41265">
                  <c:v>1.2649499999999999E-2</c:v>
                </c:pt>
                <c:pt idx="41266">
                  <c:v>3.2294299999999998E-2</c:v>
                </c:pt>
                <c:pt idx="41267">
                  <c:v>2.7984599999999998E-2</c:v>
                </c:pt>
                <c:pt idx="41268">
                  <c:v>6.6633200000000004E-3</c:v>
                </c:pt>
                <c:pt idx="41269">
                  <c:v>1.48611E-2</c:v>
                </c:pt>
                <c:pt idx="41270">
                  <c:v>8.0528300000000004E-3</c:v>
                </c:pt>
                <c:pt idx="41271">
                  <c:v>8.7728500000000004E-3</c:v>
                </c:pt>
                <c:pt idx="41272">
                  <c:v>-5.3491600000000004E-3</c:v>
                </c:pt>
                <c:pt idx="41273">
                  <c:v>1.98622E-2</c:v>
                </c:pt>
                <c:pt idx="41274">
                  <c:v>6.3715000000000004E-3</c:v>
                </c:pt>
                <c:pt idx="41275">
                  <c:v>2.9840499999999998E-3</c:v>
                </c:pt>
                <c:pt idx="41276">
                  <c:v>8.6889299999999992E-3</c:v>
                </c:pt>
                <c:pt idx="41277">
                  <c:v>1.6251600000000001E-2</c:v>
                </c:pt>
                <c:pt idx="41278">
                  <c:v>2.0713799999999998E-3</c:v>
                </c:pt>
                <c:pt idx="41279">
                  <c:v>-8.4876999999999999E-4</c:v>
                </c:pt>
                <c:pt idx="41280">
                  <c:v>9.7770700000000006E-3</c:v>
                </c:pt>
                <c:pt idx="41281">
                  <c:v>-5.6161900000000001E-3</c:v>
                </c:pt>
                <c:pt idx="41282">
                  <c:v>9.6187600000000005E-3</c:v>
                </c:pt>
                <c:pt idx="41283">
                  <c:v>-6.8693199999999999E-3</c:v>
                </c:pt>
                <c:pt idx="41284">
                  <c:v>1.12247E-3</c:v>
                </c:pt>
                <c:pt idx="41285">
                  <c:v>7.0285800000000004E-3</c:v>
                </c:pt>
                <c:pt idx="41286">
                  <c:v>-2.2659300000000002E-3</c:v>
                </c:pt>
                <c:pt idx="41287">
                  <c:v>1.24254E-2</c:v>
                </c:pt>
                <c:pt idx="41288">
                  <c:v>9.4699899999999993E-3</c:v>
                </c:pt>
                <c:pt idx="41289">
                  <c:v>1.3952299999999999E-3</c:v>
                </c:pt>
                <c:pt idx="41290">
                  <c:v>7.4825300000000003E-3</c:v>
                </c:pt>
                <c:pt idx="41291">
                  <c:v>9.0560899999999993E-3</c:v>
                </c:pt>
                <c:pt idx="41292">
                  <c:v>2.91538E-3</c:v>
                </c:pt>
                <c:pt idx="41293">
                  <c:v>1.03378E-3</c:v>
                </c:pt>
                <c:pt idx="41294">
                  <c:v>-2.1171599999999999E-3</c:v>
                </c:pt>
                <c:pt idx="41295">
                  <c:v>-3.5028500000000001E-3</c:v>
                </c:pt>
                <c:pt idx="41296">
                  <c:v>-7.97081E-3</c:v>
                </c:pt>
                <c:pt idx="41297">
                  <c:v>-1.6246799999999999E-2</c:v>
                </c:pt>
                <c:pt idx="41298" formatCode="0.00E+00">
                  <c:v>-4.1961700000000002E-5</c:v>
                </c:pt>
                <c:pt idx="41299">
                  <c:v>6.6757199999999996E-4</c:v>
                </c:pt>
                <c:pt idx="41300" formatCode="0.00E+00">
                  <c:v>8.0108600000000001E-5</c:v>
                </c:pt>
                <c:pt idx="41301">
                  <c:v>-3.0021700000000002E-3</c:v>
                </c:pt>
                <c:pt idx="41302">
                  <c:v>-5.7306299999999996E-3</c:v>
                </c:pt>
                <c:pt idx="41303">
                  <c:v>3.4351300000000002E-3</c:v>
                </c:pt>
                <c:pt idx="41304">
                  <c:v>1.16215E-2</c:v>
                </c:pt>
                <c:pt idx="41305">
                  <c:v>-1.52779E-3</c:v>
                </c:pt>
                <c:pt idx="41306">
                  <c:v>-3.0136099999999999E-4</c:v>
                </c:pt>
                <c:pt idx="41307">
                  <c:v>7.6255799999999999E-3</c:v>
                </c:pt>
                <c:pt idx="41308">
                  <c:v>-3.8528400000000002E-3</c:v>
                </c:pt>
                <c:pt idx="41309">
                  <c:v>-6.4163199999999997E-3</c:v>
                </c:pt>
                <c:pt idx="41310">
                  <c:v>2.1358499999999999E-2</c:v>
                </c:pt>
                <c:pt idx="41311">
                  <c:v>1.53618E-2</c:v>
                </c:pt>
                <c:pt idx="41312">
                  <c:v>-8.2588200000000001E-3</c:v>
                </c:pt>
                <c:pt idx="41313">
                  <c:v>-4.0807700000000001E-3</c:v>
                </c:pt>
                <c:pt idx="41314">
                  <c:v>7.8382499999999997E-3</c:v>
                </c:pt>
                <c:pt idx="41315">
                  <c:v>-1.17683E-3</c:v>
                </c:pt>
                <c:pt idx="41316">
                  <c:v>2.8429000000000002E-3</c:v>
                </c:pt>
                <c:pt idx="41317">
                  <c:v>-1.60275E-2</c:v>
                </c:pt>
                <c:pt idx="41318">
                  <c:v>-6.0224500000000004E-3</c:v>
                </c:pt>
                <c:pt idx="41319">
                  <c:v>-4.8160599999999996E-3</c:v>
                </c:pt>
                <c:pt idx="41320">
                  <c:v>-5.1746400000000003E-3</c:v>
                </c:pt>
                <c:pt idx="41321">
                  <c:v>-1.50318E-2</c:v>
                </c:pt>
                <c:pt idx="41322">
                  <c:v>-2.6508299999999999E-2</c:v>
                </c:pt>
                <c:pt idx="41323">
                  <c:v>4.62627E-3</c:v>
                </c:pt>
                <c:pt idx="41324">
                  <c:v>-1.6280200000000002E-2</c:v>
                </c:pt>
                <c:pt idx="41325">
                  <c:v>-1.8898999999999999E-2</c:v>
                </c:pt>
                <c:pt idx="41326">
                  <c:v>-3.3505399999999998E-2</c:v>
                </c:pt>
                <c:pt idx="41327">
                  <c:v>-1.4370000000000001E-2</c:v>
                </c:pt>
                <c:pt idx="41328">
                  <c:v>-6.35624E-3</c:v>
                </c:pt>
                <c:pt idx="41329">
                  <c:v>-1.8477400000000001E-2</c:v>
                </c:pt>
                <c:pt idx="41330">
                  <c:v>-2.7086300000000001E-2</c:v>
                </c:pt>
                <c:pt idx="41331">
                  <c:v>-2.7737600000000001E-2</c:v>
                </c:pt>
                <c:pt idx="41332">
                  <c:v>-8.6679500000000007E-3</c:v>
                </c:pt>
                <c:pt idx="41333">
                  <c:v>-2.25735E-2</c:v>
                </c:pt>
                <c:pt idx="41334">
                  <c:v>-2.19221E-2</c:v>
                </c:pt>
                <c:pt idx="41335">
                  <c:v>-1.1928599999999999E-2</c:v>
                </c:pt>
                <c:pt idx="41336">
                  <c:v>-1.5896799999999999E-2</c:v>
                </c:pt>
                <c:pt idx="41337">
                  <c:v>-1.51424E-2</c:v>
                </c:pt>
                <c:pt idx="41338">
                  <c:v>-1.7110799999999999E-2</c:v>
                </c:pt>
                <c:pt idx="41339">
                  <c:v>-1.0241500000000001E-2</c:v>
                </c:pt>
                <c:pt idx="41340">
                  <c:v>-2.11334E-3</c:v>
                </c:pt>
                <c:pt idx="41341">
                  <c:v>6.2341699999999998E-3</c:v>
                </c:pt>
                <c:pt idx="41342">
                  <c:v>-1.6106599999999999E-2</c:v>
                </c:pt>
                <c:pt idx="41343">
                  <c:v>-1.3177899999999999E-2</c:v>
                </c:pt>
                <c:pt idx="41344">
                  <c:v>-1.9881200000000002E-2</c:v>
                </c:pt>
                <c:pt idx="41345">
                  <c:v>-1.56975E-2</c:v>
                </c:pt>
                <c:pt idx="41346">
                  <c:v>-1.2980500000000001E-2</c:v>
                </c:pt>
                <c:pt idx="41347">
                  <c:v>-1.47371E-2</c:v>
                </c:pt>
                <c:pt idx="41348">
                  <c:v>-1.3135900000000001E-2</c:v>
                </c:pt>
                <c:pt idx="41349">
                  <c:v>-4.1533500000000001E-2</c:v>
                </c:pt>
                <c:pt idx="41350">
                  <c:v>-3.30248E-2</c:v>
                </c:pt>
                <c:pt idx="41351">
                  <c:v>-1.6936300000000001E-2</c:v>
                </c:pt>
                <c:pt idx="41352">
                  <c:v>-4.17328E-2</c:v>
                </c:pt>
                <c:pt idx="41353">
                  <c:v>-1.5791900000000001E-2</c:v>
                </c:pt>
                <c:pt idx="41354">
                  <c:v>-3.4048099999999998E-2</c:v>
                </c:pt>
                <c:pt idx="41355">
                  <c:v>-2.9571500000000001E-2</c:v>
                </c:pt>
                <c:pt idx="41356">
                  <c:v>-3.3568399999999998E-2</c:v>
                </c:pt>
                <c:pt idx="41357">
                  <c:v>-1.9914600000000001E-2</c:v>
                </c:pt>
                <c:pt idx="41358">
                  <c:v>-1.7904300000000001E-2</c:v>
                </c:pt>
                <c:pt idx="41359">
                  <c:v>-2.0581200000000001E-2</c:v>
                </c:pt>
                <c:pt idx="41360">
                  <c:v>-2.3529999999999999E-2</c:v>
                </c:pt>
                <c:pt idx="41361">
                  <c:v>-3.0621499999999999E-2</c:v>
                </c:pt>
                <c:pt idx="41362">
                  <c:v>-1.21689E-2</c:v>
                </c:pt>
                <c:pt idx="41363">
                  <c:v>-2.2914899999999998E-2</c:v>
                </c:pt>
                <c:pt idx="41364">
                  <c:v>-3.1783100000000002E-2</c:v>
                </c:pt>
                <c:pt idx="41365">
                  <c:v>-4.49629E-2</c:v>
                </c:pt>
                <c:pt idx="41366">
                  <c:v>-2.2333100000000002E-2</c:v>
                </c:pt>
                <c:pt idx="41367">
                  <c:v>-2.2963500000000001E-2</c:v>
                </c:pt>
                <c:pt idx="41368">
                  <c:v>-3.2694800000000003E-2</c:v>
                </c:pt>
                <c:pt idx="41369">
                  <c:v>-2.31314E-2</c:v>
                </c:pt>
                <c:pt idx="41370">
                  <c:v>-2.2801399999999999E-2</c:v>
                </c:pt>
                <c:pt idx="41371">
                  <c:v>-8.5773499999999992E-3</c:v>
                </c:pt>
                <c:pt idx="41372">
                  <c:v>-3.3612299999999998E-2</c:v>
                </c:pt>
                <c:pt idx="41373">
                  <c:v>-1.336E-2</c:v>
                </c:pt>
                <c:pt idx="41374">
                  <c:v>-3.4203499999999998E-2</c:v>
                </c:pt>
                <c:pt idx="41375">
                  <c:v>-2.9042200000000001E-2</c:v>
                </c:pt>
                <c:pt idx="41376">
                  <c:v>-2.44389E-2</c:v>
                </c:pt>
                <c:pt idx="41377">
                  <c:v>-3.2793999999999997E-2</c:v>
                </c:pt>
                <c:pt idx="41378">
                  <c:v>-3.33385E-2</c:v>
                </c:pt>
                <c:pt idx="41379">
                  <c:v>-3.4640299999999999E-2</c:v>
                </c:pt>
                <c:pt idx="41380">
                  <c:v>-1.25437E-2</c:v>
                </c:pt>
                <c:pt idx="41381">
                  <c:v>-3.7689199999999999E-2</c:v>
                </c:pt>
                <c:pt idx="41382">
                  <c:v>-7.9326599999999994E-3</c:v>
                </c:pt>
                <c:pt idx="41383">
                  <c:v>-3.9289499999999998E-2</c:v>
                </c:pt>
                <c:pt idx="41384">
                  <c:v>-2.5293400000000001E-2</c:v>
                </c:pt>
                <c:pt idx="41385">
                  <c:v>-2.8252599999999999E-2</c:v>
                </c:pt>
                <c:pt idx="41386">
                  <c:v>-3.8188899999999998E-2</c:v>
                </c:pt>
                <c:pt idx="41387">
                  <c:v>-3.2570799999999997E-2</c:v>
                </c:pt>
                <c:pt idx="41388">
                  <c:v>-3.3758200000000002E-2</c:v>
                </c:pt>
                <c:pt idx="41389">
                  <c:v>-2.7777699999999999E-2</c:v>
                </c:pt>
                <c:pt idx="41390">
                  <c:v>-4.2724600000000001E-2</c:v>
                </c:pt>
                <c:pt idx="41391">
                  <c:v>-1.93977E-2</c:v>
                </c:pt>
                <c:pt idx="41392">
                  <c:v>-4.3880500000000003E-2</c:v>
                </c:pt>
                <c:pt idx="41393">
                  <c:v>-4.4838000000000003E-2</c:v>
                </c:pt>
                <c:pt idx="41394">
                  <c:v>-2.9195800000000001E-2</c:v>
                </c:pt>
                <c:pt idx="41395">
                  <c:v>-2.6259399999999999E-2</c:v>
                </c:pt>
                <c:pt idx="41396">
                  <c:v>-3.3985099999999997E-2</c:v>
                </c:pt>
                <c:pt idx="41397">
                  <c:v>-4.2400399999999998E-2</c:v>
                </c:pt>
                <c:pt idx="41398">
                  <c:v>-3.5745600000000002E-2</c:v>
                </c:pt>
                <c:pt idx="41399">
                  <c:v>-2.60582E-2</c:v>
                </c:pt>
                <c:pt idx="41400">
                  <c:v>-3.6606800000000002E-2</c:v>
                </c:pt>
                <c:pt idx="41401">
                  <c:v>-4.3614399999999998E-2</c:v>
                </c:pt>
                <c:pt idx="41402">
                  <c:v>-1.80407E-2</c:v>
                </c:pt>
                <c:pt idx="41403">
                  <c:v>-2.42548E-2</c:v>
                </c:pt>
                <c:pt idx="41404">
                  <c:v>-3.1212799999999999E-2</c:v>
                </c:pt>
                <c:pt idx="41405">
                  <c:v>-3.0531900000000001E-2</c:v>
                </c:pt>
                <c:pt idx="41406">
                  <c:v>-2.3481399999999999E-2</c:v>
                </c:pt>
                <c:pt idx="41407">
                  <c:v>-1.6454699999999999E-2</c:v>
                </c:pt>
                <c:pt idx="41408">
                  <c:v>-3.8391099999999997E-2</c:v>
                </c:pt>
                <c:pt idx="41409">
                  <c:v>-2.4501800000000001E-2</c:v>
                </c:pt>
                <c:pt idx="41410">
                  <c:v>-3.8297699999999997E-2</c:v>
                </c:pt>
                <c:pt idx="41411">
                  <c:v>-1.6681700000000001E-2</c:v>
                </c:pt>
                <c:pt idx="41412">
                  <c:v>-2.3251500000000001E-2</c:v>
                </c:pt>
                <c:pt idx="41413">
                  <c:v>-2.6324299999999998E-2</c:v>
                </c:pt>
                <c:pt idx="41414">
                  <c:v>-3.2599400000000001E-2</c:v>
                </c:pt>
                <c:pt idx="41415">
                  <c:v>-4.1875799999999998E-2</c:v>
                </c:pt>
                <c:pt idx="41416">
                  <c:v>-4.2218199999999997E-2</c:v>
                </c:pt>
                <c:pt idx="41417">
                  <c:v>-4.2846700000000001E-2</c:v>
                </c:pt>
                <c:pt idx="41418">
                  <c:v>-3.1098399999999998E-2</c:v>
                </c:pt>
                <c:pt idx="41419">
                  <c:v>-4.3361700000000003E-2</c:v>
                </c:pt>
                <c:pt idx="41420">
                  <c:v>-4.1481999999999998E-2</c:v>
                </c:pt>
                <c:pt idx="41421">
                  <c:v>-2.64158E-2</c:v>
                </c:pt>
                <c:pt idx="41422">
                  <c:v>-2.5667200000000001E-2</c:v>
                </c:pt>
                <c:pt idx="41423">
                  <c:v>-1.31521E-2</c:v>
                </c:pt>
                <c:pt idx="41424">
                  <c:v>-3.7995300000000003E-2</c:v>
                </c:pt>
                <c:pt idx="41425">
                  <c:v>-2.9046099999999998E-2</c:v>
                </c:pt>
                <c:pt idx="41426">
                  <c:v>-3.34063E-2</c:v>
                </c:pt>
                <c:pt idx="41427">
                  <c:v>-2.9699300000000001E-2</c:v>
                </c:pt>
                <c:pt idx="41428">
                  <c:v>-2.6113500000000001E-2</c:v>
                </c:pt>
                <c:pt idx="41429">
                  <c:v>-5.3376199999999999E-2</c:v>
                </c:pt>
                <c:pt idx="41430">
                  <c:v>-4.9241100000000003E-2</c:v>
                </c:pt>
                <c:pt idx="41431">
                  <c:v>-2.4620099999999999E-2</c:v>
                </c:pt>
                <c:pt idx="41432">
                  <c:v>-4.2255399999999999E-2</c:v>
                </c:pt>
                <c:pt idx="41433">
                  <c:v>-2.7497299999999999E-2</c:v>
                </c:pt>
                <c:pt idx="41434">
                  <c:v>-2.5034000000000001E-2</c:v>
                </c:pt>
                <c:pt idx="41435">
                  <c:v>-3.6572500000000001E-2</c:v>
                </c:pt>
                <c:pt idx="41436">
                  <c:v>-4.0638899999999999E-2</c:v>
                </c:pt>
                <c:pt idx="41437">
                  <c:v>-4.8389399999999999E-2</c:v>
                </c:pt>
                <c:pt idx="41438">
                  <c:v>-1.5598300000000001E-2</c:v>
                </c:pt>
                <c:pt idx="41439">
                  <c:v>-2.2232100000000001E-2</c:v>
                </c:pt>
                <c:pt idx="41440">
                  <c:v>-3.7529E-2</c:v>
                </c:pt>
                <c:pt idx="41441">
                  <c:v>-3.8233799999999998E-2</c:v>
                </c:pt>
                <c:pt idx="41442">
                  <c:v>-4.9820900000000001E-2</c:v>
                </c:pt>
                <c:pt idx="41443">
                  <c:v>-2.5999999999999999E-2</c:v>
                </c:pt>
                <c:pt idx="41444">
                  <c:v>-2.6273700000000001E-2</c:v>
                </c:pt>
                <c:pt idx="41445">
                  <c:v>-2.5682400000000001E-2</c:v>
                </c:pt>
                <c:pt idx="41446">
                  <c:v>-4.2818099999999998E-2</c:v>
                </c:pt>
                <c:pt idx="41447">
                  <c:v>-3.5585400000000003E-2</c:v>
                </c:pt>
                <c:pt idx="41448">
                  <c:v>-4.9515700000000003E-2</c:v>
                </c:pt>
                <c:pt idx="41449">
                  <c:v>-3.38421E-2</c:v>
                </c:pt>
                <c:pt idx="41450">
                  <c:v>-2.86427E-2</c:v>
                </c:pt>
                <c:pt idx="41451">
                  <c:v>-4.8660299999999997E-2</c:v>
                </c:pt>
                <c:pt idx="41452">
                  <c:v>-5.1872300000000003E-2</c:v>
                </c:pt>
                <c:pt idx="41453">
                  <c:v>-3.7799800000000001E-2</c:v>
                </c:pt>
                <c:pt idx="41454">
                  <c:v>-3.3586499999999998E-2</c:v>
                </c:pt>
                <c:pt idx="41455">
                  <c:v>-5.1909400000000001E-2</c:v>
                </c:pt>
                <c:pt idx="41456">
                  <c:v>-6.1651200000000003E-2</c:v>
                </c:pt>
                <c:pt idx="41457">
                  <c:v>-4.4552799999999997E-2</c:v>
                </c:pt>
                <c:pt idx="41458">
                  <c:v>-2.2164300000000001E-2</c:v>
                </c:pt>
                <c:pt idx="41459">
                  <c:v>-2.90003E-2</c:v>
                </c:pt>
                <c:pt idx="41460">
                  <c:v>-5.9606600000000003E-2</c:v>
                </c:pt>
                <c:pt idx="41461">
                  <c:v>-5.1584199999999997E-2</c:v>
                </c:pt>
                <c:pt idx="41462">
                  <c:v>-3.6842300000000001E-2</c:v>
                </c:pt>
                <c:pt idx="41463">
                  <c:v>-2.73476E-2</c:v>
                </c:pt>
                <c:pt idx="41464">
                  <c:v>-5.3115799999999998E-2</c:v>
                </c:pt>
                <c:pt idx="41465">
                  <c:v>-4.7460599999999999E-2</c:v>
                </c:pt>
                <c:pt idx="41466">
                  <c:v>-5.7978599999999998E-2</c:v>
                </c:pt>
                <c:pt idx="41467">
                  <c:v>-4.5124999999999998E-2</c:v>
                </c:pt>
                <c:pt idx="41468">
                  <c:v>-5.2586599999999997E-2</c:v>
                </c:pt>
                <c:pt idx="41469">
                  <c:v>-3.3114400000000002E-2</c:v>
                </c:pt>
                <c:pt idx="41470">
                  <c:v>-5.2438699999999998E-2</c:v>
                </c:pt>
                <c:pt idx="41471">
                  <c:v>-2.9599199999999999E-2</c:v>
                </c:pt>
                <c:pt idx="41472">
                  <c:v>-4.9730299999999998E-2</c:v>
                </c:pt>
                <c:pt idx="41473">
                  <c:v>-4.2556799999999999E-2</c:v>
                </c:pt>
                <c:pt idx="41474">
                  <c:v>-2.7797700000000002E-2</c:v>
                </c:pt>
                <c:pt idx="41475">
                  <c:v>-2.3160900000000002E-2</c:v>
                </c:pt>
                <c:pt idx="41476">
                  <c:v>-3.8671499999999998E-2</c:v>
                </c:pt>
                <c:pt idx="41477">
                  <c:v>-4.1177699999999998E-2</c:v>
                </c:pt>
                <c:pt idx="41478">
                  <c:v>-4.5435900000000001E-2</c:v>
                </c:pt>
                <c:pt idx="41479">
                  <c:v>-2.35176E-2</c:v>
                </c:pt>
                <c:pt idx="41480">
                  <c:v>-3.0011199999999998E-2</c:v>
                </c:pt>
                <c:pt idx="41481">
                  <c:v>-2.4920500000000002E-2</c:v>
                </c:pt>
                <c:pt idx="41482">
                  <c:v>-3.5774199999999999E-2</c:v>
                </c:pt>
                <c:pt idx="41483">
                  <c:v>-3.8524599999999999E-2</c:v>
                </c:pt>
                <c:pt idx="41484">
                  <c:v>-4.9534799999999997E-2</c:v>
                </c:pt>
                <c:pt idx="41485">
                  <c:v>-6.4339599999999997E-2</c:v>
                </c:pt>
                <c:pt idx="41486">
                  <c:v>-3.4346599999999998E-2</c:v>
                </c:pt>
                <c:pt idx="41487">
                  <c:v>-5.5929199999999998E-2</c:v>
                </c:pt>
                <c:pt idx="41488">
                  <c:v>-3.1235700000000002E-2</c:v>
                </c:pt>
                <c:pt idx="41489">
                  <c:v>-6.37712E-2</c:v>
                </c:pt>
                <c:pt idx="41490">
                  <c:v>-4.2411799999999999E-2</c:v>
                </c:pt>
                <c:pt idx="41491">
                  <c:v>-4.4320100000000001E-2</c:v>
                </c:pt>
                <c:pt idx="41492">
                  <c:v>-4.4726399999999999E-2</c:v>
                </c:pt>
                <c:pt idx="41493">
                  <c:v>-4.4323000000000001E-2</c:v>
                </c:pt>
                <c:pt idx="41494">
                  <c:v>-5.3802500000000003E-2</c:v>
                </c:pt>
                <c:pt idx="41495">
                  <c:v>-4.1611700000000001E-2</c:v>
                </c:pt>
                <c:pt idx="41496">
                  <c:v>-4.9153299999999997E-2</c:v>
                </c:pt>
                <c:pt idx="41497">
                  <c:v>-3.52926E-2</c:v>
                </c:pt>
                <c:pt idx="41498">
                  <c:v>-5.0615300000000002E-2</c:v>
                </c:pt>
                <c:pt idx="41499">
                  <c:v>-3.1921400000000003E-2</c:v>
                </c:pt>
                <c:pt idx="41500">
                  <c:v>-4.70905E-2</c:v>
                </c:pt>
                <c:pt idx="41501">
                  <c:v>-3.4146299999999997E-2</c:v>
                </c:pt>
                <c:pt idx="41502">
                  <c:v>-5.4855299999999997E-3</c:v>
                </c:pt>
                <c:pt idx="41503">
                  <c:v>-1.6877199999999998E-2</c:v>
                </c:pt>
                <c:pt idx="41504">
                  <c:v>-4.3816599999999997E-2</c:v>
                </c:pt>
                <c:pt idx="41505">
                  <c:v>-5.0770799999999998E-2</c:v>
                </c:pt>
                <c:pt idx="41506">
                  <c:v>-1.29652E-2</c:v>
                </c:pt>
                <c:pt idx="41507">
                  <c:v>-4.5928999999999996E-3</c:v>
                </c:pt>
                <c:pt idx="41508">
                  <c:v>-3.5471900000000001E-2</c:v>
                </c:pt>
                <c:pt idx="41509">
                  <c:v>-3.4358E-2</c:v>
                </c:pt>
                <c:pt idx="41510">
                  <c:v>-1.30949E-2</c:v>
                </c:pt>
                <c:pt idx="41511">
                  <c:v>-1.34296E-2</c:v>
                </c:pt>
                <c:pt idx="41512">
                  <c:v>-1.5665100000000001E-2</c:v>
                </c:pt>
                <c:pt idx="41513">
                  <c:v>-3.5007499999999997E-2</c:v>
                </c:pt>
                <c:pt idx="41514">
                  <c:v>-1.52864E-2</c:v>
                </c:pt>
                <c:pt idx="41515">
                  <c:v>-1.8679600000000001E-2</c:v>
                </c:pt>
                <c:pt idx="41516">
                  <c:v>-1.7750700000000001E-2</c:v>
                </c:pt>
                <c:pt idx="41517">
                  <c:v>-3.03526E-2</c:v>
                </c:pt>
                <c:pt idx="41518">
                  <c:v>-3.2637600000000003E-2</c:v>
                </c:pt>
                <c:pt idx="41519">
                  <c:v>6.1788600000000004E-3</c:v>
                </c:pt>
                <c:pt idx="41520">
                  <c:v>-1.3322799999999999E-3</c:v>
                </c:pt>
                <c:pt idx="41521">
                  <c:v>-2.4118400000000002E-2</c:v>
                </c:pt>
                <c:pt idx="41522">
                  <c:v>-5.2254700000000001E-2</c:v>
                </c:pt>
                <c:pt idx="41523">
                  <c:v>-1.8911399999999998E-2</c:v>
                </c:pt>
                <c:pt idx="41524">
                  <c:v>-7.1802100000000002E-3</c:v>
                </c:pt>
                <c:pt idx="41525">
                  <c:v>-1.73244E-2</c:v>
                </c:pt>
                <c:pt idx="41526">
                  <c:v>-2.03705E-2</c:v>
                </c:pt>
                <c:pt idx="41527">
                  <c:v>-1.8070200000000002E-2</c:v>
                </c:pt>
                <c:pt idx="41528">
                  <c:v>-1.23854E-2</c:v>
                </c:pt>
                <c:pt idx="41529">
                  <c:v>-5.6448000000000002E-3</c:v>
                </c:pt>
                <c:pt idx="41530">
                  <c:v>-7.6675399999999996E-3</c:v>
                </c:pt>
                <c:pt idx="41531">
                  <c:v>-1.3142600000000001E-2</c:v>
                </c:pt>
                <c:pt idx="41532">
                  <c:v>-6.8855299999999999E-3</c:v>
                </c:pt>
                <c:pt idx="41533">
                  <c:v>-1.4017099999999999E-2</c:v>
                </c:pt>
                <c:pt idx="41534">
                  <c:v>-2.3814200000000001E-2</c:v>
                </c:pt>
                <c:pt idx="41535">
                  <c:v>-1.08147E-2</c:v>
                </c:pt>
                <c:pt idx="41536">
                  <c:v>-1.3265600000000001E-3</c:v>
                </c:pt>
                <c:pt idx="41537">
                  <c:v>-1.4626500000000001E-2</c:v>
                </c:pt>
                <c:pt idx="41538">
                  <c:v>-2.6330899999999998E-3</c:v>
                </c:pt>
                <c:pt idx="41539">
                  <c:v>-1.4572099999999999E-2</c:v>
                </c:pt>
                <c:pt idx="41540">
                  <c:v>-2.4540900000000001E-2</c:v>
                </c:pt>
                <c:pt idx="41541">
                  <c:v>-2.4881400000000001E-2</c:v>
                </c:pt>
                <c:pt idx="41542">
                  <c:v>-9.5806099999999998E-3</c:v>
                </c:pt>
                <c:pt idx="41543">
                  <c:v>-1.14498E-2</c:v>
                </c:pt>
                <c:pt idx="41544">
                  <c:v>-2.4825099999999999E-2</c:v>
                </c:pt>
                <c:pt idx="41545">
                  <c:v>-1.6287800000000002E-2</c:v>
                </c:pt>
                <c:pt idx="41546">
                  <c:v>-1.6793300000000001E-2</c:v>
                </c:pt>
                <c:pt idx="41547">
                  <c:v>-5.2461599999999997E-3</c:v>
                </c:pt>
                <c:pt idx="41548">
                  <c:v>-8.2292600000000004E-3</c:v>
                </c:pt>
                <c:pt idx="41549">
                  <c:v>-1.20258E-3</c:v>
                </c:pt>
                <c:pt idx="41550">
                  <c:v>-6.1378500000000003E-3</c:v>
                </c:pt>
                <c:pt idx="41551">
                  <c:v>-1.20687E-2</c:v>
                </c:pt>
                <c:pt idx="41552">
                  <c:v>5.0687800000000002E-3</c:v>
                </c:pt>
                <c:pt idx="41553">
                  <c:v>-2.16055E-2</c:v>
                </c:pt>
                <c:pt idx="41554">
                  <c:v>-1.9396799999999999E-2</c:v>
                </c:pt>
                <c:pt idx="41555">
                  <c:v>7.6761199999999998E-3</c:v>
                </c:pt>
                <c:pt idx="41556">
                  <c:v>-1.7746899999999999E-2</c:v>
                </c:pt>
                <c:pt idx="41557">
                  <c:v>-9.7074499999999994E-3</c:v>
                </c:pt>
                <c:pt idx="41558">
                  <c:v>-1.3217899999999999E-2</c:v>
                </c:pt>
                <c:pt idx="41559">
                  <c:v>-1.0647800000000001E-2</c:v>
                </c:pt>
                <c:pt idx="41560" formatCode="0.00E+00">
                  <c:v>-1.8814999999999998E-2</c:v>
                </c:pt>
                <c:pt idx="41561">
                  <c:v>-4.3270099999999999E-2</c:v>
                </c:pt>
                <c:pt idx="41562">
                  <c:v>-1.85595E-2</c:v>
                </c:pt>
                <c:pt idx="41563">
                  <c:v>-2.3786499999999999E-2</c:v>
                </c:pt>
                <c:pt idx="41564">
                  <c:v>-2.6273700000000001E-2</c:v>
                </c:pt>
                <c:pt idx="41565">
                  <c:v>-2.13566E-2</c:v>
                </c:pt>
                <c:pt idx="41566">
                  <c:v>-2.4933799999999999E-2</c:v>
                </c:pt>
                <c:pt idx="41567">
                  <c:v>-2.0826299999999999E-2</c:v>
                </c:pt>
                <c:pt idx="41568">
                  <c:v>-1.4100100000000001E-2</c:v>
                </c:pt>
                <c:pt idx="41569">
                  <c:v>-2.5029200000000001E-2</c:v>
                </c:pt>
                <c:pt idx="41570">
                  <c:v>-1.20897E-2</c:v>
                </c:pt>
                <c:pt idx="41571">
                  <c:v>-2.94828E-2</c:v>
                </c:pt>
                <c:pt idx="41572">
                  <c:v>-3.7546200000000002E-3</c:v>
                </c:pt>
                <c:pt idx="41573">
                  <c:v>-6.0567900000000003E-3</c:v>
                </c:pt>
                <c:pt idx="41574">
                  <c:v>-1.53332E-2</c:v>
                </c:pt>
                <c:pt idx="41575">
                  <c:v>-8.5172700000000004E-3</c:v>
                </c:pt>
                <c:pt idx="41576">
                  <c:v>1.7519E-3</c:v>
                </c:pt>
                <c:pt idx="41577">
                  <c:v>6.3648200000000002E-3</c:v>
                </c:pt>
                <c:pt idx="41578">
                  <c:v>1.8931400000000001E-2</c:v>
                </c:pt>
                <c:pt idx="41579">
                  <c:v>-2.3747399999999998E-2</c:v>
                </c:pt>
                <c:pt idx="41580">
                  <c:v>-1.05104E-2</c:v>
                </c:pt>
                <c:pt idx="41581">
                  <c:v>-9.3383800000000003E-3</c:v>
                </c:pt>
                <c:pt idx="41582">
                  <c:v>1.6374600000000001E-3</c:v>
                </c:pt>
                <c:pt idx="41583">
                  <c:v>-1.50604E-2</c:v>
                </c:pt>
                <c:pt idx="41584">
                  <c:v>-1.32484E-2</c:v>
                </c:pt>
                <c:pt idx="41585">
                  <c:v>-1.8755899999999999E-2</c:v>
                </c:pt>
                <c:pt idx="41586">
                  <c:v>-1.6262100000000002E-2</c:v>
                </c:pt>
                <c:pt idx="41587">
                  <c:v>-1.3866399999999999E-2</c:v>
                </c:pt>
                <c:pt idx="41588">
                  <c:v>6.4926100000000002E-3</c:v>
                </c:pt>
                <c:pt idx="41589">
                  <c:v>2.0379999999999999E-3</c:v>
                </c:pt>
                <c:pt idx="41590">
                  <c:v>7.07436E-3</c:v>
                </c:pt>
                <c:pt idx="41591">
                  <c:v>-1.65691E-2</c:v>
                </c:pt>
                <c:pt idx="41592">
                  <c:v>1.15776E-2</c:v>
                </c:pt>
                <c:pt idx="41593">
                  <c:v>6.7491499999999998E-3</c:v>
                </c:pt>
                <c:pt idx="41594">
                  <c:v>2.6502600000000002E-3</c:v>
                </c:pt>
                <c:pt idx="41595">
                  <c:v>2.81715E-3</c:v>
                </c:pt>
                <c:pt idx="41596">
                  <c:v>-1.4782E-3</c:v>
                </c:pt>
                <c:pt idx="41597">
                  <c:v>1.4931699999999999E-2</c:v>
                </c:pt>
                <c:pt idx="41598">
                  <c:v>-7.6322600000000001E-3</c:v>
                </c:pt>
                <c:pt idx="41599">
                  <c:v>4.8885300000000003E-3</c:v>
                </c:pt>
                <c:pt idx="41600">
                  <c:v>1.9193600000000002E-2</c:v>
                </c:pt>
                <c:pt idx="41601">
                  <c:v>2.6455900000000001E-2</c:v>
                </c:pt>
                <c:pt idx="41602">
                  <c:v>-3.5963100000000001E-3</c:v>
                </c:pt>
                <c:pt idx="41603">
                  <c:v>-6.5794E-3</c:v>
                </c:pt>
                <c:pt idx="41604">
                  <c:v>7.0047399999999998E-3</c:v>
                </c:pt>
                <c:pt idx="41605">
                  <c:v>2.1415699999999999E-2</c:v>
                </c:pt>
                <c:pt idx="41606">
                  <c:v>2.7160600000000002E-3</c:v>
                </c:pt>
                <c:pt idx="41607">
                  <c:v>-4.5061099999999998E-3</c:v>
                </c:pt>
                <c:pt idx="41608">
                  <c:v>3.88145E-4</c:v>
                </c:pt>
                <c:pt idx="41609">
                  <c:v>2.0004299999999999E-2</c:v>
                </c:pt>
                <c:pt idx="41610">
                  <c:v>2.8090500000000001E-2</c:v>
                </c:pt>
                <c:pt idx="41611">
                  <c:v>2.1952599999999999E-2</c:v>
                </c:pt>
                <c:pt idx="41612">
                  <c:v>1.04847E-2</c:v>
                </c:pt>
                <c:pt idx="41613">
                  <c:v>2.5737800000000002E-2</c:v>
                </c:pt>
                <c:pt idx="41614">
                  <c:v>2.6622799999999999E-2</c:v>
                </c:pt>
                <c:pt idx="41615">
                  <c:v>3.2897000000000003E-2</c:v>
                </c:pt>
                <c:pt idx="41616">
                  <c:v>5.8002499999999999E-3</c:v>
                </c:pt>
                <c:pt idx="41617">
                  <c:v>3.0343100000000001E-2</c:v>
                </c:pt>
                <c:pt idx="41618">
                  <c:v>4.11749E-2</c:v>
                </c:pt>
                <c:pt idx="41619">
                  <c:v>1.2311000000000001E-2</c:v>
                </c:pt>
                <c:pt idx="41620">
                  <c:v>2.3544300000000001E-2</c:v>
                </c:pt>
                <c:pt idx="41621">
                  <c:v>1.2386299999999999E-2</c:v>
                </c:pt>
                <c:pt idx="41622">
                  <c:v>4.6782499999999998E-2</c:v>
                </c:pt>
                <c:pt idx="41623">
                  <c:v>3.03469E-2</c:v>
                </c:pt>
                <c:pt idx="41624">
                  <c:v>2.7212099999999999E-2</c:v>
                </c:pt>
                <c:pt idx="41625">
                  <c:v>1.18818E-2</c:v>
                </c:pt>
                <c:pt idx="41626">
                  <c:v>2.8384199999999998E-2</c:v>
                </c:pt>
                <c:pt idx="41627">
                  <c:v>3.2437300000000002E-2</c:v>
                </c:pt>
                <c:pt idx="41628">
                  <c:v>2.8025600000000001E-2</c:v>
                </c:pt>
                <c:pt idx="41629">
                  <c:v>3.2782600000000002E-2</c:v>
                </c:pt>
                <c:pt idx="41630">
                  <c:v>3.6920500000000002E-2</c:v>
                </c:pt>
                <c:pt idx="41631">
                  <c:v>3.9001500000000001E-2</c:v>
                </c:pt>
                <c:pt idx="41632">
                  <c:v>1.76334E-2</c:v>
                </c:pt>
                <c:pt idx="41633">
                  <c:v>3.4012800000000003E-2</c:v>
                </c:pt>
                <c:pt idx="41634">
                  <c:v>1.91822E-2</c:v>
                </c:pt>
                <c:pt idx="41635">
                  <c:v>2.7717599999999998E-2</c:v>
                </c:pt>
                <c:pt idx="41636">
                  <c:v>3.0077E-2</c:v>
                </c:pt>
                <c:pt idx="41637">
                  <c:v>2.7167299999999998E-2</c:v>
                </c:pt>
                <c:pt idx="41638">
                  <c:v>2.67324E-2</c:v>
                </c:pt>
                <c:pt idx="41639">
                  <c:v>2.1527299999999999E-2</c:v>
                </c:pt>
                <c:pt idx="41640">
                  <c:v>2.2100399999999999E-2</c:v>
                </c:pt>
                <c:pt idx="41641">
                  <c:v>2.4354899999999999E-2</c:v>
                </c:pt>
                <c:pt idx="41642">
                  <c:v>2.74048E-2</c:v>
                </c:pt>
                <c:pt idx="41643">
                  <c:v>4.6378099999999998E-2</c:v>
                </c:pt>
                <c:pt idx="41644">
                  <c:v>9.2678099999999996E-3</c:v>
                </c:pt>
                <c:pt idx="41645">
                  <c:v>4.52433E-2</c:v>
                </c:pt>
                <c:pt idx="41646">
                  <c:v>3.4141499999999998E-2</c:v>
                </c:pt>
                <c:pt idx="41647">
                  <c:v>2.6373899999999999E-2</c:v>
                </c:pt>
                <c:pt idx="41648">
                  <c:v>2.0890200000000001E-2</c:v>
                </c:pt>
                <c:pt idx="41649">
                  <c:v>2.40393E-2</c:v>
                </c:pt>
                <c:pt idx="41650">
                  <c:v>2.2243499999999999E-2</c:v>
                </c:pt>
                <c:pt idx="41651">
                  <c:v>2.06871E-2</c:v>
                </c:pt>
                <c:pt idx="41652">
                  <c:v>1.6033200000000001E-2</c:v>
                </c:pt>
                <c:pt idx="41653">
                  <c:v>2.62346E-2</c:v>
                </c:pt>
                <c:pt idx="41654">
                  <c:v>1.4204E-2</c:v>
                </c:pt>
                <c:pt idx="41655">
                  <c:v>4.0280299999999998E-2</c:v>
                </c:pt>
                <c:pt idx="41656">
                  <c:v>2.3939100000000001E-2</c:v>
                </c:pt>
                <c:pt idx="41657">
                  <c:v>1.16282E-2</c:v>
                </c:pt>
                <c:pt idx="41658">
                  <c:v>7.3976500000000004E-3</c:v>
                </c:pt>
                <c:pt idx="41659">
                  <c:v>2.9427499999999999E-2</c:v>
                </c:pt>
                <c:pt idx="41660">
                  <c:v>1.8243800000000001E-2</c:v>
                </c:pt>
                <c:pt idx="41661">
                  <c:v>1.14441E-4</c:v>
                </c:pt>
                <c:pt idx="41662">
                  <c:v>2.3623499999999999E-2</c:v>
                </c:pt>
                <c:pt idx="41663">
                  <c:v>1.9760099999999999E-2</c:v>
                </c:pt>
                <c:pt idx="41664">
                  <c:v>1.9586599999999999E-2</c:v>
                </c:pt>
                <c:pt idx="41665">
                  <c:v>6.40297E-3</c:v>
                </c:pt>
                <c:pt idx="41666">
                  <c:v>1.39074E-2</c:v>
                </c:pt>
                <c:pt idx="41667">
                  <c:v>1.0178599999999999E-2</c:v>
                </c:pt>
                <c:pt idx="41668">
                  <c:v>3.1074500000000001E-2</c:v>
                </c:pt>
                <c:pt idx="41669">
                  <c:v>5.7382600000000002E-3</c:v>
                </c:pt>
                <c:pt idx="41670">
                  <c:v>1.3776800000000001E-2</c:v>
                </c:pt>
                <c:pt idx="41671">
                  <c:v>1.45407E-2</c:v>
                </c:pt>
                <c:pt idx="41672">
                  <c:v>1.34649E-2</c:v>
                </c:pt>
                <c:pt idx="41673">
                  <c:v>9.2983200000000005E-3</c:v>
                </c:pt>
                <c:pt idx="41674">
                  <c:v>6.0920699999999998E-3</c:v>
                </c:pt>
                <c:pt idx="41675" formatCode="0.00E+00">
                  <c:v>-6.87599E-4</c:v>
                </c:pt>
                <c:pt idx="41676">
                  <c:v>4.7645600000000001E-3</c:v>
                </c:pt>
                <c:pt idx="41677">
                  <c:v>2.9883400000000001E-2</c:v>
                </c:pt>
                <c:pt idx="41678">
                  <c:v>4.0874500000000003E-3</c:v>
                </c:pt>
                <c:pt idx="41679">
                  <c:v>2.0793900000000001E-2</c:v>
                </c:pt>
                <c:pt idx="41680">
                  <c:v>1.05562E-2</c:v>
                </c:pt>
                <c:pt idx="41681">
                  <c:v>1.0442699999999999E-2</c:v>
                </c:pt>
                <c:pt idx="41682">
                  <c:v>7.4024199999999998E-3</c:v>
                </c:pt>
                <c:pt idx="41683">
                  <c:v>9.3164400000000005E-3</c:v>
                </c:pt>
                <c:pt idx="41684">
                  <c:v>-1.2521699999999999E-3</c:v>
                </c:pt>
                <c:pt idx="41685">
                  <c:v>2.4518999999999999E-3</c:v>
                </c:pt>
                <c:pt idx="41686">
                  <c:v>-1.0309200000000001E-3</c:v>
                </c:pt>
                <c:pt idx="41687">
                  <c:v>8.1777599999999992E-3</c:v>
                </c:pt>
                <c:pt idx="41688">
                  <c:v>-7.8029600000000003E-3</c:v>
                </c:pt>
                <c:pt idx="41689">
                  <c:v>1.0525700000000001E-2</c:v>
                </c:pt>
                <c:pt idx="41690">
                  <c:v>1.8122699999999999E-2</c:v>
                </c:pt>
                <c:pt idx="41691">
                  <c:v>1.31512E-2</c:v>
                </c:pt>
                <c:pt idx="41692">
                  <c:v>2.1801000000000001E-2</c:v>
                </c:pt>
                <c:pt idx="41693">
                  <c:v>1.34401E-2</c:v>
                </c:pt>
                <c:pt idx="41694">
                  <c:v>2.43425E-2</c:v>
                </c:pt>
                <c:pt idx="41695">
                  <c:v>-1.8033999999999999E-3</c:v>
                </c:pt>
                <c:pt idx="41696">
                  <c:v>1.3422E-2</c:v>
                </c:pt>
                <c:pt idx="41697">
                  <c:v>1.8260999999999999E-2</c:v>
                </c:pt>
                <c:pt idx="41698">
                  <c:v>4.0088699999999998E-2</c:v>
                </c:pt>
                <c:pt idx="41699">
                  <c:v>2.4204299999999999E-3</c:v>
                </c:pt>
                <c:pt idx="41700">
                  <c:v>9.4995500000000007E-3</c:v>
                </c:pt>
                <c:pt idx="41701">
                  <c:v>1.28279E-2</c:v>
                </c:pt>
                <c:pt idx="41702">
                  <c:v>4.3467499999999999E-2</c:v>
                </c:pt>
                <c:pt idx="41703">
                  <c:v>1.5476200000000001E-2</c:v>
                </c:pt>
                <c:pt idx="41704">
                  <c:v>1.08232E-2</c:v>
                </c:pt>
                <c:pt idx="41705">
                  <c:v>1.92528E-2</c:v>
                </c:pt>
                <c:pt idx="41706">
                  <c:v>2.0740499999999999E-2</c:v>
                </c:pt>
                <c:pt idx="41707">
                  <c:v>2.9941599999999999E-2</c:v>
                </c:pt>
                <c:pt idx="41708">
                  <c:v>1.30939E-2</c:v>
                </c:pt>
                <c:pt idx="41709">
                  <c:v>1.5774699999999999E-2</c:v>
                </c:pt>
                <c:pt idx="41710">
                  <c:v>4.6470600000000001E-2</c:v>
                </c:pt>
                <c:pt idx="41711">
                  <c:v>3.5327900000000002E-2</c:v>
                </c:pt>
                <c:pt idx="41712">
                  <c:v>1.92938E-2</c:v>
                </c:pt>
                <c:pt idx="41713">
                  <c:v>2.0968400000000002E-2</c:v>
                </c:pt>
                <c:pt idx="41714">
                  <c:v>3.4647900000000002E-2</c:v>
                </c:pt>
                <c:pt idx="41715">
                  <c:v>5.0895700000000002E-2</c:v>
                </c:pt>
                <c:pt idx="41716">
                  <c:v>2.3472799999999999E-2</c:v>
                </c:pt>
                <c:pt idx="41717">
                  <c:v>4.67739E-2</c:v>
                </c:pt>
                <c:pt idx="41718">
                  <c:v>4.24099E-2</c:v>
                </c:pt>
                <c:pt idx="41719">
                  <c:v>4.64783E-2</c:v>
                </c:pt>
                <c:pt idx="41720">
                  <c:v>4.3182400000000003E-2</c:v>
                </c:pt>
                <c:pt idx="41721">
                  <c:v>5.2460699999999999E-2</c:v>
                </c:pt>
                <c:pt idx="41722">
                  <c:v>4.9302100000000001E-2</c:v>
                </c:pt>
                <c:pt idx="41723">
                  <c:v>4.1338899999999998E-2</c:v>
                </c:pt>
                <c:pt idx="41724">
                  <c:v>3.8316700000000002E-2</c:v>
                </c:pt>
                <c:pt idx="41725">
                  <c:v>4.5613300000000002E-2</c:v>
                </c:pt>
                <c:pt idx="41726">
                  <c:v>5.6917200000000001E-2</c:v>
                </c:pt>
                <c:pt idx="41727">
                  <c:v>4.7553100000000001E-2</c:v>
                </c:pt>
                <c:pt idx="41728">
                  <c:v>5.1310500000000002E-2</c:v>
                </c:pt>
                <c:pt idx="41729">
                  <c:v>4.4892300000000003E-2</c:v>
                </c:pt>
                <c:pt idx="41730">
                  <c:v>4.6322799999999997E-2</c:v>
                </c:pt>
                <c:pt idx="41731">
                  <c:v>3.87459E-2</c:v>
                </c:pt>
                <c:pt idx="41732">
                  <c:v>4.3798400000000001E-2</c:v>
                </c:pt>
                <c:pt idx="41733">
                  <c:v>4.96645E-2</c:v>
                </c:pt>
                <c:pt idx="41734">
                  <c:v>4.4761700000000001E-2</c:v>
                </c:pt>
                <c:pt idx="41735">
                  <c:v>6.01521E-2</c:v>
                </c:pt>
                <c:pt idx="41736">
                  <c:v>1.70679E-2</c:v>
                </c:pt>
                <c:pt idx="41737">
                  <c:v>4.72717E-2</c:v>
                </c:pt>
                <c:pt idx="41738">
                  <c:v>4.9613999999999998E-2</c:v>
                </c:pt>
                <c:pt idx="41739">
                  <c:v>3.1397799999999997E-2</c:v>
                </c:pt>
                <c:pt idx="41740">
                  <c:v>2.8395699999999999E-2</c:v>
                </c:pt>
                <c:pt idx="41741">
                  <c:v>3.4721399999999999E-2</c:v>
                </c:pt>
                <c:pt idx="41742">
                  <c:v>4.2496699999999998E-2</c:v>
                </c:pt>
                <c:pt idx="41743">
                  <c:v>4.2521499999999997E-2</c:v>
                </c:pt>
                <c:pt idx="41744">
                  <c:v>3.7651999999999998E-2</c:v>
                </c:pt>
                <c:pt idx="41745">
                  <c:v>5.2073500000000002E-2</c:v>
                </c:pt>
                <c:pt idx="41746">
                  <c:v>5.6069399999999998E-2</c:v>
                </c:pt>
                <c:pt idx="41747">
                  <c:v>3.7475599999999998E-2</c:v>
                </c:pt>
                <c:pt idx="41748">
                  <c:v>3.2062500000000001E-2</c:v>
                </c:pt>
                <c:pt idx="41749">
                  <c:v>3.97758E-2</c:v>
                </c:pt>
                <c:pt idx="41750">
                  <c:v>5.1991500000000003E-2</c:v>
                </c:pt>
                <c:pt idx="41751">
                  <c:v>5.6755100000000003E-2</c:v>
                </c:pt>
                <c:pt idx="41752">
                  <c:v>3.8386299999999998E-2</c:v>
                </c:pt>
                <c:pt idx="41753">
                  <c:v>5.4855300000000003E-2</c:v>
                </c:pt>
                <c:pt idx="41754">
                  <c:v>3.7559500000000003E-2</c:v>
                </c:pt>
                <c:pt idx="41755">
                  <c:v>4.7860100000000003E-2</c:v>
                </c:pt>
                <c:pt idx="41756">
                  <c:v>3.1143199999999999E-2</c:v>
                </c:pt>
                <c:pt idx="41757">
                  <c:v>2.2421799999999999E-2</c:v>
                </c:pt>
                <c:pt idx="41758">
                  <c:v>2.25582E-2</c:v>
                </c:pt>
                <c:pt idx="41759">
                  <c:v>4.8015599999999999E-2</c:v>
                </c:pt>
                <c:pt idx="41760">
                  <c:v>3.0381200000000001E-2</c:v>
                </c:pt>
                <c:pt idx="41761">
                  <c:v>2.3838999999999999E-2</c:v>
                </c:pt>
                <c:pt idx="41762">
                  <c:v>3.7878000000000002E-2</c:v>
                </c:pt>
                <c:pt idx="41763">
                  <c:v>4.09746E-2</c:v>
                </c:pt>
                <c:pt idx="41764">
                  <c:v>3.0249600000000001E-2</c:v>
                </c:pt>
                <c:pt idx="41765">
                  <c:v>2.1396600000000002E-2</c:v>
                </c:pt>
                <c:pt idx="41766">
                  <c:v>2.9575299999999999E-2</c:v>
                </c:pt>
                <c:pt idx="41767">
                  <c:v>2.9391299999999999E-2</c:v>
                </c:pt>
                <c:pt idx="41768">
                  <c:v>4.6631800000000001E-2</c:v>
                </c:pt>
                <c:pt idx="41769">
                  <c:v>2.7426699999999998E-2</c:v>
                </c:pt>
                <c:pt idx="41770">
                  <c:v>4.3044100000000002E-2</c:v>
                </c:pt>
                <c:pt idx="41771">
                  <c:v>3.15275E-2</c:v>
                </c:pt>
                <c:pt idx="41772">
                  <c:v>4.4555699999999997E-2</c:v>
                </c:pt>
                <c:pt idx="41773">
                  <c:v>2.54126E-2</c:v>
                </c:pt>
                <c:pt idx="41774">
                  <c:v>1.8693000000000001E-2</c:v>
                </c:pt>
                <c:pt idx="41775">
                  <c:v>3.2527E-2</c:v>
                </c:pt>
                <c:pt idx="41776">
                  <c:v>2.7429599999999998E-2</c:v>
                </c:pt>
                <c:pt idx="41777">
                  <c:v>1.54285E-2</c:v>
                </c:pt>
                <c:pt idx="41778">
                  <c:v>2.1788600000000002E-2</c:v>
                </c:pt>
                <c:pt idx="41779">
                  <c:v>1.6710300000000001E-2</c:v>
                </c:pt>
                <c:pt idx="41780">
                  <c:v>2.7336099999999999E-2</c:v>
                </c:pt>
                <c:pt idx="41781">
                  <c:v>9.5415099999999996E-3</c:v>
                </c:pt>
                <c:pt idx="41782">
                  <c:v>1.9745800000000001E-2</c:v>
                </c:pt>
                <c:pt idx="41783">
                  <c:v>2.6860200000000001E-2</c:v>
                </c:pt>
                <c:pt idx="41784">
                  <c:v>2.2997900000000002E-2</c:v>
                </c:pt>
                <c:pt idx="41785">
                  <c:v>1.9014400000000001E-2</c:v>
                </c:pt>
                <c:pt idx="41786">
                  <c:v>1.1235200000000001E-2</c:v>
                </c:pt>
                <c:pt idx="41787">
                  <c:v>2.2197700000000001E-2</c:v>
                </c:pt>
                <c:pt idx="41788">
                  <c:v>1.35088E-2</c:v>
                </c:pt>
                <c:pt idx="41789">
                  <c:v>1.7175699999999999E-2</c:v>
                </c:pt>
                <c:pt idx="41790">
                  <c:v>1.81475E-2</c:v>
                </c:pt>
                <c:pt idx="41791">
                  <c:v>2.0763400000000001E-2</c:v>
                </c:pt>
                <c:pt idx="41792">
                  <c:v>2.17199E-2</c:v>
                </c:pt>
                <c:pt idx="41793">
                  <c:v>1.8644299999999999E-2</c:v>
                </c:pt>
                <c:pt idx="41794">
                  <c:v>1.07279E-2</c:v>
                </c:pt>
                <c:pt idx="41795">
                  <c:v>3.9211299999999998E-2</c:v>
                </c:pt>
                <c:pt idx="41796">
                  <c:v>4.3295899999999998E-2</c:v>
                </c:pt>
                <c:pt idx="41797">
                  <c:v>1.43871E-2</c:v>
                </c:pt>
                <c:pt idx="41798">
                  <c:v>7.4891999999999997E-3</c:v>
                </c:pt>
                <c:pt idx="41799">
                  <c:v>7.9059600000000001E-3</c:v>
                </c:pt>
                <c:pt idx="41800">
                  <c:v>1.4738100000000001E-2</c:v>
                </c:pt>
                <c:pt idx="41801">
                  <c:v>1.5800499999999999E-2</c:v>
                </c:pt>
                <c:pt idx="41802">
                  <c:v>-1.28746E-4</c:v>
                </c:pt>
                <c:pt idx="41803">
                  <c:v>1.0004000000000001E-2</c:v>
                </c:pt>
                <c:pt idx="41804">
                  <c:v>2.38867E-2</c:v>
                </c:pt>
                <c:pt idx="41805">
                  <c:v>4.5805000000000004E-3</c:v>
                </c:pt>
                <c:pt idx="41806">
                  <c:v>1.9736299999999998E-2</c:v>
                </c:pt>
                <c:pt idx="41807">
                  <c:v>1.7412199999999999E-2</c:v>
                </c:pt>
                <c:pt idx="41808">
                  <c:v>3.1126000000000001E-2</c:v>
                </c:pt>
                <c:pt idx="41809">
                  <c:v>2.2039400000000001E-2</c:v>
                </c:pt>
                <c:pt idx="41810">
                  <c:v>8.2197199999999998E-3</c:v>
                </c:pt>
                <c:pt idx="41811">
                  <c:v>1.3149299999999999E-2</c:v>
                </c:pt>
                <c:pt idx="41812">
                  <c:v>6.4573299999999998E-3</c:v>
                </c:pt>
                <c:pt idx="41813">
                  <c:v>2.0874E-2</c:v>
                </c:pt>
                <c:pt idx="41814">
                  <c:v>1.5735599999999999E-2</c:v>
                </c:pt>
                <c:pt idx="41815">
                  <c:v>1.8350600000000002E-2</c:v>
                </c:pt>
                <c:pt idx="41816">
                  <c:v>1.31006E-2</c:v>
                </c:pt>
                <c:pt idx="41817">
                  <c:v>2.3021699999999999E-2</c:v>
                </c:pt>
                <c:pt idx="41818">
                  <c:v>2.3848500000000002E-2</c:v>
                </c:pt>
                <c:pt idx="41819">
                  <c:v>3.5482399999999997E-2</c:v>
                </c:pt>
                <c:pt idx="41820">
                  <c:v>3.5323100000000003E-2</c:v>
                </c:pt>
                <c:pt idx="41821">
                  <c:v>2.75497E-2</c:v>
                </c:pt>
                <c:pt idx="41822">
                  <c:v>2.55423E-2</c:v>
                </c:pt>
                <c:pt idx="41823">
                  <c:v>1.8885599999999999E-2</c:v>
                </c:pt>
                <c:pt idx="41824">
                  <c:v>2.94256E-2</c:v>
                </c:pt>
                <c:pt idx="41825">
                  <c:v>2.8130499999999999E-2</c:v>
                </c:pt>
                <c:pt idx="41826">
                  <c:v>2.1165799999999999E-2</c:v>
                </c:pt>
                <c:pt idx="41827">
                  <c:v>2.3096100000000001E-2</c:v>
                </c:pt>
                <c:pt idx="41828">
                  <c:v>2.8633100000000002E-2</c:v>
                </c:pt>
                <c:pt idx="41829">
                  <c:v>3.5652200000000002E-2</c:v>
                </c:pt>
                <c:pt idx="41830">
                  <c:v>1.70574E-2</c:v>
                </c:pt>
                <c:pt idx="41831">
                  <c:v>1.8008199999999999E-2</c:v>
                </c:pt>
                <c:pt idx="41832">
                  <c:v>2.5758699999999999E-2</c:v>
                </c:pt>
                <c:pt idx="41833">
                  <c:v>2.9751799999999998E-2</c:v>
                </c:pt>
                <c:pt idx="41834">
                  <c:v>1.34716E-2</c:v>
                </c:pt>
                <c:pt idx="41835">
                  <c:v>-4.2905799999999996E-3</c:v>
                </c:pt>
                <c:pt idx="41836">
                  <c:v>1.5961599999999999E-2</c:v>
                </c:pt>
                <c:pt idx="41837">
                  <c:v>1.61543E-2</c:v>
                </c:pt>
                <c:pt idx="41838">
                  <c:v>1.0193799999999999E-2</c:v>
                </c:pt>
                <c:pt idx="41839">
                  <c:v>1.85595E-2</c:v>
                </c:pt>
                <c:pt idx="41840">
                  <c:v>2.11468E-2</c:v>
                </c:pt>
                <c:pt idx="41841">
                  <c:v>2.5865599999999999E-2</c:v>
                </c:pt>
                <c:pt idx="41842">
                  <c:v>8.4571799999999999E-3</c:v>
                </c:pt>
                <c:pt idx="41843">
                  <c:v>1.1467E-2</c:v>
                </c:pt>
                <c:pt idx="41844">
                  <c:v>1.8163700000000001E-2</c:v>
                </c:pt>
                <c:pt idx="41845">
                  <c:v>-1.2588500000000001E-4</c:v>
                </c:pt>
                <c:pt idx="41846">
                  <c:v>1.0273900000000001E-2</c:v>
                </c:pt>
                <c:pt idx="41847">
                  <c:v>1.21317E-2</c:v>
                </c:pt>
                <c:pt idx="41848">
                  <c:v>6.5555600000000002E-3</c:v>
                </c:pt>
                <c:pt idx="41849">
                  <c:v>9.6063599999999996E-3</c:v>
                </c:pt>
                <c:pt idx="41850">
                  <c:v>1.6711199999999999E-2</c:v>
                </c:pt>
                <c:pt idx="41851">
                  <c:v>6.9637299999999996E-3</c:v>
                </c:pt>
                <c:pt idx="41852">
                  <c:v>1.2784E-2</c:v>
                </c:pt>
                <c:pt idx="41853">
                  <c:v>2.6311899999999998E-3</c:v>
                </c:pt>
                <c:pt idx="41854">
                  <c:v>1.03693E-2</c:v>
                </c:pt>
                <c:pt idx="41855">
                  <c:v>-6.8750399999999998E-3</c:v>
                </c:pt>
                <c:pt idx="41856">
                  <c:v>1.7108900000000001E-3</c:v>
                </c:pt>
                <c:pt idx="41857">
                  <c:v>1.1364900000000001E-2</c:v>
                </c:pt>
                <c:pt idx="41858">
                  <c:v>-1.6202899999999999E-3</c:v>
                </c:pt>
                <c:pt idx="41859">
                  <c:v>1.88255E-3</c:v>
                </c:pt>
                <c:pt idx="41860">
                  <c:v>1.45559E-2</c:v>
                </c:pt>
                <c:pt idx="41861">
                  <c:v>1.75114E-2</c:v>
                </c:pt>
                <c:pt idx="41862">
                  <c:v>-4.0636099999999996E-3</c:v>
                </c:pt>
                <c:pt idx="41863">
                  <c:v>5.84126E-3</c:v>
                </c:pt>
                <c:pt idx="41864">
                  <c:v>1.6114199999999999E-2</c:v>
                </c:pt>
                <c:pt idx="41865">
                  <c:v>1.6129500000000001E-2</c:v>
                </c:pt>
                <c:pt idx="41866">
                  <c:v>-1.7315899999999999E-2</c:v>
                </c:pt>
                <c:pt idx="41867">
                  <c:v>-5.47409E-3</c:v>
                </c:pt>
                <c:pt idx="41868">
                  <c:v>3.0059800000000001E-3</c:v>
                </c:pt>
                <c:pt idx="41869">
                  <c:v>1.9206000000000001E-2</c:v>
                </c:pt>
                <c:pt idx="41870">
                  <c:v>-4.2161899999999999E-3</c:v>
                </c:pt>
                <c:pt idx="41871">
                  <c:v>-2.3644399999999999E-2</c:v>
                </c:pt>
                <c:pt idx="41872">
                  <c:v>-2.6531200000000001E-3</c:v>
                </c:pt>
                <c:pt idx="41873">
                  <c:v>9.2763900000000007E-3</c:v>
                </c:pt>
                <c:pt idx="41874">
                  <c:v>-6.5517400000000001E-4</c:v>
                </c:pt>
                <c:pt idx="41875">
                  <c:v>-1.9526499999999999E-2</c:v>
                </c:pt>
                <c:pt idx="41876">
                  <c:v>1.5716599999999999E-3</c:v>
                </c:pt>
                <c:pt idx="41877">
                  <c:v>6.2894800000000001E-3</c:v>
                </c:pt>
                <c:pt idx="41878">
                  <c:v>-5.1870299999999996E-3</c:v>
                </c:pt>
                <c:pt idx="41879">
                  <c:v>-6.80256E-3</c:v>
                </c:pt>
                <c:pt idx="41880">
                  <c:v>-2.00701E-2</c:v>
                </c:pt>
                <c:pt idx="41881">
                  <c:v>1.6612999999999999E-2</c:v>
                </c:pt>
                <c:pt idx="41882">
                  <c:v>1.82438E-3</c:v>
                </c:pt>
                <c:pt idx="41883">
                  <c:v>-1.46132E-2</c:v>
                </c:pt>
                <c:pt idx="41884">
                  <c:v>3.5476700000000002E-3</c:v>
                </c:pt>
                <c:pt idx="41885">
                  <c:v>1.9105E-2</c:v>
                </c:pt>
                <c:pt idx="41886">
                  <c:v>2.84863E-3</c:v>
                </c:pt>
                <c:pt idx="41887">
                  <c:v>-6.1931599999999996E-3</c:v>
                </c:pt>
                <c:pt idx="41888">
                  <c:v>-1.9437800000000002E-2</c:v>
                </c:pt>
                <c:pt idx="41889">
                  <c:v>-8.8071799999999995E-3</c:v>
                </c:pt>
                <c:pt idx="41890">
                  <c:v>5.8298100000000004E-3</c:v>
                </c:pt>
                <c:pt idx="41891">
                  <c:v>1.4478700000000001E-2</c:v>
                </c:pt>
                <c:pt idx="41892">
                  <c:v>-2.1509199999999999E-2</c:v>
                </c:pt>
                <c:pt idx="41893">
                  <c:v>-1.3869299999999999E-2</c:v>
                </c:pt>
                <c:pt idx="41894">
                  <c:v>-1.04809E-3</c:v>
                </c:pt>
                <c:pt idx="41895">
                  <c:v>1.27096E-2</c:v>
                </c:pt>
                <c:pt idx="41896">
                  <c:v>-2.0730999999999999E-2</c:v>
                </c:pt>
                <c:pt idx="41897">
                  <c:v>7.7276200000000001E-3</c:v>
                </c:pt>
                <c:pt idx="41898">
                  <c:v>-1.2353899999999999E-2</c:v>
                </c:pt>
                <c:pt idx="41899">
                  <c:v>-5.6572000000000002E-3</c:v>
                </c:pt>
                <c:pt idx="41900">
                  <c:v>-2.79808E-2</c:v>
                </c:pt>
                <c:pt idx="41901">
                  <c:v>-3.5192500000000002E-2</c:v>
                </c:pt>
                <c:pt idx="41902">
                  <c:v>-5.81264E-3</c:v>
                </c:pt>
                <c:pt idx="41903">
                  <c:v>-7.4253100000000001E-3</c:v>
                </c:pt>
                <c:pt idx="41904">
                  <c:v>-4.6195999999999997E-3</c:v>
                </c:pt>
                <c:pt idx="41905">
                  <c:v>-1.68133E-2</c:v>
                </c:pt>
                <c:pt idx="41906">
                  <c:v>-1.42183E-2</c:v>
                </c:pt>
                <c:pt idx="41907">
                  <c:v>-1.5841500000000001E-2</c:v>
                </c:pt>
                <c:pt idx="41908">
                  <c:v>-1.49441E-2</c:v>
                </c:pt>
                <c:pt idx="41909">
                  <c:v>-1.7198600000000001E-2</c:v>
                </c:pt>
                <c:pt idx="41910">
                  <c:v>-3.0012099999999998E-3</c:v>
                </c:pt>
                <c:pt idx="41911">
                  <c:v>-4.9495700000000004E-3</c:v>
                </c:pt>
                <c:pt idx="41912">
                  <c:v>-1.4234500000000001E-2</c:v>
                </c:pt>
                <c:pt idx="41913">
                  <c:v>-1.5503899999999999E-2</c:v>
                </c:pt>
                <c:pt idx="41914">
                  <c:v>-4.5204199999999998E-3</c:v>
                </c:pt>
                <c:pt idx="41915">
                  <c:v>3.8957599999999998E-3</c:v>
                </c:pt>
                <c:pt idx="41916">
                  <c:v>-3.5419499999999999E-3</c:v>
                </c:pt>
                <c:pt idx="41917">
                  <c:v>-5.8555599999999999E-4</c:v>
                </c:pt>
                <c:pt idx="41918">
                  <c:v>-1.0990099999999999E-2</c:v>
                </c:pt>
                <c:pt idx="41919">
                  <c:v>2.6302299999999999E-3</c:v>
                </c:pt>
                <c:pt idx="41920">
                  <c:v>-4.9781800000000002E-4</c:v>
                </c:pt>
                <c:pt idx="41921">
                  <c:v>-1.22375E-2</c:v>
                </c:pt>
                <c:pt idx="41922">
                  <c:v>-2.5466900000000001E-2</c:v>
                </c:pt>
                <c:pt idx="41923">
                  <c:v>-1.6542399999999999E-2</c:v>
                </c:pt>
                <c:pt idx="41924">
                  <c:v>-4.3430300000000003E-3</c:v>
                </c:pt>
                <c:pt idx="41925">
                  <c:v>-2.93169E-2</c:v>
                </c:pt>
                <c:pt idx="41926">
                  <c:v>-2.54068E-2</c:v>
                </c:pt>
                <c:pt idx="41927">
                  <c:v>-1.9635199999999998E-2</c:v>
                </c:pt>
                <c:pt idx="41928">
                  <c:v>-1.6307800000000001E-4</c:v>
                </c:pt>
                <c:pt idx="41929">
                  <c:v>-1.2969E-2</c:v>
                </c:pt>
                <c:pt idx="41930">
                  <c:v>-1.42021E-2</c:v>
                </c:pt>
                <c:pt idx="41931">
                  <c:v>-8.2693100000000002E-3</c:v>
                </c:pt>
                <c:pt idx="41932">
                  <c:v>-7.9498299999999997E-3</c:v>
                </c:pt>
                <c:pt idx="41933">
                  <c:v>-4.2114300000000004E-3</c:v>
                </c:pt>
                <c:pt idx="41934">
                  <c:v>-1.6426099999999999E-2</c:v>
                </c:pt>
                <c:pt idx="41935">
                  <c:v>-2.8531999999999998E-2</c:v>
                </c:pt>
                <c:pt idx="41936">
                  <c:v>-6.1693199999999998E-3</c:v>
                </c:pt>
                <c:pt idx="41937">
                  <c:v>-3.0117E-3</c:v>
                </c:pt>
                <c:pt idx="41938">
                  <c:v>-1.20287E-2</c:v>
                </c:pt>
                <c:pt idx="41939">
                  <c:v>-3.7670100000000001E-4</c:v>
                </c:pt>
                <c:pt idx="41940">
                  <c:v>1.2836499999999999E-3</c:v>
                </c:pt>
                <c:pt idx="41941">
                  <c:v>-9.7456000000000001E-3</c:v>
                </c:pt>
                <c:pt idx="41942">
                  <c:v>-3.3369099999999998E-3</c:v>
                </c:pt>
                <c:pt idx="41943">
                  <c:v>3.3054400000000002E-3</c:v>
                </c:pt>
                <c:pt idx="41944">
                  <c:v>-2.9668799999999999E-3</c:v>
                </c:pt>
                <c:pt idx="41945">
                  <c:v>-1.7813699999999998E-2</c:v>
                </c:pt>
                <c:pt idx="41946">
                  <c:v>-6.1387999999999998E-3</c:v>
                </c:pt>
                <c:pt idx="41947">
                  <c:v>-7.10678E-3</c:v>
                </c:pt>
                <c:pt idx="41948">
                  <c:v>-7.4253100000000001E-3</c:v>
                </c:pt>
                <c:pt idx="41949">
                  <c:v>-1.05658E-2</c:v>
                </c:pt>
                <c:pt idx="41950">
                  <c:v>-1.3528800000000001E-2</c:v>
                </c:pt>
                <c:pt idx="41951" formatCode="0.00E+00">
                  <c:v>-3.6048899999999999E-3</c:v>
                </c:pt>
                <c:pt idx="41952">
                  <c:v>-7.5283099999999999E-3</c:v>
                </c:pt>
                <c:pt idx="41953">
                  <c:v>-9.0093599999999992E-3</c:v>
                </c:pt>
                <c:pt idx="41954">
                  <c:v>-2.62814E-2</c:v>
                </c:pt>
                <c:pt idx="41955">
                  <c:v>-1.5076600000000001E-2</c:v>
                </c:pt>
                <c:pt idx="41956">
                  <c:v>-1.0423699999999999E-2</c:v>
                </c:pt>
                <c:pt idx="41957">
                  <c:v>-1.9092600000000001E-2</c:v>
                </c:pt>
                <c:pt idx="41958">
                  <c:v>-1.1112199999999999E-2</c:v>
                </c:pt>
                <c:pt idx="41959">
                  <c:v>-1.07861E-3</c:v>
                </c:pt>
                <c:pt idx="41960">
                  <c:v>2.3441299999999998E-3</c:v>
                </c:pt>
                <c:pt idx="41961">
                  <c:v>1.8358199999999999E-3</c:v>
                </c:pt>
                <c:pt idx="41962">
                  <c:v>-1.33972E-2</c:v>
                </c:pt>
                <c:pt idx="41963">
                  <c:v>-2.7371400000000001E-2</c:v>
                </c:pt>
                <c:pt idx="41964">
                  <c:v>-2.5796900000000001E-2</c:v>
                </c:pt>
                <c:pt idx="41965">
                  <c:v>-5.8288599999999999E-3</c:v>
                </c:pt>
                <c:pt idx="41966">
                  <c:v>-1.22776E-2</c:v>
                </c:pt>
                <c:pt idx="41967">
                  <c:v>-1.01233E-2</c:v>
                </c:pt>
                <c:pt idx="41968">
                  <c:v>-2.8018000000000001E-2</c:v>
                </c:pt>
                <c:pt idx="41969">
                  <c:v>-2.75631E-2</c:v>
                </c:pt>
                <c:pt idx="41970">
                  <c:v>-1.42069E-2</c:v>
                </c:pt>
                <c:pt idx="41971">
                  <c:v>-1.00832E-2</c:v>
                </c:pt>
                <c:pt idx="41972">
                  <c:v>-6.8216300000000004E-3</c:v>
                </c:pt>
                <c:pt idx="41973">
                  <c:v>-6.2112799999999996E-3</c:v>
                </c:pt>
                <c:pt idx="41974">
                  <c:v>-1.87387E-2</c:v>
                </c:pt>
                <c:pt idx="41975">
                  <c:v>-3.4147299999999998E-2</c:v>
                </c:pt>
                <c:pt idx="41976">
                  <c:v>-2.3492800000000001E-2</c:v>
                </c:pt>
                <c:pt idx="41977">
                  <c:v>-2.2263499999999999E-2</c:v>
                </c:pt>
                <c:pt idx="41978" formatCode="0.00E+00">
                  <c:v>-1.9299500000000001E-2</c:v>
                </c:pt>
                <c:pt idx="41979">
                  <c:v>-2.8880099999999999E-2</c:v>
                </c:pt>
                <c:pt idx="41980">
                  <c:v>-3.5291700000000002E-2</c:v>
                </c:pt>
                <c:pt idx="41981">
                  <c:v>-2.3388900000000001E-2</c:v>
                </c:pt>
                <c:pt idx="41982">
                  <c:v>3.9482099999999997E-3</c:v>
                </c:pt>
                <c:pt idx="41983">
                  <c:v>-1.9216500000000001E-2</c:v>
                </c:pt>
                <c:pt idx="41984">
                  <c:v>-2.0755800000000001E-2</c:v>
                </c:pt>
                <c:pt idx="41985">
                  <c:v>-1.5893899999999999E-2</c:v>
                </c:pt>
                <c:pt idx="41986">
                  <c:v>-2.01607E-2</c:v>
                </c:pt>
                <c:pt idx="41987">
                  <c:v>-2.0423899999999998E-2</c:v>
                </c:pt>
                <c:pt idx="41988">
                  <c:v>-1.7123200000000002E-2</c:v>
                </c:pt>
                <c:pt idx="41989">
                  <c:v>-2.2668799999999999E-2</c:v>
                </c:pt>
                <c:pt idx="41990">
                  <c:v>-2.3694E-2</c:v>
                </c:pt>
                <c:pt idx="41991">
                  <c:v>-2.2611599999999999E-2</c:v>
                </c:pt>
                <c:pt idx="41992">
                  <c:v>-1.5990299999999999E-2</c:v>
                </c:pt>
                <c:pt idx="41993">
                  <c:v>-1.12944E-2</c:v>
                </c:pt>
                <c:pt idx="41994">
                  <c:v>5.8555600000000001E-3</c:v>
                </c:pt>
                <c:pt idx="41995">
                  <c:v>1.30367E-3</c:v>
                </c:pt>
                <c:pt idx="41996">
                  <c:v>-6.8645499999999996E-3</c:v>
                </c:pt>
                <c:pt idx="41997">
                  <c:v>-2.0256E-2</c:v>
                </c:pt>
                <c:pt idx="41998">
                  <c:v>-2.3822800000000002E-2</c:v>
                </c:pt>
                <c:pt idx="41999">
                  <c:v>-1.6059899999999998E-2</c:v>
                </c:pt>
                <c:pt idx="42000">
                  <c:v>-6.7987400000000002E-3</c:v>
                </c:pt>
                <c:pt idx="42001">
                  <c:v>-1.9417799999999999E-2</c:v>
                </c:pt>
                <c:pt idx="42002">
                  <c:v>-2.2221600000000001E-2</c:v>
                </c:pt>
                <c:pt idx="42003">
                  <c:v>-1.65071E-2</c:v>
                </c:pt>
                <c:pt idx="42004">
                  <c:v>-6.1588299999999997E-3</c:v>
                </c:pt>
                <c:pt idx="42005">
                  <c:v>-9.1466900000000007E-3</c:v>
                </c:pt>
                <c:pt idx="42006">
                  <c:v>-1.9601799999999999E-2</c:v>
                </c:pt>
                <c:pt idx="42007">
                  <c:v>-1.9240400000000001E-2</c:v>
                </c:pt>
                <c:pt idx="42008">
                  <c:v>-8.2168599999999994E-3</c:v>
                </c:pt>
                <c:pt idx="42009">
                  <c:v>-1.8853200000000001E-2</c:v>
                </c:pt>
                <c:pt idx="42010">
                  <c:v>-2.7616499999999999E-2</c:v>
                </c:pt>
                <c:pt idx="42011">
                  <c:v>-1.88036E-2</c:v>
                </c:pt>
                <c:pt idx="42012">
                  <c:v>-2.3715E-2</c:v>
                </c:pt>
                <c:pt idx="42013">
                  <c:v>-2.93951E-2</c:v>
                </c:pt>
                <c:pt idx="42014">
                  <c:v>-3.1337700000000003E-2</c:v>
                </c:pt>
                <c:pt idx="42015">
                  <c:v>-1.2153600000000001E-2</c:v>
                </c:pt>
                <c:pt idx="42016">
                  <c:v>-1.39933E-2</c:v>
                </c:pt>
                <c:pt idx="42017">
                  <c:v>-2.12088E-2</c:v>
                </c:pt>
                <c:pt idx="42018">
                  <c:v>-4.0163999999999998E-2</c:v>
                </c:pt>
                <c:pt idx="42019">
                  <c:v>-2.6849700000000001E-2</c:v>
                </c:pt>
                <c:pt idx="42020">
                  <c:v>-2.6147799999999999E-2</c:v>
                </c:pt>
                <c:pt idx="42021">
                  <c:v>-1.9141200000000001E-2</c:v>
                </c:pt>
                <c:pt idx="42022">
                  <c:v>-2.96469E-2</c:v>
                </c:pt>
                <c:pt idx="42023">
                  <c:v>-3.3206899999999998E-2</c:v>
                </c:pt>
                <c:pt idx="42024">
                  <c:v>-3.1350099999999999E-2</c:v>
                </c:pt>
                <c:pt idx="42025">
                  <c:v>-3.7169500000000001E-2</c:v>
                </c:pt>
                <c:pt idx="42026">
                  <c:v>-1.40448E-2</c:v>
                </c:pt>
                <c:pt idx="42027">
                  <c:v>-3.51391E-2</c:v>
                </c:pt>
                <c:pt idx="42028">
                  <c:v>-2.0498300000000001E-2</c:v>
                </c:pt>
                <c:pt idx="42029">
                  <c:v>-3.93009E-2</c:v>
                </c:pt>
                <c:pt idx="42030">
                  <c:v>-2.91071E-2</c:v>
                </c:pt>
                <c:pt idx="42031">
                  <c:v>-3.4965499999999997E-2</c:v>
                </c:pt>
                <c:pt idx="42032">
                  <c:v>-4.8983600000000002E-2</c:v>
                </c:pt>
                <c:pt idx="42033">
                  <c:v>-2.5463099999999999E-2</c:v>
                </c:pt>
                <c:pt idx="42034">
                  <c:v>-3.0674E-2</c:v>
                </c:pt>
                <c:pt idx="42035">
                  <c:v>-2.6497799999999998E-2</c:v>
                </c:pt>
                <c:pt idx="42036">
                  <c:v>-2.7667000000000001E-2</c:v>
                </c:pt>
                <c:pt idx="42037">
                  <c:v>-1.24216E-2</c:v>
                </c:pt>
                <c:pt idx="42038">
                  <c:v>-2.61412E-2</c:v>
                </c:pt>
                <c:pt idx="42039">
                  <c:v>-2.0483000000000001E-2</c:v>
                </c:pt>
                <c:pt idx="42040" formatCode="0.00E+00">
                  <c:v>-1.9986199999999999E-2</c:v>
                </c:pt>
                <c:pt idx="42041">
                  <c:v>-2.5476499999999999E-2</c:v>
                </c:pt>
                <c:pt idx="42042">
                  <c:v>-2.5603299999999999E-2</c:v>
                </c:pt>
                <c:pt idx="42043">
                  <c:v>-3.82814E-2</c:v>
                </c:pt>
                <c:pt idx="42044">
                  <c:v>-1.12534E-2</c:v>
                </c:pt>
                <c:pt idx="42045">
                  <c:v>-2.0180699999999999E-2</c:v>
                </c:pt>
                <c:pt idx="42046">
                  <c:v>-6.7825300000000002E-3</c:v>
                </c:pt>
                <c:pt idx="42047">
                  <c:v>-1.18856E-2</c:v>
                </c:pt>
                <c:pt idx="42048">
                  <c:v>-1.97926E-2</c:v>
                </c:pt>
                <c:pt idx="42049">
                  <c:v>-2.6559800000000001E-2</c:v>
                </c:pt>
                <c:pt idx="42050">
                  <c:v>-2.74258E-2</c:v>
                </c:pt>
                <c:pt idx="42051">
                  <c:v>-1.35269E-2</c:v>
                </c:pt>
                <c:pt idx="42052">
                  <c:v>-1.7242400000000001E-2</c:v>
                </c:pt>
                <c:pt idx="42053">
                  <c:v>-3.8097399999999997E-2</c:v>
                </c:pt>
                <c:pt idx="42054">
                  <c:v>-5.2480699999999998E-2</c:v>
                </c:pt>
                <c:pt idx="42055">
                  <c:v>-3.4535400000000001E-2</c:v>
                </c:pt>
                <c:pt idx="42056">
                  <c:v>-1.69973E-2</c:v>
                </c:pt>
                <c:pt idx="42057">
                  <c:v>-1.6533900000000001E-2</c:v>
                </c:pt>
                <c:pt idx="42058">
                  <c:v>-3.6365500000000002E-2</c:v>
                </c:pt>
                <c:pt idx="42059">
                  <c:v>-3.9212200000000003E-2</c:v>
                </c:pt>
                <c:pt idx="42060">
                  <c:v>-1.2596100000000001E-2</c:v>
                </c:pt>
                <c:pt idx="42061">
                  <c:v>-3.1705900000000002E-2</c:v>
                </c:pt>
                <c:pt idx="42062">
                  <c:v>-2.0784400000000001E-2</c:v>
                </c:pt>
                <c:pt idx="42063">
                  <c:v>-2.80142E-2</c:v>
                </c:pt>
                <c:pt idx="42064">
                  <c:v>-6.9522899999999999E-3</c:v>
                </c:pt>
                <c:pt idx="42065">
                  <c:v>-2.00415E-2</c:v>
                </c:pt>
                <c:pt idx="42066">
                  <c:v>-1.2631399999999999E-2</c:v>
                </c:pt>
                <c:pt idx="42067">
                  <c:v>-2.5315299999999999E-2</c:v>
                </c:pt>
                <c:pt idx="42068">
                  <c:v>-2.5499299999999999E-2</c:v>
                </c:pt>
                <c:pt idx="42069">
                  <c:v>-1.0952E-2</c:v>
                </c:pt>
                <c:pt idx="42070">
                  <c:v>-2.2211100000000001E-2</c:v>
                </c:pt>
                <c:pt idx="42071">
                  <c:v>-2.99168E-3</c:v>
                </c:pt>
                <c:pt idx="42072">
                  <c:v>-1.7517999999999999E-2</c:v>
                </c:pt>
                <c:pt idx="42073">
                  <c:v>-7.2603199999999998E-3</c:v>
                </c:pt>
                <c:pt idx="42074">
                  <c:v>-1.0600099999999999E-2</c:v>
                </c:pt>
                <c:pt idx="42075">
                  <c:v>-1.74599E-2</c:v>
                </c:pt>
                <c:pt idx="42076">
                  <c:v>-1.2394000000000001E-2</c:v>
                </c:pt>
                <c:pt idx="42077">
                  <c:v>-1.9849800000000001E-2</c:v>
                </c:pt>
                <c:pt idx="42078">
                  <c:v>-3.2693899999999998E-2</c:v>
                </c:pt>
                <c:pt idx="42079">
                  <c:v>-3.77703E-2</c:v>
                </c:pt>
                <c:pt idx="42080">
                  <c:v>-3.9514500000000001E-2</c:v>
                </c:pt>
                <c:pt idx="42081">
                  <c:v>-2.9738400000000002E-2</c:v>
                </c:pt>
                <c:pt idx="42082">
                  <c:v>-1.9460700000000001E-2</c:v>
                </c:pt>
                <c:pt idx="42083">
                  <c:v>-2.9490499999999999E-2</c:v>
                </c:pt>
                <c:pt idx="42084">
                  <c:v>-2.98309E-2</c:v>
                </c:pt>
                <c:pt idx="42085">
                  <c:v>-3.4926400000000003E-2</c:v>
                </c:pt>
                <c:pt idx="42086">
                  <c:v>-1.5743299999999998E-2</c:v>
                </c:pt>
                <c:pt idx="42087" formatCode="0.00E+00">
                  <c:v>-2.74925E-2</c:v>
                </c:pt>
                <c:pt idx="42088">
                  <c:v>-1.3668100000000001E-2</c:v>
                </c:pt>
                <c:pt idx="42089">
                  <c:v>-1.4355700000000001E-2</c:v>
                </c:pt>
                <c:pt idx="42090">
                  <c:v>4.2514800000000002E-3</c:v>
                </c:pt>
                <c:pt idx="42091">
                  <c:v>-9.0427400000000005E-3</c:v>
                </c:pt>
                <c:pt idx="42092">
                  <c:v>-1.27335E-2</c:v>
                </c:pt>
                <c:pt idx="42093">
                  <c:v>-4.3048899999999996E-3</c:v>
                </c:pt>
                <c:pt idx="42094">
                  <c:v>-1.0950100000000001E-2</c:v>
                </c:pt>
                <c:pt idx="42095">
                  <c:v>-1.3442000000000001E-2</c:v>
                </c:pt>
                <c:pt idx="42096">
                  <c:v>-3.7411699999999999E-2</c:v>
                </c:pt>
                <c:pt idx="42097">
                  <c:v>-3.5905800000000002E-2</c:v>
                </c:pt>
                <c:pt idx="42098">
                  <c:v>-2.9624899999999999E-2</c:v>
                </c:pt>
                <c:pt idx="42099">
                  <c:v>-8.2273499999999996E-3</c:v>
                </c:pt>
                <c:pt idx="42100">
                  <c:v>-1.9393000000000001E-2</c:v>
                </c:pt>
                <c:pt idx="42101">
                  <c:v>-2.00796E-2</c:v>
                </c:pt>
                <c:pt idx="42102">
                  <c:v>-1.89772E-2</c:v>
                </c:pt>
                <c:pt idx="42103">
                  <c:v>-3.10221E-2</c:v>
                </c:pt>
                <c:pt idx="42104">
                  <c:v>-1.59731E-2</c:v>
                </c:pt>
                <c:pt idx="42105">
                  <c:v>4.8732799999999998E-3</c:v>
                </c:pt>
                <c:pt idx="42106">
                  <c:v>-1.7395000000000001E-2</c:v>
                </c:pt>
                <c:pt idx="42107">
                  <c:v>-1.41773E-2</c:v>
                </c:pt>
                <c:pt idx="42108">
                  <c:v>-9.5109900000000004E-3</c:v>
                </c:pt>
                <c:pt idx="42109">
                  <c:v>-1.8042599999999999E-2</c:v>
                </c:pt>
                <c:pt idx="42110">
                  <c:v>-1.66912E-2</c:v>
                </c:pt>
                <c:pt idx="42111">
                  <c:v>-2.3926699999999999E-2</c:v>
                </c:pt>
                <c:pt idx="42112">
                  <c:v>-1.5295E-2</c:v>
                </c:pt>
                <c:pt idx="42113">
                  <c:v>-9.4041799999999998E-3</c:v>
                </c:pt>
                <c:pt idx="42114">
                  <c:v>-1.2963300000000001E-2</c:v>
                </c:pt>
                <c:pt idx="42115">
                  <c:v>-2.1759000000000001E-2</c:v>
                </c:pt>
                <c:pt idx="42116">
                  <c:v>-6.6871600000000002E-3</c:v>
                </c:pt>
                <c:pt idx="42117">
                  <c:v>2.4547599999999998E-3</c:v>
                </c:pt>
                <c:pt idx="42118">
                  <c:v>3.45802E-3</c:v>
                </c:pt>
                <c:pt idx="42119">
                  <c:v>-1.2601899999999999E-2</c:v>
                </c:pt>
                <c:pt idx="42120">
                  <c:v>-1.80149E-2</c:v>
                </c:pt>
                <c:pt idx="42121">
                  <c:v>-2.17276E-2</c:v>
                </c:pt>
                <c:pt idx="42122">
                  <c:v>5.4387999999999997E-3</c:v>
                </c:pt>
                <c:pt idx="42123">
                  <c:v>5.5170100000000001E-3</c:v>
                </c:pt>
                <c:pt idx="42124">
                  <c:v>-7.8554200000000001E-3</c:v>
                </c:pt>
                <c:pt idx="42125">
                  <c:v>-7.7219000000000003E-3</c:v>
                </c:pt>
                <c:pt idx="42126">
                  <c:v>-1.10283E-2</c:v>
                </c:pt>
                <c:pt idx="42127">
                  <c:v>-1.5964499999999999E-3</c:v>
                </c:pt>
                <c:pt idx="42128">
                  <c:v>-7.2622299999999997E-3</c:v>
                </c:pt>
                <c:pt idx="42129" formatCode="0.00E+00">
                  <c:v>-8.7738000000000006E-5</c:v>
                </c:pt>
                <c:pt idx="42130">
                  <c:v>-6.3533799999999996E-3</c:v>
                </c:pt>
                <c:pt idx="42131">
                  <c:v>-1.3210299999999999E-2</c:v>
                </c:pt>
                <c:pt idx="42132">
                  <c:v>-2.4491300000000001E-2</c:v>
                </c:pt>
                <c:pt idx="42133">
                  <c:v>-1.45836E-2</c:v>
                </c:pt>
                <c:pt idx="42134">
                  <c:v>-1.10092E-2</c:v>
                </c:pt>
                <c:pt idx="42135">
                  <c:v>1.0929100000000001E-3</c:v>
                </c:pt>
                <c:pt idx="42136">
                  <c:v>-1.3672800000000001E-2</c:v>
                </c:pt>
                <c:pt idx="42137">
                  <c:v>-5.2957500000000001E-3</c:v>
                </c:pt>
                <c:pt idx="42138">
                  <c:v>-1.0643E-3</c:v>
                </c:pt>
                <c:pt idx="42139">
                  <c:v>-1.05705E-2</c:v>
                </c:pt>
                <c:pt idx="42140">
                  <c:v>-1.30968E-2</c:v>
                </c:pt>
                <c:pt idx="42141">
                  <c:v>-1.8802599999999999E-2</c:v>
                </c:pt>
                <c:pt idx="42142">
                  <c:v>-1.1746400000000001E-2</c:v>
                </c:pt>
                <c:pt idx="42143">
                  <c:v>-1.31874E-2</c:v>
                </c:pt>
                <c:pt idx="42144">
                  <c:v>-8.7480500000000003E-3</c:v>
                </c:pt>
                <c:pt idx="42145">
                  <c:v>-4.5900300000000002E-3</c:v>
                </c:pt>
                <c:pt idx="42146">
                  <c:v>-2.7437199999999998E-3</c:v>
                </c:pt>
                <c:pt idx="42147">
                  <c:v>-9.7341500000000004E-3</c:v>
                </c:pt>
                <c:pt idx="42148">
                  <c:v>6.9284400000000001E-3</c:v>
                </c:pt>
                <c:pt idx="42149">
                  <c:v>-2.6757199999999998E-2</c:v>
                </c:pt>
                <c:pt idx="42150">
                  <c:v>-4.2171500000000002E-3</c:v>
                </c:pt>
                <c:pt idx="42151">
                  <c:v>-2.9068000000000002E-3</c:v>
                </c:pt>
                <c:pt idx="42152">
                  <c:v>-2.0027199999999999E-3</c:v>
                </c:pt>
                <c:pt idx="42153">
                  <c:v>-5.4149599999999999E-3</c:v>
                </c:pt>
                <c:pt idx="42154">
                  <c:v>-1.8433600000000001E-2</c:v>
                </c:pt>
                <c:pt idx="42155">
                  <c:v>-1.47362E-2</c:v>
                </c:pt>
                <c:pt idx="42156">
                  <c:v>-5.1565200000000004E-3</c:v>
                </c:pt>
                <c:pt idx="42157">
                  <c:v>-2.5243800000000001E-3</c:v>
                </c:pt>
                <c:pt idx="42158">
                  <c:v>-7.0037800000000002E-3</c:v>
                </c:pt>
                <c:pt idx="42159">
                  <c:v>2.1552999999999999E-4</c:v>
                </c:pt>
                <c:pt idx="42160">
                  <c:v>-1.00451E-2</c:v>
                </c:pt>
                <c:pt idx="42161">
                  <c:v>-1.8784499999999999E-2</c:v>
                </c:pt>
                <c:pt idx="42162">
                  <c:v>-8.2788500000000008E-3</c:v>
                </c:pt>
                <c:pt idx="42163">
                  <c:v>-1.0251E-2</c:v>
                </c:pt>
                <c:pt idx="42164">
                  <c:v>6.21033E-3</c:v>
                </c:pt>
                <c:pt idx="42165">
                  <c:v>7.6608700000000002E-3</c:v>
                </c:pt>
                <c:pt idx="42166">
                  <c:v>-3.26538E-3</c:v>
                </c:pt>
                <c:pt idx="42167">
                  <c:v>-5.4168699999999998E-3</c:v>
                </c:pt>
                <c:pt idx="42168">
                  <c:v>-1.57518E-2</c:v>
                </c:pt>
                <c:pt idx="42169">
                  <c:v>8.8081400000000008E-3</c:v>
                </c:pt>
                <c:pt idx="42170">
                  <c:v>1.16348E-4</c:v>
                </c:pt>
                <c:pt idx="42171">
                  <c:v>1.59931E-2</c:v>
                </c:pt>
                <c:pt idx="42172">
                  <c:v>-5.7764100000000001E-3</c:v>
                </c:pt>
                <c:pt idx="42173">
                  <c:v>1.13077E-2</c:v>
                </c:pt>
                <c:pt idx="42174">
                  <c:v>1.6633999999999999E-2</c:v>
                </c:pt>
                <c:pt idx="42175">
                  <c:v>5.6362199999999995E-4</c:v>
                </c:pt>
                <c:pt idx="42176">
                  <c:v>5.6839E-4</c:v>
                </c:pt>
                <c:pt idx="42177">
                  <c:v>2.11697E-2</c:v>
                </c:pt>
                <c:pt idx="42178">
                  <c:v>2.8127699999999999E-2</c:v>
                </c:pt>
                <c:pt idx="42179">
                  <c:v>1.24846E-2</c:v>
                </c:pt>
                <c:pt idx="42180">
                  <c:v>9.6969599999999993E-3</c:v>
                </c:pt>
                <c:pt idx="42181">
                  <c:v>3.9911299999999999E-3</c:v>
                </c:pt>
                <c:pt idx="42182">
                  <c:v>1.10598E-2</c:v>
                </c:pt>
                <c:pt idx="42183">
                  <c:v>2.3222E-3</c:v>
                </c:pt>
                <c:pt idx="42184">
                  <c:v>1.64127E-3</c:v>
                </c:pt>
                <c:pt idx="42185">
                  <c:v>-1.1091200000000001E-2</c:v>
                </c:pt>
                <c:pt idx="42186">
                  <c:v>-6.2942499999999997E-4</c:v>
                </c:pt>
                <c:pt idx="42187">
                  <c:v>-7.3413799999999998E-3</c:v>
                </c:pt>
                <c:pt idx="42188">
                  <c:v>-8.9359300000000003E-4</c:v>
                </c:pt>
                <c:pt idx="42189">
                  <c:v>-1.5562100000000001E-2</c:v>
                </c:pt>
                <c:pt idx="42190">
                  <c:v>-1.59597E-2</c:v>
                </c:pt>
                <c:pt idx="42191">
                  <c:v>-8.9721699999999998E-3</c:v>
                </c:pt>
                <c:pt idx="42192">
                  <c:v>1.89781E-4</c:v>
                </c:pt>
                <c:pt idx="42193">
                  <c:v>-1.1576700000000001E-2</c:v>
                </c:pt>
                <c:pt idx="42194">
                  <c:v>-2.2280700000000001E-2</c:v>
                </c:pt>
                <c:pt idx="42195">
                  <c:v>-8.2530999999999993E-3</c:v>
                </c:pt>
                <c:pt idx="42196">
                  <c:v>6.1788600000000004E-3</c:v>
                </c:pt>
                <c:pt idx="42197">
                  <c:v>-1.6604399999999998E-2</c:v>
                </c:pt>
                <c:pt idx="42198">
                  <c:v>-2.1638899999999999E-2</c:v>
                </c:pt>
                <c:pt idx="42199">
                  <c:v>1.5667899999999998E-2</c:v>
                </c:pt>
                <c:pt idx="42200">
                  <c:v>1.0442699999999999E-3</c:v>
                </c:pt>
                <c:pt idx="42201">
                  <c:v>-7.2755800000000002E-3</c:v>
                </c:pt>
                <c:pt idx="42202">
                  <c:v>-1.3875999999999999E-2</c:v>
                </c:pt>
                <c:pt idx="42203">
                  <c:v>1.6977300000000001E-2</c:v>
                </c:pt>
                <c:pt idx="42204">
                  <c:v>-4.4555699999999998E-3</c:v>
                </c:pt>
                <c:pt idx="42205">
                  <c:v>-5.83649E-4</c:v>
                </c:pt>
                <c:pt idx="42206">
                  <c:v>-2.4223299999999999E-3</c:v>
                </c:pt>
                <c:pt idx="42207">
                  <c:v>-1.09596E-2</c:v>
                </c:pt>
                <c:pt idx="42208">
                  <c:v>-1.00851E-2</c:v>
                </c:pt>
                <c:pt idx="42209">
                  <c:v>-1.9168900000000001E-3</c:v>
                </c:pt>
                <c:pt idx="42210">
                  <c:v>-1.7239600000000001E-2</c:v>
                </c:pt>
                <c:pt idx="42211">
                  <c:v>-1.9984200000000001E-2</c:v>
                </c:pt>
                <c:pt idx="42212">
                  <c:v>-1.19925E-2</c:v>
                </c:pt>
                <c:pt idx="42213">
                  <c:v>-1.5993100000000001E-3</c:v>
                </c:pt>
                <c:pt idx="42214">
                  <c:v>4.0550200000000003E-3</c:v>
                </c:pt>
                <c:pt idx="42215">
                  <c:v>-1.28031E-2</c:v>
                </c:pt>
                <c:pt idx="42216">
                  <c:v>-1.36986E-2</c:v>
                </c:pt>
                <c:pt idx="42217">
                  <c:v>-9.1237999999999996E-3</c:v>
                </c:pt>
                <c:pt idx="42218">
                  <c:v>1.4254599999999999E-2</c:v>
                </c:pt>
                <c:pt idx="42219">
                  <c:v>-7.5340299999999997E-3</c:v>
                </c:pt>
                <c:pt idx="42220">
                  <c:v>-1.0919599999999999E-3</c:v>
                </c:pt>
                <c:pt idx="42221">
                  <c:v>-3.14445E-2</c:v>
                </c:pt>
                <c:pt idx="42222">
                  <c:v>1.4142E-2</c:v>
                </c:pt>
                <c:pt idx="42223">
                  <c:v>1.85442E-2</c:v>
                </c:pt>
                <c:pt idx="42224">
                  <c:v>6.53267E-3</c:v>
                </c:pt>
                <c:pt idx="42225">
                  <c:v>8.0061000000000004E-3</c:v>
                </c:pt>
                <c:pt idx="42226">
                  <c:v>1.9900299999999999E-2</c:v>
                </c:pt>
                <c:pt idx="42227">
                  <c:v>9.0580000000000001E-3</c:v>
                </c:pt>
                <c:pt idx="42228">
                  <c:v>-1.61514E-2</c:v>
                </c:pt>
                <c:pt idx="42229">
                  <c:v>1.2670499999999999E-2</c:v>
                </c:pt>
                <c:pt idx="42230">
                  <c:v>7.1249E-3</c:v>
                </c:pt>
                <c:pt idx="42231">
                  <c:v>3.5181000000000001E-3</c:v>
                </c:pt>
                <c:pt idx="42232">
                  <c:v>-5.5589699999999999E-3</c:v>
                </c:pt>
                <c:pt idx="42233">
                  <c:v>-4.6863599999999997E-3</c:v>
                </c:pt>
                <c:pt idx="42234">
                  <c:v>4.9409900000000001E-3</c:v>
                </c:pt>
                <c:pt idx="42235">
                  <c:v>1.87902E-2</c:v>
                </c:pt>
                <c:pt idx="42236">
                  <c:v>1.3394400000000001E-2</c:v>
                </c:pt>
                <c:pt idx="42237">
                  <c:v>-4.7140100000000002E-3</c:v>
                </c:pt>
                <c:pt idx="42238">
                  <c:v>-2.1696100000000002E-3</c:v>
                </c:pt>
                <c:pt idx="42239">
                  <c:v>-1.4081E-2</c:v>
                </c:pt>
                <c:pt idx="42240">
                  <c:v>6.3438399999999999E-3</c:v>
                </c:pt>
                <c:pt idx="42241">
                  <c:v>-7.0190399999999998E-3</c:v>
                </c:pt>
                <c:pt idx="42242">
                  <c:v>-1.9025800000000001E-3</c:v>
                </c:pt>
                <c:pt idx="42243">
                  <c:v>2.8524399999999999E-3</c:v>
                </c:pt>
                <c:pt idx="42244">
                  <c:v>6.4916599999999998E-3</c:v>
                </c:pt>
                <c:pt idx="42245">
                  <c:v>7.3556899999999998E-3</c:v>
                </c:pt>
                <c:pt idx="42246">
                  <c:v>-6.86741E-3</c:v>
                </c:pt>
                <c:pt idx="42247">
                  <c:v>6.0510599999999996E-3</c:v>
                </c:pt>
                <c:pt idx="42248">
                  <c:v>1.4047599999999999E-3</c:v>
                </c:pt>
                <c:pt idx="42249">
                  <c:v>-2.5787399999999999E-3</c:v>
                </c:pt>
                <c:pt idx="42250">
                  <c:v>-1.03836E-2</c:v>
                </c:pt>
                <c:pt idx="42251">
                  <c:v>-7.6875700000000003E-3</c:v>
                </c:pt>
                <c:pt idx="42252">
                  <c:v>-2.17438E-4</c:v>
                </c:pt>
                <c:pt idx="42253">
                  <c:v>-1.0284400000000001E-2</c:v>
                </c:pt>
                <c:pt idx="42254">
                  <c:v>7.9813000000000002E-3</c:v>
                </c:pt>
                <c:pt idx="42255">
                  <c:v>-1.3631799999999999E-2</c:v>
                </c:pt>
                <c:pt idx="42256">
                  <c:v>-1.2767799999999999E-2</c:v>
                </c:pt>
                <c:pt idx="42257">
                  <c:v>-8.6298E-3</c:v>
                </c:pt>
                <c:pt idx="42258">
                  <c:v>-1.3711900000000001E-2</c:v>
                </c:pt>
                <c:pt idx="42259">
                  <c:v>-1.7070799999999999E-4</c:v>
                </c:pt>
                <c:pt idx="42260">
                  <c:v>-3.20244E-3</c:v>
                </c:pt>
                <c:pt idx="42261">
                  <c:v>-9.4890600000000005E-3</c:v>
                </c:pt>
                <c:pt idx="42262">
                  <c:v>-2.0505900000000001E-2</c:v>
                </c:pt>
                <c:pt idx="42263">
                  <c:v>-7.7676799999999999E-3</c:v>
                </c:pt>
                <c:pt idx="42264" formatCode="0.00E+00">
                  <c:v>5.7220499999999997E-6</c:v>
                </c:pt>
                <c:pt idx="42265">
                  <c:v>1.8444100000000001E-3</c:v>
                </c:pt>
                <c:pt idx="42266">
                  <c:v>4.3630600000000002E-3</c:v>
                </c:pt>
                <c:pt idx="42267">
                  <c:v>-2.2697400000000001E-3</c:v>
                </c:pt>
                <c:pt idx="42268">
                  <c:v>3.7717800000000002E-3</c:v>
                </c:pt>
                <c:pt idx="42269">
                  <c:v>4.1322700000000004E-3</c:v>
                </c:pt>
                <c:pt idx="42270">
                  <c:v>1.20926E-2</c:v>
                </c:pt>
                <c:pt idx="42271">
                  <c:v>1.57804E-2</c:v>
                </c:pt>
                <c:pt idx="42272">
                  <c:v>1.6048400000000001E-2</c:v>
                </c:pt>
                <c:pt idx="42273">
                  <c:v>2.3715E-2</c:v>
                </c:pt>
                <c:pt idx="42274">
                  <c:v>1.5755700000000001E-2</c:v>
                </c:pt>
                <c:pt idx="42275">
                  <c:v>2.4749799999999999E-2</c:v>
                </c:pt>
                <c:pt idx="42276">
                  <c:v>2.0331399999999999E-2</c:v>
                </c:pt>
                <c:pt idx="42277">
                  <c:v>2.29368E-2</c:v>
                </c:pt>
                <c:pt idx="42278">
                  <c:v>1.7596199999999999E-2</c:v>
                </c:pt>
                <c:pt idx="42279">
                  <c:v>2.03571E-2</c:v>
                </c:pt>
                <c:pt idx="42280">
                  <c:v>1.4711399999999999E-2</c:v>
                </c:pt>
                <c:pt idx="42281">
                  <c:v>1.9345299999999999E-2</c:v>
                </c:pt>
                <c:pt idx="42282">
                  <c:v>1.54018E-2</c:v>
                </c:pt>
                <c:pt idx="42283">
                  <c:v>1.4204E-2</c:v>
                </c:pt>
                <c:pt idx="42284">
                  <c:v>1.12896E-2</c:v>
                </c:pt>
                <c:pt idx="42285">
                  <c:v>1.4194500000000001E-2</c:v>
                </c:pt>
                <c:pt idx="42286">
                  <c:v>2.2048999999999999E-2</c:v>
                </c:pt>
                <c:pt idx="42287">
                  <c:v>2.7557399999999999E-2</c:v>
                </c:pt>
                <c:pt idx="42288">
                  <c:v>1.5403699999999999E-2</c:v>
                </c:pt>
                <c:pt idx="42289">
                  <c:v>1.3726199999999999E-2</c:v>
                </c:pt>
                <c:pt idx="42290">
                  <c:v>-2.9277799999999999E-4</c:v>
                </c:pt>
                <c:pt idx="42291">
                  <c:v>1.2683900000000001E-3</c:v>
                </c:pt>
                <c:pt idx="42292">
                  <c:v>2.18801E-2</c:v>
                </c:pt>
                <c:pt idx="42293">
                  <c:v>3.3374800000000003E-2</c:v>
                </c:pt>
                <c:pt idx="42294">
                  <c:v>1.6465199999999999E-2</c:v>
                </c:pt>
                <c:pt idx="42295">
                  <c:v>8.21209E-3</c:v>
                </c:pt>
                <c:pt idx="42296">
                  <c:v>1.1384999999999999E-2</c:v>
                </c:pt>
                <c:pt idx="42297">
                  <c:v>1.4019E-4</c:v>
                </c:pt>
                <c:pt idx="42298">
                  <c:v>3.6067999999999998E-3</c:v>
                </c:pt>
                <c:pt idx="42299">
                  <c:v>6.0272199999999998E-3</c:v>
                </c:pt>
                <c:pt idx="42300">
                  <c:v>1.06716E-2</c:v>
                </c:pt>
                <c:pt idx="42301">
                  <c:v>1.5471499999999999E-2</c:v>
                </c:pt>
                <c:pt idx="42302">
                  <c:v>5.6419399999999998E-3</c:v>
                </c:pt>
                <c:pt idx="42303">
                  <c:v>9.1066399999999992E-3</c:v>
                </c:pt>
                <c:pt idx="42304">
                  <c:v>1.3341E-2</c:v>
                </c:pt>
                <c:pt idx="42305">
                  <c:v>7.14111E-3</c:v>
                </c:pt>
                <c:pt idx="42306">
                  <c:v>1.04504E-2</c:v>
                </c:pt>
                <c:pt idx="42307">
                  <c:v>-2.8724699999999998E-3</c:v>
                </c:pt>
                <c:pt idx="42308">
                  <c:v>7.34806E-3</c:v>
                </c:pt>
                <c:pt idx="42309">
                  <c:v>2.18573E-2</c:v>
                </c:pt>
                <c:pt idx="42310">
                  <c:v>3.0279199999999999E-3</c:v>
                </c:pt>
                <c:pt idx="42311">
                  <c:v>8.2130399999999996E-3</c:v>
                </c:pt>
                <c:pt idx="42312">
                  <c:v>3.61919E-3</c:v>
                </c:pt>
                <c:pt idx="42313">
                  <c:v>1.41048E-3</c:v>
                </c:pt>
                <c:pt idx="42314">
                  <c:v>4.6720499999999996E-3</c:v>
                </c:pt>
                <c:pt idx="42315">
                  <c:v>2.4992E-2</c:v>
                </c:pt>
                <c:pt idx="42316">
                  <c:v>-4.8637399999999998E-4</c:v>
                </c:pt>
                <c:pt idx="42317">
                  <c:v>6.0710900000000003E-3</c:v>
                </c:pt>
                <c:pt idx="42318">
                  <c:v>-4.4384000000000003E-3</c:v>
                </c:pt>
                <c:pt idx="42319">
                  <c:v>-4.7922099999999999E-3</c:v>
                </c:pt>
                <c:pt idx="42320" formatCode="0.00E+00">
                  <c:v>-5.6266800000000001E-5</c:v>
                </c:pt>
                <c:pt idx="42321">
                  <c:v>5.5503799999999997E-3</c:v>
                </c:pt>
                <c:pt idx="42322">
                  <c:v>1.6303999999999999E-2</c:v>
                </c:pt>
                <c:pt idx="42323">
                  <c:v>9.9191699999999997E-3</c:v>
                </c:pt>
                <c:pt idx="42324">
                  <c:v>2.73609E-2</c:v>
                </c:pt>
                <c:pt idx="42325">
                  <c:v>1.4237400000000001E-2</c:v>
                </c:pt>
                <c:pt idx="42326" formatCode="0.00E+00">
                  <c:v>1.31054E-2</c:v>
                </c:pt>
                <c:pt idx="42327">
                  <c:v>1.16434E-2</c:v>
                </c:pt>
                <c:pt idx="42328">
                  <c:v>1.9677199999999999E-2</c:v>
                </c:pt>
                <c:pt idx="42329">
                  <c:v>8.9139900000000001E-3</c:v>
                </c:pt>
                <c:pt idx="42330">
                  <c:v>-4.3487499999999999E-4</c:v>
                </c:pt>
                <c:pt idx="42331">
                  <c:v>2.0180699999999999E-2</c:v>
                </c:pt>
                <c:pt idx="42332">
                  <c:v>2.3047399999999999E-2</c:v>
                </c:pt>
                <c:pt idx="42333">
                  <c:v>3.00951E-2</c:v>
                </c:pt>
                <c:pt idx="42334">
                  <c:v>3.0417400000000001E-2</c:v>
                </c:pt>
                <c:pt idx="42335">
                  <c:v>2.2605900000000002E-2</c:v>
                </c:pt>
                <c:pt idx="42336">
                  <c:v>2.4786900000000001E-2</c:v>
                </c:pt>
                <c:pt idx="42337">
                  <c:v>3.2997100000000001E-2</c:v>
                </c:pt>
                <c:pt idx="42338">
                  <c:v>1.0266300000000001E-2</c:v>
                </c:pt>
                <c:pt idx="42339">
                  <c:v>1.48573E-2</c:v>
                </c:pt>
                <c:pt idx="42340">
                  <c:v>2.3412700000000002E-2</c:v>
                </c:pt>
                <c:pt idx="42341">
                  <c:v>2.2540999999999999E-2</c:v>
                </c:pt>
                <c:pt idx="42342">
                  <c:v>8.6965600000000007E-3</c:v>
                </c:pt>
                <c:pt idx="42343">
                  <c:v>1.6677899999999999E-2</c:v>
                </c:pt>
                <c:pt idx="42344">
                  <c:v>3.2778700000000001E-2</c:v>
                </c:pt>
                <c:pt idx="42345">
                  <c:v>3.8712499999999997E-2</c:v>
                </c:pt>
                <c:pt idx="42346">
                  <c:v>1.0943400000000001E-2</c:v>
                </c:pt>
                <c:pt idx="42347">
                  <c:v>3.6592500000000002E-3</c:v>
                </c:pt>
                <c:pt idx="42348">
                  <c:v>2.43816E-2</c:v>
                </c:pt>
                <c:pt idx="42349">
                  <c:v>3.9571799999999997E-2</c:v>
                </c:pt>
                <c:pt idx="42350">
                  <c:v>3.01914E-2</c:v>
                </c:pt>
                <c:pt idx="42351">
                  <c:v>1.52082E-2</c:v>
                </c:pt>
                <c:pt idx="42352">
                  <c:v>2.6814500000000002E-2</c:v>
                </c:pt>
                <c:pt idx="42353">
                  <c:v>2.1538700000000001E-2</c:v>
                </c:pt>
                <c:pt idx="42354">
                  <c:v>1.9864099999999999E-2</c:v>
                </c:pt>
                <c:pt idx="42355">
                  <c:v>1.37939E-2</c:v>
                </c:pt>
                <c:pt idx="42356">
                  <c:v>3.6123299999999997E-2</c:v>
                </c:pt>
                <c:pt idx="42357">
                  <c:v>2.7976000000000001E-2</c:v>
                </c:pt>
                <c:pt idx="42358">
                  <c:v>2.5537500000000001E-2</c:v>
                </c:pt>
                <c:pt idx="42359">
                  <c:v>8.5163099999999992E-3</c:v>
                </c:pt>
                <c:pt idx="42360">
                  <c:v>1.18093E-2</c:v>
                </c:pt>
                <c:pt idx="42361">
                  <c:v>1.1964799999999999E-2</c:v>
                </c:pt>
                <c:pt idx="42362">
                  <c:v>1.9233699999999999E-2</c:v>
                </c:pt>
                <c:pt idx="42363">
                  <c:v>1.9152599999999999E-2</c:v>
                </c:pt>
                <c:pt idx="42364">
                  <c:v>2.3038900000000001E-2</c:v>
                </c:pt>
                <c:pt idx="42365">
                  <c:v>1.82095E-2</c:v>
                </c:pt>
                <c:pt idx="42366">
                  <c:v>6.6089599999999997E-3</c:v>
                </c:pt>
                <c:pt idx="42367">
                  <c:v>2.64835E-2</c:v>
                </c:pt>
                <c:pt idx="42368">
                  <c:v>-4.8570599999999998E-3</c:v>
                </c:pt>
                <c:pt idx="42369">
                  <c:v>4.6606099999999999E-3</c:v>
                </c:pt>
                <c:pt idx="42370">
                  <c:v>1.52931E-2</c:v>
                </c:pt>
                <c:pt idx="42371">
                  <c:v>2.5088300000000001E-2</c:v>
                </c:pt>
                <c:pt idx="42372">
                  <c:v>9.7646699999999996E-3</c:v>
                </c:pt>
                <c:pt idx="42373">
                  <c:v>6.2417999999999996E-3</c:v>
                </c:pt>
                <c:pt idx="42374">
                  <c:v>2.05889E-2</c:v>
                </c:pt>
                <c:pt idx="42375">
                  <c:v>2.1132499999999999E-2</c:v>
                </c:pt>
                <c:pt idx="42376">
                  <c:v>1.3963700000000001E-2</c:v>
                </c:pt>
                <c:pt idx="42377">
                  <c:v>5.44167E-3</c:v>
                </c:pt>
                <c:pt idx="42378">
                  <c:v>3.0409800000000001E-2</c:v>
                </c:pt>
                <c:pt idx="42379">
                  <c:v>2.0933199999999999E-2</c:v>
                </c:pt>
                <c:pt idx="42380">
                  <c:v>7.7629100000000003E-4</c:v>
                </c:pt>
                <c:pt idx="42381">
                  <c:v>9.6750299999999994E-3</c:v>
                </c:pt>
                <c:pt idx="42382">
                  <c:v>1.7629599999999999E-2</c:v>
                </c:pt>
                <c:pt idx="42383">
                  <c:v>1.7089799999999999E-2</c:v>
                </c:pt>
                <c:pt idx="42384">
                  <c:v>1.1421199999999999E-2</c:v>
                </c:pt>
                <c:pt idx="42385">
                  <c:v>8.7289800000000008E-3</c:v>
                </c:pt>
                <c:pt idx="42386">
                  <c:v>2.6302299999999999E-3</c:v>
                </c:pt>
                <c:pt idx="42387">
                  <c:v>6.3514699999999997E-3</c:v>
                </c:pt>
                <c:pt idx="42388">
                  <c:v>4.7130599999999998E-3</c:v>
                </c:pt>
                <c:pt idx="42389">
                  <c:v>1.32961E-2</c:v>
                </c:pt>
                <c:pt idx="42390">
                  <c:v>7.4148199999999999E-3</c:v>
                </c:pt>
                <c:pt idx="42391">
                  <c:v>1.3693800000000001E-2</c:v>
                </c:pt>
                <c:pt idx="42392">
                  <c:v>6.3981999999999997E-3</c:v>
                </c:pt>
                <c:pt idx="42393">
                  <c:v>5.4979299999999998E-3</c:v>
                </c:pt>
                <c:pt idx="42394">
                  <c:v>4.0283200000000002E-3</c:v>
                </c:pt>
                <c:pt idx="42395">
                  <c:v>1.9779200000000002E-3</c:v>
                </c:pt>
                <c:pt idx="42396">
                  <c:v>9.0179400000000003E-3</c:v>
                </c:pt>
                <c:pt idx="42397">
                  <c:v>5.8212300000000002E-3</c:v>
                </c:pt>
                <c:pt idx="42398">
                  <c:v>2.6483499999999998E-3</c:v>
                </c:pt>
                <c:pt idx="42399">
                  <c:v>3.0612899999999998E-4</c:v>
                </c:pt>
                <c:pt idx="42400">
                  <c:v>9.1447799999999999E-3</c:v>
                </c:pt>
                <c:pt idx="42401">
                  <c:v>1.50089E-2</c:v>
                </c:pt>
                <c:pt idx="42402">
                  <c:v>1.06821E-2</c:v>
                </c:pt>
                <c:pt idx="42403">
                  <c:v>1.8241899999999998E-2</c:v>
                </c:pt>
                <c:pt idx="42404">
                  <c:v>1.27974E-2</c:v>
                </c:pt>
                <c:pt idx="42405">
                  <c:v>6.7195900000000001E-3</c:v>
                </c:pt>
                <c:pt idx="42406">
                  <c:v>1.9339599999999998E-2</c:v>
                </c:pt>
                <c:pt idx="42407">
                  <c:v>1.7395000000000001E-2</c:v>
                </c:pt>
                <c:pt idx="42408">
                  <c:v>1.40953E-3</c:v>
                </c:pt>
                <c:pt idx="42409">
                  <c:v>8.7366100000000006E-3</c:v>
                </c:pt>
                <c:pt idx="42410">
                  <c:v>2.71845E-2</c:v>
                </c:pt>
                <c:pt idx="42411">
                  <c:v>2.1372800000000001E-2</c:v>
                </c:pt>
                <c:pt idx="42412">
                  <c:v>5.5122399999999998E-3</c:v>
                </c:pt>
                <c:pt idx="42413">
                  <c:v>3.7069300000000002E-3</c:v>
                </c:pt>
                <c:pt idx="42414">
                  <c:v>1.7299700000000001E-2</c:v>
                </c:pt>
                <c:pt idx="42415">
                  <c:v>6.9522899999999999E-3</c:v>
                </c:pt>
                <c:pt idx="42416" formatCode="0.00E+00">
                  <c:v>-8.0108600000000001E-5</c:v>
                </c:pt>
                <c:pt idx="42417">
                  <c:v>2.04639E-2</c:v>
                </c:pt>
                <c:pt idx="42418">
                  <c:v>2.2473300000000002E-2</c:v>
                </c:pt>
                <c:pt idx="42419">
                  <c:v>1.97477E-2</c:v>
                </c:pt>
                <c:pt idx="42420">
                  <c:v>8.9292499999999997E-3</c:v>
                </c:pt>
                <c:pt idx="42421">
                  <c:v>1.6614899999999998E-2</c:v>
                </c:pt>
                <c:pt idx="42422">
                  <c:v>6.3715000000000004E-3</c:v>
                </c:pt>
                <c:pt idx="42423">
                  <c:v>2.42233E-2</c:v>
                </c:pt>
                <c:pt idx="42424">
                  <c:v>2.4369200000000001E-2</c:v>
                </c:pt>
                <c:pt idx="42425">
                  <c:v>1.8623399999999998E-2</c:v>
                </c:pt>
                <c:pt idx="42426">
                  <c:v>2.2661199999999999E-2</c:v>
                </c:pt>
                <c:pt idx="42427">
                  <c:v>1.10378E-2</c:v>
                </c:pt>
                <c:pt idx="42428">
                  <c:v>3.4227400000000001E-3</c:v>
                </c:pt>
                <c:pt idx="42429">
                  <c:v>-1.1730200000000001E-3</c:v>
                </c:pt>
                <c:pt idx="42430">
                  <c:v>1.7169E-2</c:v>
                </c:pt>
                <c:pt idx="42431">
                  <c:v>1.5370399999999999E-2</c:v>
                </c:pt>
                <c:pt idx="42432">
                  <c:v>6.0920699999999998E-3</c:v>
                </c:pt>
                <c:pt idx="42433">
                  <c:v>1.21469E-2</c:v>
                </c:pt>
                <c:pt idx="42434">
                  <c:v>8.0270800000000007E-3</c:v>
                </c:pt>
                <c:pt idx="42435">
                  <c:v>7.3967E-3</c:v>
                </c:pt>
                <c:pt idx="42436">
                  <c:v>7.6484700000000001E-3</c:v>
                </c:pt>
                <c:pt idx="42437">
                  <c:v>4.40121E-3</c:v>
                </c:pt>
                <c:pt idx="42438">
                  <c:v>8.1749000000000006E-3</c:v>
                </c:pt>
                <c:pt idx="42439">
                  <c:v>1.37272E-2</c:v>
                </c:pt>
                <c:pt idx="42440">
                  <c:v>7.0896099999999997E-3</c:v>
                </c:pt>
                <c:pt idx="42441">
                  <c:v>2.5930399999999999E-2</c:v>
                </c:pt>
                <c:pt idx="42442">
                  <c:v>1.6557700000000002E-2</c:v>
                </c:pt>
                <c:pt idx="42443">
                  <c:v>7.6456099999999997E-3</c:v>
                </c:pt>
                <c:pt idx="42444">
                  <c:v>4.3611500000000003E-3</c:v>
                </c:pt>
                <c:pt idx="42445">
                  <c:v>6.0920699999999998E-3</c:v>
                </c:pt>
                <c:pt idx="42446">
                  <c:v>1.6167600000000001E-2</c:v>
                </c:pt>
                <c:pt idx="42447">
                  <c:v>1.9831700000000001E-2</c:v>
                </c:pt>
                <c:pt idx="42448">
                  <c:v>1.5927299999999998E-2</c:v>
                </c:pt>
                <c:pt idx="42449">
                  <c:v>3.17097E-3</c:v>
                </c:pt>
                <c:pt idx="42450">
                  <c:v>1.1756900000000001E-2</c:v>
                </c:pt>
                <c:pt idx="42451">
                  <c:v>1.0042199999999999E-2</c:v>
                </c:pt>
                <c:pt idx="42452">
                  <c:v>1.44806E-2</c:v>
                </c:pt>
                <c:pt idx="42453">
                  <c:v>2.3234399999999999E-2</c:v>
                </c:pt>
                <c:pt idx="42454">
                  <c:v>3.0668299999999999E-2</c:v>
                </c:pt>
                <c:pt idx="42455">
                  <c:v>2.8231599999999999E-2</c:v>
                </c:pt>
                <c:pt idx="42456">
                  <c:v>7.0266699999999996E-3</c:v>
                </c:pt>
                <c:pt idx="42457">
                  <c:v>-1.2044899999999999E-3</c:v>
                </c:pt>
                <c:pt idx="42458">
                  <c:v>1.404E-2</c:v>
                </c:pt>
                <c:pt idx="42459">
                  <c:v>1.4028499999999999E-2</c:v>
                </c:pt>
                <c:pt idx="42460">
                  <c:v>1.1814099999999999E-2</c:v>
                </c:pt>
                <c:pt idx="42461">
                  <c:v>1.11132E-2</c:v>
                </c:pt>
                <c:pt idx="42462">
                  <c:v>1.9047700000000001E-2</c:v>
                </c:pt>
                <c:pt idx="42463">
                  <c:v>1.47314E-2</c:v>
                </c:pt>
                <c:pt idx="42464">
                  <c:v>5.0725900000000001E-3</c:v>
                </c:pt>
                <c:pt idx="42465">
                  <c:v>1.9331899999999999E-2</c:v>
                </c:pt>
                <c:pt idx="42466">
                  <c:v>1.52788E-2</c:v>
                </c:pt>
                <c:pt idx="42467" formatCode="0.00E+00">
                  <c:v>1.7011600000000002E-2</c:v>
                </c:pt>
                <c:pt idx="42468">
                  <c:v>1.54209E-2</c:v>
                </c:pt>
                <c:pt idx="42469">
                  <c:v>1.1425000000000001E-3</c:v>
                </c:pt>
                <c:pt idx="42470">
                  <c:v>1.27726E-2</c:v>
                </c:pt>
                <c:pt idx="42471">
                  <c:v>2.5273299999999999E-2</c:v>
                </c:pt>
                <c:pt idx="42472">
                  <c:v>2.7965500000000001E-2</c:v>
                </c:pt>
                <c:pt idx="42473">
                  <c:v>2.1528200000000001E-2</c:v>
                </c:pt>
                <c:pt idx="42474">
                  <c:v>1.9193600000000002E-2</c:v>
                </c:pt>
                <c:pt idx="42475">
                  <c:v>2.2518199999999999E-2</c:v>
                </c:pt>
                <c:pt idx="42476">
                  <c:v>2.34165E-2</c:v>
                </c:pt>
                <c:pt idx="42477">
                  <c:v>9.4976399999999999E-3</c:v>
                </c:pt>
                <c:pt idx="42478">
                  <c:v>7.0419300000000001E-3</c:v>
                </c:pt>
                <c:pt idx="42479">
                  <c:v>7.3757199999999997E-3</c:v>
                </c:pt>
                <c:pt idx="42480">
                  <c:v>1.92394E-2</c:v>
                </c:pt>
                <c:pt idx="42481">
                  <c:v>2.8882999999999999E-2</c:v>
                </c:pt>
                <c:pt idx="42482">
                  <c:v>1.33305E-2</c:v>
                </c:pt>
                <c:pt idx="42483">
                  <c:v>1.17626E-2</c:v>
                </c:pt>
                <c:pt idx="42484">
                  <c:v>3.6001200000000001E-3</c:v>
                </c:pt>
                <c:pt idx="42485">
                  <c:v>2.41642E-2</c:v>
                </c:pt>
                <c:pt idx="42486">
                  <c:v>2.1241199999999998E-2</c:v>
                </c:pt>
                <c:pt idx="42487">
                  <c:v>1.7689699999999999E-2</c:v>
                </c:pt>
                <c:pt idx="42488">
                  <c:v>3.0508000000000002E-3</c:v>
                </c:pt>
                <c:pt idx="42489">
                  <c:v>1.96466E-2</c:v>
                </c:pt>
                <c:pt idx="42490">
                  <c:v>1.35107E-2</c:v>
                </c:pt>
                <c:pt idx="42491">
                  <c:v>2.23112E-2</c:v>
                </c:pt>
                <c:pt idx="42492">
                  <c:v>5.9280399999999999E-3</c:v>
                </c:pt>
                <c:pt idx="42493">
                  <c:v>1.6746500000000001E-2</c:v>
                </c:pt>
                <c:pt idx="42494">
                  <c:v>6.8903000000000002E-3</c:v>
                </c:pt>
                <c:pt idx="42495">
                  <c:v>-1.5065200000000001E-2</c:v>
                </c:pt>
                <c:pt idx="42496">
                  <c:v>-1.2016300000000001E-2</c:v>
                </c:pt>
                <c:pt idx="42497">
                  <c:v>7.4577300000000001E-3</c:v>
                </c:pt>
                <c:pt idx="42498">
                  <c:v>1.20316E-2</c:v>
                </c:pt>
                <c:pt idx="42499">
                  <c:v>4.8904400000000002E-3</c:v>
                </c:pt>
                <c:pt idx="42500">
                  <c:v>-5.3710900000000002E-3</c:v>
                </c:pt>
                <c:pt idx="42501">
                  <c:v>-3.8833600000000002E-3</c:v>
                </c:pt>
                <c:pt idx="42502">
                  <c:v>5.1488899999999997E-3</c:v>
                </c:pt>
                <c:pt idx="42503">
                  <c:v>4.7340400000000001E-3</c:v>
                </c:pt>
                <c:pt idx="42504">
                  <c:v>6.9770800000000001E-3</c:v>
                </c:pt>
                <c:pt idx="42505">
                  <c:v>2.8362299999999999E-3</c:v>
                </c:pt>
                <c:pt idx="42506">
                  <c:v>-1.0891E-3</c:v>
                </c:pt>
                <c:pt idx="42507">
                  <c:v>2.0675699999999999E-3</c:v>
                </c:pt>
                <c:pt idx="42508">
                  <c:v>9.5453299999999994E-3</c:v>
                </c:pt>
                <c:pt idx="42509">
                  <c:v>8.0347100000000005E-3</c:v>
                </c:pt>
                <c:pt idx="42510">
                  <c:v>1.46847E-2</c:v>
                </c:pt>
                <c:pt idx="42511">
                  <c:v>1.09835E-2</c:v>
                </c:pt>
                <c:pt idx="42512">
                  <c:v>-6.3791300000000002E-3</c:v>
                </c:pt>
                <c:pt idx="42513">
                  <c:v>4.9362199999999998E-3</c:v>
                </c:pt>
                <c:pt idx="42514">
                  <c:v>1.3276100000000001E-2</c:v>
                </c:pt>
                <c:pt idx="42515">
                  <c:v>1.49508E-2</c:v>
                </c:pt>
                <c:pt idx="42516">
                  <c:v>1.1903800000000001E-2</c:v>
                </c:pt>
                <c:pt idx="42517">
                  <c:v>-6.6471100000000001E-4</c:v>
                </c:pt>
                <c:pt idx="42518">
                  <c:v>8.2941100000000004E-3</c:v>
                </c:pt>
                <c:pt idx="42519">
                  <c:v>7.15542E-3</c:v>
                </c:pt>
                <c:pt idx="42520">
                  <c:v>2.4266200000000002E-2</c:v>
                </c:pt>
                <c:pt idx="42521">
                  <c:v>3.15065E-2</c:v>
                </c:pt>
                <c:pt idx="42522">
                  <c:v>-3.10421E-3</c:v>
                </c:pt>
                <c:pt idx="42523">
                  <c:v>6.5050100000000003E-3</c:v>
                </c:pt>
                <c:pt idx="42524">
                  <c:v>1.82714E-2</c:v>
                </c:pt>
                <c:pt idx="42525">
                  <c:v>2.4250000000000001E-2</c:v>
                </c:pt>
                <c:pt idx="42526">
                  <c:v>1.6141900000000001E-2</c:v>
                </c:pt>
                <c:pt idx="42527">
                  <c:v>1.47963E-2</c:v>
                </c:pt>
                <c:pt idx="42528">
                  <c:v>1.67952E-2</c:v>
                </c:pt>
                <c:pt idx="42529">
                  <c:v>1.8718700000000001E-2</c:v>
                </c:pt>
                <c:pt idx="42530">
                  <c:v>1.64795E-3</c:v>
                </c:pt>
                <c:pt idx="42531">
                  <c:v>9.6893299999999995E-3</c:v>
                </c:pt>
                <c:pt idx="42532">
                  <c:v>3.0386900000000001E-2</c:v>
                </c:pt>
                <c:pt idx="42533">
                  <c:v>2.0342800000000001E-2</c:v>
                </c:pt>
                <c:pt idx="42534">
                  <c:v>1.9435899999999999E-2</c:v>
                </c:pt>
                <c:pt idx="42535">
                  <c:v>3.6525700000000001E-2</c:v>
                </c:pt>
                <c:pt idx="42536">
                  <c:v>2.3352600000000001E-2</c:v>
                </c:pt>
                <c:pt idx="42537">
                  <c:v>5.0659199999999998E-3</c:v>
                </c:pt>
                <c:pt idx="42538">
                  <c:v>2.1794299999999999E-2</c:v>
                </c:pt>
                <c:pt idx="42539">
                  <c:v>2.2417099999999999E-2</c:v>
                </c:pt>
                <c:pt idx="42540">
                  <c:v>3.4160599999999998E-3</c:v>
                </c:pt>
                <c:pt idx="42541">
                  <c:v>7.4701300000000002E-3</c:v>
                </c:pt>
                <c:pt idx="42542">
                  <c:v>1.9791599999999999E-2</c:v>
                </c:pt>
                <c:pt idx="42543">
                  <c:v>5.6695900000000004E-3</c:v>
                </c:pt>
                <c:pt idx="42544">
                  <c:v>1.2234699999999999E-2</c:v>
                </c:pt>
                <c:pt idx="42545">
                  <c:v>6.7205399999999997E-3</c:v>
                </c:pt>
                <c:pt idx="42546">
                  <c:v>1.20783E-2</c:v>
                </c:pt>
                <c:pt idx="42547">
                  <c:v>-4.3535199999999996E-3</c:v>
                </c:pt>
                <c:pt idx="42548">
                  <c:v>9.0694399999999998E-3</c:v>
                </c:pt>
                <c:pt idx="42549">
                  <c:v>1.3545E-2</c:v>
                </c:pt>
                <c:pt idx="42550">
                  <c:v>2.0218799999999999E-2</c:v>
                </c:pt>
                <c:pt idx="42551">
                  <c:v>1.5194900000000001E-2</c:v>
                </c:pt>
                <c:pt idx="42552">
                  <c:v>-5.1794099999999997E-3</c:v>
                </c:pt>
                <c:pt idx="42553">
                  <c:v>5.3424800000000001E-3</c:v>
                </c:pt>
                <c:pt idx="42554">
                  <c:v>1.8508E-2</c:v>
                </c:pt>
                <c:pt idx="42555">
                  <c:v>2.6722E-3</c:v>
                </c:pt>
                <c:pt idx="42556">
                  <c:v>7.4968300000000003E-3</c:v>
                </c:pt>
                <c:pt idx="42557">
                  <c:v>5.2823999999999996E-3</c:v>
                </c:pt>
                <c:pt idx="42558">
                  <c:v>4.2562499999999996E-3</c:v>
                </c:pt>
                <c:pt idx="42559">
                  <c:v>1.73502E-2</c:v>
                </c:pt>
                <c:pt idx="42560">
                  <c:v>2.0057700000000001E-2</c:v>
                </c:pt>
                <c:pt idx="42561">
                  <c:v>9.4270699999999992E-3</c:v>
                </c:pt>
                <c:pt idx="42562">
                  <c:v>3.7498499999999999E-3</c:v>
                </c:pt>
                <c:pt idx="42563">
                  <c:v>2.1549200000000001E-2</c:v>
                </c:pt>
                <c:pt idx="42564">
                  <c:v>8.8491400000000001E-3</c:v>
                </c:pt>
                <c:pt idx="42565">
                  <c:v>-4.8828099999999996E-3</c:v>
                </c:pt>
                <c:pt idx="42566">
                  <c:v>1.1919000000000001E-2</c:v>
                </c:pt>
                <c:pt idx="42567">
                  <c:v>3.9825399999999997E-3</c:v>
                </c:pt>
                <c:pt idx="42568">
                  <c:v>5.66483E-3</c:v>
                </c:pt>
                <c:pt idx="42569">
                  <c:v>8.6031000000000007E-3</c:v>
                </c:pt>
                <c:pt idx="42570">
                  <c:v>-8.7346999999999998E-3</c:v>
                </c:pt>
                <c:pt idx="42571">
                  <c:v>-1.6145700000000001E-3</c:v>
                </c:pt>
                <c:pt idx="42572">
                  <c:v>1.06468E-2</c:v>
                </c:pt>
                <c:pt idx="42573">
                  <c:v>1.41811E-3</c:v>
                </c:pt>
                <c:pt idx="42574">
                  <c:v>3.8146999999999999E-3</c:v>
                </c:pt>
                <c:pt idx="42575">
                  <c:v>1.9694300000000001E-2</c:v>
                </c:pt>
                <c:pt idx="42576">
                  <c:v>7.6971100000000001E-3</c:v>
                </c:pt>
                <c:pt idx="42577">
                  <c:v>-7.3432900000000004E-4</c:v>
                </c:pt>
                <c:pt idx="42578">
                  <c:v>1.02425E-2</c:v>
                </c:pt>
                <c:pt idx="42579">
                  <c:v>1.00775E-2</c:v>
                </c:pt>
                <c:pt idx="42580">
                  <c:v>1.55678E-2</c:v>
                </c:pt>
                <c:pt idx="42581">
                  <c:v>1.1007299999999999E-2</c:v>
                </c:pt>
                <c:pt idx="42582">
                  <c:v>9.3660400000000008E-3</c:v>
                </c:pt>
                <c:pt idx="42583">
                  <c:v>-2.2869100000000001E-3</c:v>
                </c:pt>
                <c:pt idx="42584">
                  <c:v>1.30005E-2</c:v>
                </c:pt>
                <c:pt idx="42585">
                  <c:v>1.9559899999999999E-3</c:v>
                </c:pt>
                <c:pt idx="42586">
                  <c:v>1.5118599999999999E-2</c:v>
                </c:pt>
                <c:pt idx="42587" formatCode="0.00E+00">
                  <c:v>8.6784400000000002E-5</c:v>
                </c:pt>
                <c:pt idx="42588">
                  <c:v>-9.0427400000000005E-3</c:v>
                </c:pt>
                <c:pt idx="42589">
                  <c:v>7.0219000000000002E-3</c:v>
                </c:pt>
                <c:pt idx="42590">
                  <c:v>1.0623E-2</c:v>
                </c:pt>
                <c:pt idx="42591">
                  <c:v>-1.3256100000000001E-3</c:v>
                </c:pt>
                <c:pt idx="42592">
                  <c:v>-2.4463700000000001E-2</c:v>
                </c:pt>
                <c:pt idx="42593">
                  <c:v>-5.58758E-3</c:v>
                </c:pt>
                <c:pt idx="42594">
                  <c:v>3.0870400000000001E-3</c:v>
                </c:pt>
                <c:pt idx="42595">
                  <c:v>-1.1507E-2</c:v>
                </c:pt>
                <c:pt idx="42596">
                  <c:v>-1.4255500000000001E-2</c:v>
                </c:pt>
                <c:pt idx="42597">
                  <c:v>-4.3144200000000002E-3</c:v>
                </c:pt>
                <c:pt idx="42598">
                  <c:v>-5.3663299999999999E-3</c:v>
                </c:pt>
                <c:pt idx="42599" formatCode="0.00E+00">
                  <c:v>-3.6859499999999999E-3</c:v>
                </c:pt>
                <c:pt idx="42600">
                  <c:v>-1.8522299999999998E-2</c:v>
                </c:pt>
                <c:pt idx="42601">
                  <c:v>-1.9427300000000002E-2</c:v>
                </c:pt>
                <c:pt idx="42602">
                  <c:v>-2.0018600000000001E-2</c:v>
                </c:pt>
                <c:pt idx="42603">
                  <c:v>-6.24466E-3</c:v>
                </c:pt>
                <c:pt idx="42604">
                  <c:v>-7.6484700000000001E-3</c:v>
                </c:pt>
                <c:pt idx="42605">
                  <c:v>-2.0358999999999999E-2</c:v>
                </c:pt>
                <c:pt idx="42606">
                  <c:v>-1.5912099999999998E-2</c:v>
                </c:pt>
                <c:pt idx="42607">
                  <c:v>-1.47715E-2</c:v>
                </c:pt>
                <c:pt idx="42608">
                  <c:v>-1.7489399999999999E-2</c:v>
                </c:pt>
                <c:pt idx="42609">
                  <c:v>-1.22662E-2</c:v>
                </c:pt>
                <c:pt idx="42610">
                  <c:v>-6.1998399999999999E-3</c:v>
                </c:pt>
                <c:pt idx="42611">
                  <c:v>-1.2426399999999999E-3</c:v>
                </c:pt>
                <c:pt idx="42612">
                  <c:v>-7.3537799999999999E-3</c:v>
                </c:pt>
                <c:pt idx="42613">
                  <c:v>-2.9668799999999999E-2</c:v>
                </c:pt>
                <c:pt idx="42614">
                  <c:v>-6.45161E-3</c:v>
                </c:pt>
                <c:pt idx="42615">
                  <c:v>6.8197300000000004E-3</c:v>
                </c:pt>
                <c:pt idx="42616">
                  <c:v>-4.4603300000000002E-3</c:v>
                </c:pt>
                <c:pt idx="42617">
                  <c:v>-7.1105999999999999E-3</c:v>
                </c:pt>
                <c:pt idx="42618">
                  <c:v>-1.2269E-2</c:v>
                </c:pt>
                <c:pt idx="42619">
                  <c:v>2.4423600000000002E-3</c:v>
                </c:pt>
                <c:pt idx="42620">
                  <c:v>2.9859499999999998E-3</c:v>
                </c:pt>
                <c:pt idx="42621">
                  <c:v>-1.26848E-2</c:v>
                </c:pt>
                <c:pt idx="42622">
                  <c:v>-1.39761E-2</c:v>
                </c:pt>
                <c:pt idx="42623">
                  <c:v>3.2520299999999998E-4</c:v>
                </c:pt>
                <c:pt idx="42624">
                  <c:v>4.4612899999999997E-3</c:v>
                </c:pt>
                <c:pt idx="42625">
                  <c:v>-5.5789899999999998E-3</c:v>
                </c:pt>
                <c:pt idx="42626">
                  <c:v>-1.32055E-2</c:v>
                </c:pt>
                <c:pt idx="42627">
                  <c:v>2.68936E-4</c:v>
                </c:pt>
                <c:pt idx="42628">
                  <c:v>1.3017700000000001E-3</c:v>
                </c:pt>
                <c:pt idx="42629">
                  <c:v>7.8163099999999999E-3</c:v>
                </c:pt>
                <c:pt idx="42630">
                  <c:v>2.93159E-3</c:v>
                </c:pt>
                <c:pt idx="42631">
                  <c:v>-7.2297999999999998E-3</c:v>
                </c:pt>
                <c:pt idx="42632">
                  <c:v>1.5001299999999999E-3</c:v>
                </c:pt>
                <c:pt idx="42633">
                  <c:v>1.7414100000000001E-3</c:v>
                </c:pt>
                <c:pt idx="42634">
                  <c:v>5.3262700000000001E-3</c:v>
                </c:pt>
                <c:pt idx="42635">
                  <c:v>-1.0919599999999999E-3</c:v>
                </c:pt>
                <c:pt idx="42636">
                  <c:v>9.0885200000000003E-4</c:v>
                </c:pt>
                <c:pt idx="42637">
                  <c:v>4.2056999999999999E-4</c:v>
                </c:pt>
                <c:pt idx="42638">
                  <c:v>8.3255800000000008E-3</c:v>
                </c:pt>
                <c:pt idx="42639">
                  <c:v>1.12782E-2</c:v>
                </c:pt>
                <c:pt idx="42640">
                  <c:v>1.7063100000000001E-2</c:v>
                </c:pt>
                <c:pt idx="42641">
                  <c:v>1.12514E-2</c:v>
                </c:pt>
                <c:pt idx="42642">
                  <c:v>1.26886E-2</c:v>
                </c:pt>
                <c:pt idx="42643">
                  <c:v>2.1171599999999999E-3</c:v>
                </c:pt>
                <c:pt idx="42644">
                  <c:v>2.0189299999999999E-3</c:v>
                </c:pt>
                <c:pt idx="42645">
                  <c:v>7.8430199999999992E-3</c:v>
                </c:pt>
                <c:pt idx="42646">
                  <c:v>-8.0118199999999994E-3</c:v>
                </c:pt>
                <c:pt idx="42647">
                  <c:v>7.5912499999999999E-3</c:v>
                </c:pt>
                <c:pt idx="42648">
                  <c:v>-3.6525699999999999E-3</c:v>
                </c:pt>
                <c:pt idx="42649">
                  <c:v>1.1396399999999999E-3</c:v>
                </c:pt>
                <c:pt idx="42650">
                  <c:v>-1.52636E-2</c:v>
                </c:pt>
                <c:pt idx="42651">
                  <c:v>-6.4277599999999996E-4</c:v>
                </c:pt>
                <c:pt idx="42652">
                  <c:v>-2.2566800000000001E-2</c:v>
                </c:pt>
                <c:pt idx="42653">
                  <c:v>-1.0921500000000001E-2</c:v>
                </c:pt>
                <c:pt idx="42654">
                  <c:v>4.1093800000000002E-3</c:v>
                </c:pt>
                <c:pt idx="42655">
                  <c:v>4.0531200000000003E-3</c:v>
                </c:pt>
                <c:pt idx="42656">
                  <c:v>5.9976600000000001E-3</c:v>
                </c:pt>
                <c:pt idx="42657">
                  <c:v>-1.1553799999999999E-2</c:v>
                </c:pt>
                <c:pt idx="42658">
                  <c:v>-5.0916700000000004E-3</c:v>
                </c:pt>
                <c:pt idx="42659">
                  <c:v>-9.5396000000000005E-3</c:v>
                </c:pt>
                <c:pt idx="42660">
                  <c:v>-3.2587100000000002E-3</c:v>
                </c:pt>
                <c:pt idx="42661">
                  <c:v>-1.3726199999999999E-2</c:v>
                </c:pt>
                <c:pt idx="42662">
                  <c:v>-9.5682100000000006E-3</c:v>
                </c:pt>
                <c:pt idx="42663">
                  <c:v>-1.77755E-2</c:v>
                </c:pt>
                <c:pt idx="42664">
                  <c:v>-1.43404E-2</c:v>
                </c:pt>
                <c:pt idx="42665">
                  <c:v>1.95313E-3</c:v>
                </c:pt>
                <c:pt idx="42666">
                  <c:v>-6.9236799999999998E-3</c:v>
                </c:pt>
                <c:pt idx="42667">
                  <c:v>-1.4676099999999999E-2</c:v>
                </c:pt>
                <c:pt idx="42668">
                  <c:v>-1.6641599999999999E-2</c:v>
                </c:pt>
                <c:pt idx="42669">
                  <c:v>-1.32771E-2</c:v>
                </c:pt>
                <c:pt idx="42670">
                  <c:v>-3.6096600000000002E-3</c:v>
                </c:pt>
                <c:pt idx="42671">
                  <c:v>-1.76697E-2</c:v>
                </c:pt>
                <c:pt idx="42672">
                  <c:v>-6.7367599999999996E-3</c:v>
                </c:pt>
                <c:pt idx="42673">
                  <c:v>-6.1464299999999996E-3</c:v>
                </c:pt>
                <c:pt idx="42674">
                  <c:v>-1.3525000000000001E-2</c:v>
                </c:pt>
                <c:pt idx="42675">
                  <c:v>-1.33028E-2</c:v>
                </c:pt>
                <c:pt idx="42676">
                  <c:v>-1.06506E-2</c:v>
                </c:pt>
                <c:pt idx="42677">
                  <c:v>-1.93596E-3</c:v>
                </c:pt>
                <c:pt idx="42678">
                  <c:v>-1.40877E-2</c:v>
                </c:pt>
                <c:pt idx="42679">
                  <c:v>-2.2577300000000002E-2</c:v>
                </c:pt>
                <c:pt idx="42680">
                  <c:v>-1.15757E-2</c:v>
                </c:pt>
                <c:pt idx="42681">
                  <c:v>-1.2296700000000001E-2</c:v>
                </c:pt>
                <c:pt idx="42682">
                  <c:v>-1.1479400000000001E-2</c:v>
                </c:pt>
                <c:pt idx="42683">
                  <c:v>-7.45964E-3</c:v>
                </c:pt>
                <c:pt idx="42684">
                  <c:v>-7.3051499999999998E-3</c:v>
                </c:pt>
                <c:pt idx="42685">
                  <c:v>1.1653900000000001E-3</c:v>
                </c:pt>
                <c:pt idx="42686">
                  <c:v>-1.6951600000000001E-2</c:v>
                </c:pt>
                <c:pt idx="42687">
                  <c:v>-1.1886600000000001E-2</c:v>
                </c:pt>
                <c:pt idx="42688">
                  <c:v>-1.1658699999999999E-2</c:v>
                </c:pt>
                <c:pt idx="42689">
                  <c:v>-1.96619E-2</c:v>
                </c:pt>
                <c:pt idx="42690">
                  <c:v>1.2302400000000001E-3</c:v>
                </c:pt>
                <c:pt idx="42691">
                  <c:v>-2.0113900000000001E-2</c:v>
                </c:pt>
                <c:pt idx="42692">
                  <c:v>-1.76153E-2</c:v>
                </c:pt>
                <c:pt idx="42693">
                  <c:v>-2.29445E-2</c:v>
                </c:pt>
                <c:pt idx="42694">
                  <c:v>-7.1229900000000001E-3</c:v>
                </c:pt>
                <c:pt idx="42695">
                  <c:v>-4.0006599999999996E-3</c:v>
                </c:pt>
                <c:pt idx="42696">
                  <c:v>-1.7131799999999999E-2</c:v>
                </c:pt>
                <c:pt idx="42697">
                  <c:v>-1.8511799999999998E-2</c:v>
                </c:pt>
                <c:pt idx="42698">
                  <c:v>-3.1638100000000002E-2</c:v>
                </c:pt>
                <c:pt idx="42699">
                  <c:v>-2.1538700000000001E-2</c:v>
                </c:pt>
                <c:pt idx="42700">
                  <c:v>-3.3766699999999997E-2</c:v>
                </c:pt>
                <c:pt idx="42701">
                  <c:v>-1.79338E-2</c:v>
                </c:pt>
                <c:pt idx="42702">
                  <c:v>-2.3456600000000001E-2</c:v>
                </c:pt>
                <c:pt idx="42703">
                  <c:v>-1.7930000000000001E-2</c:v>
                </c:pt>
                <c:pt idx="42704">
                  <c:v>-1.9206999999999998E-2</c:v>
                </c:pt>
                <c:pt idx="42705">
                  <c:v>-2.56271E-2</c:v>
                </c:pt>
                <c:pt idx="42706">
                  <c:v>-1.96934E-3</c:v>
                </c:pt>
                <c:pt idx="42707">
                  <c:v>-2.2923499999999999E-2</c:v>
                </c:pt>
                <c:pt idx="42708">
                  <c:v>-1.6245800000000001E-2</c:v>
                </c:pt>
                <c:pt idx="42709">
                  <c:v>-1.9363399999999999E-2</c:v>
                </c:pt>
                <c:pt idx="42710">
                  <c:v>-1.3750099999999999E-2</c:v>
                </c:pt>
                <c:pt idx="42711">
                  <c:v>-1.85127E-2</c:v>
                </c:pt>
                <c:pt idx="42712">
                  <c:v>-1.9669499999999999E-2</c:v>
                </c:pt>
                <c:pt idx="42713">
                  <c:v>-1.3883599999999999E-2</c:v>
                </c:pt>
                <c:pt idx="42714">
                  <c:v>-1.83077E-2</c:v>
                </c:pt>
                <c:pt idx="42715">
                  <c:v>-1.0828000000000001E-2</c:v>
                </c:pt>
                <c:pt idx="42716">
                  <c:v>3.64971E-3</c:v>
                </c:pt>
                <c:pt idx="42717">
                  <c:v>-8.2216300000000006E-3</c:v>
                </c:pt>
                <c:pt idx="42718">
                  <c:v>-9.4995500000000007E-3</c:v>
                </c:pt>
                <c:pt idx="42719">
                  <c:v>-6.1807600000000004E-3</c:v>
                </c:pt>
                <c:pt idx="42720">
                  <c:v>-9.1190300000000002E-3</c:v>
                </c:pt>
                <c:pt idx="42721">
                  <c:v>-1.6663600000000001E-2</c:v>
                </c:pt>
                <c:pt idx="42722">
                  <c:v>-8.3999599999999997E-3</c:v>
                </c:pt>
                <c:pt idx="42723">
                  <c:v>-2.5773000000000001E-2</c:v>
                </c:pt>
                <c:pt idx="42724">
                  <c:v>-1.3326599999999999E-2</c:v>
                </c:pt>
                <c:pt idx="42725">
                  <c:v>-6.3448000000000003E-3</c:v>
                </c:pt>
                <c:pt idx="42726">
                  <c:v>-1.3341E-2</c:v>
                </c:pt>
                <c:pt idx="42727">
                  <c:v>-1.6746500000000001E-2</c:v>
                </c:pt>
                <c:pt idx="42728">
                  <c:v>-1.7676399999999998E-2</c:v>
                </c:pt>
                <c:pt idx="42729">
                  <c:v>-1.17073E-2</c:v>
                </c:pt>
                <c:pt idx="42730">
                  <c:v>-1.5317900000000001E-2</c:v>
                </c:pt>
                <c:pt idx="42731">
                  <c:v>-2.3640600000000001E-2</c:v>
                </c:pt>
                <c:pt idx="42732">
                  <c:v>1.6403199999999999E-4</c:v>
                </c:pt>
                <c:pt idx="42733">
                  <c:v>-1.15967E-3</c:v>
                </c:pt>
                <c:pt idx="42734">
                  <c:v>-1.2822200000000001E-2</c:v>
                </c:pt>
                <c:pt idx="42735">
                  <c:v>-1.2126899999999999E-2</c:v>
                </c:pt>
                <c:pt idx="42736">
                  <c:v>4.8236800000000003E-3</c:v>
                </c:pt>
                <c:pt idx="42737">
                  <c:v>8.3694500000000005E-3</c:v>
                </c:pt>
                <c:pt idx="42738">
                  <c:v>-3.9682399999999996E-3</c:v>
                </c:pt>
                <c:pt idx="42739">
                  <c:v>-3.5972600000000001E-3</c:v>
                </c:pt>
                <c:pt idx="42740">
                  <c:v>6.1073300000000002E-3</c:v>
                </c:pt>
                <c:pt idx="42741">
                  <c:v>3.1023000000000001E-3</c:v>
                </c:pt>
                <c:pt idx="42742">
                  <c:v>-2.1378500000000002E-2</c:v>
                </c:pt>
                <c:pt idx="42743">
                  <c:v>-6.6471100000000001E-4</c:v>
                </c:pt>
                <c:pt idx="42744">
                  <c:v>-8.2292600000000004E-3</c:v>
                </c:pt>
                <c:pt idx="42745">
                  <c:v>-8.61168E-3</c:v>
                </c:pt>
                <c:pt idx="42746">
                  <c:v>-7.7524200000000003E-3</c:v>
                </c:pt>
                <c:pt idx="42747">
                  <c:v>-8.2578700000000005E-3</c:v>
                </c:pt>
                <c:pt idx="42748">
                  <c:v>-1.39484E-2</c:v>
                </c:pt>
                <c:pt idx="42749">
                  <c:v>-9.0951899999999995E-3</c:v>
                </c:pt>
                <c:pt idx="42750">
                  <c:v>-1.2044900000000001E-2</c:v>
                </c:pt>
                <c:pt idx="42751">
                  <c:v>-1.9774400000000001E-2</c:v>
                </c:pt>
                <c:pt idx="42752">
                  <c:v>-1.52874E-2</c:v>
                </c:pt>
                <c:pt idx="42753">
                  <c:v>-1.22919E-2</c:v>
                </c:pt>
                <c:pt idx="42754">
                  <c:v>-7.9917900000000001E-4</c:v>
                </c:pt>
                <c:pt idx="42755">
                  <c:v>-1.39971E-2</c:v>
                </c:pt>
                <c:pt idx="42756">
                  <c:v>-8.9912399999999993E-3</c:v>
                </c:pt>
                <c:pt idx="42757">
                  <c:v>-2.2280700000000001E-2</c:v>
                </c:pt>
                <c:pt idx="42758">
                  <c:v>-2.3330699999999999E-2</c:v>
                </c:pt>
                <c:pt idx="42759">
                  <c:v>-2.6834500000000001E-2</c:v>
                </c:pt>
                <c:pt idx="42760">
                  <c:v>-1.7860399999999998E-2</c:v>
                </c:pt>
                <c:pt idx="42761">
                  <c:v>-1.51644E-2</c:v>
                </c:pt>
                <c:pt idx="42762">
                  <c:v>-2.8020900000000001E-2</c:v>
                </c:pt>
                <c:pt idx="42763">
                  <c:v>-3.3177400000000003E-2</c:v>
                </c:pt>
                <c:pt idx="42764">
                  <c:v>-2.20909E-2</c:v>
                </c:pt>
                <c:pt idx="42765">
                  <c:v>-5.9213599999999996E-3</c:v>
                </c:pt>
                <c:pt idx="42766">
                  <c:v>-2.4920500000000002E-2</c:v>
                </c:pt>
                <c:pt idx="42767">
                  <c:v>-3.05099E-2</c:v>
                </c:pt>
                <c:pt idx="42768">
                  <c:v>-3.93429E-2</c:v>
                </c:pt>
                <c:pt idx="42769">
                  <c:v>-2.7172100000000001E-2</c:v>
                </c:pt>
                <c:pt idx="42770">
                  <c:v>-2.77653E-2</c:v>
                </c:pt>
                <c:pt idx="42771">
                  <c:v>-1.5773800000000001E-2</c:v>
                </c:pt>
                <c:pt idx="42772">
                  <c:v>-2.97451E-2</c:v>
                </c:pt>
                <c:pt idx="42773">
                  <c:v>-2.9992100000000001E-2</c:v>
                </c:pt>
                <c:pt idx="42774">
                  <c:v>-2.3275400000000002E-2</c:v>
                </c:pt>
                <c:pt idx="42775">
                  <c:v>-1.8012E-2</c:v>
                </c:pt>
                <c:pt idx="42776">
                  <c:v>-2.63357E-2</c:v>
                </c:pt>
                <c:pt idx="42777">
                  <c:v>-2.4771700000000001E-2</c:v>
                </c:pt>
                <c:pt idx="42778">
                  <c:v>-2.8783799999999998E-2</c:v>
                </c:pt>
                <c:pt idx="42779">
                  <c:v>-4.3457000000000003E-2</c:v>
                </c:pt>
                <c:pt idx="42780">
                  <c:v>-2.39305E-2</c:v>
                </c:pt>
                <c:pt idx="42781">
                  <c:v>-3.6492299999999998E-2</c:v>
                </c:pt>
                <c:pt idx="42782">
                  <c:v>-2.3244899999999999E-2</c:v>
                </c:pt>
                <c:pt idx="42783">
                  <c:v>-2.7919800000000002E-2</c:v>
                </c:pt>
                <c:pt idx="42784">
                  <c:v>-4.7040899999999997E-2</c:v>
                </c:pt>
                <c:pt idx="42785">
                  <c:v>-2.9460900000000002E-2</c:v>
                </c:pt>
                <c:pt idx="42786">
                  <c:v>-2.7135800000000002E-2</c:v>
                </c:pt>
                <c:pt idx="42787">
                  <c:v>-1.1426E-2</c:v>
                </c:pt>
                <c:pt idx="42788">
                  <c:v>-3.3739999999999999E-2</c:v>
                </c:pt>
                <c:pt idx="42789">
                  <c:v>-2.2805200000000001E-2</c:v>
                </c:pt>
                <c:pt idx="42790">
                  <c:v>-1.8825499999999998E-2</c:v>
                </c:pt>
                <c:pt idx="42791">
                  <c:v>-2.0348499999999999E-2</c:v>
                </c:pt>
                <c:pt idx="42792">
                  <c:v>-2.08921E-2</c:v>
                </c:pt>
                <c:pt idx="42793">
                  <c:v>-2.1510100000000001E-2</c:v>
                </c:pt>
                <c:pt idx="42794">
                  <c:v>-2.4686799999999998E-2</c:v>
                </c:pt>
                <c:pt idx="42795">
                  <c:v>-9.4003699999999999E-3</c:v>
                </c:pt>
                <c:pt idx="42796">
                  <c:v>-1.42469E-2</c:v>
                </c:pt>
                <c:pt idx="42797">
                  <c:v>-2.0005200000000001E-2</c:v>
                </c:pt>
                <c:pt idx="42798">
                  <c:v>-1.55678E-2</c:v>
                </c:pt>
                <c:pt idx="42799">
                  <c:v>-2.2971200000000001E-2</c:v>
                </c:pt>
                <c:pt idx="42800">
                  <c:v>-1.5745200000000001E-2</c:v>
                </c:pt>
                <c:pt idx="42801">
                  <c:v>-2.06223E-2</c:v>
                </c:pt>
                <c:pt idx="42802">
                  <c:v>-1.53522E-2</c:v>
                </c:pt>
                <c:pt idx="42803">
                  <c:v>-3.5020799999999998E-2</c:v>
                </c:pt>
                <c:pt idx="42804">
                  <c:v>-1.52988E-2</c:v>
                </c:pt>
                <c:pt idx="42805" formatCode="0.00E+00">
                  <c:v>-9.8228500000000003E-5</c:v>
                </c:pt>
                <c:pt idx="42806">
                  <c:v>-1.44558E-2</c:v>
                </c:pt>
                <c:pt idx="42807">
                  <c:v>-2.83051E-2</c:v>
                </c:pt>
                <c:pt idx="42808">
                  <c:v>-2.2705099999999999E-2</c:v>
                </c:pt>
                <c:pt idx="42809">
                  <c:v>-9.9859200000000006E-3</c:v>
                </c:pt>
                <c:pt idx="42810">
                  <c:v>-1.48954E-2</c:v>
                </c:pt>
                <c:pt idx="42811">
                  <c:v>-1.32017E-2</c:v>
                </c:pt>
                <c:pt idx="42812">
                  <c:v>-3.40004E-2</c:v>
                </c:pt>
                <c:pt idx="42813">
                  <c:v>-2.0070999999999999E-2</c:v>
                </c:pt>
                <c:pt idx="42814">
                  <c:v>-1.99423E-2</c:v>
                </c:pt>
                <c:pt idx="42815">
                  <c:v>-1.74541E-2</c:v>
                </c:pt>
                <c:pt idx="42816">
                  <c:v>-1.41563E-2</c:v>
                </c:pt>
                <c:pt idx="42817">
                  <c:v>-2.1361399999999999E-2</c:v>
                </c:pt>
                <c:pt idx="42818">
                  <c:v>-2.16084E-2</c:v>
                </c:pt>
                <c:pt idx="42819">
                  <c:v>-3.17507E-2</c:v>
                </c:pt>
                <c:pt idx="42820">
                  <c:v>-2.2914899999999998E-2</c:v>
                </c:pt>
                <c:pt idx="42821">
                  <c:v>-2.1664599999999999E-2</c:v>
                </c:pt>
                <c:pt idx="42822">
                  <c:v>-1.5518199999999999E-2</c:v>
                </c:pt>
                <c:pt idx="42823">
                  <c:v>-2.17953E-2</c:v>
                </c:pt>
                <c:pt idx="42824">
                  <c:v>-2.9753700000000001E-2</c:v>
                </c:pt>
                <c:pt idx="42825">
                  <c:v>-3.05805E-2</c:v>
                </c:pt>
                <c:pt idx="42826">
                  <c:v>-1.7570499999999999E-2</c:v>
                </c:pt>
                <c:pt idx="42827">
                  <c:v>-2.8602599999999999E-2</c:v>
                </c:pt>
                <c:pt idx="42828">
                  <c:v>-3.01476E-2</c:v>
                </c:pt>
                <c:pt idx="42829">
                  <c:v>-2.8306000000000001E-2</c:v>
                </c:pt>
                <c:pt idx="42830">
                  <c:v>-2.0278899999999999E-2</c:v>
                </c:pt>
                <c:pt idx="42831">
                  <c:v>-1.7561E-2</c:v>
                </c:pt>
                <c:pt idx="42832">
                  <c:v>-2.78721E-2</c:v>
                </c:pt>
                <c:pt idx="42833">
                  <c:v>-1.1576700000000001E-2</c:v>
                </c:pt>
                <c:pt idx="42834">
                  <c:v>-1.9903199999999999E-2</c:v>
                </c:pt>
                <c:pt idx="42835">
                  <c:v>-8.6250300000000005E-3</c:v>
                </c:pt>
                <c:pt idx="42836">
                  <c:v>-3.0984899999999999E-2</c:v>
                </c:pt>
                <c:pt idx="42837">
                  <c:v>-2.18649E-2</c:v>
                </c:pt>
                <c:pt idx="42838">
                  <c:v>-6.5565099999999998E-3</c:v>
                </c:pt>
                <c:pt idx="42839">
                  <c:v>-1.75762E-2</c:v>
                </c:pt>
                <c:pt idx="42840">
                  <c:v>-3.6716500000000003E-4</c:v>
                </c:pt>
                <c:pt idx="42841">
                  <c:v>-9.4022800000000007E-3</c:v>
                </c:pt>
                <c:pt idx="42842">
                  <c:v>-2.41661E-3</c:v>
                </c:pt>
                <c:pt idx="42843">
                  <c:v>-6.8159099999999997E-3</c:v>
                </c:pt>
                <c:pt idx="42844">
                  <c:v>5.5808999999999997E-3</c:v>
                </c:pt>
                <c:pt idx="42845">
                  <c:v>-4.0254599999999998E-3</c:v>
                </c:pt>
                <c:pt idx="42846">
                  <c:v>-1.49231E-2</c:v>
                </c:pt>
                <c:pt idx="42847">
                  <c:v>-1.6144800000000001E-2</c:v>
                </c:pt>
                <c:pt idx="42848">
                  <c:v>-1.1653900000000001E-3</c:v>
                </c:pt>
                <c:pt idx="42849">
                  <c:v>-1.4977499999999999E-2</c:v>
                </c:pt>
                <c:pt idx="42850">
                  <c:v>-1.6204799999999998E-2</c:v>
                </c:pt>
                <c:pt idx="42851">
                  <c:v>-7.2984699999999996E-3</c:v>
                </c:pt>
                <c:pt idx="42852">
                  <c:v>-9.8028200000000003E-3</c:v>
                </c:pt>
                <c:pt idx="42853">
                  <c:v>-1.7900500000000001E-3</c:v>
                </c:pt>
                <c:pt idx="42854">
                  <c:v>-1.6083699999999999E-2</c:v>
                </c:pt>
                <c:pt idx="42855">
                  <c:v>-1.478E-2</c:v>
                </c:pt>
                <c:pt idx="42856">
                  <c:v>-1.63698E-2</c:v>
                </c:pt>
                <c:pt idx="42857">
                  <c:v>-2.3358299999999999E-2</c:v>
                </c:pt>
                <c:pt idx="42858">
                  <c:v>-2.10037E-2</c:v>
                </c:pt>
                <c:pt idx="42859">
                  <c:v>-1.1288599999999999E-2</c:v>
                </c:pt>
                <c:pt idx="42860">
                  <c:v>-1.39399E-2</c:v>
                </c:pt>
                <c:pt idx="42861">
                  <c:v>-1.7038299999999999E-2</c:v>
                </c:pt>
                <c:pt idx="42862">
                  <c:v>-2.3052199999999998E-2</c:v>
                </c:pt>
                <c:pt idx="42863">
                  <c:v>-8.0470999999999997E-3</c:v>
                </c:pt>
                <c:pt idx="42864">
                  <c:v>-1.0161399999999999E-2</c:v>
                </c:pt>
                <c:pt idx="42865">
                  <c:v>-4.4946700000000001E-3</c:v>
                </c:pt>
                <c:pt idx="42866">
                  <c:v>-9.1142700000000007E-3</c:v>
                </c:pt>
                <c:pt idx="42867">
                  <c:v>-2.0669900000000001E-2</c:v>
                </c:pt>
                <c:pt idx="42868">
                  <c:v>-2.2869100000000001E-3</c:v>
                </c:pt>
                <c:pt idx="42869">
                  <c:v>-1.41916E-2</c:v>
                </c:pt>
                <c:pt idx="42870">
                  <c:v>-1.9022899999999999E-2</c:v>
                </c:pt>
                <c:pt idx="42871">
                  <c:v>-2.0526900000000001E-2</c:v>
                </c:pt>
                <c:pt idx="42872">
                  <c:v>6.5918000000000001E-3</c:v>
                </c:pt>
                <c:pt idx="42873">
                  <c:v>-5.2433000000000002E-3</c:v>
                </c:pt>
                <c:pt idx="42874">
                  <c:v>-1.2102099999999999E-2</c:v>
                </c:pt>
                <c:pt idx="42875">
                  <c:v>-2.7634599999999999E-2</c:v>
                </c:pt>
                <c:pt idx="42876">
                  <c:v>-1.38607E-2</c:v>
                </c:pt>
                <c:pt idx="42877">
                  <c:v>-1.66397E-2</c:v>
                </c:pt>
                <c:pt idx="42878">
                  <c:v>-1.9636200000000001E-3</c:v>
                </c:pt>
                <c:pt idx="42879">
                  <c:v>-3.0098E-3</c:v>
                </c:pt>
                <c:pt idx="42880">
                  <c:v>2.0036699999999999E-3</c:v>
                </c:pt>
                <c:pt idx="42881">
                  <c:v>-1.45264E-2</c:v>
                </c:pt>
                <c:pt idx="42882">
                  <c:v>-4.7006599999999997E-3</c:v>
                </c:pt>
                <c:pt idx="42883">
                  <c:v>-2.3410799999999999E-2</c:v>
                </c:pt>
                <c:pt idx="42884">
                  <c:v>-1.1928599999999999E-2</c:v>
                </c:pt>
                <c:pt idx="42885">
                  <c:v>-2.2729900000000001E-2</c:v>
                </c:pt>
                <c:pt idx="42886">
                  <c:v>-1.9168899999999999E-2</c:v>
                </c:pt>
                <c:pt idx="42887">
                  <c:v>-2.1182099999999999E-2</c:v>
                </c:pt>
                <c:pt idx="42888">
                  <c:v>-2.8267899999999999E-2</c:v>
                </c:pt>
                <c:pt idx="42889">
                  <c:v>-1.02816E-2</c:v>
                </c:pt>
                <c:pt idx="42890">
                  <c:v>-2.0317999999999999E-2</c:v>
                </c:pt>
                <c:pt idx="42891">
                  <c:v>-1.3740499999999999E-2</c:v>
                </c:pt>
                <c:pt idx="42892">
                  <c:v>-2.31028E-2</c:v>
                </c:pt>
                <c:pt idx="42893">
                  <c:v>4.0273699999999997E-3</c:v>
                </c:pt>
                <c:pt idx="42894">
                  <c:v>-2.01006E-2</c:v>
                </c:pt>
                <c:pt idx="42895">
                  <c:v>-1.0604900000000001E-3</c:v>
                </c:pt>
                <c:pt idx="42896">
                  <c:v>-1.23987E-2</c:v>
                </c:pt>
                <c:pt idx="42897">
                  <c:v>-1.7413100000000001E-2</c:v>
                </c:pt>
                <c:pt idx="42898">
                  <c:v>-2.2619199999999999E-2</c:v>
                </c:pt>
                <c:pt idx="42899">
                  <c:v>-1.9616100000000001E-2</c:v>
                </c:pt>
                <c:pt idx="42900">
                  <c:v>-3.66135E-2</c:v>
                </c:pt>
                <c:pt idx="42901">
                  <c:v>-2.00596E-2</c:v>
                </c:pt>
                <c:pt idx="42902">
                  <c:v>-2.7610800000000001E-2</c:v>
                </c:pt>
                <c:pt idx="42903">
                  <c:v>-1.14346E-3</c:v>
                </c:pt>
                <c:pt idx="42904">
                  <c:v>6.6757199999999996E-4</c:v>
                </c:pt>
                <c:pt idx="42905">
                  <c:v>9.7084000000000005E-4</c:v>
                </c:pt>
                <c:pt idx="42906">
                  <c:v>-9.8304699999999991E-3</c:v>
                </c:pt>
                <c:pt idx="42907">
                  <c:v>-1.61572E-2</c:v>
                </c:pt>
                <c:pt idx="42908">
                  <c:v>1.32008E-2</c:v>
                </c:pt>
                <c:pt idx="42909">
                  <c:v>-1.7144199999999998E-2</c:v>
                </c:pt>
                <c:pt idx="42910">
                  <c:v>2.1343199999999999E-3</c:v>
                </c:pt>
                <c:pt idx="42911">
                  <c:v>4.1704200000000002E-3</c:v>
                </c:pt>
                <c:pt idx="42912">
                  <c:v>1.7135600000000001E-2</c:v>
                </c:pt>
                <c:pt idx="42913">
                  <c:v>-5.5789899999999998E-3</c:v>
                </c:pt>
                <c:pt idx="42914">
                  <c:v>-1.3542200000000001E-2</c:v>
                </c:pt>
                <c:pt idx="42915">
                  <c:v>-1.1763600000000001E-2</c:v>
                </c:pt>
                <c:pt idx="42916">
                  <c:v>7.4605899999999996E-3</c:v>
                </c:pt>
                <c:pt idx="42917">
                  <c:v>-1.7642999999999999E-3</c:v>
                </c:pt>
                <c:pt idx="42918">
                  <c:v>-1.59597E-2</c:v>
                </c:pt>
                <c:pt idx="42919">
                  <c:v>-6.5212200000000003E-3</c:v>
                </c:pt>
                <c:pt idx="42920">
                  <c:v>2.16007E-3</c:v>
                </c:pt>
                <c:pt idx="42921">
                  <c:v>1.9334799999999999E-2</c:v>
                </c:pt>
                <c:pt idx="42922">
                  <c:v>8.66222E-3</c:v>
                </c:pt>
                <c:pt idx="42923">
                  <c:v>2.14291E-3</c:v>
                </c:pt>
                <c:pt idx="42924">
                  <c:v>1.85871E-3</c:v>
                </c:pt>
                <c:pt idx="42925">
                  <c:v>3.5476700000000002E-3</c:v>
                </c:pt>
                <c:pt idx="42926">
                  <c:v>-1.0277700000000001E-2</c:v>
                </c:pt>
                <c:pt idx="42927">
                  <c:v>-3.93677E-3</c:v>
                </c:pt>
                <c:pt idx="42928">
                  <c:v>-7.5073199999999996E-3</c:v>
                </c:pt>
                <c:pt idx="42929">
                  <c:v>-6.50024E-3</c:v>
                </c:pt>
                <c:pt idx="42930">
                  <c:v>-2.0924600000000002E-2</c:v>
                </c:pt>
                <c:pt idx="42931">
                  <c:v>-4.0597899999999998E-3</c:v>
                </c:pt>
                <c:pt idx="42932">
                  <c:v>-8.8129000000000002E-3</c:v>
                </c:pt>
                <c:pt idx="42933">
                  <c:v>-9.8085399999999993E-3</c:v>
                </c:pt>
                <c:pt idx="42934">
                  <c:v>6.0272199999999998E-4</c:v>
                </c:pt>
                <c:pt idx="42935">
                  <c:v>-1.4342300000000001E-2</c:v>
                </c:pt>
                <c:pt idx="42936">
                  <c:v>-1.36662E-2</c:v>
                </c:pt>
                <c:pt idx="42937">
                  <c:v>3.1166100000000001E-3</c:v>
                </c:pt>
                <c:pt idx="42938">
                  <c:v>-6.72531E-3</c:v>
                </c:pt>
                <c:pt idx="42939">
                  <c:v>7.1315800000000002E-3</c:v>
                </c:pt>
                <c:pt idx="42940">
                  <c:v>-1.1348700000000001E-4</c:v>
                </c:pt>
                <c:pt idx="42941">
                  <c:v>-4.3249100000000004E-3</c:v>
                </c:pt>
                <c:pt idx="42942">
                  <c:v>2.0027200000000001E-4</c:v>
                </c:pt>
                <c:pt idx="42943">
                  <c:v>-9.3927400000000001E-3</c:v>
                </c:pt>
                <c:pt idx="42944">
                  <c:v>1.0384600000000001E-2</c:v>
                </c:pt>
                <c:pt idx="42945">
                  <c:v>9.3288399999999997E-3</c:v>
                </c:pt>
                <c:pt idx="42946">
                  <c:v>1.11704E-2</c:v>
                </c:pt>
                <c:pt idx="42947">
                  <c:v>2.93064E-3</c:v>
                </c:pt>
                <c:pt idx="42948">
                  <c:v>-9.2334700000000006E-3</c:v>
                </c:pt>
                <c:pt idx="42949" formatCode="0.00E+00">
                  <c:v>-2.0980800000000001E-5</c:v>
                </c:pt>
                <c:pt idx="42950">
                  <c:v>7.4348399999999999E-3</c:v>
                </c:pt>
                <c:pt idx="42951">
                  <c:v>2.3326900000000001E-3</c:v>
                </c:pt>
                <c:pt idx="42952">
                  <c:v>-6.8731299999999999E-3</c:v>
                </c:pt>
                <c:pt idx="42953">
                  <c:v>-7.7095000000000002E-3</c:v>
                </c:pt>
                <c:pt idx="42954">
                  <c:v>-5.1059699999999996E-3</c:v>
                </c:pt>
                <c:pt idx="42955">
                  <c:v>4.3163300000000002E-3</c:v>
                </c:pt>
                <c:pt idx="42956">
                  <c:v>9.2601800000000002E-4</c:v>
                </c:pt>
                <c:pt idx="42957">
                  <c:v>3.91006E-4</c:v>
                </c:pt>
                <c:pt idx="42958">
                  <c:v>1.7135600000000001E-2</c:v>
                </c:pt>
                <c:pt idx="42959">
                  <c:v>1.29452E-2</c:v>
                </c:pt>
                <c:pt idx="42960">
                  <c:v>1.3250400000000001E-2</c:v>
                </c:pt>
                <c:pt idx="42961">
                  <c:v>1.09482E-3</c:v>
                </c:pt>
                <c:pt idx="42962">
                  <c:v>-1.9006699999999999E-3</c:v>
                </c:pt>
                <c:pt idx="42963">
                  <c:v>2.05545E-2</c:v>
                </c:pt>
                <c:pt idx="42964">
                  <c:v>8.1138600000000005E-3</c:v>
                </c:pt>
                <c:pt idx="42965">
                  <c:v>2.3108500000000001E-2</c:v>
                </c:pt>
                <c:pt idx="42966">
                  <c:v>1.29642E-2</c:v>
                </c:pt>
                <c:pt idx="42967">
                  <c:v>-1.0707899999999999E-2</c:v>
                </c:pt>
                <c:pt idx="42968">
                  <c:v>-7.7705400000000003E-3</c:v>
                </c:pt>
                <c:pt idx="42969">
                  <c:v>-7.1477900000000002E-3</c:v>
                </c:pt>
                <c:pt idx="42970">
                  <c:v>1.09205E-2</c:v>
                </c:pt>
                <c:pt idx="42971">
                  <c:v>5.1507899999999997E-3</c:v>
                </c:pt>
                <c:pt idx="42972">
                  <c:v>1.2435899999999999E-3</c:v>
                </c:pt>
                <c:pt idx="42973">
                  <c:v>7.8392000000000002E-4</c:v>
                </c:pt>
                <c:pt idx="42974">
                  <c:v>-5.4454799999999995E-4</c:v>
                </c:pt>
                <c:pt idx="42975">
                  <c:v>1.1540399999999999E-2</c:v>
                </c:pt>
                <c:pt idx="42976">
                  <c:v>1.3326599999999999E-2</c:v>
                </c:pt>
                <c:pt idx="42977">
                  <c:v>4.1036600000000003E-3</c:v>
                </c:pt>
                <c:pt idx="42978">
                  <c:v>1.28107E-2</c:v>
                </c:pt>
                <c:pt idx="42979">
                  <c:v>-7.7485999999999996E-3</c:v>
                </c:pt>
                <c:pt idx="42980">
                  <c:v>8.9912399999999993E-3</c:v>
                </c:pt>
                <c:pt idx="42981">
                  <c:v>1.2019200000000001E-2</c:v>
                </c:pt>
                <c:pt idx="42982">
                  <c:v>1.2959500000000001E-2</c:v>
                </c:pt>
                <c:pt idx="42983">
                  <c:v>-6.4659099999999996E-4</c:v>
                </c:pt>
                <c:pt idx="42984">
                  <c:v>6.78062E-4</c:v>
                </c:pt>
                <c:pt idx="42985">
                  <c:v>2.1114300000000001E-3</c:v>
                </c:pt>
                <c:pt idx="42986">
                  <c:v>9.0789799999999997E-4</c:v>
                </c:pt>
                <c:pt idx="42987">
                  <c:v>-1.34468E-4</c:v>
                </c:pt>
                <c:pt idx="42988">
                  <c:v>7.7915199999999997E-4</c:v>
                </c:pt>
                <c:pt idx="42989">
                  <c:v>-1.0017399999999999E-2</c:v>
                </c:pt>
                <c:pt idx="42990">
                  <c:v>2.38419E-3</c:v>
                </c:pt>
                <c:pt idx="42991">
                  <c:v>4.2438500000000004E-3</c:v>
                </c:pt>
                <c:pt idx="42992">
                  <c:v>-7.9193100000000006E-3</c:v>
                </c:pt>
                <c:pt idx="42993">
                  <c:v>6.7710899999999996E-4</c:v>
                </c:pt>
                <c:pt idx="42994">
                  <c:v>9.7703900000000003E-3</c:v>
                </c:pt>
                <c:pt idx="42995">
                  <c:v>6.3152299999999998E-3</c:v>
                </c:pt>
                <c:pt idx="42996">
                  <c:v>-1.091E-3</c:v>
                </c:pt>
                <c:pt idx="42997">
                  <c:v>2.93064E-3</c:v>
                </c:pt>
                <c:pt idx="42998">
                  <c:v>-7.3671300000000004E-3</c:v>
                </c:pt>
                <c:pt idx="42999">
                  <c:v>-1.9826900000000001E-3</c:v>
                </c:pt>
                <c:pt idx="43000">
                  <c:v>1.00708E-2</c:v>
                </c:pt>
                <c:pt idx="43001">
                  <c:v>2.6435899999999999E-3</c:v>
                </c:pt>
                <c:pt idx="43002">
                  <c:v>-1.03359E-2</c:v>
                </c:pt>
                <c:pt idx="43003">
                  <c:v>-7.3528299999999999E-4</c:v>
                </c:pt>
                <c:pt idx="43004">
                  <c:v>7.4529599999999998E-3</c:v>
                </c:pt>
                <c:pt idx="43005">
                  <c:v>2.09436E-2</c:v>
                </c:pt>
                <c:pt idx="43006">
                  <c:v>-3.8137399999999999E-3</c:v>
                </c:pt>
                <c:pt idx="43007">
                  <c:v>1.8072100000000001E-3</c:v>
                </c:pt>
                <c:pt idx="43008">
                  <c:v>1.8747300000000001E-2</c:v>
                </c:pt>
                <c:pt idx="43009" formatCode="0.00E+00">
                  <c:v>9.9763899999999999E-3</c:v>
                </c:pt>
                <c:pt idx="43010">
                  <c:v>7.76196E-3</c:v>
                </c:pt>
                <c:pt idx="43011">
                  <c:v>2.05154E-2</c:v>
                </c:pt>
                <c:pt idx="43012">
                  <c:v>2.6697200000000001E-2</c:v>
                </c:pt>
                <c:pt idx="43013">
                  <c:v>2.5430700000000001E-2</c:v>
                </c:pt>
                <c:pt idx="43014">
                  <c:v>1.17626E-2</c:v>
                </c:pt>
                <c:pt idx="43015">
                  <c:v>6.66046E-3</c:v>
                </c:pt>
                <c:pt idx="43016">
                  <c:v>7.8229900000000002E-3</c:v>
                </c:pt>
                <c:pt idx="43017">
                  <c:v>1.9160300000000002E-2</c:v>
                </c:pt>
                <c:pt idx="43018">
                  <c:v>1.02243E-2</c:v>
                </c:pt>
                <c:pt idx="43019">
                  <c:v>8.0289799999999998E-3</c:v>
                </c:pt>
                <c:pt idx="43020">
                  <c:v>2.04201E-2</c:v>
                </c:pt>
                <c:pt idx="43021">
                  <c:v>7.7047299999999999E-3</c:v>
                </c:pt>
                <c:pt idx="43022">
                  <c:v>1.46427E-2</c:v>
                </c:pt>
                <c:pt idx="43023">
                  <c:v>1.01633E-2</c:v>
                </c:pt>
                <c:pt idx="43024">
                  <c:v>2.28329E-2</c:v>
                </c:pt>
                <c:pt idx="43025">
                  <c:v>2.5460199999999999E-2</c:v>
                </c:pt>
                <c:pt idx="43026">
                  <c:v>2.2473300000000002E-2</c:v>
                </c:pt>
                <c:pt idx="43027">
                  <c:v>1.15995E-2</c:v>
                </c:pt>
                <c:pt idx="43028">
                  <c:v>2.65121E-2</c:v>
                </c:pt>
                <c:pt idx="43029">
                  <c:v>3.7003500000000002E-2</c:v>
                </c:pt>
                <c:pt idx="43030">
                  <c:v>1.9902199999999998E-2</c:v>
                </c:pt>
                <c:pt idx="43031">
                  <c:v>2.1119099999999998E-2</c:v>
                </c:pt>
                <c:pt idx="43032">
                  <c:v>2.4483700000000001E-2</c:v>
                </c:pt>
                <c:pt idx="43033">
                  <c:v>2.86112E-2</c:v>
                </c:pt>
                <c:pt idx="43034">
                  <c:v>2.3312599999999999E-2</c:v>
                </c:pt>
                <c:pt idx="43035">
                  <c:v>3.3853500000000002E-2</c:v>
                </c:pt>
                <c:pt idx="43036">
                  <c:v>1.6952499999999999E-2</c:v>
                </c:pt>
                <c:pt idx="43037">
                  <c:v>2.4484599999999999E-2</c:v>
                </c:pt>
                <c:pt idx="43038">
                  <c:v>3.0631100000000001E-2</c:v>
                </c:pt>
                <c:pt idx="43039">
                  <c:v>3.4511600000000003E-2</c:v>
                </c:pt>
                <c:pt idx="43040" formatCode="0.00E+00">
                  <c:v>2.41928E-2</c:v>
                </c:pt>
                <c:pt idx="43041">
                  <c:v>9.2353799999999996E-3</c:v>
                </c:pt>
                <c:pt idx="43042">
                  <c:v>9.5329300000000002E-3</c:v>
                </c:pt>
                <c:pt idx="43043">
                  <c:v>2.01397E-2</c:v>
                </c:pt>
                <c:pt idx="43044">
                  <c:v>3.4383799999999999E-2</c:v>
                </c:pt>
                <c:pt idx="43045">
                  <c:v>2.0293200000000001E-2</c:v>
                </c:pt>
                <c:pt idx="43046">
                  <c:v>2.29502E-2</c:v>
                </c:pt>
                <c:pt idx="43047">
                  <c:v>6.1302199999999996E-3</c:v>
                </c:pt>
                <c:pt idx="43048">
                  <c:v>2.9004100000000001E-2</c:v>
                </c:pt>
                <c:pt idx="43049">
                  <c:v>3.52354E-2</c:v>
                </c:pt>
                <c:pt idx="43050">
                  <c:v>1.35593E-2</c:v>
                </c:pt>
                <c:pt idx="43051">
                  <c:v>2.3199999999999998E-2</c:v>
                </c:pt>
                <c:pt idx="43052">
                  <c:v>2.5973300000000001E-2</c:v>
                </c:pt>
                <c:pt idx="43053">
                  <c:v>3.8630499999999998E-2</c:v>
                </c:pt>
                <c:pt idx="43054">
                  <c:v>2.9340700000000001E-2</c:v>
                </c:pt>
                <c:pt idx="43055">
                  <c:v>1.9328100000000001E-2</c:v>
                </c:pt>
                <c:pt idx="43056">
                  <c:v>2.15073E-2</c:v>
                </c:pt>
                <c:pt idx="43057">
                  <c:v>6.7825300000000002E-3</c:v>
                </c:pt>
                <c:pt idx="43058">
                  <c:v>2.1139100000000001E-2</c:v>
                </c:pt>
                <c:pt idx="43059">
                  <c:v>1.8630000000000001E-2</c:v>
                </c:pt>
                <c:pt idx="43060">
                  <c:v>2.4596199999999999E-2</c:v>
                </c:pt>
                <c:pt idx="43061">
                  <c:v>3.2772099999999998E-2</c:v>
                </c:pt>
                <c:pt idx="43062">
                  <c:v>1.3464E-2</c:v>
                </c:pt>
                <c:pt idx="43063">
                  <c:v>1.4424299999999999E-2</c:v>
                </c:pt>
                <c:pt idx="43064">
                  <c:v>2.90003E-2</c:v>
                </c:pt>
                <c:pt idx="43065">
                  <c:v>1.6029399999999999E-2</c:v>
                </c:pt>
                <c:pt idx="43066">
                  <c:v>1.7898600000000001E-2</c:v>
                </c:pt>
                <c:pt idx="43067">
                  <c:v>1.7333000000000001E-2</c:v>
                </c:pt>
                <c:pt idx="43068">
                  <c:v>1.05906E-2</c:v>
                </c:pt>
                <c:pt idx="43069">
                  <c:v>2.6116400000000001E-2</c:v>
                </c:pt>
                <c:pt idx="43070">
                  <c:v>1.8947599999999998E-2</c:v>
                </c:pt>
                <c:pt idx="43071">
                  <c:v>1.89753E-2</c:v>
                </c:pt>
                <c:pt idx="43072">
                  <c:v>7.2050100000000004E-3</c:v>
                </c:pt>
                <c:pt idx="43073">
                  <c:v>2.3608199999999999E-2</c:v>
                </c:pt>
                <c:pt idx="43074">
                  <c:v>1.8135100000000001E-2</c:v>
                </c:pt>
                <c:pt idx="43075">
                  <c:v>-1.3179800000000001E-3</c:v>
                </c:pt>
                <c:pt idx="43076">
                  <c:v>9.7293899999999992E-3</c:v>
                </c:pt>
                <c:pt idx="43077">
                  <c:v>2.8386100000000001E-2</c:v>
                </c:pt>
                <c:pt idx="43078">
                  <c:v>1.8412600000000001E-2</c:v>
                </c:pt>
                <c:pt idx="43079">
                  <c:v>7.2460199999999997E-3</c:v>
                </c:pt>
                <c:pt idx="43080">
                  <c:v>3.0365900000000001E-2</c:v>
                </c:pt>
                <c:pt idx="43081">
                  <c:v>3.9848300000000003E-2</c:v>
                </c:pt>
                <c:pt idx="43082">
                  <c:v>4.0970800000000002E-2</c:v>
                </c:pt>
                <c:pt idx="43083">
                  <c:v>1.7866099999999999E-2</c:v>
                </c:pt>
                <c:pt idx="43084">
                  <c:v>3.0083700000000001E-2</c:v>
                </c:pt>
                <c:pt idx="43085">
                  <c:v>1.9333800000000002E-2</c:v>
                </c:pt>
                <c:pt idx="43086">
                  <c:v>7.7047299999999999E-3</c:v>
                </c:pt>
                <c:pt idx="43087">
                  <c:v>1.3268500000000001E-2</c:v>
                </c:pt>
                <c:pt idx="43088">
                  <c:v>1.8359199999999999E-2</c:v>
                </c:pt>
                <c:pt idx="43089">
                  <c:v>1.10426E-2</c:v>
                </c:pt>
                <c:pt idx="43090">
                  <c:v>2.08302E-2</c:v>
                </c:pt>
                <c:pt idx="43091">
                  <c:v>1.7543799999999998E-2</c:v>
                </c:pt>
                <c:pt idx="43092">
                  <c:v>3.4520099999999998E-2</c:v>
                </c:pt>
                <c:pt idx="43093">
                  <c:v>2.56252E-3</c:v>
                </c:pt>
                <c:pt idx="43094">
                  <c:v>1.9442600000000001E-2</c:v>
                </c:pt>
                <c:pt idx="43095">
                  <c:v>7.4253100000000001E-3</c:v>
                </c:pt>
                <c:pt idx="43096">
                  <c:v>1.3517400000000001E-2</c:v>
                </c:pt>
                <c:pt idx="43097">
                  <c:v>3.2043500000000003E-2</c:v>
                </c:pt>
                <c:pt idx="43098">
                  <c:v>2.41976E-2</c:v>
                </c:pt>
                <c:pt idx="43099">
                  <c:v>3.6606800000000002E-2</c:v>
                </c:pt>
                <c:pt idx="43100">
                  <c:v>4.0072400000000001E-2</c:v>
                </c:pt>
                <c:pt idx="43101">
                  <c:v>4.4170399999999999E-2</c:v>
                </c:pt>
                <c:pt idx="43102">
                  <c:v>2.3708300000000002E-2</c:v>
                </c:pt>
                <c:pt idx="43103">
                  <c:v>1.53084E-2</c:v>
                </c:pt>
                <c:pt idx="43104">
                  <c:v>3.7100800000000003E-2</c:v>
                </c:pt>
                <c:pt idx="43105">
                  <c:v>5.4979300000000002E-2</c:v>
                </c:pt>
                <c:pt idx="43106">
                  <c:v>1.1645300000000001E-2</c:v>
                </c:pt>
                <c:pt idx="43107">
                  <c:v>1.1907600000000001E-2</c:v>
                </c:pt>
                <c:pt idx="43108">
                  <c:v>3.4571600000000001E-2</c:v>
                </c:pt>
                <c:pt idx="43109">
                  <c:v>6.4233799999999994E-2</c:v>
                </c:pt>
                <c:pt idx="43110">
                  <c:v>3.3528299999999997E-2</c:v>
                </c:pt>
                <c:pt idx="43111">
                  <c:v>1.3051E-2</c:v>
                </c:pt>
                <c:pt idx="43112">
                  <c:v>3.5153400000000001E-2</c:v>
                </c:pt>
                <c:pt idx="43113">
                  <c:v>2.9379800000000001E-2</c:v>
                </c:pt>
                <c:pt idx="43114">
                  <c:v>2.52514E-2</c:v>
                </c:pt>
                <c:pt idx="43115">
                  <c:v>3.84293E-2</c:v>
                </c:pt>
                <c:pt idx="43116">
                  <c:v>2.4920500000000002E-2</c:v>
                </c:pt>
                <c:pt idx="43117">
                  <c:v>3.2501200000000001E-2</c:v>
                </c:pt>
                <c:pt idx="43118">
                  <c:v>2.17638E-2</c:v>
                </c:pt>
                <c:pt idx="43119">
                  <c:v>3.9963699999999998E-2</c:v>
                </c:pt>
                <c:pt idx="43120">
                  <c:v>4.0005699999999998E-2</c:v>
                </c:pt>
                <c:pt idx="43121">
                  <c:v>1.8434499999999999E-2</c:v>
                </c:pt>
                <c:pt idx="43122">
                  <c:v>8.1224399999999999E-3</c:v>
                </c:pt>
                <c:pt idx="43123">
                  <c:v>2.5526E-2</c:v>
                </c:pt>
                <c:pt idx="43124">
                  <c:v>1.7551400000000002E-2</c:v>
                </c:pt>
                <c:pt idx="43125">
                  <c:v>3.9234199999999997E-2</c:v>
                </c:pt>
                <c:pt idx="43126">
                  <c:v>2.0460099999999998E-2</c:v>
                </c:pt>
                <c:pt idx="43127">
                  <c:v>1.70546E-2</c:v>
                </c:pt>
                <c:pt idx="43128">
                  <c:v>4.38051E-2</c:v>
                </c:pt>
                <c:pt idx="43129">
                  <c:v>4.0994599999999999E-2</c:v>
                </c:pt>
                <c:pt idx="43130">
                  <c:v>2.1558799999999999E-2</c:v>
                </c:pt>
                <c:pt idx="43131">
                  <c:v>8.2044600000000002E-3</c:v>
                </c:pt>
                <c:pt idx="43132">
                  <c:v>3.8632399999999997E-2</c:v>
                </c:pt>
                <c:pt idx="43133">
                  <c:v>1.89753E-2</c:v>
                </c:pt>
                <c:pt idx="43134">
                  <c:v>1.06544E-2</c:v>
                </c:pt>
                <c:pt idx="43135">
                  <c:v>1.5740400000000002E-2</c:v>
                </c:pt>
                <c:pt idx="43136">
                  <c:v>2.5006299999999999E-2</c:v>
                </c:pt>
                <c:pt idx="43137">
                  <c:v>4.8701300000000003E-2</c:v>
                </c:pt>
                <c:pt idx="43138">
                  <c:v>3.0754099999999999E-2</c:v>
                </c:pt>
                <c:pt idx="43139">
                  <c:v>3.2649999999999998E-2</c:v>
                </c:pt>
                <c:pt idx="43140">
                  <c:v>3.5133400000000002E-2</c:v>
                </c:pt>
                <c:pt idx="43141">
                  <c:v>4.5796400000000001E-2</c:v>
                </c:pt>
                <c:pt idx="43142">
                  <c:v>3.1514199999999999E-2</c:v>
                </c:pt>
                <c:pt idx="43143">
                  <c:v>3.9766299999999997E-2</c:v>
                </c:pt>
                <c:pt idx="43144">
                  <c:v>5.6078000000000003E-2</c:v>
                </c:pt>
                <c:pt idx="43145">
                  <c:v>4.22697E-2</c:v>
                </c:pt>
                <c:pt idx="43146">
                  <c:v>4.6070100000000003E-2</c:v>
                </c:pt>
                <c:pt idx="43147">
                  <c:v>4.70572E-2</c:v>
                </c:pt>
                <c:pt idx="43148">
                  <c:v>3.3192600000000003E-2</c:v>
                </c:pt>
                <c:pt idx="43149">
                  <c:v>4.4998200000000002E-2</c:v>
                </c:pt>
                <c:pt idx="43150">
                  <c:v>1.8770200000000001E-2</c:v>
                </c:pt>
                <c:pt idx="43151">
                  <c:v>2.9652600000000001E-2</c:v>
                </c:pt>
                <c:pt idx="43152">
                  <c:v>5.8507900000000002E-2</c:v>
                </c:pt>
                <c:pt idx="43153">
                  <c:v>3.2910300000000003E-2</c:v>
                </c:pt>
                <c:pt idx="43154">
                  <c:v>1.69897E-2</c:v>
                </c:pt>
                <c:pt idx="43155">
                  <c:v>4.14934E-2</c:v>
                </c:pt>
                <c:pt idx="43156">
                  <c:v>2.6253700000000001E-2</c:v>
                </c:pt>
                <c:pt idx="43157">
                  <c:v>4.5252800000000003E-2</c:v>
                </c:pt>
                <c:pt idx="43158">
                  <c:v>2.1845799999999999E-2</c:v>
                </c:pt>
                <c:pt idx="43159">
                  <c:v>3.0156100000000002E-2</c:v>
                </c:pt>
                <c:pt idx="43160">
                  <c:v>4.3521900000000002E-2</c:v>
                </c:pt>
                <c:pt idx="43161">
                  <c:v>4.0735199999999999E-2</c:v>
                </c:pt>
                <c:pt idx="43162">
                  <c:v>3.15695E-2</c:v>
                </c:pt>
                <c:pt idx="43163">
                  <c:v>4.43363E-3</c:v>
                </c:pt>
                <c:pt idx="43164">
                  <c:v>2.981E-2</c:v>
                </c:pt>
                <c:pt idx="43165">
                  <c:v>2.3843799999999998E-2</c:v>
                </c:pt>
                <c:pt idx="43166">
                  <c:v>-2.2068000000000001E-3</c:v>
                </c:pt>
                <c:pt idx="43167">
                  <c:v>8.6231199999999997E-3</c:v>
                </c:pt>
                <c:pt idx="43168">
                  <c:v>2.38943E-2</c:v>
                </c:pt>
                <c:pt idx="43169">
                  <c:v>1.3412500000000001E-2</c:v>
                </c:pt>
                <c:pt idx="43170">
                  <c:v>1.9022000000000001E-2</c:v>
                </c:pt>
                <c:pt idx="43171" formatCode="0.00E+00">
                  <c:v>-8.7738000000000006E-5</c:v>
                </c:pt>
                <c:pt idx="43172">
                  <c:v>5.6915300000000002E-3</c:v>
                </c:pt>
                <c:pt idx="43173">
                  <c:v>1.4600800000000001E-2</c:v>
                </c:pt>
                <c:pt idx="43174">
                  <c:v>-4.0798199999999996E-3</c:v>
                </c:pt>
                <c:pt idx="43175">
                  <c:v>-1.70517E-3</c:v>
                </c:pt>
                <c:pt idx="43176">
                  <c:v>-1.9149800000000002E-2</c:v>
                </c:pt>
                <c:pt idx="43177">
                  <c:v>3.1185200000000001E-3</c:v>
                </c:pt>
                <c:pt idx="43178">
                  <c:v>1.4017099999999999E-2</c:v>
                </c:pt>
                <c:pt idx="43179">
                  <c:v>1.30653E-2</c:v>
                </c:pt>
                <c:pt idx="43180">
                  <c:v>1.99347E-2</c:v>
                </c:pt>
                <c:pt idx="43181">
                  <c:v>2.2766100000000001E-2</c:v>
                </c:pt>
                <c:pt idx="43182">
                  <c:v>5.6514699999999996E-3</c:v>
                </c:pt>
                <c:pt idx="43183">
                  <c:v>2.0358100000000001E-2</c:v>
                </c:pt>
                <c:pt idx="43184">
                  <c:v>1.4106799999999999E-2</c:v>
                </c:pt>
                <c:pt idx="43185">
                  <c:v>1.26648E-2</c:v>
                </c:pt>
                <c:pt idx="43186">
                  <c:v>9.1476400000000003E-3</c:v>
                </c:pt>
                <c:pt idx="43187">
                  <c:v>-9.7894699999999998E-3</c:v>
                </c:pt>
                <c:pt idx="43188">
                  <c:v>2.0875899999999998E-3</c:v>
                </c:pt>
                <c:pt idx="43189" formatCode="0.00E+00">
                  <c:v>7.7295300000000001E-3</c:v>
                </c:pt>
                <c:pt idx="43190">
                  <c:v>6.7577399999999999E-3</c:v>
                </c:pt>
                <c:pt idx="43191">
                  <c:v>1.1177100000000001E-2</c:v>
                </c:pt>
                <c:pt idx="43192">
                  <c:v>1.40915E-2</c:v>
                </c:pt>
                <c:pt idx="43193">
                  <c:v>-1.5455200000000001E-2</c:v>
                </c:pt>
                <c:pt idx="43194">
                  <c:v>-5.5637400000000002E-3</c:v>
                </c:pt>
                <c:pt idx="43195">
                  <c:v>2.05212E-2</c:v>
                </c:pt>
                <c:pt idx="43196">
                  <c:v>1.8222800000000001E-2</c:v>
                </c:pt>
                <c:pt idx="43197">
                  <c:v>1.08404E-2</c:v>
                </c:pt>
                <c:pt idx="43198">
                  <c:v>6.9770800000000001E-3</c:v>
                </c:pt>
                <c:pt idx="43199">
                  <c:v>-2.94685E-3</c:v>
                </c:pt>
                <c:pt idx="43200">
                  <c:v>7.8639999999999995E-3</c:v>
                </c:pt>
                <c:pt idx="43201">
                  <c:v>4.07982E-2</c:v>
                </c:pt>
                <c:pt idx="43202">
                  <c:v>1.29318E-2</c:v>
                </c:pt>
                <c:pt idx="43203">
                  <c:v>2.2029900000000002E-3</c:v>
                </c:pt>
                <c:pt idx="43204">
                  <c:v>-4.5862200000000002E-3</c:v>
                </c:pt>
                <c:pt idx="43205">
                  <c:v>1.09663E-2</c:v>
                </c:pt>
                <c:pt idx="43206">
                  <c:v>2.0807300000000001E-2</c:v>
                </c:pt>
                <c:pt idx="43207">
                  <c:v>2.51427E-2</c:v>
                </c:pt>
                <c:pt idx="43208">
                  <c:v>-2.5672899999999998E-3</c:v>
                </c:pt>
                <c:pt idx="43209">
                  <c:v>3.47233E-3</c:v>
                </c:pt>
                <c:pt idx="43210">
                  <c:v>1.45092E-2</c:v>
                </c:pt>
                <c:pt idx="43211">
                  <c:v>1.7164200000000001E-2</c:v>
                </c:pt>
                <c:pt idx="43212">
                  <c:v>3.1283400000000003E-2</c:v>
                </c:pt>
                <c:pt idx="43213">
                  <c:v>2.0586E-2</c:v>
                </c:pt>
                <c:pt idx="43214">
                  <c:v>2.3168600000000001E-2</c:v>
                </c:pt>
                <c:pt idx="43215">
                  <c:v>1.9503599999999999E-2</c:v>
                </c:pt>
                <c:pt idx="43216">
                  <c:v>1.52712E-2</c:v>
                </c:pt>
                <c:pt idx="43217">
                  <c:v>2.1123900000000001E-2</c:v>
                </c:pt>
                <c:pt idx="43218">
                  <c:v>3.2670999999999999E-2</c:v>
                </c:pt>
                <c:pt idx="43219">
                  <c:v>2.32716E-2</c:v>
                </c:pt>
                <c:pt idx="43220">
                  <c:v>1.96753E-2</c:v>
                </c:pt>
                <c:pt idx="43221">
                  <c:v>1.26953E-2</c:v>
                </c:pt>
                <c:pt idx="43222">
                  <c:v>1.5205400000000001E-2</c:v>
                </c:pt>
                <c:pt idx="43223">
                  <c:v>1.8436399999999999E-2</c:v>
                </c:pt>
                <c:pt idx="43224">
                  <c:v>4.70572E-2</c:v>
                </c:pt>
                <c:pt idx="43225">
                  <c:v>3.6411300000000001E-2</c:v>
                </c:pt>
                <c:pt idx="43226">
                  <c:v>4.9457599999999997E-2</c:v>
                </c:pt>
                <c:pt idx="43227">
                  <c:v>2.39172E-2</c:v>
                </c:pt>
                <c:pt idx="43228">
                  <c:v>1.0393100000000001E-2</c:v>
                </c:pt>
                <c:pt idx="43229">
                  <c:v>1.28489E-2</c:v>
                </c:pt>
                <c:pt idx="43230">
                  <c:v>3.10526E-2</c:v>
                </c:pt>
                <c:pt idx="43231">
                  <c:v>1.44405E-2</c:v>
                </c:pt>
                <c:pt idx="43232">
                  <c:v>1.63174E-3</c:v>
                </c:pt>
                <c:pt idx="43233">
                  <c:v>2.3254400000000001E-2</c:v>
                </c:pt>
                <c:pt idx="43234">
                  <c:v>4.1548700000000001E-2</c:v>
                </c:pt>
                <c:pt idx="43235">
                  <c:v>3.7831299999999998E-2</c:v>
                </c:pt>
                <c:pt idx="43236">
                  <c:v>3.4532500000000001E-2</c:v>
                </c:pt>
                <c:pt idx="43237">
                  <c:v>2.8656999999999998E-2</c:v>
                </c:pt>
                <c:pt idx="43238">
                  <c:v>1.54371E-2</c:v>
                </c:pt>
                <c:pt idx="43239">
                  <c:v>7.5092300000000004E-3</c:v>
                </c:pt>
                <c:pt idx="43240">
                  <c:v>1.11742E-2</c:v>
                </c:pt>
                <c:pt idx="43241">
                  <c:v>3.3145000000000001E-2</c:v>
                </c:pt>
                <c:pt idx="43242">
                  <c:v>1.4707599999999999E-2</c:v>
                </c:pt>
                <c:pt idx="43243">
                  <c:v>1.8226599999999999E-2</c:v>
                </c:pt>
                <c:pt idx="43244">
                  <c:v>1.48878E-2</c:v>
                </c:pt>
                <c:pt idx="43245">
                  <c:v>5.4378500000000001E-3</c:v>
                </c:pt>
                <c:pt idx="43246">
                  <c:v>9.5548600000000001E-3</c:v>
                </c:pt>
                <c:pt idx="43247">
                  <c:v>2.07987E-2</c:v>
                </c:pt>
                <c:pt idx="43248">
                  <c:v>1.0088E-2</c:v>
                </c:pt>
                <c:pt idx="43249">
                  <c:v>2.6483499999999998E-3</c:v>
                </c:pt>
                <c:pt idx="43250">
                  <c:v>6.4611399999999998E-3</c:v>
                </c:pt>
                <c:pt idx="43251">
                  <c:v>2.3755999999999998E-3</c:v>
                </c:pt>
                <c:pt idx="43252">
                  <c:v>1.7916700000000001E-2</c:v>
                </c:pt>
                <c:pt idx="43253">
                  <c:v>2.1341300000000001E-2</c:v>
                </c:pt>
                <c:pt idx="43254">
                  <c:v>-1.19781E-2</c:v>
                </c:pt>
                <c:pt idx="43255">
                  <c:v>2.94685E-3</c:v>
                </c:pt>
                <c:pt idx="43256">
                  <c:v>-7.9631800000000003E-3</c:v>
                </c:pt>
                <c:pt idx="43257">
                  <c:v>-2.1899200000000001E-2</c:v>
                </c:pt>
                <c:pt idx="43258">
                  <c:v>2.0990399999999999E-3</c:v>
                </c:pt>
                <c:pt idx="43259">
                  <c:v>1.93119E-2</c:v>
                </c:pt>
                <c:pt idx="43260">
                  <c:v>-5.3510700000000003E-3</c:v>
                </c:pt>
                <c:pt idx="43261">
                  <c:v>-1.5811899999999999E-3</c:v>
                </c:pt>
                <c:pt idx="43262">
                  <c:v>-5.8250400000000001E-3</c:v>
                </c:pt>
                <c:pt idx="43263">
                  <c:v>-3.8700100000000001E-3</c:v>
                </c:pt>
                <c:pt idx="43264">
                  <c:v>1.7772699999999999E-2</c:v>
                </c:pt>
                <c:pt idx="43265">
                  <c:v>1.8844599999999999E-3</c:v>
                </c:pt>
                <c:pt idx="43266">
                  <c:v>5.8202699999999998E-3</c:v>
                </c:pt>
                <c:pt idx="43267">
                  <c:v>9.4890600000000001E-4</c:v>
                </c:pt>
                <c:pt idx="43268">
                  <c:v>8.9082699999999994E-3</c:v>
                </c:pt>
                <c:pt idx="43269">
                  <c:v>8.8815700000000001E-3</c:v>
                </c:pt>
                <c:pt idx="43270">
                  <c:v>9.3479199999999991E-3</c:v>
                </c:pt>
                <c:pt idx="43271">
                  <c:v>-1.3258000000000001E-2</c:v>
                </c:pt>
                <c:pt idx="43272">
                  <c:v>-5.95474E-3</c:v>
                </c:pt>
                <c:pt idx="43273">
                  <c:v>-2.06566E-3</c:v>
                </c:pt>
                <c:pt idx="43274">
                  <c:v>-4.2991599999999998E-3</c:v>
                </c:pt>
                <c:pt idx="43275">
                  <c:v>-3.4694700000000001E-3</c:v>
                </c:pt>
                <c:pt idx="43276">
                  <c:v>-2.00081E-3</c:v>
                </c:pt>
                <c:pt idx="43277">
                  <c:v>-1.87721E-2</c:v>
                </c:pt>
                <c:pt idx="43278">
                  <c:v>-1.4712299999999999E-2</c:v>
                </c:pt>
                <c:pt idx="43279">
                  <c:v>8.9216199999999999E-3</c:v>
                </c:pt>
                <c:pt idx="43280">
                  <c:v>3.3073400000000002E-3</c:v>
                </c:pt>
                <c:pt idx="43281">
                  <c:v>-7.3194499999999999E-3</c:v>
                </c:pt>
                <c:pt idx="43282">
                  <c:v>-8.0099100000000003E-3</c:v>
                </c:pt>
                <c:pt idx="43283">
                  <c:v>-1.84221E-2</c:v>
                </c:pt>
                <c:pt idx="43284">
                  <c:v>-1.50032E-2</c:v>
                </c:pt>
                <c:pt idx="43285">
                  <c:v>-1.3552700000000001E-2</c:v>
                </c:pt>
                <c:pt idx="43286">
                  <c:v>-8.7127699999999999E-3</c:v>
                </c:pt>
                <c:pt idx="43287">
                  <c:v>-1.15852E-2</c:v>
                </c:pt>
                <c:pt idx="43288">
                  <c:v>-1.7814599999999999E-3</c:v>
                </c:pt>
                <c:pt idx="43289">
                  <c:v>-6.8454700000000002E-3</c:v>
                </c:pt>
                <c:pt idx="43290">
                  <c:v>-3.2176000000000003E-2</c:v>
                </c:pt>
                <c:pt idx="43291">
                  <c:v>-2.5912299999999999E-2</c:v>
                </c:pt>
                <c:pt idx="43292">
                  <c:v>-9.6969599999999993E-3</c:v>
                </c:pt>
                <c:pt idx="43293">
                  <c:v>4.2867699999999996E-3</c:v>
                </c:pt>
                <c:pt idx="43294">
                  <c:v>-1.9198400000000001E-2</c:v>
                </c:pt>
                <c:pt idx="43295">
                  <c:v>-2.5620500000000001E-2</c:v>
                </c:pt>
                <c:pt idx="43296">
                  <c:v>-3.7039799999999998E-2</c:v>
                </c:pt>
                <c:pt idx="43297">
                  <c:v>-1.4233600000000001E-2</c:v>
                </c:pt>
                <c:pt idx="43298">
                  <c:v>-1.6833299999999999E-2</c:v>
                </c:pt>
                <c:pt idx="43299">
                  <c:v>-2.0673799999999999E-2</c:v>
                </c:pt>
                <c:pt idx="43300">
                  <c:v>-2.7032899999999999E-2</c:v>
                </c:pt>
                <c:pt idx="43301">
                  <c:v>-2.75993E-2</c:v>
                </c:pt>
                <c:pt idx="43302">
                  <c:v>-2.43149E-2</c:v>
                </c:pt>
                <c:pt idx="43303">
                  <c:v>-2.7903600000000001E-2</c:v>
                </c:pt>
                <c:pt idx="43304">
                  <c:v>-8.5239400000000007E-3</c:v>
                </c:pt>
                <c:pt idx="43305">
                  <c:v>-2.1076200000000002E-3</c:v>
                </c:pt>
                <c:pt idx="43306">
                  <c:v>-2.1848699999999999E-2</c:v>
                </c:pt>
                <c:pt idx="43307">
                  <c:v>-1.15862E-2</c:v>
                </c:pt>
                <c:pt idx="43308">
                  <c:v>-2.7751899999999999E-3</c:v>
                </c:pt>
                <c:pt idx="43309">
                  <c:v>2.0589800000000002E-3</c:v>
                </c:pt>
                <c:pt idx="43310">
                  <c:v>5.7496999999999999E-3</c:v>
                </c:pt>
                <c:pt idx="43311">
                  <c:v>-2.78511E-2</c:v>
                </c:pt>
                <c:pt idx="43312">
                  <c:v>-1.2142200000000001E-2</c:v>
                </c:pt>
                <c:pt idx="43313" formatCode="0.00E+00">
                  <c:v>-2.80094E-3</c:v>
                </c:pt>
                <c:pt idx="43314">
                  <c:v>-6.9866199999999998E-3</c:v>
                </c:pt>
                <c:pt idx="43315">
                  <c:v>-1.7881399999999999E-2</c:v>
                </c:pt>
                <c:pt idx="43316">
                  <c:v>-3.26729E-3</c:v>
                </c:pt>
                <c:pt idx="43317">
                  <c:v>1.0643E-2</c:v>
                </c:pt>
                <c:pt idx="43318">
                  <c:v>-5.6371700000000004E-3</c:v>
                </c:pt>
                <c:pt idx="43319">
                  <c:v>-3.56865E-3</c:v>
                </c:pt>
                <c:pt idx="43320">
                  <c:v>-6.1502500000000003E-3</c:v>
                </c:pt>
                <c:pt idx="43321" formatCode="0.00E+00">
                  <c:v>7.1992899999999997E-3</c:v>
                </c:pt>
                <c:pt idx="43322">
                  <c:v>6.17981E-3</c:v>
                </c:pt>
                <c:pt idx="43323">
                  <c:v>9.3240700000000003E-3</c:v>
                </c:pt>
                <c:pt idx="43324">
                  <c:v>2.6454899999999999E-3</c:v>
                </c:pt>
                <c:pt idx="43325">
                  <c:v>1.1522299999999999E-2</c:v>
                </c:pt>
                <c:pt idx="43326" formatCode="0.00E+00">
                  <c:v>-7.0571899999999994E-5</c:v>
                </c:pt>
                <c:pt idx="43327">
                  <c:v>1.73063E-2</c:v>
                </c:pt>
                <c:pt idx="43328">
                  <c:v>-8.1634499999999992E-3</c:v>
                </c:pt>
                <c:pt idx="43329">
                  <c:v>-6.6223100000000002E-3</c:v>
                </c:pt>
                <c:pt idx="43330">
                  <c:v>1.5155800000000001E-2</c:v>
                </c:pt>
                <c:pt idx="43331">
                  <c:v>-1.1644400000000001E-3</c:v>
                </c:pt>
                <c:pt idx="43332">
                  <c:v>-9.7417800000000002E-3</c:v>
                </c:pt>
                <c:pt idx="43333">
                  <c:v>-8.3360699999999992E-3</c:v>
                </c:pt>
                <c:pt idx="43334">
                  <c:v>-1.48535E-2</c:v>
                </c:pt>
                <c:pt idx="43335">
                  <c:v>-9.6530899999999996E-3</c:v>
                </c:pt>
                <c:pt idx="43336">
                  <c:v>-7.3299400000000001E-3</c:v>
                </c:pt>
                <c:pt idx="43337">
                  <c:v>-9.6340200000000001E-3</c:v>
                </c:pt>
                <c:pt idx="43338">
                  <c:v>-2.2616399999999998E-2</c:v>
                </c:pt>
                <c:pt idx="43339">
                  <c:v>-6.6041900000000002E-3</c:v>
                </c:pt>
                <c:pt idx="43340">
                  <c:v>-2.8910600000000002E-2</c:v>
                </c:pt>
                <c:pt idx="43341">
                  <c:v>2.9220600000000002E-3</c:v>
                </c:pt>
                <c:pt idx="43342">
                  <c:v>-3.0859000000000001E-2</c:v>
                </c:pt>
                <c:pt idx="43343">
                  <c:v>-3.2992399999999998E-2</c:v>
                </c:pt>
                <c:pt idx="43344">
                  <c:v>-2.6421500000000001E-2</c:v>
                </c:pt>
                <c:pt idx="43345">
                  <c:v>-2.14033E-2</c:v>
                </c:pt>
                <c:pt idx="43346">
                  <c:v>-3.85876E-2</c:v>
                </c:pt>
                <c:pt idx="43347">
                  <c:v>-3.2784500000000001E-2</c:v>
                </c:pt>
                <c:pt idx="43348">
                  <c:v>-1.2308100000000001E-2</c:v>
                </c:pt>
                <c:pt idx="43349">
                  <c:v>-1.0982499999999999E-2</c:v>
                </c:pt>
                <c:pt idx="43350">
                  <c:v>-9.0236699999999993E-3</c:v>
                </c:pt>
                <c:pt idx="43351">
                  <c:v>-2.29654E-2</c:v>
                </c:pt>
                <c:pt idx="43352">
                  <c:v>-2.0667100000000001E-2</c:v>
                </c:pt>
                <c:pt idx="43353">
                  <c:v>-7.9736700000000004E-3</c:v>
                </c:pt>
                <c:pt idx="43354">
                  <c:v>6.6232699999999997E-3</c:v>
                </c:pt>
                <c:pt idx="43355">
                  <c:v>-5.1058800000000001E-2</c:v>
                </c:pt>
                <c:pt idx="43356">
                  <c:v>-3.4522999999999998E-2</c:v>
                </c:pt>
                <c:pt idx="43357">
                  <c:v>-1.9873600000000002E-2</c:v>
                </c:pt>
                <c:pt idx="43358">
                  <c:v>-1.6282999999999999E-2</c:v>
                </c:pt>
                <c:pt idx="43359">
                  <c:v>-2.6633299999999999E-2</c:v>
                </c:pt>
                <c:pt idx="43360">
                  <c:v>-3.1796499999999998E-2</c:v>
                </c:pt>
                <c:pt idx="43361">
                  <c:v>-3.7680600000000002E-2</c:v>
                </c:pt>
                <c:pt idx="43362">
                  <c:v>-4.5178400000000001E-2</c:v>
                </c:pt>
                <c:pt idx="43363">
                  <c:v>-1.97535E-2</c:v>
                </c:pt>
                <c:pt idx="43364">
                  <c:v>-1.8038700000000001E-2</c:v>
                </c:pt>
                <c:pt idx="43365">
                  <c:v>-1.5725099999999999E-2</c:v>
                </c:pt>
                <c:pt idx="43366">
                  <c:v>-3.0412700000000001E-2</c:v>
                </c:pt>
                <c:pt idx="43367">
                  <c:v>-2.3100900000000001E-2</c:v>
                </c:pt>
                <c:pt idx="43368">
                  <c:v>-2.01473E-2</c:v>
                </c:pt>
                <c:pt idx="43369">
                  <c:v>-2.14272E-2</c:v>
                </c:pt>
                <c:pt idx="43370">
                  <c:v>-4.1340799999999997E-2</c:v>
                </c:pt>
                <c:pt idx="43371">
                  <c:v>-6.1390899999999998E-2</c:v>
                </c:pt>
                <c:pt idx="43372">
                  <c:v>-5.3615599999999999E-2</c:v>
                </c:pt>
                <c:pt idx="43373">
                  <c:v>-1.5615499999999999E-2</c:v>
                </c:pt>
                <c:pt idx="43374">
                  <c:v>-1.6209600000000001E-2</c:v>
                </c:pt>
                <c:pt idx="43375">
                  <c:v>-2.40088E-2</c:v>
                </c:pt>
                <c:pt idx="43376">
                  <c:v>-3.4270299999999997E-2</c:v>
                </c:pt>
                <c:pt idx="43377">
                  <c:v>-1.8654799999999999E-2</c:v>
                </c:pt>
                <c:pt idx="43378">
                  <c:v>-2.3181E-2</c:v>
                </c:pt>
                <c:pt idx="43379">
                  <c:v>-3.1933799999999998E-2</c:v>
                </c:pt>
                <c:pt idx="43380">
                  <c:v>-4.5393000000000003E-2</c:v>
                </c:pt>
                <c:pt idx="43381">
                  <c:v>-1.88627E-2</c:v>
                </c:pt>
                <c:pt idx="43382">
                  <c:v>-2.9080399999999999E-2</c:v>
                </c:pt>
                <c:pt idx="43383">
                  <c:v>-2.2787100000000001E-2</c:v>
                </c:pt>
                <c:pt idx="43384">
                  <c:v>-1.7587700000000001E-2</c:v>
                </c:pt>
                <c:pt idx="43385">
                  <c:v>-1.22547E-2</c:v>
                </c:pt>
                <c:pt idx="43386">
                  <c:v>-3.1537099999999998E-2</c:v>
                </c:pt>
                <c:pt idx="43387">
                  <c:v>-3.4520099999999998E-2</c:v>
                </c:pt>
                <c:pt idx="43388">
                  <c:v>-1.6408900000000001E-2</c:v>
                </c:pt>
                <c:pt idx="43389">
                  <c:v>-2.6152600000000002E-2</c:v>
                </c:pt>
                <c:pt idx="43390">
                  <c:v>-2.1625499999999999E-2</c:v>
                </c:pt>
                <c:pt idx="43391">
                  <c:v>-2.00748E-2</c:v>
                </c:pt>
                <c:pt idx="43392">
                  <c:v>-2.29549E-2</c:v>
                </c:pt>
                <c:pt idx="43393">
                  <c:v>-2.3428000000000001E-2</c:v>
                </c:pt>
                <c:pt idx="43394">
                  <c:v>-2.2347499999999999E-2</c:v>
                </c:pt>
                <c:pt idx="43395">
                  <c:v>-3.4876799999999999E-2</c:v>
                </c:pt>
                <c:pt idx="43396">
                  <c:v>-2.1087600000000001E-2</c:v>
                </c:pt>
                <c:pt idx="43397">
                  <c:v>-4.6020499999999999E-2</c:v>
                </c:pt>
                <c:pt idx="43398">
                  <c:v>-3.7136099999999998E-2</c:v>
                </c:pt>
                <c:pt idx="43399">
                  <c:v>-3.3314700000000003E-2</c:v>
                </c:pt>
                <c:pt idx="43400">
                  <c:v>-3.1464600000000002E-2</c:v>
                </c:pt>
                <c:pt idx="43401">
                  <c:v>-4.29878E-2</c:v>
                </c:pt>
                <c:pt idx="43402">
                  <c:v>-3.4110099999999997E-2</c:v>
                </c:pt>
                <c:pt idx="43403">
                  <c:v>-4.8296899999999997E-2</c:v>
                </c:pt>
                <c:pt idx="43404">
                  <c:v>-4.12188E-2</c:v>
                </c:pt>
                <c:pt idx="43405">
                  <c:v>-4.39453E-2</c:v>
                </c:pt>
                <c:pt idx="43406">
                  <c:v>-2.43769E-2</c:v>
                </c:pt>
                <c:pt idx="43407">
                  <c:v>-3.0006399999999999E-2</c:v>
                </c:pt>
                <c:pt idx="43408">
                  <c:v>-1.83964E-2</c:v>
                </c:pt>
                <c:pt idx="43409">
                  <c:v>-2.0717599999999999E-2</c:v>
                </c:pt>
                <c:pt idx="43410">
                  <c:v>-2.7655599999999999E-2</c:v>
                </c:pt>
                <c:pt idx="43411">
                  <c:v>-3.4621199999999998E-2</c:v>
                </c:pt>
                <c:pt idx="43412">
                  <c:v>-4.6110199999999997E-2</c:v>
                </c:pt>
                <c:pt idx="43413">
                  <c:v>-3.26252E-2</c:v>
                </c:pt>
                <c:pt idx="43414">
                  <c:v>-4.8484800000000002E-2</c:v>
                </c:pt>
                <c:pt idx="43415">
                  <c:v>-2.39382E-2</c:v>
                </c:pt>
                <c:pt idx="43416">
                  <c:v>-4.7133399999999999E-2</c:v>
                </c:pt>
                <c:pt idx="43417">
                  <c:v>-4.2281199999999998E-2</c:v>
                </c:pt>
                <c:pt idx="43418">
                  <c:v>-4.1297E-2</c:v>
                </c:pt>
                <c:pt idx="43419">
                  <c:v>-2.3670200000000001E-3</c:v>
                </c:pt>
                <c:pt idx="43420">
                  <c:v>-2.36425E-2</c:v>
                </c:pt>
                <c:pt idx="43421">
                  <c:v>-4.07934E-2</c:v>
                </c:pt>
                <c:pt idx="43422">
                  <c:v>-2.88057E-2</c:v>
                </c:pt>
                <c:pt idx="43423">
                  <c:v>-2.36292E-2</c:v>
                </c:pt>
                <c:pt idx="43424">
                  <c:v>-5.6362199999999999E-3</c:v>
                </c:pt>
                <c:pt idx="43425">
                  <c:v>-3.7779800000000002E-2</c:v>
                </c:pt>
                <c:pt idx="43426">
                  <c:v>-3.60527E-2</c:v>
                </c:pt>
                <c:pt idx="43427">
                  <c:v>-1.4762900000000001E-2</c:v>
                </c:pt>
                <c:pt idx="43428">
                  <c:v>-2.2867200000000001E-2</c:v>
                </c:pt>
                <c:pt idx="43429">
                  <c:v>-1.8877000000000001E-2</c:v>
                </c:pt>
                <c:pt idx="43430">
                  <c:v>-2.5113099999999999E-2</c:v>
                </c:pt>
                <c:pt idx="43431">
                  <c:v>-1.9979500000000001E-3</c:v>
                </c:pt>
                <c:pt idx="43432">
                  <c:v>-3.11747E-2</c:v>
                </c:pt>
                <c:pt idx="43433">
                  <c:v>-1.8661500000000001E-2</c:v>
                </c:pt>
                <c:pt idx="43434">
                  <c:v>-2.25344E-2</c:v>
                </c:pt>
                <c:pt idx="43435">
                  <c:v>-3.4014700000000002E-2</c:v>
                </c:pt>
                <c:pt idx="43436">
                  <c:v>-1.7001200000000001E-2</c:v>
                </c:pt>
                <c:pt idx="43437">
                  <c:v>-1.7806099999999998E-2</c:v>
                </c:pt>
                <c:pt idx="43438">
                  <c:v>-2.6051499999999998E-2</c:v>
                </c:pt>
                <c:pt idx="43439">
                  <c:v>-4.8847200000000004E-3</c:v>
                </c:pt>
                <c:pt idx="43440">
                  <c:v>-1.9511199999999999E-2</c:v>
                </c:pt>
                <c:pt idx="43441">
                  <c:v>-9.66072E-4</c:v>
                </c:pt>
                <c:pt idx="43442">
                  <c:v>2.30408E-3</c:v>
                </c:pt>
                <c:pt idx="43443">
                  <c:v>-4.1429500000000001E-2</c:v>
                </c:pt>
                <c:pt idx="43444">
                  <c:v>-2.5308600000000001E-2</c:v>
                </c:pt>
                <c:pt idx="43445">
                  <c:v>-4.40674E-2</c:v>
                </c:pt>
                <c:pt idx="43446">
                  <c:v>-2.9603000000000001E-2</c:v>
                </c:pt>
                <c:pt idx="43447">
                  <c:v>-3.4348499999999997E-2</c:v>
                </c:pt>
                <c:pt idx="43448">
                  <c:v>-4.2166700000000001E-2</c:v>
                </c:pt>
                <c:pt idx="43449">
                  <c:v>-3.15485E-2</c:v>
                </c:pt>
                <c:pt idx="43450">
                  <c:v>-3.2074900000000003E-2</c:v>
                </c:pt>
                <c:pt idx="43451">
                  <c:v>-1.7084100000000001E-2</c:v>
                </c:pt>
                <c:pt idx="43452">
                  <c:v>-1.6800900000000001E-2</c:v>
                </c:pt>
                <c:pt idx="43453">
                  <c:v>-1.6223000000000001E-2</c:v>
                </c:pt>
                <c:pt idx="43454">
                  <c:v>-2.85902E-2</c:v>
                </c:pt>
                <c:pt idx="43455">
                  <c:v>-2.22282E-2</c:v>
                </c:pt>
                <c:pt idx="43456">
                  <c:v>-4.0068600000000003E-2</c:v>
                </c:pt>
                <c:pt idx="43457">
                  <c:v>-2.2636400000000001E-2</c:v>
                </c:pt>
                <c:pt idx="43458">
                  <c:v>-1.5212099999999999E-2</c:v>
                </c:pt>
                <c:pt idx="43459">
                  <c:v>-2.7993199999999999E-2</c:v>
                </c:pt>
                <c:pt idx="43460">
                  <c:v>-1.4992699999999999E-2</c:v>
                </c:pt>
                <c:pt idx="43461">
                  <c:v>-4.1396099999999998E-2</c:v>
                </c:pt>
                <c:pt idx="43462">
                  <c:v>-3.58524E-2</c:v>
                </c:pt>
                <c:pt idx="43463">
                  <c:v>-2.6790600000000001E-2</c:v>
                </c:pt>
                <c:pt idx="43464">
                  <c:v>-3.2334300000000003E-2</c:v>
                </c:pt>
                <c:pt idx="43465">
                  <c:v>-2.0857799999999999E-2</c:v>
                </c:pt>
                <c:pt idx="43466">
                  <c:v>-2.4916600000000001E-2</c:v>
                </c:pt>
                <c:pt idx="43467">
                  <c:v>-2.75993E-2</c:v>
                </c:pt>
                <c:pt idx="43468">
                  <c:v>-2.00357E-2</c:v>
                </c:pt>
                <c:pt idx="43469">
                  <c:v>-3.0558599999999998E-2</c:v>
                </c:pt>
                <c:pt idx="43470">
                  <c:v>-1.7671599999999999E-2</c:v>
                </c:pt>
                <c:pt idx="43471">
                  <c:v>-2.67429E-2</c:v>
                </c:pt>
                <c:pt idx="43472">
                  <c:v>-3.5867700000000002E-2</c:v>
                </c:pt>
                <c:pt idx="43473">
                  <c:v>-3.8778300000000002E-2</c:v>
                </c:pt>
                <c:pt idx="43474">
                  <c:v>-1.8518400000000001E-2</c:v>
                </c:pt>
                <c:pt idx="43475">
                  <c:v>-1.9429200000000001E-2</c:v>
                </c:pt>
                <c:pt idx="43476">
                  <c:v>-4.4453600000000003E-2</c:v>
                </c:pt>
                <c:pt idx="43477">
                  <c:v>-4.2936299999999997E-2</c:v>
                </c:pt>
                <c:pt idx="43478">
                  <c:v>-4.0825800000000002E-2</c:v>
                </c:pt>
                <c:pt idx="43479">
                  <c:v>-3.57933E-2</c:v>
                </c:pt>
                <c:pt idx="43480">
                  <c:v>-2.28796E-2</c:v>
                </c:pt>
                <c:pt idx="43481">
                  <c:v>-2.92368E-2</c:v>
                </c:pt>
                <c:pt idx="43482">
                  <c:v>-1.9897499999999999E-2</c:v>
                </c:pt>
                <c:pt idx="43483">
                  <c:v>-4.0804899999999998E-2</c:v>
                </c:pt>
                <c:pt idx="43484">
                  <c:v>-2.1315600000000001E-2</c:v>
                </c:pt>
                <c:pt idx="43485">
                  <c:v>-2.5477400000000001E-2</c:v>
                </c:pt>
                <c:pt idx="43486">
                  <c:v>-1.44253E-2</c:v>
                </c:pt>
                <c:pt idx="43487">
                  <c:v>-2.2728000000000002E-2</c:v>
                </c:pt>
                <c:pt idx="43488">
                  <c:v>-2.9723200000000002E-2</c:v>
                </c:pt>
                <c:pt idx="43489">
                  <c:v>-2.3814200000000001E-2</c:v>
                </c:pt>
                <c:pt idx="43490">
                  <c:v>-2.5760700000000001E-2</c:v>
                </c:pt>
                <c:pt idx="43491">
                  <c:v>-1.5461900000000001E-2</c:v>
                </c:pt>
                <c:pt idx="43492">
                  <c:v>-8.1081399999999998E-3</c:v>
                </c:pt>
                <c:pt idx="43493">
                  <c:v>-1.4805799999999999E-2</c:v>
                </c:pt>
                <c:pt idx="43494">
                  <c:v>-1.7573399999999999E-2</c:v>
                </c:pt>
                <c:pt idx="43495">
                  <c:v>-1.1361100000000001E-2</c:v>
                </c:pt>
                <c:pt idx="43496">
                  <c:v>-1.3413400000000001E-2</c:v>
                </c:pt>
                <c:pt idx="43497">
                  <c:v>-5.87559E-3</c:v>
                </c:pt>
                <c:pt idx="43498">
                  <c:v>-3.22847E-2</c:v>
                </c:pt>
                <c:pt idx="43499">
                  <c:v>1.05381E-2</c:v>
                </c:pt>
                <c:pt idx="43500">
                  <c:v>-8.7337500000000002E-3</c:v>
                </c:pt>
                <c:pt idx="43501">
                  <c:v>-1.8730199999999999E-2</c:v>
                </c:pt>
                <c:pt idx="43502">
                  <c:v>-2.3940099999999999E-2</c:v>
                </c:pt>
                <c:pt idx="43503">
                  <c:v>-1.6257299999999999E-2</c:v>
                </c:pt>
                <c:pt idx="43504">
                  <c:v>-6.72531E-3</c:v>
                </c:pt>
                <c:pt idx="43505">
                  <c:v>-2.12955E-3</c:v>
                </c:pt>
                <c:pt idx="43506">
                  <c:v>-1.3927500000000001E-2</c:v>
                </c:pt>
                <c:pt idx="43507">
                  <c:v>-1.1633900000000001E-2</c:v>
                </c:pt>
                <c:pt idx="43508">
                  <c:v>-4.4584300000000002E-3</c:v>
                </c:pt>
                <c:pt idx="43509">
                  <c:v>-4.8522900000000004E-3</c:v>
                </c:pt>
                <c:pt idx="43510">
                  <c:v>-1.17588E-3</c:v>
                </c:pt>
                <c:pt idx="43511">
                  <c:v>-1.9598999999999998E-2</c:v>
                </c:pt>
                <c:pt idx="43512">
                  <c:v>-7.6532400000000004E-3</c:v>
                </c:pt>
                <c:pt idx="43513">
                  <c:v>-1.9658999999999999E-2</c:v>
                </c:pt>
                <c:pt idx="43514">
                  <c:v>-1.7196699999999999E-2</c:v>
                </c:pt>
                <c:pt idx="43515">
                  <c:v>-7.1001099999999998E-3</c:v>
                </c:pt>
                <c:pt idx="43516">
                  <c:v>1.1400199999999999E-2</c:v>
                </c:pt>
                <c:pt idx="43517">
                  <c:v>-9.4547299999999997E-3</c:v>
                </c:pt>
                <c:pt idx="43518">
                  <c:v>-1.2840300000000001E-2</c:v>
                </c:pt>
                <c:pt idx="43519">
                  <c:v>-3.0989599999999999E-2</c:v>
                </c:pt>
                <c:pt idx="43520">
                  <c:v>-8.74138E-3</c:v>
                </c:pt>
                <c:pt idx="43521">
                  <c:v>1.52798E-2</c:v>
                </c:pt>
                <c:pt idx="43522">
                  <c:v>-3.08943E-2</c:v>
                </c:pt>
                <c:pt idx="43523">
                  <c:v>-4.0836299999999999E-2</c:v>
                </c:pt>
                <c:pt idx="43524">
                  <c:v>-1.92347E-2</c:v>
                </c:pt>
                <c:pt idx="43525">
                  <c:v>-6.6547400000000001E-3</c:v>
                </c:pt>
                <c:pt idx="43526">
                  <c:v>-1.32303E-2</c:v>
                </c:pt>
                <c:pt idx="43527">
                  <c:v>-2.39124E-2</c:v>
                </c:pt>
                <c:pt idx="43528">
                  <c:v>-2.4725E-2</c:v>
                </c:pt>
                <c:pt idx="43529">
                  <c:v>-1.3196899999999999E-2</c:v>
                </c:pt>
                <c:pt idx="43530">
                  <c:v>-1.0817500000000001E-2</c:v>
                </c:pt>
                <c:pt idx="43531">
                  <c:v>-1.5542E-2</c:v>
                </c:pt>
                <c:pt idx="43532">
                  <c:v>-2.2758500000000001E-2</c:v>
                </c:pt>
                <c:pt idx="43533">
                  <c:v>-2.6493100000000002E-3</c:v>
                </c:pt>
                <c:pt idx="43534">
                  <c:v>-6.4687700000000004E-3</c:v>
                </c:pt>
                <c:pt idx="43535" formatCode="0.00E+00">
                  <c:v>-2.9342699999999999E-2</c:v>
                </c:pt>
                <c:pt idx="43536">
                  <c:v>-2.2391299999999999E-2</c:v>
                </c:pt>
                <c:pt idx="43537">
                  <c:v>-1.44043E-2</c:v>
                </c:pt>
                <c:pt idx="43538">
                  <c:v>6.2465699999999999E-3</c:v>
                </c:pt>
                <c:pt idx="43539">
                  <c:v>2.1982199999999999E-3</c:v>
                </c:pt>
                <c:pt idx="43540">
                  <c:v>-2.6625599999999999E-2</c:v>
                </c:pt>
                <c:pt idx="43541">
                  <c:v>-1.81599E-2</c:v>
                </c:pt>
                <c:pt idx="43542">
                  <c:v>5.0249099999999996E-3</c:v>
                </c:pt>
                <c:pt idx="43543">
                  <c:v>9.3069099999999998E-3</c:v>
                </c:pt>
                <c:pt idx="43544">
                  <c:v>-1.0848999999999999E-2</c:v>
                </c:pt>
                <c:pt idx="43545">
                  <c:v>-8.1348399999999995E-4</c:v>
                </c:pt>
                <c:pt idx="43546">
                  <c:v>-2.6601799999999998E-2</c:v>
                </c:pt>
                <c:pt idx="43547">
                  <c:v>-2.6300400000000002E-2</c:v>
                </c:pt>
                <c:pt idx="43548">
                  <c:v>-3.0013100000000001E-2</c:v>
                </c:pt>
                <c:pt idx="43549">
                  <c:v>-6.14738E-3</c:v>
                </c:pt>
                <c:pt idx="43550">
                  <c:v>-1.5971200000000001E-2</c:v>
                </c:pt>
                <c:pt idx="43551">
                  <c:v>-8.6812999999999994E-3</c:v>
                </c:pt>
                <c:pt idx="43552">
                  <c:v>-1.09015E-2</c:v>
                </c:pt>
                <c:pt idx="43553">
                  <c:v>-1.3917000000000001E-2</c:v>
                </c:pt>
                <c:pt idx="43554">
                  <c:v>-5.0220500000000001E-3</c:v>
                </c:pt>
                <c:pt idx="43555">
                  <c:v>-5.6514699999999996E-3</c:v>
                </c:pt>
                <c:pt idx="43556">
                  <c:v>-1.0319699999999999E-2</c:v>
                </c:pt>
                <c:pt idx="43557">
                  <c:v>-1.4616000000000001E-2</c:v>
                </c:pt>
                <c:pt idx="43558">
                  <c:v>-1.7278700000000001E-2</c:v>
                </c:pt>
                <c:pt idx="43559">
                  <c:v>-5.95474E-3</c:v>
                </c:pt>
                <c:pt idx="43560">
                  <c:v>-5.9194599999999997E-3</c:v>
                </c:pt>
                <c:pt idx="43561">
                  <c:v>4.3993000000000001E-3</c:v>
                </c:pt>
                <c:pt idx="43562">
                  <c:v>-4.41933E-3</c:v>
                </c:pt>
                <c:pt idx="43563">
                  <c:v>-1.8682499999999999E-3</c:v>
                </c:pt>
                <c:pt idx="43564">
                  <c:v>-1.4533000000000001E-2</c:v>
                </c:pt>
                <c:pt idx="43565">
                  <c:v>-6.6633200000000004E-3</c:v>
                </c:pt>
                <c:pt idx="43566">
                  <c:v>-1.017E-2</c:v>
                </c:pt>
                <c:pt idx="43567">
                  <c:v>3.45707E-3</c:v>
                </c:pt>
                <c:pt idx="43568">
                  <c:v>3.7593800000000001E-3</c:v>
                </c:pt>
                <c:pt idx="43569">
                  <c:v>-9.5329300000000002E-3</c:v>
                </c:pt>
                <c:pt idx="43570">
                  <c:v>-5.49316E-4</c:v>
                </c:pt>
                <c:pt idx="43571">
                  <c:v>-1.9245099999999999E-3</c:v>
                </c:pt>
                <c:pt idx="43572">
                  <c:v>-4.8294100000000001E-3</c:v>
                </c:pt>
                <c:pt idx="43573">
                  <c:v>-4.5557000000000002E-3</c:v>
                </c:pt>
                <c:pt idx="43574">
                  <c:v>-1.21117E-4</c:v>
                </c:pt>
                <c:pt idx="43575">
                  <c:v>-7.9507799999999993E-3</c:v>
                </c:pt>
                <c:pt idx="43576">
                  <c:v>-3.6849999999999999E-3</c:v>
                </c:pt>
                <c:pt idx="43577">
                  <c:v>-2.8142900000000001E-3</c:v>
                </c:pt>
                <c:pt idx="43578">
                  <c:v>-8.6259800000000001E-3</c:v>
                </c:pt>
                <c:pt idx="43579">
                  <c:v>1.40591E-2</c:v>
                </c:pt>
                <c:pt idx="43580">
                  <c:v>-2.0003300000000002E-2</c:v>
                </c:pt>
                <c:pt idx="43581">
                  <c:v>-2.5653799999999999E-3</c:v>
                </c:pt>
                <c:pt idx="43582">
                  <c:v>4.4202800000000004E-3</c:v>
                </c:pt>
                <c:pt idx="43583">
                  <c:v>2.2287399999999999E-3</c:v>
                </c:pt>
                <c:pt idx="43584">
                  <c:v>-5.7478E-3</c:v>
                </c:pt>
                <c:pt idx="43585">
                  <c:v>-1.05124E-2</c:v>
                </c:pt>
                <c:pt idx="43586">
                  <c:v>7.0190399999999998E-3</c:v>
                </c:pt>
                <c:pt idx="43587">
                  <c:v>-3.55244E-3</c:v>
                </c:pt>
                <c:pt idx="43588">
                  <c:v>-2.5014899999999999E-3</c:v>
                </c:pt>
                <c:pt idx="43589">
                  <c:v>8.6393400000000006E-3</c:v>
                </c:pt>
                <c:pt idx="43590">
                  <c:v>-1.76716E-3</c:v>
                </c:pt>
                <c:pt idx="43591">
                  <c:v>1.7347300000000001E-3</c:v>
                </c:pt>
                <c:pt idx="43592">
                  <c:v>1.4474900000000001E-2</c:v>
                </c:pt>
                <c:pt idx="43593">
                  <c:v>-4.0130599999999997E-3</c:v>
                </c:pt>
                <c:pt idx="43594">
                  <c:v>1.58691E-3</c:v>
                </c:pt>
                <c:pt idx="43595">
                  <c:v>-4.5709599999999998E-3</c:v>
                </c:pt>
                <c:pt idx="43596">
                  <c:v>-4.6968499999999998E-3</c:v>
                </c:pt>
                <c:pt idx="43597">
                  <c:v>2.08588E-2</c:v>
                </c:pt>
                <c:pt idx="43598">
                  <c:v>3.9949399999999998E-3</c:v>
                </c:pt>
                <c:pt idx="43599">
                  <c:v>5.5170100000000001E-3</c:v>
                </c:pt>
                <c:pt idx="43600">
                  <c:v>4.5194600000000003E-3</c:v>
                </c:pt>
                <c:pt idx="43601">
                  <c:v>4.7674199999999996E-3</c:v>
                </c:pt>
                <c:pt idx="43602">
                  <c:v>1.3332399999999999E-2</c:v>
                </c:pt>
                <c:pt idx="43603">
                  <c:v>9.2067699999999995E-3</c:v>
                </c:pt>
                <c:pt idx="43604">
                  <c:v>4.3582899999999999E-4</c:v>
                </c:pt>
                <c:pt idx="43605">
                  <c:v>2.57683E-3</c:v>
                </c:pt>
                <c:pt idx="43606">
                  <c:v>1.18618E-2</c:v>
                </c:pt>
                <c:pt idx="43607">
                  <c:v>2.52123E-2</c:v>
                </c:pt>
                <c:pt idx="43608">
                  <c:v>1.11961E-2</c:v>
                </c:pt>
                <c:pt idx="43609">
                  <c:v>3.3492999999999999E-3</c:v>
                </c:pt>
                <c:pt idx="43610">
                  <c:v>1.53542E-4</c:v>
                </c:pt>
                <c:pt idx="43611">
                  <c:v>1.32523E-2</c:v>
                </c:pt>
                <c:pt idx="43612">
                  <c:v>1.50023E-2</c:v>
                </c:pt>
                <c:pt idx="43613">
                  <c:v>8.2931499999999991E-3</c:v>
                </c:pt>
                <c:pt idx="43614">
                  <c:v>2.1557799999999998E-2</c:v>
                </c:pt>
                <c:pt idx="43615">
                  <c:v>1.34296E-2</c:v>
                </c:pt>
                <c:pt idx="43616">
                  <c:v>4.4431699999999998E-3</c:v>
                </c:pt>
                <c:pt idx="43617">
                  <c:v>2.85749E-2</c:v>
                </c:pt>
                <c:pt idx="43618">
                  <c:v>1.0479E-2</c:v>
                </c:pt>
                <c:pt idx="43619">
                  <c:v>-2.2296899999999999E-3</c:v>
                </c:pt>
                <c:pt idx="43620">
                  <c:v>1.17378E-2</c:v>
                </c:pt>
                <c:pt idx="43621">
                  <c:v>-7.4634599999999999E-3</c:v>
                </c:pt>
                <c:pt idx="43622">
                  <c:v>3.0781699999999999E-2</c:v>
                </c:pt>
                <c:pt idx="43623">
                  <c:v>6.6022900000000002E-3</c:v>
                </c:pt>
                <c:pt idx="43624">
                  <c:v>-4.0721899999999998E-3</c:v>
                </c:pt>
                <c:pt idx="43625">
                  <c:v>1.12867E-2</c:v>
                </c:pt>
                <c:pt idx="43626">
                  <c:v>2.5906599999999998E-2</c:v>
                </c:pt>
                <c:pt idx="43627">
                  <c:v>1.90029E-2</c:v>
                </c:pt>
                <c:pt idx="43628">
                  <c:v>8.5954699999999992E-3</c:v>
                </c:pt>
                <c:pt idx="43629">
                  <c:v>-2.3660700000000001E-3</c:v>
                </c:pt>
                <c:pt idx="43630">
                  <c:v>1.6408900000000001E-2</c:v>
                </c:pt>
                <c:pt idx="43631">
                  <c:v>1.9163099999999999E-2</c:v>
                </c:pt>
                <c:pt idx="43632">
                  <c:v>-2.16103E-3</c:v>
                </c:pt>
                <c:pt idx="43633" formatCode="0.00E+00">
                  <c:v>-1.0547600000000001E-3</c:v>
                </c:pt>
                <c:pt idx="43634">
                  <c:v>9.47571E-3</c:v>
                </c:pt>
                <c:pt idx="43635">
                  <c:v>8.4800699999999993E-3</c:v>
                </c:pt>
                <c:pt idx="43636">
                  <c:v>8.6641300000000008E-3</c:v>
                </c:pt>
                <c:pt idx="43637">
                  <c:v>1.8204700000000001E-2</c:v>
                </c:pt>
                <c:pt idx="43638">
                  <c:v>1.1709199999999999E-2</c:v>
                </c:pt>
                <c:pt idx="43639">
                  <c:v>-8.1253100000000002E-3</c:v>
                </c:pt>
                <c:pt idx="43640">
                  <c:v>2.3794200000000001E-3</c:v>
                </c:pt>
                <c:pt idx="43641">
                  <c:v>1.10445E-2</c:v>
                </c:pt>
                <c:pt idx="43642">
                  <c:v>1.28317E-2</c:v>
                </c:pt>
                <c:pt idx="43643">
                  <c:v>2.7578399999999999E-2</c:v>
                </c:pt>
                <c:pt idx="43644">
                  <c:v>3.2995200000000002E-2</c:v>
                </c:pt>
                <c:pt idx="43645">
                  <c:v>1.7138500000000001E-2</c:v>
                </c:pt>
                <c:pt idx="43646">
                  <c:v>-1.6937300000000001E-3</c:v>
                </c:pt>
                <c:pt idx="43647">
                  <c:v>9.4718900000000002E-3</c:v>
                </c:pt>
                <c:pt idx="43648">
                  <c:v>3.9963699999999998E-2</c:v>
                </c:pt>
                <c:pt idx="43649">
                  <c:v>3.4428599999999997E-2</c:v>
                </c:pt>
                <c:pt idx="43650">
                  <c:v>2.4175599999999998E-2</c:v>
                </c:pt>
                <c:pt idx="43651">
                  <c:v>2.7675600000000001E-3</c:v>
                </c:pt>
                <c:pt idx="43652">
                  <c:v>2.23713E-2</c:v>
                </c:pt>
                <c:pt idx="43653">
                  <c:v>1.4888800000000001E-2</c:v>
                </c:pt>
                <c:pt idx="43654">
                  <c:v>2.0725299999999999E-2</c:v>
                </c:pt>
                <c:pt idx="43655">
                  <c:v>1.19562E-2</c:v>
                </c:pt>
                <c:pt idx="43656">
                  <c:v>7.5702699999999996E-3</c:v>
                </c:pt>
                <c:pt idx="43657">
                  <c:v>1.3535500000000001E-2</c:v>
                </c:pt>
                <c:pt idx="43658">
                  <c:v>3.7103700000000003E-2</c:v>
                </c:pt>
                <c:pt idx="43659">
                  <c:v>3.6191899999999999E-2</c:v>
                </c:pt>
                <c:pt idx="43660">
                  <c:v>2.0909299999999999E-2</c:v>
                </c:pt>
                <c:pt idx="43661">
                  <c:v>1.82772E-2</c:v>
                </c:pt>
                <c:pt idx="43662">
                  <c:v>1.82171E-2</c:v>
                </c:pt>
                <c:pt idx="43663">
                  <c:v>3.5572100000000002E-2</c:v>
                </c:pt>
                <c:pt idx="43664">
                  <c:v>1.0956799999999999E-2</c:v>
                </c:pt>
                <c:pt idx="43665">
                  <c:v>3.1786000000000002E-2</c:v>
                </c:pt>
                <c:pt idx="43666">
                  <c:v>3.4040500000000001E-2</c:v>
                </c:pt>
                <c:pt idx="43667">
                  <c:v>3.0823699999999999E-2</c:v>
                </c:pt>
                <c:pt idx="43668">
                  <c:v>3.1681099999999997E-2</c:v>
                </c:pt>
                <c:pt idx="43669">
                  <c:v>3.1459800000000003E-2</c:v>
                </c:pt>
                <c:pt idx="43670">
                  <c:v>3.6226300000000003E-2</c:v>
                </c:pt>
                <c:pt idx="43671">
                  <c:v>2.5944700000000001E-2</c:v>
                </c:pt>
                <c:pt idx="43672">
                  <c:v>2.51732E-2</c:v>
                </c:pt>
                <c:pt idx="43673">
                  <c:v>1.75686E-2</c:v>
                </c:pt>
                <c:pt idx="43674">
                  <c:v>1.9572300000000001E-2</c:v>
                </c:pt>
                <c:pt idx="43675">
                  <c:v>1.85671E-2</c:v>
                </c:pt>
                <c:pt idx="43676">
                  <c:v>1.8649099999999998E-2</c:v>
                </c:pt>
                <c:pt idx="43677">
                  <c:v>2.0132100000000001E-3</c:v>
                </c:pt>
                <c:pt idx="43678">
                  <c:v>1.1467E-2</c:v>
                </c:pt>
                <c:pt idx="43679">
                  <c:v>1.6373599999999999E-2</c:v>
                </c:pt>
                <c:pt idx="43680">
                  <c:v>1.5644100000000001E-2</c:v>
                </c:pt>
                <c:pt idx="43681">
                  <c:v>1.01805E-2</c:v>
                </c:pt>
                <c:pt idx="43682">
                  <c:v>1.81236E-2</c:v>
                </c:pt>
                <c:pt idx="43683">
                  <c:v>2.18544E-2</c:v>
                </c:pt>
                <c:pt idx="43684">
                  <c:v>1.9230799999999999E-2</c:v>
                </c:pt>
                <c:pt idx="43685">
                  <c:v>1.6576799999999999E-2</c:v>
                </c:pt>
                <c:pt idx="43686">
                  <c:v>2.11668E-2</c:v>
                </c:pt>
                <c:pt idx="43687">
                  <c:v>1.02367E-2</c:v>
                </c:pt>
                <c:pt idx="43688">
                  <c:v>1.5317900000000001E-2</c:v>
                </c:pt>
                <c:pt idx="43689">
                  <c:v>2.47221E-2</c:v>
                </c:pt>
                <c:pt idx="43690">
                  <c:v>2.4461699999999999E-2</c:v>
                </c:pt>
                <c:pt idx="43691">
                  <c:v>2.5115999999999999E-2</c:v>
                </c:pt>
                <c:pt idx="43692">
                  <c:v>4.0511100000000001E-2</c:v>
                </c:pt>
                <c:pt idx="43693">
                  <c:v>3.8213700000000003E-2</c:v>
                </c:pt>
                <c:pt idx="43694">
                  <c:v>2.0350500000000001E-2</c:v>
                </c:pt>
                <c:pt idx="43695">
                  <c:v>1.5173900000000001E-2</c:v>
                </c:pt>
                <c:pt idx="43696">
                  <c:v>-1.82343E-3</c:v>
                </c:pt>
                <c:pt idx="43697">
                  <c:v>2.1057099999999999E-2</c:v>
                </c:pt>
                <c:pt idx="43698">
                  <c:v>1.9365299999999998E-2</c:v>
                </c:pt>
                <c:pt idx="43699">
                  <c:v>3.1045E-2</c:v>
                </c:pt>
                <c:pt idx="43700">
                  <c:v>1.7185200000000001E-2</c:v>
                </c:pt>
                <c:pt idx="43701">
                  <c:v>3.4076700000000001E-2</c:v>
                </c:pt>
                <c:pt idx="43702">
                  <c:v>2.9220599999999999E-2</c:v>
                </c:pt>
                <c:pt idx="43703">
                  <c:v>1.9071600000000001E-2</c:v>
                </c:pt>
                <c:pt idx="43704">
                  <c:v>3.0949600000000001E-2</c:v>
                </c:pt>
                <c:pt idx="43705">
                  <c:v>8.3208099999999997E-3</c:v>
                </c:pt>
                <c:pt idx="43706">
                  <c:v>3.11747E-2</c:v>
                </c:pt>
                <c:pt idx="43707">
                  <c:v>3.8209899999999998E-2</c:v>
                </c:pt>
                <c:pt idx="43708">
                  <c:v>3.1266200000000001E-2</c:v>
                </c:pt>
                <c:pt idx="43709">
                  <c:v>4.5434000000000002E-2</c:v>
                </c:pt>
                <c:pt idx="43710">
                  <c:v>3.5820999999999999E-2</c:v>
                </c:pt>
                <c:pt idx="43711">
                  <c:v>2.9331200000000002E-2</c:v>
                </c:pt>
                <c:pt idx="43712">
                  <c:v>2.9397E-2</c:v>
                </c:pt>
                <c:pt idx="43713">
                  <c:v>2.3353599999999999E-2</c:v>
                </c:pt>
                <c:pt idx="43714">
                  <c:v>3.5768500000000002E-2</c:v>
                </c:pt>
                <c:pt idx="43715">
                  <c:v>1.6578699999999998E-2</c:v>
                </c:pt>
                <c:pt idx="43716">
                  <c:v>1.1561399999999999E-2</c:v>
                </c:pt>
                <c:pt idx="43717">
                  <c:v>3.1233799999999999E-2</c:v>
                </c:pt>
                <c:pt idx="43718">
                  <c:v>4.2602500000000001E-2</c:v>
                </c:pt>
                <c:pt idx="43719">
                  <c:v>9.2907000000000007E-3</c:v>
                </c:pt>
                <c:pt idx="43720">
                  <c:v>1.7793699999999999E-2</c:v>
                </c:pt>
                <c:pt idx="43721">
                  <c:v>3.0597699999999999E-2</c:v>
                </c:pt>
                <c:pt idx="43722">
                  <c:v>2.60763E-2</c:v>
                </c:pt>
                <c:pt idx="43723">
                  <c:v>3.6916699999999997E-2</c:v>
                </c:pt>
                <c:pt idx="43724">
                  <c:v>3.6089900000000001E-2</c:v>
                </c:pt>
                <c:pt idx="43725">
                  <c:v>3.0135200000000001E-2</c:v>
                </c:pt>
                <c:pt idx="43726">
                  <c:v>2.57521E-2</c:v>
                </c:pt>
                <c:pt idx="43727">
                  <c:v>4.96254E-2</c:v>
                </c:pt>
                <c:pt idx="43728">
                  <c:v>3.5283099999999998E-2</c:v>
                </c:pt>
                <c:pt idx="43729">
                  <c:v>2.98281E-2</c:v>
                </c:pt>
                <c:pt idx="43730">
                  <c:v>3.6018399999999999E-2</c:v>
                </c:pt>
                <c:pt idx="43731">
                  <c:v>3.3756300000000003E-2</c:v>
                </c:pt>
                <c:pt idx="43732">
                  <c:v>2.7702299999999999E-2</c:v>
                </c:pt>
                <c:pt idx="43733">
                  <c:v>2.4276699999999998E-2</c:v>
                </c:pt>
                <c:pt idx="43734">
                  <c:v>3.2734899999999997E-2</c:v>
                </c:pt>
                <c:pt idx="43735">
                  <c:v>3.0568100000000001E-2</c:v>
                </c:pt>
                <c:pt idx="43736">
                  <c:v>2.24123E-2</c:v>
                </c:pt>
                <c:pt idx="43737">
                  <c:v>1.5576400000000001E-2</c:v>
                </c:pt>
                <c:pt idx="43738">
                  <c:v>2.9398899999999999E-2</c:v>
                </c:pt>
                <c:pt idx="43739">
                  <c:v>2.1609300000000001E-2</c:v>
                </c:pt>
                <c:pt idx="43740">
                  <c:v>1.09529E-2</c:v>
                </c:pt>
                <c:pt idx="43741">
                  <c:v>1.9225099999999998E-2</c:v>
                </c:pt>
                <c:pt idx="43742">
                  <c:v>3.8810699999999997E-2</c:v>
                </c:pt>
                <c:pt idx="43743">
                  <c:v>2.6330899999999998E-3</c:v>
                </c:pt>
                <c:pt idx="43744">
                  <c:v>2.1769500000000001E-2</c:v>
                </c:pt>
                <c:pt idx="43745">
                  <c:v>5.0023999999999999E-2</c:v>
                </c:pt>
                <c:pt idx="43746">
                  <c:v>1.7245300000000002E-2</c:v>
                </c:pt>
                <c:pt idx="43747">
                  <c:v>7.5130500000000003E-3</c:v>
                </c:pt>
                <c:pt idx="43748">
                  <c:v>4.7759999999999999E-3</c:v>
                </c:pt>
                <c:pt idx="43749">
                  <c:v>2.3947699999999999E-2</c:v>
                </c:pt>
                <c:pt idx="43750">
                  <c:v>2.48928E-2</c:v>
                </c:pt>
                <c:pt idx="43751">
                  <c:v>2.5486000000000002E-2</c:v>
                </c:pt>
                <c:pt idx="43752">
                  <c:v>2.2345500000000001E-2</c:v>
                </c:pt>
                <c:pt idx="43753">
                  <c:v>9.5615400000000003E-3</c:v>
                </c:pt>
                <c:pt idx="43754">
                  <c:v>9.4327899999999999E-3</c:v>
                </c:pt>
                <c:pt idx="43755">
                  <c:v>6.0892100000000003E-3</c:v>
                </c:pt>
                <c:pt idx="43756">
                  <c:v>1.1911400000000001E-2</c:v>
                </c:pt>
                <c:pt idx="43757">
                  <c:v>1.6818E-2</c:v>
                </c:pt>
                <c:pt idx="43758">
                  <c:v>1.5532499999999999E-2</c:v>
                </c:pt>
                <c:pt idx="43759">
                  <c:v>2.8067600000000002E-2</c:v>
                </c:pt>
                <c:pt idx="43760">
                  <c:v>2.1272699999999999E-2</c:v>
                </c:pt>
                <c:pt idx="43761">
                  <c:v>2.9213900000000001E-2</c:v>
                </c:pt>
                <c:pt idx="43762">
                  <c:v>2.8204E-2</c:v>
                </c:pt>
                <c:pt idx="43763">
                  <c:v>1.9351E-2</c:v>
                </c:pt>
                <c:pt idx="43764">
                  <c:v>1.31874E-2</c:v>
                </c:pt>
                <c:pt idx="43765">
                  <c:v>1.4124899999999999E-2</c:v>
                </c:pt>
                <c:pt idx="43766">
                  <c:v>1.4432E-2</c:v>
                </c:pt>
                <c:pt idx="43767" formatCode="0.00E+00">
                  <c:v>1.0999699999999999E-2</c:v>
                </c:pt>
                <c:pt idx="43768">
                  <c:v>7.8525499999999998E-3</c:v>
                </c:pt>
                <c:pt idx="43769">
                  <c:v>1.7001200000000001E-2</c:v>
                </c:pt>
                <c:pt idx="43770">
                  <c:v>2.4766E-2</c:v>
                </c:pt>
                <c:pt idx="43771">
                  <c:v>2.1773299999999999E-2</c:v>
                </c:pt>
                <c:pt idx="43772">
                  <c:v>1.53866E-2</c:v>
                </c:pt>
                <c:pt idx="43773">
                  <c:v>4.5614200000000001E-3</c:v>
                </c:pt>
                <c:pt idx="43774">
                  <c:v>1.0038399999999999E-2</c:v>
                </c:pt>
                <c:pt idx="43775">
                  <c:v>3.1140299999999999E-2</c:v>
                </c:pt>
                <c:pt idx="43776">
                  <c:v>1.6720800000000001E-2</c:v>
                </c:pt>
                <c:pt idx="43777">
                  <c:v>9.2554100000000004E-3</c:v>
                </c:pt>
                <c:pt idx="43778">
                  <c:v>2.9061300000000002E-2</c:v>
                </c:pt>
                <c:pt idx="43779" formatCode="0.00E+00">
                  <c:v>1.18771E-2</c:v>
                </c:pt>
                <c:pt idx="43780">
                  <c:v>6.9694500000000003E-3</c:v>
                </c:pt>
                <c:pt idx="43781" formatCode="0.00E+00">
                  <c:v>2.95639E-5</c:v>
                </c:pt>
                <c:pt idx="43782">
                  <c:v>1.8353499999999998E-2</c:v>
                </c:pt>
                <c:pt idx="43783">
                  <c:v>2.4214699999999999E-2</c:v>
                </c:pt>
                <c:pt idx="43784">
                  <c:v>9.5024099999999993E-3</c:v>
                </c:pt>
                <c:pt idx="43785">
                  <c:v>7.2383899999999999E-3</c:v>
                </c:pt>
                <c:pt idx="43786">
                  <c:v>1.5090900000000001E-2</c:v>
                </c:pt>
                <c:pt idx="43787">
                  <c:v>3.1216600000000001E-2</c:v>
                </c:pt>
                <c:pt idx="43788">
                  <c:v>1.3603199999999999E-2</c:v>
                </c:pt>
                <c:pt idx="43789">
                  <c:v>8.9864699999999999E-3</c:v>
                </c:pt>
                <c:pt idx="43790">
                  <c:v>3.17898E-2</c:v>
                </c:pt>
                <c:pt idx="43791">
                  <c:v>2.6708599999999999E-2</c:v>
                </c:pt>
                <c:pt idx="43792">
                  <c:v>5.2070600000000003E-3</c:v>
                </c:pt>
                <c:pt idx="43793">
                  <c:v>1.22194E-2</c:v>
                </c:pt>
                <c:pt idx="43794">
                  <c:v>1.3113E-2</c:v>
                </c:pt>
                <c:pt idx="43795">
                  <c:v>2.1750499999999999E-2</c:v>
                </c:pt>
                <c:pt idx="43796">
                  <c:v>1.26295E-2</c:v>
                </c:pt>
                <c:pt idx="43797">
                  <c:v>1.4297499999999999E-2</c:v>
                </c:pt>
                <c:pt idx="43798">
                  <c:v>1.9572300000000001E-2</c:v>
                </c:pt>
                <c:pt idx="43799">
                  <c:v>2.88992E-2</c:v>
                </c:pt>
                <c:pt idx="43800">
                  <c:v>1.5010799999999999E-2</c:v>
                </c:pt>
                <c:pt idx="43801">
                  <c:v>2.2577300000000002E-2</c:v>
                </c:pt>
                <c:pt idx="43802">
                  <c:v>7.0447900000000004E-3</c:v>
                </c:pt>
                <c:pt idx="43803">
                  <c:v>2.7901599999999999E-2</c:v>
                </c:pt>
                <c:pt idx="43804">
                  <c:v>2.05965E-2</c:v>
                </c:pt>
                <c:pt idx="43805">
                  <c:v>2.65884E-3</c:v>
                </c:pt>
                <c:pt idx="43806">
                  <c:v>2.4137500000000001E-3</c:v>
                </c:pt>
                <c:pt idx="43807">
                  <c:v>1.7453199999999999E-2</c:v>
                </c:pt>
                <c:pt idx="43808">
                  <c:v>1.73922E-2</c:v>
                </c:pt>
                <c:pt idx="43809">
                  <c:v>-1.2683900000000001E-4</c:v>
                </c:pt>
                <c:pt idx="43810">
                  <c:v>2.06099E-2</c:v>
                </c:pt>
                <c:pt idx="43811">
                  <c:v>1.8706299999999999E-2</c:v>
                </c:pt>
                <c:pt idx="43812">
                  <c:v>4.0416699999999998E-3</c:v>
                </c:pt>
                <c:pt idx="43813">
                  <c:v>1.11723E-2</c:v>
                </c:pt>
                <c:pt idx="43814">
                  <c:v>8.1052799999999994E-3</c:v>
                </c:pt>
                <c:pt idx="43815">
                  <c:v>2.17247E-2</c:v>
                </c:pt>
                <c:pt idx="43816">
                  <c:v>2.0421999999999999E-2</c:v>
                </c:pt>
                <c:pt idx="43817">
                  <c:v>2.1221199999999999E-2</c:v>
                </c:pt>
                <c:pt idx="43818">
                  <c:v>3.13902E-2</c:v>
                </c:pt>
                <c:pt idx="43819">
                  <c:v>4.2078999999999998E-2</c:v>
                </c:pt>
                <c:pt idx="43820">
                  <c:v>2.6639900000000001E-2</c:v>
                </c:pt>
                <c:pt idx="43821">
                  <c:v>2.4255800000000001E-2</c:v>
                </c:pt>
                <c:pt idx="43822">
                  <c:v>2.94647E-2</c:v>
                </c:pt>
                <c:pt idx="43823">
                  <c:v>2.9315000000000001E-2</c:v>
                </c:pt>
                <c:pt idx="43824">
                  <c:v>3.6496199999999999E-2</c:v>
                </c:pt>
                <c:pt idx="43825">
                  <c:v>1.17102E-2</c:v>
                </c:pt>
                <c:pt idx="43826">
                  <c:v>2.7274099999999999E-2</c:v>
                </c:pt>
                <c:pt idx="43827">
                  <c:v>1.8255199999999999E-2</c:v>
                </c:pt>
                <c:pt idx="43828">
                  <c:v>2.97556E-2</c:v>
                </c:pt>
                <c:pt idx="43829">
                  <c:v>2.1571199999999999E-2</c:v>
                </c:pt>
                <c:pt idx="43830">
                  <c:v>3.6549600000000002E-2</c:v>
                </c:pt>
                <c:pt idx="43831">
                  <c:v>2.86083E-2</c:v>
                </c:pt>
                <c:pt idx="43832">
                  <c:v>1.8091200000000002E-2</c:v>
                </c:pt>
                <c:pt idx="43833">
                  <c:v>2.6625599999999999E-2</c:v>
                </c:pt>
                <c:pt idx="43834">
                  <c:v>3.2218900000000002E-2</c:v>
                </c:pt>
                <c:pt idx="43835">
                  <c:v>1.8182799999999999E-2</c:v>
                </c:pt>
                <c:pt idx="43836">
                  <c:v>1.41163E-2</c:v>
                </c:pt>
                <c:pt idx="43837">
                  <c:v>2.7423900000000001E-2</c:v>
                </c:pt>
                <c:pt idx="43838">
                  <c:v>2.2110899999999999E-2</c:v>
                </c:pt>
                <c:pt idx="43839">
                  <c:v>3.2691999999999999E-2</c:v>
                </c:pt>
                <c:pt idx="43840">
                  <c:v>-2.93732E-4</c:v>
                </c:pt>
                <c:pt idx="43841">
                  <c:v>2.3394600000000002E-2</c:v>
                </c:pt>
                <c:pt idx="43842">
                  <c:v>3.5103799999999998E-2</c:v>
                </c:pt>
                <c:pt idx="43843">
                  <c:v>-2.93732E-4</c:v>
                </c:pt>
                <c:pt idx="43844">
                  <c:v>-1.7490400000000001E-3</c:v>
                </c:pt>
                <c:pt idx="43845">
                  <c:v>6.7930200000000003E-3</c:v>
                </c:pt>
                <c:pt idx="43846">
                  <c:v>1.25332E-2</c:v>
                </c:pt>
                <c:pt idx="43847">
                  <c:v>-1.10426E-2</c:v>
                </c:pt>
                <c:pt idx="43848">
                  <c:v>-8.7346999999999998E-3</c:v>
                </c:pt>
                <c:pt idx="43849">
                  <c:v>-6.9046000000000005E-4</c:v>
                </c:pt>
                <c:pt idx="43850">
                  <c:v>-4.2638800000000003E-3</c:v>
                </c:pt>
                <c:pt idx="43851">
                  <c:v>-7.1888000000000004E-3</c:v>
                </c:pt>
                <c:pt idx="43852">
                  <c:v>3.16906E-3</c:v>
                </c:pt>
                <c:pt idx="43853">
                  <c:v>6.7215E-3</c:v>
                </c:pt>
                <c:pt idx="43854">
                  <c:v>2.73609E-3</c:v>
                </c:pt>
                <c:pt idx="43855">
                  <c:v>-6.4897499999999999E-3</c:v>
                </c:pt>
                <c:pt idx="43856">
                  <c:v>1.10054E-2</c:v>
                </c:pt>
                <c:pt idx="43857">
                  <c:v>1.07193E-3</c:v>
                </c:pt>
                <c:pt idx="43858">
                  <c:v>-3.5428999999999999E-3</c:v>
                </c:pt>
                <c:pt idx="43859">
                  <c:v>1.3455399999999999E-2</c:v>
                </c:pt>
                <c:pt idx="43860">
                  <c:v>1.4848699999999999E-2</c:v>
                </c:pt>
                <c:pt idx="43861">
                  <c:v>1.35756E-2</c:v>
                </c:pt>
                <c:pt idx="43862">
                  <c:v>-4.6167400000000003E-3</c:v>
                </c:pt>
                <c:pt idx="43863">
                  <c:v>1.13125E-2</c:v>
                </c:pt>
                <c:pt idx="43864">
                  <c:v>-9.4795199999999995E-4</c:v>
                </c:pt>
                <c:pt idx="43865">
                  <c:v>7.8706699999999997E-3</c:v>
                </c:pt>
                <c:pt idx="43866">
                  <c:v>2.0101500000000001E-2</c:v>
                </c:pt>
                <c:pt idx="43867">
                  <c:v>1.7900500000000001E-3</c:v>
                </c:pt>
                <c:pt idx="43868">
                  <c:v>4.4441200000000002E-3</c:v>
                </c:pt>
                <c:pt idx="43869">
                  <c:v>2.30503E-3</c:v>
                </c:pt>
                <c:pt idx="43870">
                  <c:v>1.0863299999999999E-2</c:v>
                </c:pt>
                <c:pt idx="43871">
                  <c:v>4.0836300000000004E-3</c:v>
                </c:pt>
                <c:pt idx="43872">
                  <c:v>-1.37529E-2</c:v>
                </c:pt>
                <c:pt idx="43873">
                  <c:v>2.3937199999999998E-3</c:v>
                </c:pt>
                <c:pt idx="43874">
                  <c:v>7.3566400000000002E-3</c:v>
                </c:pt>
                <c:pt idx="43875">
                  <c:v>1.82457E-2</c:v>
                </c:pt>
                <c:pt idx="43876">
                  <c:v>8.2635899999999995E-3</c:v>
                </c:pt>
                <c:pt idx="43877">
                  <c:v>9.1695800000000001E-3</c:v>
                </c:pt>
                <c:pt idx="43878">
                  <c:v>1.6054200000000001E-2</c:v>
                </c:pt>
                <c:pt idx="43879">
                  <c:v>-6.0148199999999997E-3</c:v>
                </c:pt>
                <c:pt idx="43880">
                  <c:v>-2.5135000000000001E-2</c:v>
                </c:pt>
                <c:pt idx="43881">
                  <c:v>-1.6162900000000001E-2</c:v>
                </c:pt>
                <c:pt idx="43882">
                  <c:v>-4.1551599999999998E-3</c:v>
                </c:pt>
                <c:pt idx="43883">
                  <c:v>-7.2450600000000002E-3</c:v>
                </c:pt>
                <c:pt idx="43884">
                  <c:v>-1.4225E-2</c:v>
                </c:pt>
                <c:pt idx="43885">
                  <c:v>-1.5082399999999999E-2</c:v>
                </c:pt>
                <c:pt idx="43886">
                  <c:v>-1.90916E-2</c:v>
                </c:pt>
                <c:pt idx="43887">
                  <c:v>-2.18105E-2</c:v>
                </c:pt>
                <c:pt idx="43888">
                  <c:v>-8.6269399999999996E-3</c:v>
                </c:pt>
                <c:pt idx="43889">
                  <c:v>1.47247E-2</c:v>
                </c:pt>
                <c:pt idx="43890">
                  <c:v>1.38931E-2</c:v>
                </c:pt>
                <c:pt idx="43891">
                  <c:v>1.5899699999999999E-2</c:v>
                </c:pt>
                <c:pt idx="43892">
                  <c:v>1.4006599999999999E-2</c:v>
                </c:pt>
                <c:pt idx="43893">
                  <c:v>2.14367E-2</c:v>
                </c:pt>
                <c:pt idx="43894">
                  <c:v>2.6782E-2</c:v>
                </c:pt>
                <c:pt idx="43895">
                  <c:v>5.1193200000000001E-3</c:v>
                </c:pt>
                <c:pt idx="43896">
                  <c:v>-1.6817100000000001E-2</c:v>
                </c:pt>
                <c:pt idx="43897">
                  <c:v>1.29614E-2</c:v>
                </c:pt>
                <c:pt idx="43898">
                  <c:v>-4.5509299999999999E-3</c:v>
                </c:pt>
                <c:pt idx="43899">
                  <c:v>-7.9917900000000001E-4</c:v>
                </c:pt>
                <c:pt idx="43900">
                  <c:v>-1.7930000000000001E-2</c:v>
                </c:pt>
                <c:pt idx="43901">
                  <c:v>-2.64263E-3</c:v>
                </c:pt>
                <c:pt idx="43902">
                  <c:v>3.3721900000000002E-3</c:v>
                </c:pt>
                <c:pt idx="43903">
                  <c:v>-1.1505100000000001E-2</c:v>
                </c:pt>
                <c:pt idx="43904">
                  <c:v>-6.7625000000000003E-3</c:v>
                </c:pt>
                <c:pt idx="43905">
                  <c:v>1.1720700000000001E-3</c:v>
                </c:pt>
                <c:pt idx="43906">
                  <c:v>1.8439299999999999E-2</c:v>
                </c:pt>
                <c:pt idx="43907">
                  <c:v>-5.1193200000000001E-3</c:v>
                </c:pt>
                <c:pt idx="43908">
                  <c:v>-3.5657900000000001E-3</c:v>
                </c:pt>
                <c:pt idx="43909">
                  <c:v>1.0542899999999999E-2</c:v>
                </c:pt>
                <c:pt idx="43910">
                  <c:v>1.0842299999999999E-2</c:v>
                </c:pt>
                <c:pt idx="43911">
                  <c:v>-1.1283899999999999E-2</c:v>
                </c:pt>
                <c:pt idx="43912">
                  <c:v>-1.0370300000000001E-2</c:v>
                </c:pt>
                <c:pt idx="43913">
                  <c:v>2.3565299999999999E-3</c:v>
                </c:pt>
                <c:pt idx="43914">
                  <c:v>2.14767E-3</c:v>
                </c:pt>
                <c:pt idx="43915">
                  <c:v>8.4953300000000006E-3</c:v>
                </c:pt>
                <c:pt idx="43916">
                  <c:v>3.7574800000000001E-3</c:v>
                </c:pt>
                <c:pt idx="43917">
                  <c:v>7.82681E-3</c:v>
                </c:pt>
                <c:pt idx="43918">
                  <c:v>1.1602400000000001E-2</c:v>
                </c:pt>
                <c:pt idx="43919">
                  <c:v>1.34754E-2</c:v>
                </c:pt>
                <c:pt idx="43920">
                  <c:v>-1.32494E-2</c:v>
                </c:pt>
                <c:pt idx="43921">
                  <c:v>2.2983600000000002E-3</c:v>
                </c:pt>
                <c:pt idx="43922">
                  <c:v>-1.7299699999999999E-3</c:v>
                </c:pt>
                <c:pt idx="43923">
                  <c:v>5.7172799999999999E-3</c:v>
                </c:pt>
                <c:pt idx="43924">
                  <c:v>1.9340500000000001E-3</c:v>
                </c:pt>
                <c:pt idx="43925">
                  <c:v>7.74956E-3</c:v>
                </c:pt>
                <c:pt idx="43926">
                  <c:v>-3.7393600000000002E-3</c:v>
                </c:pt>
                <c:pt idx="43927">
                  <c:v>3.82519E-3</c:v>
                </c:pt>
                <c:pt idx="43928">
                  <c:v>1.5506700000000001E-3</c:v>
                </c:pt>
                <c:pt idx="43929">
                  <c:v>1.5564000000000001E-3</c:v>
                </c:pt>
                <c:pt idx="43930">
                  <c:v>-7.6799399999999997E-3</c:v>
                </c:pt>
                <c:pt idx="43931">
                  <c:v>-4.9705499999999998E-3</c:v>
                </c:pt>
                <c:pt idx="43932">
                  <c:v>-1.18084E-2</c:v>
                </c:pt>
                <c:pt idx="43933">
                  <c:v>-9.2210799999999996E-3</c:v>
                </c:pt>
                <c:pt idx="43934">
                  <c:v>6.3438399999999999E-3</c:v>
                </c:pt>
                <c:pt idx="43935">
                  <c:v>-2.5325799999999999E-2</c:v>
                </c:pt>
                <c:pt idx="43936">
                  <c:v>-1.1776E-2</c:v>
                </c:pt>
                <c:pt idx="43937">
                  <c:v>-5.1879900000000002E-4</c:v>
                </c:pt>
                <c:pt idx="43938">
                  <c:v>-1.01089E-3</c:v>
                </c:pt>
                <c:pt idx="43939">
                  <c:v>9.9096299999999991E-3</c:v>
                </c:pt>
                <c:pt idx="43940">
                  <c:v>7.9641299999999998E-3</c:v>
                </c:pt>
                <c:pt idx="43941">
                  <c:v>-1.9256599999999999E-2</c:v>
                </c:pt>
                <c:pt idx="43942">
                  <c:v>5.9471100000000002E-3</c:v>
                </c:pt>
                <c:pt idx="43943">
                  <c:v>-9.60541E-3</c:v>
                </c:pt>
                <c:pt idx="43944">
                  <c:v>-1.82171E-2</c:v>
                </c:pt>
                <c:pt idx="43945">
                  <c:v>-8.0470999999999997E-3</c:v>
                </c:pt>
                <c:pt idx="43946" formatCode="0.00E+00">
                  <c:v>7.1525600000000005E-5</c:v>
                </c:pt>
                <c:pt idx="43947">
                  <c:v>-6.3314399999999998E-3</c:v>
                </c:pt>
                <c:pt idx="43948">
                  <c:v>-1.97086E-2</c:v>
                </c:pt>
                <c:pt idx="43949">
                  <c:v>-3.8013500000000002E-3</c:v>
                </c:pt>
                <c:pt idx="43950">
                  <c:v>-1.59264E-4</c:v>
                </c:pt>
                <c:pt idx="43951">
                  <c:v>-1.2563700000000001E-2</c:v>
                </c:pt>
                <c:pt idx="43952">
                  <c:v>-2.4557099999999998E-2</c:v>
                </c:pt>
                <c:pt idx="43953">
                  <c:v>-2.7637500000000001E-3</c:v>
                </c:pt>
                <c:pt idx="43954">
                  <c:v>-3.8681000000000002E-3</c:v>
                </c:pt>
                <c:pt idx="43955">
                  <c:v>-4.7969800000000002E-3</c:v>
                </c:pt>
                <c:pt idx="43956">
                  <c:v>-1.5904399999999999E-2</c:v>
                </c:pt>
                <c:pt idx="43957">
                  <c:v>-1.91202E-2</c:v>
                </c:pt>
                <c:pt idx="43958">
                  <c:v>-2.57463E-2</c:v>
                </c:pt>
                <c:pt idx="43959">
                  <c:v>-4.0794400000000001E-2</c:v>
                </c:pt>
                <c:pt idx="43960">
                  <c:v>-3.5583499999999997E-2</c:v>
                </c:pt>
                <c:pt idx="43961">
                  <c:v>-3.1061200000000001E-2</c:v>
                </c:pt>
                <c:pt idx="43962">
                  <c:v>-3.7103700000000003E-2</c:v>
                </c:pt>
                <c:pt idx="43963">
                  <c:v>-4.9253499999999999E-2</c:v>
                </c:pt>
                <c:pt idx="43964">
                  <c:v>-4.4170399999999999E-2</c:v>
                </c:pt>
                <c:pt idx="43965">
                  <c:v>-3.0596700000000001E-2</c:v>
                </c:pt>
                <c:pt idx="43966">
                  <c:v>-1.54381E-2</c:v>
                </c:pt>
                <c:pt idx="43967">
                  <c:v>-2.6285200000000002E-2</c:v>
                </c:pt>
                <c:pt idx="43968">
                  <c:v>-2.2462800000000002E-2</c:v>
                </c:pt>
                <c:pt idx="43969">
                  <c:v>-2.26851E-2</c:v>
                </c:pt>
                <c:pt idx="43970">
                  <c:v>-3.2548000000000001E-2</c:v>
                </c:pt>
                <c:pt idx="43971">
                  <c:v>-1.9482599999999999E-2</c:v>
                </c:pt>
                <c:pt idx="43972">
                  <c:v>-2.8130499999999999E-2</c:v>
                </c:pt>
                <c:pt idx="43973">
                  <c:v>-1.6985900000000002E-2</c:v>
                </c:pt>
                <c:pt idx="43974">
                  <c:v>-1.52292E-2</c:v>
                </c:pt>
                <c:pt idx="43975">
                  <c:v>-3.0939100000000001E-2</c:v>
                </c:pt>
                <c:pt idx="43976">
                  <c:v>-1.7377900000000002E-2</c:v>
                </c:pt>
                <c:pt idx="43977">
                  <c:v>-6.7548800000000004E-3</c:v>
                </c:pt>
                <c:pt idx="43978">
                  <c:v>-6.3180900000000002E-3</c:v>
                </c:pt>
                <c:pt idx="43979">
                  <c:v>-9.1981900000000002E-3</c:v>
                </c:pt>
                <c:pt idx="43980">
                  <c:v>-1.8172299999999999E-2</c:v>
                </c:pt>
                <c:pt idx="43981">
                  <c:v>5.7191799999999999E-3</c:v>
                </c:pt>
                <c:pt idx="43982">
                  <c:v>6.94847E-3</c:v>
                </c:pt>
                <c:pt idx="43983">
                  <c:v>3.5934399999999998E-3</c:v>
                </c:pt>
                <c:pt idx="43984">
                  <c:v>-4.5900300000000002E-3</c:v>
                </c:pt>
                <c:pt idx="43985">
                  <c:v>-9.2725800000000008E-3</c:v>
                </c:pt>
                <c:pt idx="43986">
                  <c:v>-1.0763200000000001E-2</c:v>
                </c:pt>
                <c:pt idx="43987">
                  <c:v>-1.6572E-2</c:v>
                </c:pt>
                <c:pt idx="43988">
                  <c:v>-1.31655E-2</c:v>
                </c:pt>
                <c:pt idx="43989">
                  <c:v>1.8110299999999999E-3</c:v>
                </c:pt>
                <c:pt idx="43990">
                  <c:v>-2.49214E-2</c:v>
                </c:pt>
                <c:pt idx="43991">
                  <c:v>-2.66314E-2</c:v>
                </c:pt>
                <c:pt idx="43992">
                  <c:v>-1.6875299999999999E-2</c:v>
                </c:pt>
                <c:pt idx="43993">
                  <c:v>-1.31874E-2</c:v>
                </c:pt>
                <c:pt idx="43994">
                  <c:v>-1.2365299999999999E-2</c:v>
                </c:pt>
                <c:pt idx="43995">
                  <c:v>-1.0866199999999999E-2</c:v>
                </c:pt>
                <c:pt idx="43996">
                  <c:v>-6.2513400000000002E-3</c:v>
                </c:pt>
                <c:pt idx="43997">
                  <c:v>-2.1619800000000002E-2</c:v>
                </c:pt>
                <c:pt idx="43998">
                  <c:v>-7.4243499999999997E-3</c:v>
                </c:pt>
                <c:pt idx="43999">
                  <c:v>-1.54228E-2</c:v>
                </c:pt>
                <c:pt idx="44000">
                  <c:v>-9.0808899999999994E-3</c:v>
                </c:pt>
                <c:pt idx="44001">
                  <c:v>-6.9417999999999997E-3</c:v>
                </c:pt>
                <c:pt idx="44002">
                  <c:v>-8.2807499999999999E-3</c:v>
                </c:pt>
                <c:pt idx="44003">
                  <c:v>-1.2696300000000001E-2</c:v>
                </c:pt>
                <c:pt idx="44004">
                  <c:v>-2.37389E-2</c:v>
                </c:pt>
                <c:pt idx="44005">
                  <c:v>-1.75095E-3</c:v>
                </c:pt>
                <c:pt idx="44006">
                  <c:v>-1.2473100000000001E-2</c:v>
                </c:pt>
                <c:pt idx="44007">
                  <c:v>-1.29967E-2</c:v>
                </c:pt>
                <c:pt idx="44008">
                  <c:v>-1.74618E-2</c:v>
                </c:pt>
                <c:pt idx="44009">
                  <c:v>-7.6465600000000002E-3</c:v>
                </c:pt>
                <c:pt idx="44010">
                  <c:v>-1.93224E-2</c:v>
                </c:pt>
                <c:pt idx="44011">
                  <c:v>-1.2331E-2</c:v>
                </c:pt>
                <c:pt idx="44012">
                  <c:v>-1.9749599999999999E-2</c:v>
                </c:pt>
                <c:pt idx="44013">
                  <c:v>-2.8662699999999999E-2</c:v>
                </c:pt>
                <c:pt idx="44014">
                  <c:v>-2.19946E-2</c:v>
                </c:pt>
                <c:pt idx="44015">
                  <c:v>-3.5119999999999998E-2</c:v>
                </c:pt>
                <c:pt idx="44016">
                  <c:v>-1.17016E-2</c:v>
                </c:pt>
                <c:pt idx="44017">
                  <c:v>-3.2346699999999999E-2</c:v>
                </c:pt>
                <c:pt idx="44018">
                  <c:v>-3.5242999999999997E-2</c:v>
                </c:pt>
                <c:pt idx="44019">
                  <c:v>-2.3869499999999998E-2</c:v>
                </c:pt>
                <c:pt idx="44020">
                  <c:v>-1.06459E-2</c:v>
                </c:pt>
                <c:pt idx="44021">
                  <c:v>-3.5132400000000001E-2</c:v>
                </c:pt>
                <c:pt idx="44022">
                  <c:v>-1.8456500000000001E-2</c:v>
                </c:pt>
                <c:pt idx="44023">
                  <c:v>-5.98907E-3</c:v>
                </c:pt>
                <c:pt idx="44024">
                  <c:v>3.8080200000000001E-3</c:v>
                </c:pt>
                <c:pt idx="44025">
                  <c:v>-1.8606199999999999E-3</c:v>
                </c:pt>
                <c:pt idx="44026">
                  <c:v>2.9210999999999998E-3</c:v>
                </c:pt>
                <c:pt idx="44027">
                  <c:v>-9.5663099999999997E-3</c:v>
                </c:pt>
                <c:pt idx="44028">
                  <c:v>-8.7614100000000007E-3</c:v>
                </c:pt>
                <c:pt idx="44029">
                  <c:v>-9.7398799999999994E-3</c:v>
                </c:pt>
                <c:pt idx="44030">
                  <c:v>-1.7851800000000001E-2</c:v>
                </c:pt>
                <c:pt idx="44031">
                  <c:v>-9.8371499999999994E-3</c:v>
                </c:pt>
                <c:pt idx="44032">
                  <c:v>-2.91376E-2</c:v>
                </c:pt>
                <c:pt idx="44033">
                  <c:v>-3.6700200000000002E-2</c:v>
                </c:pt>
                <c:pt idx="44034">
                  <c:v>-2.0423899999999998E-2</c:v>
                </c:pt>
                <c:pt idx="44035">
                  <c:v>-2.25677E-2</c:v>
                </c:pt>
                <c:pt idx="44036">
                  <c:v>-1.8238999999999998E-2</c:v>
                </c:pt>
                <c:pt idx="44037">
                  <c:v>-1.0087E-2</c:v>
                </c:pt>
                <c:pt idx="44038">
                  <c:v>-1.80559E-2</c:v>
                </c:pt>
                <c:pt idx="44039">
                  <c:v>-1.28603E-2</c:v>
                </c:pt>
                <c:pt idx="44040">
                  <c:v>-1.49231E-2</c:v>
                </c:pt>
                <c:pt idx="44041">
                  <c:v>-4.4231399999999999E-3</c:v>
                </c:pt>
                <c:pt idx="44042">
                  <c:v>-2.0229299999999999E-2</c:v>
                </c:pt>
                <c:pt idx="44043">
                  <c:v>4.61197E-3</c:v>
                </c:pt>
                <c:pt idx="44044">
                  <c:v>1.04017E-2</c:v>
                </c:pt>
                <c:pt idx="44045">
                  <c:v>-1.37615E-3</c:v>
                </c:pt>
                <c:pt idx="44046">
                  <c:v>-1.24073E-2</c:v>
                </c:pt>
                <c:pt idx="44047">
                  <c:v>-3.3321399999999999E-3</c:v>
                </c:pt>
                <c:pt idx="44048">
                  <c:v>-2.8228799999999998E-3</c:v>
                </c:pt>
                <c:pt idx="44049">
                  <c:v>-2.99292E-2</c:v>
                </c:pt>
                <c:pt idx="44050">
                  <c:v>-1.69582E-2</c:v>
                </c:pt>
                <c:pt idx="44051">
                  <c:v>-1.78146E-2</c:v>
                </c:pt>
                <c:pt idx="44052">
                  <c:v>-1.49975E-2</c:v>
                </c:pt>
                <c:pt idx="44053">
                  <c:v>-2.3777E-2</c:v>
                </c:pt>
                <c:pt idx="44054">
                  <c:v>-7.26891E-3</c:v>
                </c:pt>
                <c:pt idx="44055">
                  <c:v>-1.2693400000000001E-2</c:v>
                </c:pt>
                <c:pt idx="44056">
                  <c:v>-2.91901E-2</c:v>
                </c:pt>
                <c:pt idx="44057">
                  <c:v>-1.60866E-2</c:v>
                </c:pt>
                <c:pt idx="44058">
                  <c:v>-3.1787900000000001E-2</c:v>
                </c:pt>
                <c:pt idx="44059">
                  <c:v>-1.8682500000000001E-2</c:v>
                </c:pt>
                <c:pt idx="44060">
                  <c:v>-2.5185599999999999E-2</c:v>
                </c:pt>
                <c:pt idx="44061">
                  <c:v>-3.3877400000000002E-2</c:v>
                </c:pt>
                <c:pt idx="44062">
                  <c:v>-1.8620500000000002E-2</c:v>
                </c:pt>
                <c:pt idx="44063">
                  <c:v>-1.6467099999999998E-2</c:v>
                </c:pt>
                <c:pt idx="44064">
                  <c:v>-1.45817E-2</c:v>
                </c:pt>
                <c:pt idx="44065">
                  <c:v>-1.8061600000000001E-2</c:v>
                </c:pt>
                <c:pt idx="44066">
                  <c:v>-1.24674E-2</c:v>
                </c:pt>
                <c:pt idx="44067">
                  <c:v>-2.2782299999999998E-2</c:v>
                </c:pt>
                <c:pt idx="44068">
                  <c:v>-8.0909699999999994E-3</c:v>
                </c:pt>
                <c:pt idx="44069">
                  <c:v>-1.6563399999999999E-2</c:v>
                </c:pt>
                <c:pt idx="44070">
                  <c:v>-2.19402E-2</c:v>
                </c:pt>
                <c:pt idx="44071">
                  <c:v>-1.9828800000000001E-2</c:v>
                </c:pt>
                <c:pt idx="44072">
                  <c:v>-1.9653299999999999E-2</c:v>
                </c:pt>
                <c:pt idx="44073">
                  <c:v>-1.0947200000000001E-2</c:v>
                </c:pt>
                <c:pt idx="44074">
                  <c:v>-1.6064599999999998E-2</c:v>
                </c:pt>
                <c:pt idx="44075">
                  <c:v>-5.6915300000000002E-3</c:v>
                </c:pt>
                <c:pt idx="44076">
                  <c:v>-2.0336199999999999E-2</c:v>
                </c:pt>
                <c:pt idx="44077">
                  <c:v>-2.2333100000000002E-2</c:v>
                </c:pt>
                <c:pt idx="44078">
                  <c:v>-2.28481E-2</c:v>
                </c:pt>
                <c:pt idx="44079">
                  <c:v>-1.2043E-2</c:v>
                </c:pt>
                <c:pt idx="44080">
                  <c:v>8.1376999999999994E-3</c:v>
                </c:pt>
                <c:pt idx="44081">
                  <c:v>2.7713799999999999E-3</c:v>
                </c:pt>
                <c:pt idx="44082">
                  <c:v>-1.8823599999999999E-2</c:v>
                </c:pt>
                <c:pt idx="44083">
                  <c:v>-1.8677699999999998E-2</c:v>
                </c:pt>
                <c:pt idx="44084">
                  <c:v>6.1836199999999999E-3</c:v>
                </c:pt>
                <c:pt idx="44085">
                  <c:v>-1.7106099999999999E-2</c:v>
                </c:pt>
                <c:pt idx="44086">
                  <c:v>-1.09415E-2</c:v>
                </c:pt>
                <c:pt idx="44087">
                  <c:v>-2.24724E-2</c:v>
                </c:pt>
                <c:pt idx="44088">
                  <c:v>-1.40953E-2</c:v>
                </c:pt>
                <c:pt idx="44089">
                  <c:v>-9.2439700000000007E-3</c:v>
                </c:pt>
                <c:pt idx="44090">
                  <c:v>-2.6599899999999999E-2</c:v>
                </c:pt>
                <c:pt idx="44091">
                  <c:v>-1.7833700000000001E-2</c:v>
                </c:pt>
                <c:pt idx="44092">
                  <c:v>-1.5550599999999999E-2</c:v>
                </c:pt>
                <c:pt idx="44093">
                  <c:v>3.0307799999999998E-3</c:v>
                </c:pt>
                <c:pt idx="44094">
                  <c:v>-9.6120800000000003E-3</c:v>
                </c:pt>
                <c:pt idx="44095">
                  <c:v>-2.0050999999999999E-2</c:v>
                </c:pt>
                <c:pt idx="44096">
                  <c:v>-1.00231E-2</c:v>
                </c:pt>
                <c:pt idx="44097">
                  <c:v>-1.60923E-2</c:v>
                </c:pt>
                <c:pt idx="44098">
                  <c:v>-2.3742699999999999E-2</c:v>
                </c:pt>
                <c:pt idx="44099">
                  <c:v>-2.2564899999999999E-2</c:v>
                </c:pt>
                <c:pt idx="44100">
                  <c:v>-1.1184700000000001E-2</c:v>
                </c:pt>
                <c:pt idx="44101">
                  <c:v>-1.6526200000000001E-2</c:v>
                </c:pt>
                <c:pt idx="44102">
                  <c:v>-9.9525499999999992E-3</c:v>
                </c:pt>
                <c:pt idx="44103">
                  <c:v>-2.3562400000000001E-2</c:v>
                </c:pt>
                <c:pt idx="44104">
                  <c:v>-1.6298300000000002E-2</c:v>
                </c:pt>
                <c:pt idx="44105">
                  <c:v>-7.1516000000000001E-3</c:v>
                </c:pt>
                <c:pt idx="44106">
                  <c:v>-2.0895000000000002E-3</c:v>
                </c:pt>
                <c:pt idx="44107">
                  <c:v>4.5108800000000001E-3</c:v>
                </c:pt>
                <c:pt idx="44108">
                  <c:v>-1.7535200000000001E-2</c:v>
                </c:pt>
                <c:pt idx="44109">
                  <c:v>-4.2171500000000002E-3</c:v>
                </c:pt>
                <c:pt idx="44110">
                  <c:v>-1.12467E-2</c:v>
                </c:pt>
                <c:pt idx="44111">
                  <c:v>-7.4510599999999998E-3</c:v>
                </c:pt>
                <c:pt idx="44112">
                  <c:v>-3.2959000000000002E-2</c:v>
                </c:pt>
                <c:pt idx="44113">
                  <c:v>-9.6502299999999992E-3</c:v>
                </c:pt>
                <c:pt idx="44114">
                  <c:v>-1.5392299999999999E-2</c:v>
                </c:pt>
                <c:pt idx="44115">
                  <c:v>-1.5101399999999999E-2</c:v>
                </c:pt>
                <c:pt idx="44116">
                  <c:v>-2.5176E-2</c:v>
                </c:pt>
                <c:pt idx="44117">
                  <c:v>-1.9282299999999999E-2</c:v>
                </c:pt>
                <c:pt idx="44118">
                  <c:v>-2.5846500000000001E-2</c:v>
                </c:pt>
                <c:pt idx="44119">
                  <c:v>-2.98538E-2</c:v>
                </c:pt>
                <c:pt idx="44120">
                  <c:v>-2.5405900000000001E-3</c:v>
                </c:pt>
                <c:pt idx="44121">
                  <c:v>-2.0291300000000002E-2</c:v>
                </c:pt>
                <c:pt idx="44122">
                  <c:v>-2.034E-2</c:v>
                </c:pt>
                <c:pt idx="44123">
                  <c:v>-1.7998699999999999E-2</c:v>
                </c:pt>
                <c:pt idx="44124">
                  <c:v>-8.5277600000000005E-3</c:v>
                </c:pt>
                <c:pt idx="44125">
                  <c:v>-1.05743E-2</c:v>
                </c:pt>
                <c:pt idx="44126">
                  <c:v>-1.78776E-2</c:v>
                </c:pt>
                <c:pt idx="44127">
                  <c:v>-2.58245E-2</c:v>
                </c:pt>
                <c:pt idx="44128">
                  <c:v>-2.4804099999999999E-2</c:v>
                </c:pt>
                <c:pt idx="44129">
                  <c:v>-2.5490800000000001E-2</c:v>
                </c:pt>
                <c:pt idx="44130">
                  <c:v>-1.83649E-2</c:v>
                </c:pt>
                <c:pt idx="44131">
                  <c:v>-3.11069E-2</c:v>
                </c:pt>
                <c:pt idx="44132">
                  <c:v>-3.39508E-3</c:v>
                </c:pt>
                <c:pt idx="44133">
                  <c:v>-6.8521500000000004E-3</c:v>
                </c:pt>
                <c:pt idx="44134">
                  <c:v>-2.1088599999999999E-2</c:v>
                </c:pt>
                <c:pt idx="44135">
                  <c:v>-1.92528E-2</c:v>
                </c:pt>
                <c:pt idx="44136">
                  <c:v>-2.50072E-2</c:v>
                </c:pt>
                <c:pt idx="44137">
                  <c:v>-3.5858199999999998E-4</c:v>
                </c:pt>
                <c:pt idx="44138">
                  <c:v>-1.0056499999999999E-2</c:v>
                </c:pt>
                <c:pt idx="44139">
                  <c:v>-2.5674800000000001E-2</c:v>
                </c:pt>
                <c:pt idx="44140">
                  <c:v>-2.1016099999999999E-2</c:v>
                </c:pt>
                <c:pt idx="44141">
                  <c:v>-1.1691999999999999E-2</c:v>
                </c:pt>
                <c:pt idx="44142">
                  <c:v>-2.69766E-2</c:v>
                </c:pt>
                <c:pt idx="44143">
                  <c:v>-3.3414800000000001E-2</c:v>
                </c:pt>
                <c:pt idx="44144">
                  <c:v>-3.0516600000000001E-2</c:v>
                </c:pt>
                <c:pt idx="44145">
                  <c:v>-1.4258399999999999E-2</c:v>
                </c:pt>
                <c:pt idx="44146">
                  <c:v>-1.50394E-2</c:v>
                </c:pt>
                <c:pt idx="44147">
                  <c:v>-1.5111899999999999E-2</c:v>
                </c:pt>
                <c:pt idx="44148">
                  <c:v>-2.5504099999999998E-2</c:v>
                </c:pt>
                <c:pt idx="44149">
                  <c:v>-1.34459E-2</c:v>
                </c:pt>
                <c:pt idx="44150">
                  <c:v>5.6486100000000001E-3</c:v>
                </c:pt>
                <c:pt idx="44151">
                  <c:v>8.8987400000000005E-3</c:v>
                </c:pt>
                <c:pt idx="44152">
                  <c:v>8.2006500000000003E-3</c:v>
                </c:pt>
                <c:pt idx="44153">
                  <c:v>-1.02901E-2</c:v>
                </c:pt>
                <c:pt idx="44154">
                  <c:v>1.2195599999999999E-2</c:v>
                </c:pt>
                <c:pt idx="44155">
                  <c:v>-1.01271E-2</c:v>
                </c:pt>
                <c:pt idx="44156">
                  <c:v>-9.6225700000000004E-3</c:v>
                </c:pt>
                <c:pt idx="44157">
                  <c:v>-3.23391E-3</c:v>
                </c:pt>
                <c:pt idx="44158">
                  <c:v>7.6971100000000001E-3</c:v>
                </c:pt>
                <c:pt idx="44159">
                  <c:v>-1.0129900000000001E-2</c:v>
                </c:pt>
                <c:pt idx="44160">
                  <c:v>-1.1188500000000001E-2</c:v>
                </c:pt>
                <c:pt idx="44161">
                  <c:v>-1.2497899999999999E-2</c:v>
                </c:pt>
                <c:pt idx="44162">
                  <c:v>-1.44987E-2</c:v>
                </c:pt>
                <c:pt idx="44163">
                  <c:v>-2.3345900000000001E-3</c:v>
                </c:pt>
                <c:pt idx="44164">
                  <c:v>-2.8362299999999999E-3</c:v>
                </c:pt>
                <c:pt idx="44165">
                  <c:v>8.8405600000000003E-4</c:v>
                </c:pt>
                <c:pt idx="44166">
                  <c:v>-1.05886E-2</c:v>
                </c:pt>
                <c:pt idx="44167">
                  <c:v>-3.5605400000000002E-2</c:v>
                </c:pt>
                <c:pt idx="44168">
                  <c:v>-7.1363399999999997E-3</c:v>
                </c:pt>
                <c:pt idx="44169">
                  <c:v>1.8459300000000001E-2</c:v>
                </c:pt>
                <c:pt idx="44170">
                  <c:v>1.8787400000000001E-3</c:v>
                </c:pt>
                <c:pt idx="44171">
                  <c:v>3.57151E-3</c:v>
                </c:pt>
                <c:pt idx="44172">
                  <c:v>-1.29271E-2</c:v>
                </c:pt>
                <c:pt idx="44173">
                  <c:v>-1.21546E-2</c:v>
                </c:pt>
                <c:pt idx="44174">
                  <c:v>-1.1951399999999999E-2</c:v>
                </c:pt>
                <c:pt idx="44175">
                  <c:v>-2.27261E-3</c:v>
                </c:pt>
                <c:pt idx="44176">
                  <c:v>-5.7277700000000001E-3</c:v>
                </c:pt>
                <c:pt idx="44177">
                  <c:v>-2.11668E-2</c:v>
                </c:pt>
                <c:pt idx="44178">
                  <c:v>-1.2865100000000001E-2</c:v>
                </c:pt>
                <c:pt idx="44179">
                  <c:v>-8.93211E-3</c:v>
                </c:pt>
                <c:pt idx="44180">
                  <c:v>-2.9726000000000002E-3</c:v>
                </c:pt>
                <c:pt idx="44181">
                  <c:v>-8.0776199999999995E-4</c:v>
                </c:pt>
                <c:pt idx="44182">
                  <c:v>-1.16282E-2</c:v>
                </c:pt>
                <c:pt idx="44183">
                  <c:v>-9.9916499999999995E-3</c:v>
                </c:pt>
                <c:pt idx="44184">
                  <c:v>-1.96524E-2</c:v>
                </c:pt>
                <c:pt idx="44185">
                  <c:v>-1.81313E-2</c:v>
                </c:pt>
                <c:pt idx="44186">
                  <c:v>-6.8874399999999999E-3</c:v>
                </c:pt>
                <c:pt idx="44187">
                  <c:v>2.7255999999999999E-3</c:v>
                </c:pt>
                <c:pt idx="44188">
                  <c:v>-2.3269699999999998E-3</c:v>
                </c:pt>
                <c:pt idx="44189">
                  <c:v>-2.104E-2</c:v>
                </c:pt>
                <c:pt idx="44190">
                  <c:v>4.2486199999999998E-3</c:v>
                </c:pt>
                <c:pt idx="44191">
                  <c:v>8.3046000000000005E-3</c:v>
                </c:pt>
                <c:pt idx="44192">
                  <c:v>-2.8839099999999999E-3</c:v>
                </c:pt>
                <c:pt idx="44193">
                  <c:v>-8.5945099999999996E-3</c:v>
                </c:pt>
                <c:pt idx="44194">
                  <c:v>-2.30598E-3</c:v>
                </c:pt>
                <c:pt idx="44195">
                  <c:v>7.7104599999999997E-3</c:v>
                </c:pt>
                <c:pt idx="44196">
                  <c:v>-1.6689299999999999E-3</c:v>
                </c:pt>
                <c:pt idx="44197">
                  <c:v>-7.3671300000000004E-3</c:v>
                </c:pt>
                <c:pt idx="44198">
                  <c:v>5.8078799999999996E-3</c:v>
                </c:pt>
                <c:pt idx="44199">
                  <c:v>2.86674E-3</c:v>
                </c:pt>
                <c:pt idx="44200">
                  <c:v>4.6615600000000004E-3</c:v>
                </c:pt>
                <c:pt idx="44201">
                  <c:v>2.8276400000000002E-3</c:v>
                </c:pt>
                <c:pt idx="44202">
                  <c:v>-4.27246E-4</c:v>
                </c:pt>
                <c:pt idx="44203">
                  <c:v>-1.5132899999999999E-2</c:v>
                </c:pt>
                <c:pt idx="44204">
                  <c:v>-1.8340100000000002E-2</c:v>
                </c:pt>
                <c:pt idx="44205">
                  <c:v>-9.1190300000000002E-3</c:v>
                </c:pt>
                <c:pt idx="44206">
                  <c:v>-4.7512099999999996E-3</c:v>
                </c:pt>
                <c:pt idx="44207">
                  <c:v>1.4419599999999999E-2</c:v>
                </c:pt>
                <c:pt idx="44208">
                  <c:v>1.3444899999999999E-2</c:v>
                </c:pt>
                <c:pt idx="44209">
                  <c:v>-3.1967200000000001E-3</c:v>
                </c:pt>
                <c:pt idx="44210">
                  <c:v>3.3092499999999998E-4</c:v>
                </c:pt>
                <c:pt idx="44211">
                  <c:v>4.0492999999999996E-3</c:v>
                </c:pt>
                <c:pt idx="44212">
                  <c:v>1.7995799999999999E-2</c:v>
                </c:pt>
                <c:pt idx="44213">
                  <c:v>4.8532499999999999E-3</c:v>
                </c:pt>
                <c:pt idx="44214">
                  <c:v>-3.1404499999999999E-3</c:v>
                </c:pt>
                <c:pt idx="44215">
                  <c:v>2.1724700000000001E-3</c:v>
                </c:pt>
                <c:pt idx="44216">
                  <c:v>1.0690700000000001E-3</c:v>
                </c:pt>
                <c:pt idx="44217">
                  <c:v>7.5655000000000002E-3</c:v>
                </c:pt>
                <c:pt idx="44218">
                  <c:v>1.2081100000000001E-2</c:v>
                </c:pt>
                <c:pt idx="44219">
                  <c:v>-4.4431699999999998E-3</c:v>
                </c:pt>
                <c:pt idx="44220">
                  <c:v>2.0360899999999999E-3</c:v>
                </c:pt>
                <c:pt idx="44221">
                  <c:v>2.16007E-3</c:v>
                </c:pt>
                <c:pt idx="44222">
                  <c:v>-1.55783E-2</c:v>
                </c:pt>
                <c:pt idx="44223">
                  <c:v>1.4434799999999999E-2</c:v>
                </c:pt>
                <c:pt idx="44224">
                  <c:v>1.1565199999999999E-2</c:v>
                </c:pt>
                <c:pt idx="44225">
                  <c:v>-6.6757199999999996E-4</c:v>
                </c:pt>
                <c:pt idx="44226">
                  <c:v>1.0843300000000001E-3</c:v>
                </c:pt>
                <c:pt idx="44227">
                  <c:v>1.4963199999999999E-2</c:v>
                </c:pt>
                <c:pt idx="44228">
                  <c:v>2.04277E-2</c:v>
                </c:pt>
                <c:pt idx="44229">
                  <c:v>1.7245300000000002E-2</c:v>
                </c:pt>
                <c:pt idx="44230">
                  <c:v>9.7599000000000002E-3</c:v>
                </c:pt>
                <c:pt idx="44231">
                  <c:v>3.7956200000000001E-4</c:v>
                </c:pt>
                <c:pt idx="44232">
                  <c:v>8.8663100000000005E-3</c:v>
                </c:pt>
                <c:pt idx="44233">
                  <c:v>-2.4549499999999998E-2</c:v>
                </c:pt>
                <c:pt idx="44234">
                  <c:v>-1.6033200000000001E-2</c:v>
                </c:pt>
                <c:pt idx="44235">
                  <c:v>-2.0933200000000001E-3</c:v>
                </c:pt>
                <c:pt idx="44236">
                  <c:v>-1.17874E-3</c:v>
                </c:pt>
                <c:pt idx="44237">
                  <c:v>-1.09262E-2</c:v>
                </c:pt>
                <c:pt idx="44238">
                  <c:v>3.5505300000000001E-3</c:v>
                </c:pt>
                <c:pt idx="44239">
                  <c:v>1.89877E-2</c:v>
                </c:pt>
                <c:pt idx="44240">
                  <c:v>1.8911399999999998E-2</c:v>
                </c:pt>
                <c:pt idx="44241">
                  <c:v>1.4276499999999999E-2</c:v>
                </c:pt>
                <c:pt idx="44242">
                  <c:v>-1.77574E-3</c:v>
                </c:pt>
                <c:pt idx="44243">
                  <c:v>1.17588E-2</c:v>
                </c:pt>
                <c:pt idx="44244">
                  <c:v>4.4889500000000002E-3</c:v>
                </c:pt>
                <c:pt idx="44245">
                  <c:v>7.267E-3</c:v>
                </c:pt>
                <c:pt idx="44246">
                  <c:v>8.4285699999999998E-3</c:v>
                </c:pt>
                <c:pt idx="44247">
                  <c:v>-1.5107199999999999E-2</c:v>
                </c:pt>
                <c:pt idx="44248">
                  <c:v>-9.6435500000000007E-3</c:v>
                </c:pt>
                <c:pt idx="44249">
                  <c:v>4.6987499999999998E-3</c:v>
                </c:pt>
                <c:pt idx="44250">
                  <c:v>4.1189199999999999E-3</c:v>
                </c:pt>
                <c:pt idx="44251">
                  <c:v>-1.091E-2</c:v>
                </c:pt>
                <c:pt idx="44252">
                  <c:v>-9.8104500000000001E-3</c:v>
                </c:pt>
                <c:pt idx="44253">
                  <c:v>-3.8356800000000002E-3</c:v>
                </c:pt>
                <c:pt idx="44254">
                  <c:v>-4.01783E-3</c:v>
                </c:pt>
                <c:pt idx="44255">
                  <c:v>1.16825E-3</c:v>
                </c:pt>
                <c:pt idx="44256">
                  <c:v>-8.2197199999999998E-3</c:v>
                </c:pt>
                <c:pt idx="44257">
                  <c:v>-6.8683599999999996E-3</c:v>
                </c:pt>
                <c:pt idx="44258">
                  <c:v>7.8639999999999995E-3</c:v>
                </c:pt>
                <c:pt idx="44259">
                  <c:v>4.2791399999999999E-3</c:v>
                </c:pt>
                <c:pt idx="44260">
                  <c:v>4.7626500000000002E-3</c:v>
                </c:pt>
                <c:pt idx="44261">
                  <c:v>3.0794099999999999E-3</c:v>
                </c:pt>
                <c:pt idx="44262">
                  <c:v>7.4052800000000002E-3</c:v>
                </c:pt>
                <c:pt idx="44263">
                  <c:v>8.4495500000000001E-3</c:v>
                </c:pt>
                <c:pt idx="44264">
                  <c:v>6.46782E-3</c:v>
                </c:pt>
                <c:pt idx="44265">
                  <c:v>-1.67408E-2</c:v>
                </c:pt>
                <c:pt idx="44266" formatCode="0.00E+00">
                  <c:v>-8.2397500000000001E-4</c:v>
                </c:pt>
                <c:pt idx="44267">
                  <c:v>-2.6130700000000001E-4</c:v>
                </c:pt>
                <c:pt idx="44268">
                  <c:v>1.2846E-2</c:v>
                </c:pt>
                <c:pt idx="44269">
                  <c:v>-9.7436899999999993E-3</c:v>
                </c:pt>
                <c:pt idx="44270">
                  <c:v>-1.6991599999999999E-2</c:v>
                </c:pt>
                <c:pt idx="44271">
                  <c:v>-5.02777E-3</c:v>
                </c:pt>
                <c:pt idx="44272">
                  <c:v>5.1946600000000002E-3</c:v>
                </c:pt>
                <c:pt idx="44273">
                  <c:v>1.34325E-2</c:v>
                </c:pt>
                <c:pt idx="44274">
                  <c:v>-1.3859700000000001E-2</c:v>
                </c:pt>
                <c:pt idx="44275">
                  <c:v>8.5544599999999998E-3</c:v>
                </c:pt>
                <c:pt idx="44276">
                  <c:v>6.34193E-3</c:v>
                </c:pt>
                <c:pt idx="44277">
                  <c:v>-1.1282E-3</c:v>
                </c:pt>
                <c:pt idx="44278">
                  <c:v>1.8787400000000001E-3</c:v>
                </c:pt>
                <c:pt idx="44279">
                  <c:v>4.6520199999999998E-3</c:v>
                </c:pt>
                <c:pt idx="44280">
                  <c:v>-3.9787299999999998E-3</c:v>
                </c:pt>
                <c:pt idx="44281">
                  <c:v>2.2359799999999999E-2</c:v>
                </c:pt>
                <c:pt idx="44282">
                  <c:v>-8.80623E-3</c:v>
                </c:pt>
                <c:pt idx="44283">
                  <c:v>2.02379E-2</c:v>
                </c:pt>
                <c:pt idx="44284">
                  <c:v>1.13335E-2</c:v>
                </c:pt>
                <c:pt idx="44285">
                  <c:v>8.0919300000000007E-3</c:v>
                </c:pt>
                <c:pt idx="44286">
                  <c:v>6.6862099999999997E-3</c:v>
                </c:pt>
                <c:pt idx="44287">
                  <c:v>1.12438E-2</c:v>
                </c:pt>
                <c:pt idx="44288">
                  <c:v>2.1818199999999999E-2</c:v>
                </c:pt>
                <c:pt idx="44289">
                  <c:v>-7.6293900000000002E-4</c:v>
                </c:pt>
                <c:pt idx="44290">
                  <c:v>1.5332200000000001E-2</c:v>
                </c:pt>
                <c:pt idx="44291">
                  <c:v>6.1092400000000002E-3</c:v>
                </c:pt>
                <c:pt idx="44292">
                  <c:v>1.4966999999999999E-2</c:v>
                </c:pt>
                <c:pt idx="44293">
                  <c:v>1.7450299999999998E-2</c:v>
                </c:pt>
                <c:pt idx="44294">
                  <c:v>7.5006500000000002E-3</c:v>
                </c:pt>
                <c:pt idx="44295">
                  <c:v>9.1705299999999997E-3</c:v>
                </c:pt>
                <c:pt idx="44296">
                  <c:v>1.0705900000000001E-2</c:v>
                </c:pt>
                <c:pt idx="44297">
                  <c:v>7.2717700000000003E-3</c:v>
                </c:pt>
                <c:pt idx="44298">
                  <c:v>2.0916000000000001E-2</c:v>
                </c:pt>
                <c:pt idx="44299">
                  <c:v>1.0322599999999999E-2</c:v>
                </c:pt>
                <c:pt idx="44300">
                  <c:v>1.3301800000000001E-2</c:v>
                </c:pt>
                <c:pt idx="44301">
                  <c:v>6.9026900000000004E-3</c:v>
                </c:pt>
                <c:pt idx="44302">
                  <c:v>1.5377E-2</c:v>
                </c:pt>
                <c:pt idx="44303">
                  <c:v>2.26851E-2</c:v>
                </c:pt>
                <c:pt idx="44304">
                  <c:v>1.10083E-2</c:v>
                </c:pt>
                <c:pt idx="44305">
                  <c:v>9.4108600000000001E-3</c:v>
                </c:pt>
                <c:pt idx="44306">
                  <c:v>1.05381E-2</c:v>
                </c:pt>
                <c:pt idx="44307">
                  <c:v>1.6545299999999999E-2</c:v>
                </c:pt>
                <c:pt idx="44308">
                  <c:v>8.1110000000000002E-3</c:v>
                </c:pt>
                <c:pt idx="44309">
                  <c:v>2.0526900000000001E-2</c:v>
                </c:pt>
                <c:pt idx="44310">
                  <c:v>-7.7524200000000003E-3</c:v>
                </c:pt>
                <c:pt idx="44311" formatCode="0.00E+00">
                  <c:v>8.9740800000000004E-4</c:v>
                </c:pt>
                <c:pt idx="44312">
                  <c:v>9.9506400000000002E-3</c:v>
                </c:pt>
                <c:pt idx="44313" formatCode="0.00E+00">
                  <c:v>1.6667399999999999E-2</c:v>
                </c:pt>
                <c:pt idx="44314">
                  <c:v>9.3183499999999996E-3</c:v>
                </c:pt>
                <c:pt idx="44315">
                  <c:v>-1.4367100000000001E-2</c:v>
                </c:pt>
                <c:pt idx="44316">
                  <c:v>1.90163E-2</c:v>
                </c:pt>
                <c:pt idx="44317">
                  <c:v>1.6794199999999999E-2</c:v>
                </c:pt>
                <c:pt idx="44318">
                  <c:v>1.8117899999999999E-2</c:v>
                </c:pt>
                <c:pt idx="44319">
                  <c:v>4.4736899999999998E-3</c:v>
                </c:pt>
                <c:pt idx="44320">
                  <c:v>1.2949E-2</c:v>
                </c:pt>
                <c:pt idx="44321">
                  <c:v>2.2052800000000001E-2</c:v>
                </c:pt>
                <c:pt idx="44322">
                  <c:v>2.1423299999999999E-2</c:v>
                </c:pt>
                <c:pt idx="44323">
                  <c:v>1.8201800000000001E-2</c:v>
                </c:pt>
                <c:pt idx="44324">
                  <c:v>1.9141200000000001E-2</c:v>
                </c:pt>
                <c:pt idx="44325" formatCode="0.00E+00">
                  <c:v>1.4090500000000001E-2</c:v>
                </c:pt>
                <c:pt idx="44326">
                  <c:v>2.64549E-2</c:v>
                </c:pt>
                <c:pt idx="44327">
                  <c:v>1.4883E-2</c:v>
                </c:pt>
                <c:pt idx="44328">
                  <c:v>1.7143200000000001E-2</c:v>
                </c:pt>
                <c:pt idx="44329">
                  <c:v>1.3975100000000001E-2</c:v>
                </c:pt>
                <c:pt idx="44330">
                  <c:v>8.66222E-3</c:v>
                </c:pt>
                <c:pt idx="44331">
                  <c:v>2.4919500000000002E-3</c:v>
                </c:pt>
                <c:pt idx="44332">
                  <c:v>1.6956300000000001E-3</c:v>
                </c:pt>
                <c:pt idx="44333">
                  <c:v>-8.5353899999999995E-4</c:v>
                </c:pt>
                <c:pt idx="44334">
                  <c:v>9.5024099999999993E-3</c:v>
                </c:pt>
                <c:pt idx="44335">
                  <c:v>4.7159200000000002E-3</c:v>
                </c:pt>
                <c:pt idx="44336">
                  <c:v>2.2254900000000001E-2</c:v>
                </c:pt>
                <c:pt idx="44337">
                  <c:v>9.0179400000000003E-3</c:v>
                </c:pt>
                <c:pt idx="44338">
                  <c:v>2.1488199999999999E-2</c:v>
                </c:pt>
                <c:pt idx="44339">
                  <c:v>1.15023E-2</c:v>
                </c:pt>
                <c:pt idx="44340">
                  <c:v>-2.1047599999999998E-3</c:v>
                </c:pt>
                <c:pt idx="44341">
                  <c:v>9.7770700000000006E-3</c:v>
                </c:pt>
                <c:pt idx="44342">
                  <c:v>8.5191699999999995E-3</c:v>
                </c:pt>
                <c:pt idx="44343">
                  <c:v>8.4810300000000005E-3</c:v>
                </c:pt>
                <c:pt idx="44344">
                  <c:v>1.2624700000000001E-2</c:v>
                </c:pt>
                <c:pt idx="44345">
                  <c:v>2.9811899999999999E-3</c:v>
                </c:pt>
                <c:pt idx="44346">
                  <c:v>1.37596E-2</c:v>
                </c:pt>
                <c:pt idx="44347">
                  <c:v>5.6428900000000002E-3</c:v>
                </c:pt>
                <c:pt idx="44348">
                  <c:v>-5.8050200000000001E-3</c:v>
                </c:pt>
                <c:pt idx="44349">
                  <c:v>-9.56535E-4</c:v>
                </c:pt>
                <c:pt idx="44350">
                  <c:v>-2.0675699999999999E-3</c:v>
                </c:pt>
                <c:pt idx="44351">
                  <c:v>1.4686600000000001E-3</c:v>
                </c:pt>
                <c:pt idx="44352">
                  <c:v>4.3535199999999996E-3</c:v>
                </c:pt>
                <c:pt idx="44353">
                  <c:v>2.0688100000000001E-2</c:v>
                </c:pt>
                <c:pt idx="44354">
                  <c:v>1.15824E-2</c:v>
                </c:pt>
                <c:pt idx="44355">
                  <c:v>2.67429E-2</c:v>
                </c:pt>
                <c:pt idx="44356">
                  <c:v>2.5921799999999998E-2</c:v>
                </c:pt>
                <c:pt idx="44357">
                  <c:v>6.5441099999999997E-3</c:v>
                </c:pt>
                <c:pt idx="44358">
                  <c:v>2.5703400000000001E-2</c:v>
                </c:pt>
                <c:pt idx="44359">
                  <c:v>9.3526800000000004E-3</c:v>
                </c:pt>
                <c:pt idx="44360">
                  <c:v>-3.1928999999999998E-3</c:v>
                </c:pt>
                <c:pt idx="44361">
                  <c:v>1.88112E-2</c:v>
                </c:pt>
                <c:pt idx="44362">
                  <c:v>2.1492000000000001E-2</c:v>
                </c:pt>
                <c:pt idx="44363">
                  <c:v>1.6490899999999999E-2</c:v>
                </c:pt>
                <c:pt idx="44364">
                  <c:v>-1.07832E-2</c:v>
                </c:pt>
                <c:pt idx="44365">
                  <c:v>-7.1544599999999996E-3</c:v>
                </c:pt>
                <c:pt idx="44366">
                  <c:v>-4.43363E-3</c:v>
                </c:pt>
                <c:pt idx="44367">
                  <c:v>1.2764899999999999E-2</c:v>
                </c:pt>
                <c:pt idx="44368">
                  <c:v>1.18694E-2</c:v>
                </c:pt>
                <c:pt idx="44369">
                  <c:v>-8.7652200000000006E-3</c:v>
                </c:pt>
                <c:pt idx="44370">
                  <c:v>1.50566E-2</c:v>
                </c:pt>
                <c:pt idx="44371">
                  <c:v>4.1580200000000001E-3</c:v>
                </c:pt>
                <c:pt idx="44372">
                  <c:v>1.0291099999999999E-2</c:v>
                </c:pt>
                <c:pt idx="44373">
                  <c:v>7.1353900000000001E-3</c:v>
                </c:pt>
                <c:pt idx="44374">
                  <c:v>3.12233E-3</c:v>
                </c:pt>
                <c:pt idx="44375">
                  <c:v>9.1972400000000006E-3</c:v>
                </c:pt>
                <c:pt idx="44376">
                  <c:v>1.05515E-2</c:v>
                </c:pt>
                <c:pt idx="44377">
                  <c:v>-2.3565299999999999E-3</c:v>
                </c:pt>
                <c:pt idx="44378">
                  <c:v>9.1686200000000006E-3</c:v>
                </c:pt>
                <c:pt idx="44379">
                  <c:v>2.0058599999999999E-2</c:v>
                </c:pt>
                <c:pt idx="44380">
                  <c:v>8.5802099999999996E-3</c:v>
                </c:pt>
                <c:pt idx="44381">
                  <c:v>6.1807600000000004E-3</c:v>
                </c:pt>
                <c:pt idx="44382">
                  <c:v>1.48687E-2</c:v>
                </c:pt>
                <c:pt idx="44383">
                  <c:v>1.6702700000000001E-2</c:v>
                </c:pt>
                <c:pt idx="44384">
                  <c:v>1.7213800000000001E-2</c:v>
                </c:pt>
                <c:pt idx="44385">
                  <c:v>7.38049E-3</c:v>
                </c:pt>
                <c:pt idx="44386">
                  <c:v>2.1589299999999999E-2</c:v>
                </c:pt>
                <c:pt idx="44387">
                  <c:v>2.28977E-3</c:v>
                </c:pt>
                <c:pt idx="44388">
                  <c:v>3.84235E-3</c:v>
                </c:pt>
                <c:pt idx="44389">
                  <c:v>3.4694700000000001E-3</c:v>
                </c:pt>
                <c:pt idx="44390">
                  <c:v>1.4301299999999999E-2</c:v>
                </c:pt>
                <c:pt idx="44391">
                  <c:v>2.2356000000000001E-2</c:v>
                </c:pt>
                <c:pt idx="44392">
                  <c:v>1.7842299999999998E-2</c:v>
                </c:pt>
                <c:pt idx="44393">
                  <c:v>4.2190600000000002E-3</c:v>
                </c:pt>
                <c:pt idx="44394">
                  <c:v>2.00777E-2</c:v>
                </c:pt>
                <c:pt idx="44395">
                  <c:v>1.6882899999999999E-2</c:v>
                </c:pt>
                <c:pt idx="44396">
                  <c:v>2.7252200000000001E-2</c:v>
                </c:pt>
                <c:pt idx="44397">
                  <c:v>1.47181E-2</c:v>
                </c:pt>
                <c:pt idx="44398">
                  <c:v>9.9487299999999994E-3</c:v>
                </c:pt>
                <c:pt idx="44399">
                  <c:v>2.63205E-2</c:v>
                </c:pt>
                <c:pt idx="44400" formatCode="0.00E+00">
                  <c:v>1.2537E-2</c:v>
                </c:pt>
                <c:pt idx="44401">
                  <c:v>1.9355799999999999E-2</c:v>
                </c:pt>
                <c:pt idx="44402">
                  <c:v>-1.4534000000000001E-3</c:v>
                </c:pt>
                <c:pt idx="44403">
                  <c:v>2.0653700000000001E-2</c:v>
                </c:pt>
                <c:pt idx="44404">
                  <c:v>1.45559E-2</c:v>
                </c:pt>
                <c:pt idx="44405">
                  <c:v>7.9202700000000001E-3</c:v>
                </c:pt>
                <c:pt idx="44406">
                  <c:v>1.9612299999999999E-2</c:v>
                </c:pt>
                <c:pt idx="44407">
                  <c:v>2.2758500000000001E-2</c:v>
                </c:pt>
                <c:pt idx="44408">
                  <c:v>1.08862E-2</c:v>
                </c:pt>
                <c:pt idx="44409">
                  <c:v>1.5173000000000001E-3</c:v>
                </c:pt>
                <c:pt idx="44410">
                  <c:v>2.3090400000000001E-2</c:v>
                </c:pt>
                <c:pt idx="44411">
                  <c:v>3.2074900000000003E-2</c:v>
                </c:pt>
                <c:pt idx="44412">
                  <c:v>6.9560999999999998E-3</c:v>
                </c:pt>
                <c:pt idx="44413">
                  <c:v>1.88808E-2</c:v>
                </c:pt>
                <c:pt idx="44414">
                  <c:v>2.3792299999999999E-2</c:v>
                </c:pt>
                <c:pt idx="44415">
                  <c:v>4.2454699999999998E-2</c:v>
                </c:pt>
                <c:pt idx="44416">
                  <c:v>2.8287900000000001E-2</c:v>
                </c:pt>
                <c:pt idx="44417">
                  <c:v>3.3441499999999999E-2</c:v>
                </c:pt>
                <c:pt idx="44418">
                  <c:v>1.6111400000000001E-2</c:v>
                </c:pt>
                <c:pt idx="44419">
                  <c:v>2.6020100000000001E-2</c:v>
                </c:pt>
                <c:pt idx="44420">
                  <c:v>3.1687699999999999E-2</c:v>
                </c:pt>
                <c:pt idx="44421">
                  <c:v>2.4717300000000001E-2</c:v>
                </c:pt>
                <c:pt idx="44422">
                  <c:v>2.8098100000000001E-2</c:v>
                </c:pt>
                <c:pt idx="44423">
                  <c:v>1.08232E-2</c:v>
                </c:pt>
                <c:pt idx="44424">
                  <c:v>2.46077E-2</c:v>
                </c:pt>
                <c:pt idx="44425">
                  <c:v>2.3950599999999999E-2</c:v>
                </c:pt>
                <c:pt idx="44426">
                  <c:v>1.49441E-2</c:v>
                </c:pt>
                <c:pt idx="44427">
                  <c:v>7.9879800000000004E-3</c:v>
                </c:pt>
                <c:pt idx="44428">
                  <c:v>2.50149E-2</c:v>
                </c:pt>
                <c:pt idx="44429">
                  <c:v>1.08471E-2</c:v>
                </c:pt>
                <c:pt idx="44430">
                  <c:v>1.2617099999999999E-2</c:v>
                </c:pt>
                <c:pt idx="44431">
                  <c:v>5.7363500000000003E-3</c:v>
                </c:pt>
                <c:pt idx="44432">
                  <c:v>2.8649299999999999E-2</c:v>
                </c:pt>
                <c:pt idx="44433">
                  <c:v>1.20144E-2</c:v>
                </c:pt>
                <c:pt idx="44434">
                  <c:v>1.3866399999999999E-2</c:v>
                </c:pt>
                <c:pt idx="44435">
                  <c:v>-6.2513400000000002E-3</c:v>
                </c:pt>
                <c:pt idx="44436">
                  <c:v>1.36423E-2</c:v>
                </c:pt>
                <c:pt idx="44437">
                  <c:v>9.4003699999999999E-3</c:v>
                </c:pt>
                <c:pt idx="44438">
                  <c:v>2.23036E-2</c:v>
                </c:pt>
                <c:pt idx="44439">
                  <c:v>5.2642799999999997E-3</c:v>
                </c:pt>
                <c:pt idx="44440">
                  <c:v>-1.15395E-4</c:v>
                </c:pt>
                <c:pt idx="44441">
                  <c:v>3.3609399999999998E-2</c:v>
                </c:pt>
                <c:pt idx="44442">
                  <c:v>1.91221E-2</c:v>
                </c:pt>
                <c:pt idx="44443">
                  <c:v>6.2246300000000001E-3</c:v>
                </c:pt>
                <c:pt idx="44444">
                  <c:v>-1.1405899999999999E-3</c:v>
                </c:pt>
                <c:pt idx="44445">
                  <c:v>1.6969700000000001E-2</c:v>
                </c:pt>
                <c:pt idx="44446">
                  <c:v>3.9625199999999998E-3</c:v>
                </c:pt>
                <c:pt idx="44447">
                  <c:v>-7.3633199999999996E-3</c:v>
                </c:pt>
                <c:pt idx="44448">
                  <c:v>-1.06354E-2</c:v>
                </c:pt>
                <c:pt idx="44449">
                  <c:v>-3.3664699999999998E-4</c:v>
                </c:pt>
                <c:pt idx="44450">
                  <c:v>1.29614E-2</c:v>
                </c:pt>
                <c:pt idx="44451">
                  <c:v>9.81426E-3</c:v>
                </c:pt>
                <c:pt idx="44452">
                  <c:v>-5.8336300000000002E-3</c:v>
                </c:pt>
                <c:pt idx="44453">
                  <c:v>1.2346299999999999E-2</c:v>
                </c:pt>
                <c:pt idx="44454">
                  <c:v>2.0333299999999999E-2</c:v>
                </c:pt>
                <c:pt idx="44455">
                  <c:v>6.7682300000000001E-3</c:v>
                </c:pt>
                <c:pt idx="44456">
                  <c:v>5.9814500000000001E-3</c:v>
                </c:pt>
                <c:pt idx="44457">
                  <c:v>2.12975E-2</c:v>
                </c:pt>
                <c:pt idx="44458">
                  <c:v>9.4280200000000005E-3</c:v>
                </c:pt>
                <c:pt idx="44459">
                  <c:v>1.7138500000000001E-2</c:v>
                </c:pt>
                <c:pt idx="44460">
                  <c:v>-9.0703999999999993E-3</c:v>
                </c:pt>
                <c:pt idx="44461">
                  <c:v>8.6298E-3</c:v>
                </c:pt>
                <c:pt idx="44462">
                  <c:v>1.5943499999999999E-2</c:v>
                </c:pt>
                <c:pt idx="44463">
                  <c:v>-1.48964E-3</c:v>
                </c:pt>
                <c:pt idx="44464">
                  <c:v>-1.12829E-2</c:v>
                </c:pt>
                <c:pt idx="44465">
                  <c:v>6.7148199999999998E-3</c:v>
                </c:pt>
                <c:pt idx="44466">
                  <c:v>1.02673E-2</c:v>
                </c:pt>
                <c:pt idx="44467">
                  <c:v>8.3894699999999996E-3</c:v>
                </c:pt>
                <c:pt idx="44468">
                  <c:v>1.6993500000000002E-2</c:v>
                </c:pt>
                <c:pt idx="44469">
                  <c:v>1.16215E-2</c:v>
                </c:pt>
                <c:pt idx="44470">
                  <c:v>1.1557599999999999E-2</c:v>
                </c:pt>
                <c:pt idx="44471">
                  <c:v>1.44329E-2</c:v>
                </c:pt>
                <c:pt idx="44472">
                  <c:v>2.3199999999999998E-2</c:v>
                </c:pt>
                <c:pt idx="44473">
                  <c:v>8.4085500000000007E-3</c:v>
                </c:pt>
                <c:pt idx="44474" formatCode="0.00E+00">
                  <c:v>5.4931600000000004E-3</c:v>
                </c:pt>
                <c:pt idx="44475">
                  <c:v>-1.4934499999999999E-3</c:v>
                </c:pt>
                <c:pt idx="44476">
                  <c:v>7.2393400000000004E-3</c:v>
                </c:pt>
                <c:pt idx="44477">
                  <c:v>2.1902999999999999E-2</c:v>
                </c:pt>
                <c:pt idx="44478">
                  <c:v>4.4374499999999999E-3</c:v>
                </c:pt>
                <c:pt idx="44479">
                  <c:v>-4.0054299999999999E-3</c:v>
                </c:pt>
                <c:pt idx="44480">
                  <c:v>-9.0818400000000007E-3</c:v>
                </c:pt>
                <c:pt idx="44481">
                  <c:v>1.8884700000000001E-2</c:v>
                </c:pt>
                <c:pt idx="44482">
                  <c:v>1.3697600000000001E-2</c:v>
                </c:pt>
                <c:pt idx="44483">
                  <c:v>1.8768300000000002E-2</c:v>
                </c:pt>
                <c:pt idx="44484">
                  <c:v>2.2115699999999999E-2</c:v>
                </c:pt>
                <c:pt idx="44485">
                  <c:v>9.7036399999999995E-3</c:v>
                </c:pt>
                <c:pt idx="44486">
                  <c:v>1.2545600000000001E-2</c:v>
                </c:pt>
                <c:pt idx="44487">
                  <c:v>1.06707E-2</c:v>
                </c:pt>
                <c:pt idx="44488">
                  <c:v>2.1249799999999999E-2</c:v>
                </c:pt>
                <c:pt idx="44489">
                  <c:v>1.43433E-2</c:v>
                </c:pt>
                <c:pt idx="44490">
                  <c:v>1.22795E-2</c:v>
                </c:pt>
                <c:pt idx="44491" formatCode="0.00E+00">
                  <c:v>2.52771E-2</c:v>
                </c:pt>
                <c:pt idx="44492">
                  <c:v>8.1415199999999993E-3</c:v>
                </c:pt>
                <c:pt idx="44493">
                  <c:v>1.8545200000000001E-2</c:v>
                </c:pt>
                <c:pt idx="44494">
                  <c:v>9.5176700000000006E-3</c:v>
                </c:pt>
                <c:pt idx="44495">
                  <c:v>1.2177500000000001E-2</c:v>
                </c:pt>
                <c:pt idx="44496">
                  <c:v>-6.1979299999999999E-3</c:v>
                </c:pt>
                <c:pt idx="44497">
                  <c:v>7.6169999999999996E-3</c:v>
                </c:pt>
                <c:pt idx="44498">
                  <c:v>2.38371E-2</c:v>
                </c:pt>
                <c:pt idx="44499">
                  <c:v>1.5623099999999999E-2</c:v>
                </c:pt>
                <c:pt idx="44500">
                  <c:v>1.3189300000000001E-3</c:v>
                </c:pt>
                <c:pt idx="44501">
                  <c:v>-5.68104E-3</c:v>
                </c:pt>
                <c:pt idx="44502">
                  <c:v>1.5911100000000001E-2</c:v>
                </c:pt>
                <c:pt idx="44503">
                  <c:v>6.2294000000000004E-3</c:v>
                </c:pt>
                <c:pt idx="44504">
                  <c:v>-2.8095199999999998E-3</c:v>
                </c:pt>
                <c:pt idx="44505">
                  <c:v>-2.86579E-3</c:v>
                </c:pt>
                <c:pt idx="44506">
                  <c:v>9.74941E-3</c:v>
                </c:pt>
                <c:pt idx="44507">
                  <c:v>2.7028099999999999E-2</c:v>
                </c:pt>
                <c:pt idx="44508">
                  <c:v>9.2067699999999995E-3</c:v>
                </c:pt>
                <c:pt idx="44509">
                  <c:v>4.4374499999999999E-3</c:v>
                </c:pt>
                <c:pt idx="44510">
                  <c:v>2.53315E-2</c:v>
                </c:pt>
                <c:pt idx="44511">
                  <c:v>2.0701399999999998E-2</c:v>
                </c:pt>
                <c:pt idx="44512">
                  <c:v>1.5731800000000001E-2</c:v>
                </c:pt>
                <c:pt idx="44513">
                  <c:v>7.36237E-3</c:v>
                </c:pt>
                <c:pt idx="44514">
                  <c:v>1.53475E-2</c:v>
                </c:pt>
                <c:pt idx="44515">
                  <c:v>1.08538E-2</c:v>
                </c:pt>
                <c:pt idx="44516">
                  <c:v>-1.6784699999999999E-4</c:v>
                </c:pt>
                <c:pt idx="44517">
                  <c:v>3.7212399999999998E-3</c:v>
                </c:pt>
                <c:pt idx="44518">
                  <c:v>6.6566499999999996E-4</c:v>
                </c:pt>
                <c:pt idx="44519">
                  <c:v>-1.2283299999999999E-3</c:v>
                </c:pt>
                <c:pt idx="44520">
                  <c:v>-4.1561100000000002E-3</c:v>
                </c:pt>
                <c:pt idx="44521">
                  <c:v>5.2480699999999996E-3</c:v>
                </c:pt>
                <c:pt idx="44522">
                  <c:v>1.32484E-2</c:v>
                </c:pt>
                <c:pt idx="44523">
                  <c:v>1.3155E-2</c:v>
                </c:pt>
                <c:pt idx="44524">
                  <c:v>4.75597E-3</c:v>
                </c:pt>
                <c:pt idx="44525">
                  <c:v>-1.2648599999999999E-2</c:v>
                </c:pt>
                <c:pt idx="44526">
                  <c:v>-8.6574600000000005E-3</c:v>
                </c:pt>
                <c:pt idx="44527">
                  <c:v>1.2156500000000001E-2</c:v>
                </c:pt>
                <c:pt idx="44528">
                  <c:v>5.3214999999999998E-3</c:v>
                </c:pt>
                <c:pt idx="44529">
                  <c:v>-9.889600000000001E-4</c:v>
                </c:pt>
                <c:pt idx="44530">
                  <c:v>-2.1926899999999999E-2</c:v>
                </c:pt>
                <c:pt idx="44531">
                  <c:v>-1.40591E-2</c:v>
                </c:pt>
                <c:pt idx="44532">
                  <c:v>-3.8967099999999998E-3</c:v>
                </c:pt>
                <c:pt idx="44533">
                  <c:v>3.4999800000000002E-4</c:v>
                </c:pt>
                <c:pt idx="44534">
                  <c:v>6.2179599999999998E-3</c:v>
                </c:pt>
                <c:pt idx="44535">
                  <c:v>6.5012000000000004E-3</c:v>
                </c:pt>
                <c:pt idx="44536">
                  <c:v>1.2855500000000001E-3</c:v>
                </c:pt>
                <c:pt idx="44537">
                  <c:v>1.45302E-2</c:v>
                </c:pt>
                <c:pt idx="44538">
                  <c:v>1.1476500000000001E-2</c:v>
                </c:pt>
                <c:pt idx="44539">
                  <c:v>1.6780900000000001E-2</c:v>
                </c:pt>
                <c:pt idx="44540">
                  <c:v>1.26581E-2</c:v>
                </c:pt>
                <c:pt idx="44541">
                  <c:v>-6.2799500000000003E-3</c:v>
                </c:pt>
                <c:pt idx="44542">
                  <c:v>6.3285800000000003E-3</c:v>
                </c:pt>
                <c:pt idx="44543">
                  <c:v>6.3829400000000001E-3</c:v>
                </c:pt>
                <c:pt idx="44544">
                  <c:v>2.4220499999999999E-2</c:v>
                </c:pt>
                <c:pt idx="44545">
                  <c:v>1.38102E-2</c:v>
                </c:pt>
                <c:pt idx="44546">
                  <c:v>4.1322700000000004E-3</c:v>
                </c:pt>
                <c:pt idx="44547">
                  <c:v>-3.4389500000000001E-3</c:v>
                </c:pt>
                <c:pt idx="44548">
                  <c:v>7.02953E-3</c:v>
                </c:pt>
                <c:pt idx="44549">
                  <c:v>4.0197399999999999E-3</c:v>
                </c:pt>
                <c:pt idx="44550">
                  <c:v>-8.05378E-3</c:v>
                </c:pt>
                <c:pt idx="44551">
                  <c:v>1.21765E-2</c:v>
                </c:pt>
                <c:pt idx="44552">
                  <c:v>-3.5924899999999998E-3</c:v>
                </c:pt>
                <c:pt idx="44553">
                  <c:v>5.6552900000000005E-4</c:v>
                </c:pt>
                <c:pt idx="44554">
                  <c:v>4.6157799999999999E-3</c:v>
                </c:pt>
                <c:pt idx="44555">
                  <c:v>6.3371699999999996E-3</c:v>
                </c:pt>
                <c:pt idx="44556">
                  <c:v>3.5572099999999999E-3</c:v>
                </c:pt>
                <c:pt idx="44557">
                  <c:v>-4.6701399999999997E-3</c:v>
                </c:pt>
                <c:pt idx="44558">
                  <c:v>-5.1984800000000001E-3</c:v>
                </c:pt>
                <c:pt idx="44559">
                  <c:v>7.8105900000000001E-3</c:v>
                </c:pt>
                <c:pt idx="44560">
                  <c:v>7.0333499999999998E-3</c:v>
                </c:pt>
                <c:pt idx="44561">
                  <c:v>-1.8110299999999999E-3</c:v>
                </c:pt>
                <c:pt idx="44562">
                  <c:v>-5.3920699999999997E-3</c:v>
                </c:pt>
                <c:pt idx="44563">
                  <c:v>1.6560600000000002E-2</c:v>
                </c:pt>
                <c:pt idx="44564">
                  <c:v>3.8871800000000001E-3</c:v>
                </c:pt>
                <c:pt idx="44565">
                  <c:v>2.06299E-2</c:v>
                </c:pt>
                <c:pt idx="44566">
                  <c:v>5.9852600000000001E-3</c:v>
                </c:pt>
                <c:pt idx="44567">
                  <c:v>-9.2449200000000002E-3</c:v>
                </c:pt>
                <c:pt idx="44568">
                  <c:v>6.3066499999999996E-3</c:v>
                </c:pt>
                <c:pt idx="44569">
                  <c:v>6.0176800000000003E-4</c:v>
                </c:pt>
                <c:pt idx="44570">
                  <c:v>-4.3249100000000004E-3</c:v>
                </c:pt>
                <c:pt idx="44571">
                  <c:v>-6.24275E-3</c:v>
                </c:pt>
                <c:pt idx="44572">
                  <c:v>1.32046E-2</c:v>
                </c:pt>
                <c:pt idx="44573">
                  <c:v>1.4862999999999999E-2</c:v>
                </c:pt>
                <c:pt idx="44574">
                  <c:v>1.52874E-3</c:v>
                </c:pt>
                <c:pt idx="44575">
                  <c:v>1.44005E-3</c:v>
                </c:pt>
                <c:pt idx="44576">
                  <c:v>1.1076900000000001E-2</c:v>
                </c:pt>
                <c:pt idx="44577">
                  <c:v>1.28174E-3</c:v>
                </c:pt>
                <c:pt idx="44578">
                  <c:v>1.5129099999999999E-2</c:v>
                </c:pt>
                <c:pt idx="44579">
                  <c:v>-1.7347300000000001E-3</c:v>
                </c:pt>
                <c:pt idx="44580">
                  <c:v>4.0616999999999997E-3</c:v>
                </c:pt>
                <c:pt idx="44581">
                  <c:v>2.1002799999999999E-2</c:v>
                </c:pt>
                <c:pt idx="44582">
                  <c:v>2.4260500000000001E-2</c:v>
                </c:pt>
                <c:pt idx="44583">
                  <c:v>9.3746200000000002E-4</c:v>
                </c:pt>
                <c:pt idx="44584">
                  <c:v>-1.5163399999999999E-4</c:v>
                </c:pt>
                <c:pt idx="44585" formatCode="0.00E+00">
                  <c:v>1.3412500000000001E-2</c:v>
                </c:pt>
                <c:pt idx="44586">
                  <c:v>2.1610299999999999E-2</c:v>
                </c:pt>
                <c:pt idx="44587">
                  <c:v>8.0776200000000006E-3</c:v>
                </c:pt>
                <c:pt idx="44588">
                  <c:v>-2.52914E-3</c:v>
                </c:pt>
                <c:pt idx="44589">
                  <c:v>-2.6826900000000002E-3</c:v>
                </c:pt>
                <c:pt idx="44590">
                  <c:v>1.6632999999999998E-2</c:v>
                </c:pt>
                <c:pt idx="44591">
                  <c:v>2.94685E-3</c:v>
                </c:pt>
                <c:pt idx="44592">
                  <c:v>5.8717700000000001E-3</c:v>
                </c:pt>
                <c:pt idx="44593">
                  <c:v>4.3497099999999997E-3</c:v>
                </c:pt>
                <c:pt idx="44594">
                  <c:v>-1.4233600000000001E-2</c:v>
                </c:pt>
                <c:pt idx="44595">
                  <c:v>3.6868999999999999E-3</c:v>
                </c:pt>
                <c:pt idx="44596">
                  <c:v>3.6287300000000001E-3</c:v>
                </c:pt>
                <c:pt idx="44597">
                  <c:v>-5.05829E-3</c:v>
                </c:pt>
                <c:pt idx="44598">
                  <c:v>-7.8678099999999994E-3</c:v>
                </c:pt>
                <c:pt idx="44599">
                  <c:v>1.1788399999999999E-2</c:v>
                </c:pt>
                <c:pt idx="44600">
                  <c:v>-6.6061000000000002E-3</c:v>
                </c:pt>
                <c:pt idx="44601">
                  <c:v>-4.1694599999999998E-3</c:v>
                </c:pt>
                <c:pt idx="44602">
                  <c:v>-2.72541E-2</c:v>
                </c:pt>
                <c:pt idx="44603">
                  <c:v>-1.2931799999999999E-3</c:v>
                </c:pt>
                <c:pt idx="44604">
                  <c:v>-1.2610400000000001E-2</c:v>
                </c:pt>
                <c:pt idx="44605">
                  <c:v>-1.32751E-2</c:v>
                </c:pt>
                <c:pt idx="44606">
                  <c:v>-1.0437999999999999E-2</c:v>
                </c:pt>
                <c:pt idx="44607">
                  <c:v>-1.9295699999999999E-2</c:v>
                </c:pt>
                <c:pt idx="44608">
                  <c:v>1.4838199999999999E-2</c:v>
                </c:pt>
                <c:pt idx="44609">
                  <c:v>2.81715E-3</c:v>
                </c:pt>
                <c:pt idx="44610">
                  <c:v>-4.6596500000000004E-3</c:v>
                </c:pt>
                <c:pt idx="44611">
                  <c:v>3.7040699999999998E-3</c:v>
                </c:pt>
                <c:pt idx="44612">
                  <c:v>9.2210799999999996E-3</c:v>
                </c:pt>
                <c:pt idx="44613">
                  <c:v>-9.1619500000000003E-3</c:v>
                </c:pt>
                <c:pt idx="44614">
                  <c:v>6.8950700000000001E-4</c:v>
                </c:pt>
                <c:pt idx="44615">
                  <c:v>5.0725900000000001E-3</c:v>
                </c:pt>
                <c:pt idx="44616">
                  <c:v>-1.04218E-2</c:v>
                </c:pt>
                <c:pt idx="44617">
                  <c:v>-1.6918200000000001E-2</c:v>
                </c:pt>
                <c:pt idx="44618">
                  <c:v>-9.8800699999999995E-3</c:v>
                </c:pt>
                <c:pt idx="44619">
                  <c:v>-8.0423400000000003E-3</c:v>
                </c:pt>
                <c:pt idx="44620">
                  <c:v>-3.1366300000000001E-3</c:v>
                </c:pt>
                <c:pt idx="44621">
                  <c:v>3.68118E-3</c:v>
                </c:pt>
                <c:pt idx="44622">
                  <c:v>-1.4205000000000001E-2</c:v>
                </c:pt>
                <c:pt idx="44623">
                  <c:v>-3.6163300000000001E-3</c:v>
                </c:pt>
                <c:pt idx="44624">
                  <c:v>-5.0544700000000001E-4</c:v>
                </c:pt>
                <c:pt idx="44625">
                  <c:v>-6.5412500000000002E-3</c:v>
                </c:pt>
                <c:pt idx="44626">
                  <c:v>-1.3032E-2</c:v>
                </c:pt>
                <c:pt idx="44627">
                  <c:v>-3.0612899999999999E-3</c:v>
                </c:pt>
                <c:pt idx="44628">
                  <c:v>-4.9896200000000002E-3</c:v>
                </c:pt>
                <c:pt idx="44629">
                  <c:v>-3.48759E-3</c:v>
                </c:pt>
                <c:pt idx="44630">
                  <c:v>-2.29597E-2</c:v>
                </c:pt>
                <c:pt idx="44631">
                  <c:v>-3.10326E-3</c:v>
                </c:pt>
                <c:pt idx="44632">
                  <c:v>-1.4915499999999999E-3</c:v>
                </c:pt>
                <c:pt idx="44633">
                  <c:v>-1.3151199999999999E-3</c:v>
                </c:pt>
                <c:pt idx="44634">
                  <c:v>-1.1378299999999999E-2</c:v>
                </c:pt>
                <c:pt idx="44635">
                  <c:v>-2.2073700000000002E-2</c:v>
                </c:pt>
                <c:pt idx="44636">
                  <c:v>-2.3076099999999999E-2</c:v>
                </c:pt>
                <c:pt idx="44637">
                  <c:v>8.7080000000000005E-3</c:v>
                </c:pt>
                <c:pt idx="44638">
                  <c:v>-2.7446699999999998E-3</c:v>
                </c:pt>
                <c:pt idx="44639">
                  <c:v>-4.2371700000000002E-3</c:v>
                </c:pt>
                <c:pt idx="44640">
                  <c:v>-1.3971299999999999E-3</c:v>
                </c:pt>
                <c:pt idx="44641">
                  <c:v>3.9415400000000003E-3</c:v>
                </c:pt>
                <c:pt idx="44642">
                  <c:v>8.8977800000000003E-4</c:v>
                </c:pt>
                <c:pt idx="44643">
                  <c:v>6.0443900000000002E-3</c:v>
                </c:pt>
                <c:pt idx="44644">
                  <c:v>1.1738800000000001E-2</c:v>
                </c:pt>
                <c:pt idx="44645">
                  <c:v>7.7924700000000001E-3</c:v>
                </c:pt>
                <c:pt idx="44646">
                  <c:v>-7.0285800000000004E-3</c:v>
                </c:pt>
                <c:pt idx="44647">
                  <c:v>-1.6928700000000001E-2</c:v>
                </c:pt>
                <c:pt idx="44648">
                  <c:v>1.3341900000000001E-3</c:v>
                </c:pt>
                <c:pt idx="44649">
                  <c:v>-5.6839E-4</c:v>
                </c:pt>
                <c:pt idx="44650">
                  <c:v>-6.8330800000000001E-3</c:v>
                </c:pt>
                <c:pt idx="44651">
                  <c:v>-8.9387900000000003E-3</c:v>
                </c:pt>
                <c:pt idx="44652">
                  <c:v>-1.4981299999999999E-2</c:v>
                </c:pt>
                <c:pt idx="44653">
                  <c:v>-8.2387899999999993E-3</c:v>
                </c:pt>
                <c:pt idx="44654">
                  <c:v>-1.0995899999999999E-2</c:v>
                </c:pt>
                <c:pt idx="44655">
                  <c:v>-6.2494300000000003E-3</c:v>
                </c:pt>
                <c:pt idx="44656">
                  <c:v>-7.4224499999999997E-3</c:v>
                </c:pt>
                <c:pt idx="44657">
                  <c:v>-1.5388499999999999E-2</c:v>
                </c:pt>
                <c:pt idx="44658">
                  <c:v>-8.4114099999999994E-3</c:v>
                </c:pt>
                <c:pt idx="44659">
                  <c:v>-1.9315700000000002E-2</c:v>
                </c:pt>
                <c:pt idx="44660">
                  <c:v>8.6689000000000004E-4</c:v>
                </c:pt>
                <c:pt idx="44661">
                  <c:v>-1.16673E-2</c:v>
                </c:pt>
                <c:pt idx="44662">
                  <c:v>-4.1599300000000001E-3</c:v>
                </c:pt>
                <c:pt idx="44663">
                  <c:v>-6.1779000000000001E-3</c:v>
                </c:pt>
                <c:pt idx="44664">
                  <c:v>-7.0323900000000003E-3</c:v>
                </c:pt>
                <c:pt idx="44665">
                  <c:v>-1.5960700000000001E-2</c:v>
                </c:pt>
                <c:pt idx="44666">
                  <c:v>-1.5683200000000001E-2</c:v>
                </c:pt>
                <c:pt idx="44667">
                  <c:v>-4.6615600000000004E-3</c:v>
                </c:pt>
                <c:pt idx="44668">
                  <c:v>-1.0393100000000001E-2</c:v>
                </c:pt>
                <c:pt idx="44669">
                  <c:v>8.9664500000000008E-3</c:v>
                </c:pt>
                <c:pt idx="44670">
                  <c:v>-1.7359699999999999E-2</c:v>
                </c:pt>
                <c:pt idx="44671">
                  <c:v>-1.02139E-2</c:v>
                </c:pt>
                <c:pt idx="44672">
                  <c:v>-3.0288699999999999E-3</c:v>
                </c:pt>
                <c:pt idx="44673">
                  <c:v>-5.2909899999999998E-3</c:v>
                </c:pt>
                <c:pt idx="44674">
                  <c:v>-2.6785900000000001E-2</c:v>
                </c:pt>
                <c:pt idx="44675">
                  <c:v>-9.5987299999999998E-3</c:v>
                </c:pt>
                <c:pt idx="44676">
                  <c:v>-5.2862200000000003E-3</c:v>
                </c:pt>
                <c:pt idx="44677">
                  <c:v>-6.89983E-3</c:v>
                </c:pt>
                <c:pt idx="44678">
                  <c:v>-5.39494E-3</c:v>
                </c:pt>
                <c:pt idx="44679">
                  <c:v>-1.1270499999999999E-2</c:v>
                </c:pt>
                <c:pt idx="44680">
                  <c:v>-1.8335299999999999E-2</c:v>
                </c:pt>
                <c:pt idx="44681">
                  <c:v>-1.7769799999999999E-2</c:v>
                </c:pt>
                <c:pt idx="44682">
                  <c:v>-1.67227E-2</c:v>
                </c:pt>
                <c:pt idx="44683">
                  <c:v>-1.9451099999999999E-2</c:v>
                </c:pt>
                <c:pt idx="44684">
                  <c:v>-1.7180399999999998E-2</c:v>
                </c:pt>
                <c:pt idx="44685">
                  <c:v>-2.9891999999999998E-2</c:v>
                </c:pt>
                <c:pt idx="44686">
                  <c:v>6.1035200000000003E-3</c:v>
                </c:pt>
                <c:pt idx="44687">
                  <c:v>-9.9000900000000003E-3</c:v>
                </c:pt>
                <c:pt idx="44688">
                  <c:v>-1.5753699999999999E-2</c:v>
                </c:pt>
                <c:pt idx="44689">
                  <c:v>-1.12114E-2</c:v>
                </c:pt>
                <c:pt idx="44690">
                  <c:v>-9.0904200000000001E-3</c:v>
                </c:pt>
                <c:pt idx="44691">
                  <c:v>-1.9850699999999999E-2</c:v>
                </c:pt>
                <c:pt idx="44692">
                  <c:v>-9.6921899999999998E-3</c:v>
                </c:pt>
                <c:pt idx="44693">
                  <c:v>6.7338900000000002E-3</c:v>
                </c:pt>
                <c:pt idx="44694">
                  <c:v>3.4131999999999999E-3</c:v>
                </c:pt>
                <c:pt idx="44695">
                  <c:v>-2.35367E-3</c:v>
                </c:pt>
                <c:pt idx="44696">
                  <c:v>-2.74124E-2</c:v>
                </c:pt>
                <c:pt idx="44697">
                  <c:v>-1.0932000000000001E-2</c:v>
                </c:pt>
                <c:pt idx="44698">
                  <c:v>-2.3222E-2</c:v>
                </c:pt>
                <c:pt idx="44699">
                  <c:v>-1.2851700000000001E-2</c:v>
                </c:pt>
                <c:pt idx="44700">
                  <c:v>-1.0024099999999999E-2</c:v>
                </c:pt>
                <c:pt idx="44701">
                  <c:v>-2.4964299999999998E-2</c:v>
                </c:pt>
                <c:pt idx="44702">
                  <c:v>-1.89667E-2</c:v>
                </c:pt>
                <c:pt idx="44703">
                  <c:v>-1.5111899999999999E-2</c:v>
                </c:pt>
                <c:pt idx="44704">
                  <c:v>-1.8607100000000001E-2</c:v>
                </c:pt>
                <c:pt idx="44705">
                  <c:v>-3.8076400000000003E-2</c:v>
                </c:pt>
                <c:pt idx="44706">
                  <c:v>-1.35803E-2</c:v>
                </c:pt>
                <c:pt idx="44707">
                  <c:v>-5.8097799999999996E-3</c:v>
                </c:pt>
                <c:pt idx="44708">
                  <c:v>-1.17941E-2</c:v>
                </c:pt>
                <c:pt idx="44709">
                  <c:v>-5.5847199999999996E-3</c:v>
                </c:pt>
                <c:pt idx="44710">
                  <c:v>-1.2526499999999999E-2</c:v>
                </c:pt>
                <c:pt idx="44711">
                  <c:v>-1.52969E-3</c:v>
                </c:pt>
                <c:pt idx="44712">
                  <c:v>-1.62344E-2</c:v>
                </c:pt>
                <c:pt idx="44713">
                  <c:v>-8.0061000000000004E-3</c:v>
                </c:pt>
                <c:pt idx="44714">
                  <c:v>-2.13099E-2</c:v>
                </c:pt>
                <c:pt idx="44715">
                  <c:v>-2.81134E-2</c:v>
                </c:pt>
                <c:pt idx="44716">
                  <c:v>-1.47476E-2</c:v>
                </c:pt>
                <c:pt idx="44717">
                  <c:v>-2.7447699999999998E-2</c:v>
                </c:pt>
                <c:pt idx="44718">
                  <c:v>-2.1161099999999999E-2</c:v>
                </c:pt>
                <c:pt idx="44719">
                  <c:v>-7.3604600000000001E-3</c:v>
                </c:pt>
                <c:pt idx="44720">
                  <c:v>-1.02644E-2</c:v>
                </c:pt>
                <c:pt idx="44721">
                  <c:v>-1.9673300000000001E-2</c:v>
                </c:pt>
                <c:pt idx="44722">
                  <c:v>-1.3452499999999999E-2</c:v>
                </c:pt>
                <c:pt idx="44723">
                  <c:v>2.0074799999999999E-3</c:v>
                </c:pt>
                <c:pt idx="44724">
                  <c:v>1.92833E-3</c:v>
                </c:pt>
                <c:pt idx="44725">
                  <c:v>-2.5773000000000001E-2</c:v>
                </c:pt>
                <c:pt idx="44726">
                  <c:v>-1.8122699999999999E-2</c:v>
                </c:pt>
                <c:pt idx="44727">
                  <c:v>-1.4082900000000001E-2</c:v>
                </c:pt>
                <c:pt idx="44728">
                  <c:v>-1.00908E-2</c:v>
                </c:pt>
                <c:pt idx="44729">
                  <c:v>-1.07679E-2</c:v>
                </c:pt>
                <c:pt idx="44730">
                  <c:v>-3.0517600000000001E-3</c:v>
                </c:pt>
                <c:pt idx="44731">
                  <c:v>-2.20442E-2</c:v>
                </c:pt>
                <c:pt idx="44732">
                  <c:v>-1.8920900000000001E-2</c:v>
                </c:pt>
                <c:pt idx="44733">
                  <c:v>-1.2991900000000001E-2</c:v>
                </c:pt>
                <c:pt idx="44734">
                  <c:v>-5.6056999999999999E-3</c:v>
                </c:pt>
                <c:pt idx="44735">
                  <c:v>-1.39341E-2</c:v>
                </c:pt>
                <c:pt idx="44736">
                  <c:v>-2.7170199999999999E-2</c:v>
                </c:pt>
                <c:pt idx="44737">
                  <c:v>-1.7541899999999999E-2</c:v>
                </c:pt>
                <c:pt idx="44738">
                  <c:v>-5.55706E-3</c:v>
                </c:pt>
                <c:pt idx="44739">
                  <c:v>-3.7574800000000001E-3</c:v>
                </c:pt>
                <c:pt idx="44740">
                  <c:v>-2.57959E-2</c:v>
                </c:pt>
                <c:pt idx="44741">
                  <c:v>-2.8662699999999999E-2</c:v>
                </c:pt>
                <c:pt idx="44742">
                  <c:v>-2.22416E-2</c:v>
                </c:pt>
                <c:pt idx="44743">
                  <c:v>-7.0238100000000001E-3</c:v>
                </c:pt>
                <c:pt idx="44744">
                  <c:v>-8.8539099999999996E-3</c:v>
                </c:pt>
                <c:pt idx="44745">
                  <c:v>-9.19151E-3</c:v>
                </c:pt>
                <c:pt idx="44746">
                  <c:v>-1.0259600000000001E-2</c:v>
                </c:pt>
                <c:pt idx="44747">
                  <c:v>-1.51358E-2</c:v>
                </c:pt>
                <c:pt idx="44748">
                  <c:v>-1.8261900000000001E-2</c:v>
                </c:pt>
                <c:pt idx="44749">
                  <c:v>-4.5595200000000001E-3</c:v>
                </c:pt>
                <c:pt idx="44750">
                  <c:v>4.4918099999999997E-3</c:v>
                </c:pt>
                <c:pt idx="44751">
                  <c:v>-4.8503900000000004E-3</c:v>
                </c:pt>
                <c:pt idx="44752">
                  <c:v>2.0508800000000001E-2</c:v>
                </c:pt>
                <c:pt idx="44753">
                  <c:v>-9.5596299999999995E-3</c:v>
                </c:pt>
                <c:pt idx="44754">
                  <c:v>-2.63748E-2</c:v>
                </c:pt>
                <c:pt idx="44755">
                  <c:v>-5.9957500000000002E-3</c:v>
                </c:pt>
                <c:pt idx="44756">
                  <c:v>-2.5281000000000001E-2</c:v>
                </c:pt>
                <c:pt idx="44757">
                  <c:v>4.5947999999999996E-3</c:v>
                </c:pt>
                <c:pt idx="44758">
                  <c:v>-1.9854500000000001E-2</c:v>
                </c:pt>
                <c:pt idx="44759">
                  <c:v>-1.08986E-2</c:v>
                </c:pt>
                <c:pt idx="44760">
                  <c:v>-4.3325400000000002E-3</c:v>
                </c:pt>
                <c:pt idx="44761">
                  <c:v>-1.83105E-4</c:v>
                </c:pt>
                <c:pt idx="44762">
                  <c:v>-1.4949799999999999E-2</c:v>
                </c:pt>
                <c:pt idx="44763">
                  <c:v>-4.4774999999999997E-3</c:v>
                </c:pt>
                <c:pt idx="44764">
                  <c:v>5.0105999999999996E-3</c:v>
                </c:pt>
                <c:pt idx="44765">
                  <c:v>3.9825399999999997E-3</c:v>
                </c:pt>
                <c:pt idx="44766">
                  <c:v>-2.0750000000000001E-2</c:v>
                </c:pt>
                <c:pt idx="44767">
                  <c:v>-3.23477E-2</c:v>
                </c:pt>
                <c:pt idx="44768">
                  <c:v>-3.1442599999999999E-3</c:v>
                </c:pt>
                <c:pt idx="44769">
                  <c:v>-6.1693199999999998E-3</c:v>
                </c:pt>
                <c:pt idx="44770">
                  <c:v>-1.0280599999999999E-3</c:v>
                </c:pt>
                <c:pt idx="44771">
                  <c:v>-3.2539400000000003E-2</c:v>
                </c:pt>
                <c:pt idx="44772">
                  <c:v>-2.31028E-2</c:v>
                </c:pt>
                <c:pt idx="44773">
                  <c:v>-1.3077699999999999E-2</c:v>
                </c:pt>
                <c:pt idx="44774">
                  <c:v>-2.6230799999999999E-2</c:v>
                </c:pt>
                <c:pt idx="44775">
                  <c:v>-1.97506E-2</c:v>
                </c:pt>
                <c:pt idx="44776">
                  <c:v>-7.5969699999999998E-3</c:v>
                </c:pt>
                <c:pt idx="44777">
                  <c:v>-8.6564999999999993E-3</c:v>
                </c:pt>
                <c:pt idx="44778">
                  <c:v>-2.6856399999999999E-2</c:v>
                </c:pt>
                <c:pt idx="44779">
                  <c:v>-1.9796399999999999E-2</c:v>
                </c:pt>
                <c:pt idx="44780">
                  <c:v>-5.2366299999999999E-3</c:v>
                </c:pt>
                <c:pt idx="44781">
                  <c:v>-2.8210599999999999E-2</c:v>
                </c:pt>
                <c:pt idx="44782">
                  <c:v>-7.8611400000000008E-3</c:v>
                </c:pt>
                <c:pt idx="44783">
                  <c:v>-2.4523699999999999E-2</c:v>
                </c:pt>
                <c:pt idx="44784">
                  <c:v>-1.9788700000000002E-3</c:v>
                </c:pt>
                <c:pt idx="44785">
                  <c:v>9.5863300000000005E-3</c:v>
                </c:pt>
                <c:pt idx="44786">
                  <c:v>-1.6487100000000001E-2</c:v>
                </c:pt>
                <c:pt idx="44787">
                  <c:v>-8.3875700000000004E-3</c:v>
                </c:pt>
                <c:pt idx="44788">
                  <c:v>-2.48928E-2</c:v>
                </c:pt>
                <c:pt idx="44789">
                  <c:v>-1.0999699999999999E-2</c:v>
                </c:pt>
                <c:pt idx="44790">
                  <c:v>-1.00374E-2</c:v>
                </c:pt>
                <c:pt idx="44791">
                  <c:v>5.3615599999999996E-3</c:v>
                </c:pt>
                <c:pt idx="44792">
                  <c:v>-1.1760700000000001E-2</c:v>
                </c:pt>
                <c:pt idx="44793">
                  <c:v>-8.61549E-3</c:v>
                </c:pt>
                <c:pt idx="44794">
                  <c:v>-6.6719099999999996E-3</c:v>
                </c:pt>
                <c:pt idx="44795" formatCode="0.00E+00">
                  <c:v>1.7166100000000002E-5</c:v>
                </c:pt>
                <c:pt idx="44796">
                  <c:v>-1.8524200000000001E-2</c:v>
                </c:pt>
                <c:pt idx="44797">
                  <c:v>-6.7682300000000001E-3</c:v>
                </c:pt>
                <c:pt idx="44798">
                  <c:v>-1.7495199999999999E-2</c:v>
                </c:pt>
                <c:pt idx="44799">
                  <c:v>-1.1518499999999999E-2</c:v>
                </c:pt>
                <c:pt idx="44800">
                  <c:v>-1.23911E-2</c:v>
                </c:pt>
                <c:pt idx="44801">
                  <c:v>-5.9719100000000004E-3</c:v>
                </c:pt>
                <c:pt idx="44802">
                  <c:v>-1.6134300000000001E-2</c:v>
                </c:pt>
                <c:pt idx="44803">
                  <c:v>-3.34244E-2</c:v>
                </c:pt>
                <c:pt idx="44804">
                  <c:v>-1.52674E-2</c:v>
                </c:pt>
                <c:pt idx="44805">
                  <c:v>-2.7507799999999999E-2</c:v>
                </c:pt>
                <c:pt idx="44806">
                  <c:v>-2.8220200000000001E-2</c:v>
                </c:pt>
                <c:pt idx="44807">
                  <c:v>-2.1708499999999999E-2</c:v>
                </c:pt>
                <c:pt idx="44808">
                  <c:v>-2.3119000000000001E-2</c:v>
                </c:pt>
                <c:pt idx="44809">
                  <c:v>-1.2966200000000001E-2</c:v>
                </c:pt>
                <c:pt idx="44810">
                  <c:v>-1.50776E-2</c:v>
                </c:pt>
                <c:pt idx="44811">
                  <c:v>-1.5251199999999999E-2</c:v>
                </c:pt>
                <c:pt idx="44812">
                  <c:v>-1.8686299999999999E-2</c:v>
                </c:pt>
                <c:pt idx="44813">
                  <c:v>-1.367E-2</c:v>
                </c:pt>
                <c:pt idx="44814">
                  <c:v>-6.1769499999999996E-3</c:v>
                </c:pt>
                <c:pt idx="44815">
                  <c:v>-2.6638999999999999E-2</c:v>
                </c:pt>
                <c:pt idx="44816">
                  <c:v>-3.04356E-2</c:v>
                </c:pt>
                <c:pt idx="44817">
                  <c:v>-1.16034E-2</c:v>
                </c:pt>
                <c:pt idx="44818">
                  <c:v>-5.4302200000000004E-3</c:v>
                </c:pt>
                <c:pt idx="44819">
                  <c:v>-1.6241100000000001E-2</c:v>
                </c:pt>
                <c:pt idx="44820">
                  <c:v>-7.0266699999999996E-3</c:v>
                </c:pt>
                <c:pt idx="44821">
                  <c:v>-2.2499999999999999E-2</c:v>
                </c:pt>
                <c:pt idx="44822">
                  <c:v>8.43048E-4</c:v>
                </c:pt>
                <c:pt idx="44823">
                  <c:v>-8.9445099999999993E-3</c:v>
                </c:pt>
                <c:pt idx="44824">
                  <c:v>-3.5922099999999998E-2</c:v>
                </c:pt>
                <c:pt idx="44825">
                  <c:v>-1.1612900000000001E-2</c:v>
                </c:pt>
                <c:pt idx="44826">
                  <c:v>5.0945299999999999E-3</c:v>
                </c:pt>
                <c:pt idx="44827">
                  <c:v>7.5263999999999999E-3</c:v>
                </c:pt>
                <c:pt idx="44828">
                  <c:v>5.7697300000000005E-4</c:v>
                </c:pt>
                <c:pt idx="44829">
                  <c:v>-2.2769000000000001E-2</c:v>
                </c:pt>
                <c:pt idx="44830">
                  <c:v>-6.9217699999999998E-3</c:v>
                </c:pt>
                <c:pt idx="44831">
                  <c:v>-3.0126599999999999E-3</c:v>
                </c:pt>
                <c:pt idx="44832" formatCode="0.00E+00">
                  <c:v>-1.27192E-2</c:v>
                </c:pt>
                <c:pt idx="44833">
                  <c:v>-2.21243E-2</c:v>
                </c:pt>
                <c:pt idx="44834">
                  <c:v>3.3025699999999999E-3</c:v>
                </c:pt>
                <c:pt idx="44835">
                  <c:v>-2.96021E-3</c:v>
                </c:pt>
                <c:pt idx="44836">
                  <c:v>-1.3505E-2</c:v>
                </c:pt>
                <c:pt idx="44837">
                  <c:v>-9.8028200000000003E-3</c:v>
                </c:pt>
                <c:pt idx="44838">
                  <c:v>-5.1374400000000001E-3</c:v>
                </c:pt>
                <c:pt idx="44839">
                  <c:v>-4.2295500000000003E-3</c:v>
                </c:pt>
                <c:pt idx="44840">
                  <c:v>-1.40295E-2</c:v>
                </c:pt>
                <c:pt idx="44841">
                  <c:v>-9.4594999999999992E-3</c:v>
                </c:pt>
                <c:pt idx="44842">
                  <c:v>-1.9918399999999999E-2</c:v>
                </c:pt>
                <c:pt idx="44843">
                  <c:v>-1.2989000000000001E-2</c:v>
                </c:pt>
                <c:pt idx="44844">
                  <c:v>1.5735600000000001E-3</c:v>
                </c:pt>
                <c:pt idx="44845">
                  <c:v>-7.3451999999999996E-3</c:v>
                </c:pt>
                <c:pt idx="44846">
                  <c:v>-6.4306299999999997E-3</c:v>
                </c:pt>
                <c:pt idx="44847">
                  <c:v>-5.79643E-3</c:v>
                </c:pt>
                <c:pt idx="44848">
                  <c:v>-1.11904E-2</c:v>
                </c:pt>
                <c:pt idx="44849">
                  <c:v>-7.4310299999999999E-3</c:v>
                </c:pt>
                <c:pt idx="44850">
                  <c:v>-1.6298300000000002E-2</c:v>
                </c:pt>
                <c:pt idx="44851">
                  <c:v>-9.0913799999999996E-3</c:v>
                </c:pt>
                <c:pt idx="44852">
                  <c:v>-2.65255E-2</c:v>
                </c:pt>
                <c:pt idx="44853">
                  <c:v>-8.9359300000000003E-4</c:v>
                </c:pt>
                <c:pt idx="44854">
                  <c:v>1.3399099999999999E-3</c:v>
                </c:pt>
                <c:pt idx="44855">
                  <c:v>3.8928999999999999E-3</c:v>
                </c:pt>
                <c:pt idx="44856">
                  <c:v>1.17731E-2</c:v>
                </c:pt>
                <c:pt idx="44857">
                  <c:v>-1.24187E-2</c:v>
                </c:pt>
                <c:pt idx="44858">
                  <c:v>3.5095199999999999E-3</c:v>
                </c:pt>
                <c:pt idx="44859">
                  <c:v>-8.1930200000000005E-3</c:v>
                </c:pt>
                <c:pt idx="44860">
                  <c:v>2.78664E-3</c:v>
                </c:pt>
                <c:pt idx="44861">
                  <c:v>-1.30692E-2</c:v>
                </c:pt>
                <c:pt idx="44862">
                  <c:v>-9.6130399999999996E-4</c:v>
                </c:pt>
                <c:pt idx="44863">
                  <c:v>1.3419199999999999E-2</c:v>
                </c:pt>
                <c:pt idx="44864">
                  <c:v>7.9908400000000008E-3</c:v>
                </c:pt>
                <c:pt idx="44865">
                  <c:v>2.0895000000000002E-3</c:v>
                </c:pt>
                <c:pt idx="44866">
                  <c:v>-1.53093E-2</c:v>
                </c:pt>
                <c:pt idx="44867">
                  <c:v>-1.0366399999999999E-3</c:v>
                </c:pt>
                <c:pt idx="44868">
                  <c:v>-3.5677E-3</c:v>
                </c:pt>
                <c:pt idx="44869">
                  <c:v>1.2837400000000001E-2</c:v>
                </c:pt>
                <c:pt idx="44870">
                  <c:v>-8.9101800000000002E-3</c:v>
                </c:pt>
                <c:pt idx="44871">
                  <c:v>1.1605300000000001E-2</c:v>
                </c:pt>
                <c:pt idx="44872">
                  <c:v>-3.58486E-3</c:v>
                </c:pt>
                <c:pt idx="44873">
                  <c:v>-2.3736999999999999E-3</c:v>
                </c:pt>
                <c:pt idx="44874">
                  <c:v>-2.28977E-3</c:v>
                </c:pt>
                <c:pt idx="44875">
                  <c:v>5.0840399999999997E-3</c:v>
                </c:pt>
                <c:pt idx="44876">
                  <c:v>4.2543399999999997E-3</c:v>
                </c:pt>
                <c:pt idx="44877">
                  <c:v>8.10051E-3</c:v>
                </c:pt>
                <c:pt idx="44878">
                  <c:v>1.4600800000000001E-3</c:v>
                </c:pt>
                <c:pt idx="44879">
                  <c:v>-8.5945099999999996E-3</c:v>
                </c:pt>
                <c:pt idx="44880">
                  <c:v>-1.6435600000000002E-2</c:v>
                </c:pt>
                <c:pt idx="44881">
                  <c:v>-3.5619699999999998E-3</c:v>
                </c:pt>
                <c:pt idx="44882">
                  <c:v>-5.1507899999999997E-3</c:v>
                </c:pt>
                <c:pt idx="44883">
                  <c:v>-1.6975399999999999E-4</c:v>
                </c:pt>
                <c:pt idx="44884">
                  <c:v>9.4470999999999999E-3</c:v>
                </c:pt>
                <c:pt idx="44885">
                  <c:v>-1.6212500000000001E-2</c:v>
                </c:pt>
                <c:pt idx="44886">
                  <c:v>-3.9234200000000004E-3</c:v>
                </c:pt>
                <c:pt idx="44887">
                  <c:v>-1.51024E-2</c:v>
                </c:pt>
                <c:pt idx="44888">
                  <c:v>-5.7907100000000001E-3</c:v>
                </c:pt>
                <c:pt idx="44889">
                  <c:v>-1.35412E-2</c:v>
                </c:pt>
                <c:pt idx="44890">
                  <c:v>-2.62737E-3</c:v>
                </c:pt>
                <c:pt idx="44891">
                  <c:v>-5.1021599999999997E-3</c:v>
                </c:pt>
                <c:pt idx="44892">
                  <c:v>7.5302099999999999E-3</c:v>
                </c:pt>
                <c:pt idx="44893">
                  <c:v>9.6197100000000001E-3</c:v>
                </c:pt>
                <c:pt idx="44894">
                  <c:v>1.31607E-4</c:v>
                </c:pt>
                <c:pt idx="44895">
                  <c:v>9.2611299999999994E-3</c:v>
                </c:pt>
                <c:pt idx="44896">
                  <c:v>-1.09835E-2</c:v>
                </c:pt>
                <c:pt idx="44897">
                  <c:v>-2.1259299999999998E-2</c:v>
                </c:pt>
                <c:pt idx="44898">
                  <c:v>-1.2260399999999999E-2</c:v>
                </c:pt>
                <c:pt idx="44899">
                  <c:v>2.9249200000000001E-3</c:v>
                </c:pt>
                <c:pt idx="44900">
                  <c:v>-5.6457499999999999E-4</c:v>
                </c:pt>
                <c:pt idx="44901">
                  <c:v>-5.3214999999999998E-3</c:v>
                </c:pt>
                <c:pt idx="44902">
                  <c:v>3.4675600000000002E-3</c:v>
                </c:pt>
                <c:pt idx="44903">
                  <c:v>-2.1620799999999999E-2</c:v>
                </c:pt>
                <c:pt idx="44904">
                  <c:v>-1.54352E-2</c:v>
                </c:pt>
                <c:pt idx="44905">
                  <c:v>-1.06306E-2</c:v>
                </c:pt>
                <c:pt idx="44906">
                  <c:v>3.6201499999999999E-3</c:v>
                </c:pt>
                <c:pt idx="44907">
                  <c:v>-1.8023500000000001E-2</c:v>
                </c:pt>
                <c:pt idx="44908">
                  <c:v>-1.3966599999999999E-2</c:v>
                </c:pt>
                <c:pt idx="44909">
                  <c:v>-1.55888E-2</c:v>
                </c:pt>
                <c:pt idx="44910">
                  <c:v>-3.47328E-3</c:v>
                </c:pt>
                <c:pt idx="44911" formatCode="0.00E+00">
                  <c:v>6.0081499999999997E-5</c:v>
                </c:pt>
                <c:pt idx="44912">
                  <c:v>2.1076200000000002E-3</c:v>
                </c:pt>
                <c:pt idx="44913">
                  <c:v>5.0840399999999997E-3</c:v>
                </c:pt>
                <c:pt idx="44914">
                  <c:v>-3.1614299999999998E-3</c:v>
                </c:pt>
                <c:pt idx="44915">
                  <c:v>4.8665999999999996E-3</c:v>
                </c:pt>
                <c:pt idx="44916">
                  <c:v>1.52073E-2</c:v>
                </c:pt>
                <c:pt idx="44917">
                  <c:v>1.11094E-2</c:v>
                </c:pt>
                <c:pt idx="44918">
                  <c:v>-5.4483400000000003E-3</c:v>
                </c:pt>
                <c:pt idx="44919">
                  <c:v>2.5596600000000001E-3</c:v>
                </c:pt>
                <c:pt idx="44920">
                  <c:v>-1.17865E-2</c:v>
                </c:pt>
                <c:pt idx="44921">
                  <c:v>9.6864700000000008E-3</c:v>
                </c:pt>
                <c:pt idx="44922">
                  <c:v>8.5697199999999994E-3</c:v>
                </c:pt>
                <c:pt idx="44923">
                  <c:v>-9.7722999999999994E-3</c:v>
                </c:pt>
                <c:pt idx="44924">
                  <c:v>-3.5944000000000002E-3</c:v>
                </c:pt>
                <c:pt idx="44925">
                  <c:v>-9.60541E-3</c:v>
                </c:pt>
                <c:pt idx="44926">
                  <c:v>1.04113E-2</c:v>
                </c:pt>
                <c:pt idx="44927">
                  <c:v>-5.2557000000000003E-3</c:v>
                </c:pt>
                <c:pt idx="44928">
                  <c:v>-4.06265E-4</c:v>
                </c:pt>
                <c:pt idx="44929">
                  <c:v>-1.2620899999999999E-2</c:v>
                </c:pt>
                <c:pt idx="44930">
                  <c:v>-3.56865E-3</c:v>
                </c:pt>
                <c:pt idx="44931">
                  <c:v>1.8444100000000001E-3</c:v>
                </c:pt>
                <c:pt idx="44932">
                  <c:v>5.3558299999999998E-3</c:v>
                </c:pt>
                <c:pt idx="44933">
                  <c:v>-5.5942500000000003E-3</c:v>
                </c:pt>
                <c:pt idx="44934">
                  <c:v>-8.3494199999999998E-3</c:v>
                </c:pt>
                <c:pt idx="44935">
                  <c:v>1.46055E-2</c:v>
                </c:pt>
                <c:pt idx="44936">
                  <c:v>9.9182100000000002E-3</c:v>
                </c:pt>
                <c:pt idx="44937">
                  <c:v>-2.68936E-3</c:v>
                </c:pt>
                <c:pt idx="44938">
                  <c:v>1.52035E-2</c:v>
                </c:pt>
                <c:pt idx="44939">
                  <c:v>1.33057E-2</c:v>
                </c:pt>
                <c:pt idx="44940">
                  <c:v>1.5960700000000001E-2</c:v>
                </c:pt>
                <c:pt idx="44941">
                  <c:v>-1.79033E-2</c:v>
                </c:pt>
                <c:pt idx="44942">
                  <c:v>1.0252000000000001E-2</c:v>
                </c:pt>
                <c:pt idx="44943">
                  <c:v>-1.3005299999999999E-2</c:v>
                </c:pt>
                <c:pt idx="44944">
                  <c:v>-2.9830899999999999E-3</c:v>
                </c:pt>
                <c:pt idx="44945">
                  <c:v>4.7302200000000003E-4</c:v>
                </c:pt>
                <c:pt idx="44946">
                  <c:v>6.6757199999999996E-3</c:v>
                </c:pt>
                <c:pt idx="44947">
                  <c:v>9.7732500000000007E-3</c:v>
                </c:pt>
                <c:pt idx="44948">
                  <c:v>1.64738E-2</c:v>
                </c:pt>
                <c:pt idx="44949">
                  <c:v>1.6286800000000001E-2</c:v>
                </c:pt>
                <c:pt idx="44950">
                  <c:v>1.1323E-2</c:v>
                </c:pt>
                <c:pt idx="44951">
                  <c:v>1.9559900000000002E-2</c:v>
                </c:pt>
                <c:pt idx="44952">
                  <c:v>2.3872399999999998E-2</c:v>
                </c:pt>
                <c:pt idx="44953">
                  <c:v>2.3262999999999999E-2</c:v>
                </c:pt>
                <c:pt idx="44954">
                  <c:v>1.1029199999999999E-2</c:v>
                </c:pt>
                <c:pt idx="44955">
                  <c:v>1.13726E-2</c:v>
                </c:pt>
                <c:pt idx="44956">
                  <c:v>1.13144E-2</c:v>
                </c:pt>
                <c:pt idx="44957">
                  <c:v>2.3646400000000001E-2</c:v>
                </c:pt>
                <c:pt idx="44958">
                  <c:v>-8.1491500000000008E-3</c:v>
                </c:pt>
                <c:pt idx="44959">
                  <c:v>1.3735799999999999E-2</c:v>
                </c:pt>
                <c:pt idx="44960">
                  <c:v>3.7047400000000001E-2</c:v>
                </c:pt>
                <c:pt idx="44961">
                  <c:v>3.2248499999999999E-2</c:v>
                </c:pt>
                <c:pt idx="44962">
                  <c:v>-1.1898000000000001E-2</c:v>
                </c:pt>
                <c:pt idx="44963">
                  <c:v>1.20029E-2</c:v>
                </c:pt>
                <c:pt idx="44964">
                  <c:v>2.2527700000000001E-2</c:v>
                </c:pt>
                <c:pt idx="44965">
                  <c:v>3.5982100000000001E-3</c:v>
                </c:pt>
                <c:pt idx="44966">
                  <c:v>1.4265099999999999E-2</c:v>
                </c:pt>
                <c:pt idx="44967">
                  <c:v>-1.1274299999999999E-2</c:v>
                </c:pt>
                <c:pt idx="44968">
                  <c:v>1.0161399999999999E-2</c:v>
                </c:pt>
                <c:pt idx="44969">
                  <c:v>3.4256E-3</c:v>
                </c:pt>
                <c:pt idx="44970">
                  <c:v>2.6969899999999998E-3</c:v>
                </c:pt>
                <c:pt idx="44971">
                  <c:v>-1.2847900000000001E-2</c:v>
                </c:pt>
                <c:pt idx="44972">
                  <c:v>2.7894999999999999E-3</c:v>
                </c:pt>
                <c:pt idx="44973">
                  <c:v>1.0385500000000001E-3</c:v>
                </c:pt>
                <c:pt idx="44974">
                  <c:v>-1.10674E-2</c:v>
                </c:pt>
                <c:pt idx="44975">
                  <c:v>2.2455200000000002E-2</c:v>
                </c:pt>
                <c:pt idx="44976">
                  <c:v>2.4407399999999999E-2</c:v>
                </c:pt>
                <c:pt idx="44977">
                  <c:v>1.7973900000000001E-2</c:v>
                </c:pt>
                <c:pt idx="44978">
                  <c:v>3.1178500000000001E-2</c:v>
                </c:pt>
                <c:pt idx="44979">
                  <c:v>3.1728699999999999E-2</c:v>
                </c:pt>
                <c:pt idx="44980">
                  <c:v>1.79291E-3</c:v>
                </c:pt>
                <c:pt idx="44981">
                  <c:v>-9.6511800000000005E-4</c:v>
                </c:pt>
                <c:pt idx="44982">
                  <c:v>6.74152E-3</c:v>
                </c:pt>
                <c:pt idx="44983">
                  <c:v>2.7180699999999999E-2</c:v>
                </c:pt>
                <c:pt idx="44984">
                  <c:v>2.05469E-2</c:v>
                </c:pt>
                <c:pt idx="44985">
                  <c:v>1.6117099999999999E-4</c:v>
                </c:pt>
                <c:pt idx="44986">
                  <c:v>2.44102E-2</c:v>
                </c:pt>
                <c:pt idx="44987">
                  <c:v>2.2665000000000001E-2</c:v>
                </c:pt>
                <c:pt idx="44988">
                  <c:v>1.6625399999999999E-2</c:v>
                </c:pt>
                <c:pt idx="44989">
                  <c:v>-9.7942400000000001E-4</c:v>
                </c:pt>
                <c:pt idx="44990">
                  <c:v>9.0875599999999997E-3</c:v>
                </c:pt>
                <c:pt idx="44991">
                  <c:v>1.5859600000000001E-2</c:v>
                </c:pt>
                <c:pt idx="44992">
                  <c:v>7.1773499999999999E-3</c:v>
                </c:pt>
                <c:pt idx="44993">
                  <c:v>1.6189599999999998E-2</c:v>
                </c:pt>
                <c:pt idx="44994">
                  <c:v>2.5439300000000001E-2</c:v>
                </c:pt>
                <c:pt idx="44995">
                  <c:v>2.3792299999999999E-2</c:v>
                </c:pt>
                <c:pt idx="44996" formatCode="0.00E+00">
                  <c:v>-1.8119799999999999E-5</c:v>
                </c:pt>
                <c:pt idx="44997">
                  <c:v>-4.5518900000000003E-3</c:v>
                </c:pt>
                <c:pt idx="44998">
                  <c:v>4.6129200000000004E-3</c:v>
                </c:pt>
                <c:pt idx="44999">
                  <c:v>2.8469999999999999E-2</c:v>
                </c:pt>
                <c:pt idx="45000">
                  <c:v>9.89342E-3</c:v>
                </c:pt>
                <c:pt idx="45001">
                  <c:v>-1.19305E-2</c:v>
                </c:pt>
                <c:pt idx="45002">
                  <c:v>1.1157E-2</c:v>
                </c:pt>
                <c:pt idx="45003">
                  <c:v>-6.8931599999999997E-3</c:v>
                </c:pt>
                <c:pt idx="45004">
                  <c:v>1.6397499999999999E-2</c:v>
                </c:pt>
                <c:pt idx="45005">
                  <c:v>-4.12941E-4</c:v>
                </c:pt>
                <c:pt idx="45006">
                  <c:v>1.27888E-3</c:v>
                </c:pt>
                <c:pt idx="45007">
                  <c:v>-2.4642900000000001E-3</c:v>
                </c:pt>
                <c:pt idx="45008">
                  <c:v>-6.8607299999999998E-3</c:v>
                </c:pt>
                <c:pt idx="45009">
                  <c:v>-7.5359299999999997E-3</c:v>
                </c:pt>
                <c:pt idx="45010">
                  <c:v>-1.4514899999999999E-3</c:v>
                </c:pt>
                <c:pt idx="45011">
                  <c:v>1.2859300000000001E-2</c:v>
                </c:pt>
                <c:pt idx="45012">
                  <c:v>2.6788699999999999E-3</c:v>
                </c:pt>
                <c:pt idx="45013">
                  <c:v>7.6713600000000003E-3</c:v>
                </c:pt>
                <c:pt idx="45014">
                  <c:v>-2.9649699999999999E-3</c:v>
                </c:pt>
                <c:pt idx="45015">
                  <c:v>5.6695900000000004E-3</c:v>
                </c:pt>
                <c:pt idx="45016">
                  <c:v>1.8840800000000001E-2</c:v>
                </c:pt>
                <c:pt idx="45017">
                  <c:v>8.1253100000000002E-4</c:v>
                </c:pt>
                <c:pt idx="45018">
                  <c:v>-4.9018900000000003E-4</c:v>
                </c:pt>
                <c:pt idx="45019">
                  <c:v>-2.5386800000000002E-3</c:v>
                </c:pt>
                <c:pt idx="45020">
                  <c:v>2.0713800000000001E-2</c:v>
                </c:pt>
                <c:pt idx="45021">
                  <c:v>1.83392E-2</c:v>
                </c:pt>
                <c:pt idx="45022">
                  <c:v>-3.87478E-3</c:v>
                </c:pt>
                <c:pt idx="45023">
                  <c:v>1.07536E-2</c:v>
                </c:pt>
                <c:pt idx="45024">
                  <c:v>1.88913E-2</c:v>
                </c:pt>
                <c:pt idx="45025">
                  <c:v>-8.5983299999999995E-3</c:v>
                </c:pt>
                <c:pt idx="45026">
                  <c:v>-2.2516300000000001E-3</c:v>
                </c:pt>
                <c:pt idx="45027">
                  <c:v>5.68485E-3</c:v>
                </c:pt>
                <c:pt idx="45028">
                  <c:v>2.44646E-2</c:v>
                </c:pt>
                <c:pt idx="45029">
                  <c:v>1.93253E-2</c:v>
                </c:pt>
                <c:pt idx="45030">
                  <c:v>1.1340100000000001E-2</c:v>
                </c:pt>
                <c:pt idx="45031">
                  <c:v>2.2234899999999998E-2</c:v>
                </c:pt>
                <c:pt idx="45032">
                  <c:v>2.9234900000000001E-2</c:v>
                </c:pt>
                <c:pt idx="45033">
                  <c:v>2.1720900000000001E-2</c:v>
                </c:pt>
                <c:pt idx="45034">
                  <c:v>4.4632E-4</c:v>
                </c:pt>
                <c:pt idx="45035">
                  <c:v>2.0594600000000001E-2</c:v>
                </c:pt>
                <c:pt idx="45036">
                  <c:v>2.2676499999999999E-2</c:v>
                </c:pt>
                <c:pt idx="45037">
                  <c:v>-3.58391E-3</c:v>
                </c:pt>
                <c:pt idx="45038">
                  <c:v>-1.0441799999999999E-2</c:v>
                </c:pt>
                <c:pt idx="45039">
                  <c:v>-3.78036E-3</c:v>
                </c:pt>
                <c:pt idx="45040">
                  <c:v>3.4358E-2</c:v>
                </c:pt>
                <c:pt idx="45041">
                  <c:v>3.7183800000000003E-2</c:v>
                </c:pt>
                <c:pt idx="45042">
                  <c:v>6.5526999999999998E-3</c:v>
                </c:pt>
                <c:pt idx="45043">
                  <c:v>6.5431600000000001E-3</c:v>
                </c:pt>
                <c:pt idx="45044">
                  <c:v>1.7391199999999999E-2</c:v>
                </c:pt>
                <c:pt idx="45045">
                  <c:v>3.62549E-2</c:v>
                </c:pt>
                <c:pt idx="45046">
                  <c:v>3.29781E-3</c:v>
                </c:pt>
                <c:pt idx="45047">
                  <c:v>1.1623400000000001E-2</c:v>
                </c:pt>
                <c:pt idx="45048">
                  <c:v>1.1879900000000001E-2</c:v>
                </c:pt>
                <c:pt idx="45049">
                  <c:v>2.1426199999999999E-2</c:v>
                </c:pt>
                <c:pt idx="45050">
                  <c:v>1.6396500000000001E-2</c:v>
                </c:pt>
                <c:pt idx="45051">
                  <c:v>1.18666E-2</c:v>
                </c:pt>
                <c:pt idx="45052">
                  <c:v>2.81525E-2</c:v>
                </c:pt>
                <c:pt idx="45053">
                  <c:v>1.49508E-2</c:v>
                </c:pt>
                <c:pt idx="45054">
                  <c:v>2.1393800000000001E-2</c:v>
                </c:pt>
                <c:pt idx="45055">
                  <c:v>2.0257000000000001E-2</c:v>
                </c:pt>
                <c:pt idx="45056">
                  <c:v>3.8191799999999998E-2</c:v>
                </c:pt>
                <c:pt idx="45057">
                  <c:v>3.6828E-2</c:v>
                </c:pt>
                <c:pt idx="45058">
                  <c:v>4.9448000000000001E-3</c:v>
                </c:pt>
                <c:pt idx="45059">
                  <c:v>5.9986100000000004E-4</c:v>
                </c:pt>
                <c:pt idx="45060">
                  <c:v>2.1015200000000001E-2</c:v>
                </c:pt>
                <c:pt idx="45061">
                  <c:v>2.48623E-2</c:v>
                </c:pt>
                <c:pt idx="45062">
                  <c:v>2.2021300000000001E-2</c:v>
                </c:pt>
                <c:pt idx="45063">
                  <c:v>5.1460300000000002E-3</c:v>
                </c:pt>
                <c:pt idx="45064">
                  <c:v>1.6477599999999998E-2</c:v>
                </c:pt>
                <c:pt idx="45065">
                  <c:v>1.5461000000000001E-2</c:v>
                </c:pt>
                <c:pt idx="45066">
                  <c:v>2.1888700000000001E-2</c:v>
                </c:pt>
                <c:pt idx="45067">
                  <c:v>2.2298800000000001E-2</c:v>
                </c:pt>
                <c:pt idx="45068">
                  <c:v>2.1865800000000001E-2</c:v>
                </c:pt>
                <c:pt idx="45069">
                  <c:v>1.7632499999999999E-2</c:v>
                </c:pt>
                <c:pt idx="45070">
                  <c:v>3.6651599999999999E-2</c:v>
                </c:pt>
                <c:pt idx="45071">
                  <c:v>2.1676999999999998E-2</c:v>
                </c:pt>
                <c:pt idx="45072">
                  <c:v>1.03359E-2</c:v>
                </c:pt>
                <c:pt idx="45073">
                  <c:v>3.12214E-2</c:v>
                </c:pt>
                <c:pt idx="45074">
                  <c:v>5.6878999999999999E-2</c:v>
                </c:pt>
                <c:pt idx="45075">
                  <c:v>1.79472E-2</c:v>
                </c:pt>
                <c:pt idx="45076">
                  <c:v>1.00441E-2</c:v>
                </c:pt>
                <c:pt idx="45077">
                  <c:v>2.4124099999999999E-2</c:v>
                </c:pt>
                <c:pt idx="45078">
                  <c:v>1.7352099999999999E-2</c:v>
                </c:pt>
                <c:pt idx="45079">
                  <c:v>1.5563E-2</c:v>
                </c:pt>
                <c:pt idx="45080">
                  <c:v>-9.7303400000000005E-3</c:v>
                </c:pt>
                <c:pt idx="45081">
                  <c:v>1.47238E-2</c:v>
                </c:pt>
                <c:pt idx="45082">
                  <c:v>1.8518400000000001E-2</c:v>
                </c:pt>
                <c:pt idx="45083">
                  <c:v>1.0297799999999999E-2</c:v>
                </c:pt>
                <c:pt idx="45084">
                  <c:v>4.15802E-4</c:v>
                </c:pt>
                <c:pt idx="45085">
                  <c:v>9.4137200000000004E-3</c:v>
                </c:pt>
                <c:pt idx="45086">
                  <c:v>1.6017E-2</c:v>
                </c:pt>
                <c:pt idx="45087">
                  <c:v>2.4582900000000001E-2</c:v>
                </c:pt>
                <c:pt idx="45088">
                  <c:v>-6.9131899999999996E-3</c:v>
                </c:pt>
                <c:pt idx="45089">
                  <c:v>1.33705E-2</c:v>
                </c:pt>
                <c:pt idx="45090">
                  <c:v>2.6458700000000002E-2</c:v>
                </c:pt>
                <c:pt idx="45091">
                  <c:v>1.6140000000000002E-2</c:v>
                </c:pt>
                <c:pt idx="45092">
                  <c:v>2.89726E-3</c:v>
                </c:pt>
                <c:pt idx="45093">
                  <c:v>7.93839E-3</c:v>
                </c:pt>
                <c:pt idx="45094">
                  <c:v>9.4585399999999997E-3</c:v>
                </c:pt>
                <c:pt idx="45095">
                  <c:v>-3.1471300000000002E-3</c:v>
                </c:pt>
                <c:pt idx="45096">
                  <c:v>5.81264E-3</c:v>
                </c:pt>
                <c:pt idx="45097">
                  <c:v>2.4089799999999998E-3</c:v>
                </c:pt>
                <c:pt idx="45098">
                  <c:v>1.2059200000000001E-2</c:v>
                </c:pt>
                <c:pt idx="45099">
                  <c:v>1.4016199999999999E-2</c:v>
                </c:pt>
                <c:pt idx="45100">
                  <c:v>1.22395E-2</c:v>
                </c:pt>
                <c:pt idx="45101">
                  <c:v>9.5243499999999991E-3</c:v>
                </c:pt>
                <c:pt idx="45102">
                  <c:v>2.8753299999999999E-2</c:v>
                </c:pt>
                <c:pt idx="45103">
                  <c:v>1.47142E-2</c:v>
                </c:pt>
                <c:pt idx="45104">
                  <c:v>-2.1820099999999999E-3</c:v>
                </c:pt>
                <c:pt idx="45105">
                  <c:v>-3.39222E-3</c:v>
                </c:pt>
                <c:pt idx="45106">
                  <c:v>1.94912E-2</c:v>
                </c:pt>
                <c:pt idx="45107">
                  <c:v>2.0882600000000001E-2</c:v>
                </c:pt>
                <c:pt idx="45108">
                  <c:v>1.00555E-2</c:v>
                </c:pt>
                <c:pt idx="45109">
                  <c:v>3.8461699999999999E-3</c:v>
                </c:pt>
                <c:pt idx="45110">
                  <c:v>7.1611399999999999E-3</c:v>
                </c:pt>
                <c:pt idx="45111">
                  <c:v>6.6633200000000004E-3</c:v>
                </c:pt>
                <c:pt idx="45112">
                  <c:v>1.7247200000000001E-2</c:v>
                </c:pt>
                <c:pt idx="45113">
                  <c:v>6.8416600000000003E-3</c:v>
                </c:pt>
                <c:pt idx="45114">
                  <c:v>1.6090400000000001E-2</c:v>
                </c:pt>
                <c:pt idx="45115">
                  <c:v>-1.37806E-3</c:v>
                </c:pt>
                <c:pt idx="45116">
                  <c:v>4.8131900000000002E-3</c:v>
                </c:pt>
                <c:pt idx="45117">
                  <c:v>2.6386300000000001E-2</c:v>
                </c:pt>
                <c:pt idx="45118">
                  <c:v>3.4049999999999997E-2</c:v>
                </c:pt>
                <c:pt idx="45119">
                  <c:v>7.0247699999999996E-3</c:v>
                </c:pt>
                <c:pt idx="45120">
                  <c:v>-4.3821299999999997E-3</c:v>
                </c:pt>
                <c:pt idx="45121">
                  <c:v>-3.0593899999999999E-3</c:v>
                </c:pt>
                <c:pt idx="45122">
                  <c:v>5.7601899999999999E-4</c:v>
                </c:pt>
                <c:pt idx="45123">
                  <c:v>5.8326699999999999E-3</c:v>
                </c:pt>
                <c:pt idx="45124">
                  <c:v>4.3115599999999999E-3</c:v>
                </c:pt>
                <c:pt idx="45125">
                  <c:v>1.0558100000000001E-2</c:v>
                </c:pt>
                <c:pt idx="45126">
                  <c:v>5.8536500000000002E-3</c:v>
                </c:pt>
                <c:pt idx="45127">
                  <c:v>7.2956100000000001E-3</c:v>
                </c:pt>
                <c:pt idx="45128">
                  <c:v>1.3711900000000001E-2</c:v>
                </c:pt>
                <c:pt idx="45129">
                  <c:v>2.44932E-2</c:v>
                </c:pt>
                <c:pt idx="45130">
                  <c:v>4.4956199999999997E-3</c:v>
                </c:pt>
                <c:pt idx="45131">
                  <c:v>-4.6358099999999998E-3</c:v>
                </c:pt>
                <c:pt idx="45132">
                  <c:v>1.1932399999999999E-2</c:v>
                </c:pt>
                <c:pt idx="45133">
                  <c:v>1.29032E-2</c:v>
                </c:pt>
                <c:pt idx="45134">
                  <c:v>7.5073199999999996E-3</c:v>
                </c:pt>
                <c:pt idx="45135">
                  <c:v>1.02539E-2</c:v>
                </c:pt>
                <c:pt idx="45136">
                  <c:v>1.8056900000000001E-2</c:v>
                </c:pt>
                <c:pt idx="45137">
                  <c:v>1.07431E-2</c:v>
                </c:pt>
                <c:pt idx="45138">
                  <c:v>-3.3969899999999999E-3</c:v>
                </c:pt>
                <c:pt idx="45139">
                  <c:v>1.42002E-2</c:v>
                </c:pt>
                <c:pt idx="45140">
                  <c:v>2.4657200000000001E-2</c:v>
                </c:pt>
                <c:pt idx="45141">
                  <c:v>1.4647500000000001E-2</c:v>
                </c:pt>
                <c:pt idx="45142">
                  <c:v>1.38817E-2</c:v>
                </c:pt>
                <c:pt idx="45143">
                  <c:v>9.3526800000000004E-3</c:v>
                </c:pt>
                <c:pt idx="45144">
                  <c:v>1.7701100000000001E-2</c:v>
                </c:pt>
                <c:pt idx="45145">
                  <c:v>2.0885500000000002E-3</c:v>
                </c:pt>
                <c:pt idx="45146">
                  <c:v>1.26476E-2</c:v>
                </c:pt>
                <c:pt idx="45147">
                  <c:v>1.3525000000000001E-2</c:v>
                </c:pt>
                <c:pt idx="45148">
                  <c:v>1.28469E-2</c:v>
                </c:pt>
                <c:pt idx="45149">
                  <c:v>1.5726099999999999E-3</c:v>
                </c:pt>
                <c:pt idx="45150">
                  <c:v>1.16615E-2</c:v>
                </c:pt>
                <c:pt idx="45151">
                  <c:v>1.56107E-2</c:v>
                </c:pt>
                <c:pt idx="45152">
                  <c:v>1.5658399999999999E-2</c:v>
                </c:pt>
                <c:pt idx="45153">
                  <c:v>1.90916E-2</c:v>
                </c:pt>
                <c:pt idx="45154">
                  <c:v>1.3044399999999999E-2</c:v>
                </c:pt>
                <c:pt idx="45155">
                  <c:v>2.7071000000000001E-2</c:v>
                </c:pt>
                <c:pt idx="45156">
                  <c:v>1.06125E-2</c:v>
                </c:pt>
                <c:pt idx="45157">
                  <c:v>1.2271900000000001E-2</c:v>
                </c:pt>
                <c:pt idx="45158">
                  <c:v>1.50194E-2</c:v>
                </c:pt>
                <c:pt idx="45159">
                  <c:v>2.0737599999999998E-2</c:v>
                </c:pt>
                <c:pt idx="45160">
                  <c:v>1.3243700000000001E-2</c:v>
                </c:pt>
                <c:pt idx="45161">
                  <c:v>5.6867599999999999E-3</c:v>
                </c:pt>
                <c:pt idx="45162">
                  <c:v>2.08693E-2</c:v>
                </c:pt>
                <c:pt idx="45163">
                  <c:v>2.1930700000000001E-2</c:v>
                </c:pt>
                <c:pt idx="45164">
                  <c:v>2.2245399999999999E-2</c:v>
                </c:pt>
                <c:pt idx="45165">
                  <c:v>2.5141699999999999E-2</c:v>
                </c:pt>
                <c:pt idx="45166">
                  <c:v>1.8055000000000002E-2</c:v>
                </c:pt>
                <c:pt idx="45167">
                  <c:v>2.73943E-2</c:v>
                </c:pt>
                <c:pt idx="45168">
                  <c:v>1.3998999999999999E-2</c:v>
                </c:pt>
                <c:pt idx="45169">
                  <c:v>1.5252099999999999E-2</c:v>
                </c:pt>
                <c:pt idx="45170">
                  <c:v>1.48516E-2</c:v>
                </c:pt>
                <c:pt idx="45171">
                  <c:v>2.0550700000000002E-2</c:v>
                </c:pt>
                <c:pt idx="45172">
                  <c:v>1.7412199999999999E-2</c:v>
                </c:pt>
                <c:pt idx="45173">
                  <c:v>1.1253400000000001E-3</c:v>
                </c:pt>
                <c:pt idx="45174">
                  <c:v>2.12955E-3</c:v>
                </c:pt>
                <c:pt idx="45175">
                  <c:v>7.2126400000000002E-3</c:v>
                </c:pt>
                <c:pt idx="45176">
                  <c:v>3.6745100000000002E-3</c:v>
                </c:pt>
                <c:pt idx="45177">
                  <c:v>1.58272E-2</c:v>
                </c:pt>
                <c:pt idx="45178">
                  <c:v>1.8638600000000002E-2</c:v>
                </c:pt>
                <c:pt idx="45179">
                  <c:v>1.11294E-3</c:v>
                </c:pt>
                <c:pt idx="45180">
                  <c:v>6.6623699999999999E-3</c:v>
                </c:pt>
                <c:pt idx="45181">
                  <c:v>1.23854E-2</c:v>
                </c:pt>
                <c:pt idx="45182">
                  <c:v>1.25694E-2</c:v>
                </c:pt>
                <c:pt idx="45183">
                  <c:v>2.2250200000000001E-2</c:v>
                </c:pt>
                <c:pt idx="45184">
                  <c:v>2.5234199999999998E-2</c:v>
                </c:pt>
                <c:pt idx="45185">
                  <c:v>8.4152199999999993E-3</c:v>
                </c:pt>
                <c:pt idx="45186">
                  <c:v>1.7352099999999999E-2</c:v>
                </c:pt>
                <c:pt idx="45187">
                  <c:v>6.3514699999999997E-3</c:v>
                </c:pt>
                <c:pt idx="45188">
                  <c:v>2.0642299999999999E-2</c:v>
                </c:pt>
                <c:pt idx="45189">
                  <c:v>9.1094999999999995E-3</c:v>
                </c:pt>
                <c:pt idx="45190">
                  <c:v>-4.0569300000000003E-3</c:v>
                </c:pt>
                <c:pt idx="45191">
                  <c:v>1.8139800000000001E-2</c:v>
                </c:pt>
                <c:pt idx="45192">
                  <c:v>-3.5247799999999999E-3</c:v>
                </c:pt>
                <c:pt idx="45193">
                  <c:v>8.3503699999999993E-3</c:v>
                </c:pt>
                <c:pt idx="45194">
                  <c:v>1.0919599999999999E-3</c:v>
                </c:pt>
                <c:pt idx="45195">
                  <c:v>1.27163E-2</c:v>
                </c:pt>
                <c:pt idx="45196">
                  <c:v>-3.8518900000000002E-3</c:v>
                </c:pt>
                <c:pt idx="45197">
                  <c:v>-9.5338799999999998E-3</c:v>
                </c:pt>
                <c:pt idx="45198">
                  <c:v>-1.17512E-2</c:v>
                </c:pt>
                <c:pt idx="45199">
                  <c:v>-2.5358199999999998E-3</c:v>
                </c:pt>
                <c:pt idx="45200">
                  <c:v>1.1241900000000001E-2</c:v>
                </c:pt>
                <c:pt idx="45201">
                  <c:v>5.2280399999999998E-3</c:v>
                </c:pt>
                <c:pt idx="45202">
                  <c:v>-2.2396099999999999E-2</c:v>
                </c:pt>
                <c:pt idx="45203">
                  <c:v>-1.7099400000000001E-2</c:v>
                </c:pt>
                <c:pt idx="45204">
                  <c:v>7.6379799999999999E-3</c:v>
                </c:pt>
                <c:pt idx="45205">
                  <c:v>2.99454E-3</c:v>
                </c:pt>
                <c:pt idx="45206">
                  <c:v>-9.5176700000000006E-3</c:v>
                </c:pt>
                <c:pt idx="45207">
                  <c:v>3.0679700000000002E-3</c:v>
                </c:pt>
                <c:pt idx="45208">
                  <c:v>1.39256E-2</c:v>
                </c:pt>
                <c:pt idx="45209">
                  <c:v>6.9732700000000002E-3</c:v>
                </c:pt>
                <c:pt idx="45210">
                  <c:v>-2.6182199999999999E-2</c:v>
                </c:pt>
                <c:pt idx="45211">
                  <c:v>-1.15738E-2</c:v>
                </c:pt>
                <c:pt idx="45212">
                  <c:v>-1.06058E-2</c:v>
                </c:pt>
                <c:pt idx="45213">
                  <c:v>1.45617E-2</c:v>
                </c:pt>
                <c:pt idx="45214">
                  <c:v>1.02749E-2</c:v>
                </c:pt>
                <c:pt idx="45215">
                  <c:v>-2.4702100000000001E-2</c:v>
                </c:pt>
                <c:pt idx="45216">
                  <c:v>-3.4691800000000002E-2</c:v>
                </c:pt>
                <c:pt idx="45217">
                  <c:v>-2.7512600000000002E-2</c:v>
                </c:pt>
                <c:pt idx="45218">
                  <c:v>-8.4037799999999996E-3</c:v>
                </c:pt>
                <c:pt idx="45219">
                  <c:v>-1.0428400000000001E-2</c:v>
                </c:pt>
                <c:pt idx="45220">
                  <c:v>-1.27134E-2</c:v>
                </c:pt>
                <c:pt idx="45221">
                  <c:v>-1.5414199999999999E-2</c:v>
                </c:pt>
                <c:pt idx="45222">
                  <c:v>-1.0175699999999999E-2</c:v>
                </c:pt>
                <c:pt idx="45223">
                  <c:v>-8.4209400000000005E-4</c:v>
                </c:pt>
                <c:pt idx="45224">
                  <c:v>1.8787400000000001E-3</c:v>
                </c:pt>
                <c:pt idx="45225">
                  <c:v>-7.3862099999999998E-3</c:v>
                </c:pt>
                <c:pt idx="45226">
                  <c:v>-1.43909E-2</c:v>
                </c:pt>
                <c:pt idx="45227">
                  <c:v>-1.18847E-2</c:v>
                </c:pt>
                <c:pt idx="45228">
                  <c:v>-8.9483300000000009E-3</c:v>
                </c:pt>
                <c:pt idx="45229">
                  <c:v>-1.1332500000000001E-2</c:v>
                </c:pt>
                <c:pt idx="45230">
                  <c:v>-1.81808E-2</c:v>
                </c:pt>
                <c:pt idx="45231">
                  <c:v>-1.56136E-2</c:v>
                </c:pt>
                <c:pt idx="45232">
                  <c:v>-1.51758E-2</c:v>
                </c:pt>
                <c:pt idx="45233">
                  <c:v>-8.6803399999999999E-3</c:v>
                </c:pt>
                <c:pt idx="45234">
                  <c:v>7.9908400000000008E-3</c:v>
                </c:pt>
                <c:pt idx="45235">
                  <c:v>9.2248899999999995E-3</c:v>
                </c:pt>
                <c:pt idx="45236">
                  <c:v>-8.0957400000000006E-3</c:v>
                </c:pt>
                <c:pt idx="45237">
                  <c:v>-9.2020000000000001E-3</c:v>
                </c:pt>
                <c:pt idx="45238">
                  <c:v>5.1269499999999999E-3</c:v>
                </c:pt>
                <c:pt idx="45239">
                  <c:v>7.1020099999999997E-3</c:v>
                </c:pt>
                <c:pt idx="45240">
                  <c:v>-4.1256000000000001E-3</c:v>
                </c:pt>
                <c:pt idx="45241">
                  <c:v>1.6156199999999999E-2</c:v>
                </c:pt>
                <c:pt idx="45242">
                  <c:v>4.4221900000000003E-3</c:v>
                </c:pt>
                <c:pt idx="45243">
                  <c:v>-1.48697E-2</c:v>
                </c:pt>
                <c:pt idx="45244">
                  <c:v>-5.83649E-4</c:v>
                </c:pt>
                <c:pt idx="45245">
                  <c:v>-7.5626399999999998E-3</c:v>
                </c:pt>
                <c:pt idx="45246">
                  <c:v>1.4532099999999999E-2</c:v>
                </c:pt>
                <c:pt idx="45247">
                  <c:v>-3.5419499999999999E-3</c:v>
                </c:pt>
                <c:pt idx="45248">
                  <c:v>-9.4490100000000007E-3</c:v>
                </c:pt>
                <c:pt idx="45249">
                  <c:v>-2.5405900000000001E-3</c:v>
                </c:pt>
                <c:pt idx="45250">
                  <c:v>-2.4509400000000001E-4</c:v>
                </c:pt>
                <c:pt idx="45251">
                  <c:v>1.4013299999999999E-2</c:v>
                </c:pt>
                <c:pt idx="45252">
                  <c:v>-7.2565099999999999E-3</c:v>
                </c:pt>
                <c:pt idx="45253">
                  <c:v>4.3964399999999997E-3</c:v>
                </c:pt>
                <c:pt idx="45254">
                  <c:v>3.5810500000000001E-3</c:v>
                </c:pt>
                <c:pt idx="45255">
                  <c:v>-1.15099E-2</c:v>
                </c:pt>
                <c:pt idx="45256">
                  <c:v>3.4236899999999997E-4</c:v>
                </c:pt>
                <c:pt idx="45257">
                  <c:v>-4.4746400000000002E-3</c:v>
                </c:pt>
                <c:pt idx="45258">
                  <c:v>-1.21593E-3</c:v>
                </c:pt>
                <c:pt idx="45259">
                  <c:v>-1.2509299999999999E-2</c:v>
                </c:pt>
                <c:pt idx="45260">
                  <c:v>-1.6954400000000001E-2</c:v>
                </c:pt>
                <c:pt idx="45261" formatCode="0.00E+00">
                  <c:v>9.5367399999999998E-5</c:v>
                </c:pt>
                <c:pt idx="45262">
                  <c:v>-9.7608599999999997E-3</c:v>
                </c:pt>
                <c:pt idx="45263">
                  <c:v>-5.2261400000000002E-4</c:v>
                </c:pt>
                <c:pt idx="45264">
                  <c:v>-3.1347300000000001E-3</c:v>
                </c:pt>
                <c:pt idx="45265">
                  <c:v>9.5148100000000003E-3</c:v>
                </c:pt>
                <c:pt idx="45266">
                  <c:v>2.8448100000000001E-3</c:v>
                </c:pt>
                <c:pt idx="45267">
                  <c:v>1.41487E-2</c:v>
                </c:pt>
                <c:pt idx="45268">
                  <c:v>-4.8198700000000004E-3</c:v>
                </c:pt>
                <c:pt idx="45269">
                  <c:v>8.5735300000000004E-4</c:v>
                </c:pt>
                <c:pt idx="45270">
                  <c:v>7.0209499999999998E-3</c:v>
                </c:pt>
                <c:pt idx="45271">
                  <c:v>-9.2697100000000004E-3</c:v>
                </c:pt>
                <c:pt idx="45272">
                  <c:v>-1.33314E-2</c:v>
                </c:pt>
                <c:pt idx="45273">
                  <c:v>-1.53828E-2</c:v>
                </c:pt>
                <c:pt idx="45274">
                  <c:v>-4.2276400000000004E-3</c:v>
                </c:pt>
                <c:pt idx="45275">
                  <c:v>-5.58567E-3</c:v>
                </c:pt>
                <c:pt idx="45276">
                  <c:v>-2.06947E-4</c:v>
                </c:pt>
                <c:pt idx="45277">
                  <c:v>-2.5692000000000002E-3</c:v>
                </c:pt>
                <c:pt idx="45278" formatCode="0.00E+00">
                  <c:v>-9.3460099999999996E-5</c:v>
                </c:pt>
                <c:pt idx="45279">
                  <c:v>-1.4801E-3</c:v>
                </c:pt>
                <c:pt idx="45280">
                  <c:v>1.02043E-4</c:v>
                </c:pt>
                <c:pt idx="45281">
                  <c:v>-7.7705400000000003E-3</c:v>
                </c:pt>
                <c:pt idx="45282">
                  <c:v>6.5422099999999997E-3</c:v>
                </c:pt>
                <c:pt idx="45283">
                  <c:v>-2.4042099999999999E-3</c:v>
                </c:pt>
                <c:pt idx="45284">
                  <c:v>-2.10943E-2</c:v>
                </c:pt>
                <c:pt idx="45285">
                  <c:v>-1.7341599999999999E-2</c:v>
                </c:pt>
                <c:pt idx="45286">
                  <c:v>9.9506400000000002E-3</c:v>
                </c:pt>
                <c:pt idx="45287">
                  <c:v>1.1320099999999999E-3</c:v>
                </c:pt>
                <c:pt idx="45288">
                  <c:v>1.10531E-3</c:v>
                </c:pt>
                <c:pt idx="45289">
                  <c:v>-5.8364899999999997E-3</c:v>
                </c:pt>
                <c:pt idx="45290">
                  <c:v>1.3866399999999999E-2</c:v>
                </c:pt>
                <c:pt idx="45291">
                  <c:v>7.0381200000000001E-3</c:v>
                </c:pt>
                <c:pt idx="45292">
                  <c:v>4.1732799999999997E-3</c:v>
                </c:pt>
                <c:pt idx="45293">
                  <c:v>-7.1153600000000003E-3</c:v>
                </c:pt>
                <c:pt idx="45294">
                  <c:v>2.4585700000000002E-3</c:v>
                </c:pt>
                <c:pt idx="45295" formatCode="0.00E+00">
                  <c:v>-1.6212500000000001E-5</c:v>
                </c:pt>
                <c:pt idx="45296">
                  <c:v>-8.7308899999999998E-3</c:v>
                </c:pt>
                <c:pt idx="45297">
                  <c:v>5.0010699999999998E-3</c:v>
                </c:pt>
                <c:pt idx="45298">
                  <c:v>-1.1348700000000001E-4</c:v>
                </c:pt>
                <c:pt idx="45299">
                  <c:v>-2.1246000000000001E-2</c:v>
                </c:pt>
                <c:pt idx="45300">
                  <c:v>-1.78099E-2</c:v>
                </c:pt>
                <c:pt idx="45301">
                  <c:v>-1.5986400000000001E-2</c:v>
                </c:pt>
                <c:pt idx="45302">
                  <c:v>1.01471E-3</c:v>
                </c:pt>
                <c:pt idx="45303">
                  <c:v>-2.2292099999999999E-2</c:v>
                </c:pt>
                <c:pt idx="45304">
                  <c:v>-1.32113E-2</c:v>
                </c:pt>
                <c:pt idx="45305">
                  <c:v>-2.7378099999999999E-2</c:v>
                </c:pt>
                <c:pt idx="45306">
                  <c:v>-1.2541800000000001E-2</c:v>
                </c:pt>
                <c:pt idx="45307">
                  <c:v>-8.9378400000000007E-3</c:v>
                </c:pt>
                <c:pt idx="45308">
                  <c:v>-9.3250299999999998E-3</c:v>
                </c:pt>
                <c:pt idx="45309">
                  <c:v>-8.4276200000000002E-3</c:v>
                </c:pt>
                <c:pt idx="45310">
                  <c:v>7.4501000000000003E-3</c:v>
                </c:pt>
                <c:pt idx="45311">
                  <c:v>-2.2010800000000001E-2</c:v>
                </c:pt>
                <c:pt idx="45312">
                  <c:v>-1.08013E-2</c:v>
                </c:pt>
                <c:pt idx="45313">
                  <c:v>-1.00451E-2</c:v>
                </c:pt>
                <c:pt idx="45314">
                  <c:v>-2.3975400000000001E-3</c:v>
                </c:pt>
                <c:pt idx="45315">
                  <c:v>-1.4971699999999999E-2</c:v>
                </c:pt>
                <c:pt idx="45316">
                  <c:v>-3.8415900000000003E-2</c:v>
                </c:pt>
                <c:pt idx="45317">
                  <c:v>-3.4689900000000003E-2</c:v>
                </c:pt>
                <c:pt idx="45318">
                  <c:v>-5.4731399999999996E-3</c:v>
                </c:pt>
                <c:pt idx="45319">
                  <c:v>6.4468399999999997E-3</c:v>
                </c:pt>
                <c:pt idx="45320">
                  <c:v>-9.4432800000000001E-3</c:v>
                </c:pt>
                <c:pt idx="45321">
                  <c:v>-2.6805900000000001E-2</c:v>
                </c:pt>
                <c:pt idx="45322">
                  <c:v>-1.10312E-2</c:v>
                </c:pt>
                <c:pt idx="45323">
                  <c:v>-1.6328800000000001E-2</c:v>
                </c:pt>
                <c:pt idx="45324">
                  <c:v>-1.42422E-2</c:v>
                </c:pt>
                <c:pt idx="45325">
                  <c:v>-1.62249E-2</c:v>
                </c:pt>
                <c:pt idx="45326">
                  <c:v>-2.1966900000000001E-2</c:v>
                </c:pt>
                <c:pt idx="45327">
                  <c:v>-3.8151699999999997E-2</c:v>
                </c:pt>
                <c:pt idx="45328">
                  <c:v>-3.6653499999999999E-2</c:v>
                </c:pt>
                <c:pt idx="45329">
                  <c:v>-4.1232100000000001E-2</c:v>
                </c:pt>
                <c:pt idx="45330">
                  <c:v>-3.04537E-2</c:v>
                </c:pt>
                <c:pt idx="45331">
                  <c:v>-2.4126100000000001E-2</c:v>
                </c:pt>
                <c:pt idx="45332">
                  <c:v>-4.1611700000000001E-2</c:v>
                </c:pt>
                <c:pt idx="45333">
                  <c:v>-3.1359699999999997E-2</c:v>
                </c:pt>
                <c:pt idx="45334">
                  <c:v>-2.9458999999999999E-2</c:v>
                </c:pt>
                <c:pt idx="45335">
                  <c:v>-9.0808899999999994E-3</c:v>
                </c:pt>
                <c:pt idx="45336">
                  <c:v>-3.1301500000000003E-2</c:v>
                </c:pt>
                <c:pt idx="45337">
                  <c:v>-3.64342E-2</c:v>
                </c:pt>
                <c:pt idx="45338">
                  <c:v>-9.8819700000000003E-3</c:v>
                </c:pt>
                <c:pt idx="45339">
                  <c:v>3.37887E-3</c:v>
                </c:pt>
                <c:pt idx="45340">
                  <c:v>-2.3765599999999998E-3</c:v>
                </c:pt>
                <c:pt idx="45341">
                  <c:v>-2.6961300000000001E-2</c:v>
                </c:pt>
                <c:pt idx="45342">
                  <c:v>-1.1435499999999999E-2</c:v>
                </c:pt>
                <c:pt idx="45343">
                  <c:v>-1.8819800000000001E-2</c:v>
                </c:pt>
                <c:pt idx="45344">
                  <c:v>5.1794099999999997E-3</c:v>
                </c:pt>
                <c:pt idx="45345">
                  <c:v>-1.5140499999999999E-2</c:v>
                </c:pt>
                <c:pt idx="45346">
                  <c:v>-3.5905799999999999E-3</c:v>
                </c:pt>
                <c:pt idx="45347">
                  <c:v>-2.1622700000000002E-2</c:v>
                </c:pt>
                <c:pt idx="45348">
                  <c:v>-4.2991599999999998E-3</c:v>
                </c:pt>
                <c:pt idx="45349">
                  <c:v>-1.3656600000000001E-3</c:v>
                </c:pt>
                <c:pt idx="45350">
                  <c:v>-1.2616199999999999E-2</c:v>
                </c:pt>
                <c:pt idx="45351">
                  <c:v>-4.6462999999999999E-3</c:v>
                </c:pt>
                <c:pt idx="45352">
                  <c:v>-9.9220300000000001E-3</c:v>
                </c:pt>
                <c:pt idx="45353">
                  <c:v>-8.5363399999999999E-3</c:v>
                </c:pt>
                <c:pt idx="45354">
                  <c:v>-8.8691699999999991E-3</c:v>
                </c:pt>
                <c:pt idx="45355">
                  <c:v>-3.4818599999999998E-3</c:v>
                </c:pt>
                <c:pt idx="45356">
                  <c:v>-1.87492E-3</c:v>
                </c:pt>
                <c:pt idx="45357">
                  <c:v>-1.8085500000000001E-2</c:v>
                </c:pt>
                <c:pt idx="45358">
                  <c:v>-1.9024800000000001E-2</c:v>
                </c:pt>
                <c:pt idx="45359">
                  <c:v>-2.0670899999999999E-2</c:v>
                </c:pt>
                <c:pt idx="45360">
                  <c:v>-4.0168799999999996E-3</c:v>
                </c:pt>
                <c:pt idx="45361">
                  <c:v>-1.11704E-2</c:v>
                </c:pt>
                <c:pt idx="45362">
                  <c:v>-1.0004000000000001E-2</c:v>
                </c:pt>
                <c:pt idx="45363">
                  <c:v>1.27125E-3</c:v>
                </c:pt>
                <c:pt idx="45364">
                  <c:v>-9.6511800000000005E-4</c:v>
                </c:pt>
                <c:pt idx="45365">
                  <c:v>8.2216300000000006E-3</c:v>
                </c:pt>
                <c:pt idx="45366">
                  <c:v>-2.13051E-3</c:v>
                </c:pt>
                <c:pt idx="45367">
                  <c:v>-1.8854099999999999E-3</c:v>
                </c:pt>
                <c:pt idx="45368">
                  <c:v>3.7040699999999998E-3</c:v>
                </c:pt>
                <c:pt idx="45369">
                  <c:v>-2.2649800000000002E-3</c:v>
                </c:pt>
                <c:pt idx="45370">
                  <c:v>-1.2371999999999999E-2</c:v>
                </c:pt>
                <c:pt idx="45371">
                  <c:v>-1.40924E-2</c:v>
                </c:pt>
                <c:pt idx="45372">
                  <c:v>1.40219E-2</c:v>
                </c:pt>
                <c:pt idx="45373">
                  <c:v>2.20776E-3</c:v>
                </c:pt>
                <c:pt idx="45374">
                  <c:v>-9.8590899999999992E-3</c:v>
                </c:pt>
                <c:pt idx="45375">
                  <c:v>-1.8513700000000001E-2</c:v>
                </c:pt>
                <c:pt idx="45376">
                  <c:v>-1.7086E-2</c:v>
                </c:pt>
                <c:pt idx="45377">
                  <c:v>7.4358000000000002E-3</c:v>
                </c:pt>
                <c:pt idx="45378">
                  <c:v>-4.2991599999999998E-3</c:v>
                </c:pt>
                <c:pt idx="45379">
                  <c:v>-2.1120099999999999E-2</c:v>
                </c:pt>
                <c:pt idx="45380">
                  <c:v>-1.0809900000000001E-2</c:v>
                </c:pt>
                <c:pt idx="45381">
                  <c:v>-6.8092300000000005E-4</c:v>
                </c:pt>
                <c:pt idx="45382">
                  <c:v>-8.7175399999999993E-3</c:v>
                </c:pt>
                <c:pt idx="45383">
                  <c:v>2.11725E-2</c:v>
                </c:pt>
                <c:pt idx="45384">
                  <c:v>1.0781300000000001E-2</c:v>
                </c:pt>
                <c:pt idx="45385">
                  <c:v>2.1667499999999998E-3</c:v>
                </c:pt>
                <c:pt idx="45386">
                  <c:v>-1.0071800000000001E-2</c:v>
                </c:pt>
                <c:pt idx="45387">
                  <c:v>-1.7979599999999998E-2</c:v>
                </c:pt>
                <c:pt idx="45388">
                  <c:v>-1.0004000000000001E-2</c:v>
                </c:pt>
                <c:pt idx="45389">
                  <c:v>9.4594999999999992E-3</c:v>
                </c:pt>
                <c:pt idx="45390">
                  <c:v>1.0197599999999999E-2</c:v>
                </c:pt>
                <c:pt idx="45391">
                  <c:v>-1.2779199999999999E-2</c:v>
                </c:pt>
                <c:pt idx="45392">
                  <c:v>-1.3574599999999999E-2</c:v>
                </c:pt>
                <c:pt idx="45393">
                  <c:v>-1.5500999999999999E-2</c:v>
                </c:pt>
                <c:pt idx="45394">
                  <c:v>-4.9257299999999997E-3</c:v>
                </c:pt>
                <c:pt idx="45395">
                  <c:v>-3.8193699999999997E-2</c:v>
                </c:pt>
                <c:pt idx="45396">
                  <c:v>-1.8955199999999998E-2</c:v>
                </c:pt>
                <c:pt idx="45397">
                  <c:v>-2.3801800000000001E-2</c:v>
                </c:pt>
                <c:pt idx="45398">
                  <c:v>-2.5587100000000002E-2</c:v>
                </c:pt>
                <c:pt idx="45399">
                  <c:v>-2.71454E-2</c:v>
                </c:pt>
                <c:pt idx="45400">
                  <c:v>-1.5205400000000001E-2</c:v>
                </c:pt>
                <c:pt idx="45401">
                  <c:v>-8.0718999999999999E-3</c:v>
                </c:pt>
                <c:pt idx="45402">
                  <c:v>8.5239400000000007E-3</c:v>
                </c:pt>
                <c:pt idx="45403">
                  <c:v>-1.6612999999999999E-2</c:v>
                </c:pt>
                <c:pt idx="45404">
                  <c:v>-2.06585E-2</c:v>
                </c:pt>
                <c:pt idx="45405">
                  <c:v>-2.0001399999999999E-2</c:v>
                </c:pt>
                <c:pt idx="45406">
                  <c:v>-1.0576199999999999E-2</c:v>
                </c:pt>
                <c:pt idx="45407">
                  <c:v>-3.1452199999999998E-3</c:v>
                </c:pt>
                <c:pt idx="45408">
                  <c:v>-9.0074500000000002E-3</c:v>
                </c:pt>
                <c:pt idx="45409">
                  <c:v>-1.46675E-3</c:v>
                </c:pt>
                <c:pt idx="45410">
                  <c:v>-6.6480599999999999E-3</c:v>
                </c:pt>
                <c:pt idx="45411">
                  <c:v>-1.50251E-2</c:v>
                </c:pt>
                <c:pt idx="45412">
                  <c:v>-2.5949499999999999E-3</c:v>
                </c:pt>
                <c:pt idx="45413">
                  <c:v>-1.9603700000000002E-2</c:v>
                </c:pt>
                <c:pt idx="45414">
                  <c:v>-8.9082699999999994E-3</c:v>
                </c:pt>
                <c:pt idx="45415">
                  <c:v>-7.2145500000000001E-3</c:v>
                </c:pt>
                <c:pt idx="45416">
                  <c:v>-2.5397300000000001E-2</c:v>
                </c:pt>
                <c:pt idx="45417">
                  <c:v>-1.36633E-2</c:v>
                </c:pt>
                <c:pt idx="45418">
                  <c:v>2.3498500000000001E-3</c:v>
                </c:pt>
                <c:pt idx="45419">
                  <c:v>-5.7630499999999996E-3</c:v>
                </c:pt>
                <c:pt idx="45420">
                  <c:v>-2.9740300000000001E-2</c:v>
                </c:pt>
                <c:pt idx="45421">
                  <c:v>-2.2025099999999999E-2</c:v>
                </c:pt>
                <c:pt idx="45422">
                  <c:v>-1.3312299999999999E-2</c:v>
                </c:pt>
                <c:pt idx="45423">
                  <c:v>-2.3540499999999999E-2</c:v>
                </c:pt>
                <c:pt idx="45424">
                  <c:v>-1.5913E-2</c:v>
                </c:pt>
                <c:pt idx="45425">
                  <c:v>9.0026900000000007E-3</c:v>
                </c:pt>
                <c:pt idx="45426">
                  <c:v>-6.0272199999999998E-3</c:v>
                </c:pt>
                <c:pt idx="45427">
                  <c:v>-6.4115500000000002E-3</c:v>
                </c:pt>
                <c:pt idx="45428">
                  <c:v>-2.4614300000000001E-3</c:v>
                </c:pt>
                <c:pt idx="45429">
                  <c:v>-1.58167E-2</c:v>
                </c:pt>
                <c:pt idx="45430">
                  <c:v>-1.55973E-2</c:v>
                </c:pt>
                <c:pt idx="45431">
                  <c:v>-1.50452E-2</c:v>
                </c:pt>
                <c:pt idx="45432">
                  <c:v>-1.69144E-2</c:v>
                </c:pt>
                <c:pt idx="45433">
                  <c:v>-2.5628100000000001E-2</c:v>
                </c:pt>
                <c:pt idx="45434">
                  <c:v>-1.23053E-2</c:v>
                </c:pt>
                <c:pt idx="45435">
                  <c:v>-7.5998300000000001E-3</c:v>
                </c:pt>
                <c:pt idx="45436">
                  <c:v>-4.8894899999999998E-3</c:v>
                </c:pt>
                <c:pt idx="45437">
                  <c:v>-1.6440400000000001E-2</c:v>
                </c:pt>
                <c:pt idx="45438">
                  <c:v>-1.6241999999999999E-2</c:v>
                </c:pt>
                <c:pt idx="45439">
                  <c:v>-7.15542E-3</c:v>
                </c:pt>
                <c:pt idx="45440">
                  <c:v>-9.9935500000000003E-3</c:v>
                </c:pt>
                <c:pt idx="45441">
                  <c:v>-2.01578E-2</c:v>
                </c:pt>
                <c:pt idx="45442">
                  <c:v>-3.1663900000000002E-2</c:v>
                </c:pt>
                <c:pt idx="45443">
                  <c:v>-1.0737399999999999E-2</c:v>
                </c:pt>
                <c:pt idx="45444">
                  <c:v>-9.2601799999999998E-3</c:v>
                </c:pt>
                <c:pt idx="45445">
                  <c:v>1.5392299999999999E-3</c:v>
                </c:pt>
                <c:pt idx="45446">
                  <c:v>-8.2969700000000007E-3</c:v>
                </c:pt>
                <c:pt idx="45447">
                  <c:v>-1.1178E-2</c:v>
                </c:pt>
                <c:pt idx="45448">
                  <c:v>-5.8336300000000002E-3</c:v>
                </c:pt>
                <c:pt idx="45449">
                  <c:v>1.33753E-2</c:v>
                </c:pt>
                <c:pt idx="45450">
                  <c:v>-3.5247799999999999E-3</c:v>
                </c:pt>
                <c:pt idx="45451">
                  <c:v>-1.3304699999999999E-2</c:v>
                </c:pt>
                <c:pt idx="45452">
                  <c:v>9.6511800000000005E-4</c:v>
                </c:pt>
                <c:pt idx="45453">
                  <c:v>-9.3088200000000006E-3</c:v>
                </c:pt>
                <c:pt idx="45454">
                  <c:v>-1.27411E-3</c:v>
                </c:pt>
                <c:pt idx="45455">
                  <c:v>-2.2907299999999999E-3</c:v>
                </c:pt>
                <c:pt idx="45456">
                  <c:v>-1.4409099999999999E-2</c:v>
                </c:pt>
                <c:pt idx="45457">
                  <c:v>-8.7528199999999997E-3</c:v>
                </c:pt>
                <c:pt idx="45458">
                  <c:v>-4.9476600000000004E-3</c:v>
                </c:pt>
                <c:pt idx="45459">
                  <c:v>1.30987E-2</c:v>
                </c:pt>
                <c:pt idx="45460">
                  <c:v>-8.4180799999999997E-3</c:v>
                </c:pt>
                <c:pt idx="45461">
                  <c:v>-1.41954E-2</c:v>
                </c:pt>
                <c:pt idx="45462">
                  <c:v>7.66659E-3</c:v>
                </c:pt>
                <c:pt idx="45463">
                  <c:v>3.9796800000000002E-3</c:v>
                </c:pt>
                <c:pt idx="45464">
                  <c:v>-5.7372999999999999E-3</c:v>
                </c:pt>
                <c:pt idx="45465">
                  <c:v>-9.6530899999999996E-3</c:v>
                </c:pt>
                <c:pt idx="45466">
                  <c:v>-2.5749200000000001E-3</c:v>
                </c:pt>
                <c:pt idx="45467">
                  <c:v>-1.2149800000000001E-2</c:v>
                </c:pt>
                <c:pt idx="45468">
                  <c:v>-8.6746199999999992E-3</c:v>
                </c:pt>
                <c:pt idx="45469">
                  <c:v>-5.8021499999999998E-3</c:v>
                </c:pt>
                <c:pt idx="45470">
                  <c:v>-5.0353999999999998E-3</c:v>
                </c:pt>
                <c:pt idx="45471">
                  <c:v>8.6278899999999992E-3</c:v>
                </c:pt>
                <c:pt idx="45472">
                  <c:v>1.9455000000000001E-4</c:v>
                </c:pt>
                <c:pt idx="45473" formatCode="0.00E+00">
                  <c:v>2.47955E-5</c:v>
                </c:pt>
                <c:pt idx="45474">
                  <c:v>6.2274899999999996E-3</c:v>
                </c:pt>
                <c:pt idx="45475">
                  <c:v>-3.0670200000000002E-3</c:v>
                </c:pt>
                <c:pt idx="45476">
                  <c:v>-9.9763899999999999E-3</c:v>
                </c:pt>
                <c:pt idx="45477">
                  <c:v>2.4833699999999999E-3</c:v>
                </c:pt>
                <c:pt idx="45478">
                  <c:v>-3.9033900000000001E-3</c:v>
                </c:pt>
                <c:pt idx="45479">
                  <c:v>-1.0877599999999999E-2</c:v>
                </c:pt>
                <c:pt idx="45480">
                  <c:v>-9.0198499999999994E-3</c:v>
                </c:pt>
                <c:pt idx="45481">
                  <c:v>7.2641399999999997E-3</c:v>
                </c:pt>
                <c:pt idx="45482">
                  <c:v>-1.85585E-3</c:v>
                </c:pt>
                <c:pt idx="45483">
                  <c:v>-1.8309599999999999E-2</c:v>
                </c:pt>
                <c:pt idx="45484">
                  <c:v>-9.2296600000000006E-3</c:v>
                </c:pt>
                <c:pt idx="45485">
                  <c:v>-5.8717700000000001E-3</c:v>
                </c:pt>
                <c:pt idx="45486">
                  <c:v>-2.8753300000000002E-3</c:v>
                </c:pt>
                <c:pt idx="45487">
                  <c:v>7.7629100000000003E-4</c:v>
                </c:pt>
                <c:pt idx="45488">
                  <c:v>-1.15995E-2</c:v>
                </c:pt>
                <c:pt idx="45489">
                  <c:v>-2.2506699999999999E-4</c:v>
                </c:pt>
                <c:pt idx="45490">
                  <c:v>7.3394799999999998E-3</c:v>
                </c:pt>
                <c:pt idx="45491">
                  <c:v>3.8337700000000001E-4</c:v>
                </c:pt>
                <c:pt idx="45492">
                  <c:v>-8.4486000000000006E-3</c:v>
                </c:pt>
                <c:pt idx="45493">
                  <c:v>-3.0326799999999998E-3</c:v>
                </c:pt>
                <c:pt idx="45494">
                  <c:v>2.56062E-3</c:v>
                </c:pt>
                <c:pt idx="45495">
                  <c:v>-5.1364899999999996E-3</c:v>
                </c:pt>
                <c:pt idx="45496">
                  <c:v>-7.1172700000000002E-3</c:v>
                </c:pt>
                <c:pt idx="45497">
                  <c:v>-1.1533699999999999E-2</c:v>
                </c:pt>
                <c:pt idx="45498">
                  <c:v>-2.2859600000000001E-3</c:v>
                </c:pt>
                <c:pt idx="45499">
                  <c:v>-1.19677E-2</c:v>
                </c:pt>
                <c:pt idx="45500">
                  <c:v>-1.2914699999999999E-2</c:v>
                </c:pt>
                <c:pt idx="45501">
                  <c:v>1.01137E-2</c:v>
                </c:pt>
                <c:pt idx="45502">
                  <c:v>1.1876100000000001E-2</c:v>
                </c:pt>
                <c:pt idx="45503">
                  <c:v>-5.9699999999999996E-3</c:v>
                </c:pt>
                <c:pt idx="45504">
                  <c:v>-1.54924E-2</c:v>
                </c:pt>
                <c:pt idx="45505">
                  <c:v>-3.58677E-3</c:v>
                </c:pt>
                <c:pt idx="45506">
                  <c:v>-7.5836200000000001E-3</c:v>
                </c:pt>
                <c:pt idx="45507">
                  <c:v>3.84235E-3</c:v>
                </c:pt>
                <c:pt idx="45508">
                  <c:v>-7.6837499999999996E-3</c:v>
                </c:pt>
                <c:pt idx="45509">
                  <c:v>-1.40476E-2</c:v>
                </c:pt>
                <c:pt idx="45510">
                  <c:v>-5.4998399999999998E-3</c:v>
                </c:pt>
                <c:pt idx="45511">
                  <c:v>-7.3356599999999999E-3</c:v>
                </c:pt>
                <c:pt idx="45512">
                  <c:v>-2.0246500000000001E-2</c:v>
                </c:pt>
                <c:pt idx="45513">
                  <c:v>-1.25875E-2</c:v>
                </c:pt>
                <c:pt idx="45514">
                  <c:v>-5.6457499999999997E-3</c:v>
                </c:pt>
                <c:pt idx="45515">
                  <c:v>2.9325499999999999E-3</c:v>
                </c:pt>
                <c:pt idx="45516">
                  <c:v>-4.3344500000000001E-3</c:v>
                </c:pt>
                <c:pt idx="45517">
                  <c:v>-1.00784E-2</c:v>
                </c:pt>
                <c:pt idx="45518">
                  <c:v>-6.8292600000000002E-3</c:v>
                </c:pt>
                <c:pt idx="45519">
                  <c:v>7.9488800000000002E-3</c:v>
                </c:pt>
                <c:pt idx="45520">
                  <c:v>9.76372E-3</c:v>
                </c:pt>
                <c:pt idx="45521">
                  <c:v>-2.46906E-2</c:v>
                </c:pt>
                <c:pt idx="45522">
                  <c:v>-2.19975E-2</c:v>
                </c:pt>
                <c:pt idx="45523">
                  <c:v>3.7546200000000002E-3</c:v>
                </c:pt>
                <c:pt idx="45524">
                  <c:v>-4.9476600000000004E-3</c:v>
                </c:pt>
                <c:pt idx="45525">
                  <c:v>-8.5105900000000002E-3</c:v>
                </c:pt>
                <c:pt idx="45526">
                  <c:v>-1.0676400000000001E-2</c:v>
                </c:pt>
                <c:pt idx="45527">
                  <c:v>-9.6950500000000002E-3</c:v>
                </c:pt>
                <c:pt idx="45528">
                  <c:v>-7.7419300000000002E-3</c:v>
                </c:pt>
                <c:pt idx="45529">
                  <c:v>-1.17807E-2</c:v>
                </c:pt>
                <c:pt idx="45530">
                  <c:v>4.1446699999999996E-3</c:v>
                </c:pt>
                <c:pt idx="45531">
                  <c:v>9.9391900000000005E-3</c:v>
                </c:pt>
                <c:pt idx="45532">
                  <c:v>7.7543300000000003E-3</c:v>
                </c:pt>
                <c:pt idx="45533">
                  <c:v>4.2047500000000002E-3</c:v>
                </c:pt>
                <c:pt idx="45534">
                  <c:v>-2.3975400000000001E-3</c:v>
                </c:pt>
                <c:pt idx="45535">
                  <c:v>2.89917E-3</c:v>
                </c:pt>
                <c:pt idx="45536">
                  <c:v>2.14939E-2</c:v>
                </c:pt>
                <c:pt idx="45537">
                  <c:v>9.5911E-3</c:v>
                </c:pt>
                <c:pt idx="45538">
                  <c:v>2.1915400000000001E-3</c:v>
                </c:pt>
                <c:pt idx="45539">
                  <c:v>1.3977099999999999E-2</c:v>
                </c:pt>
                <c:pt idx="45540">
                  <c:v>2.2294000000000001E-2</c:v>
                </c:pt>
                <c:pt idx="45541">
                  <c:v>3.6084199999999997E-2</c:v>
                </c:pt>
                <c:pt idx="45542">
                  <c:v>1.54152E-2</c:v>
                </c:pt>
                <c:pt idx="45543">
                  <c:v>1.1262899999999999E-2</c:v>
                </c:pt>
                <c:pt idx="45544">
                  <c:v>7.1315800000000002E-3</c:v>
                </c:pt>
                <c:pt idx="45545">
                  <c:v>1.0060299999999999E-2</c:v>
                </c:pt>
                <c:pt idx="45546">
                  <c:v>9.1066399999999992E-3</c:v>
                </c:pt>
                <c:pt idx="45547">
                  <c:v>1.14555E-2</c:v>
                </c:pt>
                <c:pt idx="45548">
                  <c:v>1.23844E-2</c:v>
                </c:pt>
                <c:pt idx="45549">
                  <c:v>1.29871E-2</c:v>
                </c:pt>
                <c:pt idx="45550">
                  <c:v>-1.6331700000000001E-2</c:v>
                </c:pt>
                <c:pt idx="45551">
                  <c:v>-4.7941199999999998E-3</c:v>
                </c:pt>
                <c:pt idx="45552">
                  <c:v>2.21996E-2</c:v>
                </c:pt>
                <c:pt idx="45553">
                  <c:v>1.42775E-2</c:v>
                </c:pt>
                <c:pt idx="45554">
                  <c:v>2.0844499999999998E-2</c:v>
                </c:pt>
                <c:pt idx="45555">
                  <c:v>-1.3818700000000001E-3</c:v>
                </c:pt>
                <c:pt idx="45556">
                  <c:v>6.3076E-3</c:v>
                </c:pt>
                <c:pt idx="45557">
                  <c:v>2.1921199999999998E-2</c:v>
                </c:pt>
                <c:pt idx="45558">
                  <c:v>6.8445199999999998E-3</c:v>
                </c:pt>
                <c:pt idx="45559" formatCode="0.00E+00">
                  <c:v>-3.3378599999999999E-5</c:v>
                </c:pt>
                <c:pt idx="45560">
                  <c:v>9.0703999999999993E-3</c:v>
                </c:pt>
                <c:pt idx="45561">
                  <c:v>1.12867E-2</c:v>
                </c:pt>
                <c:pt idx="45562">
                  <c:v>-1.0280599999999999E-3</c:v>
                </c:pt>
                <c:pt idx="45563">
                  <c:v>-1.8377300000000001E-3</c:v>
                </c:pt>
                <c:pt idx="45564">
                  <c:v>2.81715E-3</c:v>
                </c:pt>
                <c:pt idx="45565">
                  <c:v>4.4622400000000001E-3</c:v>
                </c:pt>
                <c:pt idx="45566">
                  <c:v>-9.29928E-3</c:v>
                </c:pt>
                <c:pt idx="45567">
                  <c:v>-9.9658999999999998E-3</c:v>
                </c:pt>
                <c:pt idx="45568">
                  <c:v>-1.17874E-3</c:v>
                </c:pt>
                <c:pt idx="45569">
                  <c:v>-6.9637299999999996E-3</c:v>
                </c:pt>
                <c:pt idx="45570">
                  <c:v>-1.28136E-2</c:v>
                </c:pt>
                <c:pt idx="45571">
                  <c:v>-4.3964399999999997E-3</c:v>
                </c:pt>
                <c:pt idx="45572">
                  <c:v>-1.2145E-2</c:v>
                </c:pt>
                <c:pt idx="45573">
                  <c:v>-9.5758400000000004E-3</c:v>
                </c:pt>
                <c:pt idx="45574">
                  <c:v>-1.59597E-2</c:v>
                </c:pt>
                <c:pt idx="45575">
                  <c:v>-1.5049E-3</c:v>
                </c:pt>
                <c:pt idx="45576">
                  <c:v>-2.1972699999999999E-3</c:v>
                </c:pt>
                <c:pt idx="45577">
                  <c:v>-1.18675E-2</c:v>
                </c:pt>
                <c:pt idx="45578">
                  <c:v>-2.5749200000000001E-3</c:v>
                </c:pt>
                <c:pt idx="45579">
                  <c:v>1.7338800000000001E-2</c:v>
                </c:pt>
                <c:pt idx="45580">
                  <c:v>-2.4023099999999999E-3</c:v>
                </c:pt>
                <c:pt idx="45581">
                  <c:v>4.3296799999999998E-3</c:v>
                </c:pt>
                <c:pt idx="45582">
                  <c:v>1.3332400000000001E-3</c:v>
                </c:pt>
                <c:pt idx="45583">
                  <c:v>-1.8224700000000001E-3</c:v>
                </c:pt>
                <c:pt idx="45584">
                  <c:v>2.1614100000000001E-2</c:v>
                </c:pt>
                <c:pt idx="45585">
                  <c:v>1.2985200000000001E-2</c:v>
                </c:pt>
                <c:pt idx="45586">
                  <c:v>5.2223199999999999E-3</c:v>
                </c:pt>
                <c:pt idx="45587">
                  <c:v>1.09673E-3</c:v>
                </c:pt>
                <c:pt idx="45588">
                  <c:v>2.13776E-2</c:v>
                </c:pt>
                <c:pt idx="45589">
                  <c:v>5.3501099999999995E-4</c:v>
                </c:pt>
                <c:pt idx="45590">
                  <c:v>-7.7114100000000001E-3</c:v>
                </c:pt>
                <c:pt idx="45591">
                  <c:v>2.8314600000000001E-3</c:v>
                </c:pt>
                <c:pt idx="45592">
                  <c:v>3.3378599999999998E-3</c:v>
                </c:pt>
                <c:pt idx="45593">
                  <c:v>-3.5123799999999998E-3</c:v>
                </c:pt>
                <c:pt idx="45594">
                  <c:v>2.7933099999999998E-3</c:v>
                </c:pt>
                <c:pt idx="45595">
                  <c:v>-5.0649600000000003E-3</c:v>
                </c:pt>
                <c:pt idx="45596">
                  <c:v>-2.86579E-3</c:v>
                </c:pt>
                <c:pt idx="45597">
                  <c:v>-1.6729399999999998E-2</c:v>
                </c:pt>
                <c:pt idx="45598" formatCode="0.00E+00">
                  <c:v>-3.8147000000000001E-6</c:v>
                </c:pt>
                <c:pt idx="45599">
                  <c:v>6.7329399999999998E-3</c:v>
                </c:pt>
                <c:pt idx="45600">
                  <c:v>5.3596500000000001E-4</c:v>
                </c:pt>
                <c:pt idx="45601">
                  <c:v>8.0728499999999995E-3</c:v>
                </c:pt>
                <c:pt idx="45602">
                  <c:v>6.8216300000000004E-3</c:v>
                </c:pt>
                <c:pt idx="45603">
                  <c:v>1.3815900000000001E-2</c:v>
                </c:pt>
                <c:pt idx="45604">
                  <c:v>1.03588E-2</c:v>
                </c:pt>
                <c:pt idx="45605">
                  <c:v>-1.1702499999999999E-2</c:v>
                </c:pt>
                <c:pt idx="45606">
                  <c:v>-8.7299300000000003E-3</c:v>
                </c:pt>
                <c:pt idx="45607">
                  <c:v>-5.6638699999999997E-3</c:v>
                </c:pt>
                <c:pt idx="45608">
                  <c:v>5.20039E-3</c:v>
                </c:pt>
                <c:pt idx="45609">
                  <c:v>-2.07901E-4</c:v>
                </c:pt>
                <c:pt idx="45610">
                  <c:v>-4.6854000000000002E-3</c:v>
                </c:pt>
                <c:pt idx="45611">
                  <c:v>1.7900500000000001E-3</c:v>
                </c:pt>
                <c:pt idx="45612">
                  <c:v>7.63607E-3</c:v>
                </c:pt>
                <c:pt idx="45613">
                  <c:v>1.56212E-3</c:v>
                </c:pt>
                <c:pt idx="45614">
                  <c:v>-4.8255900000000003E-3</c:v>
                </c:pt>
                <c:pt idx="45615">
                  <c:v>-6.17981E-3</c:v>
                </c:pt>
                <c:pt idx="45616">
                  <c:v>-6.0396199999999999E-3</c:v>
                </c:pt>
                <c:pt idx="45617">
                  <c:v>7.8105900000000001E-3</c:v>
                </c:pt>
                <c:pt idx="45618">
                  <c:v>-3.1471299999999999E-4</c:v>
                </c:pt>
                <c:pt idx="45619">
                  <c:v>1.3278999999999999E-2</c:v>
                </c:pt>
                <c:pt idx="45620">
                  <c:v>1.7377900000000002E-2</c:v>
                </c:pt>
                <c:pt idx="45621">
                  <c:v>1.8234299999999998E-2</c:v>
                </c:pt>
                <c:pt idx="45622">
                  <c:v>-9.2554100000000004E-3</c:v>
                </c:pt>
                <c:pt idx="45623">
                  <c:v>-7.6980599999999996E-3</c:v>
                </c:pt>
                <c:pt idx="45624">
                  <c:v>2.8340299999999999E-2</c:v>
                </c:pt>
                <c:pt idx="45625">
                  <c:v>3.2100700000000003E-2</c:v>
                </c:pt>
                <c:pt idx="45626">
                  <c:v>1.8683399999999999E-2</c:v>
                </c:pt>
                <c:pt idx="45627">
                  <c:v>1.30262E-2</c:v>
                </c:pt>
                <c:pt idx="45628">
                  <c:v>6.8311700000000001E-3</c:v>
                </c:pt>
                <c:pt idx="45629">
                  <c:v>-2.89917E-4</c:v>
                </c:pt>
                <c:pt idx="45630">
                  <c:v>8.2368900000000002E-3</c:v>
                </c:pt>
                <c:pt idx="45631">
                  <c:v>1.4661799999999999E-2</c:v>
                </c:pt>
                <c:pt idx="45632">
                  <c:v>7.9813000000000002E-3</c:v>
                </c:pt>
                <c:pt idx="45633">
                  <c:v>8.6708099999999993E-3</c:v>
                </c:pt>
                <c:pt idx="45634">
                  <c:v>1.35937E-2</c:v>
                </c:pt>
                <c:pt idx="45635">
                  <c:v>1.87302E-3</c:v>
                </c:pt>
                <c:pt idx="45636">
                  <c:v>9.8104500000000001E-3</c:v>
                </c:pt>
                <c:pt idx="45637">
                  <c:v>1.8314400000000002E-2</c:v>
                </c:pt>
                <c:pt idx="45638">
                  <c:v>1.6511000000000001E-2</c:v>
                </c:pt>
                <c:pt idx="45639">
                  <c:v>6.6223100000000002E-3</c:v>
                </c:pt>
                <c:pt idx="45640">
                  <c:v>6.0405700000000003E-3</c:v>
                </c:pt>
                <c:pt idx="45641">
                  <c:v>2.4681100000000001E-2</c:v>
                </c:pt>
                <c:pt idx="45642">
                  <c:v>1.8303900000000001E-2</c:v>
                </c:pt>
                <c:pt idx="45643">
                  <c:v>1.7924300000000001E-2</c:v>
                </c:pt>
                <c:pt idx="45644">
                  <c:v>1.9619899999999999E-2</c:v>
                </c:pt>
                <c:pt idx="45645">
                  <c:v>-7.3814400000000004E-4</c:v>
                </c:pt>
                <c:pt idx="45646">
                  <c:v>4.1885400000000001E-3</c:v>
                </c:pt>
                <c:pt idx="45647">
                  <c:v>1.7967199999999999E-3</c:v>
                </c:pt>
                <c:pt idx="45648">
                  <c:v>8.5344300000000008E-3</c:v>
                </c:pt>
                <c:pt idx="45649">
                  <c:v>9.2220300000000009E-3</c:v>
                </c:pt>
                <c:pt idx="45650">
                  <c:v>4.6253199999999996E-3</c:v>
                </c:pt>
                <c:pt idx="45651">
                  <c:v>1.9469299999999998E-2</c:v>
                </c:pt>
                <c:pt idx="45652">
                  <c:v>4.1875799999999998E-3</c:v>
                </c:pt>
                <c:pt idx="45653">
                  <c:v>1.45016E-2</c:v>
                </c:pt>
                <c:pt idx="45654">
                  <c:v>1.9857400000000001E-2</c:v>
                </c:pt>
                <c:pt idx="45655">
                  <c:v>2.4779300000000001E-2</c:v>
                </c:pt>
                <c:pt idx="45656">
                  <c:v>8.8262600000000007E-3</c:v>
                </c:pt>
                <c:pt idx="45657">
                  <c:v>2.70729E-2</c:v>
                </c:pt>
                <c:pt idx="45658">
                  <c:v>1.54448E-2</c:v>
                </c:pt>
                <c:pt idx="45659">
                  <c:v>1.12286E-2</c:v>
                </c:pt>
                <c:pt idx="45660">
                  <c:v>2.3160900000000002E-2</c:v>
                </c:pt>
                <c:pt idx="45661">
                  <c:v>1.6799000000000001E-2</c:v>
                </c:pt>
                <c:pt idx="45662">
                  <c:v>1.6055099999999999E-2</c:v>
                </c:pt>
                <c:pt idx="45663">
                  <c:v>1.8815999999999999E-2</c:v>
                </c:pt>
                <c:pt idx="45664">
                  <c:v>2.0587000000000001E-2</c:v>
                </c:pt>
                <c:pt idx="45665">
                  <c:v>-4.9180999999999999E-3</c:v>
                </c:pt>
                <c:pt idx="45666">
                  <c:v>3.3750500000000001E-3</c:v>
                </c:pt>
                <c:pt idx="45667">
                  <c:v>1.0992999999999999E-2</c:v>
                </c:pt>
                <c:pt idx="45668">
                  <c:v>4.7855399999999996E-3</c:v>
                </c:pt>
                <c:pt idx="45669">
                  <c:v>1.46322E-2</c:v>
                </c:pt>
                <c:pt idx="45670">
                  <c:v>3.6220599999999999E-3</c:v>
                </c:pt>
                <c:pt idx="45671">
                  <c:v>-2.9048899999999998E-3</c:v>
                </c:pt>
                <c:pt idx="45672" formatCode="0.00E+00">
                  <c:v>1.5637399999999999E-2</c:v>
                </c:pt>
                <c:pt idx="45673">
                  <c:v>3.1201400000000001E-2</c:v>
                </c:pt>
                <c:pt idx="45674">
                  <c:v>1.08185E-2</c:v>
                </c:pt>
                <c:pt idx="45675">
                  <c:v>2.5882700000000002E-3</c:v>
                </c:pt>
                <c:pt idx="45676">
                  <c:v>3.0927699999999999E-3</c:v>
                </c:pt>
                <c:pt idx="45677">
                  <c:v>5.6190500000000004E-3</c:v>
                </c:pt>
                <c:pt idx="45678">
                  <c:v>-8.9778900000000005E-3</c:v>
                </c:pt>
                <c:pt idx="45679">
                  <c:v>4.2200099999999997E-3</c:v>
                </c:pt>
                <c:pt idx="45680">
                  <c:v>-8.7118100000000004E-3</c:v>
                </c:pt>
                <c:pt idx="45681">
                  <c:v>-9.7465499999999997E-3</c:v>
                </c:pt>
                <c:pt idx="45682">
                  <c:v>5.2394900000000003E-3</c:v>
                </c:pt>
                <c:pt idx="45683">
                  <c:v>7.4482000000000003E-3</c:v>
                </c:pt>
                <c:pt idx="45684">
                  <c:v>-9.4108600000000001E-3</c:v>
                </c:pt>
                <c:pt idx="45685">
                  <c:v>1.70517E-3</c:v>
                </c:pt>
                <c:pt idx="45686">
                  <c:v>9.6950500000000002E-3</c:v>
                </c:pt>
                <c:pt idx="45687">
                  <c:v>6.4277600000000002E-3</c:v>
                </c:pt>
                <c:pt idx="45688">
                  <c:v>-2.1858200000000002E-3</c:v>
                </c:pt>
                <c:pt idx="45689">
                  <c:v>8.1701299999999994E-3</c:v>
                </c:pt>
                <c:pt idx="45690" formatCode="0.00E+00">
                  <c:v>9.6445100000000002E-3</c:v>
                </c:pt>
                <c:pt idx="45691">
                  <c:v>1.1929499999999999E-2</c:v>
                </c:pt>
                <c:pt idx="45692">
                  <c:v>-6.8779000000000002E-3</c:v>
                </c:pt>
                <c:pt idx="45693">
                  <c:v>4.0950800000000001E-3</c:v>
                </c:pt>
                <c:pt idx="45694">
                  <c:v>4.05216E-3</c:v>
                </c:pt>
                <c:pt idx="45695">
                  <c:v>1.10826E-2</c:v>
                </c:pt>
                <c:pt idx="45696">
                  <c:v>1.7112700000000002E-2</c:v>
                </c:pt>
                <c:pt idx="45697">
                  <c:v>-3.36361E-3</c:v>
                </c:pt>
                <c:pt idx="45698">
                  <c:v>1.2130699999999999E-2</c:v>
                </c:pt>
                <c:pt idx="45699">
                  <c:v>7.8544600000000006E-3</c:v>
                </c:pt>
                <c:pt idx="45700">
                  <c:v>3.9291400000000002E-3</c:v>
                </c:pt>
                <c:pt idx="45701">
                  <c:v>-2.5749200000000001E-3</c:v>
                </c:pt>
                <c:pt idx="45702">
                  <c:v>7.6379799999999999E-3</c:v>
                </c:pt>
                <c:pt idx="45703">
                  <c:v>-1.3971299999999999E-3</c:v>
                </c:pt>
                <c:pt idx="45704">
                  <c:v>2.4261500000000002E-3</c:v>
                </c:pt>
                <c:pt idx="45705">
                  <c:v>-2.4242399999999998E-3</c:v>
                </c:pt>
                <c:pt idx="45706">
                  <c:v>-1.28269E-3</c:v>
                </c:pt>
                <c:pt idx="45707">
                  <c:v>1.54085E-2</c:v>
                </c:pt>
                <c:pt idx="45708">
                  <c:v>3.09086E-3</c:v>
                </c:pt>
                <c:pt idx="45709">
                  <c:v>5.4807700000000003E-3</c:v>
                </c:pt>
                <c:pt idx="45710">
                  <c:v>9.3135800000000001E-3</c:v>
                </c:pt>
                <c:pt idx="45711">
                  <c:v>2.61908E-2</c:v>
                </c:pt>
                <c:pt idx="45712">
                  <c:v>1.6079900000000001E-2</c:v>
                </c:pt>
                <c:pt idx="45713">
                  <c:v>6.0052899999999999E-3</c:v>
                </c:pt>
                <c:pt idx="45714">
                  <c:v>-9.0494200000000007E-3</c:v>
                </c:pt>
                <c:pt idx="45715">
                  <c:v>3.0450799999999999E-3</c:v>
                </c:pt>
                <c:pt idx="45716" formatCode="0.00E+00">
                  <c:v>-3.1471299999999998E-5</c:v>
                </c:pt>
                <c:pt idx="45717">
                  <c:v>5.3176899999999999E-3</c:v>
                </c:pt>
                <c:pt idx="45718">
                  <c:v>2.5605200000000002E-2</c:v>
                </c:pt>
                <c:pt idx="45719">
                  <c:v>1.98383E-2</c:v>
                </c:pt>
                <c:pt idx="45720">
                  <c:v>2.1973599999999999E-2</c:v>
                </c:pt>
                <c:pt idx="45721" formatCode="0.00E+00">
                  <c:v>-1.52588E-5</c:v>
                </c:pt>
                <c:pt idx="45722">
                  <c:v>1.20354E-2</c:v>
                </c:pt>
                <c:pt idx="45723">
                  <c:v>1.36852E-2</c:v>
                </c:pt>
                <c:pt idx="45724">
                  <c:v>7.5998300000000001E-3</c:v>
                </c:pt>
                <c:pt idx="45725">
                  <c:v>1.9626600000000002E-3</c:v>
                </c:pt>
                <c:pt idx="45726">
                  <c:v>6.9990199999999999E-3</c:v>
                </c:pt>
                <c:pt idx="45727">
                  <c:v>-1.1072199999999999E-3</c:v>
                </c:pt>
                <c:pt idx="45728">
                  <c:v>1.8885599999999999E-2</c:v>
                </c:pt>
                <c:pt idx="45729">
                  <c:v>1.7751699999999999E-2</c:v>
                </c:pt>
                <c:pt idx="45730" formatCode="0.00E+00">
                  <c:v>-9.5367400000000008E-6</c:v>
                </c:pt>
                <c:pt idx="45731">
                  <c:v>1.6263E-2</c:v>
                </c:pt>
                <c:pt idx="45732">
                  <c:v>-4.22859E-3</c:v>
                </c:pt>
                <c:pt idx="45733">
                  <c:v>8.9616799999999996E-3</c:v>
                </c:pt>
                <c:pt idx="45734">
                  <c:v>2.4778399999999999E-2</c:v>
                </c:pt>
                <c:pt idx="45735">
                  <c:v>1.78957E-2</c:v>
                </c:pt>
                <c:pt idx="45736">
                  <c:v>-2.2411299999999999E-4</c:v>
                </c:pt>
                <c:pt idx="45737">
                  <c:v>5.5179599999999997E-3</c:v>
                </c:pt>
                <c:pt idx="45738">
                  <c:v>2.7214100000000001E-2</c:v>
                </c:pt>
                <c:pt idx="45739">
                  <c:v>2.1833399999999999E-2</c:v>
                </c:pt>
                <c:pt idx="45740">
                  <c:v>1.91851E-2</c:v>
                </c:pt>
                <c:pt idx="45741">
                  <c:v>1.44739E-2</c:v>
                </c:pt>
                <c:pt idx="45742">
                  <c:v>2.45638E-2</c:v>
                </c:pt>
                <c:pt idx="45743">
                  <c:v>2.2691699999999999E-2</c:v>
                </c:pt>
                <c:pt idx="45744">
                  <c:v>3.81088E-3</c:v>
                </c:pt>
                <c:pt idx="45745">
                  <c:v>9.0246200000000006E-3</c:v>
                </c:pt>
                <c:pt idx="45746">
                  <c:v>6.4134600000000002E-3</c:v>
                </c:pt>
                <c:pt idx="45747">
                  <c:v>1.89695E-2</c:v>
                </c:pt>
                <c:pt idx="45748">
                  <c:v>1.8587099999999999E-2</c:v>
                </c:pt>
                <c:pt idx="45749">
                  <c:v>2.17533E-2</c:v>
                </c:pt>
                <c:pt idx="45750">
                  <c:v>1.6181899999999999E-2</c:v>
                </c:pt>
                <c:pt idx="45751">
                  <c:v>-1.1673E-3</c:v>
                </c:pt>
                <c:pt idx="45752">
                  <c:v>1.18198E-2</c:v>
                </c:pt>
                <c:pt idx="45753">
                  <c:v>1.8386799999999998E-2</c:v>
                </c:pt>
                <c:pt idx="45754">
                  <c:v>1.8650099999999999E-2</c:v>
                </c:pt>
                <c:pt idx="45755">
                  <c:v>1.5792799999999999E-2</c:v>
                </c:pt>
                <c:pt idx="45756">
                  <c:v>2.78015E-2</c:v>
                </c:pt>
                <c:pt idx="45757">
                  <c:v>-5.6314499999999997E-3</c:v>
                </c:pt>
                <c:pt idx="45758">
                  <c:v>2.2583E-3</c:v>
                </c:pt>
                <c:pt idx="45759">
                  <c:v>4.9495700000000004E-3</c:v>
                </c:pt>
                <c:pt idx="45760">
                  <c:v>-1.2531300000000001E-3</c:v>
                </c:pt>
                <c:pt idx="45761">
                  <c:v>4.82082E-3</c:v>
                </c:pt>
                <c:pt idx="45762">
                  <c:v>6.6661800000000001E-4</c:v>
                </c:pt>
                <c:pt idx="45763">
                  <c:v>9.7970999999999996E-3</c:v>
                </c:pt>
                <c:pt idx="45764">
                  <c:v>6.7081500000000004E-3</c:v>
                </c:pt>
                <c:pt idx="45765">
                  <c:v>-5.29957E-3</c:v>
                </c:pt>
                <c:pt idx="45766">
                  <c:v>1.90496E-2</c:v>
                </c:pt>
                <c:pt idx="45767">
                  <c:v>9.7236600000000003E-3</c:v>
                </c:pt>
                <c:pt idx="45768">
                  <c:v>4.8122399999999997E-3</c:v>
                </c:pt>
                <c:pt idx="45769">
                  <c:v>2.27633E-2</c:v>
                </c:pt>
                <c:pt idx="45770">
                  <c:v>6.1464299999999996E-3</c:v>
                </c:pt>
                <c:pt idx="45771">
                  <c:v>1.7623900000000001E-2</c:v>
                </c:pt>
                <c:pt idx="45772">
                  <c:v>5.1965700000000002E-3</c:v>
                </c:pt>
                <c:pt idx="45773">
                  <c:v>-1.1386899999999999E-3</c:v>
                </c:pt>
                <c:pt idx="45774">
                  <c:v>1.8928500000000001E-2</c:v>
                </c:pt>
                <c:pt idx="45775">
                  <c:v>6.8903000000000002E-3</c:v>
                </c:pt>
                <c:pt idx="45776">
                  <c:v>2.44646E-2</c:v>
                </c:pt>
                <c:pt idx="45777">
                  <c:v>1.26991E-2</c:v>
                </c:pt>
                <c:pt idx="45778">
                  <c:v>3.0393600000000001E-3</c:v>
                </c:pt>
                <c:pt idx="45779">
                  <c:v>1.2043E-2</c:v>
                </c:pt>
                <c:pt idx="45780">
                  <c:v>-1.01757E-3</c:v>
                </c:pt>
                <c:pt idx="45781">
                  <c:v>1.27048E-2</c:v>
                </c:pt>
                <c:pt idx="45782">
                  <c:v>-4.0559799999999998E-3</c:v>
                </c:pt>
                <c:pt idx="45783">
                  <c:v>9.6082700000000004E-3</c:v>
                </c:pt>
                <c:pt idx="45784">
                  <c:v>1.5345599999999999E-2</c:v>
                </c:pt>
                <c:pt idx="45785">
                  <c:v>6.3228599999999996E-3</c:v>
                </c:pt>
                <c:pt idx="45786">
                  <c:v>1.6069400000000001E-2</c:v>
                </c:pt>
                <c:pt idx="45787">
                  <c:v>5.8927500000000004E-3</c:v>
                </c:pt>
                <c:pt idx="45788">
                  <c:v>1.4848699999999999E-3</c:v>
                </c:pt>
                <c:pt idx="45789">
                  <c:v>1.2521699999999999E-3</c:v>
                </c:pt>
                <c:pt idx="45790">
                  <c:v>-5.1689100000000001E-4</c:v>
                </c:pt>
                <c:pt idx="45791">
                  <c:v>-7.3709500000000002E-3</c:v>
                </c:pt>
                <c:pt idx="45792">
                  <c:v>-1.1720700000000001E-3</c:v>
                </c:pt>
                <c:pt idx="45793">
                  <c:v>-2.63214E-4</c:v>
                </c:pt>
                <c:pt idx="45794">
                  <c:v>-5.7420700000000002E-3</c:v>
                </c:pt>
                <c:pt idx="45795">
                  <c:v>-3.6268199999999998E-3</c:v>
                </c:pt>
                <c:pt idx="45796">
                  <c:v>-5.9604600000000003E-4</c:v>
                </c:pt>
                <c:pt idx="45797">
                  <c:v>-6.5536500000000003E-3</c:v>
                </c:pt>
                <c:pt idx="45798">
                  <c:v>-2.5282900000000001E-2</c:v>
                </c:pt>
                <c:pt idx="45799">
                  <c:v>-1.6658800000000001E-2</c:v>
                </c:pt>
                <c:pt idx="45800">
                  <c:v>-7.1334800000000002E-3</c:v>
                </c:pt>
                <c:pt idx="45801">
                  <c:v>-5.7630499999999996E-3</c:v>
                </c:pt>
                <c:pt idx="45802">
                  <c:v>-1.6018899999999999E-2</c:v>
                </c:pt>
                <c:pt idx="45803">
                  <c:v>-1.4899300000000001E-2</c:v>
                </c:pt>
                <c:pt idx="45804">
                  <c:v>-1.05667E-3</c:v>
                </c:pt>
                <c:pt idx="45805">
                  <c:v>5.55706E-3</c:v>
                </c:pt>
                <c:pt idx="45806">
                  <c:v>-2.81811E-3</c:v>
                </c:pt>
                <c:pt idx="45807">
                  <c:v>-3.84235E-3</c:v>
                </c:pt>
                <c:pt idx="45808">
                  <c:v>-5.9280399999999999E-3</c:v>
                </c:pt>
                <c:pt idx="45809">
                  <c:v>-1.34468E-4</c:v>
                </c:pt>
                <c:pt idx="45810">
                  <c:v>1.20831E-3</c:v>
                </c:pt>
                <c:pt idx="45811">
                  <c:v>5.3587000000000001E-3</c:v>
                </c:pt>
                <c:pt idx="45812">
                  <c:v>7.2879800000000003E-3</c:v>
                </c:pt>
                <c:pt idx="45813">
                  <c:v>-2.2134799999999999E-3</c:v>
                </c:pt>
                <c:pt idx="45814">
                  <c:v>7.3051500000000005E-4</c:v>
                </c:pt>
                <c:pt idx="45815">
                  <c:v>-1.3081600000000001E-2</c:v>
                </c:pt>
                <c:pt idx="45816">
                  <c:v>-9.0217600000000002E-3</c:v>
                </c:pt>
                <c:pt idx="45817">
                  <c:v>1.40257E-2</c:v>
                </c:pt>
                <c:pt idx="45818">
                  <c:v>-6.7091E-3</c:v>
                </c:pt>
                <c:pt idx="45819">
                  <c:v>-2.0694699999999999E-3</c:v>
                </c:pt>
                <c:pt idx="45820">
                  <c:v>3.7984799999999999E-3</c:v>
                </c:pt>
                <c:pt idx="45821">
                  <c:v>-1.3923599999999999E-4</c:v>
                </c:pt>
                <c:pt idx="45822">
                  <c:v>1.57833E-2</c:v>
                </c:pt>
                <c:pt idx="45823">
                  <c:v>3.2205599999999999E-3</c:v>
                </c:pt>
                <c:pt idx="45824">
                  <c:v>9.6254300000000008E-3</c:v>
                </c:pt>
                <c:pt idx="45825">
                  <c:v>7.01332E-3</c:v>
                </c:pt>
                <c:pt idx="45826">
                  <c:v>8.2740799999999996E-3</c:v>
                </c:pt>
                <c:pt idx="45827">
                  <c:v>8.6126299999999996E-3</c:v>
                </c:pt>
                <c:pt idx="45828">
                  <c:v>3.2119800000000001E-3</c:v>
                </c:pt>
                <c:pt idx="45829">
                  <c:v>2.21605E-2</c:v>
                </c:pt>
                <c:pt idx="45830">
                  <c:v>1.1173199999999999E-2</c:v>
                </c:pt>
                <c:pt idx="45831">
                  <c:v>7.6932900000000002E-3</c:v>
                </c:pt>
                <c:pt idx="45832">
                  <c:v>1.5482900000000001E-2</c:v>
                </c:pt>
                <c:pt idx="45833">
                  <c:v>1.35078E-2</c:v>
                </c:pt>
                <c:pt idx="45834">
                  <c:v>-5.3834900000000003E-3</c:v>
                </c:pt>
                <c:pt idx="45835">
                  <c:v>5.2137399999999997E-3</c:v>
                </c:pt>
                <c:pt idx="45836">
                  <c:v>8.3637200000000005E-4</c:v>
                </c:pt>
                <c:pt idx="45837">
                  <c:v>3.3531199999999998E-3</c:v>
                </c:pt>
                <c:pt idx="45838">
                  <c:v>2.07052E-2</c:v>
                </c:pt>
                <c:pt idx="45839">
                  <c:v>1.7768900000000001E-2</c:v>
                </c:pt>
                <c:pt idx="45840">
                  <c:v>1.22633E-2</c:v>
                </c:pt>
                <c:pt idx="45841">
                  <c:v>1.99242E-2</c:v>
                </c:pt>
                <c:pt idx="45842">
                  <c:v>6.6108699999999996E-3</c:v>
                </c:pt>
                <c:pt idx="45843">
                  <c:v>1.12476E-2</c:v>
                </c:pt>
                <c:pt idx="45844">
                  <c:v>9.851459999999999E-4</c:v>
                </c:pt>
                <c:pt idx="45845">
                  <c:v>-1.0384600000000001E-2</c:v>
                </c:pt>
                <c:pt idx="45846">
                  <c:v>-5.7525600000000003E-3</c:v>
                </c:pt>
                <c:pt idx="45847">
                  <c:v>7.8792600000000008E-3</c:v>
                </c:pt>
                <c:pt idx="45848">
                  <c:v>5.6581499999999998E-3</c:v>
                </c:pt>
                <c:pt idx="45849">
                  <c:v>1.3815900000000001E-2</c:v>
                </c:pt>
                <c:pt idx="45850">
                  <c:v>3.2835E-3</c:v>
                </c:pt>
                <c:pt idx="45851">
                  <c:v>-1.4076200000000001E-3</c:v>
                </c:pt>
                <c:pt idx="45852">
                  <c:v>2.6617099999999999E-3</c:v>
                </c:pt>
                <c:pt idx="45853">
                  <c:v>1.9505499999999999E-2</c:v>
                </c:pt>
                <c:pt idx="45854">
                  <c:v>-3.2129300000000001E-3</c:v>
                </c:pt>
                <c:pt idx="45855">
                  <c:v>4.4326799999999996E-3</c:v>
                </c:pt>
                <c:pt idx="45856">
                  <c:v>1.1096999999999999E-2</c:v>
                </c:pt>
                <c:pt idx="45857">
                  <c:v>-1.0664E-2</c:v>
                </c:pt>
                <c:pt idx="45858">
                  <c:v>3.8719200000000002E-4</c:v>
                </c:pt>
                <c:pt idx="45859">
                  <c:v>3.0183800000000002E-3</c:v>
                </c:pt>
                <c:pt idx="45860">
                  <c:v>-8.4686299999999996E-3</c:v>
                </c:pt>
                <c:pt idx="45861">
                  <c:v>-4.8294100000000001E-3</c:v>
                </c:pt>
                <c:pt idx="45862">
                  <c:v>2.9411300000000001E-3</c:v>
                </c:pt>
                <c:pt idx="45863">
                  <c:v>-5.8679600000000002E-3</c:v>
                </c:pt>
                <c:pt idx="45864">
                  <c:v>5.1116900000000001E-4</c:v>
                </c:pt>
                <c:pt idx="45865">
                  <c:v>-3.1585699999999999E-3</c:v>
                </c:pt>
                <c:pt idx="45866">
                  <c:v>-5.8278999999999996E-3</c:v>
                </c:pt>
                <c:pt idx="45867">
                  <c:v>-6.3819899999999997E-3</c:v>
                </c:pt>
                <c:pt idx="45868">
                  <c:v>1.1272400000000001E-3</c:v>
                </c:pt>
                <c:pt idx="45869">
                  <c:v>-5.5599200000000005E-4</c:v>
                </c:pt>
                <c:pt idx="45870">
                  <c:v>-8.7070500000000005E-4</c:v>
                </c:pt>
                <c:pt idx="45871">
                  <c:v>-2.6035300000000001E-4</c:v>
                </c:pt>
                <c:pt idx="45872">
                  <c:v>2.22492E-3</c:v>
                </c:pt>
                <c:pt idx="45873">
                  <c:v>1.10168E-2</c:v>
                </c:pt>
                <c:pt idx="45874">
                  <c:v>2.33755E-2</c:v>
                </c:pt>
                <c:pt idx="45875">
                  <c:v>1.56221E-2</c:v>
                </c:pt>
                <c:pt idx="45876">
                  <c:v>-5.28145E-3</c:v>
                </c:pt>
                <c:pt idx="45877">
                  <c:v>1.3216E-2</c:v>
                </c:pt>
                <c:pt idx="45878">
                  <c:v>-5.2528399999999999E-3</c:v>
                </c:pt>
                <c:pt idx="45879">
                  <c:v>-1.6489E-3</c:v>
                </c:pt>
                <c:pt idx="45880">
                  <c:v>1.28279E-2</c:v>
                </c:pt>
                <c:pt idx="45881">
                  <c:v>1.3052899999999999E-2</c:v>
                </c:pt>
                <c:pt idx="45882">
                  <c:v>-5.4187799999999998E-3</c:v>
                </c:pt>
                <c:pt idx="45883">
                  <c:v>-7.5445199999999999E-3</c:v>
                </c:pt>
                <c:pt idx="45884">
                  <c:v>-1.54638E-2</c:v>
                </c:pt>
                <c:pt idx="45885">
                  <c:v>-1.29213E-2</c:v>
                </c:pt>
                <c:pt idx="45886">
                  <c:v>-8.0413800000000007E-3</c:v>
                </c:pt>
                <c:pt idx="45887">
                  <c:v>-1.07832E-2</c:v>
                </c:pt>
                <c:pt idx="45888">
                  <c:v>-6.0167299999999996E-3</c:v>
                </c:pt>
                <c:pt idx="45889">
                  <c:v>-2.4045899999999999E-2</c:v>
                </c:pt>
                <c:pt idx="45890">
                  <c:v>-7.0781699999999999E-3</c:v>
                </c:pt>
                <c:pt idx="45891">
                  <c:v>-1.34935E-2</c:v>
                </c:pt>
                <c:pt idx="45892">
                  <c:v>-6.1035199999999999E-4</c:v>
                </c:pt>
                <c:pt idx="45893">
                  <c:v>5.6257199999999999E-3</c:v>
                </c:pt>
                <c:pt idx="45894">
                  <c:v>-1.67847E-3</c:v>
                </c:pt>
                <c:pt idx="45895">
                  <c:v>1.8033999999999999E-3</c:v>
                </c:pt>
                <c:pt idx="45896">
                  <c:v>-2.7894999999999999E-3</c:v>
                </c:pt>
                <c:pt idx="45897">
                  <c:v>-2.5425000000000001E-3</c:v>
                </c:pt>
                <c:pt idx="45898">
                  <c:v>3.7364999999999998E-3</c:v>
                </c:pt>
                <c:pt idx="45899">
                  <c:v>-7.4195900000000002E-3</c:v>
                </c:pt>
                <c:pt idx="45900">
                  <c:v>-6.0577399999999998E-3</c:v>
                </c:pt>
                <c:pt idx="45901">
                  <c:v>-1.40486E-2</c:v>
                </c:pt>
                <c:pt idx="45902">
                  <c:v>-8.5926100000000005E-3</c:v>
                </c:pt>
                <c:pt idx="45903">
                  <c:v>1.56536E-2</c:v>
                </c:pt>
                <c:pt idx="45904">
                  <c:v>7.6608700000000002E-3</c:v>
                </c:pt>
                <c:pt idx="45905">
                  <c:v>-6.2360799999999997E-3</c:v>
                </c:pt>
                <c:pt idx="45906">
                  <c:v>-5.17178E-3</c:v>
                </c:pt>
                <c:pt idx="45907">
                  <c:v>3.07369E-3</c:v>
                </c:pt>
                <c:pt idx="45908">
                  <c:v>-2.03514E-3</c:v>
                </c:pt>
                <c:pt idx="45909">
                  <c:v>6.6089600000000001E-4</c:v>
                </c:pt>
                <c:pt idx="45910">
                  <c:v>3.9072000000000004E-3</c:v>
                </c:pt>
                <c:pt idx="45911">
                  <c:v>1.35326E-3</c:v>
                </c:pt>
                <c:pt idx="45912">
                  <c:v>-5.5017499999999997E-3</c:v>
                </c:pt>
                <c:pt idx="45913">
                  <c:v>7.5168600000000002E-3</c:v>
                </c:pt>
                <c:pt idx="45914">
                  <c:v>-1.69611E-2</c:v>
                </c:pt>
                <c:pt idx="45915">
                  <c:v>-2.1047599999999998E-3</c:v>
                </c:pt>
                <c:pt idx="45916">
                  <c:v>8.3637200000000005E-4</c:v>
                </c:pt>
                <c:pt idx="45917">
                  <c:v>-2.56586E-2</c:v>
                </c:pt>
                <c:pt idx="45918">
                  <c:v>-9.3755699999999997E-3</c:v>
                </c:pt>
                <c:pt idx="45919">
                  <c:v>-1.46418E-2</c:v>
                </c:pt>
                <c:pt idx="45920">
                  <c:v>-2.1964999999999998E-2</c:v>
                </c:pt>
                <c:pt idx="45921">
                  <c:v>-1.59264E-3</c:v>
                </c:pt>
                <c:pt idx="45922">
                  <c:v>-1.0326399999999999E-2</c:v>
                </c:pt>
                <c:pt idx="45923">
                  <c:v>-5.8631899999999999E-3</c:v>
                </c:pt>
                <c:pt idx="45924">
                  <c:v>-9.8705300000000006E-3</c:v>
                </c:pt>
                <c:pt idx="45925">
                  <c:v>3.0384100000000001E-3</c:v>
                </c:pt>
                <c:pt idx="45926">
                  <c:v>-6.2818500000000003E-3</c:v>
                </c:pt>
                <c:pt idx="45927">
                  <c:v>-9.27067E-3</c:v>
                </c:pt>
                <c:pt idx="45928">
                  <c:v>-1.9785899999999999E-2</c:v>
                </c:pt>
                <c:pt idx="45929">
                  <c:v>3.4227400000000001E-3</c:v>
                </c:pt>
                <c:pt idx="45930">
                  <c:v>-9.2096299999999999E-3</c:v>
                </c:pt>
                <c:pt idx="45931">
                  <c:v>-8.2673999999999994E-3</c:v>
                </c:pt>
                <c:pt idx="45932">
                  <c:v>1.45512E-2</c:v>
                </c:pt>
                <c:pt idx="45933">
                  <c:v>1.0995899999999999E-3</c:v>
                </c:pt>
                <c:pt idx="45934">
                  <c:v>-1.0852800000000001E-3</c:v>
                </c:pt>
                <c:pt idx="45935">
                  <c:v>1.30844E-2</c:v>
                </c:pt>
                <c:pt idx="45936">
                  <c:v>1.56822E-2</c:v>
                </c:pt>
                <c:pt idx="45937">
                  <c:v>1.85776E-2</c:v>
                </c:pt>
                <c:pt idx="45938">
                  <c:v>1.00613E-3</c:v>
                </c:pt>
                <c:pt idx="45939">
                  <c:v>2.08168E-2</c:v>
                </c:pt>
                <c:pt idx="45940">
                  <c:v>9.8352400000000003E-3</c:v>
                </c:pt>
                <c:pt idx="45941">
                  <c:v>4.6014799999999998E-3</c:v>
                </c:pt>
                <c:pt idx="45942">
                  <c:v>2.4937600000000001E-2</c:v>
                </c:pt>
                <c:pt idx="45943">
                  <c:v>2.42081E-2</c:v>
                </c:pt>
                <c:pt idx="45944">
                  <c:v>2.75164E-2</c:v>
                </c:pt>
                <c:pt idx="45945">
                  <c:v>-7.3575999999999997E-3</c:v>
                </c:pt>
                <c:pt idx="45946">
                  <c:v>3.6716499999999998E-3</c:v>
                </c:pt>
                <c:pt idx="45947">
                  <c:v>1.7419799999999999E-2</c:v>
                </c:pt>
                <c:pt idx="45948">
                  <c:v>1.5932100000000001E-2</c:v>
                </c:pt>
                <c:pt idx="45949">
                  <c:v>-4.2457600000000003E-3</c:v>
                </c:pt>
                <c:pt idx="45950">
                  <c:v>-1.70612E-3</c:v>
                </c:pt>
                <c:pt idx="45951">
                  <c:v>3.2272300000000002E-3</c:v>
                </c:pt>
                <c:pt idx="45952">
                  <c:v>-4.6253199999999996E-3</c:v>
                </c:pt>
                <c:pt idx="45953">
                  <c:v>-1.3697600000000001E-2</c:v>
                </c:pt>
                <c:pt idx="45954">
                  <c:v>-5.76401E-3</c:v>
                </c:pt>
                <c:pt idx="45955">
                  <c:v>-6.6413899999999996E-3</c:v>
                </c:pt>
                <c:pt idx="45956">
                  <c:v>9.5214800000000006E-3</c:v>
                </c:pt>
                <c:pt idx="45957">
                  <c:v>-2.7942700000000002E-3</c:v>
                </c:pt>
                <c:pt idx="45958">
                  <c:v>-1.5776600000000002E-2</c:v>
                </c:pt>
                <c:pt idx="45959">
                  <c:v>-1.27239E-2</c:v>
                </c:pt>
                <c:pt idx="45960">
                  <c:v>-1.99604E-2</c:v>
                </c:pt>
                <c:pt idx="45961">
                  <c:v>-1.8358199999999999E-3</c:v>
                </c:pt>
                <c:pt idx="45962">
                  <c:v>-1.7287299999999999E-2</c:v>
                </c:pt>
                <c:pt idx="45963">
                  <c:v>-1.1321100000000001E-2</c:v>
                </c:pt>
                <c:pt idx="45964">
                  <c:v>-2.2754699999999999E-3</c:v>
                </c:pt>
                <c:pt idx="45965">
                  <c:v>-6.5660500000000004E-3</c:v>
                </c:pt>
                <c:pt idx="45966">
                  <c:v>-1.0375000000000001E-2</c:v>
                </c:pt>
                <c:pt idx="45967">
                  <c:v>-3.66592E-3</c:v>
                </c:pt>
                <c:pt idx="45968">
                  <c:v>8.7032299999999993E-3</c:v>
                </c:pt>
                <c:pt idx="45969">
                  <c:v>-5.55515E-3</c:v>
                </c:pt>
                <c:pt idx="45970">
                  <c:v>-1.6983999999999999E-2</c:v>
                </c:pt>
                <c:pt idx="45971">
                  <c:v>-1.6643499999999999E-2</c:v>
                </c:pt>
                <c:pt idx="45972">
                  <c:v>5.2261399999999998E-3</c:v>
                </c:pt>
                <c:pt idx="45973">
                  <c:v>-1.9168900000000001E-3</c:v>
                </c:pt>
                <c:pt idx="45974">
                  <c:v>8.8367500000000009E-3</c:v>
                </c:pt>
                <c:pt idx="45975">
                  <c:v>-2.42548E-2</c:v>
                </c:pt>
                <c:pt idx="45976">
                  <c:v>-4.6157799999999999E-3</c:v>
                </c:pt>
                <c:pt idx="45977">
                  <c:v>8.3455999999999999E-3</c:v>
                </c:pt>
                <c:pt idx="45978">
                  <c:v>-3.7117000000000001E-3</c:v>
                </c:pt>
                <c:pt idx="45979">
                  <c:v>-4.9304999999999998E-4</c:v>
                </c:pt>
                <c:pt idx="45980">
                  <c:v>6.50024E-3</c:v>
                </c:pt>
                <c:pt idx="45981">
                  <c:v>1.22547E-2</c:v>
                </c:pt>
                <c:pt idx="45982">
                  <c:v>-1.6622500000000001E-3</c:v>
                </c:pt>
                <c:pt idx="45983">
                  <c:v>-9.4556799999999993E-3</c:v>
                </c:pt>
                <c:pt idx="45984">
                  <c:v>-1.7480900000000001E-3</c:v>
                </c:pt>
                <c:pt idx="45985">
                  <c:v>1.9874599999999999E-3</c:v>
                </c:pt>
                <c:pt idx="45986">
                  <c:v>-1.10226E-2</c:v>
                </c:pt>
                <c:pt idx="45987">
                  <c:v>8.3065000000000005E-4</c:v>
                </c:pt>
                <c:pt idx="45988">
                  <c:v>-9.0637200000000008E-3</c:v>
                </c:pt>
                <c:pt idx="45989">
                  <c:v>-2.1220200000000002E-2</c:v>
                </c:pt>
                <c:pt idx="45990">
                  <c:v>-1.0942500000000001E-2</c:v>
                </c:pt>
                <c:pt idx="45991">
                  <c:v>-9.5939600000000003E-3</c:v>
                </c:pt>
                <c:pt idx="45992">
                  <c:v>1.47552E-2</c:v>
                </c:pt>
                <c:pt idx="45993">
                  <c:v>2.8858199999999999E-3</c:v>
                </c:pt>
                <c:pt idx="45994">
                  <c:v>3.4236900000000001E-3</c:v>
                </c:pt>
                <c:pt idx="45995">
                  <c:v>4.6596500000000004E-3</c:v>
                </c:pt>
                <c:pt idx="45996">
                  <c:v>-1.5735599999999999E-4</c:v>
                </c:pt>
                <c:pt idx="45997">
                  <c:v>-1.3985600000000001E-2</c:v>
                </c:pt>
                <c:pt idx="45998">
                  <c:v>-1.2919399999999999E-2</c:v>
                </c:pt>
                <c:pt idx="45999">
                  <c:v>-8.0204000000000004E-3</c:v>
                </c:pt>
                <c:pt idx="46000">
                  <c:v>-5.7468399999999996E-3</c:v>
                </c:pt>
                <c:pt idx="46001">
                  <c:v>-6.9580099999999997E-3</c:v>
                </c:pt>
                <c:pt idx="46002">
                  <c:v>-4.9963000000000004E-3</c:v>
                </c:pt>
                <c:pt idx="46003">
                  <c:v>-4.9648299999999999E-3</c:v>
                </c:pt>
                <c:pt idx="46004">
                  <c:v>-1.3885499999999999E-3</c:v>
                </c:pt>
                <c:pt idx="46005">
                  <c:v>-7.2545999999999999E-3</c:v>
                </c:pt>
                <c:pt idx="46006">
                  <c:v>-1.21841E-2</c:v>
                </c:pt>
                <c:pt idx="46007">
                  <c:v>-8.0919300000000007E-3</c:v>
                </c:pt>
                <c:pt idx="46008">
                  <c:v>-1.4153499999999999E-2</c:v>
                </c:pt>
                <c:pt idx="46009">
                  <c:v>-1.5649800000000001E-3</c:v>
                </c:pt>
                <c:pt idx="46010">
                  <c:v>5.3024300000000003E-3</c:v>
                </c:pt>
                <c:pt idx="46011">
                  <c:v>-2.3623499999999999E-2</c:v>
                </c:pt>
                <c:pt idx="46012">
                  <c:v>-4.5185099999999999E-3</c:v>
                </c:pt>
                <c:pt idx="46013">
                  <c:v>-1.37787E-2</c:v>
                </c:pt>
                <c:pt idx="46014">
                  <c:v>-1.19734E-2</c:v>
                </c:pt>
                <c:pt idx="46015">
                  <c:v>-1.26371E-2</c:v>
                </c:pt>
                <c:pt idx="46016">
                  <c:v>-1.18551E-2</c:v>
                </c:pt>
                <c:pt idx="46017">
                  <c:v>-7.9173999999999998E-3</c:v>
                </c:pt>
                <c:pt idx="46018">
                  <c:v>-9.9048599999999997E-3</c:v>
                </c:pt>
                <c:pt idx="46019">
                  <c:v>-4.0168799999999996E-3</c:v>
                </c:pt>
                <c:pt idx="46020">
                  <c:v>-6.6051499999999997E-3</c:v>
                </c:pt>
                <c:pt idx="46021">
                  <c:v>-1.6489E-3</c:v>
                </c:pt>
                <c:pt idx="46022">
                  <c:v>8.8377000000000004E-3</c:v>
                </c:pt>
                <c:pt idx="46023">
                  <c:v>-1.5871E-2</c:v>
                </c:pt>
                <c:pt idx="46024">
                  <c:v>-1.13811E-2</c:v>
                </c:pt>
                <c:pt idx="46025">
                  <c:v>7.6980599999999996E-3</c:v>
                </c:pt>
                <c:pt idx="46026">
                  <c:v>-3.8070700000000001E-3</c:v>
                </c:pt>
                <c:pt idx="46027">
                  <c:v>-1.67742E-2</c:v>
                </c:pt>
                <c:pt idx="46028">
                  <c:v>-2.51389E-3</c:v>
                </c:pt>
                <c:pt idx="46029">
                  <c:v>1.0251E-2</c:v>
                </c:pt>
                <c:pt idx="46030">
                  <c:v>5.36442E-3</c:v>
                </c:pt>
                <c:pt idx="46031">
                  <c:v>4.9428900000000001E-3</c:v>
                </c:pt>
                <c:pt idx="46032">
                  <c:v>-2.72179E-3</c:v>
                </c:pt>
                <c:pt idx="46033" formatCode="0.00E+00">
                  <c:v>3.2453500000000001E-3</c:v>
                </c:pt>
                <c:pt idx="46034">
                  <c:v>-2.2973999999999998E-3</c:v>
                </c:pt>
                <c:pt idx="46035">
                  <c:v>5.2070600000000001E-4</c:v>
                </c:pt>
                <c:pt idx="46036">
                  <c:v>1.17731E-2</c:v>
                </c:pt>
                <c:pt idx="46037">
                  <c:v>4.2820000000000002E-3</c:v>
                </c:pt>
                <c:pt idx="46038">
                  <c:v>1.36776E-2</c:v>
                </c:pt>
                <c:pt idx="46039">
                  <c:v>3.1013500000000001E-3</c:v>
                </c:pt>
                <c:pt idx="46040">
                  <c:v>3.0956299999999998E-3</c:v>
                </c:pt>
                <c:pt idx="46041">
                  <c:v>1.95503E-4</c:v>
                </c:pt>
                <c:pt idx="46042">
                  <c:v>1.5802399999999999E-3</c:v>
                </c:pt>
                <c:pt idx="46043">
                  <c:v>-1.2596100000000001E-2</c:v>
                </c:pt>
                <c:pt idx="46044">
                  <c:v>-1.22986E-2</c:v>
                </c:pt>
                <c:pt idx="46045">
                  <c:v>-1.3091999999999999E-2</c:v>
                </c:pt>
                <c:pt idx="46046">
                  <c:v>-8.9912399999999993E-3</c:v>
                </c:pt>
                <c:pt idx="46047">
                  <c:v>-3.9195999999999996E-3</c:v>
                </c:pt>
                <c:pt idx="46048">
                  <c:v>-7.2412500000000003E-3</c:v>
                </c:pt>
                <c:pt idx="46049">
                  <c:v>-2.4240500000000002E-2</c:v>
                </c:pt>
                <c:pt idx="46050">
                  <c:v>-8.3036399999999993E-3</c:v>
                </c:pt>
                <c:pt idx="46051">
                  <c:v>1.39904E-3</c:v>
                </c:pt>
                <c:pt idx="46052">
                  <c:v>-1.1403099999999999E-2</c:v>
                </c:pt>
                <c:pt idx="46053">
                  <c:v>7.0323900000000003E-3</c:v>
                </c:pt>
                <c:pt idx="46054">
                  <c:v>1.63174E-3</c:v>
                </c:pt>
                <c:pt idx="46055">
                  <c:v>-2.70367E-3</c:v>
                </c:pt>
                <c:pt idx="46056">
                  <c:v>-2.0804400000000001E-2</c:v>
                </c:pt>
                <c:pt idx="46057">
                  <c:v>-1.1712999999999999E-2</c:v>
                </c:pt>
                <c:pt idx="46058">
                  <c:v>4.7826800000000001E-3</c:v>
                </c:pt>
                <c:pt idx="46059">
                  <c:v>1.38283E-3</c:v>
                </c:pt>
                <c:pt idx="46060">
                  <c:v>-1.7442699999999998E-2</c:v>
                </c:pt>
                <c:pt idx="46061">
                  <c:v>-6.0777699999999997E-3</c:v>
                </c:pt>
                <c:pt idx="46062">
                  <c:v>9.0122199999999996E-3</c:v>
                </c:pt>
                <c:pt idx="46063">
                  <c:v>1.1080700000000001E-2</c:v>
                </c:pt>
                <c:pt idx="46064">
                  <c:v>-4.3516199999999996E-3</c:v>
                </c:pt>
                <c:pt idx="46065">
                  <c:v>-7.8659100000000003E-3</c:v>
                </c:pt>
                <c:pt idx="46066">
                  <c:v>-4.6930299999999999E-3</c:v>
                </c:pt>
                <c:pt idx="46067">
                  <c:v>-1.40858E-3</c:v>
                </c:pt>
                <c:pt idx="46068">
                  <c:v>1.30005E-2</c:v>
                </c:pt>
                <c:pt idx="46069">
                  <c:v>-2.6597999999999999E-3</c:v>
                </c:pt>
                <c:pt idx="46070">
                  <c:v>-8.1176800000000004E-3</c:v>
                </c:pt>
                <c:pt idx="46071">
                  <c:v>-1.43185E-2</c:v>
                </c:pt>
                <c:pt idx="46072" formatCode="0.00E+00">
                  <c:v>8.8691700000000003E-5</c:v>
                </c:pt>
                <c:pt idx="46073">
                  <c:v>-1.2124100000000001E-2</c:v>
                </c:pt>
                <c:pt idx="46074">
                  <c:v>-4.3277699999999999E-3</c:v>
                </c:pt>
                <c:pt idx="46075">
                  <c:v>-2.07777E-2</c:v>
                </c:pt>
                <c:pt idx="46076">
                  <c:v>-8.3227200000000005E-3</c:v>
                </c:pt>
                <c:pt idx="46077">
                  <c:v>-2.4829899999999998E-2</c:v>
                </c:pt>
                <c:pt idx="46078">
                  <c:v>-1.80149E-2</c:v>
                </c:pt>
                <c:pt idx="46079">
                  <c:v>-9.5462800000000007E-3</c:v>
                </c:pt>
                <c:pt idx="46080">
                  <c:v>-2.99397E-2</c:v>
                </c:pt>
                <c:pt idx="46081">
                  <c:v>-2.05469E-2</c:v>
                </c:pt>
                <c:pt idx="46082">
                  <c:v>-2.7515399999999999E-2</c:v>
                </c:pt>
                <c:pt idx="46083">
                  <c:v>-8.5153599999999996E-3</c:v>
                </c:pt>
                <c:pt idx="46084">
                  <c:v>-2.8288799999999999E-2</c:v>
                </c:pt>
                <c:pt idx="46085">
                  <c:v>-1.30758E-2</c:v>
                </c:pt>
                <c:pt idx="46086">
                  <c:v>-3.9110200000000003E-3</c:v>
                </c:pt>
                <c:pt idx="46087">
                  <c:v>-9.4480499999999995E-3</c:v>
                </c:pt>
                <c:pt idx="46088">
                  <c:v>8.6812999999999994E-3</c:v>
                </c:pt>
                <c:pt idx="46089">
                  <c:v>-1.00994E-2</c:v>
                </c:pt>
                <c:pt idx="46090">
                  <c:v>-1.29318E-2</c:v>
                </c:pt>
                <c:pt idx="46091">
                  <c:v>-1.55926E-3</c:v>
                </c:pt>
                <c:pt idx="46092">
                  <c:v>-3.2262800000000002E-3</c:v>
                </c:pt>
                <c:pt idx="46093">
                  <c:v>-2.02799E-2</c:v>
                </c:pt>
                <c:pt idx="46094">
                  <c:v>-1.27802E-2</c:v>
                </c:pt>
                <c:pt idx="46095">
                  <c:v>-1.82142E-2</c:v>
                </c:pt>
                <c:pt idx="46096">
                  <c:v>-5.5684999999999997E-3</c:v>
                </c:pt>
                <c:pt idx="46097">
                  <c:v>-7.6351199999999996E-3</c:v>
                </c:pt>
                <c:pt idx="46098">
                  <c:v>-6.37245E-3</c:v>
                </c:pt>
                <c:pt idx="46099">
                  <c:v>-7.1706799999999996E-3</c:v>
                </c:pt>
                <c:pt idx="46100">
                  <c:v>-8.9016000000000008E-3</c:v>
                </c:pt>
                <c:pt idx="46101">
                  <c:v>-1.41811E-2</c:v>
                </c:pt>
                <c:pt idx="46102">
                  <c:v>-1.8377300000000001E-3</c:v>
                </c:pt>
                <c:pt idx="46103">
                  <c:v>-4.9715000000000002E-3</c:v>
                </c:pt>
                <c:pt idx="46104">
                  <c:v>2.0303700000000001E-3</c:v>
                </c:pt>
                <c:pt idx="46105">
                  <c:v>-4.0674200000000004E-3</c:v>
                </c:pt>
                <c:pt idx="46106">
                  <c:v>-9.3259799999999993E-3</c:v>
                </c:pt>
                <c:pt idx="46107">
                  <c:v>-6.9246300000000002E-3</c:v>
                </c:pt>
                <c:pt idx="46108">
                  <c:v>-1.97296E-2</c:v>
                </c:pt>
                <c:pt idx="46109">
                  <c:v>-6.7424800000000001E-4</c:v>
                </c:pt>
                <c:pt idx="46110">
                  <c:v>2.2144299999999999E-3</c:v>
                </c:pt>
                <c:pt idx="46111">
                  <c:v>-3.7822699999999999E-3</c:v>
                </c:pt>
                <c:pt idx="46112">
                  <c:v>-2.78797E-2</c:v>
                </c:pt>
                <c:pt idx="46113">
                  <c:v>-1.43547E-2</c:v>
                </c:pt>
                <c:pt idx="46114">
                  <c:v>2.66075E-4</c:v>
                </c:pt>
                <c:pt idx="46115">
                  <c:v>-1.52464E-2</c:v>
                </c:pt>
                <c:pt idx="46116">
                  <c:v>-1.6710300000000001E-2</c:v>
                </c:pt>
                <c:pt idx="46117">
                  <c:v>-8.14724E-3</c:v>
                </c:pt>
                <c:pt idx="46118">
                  <c:v>7.3185000000000004E-3</c:v>
                </c:pt>
                <c:pt idx="46119">
                  <c:v>8.4829299999999996E-3</c:v>
                </c:pt>
                <c:pt idx="46120">
                  <c:v>-1.1005399999999999E-3</c:v>
                </c:pt>
                <c:pt idx="46121">
                  <c:v>9.8485900000000008E-3</c:v>
                </c:pt>
                <c:pt idx="46122">
                  <c:v>1.2394000000000001E-2</c:v>
                </c:pt>
                <c:pt idx="46123">
                  <c:v>-3.98731E-3</c:v>
                </c:pt>
                <c:pt idx="46124">
                  <c:v>2.27451E-3</c:v>
                </c:pt>
                <c:pt idx="46125">
                  <c:v>-1.0690700000000001E-3</c:v>
                </c:pt>
                <c:pt idx="46126">
                  <c:v>2.4766900000000001E-3</c:v>
                </c:pt>
                <c:pt idx="46127">
                  <c:v>8.4218999999999995E-3</c:v>
                </c:pt>
                <c:pt idx="46128">
                  <c:v>-1.1199000000000001E-2</c:v>
                </c:pt>
                <c:pt idx="46129">
                  <c:v>5.0010699999999998E-3</c:v>
                </c:pt>
                <c:pt idx="46130">
                  <c:v>1.52912E-2</c:v>
                </c:pt>
                <c:pt idx="46131">
                  <c:v>1.09673E-3</c:v>
                </c:pt>
                <c:pt idx="46132">
                  <c:v>-6.6814400000000003E-3</c:v>
                </c:pt>
                <c:pt idx="46133">
                  <c:v>-3.6525700000000002E-4</c:v>
                </c:pt>
                <c:pt idx="46134">
                  <c:v>1.5883399999999999E-2</c:v>
                </c:pt>
                <c:pt idx="46135">
                  <c:v>5.8383899999999997E-3</c:v>
                </c:pt>
                <c:pt idx="46136" formatCode="0.00E+00">
                  <c:v>3.3655199999999999E-3</c:v>
                </c:pt>
                <c:pt idx="46137">
                  <c:v>4.80461E-3</c:v>
                </c:pt>
                <c:pt idx="46138">
                  <c:v>-1.18847E-2</c:v>
                </c:pt>
                <c:pt idx="46139">
                  <c:v>8.9492800000000004E-3</c:v>
                </c:pt>
                <c:pt idx="46140">
                  <c:v>3.6764100000000002E-3</c:v>
                </c:pt>
                <c:pt idx="46141">
                  <c:v>-7.1258500000000004E-3</c:v>
                </c:pt>
                <c:pt idx="46142">
                  <c:v>-2.38514E-3</c:v>
                </c:pt>
                <c:pt idx="46143">
                  <c:v>1.0830899999999999E-2</c:v>
                </c:pt>
                <c:pt idx="46144">
                  <c:v>-6.4945200000000002E-3</c:v>
                </c:pt>
                <c:pt idx="46145">
                  <c:v>-4.64439E-3</c:v>
                </c:pt>
                <c:pt idx="46146">
                  <c:v>7.4310299999999999E-3</c:v>
                </c:pt>
                <c:pt idx="46147">
                  <c:v>-1.7767E-3</c:v>
                </c:pt>
                <c:pt idx="46148">
                  <c:v>1.0995899999999999E-3</c:v>
                </c:pt>
                <c:pt idx="46149">
                  <c:v>-4.6033899999999997E-3</c:v>
                </c:pt>
                <c:pt idx="46150">
                  <c:v>-3.8385400000000001E-3</c:v>
                </c:pt>
                <c:pt idx="46151">
                  <c:v>-2.9697399999999998E-3</c:v>
                </c:pt>
                <c:pt idx="46152">
                  <c:v>6.3390699999999996E-3</c:v>
                </c:pt>
                <c:pt idx="46153">
                  <c:v>-2.1343199999999999E-3</c:v>
                </c:pt>
                <c:pt idx="46154">
                  <c:v>-8.2435600000000005E-3</c:v>
                </c:pt>
                <c:pt idx="46155">
                  <c:v>-9.8676700000000003E-3</c:v>
                </c:pt>
                <c:pt idx="46156">
                  <c:v>-1.54696E-2</c:v>
                </c:pt>
                <c:pt idx="46157">
                  <c:v>-1.8391600000000001E-2</c:v>
                </c:pt>
                <c:pt idx="46158">
                  <c:v>2.0446800000000001E-3</c:v>
                </c:pt>
                <c:pt idx="46159">
                  <c:v>1.05915E-2</c:v>
                </c:pt>
                <c:pt idx="46160">
                  <c:v>-4.6005200000000003E-3</c:v>
                </c:pt>
                <c:pt idx="46161">
                  <c:v>-1.99404E-2</c:v>
                </c:pt>
                <c:pt idx="46162">
                  <c:v>-2.4684899999999999E-2</c:v>
                </c:pt>
                <c:pt idx="46163">
                  <c:v>-3.9978000000000001E-3</c:v>
                </c:pt>
                <c:pt idx="46164">
                  <c:v>-1.1205700000000001E-2</c:v>
                </c:pt>
                <c:pt idx="46165">
                  <c:v>-5.0172799999999998E-3</c:v>
                </c:pt>
                <c:pt idx="46166">
                  <c:v>-1.73559E-2</c:v>
                </c:pt>
                <c:pt idx="46167">
                  <c:v>-3.4665099999999997E-2</c:v>
                </c:pt>
                <c:pt idx="46168">
                  <c:v>-1.18809E-2</c:v>
                </c:pt>
                <c:pt idx="46169">
                  <c:v>-2.41041E-2</c:v>
                </c:pt>
                <c:pt idx="46170">
                  <c:v>1.53542E-3</c:v>
                </c:pt>
                <c:pt idx="46171">
                  <c:v>-3.2924700000000001E-2</c:v>
                </c:pt>
                <c:pt idx="46172">
                  <c:v>-1.98488E-2</c:v>
                </c:pt>
                <c:pt idx="46173">
                  <c:v>-2.3780800000000001E-2</c:v>
                </c:pt>
                <c:pt idx="46174">
                  <c:v>-2.3498500000000001E-3</c:v>
                </c:pt>
                <c:pt idx="46175">
                  <c:v>-4.8618300000000001E-3</c:v>
                </c:pt>
                <c:pt idx="46176">
                  <c:v>-2.6927E-2</c:v>
                </c:pt>
                <c:pt idx="46177">
                  <c:v>-4.8799500000000001E-3</c:v>
                </c:pt>
                <c:pt idx="46178">
                  <c:v>9.9611300000000003E-3</c:v>
                </c:pt>
                <c:pt idx="46179">
                  <c:v>1.8755000000000001E-2</c:v>
                </c:pt>
                <c:pt idx="46180">
                  <c:v>-2.18678E-2</c:v>
                </c:pt>
                <c:pt idx="46181">
                  <c:v>-1.42422E-2</c:v>
                </c:pt>
                <c:pt idx="46182">
                  <c:v>-1.11799E-2</c:v>
                </c:pt>
                <c:pt idx="46183">
                  <c:v>1.8323900000000001E-2</c:v>
                </c:pt>
                <c:pt idx="46184">
                  <c:v>-1.28822E-2</c:v>
                </c:pt>
                <c:pt idx="46185">
                  <c:v>1.4171599999999999E-2</c:v>
                </c:pt>
                <c:pt idx="46186">
                  <c:v>-1.6017E-2</c:v>
                </c:pt>
                <c:pt idx="46187">
                  <c:v>8.6307500000000004E-4</c:v>
                </c:pt>
                <c:pt idx="46188">
                  <c:v>-5.07641E-3</c:v>
                </c:pt>
                <c:pt idx="46189">
                  <c:v>-6.8740800000000003E-3</c:v>
                </c:pt>
                <c:pt idx="46190">
                  <c:v>1.11179E-2</c:v>
                </c:pt>
                <c:pt idx="46191">
                  <c:v>-1.24931E-4</c:v>
                </c:pt>
                <c:pt idx="46192">
                  <c:v>1.09663E-2</c:v>
                </c:pt>
                <c:pt idx="46193">
                  <c:v>6.6433000000000004E-3</c:v>
                </c:pt>
                <c:pt idx="46194">
                  <c:v>-2.8715099999999999E-3</c:v>
                </c:pt>
                <c:pt idx="46195">
                  <c:v>1.00088E-2</c:v>
                </c:pt>
                <c:pt idx="46196">
                  <c:v>9.0799299999999999E-3</c:v>
                </c:pt>
                <c:pt idx="46197">
                  <c:v>1.0066E-2</c:v>
                </c:pt>
                <c:pt idx="46198">
                  <c:v>1.2866000000000001E-2</c:v>
                </c:pt>
                <c:pt idx="46199">
                  <c:v>-1.0136600000000001E-2</c:v>
                </c:pt>
                <c:pt idx="46200">
                  <c:v>-2.4396899999999999E-2</c:v>
                </c:pt>
                <c:pt idx="46201">
                  <c:v>-1.07698E-2</c:v>
                </c:pt>
                <c:pt idx="46202">
                  <c:v>-2.1257400000000001E-3</c:v>
                </c:pt>
                <c:pt idx="46203">
                  <c:v>-1.7023100000000001E-3</c:v>
                </c:pt>
                <c:pt idx="46204">
                  <c:v>-3.1510400000000001E-2</c:v>
                </c:pt>
                <c:pt idx="46205">
                  <c:v>-3.3221199999999999E-2</c:v>
                </c:pt>
                <c:pt idx="46206">
                  <c:v>-9.6797900000000006E-3</c:v>
                </c:pt>
                <c:pt idx="46207">
                  <c:v>-3.0290600000000001E-2</c:v>
                </c:pt>
                <c:pt idx="46208">
                  <c:v>-8.6574600000000005E-3</c:v>
                </c:pt>
                <c:pt idx="46209">
                  <c:v>-4.15802E-4</c:v>
                </c:pt>
                <c:pt idx="46210">
                  <c:v>-1.0392200000000001E-2</c:v>
                </c:pt>
                <c:pt idx="46211">
                  <c:v>-1.10083E-2</c:v>
                </c:pt>
                <c:pt idx="46212">
                  <c:v>-2.7863499999999999E-2</c:v>
                </c:pt>
                <c:pt idx="46213">
                  <c:v>-7.4081399999999997E-3</c:v>
                </c:pt>
                <c:pt idx="46214">
                  <c:v>1.1753100000000001E-2</c:v>
                </c:pt>
                <c:pt idx="46215">
                  <c:v>-1.1273399999999999E-2</c:v>
                </c:pt>
                <c:pt idx="46216">
                  <c:v>-1.10893E-2</c:v>
                </c:pt>
                <c:pt idx="46217">
                  <c:v>3.3731500000000001E-3</c:v>
                </c:pt>
                <c:pt idx="46218">
                  <c:v>1.59807E-2</c:v>
                </c:pt>
                <c:pt idx="46219">
                  <c:v>-8.9540499999999999E-3</c:v>
                </c:pt>
                <c:pt idx="46220">
                  <c:v>-1.3592699999999999E-2</c:v>
                </c:pt>
                <c:pt idx="46221">
                  <c:v>-3.0040700000000002E-3</c:v>
                </c:pt>
                <c:pt idx="46222">
                  <c:v>-1.13878E-2</c:v>
                </c:pt>
                <c:pt idx="46223">
                  <c:v>3.2072099999999998E-3</c:v>
                </c:pt>
                <c:pt idx="46224">
                  <c:v>-6.2742199999999996E-3</c:v>
                </c:pt>
                <c:pt idx="46225">
                  <c:v>-1.32599E-2</c:v>
                </c:pt>
                <c:pt idx="46226">
                  <c:v>3.7355399999999997E-2</c:v>
                </c:pt>
                <c:pt idx="46227">
                  <c:v>6.6804899999999999E-3</c:v>
                </c:pt>
                <c:pt idx="46228">
                  <c:v>-1.23873E-2</c:v>
                </c:pt>
                <c:pt idx="46229">
                  <c:v>-1.4784800000000001E-2</c:v>
                </c:pt>
                <c:pt idx="46230">
                  <c:v>-7.6770799999999998E-4</c:v>
                </c:pt>
                <c:pt idx="46231">
                  <c:v>-6.3581499999999999E-3</c:v>
                </c:pt>
                <c:pt idx="46232">
                  <c:v>-5.7878499999999998E-3</c:v>
                </c:pt>
                <c:pt idx="46233">
                  <c:v>-1.26762E-2</c:v>
                </c:pt>
                <c:pt idx="46234">
                  <c:v>-7.02763E-3</c:v>
                </c:pt>
                <c:pt idx="46235">
                  <c:v>-7.0047399999999998E-3</c:v>
                </c:pt>
                <c:pt idx="46236">
                  <c:v>3.1013500000000001E-3</c:v>
                </c:pt>
                <c:pt idx="46237">
                  <c:v>-5.9108700000000004E-3</c:v>
                </c:pt>
                <c:pt idx="46238">
                  <c:v>-7.6866100000000002E-4</c:v>
                </c:pt>
                <c:pt idx="46239">
                  <c:v>5.8078800000000005E-4</c:v>
                </c:pt>
                <c:pt idx="46240">
                  <c:v>6.0653699999999998E-4</c:v>
                </c:pt>
                <c:pt idx="46241">
                  <c:v>5.7792700000000004E-3</c:v>
                </c:pt>
                <c:pt idx="46242">
                  <c:v>9.3164400000000005E-3</c:v>
                </c:pt>
                <c:pt idx="46243">
                  <c:v>1.8525099999999999E-2</c:v>
                </c:pt>
                <c:pt idx="46244">
                  <c:v>2.1858200000000002E-3</c:v>
                </c:pt>
                <c:pt idx="46245">
                  <c:v>3.55244E-3</c:v>
                </c:pt>
                <c:pt idx="46246">
                  <c:v>1.0254900000000001E-2</c:v>
                </c:pt>
                <c:pt idx="46247">
                  <c:v>1.0000200000000001E-2</c:v>
                </c:pt>
                <c:pt idx="46248">
                  <c:v>2.8907800000000001E-2</c:v>
                </c:pt>
                <c:pt idx="46249">
                  <c:v>7.3204000000000003E-3</c:v>
                </c:pt>
                <c:pt idx="46250">
                  <c:v>-3.5572099999999998E-4</c:v>
                </c:pt>
                <c:pt idx="46251">
                  <c:v>-8.5411099999999993E-3</c:v>
                </c:pt>
                <c:pt idx="46252">
                  <c:v>-1.647E-3</c:v>
                </c:pt>
                <c:pt idx="46253">
                  <c:v>1.92928E-3</c:v>
                </c:pt>
                <c:pt idx="46254">
                  <c:v>1.3167399999999999E-2</c:v>
                </c:pt>
                <c:pt idx="46255">
                  <c:v>-4.8389399999999999E-3</c:v>
                </c:pt>
                <c:pt idx="46256">
                  <c:v>2.8104800000000002E-3</c:v>
                </c:pt>
                <c:pt idx="46257">
                  <c:v>-3.1089799999999999E-3</c:v>
                </c:pt>
                <c:pt idx="46258">
                  <c:v>1.86815E-2</c:v>
                </c:pt>
                <c:pt idx="46259">
                  <c:v>1.8501299999999998E-2</c:v>
                </c:pt>
                <c:pt idx="46260">
                  <c:v>1.0543800000000001E-2</c:v>
                </c:pt>
                <c:pt idx="46261">
                  <c:v>-1.80149E-2</c:v>
                </c:pt>
                <c:pt idx="46262">
                  <c:v>-2.1970699999999999E-2</c:v>
                </c:pt>
                <c:pt idx="46263">
                  <c:v>4.8627899999999996E-3</c:v>
                </c:pt>
                <c:pt idx="46264">
                  <c:v>-1.17035E-2</c:v>
                </c:pt>
                <c:pt idx="46265">
                  <c:v>-1.4943100000000001E-2</c:v>
                </c:pt>
                <c:pt idx="46266">
                  <c:v>-1.4914500000000001E-2</c:v>
                </c:pt>
                <c:pt idx="46267">
                  <c:v>7.1182299999999997E-3</c:v>
                </c:pt>
                <c:pt idx="46268">
                  <c:v>-1.4053299999999999E-2</c:v>
                </c:pt>
                <c:pt idx="46269">
                  <c:v>-2.8676999999999999E-3</c:v>
                </c:pt>
                <c:pt idx="46270">
                  <c:v>-6.1387999999999998E-3</c:v>
                </c:pt>
                <c:pt idx="46271">
                  <c:v>-1.91975E-3</c:v>
                </c:pt>
                <c:pt idx="46272">
                  <c:v>-4.8637400000000001E-3</c:v>
                </c:pt>
                <c:pt idx="46273">
                  <c:v>-1.17378E-2</c:v>
                </c:pt>
                <c:pt idx="46274">
                  <c:v>1.02606E-2</c:v>
                </c:pt>
                <c:pt idx="46275">
                  <c:v>1.18437E-2</c:v>
                </c:pt>
                <c:pt idx="46276">
                  <c:v>-1.0711699999999999E-2</c:v>
                </c:pt>
                <c:pt idx="46277">
                  <c:v>-3.6096600000000002E-3</c:v>
                </c:pt>
                <c:pt idx="46278">
                  <c:v>8.1253100000000002E-4</c:v>
                </c:pt>
                <c:pt idx="46279">
                  <c:v>-4.0512100000000004E-3</c:v>
                </c:pt>
                <c:pt idx="46280">
                  <c:v>2.4604800000000001E-4</c:v>
                </c:pt>
                <c:pt idx="46281">
                  <c:v>2.86579E-3</c:v>
                </c:pt>
                <c:pt idx="46282">
                  <c:v>-4.8093800000000003E-3</c:v>
                </c:pt>
                <c:pt idx="46283">
                  <c:v>7.1315800000000002E-3</c:v>
                </c:pt>
                <c:pt idx="46284">
                  <c:v>5.87368E-3</c:v>
                </c:pt>
                <c:pt idx="46285">
                  <c:v>-2.43378E-3</c:v>
                </c:pt>
                <c:pt idx="46286">
                  <c:v>1.3466799999999999E-2</c:v>
                </c:pt>
                <c:pt idx="46287">
                  <c:v>1.00746E-2</c:v>
                </c:pt>
                <c:pt idx="46288">
                  <c:v>-9.9124899999999995E-3</c:v>
                </c:pt>
                <c:pt idx="46289">
                  <c:v>-1.9566500000000001E-2</c:v>
                </c:pt>
                <c:pt idx="46290">
                  <c:v>5.31578E-3</c:v>
                </c:pt>
                <c:pt idx="46291">
                  <c:v>-1.12782E-2</c:v>
                </c:pt>
                <c:pt idx="46292">
                  <c:v>-1.0438899999999999E-2</c:v>
                </c:pt>
                <c:pt idx="46293">
                  <c:v>-2.14272E-2</c:v>
                </c:pt>
                <c:pt idx="46294">
                  <c:v>-3.1757399999999999E-4</c:v>
                </c:pt>
                <c:pt idx="46295">
                  <c:v>1.2004900000000001E-2</c:v>
                </c:pt>
                <c:pt idx="46296">
                  <c:v>-1.3459199999999999E-2</c:v>
                </c:pt>
                <c:pt idx="46297">
                  <c:v>-1.54047E-2</c:v>
                </c:pt>
                <c:pt idx="46298">
                  <c:v>-1.0668800000000001E-2</c:v>
                </c:pt>
                <c:pt idx="46299">
                  <c:v>6.2332200000000003E-3</c:v>
                </c:pt>
                <c:pt idx="46300">
                  <c:v>6.4439800000000002E-3</c:v>
                </c:pt>
                <c:pt idx="46301">
                  <c:v>7.9822499999999995E-4</c:v>
                </c:pt>
                <c:pt idx="46302">
                  <c:v>7.82681E-3</c:v>
                </c:pt>
                <c:pt idx="46303">
                  <c:v>1.4672299999999999E-2</c:v>
                </c:pt>
                <c:pt idx="46304">
                  <c:v>1.17149E-2</c:v>
                </c:pt>
                <c:pt idx="46305">
                  <c:v>5.2986099999999996E-3</c:v>
                </c:pt>
                <c:pt idx="46306" formatCode="0.00E+00">
                  <c:v>9.3383800000000003E-3</c:v>
                </c:pt>
                <c:pt idx="46307">
                  <c:v>6.7892100000000004E-3</c:v>
                </c:pt>
                <c:pt idx="46308">
                  <c:v>-3.2100700000000002E-3</c:v>
                </c:pt>
                <c:pt idx="46309">
                  <c:v>-2.1552999999999999E-2</c:v>
                </c:pt>
                <c:pt idx="46310">
                  <c:v>-4.7407200000000004E-3</c:v>
                </c:pt>
                <c:pt idx="46311">
                  <c:v>2.0980799999999999E-4</c:v>
                </c:pt>
                <c:pt idx="46312">
                  <c:v>4.8475300000000001E-3</c:v>
                </c:pt>
                <c:pt idx="46313">
                  <c:v>-9.3517300000000008E-3</c:v>
                </c:pt>
                <c:pt idx="46314">
                  <c:v>-1.02062E-2</c:v>
                </c:pt>
                <c:pt idx="46315">
                  <c:v>4.8494300000000001E-3</c:v>
                </c:pt>
                <c:pt idx="46316">
                  <c:v>-1.2693400000000001E-3</c:v>
                </c:pt>
                <c:pt idx="46317">
                  <c:v>-1.63851E-2</c:v>
                </c:pt>
                <c:pt idx="46318">
                  <c:v>-1.7079400000000002E-2</c:v>
                </c:pt>
                <c:pt idx="46319">
                  <c:v>-6.8178199999999996E-3</c:v>
                </c:pt>
                <c:pt idx="46320">
                  <c:v>4.8275000000000002E-3</c:v>
                </c:pt>
                <c:pt idx="46321">
                  <c:v>-1.5449499999999999E-4</c:v>
                </c:pt>
                <c:pt idx="46322">
                  <c:v>-4.5299499999999996E-3</c:v>
                </c:pt>
                <c:pt idx="46323">
                  <c:v>2.9182399999999999E-3</c:v>
                </c:pt>
                <c:pt idx="46324">
                  <c:v>3.5619699999999998E-3</c:v>
                </c:pt>
                <c:pt idx="46325">
                  <c:v>2.3651100000000001E-4</c:v>
                </c:pt>
                <c:pt idx="46326">
                  <c:v>-1.3561199999999999E-3</c:v>
                </c:pt>
                <c:pt idx="46327">
                  <c:v>-7.8516000000000002E-3</c:v>
                </c:pt>
                <c:pt idx="46328">
                  <c:v>-6.8073300000000003E-3</c:v>
                </c:pt>
                <c:pt idx="46329">
                  <c:v>9.2563599999999999E-3</c:v>
                </c:pt>
                <c:pt idx="46330">
                  <c:v>-2.5167499999999999E-3</c:v>
                </c:pt>
                <c:pt idx="46331">
                  <c:v>2.1227800000000002E-2</c:v>
                </c:pt>
                <c:pt idx="46332">
                  <c:v>9.54056E-3</c:v>
                </c:pt>
                <c:pt idx="46333">
                  <c:v>3.0965799999999998E-3</c:v>
                </c:pt>
                <c:pt idx="46334">
                  <c:v>-1.27373E-2</c:v>
                </c:pt>
                <c:pt idx="46335">
                  <c:v>3.5934399999999998E-3</c:v>
                </c:pt>
                <c:pt idx="46336">
                  <c:v>2.4159400000000001E-2</c:v>
                </c:pt>
                <c:pt idx="46337">
                  <c:v>-4.0759999999999998E-3</c:v>
                </c:pt>
                <c:pt idx="46338">
                  <c:v>7.3022800000000004E-3</c:v>
                </c:pt>
                <c:pt idx="46339">
                  <c:v>1.36337E-2</c:v>
                </c:pt>
                <c:pt idx="46340">
                  <c:v>2.08483E-2</c:v>
                </c:pt>
                <c:pt idx="46341">
                  <c:v>1.8471700000000001E-2</c:v>
                </c:pt>
                <c:pt idx="46342">
                  <c:v>5.7926200000000001E-3</c:v>
                </c:pt>
                <c:pt idx="46343">
                  <c:v>9.7761199999999993E-3</c:v>
                </c:pt>
                <c:pt idx="46344">
                  <c:v>1.57032E-2</c:v>
                </c:pt>
                <c:pt idx="46345">
                  <c:v>9.7846999999999995E-4</c:v>
                </c:pt>
                <c:pt idx="46346">
                  <c:v>-2.8858199999999999E-3</c:v>
                </c:pt>
                <c:pt idx="46347">
                  <c:v>1.6732199999999999E-2</c:v>
                </c:pt>
                <c:pt idx="46348">
                  <c:v>2.30227E-2</c:v>
                </c:pt>
                <c:pt idx="46349">
                  <c:v>1.32189E-2</c:v>
                </c:pt>
                <c:pt idx="46350">
                  <c:v>-6.45351E-3</c:v>
                </c:pt>
                <c:pt idx="46351">
                  <c:v>5.8183699999999998E-3</c:v>
                </c:pt>
                <c:pt idx="46352">
                  <c:v>1.9331899999999999E-2</c:v>
                </c:pt>
                <c:pt idx="46353">
                  <c:v>2.4502800000000002E-2</c:v>
                </c:pt>
                <c:pt idx="46354">
                  <c:v>1.2146000000000001E-2</c:v>
                </c:pt>
                <c:pt idx="46355">
                  <c:v>4.4136000000000002E-3</c:v>
                </c:pt>
                <c:pt idx="46356">
                  <c:v>1.64137E-2</c:v>
                </c:pt>
                <c:pt idx="46357">
                  <c:v>8.30936E-3</c:v>
                </c:pt>
                <c:pt idx="46358">
                  <c:v>4.0531200000000003E-3</c:v>
                </c:pt>
                <c:pt idx="46359">
                  <c:v>5.5027000000000001E-3</c:v>
                </c:pt>
                <c:pt idx="46360">
                  <c:v>-3.3903100000000001E-3</c:v>
                </c:pt>
                <c:pt idx="46361">
                  <c:v>5.1975299999999997E-3</c:v>
                </c:pt>
                <c:pt idx="46362">
                  <c:v>-1.8635700000000002E-2</c:v>
                </c:pt>
                <c:pt idx="46363">
                  <c:v>3.2224699999999998E-3</c:v>
                </c:pt>
                <c:pt idx="46364">
                  <c:v>8.8625000000000006E-3</c:v>
                </c:pt>
                <c:pt idx="46365">
                  <c:v>1.21222E-2</c:v>
                </c:pt>
                <c:pt idx="46366">
                  <c:v>1.2509299999999999E-2</c:v>
                </c:pt>
                <c:pt idx="46367">
                  <c:v>5.13935E-3</c:v>
                </c:pt>
                <c:pt idx="46368">
                  <c:v>1.1832199999999999E-2</c:v>
                </c:pt>
                <c:pt idx="46369">
                  <c:v>2.9230100000000002E-3</c:v>
                </c:pt>
                <c:pt idx="46370">
                  <c:v>3.1219500000000001E-2</c:v>
                </c:pt>
                <c:pt idx="46371">
                  <c:v>2.1863899999999999E-2</c:v>
                </c:pt>
                <c:pt idx="46372">
                  <c:v>5.7821299999999999E-3</c:v>
                </c:pt>
                <c:pt idx="46373">
                  <c:v>2.02179E-2</c:v>
                </c:pt>
                <c:pt idx="46374">
                  <c:v>1.6614E-2</c:v>
                </c:pt>
                <c:pt idx="46375">
                  <c:v>1.05772E-2</c:v>
                </c:pt>
                <c:pt idx="46376">
                  <c:v>3.7536599999999998E-3</c:v>
                </c:pt>
                <c:pt idx="46377">
                  <c:v>4.5719100000000002E-3</c:v>
                </c:pt>
                <c:pt idx="46378">
                  <c:v>1.7354000000000001E-2</c:v>
                </c:pt>
                <c:pt idx="46379">
                  <c:v>8.3961499999999998E-3</c:v>
                </c:pt>
                <c:pt idx="46380">
                  <c:v>1.13382E-2</c:v>
                </c:pt>
                <c:pt idx="46381">
                  <c:v>5.7363500000000003E-3</c:v>
                </c:pt>
                <c:pt idx="46382">
                  <c:v>1.79396E-2</c:v>
                </c:pt>
                <c:pt idx="46383">
                  <c:v>1.28469E-2</c:v>
                </c:pt>
                <c:pt idx="46384">
                  <c:v>2.20594E-2</c:v>
                </c:pt>
                <c:pt idx="46385">
                  <c:v>1.74799E-2</c:v>
                </c:pt>
                <c:pt idx="46386">
                  <c:v>-7.42912E-3</c:v>
                </c:pt>
                <c:pt idx="46387">
                  <c:v>-4.3516199999999996E-3</c:v>
                </c:pt>
                <c:pt idx="46388">
                  <c:v>-2.1458600000000001E-2</c:v>
                </c:pt>
                <c:pt idx="46389">
                  <c:v>2.23818E-2</c:v>
                </c:pt>
                <c:pt idx="46390">
                  <c:v>7.7533699999999997E-4</c:v>
                </c:pt>
                <c:pt idx="46391">
                  <c:v>-3.1661999999999999E-4</c:v>
                </c:pt>
                <c:pt idx="46392">
                  <c:v>-7.6885199999999999E-3</c:v>
                </c:pt>
                <c:pt idx="46393">
                  <c:v>-8.72707E-3</c:v>
                </c:pt>
                <c:pt idx="46394">
                  <c:v>9.4299299999999996E-3</c:v>
                </c:pt>
                <c:pt idx="46395">
                  <c:v>1.02062E-2</c:v>
                </c:pt>
                <c:pt idx="46396">
                  <c:v>1.3170199999999999E-3</c:v>
                </c:pt>
                <c:pt idx="46397">
                  <c:v>9.3269300000000006E-3</c:v>
                </c:pt>
                <c:pt idx="46398">
                  <c:v>1.59168E-3</c:v>
                </c:pt>
                <c:pt idx="46399">
                  <c:v>1.6167600000000001E-2</c:v>
                </c:pt>
                <c:pt idx="46400">
                  <c:v>2.3023600000000002E-2</c:v>
                </c:pt>
                <c:pt idx="46401">
                  <c:v>1.50919E-2</c:v>
                </c:pt>
                <c:pt idx="46402">
                  <c:v>-1.76334E-3</c:v>
                </c:pt>
                <c:pt idx="46403">
                  <c:v>6.9475200000000004E-3</c:v>
                </c:pt>
                <c:pt idx="46404">
                  <c:v>1.1663400000000001E-2</c:v>
                </c:pt>
                <c:pt idx="46405">
                  <c:v>-7.0486100000000003E-3</c:v>
                </c:pt>
                <c:pt idx="46406">
                  <c:v>8.3503699999999993E-3</c:v>
                </c:pt>
                <c:pt idx="46407">
                  <c:v>1.40848E-2</c:v>
                </c:pt>
                <c:pt idx="46408">
                  <c:v>3.5242099999999998E-2</c:v>
                </c:pt>
                <c:pt idx="46409">
                  <c:v>2.3015000000000001E-2</c:v>
                </c:pt>
                <c:pt idx="46410">
                  <c:v>5.20039E-3</c:v>
                </c:pt>
                <c:pt idx="46411">
                  <c:v>5.4073300000000001E-3</c:v>
                </c:pt>
                <c:pt idx="46412">
                  <c:v>1.87254E-2</c:v>
                </c:pt>
                <c:pt idx="46413">
                  <c:v>1.8737799999999999E-2</c:v>
                </c:pt>
                <c:pt idx="46414">
                  <c:v>1.7875700000000001E-2</c:v>
                </c:pt>
                <c:pt idx="46415">
                  <c:v>1.20029E-2</c:v>
                </c:pt>
                <c:pt idx="46416">
                  <c:v>1.6498599999999999E-2</c:v>
                </c:pt>
                <c:pt idx="46417">
                  <c:v>-2.1520600000000001E-2</c:v>
                </c:pt>
                <c:pt idx="46418">
                  <c:v>5.0449399999999997E-4</c:v>
                </c:pt>
                <c:pt idx="46419">
                  <c:v>4.9753200000000001E-3</c:v>
                </c:pt>
                <c:pt idx="46420">
                  <c:v>-2.83337E-3</c:v>
                </c:pt>
                <c:pt idx="46421">
                  <c:v>-2.8228800000000001E-4</c:v>
                </c:pt>
                <c:pt idx="46422">
                  <c:v>6.4744900000000003E-3</c:v>
                </c:pt>
                <c:pt idx="46423">
                  <c:v>1.7986300000000001E-3</c:v>
                </c:pt>
                <c:pt idx="46424">
                  <c:v>4.7502500000000001E-3</c:v>
                </c:pt>
                <c:pt idx="46425">
                  <c:v>1.19352E-2</c:v>
                </c:pt>
                <c:pt idx="46426">
                  <c:v>-7.7123599999999997E-3</c:v>
                </c:pt>
                <c:pt idx="46427">
                  <c:v>-1.441E-3</c:v>
                </c:pt>
                <c:pt idx="46428">
                  <c:v>-1.3961799999999999E-3</c:v>
                </c:pt>
                <c:pt idx="46429">
                  <c:v>-1.0581999999999999E-2</c:v>
                </c:pt>
                <c:pt idx="46430">
                  <c:v>-2.0405800000000002E-2</c:v>
                </c:pt>
                <c:pt idx="46431">
                  <c:v>2.8801E-3</c:v>
                </c:pt>
                <c:pt idx="46432">
                  <c:v>1.38102E-2</c:v>
                </c:pt>
                <c:pt idx="46433">
                  <c:v>-3.4694700000000001E-3</c:v>
                </c:pt>
                <c:pt idx="46434">
                  <c:v>-1.6202899999999999E-2</c:v>
                </c:pt>
                <c:pt idx="46435">
                  <c:v>9.90868E-4</c:v>
                </c:pt>
                <c:pt idx="46436">
                  <c:v>2.7539299999999999E-2</c:v>
                </c:pt>
                <c:pt idx="46437">
                  <c:v>1.8708200000000001E-2</c:v>
                </c:pt>
                <c:pt idx="46438">
                  <c:v>4.3048899999999996E-3</c:v>
                </c:pt>
                <c:pt idx="46439">
                  <c:v>9.3183499999999996E-3</c:v>
                </c:pt>
                <c:pt idx="46440">
                  <c:v>2.87485E-2</c:v>
                </c:pt>
                <c:pt idx="46441">
                  <c:v>3.0805599999999999E-2</c:v>
                </c:pt>
                <c:pt idx="46442">
                  <c:v>9.1094999999999995E-3</c:v>
                </c:pt>
                <c:pt idx="46443">
                  <c:v>6.3486100000000002E-3</c:v>
                </c:pt>
                <c:pt idx="46444">
                  <c:v>8.4409700000000008E-3</c:v>
                </c:pt>
                <c:pt idx="46445">
                  <c:v>9.5043200000000001E-3</c:v>
                </c:pt>
                <c:pt idx="46446">
                  <c:v>-2.43473E-3</c:v>
                </c:pt>
                <c:pt idx="46447">
                  <c:v>1.6429900000000001E-2</c:v>
                </c:pt>
                <c:pt idx="46448">
                  <c:v>1.10989E-2</c:v>
                </c:pt>
                <c:pt idx="46449">
                  <c:v>-1.11818E-2</c:v>
                </c:pt>
                <c:pt idx="46450">
                  <c:v>1.1087400000000001E-2</c:v>
                </c:pt>
                <c:pt idx="46451">
                  <c:v>-1.29509E-3</c:v>
                </c:pt>
                <c:pt idx="46452">
                  <c:v>1.4634100000000001E-2</c:v>
                </c:pt>
                <c:pt idx="46453">
                  <c:v>2.2034600000000001E-2</c:v>
                </c:pt>
                <c:pt idx="46454">
                  <c:v>1.6617799999999999E-2</c:v>
                </c:pt>
                <c:pt idx="46455">
                  <c:v>2.6051499999999998E-2</c:v>
                </c:pt>
                <c:pt idx="46456">
                  <c:v>1.8506999999999999E-2</c:v>
                </c:pt>
                <c:pt idx="46457">
                  <c:v>4.6606099999999999E-3</c:v>
                </c:pt>
                <c:pt idx="46458">
                  <c:v>2.0764399999999999E-2</c:v>
                </c:pt>
                <c:pt idx="46459">
                  <c:v>2.13327E-2</c:v>
                </c:pt>
                <c:pt idx="46460">
                  <c:v>1.0567699999999999E-2</c:v>
                </c:pt>
                <c:pt idx="46461">
                  <c:v>6.5298099999999996E-3</c:v>
                </c:pt>
                <c:pt idx="46462">
                  <c:v>1.157E-2</c:v>
                </c:pt>
                <c:pt idx="46463">
                  <c:v>1.966E-2</c:v>
                </c:pt>
                <c:pt idx="46464">
                  <c:v>2.31256E-2</c:v>
                </c:pt>
                <c:pt idx="46465">
                  <c:v>1.14222E-2</c:v>
                </c:pt>
                <c:pt idx="46466">
                  <c:v>2.2325500000000002E-2</c:v>
                </c:pt>
                <c:pt idx="46467">
                  <c:v>1.02472E-2</c:v>
                </c:pt>
                <c:pt idx="46468">
                  <c:v>2.5802599999999998E-2</c:v>
                </c:pt>
                <c:pt idx="46469">
                  <c:v>1.56212E-2</c:v>
                </c:pt>
                <c:pt idx="46470">
                  <c:v>8.5115399999999997E-3</c:v>
                </c:pt>
                <c:pt idx="46471">
                  <c:v>1.81417E-2</c:v>
                </c:pt>
                <c:pt idx="46472">
                  <c:v>1.9788700000000002E-3</c:v>
                </c:pt>
                <c:pt idx="46473">
                  <c:v>-1.25694E-3</c:v>
                </c:pt>
                <c:pt idx="46474">
                  <c:v>2.52228E-2</c:v>
                </c:pt>
                <c:pt idx="46475">
                  <c:v>1.1090300000000001E-2</c:v>
                </c:pt>
                <c:pt idx="46476">
                  <c:v>2.75269E-2</c:v>
                </c:pt>
                <c:pt idx="46477">
                  <c:v>2.2644999999999998E-2</c:v>
                </c:pt>
                <c:pt idx="46478">
                  <c:v>3.31402E-3</c:v>
                </c:pt>
                <c:pt idx="46479">
                  <c:v>1.4864E-2</c:v>
                </c:pt>
                <c:pt idx="46480">
                  <c:v>1.6094199999999999E-2</c:v>
                </c:pt>
                <c:pt idx="46481">
                  <c:v>2.9689799999999999E-2</c:v>
                </c:pt>
                <c:pt idx="46482">
                  <c:v>3.1116499999999998E-2</c:v>
                </c:pt>
                <c:pt idx="46483">
                  <c:v>1.9784900000000001E-2</c:v>
                </c:pt>
                <c:pt idx="46484">
                  <c:v>1.4748600000000001E-2</c:v>
                </c:pt>
                <c:pt idx="46485">
                  <c:v>-2.8848599999999999E-3</c:v>
                </c:pt>
                <c:pt idx="46486">
                  <c:v>2.3759800000000001E-2</c:v>
                </c:pt>
                <c:pt idx="46487">
                  <c:v>2.6807799999999998E-3</c:v>
                </c:pt>
                <c:pt idx="46488">
                  <c:v>3.3880199999999999E-2</c:v>
                </c:pt>
                <c:pt idx="46489">
                  <c:v>1.5458100000000001E-2</c:v>
                </c:pt>
                <c:pt idx="46490">
                  <c:v>2.0722399999999998E-2</c:v>
                </c:pt>
                <c:pt idx="46491">
                  <c:v>1.4223100000000001E-2</c:v>
                </c:pt>
                <c:pt idx="46492">
                  <c:v>1.87721E-2</c:v>
                </c:pt>
                <c:pt idx="46493">
                  <c:v>3.07856E-2</c:v>
                </c:pt>
                <c:pt idx="46494">
                  <c:v>4.9190500000000003E-3</c:v>
                </c:pt>
                <c:pt idx="46495">
                  <c:v>1.2770699999999999E-2</c:v>
                </c:pt>
                <c:pt idx="46496">
                  <c:v>1.5687E-2</c:v>
                </c:pt>
                <c:pt idx="46497">
                  <c:v>1.23281E-2</c:v>
                </c:pt>
                <c:pt idx="46498">
                  <c:v>7.4329399999999999E-3</c:v>
                </c:pt>
                <c:pt idx="46499">
                  <c:v>2.5398299999999999E-2</c:v>
                </c:pt>
                <c:pt idx="46500">
                  <c:v>6.2503799999999998E-3</c:v>
                </c:pt>
                <c:pt idx="46501">
                  <c:v>4.5242299999999997E-3</c:v>
                </c:pt>
                <c:pt idx="46502">
                  <c:v>-5.0334899999999998E-3</c:v>
                </c:pt>
                <c:pt idx="46503">
                  <c:v>8.43525E-3</c:v>
                </c:pt>
                <c:pt idx="46504">
                  <c:v>2.2139499999999999E-2</c:v>
                </c:pt>
                <c:pt idx="46505">
                  <c:v>2.27604E-2</c:v>
                </c:pt>
                <c:pt idx="46506">
                  <c:v>-6.7892100000000004E-3</c:v>
                </c:pt>
                <c:pt idx="46507">
                  <c:v>-1.2216600000000001E-3</c:v>
                </c:pt>
                <c:pt idx="46508">
                  <c:v>-4.1685100000000003E-3</c:v>
                </c:pt>
                <c:pt idx="46509">
                  <c:v>7.5817099999999998E-4</c:v>
                </c:pt>
                <c:pt idx="46510">
                  <c:v>1.5337E-2</c:v>
                </c:pt>
                <c:pt idx="46511">
                  <c:v>-1.9397699999999999E-3</c:v>
                </c:pt>
                <c:pt idx="46512">
                  <c:v>3.6621100000000001E-3</c:v>
                </c:pt>
                <c:pt idx="46513">
                  <c:v>-6.8807599999999997E-3</c:v>
                </c:pt>
                <c:pt idx="46514">
                  <c:v>2.48146E-3</c:v>
                </c:pt>
                <c:pt idx="46515">
                  <c:v>3.4685100000000002E-3</c:v>
                </c:pt>
                <c:pt idx="46516">
                  <c:v>6.5269500000000001E-3</c:v>
                </c:pt>
                <c:pt idx="46517">
                  <c:v>1.0237700000000001E-2</c:v>
                </c:pt>
                <c:pt idx="46518" formatCode="0.00E+00">
                  <c:v>7.2116899999999998E-3</c:v>
                </c:pt>
                <c:pt idx="46519">
                  <c:v>-6.6089599999999997E-3</c:v>
                </c:pt>
                <c:pt idx="46520">
                  <c:v>5.5160499999999998E-3</c:v>
                </c:pt>
                <c:pt idx="46521">
                  <c:v>2.0419099999999999E-2</c:v>
                </c:pt>
                <c:pt idx="46522">
                  <c:v>2.07396E-2</c:v>
                </c:pt>
                <c:pt idx="46523">
                  <c:v>9.56535E-4</c:v>
                </c:pt>
                <c:pt idx="46524">
                  <c:v>6.5984700000000004E-3</c:v>
                </c:pt>
                <c:pt idx="46525">
                  <c:v>-9.2220300000000002E-4</c:v>
                </c:pt>
                <c:pt idx="46526">
                  <c:v>2.5941800000000001E-2</c:v>
                </c:pt>
                <c:pt idx="46527">
                  <c:v>-2.54631E-3</c:v>
                </c:pt>
                <c:pt idx="46528">
                  <c:v>-1.2760200000000001E-3</c:v>
                </c:pt>
                <c:pt idx="46529">
                  <c:v>-6.1645500000000004E-3</c:v>
                </c:pt>
                <c:pt idx="46530">
                  <c:v>1.12677E-2</c:v>
                </c:pt>
                <c:pt idx="46531">
                  <c:v>2.0526900000000001E-2</c:v>
                </c:pt>
                <c:pt idx="46532">
                  <c:v>3.59154E-2</c:v>
                </c:pt>
                <c:pt idx="46533">
                  <c:v>8.2874300000000001E-3</c:v>
                </c:pt>
                <c:pt idx="46534">
                  <c:v>6.9818500000000004E-3</c:v>
                </c:pt>
                <c:pt idx="46535">
                  <c:v>-2.5425000000000001E-3</c:v>
                </c:pt>
                <c:pt idx="46536">
                  <c:v>-5.68295E-3</c:v>
                </c:pt>
                <c:pt idx="46537">
                  <c:v>2.00872E-2</c:v>
                </c:pt>
                <c:pt idx="46538">
                  <c:v>7.6284400000000002E-3</c:v>
                </c:pt>
                <c:pt idx="46539">
                  <c:v>9.7284299999999997E-3</c:v>
                </c:pt>
                <c:pt idx="46540">
                  <c:v>4.9715000000000002E-3</c:v>
                </c:pt>
                <c:pt idx="46541">
                  <c:v>-1.00298E-2</c:v>
                </c:pt>
                <c:pt idx="46542">
                  <c:v>6.8550099999999999E-3</c:v>
                </c:pt>
                <c:pt idx="46543">
                  <c:v>1.54819E-2</c:v>
                </c:pt>
                <c:pt idx="46544">
                  <c:v>1.99375E-2</c:v>
                </c:pt>
                <c:pt idx="46545">
                  <c:v>1.2898400000000001E-2</c:v>
                </c:pt>
                <c:pt idx="46546">
                  <c:v>-4.3897600000000004E-3</c:v>
                </c:pt>
                <c:pt idx="46547">
                  <c:v>2.7742399999999999E-3</c:v>
                </c:pt>
                <c:pt idx="46548">
                  <c:v>4.1790000000000004E-3</c:v>
                </c:pt>
                <c:pt idx="46549">
                  <c:v>1.2584700000000001E-2</c:v>
                </c:pt>
                <c:pt idx="46550">
                  <c:v>1.0499E-2</c:v>
                </c:pt>
                <c:pt idx="46551">
                  <c:v>4.9877199999999997E-4</c:v>
                </c:pt>
                <c:pt idx="46552">
                  <c:v>5.8326699999999999E-3</c:v>
                </c:pt>
                <c:pt idx="46553">
                  <c:v>-4.9304999999999998E-4</c:v>
                </c:pt>
                <c:pt idx="46554">
                  <c:v>1.6959200000000001E-2</c:v>
                </c:pt>
                <c:pt idx="46555">
                  <c:v>1.8675799999999999E-2</c:v>
                </c:pt>
                <c:pt idx="46556">
                  <c:v>1.54018E-2</c:v>
                </c:pt>
                <c:pt idx="46557">
                  <c:v>-5.65243E-3</c:v>
                </c:pt>
                <c:pt idx="46558">
                  <c:v>-8.7938300000000007E-3</c:v>
                </c:pt>
                <c:pt idx="46559">
                  <c:v>1.3679500000000001E-2</c:v>
                </c:pt>
                <c:pt idx="46560">
                  <c:v>3.4113900000000003E-2</c:v>
                </c:pt>
                <c:pt idx="46561">
                  <c:v>1.3217E-2</c:v>
                </c:pt>
                <c:pt idx="46562">
                  <c:v>2.4260500000000001E-2</c:v>
                </c:pt>
                <c:pt idx="46563">
                  <c:v>1.7032599999999998E-2</c:v>
                </c:pt>
                <c:pt idx="46564">
                  <c:v>1.2382499999999999E-2</c:v>
                </c:pt>
                <c:pt idx="46565">
                  <c:v>1.5377999999999999E-2</c:v>
                </c:pt>
                <c:pt idx="46566">
                  <c:v>-5.5322599999999998E-3</c:v>
                </c:pt>
                <c:pt idx="46567">
                  <c:v>1.6931499999999999E-2</c:v>
                </c:pt>
                <c:pt idx="46568">
                  <c:v>7.4443799999999996E-3</c:v>
                </c:pt>
                <c:pt idx="46569">
                  <c:v>8.8920600000000002E-3</c:v>
                </c:pt>
                <c:pt idx="46570">
                  <c:v>1.67122E-2</c:v>
                </c:pt>
                <c:pt idx="46571">
                  <c:v>1.3736699999999999E-2</c:v>
                </c:pt>
                <c:pt idx="46572">
                  <c:v>1.7869900000000001E-2</c:v>
                </c:pt>
                <c:pt idx="46573">
                  <c:v>8.6059599999999993E-3</c:v>
                </c:pt>
                <c:pt idx="46574">
                  <c:v>1.5768999999999998E-2</c:v>
                </c:pt>
                <c:pt idx="46575">
                  <c:v>-1.3361E-3</c:v>
                </c:pt>
                <c:pt idx="46576">
                  <c:v>8.4457400000000002E-3</c:v>
                </c:pt>
                <c:pt idx="46577">
                  <c:v>1.00613E-3</c:v>
                </c:pt>
                <c:pt idx="46578">
                  <c:v>1.1526099999999999E-2</c:v>
                </c:pt>
                <c:pt idx="46579">
                  <c:v>1.74103E-2</c:v>
                </c:pt>
                <c:pt idx="46580">
                  <c:v>4.9171400000000004E-3</c:v>
                </c:pt>
                <c:pt idx="46581">
                  <c:v>-6.05202E-3</c:v>
                </c:pt>
                <c:pt idx="46582">
                  <c:v>7.1678200000000001E-3</c:v>
                </c:pt>
                <c:pt idx="46583">
                  <c:v>2.0669E-2</c:v>
                </c:pt>
                <c:pt idx="46584">
                  <c:v>-4.4860799999999999E-3</c:v>
                </c:pt>
                <c:pt idx="46585">
                  <c:v>1.2185100000000001E-2</c:v>
                </c:pt>
                <c:pt idx="46586">
                  <c:v>7.5674100000000001E-3</c:v>
                </c:pt>
                <c:pt idx="46587">
                  <c:v>2.08092E-3</c:v>
                </c:pt>
                <c:pt idx="46588">
                  <c:v>2.5834999999999999E-3</c:v>
                </c:pt>
                <c:pt idx="46589">
                  <c:v>4.1503900000000003E-3</c:v>
                </c:pt>
                <c:pt idx="46590">
                  <c:v>2.6779199999999999E-3</c:v>
                </c:pt>
                <c:pt idx="46591">
                  <c:v>-3.1805000000000002E-3</c:v>
                </c:pt>
                <c:pt idx="46592">
                  <c:v>8.1615400000000001E-3</c:v>
                </c:pt>
                <c:pt idx="46593">
                  <c:v>1.02921E-2</c:v>
                </c:pt>
                <c:pt idx="46594">
                  <c:v>1.37682E-2</c:v>
                </c:pt>
                <c:pt idx="46595">
                  <c:v>1.17683E-3</c:v>
                </c:pt>
                <c:pt idx="46596">
                  <c:v>-2.8524399999999999E-3</c:v>
                </c:pt>
                <c:pt idx="46597">
                  <c:v>-1.48497E-2</c:v>
                </c:pt>
                <c:pt idx="46598">
                  <c:v>-7.2641399999999997E-3</c:v>
                </c:pt>
                <c:pt idx="46599">
                  <c:v>4.3592500000000003E-3</c:v>
                </c:pt>
                <c:pt idx="46600">
                  <c:v>1.64795E-3</c:v>
                </c:pt>
                <c:pt idx="46601">
                  <c:v>4.5585599999999997E-3</c:v>
                </c:pt>
                <c:pt idx="46602">
                  <c:v>-2.0825400000000001E-2</c:v>
                </c:pt>
                <c:pt idx="46603">
                  <c:v>-3.7422200000000001E-3</c:v>
                </c:pt>
                <c:pt idx="46604">
                  <c:v>-6.5851199999999999E-3</c:v>
                </c:pt>
                <c:pt idx="46605">
                  <c:v>4.8789999999999997E-3</c:v>
                </c:pt>
                <c:pt idx="46606">
                  <c:v>-2.20833E-2</c:v>
                </c:pt>
                <c:pt idx="46607">
                  <c:v>-1.43261E-2</c:v>
                </c:pt>
                <c:pt idx="46608">
                  <c:v>1.50681E-4</c:v>
                </c:pt>
                <c:pt idx="46609">
                  <c:v>-9.6349699999999996E-3</c:v>
                </c:pt>
                <c:pt idx="46610">
                  <c:v>1.0705900000000001E-2</c:v>
                </c:pt>
                <c:pt idx="46611">
                  <c:v>5.4731399999999996E-3</c:v>
                </c:pt>
                <c:pt idx="46612">
                  <c:v>3.2320000000000001E-3</c:v>
                </c:pt>
                <c:pt idx="46613">
                  <c:v>-6.2885299999999996E-3</c:v>
                </c:pt>
                <c:pt idx="46614">
                  <c:v>5.43594E-4</c:v>
                </c:pt>
                <c:pt idx="46615">
                  <c:v>7.1144100000000005E-4</c:v>
                </c:pt>
                <c:pt idx="46616">
                  <c:v>9.4318400000000001E-4</c:v>
                </c:pt>
                <c:pt idx="46617">
                  <c:v>3.0689200000000002E-3</c:v>
                </c:pt>
                <c:pt idx="46618">
                  <c:v>1.32408E-2</c:v>
                </c:pt>
                <c:pt idx="46619">
                  <c:v>4.7206899999999998E-4</c:v>
                </c:pt>
                <c:pt idx="46620">
                  <c:v>6.5412500000000002E-3</c:v>
                </c:pt>
                <c:pt idx="46621">
                  <c:v>1.92318E-2</c:v>
                </c:pt>
                <c:pt idx="46622">
                  <c:v>-1.0458E-2</c:v>
                </c:pt>
                <c:pt idx="46623">
                  <c:v>1.46427E-2</c:v>
                </c:pt>
                <c:pt idx="46624">
                  <c:v>-8.9435599999999997E-3</c:v>
                </c:pt>
                <c:pt idx="46625">
                  <c:v>-1.8047299999999999E-2</c:v>
                </c:pt>
                <c:pt idx="46626">
                  <c:v>7.9984700000000006E-3</c:v>
                </c:pt>
                <c:pt idx="46627">
                  <c:v>-1.5303600000000001E-2</c:v>
                </c:pt>
                <c:pt idx="46628">
                  <c:v>-4.3344500000000001E-3</c:v>
                </c:pt>
                <c:pt idx="46629">
                  <c:v>-1.7263400000000002E-2</c:v>
                </c:pt>
                <c:pt idx="46630">
                  <c:v>-1.7660100000000001E-2</c:v>
                </c:pt>
                <c:pt idx="46631">
                  <c:v>-7.3680899999999999E-3</c:v>
                </c:pt>
                <c:pt idx="46632">
                  <c:v>-4.2543399999999997E-3</c:v>
                </c:pt>
                <c:pt idx="46633">
                  <c:v>-3.0838000000000001E-2</c:v>
                </c:pt>
                <c:pt idx="46634">
                  <c:v>-1.9547499999999999E-2</c:v>
                </c:pt>
                <c:pt idx="46635">
                  <c:v>-2.5805499999999999E-2</c:v>
                </c:pt>
                <c:pt idx="46636">
                  <c:v>-7.5817099999999998E-4</c:v>
                </c:pt>
                <c:pt idx="46637">
                  <c:v>-1.12219E-2</c:v>
                </c:pt>
                <c:pt idx="46638">
                  <c:v>-1.6580600000000001E-2</c:v>
                </c:pt>
                <c:pt idx="46639">
                  <c:v>-2.0239799999999999E-2</c:v>
                </c:pt>
                <c:pt idx="46640">
                  <c:v>-5.36251E-3</c:v>
                </c:pt>
                <c:pt idx="46641">
                  <c:v>-2.0937899999999999E-2</c:v>
                </c:pt>
                <c:pt idx="46642">
                  <c:v>-1.7329199999999999E-2</c:v>
                </c:pt>
                <c:pt idx="46643">
                  <c:v>5.0716399999999997E-3</c:v>
                </c:pt>
                <c:pt idx="46644">
                  <c:v>9.6035000000000001E-4</c:v>
                </c:pt>
                <c:pt idx="46645">
                  <c:v>5.2156399999999997E-3</c:v>
                </c:pt>
                <c:pt idx="46646">
                  <c:v>-8.2397500000000005E-3</c:v>
                </c:pt>
                <c:pt idx="46647">
                  <c:v>-6.2065100000000002E-3</c:v>
                </c:pt>
                <c:pt idx="46648">
                  <c:v>-6.3524200000000001E-3</c:v>
                </c:pt>
                <c:pt idx="46649" formatCode="0.00E+00">
                  <c:v>6.8244899999999999E-3</c:v>
                </c:pt>
                <c:pt idx="46650">
                  <c:v>-1.11895E-2</c:v>
                </c:pt>
                <c:pt idx="46651">
                  <c:v>-1.4553099999999999E-2</c:v>
                </c:pt>
                <c:pt idx="46652">
                  <c:v>-2.9726000000000002E-3</c:v>
                </c:pt>
                <c:pt idx="46653">
                  <c:v>-7.4539200000000002E-3</c:v>
                </c:pt>
                <c:pt idx="46654">
                  <c:v>2.2935899999999999E-3</c:v>
                </c:pt>
                <c:pt idx="46655">
                  <c:v>5.4330799999999999E-3</c:v>
                </c:pt>
                <c:pt idx="46656">
                  <c:v>5.3653700000000004E-3</c:v>
                </c:pt>
                <c:pt idx="46657">
                  <c:v>1.3275100000000001E-3</c:v>
                </c:pt>
                <c:pt idx="46658">
                  <c:v>-3.2100700000000003E-2</c:v>
                </c:pt>
                <c:pt idx="46659">
                  <c:v>5.0973900000000003E-3</c:v>
                </c:pt>
                <c:pt idx="46660">
                  <c:v>1.4524500000000001E-3</c:v>
                </c:pt>
                <c:pt idx="46661">
                  <c:v>3.3426300000000001E-3</c:v>
                </c:pt>
                <c:pt idx="46662">
                  <c:v>1.02682E-2</c:v>
                </c:pt>
                <c:pt idx="46663">
                  <c:v>-4.0588400000000002E-3</c:v>
                </c:pt>
                <c:pt idx="46664">
                  <c:v>2.0561199999999998E-3</c:v>
                </c:pt>
                <c:pt idx="46665">
                  <c:v>-2.6297600000000001E-2</c:v>
                </c:pt>
                <c:pt idx="46666">
                  <c:v>2.5377300000000002E-3</c:v>
                </c:pt>
                <c:pt idx="46667">
                  <c:v>-1.5163399999999999E-4</c:v>
                </c:pt>
                <c:pt idx="46668">
                  <c:v>-4.8303599999999997E-3</c:v>
                </c:pt>
                <c:pt idx="46669">
                  <c:v>-1.5831899999999999E-2</c:v>
                </c:pt>
                <c:pt idx="46670">
                  <c:v>-2.5488899999999998E-2</c:v>
                </c:pt>
                <c:pt idx="46671">
                  <c:v>-1.0075600000000001E-2</c:v>
                </c:pt>
                <c:pt idx="46672">
                  <c:v>-8.14724E-3</c:v>
                </c:pt>
                <c:pt idx="46673" formatCode="0.00E+00">
                  <c:v>8.2969700000000006E-5</c:v>
                </c:pt>
                <c:pt idx="46674">
                  <c:v>-5.6934399999999995E-4</c:v>
                </c:pt>
                <c:pt idx="46675">
                  <c:v>-1.7450299999999998E-2</c:v>
                </c:pt>
                <c:pt idx="46676">
                  <c:v>-2.2943499999999999E-2</c:v>
                </c:pt>
                <c:pt idx="46677">
                  <c:v>-4.32396E-3</c:v>
                </c:pt>
                <c:pt idx="46678">
                  <c:v>-2.1390900000000002E-3</c:v>
                </c:pt>
                <c:pt idx="46679">
                  <c:v>-6.1092400000000002E-3</c:v>
                </c:pt>
                <c:pt idx="46680">
                  <c:v>-1.92928E-3</c:v>
                </c:pt>
                <c:pt idx="46681">
                  <c:v>-5.7249099999999997E-3</c:v>
                </c:pt>
                <c:pt idx="46682">
                  <c:v>-1.00584E-2</c:v>
                </c:pt>
                <c:pt idx="46683">
                  <c:v>6.8016099999999996E-3</c:v>
                </c:pt>
                <c:pt idx="46684">
                  <c:v>3.8061100000000001E-3</c:v>
                </c:pt>
                <c:pt idx="46685">
                  <c:v>1.49632E-3</c:v>
                </c:pt>
                <c:pt idx="46686">
                  <c:v>-1.7605800000000001E-2</c:v>
                </c:pt>
                <c:pt idx="46687">
                  <c:v>-8.0156299999999993E-3</c:v>
                </c:pt>
                <c:pt idx="46688">
                  <c:v>-6.56509E-3</c:v>
                </c:pt>
                <c:pt idx="46689">
                  <c:v>5.5932999999999998E-3</c:v>
                </c:pt>
                <c:pt idx="46690">
                  <c:v>-1.52779E-3</c:v>
                </c:pt>
                <c:pt idx="46691">
                  <c:v>-6.2370300000000002E-3</c:v>
                </c:pt>
                <c:pt idx="46692">
                  <c:v>-9.6502299999999992E-3</c:v>
                </c:pt>
                <c:pt idx="46693">
                  <c:v>-8.7518700000000001E-3</c:v>
                </c:pt>
                <c:pt idx="46694">
                  <c:v>-4.5652399999999999E-3</c:v>
                </c:pt>
                <c:pt idx="46695">
                  <c:v>-1.18189E-2</c:v>
                </c:pt>
                <c:pt idx="46696">
                  <c:v>-1.9406300000000001E-2</c:v>
                </c:pt>
                <c:pt idx="46697">
                  <c:v>-7.2870299999999999E-3</c:v>
                </c:pt>
                <c:pt idx="46698">
                  <c:v>-2.06614E-2</c:v>
                </c:pt>
                <c:pt idx="46699">
                  <c:v>-1.06707E-2</c:v>
                </c:pt>
                <c:pt idx="46700">
                  <c:v>6.2675500000000002E-3</c:v>
                </c:pt>
                <c:pt idx="46701">
                  <c:v>6.4592399999999998E-3</c:v>
                </c:pt>
                <c:pt idx="46702">
                  <c:v>-1.2470200000000001E-2</c:v>
                </c:pt>
                <c:pt idx="46703">
                  <c:v>-1.4514000000000001E-2</c:v>
                </c:pt>
                <c:pt idx="46704">
                  <c:v>-2.4905199999999999E-2</c:v>
                </c:pt>
                <c:pt idx="46705">
                  <c:v>-2.6559800000000001E-2</c:v>
                </c:pt>
                <c:pt idx="46706">
                  <c:v>-1.85518E-2</c:v>
                </c:pt>
                <c:pt idx="46707">
                  <c:v>-1.47791E-2</c:v>
                </c:pt>
                <c:pt idx="46708">
                  <c:v>-2.0966499999999999E-2</c:v>
                </c:pt>
                <c:pt idx="46709">
                  <c:v>-1.50671E-2</c:v>
                </c:pt>
                <c:pt idx="46710">
                  <c:v>-1.94311E-2</c:v>
                </c:pt>
                <c:pt idx="46711">
                  <c:v>-2.1005599999999999E-2</c:v>
                </c:pt>
                <c:pt idx="46712">
                  <c:v>-1.45769E-2</c:v>
                </c:pt>
                <c:pt idx="46713">
                  <c:v>-2.7678500000000002E-2</c:v>
                </c:pt>
                <c:pt idx="46714">
                  <c:v>-1.00412E-2</c:v>
                </c:pt>
                <c:pt idx="46715">
                  <c:v>-2.0580299999999999E-2</c:v>
                </c:pt>
                <c:pt idx="46716">
                  <c:v>-1.9891699999999998E-2</c:v>
                </c:pt>
                <c:pt idx="46717">
                  <c:v>-2.2831899999999999E-2</c:v>
                </c:pt>
                <c:pt idx="46718">
                  <c:v>-7.7037800000000003E-3</c:v>
                </c:pt>
                <c:pt idx="46719">
                  <c:v>-1.7414099999999998E-2</c:v>
                </c:pt>
                <c:pt idx="46720">
                  <c:v>-1.6812299999999999E-2</c:v>
                </c:pt>
                <c:pt idx="46721" formatCode="0.00E+00">
                  <c:v>-2.8176300000000001E-2</c:v>
                </c:pt>
                <c:pt idx="46722">
                  <c:v>-1.17111E-2</c:v>
                </c:pt>
                <c:pt idx="46723">
                  <c:v>-3.9215099999999996E-3</c:v>
                </c:pt>
                <c:pt idx="46724">
                  <c:v>-1.4883E-2</c:v>
                </c:pt>
                <c:pt idx="46725">
                  <c:v>-1.59264E-2</c:v>
                </c:pt>
                <c:pt idx="46726">
                  <c:v>-2.55651E-2</c:v>
                </c:pt>
                <c:pt idx="46727">
                  <c:v>1.7003999999999999E-3</c:v>
                </c:pt>
                <c:pt idx="46728">
                  <c:v>-1.4153499999999999E-2</c:v>
                </c:pt>
                <c:pt idx="46729">
                  <c:v>5.4550199999999997E-3</c:v>
                </c:pt>
                <c:pt idx="46730">
                  <c:v>-1.03216E-2</c:v>
                </c:pt>
                <c:pt idx="46731">
                  <c:v>-8.5773499999999992E-3</c:v>
                </c:pt>
                <c:pt idx="46732">
                  <c:v>-1.6566299999999999E-2</c:v>
                </c:pt>
                <c:pt idx="46733">
                  <c:v>-2.5182699999999999E-2</c:v>
                </c:pt>
                <c:pt idx="46734">
                  <c:v>-3.4997E-2</c:v>
                </c:pt>
                <c:pt idx="46735">
                  <c:v>-1.64948E-2</c:v>
                </c:pt>
                <c:pt idx="46736">
                  <c:v>-9.0322500000000003E-3</c:v>
                </c:pt>
                <c:pt idx="46737">
                  <c:v>-5.1622400000000002E-3</c:v>
                </c:pt>
                <c:pt idx="46738">
                  <c:v>-6.5345799999999999E-3</c:v>
                </c:pt>
                <c:pt idx="46739">
                  <c:v>-3.7555699999999997E-2</c:v>
                </c:pt>
                <c:pt idx="46740">
                  <c:v>-1.6153299999999999E-2</c:v>
                </c:pt>
                <c:pt idx="46741">
                  <c:v>-1.36843E-2</c:v>
                </c:pt>
                <c:pt idx="46742">
                  <c:v>-1.0376000000000001E-3</c:v>
                </c:pt>
                <c:pt idx="46743">
                  <c:v>-6.8569199999999999E-3</c:v>
                </c:pt>
                <c:pt idx="46744">
                  <c:v>-1.4833499999999999E-2</c:v>
                </c:pt>
                <c:pt idx="46745">
                  <c:v>-1.6550100000000002E-2</c:v>
                </c:pt>
                <c:pt idx="46746">
                  <c:v>-2.36502E-2</c:v>
                </c:pt>
                <c:pt idx="46747">
                  <c:v>-2.1066700000000002E-3</c:v>
                </c:pt>
                <c:pt idx="46748">
                  <c:v>-1.5192000000000001E-2</c:v>
                </c:pt>
                <c:pt idx="46749">
                  <c:v>-4.86565E-3</c:v>
                </c:pt>
                <c:pt idx="46750">
                  <c:v>-1.5188200000000001E-2</c:v>
                </c:pt>
                <c:pt idx="46751">
                  <c:v>-2.19431E-2</c:v>
                </c:pt>
                <c:pt idx="46752">
                  <c:v>-2.4846099999999999E-2</c:v>
                </c:pt>
                <c:pt idx="46753">
                  <c:v>-9.6902800000000008E-3</c:v>
                </c:pt>
                <c:pt idx="46754">
                  <c:v>-3.0975299999999998E-3</c:v>
                </c:pt>
                <c:pt idx="46755">
                  <c:v>-8.7442400000000003E-3</c:v>
                </c:pt>
                <c:pt idx="46756">
                  <c:v>-3.3531199999999997E-2</c:v>
                </c:pt>
                <c:pt idx="46757">
                  <c:v>-2.73628E-2</c:v>
                </c:pt>
                <c:pt idx="46758">
                  <c:v>-4.4879899999999999E-3</c:v>
                </c:pt>
                <c:pt idx="46759">
                  <c:v>-1.5314100000000001E-2</c:v>
                </c:pt>
                <c:pt idx="46760">
                  <c:v>-1.82638E-2</c:v>
                </c:pt>
                <c:pt idx="46761">
                  <c:v>-1.9544599999999999E-2</c:v>
                </c:pt>
                <c:pt idx="46762">
                  <c:v>-1.3256100000000001E-4</c:v>
                </c:pt>
                <c:pt idx="46763">
                  <c:v>-2.5733900000000001E-2</c:v>
                </c:pt>
                <c:pt idx="46764">
                  <c:v>-3.82423E-2</c:v>
                </c:pt>
                <c:pt idx="46765">
                  <c:v>-3.4628899999999997E-2</c:v>
                </c:pt>
                <c:pt idx="46766">
                  <c:v>-1.57928E-3</c:v>
                </c:pt>
                <c:pt idx="46767">
                  <c:v>-1.0183299999999999E-2</c:v>
                </c:pt>
                <c:pt idx="46768">
                  <c:v>-1.9468300000000001E-2</c:v>
                </c:pt>
                <c:pt idx="46769">
                  <c:v>-1.3992299999999999E-2</c:v>
                </c:pt>
                <c:pt idx="46770">
                  <c:v>-1.27306E-2</c:v>
                </c:pt>
                <c:pt idx="46771">
                  <c:v>-2.5143599999999999E-2</c:v>
                </c:pt>
                <c:pt idx="46772">
                  <c:v>-2.6593200000000001E-2</c:v>
                </c:pt>
                <c:pt idx="46773">
                  <c:v>-4.8685100000000004E-3</c:v>
                </c:pt>
                <c:pt idx="46774">
                  <c:v>-1.37634E-2</c:v>
                </c:pt>
                <c:pt idx="46775">
                  <c:v>-1.2928E-2</c:v>
                </c:pt>
                <c:pt idx="46776">
                  <c:v>-2.6820199999999999E-2</c:v>
                </c:pt>
                <c:pt idx="46777">
                  <c:v>-1.6951600000000001E-2</c:v>
                </c:pt>
                <c:pt idx="46778">
                  <c:v>-1.13115E-2</c:v>
                </c:pt>
                <c:pt idx="46779">
                  <c:v>-9.0036400000000003E-3</c:v>
                </c:pt>
                <c:pt idx="46780">
                  <c:v>-1.19028E-2</c:v>
                </c:pt>
                <c:pt idx="46781">
                  <c:v>-5.52273E-3</c:v>
                </c:pt>
                <c:pt idx="46782">
                  <c:v>-2.92988E-2</c:v>
                </c:pt>
                <c:pt idx="46783">
                  <c:v>-2.5703400000000001E-2</c:v>
                </c:pt>
                <c:pt idx="46784">
                  <c:v>1.7009699999999999E-2</c:v>
                </c:pt>
                <c:pt idx="46785">
                  <c:v>8.2798000000000004E-3</c:v>
                </c:pt>
                <c:pt idx="46786">
                  <c:v>-9.4299299999999996E-3</c:v>
                </c:pt>
                <c:pt idx="46787">
                  <c:v>-3.41845E-2</c:v>
                </c:pt>
                <c:pt idx="46788">
                  <c:v>-2.84348E-2</c:v>
                </c:pt>
                <c:pt idx="46789">
                  <c:v>-1.1951399999999999E-2</c:v>
                </c:pt>
                <c:pt idx="46790">
                  <c:v>-2.06404E-2</c:v>
                </c:pt>
                <c:pt idx="46791">
                  <c:v>-1.2779199999999999E-2</c:v>
                </c:pt>
                <c:pt idx="46792">
                  <c:v>-4.57764E-3</c:v>
                </c:pt>
                <c:pt idx="46793">
                  <c:v>-5.10502E-3</c:v>
                </c:pt>
                <c:pt idx="46794">
                  <c:v>-1.5227299999999999E-2</c:v>
                </c:pt>
                <c:pt idx="46795">
                  <c:v>-2.0036700000000001E-2</c:v>
                </c:pt>
                <c:pt idx="46796">
                  <c:v>-5.4130599999999999E-3</c:v>
                </c:pt>
                <c:pt idx="46797">
                  <c:v>-8.5611300000000001E-3</c:v>
                </c:pt>
                <c:pt idx="46798">
                  <c:v>-2.00081E-3</c:v>
                </c:pt>
                <c:pt idx="46799">
                  <c:v>-1.6836199999999999E-2</c:v>
                </c:pt>
                <c:pt idx="46800">
                  <c:v>-1.8259999999999998E-2</c:v>
                </c:pt>
                <c:pt idx="46801">
                  <c:v>-1.5375099999999999E-2</c:v>
                </c:pt>
                <c:pt idx="46802">
                  <c:v>-2.0387599999999999E-2</c:v>
                </c:pt>
                <c:pt idx="46803">
                  <c:v>-1.74694E-2</c:v>
                </c:pt>
                <c:pt idx="46804">
                  <c:v>-2.41508E-2</c:v>
                </c:pt>
                <c:pt idx="46805">
                  <c:v>-2.54126E-2</c:v>
                </c:pt>
                <c:pt idx="46806">
                  <c:v>-1.2620899999999999E-2</c:v>
                </c:pt>
                <c:pt idx="46807">
                  <c:v>-9.8829299999999998E-3</c:v>
                </c:pt>
                <c:pt idx="46808">
                  <c:v>-2.54822E-2</c:v>
                </c:pt>
                <c:pt idx="46809">
                  <c:v>-1.23491E-2</c:v>
                </c:pt>
                <c:pt idx="46810">
                  <c:v>-8.6946499999999999E-3</c:v>
                </c:pt>
                <c:pt idx="46811">
                  <c:v>-3.1863200000000001E-2</c:v>
                </c:pt>
                <c:pt idx="46812">
                  <c:v>-1.39036E-2</c:v>
                </c:pt>
                <c:pt idx="46813">
                  <c:v>-1.24846E-2</c:v>
                </c:pt>
                <c:pt idx="46814">
                  <c:v>-1.7418900000000001E-2</c:v>
                </c:pt>
                <c:pt idx="46815">
                  <c:v>-3.1546600000000001E-2</c:v>
                </c:pt>
                <c:pt idx="46816">
                  <c:v>-1.44596E-2</c:v>
                </c:pt>
                <c:pt idx="46817">
                  <c:v>-4.2171500000000002E-3</c:v>
                </c:pt>
                <c:pt idx="46818">
                  <c:v>-3.3951799999999997E-2</c:v>
                </c:pt>
                <c:pt idx="46819">
                  <c:v>-8.0041899999999996E-3</c:v>
                </c:pt>
                <c:pt idx="46820">
                  <c:v>-1.9782999999999999E-2</c:v>
                </c:pt>
                <c:pt idx="46821">
                  <c:v>-2.2699400000000002E-2</c:v>
                </c:pt>
                <c:pt idx="46822">
                  <c:v>-2.31934E-3</c:v>
                </c:pt>
                <c:pt idx="46823">
                  <c:v>-2.3111300000000001E-2</c:v>
                </c:pt>
                <c:pt idx="46824">
                  <c:v>-1.00374E-2</c:v>
                </c:pt>
                <c:pt idx="46825">
                  <c:v>-2.1497700000000002E-2</c:v>
                </c:pt>
                <c:pt idx="46826">
                  <c:v>-2.2502899999999999E-2</c:v>
                </c:pt>
                <c:pt idx="46827">
                  <c:v>-3.71714E-2</c:v>
                </c:pt>
                <c:pt idx="46828">
                  <c:v>-7.9994200000000001E-3</c:v>
                </c:pt>
                <c:pt idx="46829">
                  <c:v>-2.9420900000000001E-3</c:v>
                </c:pt>
                <c:pt idx="46830">
                  <c:v>-9.7045900000000008E-3</c:v>
                </c:pt>
                <c:pt idx="46831">
                  <c:v>-2.1135299999999999E-2</c:v>
                </c:pt>
                <c:pt idx="46832">
                  <c:v>-1.29757E-2</c:v>
                </c:pt>
                <c:pt idx="46833">
                  <c:v>-1.02568E-2</c:v>
                </c:pt>
                <c:pt idx="46834">
                  <c:v>-1.5049E-3</c:v>
                </c:pt>
                <c:pt idx="46835">
                  <c:v>8.4457400000000002E-3</c:v>
                </c:pt>
                <c:pt idx="46836">
                  <c:v>-8.6584100000000001E-3</c:v>
                </c:pt>
                <c:pt idx="46837">
                  <c:v>9.2964199999999997E-3</c:v>
                </c:pt>
                <c:pt idx="46838">
                  <c:v>1.14536E-3</c:v>
                </c:pt>
                <c:pt idx="46839">
                  <c:v>4.7464400000000002E-3</c:v>
                </c:pt>
                <c:pt idx="46840">
                  <c:v>-8.1796600000000001E-3</c:v>
                </c:pt>
                <c:pt idx="46841">
                  <c:v>9.9115399999999999E-3</c:v>
                </c:pt>
                <c:pt idx="46842">
                  <c:v>1.2722E-3</c:v>
                </c:pt>
                <c:pt idx="46843">
                  <c:v>-1.9969899999999999E-2</c:v>
                </c:pt>
                <c:pt idx="46844">
                  <c:v>-2.1946899999999998E-2</c:v>
                </c:pt>
                <c:pt idx="46845">
                  <c:v>-1.8096899999999999E-2</c:v>
                </c:pt>
                <c:pt idx="46846">
                  <c:v>-1.3275100000000001E-3</c:v>
                </c:pt>
                <c:pt idx="46847">
                  <c:v>-9.47571E-3</c:v>
                </c:pt>
                <c:pt idx="46848">
                  <c:v>-8.9216199999999999E-3</c:v>
                </c:pt>
                <c:pt idx="46849">
                  <c:v>-2.2827099999999999E-2</c:v>
                </c:pt>
                <c:pt idx="46850">
                  <c:v>-1.6750299999999999E-2</c:v>
                </c:pt>
                <c:pt idx="46851">
                  <c:v>-1.8939999999999999E-2</c:v>
                </c:pt>
                <c:pt idx="46852">
                  <c:v>-1.6832400000000001E-2</c:v>
                </c:pt>
                <c:pt idx="46853">
                  <c:v>-2.13051E-3</c:v>
                </c:pt>
                <c:pt idx="46854">
                  <c:v>8.8787100000000004E-4</c:v>
                </c:pt>
                <c:pt idx="46855">
                  <c:v>-5.5513400000000001E-3</c:v>
                </c:pt>
                <c:pt idx="46856">
                  <c:v>-1.5107199999999999E-2</c:v>
                </c:pt>
                <c:pt idx="46857">
                  <c:v>-1.29461E-2</c:v>
                </c:pt>
                <c:pt idx="46858">
                  <c:v>-2.08845E-2</c:v>
                </c:pt>
                <c:pt idx="46859">
                  <c:v>-1.5756599999999999E-2</c:v>
                </c:pt>
                <c:pt idx="46860">
                  <c:v>-1.85871E-3</c:v>
                </c:pt>
                <c:pt idx="46861">
                  <c:v>-1.8374399999999999E-2</c:v>
                </c:pt>
                <c:pt idx="46862">
                  <c:v>-7.6007799999999997E-3</c:v>
                </c:pt>
                <c:pt idx="46863">
                  <c:v>-3.7115099999999998E-2</c:v>
                </c:pt>
                <c:pt idx="46864">
                  <c:v>-8.3379700000000001E-3</c:v>
                </c:pt>
                <c:pt idx="46865">
                  <c:v>1.22843E-2</c:v>
                </c:pt>
                <c:pt idx="46866">
                  <c:v>3.3416700000000001E-3</c:v>
                </c:pt>
                <c:pt idx="46867">
                  <c:v>-4.3210999999999996E-3</c:v>
                </c:pt>
                <c:pt idx="46868">
                  <c:v>-2.5541299999999999E-2</c:v>
                </c:pt>
                <c:pt idx="46869">
                  <c:v>-1.42746E-2</c:v>
                </c:pt>
                <c:pt idx="46870">
                  <c:v>-3.8003899999999998E-3</c:v>
                </c:pt>
                <c:pt idx="46871">
                  <c:v>-1.8376400000000001E-2</c:v>
                </c:pt>
                <c:pt idx="46872" formatCode="0.00E+00">
                  <c:v>-4.5776399999999998E-5</c:v>
                </c:pt>
                <c:pt idx="46873">
                  <c:v>-1.6788500000000001E-2</c:v>
                </c:pt>
                <c:pt idx="46874">
                  <c:v>-1.0747899999999999E-2</c:v>
                </c:pt>
                <c:pt idx="46875">
                  <c:v>-1.42078E-2</c:v>
                </c:pt>
                <c:pt idx="46876">
                  <c:v>-2.5095900000000001E-2</c:v>
                </c:pt>
                <c:pt idx="46877">
                  <c:v>-1.27048E-2</c:v>
                </c:pt>
                <c:pt idx="46878">
                  <c:v>1.8301000000000001E-3</c:v>
                </c:pt>
                <c:pt idx="46879">
                  <c:v>-3.8118399999999999E-3</c:v>
                </c:pt>
                <c:pt idx="46880">
                  <c:v>-5.5055599999999996E-3</c:v>
                </c:pt>
                <c:pt idx="46881">
                  <c:v>-4.2209600000000002E-3</c:v>
                </c:pt>
                <c:pt idx="46882">
                  <c:v>-5.1174200000000001E-3</c:v>
                </c:pt>
                <c:pt idx="46883">
                  <c:v>-3.1909899999999999E-3</c:v>
                </c:pt>
                <c:pt idx="46884">
                  <c:v>-6.3638699999999998E-3</c:v>
                </c:pt>
                <c:pt idx="46885">
                  <c:v>1.1043499999999999E-2</c:v>
                </c:pt>
                <c:pt idx="46886">
                  <c:v>2.2535300000000001E-3</c:v>
                </c:pt>
                <c:pt idx="46887">
                  <c:v>-1.08395E-2</c:v>
                </c:pt>
                <c:pt idx="46888">
                  <c:v>-2.3842800000000001E-2</c:v>
                </c:pt>
                <c:pt idx="46889">
                  <c:v>-6.4125099999999997E-3</c:v>
                </c:pt>
                <c:pt idx="46890">
                  <c:v>1.4411E-2</c:v>
                </c:pt>
                <c:pt idx="46891" formatCode="0.00E+00">
                  <c:v>4.2915299999999999E-5</c:v>
                </c:pt>
                <c:pt idx="46892">
                  <c:v>-1.3891199999999999E-2</c:v>
                </c:pt>
                <c:pt idx="46893">
                  <c:v>-6.0129199999999997E-3</c:v>
                </c:pt>
                <c:pt idx="46894">
                  <c:v>-1.03312E-2</c:v>
                </c:pt>
                <c:pt idx="46895">
                  <c:v>1.14536E-2</c:v>
                </c:pt>
                <c:pt idx="46896">
                  <c:v>-5.8402999999999997E-3</c:v>
                </c:pt>
                <c:pt idx="46897">
                  <c:v>8.6126299999999996E-3</c:v>
                </c:pt>
                <c:pt idx="46898">
                  <c:v>1.82247E-2</c:v>
                </c:pt>
                <c:pt idx="46899">
                  <c:v>8.1014599999999996E-3</c:v>
                </c:pt>
                <c:pt idx="46900">
                  <c:v>-4.5537900000000003E-3</c:v>
                </c:pt>
                <c:pt idx="46901">
                  <c:v>-8.55064E-3</c:v>
                </c:pt>
                <c:pt idx="46902">
                  <c:v>-1.01452E-2</c:v>
                </c:pt>
                <c:pt idx="46903">
                  <c:v>6.5088300000000002E-3</c:v>
                </c:pt>
                <c:pt idx="46904">
                  <c:v>1.8301000000000001E-3</c:v>
                </c:pt>
                <c:pt idx="46905">
                  <c:v>-1.8704399999999999E-2</c:v>
                </c:pt>
                <c:pt idx="46906">
                  <c:v>5.1307700000000002E-4</c:v>
                </c:pt>
                <c:pt idx="46907">
                  <c:v>-9.5748899999999995E-4</c:v>
                </c:pt>
                <c:pt idx="46908">
                  <c:v>1.9586599999999999E-2</c:v>
                </c:pt>
                <c:pt idx="46909">
                  <c:v>1.8535599999999999E-2</c:v>
                </c:pt>
                <c:pt idx="46910">
                  <c:v>-2.5749200000000001E-3</c:v>
                </c:pt>
                <c:pt idx="46911">
                  <c:v>6.4277599999999996E-4</c:v>
                </c:pt>
                <c:pt idx="46912">
                  <c:v>-7.8182200000000007E-3</c:v>
                </c:pt>
                <c:pt idx="46913">
                  <c:v>-1.6880000000000001E-4</c:v>
                </c:pt>
                <c:pt idx="46914">
                  <c:v>2.97737E-3</c:v>
                </c:pt>
                <c:pt idx="46915">
                  <c:v>1.22871E-2</c:v>
                </c:pt>
                <c:pt idx="46916">
                  <c:v>8.7823899999999993E-3</c:v>
                </c:pt>
                <c:pt idx="46917">
                  <c:v>-4.40598E-4</c:v>
                </c:pt>
                <c:pt idx="46918">
                  <c:v>-3.05748E-3</c:v>
                </c:pt>
                <c:pt idx="46919">
                  <c:v>9.2124899999999996E-4</c:v>
                </c:pt>
                <c:pt idx="46920">
                  <c:v>1.1954299999999999E-2</c:v>
                </c:pt>
                <c:pt idx="46921">
                  <c:v>9.1457399999999994E-3</c:v>
                </c:pt>
                <c:pt idx="46922">
                  <c:v>4.22668E-3</c:v>
                </c:pt>
                <c:pt idx="46923">
                  <c:v>-5.7678199999999999E-3</c:v>
                </c:pt>
                <c:pt idx="46924">
                  <c:v>-5.1603300000000003E-3</c:v>
                </c:pt>
                <c:pt idx="46925">
                  <c:v>1.2702E-2</c:v>
                </c:pt>
                <c:pt idx="46926">
                  <c:v>2.96755E-2</c:v>
                </c:pt>
                <c:pt idx="46927">
                  <c:v>1.44186E-2</c:v>
                </c:pt>
                <c:pt idx="46928">
                  <c:v>-1.36814E-2</c:v>
                </c:pt>
                <c:pt idx="46929">
                  <c:v>-1.67465E-3</c:v>
                </c:pt>
                <c:pt idx="46930">
                  <c:v>3.2758700000000002E-3</c:v>
                </c:pt>
                <c:pt idx="46931">
                  <c:v>6.91414E-4</c:v>
                </c:pt>
                <c:pt idx="46932">
                  <c:v>2.2954899999999999E-3</c:v>
                </c:pt>
                <c:pt idx="46933">
                  <c:v>-3.15475E-3</c:v>
                </c:pt>
                <c:pt idx="46934">
                  <c:v>-2.9849999999999998E-3</c:v>
                </c:pt>
                <c:pt idx="46935">
                  <c:v>-7.0076000000000001E-3</c:v>
                </c:pt>
                <c:pt idx="46936">
                  <c:v>1.5087100000000001E-2</c:v>
                </c:pt>
                <c:pt idx="46937">
                  <c:v>1.29833E-2</c:v>
                </c:pt>
                <c:pt idx="46938">
                  <c:v>3.55339E-3</c:v>
                </c:pt>
                <c:pt idx="46939">
                  <c:v>-1.8003499999999999E-2</c:v>
                </c:pt>
                <c:pt idx="46940">
                  <c:v>-3.4627899999999999E-3</c:v>
                </c:pt>
                <c:pt idx="46941">
                  <c:v>1.2644799999999999E-2</c:v>
                </c:pt>
                <c:pt idx="46942">
                  <c:v>1.07145E-2</c:v>
                </c:pt>
                <c:pt idx="46943">
                  <c:v>1.20602E-2</c:v>
                </c:pt>
                <c:pt idx="46944">
                  <c:v>-3.2730099999999998E-3</c:v>
                </c:pt>
                <c:pt idx="46945">
                  <c:v>-4.7759999999999999E-3</c:v>
                </c:pt>
                <c:pt idx="46946">
                  <c:v>1.1610000000000001E-2</c:v>
                </c:pt>
                <c:pt idx="46947">
                  <c:v>2.6292800000000002E-2</c:v>
                </c:pt>
                <c:pt idx="46948">
                  <c:v>1.0330199999999999E-2</c:v>
                </c:pt>
                <c:pt idx="46949">
                  <c:v>-2.8877299999999998E-3</c:v>
                </c:pt>
                <c:pt idx="46950">
                  <c:v>5.5484799999999997E-3</c:v>
                </c:pt>
                <c:pt idx="46951">
                  <c:v>2.1877300000000001E-3</c:v>
                </c:pt>
                <c:pt idx="46952">
                  <c:v>1.6666400000000001E-2</c:v>
                </c:pt>
                <c:pt idx="46953">
                  <c:v>2.3888599999999999E-2</c:v>
                </c:pt>
                <c:pt idx="46954">
                  <c:v>2.1678900000000001E-2</c:v>
                </c:pt>
                <c:pt idx="46955">
                  <c:v>1.5245399999999999E-2</c:v>
                </c:pt>
                <c:pt idx="46956">
                  <c:v>5.94044E-3</c:v>
                </c:pt>
                <c:pt idx="46957">
                  <c:v>2.32038E-2</c:v>
                </c:pt>
                <c:pt idx="46958">
                  <c:v>3.0978200000000001E-2</c:v>
                </c:pt>
                <c:pt idx="46959">
                  <c:v>1.8327699999999999E-2</c:v>
                </c:pt>
                <c:pt idx="46960">
                  <c:v>1.2689600000000001E-2</c:v>
                </c:pt>
                <c:pt idx="46961">
                  <c:v>1.47753E-2</c:v>
                </c:pt>
                <c:pt idx="46962">
                  <c:v>7.30133E-3</c:v>
                </c:pt>
                <c:pt idx="46963">
                  <c:v>1.83859E-2</c:v>
                </c:pt>
                <c:pt idx="46964">
                  <c:v>2.6847800000000002E-2</c:v>
                </c:pt>
                <c:pt idx="46965">
                  <c:v>1.5032800000000001E-2</c:v>
                </c:pt>
                <c:pt idx="46966">
                  <c:v>7.3518799999999999E-3</c:v>
                </c:pt>
                <c:pt idx="46967">
                  <c:v>7.3413799999999998E-3</c:v>
                </c:pt>
                <c:pt idx="46968">
                  <c:v>8.8625000000000006E-3</c:v>
                </c:pt>
                <c:pt idx="46969" formatCode="0.00E+00">
                  <c:v>4.1961700000000002E-5</c:v>
                </c:pt>
                <c:pt idx="46970">
                  <c:v>4.5242299999999997E-3</c:v>
                </c:pt>
                <c:pt idx="46971">
                  <c:v>1.0052699999999999E-2</c:v>
                </c:pt>
                <c:pt idx="46972">
                  <c:v>2.2725100000000002E-2</c:v>
                </c:pt>
                <c:pt idx="46973">
                  <c:v>9.9649400000000003E-3</c:v>
                </c:pt>
                <c:pt idx="46974">
                  <c:v>6.8035099999999996E-3</c:v>
                </c:pt>
                <c:pt idx="46975">
                  <c:v>1.0327299999999999E-2</c:v>
                </c:pt>
                <c:pt idx="46976">
                  <c:v>2.2354100000000002E-3</c:v>
                </c:pt>
                <c:pt idx="46977">
                  <c:v>1.80483E-2</c:v>
                </c:pt>
                <c:pt idx="46978">
                  <c:v>6.1750399999999997E-3</c:v>
                </c:pt>
                <c:pt idx="46979">
                  <c:v>1.2907999999999999E-2</c:v>
                </c:pt>
                <c:pt idx="46980">
                  <c:v>1.9750599999999998E-3</c:v>
                </c:pt>
                <c:pt idx="46981">
                  <c:v>-8.2969700000000001E-4</c:v>
                </c:pt>
                <c:pt idx="46982">
                  <c:v>1.07346E-2</c:v>
                </c:pt>
                <c:pt idx="46983">
                  <c:v>2.5033999999999998E-3</c:v>
                </c:pt>
                <c:pt idx="46984">
                  <c:v>1.23892E-2</c:v>
                </c:pt>
                <c:pt idx="46985">
                  <c:v>1.02205E-2</c:v>
                </c:pt>
                <c:pt idx="46986">
                  <c:v>6.9704099999999998E-3</c:v>
                </c:pt>
                <c:pt idx="46987">
                  <c:v>7.7876999999999998E-3</c:v>
                </c:pt>
                <c:pt idx="46988">
                  <c:v>1.95398E-2</c:v>
                </c:pt>
                <c:pt idx="46989">
                  <c:v>5.7210899999999999E-3</c:v>
                </c:pt>
                <c:pt idx="46990">
                  <c:v>1.12E-2</c:v>
                </c:pt>
                <c:pt idx="46991">
                  <c:v>1.8250499999999999E-2</c:v>
                </c:pt>
                <c:pt idx="46992">
                  <c:v>1.8742600000000002E-2</c:v>
                </c:pt>
                <c:pt idx="46993">
                  <c:v>8.6231199999999997E-3</c:v>
                </c:pt>
                <c:pt idx="46994">
                  <c:v>1.6614E-2</c:v>
                </c:pt>
                <c:pt idx="46995">
                  <c:v>9.3040499999999995E-3</c:v>
                </c:pt>
                <c:pt idx="46996">
                  <c:v>8.7909700000000004E-3</c:v>
                </c:pt>
                <c:pt idx="46997">
                  <c:v>1.5410399999999999E-2</c:v>
                </c:pt>
                <c:pt idx="46998">
                  <c:v>1.9997600000000001E-2</c:v>
                </c:pt>
                <c:pt idx="46999">
                  <c:v>3.0428899999999998E-2</c:v>
                </c:pt>
                <c:pt idx="47000">
                  <c:v>1.5791900000000001E-2</c:v>
                </c:pt>
                <c:pt idx="47001">
                  <c:v>-5.7478E-3</c:v>
                </c:pt>
                <c:pt idx="47002">
                  <c:v>1.51758E-2</c:v>
                </c:pt>
                <c:pt idx="47003">
                  <c:v>8.6584100000000001E-3</c:v>
                </c:pt>
                <c:pt idx="47004">
                  <c:v>5.2890799999999998E-3</c:v>
                </c:pt>
                <c:pt idx="47005">
                  <c:v>1.24998E-2</c:v>
                </c:pt>
                <c:pt idx="47006">
                  <c:v>8.5983299999999995E-3</c:v>
                </c:pt>
                <c:pt idx="47007">
                  <c:v>7.2164500000000001E-3</c:v>
                </c:pt>
                <c:pt idx="47008">
                  <c:v>9.0532300000000007E-3</c:v>
                </c:pt>
                <c:pt idx="47009">
                  <c:v>1.9115400000000001E-2</c:v>
                </c:pt>
                <c:pt idx="47010">
                  <c:v>3.2988499999999997E-2</c:v>
                </c:pt>
                <c:pt idx="47011">
                  <c:v>9.2916500000000003E-3</c:v>
                </c:pt>
                <c:pt idx="47012">
                  <c:v>-3.0355500000000001E-3</c:v>
                </c:pt>
                <c:pt idx="47013">
                  <c:v>1.4534999999999999E-2</c:v>
                </c:pt>
                <c:pt idx="47014">
                  <c:v>1.8733E-2</c:v>
                </c:pt>
                <c:pt idx="47015">
                  <c:v>2.9504800000000001E-2</c:v>
                </c:pt>
                <c:pt idx="47016">
                  <c:v>5.4302200000000004E-3</c:v>
                </c:pt>
                <c:pt idx="47017">
                  <c:v>1.7664900000000001E-2</c:v>
                </c:pt>
                <c:pt idx="47018">
                  <c:v>1.9214599999999998E-2</c:v>
                </c:pt>
                <c:pt idx="47019">
                  <c:v>1.2779199999999999E-2</c:v>
                </c:pt>
                <c:pt idx="47020">
                  <c:v>1.05667E-2</c:v>
                </c:pt>
                <c:pt idx="47021">
                  <c:v>1.6798E-2</c:v>
                </c:pt>
                <c:pt idx="47022">
                  <c:v>2.1189699999999999E-2</c:v>
                </c:pt>
                <c:pt idx="47023">
                  <c:v>1.8466900000000001E-2</c:v>
                </c:pt>
                <c:pt idx="47024">
                  <c:v>2.0961799999999999E-2</c:v>
                </c:pt>
                <c:pt idx="47025">
                  <c:v>2.40726E-2</c:v>
                </c:pt>
                <c:pt idx="47026">
                  <c:v>2.34947E-2</c:v>
                </c:pt>
                <c:pt idx="47027">
                  <c:v>2.24905E-2</c:v>
                </c:pt>
                <c:pt idx="47028">
                  <c:v>2.3462299999999998E-2</c:v>
                </c:pt>
                <c:pt idx="47029">
                  <c:v>9.0351100000000007E-3</c:v>
                </c:pt>
                <c:pt idx="47030">
                  <c:v>1.0746E-2</c:v>
                </c:pt>
                <c:pt idx="47031">
                  <c:v>2.1013299999999999E-2</c:v>
                </c:pt>
                <c:pt idx="47032">
                  <c:v>1.2626600000000001E-3</c:v>
                </c:pt>
                <c:pt idx="47033">
                  <c:v>8.5601800000000006E-3</c:v>
                </c:pt>
                <c:pt idx="47034">
                  <c:v>7.8620900000000004E-3</c:v>
                </c:pt>
                <c:pt idx="47035">
                  <c:v>3.6106100000000002E-2</c:v>
                </c:pt>
                <c:pt idx="47036">
                  <c:v>2.4932900000000001E-2</c:v>
                </c:pt>
                <c:pt idx="47037">
                  <c:v>2.26774E-2</c:v>
                </c:pt>
                <c:pt idx="47038">
                  <c:v>1.4913600000000001E-2</c:v>
                </c:pt>
                <c:pt idx="47039">
                  <c:v>2.14577E-2</c:v>
                </c:pt>
                <c:pt idx="47040">
                  <c:v>3.2194100000000003E-2</c:v>
                </c:pt>
                <c:pt idx="47041">
                  <c:v>1.17579E-2</c:v>
                </c:pt>
                <c:pt idx="47042">
                  <c:v>7.8077299999999997E-3</c:v>
                </c:pt>
                <c:pt idx="47043">
                  <c:v>1.9510300000000001E-2</c:v>
                </c:pt>
                <c:pt idx="47044">
                  <c:v>1.1180900000000001E-2</c:v>
                </c:pt>
                <c:pt idx="47045" formatCode="0.00E+00">
                  <c:v>2.20261E-2</c:v>
                </c:pt>
                <c:pt idx="47046">
                  <c:v>2.0746199999999999E-2</c:v>
                </c:pt>
                <c:pt idx="47047">
                  <c:v>2.6225100000000001E-2</c:v>
                </c:pt>
                <c:pt idx="47048">
                  <c:v>3.9845499999999999E-2</c:v>
                </c:pt>
                <c:pt idx="47049">
                  <c:v>2.1071400000000001E-2</c:v>
                </c:pt>
                <c:pt idx="47050">
                  <c:v>1.60503E-2</c:v>
                </c:pt>
                <c:pt idx="47051">
                  <c:v>7.5454700000000003E-3</c:v>
                </c:pt>
                <c:pt idx="47052">
                  <c:v>2.3060799999999999E-2</c:v>
                </c:pt>
                <c:pt idx="47053">
                  <c:v>2.3017900000000001E-2</c:v>
                </c:pt>
                <c:pt idx="47054">
                  <c:v>2.5986700000000001E-2</c:v>
                </c:pt>
                <c:pt idx="47055">
                  <c:v>2.0119700000000001E-2</c:v>
                </c:pt>
                <c:pt idx="47056">
                  <c:v>1.7888100000000001E-2</c:v>
                </c:pt>
                <c:pt idx="47057">
                  <c:v>1.10464E-2</c:v>
                </c:pt>
                <c:pt idx="47058">
                  <c:v>3.2489799999999999E-2</c:v>
                </c:pt>
                <c:pt idx="47059">
                  <c:v>1.6716000000000002E-2</c:v>
                </c:pt>
                <c:pt idx="47060">
                  <c:v>2.5172199999999999E-2</c:v>
                </c:pt>
                <c:pt idx="47061">
                  <c:v>2.0348499999999999E-2</c:v>
                </c:pt>
                <c:pt idx="47062">
                  <c:v>1.9949000000000001E-2</c:v>
                </c:pt>
                <c:pt idx="47063">
                  <c:v>2.11592E-2</c:v>
                </c:pt>
                <c:pt idx="47064">
                  <c:v>2.16656E-2</c:v>
                </c:pt>
                <c:pt idx="47065">
                  <c:v>2.8573999999999999E-2</c:v>
                </c:pt>
                <c:pt idx="47066">
                  <c:v>5.7907100000000001E-3</c:v>
                </c:pt>
                <c:pt idx="47067">
                  <c:v>1.60065E-2</c:v>
                </c:pt>
                <c:pt idx="47068">
                  <c:v>2.33774E-2</c:v>
                </c:pt>
                <c:pt idx="47069">
                  <c:v>1.5004200000000001E-2</c:v>
                </c:pt>
                <c:pt idx="47070">
                  <c:v>1.7437899999999999E-2</c:v>
                </c:pt>
                <c:pt idx="47071">
                  <c:v>3.2362000000000002E-2</c:v>
                </c:pt>
                <c:pt idx="47072">
                  <c:v>3.6600100000000003E-2</c:v>
                </c:pt>
                <c:pt idx="47073">
                  <c:v>6.88362E-3</c:v>
                </c:pt>
                <c:pt idx="47074">
                  <c:v>2.0442999999999999E-2</c:v>
                </c:pt>
                <c:pt idx="47075">
                  <c:v>3.0050299999999999E-2</c:v>
                </c:pt>
                <c:pt idx="47076">
                  <c:v>1.3984699999999999E-2</c:v>
                </c:pt>
                <c:pt idx="47077">
                  <c:v>7.8821199999999994E-3</c:v>
                </c:pt>
                <c:pt idx="47078">
                  <c:v>5.5541999999999996E-3</c:v>
                </c:pt>
                <c:pt idx="47079">
                  <c:v>2.9322600000000001E-2</c:v>
                </c:pt>
                <c:pt idx="47080">
                  <c:v>3.0431699999999999E-2</c:v>
                </c:pt>
                <c:pt idx="47081">
                  <c:v>2.8270699999999999E-2</c:v>
                </c:pt>
                <c:pt idx="47082">
                  <c:v>6.2055599999999997E-3</c:v>
                </c:pt>
                <c:pt idx="47083">
                  <c:v>2.9671699999999999E-2</c:v>
                </c:pt>
                <c:pt idx="47084">
                  <c:v>1.8067400000000001E-2</c:v>
                </c:pt>
                <c:pt idx="47085">
                  <c:v>1.3268500000000001E-2</c:v>
                </c:pt>
                <c:pt idx="47086">
                  <c:v>3.0841799999999999E-2</c:v>
                </c:pt>
                <c:pt idx="47087">
                  <c:v>2.6085899999999999E-2</c:v>
                </c:pt>
                <c:pt idx="47088">
                  <c:v>2.4313899999999999E-2</c:v>
                </c:pt>
                <c:pt idx="47089">
                  <c:v>7.3976500000000004E-3</c:v>
                </c:pt>
                <c:pt idx="47090">
                  <c:v>6.0577399999999998E-3</c:v>
                </c:pt>
                <c:pt idx="47091">
                  <c:v>1.1941E-2</c:v>
                </c:pt>
                <c:pt idx="47092">
                  <c:v>1.19162E-2</c:v>
                </c:pt>
                <c:pt idx="47093">
                  <c:v>-4.40598E-4</c:v>
                </c:pt>
                <c:pt idx="47094">
                  <c:v>-4.8446699999999998E-4</c:v>
                </c:pt>
                <c:pt idx="47095">
                  <c:v>4.8608799999999997E-3</c:v>
                </c:pt>
                <c:pt idx="47096">
                  <c:v>8.5306199999999992E-3</c:v>
                </c:pt>
                <c:pt idx="47097">
                  <c:v>1.2037300000000001E-2</c:v>
                </c:pt>
                <c:pt idx="47098">
                  <c:v>1.8490800000000002E-2</c:v>
                </c:pt>
                <c:pt idx="47099" formatCode="0.00E+00">
                  <c:v>-3.17097E-3</c:v>
                </c:pt>
                <c:pt idx="47100">
                  <c:v>7.6579999999999997E-4</c:v>
                </c:pt>
                <c:pt idx="47101">
                  <c:v>2.36654E-2</c:v>
                </c:pt>
                <c:pt idx="47102">
                  <c:v>9.8056800000000006E-3</c:v>
                </c:pt>
                <c:pt idx="47103">
                  <c:v>8.5067700000000003E-3</c:v>
                </c:pt>
                <c:pt idx="47104">
                  <c:v>1.6763699999999999E-2</c:v>
                </c:pt>
                <c:pt idx="47105">
                  <c:v>1.4617E-2</c:v>
                </c:pt>
                <c:pt idx="47106">
                  <c:v>1.84841E-2</c:v>
                </c:pt>
                <c:pt idx="47107">
                  <c:v>2.5348699999999998E-2</c:v>
                </c:pt>
                <c:pt idx="47108">
                  <c:v>1.15643E-2</c:v>
                </c:pt>
                <c:pt idx="47109">
                  <c:v>1.01919E-2</c:v>
                </c:pt>
                <c:pt idx="47110">
                  <c:v>1.3451599999999999E-2</c:v>
                </c:pt>
                <c:pt idx="47111">
                  <c:v>7.30133E-3</c:v>
                </c:pt>
                <c:pt idx="47112">
                  <c:v>1.15967E-2</c:v>
                </c:pt>
                <c:pt idx="47113">
                  <c:v>3.5482399999999997E-2</c:v>
                </c:pt>
                <c:pt idx="47114">
                  <c:v>3.1251899999999999E-2</c:v>
                </c:pt>
                <c:pt idx="47115">
                  <c:v>2.6298499999999999E-2</c:v>
                </c:pt>
                <c:pt idx="47116">
                  <c:v>2.5047300000000002E-2</c:v>
                </c:pt>
                <c:pt idx="47117">
                  <c:v>3.1958599999999997E-2</c:v>
                </c:pt>
                <c:pt idx="47118">
                  <c:v>2.9204399999999998E-2</c:v>
                </c:pt>
                <c:pt idx="47119">
                  <c:v>1.8740699999999999E-2</c:v>
                </c:pt>
                <c:pt idx="47120">
                  <c:v>3.8634300000000003E-2</c:v>
                </c:pt>
                <c:pt idx="47121">
                  <c:v>2.2245399999999999E-2</c:v>
                </c:pt>
                <c:pt idx="47122">
                  <c:v>1.2742E-2</c:v>
                </c:pt>
                <c:pt idx="47123">
                  <c:v>1.44873E-2</c:v>
                </c:pt>
                <c:pt idx="47124">
                  <c:v>1.17416E-2</c:v>
                </c:pt>
                <c:pt idx="47125">
                  <c:v>3.3186899999999998E-2</c:v>
                </c:pt>
                <c:pt idx="47126">
                  <c:v>3.8114500000000003E-2</c:v>
                </c:pt>
                <c:pt idx="47127">
                  <c:v>2.11906E-2</c:v>
                </c:pt>
                <c:pt idx="47128">
                  <c:v>3.6592500000000002E-3</c:v>
                </c:pt>
                <c:pt idx="47129">
                  <c:v>2.9484699999999999E-2</c:v>
                </c:pt>
                <c:pt idx="47130">
                  <c:v>4.1842499999999998E-2</c:v>
                </c:pt>
                <c:pt idx="47131">
                  <c:v>3.0299199999999998E-2</c:v>
                </c:pt>
                <c:pt idx="47132">
                  <c:v>3.1565700000000002E-2</c:v>
                </c:pt>
                <c:pt idx="47133">
                  <c:v>2.3254400000000001E-2</c:v>
                </c:pt>
                <c:pt idx="47134">
                  <c:v>1.6331700000000001E-2</c:v>
                </c:pt>
                <c:pt idx="47135">
                  <c:v>2.6957499999999999E-2</c:v>
                </c:pt>
                <c:pt idx="47136">
                  <c:v>1.7672500000000001E-2</c:v>
                </c:pt>
                <c:pt idx="47137">
                  <c:v>1.0232E-2</c:v>
                </c:pt>
                <c:pt idx="47138">
                  <c:v>2.8813399999999999E-2</c:v>
                </c:pt>
                <c:pt idx="47139">
                  <c:v>1.61572E-2</c:v>
                </c:pt>
                <c:pt idx="47140">
                  <c:v>1.5782399999999999E-2</c:v>
                </c:pt>
                <c:pt idx="47141">
                  <c:v>9.3984600000000008E-3</c:v>
                </c:pt>
                <c:pt idx="47142">
                  <c:v>2.9599199999999999E-2</c:v>
                </c:pt>
                <c:pt idx="47143">
                  <c:v>1.1732100000000001E-2</c:v>
                </c:pt>
                <c:pt idx="47144">
                  <c:v>1.23701E-2</c:v>
                </c:pt>
                <c:pt idx="47145">
                  <c:v>1.9513099999999999E-2</c:v>
                </c:pt>
                <c:pt idx="47146">
                  <c:v>9.4213500000000002E-3</c:v>
                </c:pt>
                <c:pt idx="47147">
                  <c:v>1.95427E-2</c:v>
                </c:pt>
                <c:pt idx="47148">
                  <c:v>1.5708900000000001E-2</c:v>
                </c:pt>
                <c:pt idx="47149">
                  <c:v>1.4168699999999999E-2</c:v>
                </c:pt>
                <c:pt idx="47150">
                  <c:v>2.8305100000000001E-3</c:v>
                </c:pt>
                <c:pt idx="47151">
                  <c:v>5.0334899999999998E-3</c:v>
                </c:pt>
                <c:pt idx="47152">
                  <c:v>1.2602800000000001E-2</c:v>
                </c:pt>
                <c:pt idx="47153">
                  <c:v>8.1615400000000001E-3</c:v>
                </c:pt>
                <c:pt idx="47154">
                  <c:v>9.5653500000000002E-3</c:v>
                </c:pt>
                <c:pt idx="47155">
                  <c:v>4.5013399999999998E-4</c:v>
                </c:pt>
                <c:pt idx="47156">
                  <c:v>7.2822599999999996E-3</c:v>
                </c:pt>
                <c:pt idx="47157">
                  <c:v>4.2839100000000001E-3</c:v>
                </c:pt>
                <c:pt idx="47158">
                  <c:v>7.3108699999999997E-3</c:v>
                </c:pt>
                <c:pt idx="47159">
                  <c:v>7.9507799999999993E-3</c:v>
                </c:pt>
                <c:pt idx="47160">
                  <c:v>-7.5864799999999996E-3</c:v>
                </c:pt>
                <c:pt idx="47161">
                  <c:v>-1.8288599999999999E-2</c:v>
                </c:pt>
                <c:pt idx="47162">
                  <c:v>-6.6833500000000002E-3</c:v>
                </c:pt>
                <c:pt idx="47163">
                  <c:v>-2.9268300000000001E-3</c:v>
                </c:pt>
                <c:pt idx="47164">
                  <c:v>1.58691E-3</c:v>
                </c:pt>
                <c:pt idx="47165">
                  <c:v>-9.8228500000000006E-4</c:v>
                </c:pt>
                <c:pt idx="47166">
                  <c:v>-1.3210299999999999E-2</c:v>
                </c:pt>
                <c:pt idx="47167">
                  <c:v>-7.8220400000000006E-3</c:v>
                </c:pt>
                <c:pt idx="47168" formatCode="0.00E+00">
                  <c:v>-2.6016199999999998E-3</c:v>
                </c:pt>
                <c:pt idx="47169">
                  <c:v>3.6382699999999999E-3</c:v>
                </c:pt>
                <c:pt idx="47170">
                  <c:v>3.74794E-3</c:v>
                </c:pt>
                <c:pt idx="47171">
                  <c:v>-2.2678400000000001E-3</c:v>
                </c:pt>
                <c:pt idx="47172">
                  <c:v>-3.4618399999999998E-4</c:v>
                </c:pt>
                <c:pt idx="47173">
                  <c:v>2.5882700000000002E-3</c:v>
                </c:pt>
                <c:pt idx="47174">
                  <c:v>-4.3649700000000001E-3</c:v>
                </c:pt>
                <c:pt idx="47175">
                  <c:v>1.6471900000000001E-2</c:v>
                </c:pt>
                <c:pt idx="47176">
                  <c:v>1.47533E-2</c:v>
                </c:pt>
                <c:pt idx="47177">
                  <c:v>-5.6352599999999996E-3</c:v>
                </c:pt>
                <c:pt idx="47178">
                  <c:v>4.9047500000000003E-3</c:v>
                </c:pt>
                <c:pt idx="47179">
                  <c:v>1.48296E-3</c:v>
                </c:pt>
                <c:pt idx="47180">
                  <c:v>3.87287E-3</c:v>
                </c:pt>
                <c:pt idx="47181">
                  <c:v>5.0077400000000001E-3</c:v>
                </c:pt>
                <c:pt idx="47182">
                  <c:v>3.7670100000000001E-4</c:v>
                </c:pt>
                <c:pt idx="47183">
                  <c:v>6.7319900000000002E-3</c:v>
                </c:pt>
                <c:pt idx="47184">
                  <c:v>1.4489200000000001E-2</c:v>
                </c:pt>
                <c:pt idx="47185">
                  <c:v>1.03626E-2</c:v>
                </c:pt>
                <c:pt idx="47186">
                  <c:v>3.0136099999999999E-4</c:v>
                </c:pt>
                <c:pt idx="47187">
                  <c:v>-2.3746499999999999E-4</c:v>
                </c:pt>
                <c:pt idx="47188" formatCode="0.00E+00">
                  <c:v>7.5340300000000001E-5</c:v>
                </c:pt>
                <c:pt idx="47189">
                  <c:v>-5.7268099999999997E-3</c:v>
                </c:pt>
                <c:pt idx="47190">
                  <c:v>7.2135899999999998E-3</c:v>
                </c:pt>
                <c:pt idx="47191">
                  <c:v>-1.38292E-2</c:v>
                </c:pt>
                <c:pt idx="47192">
                  <c:v>-2.1104800000000001E-3</c:v>
                </c:pt>
                <c:pt idx="47193">
                  <c:v>-3.57151E-3</c:v>
                </c:pt>
                <c:pt idx="47194">
                  <c:v>-2.54536E-3</c:v>
                </c:pt>
                <c:pt idx="47195">
                  <c:v>1.16425E-2</c:v>
                </c:pt>
                <c:pt idx="47196">
                  <c:v>3.4646999999999998E-3</c:v>
                </c:pt>
                <c:pt idx="47197">
                  <c:v>4.3411300000000003E-3</c:v>
                </c:pt>
                <c:pt idx="47198">
                  <c:v>-5.0630600000000003E-3</c:v>
                </c:pt>
                <c:pt idx="47199">
                  <c:v>7.3633199999999996E-3</c:v>
                </c:pt>
                <c:pt idx="47200">
                  <c:v>4.0492999999999996E-3</c:v>
                </c:pt>
                <c:pt idx="47201">
                  <c:v>1.20258E-3</c:v>
                </c:pt>
                <c:pt idx="47202">
                  <c:v>-3.7527099999999998E-3</c:v>
                </c:pt>
                <c:pt idx="47203">
                  <c:v>9.54056E-3</c:v>
                </c:pt>
                <c:pt idx="47204">
                  <c:v>-1.2400599999999999E-2</c:v>
                </c:pt>
                <c:pt idx="47205">
                  <c:v>6.7291299999999998E-3</c:v>
                </c:pt>
                <c:pt idx="47206">
                  <c:v>6.1349899999999999E-3</c:v>
                </c:pt>
                <c:pt idx="47207">
                  <c:v>3.5476700000000002E-3</c:v>
                </c:pt>
                <c:pt idx="47208">
                  <c:v>7.5588199999999999E-3</c:v>
                </c:pt>
                <c:pt idx="47209">
                  <c:v>1.27373E-2</c:v>
                </c:pt>
                <c:pt idx="47210">
                  <c:v>4.7435799999999998E-3</c:v>
                </c:pt>
                <c:pt idx="47211">
                  <c:v>3.7241000000000002E-3</c:v>
                </c:pt>
                <c:pt idx="47212">
                  <c:v>-9.4385100000000006E-3</c:v>
                </c:pt>
                <c:pt idx="47213">
                  <c:v>-7.7772099999999997E-3</c:v>
                </c:pt>
                <c:pt idx="47214">
                  <c:v>-1.32179E-3</c:v>
                </c:pt>
                <c:pt idx="47215">
                  <c:v>1.11523E-2</c:v>
                </c:pt>
                <c:pt idx="47216">
                  <c:v>1.3307599999999999E-2</c:v>
                </c:pt>
                <c:pt idx="47217">
                  <c:v>-2.4394999999999998E-3</c:v>
                </c:pt>
                <c:pt idx="47218">
                  <c:v>-3.3407200000000001E-3</c:v>
                </c:pt>
                <c:pt idx="47219">
                  <c:v>1.42956E-2</c:v>
                </c:pt>
                <c:pt idx="47220">
                  <c:v>-8.2778899999999996E-3</c:v>
                </c:pt>
                <c:pt idx="47221">
                  <c:v>-5.0993000000000002E-3</c:v>
                </c:pt>
                <c:pt idx="47222">
                  <c:v>-8.4876999999999999E-4</c:v>
                </c:pt>
                <c:pt idx="47223">
                  <c:v>1.26886E-2</c:v>
                </c:pt>
                <c:pt idx="47224">
                  <c:v>2.3927699999999998E-3</c:v>
                </c:pt>
                <c:pt idx="47225">
                  <c:v>-1.01166E-2</c:v>
                </c:pt>
                <c:pt idx="47226">
                  <c:v>-8.5096400000000006E-3</c:v>
                </c:pt>
                <c:pt idx="47227">
                  <c:v>8.3808900000000002E-3</c:v>
                </c:pt>
                <c:pt idx="47228">
                  <c:v>1.7260600000000001E-2</c:v>
                </c:pt>
                <c:pt idx="47229">
                  <c:v>-2.2220600000000001E-3</c:v>
                </c:pt>
                <c:pt idx="47230">
                  <c:v>-1.20678E-2</c:v>
                </c:pt>
                <c:pt idx="47231">
                  <c:v>1.0305399999999999E-2</c:v>
                </c:pt>
                <c:pt idx="47232">
                  <c:v>-9.9668499999999993E-3</c:v>
                </c:pt>
                <c:pt idx="47233">
                  <c:v>-6.1063799999999998E-3</c:v>
                </c:pt>
                <c:pt idx="47234">
                  <c:v>-5.8288599999999999E-3</c:v>
                </c:pt>
                <c:pt idx="47235">
                  <c:v>1.28384E-2</c:v>
                </c:pt>
                <c:pt idx="47236">
                  <c:v>2.3773200000000001E-2</c:v>
                </c:pt>
                <c:pt idx="47237">
                  <c:v>-1.24187E-2</c:v>
                </c:pt>
                <c:pt idx="47238">
                  <c:v>-5.9328100000000002E-3</c:v>
                </c:pt>
                <c:pt idx="47239">
                  <c:v>8.9006399999999996E-3</c:v>
                </c:pt>
                <c:pt idx="47240">
                  <c:v>1.9983299999999999E-2</c:v>
                </c:pt>
                <c:pt idx="47241">
                  <c:v>1.8444100000000001E-2</c:v>
                </c:pt>
                <c:pt idx="47242">
                  <c:v>-1.5122399999999999E-2</c:v>
                </c:pt>
                <c:pt idx="47243">
                  <c:v>-1.0722199999999999E-2</c:v>
                </c:pt>
                <c:pt idx="47244">
                  <c:v>1.5325499999999999E-3</c:v>
                </c:pt>
                <c:pt idx="47245">
                  <c:v>1.3380099999999999E-3</c:v>
                </c:pt>
                <c:pt idx="47246">
                  <c:v>1.4119100000000001E-2</c:v>
                </c:pt>
                <c:pt idx="47247">
                  <c:v>-6.1206799999999999E-3</c:v>
                </c:pt>
                <c:pt idx="47248">
                  <c:v>-1.6577700000000001E-2</c:v>
                </c:pt>
                <c:pt idx="47249">
                  <c:v>-2.6571299999999999E-2</c:v>
                </c:pt>
                <c:pt idx="47250">
                  <c:v>-1.03188E-2</c:v>
                </c:pt>
                <c:pt idx="47251">
                  <c:v>-1.66321E-3</c:v>
                </c:pt>
                <c:pt idx="47252">
                  <c:v>4.9591100000000003E-4</c:v>
                </c:pt>
                <c:pt idx="47253">
                  <c:v>-6.4010600000000001E-3</c:v>
                </c:pt>
                <c:pt idx="47254">
                  <c:v>-1.6409900000000002E-2</c:v>
                </c:pt>
                <c:pt idx="47255">
                  <c:v>-2.5223700000000002E-2</c:v>
                </c:pt>
                <c:pt idx="47256">
                  <c:v>-2.42624E-2</c:v>
                </c:pt>
                <c:pt idx="47257">
                  <c:v>-1.9448300000000002E-2</c:v>
                </c:pt>
                <c:pt idx="47258">
                  <c:v>-2.5133099999999998E-2</c:v>
                </c:pt>
                <c:pt idx="47259">
                  <c:v>-1.4539699999999999E-2</c:v>
                </c:pt>
                <c:pt idx="47260">
                  <c:v>-2.0088200000000001E-2</c:v>
                </c:pt>
                <c:pt idx="47261">
                  <c:v>-3.3210799999999999E-2</c:v>
                </c:pt>
                <c:pt idx="47262">
                  <c:v>-2.7660400000000002E-2</c:v>
                </c:pt>
                <c:pt idx="47263">
                  <c:v>-1.1021599999999999E-2</c:v>
                </c:pt>
                <c:pt idx="47264">
                  <c:v>-3.4465799999999999E-3</c:v>
                </c:pt>
                <c:pt idx="47265">
                  <c:v>-1.7437899999999999E-2</c:v>
                </c:pt>
                <c:pt idx="47266">
                  <c:v>-2.80609E-2</c:v>
                </c:pt>
                <c:pt idx="47267">
                  <c:v>-3.6849999999999999E-3</c:v>
                </c:pt>
                <c:pt idx="47268">
                  <c:v>-1.7172799999999998E-2</c:v>
                </c:pt>
                <c:pt idx="47269">
                  <c:v>-7.70092E-3</c:v>
                </c:pt>
                <c:pt idx="47270">
                  <c:v>-1.80511E-2</c:v>
                </c:pt>
                <c:pt idx="47271">
                  <c:v>-3.57151E-3</c:v>
                </c:pt>
                <c:pt idx="47272">
                  <c:v>-7.60365E-3</c:v>
                </c:pt>
                <c:pt idx="47273">
                  <c:v>-7.4796699999999999E-3</c:v>
                </c:pt>
                <c:pt idx="47274">
                  <c:v>3.88145E-4</c:v>
                </c:pt>
                <c:pt idx="47275">
                  <c:v>-2.1919299999999999E-2</c:v>
                </c:pt>
                <c:pt idx="47276">
                  <c:v>-1.3160699999999999E-2</c:v>
                </c:pt>
                <c:pt idx="47277">
                  <c:v>-2.283E-2</c:v>
                </c:pt>
                <c:pt idx="47278">
                  <c:v>-1.9250900000000001E-2</c:v>
                </c:pt>
                <c:pt idx="47279">
                  <c:v>-1.23453E-2</c:v>
                </c:pt>
                <c:pt idx="47280">
                  <c:v>-3.5985000000000003E-2</c:v>
                </c:pt>
                <c:pt idx="47281">
                  <c:v>-3.85227E-2</c:v>
                </c:pt>
                <c:pt idx="47282">
                  <c:v>-1.48401E-2</c:v>
                </c:pt>
                <c:pt idx="47283">
                  <c:v>-9.9077200000000001E-3</c:v>
                </c:pt>
                <c:pt idx="47284">
                  <c:v>-2.1591200000000001E-2</c:v>
                </c:pt>
                <c:pt idx="47285">
                  <c:v>-2.51141E-2</c:v>
                </c:pt>
                <c:pt idx="47286">
                  <c:v>-1.6114199999999999E-2</c:v>
                </c:pt>
                <c:pt idx="47287">
                  <c:v>-2.7432399999999999E-2</c:v>
                </c:pt>
                <c:pt idx="47288">
                  <c:v>-2.1081900000000001E-2</c:v>
                </c:pt>
                <c:pt idx="47289">
                  <c:v>-2.48051E-3</c:v>
                </c:pt>
                <c:pt idx="47290">
                  <c:v>8.8148099999999993E-3</c:v>
                </c:pt>
                <c:pt idx="47291">
                  <c:v>4.3582899999999999E-3</c:v>
                </c:pt>
                <c:pt idx="47292">
                  <c:v>-2.882E-3</c:v>
                </c:pt>
                <c:pt idx="47293">
                  <c:v>-1.21651E-2</c:v>
                </c:pt>
                <c:pt idx="47294">
                  <c:v>-1.6700699999999999E-2</c:v>
                </c:pt>
                <c:pt idx="47295">
                  <c:v>-8.0099100000000003E-3</c:v>
                </c:pt>
                <c:pt idx="47296">
                  <c:v>2.0198799999999999E-3</c:v>
                </c:pt>
                <c:pt idx="47297">
                  <c:v>-2.0551699999999998E-3</c:v>
                </c:pt>
                <c:pt idx="47298">
                  <c:v>-2.51036E-2</c:v>
                </c:pt>
                <c:pt idx="47299">
                  <c:v>-1.2800199999999999E-2</c:v>
                </c:pt>
                <c:pt idx="47300">
                  <c:v>-1.7250100000000001E-2</c:v>
                </c:pt>
                <c:pt idx="47301">
                  <c:v>-8.8357899999999996E-3</c:v>
                </c:pt>
                <c:pt idx="47302">
                  <c:v>-1.6566299999999999E-2</c:v>
                </c:pt>
                <c:pt idx="47303">
                  <c:v>-1.80912E-3</c:v>
                </c:pt>
                <c:pt idx="47304">
                  <c:v>-1.1497500000000001E-2</c:v>
                </c:pt>
                <c:pt idx="47305">
                  <c:v>-2.77443E-2</c:v>
                </c:pt>
                <c:pt idx="47306">
                  <c:v>-3.3491100000000003E-2</c:v>
                </c:pt>
                <c:pt idx="47307">
                  <c:v>-2.6399599999999999E-2</c:v>
                </c:pt>
                <c:pt idx="47308">
                  <c:v>-5.4178200000000003E-3</c:v>
                </c:pt>
                <c:pt idx="47309">
                  <c:v>-1.39303E-2</c:v>
                </c:pt>
                <c:pt idx="47310">
                  <c:v>-2.14424E-2</c:v>
                </c:pt>
                <c:pt idx="47311">
                  <c:v>-2.3747399999999998E-2</c:v>
                </c:pt>
                <c:pt idx="47312">
                  <c:v>-2.5239000000000001E-2</c:v>
                </c:pt>
                <c:pt idx="47313">
                  <c:v>-1.53933E-2</c:v>
                </c:pt>
                <c:pt idx="47314">
                  <c:v>-7.4968300000000003E-3</c:v>
                </c:pt>
                <c:pt idx="47315">
                  <c:v>-1.2729600000000001E-2</c:v>
                </c:pt>
                <c:pt idx="47316">
                  <c:v>-9.4852400000000007E-3</c:v>
                </c:pt>
                <c:pt idx="47317">
                  <c:v>-2.2643099999999999E-2</c:v>
                </c:pt>
                <c:pt idx="47318">
                  <c:v>-1.6546200000000001E-3</c:v>
                </c:pt>
                <c:pt idx="47319">
                  <c:v>3.3340499999999999E-3</c:v>
                </c:pt>
                <c:pt idx="47320">
                  <c:v>6.4621000000000001E-3</c:v>
                </c:pt>
                <c:pt idx="47321">
                  <c:v>5.6047400000000004E-3</c:v>
                </c:pt>
                <c:pt idx="47322">
                  <c:v>3.34454E-3</c:v>
                </c:pt>
                <c:pt idx="47323">
                  <c:v>-5.5437100000000003E-3</c:v>
                </c:pt>
                <c:pt idx="47324">
                  <c:v>-1.3625099999999999E-2</c:v>
                </c:pt>
                <c:pt idx="47325">
                  <c:v>-6.6156399999999999E-3</c:v>
                </c:pt>
                <c:pt idx="47326">
                  <c:v>8.2740799999999996E-3</c:v>
                </c:pt>
                <c:pt idx="47327">
                  <c:v>7.8544600000000006E-3</c:v>
                </c:pt>
                <c:pt idx="47328">
                  <c:v>-9.0141300000000004E-3</c:v>
                </c:pt>
                <c:pt idx="47329" formatCode="0.00E+00">
                  <c:v>-6.9618199999999997E-5</c:v>
                </c:pt>
                <c:pt idx="47330">
                  <c:v>5.3052899999999998E-3</c:v>
                </c:pt>
                <c:pt idx="47331">
                  <c:v>-1.3815900000000001E-2</c:v>
                </c:pt>
                <c:pt idx="47332">
                  <c:v>2.2058500000000001E-3</c:v>
                </c:pt>
                <c:pt idx="47333">
                  <c:v>1.2121199999999999E-3</c:v>
                </c:pt>
                <c:pt idx="47334">
                  <c:v>-1.98126E-2</c:v>
                </c:pt>
                <c:pt idx="47335">
                  <c:v>-3.0327799999999999E-2</c:v>
                </c:pt>
                <c:pt idx="47336">
                  <c:v>-2.1493000000000002E-2</c:v>
                </c:pt>
                <c:pt idx="47337">
                  <c:v>-2.67982E-4</c:v>
                </c:pt>
                <c:pt idx="47338">
                  <c:v>-3.5806699999999997E-2</c:v>
                </c:pt>
                <c:pt idx="47339">
                  <c:v>-1.38254E-2</c:v>
                </c:pt>
                <c:pt idx="47340">
                  <c:v>-1.542E-2</c:v>
                </c:pt>
                <c:pt idx="47341">
                  <c:v>-1.6062699999999999E-2</c:v>
                </c:pt>
                <c:pt idx="47342">
                  <c:v>-2.5818799999999999E-2</c:v>
                </c:pt>
                <c:pt idx="47343">
                  <c:v>-2.14548E-2</c:v>
                </c:pt>
                <c:pt idx="47344">
                  <c:v>-8.0452000000000006E-3</c:v>
                </c:pt>
                <c:pt idx="47345">
                  <c:v>-1.3546000000000001E-2</c:v>
                </c:pt>
                <c:pt idx="47346">
                  <c:v>2.9497099999999999E-3</c:v>
                </c:pt>
                <c:pt idx="47347">
                  <c:v>-1.5381799999999999E-2</c:v>
                </c:pt>
                <c:pt idx="47348">
                  <c:v>-1.7532300000000001E-2</c:v>
                </c:pt>
                <c:pt idx="47349">
                  <c:v>-1.9389199999999999E-2</c:v>
                </c:pt>
                <c:pt idx="47350">
                  <c:v>-1.17664E-2</c:v>
                </c:pt>
                <c:pt idx="47351">
                  <c:v>-9.2458699999999998E-3</c:v>
                </c:pt>
                <c:pt idx="47352">
                  <c:v>-1.22557E-2</c:v>
                </c:pt>
                <c:pt idx="47353">
                  <c:v>-1.28746E-4</c:v>
                </c:pt>
                <c:pt idx="47354">
                  <c:v>-1.0232E-2</c:v>
                </c:pt>
                <c:pt idx="47355">
                  <c:v>-9.5739399999999995E-3</c:v>
                </c:pt>
                <c:pt idx="47356">
                  <c:v>-1.43356E-2</c:v>
                </c:pt>
                <c:pt idx="47357">
                  <c:v>-2.8934499999999998E-2</c:v>
                </c:pt>
                <c:pt idx="47358">
                  <c:v>-1.2591400000000001E-2</c:v>
                </c:pt>
                <c:pt idx="47359">
                  <c:v>-1.7981500000000001E-2</c:v>
                </c:pt>
                <c:pt idx="47360">
                  <c:v>-1.27516E-2</c:v>
                </c:pt>
                <c:pt idx="47361">
                  <c:v>-4.7673199999999999E-2</c:v>
                </c:pt>
                <c:pt idx="47362">
                  <c:v>-2.5386800000000001E-2</c:v>
                </c:pt>
                <c:pt idx="47363">
                  <c:v>-1.9126899999999999E-2</c:v>
                </c:pt>
                <c:pt idx="47364">
                  <c:v>-1.9180300000000001E-2</c:v>
                </c:pt>
                <c:pt idx="47365">
                  <c:v>-1.9315700000000002E-2</c:v>
                </c:pt>
                <c:pt idx="47366">
                  <c:v>-3.23238E-2</c:v>
                </c:pt>
                <c:pt idx="47367">
                  <c:v>-3.5296399999999999E-2</c:v>
                </c:pt>
                <c:pt idx="47368">
                  <c:v>-3.2550799999999998E-2</c:v>
                </c:pt>
                <c:pt idx="47369">
                  <c:v>-1.35202E-2</c:v>
                </c:pt>
                <c:pt idx="47370">
                  <c:v>-2.0029100000000001E-2</c:v>
                </c:pt>
                <c:pt idx="47371" formatCode="0.00E+00">
                  <c:v>-2.2585899999999999E-2</c:v>
                </c:pt>
                <c:pt idx="47372">
                  <c:v>-3.5401299999999997E-2</c:v>
                </c:pt>
                <c:pt idx="47373">
                  <c:v>-3.67327E-2</c:v>
                </c:pt>
                <c:pt idx="47374">
                  <c:v>-2.3034099999999998E-2</c:v>
                </c:pt>
                <c:pt idx="47375">
                  <c:v>-2.9504800000000001E-2</c:v>
                </c:pt>
                <c:pt idx="47376">
                  <c:v>-4.1501000000000003E-2</c:v>
                </c:pt>
                <c:pt idx="47377">
                  <c:v>-2.48051E-2</c:v>
                </c:pt>
                <c:pt idx="47378">
                  <c:v>-3.98588E-2</c:v>
                </c:pt>
                <c:pt idx="47379">
                  <c:v>-1.9569400000000001E-2</c:v>
                </c:pt>
                <c:pt idx="47380">
                  <c:v>-3.9481200000000001E-2</c:v>
                </c:pt>
                <c:pt idx="47381">
                  <c:v>-1.45168E-2</c:v>
                </c:pt>
                <c:pt idx="47382">
                  <c:v>-2.01969E-2</c:v>
                </c:pt>
                <c:pt idx="47383">
                  <c:v>-2.3692100000000001E-2</c:v>
                </c:pt>
                <c:pt idx="47384">
                  <c:v>-2.94132E-2</c:v>
                </c:pt>
                <c:pt idx="47385">
                  <c:v>-1.0251E-2</c:v>
                </c:pt>
                <c:pt idx="47386">
                  <c:v>-3.1911799999999997E-2</c:v>
                </c:pt>
                <c:pt idx="47387">
                  <c:v>-2.9100399999999998E-2</c:v>
                </c:pt>
                <c:pt idx="47388">
                  <c:v>-3.2156900000000002E-2</c:v>
                </c:pt>
                <c:pt idx="47389">
                  <c:v>-3.1583800000000002E-2</c:v>
                </c:pt>
                <c:pt idx="47390">
                  <c:v>-2.4603799999999999E-2</c:v>
                </c:pt>
                <c:pt idx="47391">
                  <c:v>-3.0546200000000001E-3</c:v>
                </c:pt>
                <c:pt idx="47392">
                  <c:v>-6.43539E-3</c:v>
                </c:pt>
                <c:pt idx="47393">
                  <c:v>-3.0753099999999998E-2</c:v>
                </c:pt>
                <c:pt idx="47394">
                  <c:v>-1.9137399999999999E-2</c:v>
                </c:pt>
                <c:pt idx="47395">
                  <c:v>-1.7678300000000001E-2</c:v>
                </c:pt>
                <c:pt idx="47396">
                  <c:v>-1.20039E-2</c:v>
                </c:pt>
                <c:pt idx="47397">
                  <c:v>-2.43587E-2</c:v>
                </c:pt>
                <c:pt idx="47398">
                  <c:v>-1.60923E-2</c:v>
                </c:pt>
                <c:pt idx="47399">
                  <c:v>-5.3510700000000003E-3</c:v>
                </c:pt>
                <c:pt idx="47400">
                  <c:v>-1.6923000000000001E-2</c:v>
                </c:pt>
                <c:pt idx="47401">
                  <c:v>-1.1850400000000001E-2</c:v>
                </c:pt>
                <c:pt idx="47402">
                  <c:v>-8.2845699999999998E-3</c:v>
                </c:pt>
                <c:pt idx="47403">
                  <c:v>-5.2318599999999996E-3</c:v>
                </c:pt>
                <c:pt idx="47404">
                  <c:v>-6.4668700000000004E-3</c:v>
                </c:pt>
                <c:pt idx="47405">
                  <c:v>-2.5909399999999999E-2</c:v>
                </c:pt>
                <c:pt idx="47406">
                  <c:v>-3.6203399999999997E-2</c:v>
                </c:pt>
                <c:pt idx="47407">
                  <c:v>-4.7607400000000003E-3</c:v>
                </c:pt>
                <c:pt idx="47408">
                  <c:v>-1.12829E-2</c:v>
                </c:pt>
                <c:pt idx="47409">
                  <c:v>-2.1886800000000001E-2</c:v>
                </c:pt>
                <c:pt idx="47410">
                  <c:v>-2.9562000000000001E-2</c:v>
                </c:pt>
                <c:pt idx="47411">
                  <c:v>-1.2454E-2</c:v>
                </c:pt>
                <c:pt idx="47412">
                  <c:v>-1.08757E-2</c:v>
                </c:pt>
                <c:pt idx="47413">
                  <c:v>-1.9681899999999999E-2</c:v>
                </c:pt>
                <c:pt idx="47414">
                  <c:v>-1.08614E-2</c:v>
                </c:pt>
                <c:pt idx="47415">
                  <c:v>-8.3122300000000003E-3</c:v>
                </c:pt>
                <c:pt idx="47416">
                  <c:v>-1.0442699999999999E-3</c:v>
                </c:pt>
                <c:pt idx="47417">
                  <c:v>-4.4136000000000002E-3</c:v>
                </c:pt>
                <c:pt idx="47418">
                  <c:v>-9.2496899999999996E-3</c:v>
                </c:pt>
                <c:pt idx="47419">
                  <c:v>5.1851299999999996E-3</c:v>
                </c:pt>
                <c:pt idx="47420">
                  <c:v>-1.47057E-3</c:v>
                </c:pt>
                <c:pt idx="47421">
                  <c:v>-3.6945300000000001E-3</c:v>
                </c:pt>
                <c:pt idx="47422">
                  <c:v>-2.6016199999999998E-3</c:v>
                </c:pt>
                <c:pt idx="47423">
                  <c:v>-8.16345E-4</c:v>
                </c:pt>
                <c:pt idx="47424">
                  <c:v>-5.0477999999999999E-3</c:v>
                </c:pt>
                <c:pt idx="47425">
                  <c:v>-6.54697E-3</c:v>
                </c:pt>
                <c:pt idx="47426">
                  <c:v>-2.5425000000000001E-3</c:v>
                </c:pt>
                <c:pt idx="47427">
                  <c:v>1.2578999999999999E-3</c:v>
                </c:pt>
                <c:pt idx="47428">
                  <c:v>1.6975399999999999E-4</c:v>
                </c:pt>
                <c:pt idx="47429">
                  <c:v>-1.6750299999999999E-2</c:v>
                </c:pt>
                <c:pt idx="47430">
                  <c:v>-1.8615699999999999E-2</c:v>
                </c:pt>
                <c:pt idx="47431">
                  <c:v>-2.2187200000000001E-2</c:v>
                </c:pt>
                <c:pt idx="47432">
                  <c:v>-2.85053E-3</c:v>
                </c:pt>
                <c:pt idx="47433">
                  <c:v>-8.3570499999999995E-3</c:v>
                </c:pt>
                <c:pt idx="47434">
                  <c:v>-1.9832599999999999E-2</c:v>
                </c:pt>
                <c:pt idx="47435">
                  <c:v>-2.2614499999999999E-2</c:v>
                </c:pt>
                <c:pt idx="47436">
                  <c:v>-2.1400500000000001E-3</c:v>
                </c:pt>
                <c:pt idx="47437">
                  <c:v>-1.51691E-2</c:v>
                </c:pt>
                <c:pt idx="47438">
                  <c:v>-2.0061499999999999E-2</c:v>
                </c:pt>
                <c:pt idx="47439">
                  <c:v>-1.01128E-2</c:v>
                </c:pt>
                <c:pt idx="47440">
                  <c:v>-1.08299E-2</c:v>
                </c:pt>
                <c:pt idx="47441">
                  <c:v>-3.4731900000000003E-2</c:v>
                </c:pt>
                <c:pt idx="47442">
                  <c:v>-3.2957100000000003E-2</c:v>
                </c:pt>
                <c:pt idx="47443">
                  <c:v>-1.1192300000000001E-2</c:v>
                </c:pt>
                <c:pt idx="47444">
                  <c:v>-8.2492799999999995E-4</c:v>
                </c:pt>
                <c:pt idx="47445">
                  <c:v>6.0043300000000004E-3</c:v>
                </c:pt>
                <c:pt idx="47446">
                  <c:v>-1.0110900000000001E-2</c:v>
                </c:pt>
                <c:pt idx="47447">
                  <c:v>-4.6377199999999997E-3</c:v>
                </c:pt>
                <c:pt idx="47448">
                  <c:v>-1.0049799999999999E-2</c:v>
                </c:pt>
                <c:pt idx="47449">
                  <c:v>-2.1768599999999999E-2</c:v>
                </c:pt>
                <c:pt idx="47450">
                  <c:v>-6.34003E-3</c:v>
                </c:pt>
                <c:pt idx="47451">
                  <c:v>5.1183699999999997E-3</c:v>
                </c:pt>
                <c:pt idx="47452">
                  <c:v>-4.27532E-3</c:v>
                </c:pt>
                <c:pt idx="47453">
                  <c:v>-2.5610000000000001E-2</c:v>
                </c:pt>
                <c:pt idx="47454">
                  <c:v>-1.3588899999999999E-2</c:v>
                </c:pt>
                <c:pt idx="47455">
                  <c:v>-3.2343900000000002E-2</c:v>
                </c:pt>
                <c:pt idx="47456">
                  <c:v>-2.2047000000000001E-2</c:v>
                </c:pt>
                <c:pt idx="47457">
                  <c:v>-4.8742300000000002E-3</c:v>
                </c:pt>
                <c:pt idx="47458">
                  <c:v>-1.0071800000000001E-2</c:v>
                </c:pt>
                <c:pt idx="47459">
                  <c:v>-1.7578099999999999E-2</c:v>
                </c:pt>
                <c:pt idx="47460">
                  <c:v>-3.1124099999999998E-2</c:v>
                </c:pt>
                <c:pt idx="47461">
                  <c:v>-3.8218500000000002E-2</c:v>
                </c:pt>
                <c:pt idx="47462">
                  <c:v>-3.1300500000000002E-2</c:v>
                </c:pt>
                <c:pt idx="47463">
                  <c:v>-6.32572E-3</c:v>
                </c:pt>
                <c:pt idx="47464">
                  <c:v>-1.9191699999999999E-2</c:v>
                </c:pt>
                <c:pt idx="47465">
                  <c:v>-1.8538499999999999E-2</c:v>
                </c:pt>
                <c:pt idx="47466">
                  <c:v>-5.5027000000000001E-3</c:v>
                </c:pt>
                <c:pt idx="47467">
                  <c:v>3.28159E-3</c:v>
                </c:pt>
                <c:pt idx="47468">
                  <c:v>5.9604600000000003E-4</c:v>
                </c:pt>
                <c:pt idx="47469">
                  <c:v>-1.39866E-2</c:v>
                </c:pt>
                <c:pt idx="47470">
                  <c:v>-3.7097900000000001E-4</c:v>
                </c:pt>
                <c:pt idx="47471">
                  <c:v>4.0922199999999997E-3</c:v>
                </c:pt>
                <c:pt idx="47472">
                  <c:v>3.2854099999999999E-3</c:v>
                </c:pt>
                <c:pt idx="47473">
                  <c:v>-1.43318E-2</c:v>
                </c:pt>
                <c:pt idx="47474">
                  <c:v>1.3418200000000001E-3</c:v>
                </c:pt>
                <c:pt idx="47475">
                  <c:v>-1.55926E-3</c:v>
                </c:pt>
                <c:pt idx="47476">
                  <c:v>-3.9462999999999998E-3</c:v>
                </c:pt>
                <c:pt idx="47477">
                  <c:v>1.13344E-2</c:v>
                </c:pt>
                <c:pt idx="47478">
                  <c:v>-1.01347E-2</c:v>
                </c:pt>
                <c:pt idx="47479">
                  <c:v>-2.0191199999999999E-2</c:v>
                </c:pt>
                <c:pt idx="47480">
                  <c:v>-1.8747300000000001E-2</c:v>
                </c:pt>
                <c:pt idx="47481">
                  <c:v>1.11961E-3</c:v>
                </c:pt>
                <c:pt idx="47482">
                  <c:v>3.0393600000000001E-3</c:v>
                </c:pt>
                <c:pt idx="47483">
                  <c:v>1.41144E-4</c:v>
                </c:pt>
                <c:pt idx="47484">
                  <c:v>-1.06335E-3</c:v>
                </c:pt>
                <c:pt idx="47485">
                  <c:v>-6.3686400000000001E-3</c:v>
                </c:pt>
                <c:pt idx="47486">
                  <c:v>-9.4547299999999997E-3</c:v>
                </c:pt>
                <c:pt idx="47487">
                  <c:v>-1.1662499999999999E-2</c:v>
                </c:pt>
                <c:pt idx="47488">
                  <c:v>8.3312999999999998E-3</c:v>
                </c:pt>
                <c:pt idx="47489">
                  <c:v>5.9795400000000002E-3</c:v>
                </c:pt>
                <c:pt idx="47490">
                  <c:v>-2.1581600000000001E-3</c:v>
                </c:pt>
                <c:pt idx="47491">
                  <c:v>-1.9061999999999999E-2</c:v>
                </c:pt>
                <c:pt idx="47492">
                  <c:v>-1.7642999999999999E-3</c:v>
                </c:pt>
                <c:pt idx="47493">
                  <c:v>6.8626399999999997E-3</c:v>
                </c:pt>
                <c:pt idx="47494">
                  <c:v>-1.4367100000000001E-2</c:v>
                </c:pt>
                <c:pt idx="47495">
                  <c:v>-9.5892000000000008E-3</c:v>
                </c:pt>
                <c:pt idx="47496">
                  <c:v>-1.1631000000000001E-2</c:v>
                </c:pt>
                <c:pt idx="47497">
                  <c:v>-1.21212E-2</c:v>
                </c:pt>
                <c:pt idx="47498">
                  <c:v>-1.1658699999999999E-2</c:v>
                </c:pt>
                <c:pt idx="47499">
                  <c:v>-1.0189999999999999E-2</c:v>
                </c:pt>
                <c:pt idx="47500">
                  <c:v>9.2678099999999996E-3</c:v>
                </c:pt>
                <c:pt idx="47501">
                  <c:v>-2.8047599999999999E-3</c:v>
                </c:pt>
                <c:pt idx="47502">
                  <c:v>-1.6347899999999999E-2</c:v>
                </c:pt>
                <c:pt idx="47503">
                  <c:v>-2.2575399999999999E-2</c:v>
                </c:pt>
                <c:pt idx="47504" formatCode="0.00E+00">
                  <c:v>-1.40123E-2</c:v>
                </c:pt>
                <c:pt idx="47505">
                  <c:v>-1.1301E-2</c:v>
                </c:pt>
                <c:pt idx="47506">
                  <c:v>-4.8389399999999999E-3</c:v>
                </c:pt>
                <c:pt idx="47507">
                  <c:v>-2.4394999999999998E-3</c:v>
                </c:pt>
                <c:pt idx="47508">
                  <c:v>5.4264099999999996E-3</c:v>
                </c:pt>
                <c:pt idx="47509">
                  <c:v>1.1612900000000001E-2</c:v>
                </c:pt>
                <c:pt idx="47510">
                  <c:v>-1.7949099999999999E-2</c:v>
                </c:pt>
                <c:pt idx="47511">
                  <c:v>-6.1426199999999997E-3</c:v>
                </c:pt>
                <c:pt idx="47512">
                  <c:v>-1.14641E-2</c:v>
                </c:pt>
                <c:pt idx="47513">
                  <c:v>1.07803E-2</c:v>
                </c:pt>
                <c:pt idx="47514">
                  <c:v>-4.6768199999999999E-3</c:v>
                </c:pt>
                <c:pt idx="47515">
                  <c:v>1.1634799999999999E-3</c:v>
                </c:pt>
                <c:pt idx="47516">
                  <c:v>7.6894800000000003E-3</c:v>
                </c:pt>
                <c:pt idx="47517">
                  <c:v>6.97136E-4</c:v>
                </c:pt>
                <c:pt idx="47518">
                  <c:v>-8.52585E-4</c:v>
                </c:pt>
                <c:pt idx="47519">
                  <c:v>7.4625000000000004E-3</c:v>
                </c:pt>
                <c:pt idx="47520">
                  <c:v>1.59369E-2</c:v>
                </c:pt>
                <c:pt idx="47521">
                  <c:v>1.34983E-2</c:v>
                </c:pt>
                <c:pt idx="47522">
                  <c:v>3.96919E-3</c:v>
                </c:pt>
                <c:pt idx="47523">
                  <c:v>-1.6485199999999998E-2</c:v>
                </c:pt>
                <c:pt idx="47524">
                  <c:v>4.2715100000000001E-3</c:v>
                </c:pt>
                <c:pt idx="47525">
                  <c:v>1.45168E-2</c:v>
                </c:pt>
                <c:pt idx="47526">
                  <c:v>2.3460399999999999E-2</c:v>
                </c:pt>
                <c:pt idx="47527">
                  <c:v>1.0297799999999999E-2</c:v>
                </c:pt>
                <c:pt idx="47528">
                  <c:v>-1.0269199999999999E-2</c:v>
                </c:pt>
                <c:pt idx="47529">
                  <c:v>-1.65825E-2</c:v>
                </c:pt>
                <c:pt idx="47530">
                  <c:v>1.5344600000000001E-3</c:v>
                </c:pt>
                <c:pt idx="47531">
                  <c:v>1.07861E-2</c:v>
                </c:pt>
                <c:pt idx="47532">
                  <c:v>1.84011E-2</c:v>
                </c:pt>
                <c:pt idx="47533">
                  <c:v>9.3460100000000001E-3</c:v>
                </c:pt>
                <c:pt idx="47534">
                  <c:v>7.1029700000000001E-3</c:v>
                </c:pt>
                <c:pt idx="47535">
                  <c:v>-8.8405600000000003E-4</c:v>
                </c:pt>
                <c:pt idx="47536">
                  <c:v>-4.29153E-3</c:v>
                </c:pt>
                <c:pt idx="47537">
                  <c:v>4.3029799999999997E-3</c:v>
                </c:pt>
                <c:pt idx="47538">
                  <c:v>1.38493E-2</c:v>
                </c:pt>
                <c:pt idx="47539">
                  <c:v>-3.4828200000000002E-3</c:v>
                </c:pt>
                <c:pt idx="47540">
                  <c:v>-8.7928799999999999E-4</c:v>
                </c:pt>
                <c:pt idx="47541">
                  <c:v>-1.7910000000000001E-3</c:v>
                </c:pt>
                <c:pt idx="47542">
                  <c:v>5.0897599999999996E-3</c:v>
                </c:pt>
                <c:pt idx="47543">
                  <c:v>9.0866100000000002E-3</c:v>
                </c:pt>
                <c:pt idx="47544">
                  <c:v>9.5443699999999999E-3</c:v>
                </c:pt>
                <c:pt idx="47545">
                  <c:v>1.78976E-2</c:v>
                </c:pt>
                <c:pt idx="47546">
                  <c:v>2.85053E-3</c:v>
                </c:pt>
                <c:pt idx="47547">
                  <c:v>6.4954799999999997E-3</c:v>
                </c:pt>
                <c:pt idx="47548">
                  <c:v>-7.3957399999999996E-3</c:v>
                </c:pt>
                <c:pt idx="47549">
                  <c:v>-5.7992900000000003E-3</c:v>
                </c:pt>
                <c:pt idx="47550">
                  <c:v>-4.7616999999999998E-3</c:v>
                </c:pt>
                <c:pt idx="47551">
                  <c:v>3.7021599999999999E-3</c:v>
                </c:pt>
                <c:pt idx="47552">
                  <c:v>1.8270499999999999E-2</c:v>
                </c:pt>
                <c:pt idx="47553">
                  <c:v>-1.31226E-3</c:v>
                </c:pt>
                <c:pt idx="47554">
                  <c:v>5.3224600000000002E-3</c:v>
                </c:pt>
                <c:pt idx="47555">
                  <c:v>-6.5526999999999998E-3</c:v>
                </c:pt>
                <c:pt idx="47556">
                  <c:v>1.1405E-2</c:v>
                </c:pt>
                <c:pt idx="47557">
                  <c:v>-2.3822800000000001E-3</c:v>
                </c:pt>
                <c:pt idx="47558">
                  <c:v>1.2051600000000001E-2</c:v>
                </c:pt>
                <c:pt idx="47559">
                  <c:v>-5.9433000000000003E-3</c:v>
                </c:pt>
                <c:pt idx="47560">
                  <c:v>-1.63898E-2</c:v>
                </c:pt>
                <c:pt idx="47561">
                  <c:v>-5.66673E-3</c:v>
                </c:pt>
                <c:pt idx="47562">
                  <c:v>1.25389E-2</c:v>
                </c:pt>
                <c:pt idx="47563">
                  <c:v>1.5493399999999999E-2</c:v>
                </c:pt>
                <c:pt idx="47564">
                  <c:v>-4.9219099999999998E-3</c:v>
                </c:pt>
                <c:pt idx="47565">
                  <c:v>5.1984800000000001E-3</c:v>
                </c:pt>
                <c:pt idx="47566">
                  <c:v>7.6065100000000004E-3</c:v>
                </c:pt>
                <c:pt idx="47567">
                  <c:v>-3.5181000000000001E-3</c:v>
                </c:pt>
                <c:pt idx="47568">
                  <c:v>-1.2163200000000001E-2</c:v>
                </c:pt>
                <c:pt idx="47569">
                  <c:v>-7.3375699999999999E-3</c:v>
                </c:pt>
                <c:pt idx="47570">
                  <c:v>1.88293E-2</c:v>
                </c:pt>
                <c:pt idx="47571">
                  <c:v>-6.2541999999999997E-3</c:v>
                </c:pt>
                <c:pt idx="47572">
                  <c:v>-9.0122199999999996E-3</c:v>
                </c:pt>
                <c:pt idx="47573">
                  <c:v>6.0205500000000004E-3</c:v>
                </c:pt>
                <c:pt idx="47574">
                  <c:v>1.76907E-3</c:v>
                </c:pt>
                <c:pt idx="47575">
                  <c:v>1.3422E-2</c:v>
                </c:pt>
                <c:pt idx="47576">
                  <c:v>5.6075999999999999E-3</c:v>
                </c:pt>
                <c:pt idx="47577">
                  <c:v>1.3278999999999999E-2</c:v>
                </c:pt>
                <c:pt idx="47578">
                  <c:v>1.2692500000000001E-2</c:v>
                </c:pt>
                <c:pt idx="47579">
                  <c:v>7.9355199999999997E-3</c:v>
                </c:pt>
                <c:pt idx="47580">
                  <c:v>4.6005200000000003E-3</c:v>
                </c:pt>
                <c:pt idx="47581">
                  <c:v>1.8682499999999999E-3</c:v>
                </c:pt>
                <c:pt idx="47582">
                  <c:v>9.1457399999999994E-3</c:v>
                </c:pt>
                <c:pt idx="47583">
                  <c:v>1.24321E-2</c:v>
                </c:pt>
                <c:pt idx="47584">
                  <c:v>1.3388600000000001E-2</c:v>
                </c:pt>
                <c:pt idx="47585">
                  <c:v>8.8291199999999993E-3</c:v>
                </c:pt>
                <c:pt idx="47586">
                  <c:v>7.4234000000000001E-3</c:v>
                </c:pt>
                <c:pt idx="47587">
                  <c:v>9.8857900000000002E-3</c:v>
                </c:pt>
                <c:pt idx="47588">
                  <c:v>1.0707899999999999E-2</c:v>
                </c:pt>
                <c:pt idx="47589">
                  <c:v>2.5561299999999999E-2</c:v>
                </c:pt>
                <c:pt idx="47590">
                  <c:v>1.6475699999999999E-2</c:v>
                </c:pt>
                <c:pt idx="47591">
                  <c:v>1.6707400000000001E-2</c:v>
                </c:pt>
                <c:pt idx="47592">
                  <c:v>1.6189599999999998E-2</c:v>
                </c:pt>
                <c:pt idx="47593">
                  <c:v>1.9665700000000001E-2</c:v>
                </c:pt>
                <c:pt idx="47594">
                  <c:v>1.02139E-2</c:v>
                </c:pt>
                <c:pt idx="47595">
                  <c:v>1.4152500000000001E-3</c:v>
                </c:pt>
                <c:pt idx="47596">
                  <c:v>3.50761E-3</c:v>
                </c:pt>
                <c:pt idx="47597">
                  <c:v>6.0854000000000004E-3</c:v>
                </c:pt>
                <c:pt idx="47598">
                  <c:v>1.2607600000000001E-3</c:v>
                </c:pt>
                <c:pt idx="47599">
                  <c:v>4.1112900000000001E-3</c:v>
                </c:pt>
                <c:pt idx="47600">
                  <c:v>1.6695000000000002E-2</c:v>
                </c:pt>
                <c:pt idx="47601">
                  <c:v>2.3257300000000002E-2</c:v>
                </c:pt>
                <c:pt idx="47602">
                  <c:v>1.3247500000000001E-2</c:v>
                </c:pt>
                <c:pt idx="47603" formatCode="0.00E+00">
                  <c:v>-3.0517600000000001E-5</c:v>
                </c:pt>
                <c:pt idx="47604">
                  <c:v>-4.8522900000000004E-3</c:v>
                </c:pt>
                <c:pt idx="47605">
                  <c:v>3.6258699999999998E-3</c:v>
                </c:pt>
                <c:pt idx="47606">
                  <c:v>5.1937099999999998E-3</c:v>
                </c:pt>
                <c:pt idx="47607">
                  <c:v>1.8186599999999999E-3</c:v>
                </c:pt>
                <c:pt idx="47608">
                  <c:v>7.1525599999999996E-3</c:v>
                </c:pt>
                <c:pt idx="47609">
                  <c:v>2.22683E-3</c:v>
                </c:pt>
                <c:pt idx="47610">
                  <c:v>-1.7003999999999999E-3</c:v>
                </c:pt>
                <c:pt idx="47611">
                  <c:v>3.6153800000000001E-3</c:v>
                </c:pt>
                <c:pt idx="47612">
                  <c:v>9.6101799999999994E-3</c:v>
                </c:pt>
                <c:pt idx="47613">
                  <c:v>3.0345899999999999E-2</c:v>
                </c:pt>
                <c:pt idx="47614">
                  <c:v>2.7435299999999999E-2</c:v>
                </c:pt>
                <c:pt idx="47615">
                  <c:v>2.7889299999999999E-2</c:v>
                </c:pt>
                <c:pt idx="47616">
                  <c:v>8.7242099999999996E-3</c:v>
                </c:pt>
                <c:pt idx="47617">
                  <c:v>5.1012000000000002E-3</c:v>
                </c:pt>
                <c:pt idx="47618">
                  <c:v>1.5388499999999999E-2</c:v>
                </c:pt>
                <c:pt idx="47619">
                  <c:v>2.0434399999999998E-2</c:v>
                </c:pt>
                <c:pt idx="47620">
                  <c:v>1.9822099999999999E-2</c:v>
                </c:pt>
                <c:pt idx="47621">
                  <c:v>1.8380199999999999E-2</c:v>
                </c:pt>
                <c:pt idx="47622">
                  <c:v>8.7060899999999997E-3</c:v>
                </c:pt>
                <c:pt idx="47623">
                  <c:v>7.0953399999999995E-4</c:v>
                </c:pt>
                <c:pt idx="47624">
                  <c:v>1.5410399999999999E-2</c:v>
                </c:pt>
                <c:pt idx="47625">
                  <c:v>3.3099200000000002E-2</c:v>
                </c:pt>
                <c:pt idx="47626">
                  <c:v>2.2019400000000001E-2</c:v>
                </c:pt>
                <c:pt idx="47627">
                  <c:v>2.06175E-2</c:v>
                </c:pt>
                <c:pt idx="47628">
                  <c:v>6.5994299999999999E-3</c:v>
                </c:pt>
                <c:pt idx="47629">
                  <c:v>1.6841899999999999E-3</c:v>
                </c:pt>
                <c:pt idx="47630">
                  <c:v>4.3134699999999998E-3</c:v>
                </c:pt>
                <c:pt idx="47631">
                  <c:v>8.1071900000000002E-3</c:v>
                </c:pt>
                <c:pt idx="47632">
                  <c:v>1.3091999999999999E-2</c:v>
                </c:pt>
                <c:pt idx="47633">
                  <c:v>2.4105100000000001E-2</c:v>
                </c:pt>
                <c:pt idx="47634">
                  <c:v>1.70183E-2</c:v>
                </c:pt>
                <c:pt idx="47635">
                  <c:v>-1.4772400000000001E-3</c:v>
                </c:pt>
                <c:pt idx="47636">
                  <c:v>1.38578E-2</c:v>
                </c:pt>
                <c:pt idx="47637">
                  <c:v>2.72541E-2</c:v>
                </c:pt>
                <c:pt idx="47638">
                  <c:v>2.5104499999999998E-2</c:v>
                </c:pt>
                <c:pt idx="47639">
                  <c:v>1.45206E-2</c:v>
                </c:pt>
                <c:pt idx="47640">
                  <c:v>1.0088E-2</c:v>
                </c:pt>
                <c:pt idx="47641">
                  <c:v>-6.2084200000000003E-4</c:v>
                </c:pt>
                <c:pt idx="47642">
                  <c:v>2.39534E-2</c:v>
                </c:pt>
                <c:pt idx="47643">
                  <c:v>1.94311E-2</c:v>
                </c:pt>
                <c:pt idx="47644">
                  <c:v>2.25372E-2</c:v>
                </c:pt>
                <c:pt idx="47645">
                  <c:v>9.87911E-3</c:v>
                </c:pt>
                <c:pt idx="47646">
                  <c:v>1.8485100000000001E-2</c:v>
                </c:pt>
                <c:pt idx="47647">
                  <c:v>1.4934499999999999E-3</c:v>
                </c:pt>
                <c:pt idx="47648">
                  <c:v>2.4385499999999998E-3</c:v>
                </c:pt>
                <c:pt idx="47649">
                  <c:v>1.5464800000000001E-2</c:v>
                </c:pt>
                <c:pt idx="47650">
                  <c:v>1.0603E-2</c:v>
                </c:pt>
                <c:pt idx="47651">
                  <c:v>1.5115700000000001E-3</c:v>
                </c:pt>
                <c:pt idx="47652">
                  <c:v>2.1855400000000001E-2</c:v>
                </c:pt>
                <c:pt idx="47653">
                  <c:v>1.5605000000000001E-2</c:v>
                </c:pt>
                <c:pt idx="47654">
                  <c:v>5.0754499999999996E-3</c:v>
                </c:pt>
                <c:pt idx="47655">
                  <c:v>1.3174099999999999E-2</c:v>
                </c:pt>
                <c:pt idx="47656">
                  <c:v>1.8021599999999999E-2</c:v>
                </c:pt>
                <c:pt idx="47657">
                  <c:v>6.1044699999999999E-3</c:v>
                </c:pt>
                <c:pt idx="47658">
                  <c:v>1.5830999999999999E-4</c:v>
                </c:pt>
                <c:pt idx="47659">
                  <c:v>-3.5495800000000001E-3</c:v>
                </c:pt>
                <c:pt idx="47660">
                  <c:v>4.0330899999999996E-3</c:v>
                </c:pt>
                <c:pt idx="47661">
                  <c:v>1.9559900000000002E-2</c:v>
                </c:pt>
                <c:pt idx="47662">
                  <c:v>1.8250499999999999E-2</c:v>
                </c:pt>
                <c:pt idx="47663">
                  <c:v>1.7646800000000001E-2</c:v>
                </c:pt>
                <c:pt idx="47664">
                  <c:v>2.26202E-2</c:v>
                </c:pt>
                <c:pt idx="47665">
                  <c:v>8.3694500000000005E-3</c:v>
                </c:pt>
                <c:pt idx="47666">
                  <c:v>6.4992899999999996E-3</c:v>
                </c:pt>
                <c:pt idx="47667">
                  <c:v>5.8498400000000002E-3</c:v>
                </c:pt>
                <c:pt idx="47668">
                  <c:v>2.0543100000000002E-2</c:v>
                </c:pt>
                <c:pt idx="47669">
                  <c:v>1.9220399999999999E-2</c:v>
                </c:pt>
                <c:pt idx="47670">
                  <c:v>1.1858E-2</c:v>
                </c:pt>
                <c:pt idx="47671">
                  <c:v>1.27163E-2</c:v>
                </c:pt>
                <c:pt idx="47672">
                  <c:v>1.7130900000000001E-2</c:v>
                </c:pt>
                <c:pt idx="47673">
                  <c:v>1.5659300000000001E-2</c:v>
                </c:pt>
                <c:pt idx="47674">
                  <c:v>1.9517900000000001E-2</c:v>
                </c:pt>
                <c:pt idx="47675">
                  <c:v>2.1199200000000001E-2</c:v>
                </c:pt>
                <c:pt idx="47676">
                  <c:v>2.34585E-2</c:v>
                </c:pt>
                <c:pt idx="47677">
                  <c:v>6.6394799999999997E-3</c:v>
                </c:pt>
                <c:pt idx="47678">
                  <c:v>-4.2495700000000003E-3</c:v>
                </c:pt>
                <c:pt idx="47679">
                  <c:v>7.4138600000000004E-3</c:v>
                </c:pt>
                <c:pt idx="47680">
                  <c:v>3.0981999999999999E-2</c:v>
                </c:pt>
                <c:pt idx="47681">
                  <c:v>1.43299E-2</c:v>
                </c:pt>
                <c:pt idx="47682">
                  <c:v>2.3708300000000002E-2</c:v>
                </c:pt>
                <c:pt idx="47683">
                  <c:v>2.7513500000000001E-3</c:v>
                </c:pt>
                <c:pt idx="47684">
                  <c:v>1.1850400000000001E-2</c:v>
                </c:pt>
                <c:pt idx="47685">
                  <c:v>2.8635000000000001E-2</c:v>
                </c:pt>
                <c:pt idx="47686">
                  <c:v>2.7102500000000002E-2</c:v>
                </c:pt>
                <c:pt idx="47687">
                  <c:v>2.74258E-2</c:v>
                </c:pt>
                <c:pt idx="47688">
                  <c:v>1.8654799999999999E-2</c:v>
                </c:pt>
                <c:pt idx="47689">
                  <c:v>3.6409400000000001E-2</c:v>
                </c:pt>
                <c:pt idx="47690">
                  <c:v>1.66597E-2</c:v>
                </c:pt>
                <c:pt idx="47691">
                  <c:v>2.71034E-2</c:v>
                </c:pt>
                <c:pt idx="47692">
                  <c:v>3.2411599999999999E-2</c:v>
                </c:pt>
                <c:pt idx="47693">
                  <c:v>1.9518899999999999E-2</c:v>
                </c:pt>
                <c:pt idx="47694">
                  <c:v>2.4959599999999998E-2</c:v>
                </c:pt>
                <c:pt idx="47695">
                  <c:v>2.6607499999999999E-2</c:v>
                </c:pt>
                <c:pt idx="47696">
                  <c:v>1.0837599999999999E-2</c:v>
                </c:pt>
                <c:pt idx="47697">
                  <c:v>3.1423600000000003E-2</c:v>
                </c:pt>
                <c:pt idx="47698">
                  <c:v>2.9522900000000001E-2</c:v>
                </c:pt>
                <c:pt idx="47699">
                  <c:v>1.9595100000000001E-2</c:v>
                </c:pt>
                <c:pt idx="47700">
                  <c:v>1.4406199999999999E-2</c:v>
                </c:pt>
                <c:pt idx="47701">
                  <c:v>3.1158399999999999E-2</c:v>
                </c:pt>
                <c:pt idx="47702">
                  <c:v>3.04461E-2</c:v>
                </c:pt>
                <c:pt idx="47703">
                  <c:v>1.42822E-2</c:v>
                </c:pt>
                <c:pt idx="47704">
                  <c:v>2.7294200000000001E-2</c:v>
                </c:pt>
                <c:pt idx="47705">
                  <c:v>2.32096E-2</c:v>
                </c:pt>
                <c:pt idx="47706">
                  <c:v>2.3487999999999998E-2</c:v>
                </c:pt>
                <c:pt idx="47707">
                  <c:v>2.2001300000000001E-2</c:v>
                </c:pt>
                <c:pt idx="47708">
                  <c:v>1.5066100000000001E-2</c:v>
                </c:pt>
                <c:pt idx="47709">
                  <c:v>1.8132200000000001E-2</c:v>
                </c:pt>
                <c:pt idx="47710">
                  <c:v>1.48792E-2</c:v>
                </c:pt>
                <c:pt idx="47711">
                  <c:v>2.0978900000000002E-2</c:v>
                </c:pt>
                <c:pt idx="47712">
                  <c:v>1.6559600000000001E-2</c:v>
                </c:pt>
                <c:pt idx="47713">
                  <c:v>1.7714500000000001E-2</c:v>
                </c:pt>
                <c:pt idx="47714">
                  <c:v>1.9845999999999999E-2</c:v>
                </c:pt>
                <c:pt idx="47715">
                  <c:v>1.3676600000000001E-2</c:v>
                </c:pt>
                <c:pt idx="47716">
                  <c:v>3.6756499999999998E-2</c:v>
                </c:pt>
                <c:pt idx="47717">
                  <c:v>3.2552699999999997E-2</c:v>
                </c:pt>
                <c:pt idx="47718">
                  <c:v>1.6706499999999999E-2</c:v>
                </c:pt>
                <c:pt idx="47719">
                  <c:v>1.6268700000000001E-2</c:v>
                </c:pt>
                <c:pt idx="47720">
                  <c:v>1.9403500000000001E-2</c:v>
                </c:pt>
                <c:pt idx="47721">
                  <c:v>1.8549E-2</c:v>
                </c:pt>
                <c:pt idx="47722">
                  <c:v>1.3405800000000001E-2</c:v>
                </c:pt>
                <c:pt idx="47723">
                  <c:v>2.7114900000000001E-2</c:v>
                </c:pt>
                <c:pt idx="47724">
                  <c:v>1.7768900000000001E-2</c:v>
                </c:pt>
                <c:pt idx="47725">
                  <c:v>8.5496900000000004E-3</c:v>
                </c:pt>
                <c:pt idx="47726">
                  <c:v>-7.5492900000000002E-3</c:v>
                </c:pt>
                <c:pt idx="47727">
                  <c:v>-5.8259999999999996E-3</c:v>
                </c:pt>
                <c:pt idx="47728">
                  <c:v>7.8182200000000007E-3</c:v>
                </c:pt>
                <c:pt idx="47729">
                  <c:v>1.28012E-2</c:v>
                </c:pt>
                <c:pt idx="47730">
                  <c:v>2.46153E-2</c:v>
                </c:pt>
                <c:pt idx="47731">
                  <c:v>1.6318300000000001E-2</c:v>
                </c:pt>
                <c:pt idx="47732">
                  <c:v>1.0241500000000001E-2</c:v>
                </c:pt>
                <c:pt idx="47733">
                  <c:v>3.4904499999999998E-4</c:v>
                </c:pt>
                <c:pt idx="47734">
                  <c:v>1.46856E-2</c:v>
                </c:pt>
                <c:pt idx="47735">
                  <c:v>5.7935699999999996E-3</c:v>
                </c:pt>
                <c:pt idx="47736">
                  <c:v>3.5486200000000002E-3</c:v>
                </c:pt>
                <c:pt idx="47737">
                  <c:v>1.35736E-2</c:v>
                </c:pt>
                <c:pt idx="47738">
                  <c:v>8.16536E-3</c:v>
                </c:pt>
                <c:pt idx="47739">
                  <c:v>4.2018899999999998E-3</c:v>
                </c:pt>
                <c:pt idx="47740">
                  <c:v>4.6291400000000003E-3</c:v>
                </c:pt>
                <c:pt idx="47741">
                  <c:v>6.7672699999999997E-3</c:v>
                </c:pt>
                <c:pt idx="47742">
                  <c:v>2.46305E-2</c:v>
                </c:pt>
                <c:pt idx="47743">
                  <c:v>1.7832799999999999E-2</c:v>
                </c:pt>
                <c:pt idx="47744">
                  <c:v>-5.58567E-3</c:v>
                </c:pt>
                <c:pt idx="47745">
                  <c:v>-1.2357699999999999E-2</c:v>
                </c:pt>
                <c:pt idx="47746">
                  <c:v>-1.1820799999999999E-2</c:v>
                </c:pt>
                <c:pt idx="47747">
                  <c:v>-1.00327E-2</c:v>
                </c:pt>
                <c:pt idx="47748">
                  <c:v>-4.0636099999999996E-3</c:v>
                </c:pt>
                <c:pt idx="47749">
                  <c:v>2.24361E-2</c:v>
                </c:pt>
                <c:pt idx="47750">
                  <c:v>1.19801E-2</c:v>
                </c:pt>
                <c:pt idx="47751">
                  <c:v>-4.6720499999999996E-3</c:v>
                </c:pt>
                <c:pt idx="47752">
                  <c:v>1.8664400000000001E-2</c:v>
                </c:pt>
                <c:pt idx="47753">
                  <c:v>1.6871500000000001E-2</c:v>
                </c:pt>
                <c:pt idx="47754">
                  <c:v>2.3309699999999999E-2</c:v>
                </c:pt>
                <c:pt idx="47755">
                  <c:v>3.9148300000000002E-3</c:v>
                </c:pt>
                <c:pt idx="47756">
                  <c:v>-1.2445399999999999E-3</c:v>
                </c:pt>
                <c:pt idx="47757">
                  <c:v>1.34716E-2</c:v>
                </c:pt>
                <c:pt idx="47758">
                  <c:v>1.5857699999999999E-2</c:v>
                </c:pt>
                <c:pt idx="47759">
                  <c:v>1.37634E-2</c:v>
                </c:pt>
                <c:pt idx="47760">
                  <c:v>1.7821300000000002E-2</c:v>
                </c:pt>
                <c:pt idx="47761">
                  <c:v>2.2361800000000001E-2</c:v>
                </c:pt>
                <c:pt idx="47762">
                  <c:v>3.8337700000000001E-4</c:v>
                </c:pt>
                <c:pt idx="47763">
                  <c:v>-3.58391E-3</c:v>
                </c:pt>
                <c:pt idx="47764">
                  <c:v>8.0852500000000004E-3</c:v>
                </c:pt>
                <c:pt idx="47765">
                  <c:v>8.7537799999999992E-3</c:v>
                </c:pt>
                <c:pt idx="47766">
                  <c:v>6.8950699999999997E-3</c:v>
                </c:pt>
                <c:pt idx="47767">
                  <c:v>2.5501299999999998E-3</c:v>
                </c:pt>
                <c:pt idx="47768">
                  <c:v>9.0494200000000007E-3</c:v>
                </c:pt>
                <c:pt idx="47769">
                  <c:v>2.0084399999999998E-3</c:v>
                </c:pt>
                <c:pt idx="47770">
                  <c:v>1.4892600000000001E-2</c:v>
                </c:pt>
                <c:pt idx="47771">
                  <c:v>1.6334499999999998E-2</c:v>
                </c:pt>
                <c:pt idx="47772">
                  <c:v>1.0662099999999999E-3</c:v>
                </c:pt>
                <c:pt idx="47773">
                  <c:v>7.9994200000000001E-3</c:v>
                </c:pt>
                <c:pt idx="47774">
                  <c:v>7.8125E-3</c:v>
                </c:pt>
                <c:pt idx="47775">
                  <c:v>7.6332099999999996E-3</c:v>
                </c:pt>
                <c:pt idx="47776">
                  <c:v>1.15633E-2</c:v>
                </c:pt>
                <c:pt idx="47777">
                  <c:v>-8.8787099999999997E-3</c:v>
                </c:pt>
                <c:pt idx="47778">
                  <c:v>1.05019E-2</c:v>
                </c:pt>
                <c:pt idx="47779">
                  <c:v>1.9009600000000001E-2</c:v>
                </c:pt>
                <c:pt idx="47780">
                  <c:v>9.6998199999999996E-3</c:v>
                </c:pt>
                <c:pt idx="47781">
                  <c:v>2.8133400000000001E-3</c:v>
                </c:pt>
                <c:pt idx="47782">
                  <c:v>2.20728E-2</c:v>
                </c:pt>
                <c:pt idx="47783">
                  <c:v>2.0566899999999999E-2</c:v>
                </c:pt>
                <c:pt idx="47784">
                  <c:v>1.05381E-2</c:v>
                </c:pt>
                <c:pt idx="47785">
                  <c:v>7.50828E-3</c:v>
                </c:pt>
                <c:pt idx="47786">
                  <c:v>2.02274E-2</c:v>
                </c:pt>
                <c:pt idx="47787">
                  <c:v>1.8092199999999999E-2</c:v>
                </c:pt>
                <c:pt idx="47788">
                  <c:v>7.8802100000000003E-3</c:v>
                </c:pt>
                <c:pt idx="47789">
                  <c:v>2.2964499999999998E-3</c:v>
                </c:pt>
                <c:pt idx="47790">
                  <c:v>1.1403999999999999E-2</c:v>
                </c:pt>
                <c:pt idx="47791">
                  <c:v>1.01929E-2</c:v>
                </c:pt>
                <c:pt idx="47792">
                  <c:v>9.9649400000000003E-3</c:v>
                </c:pt>
                <c:pt idx="47793">
                  <c:v>2.0966499999999999E-2</c:v>
                </c:pt>
                <c:pt idx="47794">
                  <c:v>2.31857E-2</c:v>
                </c:pt>
                <c:pt idx="47795">
                  <c:v>7.3509200000000004E-3</c:v>
                </c:pt>
                <c:pt idx="47796">
                  <c:v>-1.1062599999999999E-4</c:v>
                </c:pt>
                <c:pt idx="47797">
                  <c:v>1.8950499999999999E-2</c:v>
                </c:pt>
                <c:pt idx="47798">
                  <c:v>1.6340299999999999E-2</c:v>
                </c:pt>
                <c:pt idx="47799">
                  <c:v>5.7010699999999999E-3</c:v>
                </c:pt>
                <c:pt idx="47800">
                  <c:v>-2.6292799999999999E-3</c:v>
                </c:pt>
                <c:pt idx="47801">
                  <c:v>2.0045299999999999E-2</c:v>
                </c:pt>
                <c:pt idx="47802">
                  <c:v>2.1949799999999998E-2</c:v>
                </c:pt>
                <c:pt idx="47803">
                  <c:v>2.8298400000000001E-2</c:v>
                </c:pt>
                <c:pt idx="47804">
                  <c:v>3.1272899999999999E-2</c:v>
                </c:pt>
                <c:pt idx="47805">
                  <c:v>2.1925900000000002E-2</c:v>
                </c:pt>
                <c:pt idx="47806">
                  <c:v>2.2455200000000002E-2</c:v>
                </c:pt>
                <c:pt idx="47807">
                  <c:v>1.3002400000000001E-2</c:v>
                </c:pt>
                <c:pt idx="47808">
                  <c:v>4.7416699999999999E-3</c:v>
                </c:pt>
                <c:pt idx="47809">
                  <c:v>1.4525400000000001E-2</c:v>
                </c:pt>
                <c:pt idx="47810">
                  <c:v>1.7741199999999999E-2</c:v>
                </c:pt>
                <c:pt idx="47811">
                  <c:v>1.2001E-2</c:v>
                </c:pt>
                <c:pt idx="47812">
                  <c:v>1.4237400000000001E-2</c:v>
                </c:pt>
                <c:pt idx="47813">
                  <c:v>5.7478E-3</c:v>
                </c:pt>
                <c:pt idx="47814">
                  <c:v>4.7130599999999998E-3</c:v>
                </c:pt>
                <c:pt idx="47815">
                  <c:v>1.3485E-2</c:v>
                </c:pt>
                <c:pt idx="47816">
                  <c:v>3.4683199999999997E-2</c:v>
                </c:pt>
                <c:pt idx="47817">
                  <c:v>6.9265400000000001E-3</c:v>
                </c:pt>
                <c:pt idx="47818">
                  <c:v>6.5135999999999996E-3</c:v>
                </c:pt>
                <c:pt idx="47819">
                  <c:v>8.1834799999999999E-3</c:v>
                </c:pt>
                <c:pt idx="47820">
                  <c:v>1.39732E-2</c:v>
                </c:pt>
                <c:pt idx="47821">
                  <c:v>9.5548600000000001E-3</c:v>
                </c:pt>
                <c:pt idx="47822">
                  <c:v>4.73976E-3</c:v>
                </c:pt>
                <c:pt idx="47823">
                  <c:v>1.80178E-2</c:v>
                </c:pt>
                <c:pt idx="47824">
                  <c:v>7.9717599999999996E-3</c:v>
                </c:pt>
                <c:pt idx="47825">
                  <c:v>1.49794E-2</c:v>
                </c:pt>
                <c:pt idx="47826">
                  <c:v>9.8209400000000002E-3</c:v>
                </c:pt>
                <c:pt idx="47827">
                  <c:v>4.3697400000000004E-3</c:v>
                </c:pt>
                <c:pt idx="47828">
                  <c:v>4.2543399999999997E-3</c:v>
                </c:pt>
                <c:pt idx="47829">
                  <c:v>-2.3755999999999998E-3</c:v>
                </c:pt>
                <c:pt idx="47830">
                  <c:v>3.5095200000000002E-4</c:v>
                </c:pt>
                <c:pt idx="47831">
                  <c:v>1.35193E-2</c:v>
                </c:pt>
                <c:pt idx="47832">
                  <c:v>1.688E-3</c:v>
                </c:pt>
                <c:pt idx="47833">
                  <c:v>-8.3455999999999999E-3</c:v>
                </c:pt>
                <c:pt idx="47834">
                  <c:v>-4.15802E-4</c:v>
                </c:pt>
                <c:pt idx="47835">
                  <c:v>-9.2086800000000003E-3</c:v>
                </c:pt>
                <c:pt idx="47836">
                  <c:v>7.5044600000000001E-3</c:v>
                </c:pt>
                <c:pt idx="47837">
                  <c:v>1.28746E-2</c:v>
                </c:pt>
                <c:pt idx="47838">
                  <c:v>1.0698300000000001E-2</c:v>
                </c:pt>
                <c:pt idx="47839">
                  <c:v>9.5911E-3</c:v>
                </c:pt>
                <c:pt idx="47840">
                  <c:v>-2.2268300000000001E-2</c:v>
                </c:pt>
                <c:pt idx="47841">
                  <c:v>-1.2351000000000001E-2</c:v>
                </c:pt>
                <c:pt idx="47842">
                  <c:v>5.0449400000000004E-3</c:v>
                </c:pt>
                <c:pt idx="47843">
                  <c:v>1.49632E-3</c:v>
                </c:pt>
                <c:pt idx="47844">
                  <c:v>-1.00613E-2</c:v>
                </c:pt>
                <c:pt idx="47845">
                  <c:v>-1.8953299999999999E-2</c:v>
                </c:pt>
                <c:pt idx="47846">
                  <c:v>-1.2300500000000001E-2</c:v>
                </c:pt>
                <c:pt idx="47847">
                  <c:v>3.8013500000000002E-3</c:v>
                </c:pt>
                <c:pt idx="47848">
                  <c:v>-3.1948099999999999E-4</c:v>
                </c:pt>
                <c:pt idx="47849">
                  <c:v>-7.9278899999999999E-3</c:v>
                </c:pt>
                <c:pt idx="47850">
                  <c:v>6.4849899999999997E-4</c:v>
                </c:pt>
                <c:pt idx="47851">
                  <c:v>-1.2501699999999999E-2</c:v>
                </c:pt>
                <c:pt idx="47852">
                  <c:v>-2.7484900000000001E-3</c:v>
                </c:pt>
                <c:pt idx="47853">
                  <c:v>-1.61409E-2</c:v>
                </c:pt>
                <c:pt idx="47854">
                  <c:v>-4.5862200000000002E-3</c:v>
                </c:pt>
                <c:pt idx="47855">
                  <c:v>-1.17407E-2</c:v>
                </c:pt>
                <c:pt idx="47856">
                  <c:v>-9.2821099999999997E-3</c:v>
                </c:pt>
                <c:pt idx="47857">
                  <c:v>-9.5243499999999991E-3</c:v>
                </c:pt>
                <c:pt idx="47858">
                  <c:v>-1.29137E-2</c:v>
                </c:pt>
                <c:pt idx="47859">
                  <c:v>1.15795E-2</c:v>
                </c:pt>
                <c:pt idx="47860">
                  <c:v>3.0145599999999999E-3</c:v>
                </c:pt>
                <c:pt idx="47861">
                  <c:v>4.6348599999999999E-4</c:v>
                </c:pt>
                <c:pt idx="47862">
                  <c:v>-3.05843E-3</c:v>
                </c:pt>
                <c:pt idx="47863">
                  <c:v>9.6864700000000008E-3</c:v>
                </c:pt>
                <c:pt idx="47864">
                  <c:v>-7.0428799999999996E-3</c:v>
                </c:pt>
                <c:pt idx="47865">
                  <c:v>-6.7176800000000002E-3</c:v>
                </c:pt>
                <c:pt idx="47866">
                  <c:v>-1.2445400000000001E-2</c:v>
                </c:pt>
                <c:pt idx="47867">
                  <c:v>7.1516000000000001E-3</c:v>
                </c:pt>
                <c:pt idx="47868">
                  <c:v>-1.05667E-3</c:v>
                </c:pt>
                <c:pt idx="47869">
                  <c:v>-4.3210999999999996E-3</c:v>
                </c:pt>
                <c:pt idx="47870">
                  <c:v>-5.0048799999999997E-3</c:v>
                </c:pt>
                <c:pt idx="47871">
                  <c:v>-5.74589E-3</c:v>
                </c:pt>
                <c:pt idx="47872">
                  <c:v>-4.5108799999999999E-4</c:v>
                </c:pt>
                <c:pt idx="47873" formatCode="0.00E+00">
                  <c:v>8.3923299999999997E-5</c:v>
                </c:pt>
                <c:pt idx="47874">
                  <c:v>1.8119800000000001E-4</c:v>
                </c:pt>
                <c:pt idx="47875">
                  <c:v>-4.7740899999999999E-3</c:v>
                </c:pt>
                <c:pt idx="47876">
                  <c:v>5.5036499999999997E-3</c:v>
                </c:pt>
                <c:pt idx="47877">
                  <c:v>-5.4330799999999999E-3</c:v>
                </c:pt>
                <c:pt idx="47878">
                  <c:v>-9.5081300000000001E-4</c:v>
                </c:pt>
                <c:pt idx="47879">
                  <c:v>-3.4809100000000003E-4</c:v>
                </c:pt>
                <c:pt idx="47880">
                  <c:v>-8.7328000000000006E-3</c:v>
                </c:pt>
                <c:pt idx="47881">
                  <c:v>-3.6373099999999999E-3</c:v>
                </c:pt>
                <c:pt idx="47882">
                  <c:v>-6.3476599999999998E-3</c:v>
                </c:pt>
                <c:pt idx="47883">
                  <c:v>1.43108E-2</c:v>
                </c:pt>
                <c:pt idx="47884">
                  <c:v>6.0710900000000003E-3</c:v>
                </c:pt>
                <c:pt idx="47885">
                  <c:v>4.7683699999999997E-4</c:v>
                </c:pt>
                <c:pt idx="47886">
                  <c:v>9.4432800000000001E-3</c:v>
                </c:pt>
                <c:pt idx="47887">
                  <c:v>5.2070600000000001E-4</c:v>
                </c:pt>
                <c:pt idx="47888">
                  <c:v>9.7207999999999999E-3</c:v>
                </c:pt>
                <c:pt idx="47889">
                  <c:v>2.1381400000000002E-3</c:v>
                </c:pt>
                <c:pt idx="47890">
                  <c:v>-6.2560999999999997E-4</c:v>
                </c:pt>
                <c:pt idx="47891">
                  <c:v>9.9487299999999994E-3</c:v>
                </c:pt>
                <c:pt idx="47892">
                  <c:v>9.6645399999999992E-3</c:v>
                </c:pt>
                <c:pt idx="47893">
                  <c:v>5.3854000000000003E-3</c:v>
                </c:pt>
                <c:pt idx="47894">
                  <c:v>-4.7206899999999998E-4</c:v>
                </c:pt>
                <c:pt idx="47895">
                  <c:v>-9.76753E-3</c:v>
                </c:pt>
                <c:pt idx="47896">
                  <c:v>-2.1047599999999998E-3</c:v>
                </c:pt>
                <c:pt idx="47897">
                  <c:v>-7.7142699999999996E-3</c:v>
                </c:pt>
                <c:pt idx="47898">
                  <c:v>-2.0315199999999999E-2</c:v>
                </c:pt>
                <c:pt idx="47899">
                  <c:v>-1.26266E-2</c:v>
                </c:pt>
                <c:pt idx="47900">
                  <c:v>-7.00951E-4</c:v>
                </c:pt>
                <c:pt idx="47901">
                  <c:v>-3.7336299999999999E-3</c:v>
                </c:pt>
                <c:pt idx="47902">
                  <c:v>-1.58815E-2</c:v>
                </c:pt>
                <c:pt idx="47903">
                  <c:v>-9.4442399999999996E-3</c:v>
                </c:pt>
                <c:pt idx="47904">
                  <c:v>-3.9329500000000002E-3</c:v>
                </c:pt>
                <c:pt idx="47905">
                  <c:v>4.7063799999999996E-3</c:v>
                </c:pt>
                <c:pt idx="47906">
                  <c:v>1.7261500000000001E-4</c:v>
                </c:pt>
                <c:pt idx="47907">
                  <c:v>-1.2760200000000001E-3</c:v>
                </c:pt>
                <c:pt idx="47908">
                  <c:v>-9.0456000000000009E-3</c:v>
                </c:pt>
                <c:pt idx="47909">
                  <c:v>-2.2468599999999998E-3</c:v>
                </c:pt>
                <c:pt idx="47910">
                  <c:v>-1.19734E-2</c:v>
                </c:pt>
                <c:pt idx="47911">
                  <c:v>9.6492799999999997E-3</c:v>
                </c:pt>
                <c:pt idx="47912">
                  <c:v>1.4290799999999999E-2</c:v>
                </c:pt>
                <c:pt idx="47913">
                  <c:v>-6.5012000000000004E-3</c:v>
                </c:pt>
                <c:pt idx="47914">
                  <c:v>1.9893599999999999E-3</c:v>
                </c:pt>
                <c:pt idx="47915">
                  <c:v>4.8456200000000001E-3</c:v>
                </c:pt>
                <c:pt idx="47916">
                  <c:v>7.47395E-3</c:v>
                </c:pt>
                <c:pt idx="47917">
                  <c:v>3.4475299999999999E-3</c:v>
                </c:pt>
                <c:pt idx="47918">
                  <c:v>-7.5187700000000001E-3</c:v>
                </c:pt>
                <c:pt idx="47919">
                  <c:v>-2.68936E-4</c:v>
                </c:pt>
                <c:pt idx="47920">
                  <c:v>-1.0273900000000001E-2</c:v>
                </c:pt>
                <c:pt idx="47921">
                  <c:v>-2.6989000000000001E-4</c:v>
                </c:pt>
                <c:pt idx="47922">
                  <c:v>-6.2494300000000003E-3</c:v>
                </c:pt>
                <c:pt idx="47923">
                  <c:v>-8.7766600000000004E-3</c:v>
                </c:pt>
                <c:pt idx="47924">
                  <c:v>-8.7642700000000004E-4</c:v>
                </c:pt>
                <c:pt idx="47925">
                  <c:v>2.0780600000000001E-3</c:v>
                </c:pt>
                <c:pt idx="47926">
                  <c:v>1.5306499999999999E-3</c:v>
                </c:pt>
                <c:pt idx="47927">
                  <c:v>-1.49345E-2</c:v>
                </c:pt>
                <c:pt idx="47928">
                  <c:v>-1.1219E-2</c:v>
                </c:pt>
                <c:pt idx="47929">
                  <c:v>-7.3623700000000005E-4</c:v>
                </c:pt>
                <c:pt idx="47930">
                  <c:v>-1.41277E-2</c:v>
                </c:pt>
                <c:pt idx="47931">
                  <c:v>-1.20993E-2</c:v>
                </c:pt>
                <c:pt idx="47932">
                  <c:v>-1.7164200000000001E-2</c:v>
                </c:pt>
                <c:pt idx="47933">
                  <c:v>-1.23692E-2</c:v>
                </c:pt>
                <c:pt idx="47934">
                  <c:v>-5.4368999999999997E-3</c:v>
                </c:pt>
                <c:pt idx="47935">
                  <c:v>-9.4842899999999994E-3</c:v>
                </c:pt>
                <c:pt idx="47936">
                  <c:v>1.77479E-3</c:v>
                </c:pt>
                <c:pt idx="47937">
                  <c:v>-6.2274899999999996E-3</c:v>
                </c:pt>
                <c:pt idx="47938">
                  <c:v>-6.8750399999999998E-3</c:v>
                </c:pt>
                <c:pt idx="47939">
                  <c:v>-1.51377E-2</c:v>
                </c:pt>
                <c:pt idx="47940">
                  <c:v>-1.59779E-2</c:v>
                </c:pt>
                <c:pt idx="47941">
                  <c:v>-1.4823899999999999E-2</c:v>
                </c:pt>
                <c:pt idx="47942">
                  <c:v>-1.09386E-2</c:v>
                </c:pt>
                <c:pt idx="47943">
                  <c:v>-1.7474199999999999E-2</c:v>
                </c:pt>
                <c:pt idx="47944">
                  <c:v>-1.1299099999999999E-2</c:v>
                </c:pt>
                <c:pt idx="47945">
                  <c:v>-1.6890499999999999E-2</c:v>
                </c:pt>
                <c:pt idx="47946">
                  <c:v>-2.8812399999999998E-2</c:v>
                </c:pt>
                <c:pt idx="47947">
                  <c:v>-1.7478899999999999E-2</c:v>
                </c:pt>
                <c:pt idx="47948">
                  <c:v>-2.0183599999999999E-2</c:v>
                </c:pt>
                <c:pt idx="47949">
                  <c:v>-1.6615899999999999E-2</c:v>
                </c:pt>
                <c:pt idx="47950">
                  <c:v>-1.7727900000000001E-2</c:v>
                </c:pt>
                <c:pt idx="47951">
                  <c:v>-2.07834E-2</c:v>
                </c:pt>
                <c:pt idx="47952">
                  <c:v>-1.11933E-2</c:v>
                </c:pt>
                <c:pt idx="47953">
                  <c:v>-2.0465899999999999E-2</c:v>
                </c:pt>
                <c:pt idx="47954">
                  <c:v>-5.37872E-4</c:v>
                </c:pt>
                <c:pt idx="47955">
                  <c:v>-1.1348700000000001E-3</c:v>
                </c:pt>
                <c:pt idx="47956">
                  <c:v>-1.75657E-2</c:v>
                </c:pt>
                <c:pt idx="47957">
                  <c:v>-2.1324200000000001E-2</c:v>
                </c:pt>
                <c:pt idx="47958">
                  <c:v>-2.1775200000000001E-2</c:v>
                </c:pt>
                <c:pt idx="47959">
                  <c:v>-3.7546200000000002E-3</c:v>
                </c:pt>
                <c:pt idx="47960">
                  <c:v>-1.25246E-2</c:v>
                </c:pt>
                <c:pt idx="47961">
                  <c:v>-1.7131799999999999E-2</c:v>
                </c:pt>
                <c:pt idx="47962">
                  <c:v>-1.55268E-2</c:v>
                </c:pt>
                <c:pt idx="47963">
                  <c:v>-1.07193E-3</c:v>
                </c:pt>
                <c:pt idx="47964">
                  <c:v>-2.8629300000000001E-3</c:v>
                </c:pt>
                <c:pt idx="47965">
                  <c:v>-4.4708300000000003E-3</c:v>
                </c:pt>
                <c:pt idx="47966">
                  <c:v>1.4047599999999999E-3</c:v>
                </c:pt>
                <c:pt idx="47967">
                  <c:v>1.27125E-3</c:v>
                </c:pt>
                <c:pt idx="47968">
                  <c:v>-1.9720999999999999E-2</c:v>
                </c:pt>
                <c:pt idx="47969">
                  <c:v>-9.9182100000000002E-3</c:v>
                </c:pt>
                <c:pt idx="47970">
                  <c:v>-1.3833E-2</c:v>
                </c:pt>
                <c:pt idx="47971">
                  <c:v>-7.6198599999999998E-4</c:v>
                </c:pt>
                <c:pt idx="47972">
                  <c:v>-4.1647000000000003E-3</c:v>
                </c:pt>
                <c:pt idx="47973">
                  <c:v>-1.0585799999999999E-3</c:v>
                </c:pt>
                <c:pt idx="47974">
                  <c:v>-9.2983200000000001E-4</c:v>
                </c:pt>
                <c:pt idx="47975">
                  <c:v>-2.13928E-2</c:v>
                </c:pt>
                <c:pt idx="47976">
                  <c:v>-2.4525600000000002E-2</c:v>
                </c:pt>
                <c:pt idx="47977">
                  <c:v>9.8419200000000005E-4</c:v>
                </c:pt>
                <c:pt idx="47978">
                  <c:v>5.0287200000000004E-3</c:v>
                </c:pt>
                <c:pt idx="47979">
                  <c:v>-9.5958699999999994E-3</c:v>
                </c:pt>
                <c:pt idx="47980">
                  <c:v>-2.81286E-2</c:v>
                </c:pt>
                <c:pt idx="47981">
                  <c:v>-2.1761900000000001E-2</c:v>
                </c:pt>
                <c:pt idx="47982">
                  <c:v>-1.0031699999999999E-2</c:v>
                </c:pt>
                <c:pt idx="47983">
                  <c:v>-1.27735E-2</c:v>
                </c:pt>
                <c:pt idx="47984">
                  <c:v>1.45531E-3</c:v>
                </c:pt>
                <c:pt idx="47985">
                  <c:v>-1.8230400000000001E-2</c:v>
                </c:pt>
                <c:pt idx="47986">
                  <c:v>-3.7517499999999999E-3</c:v>
                </c:pt>
                <c:pt idx="47987" formatCode="0.00E+00">
                  <c:v>-6.7434299999999999E-3</c:v>
                </c:pt>
                <c:pt idx="47988">
                  <c:v>5.84126E-3</c:v>
                </c:pt>
                <c:pt idx="47989">
                  <c:v>-1.74427E-3</c:v>
                </c:pt>
                <c:pt idx="47990">
                  <c:v>3.8528400000000001E-4</c:v>
                </c:pt>
                <c:pt idx="47991">
                  <c:v>3.85666E-3</c:v>
                </c:pt>
                <c:pt idx="47992">
                  <c:v>-8.2321200000000008E-3</c:v>
                </c:pt>
                <c:pt idx="47993">
                  <c:v>-2.5253300000000001E-3</c:v>
                </c:pt>
                <c:pt idx="47994">
                  <c:v>-1.1105500000000001E-2</c:v>
                </c:pt>
                <c:pt idx="47995">
                  <c:v>-1.5986400000000001E-2</c:v>
                </c:pt>
                <c:pt idx="47996">
                  <c:v>-1.8258099999999999E-2</c:v>
                </c:pt>
                <c:pt idx="47997">
                  <c:v>-1.4150599999999999E-2</c:v>
                </c:pt>
                <c:pt idx="47998" formatCode="0.00E+00">
                  <c:v>-2.2557299999999999E-2</c:v>
                </c:pt>
                <c:pt idx="47999">
                  <c:v>-3.9586999999999999E-3</c:v>
                </c:pt>
                <c:pt idx="48000">
                  <c:v>-1.6995400000000001E-2</c:v>
                </c:pt>
                <c:pt idx="48001">
                  <c:v>-3.3461600000000001E-2</c:v>
                </c:pt>
                <c:pt idx="48002">
                  <c:v>-1.55745E-2</c:v>
                </c:pt>
                <c:pt idx="48003">
                  <c:v>-3.5390899999999999E-3</c:v>
                </c:pt>
                <c:pt idx="48004">
                  <c:v>-1.0140400000000001E-2</c:v>
                </c:pt>
                <c:pt idx="48005">
                  <c:v>-4.8399000000000003E-3</c:v>
                </c:pt>
                <c:pt idx="48006">
                  <c:v>-1.0316799999999999E-2</c:v>
                </c:pt>
                <c:pt idx="48007">
                  <c:v>-2.3791300000000001E-2</c:v>
                </c:pt>
                <c:pt idx="48008">
                  <c:v>-9.4852400000000007E-3</c:v>
                </c:pt>
                <c:pt idx="48009">
                  <c:v>-1.25761E-2</c:v>
                </c:pt>
                <c:pt idx="48010">
                  <c:v>-1.2994800000000001E-2</c:v>
                </c:pt>
                <c:pt idx="48011">
                  <c:v>-3.3826799999999999E-3</c:v>
                </c:pt>
                <c:pt idx="48012">
                  <c:v>-1.4926E-2</c:v>
                </c:pt>
                <c:pt idx="48013">
                  <c:v>-3.6383600000000002E-2</c:v>
                </c:pt>
                <c:pt idx="48014">
                  <c:v>-3.3257500000000002E-2</c:v>
                </c:pt>
                <c:pt idx="48015">
                  <c:v>-2.2531499999999999E-2</c:v>
                </c:pt>
                <c:pt idx="48016">
                  <c:v>-1.19696E-2</c:v>
                </c:pt>
                <c:pt idx="48017">
                  <c:v>-1.19772E-2</c:v>
                </c:pt>
                <c:pt idx="48018">
                  <c:v>-1.51682E-2</c:v>
                </c:pt>
                <c:pt idx="48019">
                  <c:v>-3.0864699999999998E-2</c:v>
                </c:pt>
                <c:pt idx="48020">
                  <c:v>-2.1303200000000001E-2</c:v>
                </c:pt>
                <c:pt idx="48021">
                  <c:v>-1.4922100000000001E-2</c:v>
                </c:pt>
                <c:pt idx="48022">
                  <c:v>-2.5100700000000001E-3</c:v>
                </c:pt>
                <c:pt idx="48023">
                  <c:v>-4.1236900000000002E-3</c:v>
                </c:pt>
                <c:pt idx="48024">
                  <c:v>-2.22311E-2</c:v>
                </c:pt>
                <c:pt idx="48025">
                  <c:v>-2.5535599999999999E-2</c:v>
                </c:pt>
                <c:pt idx="48026">
                  <c:v>-1.9977600000000002E-2</c:v>
                </c:pt>
                <c:pt idx="48027">
                  <c:v>-2.0084399999999999E-2</c:v>
                </c:pt>
                <c:pt idx="48028">
                  <c:v>-2.4961500000000001E-2</c:v>
                </c:pt>
                <c:pt idx="48029">
                  <c:v>-2.1379499999999999E-2</c:v>
                </c:pt>
                <c:pt idx="48030">
                  <c:v>-2.03419E-2</c:v>
                </c:pt>
                <c:pt idx="48031">
                  <c:v>-1.42288E-2</c:v>
                </c:pt>
                <c:pt idx="48032">
                  <c:v>-2.75316E-2</c:v>
                </c:pt>
                <c:pt idx="48033">
                  <c:v>-1.8510800000000001E-2</c:v>
                </c:pt>
                <c:pt idx="48034">
                  <c:v>-1.49298E-2</c:v>
                </c:pt>
                <c:pt idx="48035">
                  <c:v>-4.9610100000000001E-3</c:v>
                </c:pt>
                <c:pt idx="48036">
                  <c:v>-3.34454E-3</c:v>
                </c:pt>
                <c:pt idx="48037">
                  <c:v>-2.5389700000000001E-2</c:v>
                </c:pt>
                <c:pt idx="48038">
                  <c:v>-2.04973E-2</c:v>
                </c:pt>
                <c:pt idx="48039">
                  <c:v>-5.0058400000000001E-3</c:v>
                </c:pt>
                <c:pt idx="48040">
                  <c:v>-1.1619600000000001E-2</c:v>
                </c:pt>
                <c:pt idx="48041">
                  <c:v>-2.2758500000000001E-2</c:v>
                </c:pt>
                <c:pt idx="48042">
                  <c:v>-1.5605000000000001E-2</c:v>
                </c:pt>
                <c:pt idx="48043">
                  <c:v>-4.9114199999999997E-3</c:v>
                </c:pt>
                <c:pt idx="48044">
                  <c:v>4.7178300000000001E-3</c:v>
                </c:pt>
                <c:pt idx="48045">
                  <c:v>-3.8070700000000001E-3</c:v>
                </c:pt>
                <c:pt idx="48046">
                  <c:v>-1.44958E-3</c:v>
                </c:pt>
                <c:pt idx="48047">
                  <c:v>-1.2224199999999999E-2</c:v>
                </c:pt>
                <c:pt idx="48048">
                  <c:v>-7.06673E-4</c:v>
                </c:pt>
                <c:pt idx="48049">
                  <c:v>-1.9397699999999999E-3</c:v>
                </c:pt>
                <c:pt idx="48050">
                  <c:v>-8.1319800000000005E-3</c:v>
                </c:pt>
                <c:pt idx="48051">
                  <c:v>-5.9099199999999999E-3</c:v>
                </c:pt>
                <c:pt idx="48052">
                  <c:v>-2.6057199999999999E-2</c:v>
                </c:pt>
                <c:pt idx="48053">
                  <c:v>-3.0218100000000001E-2</c:v>
                </c:pt>
                <c:pt idx="48054">
                  <c:v>-8.7594999999999999E-3</c:v>
                </c:pt>
                <c:pt idx="48055">
                  <c:v>-1.10683E-2</c:v>
                </c:pt>
                <c:pt idx="48056">
                  <c:v>-1.4255500000000001E-2</c:v>
                </c:pt>
                <c:pt idx="48057">
                  <c:v>-2.6886899999999998E-2</c:v>
                </c:pt>
                <c:pt idx="48058">
                  <c:v>-2.4681999999999999E-2</c:v>
                </c:pt>
                <c:pt idx="48059">
                  <c:v>-2.42081E-2</c:v>
                </c:pt>
                <c:pt idx="48060">
                  <c:v>-2.8705600000000001E-2</c:v>
                </c:pt>
                <c:pt idx="48061">
                  <c:v>-2.0008999999999999E-2</c:v>
                </c:pt>
                <c:pt idx="48062">
                  <c:v>-2.38085E-2</c:v>
                </c:pt>
                <c:pt idx="48063">
                  <c:v>-1.24645E-2</c:v>
                </c:pt>
                <c:pt idx="48064">
                  <c:v>-2.1155400000000001E-2</c:v>
                </c:pt>
                <c:pt idx="48065">
                  <c:v>-2.17638E-2</c:v>
                </c:pt>
                <c:pt idx="48066">
                  <c:v>-4.5433000000000001E-3</c:v>
                </c:pt>
                <c:pt idx="48067">
                  <c:v>-4.5442599999999996E-3</c:v>
                </c:pt>
                <c:pt idx="48068">
                  <c:v>-1.3149299999999999E-2</c:v>
                </c:pt>
                <c:pt idx="48069">
                  <c:v>-1.77994E-2</c:v>
                </c:pt>
                <c:pt idx="48070">
                  <c:v>-1.30606E-2</c:v>
                </c:pt>
                <c:pt idx="48071" formatCode="0.00E+00">
                  <c:v>9.0599099999999998E-4</c:v>
                </c:pt>
                <c:pt idx="48072" formatCode="0.00E+00">
                  <c:v>4.95911E-5</c:v>
                </c:pt>
                <c:pt idx="48073">
                  <c:v>-4.4422100000000003E-3</c:v>
                </c:pt>
                <c:pt idx="48074">
                  <c:v>-4.4717799999999999E-3</c:v>
                </c:pt>
                <c:pt idx="48075">
                  <c:v>-7.36237E-3</c:v>
                </c:pt>
                <c:pt idx="48076">
                  <c:v>-1.2023000000000001E-2</c:v>
                </c:pt>
                <c:pt idx="48077">
                  <c:v>-5.8555600000000001E-3</c:v>
                </c:pt>
                <c:pt idx="48078">
                  <c:v>1.03655E-2</c:v>
                </c:pt>
                <c:pt idx="48079">
                  <c:v>-2.56157E-3</c:v>
                </c:pt>
                <c:pt idx="48080">
                  <c:v>-4.13132E-3</c:v>
                </c:pt>
                <c:pt idx="48081">
                  <c:v>-1.90659E-2</c:v>
                </c:pt>
                <c:pt idx="48082">
                  <c:v>-1.66912E-2</c:v>
                </c:pt>
                <c:pt idx="48083">
                  <c:v>-4.7779099999999998E-4</c:v>
                </c:pt>
                <c:pt idx="48084">
                  <c:v>-6.5031100000000003E-3</c:v>
                </c:pt>
                <c:pt idx="48085">
                  <c:v>-9.0599099999999991E-3</c:v>
                </c:pt>
                <c:pt idx="48086">
                  <c:v>-1.4856299999999999E-2</c:v>
                </c:pt>
                <c:pt idx="48087">
                  <c:v>-7.5597800000000003E-3</c:v>
                </c:pt>
                <c:pt idx="48088">
                  <c:v>-4.0607500000000001E-3</c:v>
                </c:pt>
                <c:pt idx="48089">
                  <c:v>-6.9465600000000001E-3</c:v>
                </c:pt>
                <c:pt idx="48090">
                  <c:v>-2.2125199999999999E-3</c:v>
                </c:pt>
                <c:pt idx="48091">
                  <c:v>-1.00889E-2</c:v>
                </c:pt>
                <c:pt idx="48092">
                  <c:v>-1.27087E-2</c:v>
                </c:pt>
                <c:pt idx="48093">
                  <c:v>-1.1550899999999999E-2</c:v>
                </c:pt>
                <c:pt idx="48094">
                  <c:v>-6.5031100000000003E-3</c:v>
                </c:pt>
                <c:pt idx="48095">
                  <c:v>-1.53542E-4</c:v>
                </c:pt>
                <c:pt idx="48096">
                  <c:v>-1.19772E-2</c:v>
                </c:pt>
                <c:pt idx="48097">
                  <c:v>-1.5349399999999999E-2</c:v>
                </c:pt>
                <c:pt idx="48098">
                  <c:v>-1.7311099999999999E-2</c:v>
                </c:pt>
                <c:pt idx="48099">
                  <c:v>-2.0589800000000002E-3</c:v>
                </c:pt>
                <c:pt idx="48100">
                  <c:v>-1.8434499999999999E-3</c:v>
                </c:pt>
                <c:pt idx="48101">
                  <c:v>6.5479300000000004E-3</c:v>
                </c:pt>
                <c:pt idx="48102">
                  <c:v>-1.5928299999999999E-2</c:v>
                </c:pt>
                <c:pt idx="48103">
                  <c:v>-1.92547E-2</c:v>
                </c:pt>
                <c:pt idx="48104">
                  <c:v>-1.54743E-2</c:v>
                </c:pt>
                <c:pt idx="48105">
                  <c:v>-1.0481799999999999E-2</c:v>
                </c:pt>
                <c:pt idx="48106">
                  <c:v>-4.7769500000000003E-3</c:v>
                </c:pt>
                <c:pt idx="48107">
                  <c:v>-1.13297E-2</c:v>
                </c:pt>
                <c:pt idx="48108">
                  <c:v>-1.4812499999999999E-2</c:v>
                </c:pt>
                <c:pt idx="48109">
                  <c:v>-1.56975E-2</c:v>
                </c:pt>
                <c:pt idx="48110">
                  <c:v>-3.0387899999999999E-2</c:v>
                </c:pt>
                <c:pt idx="48111">
                  <c:v>-1.21908E-2</c:v>
                </c:pt>
                <c:pt idx="48112">
                  <c:v>-1.51691E-2</c:v>
                </c:pt>
                <c:pt idx="48113">
                  <c:v>-1.40095E-3</c:v>
                </c:pt>
                <c:pt idx="48114">
                  <c:v>-1.8589000000000001E-2</c:v>
                </c:pt>
                <c:pt idx="48115">
                  <c:v>-2.2039400000000001E-2</c:v>
                </c:pt>
                <c:pt idx="48116">
                  <c:v>-2.0029100000000001E-2</c:v>
                </c:pt>
                <c:pt idx="48117">
                  <c:v>-3.8289999999999999E-3</c:v>
                </c:pt>
                <c:pt idx="48118">
                  <c:v>-1.6667399999999999E-2</c:v>
                </c:pt>
                <c:pt idx="48119">
                  <c:v>-3.1689599999999998E-2</c:v>
                </c:pt>
                <c:pt idx="48120">
                  <c:v>-1.8601400000000001E-2</c:v>
                </c:pt>
                <c:pt idx="48121">
                  <c:v>-1.6427000000000001E-2</c:v>
                </c:pt>
                <c:pt idx="48122">
                  <c:v>-1.46217E-2</c:v>
                </c:pt>
                <c:pt idx="48123">
                  <c:v>-1.2435E-2</c:v>
                </c:pt>
                <c:pt idx="48124">
                  <c:v>-8.23021E-3</c:v>
                </c:pt>
                <c:pt idx="48125">
                  <c:v>-2.9126200000000001E-2</c:v>
                </c:pt>
                <c:pt idx="48126">
                  <c:v>-2.5034000000000001E-2</c:v>
                </c:pt>
                <c:pt idx="48127">
                  <c:v>-2.56014E-2</c:v>
                </c:pt>
                <c:pt idx="48128">
                  <c:v>-4.8599200000000002E-3</c:v>
                </c:pt>
                <c:pt idx="48129">
                  <c:v>-2.77443E-2</c:v>
                </c:pt>
                <c:pt idx="48130">
                  <c:v>-3.5377499999999999E-2</c:v>
                </c:pt>
                <c:pt idx="48131">
                  <c:v>-2.7336099999999999E-2</c:v>
                </c:pt>
                <c:pt idx="48132">
                  <c:v>-2.4663000000000001E-2</c:v>
                </c:pt>
                <c:pt idx="48133">
                  <c:v>-1.7504700000000002E-2</c:v>
                </c:pt>
                <c:pt idx="48134">
                  <c:v>-2.6181200000000002E-2</c:v>
                </c:pt>
                <c:pt idx="48135">
                  <c:v>-1.6028400000000002E-2</c:v>
                </c:pt>
                <c:pt idx="48136">
                  <c:v>-2.8244999999999999E-2</c:v>
                </c:pt>
                <c:pt idx="48137">
                  <c:v>-3.3384299999999999E-2</c:v>
                </c:pt>
                <c:pt idx="48138">
                  <c:v>-1.98383E-2</c:v>
                </c:pt>
                <c:pt idx="48139">
                  <c:v>-3.0202900000000001E-2</c:v>
                </c:pt>
                <c:pt idx="48140">
                  <c:v>-2.36168E-2</c:v>
                </c:pt>
                <c:pt idx="48141">
                  <c:v>-2.0377200000000002E-2</c:v>
                </c:pt>
                <c:pt idx="48142">
                  <c:v>-2.8990700000000001E-2</c:v>
                </c:pt>
                <c:pt idx="48143">
                  <c:v>-1.40018E-2</c:v>
                </c:pt>
                <c:pt idx="48144">
                  <c:v>-1.20678E-2</c:v>
                </c:pt>
                <c:pt idx="48145">
                  <c:v>-1.3361899999999999E-2</c:v>
                </c:pt>
                <c:pt idx="48146">
                  <c:v>-9.8152199999999995E-3</c:v>
                </c:pt>
                <c:pt idx="48147">
                  <c:v>-1.12753E-2</c:v>
                </c:pt>
                <c:pt idx="48148">
                  <c:v>-7.7161799999999996E-3</c:v>
                </c:pt>
                <c:pt idx="48149">
                  <c:v>-2.6189799999999999E-2</c:v>
                </c:pt>
                <c:pt idx="48150">
                  <c:v>-1.8508E-2</c:v>
                </c:pt>
                <c:pt idx="48151">
                  <c:v>-1.30434E-2</c:v>
                </c:pt>
                <c:pt idx="48152">
                  <c:v>-1.2793499999999999E-2</c:v>
                </c:pt>
                <c:pt idx="48153">
                  <c:v>-9.6139899999999993E-3</c:v>
                </c:pt>
                <c:pt idx="48154">
                  <c:v>-2.6167900000000001E-2</c:v>
                </c:pt>
                <c:pt idx="48155">
                  <c:v>-1.3442000000000001E-2</c:v>
                </c:pt>
                <c:pt idx="48156">
                  <c:v>-9.8571800000000001E-3</c:v>
                </c:pt>
                <c:pt idx="48157">
                  <c:v>-3.7670099999999999E-3</c:v>
                </c:pt>
                <c:pt idx="48158">
                  <c:v>-2.2183399999999999E-2</c:v>
                </c:pt>
                <c:pt idx="48159">
                  <c:v>-1.0698300000000001E-2</c:v>
                </c:pt>
                <c:pt idx="48160">
                  <c:v>1.07212E-2</c:v>
                </c:pt>
                <c:pt idx="48161">
                  <c:v>3.4036600000000002E-3</c:v>
                </c:pt>
                <c:pt idx="48162">
                  <c:v>-1.09081E-2</c:v>
                </c:pt>
                <c:pt idx="48163">
                  <c:v>-1.5237799999999999E-2</c:v>
                </c:pt>
                <c:pt idx="48164">
                  <c:v>-1.6107599999999999E-3</c:v>
                </c:pt>
                <c:pt idx="48165">
                  <c:v>4.1818599999999999E-3</c:v>
                </c:pt>
                <c:pt idx="48166">
                  <c:v>-1.6078900000000001E-3</c:v>
                </c:pt>
                <c:pt idx="48167">
                  <c:v>-8.30936E-3</c:v>
                </c:pt>
                <c:pt idx="48168">
                  <c:v>-1.15557E-2</c:v>
                </c:pt>
                <c:pt idx="48169">
                  <c:v>-7.1926100000000003E-3</c:v>
                </c:pt>
                <c:pt idx="48170">
                  <c:v>5.4016100000000003E-3</c:v>
                </c:pt>
                <c:pt idx="48171">
                  <c:v>3.5400399999999999E-3</c:v>
                </c:pt>
                <c:pt idx="48172">
                  <c:v>9.9077200000000001E-3</c:v>
                </c:pt>
                <c:pt idx="48173">
                  <c:v>6.4201400000000004E-3</c:v>
                </c:pt>
                <c:pt idx="48174">
                  <c:v>1.33591E-2</c:v>
                </c:pt>
                <c:pt idx="48175">
                  <c:v>1.52855E-2</c:v>
                </c:pt>
                <c:pt idx="48176">
                  <c:v>-3.5095199999999999E-3</c:v>
                </c:pt>
                <c:pt idx="48177">
                  <c:v>1.25599E-3</c:v>
                </c:pt>
                <c:pt idx="48178">
                  <c:v>1.14079E-2</c:v>
                </c:pt>
                <c:pt idx="48179">
                  <c:v>8.7184900000000006E-3</c:v>
                </c:pt>
                <c:pt idx="48180">
                  <c:v>-5.28336E-3</c:v>
                </c:pt>
                <c:pt idx="48181">
                  <c:v>-1.07193E-3</c:v>
                </c:pt>
                <c:pt idx="48182">
                  <c:v>5.9518799999999997E-3</c:v>
                </c:pt>
                <c:pt idx="48183">
                  <c:v>6.66046E-3</c:v>
                </c:pt>
                <c:pt idx="48184">
                  <c:v>-2.1390900000000002E-3</c:v>
                </c:pt>
                <c:pt idx="48185">
                  <c:v>1.7738300000000001E-4</c:v>
                </c:pt>
                <c:pt idx="48186">
                  <c:v>1.7642000000000001E-2</c:v>
                </c:pt>
                <c:pt idx="48187">
                  <c:v>1.4490100000000001E-2</c:v>
                </c:pt>
                <c:pt idx="48188">
                  <c:v>1.28031E-2</c:v>
                </c:pt>
                <c:pt idx="48189">
                  <c:v>1.25694E-3</c:v>
                </c:pt>
                <c:pt idx="48190">
                  <c:v>7.8048700000000002E-3</c:v>
                </c:pt>
                <c:pt idx="48191">
                  <c:v>3.6373099999999999E-3</c:v>
                </c:pt>
                <c:pt idx="48192">
                  <c:v>-2.2363700000000001E-3</c:v>
                </c:pt>
                <c:pt idx="48193">
                  <c:v>6.6528300000000002E-3</c:v>
                </c:pt>
                <c:pt idx="48194">
                  <c:v>1.5163399999999999E-3</c:v>
                </c:pt>
                <c:pt idx="48195">
                  <c:v>1.7740200000000001E-2</c:v>
                </c:pt>
                <c:pt idx="48196">
                  <c:v>6.0863499999999999E-3</c:v>
                </c:pt>
                <c:pt idx="48197">
                  <c:v>-5.2223199999999999E-3</c:v>
                </c:pt>
                <c:pt idx="48198">
                  <c:v>1.74541E-2</c:v>
                </c:pt>
                <c:pt idx="48199">
                  <c:v>1.0323499999999999E-2</c:v>
                </c:pt>
                <c:pt idx="48200">
                  <c:v>1.5273999999999999E-2</c:v>
                </c:pt>
                <c:pt idx="48201">
                  <c:v>1.49546E-2</c:v>
                </c:pt>
                <c:pt idx="48202">
                  <c:v>-2.7513500000000001E-3</c:v>
                </c:pt>
                <c:pt idx="48203">
                  <c:v>1.03626E-2</c:v>
                </c:pt>
                <c:pt idx="48204">
                  <c:v>1.1802699999999999E-2</c:v>
                </c:pt>
                <c:pt idx="48205">
                  <c:v>1.30329E-2</c:v>
                </c:pt>
                <c:pt idx="48206">
                  <c:v>1.1213300000000001E-2</c:v>
                </c:pt>
                <c:pt idx="48207">
                  <c:v>8.5868799999999999E-3</c:v>
                </c:pt>
                <c:pt idx="48208">
                  <c:v>-3.55244E-3</c:v>
                </c:pt>
                <c:pt idx="48209">
                  <c:v>-5.1908500000000003E-3</c:v>
                </c:pt>
                <c:pt idx="48210">
                  <c:v>7.2126400000000002E-3</c:v>
                </c:pt>
                <c:pt idx="48211">
                  <c:v>5.6409800000000003E-3</c:v>
                </c:pt>
                <c:pt idx="48212">
                  <c:v>-8.3198500000000002E-3</c:v>
                </c:pt>
                <c:pt idx="48213">
                  <c:v>-1.04876E-2</c:v>
                </c:pt>
                <c:pt idx="48214">
                  <c:v>-1.1613800000000001E-2</c:v>
                </c:pt>
                <c:pt idx="48215">
                  <c:v>-7.5559599999999996E-3</c:v>
                </c:pt>
                <c:pt idx="48216">
                  <c:v>1.9846E-3</c:v>
                </c:pt>
                <c:pt idx="48217">
                  <c:v>-7.6579999999999997E-4</c:v>
                </c:pt>
                <c:pt idx="48218">
                  <c:v>-2.5749200000000001E-3</c:v>
                </c:pt>
                <c:pt idx="48219">
                  <c:v>4.7626500000000002E-3</c:v>
                </c:pt>
                <c:pt idx="48220">
                  <c:v>-2.0947500000000001E-2</c:v>
                </c:pt>
                <c:pt idx="48221">
                  <c:v>-1.44882E-2</c:v>
                </c:pt>
                <c:pt idx="48222">
                  <c:v>2.27451E-3</c:v>
                </c:pt>
                <c:pt idx="48223">
                  <c:v>-3.4513500000000002E-3</c:v>
                </c:pt>
                <c:pt idx="48224">
                  <c:v>-9.97257E-3</c:v>
                </c:pt>
                <c:pt idx="48225">
                  <c:v>-2.3730299999999999E-2</c:v>
                </c:pt>
                <c:pt idx="48226">
                  <c:v>-1.22843E-2</c:v>
                </c:pt>
                <c:pt idx="48227">
                  <c:v>3.58486E-3</c:v>
                </c:pt>
                <c:pt idx="48228">
                  <c:v>4.8646899999999996E-3</c:v>
                </c:pt>
                <c:pt idx="48229">
                  <c:v>-1.0367400000000001E-2</c:v>
                </c:pt>
                <c:pt idx="48230">
                  <c:v>-1.01814E-2</c:v>
                </c:pt>
                <c:pt idx="48231">
                  <c:v>-4.9610100000000001E-3</c:v>
                </c:pt>
                <c:pt idx="48232">
                  <c:v>3.4027100000000002E-3</c:v>
                </c:pt>
                <c:pt idx="48233">
                  <c:v>-3.33023E-3</c:v>
                </c:pt>
                <c:pt idx="48234">
                  <c:v>-9.4518699999999994E-3</c:v>
                </c:pt>
                <c:pt idx="48235">
                  <c:v>-9.1857899999999992E-3</c:v>
                </c:pt>
                <c:pt idx="48236">
                  <c:v>-5.9785799999999998E-3</c:v>
                </c:pt>
                <c:pt idx="48237">
                  <c:v>6.2179599999999998E-3</c:v>
                </c:pt>
                <c:pt idx="48238">
                  <c:v>-1.3637499999999999E-4</c:v>
                </c:pt>
                <c:pt idx="48239">
                  <c:v>-2.16293E-3</c:v>
                </c:pt>
                <c:pt idx="48240">
                  <c:v>4.5719100000000002E-3</c:v>
                </c:pt>
                <c:pt idx="48241">
                  <c:v>-8.9187599999999995E-3</c:v>
                </c:pt>
                <c:pt idx="48242">
                  <c:v>-3.1776399999999998E-3</c:v>
                </c:pt>
                <c:pt idx="48243">
                  <c:v>-7.1754499999999999E-3</c:v>
                </c:pt>
                <c:pt idx="48244" formatCode="0.00E+00">
                  <c:v>-5.6266800000000001E-5</c:v>
                </c:pt>
                <c:pt idx="48245">
                  <c:v>-8.2864800000000006E-3</c:v>
                </c:pt>
                <c:pt idx="48246">
                  <c:v>-1.4644600000000001E-2</c:v>
                </c:pt>
                <c:pt idx="48247">
                  <c:v>2.16484E-4</c:v>
                </c:pt>
                <c:pt idx="48248">
                  <c:v>-4.6062499999999999E-4</c:v>
                </c:pt>
                <c:pt idx="48249">
                  <c:v>-5.2928899999999997E-3</c:v>
                </c:pt>
                <c:pt idx="48250">
                  <c:v>-4.3315899999999997E-3</c:v>
                </c:pt>
                <c:pt idx="48251">
                  <c:v>-5.77831E-3</c:v>
                </c:pt>
                <c:pt idx="48252">
                  <c:v>5.1593799999999997E-4</c:v>
                </c:pt>
                <c:pt idx="48253">
                  <c:v>5.8345799999999998E-3</c:v>
                </c:pt>
                <c:pt idx="48254">
                  <c:v>-1.39408E-2</c:v>
                </c:pt>
                <c:pt idx="48255">
                  <c:v>6.06632E-3</c:v>
                </c:pt>
                <c:pt idx="48256">
                  <c:v>7.9555500000000005E-3</c:v>
                </c:pt>
                <c:pt idx="48257">
                  <c:v>3.58772E-3</c:v>
                </c:pt>
                <c:pt idx="48258">
                  <c:v>1.0716399999999999E-2</c:v>
                </c:pt>
                <c:pt idx="48259">
                  <c:v>1.0497100000000001E-2</c:v>
                </c:pt>
                <c:pt idx="48260">
                  <c:v>1.33562E-2</c:v>
                </c:pt>
                <c:pt idx="48261">
                  <c:v>9.4337499999999994E-3</c:v>
                </c:pt>
                <c:pt idx="48262">
                  <c:v>3.8995700000000002E-3</c:v>
                </c:pt>
                <c:pt idx="48263">
                  <c:v>1.28574E-2</c:v>
                </c:pt>
                <c:pt idx="48264">
                  <c:v>5.0973900000000003E-3</c:v>
                </c:pt>
                <c:pt idx="48265">
                  <c:v>6.3591000000000003E-3</c:v>
                </c:pt>
                <c:pt idx="48266">
                  <c:v>3.85666E-3</c:v>
                </c:pt>
                <c:pt idx="48267">
                  <c:v>8.6002300000000004E-3</c:v>
                </c:pt>
                <c:pt idx="48268">
                  <c:v>1.01204E-2</c:v>
                </c:pt>
                <c:pt idx="48269">
                  <c:v>3.63255E-3</c:v>
                </c:pt>
                <c:pt idx="48270">
                  <c:v>-1.77097E-3</c:v>
                </c:pt>
                <c:pt idx="48271">
                  <c:v>6.0701399999999999E-3</c:v>
                </c:pt>
                <c:pt idx="48272">
                  <c:v>2.7099600000000001E-2</c:v>
                </c:pt>
                <c:pt idx="48273">
                  <c:v>1.48544E-2</c:v>
                </c:pt>
                <c:pt idx="48274">
                  <c:v>9.3116799999999993E-3</c:v>
                </c:pt>
                <c:pt idx="48275">
                  <c:v>1.18914E-2</c:v>
                </c:pt>
                <c:pt idx="48276">
                  <c:v>2.0790099999999999E-2</c:v>
                </c:pt>
                <c:pt idx="48277">
                  <c:v>1.40438E-2</c:v>
                </c:pt>
                <c:pt idx="48278">
                  <c:v>3.78036E-3</c:v>
                </c:pt>
                <c:pt idx="48279">
                  <c:v>2.53105E-2</c:v>
                </c:pt>
                <c:pt idx="48280">
                  <c:v>3.0553799999999999E-2</c:v>
                </c:pt>
                <c:pt idx="48281">
                  <c:v>2.9094700000000001E-2</c:v>
                </c:pt>
                <c:pt idx="48282">
                  <c:v>6.3457499999999998E-3</c:v>
                </c:pt>
                <c:pt idx="48283">
                  <c:v>8.3408400000000004E-3</c:v>
                </c:pt>
                <c:pt idx="48284">
                  <c:v>1.6978300000000002E-2</c:v>
                </c:pt>
                <c:pt idx="48285">
                  <c:v>1.7837499999999999E-2</c:v>
                </c:pt>
                <c:pt idx="48286">
                  <c:v>2.3836099999999999E-2</c:v>
                </c:pt>
                <c:pt idx="48287">
                  <c:v>5.9032399999999997E-3</c:v>
                </c:pt>
                <c:pt idx="48288">
                  <c:v>2.0098700000000001E-2</c:v>
                </c:pt>
                <c:pt idx="48289">
                  <c:v>3.2184600000000001E-2</c:v>
                </c:pt>
                <c:pt idx="48290">
                  <c:v>2.29549E-2</c:v>
                </c:pt>
                <c:pt idx="48291">
                  <c:v>1.5277900000000001E-2</c:v>
                </c:pt>
                <c:pt idx="48292">
                  <c:v>1.5616400000000001E-2</c:v>
                </c:pt>
                <c:pt idx="48293">
                  <c:v>1.62268E-2</c:v>
                </c:pt>
                <c:pt idx="48294">
                  <c:v>7.8782999999999995E-3</c:v>
                </c:pt>
                <c:pt idx="48295">
                  <c:v>2.2536299999999999E-2</c:v>
                </c:pt>
                <c:pt idx="48296">
                  <c:v>1.97973E-2</c:v>
                </c:pt>
                <c:pt idx="48297">
                  <c:v>2.2214899999999999E-2</c:v>
                </c:pt>
                <c:pt idx="48298">
                  <c:v>1.0456999999999999E-2</c:v>
                </c:pt>
                <c:pt idx="48299">
                  <c:v>1.2242299999999999E-2</c:v>
                </c:pt>
                <c:pt idx="48300">
                  <c:v>1.4805799999999999E-2</c:v>
                </c:pt>
                <c:pt idx="48301">
                  <c:v>1.85232E-2</c:v>
                </c:pt>
                <c:pt idx="48302">
                  <c:v>2.3057000000000001E-2</c:v>
                </c:pt>
                <c:pt idx="48303">
                  <c:v>1.0172799999999999E-2</c:v>
                </c:pt>
                <c:pt idx="48304">
                  <c:v>9.9163099999999994E-3</c:v>
                </c:pt>
                <c:pt idx="48305">
                  <c:v>1.36452E-2</c:v>
                </c:pt>
                <c:pt idx="48306">
                  <c:v>9.2544600000000008E-3</c:v>
                </c:pt>
                <c:pt idx="48307">
                  <c:v>1.2725800000000001E-2</c:v>
                </c:pt>
                <c:pt idx="48308">
                  <c:v>3.50332E-2</c:v>
                </c:pt>
                <c:pt idx="48309">
                  <c:v>2.39353E-2</c:v>
                </c:pt>
                <c:pt idx="48310">
                  <c:v>1.88808E-2</c:v>
                </c:pt>
                <c:pt idx="48311">
                  <c:v>1.39341E-2</c:v>
                </c:pt>
                <c:pt idx="48312">
                  <c:v>2.3946800000000002E-3</c:v>
                </c:pt>
                <c:pt idx="48313">
                  <c:v>3.7829399999999999E-2</c:v>
                </c:pt>
                <c:pt idx="48314">
                  <c:v>2.3018799999999999E-2</c:v>
                </c:pt>
                <c:pt idx="48315">
                  <c:v>2.49033E-2</c:v>
                </c:pt>
                <c:pt idx="48316">
                  <c:v>2.4238599999999999E-2</c:v>
                </c:pt>
                <c:pt idx="48317">
                  <c:v>1.22509E-2</c:v>
                </c:pt>
                <c:pt idx="48318">
                  <c:v>1.6881E-2</c:v>
                </c:pt>
                <c:pt idx="48319">
                  <c:v>8.6364700000000003E-3</c:v>
                </c:pt>
                <c:pt idx="48320">
                  <c:v>2.6083E-3</c:v>
                </c:pt>
                <c:pt idx="48321">
                  <c:v>1.1594800000000001E-2</c:v>
                </c:pt>
                <c:pt idx="48322">
                  <c:v>2.50826E-2</c:v>
                </c:pt>
                <c:pt idx="48323">
                  <c:v>2.5442099999999999E-2</c:v>
                </c:pt>
                <c:pt idx="48324">
                  <c:v>2.6201200000000001E-2</c:v>
                </c:pt>
                <c:pt idx="48325">
                  <c:v>1.6908599999999999E-2</c:v>
                </c:pt>
                <c:pt idx="48326">
                  <c:v>2.3308800000000001E-2</c:v>
                </c:pt>
                <c:pt idx="48327">
                  <c:v>2.4914700000000001E-2</c:v>
                </c:pt>
                <c:pt idx="48328">
                  <c:v>2.13099E-2</c:v>
                </c:pt>
                <c:pt idx="48329">
                  <c:v>3.0730199999999999E-2</c:v>
                </c:pt>
                <c:pt idx="48330">
                  <c:v>2.5613799999999999E-2</c:v>
                </c:pt>
                <c:pt idx="48331">
                  <c:v>2.17171E-2</c:v>
                </c:pt>
                <c:pt idx="48332">
                  <c:v>1.48506E-2</c:v>
                </c:pt>
                <c:pt idx="48333">
                  <c:v>2.0288500000000001E-2</c:v>
                </c:pt>
                <c:pt idx="48334">
                  <c:v>3.1829799999999998E-2</c:v>
                </c:pt>
                <c:pt idx="48335">
                  <c:v>2.6682899999999999E-2</c:v>
                </c:pt>
                <c:pt idx="48336">
                  <c:v>1.3752E-2</c:v>
                </c:pt>
                <c:pt idx="48337">
                  <c:v>2.63748E-2</c:v>
                </c:pt>
                <c:pt idx="48338">
                  <c:v>1.9927E-2</c:v>
                </c:pt>
                <c:pt idx="48339">
                  <c:v>4.54712E-3</c:v>
                </c:pt>
                <c:pt idx="48340">
                  <c:v>1.2557E-2</c:v>
                </c:pt>
                <c:pt idx="48341">
                  <c:v>2.34947E-2</c:v>
                </c:pt>
                <c:pt idx="48342">
                  <c:v>2.6691400000000001E-2</c:v>
                </c:pt>
                <c:pt idx="48343">
                  <c:v>6.7606000000000003E-3</c:v>
                </c:pt>
                <c:pt idx="48344">
                  <c:v>1.0219600000000001E-2</c:v>
                </c:pt>
                <c:pt idx="48345">
                  <c:v>1.45168E-2</c:v>
                </c:pt>
                <c:pt idx="48346">
                  <c:v>2.5467900000000002E-2</c:v>
                </c:pt>
                <c:pt idx="48347">
                  <c:v>2.9561E-2</c:v>
                </c:pt>
                <c:pt idx="48348" formatCode="0.00E+00">
                  <c:v>2.5415400000000001E-3</c:v>
                </c:pt>
                <c:pt idx="48349">
                  <c:v>1.1033100000000001E-2</c:v>
                </c:pt>
                <c:pt idx="48350">
                  <c:v>1.2208E-2</c:v>
                </c:pt>
                <c:pt idx="48351">
                  <c:v>2.51198E-3</c:v>
                </c:pt>
                <c:pt idx="48352">
                  <c:v>-4.17995E-3</c:v>
                </c:pt>
                <c:pt idx="48353">
                  <c:v>1.97477E-2</c:v>
                </c:pt>
                <c:pt idx="48354">
                  <c:v>2.1341300000000001E-2</c:v>
                </c:pt>
                <c:pt idx="48355">
                  <c:v>1.4226000000000001E-2</c:v>
                </c:pt>
                <c:pt idx="48356">
                  <c:v>1.4521600000000001E-2</c:v>
                </c:pt>
                <c:pt idx="48357">
                  <c:v>2.4902299999999999E-2</c:v>
                </c:pt>
                <c:pt idx="48358">
                  <c:v>2.8301199999999999E-2</c:v>
                </c:pt>
                <c:pt idx="48359">
                  <c:v>3.69711E-2</c:v>
                </c:pt>
                <c:pt idx="48360">
                  <c:v>1.34602E-2</c:v>
                </c:pt>
                <c:pt idx="48361">
                  <c:v>2.0805400000000002E-2</c:v>
                </c:pt>
                <c:pt idx="48362">
                  <c:v>2.6217500000000001E-2</c:v>
                </c:pt>
                <c:pt idx="48363">
                  <c:v>1.9037200000000001E-2</c:v>
                </c:pt>
                <c:pt idx="48364">
                  <c:v>1.5683200000000001E-2</c:v>
                </c:pt>
                <c:pt idx="48365">
                  <c:v>1.7953899999999998E-2</c:v>
                </c:pt>
                <c:pt idx="48366">
                  <c:v>3.6246300000000002E-2</c:v>
                </c:pt>
                <c:pt idx="48367">
                  <c:v>2.7688999999999998E-2</c:v>
                </c:pt>
                <c:pt idx="48368">
                  <c:v>1.9951799999999999E-2</c:v>
                </c:pt>
                <c:pt idx="48369">
                  <c:v>5.93853E-3</c:v>
                </c:pt>
                <c:pt idx="48370">
                  <c:v>1.1598600000000001E-2</c:v>
                </c:pt>
                <c:pt idx="48371">
                  <c:v>1.6177199999999999E-2</c:v>
                </c:pt>
                <c:pt idx="48372">
                  <c:v>8.2063699999999993E-3</c:v>
                </c:pt>
                <c:pt idx="48373">
                  <c:v>9.7084000000000007E-3</c:v>
                </c:pt>
                <c:pt idx="48374">
                  <c:v>1.5658399999999999E-2</c:v>
                </c:pt>
                <c:pt idx="48375">
                  <c:v>1.6477599999999998E-2</c:v>
                </c:pt>
                <c:pt idx="48376">
                  <c:v>9.4957400000000008E-3</c:v>
                </c:pt>
                <c:pt idx="48377">
                  <c:v>6.9952E-3</c:v>
                </c:pt>
                <c:pt idx="48378">
                  <c:v>2.3746499999999999E-3</c:v>
                </c:pt>
                <c:pt idx="48379">
                  <c:v>1.7756500000000001E-2</c:v>
                </c:pt>
                <c:pt idx="48380">
                  <c:v>7.3404300000000002E-3</c:v>
                </c:pt>
                <c:pt idx="48381">
                  <c:v>7.6217699999999999E-3</c:v>
                </c:pt>
                <c:pt idx="48382">
                  <c:v>1.2041100000000001E-2</c:v>
                </c:pt>
                <c:pt idx="48383">
                  <c:v>8.5229899999999994E-3</c:v>
                </c:pt>
                <c:pt idx="48384">
                  <c:v>1.0961500000000001E-2</c:v>
                </c:pt>
                <c:pt idx="48385">
                  <c:v>1.6048400000000001E-2</c:v>
                </c:pt>
                <c:pt idx="48386">
                  <c:v>2.2535300000000001E-2</c:v>
                </c:pt>
                <c:pt idx="48387">
                  <c:v>2.8605499999999999E-2</c:v>
                </c:pt>
                <c:pt idx="48388">
                  <c:v>1.4801E-2</c:v>
                </c:pt>
                <c:pt idx="48389">
                  <c:v>1.35088E-2</c:v>
                </c:pt>
                <c:pt idx="48390">
                  <c:v>1.7084100000000001E-2</c:v>
                </c:pt>
                <c:pt idx="48391">
                  <c:v>1.8166499999999999E-2</c:v>
                </c:pt>
                <c:pt idx="48392">
                  <c:v>2.5322899999999999E-2</c:v>
                </c:pt>
                <c:pt idx="48393">
                  <c:v>2.0084399999999998E-3</c:v>
                </c:pt>
                <c:pt idx="48394">
                  <c:v>1.2124100000000001E-2</c:v>
                </c:pt>
                <c:pt idx="48395">
                  <c:v>2.1116300000000001E-2</c:v>
                </c:pt>
                <c:pt idx="48396">
                  <c:v>1.80197E-2</c:v>
                </c:pt>
                <c:pt idx="48397">
                  <c:v>2.3997299999999999E-2</c:v>
                </c:pt>
                <c:pt idx="48398">
                  <c:v>3.7412600000000002E-3</c:v>
                </c:pt>
                <c:pt idx="48399">
                  <c:v>9.8562200000000006E-3</c:v>
                </c:pt>
                <c:pt idx="48400">
                  <c:v>7.3528300000000003E-3</c:v>
                </c:pt>
                <c:pt idx="48401">
                  <c:v>1.6635899999999999E-2</c:v>
                </c:pt>
                <c:pt idx="48402">
                  <c:v>1.6061800000000001E-2</c:v>
                </c:pt>
                <c:pt idx="48403">
                  <c:v>1.65796E-2</c:v>
                </c:pt>
                <c:pt idx="48404">
                  <c:v>1.7519E-2</c:v>
                </c:pt>
                <c:pt idx="48405">
                  <c:v>1.5384699999999999E-2</c:v>
                </c:pt>
                <c:pt idx="48406">
                  <c:v>2.3373600000000001E-2</c:v>
                </c:pt>
                <c:pt idx="48407">
                  <c:v>1.8693000000000001E-2</c:v>
                </c:pt>
                <c:pt idx="48408">
                  <c:v>9.6616700000000007E-3</c:v>
                </c:pt>
                <c:pt idx="48409">
                  <c:v>2.2068000000000001E-2</c:v>
                </c:pt>
                <c:pt idx="48410">
                  <c:v>3.2209399999999999E-2</c:v>
                </c:pt>
                <c:pt idx="48411">
                  <c:v>1.7714500000000001E-2</c:v>
                </c:pt>
                <c:pt idx="48412">
                  <c:v>1.5050900000000001E-2</c:v>
                </c:pt>
                <c:pt idx="48413">
                  <c:v>1.5844299999999999E-2</c:v>
                </c:pt>
                <c:pt idx="48414">
                  <c:v>1.2531300000000001E-3</c:v>
                </c:pt>
                <c:pt idx="48415">
                  <c:v>1.08824E-2</c:v>
                </c:pt>
                <c:pt idx="48416">
                  <c:v>2.73685E-2</c:v>
                </c:pt>
                <c:pt idx="48417">
                  <c:v>1.53589E-2</c:v>
                </c:pt>
                <c:pt idx="48418">
                  <c:v>7.8659100000000003E-3</c:v>
                </c:pt>
                <c:pt idx="48419">
                  <c:v>2.1714199999999999E-2</c:v>
                </c:pt>
                <c:pt idx="48420">
                  <c:v>1.3791100000000001E-2</c:v>
                </c:pt>
                <c:pt idx="48421">
                  <c:v>1.3840699999999999E-2</c:v>
                </c:pt>
                <c:pt idx="48422">
                  <c:v>1.93405E-2</c:v>
                </c:pt>
                <c:pt idx="48423">
                  <c:v>1.34726E-2</c:v>
                </c:pt>
                <c:pt idx="48424">
                  <c:v>6.2236799999999997E-3</c:v>
                </c:pt>
                <c:pt idx="48425">
                  <c:v>1.4567399999999999E-2</c:v>
                </c:pt>
                <c:pt idx="48426">
                  <c:v>1.2929899999999999E-2</c:v>
                </c:pt>
                <c:pt idx="48427">
                  <c:v>7.02953E-3</c:v>
                </c:pt>
                <c:pt idx="48428">
                  <c:v>8.9731199999999994E-3</c:v>
                </c:pt>
                <c:pt idx="48429">
                  <c:v>9.06181E-3</c:v>
                </c:pt>
                <c:pt idx="48430">
                  <c:v>2.22521E-2</c:v>
                </c:pt>
                <c:pt idx="48431">
                  <c:v>1.6353599999999999E-2</c:v>
                </c:pt>
                <c:pt idx="48432">
                  <c:v>8.6774799999999996E-3</c:v>
                </c:pt>
                <c:pt idx="48433">
                  <c:v>1.52216E-2</c:v>
                </c:pt>
                <c:pt idx="48434">
                  <c:v>3.39975E-2</c:v>
                </c:pt>
                <c:pt idx="48435">
                  <c:v>3.1698200000000003E-2</c:v>
                </c:pt>
                <c:pt idx="48436">
                  <c:v>2.0924600000000002E-2</c:v>
                </c:pt>
                <c:pt idx="48437">
                  <c:v>2.5722499999999999E-2</c:v>
                </c:pt>
                <c:pt idx="48438">
                  <c:v>2.2903400000000001E-2</c:v>
                </c:pt>
                <c:pt idx="48439">
                  <c:v>2.2049900000000001E-2</c:v>
                </c:pt>
                <c:pt idx="48440" formatCode="0.00E+00">
                  <c:v>1.4205000000000001E-2</c:v>
                </c:pt>
                <c:pt idx="48441">
                  <c:v>2.9207199999999999E-2</c:v>
                </c:pt>
                <c:pt idx="48442" formatCode="0.00E+00">
                  <c:v>3.0340200000000001E-2</c:v>
                </c:pt>
                <c:pt idx="48443">
                  <c:v>2.9181499999999999E-2</c:v>
                </c:pt>
                <c:pt idx="48444">
                  <c:v>1.7294899999999998E-2</c:v>
                </c:pt>
                <c:pt idx="48445">
                  <c:v>2.1512E-2</c:v>
                </c:pt>
                <c:pt idx="48446">
                  <c:v>3.3007599999999998E-2</c:v>
                </c:pt>
                <c:pt idx="48447">
                  <c:v>2.7672800000000001E-2</c:v>
                </c:pt>
                <c:pt idx="48448">
                  <c:v>2.2473300000000002E-2</c:v>
                </c:pt>
                <c:pt idx="48449">
                  <c:v>1.09663E-2</c:v>
                </c:pt>
                <c:pt idx="48450">
                  <c:v>1.40524E-2</c:v>
                </c:pt>
                <c:pt idx="48451">
                  <c:v>1.5701300000000001E-2</c:v>
                </c:pt>
                <c:pt idx="48452">
                  <c:v>1.8347700000000002E-2</c:v>
                </c:pt>
                <c:pt idx="48453">
                  <c:v>1.546E-2</c:v>
                </c:pt>
                <c:pt idx="48454">
                  <c:v>1.1756900000000001E-2</c:v>
                </c:pt>
                <c:pt idx="48455">
                  <c:v>2.5833100000000001E-2</c:v>
                </c:pt>
                <c:pt idx="48456">
                  <c:v>1.30262E-2</c:v>
                </c:pt>
                <c:pt idx="48457">
                  <c:v>1.20249E-2</c:v>
                </c:pt>
                <c:pt idx="48458">
                  <c:v>1.22852E-2</c:v>
                </c:pt>
                <c:pt idx="48459">
                  <c:v>1.96905E-2</c:v>
                </c:pt>
                <c:pt idx="48460">
                  <c:v>1.7293900000000001E-2</c:v>
                </c:pt>
                <c:pt idx="48461">
                  <c:v>7.7943800000000001E-3</c:v>
                </c:pt>
                <c:pt idx="48462">
                  <c:v>1.42431E-2</c:v>
                </c:pt>
                <c:pt idx="48463">
                  <c:v>2.11439E-2</c:v>
                </c:pt>
                <c:pt idx="48464">
                  <c:v>1.96495E-2</c:v>
                </c:pt>
                <c:pt idx="48465">
                  <c:v>9.3469599999999996E-3</c:v>
                </c:pt>
                <c:pt idx="48466">
                  <c:v>2.6397700000000001E-3</c:v>
                </c:pt>
                <c:pt idx="48467">
                  <c:v>1.9002000000000002E-2</c:v>
                </c:pt>
                <c:pt idx="48468">
                  <c:v>1.7148E-2</c:v>
                </c:pt>
                <c:pt idx="48469">
                  <c:v>3.7488899999999999E-3</c:v>
                </c:pt>
                <c:pt idx="48470">
                  <c:v>3.1023000000000001E-3</c:v>
                </c:pt>
                <c:pt idx="48471">
                  <c:v>9.3364700000000001E-4</c:v>
                </c:pt>
                <c:pt idx="48472">
                  <c:v>-4.0388100000000003E-3</c:v>
                </c:pt>
                <c:pt idx="48473">
                  <c:v>6.4621000000000001E-3</c:v>
                </c:pt>
                <c:pt idx="48474">
                  <c:v>1.7148E-2</c:v>
                </c:pt>
                <c:pt idx="48475">
                  <c:v>9.2163100000000001E-3</c:v>
                </c:pt>
                <c:pt idx="48476">
                  <c:v>2.07596E-2</c:v>
                </c:pt>
                <c:pt idx="48477">
                  <c:v>4.5690499999999998E-3</c:v>
                </c:pt>
                <c:pt idx="48478">
                  <c:v>1.8837900000000001E-2</c:v>
                </c:pt>
                <c:pt idx="48479">
                  <c:v>2.3702600000000001E-2</c:v>
                </c:pt>
                <c:pt idx="48480">
                  <c:v>1.5844299999999999E-2</c:v>
                </c:pt>
                <c:pt idx="48481">
                  <c:v>2.7742399999999999E-3</c:v>
                </c:pt>
                <c:pt idx="48482">
                  <c:v>2.6865000000000001E-3</c:v>
                </c:pt>
                <c:pt idx="48483">
                  <c:v>7.5025600000000001E-3</c:v>
                </c:pt>
                <c:pt idx="48484">
                  <c:v>2.2716500000000001E-3</c:v>
                </c:pt>
                <c:pt idx="48485">
                  <c:v>8.46863E-4</c:v>
                </c:pt>
                <c:pt idx="48486">
                  <c:v>4.6739599999999996E-3</c:v>
                </c:pt>
                <c:pt idx="48487">
                  <c:v>1.3942700000000001E-2</c:v>
                </c:pt>
                <c:pt idx="48488">
                  <c:v>-3.1185200000000001E-3</c:v>
                </c:pt>
                <c:pt idx="48489">
                  <c:v>9.8419200000000005E-4</c:v>
                </c:pt>
                <c:pt idx="48490">
                  <c:v>-3.5905799999999999E-3</c:v>
                </c:pt>
                <c:pt idx="48491">
                  <c:v>4.9552900000000002E-3</c:v>
                </c:pt>
                <c:pt idx="48492">
                  <c:v>-5.3176899999999999E-3</c:v>
                </c:pt>
                <c:pt idx="48493">
                  <c:v>-5.4340400000000002E-3</c:v>
                </c:pt>
                <c:pt idx="48494">
                  <c:v>-5.3911200000000001E-3</c:v>
                </c:pt>
                <c:pt idx="48495">
                  <c:v>-5.8565099999999997E-3</c:v>
                </c:pt>
                <c:pt idx="48496">
                  <c:v>6.8292600000000002E-3</c:v>
                </c:pt>
                <c:pt idx="48497">
                  <c:v>5.1622400000000002E-3</c:v>
                </c:pt>
                <c:pt idx="48498">
                  <c:v>-3.9510700000000001E-3</c:v>
                </c:pt>
                <c:pt idx="48499">
                  <c:v>-7.7724500000000002E-3</c:v>
                </c:pt>
                <c:pt idx="48500">
                  <c:v>9.8771999999999992E-3</c:v>
                </c:pt>
                <c:pt idx="48501">
                  <c:v>-2.61021E-3</c:v>
                </c:pt>
                <c:pt idx="48502">
                  <c:v>-7.9612699999999995E-3</c:v>
                </c:pt>
                <c:pt idx="48503">
                  <c:v>2.7894999999999999E-3</c:v>
                </c:pt>
                <c:pt idx="48504">
                  <c:v>2.8696099999999999E-3</c:v>
                </c:pt>
                <c:pt idx="48505">
                  <c:v>7.2240799999999999E-3</c:v>
                </c:pt>
                <c:pt idx="48506">
                  <c:v>1.22223E-2</c:v>
                </c:pt>
                <c:pt idx="48507">
                  <c:v>-2.36893E-3</c:v>
                </c:pt>
                <c:pt idx="48508">
                  <c:v>1.0680200000000001E-2</c:v>
                </c:pt>
                <c:pt idx="48509">
                  <c:v>1.3111100000000001E-2</c:v>
                </c:pt>
                <c:pt idx="48510">
                  <c:v>8.2225800000000002E-3</c:v>
                </c:pt>
                <c:pt idx="48511">
                  <c:v>6.3505200000000001E-3</c:v>
                </c:pt>
                <c:pt idx="48512">
                  <c:v>1.50318E-2</c:v>
                </c:pt>
                <c:pt idx="48513">
                  <c:v>-1.84917E-3</c:v>
                </c:pt>
                <c:pt idx="48514">
                  <c:v>-2.4137500000000001E-3</c:v>
                </c:pt>
                <c:pt idx="48515">
                  <c:v>1.76878E-2</c:v>
                </c:pt>
                <c:pt idx="48516">
                  <c:v>1.6646399999999999E-2</c:v>
                </c:pt>
                <c:pt idx="48517">
                  <c:v>1.6622499999999998E-2</c:v>
                </c:pt>
                <c:pt idx="48518">
                  <c:v>8.6812999999999994E-3</c:v>
                </c:pt>
                <c:pt idx="48519">
                  <c:v>1.7976800000000001E-3</c:v>
                </c:pt>
                <c:pt idx="48520">
                  <c:v>1.2970000000000001E-4</c:v>
                </c:pt>
                <c:pt idx="48521">
                  <c:v>-1.3465899999999999E-3</c:v>
                </c:pt>
                <c:pt idx="48522">
                  <c:v>-3.3025699999999999E-3</c:v>
                </c:pt>
                <c:pt idx="48523">
                  <c:v>1.6619700000000001E-2</c:v>
                </c:pt>
                <c:pt idx="48524">
                  <c:v>4.8932999999999997E-3</c:v>
                </c:pt>
                <c:pt idx="48525">
                  <c:v>5.6591000000000002E-3</c:v>
                </c:pt>
                <c:pt idx="48526">
                  <c:v>1.2371999999999999E-2</c:v>
                </c:pt>
                <c:pt idx="48527">
                  <c:v>1.20687E-2</c:v>
                </c:pt>
                <c:pt idx="48528">
                  <c:v>4.1189199999999999E-3</c:v>
                </c:pt>
                <c:pt idx="48529">
                  <c:v>-3.9892199999999999E-3</c:v>
                </c:pt>
                <c:pt idx="48530">
                  <c:v>-3.8289999999999999E-3</c:v>
                </c:pt>
                <c:pt idx="48531">
                  <c:v>1.00784E-2</c:v>
                </c:pt>
                <c:pt idx="48532">
                  <c:v>1.08624E-3</c:v>
                </c:pt>
                <c:pt idx="48533">
                  <c:v>-3.9959000000000001E-3</c:v>
                </c:pt>
                <c:pt idx="48534">
                  <c:v>-9.6731200000000003E-3</c:v>
                </c:pt>
                <c:pt idx="48535">
                  <c:v>-1.40953E-2</c:v>
                </c:pt>
                <c:pt idx="48536">
                  <c:v>-7.6732600000000003E-3</c:v>
                </c:pt>
                <c:pt idx="48537">
                  <c:v>-6.2789899999999999E-3</c:v>
                </c:pt>
                <c:pt idx="48538">
                  <c:v>2.24209E-3</c:v>
                </c:pt>
                <c:pt idx="48539">
                  <c:v>-2.24304E-3</c:v>
                </c:pt>
                <c:pt idx="48540">
                  <c:v>-1.04218E-2</c:v>
                </c:pt>
                <c:pt idx="48541">
                  <c:v>9.4528200000000007E-3</c:v>
                </c:pt>
                <c:pt idx="48542">
                  <c:v>6.5708200000000002E-4</c:v>
                </c:pt>
                <c:pt idx="48543">
                  <c:v>-3.9520299999999996E-3</c:v>
                </c:pt>
                <c:pt idx="48544">
                  <c:v>-6.8283099999999998E-3</c:v>
                </c:pt>
                <c:pt idx="48545">
                  <c:v>1.18637E-2</c:v>
                </c:pt>
                <c:pt idx="48546">
                  <c:v>4.8370399999999999E-3</c:v>
                </c:pt>
                <c:pt idx="48547">
                  <c:v>-1.44014E-2</c:v>
                </c:pt>
                <c:pt idx="48548">
                  <c:v>-7.3585500000000002E-3</c:v>
                </c:pt>
                <c:pt idx="48549">
                  <c:v>8.3494199999999998E-3</c:v>
                </c:pt>
                <c:pt idx="48550">
                  <c:v>-3.52287E-3</c:v>
                </c:pt>
                <c:pt idx="48551">
                  <c:v>-8.0976499999999996E-3</c:v>
                </c:pt>
                <c:pt idx="48552">
                  <c:v>-4.0531200000000001E-4</c:v>
                </c:pt>
                <c:pt idx="48553">
                  <c:v>2.6741E-3</c:v>
                </c:pt>
                <c:pt idx="48554">
                  <c:v>-1.1958099999999999E-2</c:v>
                </c:pt>
                <c:pt idx="48555">
                  <c:v>-1.2678099999999999E-2</c:v>
                </c:pt>
                <c:pt idx="48556">
                  <c:v>-1.6808500000000001E-2</c:v>
                </c:pt>
                <c:pt idx="48557">
                  <c:v>-1.2121199999999999E-3</c:v>
                </c:pt>
                <c:pt idx="48558">
                  <c:v>6.2065100000000002E-3</c:v>
                </c:pt>
                <c:pt idx="48559">
                  <c:v>-1.1782600000000001E-2</c:v>
                </c:pt>
                <c:pt idx="48560">
                  <c:v>-8.6002300000000004E-3</c:v>
                </c:pt>
                <c:pt idx="48561">
                  <c:v>9.5949199999999998E-3</c:v>
                </c:pt>
                <c:pt idx="48562">
                  <c:v>-3.0279199999999999E-3</c:v>
                </c:pt>
                <c:pt idx="48563" formatCode="0.00E+00">
                  <c:v>-5.1498400000000001E-5</c:v>
                </c:pt>
                <c:pt idx="48564">
                  <c:v>-1.9131700000000001E-2</c:v>
                </c:pt>
                <c:pt idx="48565">
                  <c:v>-1.22833E-2</c:v>
                </c:pt>
                <c:pt idx="48566">
                  <c:v>-9.3841600000000008E-3</c:v>
                </c:pt>
                <c:pt idx="48567">
                  <c:v>-8.2101799999999992E-3</c:v>
                </c:pt>
                <c:pt idx="48568">
                  <c:v>-1.18332E-2</c:v>
                </c:pt>
                <c:pt idx="48569">
                  <c:v>-1.02386E-2</c:v>
                </c:pt>
                <c:pt idx="48570">
                  <c:v>-7.38239E-3</c:v>
                </c:pt>
                <c:pt idx="48571">
                  <c:v>-7.2794000000000001E-3</c:v>
                </c:pt>
                <c:pt idx="48572">
                  <c:v>-6.09875E-3</c:v>
                </c:pt>
                <c:pt idx="48573">
                  <c:v>-1.3967500000000001E-2</c:v>
                </c:pt>
                <c:pt idx="48574">
                  <c:v>-1.0208099999999999E-2</c:v>
                </c:pt>
                <c:pt idx="48575">
                  <c:v>-1.64499E-2</c:v>
                </c:pt>
                <c:pt idx="48576">
                  <c:v>3.87383E-3</c:v>
                </c:pt>
                <c:pt idx="48577">
                  <c:v>3.7097900000000001E-4</c:v>
                </c:pt>
                <c:pt idx="48578">
                  <c:v>-1.2588500000000001E-4</c:v>
                </c:pt>
                <c:pt idx="48579">
                  <c:v>-5.9270900000000003E-3</c:v>
                </c:pt>
                <c:pt idx="48580">
                  <c:v>-1.1960999999999999E-2</c:v>
                </c:pt>
                <c:pt idx="48581">
                  <c:v>-2.4089799999999998E-3</c:v>
                </c:pt>
                <c:pt idx="48582">
                  <c:v>-1.4085800000000001E-2</c:v>
                </c:pt>
                <c:pt idx="48583">
                  <c:v>-1.7164200000000001E-2</c:v>
                </c:pt>
                <c:pt idx="48584">
                  <c:v>-2.58017E-2</c:v>
                </c:pt>
                <c:pt idx="48585">
                  <c:v>-1.6661599999999999E-2</c:v>
                </c:pt>
                <c:pt idx="48586">
                  <c:v>-4.6529800000000001E-3</c:v>
                </c:pt>
                <c:pt idx="48587">
                  <c:v>-1.61905E-2</c:v>
                </c:pt>
                <c:pt idx="48588">
                  <c:v>-1.77059E-2</c:v>
                </c:pt>
                <c:pt idx="48589">
                  <c:v>-1.3837800000000001E-2</c:v>
                </c:pt>
                <c:pt idx="48590">
                  <c:v>-1.19352E-2</c:v>
                </c:pt>
                <c:pt idx="48591">
                  <c:v>-1.56031E-2</c:v>
                </c:pt>
                <c:pt idx="48592">
                  <c:v>-2.35538E-2</c:v>
                </c:pt>
                <c:pt idx="48593">
                  <c:v>-1.3303799999999999E-2</c:v>
                </c:pt>
                <c:pt idx="48594">
                  <c:v>-1.1349700000000001E-2</c:v>
                </c:pt>
                <c:pt idx="48595">
                  <c:v>-8.7480500000000003E-3</c:v>
                </c:pt>
                <c:pt idx="48596">
                  <c:v>-2.1210699999999999E-2</c:v>
                </c:pt>
                <c:pt idx="48597">
                  <c:v>-1.22509E-2</c:v>
                </c:pt>
                <c:pt idx="48598">
                  <c:v>-1.3920800000000001E-2</c:v>
                </c:pt>
                <c:pt idx="48599">
                  <c:v>-1.91097E-2</c:v>
                </c:pt>
                <c:pt idx="48600">
                  <c:v>-2.3703599999999998E-2</c:v>
                </c:pt>
                <c:pt idx="48601">
                  <c:v>-2.6842100000000001E-2</c:v>
                </c:pt>
                <c:pt idx="48602">
                  <c:v>-2.9709800000000001E-2</c:v>
                </c:pt>
                <c:pt idx="48603">
                  <c:v>-1.49899E-2</c:v>
                </c:pt>
                <c:pt idx="48604">
                  <c:v>4.3869E-3</c:v>
                </c:pt>
                <c:pt idx="48605">
                  <c:v>-2.2013700000000001E-2</c:v>
                </c:pt>
                <c:pt idx="48606">
                  <c:v>-1.08767E-2</c:v>
                </c:pt>
                <c:pt idx="48607">
                  <c:v>-6.4659100000000001E-3</c:v>
                </c:pt>
                <c:pt idx="48608">
                  <c:v>-1.5777599999999999E-2</c:v>
                </c:pt>
                <c:pt idx="48609">
                  <c:v>-2.62651E-2</c:v>
                </c:pt>
                <c:pt idx="48610">
                  <c:v>-1.9624699999999998E-2</c:v>
                </c:pt>
                <c:pt idx="48611">
                  <c:v>-7.3747600000000002E-3</c:v>
                </c:pt>
                <c:pt idx="48612">
                  <c:v>-6.80447E-3</c:v>
                </c:pt>
                <c:pt idx="48613">
                  <c:v>-1.55573E-2</c:v>
                </c:pt>
                <c:pt idx="48614">
                  <c:v>-1.5833900000000001E-2</c:v>
                </c:pt>
                <c:pt idx="48615">
                  <c:v>-2.2946399999999999E-2</c:v>
                </c:pt>
                <c:pt idx="48616">
                  <c:v>-1.8028300000000001E-2</c:v>
                </c:pt>
                <c:pt idx="48617">
                  <c:v>-1.7990099999999998E-2</c:v>
                </c:pt>
                <c:pt idx="48618">
                  <c:v>-9.8829299999999998E-3</c:v>
                </c:pt>
                <c:pt idx="48619">
                  <c:v>-9.0370199999999998E-3</c:v>
                </c:pt>
                <c:pt idx="48620">
                  <c:v>-2.58789E-2</c:v>
                </c:pt>
                <c:pt idx="48621">
                  <c:v>-2.9020299999999999E-2</c:v>
                </c:pt>
                <c:pt idx="48622">
                  <c:v>-1.9357699999999999E-2</c:v>
                </c:pt>
                <c:pt idx="48623">
                  <c:v>-1.34401E-2</c:v>
                </c:pt>
                <c:pt idx="48624">
                  <c:v>-1.27773E-2</c:v>
                </c:pt>
                <c:pt idx="48625">
                  <c:v>-1.39694E-2</c:v>
                </c:pt>
                <c:pt idx="48626">
                  <c:v>-1.28107E-2</c:v>
                </c:pt>
                <c:pt idx="48627">
                  <c:v>-3.4513500000000002E-3</c:v>
                </c:pt>
                <c:pt idx="48628">
                  <c:v>-1.4136299999999999E-2</c:v>
                </c:pt>
                <c:pt idx="48629">
                  <c:v>-1.34907E-2</c:v>
                </c:pt>
                <c:pt idx="48630">
                  <c:v>-1.0643E-3</c:v>
                </c:pt>
                <c:pt idx="48631">
                  <c:v>-6.4811699999999996E-3</c:v>
                </c:pt>
                <c:pt idx="48632">
                  <c:v>-5.8193200000000002E-3</c:v>
                </c:pt>
                <c:pt idx="48633">
                  <c:v>-2.1324199999999999E-3</c:v>
                </c:pt>
                <c:pt idx="48634">
                  <c:v>-6.8550099999999999E-3</c:v>
                </c:pt>
                <c:pt idx="48635" formatCode="0.00E+00">
                  <c:v>-9.7808800000000005E-3</c:v>
                </c:pt>
                <c:pt idx="48636">
                  <c:v>-3.1976700000000001E-3</c:v>
                </c:pt>
                <c:pt idx="48637">
                  <c:v>-7.8125E-3</c:v>
                </c:pt>
                <c:pt idx="48638">
                  <c:v>-1.13907E-2</c:v>
                </c:pt>
                <c:pt idx="48639">
                  <c:v>-6.73962E-3</c:v>
                </c:pt>
                <c:pt idx="48640">
                  <c:v>-1.6305E-2</c:v>
                </c:pt>
                <c:pt idx="48641">
                  <c:v>-1.54781E-2</c:v>
                </c:pt>
                <c:pt idx="48642">
                  <c:v>-1.2624700000000001E-2</c:v>
                </c:pt>
                <c:pt idx="48643">
                  <c:v>1.6117099999999999E-3</c:v>
                </c:pt>
                <c:pt idx="48644">
                  <c:v>-1.66216E-2</c:v>
                </c:pt>
                <c:pt idx="48645">
                  <c:v>-1.7872800000000001E-2</c:v>
                </c:pt>
                <c:pt idx="48646">
                  <c:v>-3.1761200000000003E-2</c:v>
                </c:pt>
                <c:pt idx="48647">
                  <c:v>-1.7724E-2</c:v>
                </c:pt>
                <c:pt idx="48648">
                  <c:v>-1.1732100000000001E-2</c:v>
                </c:pt>
                <c:pt idx="48649">
                  <c:v>-1.1013E-2</c:v>
                </c:pt>
                <c:pt idx="48650">
                  <c:v>-7.26891E-3</c:v>
                </c:pt>
                <c:pt idx="48651">
                  <c:v>-2.7575499999999999E-2</c:v>
                </c:pt>
                <c:pt idx="48652">
                  <c:v>-1.9354799999999998E-2</c:v>
                </c:pt>
                <c:pt idx="48653">
                  <c:v>-2.1218299999999999E-2</c:v>
                </c:pt>
                <c:pt idx="48654">
                  <c:v>-2.0511600000000001E-2</c:v>
                </c:pt>
                <c:pt idx="48655">
                  <c:v>-2.3514699999999999E-2</c:v>
                </c:pt>
                <c:pt idx="48656">
                  <c:v>-1.83754E-2</c:v>
                </c:pt>
                <c:pt idx="48657">
                  <c:v>-1.1489900000000001E-2</c:v>
                </c:pt>
                <c:pt idx="48658">
                  <c:v>-2.7777699999999999E-2</c:v>
                </c:pt>
                <c:pt idx="48659">
                  <c:v>-3.2041500000000001E-2</c:v>
                </c:pt>
                <c:pt idx="48660">
                  <c:v>-2.2312200000000001E-2</c:v>
                </c:pt>
                <c:pt idx="48661">
                  <c:v>-2.1113400000000001E-2</c:v>
                </c:pt>
                <c:pt idx="48662">
                  <c:v>-1.70107E-2</c:v>
                </c:pt>
                <c:pt idx="48663">
                  <c:v>-2.0172099999999998E-2</c:v>
                </c:pt>
                <c:pt idx="48664">
                  <c:v>-3.2111199999999999E-2</c:v>
                </c:pt>
                <c:pt idx="48665">
                  <c:v>-3.7109400000000001E-2</c:v>
                </c:pt>
                <c:pt idx="48666">
                  <c:v>-2.1084800000000001E-2</c:v>
                </c:pt>
                <c:pt idx="48667">
                  <c:v>-2.6630399999999999E-2</c:v>
                </c:pt>
                <c:pt idx="48668">
                  <c:v>-1.8584300000000002E-2</c:v>
                </c:pt>
                <c:pt idx="48669">
                  <c:v>-2.20098E-2</c:v>
                </c:pt>
                <c:pt idx="48670">
                  <c:v>-2.21996E-2</c:v>
                </c:pt>
                <c:pt idx="48671">
                  <c:v>-1.44873E-2</c:v>
                </c:pt>
                <c:pt idx="48672">
                  <c:v>-1.9651399999999999E-2</c:v>
                </c:pt>
                <c:pt idx="48673">
                  <c:v>-2.3902900000000001E-2</c:v>
                </c:pt>
                <c:pt idx="48674">
                  <c:v>-3.1550399999999999E-2</c:v>
                </c:pt>
                <c:pt idx="48675">
                  <c:v>-2.9959699999999999E-2</c:v>
                </c:pt>
                <c:pt idx="48676">
                  <c:v>-2.4810800000000001E-2</c:v>
                </c:pt>
                <c:pt idx="48677">
                  <c:v>-2.0851100000000001E-2</c:v>
                </c:pt>
                <c:pt idx="48678">
                  <c:v>-1.8734000000000001E-2</c:v>
                </c:pt>
                <c:pt idx="48679">
                  <c:v>-1.0658300000000001E-2</c:v>
                </c:pt>
                <c:pt idx="48680">
                  <c:v>-1.7670600000000002E-2</c:v>
                </c:pt>
                <c:pt idx="48681">
                  <c:v>-1.1076000000000001E-2</c:v>
                </c:pt>
                <c:pt idx="48682">
                  <c:v>-1.9009600000000001E-2</c:v>
                </c:pt>
                <c:pt idx="48683">
                  <c:v>-1.6836199999999999E-2</c:v>
                </c:pt>
                <c:pt idx="48684">
                  <c:v>-1.07603E-2</c:v>
                </c:pt>
                <c:pt idx="48685">
                  <c:v>-1.99919E-2</c:v>
                </c:pt>
                <c:pt idx="48686">
                  <c:v>-1.7614399999999999E-2</c:v>
                </c:pt>
                <c:pt idx="48687">
                  <c:v>-1.54419E-2</c:v>
                </c:pt>
                <c:pt idx="48688">
                  <c:v>-1.6803700000000001E-2</c:v>
                </c:pt>
                <c:pt idx="48689">
                  <c:v>-2.58713E-2</c:v>
                </c:pt>
                <c:pt idx="48690">
                  <c:v>-3.7401200000000002E-2</c:v>
                </c:pt>
                <c:pt idx="48691">
                  <c:v>-3.5723699999999997E-2</c:v>
                </c:pt>
                <c:pt idx="48692">
                  <c:v>-1.42498E-2</c:v>
                </c:pt>
                <c:pt idx="48693">
                  <c:v>-2.1842E-2</c:v>
                </c:pt>
                <c:pt idx="48694">
                  <c:v>-1.57156E-2</c:v>
                </c:pt>
                <c:pt idx="48695">
                  <c:v>-1.8031100000000001E-2</c:v>
                </c:pt>
                <c:pt idx="48696">
                  <c:v>-3.68338E-2</c:v>
                </c:pt>
                <c:pt idx="48697">
                  <c:v>-2.64006E-2</c:v>
                </c:pt>
                <c:pt idx="48698">
                  <c:v>-6.4392099999999999E-3</c:v>
                </c:pt>
                <c:pt idx="48699">
                  <c:v>-1.8094099999999998E-2</c:v>
                </c:pt>
                <c:pt idx="48700">
                  <c:v>-3.0351599999999999E-2</c:v>
                </c:pt>
                <c:pt idx="48701">
                  <c:v>-1.5778500000000001E-2</c:v>
                </c:pt>
                <c:pt idx="48702">
                  <c:v>-9.7761199999999993E-3</c:v>
                </c:pt>
                <c:pt idx="48703">
                  <c:v>-2.3026499999999998E-2</c:v>
                </c:pt>
                <c:pt idx="48704">
                  <c:v>-2.7787200000000001E-2</c:v>
                </c:pt>
                <c:pt idx="48705">
                  <c:v>-1.0148000000000001E-2</c:v>
                </c:pt>
                <c:pt idx="48706">
                  <c:v>-1.1379200000000001E-2</c:v>
                </c:pt>
                <c:pt idx="48707">
                  <c:v>-2.2938699999999999E-2</c:v>
                </c:pt>
                <c:pt idx="48708">
                  <c:v>-2.4277699999999999E-2</c:v>
                </c:pt>
                <c:pt idx="48709">
                  <c:v>-1.55449E-2</c:v>
                </c:pt>
                <c:pt idx="48710">
                  <c:v>-1.9868899999999998E-2</c:v>
                </c:pt>
                <c:pt idx="48711">
                  <c:v>-1.7535200000000001E-2</c:v>
                </c:pt>
                <c:pt idx="48712">
                  <c:v>-2.1506299999999999E-2</c:v>
                </c:pt>
                <c:pt idx="48713">
                  <c:v>-2.4066000000000001E-2</c:v>
                </c:pt>
                <c:pt idx="48714">
                  <c:v>-2.3929599999999999E-2</c:v>
                </c:pt>
                <c:pt idx="48715">
                  <c:v>-1.8701600000000001E-3</c:v>
                </c:pt>
                <c:pt idx="48716">
                  <c:v>-2.13928E-2</c:v>
                </c:pt>
                <c:pt idx="48717">
                  <c:v>-1.57003E-2</c:v>
                </c:pt>
                <c:pt idx="48718">
                  <c:v>-1.4179199999999999E-2</c:v>
                </c:pt>
                <c:pt idx="48719">
                  <c:v>-1.6614899999999998E-2</c:v>
                </c:pt>
                <c:pt idx="48720">
                  <c:v>-9.4137200000000004E-3</c:v>
                </c:pt>
                <c:pt idx="48721">
                  <c:v>-1.3676600000000001E-2</c:v>
                </c:pt>
                <c:pt idx="48722">
                  <c:v>-1.5752800000000001E-2</c:v>
                </c:pt>
                <c:pt idx="48723">
                  <c:v>-2.4782200000000001E-2</c:v>
                </c:pt>
                <c:pt idx="48724">
                  <c:v>-1.7269099999999999E-2</c:v>
                </c:pt>
                <c:pt idx="48725">
                  <c:v>-1.06096E-2</c:v>
                </c:pt>
                <c:pt idx="48726">
                  <c:v>-6.8826699999999996E-3</c:v>
                </c:pt>
                <c:pt idx="48727">
                  <c:v>-7.4977899999999998E-3</c:v>
                </c:pt>
                <c:pt idx="48728">
                  <c:v>-1.33209E-2</c:v>
                </c:pt>
                <c:pt idx="48729">
                  <c:v>-1.22766E-2</c:v>
                </c:pt>
                <c:pt idx="48730">
                  <c:v>-1.39217E-2</c:v>
                </c:pt>
                <c:pt idx="48731">
                  <c:v>-1.13811E-2</c:v>
                </c:pt>
                <c:pt idx="48732">
                  <c:v>-2.0962700000000001E-2</c:v>
                </c:pt>
                <c:pt idx="48733">
                  <c:v>-6.8912499999999998E-3</c:v>
                </c:pt>
                <c:pt idx="48734">
                  <c:v>-1.2886999999999999E-2</c:v>
                </c:pt>
                <c:pt idx="48735">
                  <c:v>-8.6898800000000005E-3</c:v>
                </c:pt>
                <c:pt idx="48736">
                  <c:v>1.2044899999999999E-3</c:v>
                </c:pt>
                <c:pt idx="48737">
                  <c:v>-4.17805E-3</c:v>
                </c:pt>
                <c:pt idx="48738">
                  <c:v>-6.48403E-3</c:v>
                </c:pt>
                <c:pt idx="48739">
                  <c:v>-1.1673899999999999E-2</c:v>
                </c:pt>
                <c:pt idx="48740">
                  <c:v>-4.6634700000000003E-3</c:v>
                </c:pt>
                <c:pt idx="48741">
                  <c:v>-1.9617100000000002E-3</c:v>
                </c:pt>
                <c:pt idx="48742">
                  <c:v>1.8348699999999999E-3</c:v>
                </c:pt>
                <c:pt idx="48743" formatCode="0.00E+00">
                  <c:v>-9.4032300000000003E-3</c:v>
                </c:pt>
                <c:pt idx="48744">
                  <c:v>-2.6340500000000002E-3</c:v>
                </c:pt>
                <c:pt idx="48745">
                  <c:v>-9.7465499999999997E-3</c:v>
                </c:pt>
                <c:pt idx="48746">
                  <c:v>-1.6498599999999999E-2</c:v>
                </c:pt>
                <c:pt idx="48747">
                  <c:v>-8.5201300000000008E-3</c:v>
                </c:pt>
                <c:pt idx="48748">
                  <c:v>-2.71988E-3</c:v>
                </c:pt>
                <c:pt idx="48749">
                  <c:v>-1.68991E-3</c:v>
                </c:pt>
                <c:pt idx="48750">
                  <c:v>-3.72982E-3</c:v>
                </c:pt>
                <c:pt idx="48751">
                  <c:v>-1.05133E-2</c:v>
                </c:pt>
                <c:pt idx="48752">
                  <c:v>-1.4374700000000001E-2</c:v>
                </c:pt>
                <c:pt idx="48753">
                  <c:v>-4.6539299999999998E-4</c:v>
                </c:pt>
                <c:pt idx="48754">
                  <c:v>-1.09129E-2</c:v>
                </c:pt>
                <c:pt idx="48755">
                  <c:v>-2.1817199999999998E-2</c:v>
                </c:pt>
                <c:pt idx="48756">
                  <c:v>-1.69096E-2</c:v>
                </c:pt>
                <c:pt idx="48757">
                  <c:v>-7.4014700000000003E-3</c:v>
                </c:pt>
                <c:pt idx="48758">
                  <c:v>-1.4806700000000001E-2</c:v>
                </c:pt>
                <c:pt idx="48759">
                  <c:v>-1.9366299999999999E-2</c:v>
                </c:pt>
                <c:pt idx="48760">
                  <c:v>-2.0209299999999999E-2</c:v>
                </c:pt>
                <c:pt idx="48761">
                  <c:v>-8.2921999999999996E-3</c:v>
                </c:pt>
                <c:pt idx="48762">
                  <c:v>-1.7394099999999999E-2</c:v>
                </c:pt>
                <c:pt idx="48763">
                  <c:v>-1.7159500000000001E-2</c:v>
                </c:pt>
                <c:pt idx="48764">
                  <c:v>-1.3525000000000001E-2</c:v>
                </c:pt>
                <c:pt idx="48765">
                  <c:v>-1.5251199999999999E-2</c:v>
                </c:pt>
                <c:pt idx="48766">
                  <c:v>-1.5971200000000001E-2</c:v>
                </c:pt>
                <c:pt idx="48767">
                  <c:v>-2.2315000000000002E-2</c:v>
                </c:pt>
                <c:pt idx="48768">
                  <c:v>-7.9688999999999992E-3</c:v>
                </c:pt>
                <c:pt idx="48769">
                  <c:v>-9.8695799999999993E-3</c:v>
                </c:pt>
                <c:pt idx="48770">
                  <c:v>-2.2049900000000001E-2</c:v>
                </c:pt>
                <c:pt idx="48771">
                  <c:v>-2.5394400000000001E-2</c:v>
                </c:pt>
                <c:pt idx="48772">
                  <c:v>-8.0184899999999996E-3</c:v>
                </c:pt>
                <c:pt idx="48773">
                  <c:v>-2.0072E-2</c:v>
                </c:pt>
                <c:pt idx="48774">
                  <c:v>-2.1693199999999999E-2</c:v>
                </c:pt>
                <c:pt idx="48775">
                  <c:v>-2.6244199999999999E-2</c:v>
                </c:pt>
                <c:pt idx="48776">
                  <c:v>-3.01008E-2</c:v>
                </c:pt>
                <c:pt idx="48777">
                  <c:v>-1.0375000000000001E-2</c:v>
                </c:pt>
                <c:pt idx="48778">
                  <c:v>-1.8633799999999999E-2</c:v>
                </c:pt>
                <c:pt idx="48779">
                  <c:v>-2.5326700000000001E-2</c:v>
                </c:pt>
                <c:pt idx="48780">
                  <c:v>-3.6232E-2</c:v>
                </c:pt>
                <c:pt idx="48781">
                  <c:v>-1.3600299999999999E-2</c:v>
                </c:pt>
                <c:pt idx="48782">
                  <c:v>-1.6017E-2</c:v>
                </c:pt>
                <c:pt idx="48783">
                  <c:v>-2.1983099999999998E-2</c:v>
                </c:pt>
                <c:pt idx="48784">
                  <c:v>-2.2284499999999999E-2</c:v>
                </c:pt>
                <c:pt idx="48785">
                  <c:v>-1.51472E-2</c:v>
                </c:pt>
                <c:pt idx="48786">
                  <c:v>-7.6093699999999998E-3</c:v>
                </c:pt>
                <c:pt idx="48787">
                  <c:v>-1.6575800000000002E-2</c:v>
                </c:pt>
                <c:pt idx="48788">
                  <c:v>-3.0486099999999999E-2</c:v>
                </c:pt>
                <c:pt idx="48789">
                  <c:v>-1.21069E-2</c:v>
                </c:pt>
                <c:pt idx="48790">
                  <c:v>-2.6931799999999999E-3</c:v>
                </c:pt>
                <c:pt idx="48791">
                  <c:v>-1.54772E-2</c:v>
                </c:pt>
                <c:pt idx="48792">
                  <c:v>-1.76849E-2</c:v>
                </c:pt>
                <c:pt idx="48793">
                  <c:v>6.2789899999999999E-3</c:v>
                </c:pt>
                <c:pt idx="48794">
                  <c:v>2.2707000000000001E-3</c:v>
                </c:pt>
                <c:pt idx="48795">
                  <c:v>-1.36595E-2</c:v>
                </c:pt>
                <c:pt idx="48796">
                  <c:v>-1.15423E-2</c:v>
                </c:pt>
                <c:pt idx="48797">
                  <c:v>-3.4551600000000001E-3</c:v>
                </c:pt>
                <c:pt idx="48798">
                  <c:v>-3.9043400000000001E-3</c:v>
                </c:pt>
                <c:pt idx="48799">
                  <c:v>-7.0819899999999998E-3</c:v>
                </c:pt>
                <c:pt idx="48800">
                  <c:v>-1.4010399999999999E-2</c:v>
                </c:pt>
                <c:pt idx="48801">
                  <c:v>1.12247E-3</c:v>
                </c:pt>
                <c:pt idx="48802">
                  <c:v>2.08187E-3</c:v>
                </c:pt>
                <c:pt idx="48803">
                  <c:v>-8.0127700000000007E-3</c:v>
                </c:pt>
                <c:pt idx="48804">
                  <c:v>-5.1774999999999998E-3</c:v>
                </c:pt>
                <c:pt idx="48805">
                  <c:v>6.0005199999999996E-3</c:v>
                </c:pt>
                <c:pt idx="48806">
                  <c:v>-8.5592299999999993E-3</c:v>
                </c:pt>
                <c:pt idx="48807">
                  <c:v>-2.3937199999999998E-3</c:v>
                </c:pt>
                <c:pt idx="48808">
                  <c:v>2.17724E-3</c:v>
                </c:pt>
                <c:pt idx="48809">
                  <c:v>-2.4280500000000002E-3</c:v>
                </c:pt>
                <c:pt idx="48810">
                  <c:v>2.1266899999999999E-4</c:v>
                </c:pt>
                <c:pt idx="48811">
                  <c:v>-1.2768699999999999E-2</c:v>
                </c:pt>
                <c:pt idx="48812">
                  <c:v>-1.7733599999999999E-2</c:v>
                </c:pt>
                <c:pt idx="48813">
                  <c:v>-4.2610199999999999E-3</c:v>
                </c:pt>
                <c:pt idx="48814">
                  <c:v>-1.17407E-2</c:v>
                </c:pt>
                <c:pt idx="48815">
                  <c:v>-1.3171199999999999E-2</c:v>
                </c:pt>
                <c:pt idx="48816">
                  <c:v>-1.3099700000000001E-2</c:v>
                </c:pt>
                <c:pt idx="48817">
                  <c:v>-2.2630699999999998E-3</c:v>
                </c:pt>
                <c:pt idx="48818">
                  <c:v>3.9663299999999997E-3</c:v>
                </c:pt>
                <c:pt idx="48819">
                  <c:v>8.7642699999999994E-3</c:v>
                </c:pt>
                <c:pt idx="48820">
                  <c:v>1.16758E-2</c:v>
                </c:pt>
                <c:pt idx="48821">
                  <c:v>2.06947E-4</c:v>
                </c:pt>
                <c:pt idx="48822">
                  <c:v>1.24931E-4</c:v>
                </c:pt>
                <c:pt idx="48823">
                  <c:v>4.8885300000000003E-3</c:v>
                </c:pt>
                <c:pt idx="48824" formatCode="0.00E+00">
                  <c:v>-8.6784400000000002E-5</c:v>
                </c:pt>
                <c:pt idx="48825">
                  <c:v>-1.3710999999999999E-2</c:v>
                </c:pt>
                <c:pt idx="48826">
                  <c:v>-6.2055599999999997E-3</c:v>
                </c:pt>
                <c:pt idx="48827">
                  <c:v>-6.8016099999999996E-3</c:v>
                </c:pt>
                <c:pt idx="48828">
                  <c:v>-5.10693E-3</c:v>
                </c:pt>
                <c:pt idx="48829">
                  <c:v>9.4547299999999997E-3</c:v>
                </c:pt>
                <c:pt idx="48830">
                  <c:v>4.7759999999999999E-3</c:v>
                </c:pt>
                <c:pt idx="48831">
                  <c:v>4.8236800000000003E-3</c:v>
                </c:pt>
                <c:pt idx="48832">
                  <c:v>1.1638600000000001E-2</c:v>
                </c:pt>
                <c:pt idx="48833">
                  <c:v>8.3808900000000002E-3</c:v>
                </c:pt>
                <c:pt idx="48834">
                  <c:v>2.41537E-2</c:v>
                </c:pt>
                <c:pt idx="48835">
                  <c:v>1.7167100000000001E-2</c:v>
                </c:pt>
                <c:pt idx="48836">
                  <c:v>-1.0442699999999999E-3</c:v>
                </c:pt>
                <c:pt idx="48837">
                  <c:v>-6.5441099999999997E-3</c:v>
                </c:pt>
                <c:pt idx="48838">
                  <c:v>-3.9453500000000002E-3</c:v>
                </c:pt>
                <c:pt idx="48839">
                  <c:v>5.5589699999999999E-3</c:v>
                </c:pt>
                <c:pt idx="48840">
                  <c:v>1.091E-3</c:v>
                </c:pt>
                <c:pt idx="48841">
                  <c:v>-2.01607E-3</c:v>
                </c:pt>
                <c:pt idx="48842">
                  <c:v>1.89924E-2</c:v>
                </c:pt>
                <c:pt idx="48843">
                  <c:v>-1.3442000000000001E-2</c:v>
                </c:pt>
                <c:pt idx="48844">
                  <c:v>-1.29061E-2</c:v>
                </c:pt>
                <c:pt idx="48845">
                  <c:v>7.5025600000000001E-3</c:v>
                </c:pt>
                <c:pt idx="48846">
                  <c:v>2.3529100000000001E-2</c:v>
                </c:pt>
                <c:pt idx="48847">
                  <c:v>2.3672100000000001E-2</c:v>
                </c:pt>
                <c:pt idx="48848">
                  <c:v>1.1937100000000001E-2</c:v>
                </c:pt>
                <c:pt idx="48849">
                  <c:v>4.8253999999999998E-2</c:v>
                </c:pt>
                <c:pt idx="48850">
                  <c:v>2.5466900000000001E-2</c:v>
                </c:pt>
                <c:pt idx="48851">
                  <c:v>2.5350600000000001E-2</c:v>
                </c:pt>
                <c:pt idx="48852">
                  <c:v>3.9653800000000001E-3</c:v>
                </c:pt>
                <c:pt idx="48853">
                  <c:v>2.8217300000000001E-2</c:v>
                </c:pt>
                <c:pt idx="48854">
                  <c:v>2.12479E-2</c:v>
                </c:pt>
                <c:pt idx="48855">
                  <c:v>7.5435600000000004E-3</c:v>
                </c:pt>
                <c:pt idx="48856">
                  <c:v>8.5086799999999994E-3</c:v>
                </c:pt>
                <c:pt idx="48857">
                  <c:v>1.47495E-2</c:v>
                </c:pt>
                <c:pt idx="48858">
                  <c:v>1.8317199999999999E-2</c:v>
                </c:pt>
                <c:pt idx="48859">
                  <c:v>2.0888299999999999E-2</c:v>
                </c:pt>
                <c:pt idx="48860">
                  <c:v>6.0358E-3</c:v>
                </c:pt>
                <c:pt idx="48861">
                  <c:v>-1.59264E-4</c:v>
                </c:pt>
                <c:pt idx="48862">
                  <c:v>3.9100599999999999E-3</c:v>
                </c:pt>
                <c:pt idx="48863">
                  <c:v>6.0491599999999996E-3</c:v>
                </c:pt>
                <c:pt idx="48864">
                  <c:v>-5.4244999999999996E-3</c:v>
                </c:pt>
                <c:pt idx="48865">
                  <c:v>6.6175499999999998E-3</c:v>
                </c:pt>
                <c:pt idx="48866">
                  <c:v>-1.4677E-3</c:v>
                </c:pt>
                <c:pt idx="48867">
                  <c:v>1.5451400000000001E-2</c:v>
                </c:pt>
                <c:pt idx="48868">
                  <c:v>2.03514E-3</c:v>
                </c:pt>
                <c:pt idx="48869">
                  <c:v>9.0408299999999997E-3</c:v>
                </c:pt>
                <c:pt idx="48870">
                  <c:v>9.7551300000000007E-3</c:v>
                </c:pt>
                <c:pt idx="48871">
                  <c:v>-9.71699E-3</c:v>
                </c:pt>
                <c:pt idx="48872">
                  <c:v>5.5837600000000001E-3</c:v>
                </c:pt>
                <c:pt idx="48873">
                  <c:v>5.25093E-3</c:v>
                </c:pt>
                <c:pt idx="48874">
                  <c:v>2.91348E-3</c:v>
                </c:pt>
                <c:pt idx="48875">
                  <c:v>1.08051E-3</c:v>
                </c:pt>
                <c:pt idx="48876">
                  <c:v>-7.6188999999999996E-3</c:v>
                </c:pt>
                <c:pt idx="48877">
                  <c:v>9.4280200000000005E-3</c:v>
                </c:pt>
                <c:pt idx="48878">
                  <c:v>1.43375E-2</c:v>
                </c:pt>
                <c:pt idx="48879">
                  <c:v>-1.0249100000000001E-2</c:v>
                </c:pt>
                <c:pt idx="48880">
                  <c:v>-7.5721700000000002E-4</c:v>
                </c:pt>
                <c:pt idx="48881">
                  <c:v>-1.69849E-3</c:v>
                </c:pt>
                <c:pt idx="48882">
                  <c:v>7.2765399999999997E-3</c:v>
                </c:pt>
                <c:pt idx="48883" formatCode="0.00E+00">
                  <c:v>9.0599099999999998E-5</c:v>
                </c:pt>
                <c:pt idx="48884">
                  <c:v>-1.5658399999999999E-2</c:v>
                </c:pt>
                <c:pt idx="48885">
                  <c:v>5.7315800000000004E-4</c:v>
                </c:pt>
                <c:pt idx="48886">
                  <c:v>-3.7364999999999998E-3</c:v>
                </c:pt>
                <c:pt idx="48887">
                  <c:v>1.18732E-2</c:v>
                </c:pt>
                <c:pt idx="48888">
                  <c:v>-1.6083699999999999E-2</c:v>
                </c:pt>
                <c:pt idx="48889">
                  <c:v>5.2118299999999998E-3</c:v>
                </c:pt>
                <c:pt idx="48890">
                  <c:v>1.9816400000000001E-2</c:v>
                </c:pt>
                <c:pt idx="48891">
                  <c:v>-8.98266E-3</c:v>
                </c:pt>
                <c:pt idx="48892">
                  <c:v>-2.6683800000000001E-3</c:v>
                </c:pt>
                <c:pt idx="48893">
                  <c:v>-3.0136099999999999E-4</c:v>
                </c:pt>
                <c:pt idx="48894">
                  <c:v>9.6454599999999998E-3</c:v>
                </c:pt>
                <c:pt idx="48895">
                  <c:v>-5.26714E-3</c:v>
                </c:pt>
                <c:pt idx="48896">
                  <c:v>3.2177E-3</c:v>
                </c:pt>
                <c:pt idx="48897">
                  <c:v>4.0979399999999996E-3</c:v>
                </c:pt>
                <c:pt idx="48898">
                  <c:v>-3.0851400000000001E-3</c:v>
                </c:pt>
                <c:pt idx="48899">
                  <c:v>4.2209600000000002E-3</c:v>
                </c:pt>
                <c:pt idx="48900">
                  <c:v>4.03214E-3</c:v>
                </c:pt>
                <c:pt idx="48901">
                  <c:v>9.5882399999999996E-3</c:v>
                </c:pt>
                <c:pt idx="48902">
                  <c:v>7.5006500000000002E-3</c:v>
                </c:pt>
                <c:pt idx="48903">
                  <c:v>1.7089799999999999E-2</c:v>
                </c:pt>
                <c:pt idx="48904">
                  <c:v>1.60923E-2</c:v>
                </c:pt>
                <c:pt idx="48905">
                  <c:v>3.1658199999999997E-2</c:v>
                </c:pt>
                <c:pt idx="48906">
                  <c:v>1.7070799999999999E-3</c:v>
                </c:pt>
                <c:pt idx="48907">
                  <c:v>1.0477999999999999E-2</c:v>
                </c:pt>
                <c:pt idx="48908">
                  <c:v>2.5956199999999999E-2</c:v>
                </c:pt>
                <c:pt idx="48909">
                  <c:v>1.3729099999999999E-2</c:v>
                </c:pt>
                <c:pt idx="48910">
                  <c:v>2.8754200000000001E-2</c:v>
                </c:pt>
                <c:pt idx="48911">
                  <c:v>1.4938399999999999E-2</c:v>
                </c:pt>
                <c:pt idx="48912">
                  <c:v>9.5062299999999992E-3</c:v>
                </c:pt>
                <c:pt idx="48913">
                  <c:v>5.4492999999999998E-3</c:v>
                </c:pt>
                <c:pt idx="48914">
                  <c:v>1.09205E-2</c:v>
                </c:pt>
                <c:pt idx="48915">
                  <c:v>2.56481E-2</c:v>
                </c:pt>
                <c:pt idx="48916">
                  <c:v>6.4048799999999999E-3</c:v>
                </c:pt>
                <c:pt idx="48917">
                  <c:v>1.22738E-2</c:v>
                </c:pt>
                <c:pt idx="48918">
                  <c:v>1.6637800000000001E-2</c:v>
                </c:pt>
                <c:pt idx="48919">
                  <c:v>3.1404499999999999E-3</c:v>
                </c:pt>
                <c:pt idx="48920">
                  <c:v>1.789E-2</c:v>
                </c:pt>
                <c:pt idx="48921">
                  <c:v>2.2783299999999999E-2</c:v>
                </c:pt>
                <c:pt idx="48922">
                  <c:v>2.37255E-2</c:v>
                </c:pt>
                <c:pt idx="48923">
                  <c:v>8.4781600000000002E-3</c:v>
                </c:pt>
                <c:pt idx="48924">
                  <c:v>2.9459E-3</c:v>
                </c:pt>
                <c:pt idx="48925">
                  <c:v>3.1211900000000001E-2</c:v>
                </c:pt>
                <c:pt idx="48926">
                  <c:v>2.0746199999999999E-2</c:v>
                </c:pt>
                <c:pt idx="48927">
                  <c:v>7.9736700000000004E-3</c:v>
                </c:pt>
                <c:pt idx="48928">
                  <c:v>8.0184899999999996E-3</c:v>
                </c:pt>
                <c:pt idx="48929">
                  <c:v>1.00994E-3</c:v>
                </c:pt>
                <c:pt idx="48930">
                  <c:v>2.5823599999999999E-2</c:v>
                </c:pt>
                <c:pt idx="48931">
                  <c:v>-5.5265399999999999E-3</c:v>
                </c:pt>
                <c:pt idx="48932">
                  <c:v>1.76258E-2</c:v>
                </c:pt>
                <c:pt idx="48933">
                  <c:v>5.3415299999999997E-3</c:v>
                </c:pt>
                <c:pt idx="48934">
                  <c:v>1.49164E-2</c:v>
                </c:pt>
                <c:pt idx="48935">
                  <c:v>2.3636799999999999E-2</c:v>
                </c:pt>
                <c:pt idx="48936">
                  <c:v>-5.9375799999999996E-3</c:v>
                </c:pt>
                <c:pt idx="48937">
                  <c:v>6.5679600000000003E-3</c:v>
                </c:pt>
                <c:pt idx="48938">
                  <c:v>-3.8366300000000002E-3</c:v>
                </c:pt>
                <c:pt idx="48939">
                  <c:v>1.48363E-2</c:v>
                </c:pt>
                <c:pt idx="48940">
                  <c:v>1.1465100000000001E-2</c:v>
                </c:pt>
                <c:pt idx="48941">
                  <c:v>2.0312299999999998E-2</c:v>
                </c:pt>
                <c:pt idx="48942">
                  <c:v>1.9722900000000002E-2</c:v>
                </c:pt>
                <c:pt idx="48943">
                  <c:v>2.5451700000000001E-2</c:v>
                </c:pt>
                <c:pt idx="48944">
                  <c:v>2.7672800000000001E-2</c:v>
                </c:pt>
                <c:pt idx="48945">
                  <c:v>7.1945200000000003E-3</c:v>
                </c:pt>
                <c:pt idx="48946">
                  <c:v>3.2197999999999997E-2</c:v>
                </c:pt>
                <c:pt idx="48947">
                  <c:v>3.4154900000000002E-2</c:v>
                </c:pt>
                <c:pt idx="48948">
                  <c:v>1.8337200000000001E-2</c:v>
                </c:pt>
                <c:pt idx="48949">
                  <c:v>1.6551E-2</c:v>
                </c:pt>
                <c:pt idx="48950">
                  <c:v>3.7838900000000002E-2</c:v>
                </c:pt>
                <c:pt idx="48951">
                  <c:v>1.9302400000000001E-2</c:v>
                </c:pt>
                <c:pt idx="48952">
                  <c:v>2.1004700000000001E-2</c:v>
                </c:pt>
                <c:pt idx="48953">
                  <c:v>2.1241199999999998E-2</c:v>
                </c:pt>
                <c:pt idx="48954">
                  <c:v>1.43061E-2</c:v>
                </c:pt>
                <c:pt idx="48955">
                  <c:v>2.1887799999999999E-2</c:v>
                </c:pt>
                <c:pt idx="48956">
                  <c:v>8.1720400000000002E-3</c:v>
                </c:pt>
                <c:pt idx="48957">
                  <c:v>1.7108000000000002E-2</c:v>
                </c:pt>
                <c:pt idx="48958">
                  <c:v>1.97763E-2</c:v>
                </c:pt>
                <c:pt idx="48959">
                  <c:v>1.25446E-2</c:v>
                </c:pt>
                <c:pt idx="48960">
                  <c:v>2.7442000000000001E-2</c:v>
                </c:pt>
                <c:pt idx="48961">
                  <c:v>-2.3260099999999999E-3</c:v>
                </c:pt>
                <c:pt idx="48962">
                  <c:v>2.3233400000000001E-2</c:v>
                </c:pt>
                <c:pt idx="48963">
                  <c:v>-1.0852800000000001E-3</c:v>
                </c:pt>
                <c:pt idx="48964">
                  <c:v>-5.0354000000000002E-4</c:v>
                </c:pt>
                <c:pt idx="48965">
                  <c:v>-8.8472399999999993E-3</c:v>
                </c:pt>
                <c:pt idx="48966">
                  <c:v>4.2724599999999996E-3</c:v>
                </c:pt>
                <c:pt idx="48967">
                  <c:v>2.0530699999999999E-2</c:v>
                </c:pt>
                <c:pt idx="48968">
                  <c:v>1.3887399999999999E-2</c:v>
                </c:pt>
                <c:pt idx="48969">
                  <c:v>2.0926500000000001E-2</c:v>
                </c:pt>
                <c:pt idx="48970">
                  <c:v>2.13356E-2</c:v>
                </c:pt>
                <c:pt idx="48971">
                  <c:v>2.2930099999999998E-2</c:v>
                </c:pt>
                <c:pt idx="48972">
                  <c:v>1.3477299999999999E-2</c:v>
                </c:pt>
                <c:pt idx="48973">
                  <c:v>2.8168700000000001E-2</c:v>
                </c:pt>
                <c:pt idx="48974">
                  <c:v>1.44472E-2</c:v>
                </c:pt>
                <c:pt idx="48975">
                  <c:v>2.3047399999999999E-2</c:v>
                </c:pt>
                <c:pt idx="48976">
                  <c:v>4.2464300000000003E-2</c:v>
                </c:pt>
                <c:pt idx="48977">
                  <c:v>3.0707399999999999E-2</c:v>
                </c:pt>
                <c:pt idx="48978">
                  <c:v>1.17693E-2</c:v>
                </c:pt>
                <c:pt idx="48979">
                  <c:v>2.25639E-3</c:v>
                </c:pt>
                <c:pt idx="48980">
                  <c:v>5.2633300000000001E-3</c:v>
                </c:pt>
                <c:pt idx="48981">
                  <c:v>4.2467099999999999E-3</c:v>
                </c:pt>
                <c:pt idx="48982">
                  <c:v>1.4133500000000001E-3</c:v>
                </c:pt>
                <c:pt idx="48983">
                  <c:v>-2.4271000000000002E-3</c:v>
                </c:pt>
                <c:pt idx="48984">
                  <c:v>6.9732700000000002E-3</c:v>
                </c:pt>
                <c:pt idx="48985">
                  <c:v>7.3347100000000004E-3</c:v>
                </c:pt>
                <c:pt idx="48986">
                  <c:v>1.4285999999999999E-3</c:v>
                </c:pt>
                <c:pt idx="48987">
                  <c:v>1.46637E-2</c:v>
                </c:pt>
                <c:pt idx="48988">
                  <c:v>3.11279E-2</c:v>
                </c:pt>
                <c:pt idx="48989">
                  <c:v>-7.6293900000000002E-4</c:v>
                </c:pt>
                <c:pt idx="48990">
                  <c:v>9.4547299999999997E-3</c:v>
                </c:pt>
                <c:pt idx="48991">
                  <c:v>1.7369300000000001E-2</c:v>
                </c:pt>
                <c:pt idx="48992">
                  <c:v>1.88036E-2</c:v>
                </c:pt>
                <c:pt idx="48993">
                  <c:v>6.7853899999999997E-3</c:v>
                </c:pt>
                <c:pt idx="48994">
                  <c:v>1.1216200000000001E-2</c:v>
                </c:pt>
                <c:pt idx="48995">
                  <c:v>3.2956100000000002E-2</c:v>
                </c:pt>
                <c:pt idx="48996">
                  <c:v>2.50254E-2</c:v>
                </c:pt>
                <c:pt idx="48997">
                  <c:v>5.4693199999999997E-3</c:v>
                </c:pt>
                <c:pt idx="48998">
                  <c:v>1.9287100000000001E-2</c:v>
                </c:pt>
                <c:pt idx="48999">
                  <c:v>2.5423000000000001E-2</c:v>
                </c:pt>
                <c:pt idx="49000">
                  <c:v>1.66702E-3</c:v>
                </c:pt>
                <c:pt idx="49001">
                  <c:v>-8.6555499999999997E-3</c:v>
                </c:pt>
                <c:pt idx="49002">
                  <c:v>1.9336699999999998E-2</c:v>
                </c:pt>
                <c:pt idx="49003">
                  <c:v>2.7369500000000001E-2</c:v>
                </c:pt>
                <c:pt idx="49004">
                  <c:v>1.8341099999999999E-2</c:v>
                </c:pt>
                <c:pt idx="49005">
                  <c:v>2.48899E-2</c:v>
                </c:pt>
                <c:pt idx="49006">
                  <c:v>9.0255700000000001E-3</c:v>
                </c:pt>
                <c:pt idx="49007">
                  <c:v>2.4107900000000002E-2</c:v>
                </c:pt>
                <c:pt idx="49008">
                  <c:v>8.8272100000000003E-3</c:v>
                </c:pt>
                <c:pt idx="49009">
                  <c:v>-1.1234299999999999E-3</c:v>
                </c:pt>
                <c:pt idx="49010">
                  <c:v>1.69458E-2</c:v>
                </c:pt>
                <c:pt idx="49011">
                  <c:v>1.94206E-2</c:v>
                </c:pt>
                <c:pt idx="49012">
                  <c:v>1.6760799999999999E-2</c:v>
                </c:pt>
                <c:pt idx="49013">
                  <c:v>5.3739499999999997E-3</c:v>
                </c:pt>
                <c:pt idx="49014">
                  <c:v>2.0216000000000001E-2</c:v>
                </c:pt>
                <c:pt idx="49015">
                  <c:v>1.6236299999999999E-2</c:v>
                </c:pt>
                <c:pt idx="49016">
                  <c:v>2.9347399999999999E-2</c:v>
                </c:pt>
                <c:pt idx="49017">
                  <c:v>1.84584E-2</c:v>
                </c:pt>
                <c:pt idx="49018">
                  <c:v>2.83728E-2</c:v>
                </c:pt>
                <c:pt idx="49019">
                  <c:v>1.4035199999999999E-2</c:v>
                </c:pt>
                <c:pt idx="49020">
                  <c:v>9.7513200000000008E-3</c:v>
                </c:pt>
                <c:pt idx="49021">
                  <c:v>2.3101799999999999E-2</c:v>
                </c:pt>
                <c:pt idx="49022">
                  <c:v>2.4985299999999998E-2</c:v>
                </c:pt>
                <c:pt idx="49023">
                  <c:v>2.3554800000000001E-2</c:v>
                </c:pt>
                <c:pt idx="49024">
                  <c:v>1.0759400000000001E-2</c:v>
                </c:pt>
                <c:pt idx="49025">
                  <c:v>2.09494E-2</c:v>
                </c:pt>
                <c:pt idx="49026">
                  <c:v>2.8539700000000001E-2</c:v>
                </c:pt>
                <c:pt idx="49027">
                  <c:v>3.3559800000000002E-3</c:v>
                </c:pt>
                <c:pt idx="49028">
                  <c:v>3.2544099999999999E-2</c:v>
                </c:pt>
                <c:pt idx="49029">
                  <c:v>2.8082800000000002E-2</c:v>
                </c:pt>
                <c:pt idx="49030">
                  <c:v>8.1405599999999998E-3</c:v>
                </c:pt>
                <c:pt idx="49031">
                  <c:v>9.8066300000000002E-3</c:v>
                </c:pt>
                <c:pt idx="49032">
                  <c:v>1.4307E-2</c:v>
                </c:pt>
                <c:pt idx="49033">
                  <c:v>2.94209E-2</c:v>
                </c:pt>
                <c:pt idx="49034">
                  <c:v>3.7879900000000002E-3</c:v>
                </c:pt>
                <c:pt idx="49035">
                  <c:v>2.27242E-2</c:v>
                </c:pt>
                <c:pt idx="49036">
                  <c:v>9.3097700000000002E-3</c:v>
                </c:pt>
                <c:pt idx="49037">
                  <c:v>1.5515299999999999E-2</c:v>
                </c:pt>
                <c:pt idx="49038">
                  <c:v>1.4286999999999999E-2</c:v>
                </c:pt>
                <c:pt idx="49039">
                  <c:v>1.50604E-2</c:v>
                </c:pt>
                <c:pt idx="49040">
                  <c:v>3.9505999999999999E-2</c:v>
                </c:pt>
                <c:pt idx="49041">
                  <c:v>1.8802599999999999E-2</c:v>
                </c:pt>
                <c:pt idx="49042">
                  <c:v>2.10276E-2</c:v>
                </c:pt>
                <c:pt idx="49043">
                  <c:v>3.1223299999999999E-2</c:v>
                </c:pt>
                <c:pt idx="49044">
                  <c:v>1.6171499999999998E-2</c:v>
                </c:pt>
                <c:pt idx="49045">
                  <c:v>1.4349900000000001E-2</c:v>
                </c:pt>
                <c:pt idx="49046">
                  <c:v>5.4254500000000001E-3</c:v>
                </c:pt>
                <c:pt idx="49047">
                  <c:v>4.3334999999999997E-3</c:v>
                </c:pt>
                <c:pt idx="49048">
                  <c:v>1.8129300000000001E-2</c:v>
                </c:pt>
                <c:pt idx="49049">
                  <c:v>1.6313600000000001E-2</c:v>
                </c:pt>
                <c:pt idx="49050">
                  <c:v>2.9563900000000001E-3</c:v>
                </c:pt>
                <c:pt idx="49051">
                  <c:v>9.0322500000000003E-3</c:v>
                </c:pt>
                <c:pt idx="49052">
                  <c:v>7.8411100000000001E-3</c:v>
                </c:pt>
                <c:pt idx="49053">
                  <c:v>1.11895E-2</c:v>
                </c:pt>
                <c:pt idx="49054">
                  <c:v>1.8709199999999999E-2</c:v>
                </c:pt>
                <c:pt idx="49055">
                  <c:v>2.6941299999999999E-3</c:v>
                </c:pt>
                <c:pt idx="49056">
                  <c:v>1.40676E-2</c:v>
                </c:pt>
                <c:pt idx="49057">
                  <c:v>1.4630300000000001E-2</c:v>
                </c:pt>
                <c:pt idx="49058">
                  <c:v>1.52912E-2</c:v>
                </c:pt>
                <c:pt idx="49059">
                  <c:v>1.22766E-2</c:v>
                </c:pt>
                <c:pt idx="49060">
                  <c:v>7.6160400000000001E-3</c:v>
                </c:pt>
                <c:pt idx="49061">
                  <c:v>1.34153E-2</c:v>
                </c:pt>
                <c:pt idx="49062">
                  <c:v>5.1507899999999997E-3</c:v>
                </c:pt>
                <c:pt idx="49063">
                  <c:v>-1.7016400000000001E-2</c:v>
                </c:pt>
                <c:pt idx="49064">
                  <c:v>-1.4738100000000001E-2</c:v>
                </c:pt>
                <c:pt idx="49065">
                  <c:v>-2.01702E-3</c:v>
                </c:pt>
                <c:pt idx="49066">
                  <c:v>3.7536599999999998E-3</c:v>
                </c:pt>
                <c:pt idx="49067">
                  <c:v>2.1596899999999999E-2</c:v>
                </c:pt>
                <c:pt idx="49068">
                  <c:v>1.3443E-2</c:v>
                </c:pt>
                <c:pt idx="49069">
                  <c:v>1.6326899999999998E-2</c:v>
                </c:pt>
                <c:pt idx="49070">
                  <c:v>9.1962799999999994E-3</c:v>
                </c:pt>
                <c:pt idx="49071">
                  <c:v>2.97766E-2</c:v>
                </c:pt>
                <c:pt idx="49072">
                  <c:v>3.2856000000000003E-2</c:v>
                </c:pt>
                <c:pt idx="49073">
                  <c:v>2.4353E-2</c:v>
                </c:pt>
                <c:pt idx="49074">
                  <c:v>2.2726099999999999E-2</c:v>
                </c:pt>
                <c:pt idx="49075">
                  <c:v>3.0495600000000001E-2</c:v>
                </c:pt>
                <c:pt idx="49076">
                  <c:v>1.9093499999999999E-2</c:v>
                </c:pt>
                <c:pt idx="49077">
                  <c:v>-4.24099E-3</c:v>
                </c:pt>
                <c:pt idx="49078">
                  <c:v>1.5249300000000001E-3</c:v>
                </c:pt>
                <c:pt idx="49079">
                  <c:v>1.4230700000000001E-2</c:v>
                </c:pt>
                <c:pt idx="49080">
                  <c:v>-5.5522899999999997E-3</c:v>
                </c:pt>
                <c:pt idx="49081">
                  <c:v>-7.6980599999999996E-3</c:v>
                </c:pt>
                <c:pt idx="49082">
                  <c:v>1.92213E-2</c:v>
                </c:pt>
                <c:pt idx="49083">
                  <c:v>1.968E-2</c:v>
                </c:pt>
                <c:pt idx="49084">
                  <c:v>2.2764199999999998E-2</c:v>
                </c:pt>
                <c:pt idx="49085">
                  <c:v>-5.7935699999999996E-3</c:v>
                </c:pt>
                <c:pt idx="49086">
                  <c:v>-2.03228E-3</c:v>
                </c:pt>
                <c:pt idx="49087">
                  <c:v>6.8168600000000001E-3</c:v>
                </c:pt>
                <c:pt idx="49088">
                  <c:v>-1.085E-2</c:v>
                </c:pt>
                <c:pt idx="49089">
                  <c:v>1.47247E-3</c:v>
                </c:pt>
                <c:pt idx="49090">
                  <c:v>-5.3815800000000004E-3</c:v>
                </c:pt>
                <c:pt idx="49091">
                  <c:v>5.4178200000000003E-3</c:v>
                </c:pt>
                <c:pt idx="49092">
                  <c:v>5.6695900000000004E-3</c:v>
                </c:pt>
                <c:pt idx="49093">
                  <c:v>-9.8085399999999993E-3</c:v>
                </c:pt>
                <c:pt idx="49094">
                  <c:v>1.2743000000000001E-2</c:v>
                </c:pt>
                <c:pt idx="49095">
                  <c:v>1.6671200000000001E-2</c:v>
                </c:pt>
                <c:pt idx="49096">
                  <c:v>2.30064E-2</c:v>
                </c:pt>
                <c:pt idx="49097">
                  <c:v>-1.4334700000000001E-2</c:v>
                </c:pt>
                <c:pt idx="49098">
                  <c:v>1.05019E-2</c:v>
                </c:pt>
                <c:pt idx="49099">
                  <c:v>2.1453900000000001E-2</c:v>
                </c:pt>
                <c:pt idx="49100">
                  <c:v>1.2378699999999999E-2</c:v>
                </c:pt>
                <c:pt idx="49101">
                  <c:v>2.2019400000000001E-2</c:v>
                </c:pt>
                <c:pt idx="49102">
                  <c:v>2.8410000000000002E-3</c:v>
                </c:pt>
                <c:pt idx="49103">
                  <c:v>2.1566399999999999E-2</c:v>
                </c:pt>
                <c:pt idx="49104">
                  <c:v>8.4505099999999996E-3</c:v>
                </c:pt>
                <c:pt idx="49105">
                  <c:v>2.6779199999999999E-3</c:v>
                </c:pt>
                <c:pt idx="49106">
                  <c:v>-1.39046E-2</c:v>
                </c:pt>
                <c:pt idx="49107">
                  <c:v>-6.3772200000000003E-3</c:v>
                </c:pt>
                <c:pt idx="49108">
                  <c:v>-1.2846000000000001E-3</c:v>
                </c:pt>
                <c:pt idx="49109">
                  <c:v>-1.09625E-2</c:v>
                </c:pt>
                <c:pt idx="49110" formatCode="0.00E+00">
                  <c:v>6.6757199999999998E-5</c:v>
                </c:pt>
                <c:pt idx="49111">
                  <c:v>-9.8714800000000002E-3</c:v>
                </c:pt>
                <c:pt idx="49112">
                  <c:v>-5.7077400000000002E-3</c:v>
                </c:pt>
                <c:pt idx="49113">
                  <c:v>-1.6757999999999999E-2</c:v>
                </c:pt>
                <c:pt idx="49114">
                  <c:v>-1.2097399999999999E-2</c:v>
                </c:pt>
                <c:pt idx="49115">
                  <c:v>-2.9301600000000001E-2</c:v>
                </c:pt>
                <c:pt idx="49116">
                  <c:v>-4.8932999999999997E-3</c:v>
                </c:pt>
                <c:pt idx="49117">
                  <c:v>6.9513300000000004E-3</c:v>
                </c:pt>
                <c:pt idx="49118">
                  <c:v>-2.89631E-3</c:v>
                </c:pt>
                <c:pt idx="49119">
                  <c:v>1.53627E-2</c:v>
                </c:pt>
                <c:pt idx="49120">
                  <c:v>1.00021E-2</c:v>
                </c:pt>
                <c:pt idx="49121">
                  <c:v>3.5944000000000002E-3</c:v>
                </c:pt>
                <c:pt idx="49122">
                  <c:v>8.8491400000000001E-3</c:v>
                </c:pt>
                <c:pt idx="49123">
                  <c:v>1.9954699999999999E-2</c:v>
                </c:pt>
                <c:pt idx="49124">
                  <c:v>1.04265E-2</c:v>
                </c:pt>
                <c:pt idx="49125">
                  <c:v>1.24931E-4</c:v>
                </c:pt>
                <c:pt idx="49126">
                  <c:v>1.12982E-2</c:v>
                </c:pt>
                <c:pt idx="49127">
                  <c:v>2.2772799999999999E-2</c:v>
                </c:pt>
                <c:pt idx="49128">
                  <c:v>5.3596499999999997E-3</c:v>
                </c:pt>
                <c:pt idx="49129">
                  <c:v>1.3901699999999999E-2</c:v>
                </c:pt>
                <c:pt idx="49130">
                  <c:v>9.9468200000000003E-3</c:v>
                </c:pt>
                <c:pt idx="49131">
                  <c:v>3.6354099999999999E-3</c:v>
                </c:pt>
                <c:pt idx="49132">
                  <c:v>-1.40848E-2</c:v>
                </c:pt>
                <c:pt idx="49133">
                  <c:v>-2.00853E-2</c:v>
                </c:pt>
                <c:pt idx="49134">
                  <c:v>-1.20182E-2</c:v>
                </c:pt>
                <c:pt idx="49135">
                  <c:v>-7.6675399999999996E-3</c:v>
                </c:pt>
                <c:pt idx="49136">
                  <c:v>6.8798100000000001E-3</c:v>
                </c:pt>
                <c:pt idx="49137">
                  <c:v>5.4616899999999999E-3</c:v>
                </c:pt>
                <c:pt idx="49138">
                  <c:v>-6.22845E-3</c:v>
                </c:pt>
                <c:pt idx="49139">
                  <c:v>1.61047E-2</c:v>
                </c:pt>
                <c:pt idx="49140">
                  <c:v>7.61986E-3</c:v>
                </c:pt>
                <c:pt idx="49141">
                  <c:v>-4.3468500000000002E-3</c:v>
                </c:pt>
                <c:pt idx="49142">
                  <c:v>-1.6622500000000001E-3</c:v>
                </c:pt>
                <c:pt idx="49143">
                  <c:v>-3.05653E-3</c:v>
                </c:pt>
                <c:pt idx="49144">
                  <c:v>1.8250499999999999E-2</c:v>
                </c:pt>
                <c:pt idx="49145">
                  <c:v>-9.8228499999999993E-3</c:v>
                </c:pt>
                <c:pt idx="49146">
                  <c:v>1.43108E-2</c:v>
                </c:pt>
                <c:pt idx="49147">
                  <c:v>8.1825300000000004E-3</c:v>
                </c:pt>
                <c:pt idx="49148">
                  <c:v>6.1063799999999998E-3</c:v>
                </c:pt>
                <c:pt idx="49149">
                  <c:v>2.5825499999999999E-3</c:v>
                </c:pt>
                <c:pt idx="49150">
                  <c:v>-7.2088200000000003E-3</c:v>
                </c:pt>
                <c:pt idx="49151">
                  <c:v>4.2877200000000001E-3</c:v>
                </c:pt>
                <c:pt idx="49152">
                  <c:v>6.3962899999999998E-3</c:v>
                </c:pt>
                <c:pt idx="49153">
                  <c:v>5.3081500000000002E-3</c:v>
                </c:pt>
                <c:pt idx="49154">
                  <c:v>-3.8681000000000002E-3</c:v>
                </c:pt>
                <c:pt idx="49155">
                  <c:v>-5.79453E-3</c:v>
                </c:pt>
                <c:pt idx="49156">
                  <c:v>6.9932900000000001E-3</c:v>
                </c:pt>
                <c:pt idx="49157">
                  <c:v>7.8248999999999992E-3</c:v>
                </c:pt>
                <c:pt idx="49158">
                  <c:v>1.2430200000000001E-2</c:v>
                </c:pt>
                <c:pt idx="49159">
                  <c:v>1.6417500000000002E-2</c:v>
                </c:pt>
                <c:pt idx="49160">
                  <c:v>-9.7236600000000003E-3</c:v>
                </c:pt>
                <c:pt idx="49161">
                  <c:v>-9.1838800000000002E-4</c:v>
                </c:pt>
                <c:pt idx="49162">
                  <c:v>2.2049000000000001E-3</c:v>
                </c:pt>
                <c:pt idx="49163">
                  <c:v>4.9562499999999997E-3</c:v>
                </c:pt>
                <c:pt idx="49164">
                  <c:v>-6.7272199999999999E-3</c:v>
                </c:pt>
                <c:pt idx="49165">
                  <c:v>-1.51548E-2</c:v>
                </c:pt>
                <c:pt idx="49166">
                  <c:v>-4.5061099999999998E-3</c:v>
                </c:pt>
                <c:pt idx="49167">
                  <c:v>7.9250299999999996E-3</c:v>
                </c:pt>
                <c:pt idx="49168">
                  <c:v>4.1418100000000001E-3</c:v>
                </c:pt>
                <c:pt idx="49169">
                  <c:v>-8.16345E-4</c:v>
                </c:pt>
                <c:pt idx="49170">
                  <c:v>6.3505200000000001E-3</c:v>
                </c:pt>
                <c:pt idx="49171">
                  <c:v>3.2701499999999999E-3</c:v>
                </c:pt>
                <c:pt idx="49172">
                  <c:v>-4.5814499999999999E-3</c:v>
                </c:pt>
                <c:pt idx="49173">
                  <c:v>2.7608899999999998E-3</c:v>
                </c:pt>
                <c:pt idx="49174">
                  <c:v>1.11465E-2</c:v>
                </c:pt>
                <c:pt idx="49175">
                  <c:v>1.05085E-2</c:v>
                </c:pt>
                <c:pt idx="49176">
                  <c:v>1.32008E-2</c:v>
                </c:pt>
                <c:pt idx="49177">
                  <c:v>-2.84195E-4</c:v>
                </c:pt>
                <c:pt idx="49178">
                  <c:v>5.1956199999999998E-3</c:v>
                </c:pt>
                <c:pt idx="49179">
                  <c:v>-7.0953399999999995E-4</c:v>
                </c:pt>
                <c:pt idx="49180">
                  <c:v>1.5806199999999999E-2</c:v>
                </c:pt>
                <c:pt idx="49181">
                  <c:v>-8.7070499999999992E-3</c:v>
                </c:pt>
                <c:pt idx="49182">
                  <c:v>1.0666800000000001E-2</c:v>
                </c:pt>
                <c:pt idx="49183">
                  <c:v>-6.3991500000000002E-4</c:v>
                </c:pt>
                <c:pt idx="49184">
                  <c:v>-1.23205E-2</c:v>
                </c:pt>
                <c:pt idx="49185">
                  <c:v>9.8600400000000005E-3</c:v>
                </c:pt>
                <c:pt idx="49186">
                  <c:v>-1.0685E-2</c:v>
                </c:pt>
                <c:pt idx="49187">
                  <c:v>-7.4911099999999996E-3</c:v>
                </c:pt>
                <c:pt idx="49188">
                  <c:v>-7.04384E-3</c:v>
                </c:pt>
                <c:pt idx="49189">
                  <c:v>8.7184900000000006E-3</c:v>
                </c:pt>
                <c:pt idx="49190">
                  <c:v>-3.4227400000000001E-3</c:v>
                </c:pt>
                <c:pt idx="49191">
                  <c:v>5.9366200000000001E-3</c:v>
                </c:pt>
                <c:pt idx="49192">
                  <c:v>1.5252099999999999E-2</c:v>
                </c:pt>
                <c:pt idx="49193">
                  <c:v>8.0032300000000001E-3</c:v>
                </c:pt>
                <c:pt idx="49194">
                  <c:v>1.49975E-2</c:v>
                </c:pt>
                <c:pt idx="49195">
                  <c:v>1.32179E-3</c:v>
                </c:pt>
                <c:pt idx="49196">
                  <c:v>1.2207000000000001E-2</c:v>
                </c:pt>
                <c:pt idx="49197">
                  <c:v>1.1144599999999999E-2</c:v>
                </c:pt>
                <c:pt idx="49198">
                  <c:v>-2.1904E-2</c:v>
                </c:pt>
                <c:pt idx="49199">
                  <c:v>-1.4528299999999999E-2</c:v>
                </c:pt>
                <c:pt idx="49200">
                  <c:v>-3.3264200000000001E-3</c:v>
                </c:pt>
                <c:pt idx="49201">
                  <c:v>1.2246099999999999E-2</c:v>
                </c:pt>
                <c:pt idx="49202">
                  <c:v>-4.1732799999999997E-3</c:v>
                </c:pt>
                <c:pt idx="49203">
                  <c:v>-1.12963E-2</c:v>
                </c:pt>
                <c:pt idx="49204">
                  <c:v>1.1922800000000001E-2</c:v>
                </c:pt>
                <c:pt idx="49205">
                  <c:v>-1.7480900000000001E-3</c:v>
                </c:pt>
                <c:pt idx="49206">
                  <c:v>-3.9663299999999997E-3</c:v>
                </c:pt>
                <c:pt idx="49207">
                  <c:v>-1.26505E-2</c:v>
                </c:pt>
                <c:pt idx="49208">
                  <c:v>-3.0612899999999999E-3</c:v>
                </c:pt>
                <c:pt idx="49209">
                  <c:v>-5.90611E-3</c:v>
                </c:pt>
                <c:pt idx="49210">
                  <c:v>-9.17339E-3</c:v>
                </c:pt>
                <c:pt idx="49211">
                  <c:v>8.0375700000000008E-3</c:v>
                </c:pt>
                <c:pt idx="49212">
                  <c:v>-1.36757E-3</c:v>
                </c:pt>
                <c:pt idx="49213">
                  <c:v>-9.7847000000000003E-3</c:v>
                </c:pt>
                <c:pt idx="49214">
                  <c:v>-8.8329299999999993E-3</c:v>
                </c:pt>
                <c:pt idx="49215">
                  <c:v>-2.0853E-2</c:v>
                </c:pt>
                <c:pt idx="49216">
                  <c:v>-2.08693E-2</c:v>
                </c:pt>
                <c:pt idx="49217">
                  <c:v>-1.2229E-2</c:v>
                </c:pt>
                <c:pt idx="49218">
                  <c:v>-2.32477E-2</c:v>
                </c:pt>
                <c:pt idx="49219">
                  <c:v>-1.7141300000000002E-2</c:v>
                </c:pt>
                <c:pt idx="49220">
                  <c:v>-3.11232E-2</c:v>
                </c:pt>
                <c:pt idx="49221">
                  <c:v>-2.30093E-2</c:v>
                </c:pt>
                <c:pt idx="49222">
                  <c:v>-5.90611E-3</c:v>
                </c:pt>
                <c:pt idx="49223">
                  <c:v>-1.7732600000000001E-2</c:v>
                </c:pt>
                <c:pt idx="49224">
                  <c:v>-1.35736E-2</c:v>
                </c:pt>
                <c:pt idx="49225">
                  <c:v>-2.1884000000000001E-2</c:v>
                </c:pt>
                <c:pt idx="49226">
                  <c:v>-1.8557500000000001E-2</c:v>
                </c:pt>
                <c:pt idx="49227">
                  <c:v>-1.1587099999999999E-2</c:v>
                </c:pt>
                <c:pt idx="49228">
                  <c:v>-2.97918E-2</c:v>
                </c:pt>
                <c:pt idx="49229">
                  <c:v>-2.6927E-2</c:v>
                </c:pt>
                <c:pt idx="49230">
                  <c:v>-3.07961E-2</c:v>
                </c:pt>
                <c:pt idx="49231">
                  <c:v>-9.9191699999999997E-3</c:v>
                </c:pt>
                <c:pt idx="49232">
                  <c:v>-1.40657E-2</c:v>
                </c:pt>
                <c:pt idx="49233">
                  <c:v>-4.0307000000000003E-2</c:v>
                </c:pt>
                <c:pt idx="49234">
                  <c:v>-2.9248199999999999E-2</c:v>
                </c:pt>
                <c:pt idx="49235">
                  <c:v>-1.9463500000000002E-2</c:v>
                </c:pt>
                <c:pt idx="49236">
                  <c:v>-1.0431299999999999E-2</c:v>
                </c:pt>
                <c:pt idx="49237">
                  <c:v>-1.2083099999999999E-2</c:v>
                </c:pt>
                <c:pt idx="49238">
                  <c:v>-2.2280700000000001E-2</c:v>
                </c:pt>
                <c:pt idx="49239">
                  <c:v>-3.3572200000000003E-2</c:v>
                </c:pt>
                <c:pt idx="49240">
                  <c:v>-2.7140600000000001E-2</c:v>
                </c:pt>
                <c:pt idx="49241">
                  <c:v>-1.5928299999999999E-2</c:v>
                </c:pt>
                <c:pt idx="49242">
                  <c:v>-2.61564E-2</c:v>
                </c:pt>
                <c:pt idx="49243">
                  <c:v>-4.1784300000000003E-2</c:v>
                </c:pt>
                <c:pt idx="49244">
                  <c:v>-2.0392400000000001E-2</c:v>
                </c:pt>
                <c:pt idx="49245">
                  <c:v>-2.24409E-2</c:v>
                </c:pt>
                <c:pt idx="49246">
                  <c:v>-2.72274E-3</c:v>
                </c:pt>
                <c:pt idx="49247">
                  <c:v>-6.5278999999999997E-3</c:v>
                </c:pt>
                <c:pt idx="49248">
                  <c:v>-1.80254E-2</c:v>
                </c:pt>
                <c:pt idx="49249">
                  <c:v>-6.0043300000000004E-3</c:v>
                </c:pt>
                <c:pt idx="49250">
                  <c:v>-2.65331E-2</c:v>
                </c:pt>
                <c:pt idx="49251">
                  <c:v>-3.9539299999999996E-3</c:v>
                </c:pt>
                <c:pt idx="49252">
                  <c:v>-1.5708900000000001E-2</c:v>
                </c:pt>
                <c:pt idx="49253">
                  <c:v>-1.4097200000000001E-2</c:v>
                </c:pt>
                <c:pt idx="49254">
                  <c:v>-3.0984900000000002E-3</c:v>
                </c:pt>
                <c:pt idx="49255">
                  <c:v>-1.11427E-2</c:v>
                </c:pt>
                <c:pt idx="49256">
                  <c:v>-6.7529699999999996E-3</c:v>
                </c:pt>
                <c:pt idx="49257">
                  <c:v>4.6348600000000002E-3</c:v>
                </c:pt>
                <c:pt idx="49258">
                  <c:v>1.7331099999999999E-2</c:v>
                </c:pt>
                <c:pt idx="49259">
                  <c:v>-3.9043400000000001E-3</c:v>
                </c:pt>
                <c:pt idx="49260">
                  <c:v>-1.8552800000000001E-2</c:v>
                </c:pt>
                <c:pt idx="49261">
                  <c:v>-8.5678100000000004E-3</c:v>
                </c:pt>
                <c:pt idx="49262">
                  <c:v>-2.6779199999999999E-3</c:v>
                </c:pt>
                <c:pt idx="49263">
                  <c:v>9.4509100000000001E-4</c:v>
                </c:pt>
                <c:pt idx="49264">
                  <c:v>-1.1158E-2</c:v>
                </c:pt>
                <c:pt idx="49265">
                  <c:v>8.43048E-4</c:v>
                </c:pt>
                <c:pt idx="49266">
                  <c:v>7.0705400000000002E-3</c:v>
                </c:pt>
                <c:pt idx="49267">
                  <c:v>-3.4713700000000002E-4</c:v>
                </c:pt>
                <c:pt idx="49268">
                  <c:v>-3.2930400000000001E-3</c:v>
                </c:pt>
                <c:pt idx="49269">
                  <c:v>-9.3650799999999996E-3</c:v>
                </c:pt>
                <c:pt idx="49270">
                  <c:v>2.8686499999999999E-3</c:v>
                </c:pt>
                <c:pt idx="49271">
                  <c:v>1.21117E-4</c:v>
                </c:pt>
                <c:pt idx="49272">
                  <c:v>-1.7538999999999999E-2</c:v>
                </c:pt>
                <c:pt idx="49273">
                  <c:v>-9.5500900000000007E-3</c:v>
                </c:pt>
                <c:pt idx="49274">
                  <c:v>1.05982E-2</c:v>
                </c:pt>
                <c:pt idx="49275">
                  <c:v>1.7299699999999999E-3</c:v>
                </c:pt>
                <c:pt idx="49276">
                  <c:v>7.5178099999999998E-3</c:v>
                </c:pt>
                <c:pt idx="49277">
                  <c:v>1.18055E-2</c:v>
                </c:pt>
                <c:pt idx="49278">
                  <c:v>2.0304699999999998E-2</c:v>
                </c:pt>
                <c:pt idx="49279">
                  <c:v>1.30987E-2</c:v>
                </c:pt>
                <c:pt idx="49280">
                  <c:v>1.1602400000000001E-2</c:v>
                </c:pt>
                <c:pt idx="49281">
                  <c:v>1.44405E-2</c:v>
                </c:pt>
                <c:pt idx="49282">
                  <c:v>1.1339200000000001E-3</c:v>
                </c:pt>
                <c:pt idx="49283">
                  <c:v>3.8928999999999999E-3</c:v>
                </c:pt>
                <c:pt idx="49284">
                  <c:v>3.2577499999999998E-3</c:v>
                </c:pt>
                <c:pt idx="49285">
                  <c:v>1.08433E-2</c:v>
                </c:pt>
                <c:pt idx="49286">
                  <c:v>6.9312999999999996E-3</c:v>
                </c:pt>
                <c:pt idx="49287">
                  <c:v>6.83689E-3</c:v>
                </c:pt>
                <c:pt idx="49288">
                  <c:v>2.0693799999999998E-2</c:v>
                </c:pt>
                <c:pt idx="49289">
                  <c:v>2.3233400000000001E-2</c:v>
                </c:pt>
                <c:pt idx="49290">
                  <c:v>4.5280499999999996E-3</c:v>
                </c:pt>
                <c:pt idx="49291">
                  <c:v>-2.7513500000000001E-3</c:v>
                </c:pt>
                <c:pt idx="49292">
                  <c:v>9.1505100000000006E-3</c:v>
                </c:pt>
                <c:pt idx="49293">
                  <c:v>1.36919E-2</c:v>
                </c:pt>
                <c:pt idx="49294">
                  <c:v>7.5941100000000003E-3</c:v>
                </c:pt>
                <c:pt idx="49295">
                  <c:v>9.7951900000000005E-3</c:v>
                </c:pt>
                <c:pt idx="49296">
                  <c:v>-6.3486100000000002E-3</c:v>
                </c:pt>
                <c:pt idx="49297">
                  <c:v>-3.1909899999999999E-3</c:v>
                </c:pt>
                <c:pt idx="49298">
                  <c:v>-1.8224700000000001E-3</c:v>
                </c:pt>
                <c:pt idx="49299">
                  <c:v>-5.4082899999999996E-3</c:v>
                </c:pt>
                <c:pt idx="49300">
                  <c:v>-2.1982199999999999E-3</c:v>
                </c:pt>
                <c:pt idx="49301">
                  <c:v>-1.2494099999999999E-2</c:v>
                </c:pt>
                <c:pt idx="49302">
                  <c:v>-1.7166099999999999E-3</c:v>
                </c:pt>
                <c:pt idx="49303">
                  <c:v>-2.16007E-3</c:v>
                </c:pt>
                <c:pt idx="49304">
                  <c:v>4.70924E-3</c:v>
                </c:pt>
                <c:pt idx="49305">
                  <c:v>2.81715E-3</c:v>
                </c:pt>
                <c:pt idx="49306">
                  <c:v>-2.4576200000000002E-3</c:v>
                </c:pt>
                <c:pt idx="49307">
                  <c:v>-4.4431699999999998E-3</c:v>
                </c:pt>
                <c:pt idx="49308">
                  <c:v>-1.1528999999999999E-2</c:v>
                </c:pt>
                <c:pt idx="49309">
                  <c:v>-9.1543200000000005E-3</c:v>
                </c:pt>
                <c:pt idx="49310">
                  <c:v>-6.2751799999999998E-4</c:v>
                </c:pt>
                <c:pt idx="49311">
                  <c:v>2.6226E-4</c:v>
                </c:pt>
                <c:pt idx="49312">
                  <c:v>-7.267E-3</c:v>
                </c:pt>
                <c:pt idx="49313">
                  <c:v>-1.76125E-2</c:v>
                </c:pt>
                <c:pt idx="49314">
                  <c:v>-9.4718900000000002E-3</c:v>
                </c:pt>
                <c:pt idx="49315">
                  <c:v>-3.3283200000000001E-3</c:v>
                </c:pt>
                <c:pt idx="49316">
                  <c:v>-1.5735599999999999E-2</c:v>
                </c:pt>
                <c:pt idx="49317">
                  <c:v>-1.7196699999999999E-2</c:v>
                </c:pt>
                <c:pt idx="49318">
                  <c:v>-2.9653499999999999E-2</c:v>
                </c:pt>
                <c:pt idx="49319">
                  <c:v>-2.16417E-2</c:v>
                </c:pt>
                <c:pt idx="49320">
                  <c:v>-2.2851E-2</c:v>
                </c:pt>
                <c:pt idx="49321">
                  <c:v>-1.51243E-2</c:v>
                </c:pt>
                <c:pt idx="49322">
                  <c:v>-1.4236499999999999E-2</c:v>
                </c:pt>
                <c:pt idx="49323">
                  <c:v>-1.8963799999999999E-2</c:v>
                </c:pt>
                <c:pt idx="49324">
                  <c:v>-1.53732E-2</c:v>
                </c:pt>
                <c:pt idx="49325">
                  <c:v>-1.7994900000000001E-2</c:v>
                </c:pt>
                <c:pt idx="49326">
                  <c:v>-2.7845399999999999E-2</c:v>
                </c:pt>
                <c:pt idx="49327">
                  <c:v>-3.7796000000000003E-2</c:v>
                </c:pt>
                <c:pt idx="49328">
                  <c:v>-1.8508899999999998E-2</c:v>
                </c:pt>
                <c:pt idx="49329">
                  <c:v>-1.60065E-2</c:v>
                </c:pt>
                <c:pt idx="49330">
                  <c:v>-2.3043600000000001E-2</c:v>
                </c:pt>
                <c:pt idx="49331">
                  <c:v>-8.2807499999999999E-3</c:v>
                </c:pt>
                <c:pt idx="49332">
                  <c:v>-2.3345900000000001E-3</c:v>
                </c:pt>
                <c:pt idx="49333">
                  <c:v>-1.70183E-2</c:v>
                </c:pt>
                <c:pt idx="49334">
                  <c:v>-3.0169499999999998E-2</c:v>
                </c:pt>
                <c:pt idx="49335">
                  <c:v>-4.0151600000000003E-2</c:v>
                </c:pt>
                <c:pt idx="49336">
                  <c:v>-2.1758099999999999E-2</c:v>
                </c:pt>
                <c:pt idx="49337">
                  <c:v>-3.6208200000000003E-2</c:v>
                </c:pt>
                <c:pt idx="49338">
                  <c:v>-3.5808600000000003E-2</c:v>
                </c:pt>
                <c:pt idx="49339">
                  <c:v>-3.7258100000000002E-2</c:v>
                </c:pt>
                <c:pt idx="49340">
                  <c:v>-1.98984E-2</c:v>
                </c:pt>
                <c:pt idx="49341">
                  <c:v>-1.3610799999999999E-2</c:v>
                </c:pt>
                <c:pt idx="49342">
                  <c:v>-3.1253799999999998E-2</c:v>
                </c:pt>
                <c:pt idx="49343">
                  <c:v>-2.9554400000000002E-2</c:v>
                </c:pt>
                <c:pt idx="49344">
                  <c:v>-2.5614700000000001E-2</c:v>
                </c:pt>
                <c:pt idx="49345">
                  <c:v>-2.88115E-2</c:v>
                </c:pt>
                <c:pt idx="49346">
                  <c:v>-3.3375700000000001E-2</c:v>
                </c:pt>
                <c:pt idx="49347">
                  <c:v>-3.9688099999999997E-2</c:v>
                </c:pt>
                <c:pt idx="49348">
                  <c:v>-3.2552699999999997E-2</c:v>
                </c:pt>
                <c:pt idx="49349">
                  <c:v>-2.81391E-2</c:v>
                </c:pt>
                <c:pt idx="49350">
                  <c:v>-3.3847799999999997E-2</c:v>
                </c:pt>
                <c:pt idx="49351">
                  <c:v>-2.5849299999999999E-2</c:v>
                </c:pt>
                <c:pt idx="49352">
                  <c:v>-3.26614E-2</c:v>
                </c:pt>
                <c:pt idx="49353">
                  <c:v>-3.7091300000000001E-2</c:v>
                </c:pt>
                <c:pt idx="49354">
                  <c:v>-3.85847E-2</c:v>
                </c:pt>
                <c:pt idx="49355">
                  <c:v>-3.15275E-2</c:v>
                </c:pt>
                <c:pt idx="49356">
                  <c:v>-3.9131199999999998E-2</c:v>
                </c:pt>
                <c:pt idx="49357">
                  <c:v>-3.0345E-2</c:v>
                </c:pt>
                <c:pt idx="49358">
                  <c:v>-2.39124E-2</c:v>
                </c:pt>
                <c:pt idx="49359">
                  <c:v>-1.63307E-2</c:v>
                </c:pt>
                <c:pt idx="49360">
                  <c:v>-1.40619E-2</c:v>
                </c:pt>
                <c:pt idx="49361">
                  <c:v>-2.9032700000000002E-2</c:v>
                </c:pt>
                <c:pt idx="49362">
                  <c:v>-1.2331999999999999E-2</c:v>
                </c:pt>
                <c:pt idx="49363">
                  <c:v>-1.0463699999999999E-2</c:v>
                </c:pt>
                <c:pt idx="49364">
                  <c:v>-1.62506E-3</c:v>
                </c:pt>
                <c:pt idx="49365">
                  <c:v>-7.3041900000000003E-3</c:v>
                </c:pt>
                <c:pt idx="49366">
                  <c:v>-4.0655099999999996E-3</c:v>
                </c:pt>
                <c:pt idx="49367">
                  <c:v>-3.2539399999999999E-3</c:v>
                </c:pt>
                <c:pt idx="49368">
                  <c:v>9.9029500000000006E-3</c:v>
                </c:pt>
                <c:pt idx="49369">
                  <c:v>1.4254599999999999E-2</c:v>
                </c:pt>
                <c:pt idx="49370">
                  <c:v>-2.2688900000000001E-2</c:v>
                </c:pt>
                <c:pt idx="49371">
                  <c:v>-6.3276299999999999E-3</c:v>
                </c:pt>
                <c:pt idx="49372">
                  <c:v>-4.7912600000000003E-3</c:v>
                </c:pt>
                <c:pt idx="49373">
                  <c:v>3.4246400000000001E-3</c:v>
                </c:pt>
                <c:pt idx="49374">
                  <c:v>-1.21355E-2</c:v>
                </c:pt>
                <c:pt idx="49375">
                  <c:v>-4.41742E-3</c:v>
                </c:pt>
                <c:pt idx="49376">
                  <c:v>1.46389E-3</c:v>
                </c:pt>
                <c:pt idx="49377">
                  <c:v>8.5372899999999995E-3</c:v>
                </c:pt>
                <c:pt idx="49378">
                  <c:v>2.62737E-3</c:v>
                </c:pt>
                <c:pt idx="49379">
                  <c:v>5.7325400000000004E-3</c:v>
                </c:pt>
                <c:pt idx="49380">
                  <c:v>5.5284499999999999E-3</c:v>
                </c:pt>
                <c:pt idx="49381">
                  <c:v>4.5080199999999997E-3</c:v>
                </c:pt>
                <c:pt idx="49382">
                  <c:v>1.2577100000000001E-2</c:v>
                </c:pt>
                <c:pt idx="49383">
                  <c:v>8.0652199999999997E-3</c:v>
                </c:pt>
                <c:pt idx="49384">
                  <c:v>-5.5007900000000002E-3</c:v>
                </c:pt>
                <c:pt idx="49385">
                  <c:v>1.47104E-2</c:v>
                </c:pt>
                <c:pt idx="49386">
                  <c:v>1.57862E-2</c:v>
                </c:pt>
                <c:pt idx="49387">
                  <c:v>-3.8948099999999999E-3</c:v>
                </c:pt>
                <c:pt idx="49388">
                  <c:v>-3.8414E-3</c:v>
                </c:pt>
                <c:pt idx="49389">
                  <c:v>7.4396100000000001E-3</c:v>
                </c:pt>
                <c:pt idx="49390">
                  <c:v>8.8796599999999993E-3</c:v>
                </c:pt>
                <c:pt idx="49391">
                  <c:v>-6.3591000000000003E-3</c:v>
                </c:pt>
                <c:pt idx="49392">
                  <c:v>3.9539299999999996E-3</c:v>
                </c:pt>
                <c:pt idx="49393" formatCode="0.00E+00">
                  <c:v>8.3913800000000004E-3</c:v>
                </c:pt>
                <c:pt idx="49394">
                  <c:v>1.9651399999999999E-2</c:v>
                </c:pt>
                <c:pt idx="49395">
                  <c:v>1.7520000000000001E-2</c:v>
                </c:pt>
                <c:pt idx="49396">
                  <c:v>-8.0394699999999995E-4</c:v>
                </c:pt>
                <c:pt idx="49397">
                  <c:v>1.6093300000000001E-2</c:v>
                </c:pt>
                <c:pt idx="49398">
                  <c:v>2.6534100000000001E-2</c:v>
                </c:pt>
                <c:pt idx="49399">
                  <c:v>1.04399E-2</c:v>
                </c:pt>
                <c:pt idx="49400">
                  <c:v>1.017E-2</c:v>
                </c:pt>
                <c:pt idx="49401">
                  <c:v>1.0304499999999999E-2</c:v>
                </c:pt>
                <c:pt idx="49402">
                  <c:v>1.97115E-2</c:v>
                </c:pt>
                <c:pt idx="49403">
                  <c:v>1.55087E-2</c:v>
                </c:pt>
                <c:pt idx="49404">
                  <c:v>2.15359E-2</c:v>
                </c:pt>
                <c:pt idx="49405">
                  <c:v>1.8156100000000001E-2</c:v>
                </c:pt>
                <c:pt idx="49406">
                  <c:v>1.9241299999999999E-2</c:v>
                </c:pt>
                <c:pt idx="49407">
                  <c:v>1.6220100000000001E-2</c:v>
                </c:pt>
                <c:pt idx="49408">
                  <c:v>1.54924E-2</c:v>
                </c:pt>
                <c:pt idx="49409">
                  <c:v>8.7308899999999998E-3</c:v>
                </c:pt>
                <c:pt idx="49410">
                  <c:v>1.5429500000000001E-2</c:v>
                </c:pt>
                <c:pt idx="49411">
                  <c:v>1.4678999999999999E-2</c:v>
                </c:pt>
                <c:pt idx="49412">
                  <c:v>1.6855200000000001E-2</c:v>
                </c:pt>
                <c:pt idx="49413">
                  <c:v>1.1004399999999999E-2</c:v>
                </c:pt>
                <c:pt idx="49414">
                  <c:v>8.9158999999999992E-3</c:v>
                </c:pt>
                <c:pt idx="49415">
                  <c:v>1.2522699999999999E-2</c:v>
                </c:pt>
                <c:pt idx="49416">
                  <c:v>7.9250299999999996E-3</c:v>
                </c:pt>
                <c:pt idx="49417">
                  <c:v>2.5185599999999999E-2</c:v>
                </c:pt>
                <c:pt idx="49418">
                  <c:v>8.4629100000000006E-3</c:v>
                </c:pt>
                <c:pt idx="49419">
                  <c:v>-7.4014700000000003E-3</c:v>
                </c:pt>
                <c:pt idx="49420">
                  <c:v>1.22633E-2</c:v>
                </c:pt>
                <c:pt idx="49421">
                  <c:v>1.97372E-2</c:v>
                </c:pt>
                <c:pt idx="49422">
                  <c:v>-3.84235E-3</c:v>
                </c:pt>
                <c:pt idx="49423">
                  <c:v>-4.4231399999999999E-3</c:v>
                </c:pt>
                <c:pt idx="49424">
                  <c:v>-7.2946499999999997E-3</c:v>
                </c:pt>
                <c:pt idx="49425">
                  <c:v>-1.34144E-2</c:v>
                </c:pt>
                <c:pt idx="49426">
                  <c:v>-1.2732500000000001E-2</c:v>
                </c:pt>
                <c:pt idx="49427">
                  <c:v>-1.0511400000000001E-2</c:v>
                </c:pt>
                <c:pt idx="49428">
                  <c:v>-1.9995700000000002E-2</c:v>
                </c:pt>
                <c:pt idx="49429">
                  <c:v>-1.03731E-2</c:v>
                </c:pt>
                <c:pt idx="49430">
                  <c:v>-1.06163E-2</c:v>
                </c:pt>
                <c:pt idx="49431">
                  <c:v>-1.1624300000000001E-2</c:v>
                </c:pt>
                <c:pt idx="49432">
                  <c:v>-1.1633900000000001E-2</c:v>
                </c:pt>
                <c:pt idx="49433">
                  <c:v>-6.4907100000000002E-3</c:v>
                </c:pt>
                <c:pt idx="49434">
                  <c:v>-1.0851899999999999E-2</c:v>
                </c:pt>
                <c:pt idx="49435">
                  <c:v>-2.2938699999999999E-2</c:v>
                </c:pt>
                <c:pt idx="49436">
                  <c:v>-7.6761199999999998E-3</c:v>
                </c:pt>
                <c:pt idx="49437">
                  <c:v>-1.0149E-2</c:v>
                </c:pt>
                <c:pt idx="49438">
                  <c:v>-7.9631800000000003E-3</c:v>
                </c:pt>
                <c:pt idx="49439">
                  <c:v>-1.55888E-2</c:v>
                </c:pt>
                <c:pt idx="49440">
                  <c:v>-1.5163399999999999E-4</c:v>
                </c:pt>
                <c:pt idx="49441">
                  <c:v>2.0647E-3</c:v>
                </c:pt>
                <c:pt idx="49442">
                  <c:v>-5.7401700000000002E-3</c:v>
                </c:pt>
                <c:pt idx="49443">
                  <c:v>-7.5941100000000003E-3</c:v>
                </c:pt>
                <c:pt idx="49444">
                  <c:v>-2.37675E-2</c:v>
                </c:pt>
                <c:pt idx="49445">
                  <c:v>-1.8132200000000001E-2</c:v>
                </c:pt>
                <c:pt idx="49446">
                  <c:v>-3.1041099999999999E-2</c:v>
                </c:pt>
                <c:pt idx="49447">
                  <c:v>-2.4526599999999999E-2</c:v>
                </c:pt>
                <c:pt idx="49448">
                  <c:v>-1.9085899999999999E-2</c:v>
                </c:pt>
                <c:pt idx="49449">
                  <c:v>-3.2090199999999999E-2</c:v>
                </c:pt>
                <c:pt idx="49450">
                  <c:v>-2.7922599999999999E-2</c:v>
                </c:pt>
                <c:pt idx="49451">
                  <c:v>-1.7351200000000001E-2</c:v>
                </c:pt>
                <c:pt idx="49452">
                  <c:v>-2.2250200000000001E-2</c:v>
                </c:pt>
                <c:pt idx="49453">
                  <c:v>-1.5550599999999999E-2</c:v>
                </c:pt>
                <c:pt idx="49454">
                  <c:v>-1.69296E-2</c:v>
                </c:pt>
                <c:pt idx="49455">
                  <c:v>-1.7682099999999999E-2</c:v>
                </c:pt>
                <c:pt idx="49456">
                  <c:v>-2.56977E-2</c:v>
                </c:pt>
                <c:pt idx="49457">
                  <c:v>-3.9225599999999999E-2</c:v>
                </c:pt>
                <c:pt idx="49458">
                  <c:v>-4.05598E-2</c:v>
                </c:pt>
                <c:pt idx="49459">
                  <c:v>-2.5073100000000001E-2</c:v>
                </c:pt>
                <c:pt idx="49460">
                  <c:v>-2.8793300000000001E-2</c:v>
                </c:pt>
                <c:pt idx="49461">
                  <c:v>-3.4552600000000003E-2</c:v>
                </c:pt>
                <c:pt idx="49462">
                  <c:v>-4.2405100000000001E-2</c:v>
                </c:pt>
                <c:pt idx="49463">
                  <c:v>-3.6288300000000002E-2</c:v>
                </c:pt>
                <c:pt idx="49464">
                  <c:v>-4.4854199999999997E-2</c:v>
                </c:pt>
                <c:pt idx="49465">
                  <c:v>-4.1480999999999997E-2</c:v>
                </c:pt>
                <c:pt idx="49466">
                  <c:v>-2.7270300000000001E-2</c:v>
                </c:pt>
                <c:pt idx="49467">
                  <c:v>-2.6741999999999998E-2</c:v>
                </c:pt>
                <c:pt idx="49468">
                  <c:v>-1.6760799999999999E-2</c:v>
                </c:pt>
                <c:pt idx="49469">
                  <c:v>-2.50206E-2</c:v>
                </c:pt>
                <c:pt idx="49470">
                  <c:v>-3.5481499999999999E-2</c:v>
                </c:pt>
                <c:pt idx="49471">
                  <c:v>-2.9412299999999999E-2</c:v>
                </c:pt>
                <c:pt idx="49472">
                  <c:v>-2.0151100000000002E-2</c:v>
                </c:pt>
                <c:pt idx="49473">
                  <c:v>-1.4146799999999999E-2</c:v>
                </c:pt>
                <c:pt idx="49474">
                  <c:v>-2.1783799999999999E-2</c:v>
                </c:pt>
                <c:pt idx="49475">
                  <c:v>-1.4528299999999999E-2</c:v>
                </c:pt>
                <c:pt idx="49476">
                  <c:v>-1.5619299999999999E-2</c:v>
                </c:pt>
                <c:pt idx="49477">
                  <c:v>-1.3794900000000001E-2</c:v>
                </c:pt>
                <c:pt idx="49478">
                  <c:v>-1.1561399999999999E-2</c:v>
                </c:pt>
                <c:pt idx="49479">
                  <c:v>-1.5043300000000001E-2</c:v>
                </c:pt>
                <c:pt idx="49480">
                  <c:v>-4.49848E-3</c:v>
                </c:pt>
                <c:pt idx="49481">
                  <c:v>-8.1729899999999998E-3</c:v>
                </c:pt>
                <c:pt idx="49482">
                  <c:v>-1.86062E-2</c:v>
                </c:pt>
                <c:pt idx="49483">
                  <c:v>-2.1667499999999998E-3</c:v>
                </c:pt>
                <c:pt idx="49484">
                  <c:v>-8.6488699999999995E-3</c:v>
                </c:pt>
                <c:pt idx="49485">
                  <c:v>3.4380000000000001E-3</c:v>
                </c:pt>
                <c:pt idx="49486">
                  <c:v>-1.52016E-3</c:v>
                </c:pt>
                <c:pt idx="49487">
                  <c:v>-8.9836099999999997E-4</c:v>
                </c:pt>
                <c:pt idx="49488">
                  <c:v>-5.7411199999999999E-4</c:v>
                </c:pt>
                <c:pt idx="49489">
                  <c:v>3.1442599999999999E-3</c:v>
                </c:pt>
                <c:pt idx="49490">
                  <c:v>7.7953299999999996E-3</c:v>
                </c:pt>
                <c:pt idx="49491">
                  <c:v>-7.9250299999999996E-4</c:v>
                </c:pt>
                <c:pt idx="49492">
                  <c:v>3.7860900000000002E-4</c:v>
                </c:pt>
                <c:pt idx="49493">
                  <c:v>3.9815900000000001E-3</c:v>
                </c:pt>
                <c:pt idx="49494">
                  <c:v>1.3361E-3</c:v>
                </c:pt>
                <c:pt idx="49495">
                  <c:v>3.0546200000000001E-3</c:v>
                </c:pt>
                <c:pt idx="49496">
                  <c:v>2.13203E-2</c:v>
                </c:pt>
                <c:pt idx="49497">
                  <c:v>1.8150300000000001E-2</c:v>
                </c:pt>
                <c:pt idx="49498">
                  <c:v>2.4389299999999999E-2</c:v>
                </c:pt>
                <c:pt idx="49499">
                  <c:v>1.4049499999999999E-2</c:v>
                </c:pt>
                <c:pt idx="49500">
                  <c:v>-8.3160400000000002E-3</c:v>
                </c:pt>
                <c:pt idx="49501">
                  <c:v>8.5172700000000004E-3</c:v>
                </c:pt>
                <c:pt idx="49502">
                  <c:v>1.7831799999999998E-2</c:v>
                </c:pt>
                <c:pt idx="49503">
                  <c:v>1.6135199999999999E-2</c:v>
                </c:pt>
                <c:pt idx="49504">
                  <c:v>7.8344299999999999E-3</c:v>
                </c:pt>
                <c:pt idx="49505">
                  <c:v>-6.0052899999999999E-3</c:v>
                </c:pt>
                <c:pt idx="49506">
                  <c:v>1.47791E-2</c:v>
                </c:pt>
                <c:pt idx="49507">
                  <c:v>1.5089999999999999E-2</c:v>
                </c:pt>
                <c:pt idx="49508">
                  <c:v>1.2578000000000001E-2</c:v>
                </c:pt>
                <c:pt idx="49509">
                  <c:v>2.8163899999999999E-2</c:v>
                </c:pt>
                <c:pt idx="49510">
                  <c:v>1.41525E-2</c:v>
                </c:pt>
                <c:pt idx="49511">
                  <c:v>2.36549E-2</c:v>
                </c:pt>
                <c:pt idx="49512">
                  <c:v>2.41795E-2</c:v>
                </c:pt>
                <c:pt idx="49513">
                  <c:v>2.44856E-2</c:v>
                </c:pt>
                <c:pt idx="49514">
                  <c:v>1.0053599999999999E-2</c:v>
                </c:pt>
                <c:pt idx="49515">
                  <c:v>2.5873200000000002E-3</c:v>
                </c:pt>
                <c:pt idx="49516">
                  <c:v>1.0108900000000001E-2</c:v>
                </c:pt>
                <c:pt idx="49517">
                  <c:v>1.6617799999999999E-2</c:v>
                </c:pt>
                <c:pt idx="49518">
                  <c:v>2.23894E-2</c:v>
                </c:pt>
                <c:pt idx="49519">
                  <c:v>1.9351E-2</c:v>
                </c:pt>
                <c:pt idx="49520">
                  <c:v>2.0564099999999998E-2</c:v>
                </c:pt>
                <c:pt idx="49521">
                  <c:v>1.89438E-2</c:v>
                </c:pt>
                <c:pt idx="49522">
                  <c:v>1.9489300000000001E-2</c:v>
                </c:pt>
                <c:pt idx="49523">
                  <c:v>2.37045E-2</c:v>
                </c:pt>
                <c:pt idx="49524">
                  <c:v>2.0060499999999998E-2</c:v>
                </c:pt>
                <c:pt idx="49525">
                  <c:v>9.3793899999999996E-3</c:v>
                </c:pt>
                <c:pt idx="49526">
                  <c:v>1.86996E-2</c:v>
                </c:pt>
                <c:pt idx="49527">
                  <c:v>5.5170100000000001E-3</c:v>
                </c:pt>
                <c:pt idx="49528">
                  <c:v>1.0673500000000001E-2</c:v>
                </c:pt>
                <c:pt idx="49529">
                  <c:v>2.3281099999999999E-2</c:v>
                </c:pt>
                <c:pt idx="49530">
                  <c:v>2.17772E-2</c:v>
                </c:pt>
                <c:pt idx="49531">
                  <c:v>7.8859299999999993E-3</c:v>
                </c:pt>
                <c:pt idx="49532">
                  <c:v>1.7819399999999999E-2</c:v>
                </c:pt>
                <c:pt idx="49533">
                  <c:v>1.27125E-2</c:v>
                </c:pt>
                <c:pt idx="49534">
                  <c:v>1.4493000000000001E-2</c:v>
                </c:pt>
                <c:pt idx="49535">
                  <c:v>7.7257200000000002E-3</c:v>
                </c:pt>
                <c:pt idx="49536">
                  <c:v>5.60379E-3</c:v>
                </c:pt>
                <c:pt idx="49537">
                  <c:v>2.2715599999999999E-2</c:v>
                </c:pt>
                <c:pt idx="49538">
                  <c:v>6.0119600000000002E-3</c:v>
                </c:pt>
                <c:pt idx="49539">
                  <c:v>1.4636E-2</c:v>
                </c:pt>
                <c:pt idx="49540">
                  <c:v>8.1863400000000003E-3</c:v>
                </c:pt>
                <c:pt idx="49541">
                  <c:v>-2.7170200000000001E-3</c:v>
                </c:pt>
                <c:pt idx="49542">
                  <c:v>6.8139999999999997E-3</c:v>
                </c:pt>
                <c:pt idx="49543">
                  <c:v>2.8801E-3</c:v>
                </c:pt>
                <c:pt idx="49544">
                  <c:v>-1.19171E-2</c:v>
                </c:pt>
                <c:pt idx="49545">
                  <c:v>-1.4683699999999999E-2</c:v>
                </c:pt>
                <c:pt idx="49546">
                  <c:v>1.03502E-2</c:v>
                </c:pt>
                <c:pt idx="49547">
                  <c:v>4.32205E-3</c:v>
                </c:pt>
                <c:pt idx="49548">
                  <c:v>9.1791200000000007E-3</c:v>
                </c:pt>
                <c:pt idx="49549">
                  <c:v>8.2206699999999994E-3</c:v>
                </c:pt>
                <c:pt idx="49550">
                  <c:v>-9.9840199999999997E-3</c:v>
                </c:pt>
                <c:pt idx="49551">
                  <c:v>-6.23035E-3</c:v>
                </c:pt>
                <c:pt idx="49552">
                  <c:v>-8.3761200000000008E-3</c:v>
                </c:pt>
                <c:pt idx="49553">
                  <c:v>-6.3142800000000002E-3</c:v>
                </c:pt>
                <c:pt idx="49554">
                  <c:v>-2.86484E-3</c:v>
                </c:pt>
                <c:pt idx="49555">
                  <c:v>-1.39084E-2</c:v>
                </c:pt>
                <c:pt idx="49556">
                  <c:v>-1.9831700000000001E-2</c:v>
                </c:pt>
                <c:pt idx="49557">
                  <c:v>-7.3718999999999998E-4</c:v>
                </c:pt>
                <c:pt idx="49558">
                  <c:v>-6.3610100000000003E-4</c:v>
                </c:pt>
                <c:pt idx="49559">
                  <c:v>-2.80714E-2</c:v>
                </c:pt>
                <c:pt idx="49560">
                  <c:v>-2.38552E-2</c:v>
                </c:pt>
                <c:pt idx="49561">
                  <c:v>-1.70364E-2</c:v>
                </c:pt>
                <c:pt idx="49562">
                  <c:v>-2.0221699999999999E-2</c:v>
                </c:pt>
                <c:pt idx="49563">
                  <c:v>-1.43099E-2</c:v>
                </c:pt>
                <c:pt idx="49564">
                  <c:v>-2.0283700000000002E-2</c:v>
                </c:pt>
                <c:pt idx="49565">
                  <c:v>-1.27306E-2</c:v>
                </c:pt>
                <c:pt idx="49566">
                  <c:v>-1.98021E-2</c:v>
                </c:pt>
                <c:pt idx="49567">
                  <c:v>1.49632E-3</c:v>
                </c:pt>
                <c:pt idx="49568">
                  <c:v>-3.8042100000000001E-3</c:v>
                </c:pt>
                <c:pt idx="49569">
                  <c:v>-1.48773E-2</c:v>
                </c:pt>
                <c:pt idx="49570">
                  <c:v>-2.4133700000000001E-2</c:v>
                </c:pt>
                <c:pt idx="49571">
                  <c:v>-2.73867E-2</c:v>
                </c:pt>
                <c:pt idx="49572">
                  <c:v>-1.3217E-2</c:v>
                </c:pt>
                <c:pt idx="49573">
                  <c:v>-1.31989E-3</c:v>
                </c:pt>
                <c:pt idx="49574">
                  <c:v>-1.40944E-2</c:v>
                </c:pt>
                <c:pt idx="49575">
                  <c:v>-1.9107800000000001E-2</c:v>
                </c:pt>
                <c:pt idx="49576">
                  <c:v>-1.51567E-2</c:v>
                </c:pt>
                <c:pt idx="49577">
                  <c:v>-1.8057799999999999E-2</c:v>
                </c:pt>
                <c:pt idx="49578">
                  <c:v>-1.41239E-2</c:v>
                </c:pt>
                <c:pt idx="49579">
                  <c:v>-1.6508100000000001E-2</c:v>
                </c:pt>
                <c:pt idx="49580">
                  <c:v>-1.32236E-2</c:v>
                </c:pt>
                <c:pt idx="49581">
                  <c:v>-1.6993500000000002E-2</c:v>
                </c:pt>
                <c:pt idx="49582">
                  <c:v>-1.8638600000000002E-2</c:v>
                </c:pt>
                <c:pt idx="49583">
                  <c:v>-2.0847299999999999E-3</c:v>
                </c:pt>
                <c:pt idx="49584">
                  <c:v>-1.02968E-2</c:v>
                </c:pt>
                <c:pt idx="49585">
                  <c:v>-2.0787199999999999E-2</c:v>
                </c:pt>
                <c:pt idx="49586">
                  <c:v>-1.0301599999999999E-2</c:v>
                </c:pt>
                <c:pt idx="49587">
                  <c:v>-1.1611E-2</c:v>
                </c:pt>
                <c:pt idx="49588">
                  <c:v>-1.6907700000000001E-2</c:v>
                </c:pt>
                <c:pt idx="49589">
                  <c:v>-9.5424700000000008E-3</c:v>
                </c:pt>
                <c:pt idx="49590">
                  <c:v>-4.75407E-3</c:v>
                </c:pt>
                <c:pt idx="49591">
                  <c:v>-6.40297E-3</c:v>
                </c:pt>
                <c:pt idx="49592">
                  <c:v>1.5087099999999999E-3</c:v>
                </c:pt>
                <c:pt idx="49593">
                  <c:v>-3.5314600000000002E-3</c:v>
                </c:pt>
                <c:pt idx="49594">
                  <c:v>2.0599400000000001E-3</c:v>
                </c:pt>
                <c:pt idx="49595">
                  <c:v>3.0126599999999999E-3</c:v>
                </c:pt>
                <c:pt idx="49596">
                  <c:v>5.3901699999999997E-3</c:v>
                </c:pt>
                <c:pt idx="49597">
                  <c:v>5.72968E-3</c:v>
                </c:pt>
                <c:pt idx="49598">
                  <c:v>9.6406900000000004E-3</c:v>
                </c:pt>
                <c:pt idx="49599">
                  <c:v>7.7152299999999998E-4</c:v>
                </c:pt>
                <c:pt idx="49600">
                  <c:v>-8.8291199999999993E-3</c:v>
                </c:pt>
                <c:pt idx="49601">
                  <c:v>7.44343E-3</c:v>
                </c:pt>
                <c:pt idx="49602">
                  <c:v>8.0404299999999995E-3</c:v>
                </c:pt>
                <c:pt idx="49603">
                  <c:v>1.1443099999999999E-2</c:v>
                </c:pt>
                <c:pt idx="49604">
                  <c:v>8.9702600000000007E-3</c:v>
                </c:pt>
                <c:pt idx="49605">
                  <c:v>2.65875E-2</c:v>
                </c:pt>
                <c:pt idx="49606">
                  <c:v>2.7241700000000001E-2</c:v>
                </c:pt>
                <c:pt idx="49607">
                  <c:v>2.2637399999999998E-2</c:v>
                </c:pt>
                <c:pt idx="49608">
                  <c:v>1.3980899999999999E-2</c:v>
                </c:pt>
                <c:pt idx="49609">
                  <c:v>1.58167E-2</c:v>
                </c:pt>
                <c:pt idx="49610">
                  <c:v>3.0540500000000002E-2</c:v>
                </c:pt>
                <c:pt idx="49611">
                  <c:v>8.8510499999999992E-3</c:v>
                </c:pt>
                <c:pt idx="49612">
                  <c:v>2.6072499999999998E-2</c:v>
                </c:pt>
                <c:pt idx="49613">
                  <c:v>3.1398799999999998E-2</c:v>
                </c:pt>
                <c:pt idx="49614">
                  <c:v>1.45588E-2</c:v>
                </c:pt>
                <c:pt idx="49615">
                  <c:v>1.9383399999999999E-2</c:v>
                </c:pt>
                <c:pt idx="49616">
                  <c:v>2.3238200000000001E-2</c:v>
                </c:pt>
                <c:pt idx="49617">
                  <c:v>3.2511699999999998E-2</c:v>
                </c:pt>
                <c:pt idx="49618">
                  <c:v>2.2459E-2</c:v>
                </c:pt>
                <c:pt idx="49619">
                  <c:v>2.5713E-2</c:v>
                </c:pt>
                <c:pt idx="49620">
                  <c:v>1.55125E-2</c:v>
                </c:pt>
                <c:pt idx="49621">
                  <c:v>1.8361100000000002E-2</c:v>
                </c:pt>
                <c:pt idx="49622">
                  <c:v>3.1145099999999998E-2</c:v>
                </c:pt>
                <c:pt idx="49623">
                  <c:v>2.8366100000000002E-2</c:v>
                </c:pt>
                <c:pt idx="49624">
                  <c:v>1.0028799999999999E-2</c:v>
                </c:pt>
                <c:pt idx="49625">
                  <c:v>1.9297600000000002E-2</c:v>
                </c:pt>
                <c:pt idx="49626">
                  <c:v>2.4800300000000001E-2</c:v>
                </c:pt>
                <c:pt idx="49627">
                  <c:v>1.14422E-2</c:v>
                </c:pt>
                <c:pt idx="49628">
                  <c:v>2.3144700000000001E-2</c:v>
                </c:pt>
                <c:pt idx="49629">
                  <c:v>1.5447600000000001E-2</c:v>
                </c:pt>
                <c:pt idx="49630">
                  <c:v>2.41642E-2</c:v>
                </c:pt>
                <c:pt idx="49631">
                  <c:v>2.5098800000000001E-2</c:v>
                </c:pt>
                <c:pt idx="49632">
                  <c:v>-1.6269699999999999E-3</c:v>
                </c:pt>
                <c:pt idx="49633">
                  <c:v>6.4916599999999998E-3</c:v>
                </c:pt>
                <c:pt idx="49634">
                  <c:v>2.0813000000000002E-2</c:v>
                </c:pt>
                <c:pt idx="49635">
                  <c:v>2.0264600000000001E-2</c:v>
                </c:pt>
                <c:pt idx="49636">
                  <c:v>-5.9127799999999999E-4</c:v>
                </c:pt>
                <c:pt idx="49637">
                  <c:v>6.1721800000000002E-3</c:v>
                </c:pt>
                <c:pt idx="49638">
                  <c:v>2.9786099999999999E-2</c:v>
                </c:pt>
                <c:pt idx="49639">
                  <c:v>2.5553699999999999E-2</c:v>
                </c:pt>
                <c:pt idx="49640">
                  <c:v>9.7141299999999996E-3</c:v>
                </c:pt>
                <c:pt idx="49641">
                  <c:v>1.6124699999999999E-2</c:v>
                </c:pt>
                <c:pt idx="49642">
                  <c:v>1.7470400000000001E-2</c:v>
                </c:pt>
                <c:pt idx="49643">
                  <c:v>2.1760000000000002E-2</c:v>
                </c:pt>
                <c:pt idx="49644">
                  <c:v>1.9910799999999999E-2</c:v>
                </c:pt>
                <c:pt idx="49645">
                  <c:v>3.8194700000000002E-3</c:v>
                </c:pt>
                <c:pt idx="49646">
                  <c:v>1.5403699999999999E-2</c:v>
                </c:pt>
                <c:pt idx="49647">
                  <c:v>3.4578299999999999E-2</c:v>
                </c:pt>
                <c:pt idx="49648">
                  <c:v>1.49488E-2</c:v>
                </c:pt>
                <c:pt idx="49649">
                  <c:v>4.8399000000000003E-3</c:v>
                </c:pt>
                <c:pt idx="49650">
                  <c:v>8.5687599999999999E-3</c:v>
                </c:pt>
                <c:pt idx="49651">
                  <c:v>8.7032299999999993E-3</c:v>
                </c:pt>
                <c:pt idx="49652">
                  <c:v>3.9577500000000003E-3</c:v>
                </c:pt>
                <c:pt idx="49653">
                  <c:v>1.0697399999999999E-2</c:v>
                </c:pt>
                <c:pt idx="49654">
                  <c:v>8.1300699999999997E-3</c:v>
                </c:pt>
                <c:pt idx="49655">
                  <c:v>-1.6855200000000001E-2</c:v>
                </c:pt>
                <c:pt idx="49656">
                  <c:v>-1.5732800000000002E-2</c:v>
                </c:pt>
                <c:pt idx="49657">
                  <c:v>5.4884E-3</c:v>
                </c:pt>
                <c:pt idx="49658">
                  <c:v>2.8753300000000002E-3</c:v>
                </c:pt>
                <c:pt idx="49659">
                  <c:v>-1.441E-3</c:v>
                </c:pt>
                <c:pt idx="49660">
                  <c:v>-2.51484E-3</c:v>
                </c:pt>
                <c:pt idx="49661">
                  <c:v>1.04952E-2</c:v>
                </c:pt>
                <c:pt idx="49662">
                  <c:v>-4.6939800000000004E-3</c:v>
                </c:pt>
                <c:pt idx="49663">
                  <c:v>-4.7569300000000004E-3</c:v>
                </c:pt>
                <c:pt idx="49664">
                  <c:v>1.0456999999999999E-2</c:v>
                </c:pt>
                <c:pt idx="49665">
                  <c:v>-5.6142800000000001E-3</c:v>
                </c:pt>
                <c:pt idx="49666">
                  <c:v>5.8889399999999996E-3</c:v>
                </c:pt>
                <c:pt idx="49667">
                  <c:v>-2.8286000000000001E-3</c:v>
                </c:pt>
                <c:pt idx="49668">
                  <c:v>-6.7329399999999995E-4</c:v>
                </c:pt>
                <c:pt idx="49669">
                  <c:v>-4.2772299999999999E-3</c:v>
                </c:pt>
                <c:pt idx="49670">
                  <c:v>-1.8898999999999999E-2</c:v>
                </c:pt>
                <c:pt idx="49671">
                  <c:v>-1.2242299999999999E-2</c:v>
                </c:pt>
                <c:pt idx="49672">
                  <c:v>-1.2652399999999999E-2</c:v>
                </c:pt>
                <c:pt idx="49673">
                  <c:v>-3.3073400000000002E-3</c:v>
                </c:pt>
                <c:pt idx="49674">
                  <c:v>-1.4610300000000001E-3</c:v>
                </c:pt>
                <c:pt idx="49675">
                  <c:v>-9.9325200000000002E-3</c:v>
                </c:pt>
                <c:pt idx="49676">
                  <c:v>-1.8564199999999999E-2</c:v>
                </c:pt>
                <c:pt idx="49677">
                  <c:v>-1.8730199999999999E-2</c:v>
                </c:pt>
                <c:pt idx="49678">
                  <c:v>-8.7718999999999991E-3</c:v>
                </c:pt>
                <c:pt idx="49679">
                  <c:v>-2.1238300000000002E-3</c:v>
                </c:pt>
                <c:pt idx="49680">
                  <c:v>-4.6854000000000002E-3</c:v>
                </c:pt>
                <c:pt idx="49681">
                  <c:v>4.1961699999999999E-3</c:v>
                </c:pt>
                <c:pt idx="49682">
                  <c:v>-6.2475200000000003E-3</c:v>
                </c:pt>
                <c:pt idx="49683">
                  <c:v>-1.4795300000000001E-2</c:v>
                </c:pt>
                <c:pt idx="49684">
                  <c:v>-8.3837500000000006E-3</c:v>
                </c:pt>
                <c:pt idx="49685">
                  <c:v>-1.7519E-3</c:v>
                </c:pt>
                <c:pt idx="49686">
                  <c:v>1.86539E-3</c:v>
                </c:pt>
                <c:pt idx="49687">
                  <c:v>1.45721E-3</c:v>
                </c:pt>
                <c:pt idx="49688">
                  <c:v>-2.8543499999999999E-3</c:v>
                </c:pt>
                <c:pt idx="49689">
                  <c:v>5.4874399999999997E-3</c:v>
                </c:pt>
                <c:pt idx="49690">
                  <c:v>-1.9235599999999999E-3</c:v>
                </c:pt>
                <c:pt idx="49691">
                  <c:v>6.6490200000000003E-3</c:v>
                </c:pt>
                <c:pt idx="49692">
                  <c:v>1.23892E-2</c:v>
                </c:pt>
                <c:pt idx="49693">
                  <c:v>2.1047599999999998E-3</c:v>
                </c:pt>
                <c:pt idx="49694">
                  <c:v>-7.4863399999999997E-4</c:v>
                </c:pt>
                <c:pt idx="49695">
                  <c:v>-4.7178300000000001E-3</c:v>
                </c:pt>
                <c:pt idx="49696">
                  <c:v>5.4693199999999997E-3</c:v>
                </c:pt>
                <c:pt idx="49697">
                  <c:v>-1.99318E-4</c:v>
                </c:pt>
                <c:pt idx="49698">
                  <c:v>4.4784500000000001E-3</c:v>
                </c:pt>
                <c:pt idx="49699">
                  <c:v>-5.3606000000000001E-3</c:v>
                </c:pt>
                <c:pt idx="49700">
                  <c:v>-7.9412500000000004E-3</c:v>
                </c:pt>
                <c:pt idx="49701">
                  <c:v>-1.24893E-2</c:v>
                </c:pt>
                <c:pt idx="49702">
                  <c:v>-6.0653699999999996E-3</c:v>
                </c:pt>
                <c:pt idx="49703">
                  <c:v>8.2826600000000007E-3</c:v>
                </c:pt>
                <c:pt idx="49704">
                  <c:v>5.7201400000000003E-3</c:v>
                </c:pt>
                <c:pt idx="49705">
                  <c:v>6.3695899999999996E-3</c:v>
                </c:pt>
                <c:pt idx="49706">
                  <c:v>8.0900199999999999E-3</c:v>
                </c:pt>
                <c:pt idx="49707">
                  <c:v>1.17111E-2</c:v>
                </c:pt>
                <c:pt idx="49708">
                  <c:v>1.6158100000000002E-2</c:v>
                </c:pt>
                <c:pt idx="49709">
                  <c:v>1.00765E-2</c:v>
                </c:pt>
                <c:pt idx="49710">
                  <c:v>1.45741E-2</c:v>
                </c:pt>
                <c:pt idx="49711">
                  <c:v>3.4227400000000001E-3</c:v>
                </c:pt>
                <c:pt idx="49712">
                  <c:v>1.6055099999999999E-2</c:v>
                </c:pt>
                <c:pt idx="49713">
                  <c:v>2.5876E-2</c:v>
                </c:pt>
                <c:pt idx="49714">
                  <c:v>1.29528E-2</c:v>
                </c:pt>
                <c:pt idx="49715">
                  <c:v>2.1832500000000001E-2</c:v>
                </c:pt>
                <c:pt idx="49716">
                  <c:v>2.2118599999999999E-2</c:v>
                </c:pt>
                <c:pt idx="49717">
                  <c:v>2.4590500000000001E-2</c:v>
                </c:pt>
                <c:pt idx="49718">
                  <c:v>2.30694E-2</c:v>
                </c:pt>
                <c:pt idx="49719">
                  <c:v>2.3222E-2</c:v>
                </c:pt>
                <c:pt idx="49720">
                  <c:v>3.3369099999999999E-2</c:v>
                </c:pt>
                <c:pt idx="49721">
                  <c:v>2.8904900000000001E-2</c:v>
                </c:pt>
                <c:pt idx="49722">
                  <c:v>3.0719799999999998E-2</c:v>
                </c:pt>
                <c:pt idx="49723">
                  <c:v>2.9966400000000001E-2</c:v>
                </c:pt>
                <c:pt idx="49724">
                  <c:v>4.4244800000000001E-2</c:v>
                </c:pt>
                <c:pt idx="49725">
                  <c:v>2.00129E-2</c:v>
                </c:pt>
                <c:pt idx="49726">
                  <c:v>2.7218800000000001E-2</c:v>
                </c:pt>
                <c:pt idx="49727">
                  <c:v>3.4531600000000003E-2</c:v>
                </c:pt>
                <c:pt idx="49728">
                  <c:v>2.5361999999999999E-2</c:v>
                </c:pt>
                <c:pt idx="49729">
                  <c:v>2.6941300000000001E-2</c:v>
                </c:pt>
                <c:pt idx="49730">
                  <c:v>3.3689499999999997E-2</c:v>
                </c:pt>
                <c:pt idx="49731">
                  <c:v>2.9896699999999998E-2</c:v>
                </c:pt>
                <c:pt idx="49732">
                  <c:v>2.6891700000000001E-2</c:v>
                </c:pt>
                <c:pt idx="49733">
                  <c:v>3.7166600000000001E-2</c:v>
                </c:pt>
                <c:pt idx="49734">
                  <c:v>3.7261000000000002E-2</c:v>
                </c:pt>
                <c:pt idx="49735">
                  <c:v>2.9225299999999999E-2</c:v>
                </c:pt>
                <c:pt idx="49736">
                  <c:v>2.4086E-2</c:v>
                </c:pt>
                <c:pt idx="49737">
                  <c:v>1.9579900000000001E-2</c:v>
                </c:pt>
                <c:pt idx="49738">
                  <c:v>1.5921600000000001E-2</c:v>
                </c:pt>
                <c:pt idx="49739">
                  <c:v>2.7631800000000001E-2</c:v>
                </c:pt>
                <c:pt idx="49740">
                  <c:v>3.1994799999999997E-2</c:v>
                </c:pt>
                <c:pt idx="49741">
                  <c:v>2.0742400000000001E-2</c:v>
                </c:pt>
                <c:pt idx="49742">
                  <c:v>1.3814E-2</c:v>
                </c:pt>
                <c:pt idx="49743">
                  <c:v>1.7401699999999999E-2</c:v>
                </c:pt>
                <c:pt idx="49744">
                  <c:v>1.56384E-2</c:v>
                </c:pt>
                <c:pt idx="49745">
                  <c:v>2.7795799999999999E-2</c:v>
                </c:pt>
                <c:pt idx="49746">
                  <c:v>2.4533300000000001E-2</c:v>
                </c:pt>
                <c:pt idx="49747">
                  <c:v>2.1370900000000002E-2</c:v>
                </c:pt>
                <c:pt idx="49748">
                  <c:v>1.23959E-2</c:v>
                </c:pt>
                <c:pt idx="49749">
                  <c:v>5.5847199999999996E-3</c:v>
                </c:pt>
                <c:pt idx="49750">
                  <c:v>1.0211E-2</c:v>
                </c:pt>
                <c:pt idx="49751">
                  <c:v>6.9560999999999998E-3</c:v>
                </c:pt>
                <c:pt idx="49752">
                  <c:v>1.41916E-2</c:v>
                </c:pt>
                <c:pt idx="49753">
                  <c:v>1.06173E-2</c:v>
                </c:pt>
                <c:pt idx="49754">
                  <c:v>8.6126299999999996E-3</c:v>
                </c:pt>
                <c:pt idx="49755">
                  <c:v>1.80378E-2</c:v>
                </c:pt>
                <c:pt idx="49756">
                  <c:v>1.8356299999999999E-2</c:v>
                </c:pt>
                <c:pt idx="49757">
                  <c:v>2.1256400000000002E-2</c:v>
                </c:pt>
                <c:pt idx="49758">
                  <c:v>1.0873799999999999E-2</c:v>
                </c:pt>
                <c:pt idx="49759">
                  <c:v>-2.7551699999999999E-3</c:v>
                </c:pt>
                <c:pt idx="49760">
                  <c:v>7.6103200000000003E-4</c:v>
                </c:pt>
                <c:pt idx="49761">
                  <c:v>-7.4386599999999997E-3</c:v>
                </c:pt>
                <c:pt idx="49762">
                  <c:v>1.1458400000000001E-2</c:v>
                </c:pt>
                <c:pt idx="49763">
                  <c:v>5.2642800000000001E-4</c:v>
                </c:pt>
                <c:pt idx="49764" formatCode="0.00E+00">
                  <c:v>-8.0318500000000001E-3</c:v>
                </c:pt>
                <c:pt idx="49765">
                  <c:v>1.11895E-2</c:v>
                </c:pt>
                <c:pt idx="49766">
                  <c:v>1.14155E-2</c:v>
                </c:pt>
                <c:pt idx="49767">
                  <c:v>2.6035300000000002E-3</c:v>
                </c:pt>
                <c:pt idx="49768">
                  <c:v>4.2171500000000002E-3</c:v>
                </c:pt>
                <c:pt idx="49769">
                  <c:v>2.78664E-3</c:v>
                </c:pt>
                <c:pt idx="49770">
                  <c:v>-3.47519E-3</c:v>
                </c:pt>
                <c:pt idx="49771">
                  <c:v>-6.1130500000000003E-4</c:v>
                </c:pt>
                <c:pt idx="49772">
                  <c:v>8.6240799999999992E-3</c:v>
                </c:pt>
                <c:pt idx="49773">
                  <c:v>1.7828E-2</c:v>
                </c:pt>
                <c:pt idx="49774">
                  <c:v>-1.8615700000000001E-3</c:v>
                </c:pt>
                <c:pt idx="49775">
                  <c:v>7.6475099999999997E-3</c:v>
                </c:pt>
                <c:pt idx="49776">
                  <c:v>6.9255799999999998E-3</c:v>
                </c:pt>
                <c:pt idx="49777">
                  <c:v>-1.38664E-3</c:v>
                </c:pt>
                <c:pt idx="49778">
                  <c:v>8.3761200000000008E-3</c:v>
                </c:pt>
                <c:pt idx="49779">
                  <c:v>-3.4370400000000001E-3</c:v>
                </c:pt>
                <c:pt idx="49780">
                  <c:v>-8.8958700000000002E-3</c:v>
                </c:pt>
                <c:pt idx="49781">
                  <c:v>-5.0353999999999998E-3</c:v>
                </c:pt>
                <c:pt idx="49782">
                  <c:v>1.41764E-2</c:v>
                </c:pt>
                <c:pt idx="49783">
                  <c:v>5.7287199999999996E-3</c:v>
                </c:pt>
                <c:pt idx="49784">
                  <c:v>2.3145700000000002E-3</c:v>
                </c:pt>
                <c:pt idx="49785">
                  <c:v>5.6839E-4</c:v>
                </c:pt>
                <c:pt idx="49786">
                  <c:v>-6.8941100000000002E-3</c:v>
                </c:pt>
                <c:pt idx="49787">
                  <c:v>-8.5735300000000004E-4</c:v>
                </c:pt>
                <c:pt idx="49788">
                  <c:v>5.2137399999999997E-3</c:v>
                </c:pt>
                <c:pt idx="49789">
                  <c:v>6.06823E-3</c:v>
                </c:pt>
                <c:pt idx="49790">
                  <c:v>-3.84235E-3</c:v>
                </c:pt>
                <c:pt idx="49791">
                  <c:v>-3.58772E-3</c:v>
                </c:pt>
                <c:pt idx="49792">
                  <c:v>-6.8616900000000002E-3</c:v>
                </c:pt>
                <c:pt idx="49793">
                  <c:v>3.4799599999999998E-3</c:v>
                </c:pt>
                <c:pt idx="49794">
                  <c:v>1.85585E-3</c:v>
                </c:pt>
                <c:pt idx="49795">
                  <c:v>9.851459999999999E-4</c:v>
                </c:pt>
                <c:pt idx="49796">
                  <c:v>-4.4145599999999997E-3</c:v>
                </c:pt>
                <c:pt idx="49797">
                  <c:v>-6.60992E-3</c:v>
                </c:pt>
                <c:pt idx="49798">
                  <c:v>-2.8801E-4</c:v>
                </c:pt>
                <c:pt idx="49799">
                  <c:v>1.18551E-2</c:v>
                </c:pt>
                <c:pt idx="49800">
                  <c:v>2.1132499999999999E-2</c:v>
                </c:pt>
                <c:pt idx="49801">
                  <c:v>-3.0202900000000001E-3</c:v>
                </c:pt>
                <c:pt idx="49802">
                  <c:v>-3.3130600000000001E-3</c:v>
                </c:pt>
                <c:pt idx="49803">
                  <c:v>1.39341E-2</c:v>
                </c:pt>
                <c:pt idx="49804">
                  <c:v>1.35803E-2</c:v>
                </c:pt>
                <c:pt idx="49805">
                  <c:v>1.83296E-3</c:v>
                </c:pt>
                <c:pt idx="49806">
                  <c:v>3.6354099999999999E-3</c:v>
                </c:pt>
                <c:pt idx="49807">
                  <c:v>-6.2560999999999997E-4</c:v>
                </c:pt>
                <c:pt idx="49808">
                  <c:v>7.7028299999999999E-3</c:v>
                </c:pt>
                <c:pt idx="49809">
                  <c:v>-3.1795500000000002E-3</c:v>
                </c:pt>
                <c:pt idx="49810">
                  <c:v>1.0848999999999999E-2</c:v>
                </c:pt>
                <c:pt idx="49811">
                  <c:v>1.0972000000000001E-2</c:v>
                </c:pt>
                <c:pt idx="49812">
                  <c:v>-7.8802100000000003E-3</c:v>
                </c:pt>
                <c:pt idx="49813">
                  <c:v>4.6472500000000003E-3</c:v>
                </c:pt>
                <c:pt idx="49814">
                  <c:v>2.3942000000000001E-2</c:v>
                </c:pt>
                <c:pt idx="49815">
                  <c:v>2.2946399999999999E-2</c:v>
                </c:pt>
                <c:pt idx="49816">
                  <c:v>2.1500600000000002E-2</c:v>
                </c:pt>
                <c:pt idx="49817">
                  <c:v>6.7434299999999999E-3</c:v>
                </c:pt>
                <c:pt idx="49818">
                  <c:v>1.6506199999999999E-2</c:v>
                </c:pt>
                <c:pt idx="49819">
                  <c:v>1.29271E-2</c:v>
                </c:pt>
                <c:pt idx="49820">
                  <c:v>2.4814599999999999E-2</c:v>
                </c:pt>
                <c:pt idx="49821">
                  <c:v>1.06783E-2</c:v>
                </c:pt>
                <c:pt idx="49822">
                  <c:v>1.5605900000000001E-2</c:v>
                </c:pt>
                <c:pt idx="49823">
                  <c:v>8.8729900000000007E-3</c:v>
                </c:pt>
                <c:pt idx="49824">
                  <c:v>1.50995E-2</c:v>
                </c:pt>
                <c:pt idx="49825">
                  <c:v>1.2944199999999999E-2</c:v>
                </c:pt>
                <c:pt idx="49826">
                  <c:v>1.6201E-2</c:v>
                </c:pt>
                <c:pt idx="49827">
                  <c:v>1.8971399999999999E-2</c:v>
                </c:pt>
                <c:pt idx="49828">
                  <c:v>1.36366E-2</c:v>
                </c:pt>
                <c:pt idx="49829">
                  <c:v>5.0191899999999998E-3</c:v>
                </c:pt>
                <c:pt idx="49830">
                  <c:v>1.44844E-2</c:v>
                </c:pt>
                <c:pt idx="49831">
                  <c:v>2.5906599999999998E-2</c:v>
                </c:pt>
                <c:pt idx="49832">
                  <c:v>8.6431500000000005E-3</c:v>
                </c:pt>
                <c:pt idx="49833">
                  <c:v>2.0103500000000002E-3</c:v>
                </c:pt>
                <c:pt idx="49834">
                  <c:v>1.0860399999999999E-2</c:v>
                </c:pt>
                <c:pt idx="49835">
                  <c:v>5.3243600000000002E-3</c:v>
                </c:pt>
                <c:pt idx="49836">
                  <c:v>5.9814500000000001E-3</c:v>
                </c:pt>
                <c:pt idx="49837">
                  <c:v>1.0867099999999999E-2</c:v>
                </c:pt>
                <c:pt idx="49838">
                  <c:v>1.26181E-2</c:v>
                </c:pt>
                <c:pt idx="49839">
                  <c:v>2.84243E-2</c:v>
                </c:pt>
                <c:pt idx="49840">
                  <c:v>1.33057E-2</c:v>
                </c:pt>
                <c:pt idx="49841">
                  <c:v>1.27487E-2</c:v>
                </c:pt>
                <c:pt idx="49842">
                  <c:v>1.18084E-2</c:v>
                </c:pt>
                <c:pt idx="49843">
                  <c:v>1.82877E-2</c:v>
                </c:pt>
                <c:pt idx="49844">
                  <c:v>2.5046300000000001E-2</c:v>
                </c:pt>
                <c:pt idx="49845">
                  <c:v>2.5651899999999998E-2</c:v>
                </c:pt>
                <c:pt idx="49846">
                  <c:v>1.44978E-2</c:v>
                </c:pt>
                <c:pt idx="49847">
                  <c:v>5.2871699999999999E-3</c:v>
                </c:pt>
                <c:pt idx="49848">
                  <c:v>1.8262899999999999E-3</c:v>
                </c:pt>
                <c:pt idx="49849">
                  <c:v>9.4032299999999996E-4</c:v>
                </c:pt>
                <c:pt idx="49850">
                  <c:v>7.5502399999999997E-3</c:v>
                </c:pt>
                <c:pt idx="49851">
                  <c:v>7.4243499999999997E-3</c:v>
                </c:pt>
                <c:pt idx="49852">
                  <c:v>2.1987E-2</c:v>
                </c:pt>
                <c:pt idx="49853">
                  <c:v>7.0066499999999997E-3</c:v>
                </c:pt>
                <c:pt idx="49854">
                  <c:v>1.2475999999999999E-2</c:v>
                </c:pt>
                <c:pt idx="49855">
                  <c:v>1.5850099999999999E-2</c:v>
                </c:pt>
                <c:pt idx="49856">
                  <c:v>2.4015399999999999E-2</c:v>
                </c:pt>
                <c:pt idx="49857">
                  <c:v>1.2807799999999999E-2</c:v>
                </c:pt>
                <c:pt idx="49858">
                  <c:v>7.0772200000000004E-3</c:v>
                </c:pt>
                <c:pt idx="49859">
                  <c:v>4.7340400000000001E-3</c:v>
                </c:pt>
                <c:pt idx="49860">
                  <c:v>9.6969599999999993E-3</c:v>
                </c:pt>
                <c:pt idx="49861">
                  <c:v>5.3348500000000004E-3</c:v>
                </c:pt>
                <c:pt idx="49862">
                  <c:v>7.8525499999999998E-3</c:v>
                </c:pt>
                <c:pt idx="49863">
                  <c:v>2.5262800000000001E-3</c:v>
                </c:pt>
                <c:pt idx="49864">
                  <c:v>-6.6719099999999996E-3</c:v>
                </c:pt>
                <c:pt idx="49865">
                  <c:v>-6.7224499999999996E-3</c:v>
                </c:pt>
                <c:pt idx="49866">
                  <c:v>3.0317299999999998E-3</c:v>
                </c:pt>
                <c:pt idx="49867">
                  <c:v>-1.0528600000000001E-3</c:v>
                </c:pt>
                <c:pt idx="49868">
                  <c:v>3.7517499999999999E-3</c:v>
                </c:pt>
                <c:pt idx="49869">
                  <c:v>-3.1309100000000002E-3</c:v>
                </c:pt>
                <c:pt idx="49870">
                  <c:v>-7.1296700000000003E-3</c:v>
                </c:pt>
                <c:pt idx="49871" formatCode="0.00E+00">
                  <c:v>-2.1934500000000001E-5</c:v>
                </c:pt>
                <c:pt idx="49872">
                  <c:v>-1.99986E-3</c:v>
                </c:pt>
                <c:pt idx="49873">
                  <c:v>-4.0759999999999998E-3</c:v>
                </c:pt>
                <c:pt idx="49874">
                  <c:v>-1.7951999999999999E-2</c:v>
                </c:pt>
                <c:pt idx="49875">
                  <c:v>-2.6167900000000001E-2</c:v>
                </c:pt>
                <c:pt idx="49876">
                  <c:v>-1.21193E-2</c:v>
                </c:pt>
                <c:pt idx="49877">
                  <c:v>-3.4856800000000001E-3</c:v>
                </c:pt>
                <c:pt idx="49878">
                  <c:v>-1.70317E-2</c:v>
                </c:pt>
                <c:pt idx="49879">
                  <c:v>6.1321300000000004E-4</c:v>
                </c:pt>
                <c:pt idx="49880">
                  <c:v>4.56333E-3</c:v>
                </c:pt>
                <c:pt idx="49881">
                  <c:v>-4.2037999999999997E-3</c:v>
                </c:pt>
                <c:pt idx="49882">
                  <c:v>2.76852E-3</c:v>
                </c:pt>
                <c:pt idx="49883">
                  <c:v>7.9441099999999997E-4</c:v>
                </c:pt>
                <c:pt idx="49884">
                  <c:v>-5.9108700000000004E-3</c:v>
                </c:pt>
                <c:pt idx="49885">
                  <c:v>-5.9518799999999997E-3</c:v>
                </c:pt>
                <c:pt idx="49886">
                  <c:v>-6.7634599999999998E-3</c:v>
                </c:pt>
                <c:pt idx="49887">
                  <c:v>6.1016100000000004E-3</c:v>
                </c:pt>
                <c:pt idx="49888">
                  <c:v>-4.6443899999999998E-4</c:v>
                </c:pt>
                <c:pt idx="49889">
                  <c:v>-6.9084200000000002E-3</c:v>
                </c:pt>
                <c:pt idx="49890">
                  <c:v>3.1900399999999999E-3</c:v>
                </c:pt>
                <c:pt idx="49891">
                  <c:v>-9.7713499999999998E-3</c:v>
                </c:pt>
                <c:pt idx="49892">
                  <c:v>-1.8837E-2</c:v>
                </c:pt>
                <c:pt idx="49893">
                  <c:v>-1.6363099999999998E-2</c:v>
                </c:pt>
                <c:pt idx="49894">
                  <c:v>-3.6478000000000001E-3</c:v>
                </c:pt>
                <c:pt idx="49895">
                  <c:v>-1.5106200000000001E-3</c:v>
                </c:pt>
                <c:pt idx="49896">
                  <c:v>-5.6743599999999998E-3</c:v>
                </c:pt>
                <c:pt idx="49897">
                  <c:v>-1.08719E-3</c:v>
                </c:pt>
                <c:pt idx="49898">
                  <c:v>-4.1189199999999999E-3</c:v>
                </c:pt>
                <c:pt idx="49899">
                  <c:v>9.17339E-3</c:v>
                </c:pt>
                <c:pt idx="49900">
                  <c:v>1.47095E-2</c:v>
                </c:pt>
                <c:pt idx="49901">
                  <c:v>2.0141600000000001E-3</c:v>
                </c:pt>
                <c:pt idx="49902">
                  <c:v>-3.1480800000000001E-3</c:v>
                </c:pt>
                <c:pt idx="49903">
                  <c:v>-4.2400399999999996E-3</c:v>
                </c:pt>
                <c:pt idx="49904">
                  <c:v>-1.8568E-3</c:v>
                </c:pt>
                <c:pt idx="49905">
                  <c:v>6.8702700000000004E-3</c:v>
                </c:pt>
                <c:pt idx="49906">
                  <c:v>-7.42722E-3</c:v>
                </c:pt>
                <c:pt idx="49907">
                  <c:v>3.6563899999999998E-3</c:v>
                </c:pt>
                <c:pt idx="49908">
                  <c:v>-5.1670099999999997E-3</c:v>
                </c:pt>
                <c:pt idx="49909">
                  <c:v>-6.8731299999999999E-3</c:v>
                </c:pt>
                <c:pt idx="49910">
                  <c:v>-1.8537499999999998E-2</c:v>
                </c:pt>
                <c:pt idx="49911">
                  <c:v>-2.0437200000000002E-3</c:v>
                </c:pt>
                <c:pt idx="49912">
                  <c:v>8.8901499999999994E-3</c:v>
                </c:pt>
                <c:pt idx="49913">
                  <c:v>3.4990300000000002E-3</c:v>
                </c:pt>
                <c:pt idx="49914">
                  <c:v>-2.0713799999999998E-3</c:v>
                </c:pt>
                <c:pt idx="49915">
                  <c:v>-3.1566599999999998E-4</c:v>
                </c:pt>
                <c:pt idx="49916">
                  <c:v>9.7932799999999997E-3</c:v>
                </c:pt>
                <c:pt idx="49917">
                  <c:v>5.3119699999999996E-4</c:v>
                </c:pt>
                <c:pt idx="49918">
                  <c:v>6.5040599999999999E-3</c:v>
                </c:pt>
                <c:pt idx="49919">
                  <c:v>-1.21231E-2</c:v>
                </c:pt>
                <c:pt idx="49920">
                  <c:v>-1.5805199999999998E-2</c:v>
                </c:pt>
                <c:pt idx="49921">
                  <c:v>-7.8153600000000004E-3</c:v>
                </c:pt>
                <c:pt idx="49922">
                  <c:v>-1.19743E-2</c:v>
                </c:pt>
                <c:pt idx="49923">
                  <c:v>-7.2794000000000001E-3</c:v>
                </c:pt>
                <c:pt idx="49924">
                  <c:v>-2.0670899999999999E-2</c:v>
                </c:pt>
                <c:pt idx="49925">
                  <c:v>-9.2563599999999999E-3</c:v>
                </c:pt>
                <c:pt idx="49926">
                  <c:v>-9.7475099999999992E-3</c:v>
                </c:pt>
                <c:pt idx="49927">
                  <c:v>-2.61116E-3</c:v>
                </c:pt>
                <c:pt idx="49928">
                  <c:v>-5.5236800000000004E-3</c:v>
                </c:pt>
                <c:pt idx="49929">
                  <c:v>4.59385E-3</c:v>
                </c:pt>
                <c:pt idx="49930">
                  <c:v>-1.4276499999999999E-3</c:v>
                </c:pt>
                <c:pt idx="49931">
                  <c:v>1.2659999999999999E-2</c:v>
                </c:pt>
                <c:pt idx="49932">
                  <c:v>2.5558500000000001E-4</c:v>
                </c:pt>
                <c:pt idx="49933" formatCode="0.00E+00">
                  <c:v>-5.0544699999999997E-5</c:v>
                </c:pt>
                <c:pt idx="49934">
                  <c:v>-4.5051600000000002E-3</c:v>
                </c:pt>
                <c:pt idx="49935">
                  <c:v>-1.10321E-2</c:v>
                </c:pt>
                <c:pt idx="49936">
                  <c:v>-4.06265E-4</c:v>
                </c:pt>
                <c:pt idx="49937">
                  <c:v>-1.9058200000000001E-2</c:v>
                </c:pt>
                <c:pt idx="49938" formatCode="0.00E+00">
                  <c:v>-7.4462900000000004E-3</c:v>
                </c:pt>
                <c:pt idx="49939">
                  <c:v>-8.3751699999999995E-3</c:v>
                </c:pt>
                <c:pt idx="49940">
                  <c:v>-2.33841E-3</c:v>
                </c:pt>
                <c:pt idx="49941">
                  <c:v>5.9366200000000001E-3</c:v>
                </c:pt>
                <c:pt idx="49942">
                  <c:v>6.7129099999999999E-3</c:v>
                </c:pt>
                <c:pt idx="49943">
                  <c:v>-7.6007799999999997E-3</c:v>
                </c:pt>
                <c:pt idx="49944">
                  <c:v>-9.1877E-3</c:v>
                </c:pt>
                <c:pt idx="49945">
                  <c:v>6.2484699999999999E-3</c:v>
                </c:pt>
                <c:pt idx="49946">
                  <c:v>-8.7566399999999996E-3</c:v>
                </c:pt>
                <c:pt idx="49947">
                  <c:v>-1.8382099999999998E-2</c:v>
                </c:pt>
                <c:pt idx="49948">
                  <c:v>-6.7596399999999999E-3</c:v>
                </c:pt>
                <c:pt idx="49949">
                  <c:v>4.7454799999999998E-3</c:v>
                </c:pt>
                <c:pt idx="49950">
                  <c:v>6.1988799999999997E-4</c:v>
                </c:pt>
                <c:pt idx="49951">
                  <c:v>-7.8687700000000006E-3</c:v>
                </c:pt>
                <c:pt idx="49952">
                  <c:v>7.5244899999999998E-4</c:v>
                </c:pt>
                <c:pt idx="49953">
                  <c:v>4.0235499999999999E-3</c:v>
                </c:pt>
                <c:pt idx="49954">
                  <c:v>-1.0000200000000001E-2</c:v>
                </c:pt>
                <c:pt idx="49955">
                  <c:v>-2.0519300000000001E-2</c:v>
                </c:pt>
                <c:pt idx="49956">
                  <c:v>9.8495500000000003E-3</c:v>
                </c:pt>
                <c:pt idx="49957">
                  <c:v>1.09529E-2</c:v>
                </c:pt>
                <c:pt idx="49958">
                  <c:v>-1.1616700000000001E-2</c:v>
                </c:pt>
                <c:pt idx="49959">
                  <c:v>-9.5357900000000006E-3</c:v>
                </c:pt>
                <c:pt idx="49960">
                  <c:v>-5.3424800000000001E-3</c:v>
                </c:pt>
                <c:pt idx="49961">
                  <c:v>-8.1777599999999992E-3</c:v>
                </c:pt>
                <c:pt idx="49962">
                  <c:v>-1.2142200000000001E-2</c:v>
                </c:pt>
                <c:pt idx="49963" formatCode="0.00E+00">
                  <c:v>-8.9645399999999998E-4</c:v>
                </c:pt>
                <c:pt idx="49964">
                  <c:v>-1.1125599999999999E-2</c:v>
                </c:pt>
                <c:pt idx="49965">
                  <c:v>-1.9569400000000001E-2</c:v>
                </c:pt>
                <c:pt idx="49966">
                  <c:v>-2.3885699999999999E-2</c:v>
                </c:pt>
                <c:pt idx="49967">
                  <c:v>-6.06632E-3</c:v>
                </c:pt>
                <c:pt idx="49968">
                  <c:v>1.97124E-3</c:v>
                </c:pt>
                <c:pt idx="49969">
                  <c:v>-7.5397499999999996E-3</c:v>
                </c:pt>
                <c:pt idx="49970">
                  <c:v>-6.2208200000000002E-3</c:v>
                </c:pt>
                <c:pt idx="49971">
                  <c:v>-6.3228599999999996E-3</c:v>
                </c:pt>
                <c:pt idx="49972">
                  <c:v>-1.7797500000000001E-2</c:v>
                </c:pt>
                <c:pt idx="49973">
                  <c:v>-1.9306199999999999E-2</c:v>
                </c:pt>
                <c:pt idx="49974">
                  <c:v>3.4675600000000002E-3</c:v>
                </c:pt>
                <c:pt idx="49975">
                  <c:v>-1.73712E-2</c:v>
                </c:pt>
                <c:pt idx="49976">
                  <c:v>-1.68734E-2</c:v>
                </c:pt>
                <c:pt idx="49977">
                  <c:v>-2.42338E-2</c:v>
                </c:pt>
                <c:pt idx="49978">
                  <c:v>-1.10779E-2</c:v>
                </c:pt>
                <c:pt idx="49979">
                  <c:v>-1.2167900000000001E-2</c:v>
                </c:pt>
                <c:pt idx="49980">
                  <c:v>-1.0272999999999999E-2</c:v>
                </c:pt>
                <c:pt idx="49981">
                  <c:v>-7.6932900000000002E-3</c:v>
                </c:pt>
                <c:pt idx="49982">
                  <c:v>-1.5595400000000001E-2</c:v>
                </c:pt>
                <c:pt idx="49983">
                  <c:v>-9.3736600000000007E-3</c:v>
                </c:pt>
                <c:pt idx="49984">
                  <c:v>-1.07527E-2</c:v>
                </c:pt>
                <c:pt idx="49985">
                  <c:v>-2.0081499999999999E-2</c:v>
                </c:pt>
                <c:pt idx="49986">
                  <c:v>-7.9612699999999995E-3</c:v>
                </c:pt>
                <c:pt idx="49987">
                  <c:v>-2.4124099999999999E-2</c:v>
                </c:pt>
                <c:pt idx="49988">
                  <c:v>-1.3531700000000001E-2</c:v>
                </c:pt>
                <c:pt idx="49989">
                  <c:v>-1.0182399999999999E-2</c:v>
                </c:pt>
                <c:pt idx="49990">
                  <c:v>-7.4558300000000001E-3</c:v>
                </c:pt>
                <c:pt idx="49991">
                  <c:v>-1.1054E-2</c:v>
                </c:pt>
                <c:pt idx="49992">
                  <c:v>-2.7717599999999998E-2</c:v>
                </c:pt>
                <c:pt idx="49993">
                  <c:v>-1.46999E-2</c:v>
                </c:pt>
                <c:pt idx="49994">
                  <c:v>-1.14241E-2</c:v>
                </c:pt>
                <c:pt idx="49995">
                  <c:v>-1.59883E-2</c:v>
                </c:pt>
                <c:pt idx="49996">
                  <c:v>-2.2755600000000001E-2</c:v>
                </c:pt>
                <c:pt idx="49997">
                  <c:v>-2.0983700000000001E-2</c:v>
                </c:pt>
                <c:pt idx="49998">
                  <c:v>-1.5188200000000001E-2</c:v>
                </c:pt>
                <c:pt idx="49999">
                  <c:v>-7.7333499999999999E-3</c:v>
                </c:pt>
                <c:pt idx="50000">
                  <c:v>1.44863E-3</c:v>
                </c:pt>
                <c:pt idx="50001">
                  <c:v>1.9969900000000001E-3</c:v>
                </c:pt>
                <c:pt idx="50002">
                  <c:v>-5.3148300000000004E-3</c:v>
                </c:pt>
                <c:pt idx="50003">
                  <c:v>-1.0140400000000001E-2</c:v>
                </c:pt>
                <c:pt idx="50004">
                  <c:v>-7.9498299999999997E-3</c:v>
                </c:pt>
                <c:pt idx="50005">
                  <c:v>-4.7178300000000001E-3</c:v>
                </c:pt>
                <c:pt idx="50006">
                  <c:v>-1.67084E-3</c:v>
                </c:pt>
                <c:pt idx="50007">
                  <c:v>2.7656600000000001E-3</c:v>
                </c:pt>
                <c:pt idx="50008">
                  <c:v>1.0276800000000001E-2</c:v>
                </c:pt>
                <c:pt idx="50009">
                  <c:v>1.7553300000000001E-2</c:v>
                </c:pt>
                <c:pt idx="50010">
                  <c:v>1.73759E-3</c:v>
                </c:pt>
                <c:pt idx="50011">
                  <c:v>1.55067E-2</c:v>
                </c:pt>
                <c:pt idx="50012">
                  <c:v>1.3452499999999999E-2</c:v>
                </c:pt>
                <c:pt idx="50013">
                  <c:v>3.8328199999999998E-3</c:v>
                </c:pt>
                <c:pt idx="50014">
                  <c:v>-4.99344E-3</c:v>
                </c:pt>
                <c:pt idx="50015">
                  <c:v>3.2272300000000002E-3</c:v>
                </c:pt>
                <c:pt idx="50016">
                  <c:v>8.9550000000000003E-4</c:v>
                </c:pt>
                <c:pt idx="50017">
                  <c:v>-9.4032300000000003E-3</c:v>
                </c:pt>
                <c:pt idx="50018">
                  <c:v>-1.8480300000000002E-2</c:v>
                </c:pt>
                <c:pt idx="50019">
                  <c:v>-5.4407099999999996E-3</c:v>
                </c:pt>
                <c:pt idx="50020">
                  <c:v>-3.2234199999999998E-4</c:v>
                </c:pt>
                <c:pt idx="50021">
                  <c:v>-7.2097799999999998E-3</c:v>
                </c:pt>
                <c:pt idx="50022">
                  <c:v>-1.37606E-2</c:v>
                </c:pt>
                <c:pt idx="50023">
                  <c:v>-1.33934E-2</c:v>
                </c:pt>
                <c:pt idx="50024">
                  <c:v>-1.7992999999999999E-2</c:v>
                </c:pt>
                <c:pt idx="50025">
                  <c:v>-1.5234899999999999E-2</c:v>
                </c:pt>
                <c:pt idx="50026" formatCode="0.00E+00">
                  <c:v>5.2452099999999999E-5</c:v>
                </c:pt>
                <c:pt idx="50027">
                  <c:v>-1.11742E-2</c:v>
                </c:pt>
                <c:pt idx="50028">
                  <c:v>-1.35012E-2</c:v>
                </c:pt>
                <c:pt idx="50029">
                  <c:v>-1.11208E-2</c:v>
                </c:pt>
                <c:pt idx="50030">
                  <c:v>-1.6916299999999999E-2</c:v>
                </c:pt>
                <c:pt idx="50031">
                  <c:v>-1.61467E-2</c:v>
                </c:pt>
                <c:pt idx="50032">
                  <c:v>-1.52187E-2</c:v>
                </c:pt>
                <c:pt idx="50033">
                  <c:v>-4.8141499999999997E-3</c:v>
                </c:pt>
                <c:pt idx="50034">
                  <c:v>-6.2065100000000002E-3</c:v>
                </c:pt>
                <c:pt idx="50035">
                  <c:v>-2.3126600000000001E-2</c:v>
                </c:pt>
                <c:pt idx="50036">
                  <c:v>-1.2221299999999999E-2</c:v>
                </c:pt>
                <c:pt idx="50037">
                  <c:v>-1.7414100000000001E-3</c:v>
                </c:pt>
                <c:pt idx="50038">
                  <c:v>-4.8370399999999999E-3</c:v>
                </c:pt>
                <c:pt idx="50039">
                  <c:v>-1.18856E-2</c:v>
                </c:pt>
                <c:pt idx="50040">
                  <c:v>-2.5828400000000001E-2</c:v>
                </c:pt>
                <c:pt idx="50041">
                  <c:v>-1.9640899999999999E-2</c:v>
                </c:pt>
                <c:pt idx="50042">
                  <c:v>-2.51579E-2</c:v>
                </c:pt>
                <c:pt idx="50043">
                  <c:v>-7.9784399999999998E-3</c:v>
                </c:pt>
                <c:pt idx="50044">
                  <c:v>-1.31664E-2</c:v>
                </c:pt>
                <c:pt idx="50045">
                  <c:v>-1.7894699999999999E-2</c:v>
                </c:pt>
                <c:pt idx="50046">
                  <c:v>-2.8353699999999999E-2</c:v>
                </c:pt>
                <c:pt idx="50047">
                  <c:v>-3.2978100000000003E-2</c:v>
                </c:pt>
                <c:pt idx="50048">
                  <c:v>-2.1069500000000001E-2</c:v>
                </c:pt>
                <c:pt idx="50049">
                  <c:v>-1.99318E-2</c:v>
                </c:pt>
                <c:pt idx="50050">
                  <c:v>-2.4416E-2</c:v>
                </c:pt>
                <c:pt idx="50051">
                  <c:v>-1.9958500000000001E-2</c:v>
                </c:pt>
                <c:pt idx="50052">
                  <c:v>-2.1463400000000001E-2</c:v>
                </c:pt>
                <c:pt idx="50053">
                  <c:v>-1.7571400000000001E-2</c:v>
                </c:pt>
                <c:pt idx="50054">
                  <c:v>-2.0997999999999999E-2</c:v>
                </c:pt>
                <c:pt idx="50055">
                  <c:v>-2.1612200000000002E-2</c:v>
                </c:pt>
                <c:pt idx="50056">
                  <c:v>-1.9618E-2</c:v>
                </c:pt>
                <c:pt idx="50057">
                  <c:v>-2.8413799999999999E-2</c:v>
                </c:pt>
                <c:pt idx="50058">
                  <c:v>-2.99473E-2</c:v>
                </c:pt>
                <c:pt idx="50059">
                  <c:v>-3.0550999999999998E-2</c:v>
                </c:pt>
                <c:pt idx="50060">
                  <c:v>-2.45037E-2</c:v>
                </c:pt>
                <c:pt idx="50061">
                  <c:v>-2.8573000000000001E-2</c:v>
                </c:pt>
                <c:pt idx="50062">
                  <c:v>-2.1028499999999999E-2</c:v>
                </c:pt>
                <c:pt idx="50063">
                  <c:v>-1.4535899999999999E-2</c:v>
                </c:pt>
                <c:pt idx="50064">
                  <c:v>-3.7312499999999998E-2</c:v>
                </c:pt>
                <c:pt idx="50065">
                  <c:v>-3.3530200000000003E-2</c:v>
                </c:pt>
                <c:pt idx="50066">
                  <c:v>-9.65214E-3</c:v>
                </c:pt>
                <c:pt idx="50067">
                  <c:v>-9.6254300000000008E-3</c:v>
                </c:pt>
                <c:pt idx="50068">
                  <c:v>-2.2447600000000002E-2</c:v>
                </c:pt>
                <c:pt idx="50069">
                  <c:v>-2.1194500000000002E-2</c:v>
                </c:pt>
                <c:pt idx="50070">
                  <c:v>-3.1907100000000001E-2</c:v>
                </c:pt>
                <c:pt idx="50071">
                  <c:v>-1.4922100000000001E-2</c:v>
                </c:pt>
                <c:pt idx="50072">
                  <c:v>-1.7349199999999999E-2</c:v>
                </c:pt>
                <c:pt idx="50073">
                  <c:v>-6.8883900000000003E-3</c:v>
                </c:pt>
                <c:pt idx="50074">
                  <c:v>-1.8920900000000001E-2</c:v>
                </c:pt>
                <c:pt idx="50075">
                  <c:v>-5.5341699999999997E-3</c:v>
                </c:pt>
                <c:pt idx="50076">
                  <c:v>-2.3859999999999999E-2</c:v>
                </c:pt>
                <c:pt idx="50077">
                  <c:v>-3.3503499999999999E-2</c:v>
                </c:pt>
                <c:pt idx="50078">
                  <c:v>-2.53029E-2</c:v>
                </c:pt>
                <c:pt idx="50079">
                  <c:v>-2.5235199999999999E-2</c:v>
                </c:pt>
                <c:pt idx="50080">
                  <c:v>-2.7279899999999999E-2</c:v>
                </c:pt>
                <c:pt idx="50081">
                  <c:v>-2.3320199999999999E-2</c:v>
                </c:pt>
                <c:pt idx="50082">
                  <c:v>-2.8251600000000002E-2</c:v>
                </c:pt>
                <c:pt idx="50083">
                  <c:v>-1.9406300000000001E-2</c:v>
                </c:pt>
                <c:pt idx="50084">
                  <c:v>1.1284799999999999E-2</c:v>
                </c:pt>
                <c:pt idx="50085">
                  <c:v>7.5178099999999998E-3</c:v>
                </c:pt>
                <c:pt idx="50086">
                  <c:v>-6.17981E-3</c:v>
                </c:pt>
                <c:pt idx="50087">
                  <c:v>-3.04432E-2</c:v>
                </c:pt>
                <c:pt idx="50088">
                  <c:v>-1.8619500000000001E-2</c:v>
                </c:pt>
                <c:pt idx="50089">
                  <c:v>8.8586800000000007E-3</c:v>
                </c:pt>
                <c:pt idx="50090">
                  <c:v>-6.9952E-3</c:v>
                </c:pt>
                <c:pt idx="50091">
                  <c:v>-1.0446499999999999E-2</c:v>
                </c:pt>
                <c:pt idx="50092">
                  <c:v>-2.3990600000000001E-2</c:v>
                </c:pt>
                <c:pt idx="50093">
                  <c:v>-2.4538999999999998E-2</c:v>
                </c:pt>
                <c:pt idx="50094">
                  <c:v>-2.2442799999999999E-2</c:v>
                </c:pt>
                <c:pt idx="50095">
                  <c:v>-2.3137999999999999E-2</c:v>
                </c:pt>
                <c:pt idx="50096">
                  <c:v>-2.13823E-2</c:v>
                </c:pt>
                <c:pt idx="50097">
                  <c:v>-2.49891E-2</c:v>
                </c:pt>
                <c:pt idx="50098">
                  <c:v>-3.4464799999999997E-2</c:v>
                </c:pt>
                <c:pt idx="50099">
                  <c:v>-3.1474099999999998E-2</c:v>
                </c:pt>
                <c:pt idx="50100">
                  <c:v>-2.1705599999999999E-2</c:v>
                </c:pt>
                <c:pt idx="50101">
                  <c:v>-2.1388999999999998E-2</c:v>
                </c:pt>
                <c:pt idx="50102">
                  <c:v>-2.5459300000000001E-2</c:v>
                </c:pt>
                <c:pt idx="50103">
                  <c:v>-2.21243E-2</c:v>
                </c:pt>
                <c:pt idx="50104">
                  <c:v>-5.9156399999999998E-3</c:v>
                </c:pt>
                <c:pt idx="50105">
                  <c:v>-7.1306199999999998E-3</c:v>
                </c:pt>
                <c:pt idx="50106">
                  <c:v>-2.4881399999999998E-3</c:v>
                </c:pt>
                <c:pt idx="50107">
                  <c:v>4.97723E-3</c:v>
                </c:pt>
                <c:pt idx="50108">
                  <c:v>-6.7510599999999997E-3</c:v>
                </c:pt>
                <c:pt idx="50109">
                  <c:v>-3.8375900000000001E-3</c:v>
                </c:pt>
                <c:pt idx="50110" formatCode="0.00E+00">
                  <c:v>-8.2969700000000006E-5</c:v>
                </c:pt>
                <c:pt idx="50111">
                  <c:v>-8.33511E-4</c:v>
                </c:pt>
                <c:pt idx="50112">
                  <c:v>1.4944100000000001E-3</c:v>
                </c:pt>
                <c:pt idx="50113">
                  <c:v>-1.1282E-2</c:v>
                </c:pt>
                <c:pt idx="50114">
                  <c:v>3.7698699999999998E-3</c:v>
                </c:pt>
                <c:pt idx="50115">
                  <c:v>-7.4005100000000003E-4</c:v>
                </c:pt>
                <c:pt idx="50116">
                  <c:v>-1.5573500000000001E-3</c:v>
                </c:pt>
                <c:pt idx="50117">
                  <c:v>9.7055400000000003E-3</c:v>
                </c:pt>
                <c:pt idx="50118">
                  <c:v>3.6468500000000001E-3</c:v>
                </c:pt>
                <c:pt idx="50119">
                  <c:v>-4.49848E-3</c:v>
                </c:pt>
                <c:pt idx="50120">
                  <c:v>-7.3652300000000004E-3</c:v>
                </c:pt>
                <c:pt idx="50121">
                  <c:v>-4.1055700000000002E-3</c:v>
                </c:pt>
                <c:pt idx="50122">
                  <c:v>-5.3596500000000001E-4</c:v>
                </c:pt>
                <c:pt idx="50123">
                  <c:v>4.5604699999999996E-3</c:v>
                </c:pt>
                <c:pt idx="50124">
                  <c:v>-1.79386E-3</c:v>
                </c:pt>
                <c:pt idx="50125">
                  <c:v>-1.2800199999999999E-2</c:v>
                </c:pt>
                <c:pt idx="50126">
                  <c:v>-2.7885399999999999E-3</c:v>
                </c:pt>
                <c:pt idx="50127">
                  <c:v>-6.8702700000000004E-3</c:v>
                </c:pt>
                <c:pt idx="50128">
                  <c:v>-1.11284E-2</c:v>
                </c:pt>
                <c:pt idx="50129">
                  <c:v>4.6005200000000003E-3</c:v>
                </c:pt>
                <c:pt idx="50130">
                  <c:v>-6.0367600000000004E-4</c:v>
                </c:pt>
                <c:pt idx="50131">
                  <c:v>-5.39303E-3</c:v>
                </c:pt>
                <c:pt idx="50132">
                  <c:v>-9.9430100000000004E-3</c:v>
                </c:pt>
                <c:pt idx="50133">
                  <c:v>-2.56157E-3</c:v>
                </c:pt>
                <c:pt idx="50134">
                  <c:v>7.3986099999999999E-3</c:v>
                </c:pt>
                <c:pt idx="50135">
                  <c:v>3.85666E-3</c:v>
                </c:pt>
                <c:pt idx="50136">
                  <c:v>-6.5517400000000001E-4</c:v>
                </c:pt>
                <c:pt idx="50137">
                  <c:v>-2.3279199999999998E-3</c:v>
                </c:pt>
                <c:pt idx="50138">
                  <c:v>-6.5393400000000003E-3</c:v>
                </c:pt>
                <c:pt idx="50139">
                  <c:v>-3.9920800000000003E-3</c:v>
                </c:pt>
                <c:pt idx="50140">
                  <c:v>1.2252799999999999E-2</c:v>
                </c:pt>
                <c:pt idx="50141">
                  <c:v>1.2230899999999999E-2</c:v>
                </c:pt>
                <c:pt idx="50142">
                  <c:v>-2.5844600000000001E-4</c:v>
                </c:pt>
                <c:pt idx="50143">
                  <c:v>-6.6022900000000002E-3</c:v>
                </c:pt>
                <c:pt idx="50144">
                  <c:v>-6.5536500000000003E-3</c:v>
                </c:pt>
                <c:pt idx="50145">
                  <c:v>-9.9229799999999996E-3</c:v>
                </c:pt>
                <c:pt idx="50146">
                  <c:v>-8.6107300000000005E-3</c:v>
                </c:pt>
                <c:pt idx="50147">
                  <c:v>-1.2626600000000001E-3</c:v>
                </c:pt>
                <c:pt idx="50148">
                  <c:v>-4.4298200000000001E-3</c:v>
                </c:pt>
                <c:pt idx="50149">
                  <c:v>4.8065199999999998E-4</c:v>
                </c:pt>
                <c:pt idx="50150">
                  <c:v>-4.7102000000000003E-3</c:v>
                </c:pt>
                <c:pt idx="50151">
                  <c:v>-4.9438499999999996E-3</c:v>
                </c:pt>
                <c:pt idx="50152">
                  <c:v>1.8882799999999999E-4</c:v>
                </c:pt>
                <c:pt idx="50153">
                  <c:v>-5.8555599999999999E-4</c:v>
                </c:pt>
                <c:pt idx="50154">
                  <c:v>5.3978000000000001E-4</c:v>
                </c:pt>
                <c:pt idx="50155">
                  <c:v>-2.0096800000000001E-2</c:v>
                </c:pt>
                <c:pt idx="50156">
                  <c:v>-2.25782E-2</c:v>
                </c:pt>
                <c:pt idx="50157">
                  <c:v>-1.4774300000000001E-2</c:v>
                </c:pt>
                <c:pt idx="50158">
                  <c:v>-1.7738299999999999E-2</c:v>
                </c:pt>
                <c:pt idx="50159">
                  <c:v>-2.61154E-2</c:v>
                </c:pt>
                <c:pt idx="50160">
                  <c:v>-2.3575800000000001E-2</c:v>
                </c:pt>
                <c:pt idx="50161">
                  <c:v>-6.9847099999999999E-3</c:v>
                </c:pt>
                <c:pt idx="50162">
                  <c:v>-1.1554699999999999E-2</c:v>
                </c:pt>
                <c:pt idx="50163">
                  <c:v>-1.9665700000000001E-2</c:v>
                </c:pt>
                <c:pt idx="50164">
                  <c:v>-1.6179099999999998E-2</c:v>
                </c:pt>
                <c:pt idx="50165">
                  <c:v>-1.74875E-2</c:v>
                </c:pt>
                <c:pt idx="50166">
                  <c:v>-9.0265299999999996E-3</c:v>
                </c:pt>
                <c:pt idx="50167">
                  <c:v>-2.8695100000000001E-2</c:v>
                </c:pt>
                <c:pt idx="50168">
                  <c:v>-1.7559100000000001E-2</c:v>
                </c:pt>
                <c:pt idx="50169">
                  <c:v>-9.3078599999999994E-3</c:v>
                </c:pt>
                <c:pt idx="50170">
                  <c:v>-1.7875700000000001E-2</c:v>
                </c:pt>
                <c:pt idx="50171">
                  <c:v>-1.1262899999999999E-2</c:v>
                </c:pt>
                <c:pt idx="50172">
                  <c:v>-1.9813500000000001E-2</c:v>
                </c:pt>
                <c:pt idx="50173">
                  <c:v>-6.7548800000000004E-3</c:v>
                </c:pt>
                <c:pt idx="50174">
                  <c:v>-4.9276399999999996E-3</c:v>
                </c:pt>
                <c:pt idx="50175">
                  <c:v>-5.1298100000000003E-3</c:v>
                </c:pt>
                <c:pt idx="50176">
                  <c:v>1.16615E-2</c:v>
                </c:pt>
                <c:pt idx="50177">
                  <c:v>2.3717899999999999E-3</c:v>
                </c:pt>
                <c:pt idx="50178">
                  <c:v>-3.06635E-2</c:v>
                </c:pt>
                <c:pt idx="50179">
                  <c:v>-1.9594199999999999E-2</c:v>
                </c:pt>
                <c:pt idx="50180">
                  <c:v>-7.9517400000000005E-3</c:v>
                </c:pt>
                <c:pt idx="50181">
                  <c:v>-2.58245E-2</c:v>
                </c:pt>
                <c:pt idx="50182">
                  <c:v>-3.0345E-2</c:v>
                </c:pt>
                <c:pt idx="50183">
                  <c:v>-2.2450399999999999E-2</c:v>
                </c:pt>
                <c:pt idx="50184">
                  <c:v>-5.4960299999999998E-3</c:v>
                </c:pt>
                <c:pt idx="50185">
                  <c:v>-6.27708E-3</c:v>
                </c:pt>
                <c:pt idx="50186">
                  <c:v>-1.0398900000000001E-2</c:v>
                </c:pt>
                <c:pt idx="50187">
                  <c:v>-3.76034E-3</c:v>
                </c:pt>
                <c:pt idx="50188">
                  <c:v>-1.01128E-2</c:v>
                </c:pt>
                <c:pt idx="50189">
                  <c:v>-2.14577E-3</c:v>
                </c:pt>
                <c:pt idx="50190">
                  <c:v>6.66046E-3</c:v>
                </c:pt>
                <c:pt idx="50191">
                  <c:v>1.12915E-3</c:v>
                </c:pt>
                <c:pt idx="50192">
                  <c:v>1.01814E-2</c:v>
                </c:pt>
                <c:pt idx="50193">
                  <c:v>8.2712199999999993E-3</c:v>
                </c:pt>
                <c:pt idx="50194">
                  <c:v>5.4073300000000001E-3</c:v>
                </c:pt>
                <c:pt idx="50195">
                  <c:v>-4.2037999999999997E-3</c:v>
                </c:pt>
                <c:pt idx="50196">
                  <c:v>-6.3581499999999999E-3</c:v>
                </c:pt>
                <c:pt idx="50197">
                  <c:v>-5.2223199999999999E-3</c:v>
                </c:pt>
                <c:pt idx="50198">
                  <c:v>8.2244899999999992E-3</c:v>
                </c:pt>
                <c:pt idx="50199">
                  <c:v>-1.07193E-3</c:v>
                </c:pt>
                <c:pt idx="50200">
                  <c:v>-2.6035300000000001E-4</c:v>
                </c:pt>
                <c:pt idx="50201">
                  <c:v>-3.52287E-3</c:v>
                </c:pt>
                <c:pt idx="50202">
                  <c:v>5.1422100000000004E-3</c:v>
                </c:pt>
                <c:pt idx="50203">
                  <c:v>-8.8977800000000003E-4</c:v>
                </c:pt>
                <c:pt idx="50204">
                  <c:v>6.2713600000000001E-3</c:v>
                </c:pt>
                <c:pt idx="50205">
                  <c:v>1.0792700000000001E-2</c:v>
                </c:pt>
                <c:pt idx="50206">
                  <c:v>4.7674199999999996E-3</c:v>
                </c:pt>
                <c:pt idx="50207">
                  <c:v>1.1658699999999999E-2</c:v>
                </c:pt>
                <c:pt idx="50208">
                  <c:v>-3.56865E-3</c:v>
                </c:pt>
                <c:pt idx="50209">
                  <c:v>-9.2534999999999996E-3</c:v>
                </c:pt>
                <c:pt idx="50210">
                  <c:v>1.01662E-3</c:v>
                </c:pt>
                <c:pt idx="50211">
                  <c:v>3.2710999999999999E-3</c:v>
                </c:pt>
                <c:pt idx="50212">
                  <c:v>5.5494300000000002E-3</c:v>
                </c:pt>
                <c:pt idx="50213">
                  <c:v>-4.5642900000000004E-3</c:v>
                </c:pt>
                <c:pt idx="50214">
                  <c:v>-5.8393500000000001E-3</c:v>
                </c:pt>
                <c:pt idx="50215">
                  <c:v>-1.5382799999999999E-3</c:v>
                </c:pt>
                <c:pt idx="50216">
                  <c:v>7.1487399999999998E-3</c:v>
                </c:pt>
                <c:pt idx="50217">
                  <c:v>8.0938299999999998E-3</c:v>
                </c:pt>
                <c:pt idx="50218">
                  <c:v>9.6759800000000007E-3</c:v>
                </c:pt>
                <c:pt idx="50219">
                  <c:v>5.1660500000000002E-3</c:v>
                </c:pt>
                <c:pt idx="50220">
                  <c:v>1.4411E-2</c:v>
                </c:pt>
                <c:pt idx="50221">
                  <c:v>2.3308800000000001E-2</c:v>
                </c:pt>
                <c:pt idx="50222">
                  <c:v>1.2436900000000001E-2</c:v>
                </c:pt>
                <c:pt idx="50223">
                  <c:v>1.2711500000000001E-2</c:v>
                </c:pt>
                <c:pt idx="50224">
                  <c:v>1.17006E-2</c:v>
                </c:pt>
                <c:pt idx="50225">
                  <c:v>1.2146000000000001E-2</c:v>
                </c:pt>
                <c:pt idx="50226">
                  <c:v>5.4197300000000002E-3</c:v>
                </c:pt>
                <c:pt idx="50227">
                  <c:v>-8.9149499999999996E-3</c:v>
                </c:pt>
                <c:pt idx="50228">
                  <c:v>2.1459599999999999E-2</c:v>
                </c:pt>
                <c:pt idx="50229">
                  <c:v>1.93644E-2</c:v>
                </c:pt>
                <c:pt idx="50230">
                  <c:v>9.7618099999999992E-3</c:v>
                </c:pt>
                <c:pt idx="50231">
                  <c:v>-1.2369200000000001E-3</c:v>
                </c:pt>
                <c:pt idx="50232">
                  <c:v>3.9014800000000001E-3</c:v>
                </c:pt>
                <c:pt idx="50233">
                  <c:v>7.7190399999999999E-3</c:v>
                </c:pt>
                <c:pt idx="50234">
                  <c:v>1.1342E-2</c:v>
                </c:pt>
                <c:pt idx="50235">
                  <c:v>2.37827E-2</c:v>
                </c:pt>
                <c:pt idx="50236">
                  <c:v>2.5293400000000001E-2</c:v>
                </c:pt>
                <c:pt idx="50237">
                  <c:v>3.1271E-2</c:v>
                </c:pt>
                <c:pt idx="50238">
                  <c:v>2.1697999999999999E-2</c:v>
                </c:pt>
                <c:pt idx="50239">
                  <c:v>1.26657E-2</c:v>
                </c:pt>
                <c:pt idx="50240">
                  <c:v>2.2269199999999999E-2</c:v>
                </c:pt>
                <c:pt idx="50241">
                  <c:v>2.09827E-2</c:v>
                </c:pt>
                <c:pt idx="50242">
                  <c:v>2.8728500000000001E-2</c:v>
                </c:pt>
                <c:pt idx="50243">
                  <c:v>2.0410500000000002E-2</c:v>
                </c:pt>
                <c:pt idx="50244">
                  <c:v>9.9372900000000005E-4</c:v>
                </c:pt>
                <c:pt idx="50245">
                  <c:v>1.38531E-2</c:v>
                </c:pt>
                <c:pt idx="50246">
                  <c:v>1.6576799999999999E-2</c:v>
                </c:pt>
                <c:pt idx="50247">
                  <c:v>1.4535899999999999E-2</c:v>
                </c:pt>
                <c:pt idx="50248">
                  <c:v>2.1957399999999998E-2</c:v>
                </c:pt>
                <c:pt idx="50249">
                  <c:v>1.1764500000000001E-2</c:v>
                </c:pt>
                <c:pt idx="50250">
                  <c:v>9.2563599999999999E-3</c:v>
                </c:pt>
                <c:pt idx="50251">
                  <c:v>1.2041100000000001E-2</c:v>
                </c:pt>
                <c:pt idx="50252">
                  <c:v>9.2735300000000003E-3</c:v>
                </c:pt>
                <c:pt idx="50253">
                  <c:v>1.2811700000000001E-2</c:v>
                </c:pt>
                <c:pt idx="50254">
                  <c:v>1.5725099999999999E-2</c:v>
                </c:pt>
                <c:pt idx="50255">
                  <c:v>1.8077900000000001E-2</c:v>
                </c:pt>
                <c:pt idx="50256">
                  <c:v>1.2187E-2</c:v>
                </c:pt>
                <c:pt idx="50257">
                  <c:v>-3.74603E-3</c:v>
                </c:pt>
                <c:pt idx="50258">
                  <c:v>-1.8940000000000001E-3</c:v>
                </c:pt>
                <c:pt idx="50259">
                  <c:v>1.3027199999999999E-2</c:v>
                </c:pt>
                <c:pt idx="50260">
                  <c:v>8.5687599999999999E-3</c:v>
                </c:pt>
                <c:pt idx="50261">
                  <c:v>5.0735499999999996E-3</c:v>
                </c:pt>
                <c:pt idx="50262">
                  <c:v>9.6435500000000007E-3</c:v>
                </c:pt>
                <c:pt idx="50263">
                  <c:v>-1.1005399999999999E-3</c:v>
                </c:pt>
                <c:pt idx="50264">
                  <c:v>7.4071900000000001E-3</c:v>
                </c:pt>
                <c:pt idx="50265">
                  <c:v>7.5149500000000003E-4</c:v>
                </c:pt>
                <c:pt idx="50266">
                  <c:v>3.20148E-3</c:v>
                </c:pt>
                <c:pt idx="50267">
                  <c:v>1.8950499999999999E-2</c:v>
                </c:pt>
                <c:pt idx="50268">
                  <c:v>8.3370200000000005E-3</c:v>
                </c:pt>
                <c:pt idx="50269" formatCode="0.00E+00">
                  <c:v>-2.1505399999999998E-3</c:v>
                </c:pt>
                <c:pt idx="50270">
                  <c:v>4.5137399999999996E-3</c:v>
                </c:pt>
                <c:pt idx="50271">
                  <c:v>5.5198699999999996E-3</c:v>
                </c:pt>
                <c:pt idx="50272" formatCode="0.00E+00">
                  <c:v>4.1418100000000001E-3</c:v>
                </c:pt>
                <c:pt idx="50273">
                  <c:v>4.4508000000000004E-3</c:v>
                </c:pt>
                <c:pt idx="50274">
                  <c:v>9.8733899999999993E-3</c:v>
                </c:pt>
                <c:pt idx="50275">
                  <c:v>1.10998E-2</c:v>
                </c:pt>
                <c:pt idx="50276">
                  <c:v>1.24092E-2</c:v>
                </c:pt>
                <c:pt idx="50277">
                  <c:v>1.7540900000000002E-2</c:v>
                </c:pt>
                <c:pt idx="50278">
                  <c:v>2.0833000000000001E-2</c:v>
                </c:pt>
                <c:pt idx="50279">
                  <c:v>4.1513399999999999E-3</c:v>
                </c:pt>
                <c:pt idx="50280">
                  <c:v>3.5381300000000002E-4</c:v>
                </c:pt>
                <c:pt idx="50281">
                  <c:v>-3.5457599999999998E-3</c:v>
                </c:pt>
                <c:pt idx="50282">
                  <c:v>-2.6416800000000001E-4</c:v>
                </c:pt>
                <c:pt idx="50283">
                  <c:v>3.37791E-3</c:v>
                </c:pt>
                <c:pt idx="50284">
                  <c:v>-6.9236799999999998E-3</c:v>
                </c:pt>
                <c:pt idx="50285">
                  <c:v>-8.1348399999999995E-4</c:v>
                </c:pt>
                <c:pt idx="50286">
                  <c:v>1.08442E-2</c:v>
                </c:pt>
                <c:pt idx="50287">
                  <c:v>1.13831E-2</c:v>
                </c:pt>
                <c:pt idx="50288">
                  <c:v>-7.18117E-4</c:v>
                </c:pt>
                <c:pt idx="50289">
                  <c:v>1.7436E-2</c:v>
                </c:pt>
                <c:pt idx="50290">
                  <c:v>2.3134200000000001E-2</c:v>
                </c:pt>
                <c:pt idx="50291">
                  <c:v>1.9428299999999999E-2</c:v>
                </c:pt>
                <c:pt idx="50292">
                  <c:v>1.8874200000000001E-2</c:v>
                </c:pt>
                <c:pt idx="50293">
                  <c:v>1.52683E-2</c:v>
                </c:pt>
                <c:pt idx="50294">
                  <c:v>1.0305399999999999E-2</c:v>
                </c:pt>
                <c:pt idx="50295">
                  <c:v>5.8040599999999998E-3</c:v>
                </c:pt>
                <c:pt idx="50296">
                  <c:v>-4.9324E-3</c:v>
                </c:pt>
                <c:pt idx="50297">
                  <c:v>-3.2177E-3</c:v>
                </c:pt>
                <c:pt idx="50298">
                  <c:v>2.1334599999999999E-2</c:v>
                </c:pt>
                <c:pt idx="50299">
                  <c:v>1.4499700000000001E-2</c:v>
                </c:pt>
                <c:pt idx="50300">
                  <c:v>7.3022800000000004E-3</c:v>
                </c:pt>
                <c:pt idx="50301">
                  <c:v>-5.4864900000000001E-3</c:v>
                </c:pt>
                <c:pt idx="50302">
                  <c:v>8.9054100000000008E-3</c:v>
                </c:pt>
                <c:pt idx="50303">
                  <c:v>6.03771E-3</c:v>
                </c:pt>
                <c:pt idx="50304">
                  <c:v>2.0970300000000001E-2</c:v>
                </c:pt>
                <c:pt idx="50305">
                  <c:v>9.9353800000000006E-3</c:v>
                </c:pt>
                <c:pt idx="50306">
                  <c:v>-3.2205599999999999E-3</c:v>
                </c:pt>
                <c:pt idx="50307">
                  <c:v>-1.2369200000000001E-3</c:v>
                </c:pt>
                <c:pt idx="50308">
                  <c:v>1.0219600000000001E-2</c:v>
                </c:pt>
                <c:pt idx="50309">
                  <c:v>1.3721499999999999E-2</c:v>
                </c:pt>
                <c:pt idx="50310">
                  <c:v>1.04113E-2</c:v>
                </c:pt>
                <c:pt idx="50311">
                  <c:v>1.3312299999999999E-2</c:v>
                </c:pt>
                <c:pt idx="50312">
                  <c:v>1.0723099999999999E-2</c:v>
                </c:pt>
                <c:pt idx="50313">
                  <c:v>1.02749E-2</c:v>
                </c:pt>
                <c:pt idx="50314">
                  <c:v>1.67875E-2</c:v>
                </c:pt>
                <c:pt idx="50315">
                  <c:v>1.1096999999999999E-2</c:v>
                </c:pt>
                <c:pt idx="50316">
                  <c:v>3.92056E-3</c:v>
                </c:pt>
                <c:pt idx="50317">
                  <c:v>1.86558E-2</c:v>
                </c:pt>
                <c:pt idx="50318">
                  <c:v>3.3426300000000001E-3</c:v>
                </c:pt>
                <c:pt idx="50319">
                  <c:v>1.58195E-2</c:v>
                </c:pt>
                <c:pt idx="50320">
                  <c:v>1.4848699999999999E-2</c:v>
                </c:pt>
                <c:pt idx="50321">
                  <c:v>6.32191E-3</c:v>
                </c:pt>
                <c:pt idx="50322">
                  <c:v>5.9719100000000004E-3</c:v>
                </c:pt>
                <c:pt idx="50323">
                  <c:v>-5.4387999999999997E-3</c:v>
                </c:pt>
                <c:pt idx="50324">
                  <c:v>-2.84195E-4</c:v>
                </c:pt>
                <c:pt idx="50325">
                  <c:v>4.4450799999999997E-3</c:v>
                </c:pt>
                <c:pt idx="50326">
                  <c:v>-6.0005199999999996E-3</c:v>
                </c:pt>
                <c:pt idx="50327">
                  <c:v>1.4293699999999999E-2</c:v>
                </c:pt>
                <c:pt idx="50328">
                  <c:v>3.5982100000000001E-3</c:v>
                </c:pt>
                <c:pt idx="50329">
                  <c:v>1.66521E-2</c:v>
                </c:pt>
                <c:pt idx="50330">
                  <c:v>1.58768E-2</c:v>
                </c:pt>
                <c:pt idx="50331">
                  <c:v>1.6697900000000002E-2</c:v>
                </c:pt>
                <c:pt idx="50332">
                  <c:v>2.00958E-2</c:v>
                </c:pt>
                <c:pt idx="50333">
                  <c:v>2.1863899999999999E-2</c:v>
                </c:pt>
                <c:pt idx="50334">
                  <c:v>-1.1301E-3</c:v>
                </c:pt>
                <c:pt idx="50335">
                  <c:v>1.06144E-2</c:v>
                </c:pt>
                <c:pt idx="50336">
                  <c:v>1.6720800000000001E-2</c:v>
                </c:pt>
                <c:pt idx="50337">
                  <c:v>2.4255800000000001E-2</c:v>
                </c:pt>
                <c:pt idx="50338">
                  <c:v>2.99063E-2</c:v>
                </c:pt>
                <c:pt idx="50339">
                  <c:v>3.09124E-2</c:v>
                </c:pt>
                <c:pt idx="50340">
                  <c:v>3.2072999999999997E-2</c:v>
                </c:pt>
                <c:pt idx="50341">
                  <c:v>1.68839E-2</c:v>
                </c:pt>
                <c:pt idx="50342">
                  <c:v>2.3789399999999999E-2</c:v>
                </c:pt>
                <c:pt idx="50343">
                  <c:v>1.42918E-2</c:v>
                </c:pt>
                <c:pt idx="50344">
                  <c:v>1.6313600000000001E-2</c:v>
                </c:pt>
                <c:pt idx="50345">
                  <c:v>2.5555600000000001E-2</c:v>
                </c:pt>
                <c:pt idx="50346">
                  <c:v>4.1760400000000003E-2</c:v>
                </c:pt>
                <c:pt idx="50347">
                  <c:v>2.9889099999999998E-2</c:v>
                </c:pt>
                <c:pt idx="50348">
                  <c:v>3.5466200000000003E-2</c:v>
                </c:pt>
                <c:pt idx="50349">
                  <c:v>2.5073999999999999E-2</c:v>
                </c:pt>
                <c:pt idx="50350">
                  <c:v>2.4155599999999999E-2</c:v>
                </c:pt>
                <c:pt idx="50351">
                  <c:v>1.0837599999999999E-2</c:v>
                </c:pt>
                <c:pt idx="50352">
                  <c:v>1.7167100000000001E-2</c:v>
                </c:pt>
                <c:pt idx="50353">
                  <c:v>2.7346599999999999E-2</c:v>
                </c:pt>
                <c:pt idx="50354">
                  <c:v>2.1221199999999999E-2</c:v>
                </c:pt>
                <c:pt idx="50355">
                  <c:v>3.4626999999999998E-2</c:v>
                </c:pt>
                <c:pt idx="50356">
                  <c:v>3.6602000000000003E-2</c:v>
                </c:pt>
                <c:pt idx="50357">
                  <c:v>1.5815699999999999E-2</c:v>
                </c:pt>
                <c:pt idx="50358">
                  <c:v>1.37711E-2</c:v>
                </c:pt>
                <c:pt idx="50359">
                  <c:v>2.3581499999999998E-2</c:v>
                </c:pt>
                <c:pt idx="50360">
                  <c:v>4.7163999999999998E-2</c:v>
                </c:pt>
                <c:pt idx="50361">
                  <c:v>2.4466499999999999E-2</c:v>
                </c:pt>
                <c:pt idx="50362">
                  <c:v>1.5086199999999999E-2</c:v>
                </c:pt>
                <c:pt idx="50363">
                  <c:v>2.8301199999999999E-2</c:v>
                </c:pt>
                <c:pt idx="50364">
                  <c:v>3.89843E-2</c:v>
                </c:pt>
                <c:pt idx="50365">
                  <c:v>4.3140400000000002E-2</c:v>
                </c:pt>
                <c:pt idx="50366">
                  <c:v>3.8080200000000002E-2</c:v>
                </c:pt>
                <c:pt idx="50367">
                  <c:v>2.79598E-2</c:v>
                </c:pt>
                <c:pt idx="50368">
                  <c:v>2.00872E-2</c:v>
                </c:pt>
                <c:pt idx="50369">
                  <c:v>3.4387599999999997E-2</c:v>
                </c:pt>
                <c:pt idx="50370">
                  <c:v>2.8004600000000001E-2</c:v>
                </c:pt>
                <c:pt idx="50371">
                  <c:v>3.0381200000000001E-2</c:v>
                </c:pt>
                <c:pt idx="50372">
                  <c:v>2.8454799999999999E-2</c:v>
                </c:pt>
                <c:pt idx="50373">
                  <c:v>3.7131299999999999E-2</c:v>
                </c:pt>
                <c:pt idx="50374">
                  <c:v>2.1702800000000001E-2</c:v>
                </c:pt>
                <c:pt idx="50375">
                  <c:v>3.00226E-2</c:v>
                </c:pt>
                <c:pt idx="50376">
                  <c:v>3.8898500000000003E-2</c:v>
                </c:pt>
                <c:pt idx="50377">
                  <c:v>3.2340000000000001E-2</c:v>
                </c:pt>
                <c:pt idx="50378">
                  <c:v>3.1733499999999998E-2</c:v>
                </c:pt>
                <c:pt idx="50379">
                  <c:v>1.9614199999999998E-2</c:v>
                </c:pt>
                <c:pt idx="50380">
                  <c:v>3.9024400000000001E-3</c:v>
                </c:pt>
                <c:pt idx="50381">
                  <c:v>2.3506200000000001E-2</c:v>
                </c:pt>
                <c:pt idx="50382">
                  <c:v>1.5685999999999999E-2</c:v>
                </c:pt>
                <c:pt idx="50383">
                  <c:v>2.28872E-2</c:v>
                </c:pt>
                <c:pt idx="50384">
                  <c:v>2.1939299999999998E-2</c:v>
                </c:pt>
                <c:pt idx="50385">
                  <c:v>2.3060799999999999E-2</c:v>
                </c:pt>
                <c:pt idx="50386">
                  <c:v>1.44739E-2</c:v>
                </c:pt>
                <c:pt idx="50387">
                  <c:v>1.58072E-2</c:v>
                </c:pt>
                <c:pt idx="50388">
                  <c:v>1.98622E-2</c:v>
                </c:pt>
                <c:pt idx="50389">
                  <c:v>4.15802E-4</c:v>
                </c:pt>
                <c:pt idx="50390">
                  <c:v>1.75953E-3</c:v>
                </c:pt>
                <c:pt idx="50391">
                  <c:v>1.02825E-2</c:v>
                </c:pt>
                <c:pt idx="50392">
                  <c:v>5.8031100000000002E-3</c:v>
                </c:pt>
                <c:pt idx="50393">
                  <c:v>1.49374E-2</c:v>
                </c:pt>
                <c:pt idx="50394">
                  <c:v>2.04668E-2</c:v>
                </c:pt>
                <c:pt idx="50395">
                  <c:v>1.4019E-3</c:v>
                </c:pt>
                <c:pt idx="50396">
                  <c:v>3.4847300000000001E-3</c:v>
                </c:pt>
                <c:pt idx="50397">
                  <c:v>-2.66075E-4</c:v>
                </c:pt>
                <c:pt idx="50398">
                  <c:v>4.8847200000000004E-3</c:v>
                </c:pt>
                <c:pt idx="50399">
                  <c:v>9.68456E-3</c:v>
                </c:pt>
                <c:pt idx="50400">
                  <c:v>1.1914299999999999E-2</c:v>
                </c:pt>
                <c:pt idx="50401">
                  <c:v>2.4487499999999999E-2</c:v>
                </c:pt>
                <c:pt idx="50402">
                  <c:v>6.3047399999999997E-3</c:v>
                </c:pt>
                <c:pt idx="50403">
                  <c:v>1.6667399999999999E-2</c:v>
                </c:pt>
                <c:pt idx="50404">
                  <c:v>2.6357700000000001E-2</c:v>
                </c:pt>
                <c:pt idx="50405">
                  <c:v>1.99089E-2</c:v>
                </c:pt>
                <c:pt idx="50406">
                  <c:v>3.9215099999999996E-3</c:v>
                </c:pt>
                <c:pt idx="50407">
                  <c:v>-1.41048E-3</c:v>
                </c:pt>
                <c:pt idx="50408">
                  <c:v>-2.8896299999999999E-4</c:v>
                </c:pt>
                <c:pt idx="50409" formatCode="0.00E+00">
                  <c:v>-6.6852600000000002E-3</c:v>
                </c:pt>
                <c:pt idx="50410">
                  <c:v>3.9682399999999996E-3</c:v>
                </c:pt>
                <c:pt idx="50411">
                  <c:v>1.49403E-2</c:v>
                </c:pt>
                <c:pt idx="50412">
                  <c:v>1.8760700000000002E-2</c:v>
                </c:pt>
                <c:pt idx="50413">
                  <c:v>1.6682599999999999E-2</c:v>
                </c:pt>
                <c:pt idx="50414">
                  <c:v>9.3078599999999996E-4</c:v>
                </c:pt>
                <c:pt idx="50415" formatCode="0.00E+00">
                  <c:v>-6.1693199999999998E-3</c:v>
                </c:pt>
                <c:pt idx="50416">
                  <c:v>2.8867699999999999E-3</c:v>
                </c:pt>
                <c:pt idx="50417">
                  <c:v>2.7818700000000001E-3</c:v>
                </c:pt>
                <c:pt idx="50418">
                  <c:v>1.38464E-2</c:v>
                </c:pt>
                <c:pt idx="50419">
                  <c:v>3.1509400000000001E-3</c:v>
                </c:pt>
                <c:pt idx="50420">
                  <c:v>-1.7166099999999999E-3</c:v>
                </c:pt>
                <c:pt idx="50421">
                  <c:v>-1.6222000000000001E-3</c:v>
                </c:pt>
                <c:pt idx="50422">
                  <c:v>1.06535E-2</c:v>
                </c:pt>
                <c:pt idx="50423">
                  <c:v>9.7236600000000003E-3</c:v>
                </c:pt>
                <c:pt idx="50424">
                  <c:v>-5.2604699999999997E-3</c:v>
                </c:pt>
                <c:pt idx="50425">
                  <c:v>-1.0518999999999999E-3</c:v>
                </c:pt>
                <c:pt idx="50426">
                  <c:v>-7.6685E-3</c:v>
                </c:pt>
                <c:pt idx="50427">
                  <c:v>3.9186500000000001E-3</c:v>
                </c:pt>
                <c:pt idx="50428">
                  <c:v>-9.8819700000000003E-3</c:v>
                </c:pt>
                <c:pt idx="50429">
                  <c:v>-4.3916700000000003E-3</c:v>
                </c:pt>
                <c:pt idx="50430">
                  <c:v>4.2180999999999998E-3</c:v>
                </c:pt>
                <c:pt idx="50431">
                  <c:v>-1.14365E-2</c:v>
                </c:pt>
                <c:pt idx="50432">
                  <c:v>-9.9372900000000005E-4</c:v>
                </c:pt>
                <c:pt idx="50433">
                  <c:v>-2.5434500000000001E-3</c:v>
                </c:pt>
                <c:pt idx="50434">
                  <c:v>1.4673200000000001E-2</c:v>
                </c:pt>
                <c:pt idx="50435">
                  <c:v>3.7994399999999998E-3</c:v>
                </c:pt>
                <c:pt idx="50436">
                  <c:v>-4.6091099999999996E-3</c:v>
                </c:pt>
                <c:pt idx="50437">
                  <c:v>-9.0789799999999997E-4</c:v>
                </c:pt>
                <c:pt idx="50438">
                  <c:v>6.9618200000000005E-4</c:v>
                </c:pt>
                <c:pt idx="50439">
                  <c:v>4.0149699999999997E-3</c:v>
                </c:pt>
                <c:pt idx="50440">
                  <c:v>-4.27532E-3</c:v>
                </c:pt>
                <c:pt idx="50441">
                  <c:v>4.7178300000000001E-3</c:v>
                </c:pt>
                <c:pt idx="50442">
                  <c:v>-4.7969799999999997E-4</c:v>
                </c:pt>
                <c:pt idx="50443">
                  <c:v>-1.84526E-2</c:v>
                </c:pt>
                <c:pt idx="50444">
                  <c:v>-1.3687100000000001E-2</c:v>
                </c:pt>
                <c:pt idx="50445">
                  <c:v>-3.9653800000000001E-3</c:v>
                </c:pt>
                <c:pt idx="50446">
                  <c:v>1.54743E-2</c:v>
                </c:pt>
                <c:pt idx="50447">
                  <c:v>1.06812E-2</c:v>
                </c:pt>
                <c:pt idx="50448">
                  <c:v>-4.8236800000000003E-3</c:v>
                </c:pt>
                <c:pt idx="50449">
                  <c:v>-1.3901699999999999E-2</c:v>
                </c:pt>
                <c:pt idx="50450">
                  <c:v>-8.9998200000000004E-3</c:v>
                </c:pt>
                <c:pt idx="50451">
                  <c:v>1.44739E-2</c:v>
                </c:pt>
                <c:pt idx="50452">
                  <c:v>1.9312900000000001E-2</c:v>
                </c:pt>
                <c:pt idx="50453">
                  <c:v>1.3315199999999999E-2</c:v>
                </c:pt>
                <c:pt idx="50454">
                  <c:v>4.8275000000000002E-3</c:v>
                </c:pt>
                <c:pt idx="50455">
                  <c:v>9.0885200000000003E-4</c:v>
                </c:pt>
                <c:pt idx="50456">
                  <c:v>6.9990199999999999E-3</c:v>
                </c:pt>
                <c:pt idx="50457">
                  <c:v>6.7520100000000001E-3</c:v>
                </c:pt>
                <c:pt idx="50458">
                  <c:v>1.7151799999999998E-2</c:v>
                </c:pt>
                <c:pt idx="50459">
                  <c:v>1.12E-2</c:v>
                </c:pt>
                <c:pt idx="50460">
                  <c:v>2.0235099999999999E-2</c:v>
                </c:pt>
                <c:pt idx="50461">
                  <c:v>1.37529E-2</c:v>
                </c:pt>
                <c:pt idx="50462">
                  <c:v>5.2766799999999997E-3</c:v>
                </c:pt>
                <c:pt idx="50463">
                  <c:v>-5.0067899999999997E-4</c:v>
                </c:pt>
                <c:pt idx="50464">
                  <c:v>5.2823999999999996E-3</c:v>
                </c:pt>
                <c:pt idx="50465">
                  <c:v>1.41811E-2</c:v>
                </c:pt>
                <c:pt idx="50466">
                  <c:v>1.56689E-3</c:v>
                </c:pt>
                <c:pt idx="50467">
                  <c:v>2.94542E-2</c:v>
                </c:pt>
                <c:pt idx="50468">
                  <c:v>1.9313799999999999E-2</c:v>
                </c:pt>
                <c:pt idx="50469">
                  <c:v>8.3150900000000007E-3</c:v>
                </c:pt>
                <c:pt idx="50470">
                  <c:v>2.0407700000000001E-2</c:v>
                </c:pt>
                <c:pt idx="50471">
                  <c:v>2.59542E-2</c:v>
                </c:pt>
                <c:pt idx="50472">
                  <c:v>5.2595100000000002E-3</c:v>
                </c:pt>
                <c:pt idx="50473">
                  <c:v>4.0330899999999996E-3</c:v>
                </c:pt>
                <c:pt idx="50474">
                  <c:v>3.3672300000000002E-2</c:v>
                </c:pt>
                <c:pt idx="50475">
                  <c:v>2.1610299999999999E-2</c:v>
                </c:pt>
                <c:pt idx="50476">
                  <c:v>3.0994399999999998E-2</c:v>
                </c:pt>
                <c:pt idx="50477">
                  <c:v>3.1001999999999998E-2</c:v>
                </c:pt>
                <c:pt idx="50478">
                  <c:v>2.03371E-2</c:v>
                </c:pt>
                <c:pt idx="50479">
                  <c:v>1.44043E-2</c:v>
                </c:pt>
                <c:pt idx="50480">
                  <c:v>2.4229000000000001E-2</c:v>
                </c:pt>
                <c:pt idx="50481">
                  <c:v>2.1324200000000001E-2</c:v>
                </c:pt>
                <c:pt idx="50482">
                  <c:v>1.56898E-2</c:v>
                </c:pt>
                <c:pt idx="50483">
                  <c:v>1.07937E-2</c:v>
                </c:pt>
                <c:pt idx="50484">
                  <c:v>6.2513400000000002E-3</c:v>
                </c:pt>
                <c:pt idx="50485">
                  <c:v>2.41871E-2</c:v>
                </c:pt>
                <c:pt idx="50486">
                  <c:v>1.68886E-2</c:v>
                </c:pt>
                <c:pt idx="50487">
                  <c:v>5.3215000000000001E-4</c:v>
                </c:pt>
                <c:pt idx="50488">
                  <c:v>4.4765500000000001E-3</c:v>
                </c:pt>
                <c:pt idx="50489">
                  <c:v>1.06392E-2</c:v>
                </c:pt>
                <c:pt idx="50490">
                  <c:v>1.5008000000000001E-2</c:v>
                </c:pt>
                <c:pt idx="50491">
                  <c:v>2.9687899999999998E-3</c:v>
                </c:pt>
                <c:pt idx="50492">
                  <c:v>-1.13516E-2</c:v>
                </c:pt>
                <c:pt idx="50493">
                  <c:v>-5.8021499999999998E-3</c:v>
                </c:pt>
                <c:pt idx="50494">
                  <c:v>-3.1175600000000001E-3</c:v>
                </c:pt>
                <c:pt idx="50495">
                  <c:v>-2.2926299999999999E-3</c:v>
                </c:pt>
                <c:pt idx="50496">
                  <c:v>6.5259899999999997E-3</c:v>
                </c:pt>
                <c:pt idx="50497">
                  <c:v>6.6471100000000001E-4</c:v>
                </c:pt>
                <c:pt idx="50498">
                  <c:v>-3.23486E-3</c:v>
                </c:pt>
                <c:pt idx="50499">
                  <c:v>-8.2874300000000001E-3</c:v>
                </c:pt>
                <c:pt idx="50500">
                  <c:v>-4.9133299999999996E-3</c:v>
                </c:pt>
                <c:pt idx="50501">
                  <c:v>5.81264E-3</c:v>
                </c:pt>
                <c:pt idx="50502">
                  <c:v>1.19925E-2</c:v>
                </c:pt>
                <c:pt idx="50503">
                  <c:v>1.48678E-2</c:v>
                </c:pt>
                <c:pt idx="50504">
                  <c:v>-1.1673E-3</c:v>
                </c:pt>
                <c:pt idx="50505">
                  <c:v>-8.6441E-3</c:v>
                </c:pt>
                <c:pt idx="50506">
                  <c:v>-3.5400399999999999E-3</c:v>
                </c:pt>
                <c:pt idx="50507">
                  <c:v>-3.2215099999999999E-3</c:v>
                </c:pt>
                <c:pt idx="50508">
                  <c:v>7.1477900000000002E-3</c:v>
                </c:pt>
                <c:pt idx="50509">
                  <c:v>9.1009100000000002E-3</c:v>
                </c:pt>
                <c:pt idx="50510">
                  <c:v>-1.7847100000000001E-2</c:v>
                </c:pt>
                <c:pt idx="50511">
                  <c:v>-1.0244400000000001E-2</c:v>
                </c:pt>
                <c:pt idx="50512">
                  <c:v>-1.39027E-2</c:v>
                </c:pt>
                <c:pt idx="50513">
                  <c:v>-5.1422100000000004E-3</c:v>
                </c:pt>
                <c:pt idx="50514">
                  <c:v>-8.5220299999999999E-3</c:v>
                </c:pt>
                <c:pt idx="50515">
                  <c:v>-1.38826E-2</c:v>
                </c:pt>
                <c:pt idx="50516">
                  <c:v>-1.12648E-2</c:v>
                </c:pt>
                <c:pt idx="50517">
                  <c:v>-2.7598399999999999E-2</c:v>
                </c:pt>
                <c:pt idx="50518">
                  <c:v>-1.39074E-2</c:v>
                </c:pt>
                <c:pt idx="50519">
                  <c:v>-4.0922199999999997E-3</c:v>
                </c:pt>
                <c:pt idx="50520">
                  <c:v>3.9491700000000001E-3</c:v>
                </c:pt>
                <c:pt idx="50521">
                  <c:v>4.5213700000000002E-3</c:v>
                </c:pt>
                <c:pt idx="50522">
                  <c:v>9.8400099999999997E-3</c:v>
                </c:pt>
                <c:pt idx="50523">
                  <c:v>2.0866399999999998E-3</c:v>
                </c:pt>
                <c:pt idx="50524">
                  <c:v>-3.7212399999999998E-3</c:v>
                </c:pt>
                <c:pt idx="50525">
                  <c:v>9.8953200000000009E-3</c:v>
                </c:pt>
                <c:pt idx="50526">
                  <c:v>1.2368199999999999E-2</c:v>
                </c:pt>
                <c:pt idx="50527">
                  <c:v>-5.7363500000000003E-3</c:v>
                </c:pt>
                <c:pt idx="50528">
                  <c:v>-5.2738200000000002E-3</c:v>
                </c:pt>
                <c:pt idx="50529">
                  <c:v>-8.4810300000000005E-3</c:v>
                </c:pt>
                <c:pt idx="50530">
                  <c:v>-1.2339599999999999E-2</c:v>
                </c:pt>
                <c:pt idx="50531">
                  <c:v>-2.4757400000000001E-3</c:v>
                </c:pt>
                <c:pt idx="50532">
                  <c:v>-7.20215E-3</c:v>
                </c:pt>
                <c:pt idx="50533">
                  <c:v>-1.3361899999999999E-2</c:v>
                </c:pt>
                <c:pt idx="50534">
                  <c:v>-6.7710899999999996E-3</c:v>
                </c:pt>
                <c:pt idx="50535">
                  <c:v>-1.7192800000000001E-2</c:v>
                </c:pt>
                <c:pt idx="50536">
                  <c:v>-1.61695E-2</c:v>
                </c:pt>
                <c:pt idx="50537">
                  <c:v>-2.5901799999999999E-2</c:v>
                </c:pt>
                <c:pt idx="50538">
                  <c:v>-2.56901E-2</c:v>
                </c:pt>
                <c:pt idx="50539">
                  <c:v>-3.1644800000000001E-2</c:v>
                </c:pt>
                <c:pt idx="50540">
                  <c:v>-1.5912099999999998E-2</c:v>
                </c:pt>
                <c:pt idx="50541">
                  <c:v>-2.2382699999999998E-2</c:v>
                </c:pt>
                <c:pt idx="50542">
                  <c:v>-1.9503599999999999E-2</c:v>
                </c:pt>
                <c:pt idx="50543">
                  <c:v>-8.7070499999999992E-3</c:v>
                </c:pt>
                <c:pt idx="50544">
                  <c:v>-2.0336199999999999E-2</c:v>
                </c:pt>
                <c:pt idx="50545">
                  <c:v>-3.8967099999999998E-3</c:v>
                </c:pt>
                <c:pt idx="50546">
                  <c:v>-1.7639200000000001E-2</c:v>
                </c:pt>
                <c:pt idx="50547">
                  <c:v>-2.1534000000000002E-3</c:v>
                </c:pt>
                <c:pt idx="50548">
                  <c:v>-1.49689E-2</c:v>
                </c:pt>
                <c:pt idx="50549">
                  <c:v>-5.9375799999999996E-3</c:v>
                </c:pt>
                <c:pt idx="50550">
                  <c:v>-1.6833299999999999E-2</c:v>
                </c:pt>
                <c:pt idx="50551">
                  <c:v>5.2738200000000002E-3</c:v>
                </c:pt>
                <c:pt idx="50552">
                  <c:v>1.01452E-2</c:v>
                </c:pt>
                <c:pt idx="50553">
                  <c:v>-4.2972599999999998E-3</c:v>
                </c:pt>
                <c:pt idx="50554">
                  <c:v>7.1830699999999997E-3</c:v>
                </c:pt>
                <c:pt idx="50555">
                  <c:v>-1.3264700000000001E-2</c:v>
                </c:pt>
                <c:pt idx="50556">
                  <c:v>-1.15824E-2</c:v>
                </c:pt>
                <c:pt idx="50557">
                  <c:v>-6.43349E-3</c:v>
                </c:pt>
                <c:pt idx="50558">
                  <c:v>-2.7561199999999999E-3</c:v>
                </c:pt>
                <c:pt idx="50559">
                  <c:v>-6.2198599999999998E-3</c:v>
                </c:pt>
                <c:pt idx="50560">
                  <c:v>-2.1163899999999999E-2</c:v>
                </c:pt>
                <c:pt idx="50561">
                  <c:v>-1.7063100000000001E-2</c:v>
                </c:pt>
                <c:pt idx="50562">
                  <c:v>-6.8960200000000001E-3</c:v>
                </c:pt>
                <c:pt idx="50563">
                  <c:v>-1.5487700000000001E-3</c:v>
                </c:pt>
                <c:pt idx="50564">
                  <c:v>-1.1936199999999999E-2</c:v>
                </c:pt>
                <c:pt idx="50565">
                  <c:v>-1.62506E-2</c:v>
                </c:pt>
                <c:pt idx="50566">
                  <c:v>-2.0719499999999998E-2</c:v>
                </c:pt>
                <c:pt idx="50567">
                  <c:v>-1.2800199999999999E-2</c:v>
                </c:pt>
                <c:pt idx="50568">
                  <c:v>-5.6572000000000002E-3</c:v>
                </c:pt>
                <c:pt idx="50569">
                  <c:v>-3.8337699999999998E-3</c:v>
                </c:pt>
                <c:pt idx="50570">
                  <c:v>-1.05743E-2</c:v>
                </c:pt>
                <c:pt idx="50571">
                  <c:v>-2.5073999999999999E-2</c:v>
                </c:pt>
                <c:pt idx="50572">
                  <c:v>-1.95398E-2</c:v>
                </c:pt>
                <c:pt idx="50573">
                  <c:v>-1.33381E-2</c:v>
                </c:pt>
                <c:pt idx="50574">
                  <c:v>7.0066499999999997E-3</c:v>
                </c:pt>
                <c:pt idx="50575">
                  <c:v>-1.8377300000000001E-3</c:v>
                </c:pt>
                <c:pt idx="50576">
                  <c:v>6.3486100000000002E-3</c:v>
                </c:pt>
                <c:pt idx="50577">
                  <c:v>-5.3358099999999999E-3</c:v>
                </c:pt>
                <c:pt idx="50578">
                  <c:v>-1.34439E-2</c:v>
                </c:pt>
                <c:pt idx="50579" formatCode="0.00E+00">
                  <c:v>-1.0798500000000001E-2</c:v>
                </c:pt>
                <c:pt idx="50580">
                  <c:v>-2.0542100000000001E-2</c:v>
                </c:pt>
                <c:pt idx="50581">
                  <c:v>5.4645500000000005E-4</c:v>
                </c:pt>
                <c:pt idx="50582">
                  <c:v>-8.8567699999999999E-3</c:v>
                </c:pt>
                <c:pt idx="50583">
                  <c:v>-1.01128E-2</c:v>
                </c:pt>
                <c:pt idx="50584">
                  <c:v>-2.4167999999999999E-2</c:v>
                </c:pt>
                <c:pt idx="50585">
                  <c:v>-1.4233600000000001E-2</c:v>
                </c:pt>
                <c:pt idx="50586">
                  <c:v>1.0287299999999999E-2</c:v>
                </c:pt>
                <c:pt idx="50587">
                  <c:v>-1.7596199999999999E-2</c:v>
                </c:pt>
                <c:pt idx="50588">
                  <c:v>-9.1838800000000002E-3</c:v>
                </c:pt>
                <c:pt idx="50589">
                  <c:v>-2.4510400000000002E-2</c:v>
                </c:pt>
                <c:pt idx="50590">
                  <c:v>-9.4842899999999994E-3</c:v>
                </c:pt>
                <c:pt idx="50591">
                  <c:v>-4.3039300000000001E-3</c:v>
                </c:pt>
                <c:pt idx="50592">
                  <c:v>-1.8970500000000001E-2</c:v>
                </c:pt>
                <c:pt idx="50593">
                  <c:v>-5.6371700000000004E-3</c:v>
                </c:pt>
                <c:pt idx="50594">
                  <c:v>-2.3544300000000001E-2</c:v>
                </c:pt>
                <c:pt idx="50595">
                  <c:v>-1.0158500000000001E-2</c:v>
                </c:pt>
                <c:pt idx="50596">
                  <c:v>-7.1821200000000002E-3</c:v>
                </c:pt>
                <c:pt idx="50597">
                  <c:v>-6.2837600000000002E-3</c:v>
                </c:pt>
                <c:pt idx="50598">
                  <c:v>-1.1220900000000001E-2</c:v>
                </c:pt>
                <c:pt idx="50599">
                  <c:v>3.9100599999999999E-3</c:v>
                </c:pt>
                <c:pt idx="50600">
                  <c:v>-1.0528600000000001E-2</c:v>
                </c:pt>
                <c:pt idx="50601">
                  <c:v>-1.18666E-2</c:v>
                </c:pt>
                <c:pt idx="50602">
                  <c:v>-7.4195900000000004E-4</c:v>
                </c:pt>
                <c:pt idx="50603">
                  <c:v>-2.5186499999999999E-3</c:v>
                </c:pt>
                <c:pt idx="50604">
                  <c:v>9.8562200000000006E-3</c:v>
                </c:pt>
                <c:pt idx="50605">
                  <c:v>5.2738200000000002E-3</c:v>
                </c:pt>
                <c:pt idx="50606">
                  <c:v>-1.1177100000000001E-3</c:v>
                </c:pt>
                <c:pt idx="50607">
                  <c:v>-1.8317199999999999E-2</c:v>
                </c:pt>
                <c:pt idx="50608">
                  <c:v>1.00613E-3</c:v>
                </c:pt>
                <c:pt idx="50609">
                  <c:v>-7.2126400000000002E-3</c:v>
                </c:pt>
                <c:pt idx="50610">
                  <c:v>5.6009299999999996E-3</c:v>
                </c:pt>
                <c:pt idx="50611">
                  <c:v>1.09482E-3</c:v>
                </c:pt>
                <c:pt idx="50612">
                  <c:v>-6.6623699999999999E-3</c:v>
                </c:pt>
                <c:pt idx="50613">
                  <c:v>-1.6210599999999999E-2</c:v>
                </c:pt>
                <c:pt idx="50614">
                  <c:v>-2.15845E-2</c:v>
                </c:pt>
                <c:pt idx="50615">
                  <c:v>-2.2048999999999999E-2</c:v>
                </c:pt>
                <c:pt idx="50616">
                  <c:v>-1.91746E-2</c:v>
                </c:pt>
                <c:pt idx="50617">
                  <c:v>-1.0965300000000001E-2</c:v>
                </c:pt>
                <c:pt idx="50618">
                  <c:v>-1.4460600000000001E-2</c:v>
                </c:pt>
                <c:pt idx="50619">
                  <c:v>-1.9054399999999999E-2</c:v>
                </c:pt>
                <c:pt idx="50620">
                  <c:v>-2.1458600000000001E-2</c:v>
                </c:pt>
                <c:pt idx="50621">
                  <c:v>-3.0363999999999999E-2</c:v>
                </c:pt>
                <c:pt idx="50622">
                  <c:v>-1.7535200000000001E-2</c:v>
                </c:pt>
                <c:pt idx="50623">
                  <c:v>-7.3490099999999996E-3</c:v>
                </c:pt>
                <c:pt idx="50624">
                  <c:v>-1.39046E-2</c:v>
                </c:pt>
                <c:pt idx="50625">
                  <c:v>-6.9580099999999997E-3</c:v>
                </c:pt>
                <c:pt idx="50626">
                  <c:v>-1.51443E-3</c:v>
                </c:pt>
                <c:pt idx="50627">
                  <c:v>-6.1387999999999998E-3</c:v>
                </c:pt>
                <c:pt idx="50628">
                  <c:v>1.12333E-2</c:v>
                </c:pt>
                <c:pt idx="50629">
                  <c:v>-1.89781E-3</c:v>
                </c:pt>
                <c:pt idx="50630">
                  <c:v>-8.5315700000000005E-3</c:v>
                </c:pt>
                <c:pt idx="50631">
                  <c:v>-1.6913399999999999E-2</c:v>
                </c:pt>
                <c:pt idx="50632">
                  <c:v>-2.2078500000000001E-2</c:v>
                </c:pt>
                <c:pt idx="50633">
                  <c:v>-3.7632E-3</c:v>
                </c:pt>
                <c:pt idx="50634">
                  <c:v>-8.4619499999999993E-3</c:v>
                </c:pt>
                <c:pt idx="50635">
                  <c:v>-2.5558500000000001E-4</c:v>
                </c:pt>
                <c:pt idx="50636">
                  <c:v>-1.6735099999999999E-2</c:v>
                </c:pt>
                <c:pt idx="50637">
                  <c:v>-1.6462299999999999E-2</c:v>
                </c:pt>
                <c:pt idx="50638">
                  <c:v>-3.8633299999999999E-3</c:v>
                </c:pt>
                <c:pt idx="50639">
                  <c:v>-2.3124700000000002E-2</c:v>
                </c:pt>
                <c:pt idx="50640">
                  <c:v>-9.9477799999999998E-3</c:v>
                </c:pt>
                <c:pt idx="50641">
                  <c:v>-9.5272099999999995E-3</c:v>
                </c:pt>
                <c:pt idx="50642">
                  <c:v>-1.44758E-2</c:v>
                </c:pt>
                <c:pt idx="50643">
                  <c:v>-3.4255000000000001E-2</c:v>
                </c:pt>
                <c:pt idx="50644">
                  <c:v>-1.22595E-2</c:v>
                </c:pt>
                <c:pt idx="50645">
                  <c:v>-1.5601200000000001E-2</c:v>
                </c:pt>
                <c:pt idx="50646">
                  <c:v>-1.7581900000000001E-2</c:v>
                </c:pt>
                <c:pt idx="50647">
                  <c:v>-2.3878099999999999E-2</c:v>
                </c:pt>
                <c:pt idx="50648">
                  <c:v>-1.8549900000000001E-2</c:v>
                </c:pt>
                <c:pt idx="50649">
                  <c:v>-2.24438E-2</c:v>
                </c:pt>
                <c:pt idx="50650">
                  <c:v>-4.46224E-2</c:v>
                </c:pt>
                <c:pt idx="50651">
                  <c:v>-3.1758300000000003E-2</c:v>
                </c:pt>
                <c:pt idx="50652">
                  <c:v>-2.18649E-2</c:v>
                </c:pt>
                <c:pt idx="50653">
                  <c:v>-1.8086399999999999E-2</c:v>
                </c:pt>
                <c:pt idx="50654">
                  <c:v>-2.4101299999999999E-2</c:v>
                </c:pt>
                <c:pt idx="50655">
                  <c:v>-2.8096200000000002E-2</c:v>
                </c:pt>
                <c:pt idx="50656">
                  <c:v>-2.20699E-2</c:v>
                </c:pt>
                <c:pt idx="50657">
                  <c:v>-3.2148400000000001E-2</c:v>
                </c:pt>
                <c:pt idx="50658">
                  <c:v>-2.97375E-2</c:v>
                </c:pt>
                <c:pt idx="50659">
                  <c:v>-3.0038800000000001E-2</c:v>
                </c:pt>
                <c:pt idx="50660">
                  <c:v>-7.9879800000000004E-3</c:v>
                </c:pt>
                <c:pt idx="50661">
                  <c:v>-2.8691299999999999E-2</c:v>
                </c:pt>
                <c:pt idx="50662">
                  <c:v>-1.93844E-2</c:v>
                </c:pt>
                <c:pt idx="50663">
                  <c:v>-3.08533E-2</c:v>
                </c:pt>
                <c:pt idx="50664">
                  <c:v>-4.0084799999999997E-2</c:v>
                </c:pt>
                <c:pt idx="50665">
                  <c:v>-1.7458000000000001E-2</c:v>
                </c:pt>
                <c:pt idx="50666">
                  <c:v>-4.1724200000000003E-2</c:v>
                </c:pt>
                <c:pt idx="50667">
                  <c:v>-1.21908E-2</c:v>
                </c:pt>
                <c:pt idx="50668" formatCode="0.00E+00">
                  <c:v>-1.54047E-2</c:v>
                </c:pt>
                <c:pt idx="50669">
                  <c:v>-1.42422E-2</c:v>
                </c:pt>
                <c:pt idx="50670">
                  <c:v>-3.5952600000000001E-2</c:v>
                </c:pt>
                <c:pt idx="50671">
                  <c:v>-3.0836100000000002E-2</c:v>
                </c:pt>
                <c:pt idx="50672">
                  <c:v>-7.5664499999999997E-3</c:v>
                </c:pt>
                <c:pt idx="50673">
                  <c:v>-1.2700100000000001E-2</c:v>
                </c:pt>
                <c:pt idx="50674">
                  <c:v>1.1488E-2</c:v>
                </c:pt>
                <c:pt idx="50675">
                  <c:v>-1.18561E-2</c:v>
                </c:pt>
                <c:pt idx="50676">
                  <c:v>-1.1263799999999999E-2</c:v>
                </c:pt>
                <c:pt idx="50677">
                  <c:v>-9.7351099999999999E-3</c:v>
                </c:pt>
                <c:pt idx="50678">
                  <c:v>-3.8662000000000002E-3</c:v>
                </c:pt>
                <c:pt idx="50679">
                  <c:v>-2.1215399999999999E-2</c:v>
                </c:pt>
                <c:pt idx="50680">
                  <c:v>-1.6306899999999999E-2</c:v>
                </c:pt>
                <c:pt idx="50681">
                  <c:v>-1.8409700000000001E-2</c:v>
                </c:pt>
                <c:pt idx="50682">
                  <c:v>-3.4160599999999998E-3</c:v>
                </c:pt>
                <c:pt idx="50683">
                  <c:v>1.3427700000000001E-3</c:v>
                </c:pt>
                <c:pt idx="50684">
                  <c:v>-1.2167900000000001E-2</c:v>
                </c:pt>
                <c:pt idx="50685">
                  <c:v>-2.8228799999999998E-3</c:v>
                </c:pt>
                <c:pt idx="50686">
                  <c:v>-2.62737E-3</c:v>
                </c:pt>
                <c:pt idx="50687">
                  <c:v>-1.78642E-2</c:v>
                </c:pt>
                <c:pt idx="50688">
                  <c:v>-1.15166E-2</c:v>
                </c:pt>
                <c:pt idx="50689">
                  <c:v>-8.2693100000000002E-3</c:v>
                </c:pt>
                <c:pt idx="50690">
                  <c:v>-1.9947099999999999E-2</c:v>
                </c:pt>
                <c:pt idx="50691">
                  <c:v>-1.86348E-3</c:v>
                </c:pt>
                <c:pt idx="50692">
                  <c:v>-2.8038E-4</c:v>
                </c:pt>
                <c:pt idx="50693">
                  <c:v>-2.26021E-4</c:v>
                </c:pt>
                <c:pt idx="50694">
                  <c:v>-1.8381100000000001E-2</c:v>
                </c:pt>
                <c:pt idx="50695">
                  <c:v>-2.21195E-2</c:v>
                </c:pt>
                <c:pt idx="50696">
                  <c:v>-8.5248900000000002E-3</c:v>
                </c:pt>
                <c:pt idx="50697">
                  <c:v>-1.36328E-2</c:v>
                </c:pt>
                <c:pt idx="50698">
                  <c:v>-1.21469E-2</c:v>
                </c:pt>
                <c:pt idx="50699">
                  <c:v>-2.1162E-2</c:v>
                </c:pt>
                <c:pt idx="50700">
                  <c:v>-1.7750700000000001E-2</c:v>
                </c:pt>
                <c:pt idx="50701">
                  <c:v>-2.7313200000000002E-3</c:v>
                </c:pt>
                <c:pt idx="50702">
                  <c:v>-1.49155E-2</c:v>
                </c:pt>
                <c:pt idx="50703">
                  <c:v>-7.8811599999999999E-3</c:v>
                </c:pt>
                <c:pt idx="50704">
                  <c:v>-2.4433100000000002E-3</c:v>
                </c:pt>
                <c:pt idx="50705">
                  <c:v>-1.2437800000000001E-2</c:v>
                </c:pt>
                <c:pt idx="50706">
                  <c:v>3.2091099999999998E-3</c:v>
                </c:pt>
                <c:pt idx="50707">
                  <c:v>-1.35651E-2</c:v>
                </c:pt>
                <c:pt idx="50708">
                  <c:v>-5.4407099999999996E-3</c:v>
                </c:pt>
                <c:pt idx="50709">
                  <c:v>-6.4601900000000002E-3</c:v>
                </c:pt>
                <c:pt idx="50710">
                  <c:v>-5.7182300000000004E-3</c:v>
                </c:pt>
                <c:pt idx="50711">
                  <c:v>-2.01225E-4</c:v>
                </c:pt>
                <c:pt idx="50712">
                  <c:v>-8.96454E-3</c:v>
                </c:pt>
                <c:pt idx="50713">
                  <c:v>-6.9046000000000003E-3</c:v>
                </c:pt>
                <c:pt idx="50714">
                  <c:v>1.65939E-3</c:v>
                </c:pt>
                <c:pt idx="50715">
                  <c:v>-2.4232899999999998E-3</c:v>
                </c:pt>
                <c:pt idx="50716">
                  <c:v>-1.2034400000000001E-2</c:v>
                </c:pt>
                <c:pt idx="50717">
                  <c:v>-6.8635900000000001E-3</c:v>
                </c:pt>
                <c:pt idx="50718">
                  <c:v>-5.2309000000000001E-3</c:v>
                </c:pt>
                <c:pt idx="50719">
                  <c:v>-4.3773700000000002E-3</c:v>
                </c:pt>
                <c:pt idx="50720">
                  <c:v>-7.3213599999999998E-3</c:v>
                </c:pt>
                <c:pt idx="50721">
                  <c:v>-1.40476E-2</c:v>
                </c:pt>
                <c:pt idx="50722">
                  <c:v>-1.22118E-2</c:v>
                </c:pt>
                <c:pt idx="50723">
                  <c:v>-1.3953200000000001E-2</c:v>
                </c:pt>
                <c:pt idx="50724">
                  <c:v>-5.4950700000000003E-3</c:v>
                </c:pt>
                <c:pt idx="50725">
                  <c:v>6.3352599999999997E-3</c:v>
                </c:pt>
                <c:pt idx="50726">
                  <c:v>8.2464200000000008E-3</c:v>
                </c:pt>
                <c:pt idx="50727">
                  <c:v>-4.0235499999999999E-3</c:v>
                </c:pt>
                <c:pt idx="50728">
                  <c:v>-2.2074699999999999E-2</c:v>
                </c:pt>
                <c:pt idx="50729">
                  <c:v>-1.63937E-3</c:v>
                </c:pt>
                <c:pt idx="50730">
                  <c:v>2.3965800000000002E-3</c:v>
                </c:pt>
                <c:pt idx="50731">
                  <c:v>5.7210899999999999E-3</c:v>
                </c:pt>
                <c:pt idx="50732">
                  <c:v>2.99454E-3</c:v>
                </c:pt>
                <c:pt idx="50733">
                  <c:v>-1.9689600000000002E-2</c:v>
                </c:pt>
                <c:pt idx="50734">
                  <c:v>-1.38969E-2</c:v>
                </c:pt>
                <c:pt idx="50735">
                  <c:v>-2.7618400000000002E-3</c:v>
                </c:pt>
                <c:pt idx="50736">
                  <c:v>8.1644100000000004E-3</c:v>
                </c:pt>
                <c:pt idx="50737">
                  <c:v>-3.3006699999999999E-3</c:v>
                </c:pt>
                <c:pt idx="50738">
                  <c:v>-3.5572099999999999E-3</c:v>
                </c:pt>
                <c:pt idx="50739">
                  <c:v>-1.8923800000000001E-2</c:v>
                </c:pt>
                <c:pt idx="50740">
                  <c:v>-4.4574699999999998E-3</c:v>
                </c:pt>
                <c:pt idx="50741">
                  <c:v>-6.6366200000000002E-3</c:v>
                </c:pt>
                <c:pt idx="50742">
                  <c:v>-2.4223300000000001E-4</c:v>
                </c:pt>
                <c:pt idx="50743">
                  <c:v>-1.56355E-2</c:v>
                </c:pt>
                <c:pt idx="50744">
                  <c:v>-1.7001200000000001E-2</c:v>
                </c:pt>
                <c:pt idx="50745">
                  <c:v>-2.0005200000000001E-2</c:v>
                </c:pt>
                <c:pt idx="50746">
                  <c:v>-1.8495600000000001E-2</c:v>
                </c:pt>
                <c:pt idx="50747">
                  <c:v>-9.0723000000000002E-3</c:v>
                </c:pt>
                <c:pt idx="50748">
                  <c:v>-9.1724400000000005E-3</c:v>
                </c:pt>
                <c:pt idx="50749">
                  <c:v>-3.2901799999999999E-4</c:v>
                </c:pt>
                <c:pt idx="50750">
                  <c:v>-1.45779E-2</c:v>
                </c:pt>
                <c:pt idx="50751">
                  <c:v>-2.8371799999999999E-2</c:v>
                </c:pt>
                <c:pt idx="50752">
                  <c:v>-2.6722E-3</c:v>
                </c:pt>
                <c:pt idx="50753">
                  <c:v>-1.2126899999999999E-2</c:v>
                </c:pt>
                <c:pt idx="50754">
                  <c:v>-1.48602E-2</c:v>
                </c:pt>
                <c:pt idx="50755">
                  <c:v>1.6374600000000001E-3</c:v>
                </c:pt>
                <c:pt idx="50756">
                  <c:v>-6.56509E-3</c:v>
                </c:pt>
                <c:pt idx="50757">
                  <c:v>-5.0411199999999996E-3</c:v>
                </c:pt>
                <c:pt idx="50758">
                  <c:v>4.9400300000000002E-4</c:v>
                </c:pt>
                <c:pt idx="50759">
                  <c:v>1.2601899999999999E-2</c:v>
                </c:pt>
                <c:pt idx="50760">
                  <c:v>-6.7443800000000003E-3</c:v>
                </c:pt>
                <c:pt idx="50761">
                  <c:v>-4.4650999999999996E-3</c:v>
                </c:pt>
                <c:pt idx="50762">
                  <c:v>-1.59445E-2</c:v>
                </c:pt>
                <c:pt idx="50763">
                  <c:v>-1.6307800000000001E-2</c:v>
                </c:pt>
                <c:pt idx="50764">
                  <c:v>-2.5882700000000002E-2</c:v>
                </c:pt>
                <c:pt idx="50765">
                  <c:v>-1.5249300000000001E-3</c:v>
                </c:pt>
                <c:pt idx="50766">
                  <c:v>-7.5025600000000001E-3</c:v>
                </c:pt>
                <c:pt idx="50767">
                  <c:v>1.3308499999999999E-2</c:v>
                </c:pt>
                <c:pt idx="50768">
                  <c:v>-1.1415500000000001E-3</c:v>
                </c:pt>
                <c:pt idx="50769">
                  <c:v>2.4757400000000001E-3</c:v>
                </c:pt>
                <c:pt idx="50770">
                  <c:v>-2.4271000000000002E-3</c:v>
                </c:pt>
                <c:pt idx="50771">
                  <c:v>-1.56565E-2</c:v>
                </c:pt>
                <c:pt idx="50772">
                  <c:v>-7.2736700000000003E-3</c:v>
                </c:pt>
                <c:pt idx="50773">
                  <c:v>-9.6769300000000003E-3</c:v>
                </c:pt>
                <c:pt idx="50774">
                  <c:v>-3.85666E-3</c:v>
                </c:pt>
                <c:pt idx="50775">
                  <c:v>8.7728500000000004E-3</c:v>
                </c:pt>
                <c:pt idx="50776">
                  <c:v>-2.0032899999999999E-2</c:v>
                </c:pt>
                <c:pt idx="50777">
                  <c:v>-3.5476699999999997E-4</c:v>
                </c:pt>
                <c:pt idx="50778">
                  <c:v>-5.4359400000000002E-3</c:v>
                </c:pt>
                <c:pt idx="50779">
                  <c:v>-1.9713399999999999E-2</c:v>
                </c:pt>
                <c:pt idx="50780">
                  <c:v>-7.9851200000000001E-3</c:v>
                </c:pt>
                <c:pt idx="50781">
                  <c:v>-2.74906E-2</c:v>
                </c:pt>
                <c:pt idx="50782">
                  <c:v>-2.6004800000000002E-2</c:v>
                </c:pt>
                <c:pt idx="50783">
                  <c:v>-2.4637200000000001E-2</c:v>
                </c:pt>
                <c:pt idx="50784">
                  <c:v>-3.2920800000000002E-3</c:v>
                </c:pt>
                <c:pt idx="50785">
                  <c:v>5.43594E-4</c:v>
                </c:pt>
                <c:pt idx="50786">
                  <c:v>-1.11685E-2</c:v>
                </c:pt>
                <c:pt idx="50787">
                  <c:v>6.8683599999999996E-3</c:v>
                </c:pt>
                <c:pt idx="50788">
                  <c:v>-1.2641899999999999E-2</c:v>
                </c:pt>
                <c:pt idx="50789">
                  <c:v>-8.5258499999999997E-3</c:v>
                </c:pt>
                <c:pt idx="50790">
                  <c:v>-8.4962800000000002E-3</c:v>
                </c:pt>
                <c:pt idx="50791">
                  <c:v>-1.0919599999999999E-3</c:v>
                </c:pt>
                <c:pt idx="50792">
                  <c:v>2.9802299999999999E-3</c:v>
                </c:pt>
                <c:pt idx="50793">
                  <c:v>-1.45817E-3</c:v>
                </c:pt>
                <c:pt idx="50794">
                  <c:v>-1.02425E-3</c:v>
                </c:pt>
                <c:pt idx="50795">
                  <c:v>-1.3380099999999999E-3</c:v>
                </c:pt>
                <c:pt idx="50796">
                  <c:v>5.2328100000000001E-3</c:v>
                </c:pt>
                <c:pt idx="50797">
                  <c:v>1.7753600000000001E-2</c:v>
                </c:pt>
                <c:pt idx="50798">
                  <c:v>2.7885399999999999E-3</c:v>
                </c:pt>
                <c:pt idx="50799">
                  <c:v>4.3573400000000003E-3</c:v>
                </c:pt>
                <c:pt idx="50800">
                  <c:v>1.0725999999999999E-2</c:v>
                </c:pt>
                <c:pt idx="50801">
                  <c:v>1.13678E-3</c:v>
                </c:pt>
                <c:pt idx="50802">
                  <c:v>-2.1324199999999999E-3</c:v>
                </c:pt>
                <c:pt idx="50803">
                  <c:v>1.34363E-2</c:v>
                </c:pt>
                <c:pt idx="50804">
                  <c:v>9.94015E-3</c:v>
                </c:pt>
                <c:pt idx="50805">
                  <c:v>9.3488700000000004E-3</c:v>
                </c:pt>
                <c:pt idx="50806">
                  <c:v>6.7920699999999999E-3</c:v>
                </c:pt>
                <c:pt idx="50807">
                  <c:v>3.8986200000000002E-3</c:v>
                </c:pt>
                <c:pt idx="50808">
                  <c:v>1.25647E-2</c:v>
                </c:pt>
                <c:pt idx="50809">
                  <c:v>4.4918099999999997E-3</c:v>
                </c:pt>
                <c:pt idx="50810">
                  <c:v>1.3526E-2</c:v>
                </c:pt>
                <c:pt idx="50811">
                  <c:v>-1.6069400000000001E-3</c:v>
                </c:pt>
                <c:pt idx="50812">
                  <c:v>1.5953100000000001E-2</c:v>
                </c:pt>
                <c:pt idx="50813">
                  <c:v>9.5195799999999997E-3</c:v>
                </c:pt>
                <c:pt idx="50814">
                  <c:v>-3.3197399999999998E-3</c:v>
                </c:pt>
                <c:pt idx="50815">
                  <c:v>6.5355300000000003E-3</c:v>
                </c:pt>
                <c:pt idx="50816">
                  <c:v>7.7600500000000001E-3</c:v>
                </c:pt>
                <c:pt idx="50817">
                  <c:v>2.1343199999999999E-3</c:v>
                </c:pt>
                <c:pt idx="50818">
                  <c:v>2.3927699999999998E-3</c:v>
                </c:pt>
                <c:pt idx="50819">
                  <c:v>1.3977099999999999E-2</c:v>
                </c:pt>
                <c:pt idx="50820">
                  <c:v>2.19116E-2</c:v>
                </c:pt>
                <c:pt idx="50821">
                  <c:v>4.9085600000000002E-3</c:v>
                </c:pt>
                <c:pt idx="50822">
                  <c:v>1.2469299999999999E-2</c:v>
                </c:pt>
                <c:pt idx="50823">
                  <c:v>1.4538799999999999E-2</c:v>
                </c:pt>
                <c:pt idx="50824">
                  <c:v>7.09438E-3</c:v>
                </c:pt>
                <c:pt idx="50825">
                  <c:v>-8.1253100000000002E-3</c:v>
                </c:pt>
                <c:pt idx="50826">
                  <c:v>-6.3857999999999996E-3</c:v>
                </c:pt>
                <c:pt idx="50827">
                  <c:v>1.30367E-3</c:v>
                </c:pt>
                <c:pt idx="50828">
                  <c:v>1.29461E-2</c:v>
                </c:pt>
                <c:pt idx="50829">
                  <c:v>4.0130599999999997E-3</c:v>
                </c:pt>
                <c:pt idx="50830">
                  <c:v>-6.2532400000000002E-3</c:v>
                </c:pt>
                <c:pt idx="50831">
                  <c:v>8.6202599999999994E-3</c:v>
                </c:pt>
                <c:pt idx="50832">
                  <c:v>2.2964499999999998E-3</c:v>
                </c:pt>
                <c:pt idx="50833">
                  <c:v>1.01624E-2</c:v>
                </c:pt>
                <c:pt idx="50834">
                  <c:v>-1.6985900000000002E-2</c:v>
                </c:pt>
                <c:pt idx="50835" formatCode="0.00E+00">
                  <c:v>1.90735E-5</c:v>
                </c:pt>
                <c:pt idx="50836">
                  <c:v>-1.1739700000000001E-3</c:v>
                </c:pt>
                <c:pt idx="50837">
                  <c:v>-2.5491699999999999E-3</c:v>
                </c:pt>
                <c:pt idx="50838">
                  <c:v>9.4318400000000001E-4</c:v>
                </c:pt>
                <c:pt idx="50839">
                  <c:v>1.27811E-2</c:v>
                </c:pt>
                <c:pt idx="50840">
                  <c:v>2.3275400000000002E-2</c:v>
                </c:pt>
                <c:pt idx="50841">
                  <c:v>5.5541999999999996E-3</c:v>
                </c:pt>
                <c:pt idx="50842">
                  <c:v>1.6613000000000001E-3</c:v>
                </c:pt>
                <c:pt idx="50843">
                  <c:v>3.6125200000000001E-3</c:v>
                </c:pt>
                <c:pt idx="50844">
                  <c:v>-9.4604499999999996E-4</c:v>
                </c:pt>
                <c:pt idx="50845">
                  <c:v>-7.0991500000000003E-3</c:v>
                </c:pt>
                <c:pt idx="50846">
                  <c:v>-1.20831E-3</c:v>
                </c:pt>
                <c:pt idx="50847">
                  <c:v>-8.6698499999999998E-3</c:v>
                </c:pt>
                <c:pt idx="50848">
                  <c:v>1.7910000000000001E-3</c:v>
                </c:pt>
                <c:pt idx="50849">
                  <c:v>4.5747799999999996E-3</c:v>
                </c:pt>
                <c:pt idx="50850">
                  <c:v>-5.93853E-3</c:v>
                </c:pt>
                <c:pt idx="50851">
                  <c:v>-1.06344E-2</c:v>
                </c:pt>
                <c:pt idx="50852">
                  <c:v>-6.4086899999999997E-4</c:v>
                </c:pt>
                <c:pt idx="50853" formatCode="0.00E+00">
                  <c:v>-8.6784400000000002E-5</c:v>
                </c:pt>
                <c:pt idx="50854">
                  <c:v>-1.26553E-3</c:v>
                </c:pt>
                <c:pt idx="50855">
                  <c:v>-1.9855500000000002E-2</c:v>
                </c:pt>
                <c:pt idx="50856">
                  <c:v>4.3907199999999999E-3</c:v>
                </c:pt>
                <c:pt idx="50857">
                  <c:v>9.6044500000000005E-3</c:v>
                </c:pt>
                <c:pt idx="50858">
                  <c:v>-8.8071799999999995E-3</c:v>
                </c:pt>
                <c:pt idx="50859">
                  <c:v>-9.9773399999999995E-3</c:v>
                </c:pt>
                <c:pt idx="50860">
                  <c:v>-5.7725900000000002E-3</c:v>
                </c:pt>
                <c:pt idx="50861">
                  <c:v>-8.52585E-4</c:v>
                </c:pt>
                <c:pt idx="50862">
                  <c:v>-9.6635799999999997E-3</c:v>
                </c:pt>
                <c:pt idx="50863">
                  <c:v>-1.10283E-2</c:v>
                </c:pt>
                <c:pt idx="50864">
                  <c:v>6.1044699999999999E-3</c:v>
                </c:pt>
                <c:pt idx="50865">
                  <c:v>1.2080199999999999E-2</c:v>
                </c:pt>
                <c:pt idx="50866">
                  <c:v>8.6784400000000008E-3</c:v>
                </c:pt>
                <c:pt idx="50867">
                  <c:v>-1.49155E-2</c:v>
                </c:pt>
                <c:pt idx="50868">
                  <c:v>-8.0347100000000005E-3</c:v>
                </c:pt>
                <c:pt idx="50869">
                  <c:v>7.9431499999999995E-3</c:v>
                </c:pt>
                <c:pt idx="50870">
                  <c:v>2.3660700000000001E-3</c:v>
                </c:pt>
                <c:pt idx="50871">
                  <c:v>-9.7207999999999999E-3</c:v>
                </c:pt>
                <c:pt idx="50872">
                  <c:v>-3.81088E-3</c:v>
                </c:pt>
                <c:pt idx="50873">
                  <c:v>8.2483299999999999E-3</c:v>
                </c:pt>
                <c:pt idx="50874">
                  <c:v>1.0995899999999999E-3</c:v>
                </c:pt>
                <c:pt idx="50875">
                  <c:v>3.29781E-3</c:v>
                </c:pt>
                <c:pt idx="50876">
                  <c:v>1.5176800000000001E-2</c:v>
                </c:pt>
                <c:pt idx="50877">
                  <c:v>8.6793900000000004E-3</c:v>
                </c:pt>
                <c:pt idx="50878">
                  <c:v>3.3216500000000002E-3</c:v>
                </c:pt>
                <c:pt idx="50879">
                  <c:v>-5.0811800000000002E-3</c:v>
                </c:pt>
                <c:pt idx="50880">
                  <c:v>6.51836E-3</c:v>
                </c:pt>
                <c:pt idx="50881">
                  <c:v>1.31302E-2</c:v>
                </c:pt>
                <c:pt idx="50882">
                  <c:v>-3.7002599999999999E-3</c:v>
                </c:pt>
                <c:pt idx="50883">
                  <c:v>1.7642999999999999E-4</c:v>
                </c:pt>
                <c:pt idx="50884">
                  <c:v>5.9146900000000002E-3</c:v>
                </c:pt>
                <c:pt idx="50885">
                  <c:v>8.6660399999999999E-3</c:v>
                </c:pt>
                <c:pt idx="50886">
                  <c:v>1.0863299999999999E-2</c:v>
                </c:pt>
                <c:pt idx="50887">
                  <c:v>6.9665899999999999E-3</c:v>
                </c:pt>
                <c:pt idx="50888">
                  <c:v>7.5454700000000003E-3</c:v>
                </c:pt>
                <c:pt idx="50889">
                  <c:v>1.3027199999999999E-2</c:v>
                </c:pt>
                <c:pt idx="50890">
                  <c:v>1.6734099999999998E-2</c:v>
                </c:pt>
                <c:pt idx="50891">
                  <c:v>1.2818299999999999E-2</c:v>
                </c:pt>
                <c:pt idx="50892">
                  <c:v>1.33495E-2</c:v>
                </c:pt>
                <c:pt idx="50893">
                  <c:v>1.14441E-2</c:v>
                </c:pt>
                <c:pt idx="50894">
                  <c:v>5.9146900000000002E-3</c:v>
                </c:pt>
                <c:pt idx="50895">
                  <c:v>-4.7149699999999998E-3</c:v>
                </c:pt>
                <c:pt idx="50896">
                  <c:v>6.7787200000000002E-3</c:v>
                </c:pt>
                <c:pt idx="50897">
                  <c:v>7.1687699999999997E-3</c:v>
                </c:pt>
                <c:pt idx="50898">
                  <c:v>2.7398100000000002E-2</c:v>
                </c:pt>
                <c:pt idx="50899">
                  <c:v>1.0759400000000001E-2</c:v>
                </c:pt>
                <c:pt idx="50900">
                  <c:v>1.4704699999999999E-2</c:v>
                </c:pt>
                <c:pt idx="50901">
                  <c:v>1.6591999999999999E-2</c:v>
                </c:pt>
                <c:pt idx="50902">
                  <c:v>1.03073E-2</c:v>
                </c:pt>
                <c:pt idx="50903">
                  <c:v>1.3129200000000001E-2</c:v>
                </c:pt>
                <c:pt idx="50904">
                  <c:v>1.5152000000000001E-2</c:v>
                </c:pt>
                <c:pt idx="50905">
                  <c:v>9.2725800000000008E-3</c:v>
                </c:pt>
                <c:pt idx="50906">
                  <c:v>3.9863600000000004E-3</c:v>
                </c:pt>
                <c:pt idx="50907">
                  <c:v>1.6065599999999999E-2</c:v>
                </c:pt>
                <c:pt idx="50908" formatCode="0.00E+00">
                  <c:v>2.64168E-3</c:v>
                </c:pt>
                <c:pt idx="50909">
                  <c:v>2.4388300000000002E-2</c:v>
                </c:pt>
                <c:pt idx="50910">
                  <c:v>2.0512599999999999E-2</c:v>
                </c:pt>
                <c:pt idx="50911">
                  <c:v>5.6486100000000001E-3</c:v>
                </c:pt>
                <c:pt idx="50912">
                  <c:v>-1.7299699999999999E-3</c:v>
                </c:pt>
                <c:pt idx="50913">
                  <c:v>3.3655199999999999E-3</c:v>
                </c:pt>
                <c:pt idx="50914">
                  <c:v>8.8176699999999997E-3</c:v>
                </c:pt>
                <c:pt idx="50915">
                  <c:v>1.42813E-2</c:v>
                </c:pt>
                <c:pt idx="50916">
                  <c:v>3.7155199999999999E-3</c:v>
                </c:pt>
                <c:pt idx="50917">
                  <c:v>2.12059E-2</c:v>
                </c:pt>
                <c:pt idx="50918">
                  <c:v>2.3343099999999999E-2</c:v>
                </c:pt>
                <c:pt idx="50919">
                  <c:v>3.5110500000000003E-2</c:v>
                </c:pt>
                <c:pt idx="50920">
                  <c:v>2.07748E-2</c:v>
                </c:pt>
                <c:pt idx="50921">
                  <c:v>2.03085E-2</c:v>
                </c:pt>
                <c:pt idx="50922">
                  <c:v>2.24257E-2</c:v>
                </c:pt>
                <c:pt idx="50923">
                  <c:v>1.8610999999999999E-2</c:v>
                </c:pt>
                <c:pt idx="50924">
                  <c:v>2.47812E-2</c:v>
                </c:pt>
                <c:pt idx="50925">
                  <c:v>3.92447E-2</c:v>
                </c:pt>
                <c:pt idx="50926">
                  <c:v>3.7199000000000003E-2</c:v>
                </c:pt>
                <c:pt idx="50927">
                  <c:v>3.4876799999999999E-2</c:v>
                </c:pt>
                <c:pt idx="50928">
                  <c:v>3.2297100000000002E-2</c:v>
                </c:pt>
                <c:pt idx="50929">
                  <c:v>2.1132499999999999E-2</c:v>
                </c:pt>
                <c:pt idx="50930">
                  <c:v>1.6308799999999998E-2</c:v>
                </c:pt>
                <c:pt idx="50931">
                  <c:v>1.2556100000000001E-2</c:v>
                </c:pt>
                <c:pt idx="50932">
                  <c:v>1.5337E-2</c:v>
                </c:pt>
                <c:pt idx="50933">
                  <c:v>2.01368E-2</c:v>
                </c:pt>
                <c:pt idx="50934">
                  <c:v>8.3150900000000007E-3</c:v>
                </c:pt>
                <c:pt idx="50935">
                  <c:v>1.10493E-2</c:v>
                </c:pt>
                <c:pt idx="50936">
                  <c:v>2.6221299999999999E-2</c:v>
                </c:pt>
                <c:pt idx="50937">
                  <c:v>1.9905099999999998E-2</c:v>
                </c:pt>
                <c:pt idx="50938">
                  <c:v>1.5924500000000001E-2</c:v>
                </c:pt>
                <c:pt idx="50939">
                  <c:v>1.18189E-2</c:v>
                </c:pt>
                <c:pt idx="50940">
                  <c:v>1.9406300000000001E-2</c:v>
                </c:pt>
                <c:pt idx="50941">
                  <c:v>1.79005E-2</c:v>
                </c:pt>
                <c:pt idx="50942">
                  <c:v>1.65977E-2</c:v>
                </c:pt>
                <c:pt idx="50943">
                  <c:v>6.0968400000000001E-3</c:v>
                </c:pt>
                <c:pt idx="50944">
                  <c:v>4.8875799999999999E-3</c:v>
                </c:pt>
                <c:pt idx="50945">
                  <c:v>1.66988E-2</c:v>
                </c:pt>
                <c:pt idx="50946">
                  <c:v>1.56183E-2</c:v>
                </c:pt>
                <c:pt idx="50947">
                  <c:v>9.5634499999999994E-3</c:v>
                </c:pt>
                <c:pt idx="50948">
                  <c:v>-4.5986200000000003E-3</c:v>
                </c:pt>
                <c:pt idx="50949">
                  <c:v>8.7556800000000001E-3</c:v>
                </c:pt>
                <c:pt idx="50950">
                  <c:v>3.1535100000000003E-2</c:v>
                </c:pt>
                <c:pt idx="50951">
                  <c:v>2.09675E-2</c:v>
                </c:pt>
                <c:pt idx="50952">
                  <c:v>1.41897E-2</c:v>
                </c:pt>
                <c:pt idx="50953">
                  <c:v>7.52449E-3</c:v>
                </c:pt>
                <c:pt idx="50954">
                  <c:v>8.3227200000000005E-3</c:v>
                </c:pt>
                <c:pt idx="50955">
                  <c:v>4.5709599999999998E-3</c:v>
                </c:pt>
                <c:pt idx="50956">
                  <c:v>5.9118299999999999E-3</c:v>
                </c:pt>
                <c:pt idx="50957">
                  <c:v>-5.98907E-3</c:v>
                </c:pt>
                <c:pt idx="50958">
                  <c:v>3.0307799999999998E-3</c:v>
                </c:pt>
                <c:pt idx="50959">
                  <c:v>-4.3621099999999998E-3</c:v>
                </c:pt>
                <c:pt idx="50960">
                  <c:v>1.47858E-2</c:v>
                </c:pt>
                <c:pt idx="50961">
                  <c:v>5.0144200000000003E-3</c:v>
                </c:pt>
                <c:pt idx="50962">
                  <c:v>1.00651E-2</c:v>
                </c:pt>
                <c:pt idx="50963">
                  <c:v>2.4786000000000001E-3</c:v>
                </c:pt>
                <c:pt idx="50964">
                  <c:v>-8.3055500000000001E-3</c:v>
                </c:pt>
                <c:pt idx="50965">
                  <c:v>-1.2064000000000001E-3</c:v>
                </c:pt>
                <c:pt idx="50966">
                  <c:v>-4.1608799999999996E-3</c:v>
                </c:pt>
                <c:pt idx="50967">
                  <c:v>1.13182E-2</c:v>
                </c:pt>
                <c:pt idx="50968">
                  <c:v>7.4844400000000002E-3</c:v>
                </c:pt>
                <c:pt idx="50969">
                  <c:v>-8.3227200000000005E-3</c:v>
                </c:pt>
                <c:pt idx="50970">
                  <c:v>2.0294200000000001E-3</c:v>
                </c:pt>
                <c:pt idx="50971">
                  <c:v>5.6486100000000001E-3</c:v>
                </c:pt>
                <c:pt idx="50972">
                  <c:v>1.1479400000000001E-2</c:v>
                </c:pt>
                <c:pt idx="50973">
                  <c:v>1.9886000000000001E-2</c:v>
                </c:pt>
                <c:pt idx="50974">
                  <c:v>1.33352E-2</c:v>
                </c:pt>
                <c:pt idx="50975">
                  <c:v>-1.84822E-3</c:v>
                </c:pt>
                <c:pt idx="50976">
                  <c:v>-1.25694E-3</c:v>
                </c:pt>
                <c:pt idx="50977">
                  <c:v>-3.9482099999999997E-3</c:v>
                </c:pt>
                <c:pt idx="50978">
                  <c:v>1.59369E-2</c:v>
                </c:pt>
                <c:pt idx="50979">
                  <c:v>4.3268200000000003E-3</c:v>
                </c:pt>
                <c:pt idx="50980">
                  <c:v>3.2854099999999999E-3</c:v>
                </c:pt>
                <c:pt idx="50981">
                  <c:v>2.73895E-3</c:v>
                </c:pt>
                <c:pt idx="50982">
                  <c:v>3.4208300000000001E-3</c:v>
                </c:pt>
                <c:pt idx="50983">
                  <c:v>1.45063E-2</c:v>
                </c:pt>
                <c:pt idx="50984">
                  <c:v>1.14222E-2</c:v>
                </c:pt>
                <c:pt idx="50985">
                  <c:v>1.7401699999999999E-2</c:v>
                </c:pt>
                <c:pt idx="50986">
                  <c:v>-1.11904E-2</c:v>
                </c:pt>
                <c:pt idx="50987">
                  <c:v>-9.9611300000000003E-3</c:v>
                </c:pt>
                <c:pt idx="50988">
                  <c:v>9.8943699999999996E-3</c:v>
                </c:pt>
                <c:pt idx="50989">
                  <c:v>-6.0482000000000001E-3</c:v>
                </c:pt>
                <c:pt idx="50990">
                  <c:v>5.8183699999999998E-3</c:v>
                </c:pt>
                <c:pt idx="50991">
                  <c:v>1.5972099999999999E-2</c:v>
                </c:pt>
                <c:pt idx="50992">
                  <c:v>4.1999799999999999E-3</c:v>
                </c:pt>
                <c:pt idx="50993">
                  <c:v>8.5563700000000006E-3</c:v>
                </c:pt>
                <c:pt idx="50994">
                  <c:v>1.44587E-2</c:v>
                </c:pt>
                <c:pt idx="50995">
                  <c:v>1.2252799999999999E-2</c:v>
                </c:pt>
                <c:pt idx="50996">
                  <c:v>2.1459599999999999E-2</c:v>
                </c:pt>
                <c:pt idx="50997">
                  <c:v>1.37272E-2</c:v>
                </c:pt>
                <c:pt idx="50998">
                  <c:v>6.5355300000000003E-3</c:v>
                </c:pt>
                <c:pt idx="50999">
                  <c:v>5.2452100000000002E-4</c:v>
                </c:pt>
                <c:pt idx="51000">
                  <c:v>4.7388100000000004E-3</c:v>
                </c:pt>
                <c:pt idx="51001">
                  <c:v>1.28632E-2</c:v>
                </c:pt>
                <c:pt idx="51002">
                  <c:v>1.7773600000000001E-2</c:v>
                </c:pt>
                <c:pt idx="51003">
                  <c:v>1.21803E-2</c:v>
                </c:pt>
                <c:pt idx="51004">
                  <c:v>1.3380100000000001E-2</c:v>
                </c:pt>
                <c:pt idx="51005">
                  <c:v>2.12555E-2</c:v>
                </c:pt>
                <c:pt idx="51006">
                  <c:v>6.1187699999999999E-3</c:v>
                </c:pt>
                <c:pt idx="51007">
                  <c:v>1.09091E-2</c:v>
                </c:pt>
                <c:pt idx="51008">
                  <c:v>2.8918300000000001E-2</c:v>
                </c:pt>
                <c:pt idx="51009">
                  <c:v>8.1462900000000005E-3</c:v>
                </c:pt>
                <c:pt idx="51010">
                  <c:v>2.35271E-3</c:v>
                </c:pt>
                <c:pt idx="51011">
                  <c:v>1.8987699999999999E-3</c:v>
                </c:pt>
                <c:pt idx="51012">
                  <c:v>1.17407E-2</c:v>
                </c:pt>
                <c:pt idx="51013">
                  <c:v>2.3257300000000002E-2</c:v>
                </c:pt>
                <c:pt idx="51014">
                  <c:v>1.32608E-2</c:v>
                </c:pt>
                <c:pt idx="51015">
                  <c:v>2.89726E-3</c:v>
                </c:pt>
                <c:pt idx="51016">
                  <c:v>1.0978699999999999E-2</c:v>
                </c:pt>
                <c:pt idx="51017">
                  <c:v>1.11647E-2</c:v>
                </c:pt>
                <c:pt idx="51018">
                  <c:v>1.6335499999999999E-2</c:v>
                </c:pt>
                <c:pt idx="51019">
                  <c:v>1.22843E-2</c:v>
                </c:pt>
                <c:pt idx="51020">
                  <c:v>1.04046E-2</c:v>
                </c:pt>
                <c:pt idx="51021">
                  <c:v>3.9806399999999997E-3</c:v>
                </c:pt>
                <c:pt idx="51022">
                  <c:v>6.4716299999999999E-3</c:v>
                </c:pt>
                <c:pt idx="51023">
                  <c:v>1.4391899999999999E-2</c:v>
                </c:pt>
                <c:pt idx="51024">
                  <c:v>1.1670099999999999E-2</c:v>
                </c:pt>
                <c:pt idx="51025">
                  <c:v>8.2960099999999995E-3</c:v>
                </c:pt>
                <c:pt idx="51026">
                  <c:v>1.87616E-2</c:v>
                </c:pt>
                <c:pt idx="51027">
                  <c:v>1.2782099999999999E-2</c:v>
                </c:pt>
                <c:pt idx="51028">
                  <c:v>1.35193E-2</c:v>
                </c:pt>
                <c:pt idx="51029">
                  <c:v>1.20535E-2</c:v>
                </c:pt>
                <c:pt idx="51030">
                  <c:v>1.8233300000000001E-2</c:v>
                </c:pt>
                <c:pt idx="51031">
                  <c:v>1.08013E-2</c:v>
                </c:pt>
                <c:pt idx="51032">
                  <c:v>1.56641E-2</c:v>
                </c:pt>
                <c:pt idx="51033">
                  <c:v>1.73969E-2</c:v>
                </c:pt>
                <c:pt idx="51034">
                  <c:v>1.65205E-2</c:v>
                </c:pt>
                <c:pt idx="51035">
                  <c:v>1.5981700000000001E-2</c:v>
                </c:pt>
                <c:pt idx="51036">
                  <c:v>2.2473300000000002E-2</c:v>
                </c:pt>
                <c:pt idx="51037">
                  <c:v>3.0838999999999998E-2</c:v>
                </c:pt>
                <c:pt idx="51038" formatCode="0.00E+00">
                  <c:v>1.60141E-2</c:v>
                </c:pt>
                <c:pt idx="51039">
                  <c:v>1.74541E-2</c:v>
                </c:pt>
                <c:pt idx="51040">
                  <c:v>1.1842699999999999E-2</c:v>
                </c:pt>
                <c:pt idx="51041">
                  <c:v>1.7304400000000001E-2</c:v>
                </c:pt>
                <c:pt idx="51042">
                  <c:v>2.4094600000000001E-2</c:v>
                </c:pt>
                <c:pt idx="51043">
                  <c:v>2.1899200000000001E-2</c:v>
                </c:pt>
                <c:pt idx="51044">
                  <c:v>1.68343E-2</c:v>
                </c:pt>
                <c:pt idx="51045">
                  <c:v>9.2334700000000006E-3</c:v>
                </c:pt>
                <c:pt idx="51046">
                  <c:v>2.2851E-2</c:v>
                </c:pt>
                <c:pt idx="51047">
                  <c:v>1.8453600000000001E-2</c:v>
                </c:pt>
                <c:pt idx="51048">
                  <c:v>3.0355500000000001E-2</c:v>
                </c:pt>
                <c:pt idx="51049">
                  <c:v>3.00951E-2</c:v>
                </c:pt>
                <c:pt idx="51050">
                  <c:v>2.54822E-2</c:v>
                </c:pt>
                <c:pt idx="51051">
                  <c:v>2.02951E-2</c:v>
                </c:pt>
                <c:pt idx="51052">
                  <c:v>1.05801E-2</c:v>
                </c:pt>
                <c:pt idx="51053">
                  <c:v>2.8644599999999999E-2</c:v>
                </c:pt>
                <c:pt idx="51054">
                  <c:v>2.9203400000000001E-2</c:v>
                </c:pt>
                <c:pt idx="51055">
                  <c:v>7.4081399999999997E-3</c:v>
                </c:pt>
                <c:pt idx="51056">
                  <c:v>1.28202E-2</c:v>
                </c:pt>
                <c:pt idx="51057">
                  <c:v>6.9456099999999996E-3</c:v>
                </c:pt>
                <c:pt idx="51058">
                  <c:v>3.3979399999999999E-3</c:v>
                </c:pt>
                <c:pt idx="51059">
                  <c:v>2.0720499999999999E-2</c:v>
                </c:pt>
                <c:pt idx="51060">
                  <c:v>9.9029500000000006E-3</c:v>
                </c:pt>
                <c:pt idx="51061">
                  <c:v>1.7047900000000001E-2</c:v>
                </c:pt>
                <c:pt idx="51062">
                  <c:v>1.5153899999999999E-3</c:v>
                </c:pt>
                <c:pt idx="51063">
                  <c:v>4.9715000000000002E-3</c:v>
                </c:pt>
                <c:pt idx="51064">
                  <c:v>1.04475E-2</c:v>
                </c:pt>
                <c:pt idx="51065">
                  <c:v>7.0076000000000001E-3</c:v>
                </c:pt>
                <c:pt idx="51066">
                  <c:v>6.3619599999999998E-3</c:v>
                </c:pt>
                <c:pt idx="51067">
                  <c:v>1.7442699999999998E-2</c:v>
                </c:pt>
                <c:pt idx="51068">
                  <c:v>5.7048799999999998E-3</c:v>
                </c:pt>
                <c:pt idx="51069">
                  <c:v>1.24493E-2</c:v>
                </c:pt>
                <c:pt idx="51070">
                  <c:v>-1.6622500000000001E-3</c:v>
                </c:pt>
                <c:pt idx="51071">
                  <c:v>8.3923299999999999E-4</c:v>
                </c:pt>
                <c:pt idx="51072">
                  <c:v>7.3270799999999997E-3</c:v>
                </c:pt>
                <c:pt idx="51073">
                  <c:v>-2.0752000000000001E-3</c:v>
                </c:pt>
                <c:pt idx="51074">
                  <c:v>1.3188399999999999E-2</c:v>
                </c:pt>
                <c:pt idx="51075">
                  <c:v>2.2102400000000001E-2</c:v>
                </c:pt>
                <c:pt idx="51076">
                  <c:v>5.2394900000000003E-3</c:v>
                </c:pt>
                <c:pt idx="51077">
                  <c:v>1.7814599999999999E-3</c:v>
                </c:pt>
                <c:pt idx="51078">
                  <c:v>1.04218E-2</c:v>
                </c:pt>
                <c:pt idx="51079">
                  <c:v>2.2398899999999999E-2</c:v>
                </c:pt>
                <c:pt idx="51080">
                  <c:v>1.69792E-2</c:v>
                </c:pt>
                <c:pt idx="51081">
                  <c:v>4.9238199999999998E-3</c:v>
                </c:pt>
                <c:pt idx="51082">
                  <c:v>1.95503E-2</c:v>
                </c:pt>
                <c:pt idx="51083">
                  <c:v>8.32367E-3</c:v>
                </c:pt>
                <c:pt idx="51084">
                  <c:v>7.8144100000000008E-3</c:v>
                </c:pt>
                <c:pt idx="51085">
                  <c:v>-9.7942400000000001E-4</c:v>
                </c:pt>
                <c:pt idx="51086">
                  <c:v>-5.4941199999999999E-3</c:v>
                </c:pt>
                <c:pt idx="51087">
                  <c:v>-1.5020400000000001E-3</c:v>
                </c:pt>
                <c:pt idx="51088">
                  <c:v>1.1034E-3</c:v>
                </c:pt>
                <c:pt idx="51089">
                  <c:v>8.5687599999999999E-3</c:v>
                </c:pt>
                <c:pt idx="51090">
                  <c:v>2.38514E-3</c:v>
                </c:pt>
                <c:pt idx="51091">
                  <c:v>8.5239400000000007E-3</c:v>
                </c:pt>
                <c:pt idx="51092">
                  <c:v>9.6149400000000006E-3</c:v>
                </c:pt>
                <c:pt idx="51093">
                  <c:v>1.15452E-2</c:v>
                </c:pt>
                <c:pt idx="51094">
                  <c:v>3.92056E-3</c:v>
                </c:pt>
                <c:pt idx="51095">
                  <c:v>-1.2187999999999999E-3</c:v>
                </c:pt>
                <c:pt idx="51096">
                  <c:v>-5.2681000000000004E-3</c:v>
                </c:pt>
                <c:pt idx="51097">
                  <c:v>2.61021E-3</c:v>
                </c:pt>
                <c:pt idx="51098">
                  <c:v>-1.06955E-2</c:v>
                </c:pt>
                <c:pt idx="51099">
                  <c:v>5.7621E-3</c:v>
                </c:pt>
                <c:pt idx="51100">
                  <c:v>6.3705400000000001E-3</c:v>
                </c:pt>
                <c:pt idx="51101">
                  <c:v>6.6852600000000002E-3</c:v>
                </c:pt>
                <c:pt idx="51102">
                  <c:v>9.2735300000000003E-3</c:v>
                </c:pt>
                <c:pt idx="51103">
                  <c:v>-3.8785899999999999E-3</c:v>
                </c:pt>
                <c:pt idx="51104">
                  <c:v>2.2697400000000001E-4</c:v>
                </c:pt>
                <c:pt idx="51105">
                  <c:v>-1.02425E-2</c:v>
                </c:pt>
                <c:pt idx="51106">
                  <c:v>-1.3254200000000001E-2</c:v>
                </c:pt>
                <c:pt idx="51107">
                  <c:v>-2.0896000000000001E-2</c:v>
                </c:pt>
                <c:pt idx="51108">
                  <c:v>-8.7080000000000005E-3</c:v>
                </c:pt>
                <c:pt idx="51109">
                  <c:v>6.1826700000000004E-3</c:v>
                </c:pt>
                <c:pt idx="51110">
                  <c:v>8.0556900000000008E-3</c:v>
                </c:pt>
                <c:pt idx="51111">
                  <c:v>-7.3928800000000001E-3</c:v>
                </c:pt>
                <c:pt idx="51112">
                  <c:v>-2.5052999999999998E-3</c:v>
                </c:pt>
                <c:pt idx="51113">
                  <c:v>9.3660400000000008E-3</c:v>
                </c:pt>
                <c:pt idx="51114">
                  <c:v>-5.9518799999999997E-3</c:v>
                </c:pt>
                <c:pt idx="51115">
                  <c:v>-8.2969700000000007E-3</c:v>
                </c:pt>
                <c:pt idx="51116">
                  <c:v>-1.157E-2</c:v>
                </c:pt>
                <c:pt idx="51117">
                  <c:v>1.00908E-2</c:v>
                </c:pt>
                <c:pt idx="51118">
                  <c:v>-3.7708300000000002E-3</c:v>
                </c:pt>
                <c:pt idx="51119">
                  <c:v>-9.9992799999999993E-3</c:v>
                </c:pt>
                <c:pt idx="51120">
                  <c:v>6.3152299999999998E-3</c:v>
                </c:pt>
                <c:pt idx="51121">
                  <c:v>8.1815700000000009E-3</c:v>
                </c:pt>
                <c:pt idx="51122">
                  <c:v>-2.2602099999999999E-3</c:v>
                </c:pt>
                <c:pt idx="51123">
                  <c:v>-1.2531300000000001E-3</c:v>
                </c:pt>
                <c:pt idx="51124">
                  <c:v>-4.9848599999999998E-3</c:v>
                </c:pt>
                <c:pt idx="51125">
                  <c:v>-2.0408599999999998E-3</c:v>
                </c:pt>
                <c:pt idx="51126">
                  <c:v>-8.4142699999999997E-3</c:v>
                </c:pt>
                <c:pt idx="51127">
                  <c:v>7.0514699999999998E-3</c:v>
                </c:pt>
                <c:pt idx="51128">
                  <c:v>6.5822600000000004E-3</c:v>
                </c:pt>
                <c:pt idx="51129">
                  <c:v>-4.1828200000000003E-3</c:v>
                </c:pt>
                <c:pt idx="51130">
                  <c:v>8.5048699999999994E-3</c:v>
                </c:pt>
                <c:pt idx="51131">
                  <c:v>-3.7698699999999998E-3</c:v>
                </c:pt>
                <c:pt idx="51132">
                  <c:v>-8.6812999999999994E-3</c:v>
                </c:pt>
                <c:pt idx="51133">
                  <c:v>1.0700200000000001E-3</c:v>
                </c:pt>
                <c:pt idx="51134">
                  <c:v>1.26972E-2</c:v>
                </c:pt>
                <c:pt idx="51135">
                  <c:v>1.0741199999999999E-2</c:v>
                </c:pt>
                <c:pt idx="51136">
                  <c:v>5.3253199999999997E-3</c:v>
                </c:pt>
                <c:pt idx="51137">
                  <c:v>1.51386E-2</c:v>
                </c:pt>
                <c:pt idx="51138">
                  <c:v>1.14698E-2</c:v>
                </c:pt>
                <c:pt idx="51139">
                  <c:v>-1.14441E-4</c:v>
                </c:pt>
                <c:pt idx="51140">
                  <c:v>8.2140000000000008E-3</c:v>
                </c:pt>
                <c:pt idx="51141">
                  <c:v>1.7218600000000001E-2</c:v>
                </c:pt>
                <c:pt idx="51142">
                  <c:v>1.83201E-3</c:v>
                </c:pt>
                <c:pt idx="51143">
                  <c:v>1.80244E-3</c:v>
                </c:pt>
                <c:pt idx="51144">
                  <c:v>2.6865000000000001E-3</c:v>
                </c:pt>
                <c:pt idx="51145">
                  <c:v>5.6924799999999998E-3</c:v>
                </c:pt>
                <c:pt idx="51146">
                  <c:v>7.6894800000000003E-3</c:v>
                </c:pt>
                <c:pt idx="51147">
                  <c:v>1.44691E-2</c:v>
                </c:pt>
                <c:pt idx="51148">
                  <c:v>2.1417599999999998E-2</c:v>
                </c:pt>
                <c:pt idx="51149">
                  <c:v>1.4027599999999999E-2</c:v>
                </c:pt>
                <c:pt idx="51150">
                  <c:v>5.0411199999999996E-3</c:v>
                </c:pt>
                <c:pt idx="51151">
                  <c:v>1.7263400000000002E-2</c:v>
                </c:pt>
                <c:pt idx="51152">
                  <c:v>-2.3479500000000001E-3</c:v>
                </c:pt>
                <c:pt idx="51153">
                  <c:v>2.12059E-2</c:v>
                </c:pt>
                <c:pt idx="51154">
                  <c:v>2.8801E-3</c:v>
                </c:pt>
                <c:pt idx="51155">
                  <c:v>4.0559799999999998E-3</c:v>
                </c:pt>
                <c:pt idx="51156">
                  <c:v>1.05572E-3</c:v>
                </c:pt>
                <c:pt idx="51157">
                  <c:v>-5.90611E-3</c:v>
                </c:pt>
                <c:pt idx="51158">
                  <c:v>1.3332400000000001E-3</c:v>
                </c:pt>
                <c:pt idx="51159">
                  <c:v>3.2749200000000002E-3</c:v>
                </c:pt>
                <c:pt idx="51160">
                  <c:v>-7.9212199999999997E-3</c:v>
                </c:pt>
                <c:pt idx="51161">
                  <c:v>-7.00951E-4</c:v>
                </c:pt>
                <c:pt idx="51162">
                  <c:v>1.2862200000000001E-2</c:v>
                </c:pt>
                <c:pt idx="51163">
                  <c:v>5.5046100000000001E-3</c:v>
                </c:pt>
                <c:pt idx="51164">
                  <c:v>7.3442500000000001E-3</c:v>
                </c:pt>
                <c:pt idx="51165">
                  <c:v>2.7608899999999998E-3</c:v>
                </c:pt>
                <c:pt idx="51166">
                  <c:v>1.9073500000000001E-4</c:v>
                </c:pt>
                <c:pt idx="51167">
                  <c:v>-1.8463100000000001E-3</c:v>
                </c:pt>
                <c:pt idx="51168">
                  <c:v>4.1952100000000004E-3</c:v>
                </c:pt>
                <c:pt idx="51169">
                  <c:v>1.4362299999999999E-3</c:v>
                </c:pt>
                <c:pt idx="51170">
                  <c:v>-6.6728600000000001E-3</c:v>
                </c:pt>
                <c:pt idx="51171">
                  <c:v>4.9829499999999999E-3</c:v>
                </c:pt>
                <c:pt idx="51172">
                  <c:v>-8.6450599999999996E-3</c:v>
                </c:pt>
                <c:pt idx="51173">
                  <c:v>-4.0655099999999996E-3</c:v>
                </c:pt>
                <c:pt idx="51174">
                  <c:v>5.56946E-3</c:v>
                </c:pt>
                <c:pt idx="51175">
                  <c:v>8.26263E-3</c:v>
                </c:pt>
                <c:pt idx="51176">
                  <c:v>-1.0005999999999999E-2</c:v>
                </c:pt>
                <c:pt idx="51177">
                  <c:v>-1.84507E-2</c:v>
                </c:pt>
                <c:pt idx="51178">
                  <c:v>-7.6694500000000004E-3</c:v>
                </c:pt>
                <c:pt idx="51179">
                  <c:v>-4.3573400000000003E-3</c:v>
                </c:pt>
                <c:pt idx="51180">
                  <c:v>-1.2743000000000001E-2</c:v>
                </c:pt>
                <c:pt idx="51181">
                  <c:v>-7.6274899999999998E-3</c:v>
                </c:pt>
                <c:pt idx="51182">
                  <c:v>-8.5592299999999993E-3</c:v>
                </c:pt>
                <c:pt idx="51183">
                  <c:v>-2.8591200000000002E-3</c:v>
                </c:pt>
                <c:pt idx="51184">
                  <c:v>-1.14412E-2</c:v>
                </c:pt>
                <c:pt idx="51185">
                  <c:v>-1.1415500000000001E-3</c:v>
                </c:pt>
                <c:pt idx="51186">
                  <c:v>5.9309000000000002E-3</c:v>
                </c:pt>
                <c:pt idx="51187">
                  <c:v>-1.7998699999999999E-2</c:v>
                </c:pt>
                <c:pt idx="51188">
                  <c:v>-1.8229499999999999E-2</c:v>
                </c:pt>
                <c:pt idx="51189">
                  <c:v>-1.06201E-2</c:v>
                </c:pt>
                <c:pt idx="51190">
                  <c:v>7.1687699999999997E-3</c:v>
                </c:pt>
                <c:pt idx="51191">
                  <c:v>-7.9002399999999993E-3</c:v>
                </c:pt>
                <c:pt idx="51192">
                  <c:v>-4.3573400000000003E-3</c:v>
                </c:pt>
                <c:pt idx="51193">
                  <c:v>4.53281E-3</c:v>
                </c:pt>
                <c:pt idx="51194">
                  <c:v>-1.08948E-2</c:v>
                </c:pt>
                <c:pt idx="51195">
                  <c:v>-6.0272199999999998E-3</c:v>
                </c:pt>
                <c:pt idx="51196">
                  <c:v>-1.0132800000000001E-2</c:v>
                </c:pt>
                <c:pt idx="51197">
                  <c:v>-9.7799299999999992E-3</c:v>
                </c:pt>
                <c:pt idx="51198">
                  <c:v>-8.9292499999999997E-3</c:v>
                </c:pt>
                <c:pt idx="51199">
                  <c:v>-1.20497E-2</c:v>
                </c:pt>
                <c:pt idx="51200">
                  <c:v>7.3814400000000004E-4</c:v>
                </c:pt>
                <c:pt idx="51201">
                  <c:v>-1.1544199999999999E-2</c:v>
                </c:pt>
                <c:pt idx="51202">
                  <c:v>-7.3509200000000004E-3</c:v>
                </c:pt>
                <c:pt idx="51203">
                  <c:v>9.0465500000000004E-3</c:v>
                </c:pt>
                <c:pt idx="51204">
                  <c:v>-4.0941199999999997E-3</c:v>
                </c:pt>
                <c:pt idx="51205">
                  <c:v>-2.4705899999999999E-2</c:v>
                </c:pt>
                <c:pt idx="51206">
                  <c:v>-6.3362100000000001E-3</c:v>
                </c:pt>
                <c:pt idx="51207">
                  <c:v>4.2858100000000001E-3</c:v>
                </c:pt>
                <c:pt idx="51208">
                  <c:v>-1.31226E-2</c:v>
                </c:pt>
                <c:pt idx="51209">
                  <c:v>-2.7985599999999999E-2</c:v>
                </c:pt>
                <c:pt idx="51210">
                  <c:v>-1.67828E-2</c:v>
                </c:pt>
                <c:pt idx="51211">
                  <c:v>-1.1587100000000001E-3</c:v>
                </c:pt>
                <c:pt idx="51212">
                  <c:v>4.2333600000000002E-3</c:v>
                </c:pt>
                <c:pt idx="51213">
                  <c:v>-1.73531E-2</c:v>
                </c:pt>
                <c:pt idx="51214">
                  <c:v>3.0345900000000002E-3</c:v>
                </c:pt>
                <c:pt idx="51215">
                  <c:v>-2.3107499999999999E-3</c:v>
                </c:pt>
                <c:pt idx="51216">
                  <c:v>-2.99263E-3</c:v>
                </c:pt>
                <c:pt idx="51217">
                  <c:v>-3.6401699999999999E-3</c:v>
                </c:pt>
                <c:pt idx="51218">
                  <c:v>5.3758599999999997E-3</c:v>
                </c:pt>
                <c:pt idx="51219">
                  <c:v>1.7385499999999999E-3</c:v>
                </c:pt>
                <c:pt idx="51220">
                  <c:v>-2.3603399999999998E-3</c:v>
                </c:pt>
                <c:pt idx="51221">
                  <c:v>-2.5863599999999998E-3</c:v>
                </c:pt>
                <c:pt idx="51222">
                  <c:v>-1.03283E-3</c:v>
                </c:pt>
                <c:pt idx="51223">
                  <c:v>-1.22118E-2</c:v>
                </c:pt>
                <c:pt idx="51224">
                  <c:v>-7.2336199999999996E-3</c:v>
                </c:pt>
                <c:pt idx="51225">
                  <c:v>-9.3202600000000003E-3</c:v>
                </c:pt>
                <c:pt idx="51226">
                  <c:v>-1.43938E-2</c:v>
                </c:pt>
                <c:pt idx="51227">
                  <c:v>-4.0731400000000003E-3</c:v>
                </c:pt>
                <c:pt idx="51228">
                  <c:v>-9.1228500000000001E-3</c:v>
                </c:pt>
                <c:pt idx="51229">
                  <c:v>-3.37982E-3</c:v>
                </c:pt>
                <c:pt idx="51230">
                  <c:v>-6.4592399999999998E-3</c:v>
                </c:pt>
                <c:pt idx="51231">
                  <c:v>-1.3188399999999999E-2</c:v>
                </c:pt>
                <c:pt idx="51232">
                  <c:v>-6.8283099999999995E-4</c:v>
                </c:pt>
                <c:pt idx="51233">
                  <c:v>-1.4143000000000001E-3</c:v>
                </c:pt>
                <c:pt idx="51234">
                  <c:v>-1.43576E-2</c:v>
                </c:pt>
                <c:pt idx="51235">
                  <c:v>-1.15242E-2</c:v>
                </c:pt>
                <c:pt idx="51236">
                  <c:v>-1.56069E-2</c:v>
                </c:pt>
                <c:pt idx="51237">
                  <c:v>-8.0804799999999993E-3</c:v>
                </c:pt>
                <c:pt idx="51238">
                  <c:v>-7.8182200000000007E-3</c:v>
                </c:pt>
                <c:pt idx="51239" formatCode="0.00E+00">
                  <c:v>-1.5421900000000001E-2</c:v>
                </c:pt>
                <c:pt idx="51240">
                  <c:v>-1.3278999999999999E-2</c:v>
                </c:pt>
                <c:pt idx="51241">
                  <c:v>-8.8262600000000007E-3</c:v>
                </c:pt>
                <c:pt idx="51242">
                  <c:v>-1.3070099999999999E-2</c:v>
                </c:pt>
                <c:pt idx="51243">
                  <c:v>-2.4986299999999999E-2</c:v>
                </c:pt>
                <c:pt idx="51244">
                  <c:v>-2.9842400000000002E-2</c:v>
                </c:pt>
                <c:pt idx="51245">
                  <c:v>-1.02816E-2</c:v>
                </c:pt>
                <c:pt idx="51246">
                  <c:v>-2.3571000000000002E-2</c:v>
                </c:pt>
                <c:pt idx="51247">
                  <c:v>-2.63567E-2</c:v>
                </c:pt>
                <c:pt idx="51248">
                  <c:v>-9.0732599999999997E-3</c:v>
                </c:pt>
                <c:pt idx="51249">
                  <c:v>-1.39685E-2</c:v>
                </c:pt>
                <c:pt idx="51250">
                  <c:v>-6.6337599999999998E-3</c:v>
                </c:pt>
                <c:pt idx="51251">
                  <c:v>-1.3820600000000001E-2</c:v>
                </c:pt>
                <c:pt idx="51252">
                  <c:v>-1.3979E-2</c:v>
                </c:pt>
                <c:pt idx="51253">
                  <c:v>-4.7006599999999997E-3</c:v>
                </c:pt>
                <c:pt idx="51254">
                  <c:v>-2.1417599999999998E-2</c:v>
                </c:pt>
                <c:pt idx="51255">
                  <c:v>-4.8971199999999996E-3</c:v>
                </c:pt>
                <c:pt idx="51256">
                  <c:v>-1.08013E-2</c:v>
                </c:pt>
                <c:pt idx="51257">
                  <c:v>-1.1813199999999999E-2</c:v>
                </c:pt>
                <c:pt idx="51258">
                  <c:v>-1.06611E-2</c:v>
                </c:pt>
                <c:pt idx="51259">
                  <c:v>-4.62437E-3</c:v>
                </c:pt>
                <c:pt idx="51260">
                  <c:v>5.4874399999999997E-3</c:v>
                </c:pt>
                <c:pt idx="51261">
                  <c:v>-1.06955E-2</c:v>
                </c:pt>
                <c:pt idx="51262">
                  <c:v>-1.2235600000000001E-3</c:v>
                </c:pt>
                <c:pt idx="51263">
                  <c:v>-2.3441299999999998E-3</c:v>
                </c:pt>
                <c:pt idx="51264">
                  <c:v>-5.9785799999999998E-3</c:v>
                </c:pt>
                <c:pt idx="51265">
                  <c:v>-1.9607499999999998E-3</c:v>
                </c:pt>
                <c:pt idx="51266">
                  <c:v>3.1404499999999999E-3</c:v>
                </c:pt>
                <c:pt idx="51267">
                  <c:v>1.11103E-3</c:v>
                </c:pt>
                <c:pt idx="51268">
                  <c:v>5.3358099999999999E-3</c:v>
                </c:pt>
                <c:pt idx="51269">
                  <c:v>1.1280999999999999E-2</c:v>
                </c:pt>
                <c:pt idx="51270">
                  <c:v>7.2154999999999997E-3</c:v>
                </c:pt>
                <c:pt idx="51271">
                  <c:v>2.3603399999999998E-3</c:v>
                </c:pt>
                <c:pt idx="51272">
                  <c:v>-9.8571800000000001E-3</c:v>
                </c:pt>
                <c:pt idx="51273">
                  <c:v>-2.22588E-3</c:v>
                </c:pt>
                <c:pt idx="51274">
                  <c:v>-5.3606000000000001E-3</c:v>
                </c:pt>
                <c:pt idx="51275">
                  <c:v>-2.21424E-2</c:v>
                </c:pt>
                <c:pt idx="51276">
                  <c:v>-1.6910600000000001E-2</c:v>
                </c:pt>
                <c:pt idx="51277">
                  <c:v>1.1511800000000001E-2</c:v>
                </c:pt>
                <c:pt idx="51278">
                  <c:v>-1.49345E-2</c:v>
                </c:pt>
                <c:pt idx="51279">
                  <c:v>-1.0788900000000001E-2</c:v>
                </c:pt>
                <c:pt idx="51280">
                  <c:v>-1.49593E-2</c:v>
                </c:pt>
                <c:pt idx="51281">
                  <c:v>-1.1335400000000001E-2</c:v>
                </c:pt>
                <c:pt idx="51282">
                  <c:v>6.3133199999999997E-4</c:v>
                </c:pt>
                <c:pt idx="51283">
                  <c:v>-7.7190399999999999E-3</c:v>
                </c:pt>
                <c:pt idx="51284">
                  <c:v>-1.3168300000000001E-2</c:v>
                </c:pt>
                <c:pt idx="51285">
                  <c:v>-7.5721700000000002E-4</c:v>
                </c:pt>
                <c:pt idx="51286">
                  <c:v>-2.4232900000000002E-2</c:v>
                </c:pt>
                <c:pt idx="51287">
                  <c:v>-1.8576599999999999E-2</c:v>
                </c:pt>
                <c:pt idx="51288">
                  <c:v>-1.02968E-2</c:v>
                </c:pt>
                <c:pt idx="51289">
                  <c:v>-1.55344E-2</c:v>
                </c:pt>
                <c:pt idx="51290">
                  <c:v>-1.16959E-2</c:v>
                </c:pt>
                <c:pt idx="51291">
                  <c:v>-9.6902800000000008E-3</c:v>
                </c:pt>
                <c:pt idx="51292">
                  <c:v>-1.4163E-2</c:v>
                </c:pt>
                <c:pt idx="51293">
                  <c:v>-2.7971300000000001E-3</c:v>
                </c:pt>
                <c:pt idx="51294">
                  <c:v>-1.8382099999999998E-2</c:v>
                </c:pt>
                <c:pt idx="51295">
                  <c:v>-2.2878600000000001E-3</c:v>
                </c:pt>
                <c:pt idx="51296">
                  <c:v>-2.0582199999999998E-2</c:v>
                </c:pt>
                <c:pt idx="51297">
                  <c:v>-2.22054E-2</c:v>
                </c:pt>
                <c:pt idx="51298" formatCode="0.00E+00">
                  <c:v>-7.0047399999999998E-3</c:v>
                </c:pt>
                <c:pt idx="51299">
                  <c:v>-2.4372100000000001E-2</c:v>
                </c:pt>
                <c:pt idx="51300">
                  <c:v>-1.99242E-2</c:v>
                </c:pt>
                <c:pt idx="51301">
                  <c:v>-1.5288400000000001E-2</c:v>
                </c:pt>
                <c:pt idx="51302">
                  <c:v>-1.4190700000000001E-2</c:v>
                </c:pt>
                <c:pt idx="51303">
                  <c:v>-2.3144700000000001E-2</c:v>
                </c:pt>
                <c:pt idx="51304">
                  <c:v>-8.8787099999999997E-3</c:v>
                </c:pt>
                <c:pt idx="51305">
                  <c:v>-2.3822800000000001E-3</c:v>
                </c:pt>
                <c:pt idx="51306">
                  <c:v>-2.5796900000000001E-2</c:v>
                </c:pt>
                <c:pt idx="51307">
                  <c:v>-1.13182E-2</c:v>
                </c:pt>
                <c:pt idx="51308">
                  <c:v>-4.3315899999999997E-3</c:v>
                </c:pt>
                <c:pt idx="51309">
                  <c:v>-3.1043999999999999E-2</c:v>
                </c:pt>
                <c:pt idx="51310">
                  <c:v>-2.0274199999999999E-2</c:v>
                </c:pt>
                <c:pt idx="51311">
                  <c:v>-8.8148099999999993E-3</c:v>
                </c:pt>
                <c:pt idx="51312">
                  <c:v>-2.0520199999999999E-2</c:v>
                </c:pt>
                <c:pt idx="51313">
                  <c:v>-1.6711199999999999E-2</c:v>
                </c:pt>
                <c:pt idx="51314">
                  <c:v>-2.0372399999999999E-2</c:v>
                </c:pt>
                <c:pt idx="51315">
                  <c:v>-8.0843000000000009E-3</c:v>
                </c:pt>
                <c:pt idx="51316">
                  <c:v>-2.4056399999999999E-2</c:v>
                </c:pt>
                <c:pt idx="51317">
                  <c:v>-2.3432700000000001E-2</c:v>
                </c:pt>
                <c:pt idx="51318">
                  <c:v>-2.9645899999999999E-2</c:v>
                </c:pt>
                <c:pt idx="51319">
                  <c:v>-2.1707500000000001E-2</c:v>
                </c:pt>
                <c:pt idx="51320">
                  <c:v>-2.5753000000000002E-2</c:v>
                </c:pt>
                <c:pt idx="51321">
                  <c:v>-1.8928500000000001E-2</c:v>
                </c:pt>
                <c:pt idx="51322">
                  <c:v>-3.8785899999999999E-3</c:v>
                </c:pt>
                <c:pt idx="51323">
                  <c:v>-2.0841599999999998E-2</c:v>
                </c:pt>
                <c:pt idx="51324">
                  <c:v>-2.28586E-2</c:v>
                </c:pt>
                <c:pt idx="51325">
                  <c:v>-1.6735099999999999E-2</c:v>
                </c:pt>
                <c:pt idx="51326">
                  <c:v>-1.1158E-2</c:v>
                </c:pt>
                <c:pt idx="51327">
                  <c:v>-1.6984900000000001E-2</c:v>
                </c:pt>
                <c:pt idx="51328">
                  <c:v>-2.6349999999999998E-2</c:v>
                </c:pt>
                <c:pt idx="51329">
                  <c:v>-1.8560400000000001E-2</c:v>
                </c:pt>
                <c:pt idx="51330">
                  <c:v>-2.6491199999999999E-2</c:v>
                </c:pt>
                <c:pt idx="51331">
                  <c:v>-8.4247599999999999E-3</c:v>
                </c:pt>
                <c:pt idx="51332">
                  <c:v>-1.15385E-2</c:v>
                </c:pt>
                <c:pt idx="51333">
                  <c:v>-2.1152499999999999E-3</c:v>
                </c:pt>
                <c:pt idx="51334">
                  <c:v>6.6452000000000004E-3</c:v>
                </c:pt>
                <c:pt idx="51335">
                  <c:v>-1.1939999999999999E-2</c:v>
                </c:pt>
                <c:pt idx="51336">
                  <c:v>-1.9886999999999998E-2</c:v>
                </c:pt>
                <c:pt idx="51337">
                  <c:v>-1.7571400000000001E-2</c:v>
                </c:pt>
                <c:pt idx="51338">
                  <c:v>-7.0037800000000002E-3</c:v>
                </c:pt>
                <c:pt idx="51339">
                  <c:v>-7.2555500000000004E-3</c:v>
                </c:pt>
                <c:pt idx="51340">
                  <c:v>-1.08814E-3</c:v>
                </c:pt>
                <c:pt idx="51341">
                  <c:v>-1.6077000000000001E-2</c:v>
                </c:pt>
                <c:pt idx="51342">
                  <c:v>-7.8391999999999993E-3</c:v>
                </c:pt>
                <c:pt idx="51343">
                  <c:v>-1.6575800000000002E-2</c:v>
                </c:pt>
                <c:pt idx="51344">
                  <c:v>-6.0214999999999999E-3</c:v>
                </c:pt>
                <c:pt idx="51345">
                  <c:v>-1.5532499999999999E-2</c:v>
                </c:pt>
                <c:pt idx="51346">
                  <c:v>-1.3827300000000001E-2</c:v>
                </c:pt>
                <c:pt idx="51347">
                  <c:v>-2.25811E-2</c:v>
                </c:pt>
                <c:pt idx="51348">
                  <c:v>-2.6056300000000001E-2</c:v>
                </c:pt>
                <c:pt idx="51349">
                  <c:v>-2.0169300000000001E-2</c:v>
                </c:pt>
                <c:pt idx="51350">
                  <c:v>-1.4251700000000001E-2</c:v>
                </c:pt>
                <c:pt idx="51351">
                  <c:v>-2.1758099999999999E-2</c:v>
                </c:pt>
                <c:pt idx="51352">
                  <c:v>-1.58014E-2</c:v>
                </c:pt>
                <c:pt idx="51353">
                  <c:v>-5.3510700000000003E-3</c:v>
                </c:pt>
                <c:pt idx="51354">
                  <c:v>-6.8960200000000001E-3</c:v>
                </c:pt>
                <c:pt idx="51355">
                  <c:v>-3.29266E-2</c:v>
                </c:pt>
                <c:pt idx="51356">
                  <c:v>-1.2235599999999999E-2</c:v>
                </c:pt>
                <c:pt idx="51357">
                  <c:v>6.3514699999999997E-4</c:v>
                </c:pt>
                <c:pt idx="51358">
                  <c:v>-1.51529E-2</c:v>
                </c:pt>
                <c:pt idx="51359">
                  <c:v>-3.0574799999999999E-2</c:v>
                </c:pt>
                <c:pt idx="51360">
                  <c:v>-1.40009E-2</c:v>
                </c:pt>
                <c:pt idx="51361">
                  <c:v>-2.3341199999999999E-2</c:v>
                </c:pt>
                <c:pt idx="51362">
                  <c:v>-2.0187400000000001E-2</c:v>
                </c:pt>
                <c:pt idx="51363">
                  <c:v>-1.01776E-2</c:v>
                </c:pt>
                <c:pt idx="51364">
                  <c:v>-1.77994E-2</c:v>
                </c:pt>
                <c:pt idx="51365">
                  <c:v>-1.2760199999999999E-2</c:v>
                </c:pt>
                <c:pt idx="51366">
                  <c:v>-2.4679199999999998E-2</c:v>
                </c:pt>
                <c:pt idx="51367">
                  <c:v>-1.4658900000000001E-2</c:v>
                </c:pt>
                <c:pt idx="51368">
                  <c:v>-7.3451999999999996E-3</c:v>
                </c:pt>
                <c:pt idx="51369">
                  <c:v>-1.59359E-3</c:v>
                </c:pt>
                <c:pt idx="51370">
                  <c:v>-1.12581E-2</c:v>
                </c:pt>
                <c:pt idx="51371">
                  <c:v>-2.1598800000000001E-2</c:v>
                </c:pt>
                <c:pt idx="51372">
                  <c:v>-1.11818E-2</c:v>
                </c:pt>
                <c:pt idx="51373">
                  <c:v>-1.5831899999999999E-2</c:v>
                </c:pt>
                <c:pt idx="51374">
                  <c:v>-9.5500900000000007E-3</c:v>
                </c:pt>
                <c:pt idx="51375">
                  <c:v>-2.0647E-3</c:v>
                </c:pt>
                <c:pt idx="51376">
                  <c:v>-5.3730000000000002E-3</c:v>
                </c:pt>
                <c:pt idx="51377">
                  <c:v>-5.02586E-3</c:v>
                </c:pt>
                <c:pt idx="51378">
                  <c:v>-1.5630700000000001E-2</c:v>
                </c:pt>
                <c:pt idx="51379">
                  <c:v>1.58596E-3</c:v>
                </c:pt>
                <c:pt idx="51380">
                  <c:v>-1.97124E-3</c:v>
                </c:pt>
                <c:pt idx="51381">
                  <c:v>-8.3189000000000006E-3</c:v>
                </c:pt>
                <c:pt idx="51382">
                  <c:v>8.6736699999999996E-3</c:v>
                </c:pt>
                <c:pt idx="51383">
                  <c:v>-1.1501300000000001E-3</c:v>
                </c:pt>
                <c:pt idx="51384">
                  <c:v>3.85761E-3</c:v>
                </c:pt>
                <c:pt idx="51385">
                  <c:v>-6.9522900000000001E-4</c:v>
                </c:pt>
                <c:pt idx="51386">
                  <c:v>7.1201299999999997E-3</c:v>
                </c:pt>
                <c:pt idx="51387">
                  <c:v>7.6007799999999997E-4</c:v>
                </c:pt>
                <c:pt idx="51388">
                  <c:v>-1.4782E-3</c:v>
                </c:pt>
                <c:pt idx="51389">
                  <c:v>9.5243499999999991E-3</c:v>
                </c:pt>
                <c:pt idx="51390">
                  <c:v>5.1765400000000003E-3</c:v>
                </c:pt>
                <c:pt idx="51391">
                  <c:v>-2.3956300000000002E-3</c:v>
                </c:pt>
                <c:pt idx="51392">
                  <c:v>-5.1431699999999999E-3</c:v>
                </c:pt>
                <c:pt idx="51393">
                  <c:v>-1.3210299999999999E-2</c:v>
                </c:pt>
                <c:pt idx="51394">
                  <c:v>-1.91717E-2</c:v>
                </c:pt>
                <c:pt idx="51395">
                  <c:v>-1.07746E-2</c:v>
                </c:pt>
                <c:pt idx="51396">
                  <c:v>-1.7245300000000002E-2</c:v>
                </c:pt>
                <c:pt idx="51397">
                  <c:v>-2.7429599999999998E-2</c:v>
                </c:pt>
                <c:pt idx="51398">
                  <c:v>-1.5028E-2</c:v>
                </c:pt>
                <c:pt idx="51399">
                  <c:v>-1.12762E-2</c:v>
                </c:pt>
                <c:pt idx="51400">
                  <c:v>-5.7496999999999999E-3</c:v>
                </c:pt>
                <c:pt idx="51401">
                  <c:v>-2.2733699999999999E-2</c:v>
                </c:pt>
                <c:pt idx="51402">
                  <c:v>-1.3772E-2</c:v>
                </c:pt>
                <c:pt idx="51403">
                  <c:v>-1.6256300000000001E-2</c:v>
                </c:pt>
                <c:pt idx="51404">
                  <c:v>-2.4043100000000001E-2</c:v>
                </c:pt>
                <c:pt idx="51405">
                  <c:v>-1.1677699999999999E-2</c:v>
                </c:pt>
                <c:pt idx="51406">
                  <c:v>-1.26038E-2</c:v>
                </c:pt>
                <c:pt idx="51407">
                  <c:v>-1.7942400000000001E-2</c:v>
                </c:pt>
                <c:pt idx="51408">
                  <c:v>-1.8801700000000001E-2</c:v>
                </c:pt>
                <c:pt idx="51409">
                  <c:v>-8.0194499999999991E-3</c:v>
                </c:pt>
                <c:pt idx="51410">
                  <c:v>-5.52273E-3</c:v>
                </c:pt>
                <c:pt idx="51411">
                  <c:v>-5.6381199999999999E-3</c:v>
                </c:pt>
                <c:pt idx="51412">
                  <c:v>-2.5404900000000001E-2</c:v>
                </c:pt>
                <c:pt idx="51413">
                  <c:v>-2.2550600000000001E-2</c:v>
                </c:pt>
                <c:pt idx="51414">
                  <c:v>-2.9302600000000002E-2</c:v>
                </c:pt>
                <c:pt idx="51415">
                  <c:v>-2.0093899999999998E-3</c:v>
                </c:pt>
                <c:pt idx="51416">
                  <c:v>-3.3044799999999998E-3</c:v>
                </c:pt>
                <c:pt idx="51417">
                  <c:v>-1.50537E-2</c:v>
                </c:pt>
                <c:pt idx="51418">
                  <c:v>-1.9938500000000001E-2</c:v>
                </c:pt>
                <c:pt idx="51419">
                  <c:v>-1.29728E-2</c:v>
                </c:pt>
                <c:pt idx="51420">
                  <c:v>-2.3480399999999998E-2</c:v>
                </c:pt>
                <c:pt idx="51421">
                  <c:v>-1.6114199999999999E-2</c:v>
                </c:pt>
                <c:pt idx="51422">
                  <c:v>3.7860900000000002E-4</c:v>
                </c:pt>
                <c:pt idx="51423">
                  <c:v>-2.48203E-2</c:v>
                </c:pt>
                <c:pt idx="51424">
                  <c:v>-2.3182899999999999E-2</c:v>
                </c:pt>
                <c:pt idx="51425">
                  <c:v>-8.9340200000000008E-3</c:v>
                </c:pt>
                <c:pt idx="51426">
                  <c:v>-1.58148E-2</c:v>
                </c:pt>
                <c:pt idx="51427">
                  <c:v>-9.9430100000000004E-3</c:v>
                </c:pt>
                <c:pt idx="51428">
                  <c:v>-9.2248899999999995E-3</c:v>
                </c:pt>
                <c:pt idx="51429">
                  <c:v>-2.3230600000000001E-2</c:v>
                </c:pt>
                <c:pt idx="51430">
                  <c:v>-1.9220399999999999E-2</c:v>
                </c:pt>
                <c:pt idx="51431">
                  <c:v>-2.2096600000000001E-2</c:v>
                </c:pt>
                <c:pt idx="51432">
                  <c:v>-2.3545300000000002E-2</c:v>
                </c:pt>
                <c:pt idx="51433">
                  <c:v>-1.85442E-2</c:v>
                </c:pt>
                <c:pt idx="51434">
                  <c:v>-8.8252999999999995E-3</c:v>
                </c:pt>
                <c:pt idx="51435">
                  <c:v>-1.73664E-3</c:v>
                </c:pt>
                <c:pt idx="51436">
                  <c:v>-1.1283899999999999E-2</c:v>
                </c:pt>
                <c:pt idx="51437">
                  <c:v>-5.0020200000000003E-3</c:v>
                </c:pt>
                <c:pt idx="51438">
                  <c:v>-3.4303699999999999E-3</c:v>
                </c:pt>
                <c:pt idx="51439">
                  <c:v>1.11685E-2</c:v>
                </c:pt>
                <c:pt idx="51440">
                  <c:v>2.9048899999999998E-3</c:v>
                </c:pt>
                <c:pt idx="51441">
                  <c:v>-1.3740499999999999E-2</c:v>
                </c:pt>
                <c:pt idx="51442">
                  <c:v>-1.3381000000000001E-2</c:v>
                </c:pt>
                <c:pt idx="51443">
                  <c:v>-7.3747600000000002E-3</c:v>
                </c:pt>
                <c:pt idx="51444">
                  <c:v>-2.9516199999999999E-3</c:v>
                </c:pt>
                <c:pt idx="51445">
                  <c:v>-8.3065000000000005E-4</c:v>
                </c:pt>
                <c:pt idx="51446">
                  <c:v>-9.6740699999999999E-3</c:v>
                </c:pt>
                <c:pt idx="51447">
                  <c:v>-2.6922199999999999E-3</c:v>
                </c:pt>
                <c:pt idx="51448">
                  <c:v>-1.3495399999999999E-2</c:v>
                </c:pt>
                <c:pt idx="51449">
                  <c:v>-1.2778299999999999E-2</c:v>
                </c:pt>
                <c:pt idx="51450">
                  <c:v>-7.1001099999999998E-3</c:v>
                </c:pt>
                <c:pt idx="51451">
                  <c:v>-9.4127700000000002E-4</c:v>
                </c:pt>
                <c:pt idx="51452">
                  <c:v>8.0766699999999993E-3</c:v>
                </c:pt>
                <c:pt idx="51453">
                  <c:v>3.6287300000000001E-3</c:v>
                </c:pt>
                <c:pt idx="51454">
                  <c:v>-3.68404E-3</c:v>
                </c:pt>
                <c:pt idx="51455">
                  <c:v>2.3937199999999998E-3</c:v>
                </c:pt>
                <c:pt idx="51456">
                  <c:v>-2.51579E-3</c:v>
                </c:pt>
                <c:pt idx="51457">
                  <c:v>1.98002E-2</c:v>
                </c:pt>
                <c:pt idx="51458">
                  <c:v>7.5950599999999998E-3</c:v>
                </c:pt>
                <c:pt idx="51459">
                  <c:v>5.9423399999999999E-3</c:v>
                </c:pt>
                <c:pt idx="51460">
                  <c:v>1.3697600000000001E-2</c:v>
                </c:pt>
                <c:pt idx="51461">
                  <c:v>-2.93064E-3</c:v>
                </c:pt>
                <c:pt idx="51462">
                  <c:v>-5.8584199999999996E-3</c:v>
                </c:pt>
                <c:pt idx="51463">
                  <c:v>4.5681000000000003E-3</c:v>
                </c:pt>
                <c:pt idx="51464">
                  <c:v>8.9416500000000006E-3</c:v>
                </c:pt>
                <c:pt idx="51465">
                  <c:v>7.3423400000000002E-3</c:v>
                </c:pt>
                <c:pt idx="51466">
                  <c:v>7.7590899999999997E-3</c:v>
                </c:pt>
                <c:pt idx="51467">
                  <c:v>-1.9111600000000001E-3</c:v>
                </c:pt>
                <c:pt idx="51468">
                  <c:v>2.22683E-3</c:v>
                </c:pt>
                <c:pt idx="51469">
                  <c:v>1.40285E-3</c:v>
                </c:pt>
                <c:pt idx="51470">
                  <c:v>-1.3809200000000001E-3</c:v>
                </c:pt>
                <c:pt idx="51471">
                  <c:v>5.1975299999999997E-4</c:v>
                </c:pt>
                <c:pt idx="51472">
                  <c:v>-1.2904199999999999E-2</c:v>
                </c:pt>
                <c:pt idx="51473">
                  <c:v>-1.40076E-2</c:v>
                </c:pt>
                <c:pt idx="51474" formatCode="0.00E+00">
                  <c:v>-2.5854099999999998E-3</c:v>
                </c:pt>
                <c:pt idx="51475">
                  <c:v>-8.1415199999999993E-3</c:v>
                </c:pt>
                <c:pt idx="51476">
                  <c:v>2.41756E-3</c:v>
                </c:pt>
                <c:pt idx="51477">
                  <c:v>-5.3634599999999996E-3</c:v>
                </c:pt>
                <c:pt idx="51478" formatCode="0.00E+00">
                  <c:v>1.04904E-5</c:v>
                </c:pt>
                <c:pt idx="51479">
                  <c:v>4.0531200000000001E-4</c:v>
                </c:pt>
                <c:pt idx="51480">
                  <c:v>-1.1817899999999999E-2</c:v>
                </c:pt>
                <c:pt idx="51481">
                  <c:v>6.1645500000000004E-3</c:v>
                </c:pt>
                <c:pt idx="51482">
                  <c:v>7.2097799999999998E-3</c:v>
                </c:pt>
                <c:pt idx="51483">
                  <c:v>1.82924E-2</c:v>
                </c:pt>
                <c:pt idx="51484">
                  <c:v>5.1260000000000003E-3</c:v>
                </c:pt>
                <c:pt idx="51485">
                  <c:v>-9.8323799999999999E-4</c:v>
                </c:pt>
                <c:pt idx="51486">
                  <c:v>2.36168E-2</c:v>
                </c:pt>
                <c:pt idx="51487">
                  <c:v>1.5951199999999999E-2</c:v>
                </c:pt>
                <c:pt idx="51488">
                  <c:v>1.7845199999999999E-2</c:v>
                </c:pt>
                <c:pt idx="51489">
                  <c:v>2.4552299999999999E-2</c:v>
                </c:pt>
                <c:pt idx="51490">
                  <c:v>1.7776500000000001E-2</c:v>
                </c:pt>
                <c:pt idx="51491">
                  <c:v>6.8168600000000001E-3</c:v>
                </c:pt>
                <c:pt idx="51492">
                  <c:v>5.9833500000000001E-3</c:v>
                </c:pt>
                <c:pt idx="51493">
                  <c:v>2.07987E-2</c:v>
                </c:pt>
                <c:pt idx="51494">
                  <c:v>1.9076300000000001E-2</c:v>
                </c:pt>
                <c:pt idx="51495">
                  <c:v>1.5451400000000001E-2</c:v>
                </c:pt>
                <c:pt idx="51496">
                  <c:v>4.8122399999999997E-3</c:v>
                </c:pt>
                <c:pt idx="51497">
                  <c:v>1.23587E-2</c:v>
                </c:pt>
                <c:pt idx="51498">
                  <c:v>-1.31321E-3</c:v>
                </c:pt>
                <c:pt idx="51499">
                  <c:v>-6.4706800000000004E-3</c:v>
                </c:pt>
                <c:pt idx="51500">
                  <c:v>1.5878699999999999E-2</c:v>
                </c:pt>
                <c:pt idx="51501">
                  <c:v>1.05019E-2</c:v>
                </c:pt>
                <c:pt idx="51502">
                  <c:v>7.8887899999999997E-3</c:v>
                </c:pt>
                <c:pt idx="51503">
                  <c:v>-1.3168300000000001E-2</c:v>
                </c:pt>
                <c:pt idx="51504">
                  <c:v>1.13258E-2</c:v>
                </c:pt>
                <c:pt idx="51505">
                  <c:v>1.4744800000000001E-2</c:v>
                </c:pt>
                <c:pt idx="51506">
                  <c:v>5.4101899999999996E-3</c:v>
                </c:pt>
                <c:pt idx="51507">
                  <c:v>-1.5335100000000001E-3</c:v>
                </c:pt>
                <c:pt idx="51508">
                  <c:v>-1.1856999999999999E-2</c:v>
                </c:pt>
                <c:pt idx="51509">
                  <c:v>7.76386E-3</c:v>
                </c:pt>
                <c:pt idx="51510">
                  <c:v>-2.43187E-3</c:v>
                </c:pt>
                <c:pt idx="51511">
                  <c:v>-1.6927699999999999E-3</c:v>
                </c:pt>
                <c:pt idx="51512">
                  <c:v>1.33524E-2</c:v>
                </c:pt>
                <c:pt idx="51513">
                  <c:v>-1.8777799999999999E-3</c:v>
                </c:pt>
                <c:pt idx="51514">
                  <c:v>-5.8269500000000004E-4</c:v>
                </c:pt>
                <c:pt idx="51515">
                  <c:v>-1.26362E-2</c:v>
                </c:pt>
                <c:pt idx="51516">
                  <c:v>-8.6498300000000007E-3</c:v>
                </c:pt>
                <c:pt idx="51517">
                  <c:v>-8.6355200000000007E-3</c:v>
                </c:pt>
                <c:pt idx="51518">
                  <c:v>-1.6620599999999999E-2</c:v>
                </c:pt>
                <c:pt idx="51519">
                  <c:v>-9.3898799999999998E-3</c:v>
                </c:pt>
                <c:pt idx="51520">
                  <c:v>-4.8255900000000003E-4</c:v>
                </c:pt>
                <c:pt idx="51521">
                  <c:v>-1.6962100000000001E-2</c:v>
                </c:pt>
                <c:pt idx="51522">
                  <c:v>-2.45457E-2</c:v>
                </c:pt>
                <c:pt idx="51523">
                  <c:v>-8.9244800000000003E-3</c:v>
                </c:pt>
                <c:pt idx="51524">
                  <c:v>-1.25399E-2</c:v>
                </c:pt>
                <c:pt idx="51525">
                  <c:v>-2.7826300000000002E-2</c:v>
                </c:pt>
                <c:pt idx="51526">
                  <c:v>-1.7483700000000001E-2</c:v>
                </c:pt>
                <c:pt idx="51527">
                  <c:v>-3.9787299999999998E-3</c:v>
                </c:pt>
                <c:pt idx="51528">
                  <c:v>-8.1624999999999996E-3</c:v>
                </c:pt>
                <c:pt idx="51529">
                  <c:v>-2.0094899999999999E-2</c:v>
                </c:pt>
                <c:pt idx="51530">
                  <c:v>-1.46894E-2</c:v>
                </c:pt>
                <c:pt idx="51531">
                  <c:v>4.0731400000000003E-3</c:v>
                </c:pt>
                <c:pt idx="51532">
                  <c:v>-1.22509E-2</c:v>
                </c:pt>
                <c:pt idx="51533">
                  <c:v>-6.8273500000000003E-3</c:v>
                </c:pt>
                <c:pt idx="51534">
                  <c:v>-1.09234E-2</c:v>
                </c:pt>
                <c:pt idx="51535">
                  <c:v>-1.8877000000000001E-2</c:v>
                </c:pt>
                <c:pt idx="51536">
                  <c:v>6.1273600000000001E-3</c:v>
                </c:pt>
                <c:pt idx="51537">
                  <c:v>1.8222800000000001E-2</c:v>
                </c:pt>
                <c:pt idx="51538">
                  <c:v>1.41306E-2</c:v>
                </c:pt>
                <c:pt idx="51539">
                  <c:v>1.44434E-2</c:v>
                </c:pt>
                <c:pt idx="51540">
                  <c:v>1.7128899999999999E-2</c:v>
                </c:pt>
                <c:pt idx="51541">
                  <c:v>6.1988799999999997E-4</c:v>
                </c:pt>
                <c:pt idx="51542">
                  <c:v>1.14851E-2</c:v>
                </c:pt>
                <c:pt idx="51543">
                  <c:v>1.0808E-2</c:v>
                </c:pt>
                <c:pt idx="51544">
                  <c:v>-2.0685199999999999E-3</c:v>
                </c:pt>
                <c:pt idx="51545">
                  <c:v>5.87749E-3</c:v>
                </c:pt>
                <c:pt idx="51546">
                  <c:v>-4.1408499999999997E-3</c:v>
                </c:pt>
                <c:pt idx="51547">
                  <c:v>5.6219099999999999E-3</c:v>
                </c:pt>
                <c:pt idx="51548">
                  <c:v>1.1609100000000001E-2</c:v>
                </c:pt>
                <c:pt idx="51549">
                  <c:v>1.1633900000000001E-2</c:v>
                </c:pt>
                <c:pt idx="51550">
                  <c:v>1.8033999999999999E-3</c:v>
                </c:pt>
                <c:pt idx="51551">
                  <c:v>8.3455999999999999E-3</c:v>
                </c:pt>
                <c:pt idx="51552">
                  <c:v>3.7813199999999999E-3</c:v>
                </c:pt>
                <c:pt idx="51553">
                  <c:v>-6.54888E-3</c:v>
                </c:pt>
                <c:pt idx="51554">
                  <c:v>2.8696099999999999E-3</c:v>
                </c:pt>
                <c:pt idx="51555">
                  <c:v>3.5257299999999999E-3</c:v>
                </c:pt>
                <c:pt idx="51556">
                  <c:v>1.0452299999999999E-2</c:v>
                </c:pt>
                <c:pt idx="51557">
                  <c:v>1.7059299999999999E-2</c:v>
                </c:pt>
                <c:pt idx="51558">
                  <c:v>1.2788799999999999E-2</c:v>
                </c:pt>
                <c:pt idx="51559">
                  <c:v>2.7906400000000001E-2</c:v>
                </c:pt>
                <c:pt idx="51560">
                  <c:v>1.8154099999999999E-2</c:v>
                </c:pt>
                <c:pt idx="51561">
                  <c:v>1.7304400000000001E-2</c:v>
                </c:pt>
                <c:pt idx="51562" formatCode="0.00E+00">
                  <c:v>1.3883599999999999E-2</c:v>
                </c:pt>
                <c:pt idx="51563">
                  <c:v>1.98879E-2</c:v>
                </c:pt>
                <c:pt idx="51564">
                  <c:v>2.8034199999999999E-2</c:v>
                </c:pt>
                <c:pt idx="51565">
                  <c:v>1.35736E-2</c:v>
                </c:pt>
                <c:pt idx="51566">
                  <c:v>1.2904199999999999E-2</c:v>
                </c:pt>
                <c:pt idx="51567">
                  <c:v>2.08168E-2</c:v>
                </c:pt>
                <c:pt idx="51568">
                  <c:v>1.9287100000000001E-2</c:v>
                </c:pt>
                <c:pt idx="51569">
                  <c:v>2.2138600000000001E-2</c:v>
                </c:pt>
                <c:pt idx="51570">
                  <c:v>2.2668799999999999E-2</c:v>
                </c:pt>
                <c:pt idx="51571">
                  <c:v>1.6096099999999999E-2</c:v>
                </c:pt>
                <c:pt idx="51572">
                  <c:v>1.8261900000000001E-2</c:v>
                </c:pt>
                <c:pt idx="51573">
                  <c:v>7.8878400000000001E-3</c:v>
                </c:pt>
                <c:pt idx="51574">
                  <c:v>2.0421000000000002E-2</c:v>
                </c:pt>
                <c:pt idx="51575">
                  <c:v>3.1735399999999997E-2</c:v>
                </c:pt>
                <c:pt idx="51576">
                  <c:v>2.00958E-2</c:v>
                </c:pt>
                <c:pt idx="51577">
                  <c:v>1.47171E-2</c:v>
                </c:pt>
                <c:pt idx="51578">
                  <c:v>1.47095E-2</c:v>
                </c:pt>
                <c:pt idx="51579">
                  <c:v>1.2479799999999999E-2</c:v>
                </c:pt>
                <c:pt idx="51580">
                  <c:v>1.9983299999999999E-2</c:v>
                </c:pt>
                <c:pt idx="51581">
                  <c:v>2.6740099999999999E-2</c:v>
                </c:pt>
                <c:pt idx="51582">
                  <c:v>2.0156899999999998E-2</c:v>
                </c:pt>
                <c:pt idx="51583">
                  <c:v>1.6778899999999999E-2</c:v>
                </c:pt>
                <c:pt idx="51584">
                  <c:v>1.8041600000000001E-2</c:v>
                </c:pt>
                <c:pt idx="51585">
                  <c:v>1.5999800000000002E-2</c:v>
                </c:pt>
                <c:pt idx="51586">
                  <c:v>2.89927E-2</c:v>
                </c:pt>
                <c:pt idx="51587">
                  <c:v>2.4030699999999999E-2</c:v>
                </c:pt>
                <c:pt idx="51588">
                  <c:v>2.15569E-2</c:v>
                </c:pt>
                <c:pt idx="51589">
                  <c:v>2.5604200000000001E-2</c:v>
                </c:pt>
                <c:pt idx="51590">
                  <c:v>1.79081E-2</c:v>
                </c:pt>
                <c:pt idx="51591">
                  <c:v>1.8614800000000001E-2</c:v>
                </c:pt>
                <c:pt idx="51592">
                  <c:v>2.6590300000000001E-2</c:v>
                </c:pt>
                <c:pt idx="51593">
                  <c:v>4.0264099999999997E-2</c:v>
                </c:pt>
                <c:pt idx="51594">
                  <c:v>2.5465999999999999E-2</c:v>
                </c:pt>
                <c:pt idx="51595">
                  <c:v>2.3121800000000001E-2</c:v>
                </c:pt>
                <c:pt idx="51596">
                  <c:v>1.5503899999999999E-2</c:v>
                </c:pt>
                <c:pt idx="51597">
                  <c:v>3.0413599999999999E-2</c:v>
                </c:pt>
                <c:pt idx="51598">
                  <c:v>2.6905999999999999E-2</c:v>
                </c:pt>
                <c:pt idx="51599">
                  <c:v>2.26746E-2</c:v>
                </c:pt>
                <c:pt idx="51600">
                  <c:v>1.72157E-2</c:v>
                </c:pt>
                <c:pt idx="51601">
                  <c:v>1.9082100000000001E-2</c:v>
                </c:pt>
                <c:pt idx="51602">
                  <c:v>5.8689099999999998E-3</c:v>
                </c:pt>
                <c:pt idx="51603">
                  <c:v>1.406E-2</c:v>
                </c:pt>
                <c:pt idx="51604">
                  <c:v>1.12782E-2</c:v>
                </c:pt>
                <c:pt idx="51605">
                  <c:v>2.2898700000000001E-2</c:v>
                </c:pt>
                <c:pt idx="51606">
                  <c:v>3.2055899999999998E-2</c:v>
                </c:pt>
                <c:pt idx="51607">
                  <c:v>1.06993E-2</c:v>
                </c:pt>
                <c:pt idx="51608">
                  <c:v>1.3740499999999999E-2</c:v>
                </c:pt>
                <c:pt idx="51609">
                  <c:v>1.49202E-2</c:v>
                </c:pt>
                <c:pt idx="51610">
                  <c:v>3.1201400000000001E-2</c:v>
                </c:pt>
                <c:pt idx="51611">
                  <c:v>1.27058E-2</c:v>
                </c:pt>
                <c:pt idx="51612">
                  <c:v>1.16186E-2</c:v>
                </c:pt>
                <c:pt idx="51613">
                  <c:v>2.59571E-2</c:v>
                </c:pt>
                <c:pt idx="51614">
                  <c:v>2.4050700000000001E-2</c:v>
                </c:pt>
                <c:pt idx="51615">
                  <c:v>2.13022E-2</c:v>
                </c:pt>
                <c:pt idx="51616">
                  <c:v>1.1061700000000001E-2</c:v>
                </c:pt>
                <c:pt idx="51617">
                  <c:v>2.036E-2</c:v>
                </c:pt>
                <c:pt idx="51618">
                  <c:v>1.3566999999999999E-2</c:v>
                </c:pt>
                <c:pt idx="51619">
                  <c:v>1.7008800000000001E-2</c:v>
                </c:pt>
                <c:pt idx="51620">
                  <c:v>2.7756699999999999E-2</c:v>
                </c:pt>
                <c:pt idx="51621">
                  <c:v>3.4521099999999999E-2</c:v>
                </c:pt>
                <c:pt idx="51622">
                  <c:v>1.3417200000000001E-2</c:v>
                </c:pt>
                <c:pt idx="51623">
                  <c:v>9.1047300000000001E-3</c:v>
                </c:pt>
                <c:pt idx="51624">
                  <c:v>2.5683399999999999E-2</c:v>
                </c:pt>
                <c:pt idx="51625">
                  <c:v>1.9002000000000002E-2</c:v>
                </c:pt>
                <c:pt idx="51626">
                  <c:v>8.7928799999999994E-3</c:v>
                </c:pt>
                <c:pt idx="51627">
                  <c:v>1.1591000000000001E-2</c:v>
                </c:pt>
                <c:pt idx="51628">
                  <c:v>2.6708599999999999E-2</c:v>
                </c:pt>
                <c:pt idx="51629">
                  <c:v>1.4297499999999999E-2</c:v>
                </c:pt>
                <c:pt idx="51630">
                  <c:v>-3.9462999999999998E-3</c:v>
                </c:pt>
                <c:pt idx="51631">
                  <c:v>2.1789599999999999E-2</c:v>
                </c:pt>
                <c:pt idx="51632">
                  <c:v>2.15616E-2</c:v>
                </c:pt>
                <c:pt idx="51633">
                  <c:v>-5.1174200000000001E-3</c:v>
                </c:pt>
                <c:pt idx="51634">
                  <c:v>5.0811800000000002E-3</c:v>
                </c:pt>
                <c:pt idx="51635">
                  <c:v>-2.37083E-3</c:v>
                </c:pt>
                <c:pt idx="51636">
                  <c:v>8.3522800000000001E-3</c:v>
                </c:pt>
                <c:pt idx="51637">
                  <c:v>1.11609E-2</c:v>
                </c:pt>
                <c:pt idx="51638">
                  <c:v>5.7249099999999997E-3</c:v>
                </c:pt>
                <c:pt idx="51639">
                  <c:v>1.50204E-2</c:v>
                </c:pt>
                <c:pt idx="51640">
                  <c:v>1.25875E-2</c:v>
                </c:pt>
                <c:pt idx="51641">
                  <c:v>1.29395E-2</c:v>
                </c:pt>
                <c:pt idx="51642">
                  <c:v>1.7890899999999999E-3</c:v>
                </c:pt>
                <c:pt idx="51643">
                  <c:v>1.07431E-2</c:v>
                </c:pt>
                <c:pt idx="51644">
                  <c:v>1.6916299999999999E-2</c:v>
                </c:pt>
                <c:pt idx="51645">
                  <c:v>1.03655E-2</c:v>
                </c:pt>
                <c:pt idx="51646">
                  <c:v>9.4470999999999999E-3</c:v>
                </c:pt>
                <c:pt idx="51647">
                  <c:v>-2.1944E-3</c:v>
                </c:pt>
                <c:pt idx="51648">
                  <c:v>2.4888E-2</c:v>
                </c:pt>
                <c:pt idx="51649">
                  <c:v>1.8768300000000002E-2</c:v>
                </c:pt>
                <c:pt idx="51650">
                  <c:v>5.1164599999999998E-3</c:v>
                </c:pt>
                <c:pt idx="51651">
                  <c:v>1.1827499999999999E-2</c:v>
                </c:pt>
                <c:pt idx="51652">
                  <c:v>1.5934899999999998E-2</c:v>
                </c:pt>
                <c:pt idx="51653">
                  <c:v>2.8295500000000001E-3</c:v>
                </c:pt>
                <c:pt idx="51654">
                  <c:v>1.7154699999999998E-2</c:v>
                </c:pt>
                <c:pt idx="51655">
                  <c:v>1.03617E-2</c:v>
                </c:pt>
                <c:pt idx="51656">
                  <c:v>1.3315199999999999E-2</c:v>
                </c:pt>
                <c:pt idx="51657">
                  <c:v>1.4644600000000001E-2</c:v>
                </c:pt>
                <c:pt idx="51658">
                  <c:v>2.14682E-2</c:v>
                </c:pt>
                <c:pt idx="51659">
                  <c:v>1.47133E-2</c:v>
                </c:pt>
                <c:pt idx="51660">
                  <c:v>9.4737999999999992E-3</c:v>
                </c:pt>
                <c:pt idx="51661">
                  <c:v>1.7423600000000001E-2</c:v>
                </c:pt>
                <c:pt idx="51662">
                  <c:v>9.9267999999999995E-3</c:v>
                </c:pt>
                <c:pt idx="51663">
                  <c:v>1.0389300000000001E-2</c:v>
                </c:pt>
                <c:pt idx="51664">
                  <c:v>7.3594999999999997E-3</c:v>
                </c:pt>
                <c:pt idx="51665">
                  <c:v>1.8683399999999999E-2</c:v>
                </c:pt>
                <c:pt idx="51666">
                  <c:v>4.2381299999999997E-3</c:v>
                </c:pt>
                <c:pt idx="51667">
                  <c:v>4.7454799999999998E-3</c:v>
                </c:pt>
                <c:pt idx="51668">
                  <c:v>1.9702899999999999E-2</c:v>
                </c:pt>
                <c:pt idx="51669">
                  <c:v>3.6211E-2</c:v>
                </c:pt>
                <c:pt idx="51670">
                  <c:v>2.4349200000000001E-2</c:v>
                </c:pt>
                <c:pt idx="51671">
                  <c:v>1.5486700000000001E-2</c:v>
                </c:pt>
                <c:pt idx="51672">
                  <c:v>2.0179699999999998E-2</c:v>
                </c:pt>
                <c:pt idx="51673">
                  <c:v>1.6331700000000001E-2</c:v>
                </c:pt>
                <c:pt idx="51674">
                  <c:v>1.3658500000000001E-2</c:v>
                </c:pt>
                <c:pt idx="51675">
                  <c:v>8.6441E-3</c:v>
                </c:pt>
                <c:pt idx="51676">
                  <c:v>1.3167399999999999E-2</c:v>
                </c:pt>
                <c:pt idx="51677">
                  <c:v>5.0878499999999997E-3</c:v>
                </c:pt>
                <c:pt idx="51678">
                  <c:v>9.9382399999999992E-3</c:v>
                </c:pt>
                <c:pt idx="51679">
                  <c:v>1.7138500000000001E-2</c:v>
                </c:pt>
                <c:pt idx="51680">
                  <c:v>2.1054300000000001E-2</c:v>
                </c:pt>
                <c:pt idx="51681">
                  <c:v>1.8531800000000001E-2</c:v>
                </c:pt>
                <c:pt idx="51682">
                  <c:v>1.2530299999999999E-2</c:v>
                </c:pt>
                <c:pt idx="51683">
                  <c:v>1.8902800000000001E-2</c:v>
                </c:pt>
                <c:pt idx="51684">
                  <c:v>2.0613699999999999E-2</c:v>
                </c:pt>
                <c:pt idx="51685">
                  <c:v>1.7855599999999999E-2</c:v>
                </c:pt>
                <c:pt idx="51686">
                  <c:v>2.3036000000000001E-2</c:v>
                </c:pt>
                <c:pt idx="51687">
                  <c:v>2.4000199999999999E-2</c:v>
                </c:pt>
                <c:pt idx="51688">
                  <c:v>4.6844499999999997E-3</c:v>
                </c:pt>
                <c:pt idx="51689">
                  <c:v>1.8802599999999999E-2</c:v>
                </c:pt>
                <c:pt idx="51690">
                  <c:v>2.51808E-2</c:v>
                </c:pt>
                <c:pt idx="51691">
                  <c:v>2.4606699999999999E-2</c:v>
                </c:pt>
                <c:pt idx="51692">
                  <c:v>1.25732E-2</c:v>
                </c:pt>
                <c:pt idx="51693">
                  <c:v>2.2131000000000001E-2</c:v>
                </c:pt>
                <c:pt idx="51694">
                  <c:v>3.3526399999999998E-2</c:v>
                </c:pt>
                <c:pt idx="51695">
                  <c:v>1.0788000000000001E-2</c:v>
                </c:pt>
                <c:pt idx="51696">
                  <c:v>2.7029999999999998E-2</c:v>
                </c:pt>
                <c:pt idx="51697">
                  <c:v>2.5315299999999999E-2</c:v>
                </c:pt>
                <c:pt idx="51698">
                  <c:v>2.86999E-2</c:v>
                </c:pt>
                <c:pt idx="51699">
                  <c:v>2.3438500000000001E-2</c:v>
                </c:pt>
                <c:pt idx="51700">
                  <c:v>3.4045199999999998E-2</c:v>
                </c:pt>
                <c:pt idx="51701">
                  <c:v>2.57177E-2</c:v>
                </c:pt>
                <c:pt idx="51702">
                  <c:v>9.0827900000000003E-3</c:v>
                </c:pt>
                <c:pt idx="51703">
                  <c:v>2.7164500000000001E-2</c:v>
                </c:pt>
                <c:pt idx="51704">
                  <c:v>1.84174E-2</c:v>
                </c:pt>
                <c:pt idx="51705">
                  <c:v>2.6329999999999999E-2</c:v>
                </c:pt>
                <c:pt idx="51706">
                  <c:v>2.8944999999999999E-2</c:v>
                </c:pt>
                <c:pt idx="51707">
                  <c:v>2.40679E-2</c:v>
                </c:pt>
                <c:pt idx="51708">
                  <c:v>1.2378699999999999E-2</c:v>
                </c:pt>
                <c:pt idx="51709">
                  <c:v>1.4276499999999999E-2</c:v>
                </c:pt>
                <c:pt idx="51710">
                  <c:v>2.5186500000000001E-2</c:v>
                </c:pt>
                <c:pt idx="51711">
                  <c:v>3.12891E-2</c:v>
                </c:pt>
                <c:pt idx="51712">
                  <c:v>2.0061499999999999E-2</c:v>
                </c:pt>
                <c:pt idx="51713">
                  <c:v>2.3783700000000001E-2</c:v>
                </c:pt>
                <c:pt idx="51714">
                  <c:v>3.0034100000000001E-2</c:v>
                </c:pt>
                <c:pt idx="51715">
                  <c:v>1.9351E-2</c:v>
                </c:pt>
                <c:pt idx="51716">
                  <c:v>2.3338299999999999E-2</c:v>
                </c:pt>
                <c:pt idx="51717">
                  <c:v>9.4556799999999993E-3</c:v>
                </c:pt>
                <c:pt idx="51718">
                  <c:v>7.4329399999999999E-3</c:v>
                </c:pt>
                <c:pt idx="51719">
                  <c:v>1.0499E-2</c:v>
                </c:pt>
                <c:pt idx="51720">
                  <c:v>1.19276E-2</c:v>
                </c:pt>
                <c:pt idx="51721">
                  <c:v>1.12476E-2</c:v>
                </c:pt>
                <c:pt idx="51722">
                  <c:v>8.4085500000000007E-3</c:v>
                </c:pt>
                <c:pt idx="51723">
                  <c:v>1.97296E-2</c:v>
                </c:pt>
                <c:pt idx="51724">
                  <c:v>1.9086800000000001E-2</c:v>
                </c:pt>
                <c:pt idx="51725">
                  <c:v>2.37045E-2</c:v>
                </c:pt>
                <c:pt idx="51726">
                  <c:v>1.5148200000000001E-2</c:v>
                </c:pt>
                <c:pt idx="51727">
                  <c:v>2.8762800000000002E-2</c:v>
                </c:pt>
                <c:pt idx="51728">
                  <c:v>2.0358999999999999E-2</c:v>
                </c:pt>
                <c:pt idx="51729">
                  <c:v>2.35281E-2</c:v>
                </c:pt>
                <c:pt idx="51730">
                  <c:v>1.40257E-2</c:v>
                </c:pt>
                <c:pt idx="51731">
                  <c:v>2.27814E-2</c:v>
                </c:pt>
                <c:pt idx="51732">
                  <c:v>1.2729600000000001E-2</c:v>
                </c:pt>
                <c:pt idx="51733">
                  <c:v>1.23453E-2</c:v>
                </c:pt>
                <c:pt idx="51734">
                  <c:v>1.2701E-2</c:v>
                </c:pt>
                <c:pt idx="51735">
                  <c:v>2.3774099999999999E-2</c:v>
                </c:pt>
                <c:pt idx="51736">
                  <c:v>2.1629300000000001E-2</c:v>
                </c:pt>
                <c:pt idx="51737">
                  <c:v>1.5601200000000001E-2</c:v>
                </c:pt>
                <c:pt idx="51738">
                  <c:v>2.7187300000000001E-2</c:v>
                </c:pt>
                <c:pt idx="51739">
                  <c:v>2.6016199999999998E-3</c:v>
                </c:pt>
                <c:pt idx="51740">
                  <c:v>9.8218899999999998E-3</c:v>
                </c:pt>
                <c:pt idx="51741">
                  <c:v>1.6536700000000001E-2</c:v>
                </c:pt>
                <c:pt idx="51742">
                  <c:v>1.8296199999999999E-2</c:v>
                </c:pt>
                <c:pt idx="51743">
                  <c:v>8.2416499999999997E-3</c:v>
                </c:pt>
                <c:pt idx="51744">
                  <c:v>1.23625E-2</c:v>
                </c:pt>
                <c:pt idx="51745" formatCode="0.00E+00">
                  <c:v>2.1253600000000001E-2</c:v>
                </c:pt>
                <c:pt idx="51746">
                  <c:v>2.6737199999999999E-2</c:v>
                </c:pt>
                <c:pt idx="51747">
                  <c:v>2.7179700000000001E-2</c:v>
                </c:pt>
                <c:pt idx="51748">
                  <c:v>1.5782399999999999E-2</c:v>
                </c:pt>
                <c:pt idx="51749">
                  <c:v>8.1548699999999998E-3</c:v>
                </c:pt>
                <c:pt idx="51750">
                  <c:v>8.3208099999999997E-3</c:v>
                </c:pt>
                <c:pt idx="51751">
                  <c:v>6.0815799999999996E-3</c:v>
                </c:pt>
                <c:pt idx="51752">
                  <c:v>1.97945E-2</c:v>
                </c:pt>
                <c:pt idx="51753">
                  <c:v>1.51854E-2</c:v>
                </c:pt>
                <c:pt idx="51754">
                  <c:v>1.6050299999999999E-3</c:v>
                </c:pt>
                <c:pt idx="51755">
                  <c:v>1.47057E-2</c:v>
                </c:pt>
                <c:pt idx="51756">
                  <c:v>1.36366E-2</c:v>
                </c:pt>
                <c:pt idx="51757">
                  <c:v>-1.41048E-3</c:v>
                </c:pt>
                <c:pt idx="51758">
                  <c:v>1.1753100000000001E-2</c:v>
                </c:pt>
                <c:pt idx="51759">
                  <c:v>5.7105999999999997E-3</c:v>
                </c:pt>
                <c:pt idx="51760">
                  <c:v>1.24025E-2</c:v>
                </c:pt>
                <c:pt idx="51761">
                  <c:v>6.8302199999999997E-3</c:v>
                </c:pt>
                <c:pt idx="51762">
                  <c:v>-1.94454E-3</c:v>
                </c:pt>
                <c:pt idx="51763">
                  <c:v>-6.6614200000000004E-3</c:v>
                </c:pt>
                <c:pt idx="51764">
                  <c:v>1.0767000000000001E-3</c:v>
                </c:pt>
                <c:pt idx="51765">
                  <c:v>-1.4708499999999999E-2</c:v>
                </c:pt>
                <c:pt idx="51766">
                  <c:v>-1.9103100000000001E-2</c:v>
                </c:pt>
                <c:pt idx="51767">
                  <c:v>-1.54915E-2</c:v>
                </c:pt>
                <c:pt idx="51768">
                  <c:v>-1.83468E-2</c:v>
                </c:pt>
                <c:pt idx="51769">
                  <c:v>-1.2732500000000001E-2</c:v>
                </c:pt>
                <c:pt idx="51770">
                  <c:v>-2.5172199999999999E-2</c:v>
                </c:pt>
                <c:pt idx="51771">
                  <c:v>-2.47917E-2</c:v>
                </c:pt>
                <c:pt idx="51772">
                  <c:v>-1.24998E-2</c:v>
                </c:pt>
                <c:pt idx="51773">
                  <c:v>-2.4424600000000001E-2</c:v>
                </c:pt>
                <c:pt idx="51774">
                  <c:v>-1.81599E-2</c:v>
                </c:pt>
                <c:pt idx="51775">
                  <c:v>-1.8160800000000001E-2</c:v>
                </c:pt>
                <c:pt idx="51776">
                  <c:v>-6.5116899999999997E-3</c:v>
                </c:pt>
                <c:pt idx="51777">
                  <c:v>2.6159299999999998E-3</c:v>
                </c:pt>
                <c:pt idx="51778">
                  <c:v>-1.20754E-2</c:v>
                </c:pt>
                <c:pt idx="51779">
                  <c:v>-9.3593600000000006E-3</c:v>
                </c:pt>
                <c:pt idx="51780">
                  <c:v>-6.6814400000000003E-3</c:v>
                </c:pt>
                <c:pt idx="51781">
                  <c:v>6.3104600000000004E-3</c:v>
                </c:pt>
                <c:pt idx="51782">
                  <c:v>-3.0155199999999998E-3</c:v>
                </c:pt>
                <c:pt idx="51783">
                  <c:v>6.3943899999999998E-3</c:v>
                </c:pt>
                <c:pt idx="51784">
                  <c:v>1.44958E-2</c:v>
                </c:pt>
                <c:pt idx="51785">
                  <c:v>6.8864800000000004E-3</c:v>
                </c:pt>
                <c:pt idx="51786">
                  <c:v>6.6947899999999995E-4</c:v>
                </c:pt>
                <c:pt idx="51787">
                  <c:v>1.6737E-3</c:v>
                </c:pt>
                <c:pt idx="51788">
                  <c:v>1.00994E-2</c:v>
                </c:pt>
                <c:pt idx="51789" formatCode="0.00E+00">
                  <c:v>2.47955E-5</c:v>
                </c:pt>
                <c:pt idx="51790">
                  <c:v>6.4811699999999996E-3</c:v>
                </c:pt>
                <c:pt idx="51791">
                  <c:v>6.5584199999999997E-3</c:v>
                </c:pt>
                <c:pt idx="51792">
                  <c:v>1.30749E-2</c:v>
                </c:pt>
                <c:pt idx="51793">
                  <c:v>8.9235300000000007E-3</c:v>
                </c:pt>
                <c:pt idx="51794">
                  <c:v>1.3020500000000001E-2</c:v>
                </c:pt>
                <c:pt idx="51795">
                  <c:v>9.3402899999999994E-3</c:v>
                </c:pt>
                <c:pt idx="51796">
                  <c:v>2.6865000000000001E-3</c:v>
                </c:pt>
                <c:pt idx="51797">
                  <c:v>7.2164500000000001E-3</c:v>
                </c:pt>
                <c:pt idx="51798">
                  <c:v>2.0599400000000001E-3</c:v>
                </c:pt>
                <c:pt idx="51799">
                  <c:v>6.4201400000000004E-3</c:v>
                </c:pt>
                <c:pt idx="51800">
                  <c:v>-4.7226000000000004E-3</c:v>
                </c:pt>
                <c:pt idx="51801">
                  <c:v>5.6800799999999997E-3</c:v>
                </c:pt>
                <c:pt idx="51802">
                  <c:v>5.22041E-3</c:v>
                </c:pt>
                <c:pt idx="51803">
                  <c:v>-4.5204199999999998E-3</c:v>
                </c:pt>
                <c:pt idx="51804">
                  <c:v>-1.76811E-3</c:v>
                </c:pt>
                <c:pt idx="51805">
                  <c:v>5.0544700000000001E-3</c:v>
                </c:pt>
                <c:pt idx="51806">
                  <c:v>-4.2696000000000001E-3</c:v>
                </c:pt>
                <c:pt idx="51807">
                  <c:v>-1.7930000000000001E-2</c:v>
                </c:pt>
                <c:pt idx="51808">
                  <c:v>7.7829400000000003E-3</c:v>
                </c:pt>
                <c:pt idx="51809">
                  <c:v>5.4082899999999996E-3</c:v>
                </c:pt>
                <c:pt idx="51810">
                  <c:v>4.7655099999999997E-3</c:v>
                </c:pt>
                <c:pt idx="51811">
                  <c:v>-4.8160599999999996E-3</c:v>
                </c:pt>
                <c:pt idx="51812">
                  <c:v>1.00584E-2</c:v>
                </c:pt>
                <c:pt idx="51813">
                  <c:v>7.5807599999999998E-3</c:v>
                </c:pt>
                <c:pt idx="51814">
                  <c:v>-1.88255E-3</c:v>
                </c:pt>
                <c:pt idx="51815">
                  <c:v>3.8776399999999999E-3</c:v>
                </c:pt>
                <c:pt idx="51816">
                  <c:v>-7.0390699999999997E-3</c:v>
                </c:pt>
                <c:pt idx="51817">
                  <c:v>1.05762E-3</c:v>
                </c:pt>
                <c:pt idx="51818">
                  <c:v>-4.4918099999999997E-3</c:v>
                </c:pt>
                <c:pt idx="51819">
                  <c:v>4.4422100000000003E-3</c:v>
                </c:pt>
                <c:pt idx="51820">
                  <c:v>-1.22452E-3</c:v>
                </c:pt>
                <c:pt idx="51821">
                  <c:v>1.4266999999999999E-3</c:v>
                </c:pt>
                <c:pt idx="51822">
                  <c:v>7.4586899999999996E-3</c:v>
                </c:pt>
                <c:pt idx="51823">
                  <c:v>9.1695800000000001E-3</c:v>
                </c:pt>
                <c:pt idx="51824">
                  <c:v>2.0172099999999998E-2</c:v>
                </c:pt>
                <c:pt idx="51825">
                  <c:v>8.8720299999999995E-3</c:v>
                </c:pt>
                <c:pt idx="51826">
                  <c:v>6.6204100000000002E-3</c:v>
                </c:pt>
                <c:pt idx="51827">
                  <c:v>5.8259999999999996E-3</c:v>
                </c:pt>
                <c:pt idx="51828">
                  <c:v>8.51822E-3</c:v>
                </c:pt>
                <c:pt idx="51829">
                  <c:v>9.4604500000000005E-3</c:v>
                </c:pt>
                <c:pt idx="51830">
                  <c:v>1.0375000000000001E-2</c:v>
                </c:pt>
                <c:pt idx="51831">
                  <c:v>4.8131900000000002E-3</c:v>
                </c:pt>
                <c:pt idx="51832">
                  <c:v>-2.93159E-3</c:v>
                </c:pt>
                <c:pt idx="51833">
                  <c:v>9.0217599999999998E-4</c:v>
                </c:pt>
                <c:pt idx="51834">
                  <c:v>-1.34726E-2</c:v>
                </c:pt>
                <c:pt idx="51835">
                  <c:v>5.4397600000000001E-3</c:v>
                </c:pt>
                <c:pt idx="51836">
                  <c:v>9.0036400000000003E-3</c:v>
                </c:pt>
                <c:pt idx="51837">
                  <c:v>1.97124E-3</c:v>
                </c:pt>
                <c:pt idx="51838">
                  <c:v>7.00951E-3</c:v>
                </c:pt>
                <c:pt idx="51839">
                  <c:v>-6.2160499999999999E-3</c:v>
                </c:pt>
                <c:pt idx="51840">
                  <c:v>-2.48241E-3</c:v>
                </c:pt>
                <c:pt idx="51841">
                  <c:v>-3.00884E-3</c:v>
                </c:pt>
                <c:pt idx="51842">
                  <c:v>-6.8454700000000002E-3</c:v>
                </c:pt>
                <c:pt idx="51843">
                  <c:v>-4.2343099999999998E-3</c:v>
                </c:pt>
                <c:pt idx="51844">
                  <c:v>-1.8453600000000001E-3</c:v>
                </c:pt>
                <c:pt idx="51845">
                  <c:v>1.78528E-3</c:v>
                </c:pt>
                <c:pt idx="51846">
                  <c:v>-2.3479500000000001E-3</c:v>
                </c:pt>
                <c:pt idx="51847">
                  <c:v>-6.64425E-3</c:v>
                </c:pt>
                <c:pt idx="51848">
                  <c:v>-1.2111699999999999E-3</c:v>
                </c:pt>
                <c:pt idx="51849">
                  <c:v>-2.3155200000000002E-3</c:v>
                </c:pt>
                <c:pt idx="51850">
                  <c:v>-1.99318E-2</c:v>
                </c:pt>
                <c:pt idx="51851">
                  <c:v>-1.7333000000000001E-2</c:v>
                </c:pt>
                <c:pt idx="51852">
                  <c:v>-7.2297999999999998E-3</c:v>
                </c:pt>
                <c:pt idx="51853">
                  <c:v>5.3310399999999996E-4</c:v>
                </c:pt>
                <c:pt idx="51854">
                  <c:v>-1.92833E-3</c:v>
                </c:pt>
                <c:pt idx="51855">
                  <c:v>-1.60742E-2</c:v>
                </c:pt>
                <c:pt idx="51856">
                  <c:v>-1.26877E-2</c:v>
                </c:pt>
                <c:pt idx="51857">
                  <c:v>-5.1650999999999997E-3</c:v>
                </c:pt>
                <c:pt idx="51858">
                  <c:v>-8.1787100000000005E-3</c:v>
                </c:pt>
                <c:pt idx="51859">
                  <c:v>-1.6580600000000001E-2</c:v>
                </c:pt>
                <c:pt idx="51860">
                  <c:v>-1.93501E-3</c:v>
                </c:pt>
                <c:pt idx="51861">
                  <c:v>-6.1130500000000001E-3</c:v>
                </c:pt>
                <c:pt idx="51862">
                  <c:v>-1.6313600000000001E-2</c:v>
                </c:pt>
                <c:pt idx="51863">
                  <c:v>-6.9236799999999998E-3</c:v>
                </c:pt>
                <c:pt idx="51864">
                  <c:v>-1.8016799999999999E-2</c:v>
                </c:pt>
                <c:pt idx="51865">
                  <c:v>-3.9415400000000003E-3</c:v>
                </c:pt>
                <c:pt idx="51866">
                  <c:v>-3.0963899999999999E-2</c:v>
                </c:pt>
                <c:pt idx="51867">
                  <c:v>-2.2582999999999999E-2</c:v>
                </c:pt>
                <c:pt idx="51868">
                  <c:v>-1.0834699999999999E-2</c:v>
                </c:pt>
                <c:pt idx="51869">
                  <c:v>-1.1936199999999999E-2</c:v>
                </c:pt>
                <c:pt idx="51870">
                  <c:v>-8.4476499999999993E-3</c:v>
                </c:pt>
                <c:pt idx="51871">
                  <c:v>-1.5987399999999999E-2</c:v>
                </c:pt>
                <c:pt idx="51872">
                  <c:v>-1.0676400000000001E-2</c:v>
                </c:pt>
                <c:pt idx="51873">
                  <c:v>-3.5628300000000002E-2</c:v>
                </c:pt>
                <c:pt idx="51874">
                  <c:v>-9.9744800000000008E-3</c:v>
                </c:pt>
                <c:pt idx="51875">
                  <c:v>-1.6970599999999999E-2</c:v>
                </c:pt>
                <c:pt idx="51876">
                  <c:v>-9.6263900000000003E-3</c:v>
                </c:pt>
                <c:pt idx="51877">
                  <c:v>-8.0995600000000004E-3</c:v>
                </c:pt>
                <c:pt idx="51878">
                  <c:v>-1.1782600000000001E-2</c:v>
                </c:pt>
                <c:pt idx="51879">
                  <c:v>-1.76907E-2</c:v>
                </c:pt>
                <c:pt idx="51880">
                  <c:v>-2.06871E-2</c:v>
                </c:pt>
                <c:pt idx="51881">
                  <c:v>-2.3358299999999999E-2</c:v>
                </c:pt>
                <c:pt idx="51882">
                  <c:v>-1.84555E-2</c:v>
                </c:pt>
                <c:pt idx="51883">
                  <c:v>-1.9315700000000002E-2</c:v>
                </c:pt>
                <c:pt idx="51884">
                  <c:v>-2.4564699999999998E-2</c:v>
                </c:pt>
                <c:pt idx="51885">
                  <c:v>-2.2251099999999999E-2</c:v>
                </c:pt>
                <c:pt idx="51886">
                  <c:v>-2.8683699999999999E-2</c:v>
                </c:pt>
                <c:pt idx="51887">
                  <c:v>-2.9085199999999999E-2</c:v>
                </c:pt>
                <c:pt idx="51888">
                  <c:v>-3.6442799999999997E-2</c:v>
                </c:pt>
                <c:pt idx="51889">
                  <c:v>-3.1258599999999997E-2</c:v>
                </c:pt>
                <c:pt idx="51890">
                  <c:v>-3.3945999999999997E-2</c:v>
                </c:pt>
                <c:pt idx="51891">
                  <c:v>-4.1718499999999999E-2</c:v>
                </c:pt>
                <c:pt idx="51892" formatCode="0.00E+00">
                  <c:v>-4.2720800000000003E-2</c:v>
                </c:pt>
                <c:pt idx="51893">
                  <c:v>-2.7621300000000001E-2</c:v>
                </c:pt>
                <c:pt idx="51894">
                  <c:v>-2.2551499999999999E-2</c:v>
                </c:pt>
                <c:pt idx="51895">
                  <c:v>-3.09877E-2</c:v>
                </c:pt>
                <c:pt idx="51896">
                  <c:v>-2.7340900000000001E-2</c:v>
                </c:pt>
                <c:pt idx="51897">
                  <c:v>-3.6820400000000003E-2</c:v>
                </c:pt>
                <c:pt idx="51898">
                  <c:v>-3.6781300000000003E-2</c:v>
                </c:pt>
                <c:pt idx="51899">
                  <c:v>-3.46174E-2</c:v>
                </c:pt>
                <c:pt idx="51900">
                  <c:v>-2.8224900000000001E-2</c:v>
                </c:pt>
                <c:pt idx="51901">
                  <c:v>-2.58322E-2</c:v>
                </c:pt>
                <c:pt idx="51902">
                  <c:v>-2.0340899999999999E-2</c:v>
                </c:pt>
                <c:pt idx="51903" formatCode="0.00E+00">
                  <c:v>-3.3455800000000001E-2</c:v>
                </c:pt>
                <c:pt idx="51904">
                  <c:v>-3.6151900000000001E-2</c:v>
                </c:pt>
                <c:pt idx="51905">
                  <c:v>-1.8578500000000001E-2</c:v>
                </c:pt>
                <c:pt idx="51906">
                  <c:v>-2.0566000000000001E-2</c:v>
                </c:pt>
                <c:pt idx="51907">
                  <c:v>-1.5992200000000002E-2</c:v>
                </c:pt>
                <c:pt idx="51908">
                  <c:v>-7.9069099999999996E-3</c:v>
                </c:pt>
                <c:pt idx="51909">
                  <c:v>-6.6900299999999996E-3</c:v>
                </c:pt>
                <c:pt idx="51910">
                  <c:v>-1.8784499999999999E-2</c:v>
                </c:pt>
                <c:pt idx="51911">
                  <c:v>-2.83527E-3</c:v>
                </c:pt>
                <c:pt idx="51912">
                  <c:v>7.9536400000000001E-4</c:v>
                </c:pt>
                <c:pt idx="51913">
                  <c:v>-1.7376900000000001E-2</c:v>
                </c:pt>
                <c:pt idx="51914">
                  <c:v>-1.2696300000000001E-2</c:v>
                </c:pt>
                <c:pt idx="51915">
                  <c:v>-1.06125E-2</c:v>
                </c:pt>
                <c:pt idx="51916">
                  <c:v>-1.77193E-2</c:v>
                </c:pt>
                <c:pt idx="51917">
                  <c:v>-1.6396500000000001E-2</c:v>
                </c:pt>
                <c:pt idx="51918">
                  <c:v>-9.0370199999999998E-3</c:v>
                </c:pt>
                <c:pt idx="51919">
                  <c:v>-1.3920800000000001E-2</c:v>
                </c:pt>
                <c:pt idx="51920">
                  <c:v>-2.9478099999999999E-3</c:v>
                </c:pt>
                <c:pt idx="51921">
                  <c:v>-1.7229100000000001E-2</c:v>
                </c:pt>
                <c:pt idx="51922">
                  <c:v>-1.66473E-2</c:v>
                </c:pt>
                <c:pt idx="51923">
                  <c:v>-6.41918E-3</c:v>
                </c:pt>
                <c:pt idx="51924">
                  <c:v>-1.47324E-2</c:v>
                </c:pt>
                <c:pt idx="51925">
                  <c:v>-1.7829899999999999E-2</c:v>
                </c:pt>
                <c:pt idx="51926">
                  <c:v>-9.2487300000000001E-3</c:v>
                </c:pt>
                <c:pt idx="51927">
                  <c:v>-1.01709E-2</c:v>
                </c:pt>
                <c:pt idx="51928">
                  <c:v>-6.40297E-3</c:v>
                </c:pt>
                <c:pt idx="51929">
                  <c:v>-1.5815699999999999E-2</c:v>
                </c:pt>
                <c:pt idx="51930" formatCode="0.00E+00">
                  <c:v>-1.2682000000000001E-2</c:v>
                </c:pt>
                <c:pt idx="51931">
                  <c:v>-1.4549299999999999E-2</c:v>
                </c:pt>
                <c:pt idx="51932">
                  <c:v>-1.64995E-2</c:v>
                </c:pt>
                <c:pt idx="51933">
                  <c:v>-1.07145E-2</c:v>
                </c:pt>
                <c:pt idx="51934">
                  <c:v>-6.5441099999999997E-3</c:v>
                </c:pt>
                <c:pt idx="51935">
                  <c:v>-4.4231399999999999E-3</c:v>
                </c:pt>
                <c:pt idx="51936">
                  <c:v>-1.44329E-2</c:v>
                </c:pt>
                <c:pt idx="51937">
                  <c:v>-4.06265E-4</c:v>
                </c:pt>
                <c:pt idx="51938">
                  <c:v>-8.5783000000000005E-3</c:v>
                </c:pt>
                <c:pt idx="51939">
                  <c:v>-1.7644900000000002E-2</c:v>
                </c:pt>
                <c:pt idx="51940">
                  <c:v>-2.3571999999999999E-2</c:v>
                </c:pt>
                <c:pt idx="51941">
                  <c:v>-1.6957300000000002E-2</c:v>
                </c:pt>
                <c:pt idx="51942">
                  <c:v>-1.5702199999999999E-2</c:v>
                </c:pt>
                <c:pt idx="51943">
                  <c:v>-8.4247599999999999E-3</c:v>
                </c:pt>
                <c:pt idx="51944">
                  <c:v>-1.29604E-3</c:v>
                </c:pt>
                <c:pt idx="51945">
                  <c:v>-1.7296800000000001E-2</c:v>
                </c:pt>
                <c:pt idx="51946">
                  <c:v>-2.5469800000000001E-2</c:v>
                </c:pt>
                <c:pt idx="51947">
                  <c:v>-1.50566E-2</c:v>
                </c:pt>
                <c:pt idx="51948">
                  <c:v>-1.6570100000000001E-2</c:v>
                </c:pt>
                <c:pt idx="51949">
                  <c:v>-1.69401E-2</c:v>
                </c:pt>
                <c:pt idx="51950">
                  <c:v>-1.68886E-2</c:v>
                </c:pt>
                <c:pt idx="51951">
                  <c:v>-7.9670000000000001E-3</c:v>
                </c:pt>
                <c:pt idx="51952">
                  <c:v>-1.09692E-2</c:v>
                </c:pt>
                <c:pt idx="51953">
                  <c:v>-2.61354E-2</c:v>
                </c:pt>
                <c:pt idx="51954">
                  <c:v>-1.4782E-2</c:v>
                </c:pt>
                <c:pt idx="51955">
                  <c:v>-8.6441E-3</c:v>
                </c:pt>
                <c:pt idx="51956">
                  <c:v>-1.2796399999999999E-2</c:v>
                </c:pt>
                <c:pt idx="51957">
                  <c:v>-1.67942E-3</c:v>
                </c:pt>
                <c:pt idx="51958">
                  <c:v>-1.3718599999999999E-2</c:v>
                </c:pt>
                <c:pt idx="51959">
                  <c:v>-2.0105399999999999E-2</c:v>
                </c:pt>
                <c:pt idx="51960">
                  <c:v>-2.2506700000000001E-2</c:v>
                </c:pt>
                <c:pt idx="51961">
                  <c:v>-2.1799099999999998E-2</c:v>
                </c:pt>
                <c:pt idx="51962">
                  <c:v>-1.4373800000000001E-2</c:v>
                </c:pt>
                <c:pt idx="51963">
                  <c:v>-7.0209499999999998E-3</c:v>
                </c:pt>
                <c:pt idx="51964">
                  <c:v>4.1208299999999998E-3</c:v>
                </c:pt>
                <c:pt idx="51965">
                  <c:v>-1.2126E-2</c:v>
                </c:pt>
                <c:pt idx="51966">
                  <c:v>-1.6096099999999999E-2</c:v>
                </c:pt>
                <c:pt idx="51967">
                  <c:v>-1.6360300000000001E-2</c:v>
                </c:pt>
                <c:pt idx="51968">
                  <c:v>-6.6947899999999995E-4</c:v>
                </c:pt>
                <c:pt idx="51969">
                  <c:v>-6.1826700000000004E-3</c:v>
                </c:pt>
                <c:pt idx="51970">
                  <c:v>-1.6981099999999999E-2</c:v>
                </c:pt>
                <c:pt idx="51971">
                  <c:v>-2.0025299999999999E-2</c:v>
                </c:pt>
                <c:pt idx="51972">
                  <c:v>-1.8695799999999999E-2</c:v>
                </c:pt>
                <c:pt idx="51973">
                  <c:v>-1.45521E-2</c:v>
                </c:pt>
                <c:pt idx="51974">
                  <c:v>-1.6593900000000002E-2</c:v>
                </c:pt>
                <c:pt idx="51975">
                  <c:v>-1.2666699999999999E-2</c:v>
                </c:pt>
                <c:pt idx="51976">
                  <c:v>-2.2379900000000001E-2</c:v>
                </c:pt>
                <c:pt idx="51977">
                  <c:v>-2.76098E-2</c:v>
                </c:pt>
                <c:pt idx="51978">
                  <c:v>-4.2913399999999997E-2</c:v>
                </c:pt>
                <c:pt idx="51979">
                  <c:v>-2.7796700000000001E-2</c:v>
                </c:pt>
                <c:pt idx="51980">
                  <c:v>-1.6753199999999999E-2</c:v>
                </c:pt>
                <c:pt idx="51981">
                  <c:v>-3.1614299999999998E-2</c:v>
                </c:pt>
                <c:pt idx="51982">
                  <c:v>-3.9596600000000003E-2</c:v>
                </c:pt>
                <c:pt idx="51983">
                  <c:v>-3.3145899999999999E-2</c:v>
                </c:pt>
                <c:pt idx="51984">
                  <c:v>-2.8432800000000001E-2</c:v>
                </c:pt>
                <c:pt idx="51985">
                  <c:v>-2.7975099999999999E-2</c:v>
                </c:pt>
                <c:pt idx="51986">
                  <c:v>-2.37255E-2</c:v>
                </c:pt>
                <c:pt idx="51987">
                  <c:v>-3.0574799999999999E-2</c:v>
                </c:pt>
                <c:pt idx="51988">
                  <c:v>-3.08475E-2</c:v>
                </c:pt>
                <c:pt idx="51989">
                  <c:v>-2.1562600000000001E-2</c:v>
                </c:pt>
                <c:pt idx="51990">
                  <c:v>-1.8322000000000001E-2</c:v>
                </c:pt>
                <c:pt idx="51991">
                  <c:v>-2.5950399999999998E-2</c:v>
                </c:pt>
                <c:pt idx="51992">
                  <c:v>-2.1671300000000001E-2</c:v>
                </c:pt>
                <c:pt idx="51993">
                  <c:v>-3.0021699999999998E-2</c:v>
                </c:pt>
                <c:pt idx="51994">
                  <c:v>-2.8306999999999999E-2</c:v>
                </c:pt>
                <c:pt idx="51995">
                  <c:v>-1.7159500000000001E-2</c:v>
                </c:pt>
                <c:pt idx="51996">
                  <c:v>-2.43587E-2</c:v>
                </c:pt>
                <c:pt idx="51997">
                  <c:v>-2.0032899999999999E-2</c:v>
                </c:pt>
                <c:pt idx="51998">
                  <c:v>-1.07145E-2</c:v>
                </c:pt>
                <c:pt idx="51999">
                  <c:v>-1.00985E-2</c:v>
                </c:pt>
                <c:pt idx="52000">
                  <c:v>-1.55783E-2</c:v>
                </c:pt>
                <c:pt idx="52001">
                  <c:v>-1.21098E-2</c:v>
                </c:pt>
                <c:pt idx="52002">
                  <c:v>-2.1437600000000001E-2</c:v>
                </c:pt>
                <c:pt idx="52003">
                  <c:v>-2.1554899999999998E-2</c:v>
                </c:pt>
                <c:pt idx="52004">
                  <c:v>-1.6300200000000001E-2</c:v>
                </c:pt>
                <c:pt idx="52005">
                  <c:v>-3.3061E-2</c:v>
                </c:pt>
                <c:pt idx="52006">
                  <c:v>-2.8106699999999998E-2</c:v>
                </c:pt>
                <c:pt idx="52007">
                  <c:v>-1.5028E-2</c:v>
                </c:pt>
                <c:pt idx="52008">
                  <c:v>-9.0608600000000004E-3</c:v>
                </c:pt>
                <c:pt idx="52009">
                  <c:v>-1.6672099999999999E-2</c:v>
                </c:pt>
                <c:pt idx="52010">
                  <c:v>-2.3712199999999999E-2</c:v>
                </c:pt>
                <c:pt idx="52011">
                  <c:v>-3.6739300000000003E-2</c:v>
                </c:pt>
                <c:pt idx="52012">
                  <c:v>-1.9323300000000002E-2</c:v>
                </c:pt>
                <c:pt idx="52013">
                  <c:v>-2.2203400000000002E-2</c:v>
                </c:pt>
                <c:pt idx="52014">
                  <c:v>-1.6656899999999999E-2</c:v>
                </c:pt>
                <c:pt idx="52015">
                  <c:v>-2.1341300000000001E-2</c:v>
                </c:pt>
                <c:pt idx="52016">
                  <c:v>-2.3153300000000002E-2</c:v>
                </c:pt>
                <c:pt idx="52017">
                  <c:v>-2.88496E-2</c:v>
                </c:pt>
                <c:pt idx="52018">
                  <c:v>-2.8732299999999999E-2</c:v>
                </c:pt>
                <c:pt idx="52019">
                  <c:v>-1.7186199999999999E-2</c:v>
                </c:pt>
                <c:pt idx="52020">
                  <c:v>-2.7907399999999999E-2</c:v>
                </c:pt>
                <c:pt idx="52021">
                  <c:v>-3.0714000000000002E-2</c:v>
                </c:pt>
                <c:pt idx="52022">
                  <c:v>-2.7514500000000001E-2</c:v>
                </c:pt>
                <c:pt idx="52023">
                  <c:v>-2.1799099999999998E-2</c:v>
                </c:pt>
                <c:pt idx="52024">
                  <c:v>-8.9025500000000004E-3</c:v>
                </c:pt>
                <c:pt idx="52025">
                  <c:v>-1.2580900000000001E-2</c:v>
                </c:pt>
                <c:pt idx="52026">
                  <c:v>-1.6976399999999999E-2</c:v>
                </c:pt>
                <c:pt idx="52027">
                  <c:v>-8.9674000000000004E-3</c:v>
                </c:pt>
                <c:pt idx="52028">
                  <c:v>-6.8492900000000001E-3</c:v>
                </c:pt>
                <c:pt idx="52029">
                  <c:v>-1.18256E-3</c:v>
                </c:pt>
                <c:pt idx="52030">
                  <c:v>-9.2411000000000004E-3</c:v>
                </c:pt>
                <c:pt idx="52031">
                  <c:v>-5.2480699999999996E-3</c:v>
                </c:pt>
                <c:pt idx="52032">
                  <c:v>-1.19057E-2</c:v>
                </c:pt>
                <c:pt idx="52033">
                  <c:v>1.8215199999999999E-4</c:v>
                </c:pt>
                <c:pt idx="52034">
                  <c:v>-1.5870100000000002E-2</c:v>
                </c:pt>
                <c:pt idx="52035">
                  <c:v>-1.04008E-2</c:v>
                </c:pt>
                <c:pt idx="52036">
                  <c:v>-8.8195800000000005E-3</c:v>
                </c:pt>
                <c:pt idx="52037">
                  <c:v>-2.9373200000000002E-3</c:v>
                </c:pt>
                <c:pt idx="52038">
                  <c:v>6.97899E-3</c:v>
                </c:pt>
                <c:pt idx="52039">
                  <c:v>-1.45512E-2</c:v>
                </c:pt>
                <c:pt idx="52040">
                  <c:v>-8.8329299999999993E-3</c:v>
                </c:pt>
                <c:pt idx="52041">
                  <c:v>-3.8499799999999998E-3</c:v>
                </c:pt>
                <c:pt idx="52042">
                  <c:v>4.67491E-3</c:v>
                </c:pt>
                <c:pt idx="52043">
                  <c:v>-1.30405E-2</c:v>
                </c:pt>
                <c:pt idx="52044">
                  <c:v>-2.9811899999999999E-3</c:v>
                </c:pt>
                <c:pt idx="52045">
                  <c:v>-3.3378599999999998E-3</c:v>
                </c:pt>
                <c:pt idx="52046">
                  <c:v>-1.72625E-2</c:v>
                </c:pt>
                <c:pt idx="52047">
                  <c:v>-3.05653E-3</c:v>
                </c:pt>
                <c:pt idx="52048">
                  <c:v>-2.42624E-2</c:v>
                </c:pt>
                <c:pt idx="52049">
                  <c:v>-2.2935899999999999E-3</c:v>
                </c:pt>
                <c:pt idx="52050">
                  <c:v>-1.4936400000000001E-2</c:v>
                </c:pt>
                <c:pt idx="52051">
                  <c:v>-6.1836199999999999E-3</c:v>
                </c:pt>
                <c:pt idx="52052">
                  <c:v>-1.19848E-2</c:v>
                </c:pt>
                <c:pt idx="52053">
                  <c:v>-2.0904499999999999E-2</c:v>
                </c:pt>
                <c:pt idx="52054">
                  <c:v>2.3365E-3</c:v>
                </c:pt>
                <c:pt idx="52055">
                  <c:v>-1.6845700000000002E-2</c:v>
                </c:pt>
                <c:pt idx="52056">
                  <c:v>-5.2213700000000004E-3</c:v>
                </c:pt>
                <c:pt idx="52057">
                  <c:v>-1.22519E-2</c:v>
                </c:pt>
                <c:pt idx="52058">
                  <c:v>-1.0715499999999999E-2</c:v>
                </c:pt>
                <c:pt idx="52059">
                  <c:v>-5.2967099999999996E-3</c:v>
                </c:pt>
                <c:pt idx="52060">
                  <c:v>-1.1177100000000001E-2</c:v>
                </c:pt>
                <c:pt idx="52061">
                  <c:v>-2.2572499999999999E-2</c:v>
                </c:pt>
                <c:pt idx="52062">
                  <c:v>-1.58587E-2</c:v>
                </c:pt>
                <c:pt idx="52063">
                  <c:v>3.0136099999999999E-4</c:v>
                </c:pt>
                <c:pt idx="52064">
                  <c:v>-1.2518899999999999E-2</c:v>
                </c:pt>
                <c:pt idx="52065">
                  <c:v>-1.2508399999999999E-2</c:v>
                </c:pt>
                <c:pt idx="52066">
                  <c:v>-1.0293E-2</c:v>
                </c:pt>
                <c:pt idx="52067">
                  <c:v>-8.2092299999999997E-3</c:v>
                </c:pt>
                <c:pt idx="52068">
                  <c:v>-1.20602E-2</c:v>
                </c:pt>
                <c:pt idx="52069">
                  <c:v>-1.6538600000000001E-2</c:v>
                </c:pt>
                <c:pt idx="52070">
                  <c:v>-1.2784999999999999E-2</c:v>
                </c:pt>
                <c:pt idx="52071">
                  <c:v>-1.25694E-2</c:v>
                </c:pt>
                <c:pt idx="52072">
                  <c:v>-1.0378800000000001E-2</c:v>
                </c:pt>
                <c:pt idx="52073">
                  <c:v>-6.4287199999999997E-3</c:v>
                </c:pt>
                <c:pt idx="52074">
                  <c:v>-1.4647500000000001E-2</c:v>
                </c:pt>
                <c:pt idx="52075">
                  <c:v>2.9182399999999999E-4</c:v>
                </c:pt>
                <c:pt idx="52076">
                  <c:v>5.3882599999999995E-4</c:v>
                </c:pt>
                <c:pt idx="52077">
                  <c:v>-7.7857999999999998E-3</c:v>
                </c:pt>
                <c:pt idx="52078">
                  <c:v>-7.6961499999999997E-3</c:v>
                </c:pt>
                <c:pt idx="52079">
                  <c:v>-1.8347700000000002E-2</c:v>
                </c:pt>
                <c:pt idx="52080">
                  <c:v>-3.3674199999999999E-3</c:v>
                </c:pt>
                <c:pt idx="52081">
                  <c:v>2.0942700000000001E-3</c:v>
                </c:pt>
                <c:pt idx="52082">
                  <c:v>-2.03524E-2</c:v>
                </c:pt>
                <c:pt idx="52083">
                  <c:v>-7.8210799999999994E-3</c:v>
                </c:pt>
                <c:pt idx="52084">
                  <c:v>-1.05381E-2</c:v>
                </c:pt>
                <c:pt idx="52085">
                  <c:v>-1.5888200000000002E-2</c:v>
                </c:pt>
                <c:pt idx="52086">
                  <c:v>-1.45626E-2</c:v>
                </c:pt>
                <c:pt idx="52087">
                  <c:v>-1.2862200000000001E-2</c:v>
                </c:pt>
                <c:pt idx="52088">
                  <c:v>3.3273700000000001E-3</c:v>
                </c:pt>
                <c:pt idx="52089">
                  <c:v>-2.0093E-2</c:v>
                </c:pt>
                <c:pt idx="52090">
                  <c:v>-6.19602E-3</c:v>
                </c:pt>
                <c:pt idx="52091">
                  <c:v>-1.15032E-2</c:v>
                </c:pt>
                <c:pt idx="52092">
                  <c:v>-6.2274899999999996E-3</c:v>
                </c:pt>
                <c:pt idx="52093">
                  <c:v>-2.4767899999999999E-2</c:v>
                </c:pt>
                <c:pt idx="52094">
                  <c:v>3.3531199999999998E-3</c:v>
                </c:pt>
                <c:pt idx="52095">
                  <c:v>1.5964499999999999E-3</c:v>
                </c:pt>
                <c:pt idx="52096">
                  <c:v>8.8625000000000006E-3</c:v>
                </c:pt>
                <c:pt idx="52097">
                  <c:v>-1.11799E-2</c:v>
                </c:pt>
                <c:pt idx="52098">
                  <c:v>-4.7464400000000002E-3</c:v>
                </c:pt>
                <c:pt idx="52099">
                  <c:v>-2.5501299999999998E-3</c:v>
                </c:pt>
                <c:pt idx="52100">
                  <c:v>9.0188999999999998E-3</c:v>
                </c:pt>
                <c:pt idx="52101">
                  <c:v>-2.3908599999999999E-3</c:v>
                </c:pt>
                <c:pt idx="52102">
                  <c:v>-1.6866699999999998E-2</c:v>
                </c:pt>
                <c:pt idx="52103">
                  <c:v>-1.6517599999999999E-3</c:v>
                </c:pt>
                <c:pt idx="52104">
                  <c:v>7.1268099999999999E-3</c:v>
                </c:pt>
                <c:pt idx="52105">
                  <c:v>-7.0457499999999999E-3</c:v>
                </c:pt>
                <c:pt idx="52106">
                  <c:v>-6.24275E-3</c:v>
                </c:pt>
                <c:pt idx="52107">
                  <c:v>4.5366299999999998E-3</c:v>
                </c:pt>
                <c:pt idx="52108">
                  <c:v>-1.8291500000000001E-3</c:v>
                </c:pt>
                <c:pt idx="52109">
                  <c:v>6.3905699999999999E-3</c:v>
                </c:pt>
                <c:pt idx="52110">
                  <c:v>-1.57547E-3</c:v>
                </c:pt>
                <c:pt idx="52111">
                  <c:v>7.0857999999999997E-3</c:v>
                </c:pt>
                <c:pt idx="52112">
                  <c:v>-4.3296799999999998E-3</c:v>
                </c:pt>
                <c:pt idx="52113">
                  <c:v>-1.47657E-2</c:v>
                </c:pt>
                <c:pt idx="52114">
                  <c:v>-1.5830999999999999E-4</c:v>
                </c:pt>
                <c:pt idx="52115">
                  <c:v>3.7746400000000001E-3</c:v>
                </c:pt>
                <c:pt idx="52116">
                  <c:v>8.1605900000000006E-3</c:v>
                </c:pt>
                <c:pt idx="52117">
                  <c:v>2.65694E-3</c:v>
                </c:pt>
                <c:pt idx="52118">
                  <c:v>-1.28078E-3</c:v>
                </c:pt>
                <c:pt idx="52119">
                  <c:v>-2.4461700000000001E-3</c:v>
                </c:pt>
                <c:pt idx="52120">
                  <c:v>-2.4961500000000001E-2</c:v>
                </c:pt>
                <c:pt idx="52121">
                  <c:v>1.10626E-3</c:v>
                </c:pt>
                <c:pt idx="52122">
                  <c:v>7.3146799999999996E-3</c:v>
                </c:pt>
                <c:pt idx="52123">
                  <c:v>-4.6482099999999998E-3</c:v>
                </c:pt>
                <c:pt idx="52124">
                  <c:v>2.6912699999999999E-3</c:v>
                </c:pt>
                <c:pt idx="52125">
                  <c:v>-1.1683499999999999E-2</c:v>
                </c:pt>
                <c:pt idx="52126">
                  <c:v>-1.0108899999999999E-4</c:v>
                </c:pt>
                <c:pt idx="52127">
                  <c:v>1.2441600000000001E-2</c:v>
                </c:pt>
                <c:pt idx="52128">
                  <c:v>1.29538E-2</c:v>
                </c:pt>
                <c:pt idx="52129">
                  <c:v>4.8885300000000003E-3</c:v>
                </c:pt>
                <c:pt idx="52130">
                  <c:v>1.4182999999999999E-2</c:v>
                </c:pt>
                <c:pt idx="52131">
                  <c:v>1.2605699999999999E-2</c:v>
                </c:pt>
                <c:pt idx="52132">
                  <c:v>5.5074700000000004E-3</c:v>
                </c:pt>
                <c:pt idx="52133">
                  <c:v>2.35271E-3</c:v>
                </c:pt>
                <c:pt idx="52134">
                  <c:v>9.1676699999999993E-3</c:v>
                </c:pt>
                <c:pt idx="52135">
                  <c:v>1.0276800000000001E-2</c:v>
                </c:pt>
                <c:pt idx="52136">
                  <c:v>1.6875299999999999E-2</c:v>
                </c:pt>
                <c:pt idx="52137">
                  <c:v>1.9578000000000002E-2</c:v>
                </c:pt>
                <c:pt idx="52138">
                  <c:v>9.7179399999999996E-3</c:v>
                </c:pt>
                <c:pt idx="52139">
                  <c:v>1.23873E-2</c:v>
                </c:pt>
                <c:pt idx="52140">
                  <c:v>9.7246199999999998E-3</c:v>
                </c:pt>
                <c:pt idx="52141">
                  <c:v>1.26686E-2</c:v>
                </c:pt>
                <c:pt idx="52142">
                  <c:v>1.6367E-2</c:v>
                </c:pt>
                <c:pt idx="52143">
                  <c:v>1.9254700000000001E-3</c:v>
                </c:pt>
                <c:pt idx="52144">
                  <c:v>4.5776399999999999E-4</c:v>
                </c:pt>
                <c:pt idx="52145">
                  <c:v>7.00951E-3</c:v>
                </c:pt>
                <c:pt idx="52146">
                  <c:v>1.3963700000000001E-2</c:v>
                </c:pt>
                <c:pt idx="52147">
                  <c:v>1.7686799999999999E-2</c:v>
                </c:pt>
                <c:pt idx="52148">
                  <c:v>1.5268300000000001E-3</c:v>
                </c:pt>
                <c:pt idx="52149">
                  <c:v>8.7165799999999998E-3</c:v>
                </c:pt>
                <c:pt idx="52150">
                  <c:v>2.1023799999999999E-2</c:v>
                </c:pt>
                <c:pt idx="52151">
                  <c:v>1.6937299999999999E-2</c:v>
                </c:pt>
                <c:pt idx="52152">
                  <c:v>1.7458899999999999E-2</c:v>
                </c:pt>
                <c:pt idx="52153">
                  <c:v>1.34821E-2</c:v>
                </c:pt>
                <c:pt idx="52154">
                  <c:v>1.71766E-2</c:v>
                </c:pt>
                <c:pt idx="52155">
                  <c:v>2.46964E-2</c:v>
                </c:pt>
                <c:pt idx="52156">
                  <c:v>9.8771999999999992E-3</c:v>
                </c:pt>
                <c:pt idx="52157">
                  <c:v>3.6392199999999999E-3</c:v>
                </c:pt>
                <c:pt idx="52158">
                  <c:v>1.2297600000000001E-2</c:v>
                </c:pt>
                <c:pt idx="52159">
                  <c:v>2.78978E-2</c:v>
                </c:pt>
                <c:pt idx="52160">
                  <c:v>7.3766700000000001E-3</c:v>
                </c:pt>
                <c:pt idx="52161">
                  <c:v>1.33486E-2</c:v>
                </c:pt>
                <c:pt idx="52162">
                  <c:v>1.01175E-2</c:v>
                </c:pt>
                <c:pt idx="52163">
                  <c:v>2.11849E-2</c:v>
                </c:pt>
                <c:pt idx="52164">
                  <c:v>7.7924700000000001E-3</c:v>
                </c:pt>
                <c:pt idx="52165">
                  <c:v>5.5179599999999997E-3</c:v>
                </c:pt>
                <c:pt idx="52166">
                  <c:v>-4.1589699999999997E-3</c:v>
                </c:pt>
                <c:pt idx="52167">
                  <c:v>1.2782099999999999E-2</c:v>
                </c:pt>
                <c:pt idx="52168">
                  <c:v>5.4178200000000003E-3</c:v>
                </c:pt>
                <c:pt idx="52169">
                  <c:v>8.6202599999999994E-3</c:v>
                </c:pt>
                <c:pt idx="52170">
                  <c:v>7.22027E-3</c:v>
                </c:pt>
                <c:pt idx="52171">
                  <c:v>3.9415400000000003E-3</c:v>
                </c:pt>
                <c:pt idx="52172">
                  <c:v>2.1879200000000001E-2</c:v>
                </c:pt>
                <c:pt idx="52173">
                  <c:v>5.1269499999999999E-3</c:v>
                </c:pt>
                <c:pt idx="52174">
                  <c:v>3.37601E-3</c:v>
                </c:pt>
                <c:pt idx="52175">
                  <c:v>-1.1348700000000001E-4</c:v>
                </c:pt>
                <c:pt idx="52176">
                  <c:v>1.6689299999999999E-3</c:v>
                </c:pt>
                <c:pt idx="52177">
                  <c:v>4.4918099999999999E-4</c:v>
                </c:pt>
                <c:pt idx="52178">
                  <c:v>-2.8724699999999998E-3</c:v>
                </c:pt>
                <c:pt idx="52179">
                  <c:v>4.8990199999999996E-3</c:v>
                </c:pt>
                <c:pt idx="52180">
                  <c:v>9.3116799999999993E-3</c:v>
                </c:pt>
                <c:pt idx="52181">
                  <c:v>7.1048699999999999E-4</c:v>
                </c:pt>
                <c:pt idx="52182">
                  <c:v>7.2097799999999998E-3</c:v>
                </c:pt>
                <c:pt idx="52183">
                  <c:v>-4.9314500000000004E-3</c:v>
                </c:pt>
                <c:pt idx="52184">
                  <c:v>-3.2281900000000001E-3</c:v>
                </c:pt>
                <c:pt idx="52185">
                  <c:v>2.6826900000000002E-3</c:v>
                </c:pt>
                <c:pt idx="52186">
                  <c:v>-2.9535299999999998E-3</c:v>
                </c:pt>
                <c:pt idx="52187">
                  <c:v>-2.4213799999999999E-3</c:v>
                </c:pt>
                <c:pt idx="52188">
                  <c:v>6.2828099999999998E-3</c:v>
                </c:pt>
                <c:pt idx="52189">
                  <c:v>2.69918E-2</c:v>
                </c:pt>
                <c:pt idx="52190">
                  <c:v>1.3996099999999999E-2</c:v>
                </c:pt>
                <c:pt idx="52191">
                  <c:v>2.6110600000000001E-2</c:v>
                </c:pt>
                <c:pt idx="52192">
                  <c:v>1.8466900000000001E-2</c:v>
                </c:pt>
                <c:pt idx="52193">
                  <c:v>1.18885E-2</c:v>
                </c:pt>
                <c:pt idx="52194">
                  <c:v>1.29423E-2</c:v>
                </c:pt>
                <c:pt idx="52195">
                  <c:v>1.7667800000000001E-2</c:v>
                </c:pt>
                <c:pt idx="52196">
                  <c:v>2.6131600000000001E-2</c:v>
                </c:pt>
                <c:pt idx="52197">
                  <c:v>1.6930600000000001E-2</c:v>
                </c:pt>
                <c:pt idx="52198">
                  <c:v>1.44672E-2</c:v>
                </c:pt>
                <c:pt idx="52199">
                  <c:v>2.12975E-2</c:v>
                </c:pt>
                <c:pt idx="52200">
                  <c:v>1.4020899999999999E-2</c:v>
                </c:pt>
                <c:pt idx="52201">
                  <c:v>2.2211100000000001E-2</c:v>
                </c:pt>
                <c:pt idx="52202">
                  <c:v>1.38493E-2</c:v>
                </c:pt>
                <c:pt idx="52203">
                  <c:v>2.70958E-2</c:v>
                </c:pt>
                <c:pt idx="52204">
                  <c:v>8.0585499999999994E-3</c:v>
                </c:pt>
                <c:pt idx="52205">
                  <c:v>6.8016099999999996E-3</c:v>
                </c:pt>
                <c:pt idx="52206">
                  <c:v>1.9128800000000001E-2</c:v>
                </c:pt>
                <c:pt idx="52207">
                  <c:v>2.4912799999999999E-2</c:v>
                </c:pt>
                <c:pt idx="52208">
                  <c:v>1.6352700000000001E-2</c:v>
                </c:pt>
                <c:pt idx="52209">
                  <c:v>2.3997299999999999E-2</c:v>
                </c:pt>
                <c:pt idx="52210">
                  <c:v>2.57025E-2</c:v>
                </c:pt>
                <c:pt idx="52211">
                  <c:v>2.2156700000000001E-2</c:v>
                </c:pt>
                <c:pt idx="52212">
                  <c:v>1.6946800000000001E-2</c:v>
                </c:pt>
                <c:pt idx="52213">
                  <c:v>1.37892E-2</c:v>
                </c:pt>
                <c:pt idx="52214">
                  <c:v>2.8159099999999999E-2</c:v>
                </c:pt>
                <c:pt idx="52215">
                  <c:v>2.2776600000000001E-2</c:v>
                </c:pt>
                <c:pt idx="52216">
                  <c:v>3.3815400000000002E-2</c:v>
                </c:pt>
                <c:pt idx="52217">
                  <c:v>1.8591900000000001E-2</c:v>
                </c:pt>
                <c:pt idx="52218">
                  <c:v>1.8384000000000001E-2</c:v>
                </c:pt>
                <c:pt idx="52219">
                  <c:v>1.4305100000000001E-3</c:v>
                </c:pt>
                <c:pt idx="52220">
                  <c:v>1.6126600000000001E-2</c:v>
                </c:pt>
                <c:pt idx="52221">
                  <c:v>2.50406E-2</c:v>
                </c:pt>
                <c:pt idx="52222">
                  <c:v>1.3545E-2</c:v>
                </c:pt>
                <c:pt idx="52223">
                  <c:v>1.91612E-2</c:v>
                </c:pt>
                <c:pt idx="52224">
                  <c:v>5.8298100000000004E-3</c:v>
                </c:pt>
                <c:pt idx="52225">
                  <c:v>2.6751500000000001E-2</c:v>
                </c:pt>
                <c:pt idx="52226">
                  <c:v>1.52683E-2</c:v>
                </c:pt>
                <c:pt idx="52227">
                  <c:v>3.1683000000000003E-2</c:v>
                </c:pt>
                <c:pt idx="52228">
                  <c:v>1.31979E-2</c:v>
                </c:pt>
                <c:pt idx="52229">
                  <c:v>1.28174E-3</c:v>
                </c:pt>
                <c:pt idx="52230">
                  <c:v>3.1270999999999998E-3</c:v>
                </c:pt>
                <c:pt idx="52231">
                  <c:v>6.8512E-3</c:v>
                </c:pt>
                <c:pt idx="52232">
                  <c:v>2.9198600000000002E-2</c:v>
                </c:pt>
                <c:pt idx="52233">
                  <c:v>2.98672E-2</c:v>
                </c:pt>
                <c:pt idx="52234">
                  <c:v>3.23868E-2</c:v>
                </c:pt>
                <c:pt idx="52235">
                  <c:v>2.71139E-2</c:v>
                </c:pt>
                <c:pt idx="52236">
                  <c:v>1.6376499999999999E-2</c:v>
                </c:pt>
                <c:pt idx="52237">
                  <c:v>2.7567899999999999E-2</c:v>
                </c:pt>
                <c:pt idx="52238">
                  <c:v>2.5855099999999999E-2</c:v>
                </c:pt>
                <c:pt idx="52239">
                  <c:v>3.59306E-2</c:v>
                </c:pt>
                <c:pt idx="52240">
                  <c:v>1.50852E-2</c:v>
                </c:pt>
                <c:pt idx="52241">
                  <c:v>1.46666E-2</c:v>
                </c:pt>
                <c:pt idx="52242">
                  <c:v>3.48616E-2</c:v>
                </c:pt>
                <c:pt idx="52243">
                  <c:v>1.6614E-2</c:v>
                </c:pt>
                <c:pt idx="52244">
                  <c:v>2.8277400000000001E-2</c:v>
                </c:pt>
                <c:pt idx="52245">
                  <c:v>1.33963E-2</c:v>
                </c:pt>
                <c:pt idx="52246">
                  <c:v>2.86789E-2</c:v>
                </c:pt>
                <c:pt idx="52247">
                  <c:v>1.7245300000000002E-2</c:v>
                </c:pt>
                <c:pt idx="52248">
                  <c:v>8.1138600000000005E-3</c:v>
                </c:pt>
                <c:pt idx="52249">
                  <c:v>5.4502500000000002E-3</c:v>
                </c:pt>
                <c:pt idx="52250">
                  <c:v>-1.3361E-3</c:v>
                </c:pt>
                <c:pt idx="52251">
                  <c:v>1.2173700000000001E-2</c:v>
                </c:pt>
                <c:pt idx="52252">
                  <c:v>2.61211E-3</c:v>
                </c:pt>
                <c:pt idx="52253">
                  <c:v>-8.3541899999999992E-3</c:v>
                </c:pt>
                <c:pt idx="52254">
                  <c:v>7.9517400000000005E-3</c:v>
                </c:pt>
                <c:pt idx="52255">
                  <c:v>-1.0376000000000001E-3</c:v>
                </c:pt>
                <c:pt idx="52256">
                  <c:v>-5.31578E-3</c:v>
                </c:pt>
                <c:pt idx="52257">
                  <c:v>-3.1309100000000002E-3</c:v>
                </c:pt>
                <c:pt idx="52258">
                  <c:v>4.7740899999999999E-3</c:v>
                </c:pt>
                <c:pt idx="52259">
                  <c:v>-9.6035000000000001E-4</c:v>
                </c:pt>
                <c:pt idx="52260">
                  <c:v>6.6957500000000003E-3</c:v>
                </c:pt>
                <c:pt idx="52261">
                  <c:v>-3.3617E-3</c:v>
                </c:pt>
                <c:pt idx="52262">
                  <c:v>-4.2257299999999996E-3</c:v>
                </c:pt>
                <c:pt idx="52263">
                  <c:v>-7.8506500000000007E-3</c:v>
                </c:pt>
                <c:pt idx="52264">
                  <c:v>-9.5329300000000002E-3</c:v>
                </c:pt>
                <c:pt idx="52265">
                  <c:v>5.3472499999999996E-3</c:v>
                </c:pt>
                <c:pt idx="52266">
                  <c:v>5.5179599999999997E-3</c:v>
                </c:pt>
                <c:pt idx="52267">
                  <c:v>1.54591E-2</c:v>
                </c:pt>
                <c:pt idx="52268">
                  <c:v>-1.07765E-4</c:v>
                </c:pt>
                <c:pt idx="52269">
                  <c:v>1.69582E-2</c:v>
                </c:pt>
                <c:pt idx="52270">
                  <c:v>1.16215E-2</c:v>
                </c:pt>
                <c:pt idx="52271">
                  <c:v>6.2780400000000004E-3</c:v>
                </c:pt>
                <c:pt idx="52272">
                  <c:v>2.86293E-2</c:v>
                </c:pt>
                <c:pt idx="52273">
                  <c:v>1.8366799999999999E-2</c:v>
                </c:pt>
                <c:pt idx="52274">
                  <c:v>1.2227999999999999E-2</c:v>
                </c:pt>
                <c:pt idx="52275">
                  <c:v>2.5735899999999999E-2</c:v>
                </c:pt>
                <c:pt idx="52276">
                  <c:v>2.9857600000000002E-2</c:v>
                </c:pt>
                <c:pt idx="52277">
                  <c:v>3.3073400000000003E-2</c:v>
                </c:pt>
                <c:pt idx="52278">
                  <c:v>1.4618900000000001E-2</c:v>
                </c:pt>
                <c:pt idx="52279">
                  <c:v>3.9354300000000002E-2</c:v>
                </c:pt>
                <c:pt idx="52280">
                  <c:v>3.6426500000000001E-2</c:v>
                </c:pt>
                <c:pt idx="52281">
                  <c:v>2.8532999999999999E-2</c:v>
                </c:pt>
                <c:pt idx="52282">
                  <c:v>4.6865499999999997E-2</c:v>
                </c:pt>
                <c:pt idx="52283">
                  <c:v>2.0727200000000001E-2</c:v>
                </c:pt>
                <c:pt idx="52284">
                  <c:v>3.1618100000000003E-2</c:v>
                </c:pt>
                <c:pt idx="52285">
                  <c:v>-8.2035100000000007E-3</c:v>
                </c:pt>
                <c:pt idx="52286">
                  <c:v>4.1093800000000002E-3</c:v>
                </c:pt>
                <c:pt idx="52287">
                  <c:v>2.54354E-2</c:v>
                </c:pt>
                <c:pt idx="52288">
                  <c:v>4.6024300000000002E-3</c:v>
                </c:pt>
                <c:pt idx="52289">
                  <c:v>-1.57738E-3</c:v>
                </c:pt>
                <c:pt idx="52290">
                  <c:v>1.5110999999999999E-2</c:v>
                </c:pt>
                <c:pt idx="52291">
                  <c:v>1.44119E-2</c:v>
                </c:pt>
                <c:pt idx="52292">
                  <c:v>1.4267E-2</c:v>
                </c:pt>
                <c:pt idx="52293">
                  <c:v>6.1035200000000003E-3</c:v>
                </c:pt>
                <c:pt idx="52294">
                  <c:v>6.0710900000000003E-3</c:v>
                </c:pt>
                <c:pt idx="52295">
                  <c:v>1.7577200000000001E-2</c:v>
                </c:pt>
                <c:pt idx="52296">
                  <c:v>2.2989300000000001E-2</c:v>
                </c:pt>
                <c:pt idx="52297">
                  <c:v>1.05019E-2</c:v>
                </c:pt>
                <c:pt idx="52298">
                  <c:v>1.22576E-2</c:v>
                </c:pt>
                <c:pt idx="52299">
                  <c:v>4.2865800000000003E-2</c:v>
                </c:pt>
                <c:pt idx="52300">
                  <c:v>4.0835400000000001E-2</c:v>
                </c:pt>
                <c:pt idx="52301">
                  <c:v>5.7344400000000004E-3</c:v>
                </c:pt>
                <c:pt idx="52302">
                  <c:v>1.86729E-3</c:v>
                </c:pt>
                <c:pt idx="52303">
                  <c:v>3.2234199999999998E-2</c:v>
                </c:pt>
                <c:pt idx="52304">
                  <c:v>1.6705500000000002E-2</c:v>
                </c:pt>
                <c:pt idx="52305">
                  <c:v>3.1609499999999999E-2</c:v>
                </c:pt>
                <c:pt idx="52306">
                  <c:v>1.3326599999999999E-2</c:v>
                </c:pt>
                <c:pt idx="52307">
                  <c:v>2.8544400000000001E-2</c:v>
                </c:pt>
                <c:pt idx="52308">
                  <c:v>2.15616E-2</c:v>
                </c:pt>
                <c:pt idx="52309">
                  <c:v>2.65665E-2</c:v>
                </c:pt>
                <c:pt idx="52310">
                  <c:v>4.5046799999999998E-2</c:v>
                </c:pt>
                <c:pt idx="52311">
                  <c:v>2.5149299999999999E-2</c:v>
                </c:pt>
                <c:pt idx="52312">
                  <c:v>4.2895299999999997E-2</c:v>
                </c:pt>
                <c:pt idx="52313">
                  <c:v>2.8970699999999999E-2</c:v>
                </c:pt>
                <c:pt idx="52314">
                  <c:v>4.7314599999999998E-2</c:v>
                </c:pt>
                <c:pt idx="52315">
                  <c:v>4.7900199999999997E-2</c:v>
                </c:pt>
                <c:pt idx="52316">
                  <c:v>3.0608199999999999E-2</c:v>
                </c:pt>
                <c:pt idx="52317">
                  <c:v>2.8391799999999998E-2</c:v>
                </c:pt>
                <c:pt idx="52318">
                  <c:v>2.43425E-2</c:v>
                </c:pt>
                <c:pt idx="52319">
                  <c:v>3.3872600000000003E-2</c:v>
                </c:pt>
                <c:pt idx="52320">
                  <c:v>2.6645700000000001E-2</c:v>
                </c:pt>
                <c:pt idx="52321">
                  <c:v>2.7911200000000001E-2</c:v>
                </c:pt>
                <c:pt idx="52322">
                  <c:v>2.8498599999999999E-2</c:v>
                </c:pt>
                <c:pt idx="52323">
                  <c:v>4.6334300000000002E-2</c:v>
                </c:pt>
                <c:pt idx="52324">
                  <c:v>7.0467000000000004E-3</c:v>
                </c:pt>
                <c:pt idx="52325">
                  <c:v>1.6480399999999999E-2</c:v>
                </c:pt>
                <c:pt idx="52326">
                  <c:v>1.5543899999999999E-2</c:v>
                </c:pt>
                <c:pt idx="52327">
                  <c:v>2.83384E-2</c:v>
                </c:pt>
                <c:pt idx="52328">
                  <c:v>5.2257499999999998E-2</c:v>
                </c:pt>
                <c:pt idx="52329">
                  <c:v>1.1519400000000001E-2</c:v>
                </c:pt>
                <c:pt idx="52330">
                  <c:v>3.21503E-2</c:v>
                </c:pt>
                <c:pt idx="52331">
                  <c:v>7.1401600000000004E-3</c:v>
                </c:pt>
                <c:pt idx="52332">
                  <c:v>2.14033E-2</c:v>
                </c:pt>
                <c:pt idx="52333">
                  <c:v>1.8617600000000002E-2</c:v>
                </c:pt>
                <c:pt idx="52334">
                  <c:v>2.4543800000000001E-2</c:v>
                </c:pt>
                <c:pt idx="52335">
                  <c:v>2.11334E-2</c:v>
                </c:pt>
                <c:pt idx="52336">
                  <c:v>2.60086E-2</c:v>
                </c:pt>
                <c:pt idx="52337">
                  <c:v>1.8610999999999999E-2</c:v>
                </c:pt>
                <c:pt idx="52338">
                  <c:v>1.5626000000000001E-2</c:v>
                </c:pt>
                <c:pt idx="52339">
                  <c:v>2.0264600000000001E-2</c:v>
                </c:pt>
                <c:pt idx="52340">
                  <c:v>6.5031100000000003E-3</c:v>
                </c:pt>
                <c:pt idx="52341">
                  <c:v>7.9126400000000003E-3</c:v>
                </c:pt>
                <c:pt idx="52342">
                  <c:v>2.44751E-2</c:v>
                </c:pt>
                <c:pt idx="52343">
                  <c:v>3.0337300000000001E-2</c:v>
                </c:pt>
                <c:pt idx="52344">
                  <c:v>2.6626599999999999E-3</c:v>
                </c:pt>
                <c:pt idx="52345">
                  <c:v>1.53189E-2</c:v>
                </c:pt>
                <c:pt idx="52346">
                  <c:v>2.46181E-2</c:v>
                </c:pt>
                <c:pt idx="52347">
                  <c:v>1.54629E-2</c:v>
                </c:pt>
                <c:pt idx="52348">
                  <c:v>1.6300200000000001E-2</c:v>
                </c:pt>
                <c:pt idx="52349">
                  <c:v>8.7070500000000005E-4</c:v>
                </c:pt>
                <c:pt idx="52350">
                  <c:v>2.4012599999999999E-2</c:v>
                </c:pt>
                <c:pt idx="52351">
                  <c:v>9.3898799999999998E-3</c:v>
                </c:pt>
                <c:pt idx="52352">
                  <c:v>-1.56784E-3</c:v>
                </c:pt>
                <c:pt idx="52353">
                  <c:v>1.9765899999999999E-2</c:v>
                </c:pt>
                <c:pt idx="52354">
                  <c:v>6.9427500000000001E-3</c:v>
                </c:pt>
                <c:pt idx="52355">
                  <c:v>1.25437E-2</c:v>
                </c:pt>
                <c:pt idx="52356">
                  <c:v>2.4223299999999999E-3</c:v>
                </c:pt>
                <c:pt idx="52357">
                  <c:v>1.7380699999999999E-2</c:v>
                </c:pt>
                <c:pt idx="52358">
                  <c:v>-4.27246E-4</c:v>
                </c:pt>
                <c:pt idx="52359">
                  <c:v>1.2326200000000001E-2</c:v>
                </c:pt>
                <c:pt idx="52360">
                  <c:v>-9.9754300000000004E-4</c:v>
                </c:pt>
                <c:pt idx="52361">
                  <c:v>3.2072099999999998E-3</c:v>
                </c:pt>
                <c:pt idx="52362">
                  <c:v>-7.8105899999999996E-4</c:v>
                </c:pt>
                <c:pt idx="52363">
                  <c:v>-1.0327299999999999E-2</c:v>
                </c:pt>
                <c:pt idx="52364">
                  <c:v>1.6759900000000001E-2</c:v>
                </c:pt>
                <c:pt idx="52365" formatCode="0.00E+00">
                  <c:v>-9.2506399999999999E-5</c:v>
                </c:pt>
                <c:pt idx="52366">
                  <c:v>1.2904199999999999E-2</c:v>
                </c:pt>
                <c:pt idx="52367">
                  <c:v>-1.20821E-2</c:v>
                </c:pt>
                <c:pt idx="52368">
                  <c:v>1.5646899999999998E-2</c:v>
                </c:pt>
                <c:pt idx="52369">
                  <c:v>3.5104799999999999E-3</c:v>
                </c:pt>
                <c:pt idx="52370">
                  <c:v>-1.2120199999999999E-2</c:v>
                </c:pt>
                <c:pt idx="52371">
                  <c:v>5.4216400000000001E-3</c:v>
                </c:pt>
                <c:pt idx="52372">
                  <c:v>1.0395099999999999E-4</c:v>
                </c:pt>
                <c:pt idx="52373">
                  <c:v>9.2468299999999993E-3</c:v>
                </c:pt>
                <c:pt idx="52374">
                  <c:v>-3.1948099999999999E-4</c:v>
                </c:pt>
                <c:pt idx="52375">
                  <c:v>1.95122E-2</c:v>
                </c:pt>
                <c:pt idx="52376">
                  <c:v>6.8512E-3</c:v>
                </c:pt>
                <c:pt idx="52377">
                  <c:v>-1.58167E-2</c:v>
                </c:pt>
                <c:pt idx="52378">
                  <c:v>-9.2859299999999995E-3</c:v>
                </c:pt>
                <c:pt idx="52379">
                  <c:v>-2.2147199999999999E-2</c:v>
                </c:pt>
                <c:pt idx="52380">
                  <c:v>-2.09713E-3</c:v>
                </c:pt>
                <c:pt idx="52381">
                  <c:v>-1.18093E-2</c:v>
                </c:pt>
                <c:pt idx="52382">
                  <c:v>-3.11174E-2</c:v>
                </c:pt>
                <c:pt idx="52383">
                  <c:v>-1.70517E-3</c:v>
                </c:pt>
                <c:pt idx="52384">
                  <c:v>-4.3010699999999997E-3</c:v>
                </c:pt>
                <c:pt idx="52385">
                  <c:v>-1.9105899999999999E-2</c:v>
                </c:pt>
                <c:pt idx="52386">
                  <c:v>-1.3293299999999999E-2</c:v>
                </c:pt>
                <c:pt idx="52387">
                  <c:v>-1.0947200000000001E-2</c:v>
                </c:pt>
                <c:pt idx="52388">
                  <c:v>3.82519E-3</c:v>
                </c:pt>
                <c:pt idx="52389">
                  <c:v>-2.9403700000000001E-2</c:v>
                </c:pt>
                <c:pt idx="52390">
                  <c:v>-2.7512600000000002E-2</c:v>
                </c:pt>
                <c:pt idx="52391">
                  <c:v>1.19209E-2</c:v>
                </c:pt>
                <c:pt idx="52392">
                  <c:v>1.9510300000000001E-2</c:v>
                </c:pt>
                <c:pt idx="52393">
                  <c:v>1.78795E-2</c:v>
                </c:pt>
                <c:pt idx="52394">
                  <c:v>6.7319900000000002E-3</c:v>
                </c:pt>
                <c:pt idx="52395">
                  <c:v>1.3873099999999999E-2</c:v>
                </c:pt>
                <c:pt idx="52396">
                  <c:v>1.1961899999999999E-2</c:v>
                </c:pt>
                <c:pt idx="52397">
                  <c:v>1.91212E-3</c:v>
                </c:pt>
                <c:pt idx="52398">
                  <c:v>-1.1148499999999999E-3</c:v>
                </c:pt>
                <c:pt idx="52399">
                  <c:v>-7.5531000000000001E-3</c:v>
                </c:pt>
                <c:pt idx="52400">
                  <c:v>1.02901E-2</c:v>
                </c:pt>
                <c:pt idx="52401">
                  <c:v>-1.2350099999999999E-3</c:v>
                </c:pt>
                <c:pt idx="52402">
                  <c:v>7.6265300000000003E-3</c:v>
                </c:pt>
                <c:pt idx="52403">
                  <c:v>7.8659100000000003E-3</c:v>
                </c:pt>
                <c:pt idx="52404">
                  <c:v>1.9941299999999999E-2</c:v>
                </c:pt>
                <c:pt idx="52405">
                  <c:v>5.3396199999999998E-3</c:v>
                </c:pt>
                <c:pt idx="52406">
                  <c:v>-2.9951100000000001E-2</c:v>
                </c:pt>
                <c:pt idx="52407">
                  <c:v>-2.0698500000000002E-2</c:v>
                </c:pt>
                <c:pt idx="52408">
                  <c:v>-2.3937200000000001E-4</c:v>
                </c:pt>
                <c:pt idx="52409">
                  <c:v>1.5978800000000001E-2</c:v>
                </c:pt>
                <c:pt idx="52410">
                  <c:v>-1.18418E-2</c:v>
                </c:pt>
                <c:pt idx="52411">
                  <c:v>4.5337700000000003E-3</c:v>
                </c:pt>
                <c:pt idx="52412">
                  <c:v>-1.24054E-2</c:v>
                </c:pt>
                <c:pt idx="52413">
                  <c:v>2.7508700000000001E-2</c:v>
                </c:pt>
                <c:pt idx="52414">
                  <c:v>1.3689E-2</c:v>
                </c:pt>
                <c:pt idx="52415">
                  <c:v>5.4836299999999995E-4</c:v>
                </c:pt>
                <c:pt idx="52416">
                  <c:v>3.0755999999999999E-3</c:v>
                </c:pt>
                <c:pt idx="52417">
                  <c:v>1.7395000000000001E-2</c:v>
                </c:pt>
                <c:pt idx="52418">
                  <c:v>2.0748099999999998E-2</c:v>
                </c:pt>
                <c:pt idx="52419">
                  <c:v>-1.20144E-2</c:v>
                </c:pt>
                <c:pt idx="52420">
                  <c:v>-9.4890600000000001E-4</c:v>
                </c:pt>
                <c:pt idx="52421">
                  <c:v>4.1265499999999997E-3</c:v>
                </c:pt>
                <c:pt idx="52422">
                  <c:v>1.9163099999999999E-2</c:v>
                </c:pt>
                <c:pt idx="52423">
                  <c:v>1.6404200000000001E-2</c:v>
                </c:pt>
                <c:pt idx="52424">
                  <c:v>4.5022999999999999E-3</c:v>
                </c:pt>
                <c:pt idx="52425">
                  <c:v>2.9611599999999998E-2</c:v>
                </c:pt>
                <c:pt idx="52426">
                  <c:v>2.5833100000000001E-2</c:v>
                </c:pt>
                <c:pt idx="52427">
                  <c:v>2.7806299999999999E-2</c:v>
                </c:pt>
                <c:pt idx="52428">
                  <c:v>2.42128E-2</c:v>
                </c:pt>
                <c:pt idx="52429">
                  <c:v>2.81239E-2</c:v>
                </c:pt>
                <c:pt idx="52430">
                  <c:v>4.2103799999999997E-2</c:v>
                </c:pt>
                <c:pt idx="52431">
                  <c:v>2.4313899999999999E-2</c:v>
                </c:pt>
                <c:pt idx="52432">
                  <c:v>4.6408699999999997E-2</c:v>
                </c:pt>
                <c:pt idx="52433">
                  <c:v>5.1651000000000002E-2</c:v>
                </c:pt>
                <c:pt idx="52434">
                  <c:v>3.8010599999999999E-2</c:v>
                </c:pt>
                <c:pt idx="52435">
                  <c:v>1.5144299999999999E-2</c:v>
                </c:pt>
                <c:pt idx="52436">
                  <c:v>2.3784599999999999E-2</c:v>
                </c:pt>
                <c:pt idx="52437">
                  <c:v>2.7958899999999998E-2</c:v>
                </c:pt>
                <c:pt idx="52438">
                  <c:v>3.9048199999999998E-2</c:v>
                </c:pt>
                <c:pt idx="52439">
                  <c:v>1.9166900000000001E-2</c:v>
                </c:pt>
                <c:pt idx="52440">
                  <c:v>2.8905900000000002E-2</c:v>
                </c:pt>
                <c:pt idx="52441">
                  <c:v>3.2435400000000003E-2</c:v>
                </c:pt>
                <c:pt idx="52442">
                  <c:v>1.20001E-2</c:v>
                </c:pt>
                <c:pt idx="52443">
                  <c:v>1.01557E-2</c:v>
                </c:pt>
                <c:pt idx="52444">
                  <c:v>2.8991699999999999E-2</c:v>
                </c:pt>
                <c:pt idx="52445">
                  <c:v>2.25811E-2</c:v>
                </c:pt>
                <c:pt idx="52446">
                  <c:v>-1.8958099999999999E-2</c:v>
                </c:pt>
                <c:pt idx="52447">
                  <c:v>2.8085699999999998E-3</c:v>
                </c:pt>
                <c:pt idx="52448">
                  <c:v>1.77994E-2</c:v>
                </c:pt>
                <c:pt idx="52449">
                  <c:v>3.7475599999999998E-2</c:v>
                </c:pt>
                <c:pt idx="52450">
                  <c:v>2.6661899999999999E-2</c:v>
                </c:pt>
                <c:pt idx="52451">
                  <c:v>1.09196E-2</c:v>
                </c:pt>
                <c:pt idx="52452">
                  <c:v>2.9128100000000001E-2</c:v>
                </c:pt>
                <c:pt idx="52453">
                  <c:v>2.19221E-2</c:v>
                </c:pt>
                <c:pt idx="52454">
                  <c:v>3.9408699999999998E-2</c:v>
                </c:pt>
                <c:pt idx="52455">
                  <c:v>-1.11465E-2</c:v>
                </c:pt>
                <c:pt idx="52456">
                  <c:v>1.1403099999999999E-2</c:v>
                </c:pt>
                <c:pt idx="52457">
                  <c:v>1.35765E-2</c:v>
                </c:pt>
                <c:pt idx="52458">
                  <c:v>-1.5850099999999999E-2</c:v>
                </c:pt>
                <c:pt idx="52459">
                  <c:v>-2.1280299999999999E-2</c:v>
                </c:pt>
                <c:pt idx="52460">
                  <c:v>3.39413E-3</c:v>
                </c:pt>
                <c:pt idx="52461">
                  <c:v>-1.29709E-2</c:v>
                </c:pt>
                <c:pt idx="52462">
                  <c:v>-2.2958800000000001E-2</c:v>
                </c:pt>
                <c:pt idx="52463">
                  <c:v>-3.1969999999999998E-2</c:v>
                </c:pt>
                <c:pt idx="52464">
                  <c:v>-6.3223799999999997E-2</c:v>
                </c:pt>
                <c:pt idx="52465">
                  <c:v>-2.6221299999999999E-2</c:v>
                </c:pt>
                <c:pt idx="52466">
                  <c:v>-2.65846E-2</c:v>
                </c:pt>
                <c:pt idx="52467">
                  <c:v>-3.9759599999999999E-2</c:v>
                </c:pt>
                <c:pt idx="52468">
                  <c:v>-1.11971E-2</c:v>
                </c:pt>
                <c:pt idx="52469">
                  <c:v>-2.2727000000000001E-2</c:v>
                </c:pt>
                <c:pt idx="52470">
                  <c:v>-2.1965999999999999E-2</c:v>
                </c:pt>
                <c:pt idx="52471">
                  <c:v>-1.73454E-2</c:v>
                </c:pt>
                <c:pt idx="52472">
                  <c:v>-2.0370499999999999E-3</c:v>
                </c:pt>
                <c:pt idx="52473">
                  <c:v>-2.0481099999999999E-2</c:v>
                </c:pt>
                <c:pt idx="52474">
                  <c:v>-1.0004000000000001E-2</c:v>
                </c:pt>
                <c:pt idx="52475">
                  <c:v>-1.8212300000000001E-2</c:v>
                </c:pt>
                <c:pt idx="52476">
                  <c:v>-2.3792299999999999E-2</c:v>
                </c:pt>
                <c:pt idx="52477">
                  <c:v>-2.4317700000000001E-2</c:v>
                </c:pt>
                <c:pt idx="52478">
                  <c:v>-2.3985900000000001E-2</c:v>
                </c:pt>
                <c:pt idx="52479">
                  <c:v>5.4264099999999996E-3</c:v>
                </c:pt>
                <c:pt idx="52480">
                  <c:v>8.4629100000000006E-3</c:v>
                </c:pt>
                <c:pt idx="52481">
                  <c:v>1.48678E-2</c:v>
                </c:pt>
                <c:pt idx="52482">
                  <c:v>-1.7024000000000001E-2</c:v>
                </c:pt>
                <c:pt idx="52483">
                  <c:v>-2.0971299999999998E-2</c:v>
                </c:pt>
                <c:pt idx="52484">
                  <c:v>-2.0187400000000001E-2</c:v>
                </c:pt>
                <c:pt idx="52485">
                  <c:v>-6.2294000000000004E-3</c:v>
                </c:pt>
                <c:pt idx="52486">
                  <c:v>-2.12526E-2</c:v>
                </c:pt>
                <c:pt idx="52487">
                  <c:v>-3.5229700000000003E-2</c:v>
                </c:pt>
                <c:pt idx="52488">
                  <c:v>-2.7656600000000001E-3</c:v>
                </c:pt>
                <c:pt idx="52489">
                  <c:v>-1.8690100000000001E-2</c:v>
                </c:pt>
                <c:pt idx="52490">
                  <c:v>-4.91428E-3</c:v>
                </c:pt>
                <c:pt idx="52491">
                  <c:v>-2.0402900000000002E-2</c:v>
                </c:pt>
                <c:pt idx="52492">
                  <c:v>2.6016199999999998E-3</c:v>
                </c:pt>
                <c:pt idx="52493">
                  <c:v>-2.73266E-2</c:v>
                </c:pt>
                <c:pt idx="52494">
                  <c:v>-2.18029E-2</c:v>
                </c:pt>
                <c:pt idx="52495">
                  <c:v>-2.3158999999999999E-2</c:v>
                </c:pt>
                <c:pt idx="52496">
                  <c:v>7.2822599999999996E-3</c:v>
                </c:pt>
                <c:pt idx="52497">
                  <c:v>-9.2821099999999997E-3</c:v>
                </c:pt>
                <c:pt idx="52498">
                  <c:v>-1.12791E-2</c:v>
                </c:pt>
                <c:pt idx="52499">
                  <c:v>-3.2200800000000002E-2</c:v>
                </c:pt>
                <c:pt idx="52500">
                  <c:v>-3.1889899999999999E-2</c:v>
                </c:pt>
                <c:pt idx="52501">
                  <c:v>-8.0366099999999996E-3</c:v>
                </c:pt>
                <c:pt idx="52502">
                  <c:v>-1.90735E-2</c:v>
                </c:pt>
                <c:pt idx="52503">
                  <c:v>-2.3254400000000001E-2</c:v>
                </c:pt>
                <c:pt idx="52504">
                  <c:v>-4.1947400000000003E-2</c:v>
                </c:pt>
                <c:pt idx="52505">
                  <c:v>1.1385899999999999E-2</c:v>
                </c:pt>
                <c:pt idx="52506">
                  <c:v>-1.9368199999999999E-2</c:v>
                </c:pt>
                <c:pt idx="52507">
                  <c:v>-2.5861700000000001E-2</c:v>
                </c:pt>
                <c:pt idx="52508">
                  <c:v>-2.5185599999999999E-2</c:v>
                </c:pt>
                <c:pt idx="52509">
                  <c:v>6.5069200000000002E-3</c:v>
                </c:pt>
                <c:pt idx="52510">
                  <c:v>1.55449E-2</c:v>
                </c:pt>
                <c:pt idx="52511">
                  <c:v>-1.48621E-2</c:v>
                </c:pt>
                <c:pt idx="52512">
                  <c:v>-2.6297600000000001E-2</c:v>
                </c:pt>
                <c:pt idx="52513">
                  <c:v>-1.22404E-2</c:v>
                </c:pt>
                <c:pt idx="52514">
                  <c:v>-1.7904300000000001E-2</c:v>
                </c:pt>
                <c:pt idx="52515">
                  <c:v>1.93024E-3</c:v>
                </c:pt>
                <c:pt idx="52516">
                  <c:v>-3.6054599999999999E-2</c:v>
                </c:pt>
                <c:pt idx="52517">
                  <c:v>-2.8985E-2</c:v>
                </c:pt>
                <c:pt idx="52518">
                  <c:v>-1.50242E-2</c:v>
                </c:pt>
                <c:pt idx="52519">
                  <c:v>-3.09544E-2</c:v>
                </c:pt>
                <c:pt idx="52520">
                  <c:v>-2.4098399999999999E-2</c:v>
                </c:pt>
                <c:pt idx="52521">
                  <c:v>-3.3663699999999998E-2</c:v>
                </c:pt>
                <c:pt idx="52522">
                  <c:v>-5.4359400000000002E-3</c:v>
                </c:pt>
                <c:pt idx="52523">
                  <c:v>-1.6364099999999999E-2</c:v>
                </c:pt>
                <c:pt idx="52524">
                  <c:v>-2.4557099999999998E-2</c:v>
                </c:pt>
                <c:pt idx="52525">
                  <c:v>-7.5197199999999997E-3</c:v>
                </c:pt>
                <c:pt idx="52526">
                  <c:v>-6.8578700000000003E-3</c:v>
                </c:pt>
                <c:pt idx="52527">
                  <c:v>-2.22778E-2</c:v>
                </c:pt>
                <c:pt idx="52528">
                  <c:v>1.6918199999999999E-3</c:v>
                </c:pt>
                <c:pt idx="52529">
                  <c:v>-2.7684199999999999E-2</c:v>
                </c:pt>
                <c:pt idx="52530">
                  <c:v>1.4399500000000001E-2</c:v>
                </c:pt>
                <c:pt idx="52531">
                  <c:v>8.1481899999999996E-3</c:v>
                </c:pt>
                <c:pt idx="52532">
                  <c:v>2.2068000000000001E-3</c:v>
                </c:pt>
                <c:pt idx="52533">
                  <c:v>-1.6195299999999999E-2</c:v>
                </c:pt>
                <c:pt idx="52534">
                  <c:v>-1.8029199999999999E-2</c:v>
                </c:pt>
                <c:pt idx="52535">
                  <c:v>-5.5360799999999996E-3</c:v>
                </c:pt>
                <c:pt idx="52536">
                  <c:v>-2.2719400000000001E-2</c:v>
                </c:pt>
                <c:pt idx="52537">
                  <c:v>-4.8961600000000001E-3</c:v>
                </c:pt>
                <c:pt idx="52538">
                  <c:v>-3.2911300000000002E-3</c:v>
                </c:pt>
                <c:pt idx="52539">
                  <c:v>-3.2520299999999999E-3</c:v>
                </c:pt>
                <c:pt idx="52540">
                  <c:v>4.5223199999999998E-3</c:v>
                </c:pt>
                <c:pt idx="52541">
                  <c:v>5.7792700000000004E-3</c:v>
                </c:pt>
                <c:pt idx="52542">
                  <c:v>-1.48849E-2</c:v>
                </c:pt>
                <c:pt idx="52543">
                  <c:v>-3.72982E-3</c:v>
                </c:pt>
                <c:pt idx="52544">
                  <c:v>-4.7836299999999997E-3</c:v>
                </c:pt>
                <c:pt idx="52545">
                  <c:v>6.7949300000000002E-3</c:v>
                </c:pt>
                <c:pt idx="52546">
                  <c:v>1.2361499999999999E-2</c:v>
                </c:pt>
                <c:pt idx="52547">
                  <c:v>-1.5077599999999999E-3</c:v>
                </c:pt>
                <c:pt idx="52548">
                  <c:v>5.9652300000000002E-3</c:v>
                </c:pt>
                <c:pt idx="52549">
                  <c:v>1.9826900000000001E-2</c:v>
                </c:pt>
                <c:pt idx="52550">
                  <c:v>1.5446700000000001E-2</c:v>
                </c:pt>
                <c:pt idx="52551">
                  <c:v>1.7175700000000001E-3</c:v>
                </c:pt>
                <c:pt idx="52552">
                  <c:v>7.5111400000000004E-3</c:v>
                </c:pt>
                <c:pt idx="52553">
                  <c:v>2.3773200000000001E-2</c:v>
                </c:pt>
                <c:pt idx="52554">
                  <c:v>1.6970599999999999E-2</c:v>
                </c:pt>
                <c:pt idx="52555">
                  <c:v>1.2512199999999999E-2</c:v>
                </c:pt>
                <c:pt idx="52556">
                  <c:v>2.7224499999999999E-2</c:v>
                </c:pt>
                <c:pt idx="52557">
                  <c:v>3.4688900000000002E-2</c:v>
                </c:pt>
                <c:pt idx="52558">
                  <c:v>4.1198699999999998E-2</c:v>
                </c:pt>
                <c:pt idx="52559">
                  <c:v>2.67429E-2</c:v>
                </c:pt>
                <c:pt idx="52560">
                  <c:v>1.3833E-2</c:v>
                </c:pt>
                <c:pt idx="52561">
                  <c:v>1.17579E-2</c:v>
                </c:pt>
                <c:pt idx="52562">
                  <c:v>4.0769600000000001E-3</c:v>
                </c:pt>
                <c:pt idx="52563">
                  <c:v>2.6807799999999998E-3</c:v>
                </c:pt>
                <c:pt idx="52564">
                  <c:v>6.3610100000000003E-3</c:v>
                </c:pt>
                <c:pt idx="52565">
                  <c:v>-8.0394699999999999E-3</c:v>
                </c:pt>
                <c:pt idx="52566">
                  <c:v>2.08187E-3</c:v>
                </c:pt>
                <c:pt idx="52567">
                  <c:v>-7.41291E-3</c:v>
                </c:pt>
                <c:pt idx="52568" formatCode="0.00E+00">
                  <c:v>9.5367400000000008E-6</c:v>
                </c:pt>
                <c:pt idx="52569">
                  <c:v>7.3881099999999998E-3</c:v>
                </c:pt>
                <c:pt idx="52570">
                  <c:v>-3.07884E-2</c:v>
                </c:pt>
                <c:pt idx="52571">
                  <c:v>-6.6022900000000002E-3</c:v>
                </c:pt>
                <c:pt idx="52572">
                  <c:v>-7.5540499999999997E-3</c:v>
                </c:pt>
                <c:pt idx="52573">
                  <c:v>-1.8586200000000001E-2</c:v>
                </c:pt>
                <c:pt idx="52574">
                  <c:v>-2.5377300000000002E-3</c:v>
                </c:pt>
                <c:pt idx="52575">
                  <c:v>4.6195999999999997E-3</c:v>
                </c:pt>
                <c:pt idx="52576">
                  <c:v>-4.03404E-4</c:v>
                </c:pt>
                <c:pt idx="52577">
                  <c:v>5.2385299999999999E-3</c:v>
                </c:pt>
                <c:pt idx="52578">
                  <c:v>-2.0488699999999999E-2</c:v>
                </c:pt>
                <c:pt idx="52579">
                  <c:v>-3.3497800000000001E-2</c:v>
                </c:pt>
                <c:pt idx="52580">
                  <c:v>-2.38008E-2</c:v>
                </c:pt>
                <c:pt idx="52581">
                  <c:v>-1.9296600000000001E-2</c:v>
                </c:pt>
                <c:pt idx="52582">
                  <c:v>-3.7055999999999999E-2</c:v>
                </c:pt>
                <c:pt idx="52583">
                  <c:v>-5.0754499999999996E-3</c:v>
                </c:pt>
                <c:pt idx="52584">
                  <c:v>-1.5518199999999999E-2</c:v>
                </c:pt>
                <c:pt idx="52585">
                  <c:v>-3.1258599999999997E-2</c:v>
                </c:pt>
                <c:pt idx="52586">
                  <c:v>-1.14336E-2</c:v>
                </c:pt>
                <c:pt idx="52587">
                  <c:v>-1.75943E-2</c:v>
                </c:pt>
                <c:pt idx="52588">
                  <c:v>-1.6847600000000001E-2</c:v>
                </c:pt>
                <c:pt idx="52589">
                  <c:v>-2.9520000000000001E-2</c:v>
                </c:pt>
                <c:pt idx="52590">
                  <c:v>-6.1025599999999999E-3</c:v>
                </c:pt>
                <c:pt idx="52591">
                  <c:v>-3.1689599999999998E-2</c:v>
                </c:pt>
                <c:pt idx="52592">
                  <c:v>-2.0618399999999999E-2</c:v>
                </c:pt>
                <c:pt idx="52593">
                  <c:v>-2.3667299999999999E-2</c:v>
                </c:pt>
                <c:pt idx="52594">
                  <c:v>-2.5696799999999999E-2</c:v>
                </c:pt>
                <c:pt idx="52595">
                  <c:v>-2.22778E-2</c:v>
                </c:pt>
                <c:pt idx="52596">
                  <c:v>-3.1095500000000002E-2</c:v>
                </c:pt>
                <c:pt idx="52597" formatCode="0.00E+00">
                  <c:v>-3.8630499999999998E-2</c:v>
                </c:pt>
                <c:pt idx="52598">
                  <c:v>-2.64473E-2</c:v>
                </c:pt>
                <c:pt idx="52599">
                  <c:v>-2.7221700000000001E-2</c:v>
                </c:pt>
                <c:pt idx="52600">
                  <c:v>-4.9408899999999999E-2</c:v>
                </c:pt>
                <c:pt idx="52601">
                  <c:v>-4.3128E-2</c:v>
                </c:pt>
                <c:pt idx="52602">
                  <c:v>-2.3864699999999999E-2</c:v>
                </c:pt>
                <c:pt idx="52603">
                  <c:v>-1.53332E-2</c:v>
                </c:pt>
                <c:pt idx="52604">
                  <c:v>-6.8986900000000004E-2</c:v>
                </c:pt>
                <c:pt idx="52605">
                  <c:v>-4.6095799999999999E-2</c:v>
                </c:pt>
                <c:pt idx="52606">
                  <c:v>-4.0969800000000001E-2</c:v>
                </c:pt>
                <c:pt idx="52607">
                  <c:v>-2.2105199999999998E-2</c:v>
                </c:pt>
                <c:pt idx="52608">
                  <c:v>-3.3797300000000002E-2</c:v>
                </c:pt>
                <c:pt idx="52609">
                  <c:v>-2.1162E-2</c:v>
                </c:pt>
                <c:pt idx="52610">
                  <c:v>-4.0047600000000003E-2</c:v>
                </c:pt>
                <c:pt idx="52611">
                  <c:v>-5.0392199999999998E-2</c:v>
                </c:pt>
                <c:pt idx="52612">
                  <c:v>-5.8519399999999999E-2</c:v>
                </c:pt>
                <c:pt idx="52613">
                  <c:v>-3.6475199999999999E-2</c:v>
                </c:pt>
                <c:pt idx="52614">
                  <c:v>-3.6228200000000002E-2</c:v>
                </c:pt>
                <c:pt idx="52615">
                  <c:v>-4.6711900000000001E-2</c:v>
                </c:pt>
                <c:pt idx="52616">
                  <c:v>-1.42632E-2</c:v>
                </c:pt>
                <c:pt idx="52617">
                  <c:v>-3.1590500000000001E-2</c:v>
                </c:pt>
                <c:pt idx="52618">
                  <c:v>-3.7500400000000003E-2</c:v>
                </c:pt>
                <c:pt idx="52619">
                  <c:v>-2.9907199999999998E-2</c:v>
                </c:pt>
                <c:pt idx="52620">
                  <c:v>-2.2896799999999998E-2</c:v>
                </c:pt>
                <c:pt idx="52621">
                  <c:v>-4.5661899999999998E-2</c:v>
                </c:pt>
                <c:pt idx="52622">
                  <c:v>-4.2810399999999998E-2</c:v>
                </c:pt>
                <c:pt idx="52623">
                  <c:v>-5.0077400000000001E-2</c:v>
                </c:pt>
                <c:pt idx="52624">
                  <c:v>-3.0557600000000001E-2</c:v>
                </c:pt>
                <c:pt idx="52625">
                  <c:v>-4.60157E-2</c:v>
                </c:pt>
                <c:pt idx="52626">
                  <c:v>-3.1505600000000002E-2</c:v>
                </c:pt>
                <c:pt idx="52627">
                  <c:v>-4.2737999999999998E-2</c:v>
                </c:pt>
                <c:pt idx="52628">
                  <c:v>-4.1115800000000001E-2</c:v>
                </c:pt>
                <c:pt idx="52629">
                  <c:v>-3.10192E-2</c:v>
                </c:pt>
                <c:pt idx="52630">
                  <c:v>-2.95448E-2</c:v>
                </c:pt>
                <c:pt idx="52631">
                  <c:v>-4.0546400000000003E-2</c:v>
                </c:pt>
                <c:pt idx="52632">
                  <c:v>-1.7927200000000001E-2</c:v>
                </c:pt>
                <c:pt idx="52633">
                  <c:v>-2.87123E-2</c:v>
                </c:pt>
                <c:pt idx="52634">
                  <c:v>-2.9531499999999999E-2</c:v>
                </c:pt>
                <c:pt idx="52635">
                  <c:v>-3.5421399999999999E-2</c:v>
                </c:pt>
                <c:pt idx="52636">
                  <c:v>-2.94676E-2</c:v>
                </c:pt>
                <c:pt idx="52637">
                  <c:v>2.1419500000000001E-3</c:v>
                </c:pt>
                <c:pt idx="52638">
                  <c:v>-5.4702800000000001E-3</c:v>
                </c:pt>
                <c:pt idx="52639">
                  <c:v>-4.03214E-3</c:v>
                </c:pt>
                <c:pt idx="52640">
                  <c:v>-3.5349800000000001E-2</c:v>
                </c:pt>
                <c:pt idx="52641">
                  <c:v>-1.3928400000000001E-2</c:v>
                </c:pt>
                <c:pt idx="52642">
                  <c:v>6.6194499999999998E-3</c:v>
                </c:pt>
                <c:pt idx="52643">
                  <c:v>1.1868500000000001E-2</c:v>
                </c:pt>
                <c:pt idx="52644">
                  <c:v>-1.3481099999999999E-2</c:v>
                </c:pt>
                <c:pt idx="52645">
                  <c:v>-1.7086E-2</c:v>
                </c:pt>
                <c:pt idx="52646">
                  <c:v>-9.2458699999999998E-3</c:v>
                </c:pt>
                <c:pt idx="52647">
                  <c:v>2.6617099999999999E-3</c:v>
                </c:pt>
                <c:pt idx="52648">
                  <c:v>-1.32961E-2</c:v>
                </c:pt>
                <c:pt idx="52649">
                  <c:v>9.8705300000000006E-3</c:v>
                </c:pt>
                <c:pt idx="52650">
                  <c:v>1.0273900000000001E-2</c:v>
                </c:pt>
                <c:pt idx="52651">
                  <c:v>1.8643400000000001E-2</c:v>
                </c:pt>
                <c:pt idx="52652">
                  <c:v>2.1101999999999999E-2</c:v>
                </c:pt>
                <c:pt idx="52653">
                  <c:v>-1.56221E-2</c:v>
                </c:pt>
                <c:pt idx="52654">
                  <c:v>6.1159099999999996E-3</c:v>
                </c:pt>
                <c:pt idx="52655">
                  <c:v>-1.1644400000000001E-3</c:v>
                </c:pt>
                <c:pt idx="52656">
                  <c:v>-1.1450800000000001E-2</c:v>
                </c:pt>
                <c:pt idx="52657">
                  <c:v>1.9486400000000001E-2</c:v>
                </c:pt>
                <c:pt idx="52658">
                  <c:v>2.5478399999999998E-2</c:v>
                </c:pt>
                <c:pt idx="52659">
                  <c:v>1.73569E-3</c:v>
                </c:pt>
                <c:pt idx="52660">
                  <c:v>-7.7199900000000004E-3</c:v>
                </c:pt>
                <c:pt idx="52661">
                  <c:v>4.40121E-3</c:v>
                </c:pt>
                <c:pt idx="52662">
                  <c:v>1.1259099999999999E-2</c:v>
                </c:pt>
                <c:pt idx="52663">
                  <c:v>1.7776500000000001E-2</c:v>
                </c:pt>
                <c:pt idx="52664">
                  <c:v>1.62525E-2</c:v>
                </c:pt>
                <c:pt idx="52665">
                  <c:v>1.5925399999999999E-2</c:v>
                </c:pt>
                <c:pt idx="52666">
                  <c:v>1.5922499999999999E-2</c:v>
                </c:pt>
                <c:pt idx="52667">
                  <c:v>2.6350000000000002E-3</c:v>
                </c:pt>
                <c:pt idx="52668">
                  <c:v>1.2567500000000001E-2</c:v>
                </c:pt>
                <c:pt idx="52669">
                  <c:v>1.06506E-2</c:v>
                </c:pt>
                <c:pt idx="52670">
                  <c:v>3.9434400000000003E-3</c:v>
                </c:pt>
                <c:pt idx="52671">
                  <c:v>1.15099E-2</c:v>
                </c:pt>
                <c:pt idx="52672">
                  <c:v>2.0605999999999999E-2</c:v>
                </c:pt>
                <c:pt idx="52673">
                  <c:v>1.0006900000000001E-2</c:v>
                </c:pt>
                <c:pt idx="52674">
                  <c:v>1.8878900000000001E-2</c:v>
                </c:pt>
                <c:pt idx="52675">
                  <c:v>2.1718999999999999E-2</c:v>
                </c:pt>
                <c:pt idx="52676">
                  <c:v>1.1265799999999999E-2</c:v>
                </c:pt>
                <c:pt idx="52677">
                  <c:v>1.18494E-2</c:v>
                </c:pt>
                <c:pt idx="52678">
                  <c:v>1.19419E-2</c:v>
                </c:pt>
                <c:pt idx="52679">
                  <c:v>-2.1028499999999999E-3</c:v>
                </c:pt>
                <c:pt idx="52680">
                  <c:v>2.0742400000000001E-2</c:v>
                </c:pt>
                <c:pt idx="52681">
                  <c:v>1.93691E-2</c:v>
                </c:pt>
                <c:pt idx="52682">
                  <c:v>6.1054200000000003E-3</c:v>
                </c:pt>
                <c:pt idx="52683">
                  <c:v>-5.29957E-3</c:v>
                </c:pt>
                <c:pt idx="52684">
                  <c:v>4.3916700000000003E-3</c:v>
                </c:pt>
                <c:pt idx="52685">
                  <c:v>6.7338900000000002E-3</c:v>
                </c:pt>
                <c:pt idx="52686">
                  <c:v>4.0731400000000003E-3</c:v>
                </c:pt>
                <c:pt idx="52687">
                  <c:v>-1.2426400000000001E-2</c:v>
                </c:pt>
                <c:pt idx="52688">
                  <c:v>-1.43976E-2</c:v>
                </c:pt>
                <c:pt idx="52689">
                  <c:v>-1.5004200000000001E-2</c:v>
                </c:pt>
                <c:pt idx="52690">
                  <c:v>4.3506600000000001E-3</c:v>
                </c:pt>
                <c:pt idx="52691">
                  <c:v>-6.0930300000000001E-3</c:v>
                </c:pt>
                <c:pt idx="52692">
                  <c:v>-1.3024300000000001E-2</c:v>
                </c:pt>
                <c:pt idx="52693">
                  <c:v>-3.3693299999999998E-3</c:v>
                </c:pt>
                <c:pt idx="52694">
                  <c:v>-6.3810300000000002E-3</c:v>
                </c:pt>
                <c:pt idx="52695">
                  <c:v>-3.5781900000000002E-3</c:v>
                </c:pt>
                <c:pt idx="52696">
                  <c:v>-3.98407E-2</c:v>
                </c:pt>
                <c:pt idx="52697">
                  <c:v>-8.2416499999999997E-3</c:v>
                </c:pt>
                <c:pt idx="52698">
                  <c:v>-7.6179500000000001E-3</c:v>
                </c:pt>
                <c:pt idx="52699">
                  <c:v>-1.4143000000000001E-3</c:v>
                </c:pt>
                <c:pt idx="52700">
                  <c:v>-2.0501100000000001E-2</c:v>
                </c:pt>
                <c:pt idx="52701">
                  <c:v>-4.0080999999999999E-2</c:v>
                </c:pt>
                <c:pt idx="52702">
                  <c:v>-2.9852900000000002E-2</c:v>
                </c:pt>
                <c:pt idx="52703">
                  <c:v>-1.70107E-2</c:v>
                </c:pt>
                <c:pt idx="52704">
                  <c:v>-2.6193600000000001E-2</c:v>
                </c:pt>
                <c:pt idx="52705">
                  <c:v>-3.8209E-2</c:v>
                </c:pt>
                <c:pt idx="52706">
                  <c:v>-3.3744799999999998E-2</c:v>
                </c:pt>
                <c:pt idx="52707">
                  <c:v>-7.0514699999999998E-3</c:v>
                </c:pt>
                <c:pt idx="52708">
                  <c:v>-2.3199999999999998E-2</c:v>
                </c:pt>
                <c:pt idx="52709">
                  <c:v>-3.9732900000000002E-2</c:v>
                </c:pt>
                <c:pt idx="52710">
                  <c:v>-1.1698699999999999E-2</c:v>
                </c:pt>
                <c:pt idx="52711">
                  <c:v>-3.8616200000000003E-2</c:v>
                </c:pt>
                <c:pt idx="52712">
                  <c:v>-4.3099400000000003E-2</c:v>
                </c:pt>
                <c:pt idx="52713">
                  <c:v>-2.596E-2</c:v>
                </c:pt>
                <c:pt idx="52714">
                  <c:v>2.11239E-3</c:v>
                </c:pt>
                <c:pt idx="52715">
                  <c:v>-1.2382499999999999E-2</c:v>
                </c:pt>
                <c:pt idx="52716">
                  <c:v>-2.8272599999999998E-2</c:v>
                </c:pt>
                <c:pt idx="52717">
                  <c:v>-3.3907899999999998E-2</c:v>
                </c:pt>
                <c:pt idx="52718">
                  <c:v>-4.92849E-2</c:v>
                </c:pt>
                <c:pt idx="52719">
                  <c:v>-5.6946799999999999E-2</c:v>
                </c:pt>
                <c:pt idx="52720">
                  <c:v>-1.7154699999999998E-2</c:v>
                </c:pt>
                <c:pt idx="52721">
                  <c:v>-2.52485E-2</c:v>
                </c:pt>
                <c:pt idx="52722">
                  <c:v>-1.7934800000000001E-2</c:v>
                </c:pt>
                <c:pt idx="52723">
                  <c:v>-1.4424299999999999E-2</c:v>
                </c:pt>
                <c:pt idx="52724">
                  <c:v>-1.68419E-2</c:v>
                </c:pt>
                <c:pt idx="52725">
                  <c:v>-1.4374700000000001E-2</c:v>
                </c:pt>
                <c:pt idx="52726">
                  <c:v>-2.2449500000000001E-2</c:v>
                </c:pt>
                <c:pt idx="52727">
                  <c:v>-2.3397399999999999E-2</c:v>
                </c:pt>
                <c:pt idx="52728">
                  <c:v>-2.9243499999999999E-2</c:v>
                </c:pt>
                <c:pt idx="52729">
                  <c:v>-2.4336799999999999E-2</c:v>
                </c:pt>
                <c:pt idx="52730">
                  <c:v>-4.59385E-2</c:v>
                </c:pt>
                <c:pt idx="52731">
                  <c:v>-1.10931E-2</c:v>
                </c:pt>
                <c:pt idx="52732">
                  <c:v>-1.03188E-2</c:v>
                </c:pt>
                <c:pt idx="52733">
                  <c:v>-7.3413799999999998E-3</c:v>
                </c:pt>
                <c:pt idx="52734">
                  <c:v>-3.09381E-2</c:v>
                </c:pt>
                <c:pt idx="52735">
                  <c:v>-3.9215100000000003E-2</c:v>
                </c:pt>
                <c:pt idx="52736">
                  <c:v>-3.5236400000000001E-2</c:v>
                </c:pt>
                <c:pt idx="52737">
                  <c:v>-3.2629999999999999E-2</c:v>
                </c:pt>
                <c:pt idx="52738">
                  <c:v>-3.3130600000000003E-2</c:v>
                </c:pt>
                <c:pt idx="52739">
                  <c:v>-2.6826900000000001E-2</c:v>
                </c:pt>
                <c:pt idx="52740">
                  <c:v>-2.2782299999999998E-2</c:v>
                </c:pt>
                <c:pt idx="52741">
                  <c:v>-3.2519300000000001E-2</c:v>
                </c:pt>
                <c:pt idx="52742">
                  <c:v>-2.2269199999999999E-2</c:v>
                </c:pt>
                <c:pt idx="52743">
                  <c:v>-1.9633299999999999E-2</c:v>
                </c:pt>
                <c:pt idx="52744">
                  <c:v>-1.49632E-3</c:v>
                </c:pt>
                <c:pt idx="52745">
                  <c:v>-2.6461599999999998E-2</c:v>
                </c:pt>
                <c:pt idx="52746">
                  <c:v>-1.19019E-3</c:v>
                </c:pt>
                <c:pt idx="52747">
                  <c:v>-1.7391199999999999E-2</c:v>
                </c:pt>
                <c:pt idx="52748">
                  <c:v>-8.5725799999999998E-3</c:v>
                </c:pt>
                <c:pt idx="52749">
                  <c:v>-2.0112000000000001E-2</c:v>
                </c:pt>
                <c:pt idx="52750">
                  <c:v>-1.6267799999999999E-2</c:v>
                </c:pt>
                <c:pt idx="52751">
                  <c:v>1.5883399999999999E-2</c:v>
                </c:pt>
                <c:pt idx="52752">
                  <c:v>2.0436300000000001E-2</c:v>
                </c:pt>
                <c:pt idx="52753">
                  <c:v>1.9455000000000001E-4</c:v>
                </c:pt>
                <c:pt idx="52754">
                  <c:v>-1.67017E-2</c:v>
                </c:pt>
                <c:pt idx="52755">
                  <c:v>-2.0259900000000001E-2</c:v>
                </c:pt>
                <c:pt idx="52756">
                  <c:v>3.6964400000000001E-3</c:v>
                </c:pt>
                <c:pt idx="52757">
                  <c:v>-1.9807800000000001E-3</c:v>
                </c:pt>
                <c:pt idx="52758">
                  <c:v>1.80979E-2</c:v>
                </c:pt>
                <c:pt idx="52759">
                  <c:v>3.2991399999999997E-2</c:v>
                </c:pt>
                <c:pt idx="52760">
                  <c:v>2.3329699999999998E-2</c:v>
                </c:pt>
                <c:pt idx="52761">
                  <c:v>1.4163E-2</c:v>
                </c:pt>
                <c:pt idx="52762">
                  <c:v>2.2681199999999999E-2</c:v>
                </c:pt>
                <c:pt idx="52763">
                  <c:v>2.8212500000000001E-2</c:v>
                </c:pt>
                <c:pt idx="52764">
                  <c:v>2.5812100000000001E-2</c:v>
                </c:pt>
                <c:pt idx="52765">
                  <c:v>8.4934199999999998E-3</c:v>
                </c:pt>
                <c:pt idx="52766">
                  <c:v>1.79892E-2</c:v>
                </c:pt>
                <c:pt idx="52767">
                  <c:v>2.00596E-2</c:v>
                </c:pt>
                <c:pt idx="52768">
                  <c:v>1.1975299999999999E-2</c:v>
                </c:pt>
                <c:pt idx="52769">
                  <c:v>2.1228799999999999E-2</c:v>
                </c:pt>
                <c:pt idx="52770">
                  <c:v>5.4893499999999996E-3</c:v>
                </c:pt>
                <c:pt idx="52771">
                  <c:v>2.3591999999999998E-2</c:v>
                </c:pt>
                <c:pt idx="52772">
                  <c:v>1.28288E-2</c:v>
                </c:pt>
                <c:pt idx="52773">
                  <c:v>1.9183200000000001E-2</c:v>
                </c:pt>
                <c:pt idx="52774">
                  <c:v>-2.64263E-3</c:v>
                </c:pt>
                <c:pt idx="52775">
                  <c:v>2.16703E-2</c:v>
                </c:pt>
                <c:pt idx="52776">
                  <c:v>2.95553E-2</c:v>
                </c:pt>
                <c:pt idx="52777">
                  <c:v>2.83203E-2</c:v>
                </c:pt>
                <c:pt idx="52778">
                  <c:v>1.4910700000000001E-2</c:v>
                </c:pt>
                <c:pt idx="52779">
                  <c:v>1.73168E-2</c:v>
                </c:pt>
                <c:pt idx="52780">
                  <c:v>1.61858E-2</c:v>
                </c:pt>
                <c:pt idx="52781">
                  <c:v>1.9042E-2</c:v>
                </c:pt>
                <c:pt idx="52782">
                  <c:v>3.0317299999999998E-2</c:v>
                </c:pt>
                <c:pt idx="52783">
                  <c:v>1.30892E-2</c:v>
                </c:pt>
                <c:pt idx="52784">
                  <c:v>1.6872399999999999E-2</c:v>
                </c:pt>
                <c:pt idx="52785">
                  <c:v>-6.5517400000000001E-4</c:v>
                </c:pt>
                <c:pt idx="52786">
                  <c:v>1.58558E-2</c:v>
                </c:pt>
                <c:pt idx="52787">
                  <c:v>4.0441499999999998E-2</c:v>
                </c:pt>
                <c:pt idx="52788">
                  <c:v>2.7980800000000001E-3</c:v>
                </c:pt>
                <c:pt idx="52789">
                  <c:v>4.1809100000000004E-3</c:v>
                </c:pt>
                <c:pt idx="52790">
                  <c:v>4.6386700000000001E-3</c:v>
                </c:pt>
                <c:pt idx="52791">
                  <c:v>4.8475300000000001E-3</c:v>
                </c:pt>
                <c:pt idx="52792">
                  <c:v>1.5823400000000001E-2</c:v>
                </c:pt>
                <c:pt idx="52793">
                  <c:v>6.0253099999999999E-3</c:v>
                </c:pt>
                <c:pt idx="52794">
                  <c:v>1.1550899999999999E-2</c:v>
                </c:pt>
                <c:pt idx="52795">
                  <c:v>9.94396E-3</c:v>
                </c:pt>
                <c:pt idx="52796">
                  <c:v>1.6019800000000001E-2</c:v>
                </c:pt>
                <c:pt idx="52797">
                  <c:v>-1.60713E-2</c:v>
                </c:pt>
                <c:pt idx="52798">
                  <c:v>1.2602800000000001E-2</c:v>
                </c:pt>
                <c:pt idx="52799">
                  <c:v>-1.1754000000000001E-2</c:v>
                </c:pt>
                <c:pt idx="52800">
                  <c:v>1.9520800000000001E-2</c:v>
                </c:pt>
                <c:pt idx="52801">
                  <c:v>7.6494199999999997E-3</c:v>
                </c:pt>
                <c:pt idx="52802">
                  <c:v>7.0552799999999997E-3</c:v>
                </c:pt>
                <c:pt idx="52803">
                  <c:v>3.6430399999999997E-4</c:v>
                </c:pt>
                <c:pt idx="52804">
                  <c:v>1.7307300000000001E-2</c:v>
                </c:pt>
                <c:pt idx="52805">
                  <c:v>3.4027100000000002E-3</c:v>
                </c:pt>
                <c:pt idx="52806">
                  <c:v>-1.7928099999999999E-2</c:v>
                </c:pt>
                <c:pt idx="52807">
                  <c:v>1.88217E-2</c:v>
                </c:pt>
                <c:pt idx="52808">
                  <c:v>1.16711E-2</c:v>
                </c:pt>
                <c:pt idx="52809">
                  <c:v>-1.21336E-2</c:v>
                </c:pt>
                <c:pt idx="52810">
                  <c:v>-4.1303599999999996E-3</c:v>
                </c:pt>
                <c:pt idx="52811">
                  <c:v>-1.24569E-2</c:v>
                </c:pt>
                <c:pt idx="52812">
                  <c:v>-1.43433E-2</c:v>
                </c:pt>
                <c:pt idx="52813">
                  <c:v>-1.3963700000000001E-2</c:v>
                </c:pt>
                <c:pt idx="52814">
                  <c:v>-7.2231300000000003E-3</c:v>
                </c:pt>
                <c:pt idx="52815">
                  <c:v>6.40297E-3</c:v>
                </c:pt>
                <c:pt idx="52816">
                  <c:v>-3.8841199999999999E-2</c:v>
                </c:pt>
                <c:pt idx="52817">
                  <c:v>-1.68285E-2</c:v>
                </c:pt>
                <c:pt idx="52818">
                  <c:v>-1.40991E-2</c:v>
                </c:pt>
                <c:pt idx="52819">
                  <c:v>-1.4913600000000001E-2</c:v>
                </c:pt>
                <c:pt idx="52820">
                  <c:v>-2.2554399999999999E-2</c:v>
                </c:pt>
                <c:pt idx="52821">
                  <c:v>-1.3081600000000001E-2</c:v>
                </c:pt>
                <c:pt idx="52822">
                  <c:v>-2.9678299999999999E-3</c:v>
                </c:pt>
                <c:pt idx="52823">
                  <c:v>-4.0361399999999999E-2</c:v>
                </c:pt>
                <c:pt idx="52824">
                  <c:v>-4.5969000000000003E-2</c:v>
                </c:pt>
                <c:pt idx="52825">
                  <c:v>-1.4090500000000001E-2</c:v>
                </c:pt>
                <c:pt idx="52826">
                  <c:v>-7.9126400000000003E-3</c:v>
                </c:pt>
                <c:pt idx="52827">
                  <c:v>4.6253199999999998E-4</c:v>
                </c:pt>
                <c:pt idx="52828">
                  <c:v>-5.8460200000000004E-3</c:v>
                </c:pt>
                <c:pt idx="52829">
                  <c:v>-1.43042E-2</c:v>
                </c:pt>
                <c:pt idx="52830">
                  <c:v>1.4482500000000001E-2</c:v>
                </c:pt>
                <c:pt idx="52831">
                  <c:v>6.9665899999999999E-3</c:v>
                </c:pt>
                <c:pt idx="52832">
                  <c:v>2.7644200000000001E-2</c:v>
                </c:pt>
                <c:pt idx="52833">
                  <c:v>-4.96292E-3</c:v>
                </c:pt>
                <c:pt idx="52834">
                  <c:v>-2.4288199999999999E-2</c:v>
                </c:pt>
                <c:pt idx="52835">
                  <c:v>-2.0296100000000001E-2</c:v>
                </c:pt>
                <c:pt idx="52836">
                  <c:v>-1.96934E-3</c:v>
                </c:pt>
                <c:pt idx="52837">
                  <c:v>-4.6882599999999996E-3</c:v>
                </c:pt>
                <c:pt idx="52838">
                  <c:v>-2.36893E-3</c:v>
                </c:pt>
                <c:pt idx="52839">
                  <c:v>-1.8487900000000002E-2</c:v>
                </c:pt>
                <c:pt idx="52840">
                  <c:v>3.4036600000000002E-3</c:v>
                </c:pt>
                <c:pt idx="52841">
                  <c:v>1.6925800000000001E-2</c:v>
                </c:pt>
                <c:pt idx="52842">
                  <c:v>-5.2385299999999999E-3</c:v>
                </c:pt>
                <c:pt idx="52843">
                  <c:v>3.89099E-3</c:v>
                </c:pt>
                <c:pt idx="52844">
                  <c:v>-3.8581799999999999E-2</c:v>
                </c:pt>
                <c:pt idx="52845">
                  <c:v>-3.12243E-2</c:v>
                </c:pt>
                <c:pt idx="52846">
                  <c:v>-3.14884E-2</c:v>
                </c:pt>
                <c:pt idx="52847">
                  <c:v>-2.5346799999999999E-2</c:v>
                </c:pt>
                <c:pt idx="52848">
                  <c:v>-1.6589199999999998E-2</c:v>
                </c:pt>
                <c:pt idx="52849">
                  <c:v>-2.0386700000000001E-2</c:v>
                </c:pt>
                <c:pt idx="52850">
                  <c:v>1.2291E-2</c:v>
                </c:pt>
                <c:pt idx="52851">
                  <c:v>-2.5213200000000002E-2</c:v>
                </c:pt>
                <c:pt idx="52852">
                  <c:v>-2.1637E-2</c:v>
                </c:pt>
                <c:pt idx="52853">
                  <c:v>-9.3841600000000008E-3</c:v>
                </c:pt>
                <c:pt idx="52854">
                  <c:v>-1.29604E-3</c:v>
                </c:pt>
                <c:pt idx="52855">
                  <c:v>1.24493E-2</c:v>
                </c:pt>
                <c:pt idx="52856">
                  <c:v>-1.7776500000000001E-2</c:v>
                </c:pt>
                <c:pt idx="52857">
                  <c:v>8.0890700000000003E-3</c:v>
                </c:pt>
                <c:pt idx="52858">
                  <c:v>7.8773500000000002E-4</c:v>
                </c:pt>
                <c:pt idx="52859">
                  <c:v>4.2860000000000002E-2</c:v>
                </c:pt>
                <c:pt idx="52860">
                  <c:v>4.80347E-2</c:v>
                </c:pt>
                <c:pt idx="52861">
                  <c:v>3.934E-2</c:v>
                </c:pt>
                <c:pt idx="52862">
                  <c:v>2.2607800000000001E-2</c:v>
                </c:pt>
                <c:pt idx="52863">
                  <c:v>2.2628800000000001E-2</c:v>
                </c:pt>
                <c:pt idx="52864">
                  <c:v>1.9531300000000001E-2</c:v>
                </c:pt>
                <c:pt idx="52865">
                  <c:v>3.04823E-2</c:v>
                </c:pt>
                <c:pt idx="52866">
                  <c:v>2.6025800000000002E-2</c:v>
                </c:pt>
                <c:pt idx="52867">
                  <c:v>-1.5420900000000001E-3</c:v>
                </c:pt>
                <c:pt idx="52868">
                  <c:v>-1.06525E-3</c:v>
                </c:pt>
                <c:pt idx="52869">
                  <c:v>-1.0194799999999999E-3</c:v>
                </c:pt>
                <c:pt idx="52870">
                  <c:v>7.9444899999999999E-2</c:v>
                </c:pt>
                <c:pt idx="52871">
                  <c:v>5.8902700000000002E-2</c:v>
                </c:pt>
                <c:pt idx="52872">
                  <c:v>1.2352E-2</c:v>
                </c:pt>
                <c:pt idx="52873">
                  <c:v>3.6401699999999999E-3</c:v>
                </c:pt>
                <c:pt idx="52874">
                  <c:v>4.0288900000000002E-2</c:v>
                </c:pt>
                <c:pt idx="52875">
                  <c:v>5.5732700000000003E-2</c:v>
                </c:pt>
                <c:pt idx="52876">
                  <c:v>5.13582E-2</c:v>
                </c:pt>
                <c:pt idx="52877">
                  <c:v>3.75652E-2</c:v>
                </c:pt>
                <c:pt idx="52878">
                  <c:v>2.0628000000000001E-2</c:v>
                </c:pt>
                <c:pt idx="52879">
                  <c:v>1.73473E-2</c:v>
                </c:pt>
                <c:pt idx="52880">
                  <c:v>4.4218100000000003E-2</c:v>
                </c:pt>
                <c:pt idx="52881">
                  <c:v>3.0758899999999999E-2</c:v>
                </c:pt>
                <c:pt idx="52882">
                  <c:v>1.9175500000000002E-2</c:v>
                </c:pt>
                <c:pt idx="52883">
                  <c:v>-2.1066700000000002E-3</c:v>
                </c:pt>
                <c:pt idx="52884">
                  <c:v>1.7156600000000001E-2</c:v>
                </c:pt>
                <c:pt idx="52885">
                  <c:v>2.8403299999999999E-2</c:v>
                </c:pt>
                <c:pt idx="52886">
                  <c:v>-2.3250599999999999E-3</c:v>
                </c:pt>
                <c:pt idx="52887">
                  <c:v>1.10426E-2</c:v>
                </c:pt>
                <c:pt idx="52888">
                  <c:v>2.7712799999999999E-2</c:v>
                </c:pt>
                <c:pt idx="52889">
                  <c:v>3.9471600000000003E-2</c:v>
                </c:pt>
                <c:pt idx="52890">
                  <c:v>3.0151399999999998E-2</c:v>
                </c:pt>
                <c:pt idx="52891">
                  <c:v>2.4401699999999998E-2</c:v>
                </c:pt>
                <c:pt idx="52892">
                  <c:v>6.2313100000000003E-3</c:v>
                </c:pt>
                <c:pt idx="52893">
                  <c:v>1.48916E-2</c:v>
                </c:pt>
                <c:pt idx="52894">
                  <c:v>3.0896199999999999E-2</c:v>
                </c:pt>
                <c:pt idx="52895">
                  <c:v>3.1836499999999997E-2</c:v>
                </c:pt>
                <c:pt idx="52896">
                  <c:v>2.6182199999999999E-2</c:v>
                </c:pt>
                <c:pt idx="52897">
                  <c:v>2.83833E-2</c:v>
                </c:pt>
                <c:pt idx="52898">
                  <c:v>4.5387299999999998E-2</c:v>
                </c:pt>
                <c:pt idx="52899">
                  <c:v>6.0263600000000001E-2</c:v>
                </c:pt>
                <c:pt idx="52900">
                  <c:v>4.5428299999999998E-2</c:v>
                </c:pt>
                <c:pt idx="52901">
                  <c:v>2.56796E-2</c:v>
                </c:pt>
                <c:pt idx="52902">
                  <c:v>4.40264E-2</c:v>
                </c:pt>
                <c:pt idx="52903">
                  <c:v>3.5272600000000001E-2</c:v>
                </c:pt>
                <c:pt idx="52904">
                  <c:v>2.48051E-2</c:v>
                </c:pt>
                <c:pt idx="52905">
                  <c:v>1.0576199999999999E-2</c:v>
                </c:pt>
                <c:pt idx="52906">
                  <c:v>2.0638500000000001E-2</c:v>
                </c:pt>
                <c:pt idx="52907">
                  <c:v>-1.5794800000000001E-2</c:v>
                </c:pt>
                <c:pt idx="52908">
                  <c:v>-9.3126300000000006E-3</c:v>
                </c:pt>
                <c:pt idx="52909">
                  <c:v>-2.4663899999999999E-2</c:v>
                </c:pt>
                <c:pt idx="52910">
                  <c:v>5.4464300000000004E-3</c:v>
                </c:pt>
                <c:pt idx="52911">
                  <c:v>3.4923599999999999E-2</c:v>
                </c:pt>
                <c:pt idx="52912">
                  <c:v>5.2099199999999998E-3</c:v>
                </c:pt>
                <c:pt idx="52913">
                  <c:v>4.1236900000000002E-3</c:v>
                </c:pt>
                <c:pt idx="52914">
                  <c:v>2.0509699999999999E-2</c:v>
                </c:pt>
                <c:pt idx="52915">
                  <c:v>2.2315999999999999E-2</c:v>
                </c:pt>
                <c:pt idx="52916">
                  <c:v>5.0456000000000001E-2</c:v>
                </c:pt>
                <c:pt idx="52917">
                  <c:v>1.84116E-2</c:v>
                </c:pt>
                <c:pt idx="52918">
                  <c:v>3.1225200000000002E-2</c:v>
                </c:pt>
                <c:pt idx="52919">
                  <c:v>2.51293E-3</c:v>
                </c:pt>
                <c:pt idx="52920">
                  <c:v>-2.6442500000000001E-2</c:v>
                </c:pt>
                <c:pt idx="52921">
                  <c:v>-2.8389899999999999E-2</c:v>
                </c:pt>
                <c:pt idx="52922">
                  <c:v>2.7746199999999999E-2</c:v>
                </c:pt>
                <c:pt idx="52923">
                  <c:v>2.93694E-2</c:v>
                </c:pt>
                <c:pt idx="52924">
                  <c:v>-4.1344600000000002E-2</c:v>
                </c:pt>
                <c:pt idx="52925">
                  <c:v>-1.7423600000000001E-2</c:v>
                </c:pt>
                <c:pt idx="52926">
                  <c:v>7.1611399999999999E-3</c:v>
                </c:pt>
                <c:pt idx="52927">
                  <c:v>1.27373E-2</c:v>
                </c:pt>
                <c:pt idx="52928">
                  <c:v>-4.0475799999999999E-2</c:v>
                </c:pt>
                <c:pt idx="52929">
                  <c:v>-1.0681200000000001E-4</c:v>
                </c:pt>
                <c:pt idx="52930">
                  <c:v>-2.0338999999999999E-2</c:v>
                </c:pt>
                <c:pt idx="52931">
                  <c:v>-1.8740699999999999E-2</c:v>
                </c:pt>
                <c:pt idx="52932">
                  <c:v>3.9272300000000003E-3</c:v>
                </c:pt>
                <c:pt idx="52933">
                  <c:v>2.26879E-2</c:v>
                </c:pt>
                <c:pt idx="52934">
                  <c:v>4.5311900000000002E-2</c:v>
                </c:pt>
                <c:pt idx="52935">
                  <c:v>1.8669100000000001E-2</c:v>
                </c:pt>
                <c:pt idx="52936">
                  <c:v>1.07641E-2</c:v>
                </c:pt>
                <c:pt idx="52937">
                  <c:v>2.0425800000000001E-2</c:v>
                </c:pt>
                <c:pt idx="52938">
                  <c:v>3.0251500000000001E-2</c:v>
                </c:pt>
                <c:pt idx="52939">
                  <c:v>2.5247599999999999E-2</c:v>
                </c:pt>
                <c:pt idx="52940">
                  <c:v>5.0256700000000001E-2</c:v>
                </c:pt>
                <c:pt idx="52941">
                  <c:v>1.03283E-2</c:v>
                </c:pt>
                <c:pt idx="52942">
                  <c:v>4.0390000000000002E-2</c:v>
                </c:pt>
                <c:pt idx="52943">
                  <c:v>2.34194E-2</c:v>
                </c:pt>
                <c:pt idx="52944">
                  <c:v>3.2871200000000003E-2</c:v>
                </c:pt>
                <c:pt idx="52945">
                  <c:v>-1.3542200000000001E-4</c:v>
                </c:pt>
                <c:pt idx="52946">
                  <c:v>2.0748099999999998E-2</c:v>
                </c:pt>
                <c:pt idx="52947">
                  <c:v>1.933E-2</c:v>
                </c:pt>
                <c:pt idx="52948">
                  <c:v>-2.1559700000000001E-2</c:v>
                </c:pt>
                <c:pt idx="52949">
                  <c:v>4.5490299999999999E-4</c:v>
                </c:pt>
                <c:pt idx="52950" formatCode="0.00E+00">
                  <c:v>2.3303000000000001E-2</c:v>
                </c:pt>
                <c:pt idx="52951">
                  <c:v>3.8998600000000001E-2</c:v>
                </c:pt>
                <c:pt idx="52952">
                  <c:v>1.22585E-2</c:v>
                </c:pt>
                <c:pt idx="52953">
                  <c:v>-1.85871E-3</c:v>
                </c:pt>
                <c:pt idx="52954">
                  <c:v>-1.26905E-2</c:v>
                </c:pt>
                <c:pt idx="52955">
                  <c:v>3.2080699999999997E-2</c:v>
                </c:pt>
                <c:pt idx="52956">
                  <c:v>1.5808099999999999E-2</c:v>
                </c:pt>
                <c:pt idx="52957">
                  <c:v>-1.0366399999999999E-3</c:v>
                </c:pt>
                <c:pt idx="52958">
                  <c:v>1.56183E-2</c:v>
                </c:pt>
                <c:pt idx="52959">
                  <c:v>1.8788300000000001E-2</c:v>
                </c:pt>
                <c:pt idx="52960">
                  <c:v>4.2561500000000002E-2</c:v>
                </c:pt>
                <c:pt idx="52961">
                  <c:v>2.41537E-2</c:v>
                </c:pt>
                <c:pt idx="52962">
                  <c:v>2.6859299999999999E-2</c:v>
                </c:pt>
                <c:pt idx="52963">
                  <c:v>-6.9589600000000001E-3</c:v>
                </c:pt>
                <c:pt idx="52964">
                  <c:v>2.75211E-2</c:v>
                </c:pt>
                <c:pt idx="52965">
                  <c:v>1.6833299999999999E-2</c:v>
                </c:pt>
                <c:pt idx="52966">
                  <c:v>-3.29685E-3</c:v>
                </c:pt>
                <c:pt idx="52967">
                  <c:v>3.2043499999999999E-3</c:v>
                </c:pt>
                <c:pt idx="52968">
                  <c:v>-2.06175E-2</c:v>
                </c:pt>
                <c:pt idx="52969">
                  <c:v>8.6240799999999992E-3</c:v>
                </c:pt>
                <c:pt idx="52970">
                  <c:v>2.2772799999999999E-2</c:v>
                </c:pt>
                <c:pt idx="52971">
                  <c:v>1.35727E-2</c:v>
                </c:pt>
                <c:pt idx="52972">
                  <c:v>2.9509500000000001E-2</c:v>
                </c:pt>
                <c:pt idx="52973">
                  <c:v>-3.0410800000000002E-2</c:v>
                </c:pt>
                <c:pt idx="52974">
                  <c:v>7.0934300000000004E-3</c:v>
                </c:pt>
                <c:pt idx="52975">
                  <c:v>7.3518799999999999E-3</c:v>
                </c:pt>
                <c:pt idx="52976">
                  <c:v>9.5558199999999996E-4</c:v>
                </c:pt>
                <c:pt idx="52977">
                  <c:v>-4.91295E-2</c:v>
                </c:pt>
                <c:pt idx="52978">
                  <c:v>3.6239599999999999E-3</c:v>
                </c:pt>
                <c:pt idx="52979">
                  <c:v>-1.3160699999999999E-2</c:v>
                </c:pt>
                <c:pt idx="52980">
                  <c:v>-4.3849900000000001E-3</c:v>
                </c:pt>
                <c:pt idx="52981">
                  <c:v>2.0288500000000001E-2</c:v>
                </c:pt>
                <c:pt idx="52982">
                  <c:v>4.4252399999999997E-2</c:v>
                </c:pt>
                <c:pt idx="52983">
                  <c:v>2.0345700000000001E-2</c:v>
                </c:pt>
                <c:pt idx="52984">
                  <c:v>8.1033700000000004E-3</c:v>
                </c:pt>
                <c:pt idx="52985">
                  <c:v>4.1816699999999998E-2</c:v>
                </c:pt>
                <c:pt idx="52986">
                  <c:v>4.6871200000000002E-2</c:v>
                </c:pt>
                <c:pt idx="52987">
                  <c:v>2.1072400000000002E-2</c:v>
                </c:pt>
                <c:pt idx="52988">
                  <c:v>4.49209E-2</c:v>
                </c:pt>
                <c:pt idx="52989">
                  <c:v>4.1083300000000003E-2</c:v>
                </c:pt>
                <c:pt idx="52990">
                  <c:v>-1.0747899999999999E-3</c:v>
                </c:pt>
                <c:pt idx="52991">
                  <c:v>3.0442199999999999E-2</c:v>
                </c:pt>
                <c:pt idx="52992">
                  <c:v>1.9905099999999998E-2</c:v>
                </c:pt>
                <c:pt idx="52993">
                  <c:v>2.7787200000000001E-2</c:v>
                </c:pt>
                <c:pt idx="52994">
                  <c:v>6.3440300000000005E-2</c:v>
                </c:pt>
                <c:pt idx="52995">
                  <c:v>6.4812700000000001E-2</c:v>
                </c:pt>
                <c:pt idx="52996">
                  <c:v>2.03552E-2</c:v>
                </c:pt>
                <c:pt idx="52997">
                  <c:v>6.4967200000000003E-2</c:v>
                </c:pt>
                <c:pt idx="52998">
                  <c:v>3.77855E-2</c:v>
                </c:pt>
                <c:pt idx="52999">
                  <c:v>6.6185999999999995E-2</c:v>
                </c:pt>
                <c:pt idx="53000">
                  <c:v>1.77555E-2</c:v>
                </c:pt>
                <c:pt idx="53001">
                  <c:v>2.83699E-2</c:v>
                </c:pt>
                <c:pt idx="53002">
                  <c:v>5.6123700000000002E-3</c:v>
                </c:pt>
                <c:pt idx="53003">
                  <c:v>1.74904E-2</c:v>
                </c:pt>
                <c:pt idx="53004">
                  <c:v>-5.6085600000000003E-3</c:v>
                </c:pt>
                <c:pt idx="53005">
                  <c:v>-5.8174100000000003E-3</c:v>
                </c:pt>
                <c:pt idx="53006">
                  <c:v>-3.7694900000000003E-2</c:v>
                </c:pt>
                <c:pt idx="53007">
                  <c:v>-2.2208200000000001E-2</c:v>
                </c:pt>
                <c:pt idx="53008">
                  <c:v>4.6768199999999999E-3</c:v>
                </c:pt>
                <c:pt idx="53009">
                  <c:v>-6.0806300000000001E-3</c:v>
                </c:pt>
                <c:pt idx="53010">
                  <c:v>-1.4442399999999999E-2</c:v>
                </c:pt>
                <c:pt idx="53011">
                  <c:v>3.9358099999999997E-3</c:v>
                </c:pt>
                <c:pt idx="53012">
                  <c:v>6.07462E-2</c:v>
                </c:pt>
                <c:pt idx="53013">
                  <c:v>2.8060000000000002E-2</c:v>
                </c:pt>
                <c:pt idx="53014">
                  <c:v>2.1410000000000001E-3</c:v>
                </c:pt>
                <c:pt idx="53015">
                  <c:v>-1.1889500000000001E-2</c:v>
                </c:pt>
                <c:pt idx="53016">
                  <c:v>2.39592E-2</c:v>
                </c:pt>
                <c:pt idx="53017">
                  <c:v>-5.87559E-3</c:v>
                </c:pt>
                <c:pt idx="53018">
                  <c:v>1.1500399999999999E-2</c:v>
                </c:pt>
                <c:pt idx="53019">
                  <c:v>2.5474500000000001E-2</c:v>
                </c:pt>
                <c:pt idx="53020">
                  <c:v>7.1605699999999994E-2</c:v>
                </c:pt>
                <c:pt idx="53021">
                  <c:v>1.7020199999999999E-2</c:v>
                </c:pt>
                <c:pt idx="53022">
                  <c:v>3.0685400000000002E-2</c:v>
                </c:pt>
                <c:pt idx="53023">
                  <c:v>5.0149899999999997E-2</c:v>
                </c:pt>
                <c:pt idx="53024">
                  <c:v>9.0426400000000004E-2</c:v>
                </c:pt>
                <c:pt idx="53025">
                  <c:v>2.8209700000000001E-2</c:v>
                </c:pt>
                <c:pt idx="53026">
                  <c:v>3.1004000000000001E-3</c:v>
                </c:pt>
                <c:pt idx="53027">
                  <c:v>2.0685200000000001E-2</c:v>
                </c:pt>
                <c:pt idx="53028">
                  <c:v>-5.6743599999999998E-3</c:v>
                </c:pt>
                <c:pt idx="53029">
                  <c:v>-1.61304E-2</c:v>
                </c:pt>
                <c:pt idx="53030">
                  <c:v>-1.60742E-2</c:v>
                </c:pt>
                <c:pt idx="53031">
                  <c:v>-3.0228600000000001E-2</c:v>
                </c:pt>
                <c:pt idx="53032">
                  <c:v>-1.8858E-2</c:v>
                </c:pt>
                <c:pt idx="53033">
                  <c:v>-1.7252E-2</c:v>
                </c:pt>
                <c:pt idx="53034">
                  <c:v>3.2619500000000003E-2</c:v>
                </c:pt>
                <c:pt idx="53035">
                  <c:v>2.3594899999999999E-2</c:v>
                </c:pt>
                <c:pt idx="53036">
                  <c:v>-4.8036600000000004E-3</c:v>
                </c:pt>
                <c:pt idx="53037">
                  <c:v>3.8200400000000002E-2</c:v>
                </c:pt>
                <c:pt idx="53038">
                  <c:v>3.28817E-2</c:v>
                </c:pt>
                <c:pt idx="53039">
                  <c:v>2.7363800000000001E-2</c:v>
                </c:pt>
                <c:pt idx="53040">
                  <c:v>9.34982E-3</c:v>
                </c:pt>
                <c:pt idx="53041">
                  <c:v>1.7470400000000001E-2</c:v>
                </c:pt>
                <c:pt idx="53042">
                  <c:v>1.0518999999999999E-3</c:v>
                </c:pt>
                <c:pt idx="53043">
                  <c:v>3.3880199999999999E-2</c:v>
                </c:pt>
                <c:pt idx="53044">
                  <c:v>2.89488E-2</c:v>
                </c:pt>
                <c:pt idx="53045">
                  <c:v>5.7258600000000002E-3</c:v>
                </c:pt>
                <c:pt idx="53046">
                  <c:v>1.2581800000000001E-2</c:v>
                </c:pt>
                <c:pt idx="53047">
                  <c:v>3.07369E-3</c:v>
                </c:pt>
                <c:pt idx="53048">
                  <c:v>-6.3278200000000007E-2</c:v>
                </c:pt>
                <c:pt idx="53049">
                  <c:v>-2.3911499999999999E-2</c:v>
                </c:pt>
                <c:pt idx="53050">
                  <c:v>4.2533900000000001E-3</c:v>
                </c:pt>
                <c:pt idx="53051">
                  <c:v>-1.3238E-2</c:v>
                </c:pt>
                <c:pt idx="53052">
                  <c:v>-2.7587899999999999E-2</c:v>
                </c:pt>
                <c:pt idx="53053">
                  <c:v>2.97642E-3</c:v>
                </c:pt>
                <c:pt idx="53054">
                  <c:v>-6.0157800000000001E-3</c:v>
                </c:pt>
                <c:pt idx="53055">
                  <c:v>1.50051E-2</c:v>
                </c:pt>
                <c:pt idx="53056">
                  <c:v>3.29237E-2</c:v>
                </c:pt>
                <c:pt idx="53057">
                  <c:v>6.0186399999999996E-3</c:v>
                </c:pt>
                <c:pt idx="53058">
                  <c:v>5.4542500000000001E-2</c:v>
                </c:pt>
                <c:pt idx="53059">
                  <c:v>5.4397600000000001E-3</c:v>
                </c:pt>
                <c:pt idx="53060">
                  <c:v>2.9973E-2</c:v>
                </c:pt>
                <c:pt idx="53061">
                  <c:v>3.0055999999999999E-2</c:v>
                </c:pt>
                <c:pt idx="53062">
                  <c:v>3.2120700000000002E-2</c:v>
                </c:pt>
                <c:pt idx="53063">
                  <c:v>5.3489700000000001E-2</c:v>
                </c:pt>
                <c:pt idx="53064">
                  <c:v>3.9574600000000001E-2</c:v>
                </c:pt>
                <c:pt idx="53065">
                  <c:v>6.9246299999999997E-2</c:v>
                </c:pt>
                <c:pt idx="53066">
                  <c:v>1.5524899999999999E-2</c:v>
                </c:pt>
                <c:pt idx="53067">
                  <c:v>1.3875E-2</c:v>
                </c:pt>
                <c:pt idx="53068">
                  <c:v>1.1061700000000001E-2</c:v>
                </c:pt>
                <c:pt idx="53069">
                  <c:v>-5.23472E-3</c:v>
                </c:pt>
                <c:pt idx="53070">
                  <c:v>2.4045E-2</c:v>
                </c:pt>
                <c:pt idx="53071">
                  <c:v>1.42183E-2</c:v>
                </c:pt>
                <c:pt idx="53072">
                  <c:v>1.04876E-2</c:v>
                </c:pt>
                <c:pt idx="53073">
                  <c:v>-4.1189199999999999E-3</c:v>
                </c:pt>
                <c:pt idx="53074">
                  <c:v>2.7169200000000001E-2</c:v>
                </c:pt>
                <c:pt idx="53075">
                  <c:v>1.3091999999999999E-2</c:v>
                </c:pt>
                <c:pt idx="53076">
                  <c:v>3.1786000000000002E-2</c:v>
                </c:pt>
                <c:pt idx="53077">
                  <c:v>-1.6552899999999999E-2</c:v>
                </c:pt>
                <c:pt idx="53078">
                  <c:v>8.6517299999999998E-3</c:v>
                </c:pt>
                <c:pt idx="53079">
                  <c:v>3.6549600000000002E-2</c:v>
                </c:pt>
                <c:pt idx="53080">
                  <c:v>4.34017E-3</c:v>
                </c:pt>
                <c:pt idx="53081">
                  <c:v>-5.8746299999999998E-4</c:v>
                </c:pt>
                <c:pt idx="53082">
                  <c:v>1.37243E-2</c:v>
                </c:pt>
                <c:pt idx="53083">
                  <c:v>2.2790000000000001E-2</c:v>
                </c:pt>
                <c:pt idx="53084">
                  <c:v>-2.5667200000000001E-2</c:v>
                </c:pt>
                <c:pt idx="53085">
                  <c:v>-3.2736800000000003E-2</c:v>
                </c:pt>
                <c:pt idx="53086">
                  <c:v>-4.3594399999999998E-2</c:v>
                </c:pt>
                <c:pt idx="53087">
                  <c:v>2.4860400000000001E-2</c:v>
                </c:pt>
                <c:pt idx="53088">
                  <c:v>4.2743700000000004E-3</c:v>
                </c:pt>
                <c:pt idx="53089">
                  <c:v>6.6795300000000004E-3</c:v>
                </c:pt>
                <c:pt idx="53090">
                  <c:v>1.40285E-3</c:v>
                </c:pt>
                <c:pt idx="53091">
                  <c:v>-8.9168500000000005E-3</c:v>
                </c:pt>
                <c:pt idx="53092">
                  <c:v>4.2635899999999997E-2</c:v>
                </c:pt>
                <c:pt idx="53093">
                  <c:v>2.2754699999999999E-3</c:v>
                </c:pt>
                <c:pt idx="53094">
                  <c:v>-6.3772200000000003E-3</c:v>
                </c:pt>
                <c:pt idx="53095">
                  <c:v>5.39064E-2</c:v>
                </c:pt>
                <c:pt idx="53096">
                  <c:v>2.9354099999999998E-3</c:v>
                </c:pt>
                <c:pt idx="53097">
                  <c:v>-4.0427200000000003E-2</c:v>
                </c:pt>
                <c:pt idx="53098">
                  <c:v>-9.4194399999999994E-3</c:v>
                </c:pt>
                <c:pt idx="53099">
                  <c:v>-4.1866300000000002E-3</c:v>
                </c:pt>
                <c:pt idx="53100">
                  <c:v>5.9471100000000002E-3</c:v>
                </c:pt>
                <c:pt idx="53101">
                  <c:v>-4.0105799999999997E-2</c:v>
                </c:pt>
                <c:pt idx="53102">
                  <c:v>-2.4354000000000001E-2</c:v>
                </c:pt>
                <c:pt idx="53103">
                  <c:v>-7.60555E-3</c:v>
                </c:pt>
                <c:pt idx="53104">
                  <c:v>-1.33343E-2</c:v>
                </c:pt>
                <c:pt idx="53105">
                  <c:v>2.19898E-2</c:v>
                </c:pt>
                <c:pt idx="53106">
                  <c:v>-1.0359800000000001E-2</c:v>
                </c:pt>
                <c:pt idx="53107">
                  <c:v>-1.9773499999999999E-2</c:v>
                </c:pt>
                <c:pt idx="53108">
                  <c:v>1.23377E-2</c:v>
                </c:pt>
                <c:pt idx="53109">
                  <c:v>2.4066000000000001E-2</c:v>
                </c:pt>
                <c:pt idx="53110">
                  <c:v>8.3704000000000001E-3</c:v>
                </c:pt>
                <c:pt idx="53111">
                  <c:v>1.50251E-2</c:v>
                </c:pt>
                <c:pt idx="53112">
                  <c:v>2.3732199999999998E-2</c:v>
                </c:pt>
                <c:pt idx="53113">
                  <c:v>3.0747400000000001E-2</c:v>
                </c:pt>
                <c:pt idx="53114">
                  <c:v>-2.26307E-2</c:v>
                </c:pt>
                <c:pt idx="53115">
                  <c:v>1.88141E-2</c:v>
                </c:pt>
                <c:pt idx="53116">
                  <c:v>5.8164599999999999E-3</c:v>
                </c:pt>
                <c:pt idx="53117">
                  <c:v>1.5449499999999999E-4</c:v>
                </c:pt>
                <c:pt idx="53118">
                  <c:v>-3.29876E-3</c:v>
                </c:pt>
                <c:pt idx="53119">
                  <c:v>1.43938E-2</c:v>
                </c:pt>
                <c:pt idx="53120">
                  <c:v>8.4877000000000008E-3</c:v>
                </c:pt>
                <c:pt idx="53121">
                  <c:v>1.51253E-3</c:v>
                </c:pt>
                <c:pt idx="53122">
                  <c:v>-4.34017E-3</c:v>
                </c:pt>
                <c:pt idx="53123">
                  <c:v>2.0310399999999999E-2</c:v>
                </c:pt>
                <c:pt idx="53124">
                  <c:v>6.2055599999999997E-3</c:v>
                </c:pt>
                <c:pt idx="53125">
                  <c:v>-9.5558199999999996E-3</c:v>
                </c:pt>
                <c:pt idx="53126">
                  <c:v>-2.43874E-2</c:v>
                </c:pt>
                <c:pt idx="53127">
                  <c:v>-2.9880500000000001E-2</c:v>
                </c:pt>
                <c:pt idx="53128">
                  <c:v>8.7337500000000002E-3</c:v>
                </c:pt>
                <c:pt idx="53129">
                  <c:v>-2.9816599999999999E-2</c:v>
                </c:pt>
                <c:pt idx="53130">
                  <c:v>-2.12917E-2</c:v>
                </c:pt>
                <c:pt idx="53131">
                  <c:v>1.3151199999999999E-3</c:v>
                </c:pt>
                <c:pt idx="53132">
                  <c:v>3.3903100000000001E-3</c:v>
                </c:pt>
                <c:pt idx="53133">
                  <c:v>1.1302899999999999E-2</c:v>
                </c:pt>
                <c:pt idx="53134">
                  <c:v>-7.6627700000000002E-3</c:v>
                </c:pt>
                <c:pt idx="53135">
                  <c:v>5.4702800000000001E-3</c:v>
                </c:pt>
                <c:pt idx="53136">
                  <c:v>-4.5337700000000003E-3</c:v>
                </c:pt>
                <c:pt idx="53137">
                  <c:v>5.9747699999999999E-3</c:v>
                </c:pt>
                <c:pt idx="53138">
                  <c:v>-1.0448499999999999E-2</c:v>
                </c:pt>
                <c:pt idx="53139">
                  <c:v>-1.3588899999999999E-2</c:v>
                </c:pt>
                <c:pt idx="53140">
                  <c:v>-2.4007799999999999E-2</c:v>
                </c:pt>
                <c:pt idx="53141">
                  <c:v>-3.5247799999999999E-3</c:v>
                </c:pt>
                <c:pt idx="53142">
                  <c:v>-7.8258500000000005E-3</c:v>
                </c:pt>
                <c:pt idx="53143">
                  <c:v>4.3191899999999997E-3</c:v>
                </c:pt>
                <c:pt idx="53144">
                  <c:v>3.2245599999999999E-2</c:v>
                </c:pt>
                <c:pt idx="53145">
                  <c:v>1.4870599999999999E-2</c:v>
                </c:pt>
                <c:pt idx="53146">
                  <c:v>-2.0254100000000001E-2</c:v>
                </c:pt>
                <c:pt idx="53147">
                  <c:v>2.0310399999999999E-2</c:v>
                </c:pt>
                <c:pt idx="53148">
                  <c:v>1.4915499999999999E-3</c:v>
                </c:pt>
                <c:pt idx="53149">
                  <c:v>-6.6041900000000002E-3</c:v>
                </c:pt>
                <c:pt idx="53150">
                  <c:v>-3.8455999999999997E-2</c:v>
                </c:pt>
                <c:pt idx="53151">
                  <c:v>-8.8129000000000002E-3</c:v>
                </c:pt>
                <c:pt idx="53152">
                  <c:v>-4.65145E-2</c:v>
                </c:pt>
                <c:pt idx="53153">
                  <c:v>-3.3340499999999999E-3</c:v>
                </c:pt>
                <c:pt idx="53154">
                  <c:v>-4.95605E-2</c:v>
                </c:pt>
                <c:pt idx="53155">
                  <c:v>-3.57723E-2</c:v>
                </c:pt>
                <c:pt idx="53156">
                  <c:v>-2.95734E-2</c:v>
                </c:pt>
                <c:pt idx="53157">
                  <c:v>-3.44276E-3</c:v>
                </c:pt>
                <c:pt idx="53158">
                  <c:v>7.09057E-3</c:v>
                </c:pt>
                <c:pt idx="53159">
                  <c:v>-2.37494E-2</c:v>
                </c:pt>
                <c:pt idx="53160">
                  <c:v>7.6456099999999997E-3</c:v>
                </c:pt>
                <c:pt idx="53161">
                  <c:v>1.80016E-2</c:v>
                </c:pt>
                <c:pt idx="53162">
                  <c:v>-3.4341799999999998E-3</c:v>
                </c:pt>
                <c:pt idx="53163">
                  <c:v>-1.6964E-2</c:v>
                </c:pt>
                <c:pt idx="53164">
                  <c:v>1.7914800000000002E-2</c:v>
                </c:pt>
                <c:pt idx="53165">
                  <c:v>-5.4845800000000002E-3</c:v>
                </c:pt>
                <c:pt idx="53166">
                  <c:v>-6.1101899999999997E-3</c:v>
                </c:pt>
                <c:pt idx="53167">
                  <c:v>-1.8869400000000001E-2</c:v>
                </c:pt>
                <c:pt idx="53168">
                  <c:v>-1.4064800000000001E-2</c:v>
                </c:pt>
                <c:pt idx="53169">
                  <c:v>-6.5927499999999997E-3</c:v>
                </c:pt>
                <c:pt idx="53170">
                  <c:v>-1.4928800000000001E-2</c:v>
                </c:pt>
                <c:pt idx="53171">
                  <c:v>-1.13878E-2</c:v>
                </c:pt>
                <c:pt idx="53172">
                  <c:v>-2.2976900000000001E-2</c:v>
                </c:pt>
                <c:pt idx="53173">
                  <c:v>-3.5312700000000002E-2</c:v>
                </c:pt>
                <c:pt idx="53174">
                  <c:v>-3.4324599999999997E-2</c:v>
                </c:pt>
                <c:pt idx="53175">
                  <c:v>-2.3337400000000001E-2</c:v>
                </c:pt>
                <c:pt idx="53176">
                  <c:v>-7.5359299999999997E-3</c:v>
                </c:pt>
                <c:pt idx="53177">
                  <c:v>7.4853899999999998E-3</c:v>
                </c:pt>
                <c:pt idx="53178">
                  <c:v>-3.6331200000000001E-2</c:v>
                </c:pt>
                <c:pt idx="53179">
                  <c:v>-2.3023600000000002E-2</c:v>
                </c:pt>
                <c:pt idx="53180">
                  <c:v>-1.6495699999999999E-2</c:v>
                </c:pt>
                <c:pt idx="53181">
                  <c:v>-6.4964300000000001E-3</c:v>
                </c:pt>
                <c:pt idx="53182">
                  <c:v>-1.3113E-2</c:v>
                </c:pt>
                <c:pt idx="53183">
                  <c:v>-1.7834699999999998E-2</c:v>
                </c:pt>
                <c:pt idx="53184">
                  <c:v>-4.0685699999999998E-2</c:v>
                </c:pt>
                <c:pt idx="53185">
                  <c:v>-2.4764999999999999E-2</c:v>
                </c:pt>
                <c:pt idx="53186">
                  <c:v>-1.1101700000000001E-2</c:v>
                </c:pt>
                <c:pt idx="53187">
                  <c:v>-7.7438400000000003E-4</c:v>
                </c:pt>
                <c:pt idx="53188">
                  <c:v>1.1720700000000001E-2</c:v>
                </c:pt>
                <c:pt idx="53189">
                  <c:v>2.1970699999999999E-2</c:v>
                </c:pt>
                <c:pt idx="53190">
                  <c:v>8.6145400000000004E-3</c:v>
                </c:pt>
                <c:pt idx="53191">
                  <c:v>-1.78719E-2</c:v>
                </c:pt>
                <c:pt idx="53192">
                  <c:v>-4.4860799999999999E-3</c:v>
                </c:pt>
                <c:pt idx="53193">
                  <c:v>-5.9642799999999998E-3</c:v>
                </c:pt>
                <c:pt idx="53194">
                  <c:v>-1.8771199999999998E-2</c:v>
                </c:pt>
                <c:pt idx="53195">
                  <c:v>-7.1783100000000002E-3</c:v>
                </c:pt>
                <c:pt idx="53196">
                  <c:v>6.3705399999999996E-4</c:v>
                </c:pt>
                <c:pt idx="53197">
                  <c:v>-3.2561300000000001E-2</c:v>
                </c:pt>
                <c:pt idx="53198">
                  <c:v>-2.72436E-2</c:v>
                </c:pt>
                <c:pt idx="53199">
                  <c:v>-1.45454E-2</c:v>
                </c:pt>
                <c:pt idx="53200" formatCode="0.00E+00">
                  <c:v>-9.5367400000000008E-6</c:v>
                </c:pt>
                <c:pt idx="53201">
                  <c:v>-4.6682399999999999E-2</c:v>
                </c:pt>
                <c:pt idx="53202">
                  <c:v>-2.6105900000000001E-2</c:v>
                </c:pt>
                <c:pt idx="53203">
                  <c:v>-1.99814E-2</c:v>
                </c:pt>
                <c:pt idx="53204">
                  <c:v>-7.7829400000000003E-3</c:v>
                </c:pt>
                <c:pt idx="53205">
                  <c:v>-2.60839E-2</c:v>
                </c:pt>
                <c:pt idx="53206">
                  <c:v>-3.1310999999999999E-2</c:v>
                </c:pt>
                <c:pt idx="53207">
                  <c:v>-2.2762299999999999E-2</c:v>
                </c:pt>
                <c:pt idx="53208">
                  <c:v>-1.43337E-2</c:v>
                </c:pt>
                <c:pt idx="53209">
                  <c:v>1.3574599999999999E-2</c:v>
                </c:pt>
                <c:pt idx="53210">
                  <c:v>-1.00851E-2</c:v>
                </c:pt>
                <c:pt idx="53211">
                  <c:v>-1.58691E-3</c:v>
                </c:pt>
                <c:pt idx="53212">
                  <c:v>-2.6171699999999999E-2</c:v>
                </c:pt>
                <c:pt idx="53213">
                  <c:v>3.0205699999999999E-2</c:v>
                </c:pt>
                <c:pt idx="53214">
                  <c:v>5.0611500000000004E-3</c:v>
                </c:pt>
                <c:pt idx="53215">
                  <c:v>1.9033399999999999E-2</c:v>
                </c:pt>
                <c:pt idx="53216">
                  <c:v>-2.9195800000000001E-2</c:v>
                </c:pt>
                <c:pt idx="53217">
                  <c:v>-1.5655499999999999E-2</c:v>
                </c:pt>
                <c:pt idx="53218">
                  <c:v>-2.2603999999999999E-2</c:v>
                </c:pt>
                <c:pt idx="53219">
                  <c:v>-2.1953599999999999E-3</c:v>
                </c:pt>
                <c:pt idx="53220">
                  <c:v>-2.09827E-2</c:v>
                </c:pt>
                <c:pt idx="53221">
                  <c:v>-3.6274899999999999E-2</c:v>
                </c:pt>
                <c:pt idx="53222">
                  <c:v>-3.57151E-2</c:v>
                </c:pt>
                <c:pt idx="53223">
                  <c:v>-1.6550100000000002E-2</c:v>
                </c:pt>
                <c:pt idx="53224">
                  <c:v>-1.13411E-2</c:v>
                </c:pt>
                <c:pt idx="53225">
                  <c:v>-1.96753E-2</c:v>
                </c:pt>
                <c:pt idx="53226">
                  <c:v>-1.17044E-2</c:v>
                </c:pt>
                <c:pt idx="53227">
                  <c:v>-3.16706E-2</c:v>
                </c:pt>
                <c:pt idx="53228">
                  <c:v>1.8820799999999999E-2</c:v>
                </c:pt>
                <c:pt idx="53229">
                  <c:v>3.93677E-3</c:v>
                </c:pt>
                <c:pt idx="53230">
                  <c:v>-3.8146999999999999E-3</c:v>
                </c:pt>
                <c:pt idx="53231">
                  <c:v>-3.1175600000000001E-2</c:v>
                </c:pt>
                <c:pt idx="53232">
                  <c:v>-1.39971E-2</c:v>
                </c:pt>
                <c:pt idx="53233">
                  <c:v>-1.6307800000000001E-3</c:v>
                </c:pt>
                <c:pt idx="53234">
                  <c:v>1.2517E-2</c:v>
                </c:pt>
                <c:pt idx="53235">
                  <c:v>-1.3859700000000001E-2</c:v>
                </c:pt>
                <c:pt idx="53236">
                  <c:v>-3.8082100000000001E-2</c:v>
                </c:pt>
                <c:pt idx="53237">
                  <c:v>-7.1039199999999997E-3</c:v>
                </c:pt>
                <c:pt idx="53238">
                  <c:v>3.5994499999999999E-2</c:v>
                </c:pt>
                <c:pt idx="53239">
                  <c:v>-5.9976600000000001E-3</c:v>
                </c:pt>
                <c:pt idx="53240">
                  <c:v>-3.6520999999999998E-2</c:v>
                </c:pt>
                <c:pt idx="53241">
                  <c:v>-3.5747500000000001E-2</c:v>
                </c:pt>
                <c:pt idx="53242">
                  <c:v>-8.35609E-3</c:v>
                </c:pt>
                <c:pt idx="53243">
                  <c:v>2.6222200000000001E-2</c:v>
                </c:pt>
                <c:pt idx="53244">
                  <c:v>3.0641599999999998E-3</c:v>
                </c:pt>
                <c:pt idx="53245">
                  <c:v>1.81084E-2</c:v>
                </c:pt>
                <c:pt idx="53246">
                  <c:v>-2.3379299999999999E-2</c:v>
                </c:pt>
                <c:pt idx="53247">
                  <c:v>-1.39303E-2</c:v>
                </c:pt>
                <c:pt idx="53248">
                  <c:v>1.0248200000000001E-2</c:v>
                </c:pt>
                <c:pt idx="53249">
                  <c:v>1.93691E-3</c:v>
                </c:pt>
                <c:pt idx="53250">
                  <c:v>-1.35441E-2</c:v>
                </c:pt>
                <c:pt idx="53251">
                  <c:v>-3.9712900000000002E-2</c:v>
                </c:pt>
                <c:pt idx="53252">
                  <c:v>-2.3008299999999999E-2</c:v>
                </c:pt>
                <c:pt idx="53253">
                  <c:v>1.02291E-2</c:v>
                </c:pt>
                <c:pt idx="53254">
                  <c:v>-9.6292500000000007E-3</c:v>
                </c:pt>
                <c:pt idx="53255">
                  <c:v>-2.7104400000000001E-2</c:v>
                </c:pt>
                <c:pt idx="53256">
                  <c:v>-1.6725500000000001E-2</c:v>
                </c:pt>
                <c:pt idx="53257">
                  <c:v>1.20182E-2</c:v>
                </c:pt>
                <c:pt idx="53258">
                  <c:v>1.2537E-2</c:v>
                </c:pt>
                <c:pt idx="53259">
                  <c:v>1.2728700000000001E-2</c:v>
                </c:pt>
                <c:pt idx="53260">
                  <c:v>-2.0569799999999999E-2</c:v>
                </c:pt>
                <c:pt idx="53261">
                  <c:v>-7.0819899999999998E-3</c:v>
                </c:pt>
                <c:pt idx="53262">
                  <c:v>1.2352E-2</c:v>
                </c:pt>
                <c:pt idx="53263">
                  <c:v>-3.4444799999999998E-2</c:v>
                </c:pt>
                <c:pt idx="53264">
                  <c:v>-3.7241000000000002E-3</c:v>
                </c:pt>
                <c:pt idx="53265">
                  <c:v>3.2444000000000001E-3</c:v>
                </c:pt>
                <c:pt idx="53266">
                  <c:v>1.5325499999999999E-3</c:v>
                </c:pt>
                <c:pt idx="53267">
                  <c:v>-1.1488E-2</c:v>
                </c:pt>
                <c:pt idx="53268">
                  <c:v>-1.5010799999999999E-3</c:v>
                </c:pt>
                <c:pt idx="53269">
                  <c:v>-4.3421700000000001E-2</c:v>
                </c:pt>
                <c:pt idx="53270">
                  <c:v>-2.05288E-2</c:v>
                </c:pt>
                <c:pt idx="53271" formatCode="0.00E+00">
                  <c:v>-2.4501800000000001E-2</c:v>
                </c:pt>
                <c:pt idx="53272">
                  <c:v>-4.0043799999999997E-2</c:v>
                </c:pt>
                <c:pt idx="53273">
                  <c:v>-4.7557799999999997E-2</c:v>
                </c:pt>
                <c:pt idx="53274">
                  <c:v>-5.81951E-2</c:v>
                </c:pt>
                <c:pt idx="53275">
                  <c:v>-4.9514799999999998E-2</c:v>
                </c:pt>
                <c:pt idx="53276">
                  <c:v>-2.9988299999999999E-2</c:v>
                </c:pt>
                <c:pt idx="53277">
                  <c:v>-7.6399800000000004E-2</c:v>
                </c:pt>
                <c:pt idx="53278">
                  <c:v>-5.9208900000000002E-2</c:v>
                </c:pt>
                <c:pt idx="53279">
                  <c:v>-1.96905E-2</c:v>
                </c:pt>
                <c:pt idx="53280">
                  <c:v>-1.7819399999999999E-2</c:v>
                </c:pt>
                <c:pt idx="53281">
                  <c:v>-2.2317900000000002E-2</c:v>
                </c:pt>
                <c:pt idx="53282">
                  <c:v>-2.53782E-2</c:v>
                </c:pt>
                <c:pt idx="53283">
                  <c:v>-1.9627599999999999E-2</c:v>
                </c:pt>
                <c:pt idx="53284">
                  <c:v>2.2802399999999998E-3</c:v>
                </c:pt>
                <c:pt idx="53285">
                  <c:v>-5.3716699999999999E-2</c:v>
                </c:pt>
                <c:pt idx="53286">
                  <c:v>-1.04761E-2</c:v>
                </c:pt>
                <c:pt idx="53287">
                  <c:v>-2.0167399999999999E-2</c:v>
                </c:pt>
                <c:pt idx="53288">
                  <c:v>-3.7002599999999997E-2</c:v>
                </c:pt>
                <c:pt idx="53289">
                  <c:v>-1.1336300000000001E-2</c:v>
                </c:pt>
                <c:pt idx="53290">
                  <c:v>-1.13182E-2</c:v>
                </c:pt>
                <c:pt idx="53291">
                  <c:v>-5.13935E-3</c:v>
                </c:pt>
                <c:pt idx="53292">
                  <c:v>-3.0057899999999999E-2</c:v>
                </c:pt>
                <c:pt idx="53293">
                  <c:v>-2.9243499999999999E-2</c:v>
                </c:pt>
                <c:pt idx="53294">
                  <c:v>3.5381300000000002E-4</c:v>
                </c:pt>
                <c:pt idx="53295">
                  <c:v>-2.9274000000000001E-2</c:v>
                </c:pt>
                <c:pt idx="53296">
                  <c:v>-2.9538200000000001E-2</c:v>
                </c:pt>
                <c:pt idx="53297">
                  <c:v>-3.5878199999999999E-2</c:v>
                </c:pt>
                <c:pt idx="53298">
                  <c:v>-2.54221E-2</c:v>
                </c:pt>
                <c:pt idx="53299">
                  <c:v>-1.7404599999999999E-2</c:v>
                </c:pt>
                <c:pt idx="53300">
                  <c:v>-1.5411400000000001E-3</c:v>
                </c:pt>
                <c:pt idx="53301">
                  <c:v>-1.24989E-2</c:v>
                </c:pt>
                <c:pt idx="53302">
                  <c:v>-4.4667199999999997E-2</c:v>
                </c:pt>
                <c:pt idx="53303">
                  <c:v>-4.4295300000000003E-2</c:v>
                </c:pt>
                <c:pt idx="53304">
                  <c:v>-2.1926899999999999E-2</c:v>
                </c:pt>
                <c:pt idx="53305">
                  <c:v>-3.2587999999999999E-2</c:v>
                </c:pt>
                <c:pt idx="53306">
                  <c:v>-4.3157599999999997E-2</c:v>
                </c:pt>
                <c:pt idx="53307">
                  <c:v>-2.6601799999999998E-2</c:v>
                </c:pt>
                <c:pt idx="53308">
                  <c:v>-1.6763699999999999E-2</c:v>
                </c:pt>
                <c:pt idx="53309">
                  <c:v>-2.97527E-2</c:v>
                </c:pt>
                <c:pt idx="53310">
                  <c:v>-7.5073199999999996E-3</c:v>
                </c:pt>
                <c:pt idx="53311">
                  <c:v>-7.4300800000000004E-3</c:v>
                </c:pt>
                <c:pt idx="53312">
                  <c:v>9.7303400000000005E-3</c:v>
                </c:pt>
                <c:pt idx="53313">
                  <c:v>-1.7268200000000001E-2</c:v>
                </c:pt>
                <c:pt idx="53314">
                  <c:v>-1.31617E-2</c:v>
                </c:pt>
                <c:pt idx="53315">
                  <c:v>2.0048099999999999E-2</c:v>
                </c:pt>
                <c:pt idx="53316">
                  <c:v>5.43594E-4</c:v>
                </c:pt>
                <c:pt idx="53317">
                  <c:v>-4.9352600000000003E-3</c:v>
                </c:pt>
                <c:pt idx="53318">
                  <c:v>-6.8502399999999996E-3</c:v>
                </c:pt>
                <c:pt idx="53319">
                  <c:v>1.3114000000000001E-2</c:v>
                </c:pt>
                <c:pt idx="53320">
                  <c:v>9.7236600000000003E-3</c:v>
                </c:pt>
                <c:pt idx="53321">
                  <c:v>-2.9004100000000001E-2</c:v>
                </c:pt>
                <c:pt idx="53322">
                  <c:v>-1.71404E-2</c:v>
                </c:pt>
                <c:pt idx="53323" formatCode="0.00E+00">
                  <c:v>-1.9294700000000001E-2</c:v>
                </c:pt>
                <c:pt idx="53324">
                  <c:v>1.3602299999999999E-2</c:v>
                </c:pt>
                <c:pt idx="53325">
                  <c:v>-2.5882700000000002E-3</c:v>
                </c:pt>
                <c:pt idx="53326">
                  <c:v>-7.0037800000000002E-3</c:v>
                </c:pt>
                <c:pt idx="53327">
                  <c:v>-2.3478499999999999E-2</c:v>
                </c:pt>
                <c:pt idx="53328">
                  <c:v>-3.2739599999999998E-3</c:v>
                </c:pt>
                <c:pt idx="53329">
                  <c:v>-3.0532799999999999E-2</c:v>
                </c:pt>
                <c:pt idx="53330">
                  <c:v>-3.4189200000000002E-3</c:v>
                </c:pt>
                <c:pt idx="53331">
                  <c:v>1.0866199999999999E-2</c:v>
                </c:pt>
                <c:pt idx="53332">
                  <c:v>-2.14577E-4</c:v>
                </c:pt>
                <c:pt idx="53333">
                  <c:v>3.4151099999999998E-3</c:v>
                </c:pt>
                <c:pt idx="53334">
                  <c:v>2.8629300000000001E-3</c:v>
                </c:pt>
                <c:pt idx="53335">
                  <c:v>1.9339599999999998E-2</c:v>
                </c:pt>
                <c:pt idx="53336">
                  <c:v>1.9576099999999999E-2</c:v>
                </c:pt>
                <c:pt idx="53337">
                  <c:v>-1.2782099999999999E-2</c:v>
                </c:pt>
                <c:pt idx="53338">
                  <c:v>-2.3317299999999999E-2</c:v>
                </c:pt>
                <c:pt idx="53339">
                  <c:v>-9.9592199999999995E-3</c:v>
                </c:pt>
                <c:pt idx="53340">
                  <c:v>1.4648400000000001E-2</c:v>
                </c:pt>
                <c:pt idx="53341">
                  <c:v>-8.1300699999999997E-3</c:v>
                </c:pt>
                <c:pt idx="53342">
                  <c:v>3.96919E-3</c:v>
                </c:pt>
                <c:pt idx="53343">
                  <c:v>-1.24998E-2</c:v>
                </c:pt>
                <c:pt idx="53344">
                  <c:v>-6.2866199999999997E-3</c:v>
                </c:pt>
                <c:pt idx="53345">
                  <c:v>1.31264E-2</c:v>
                </c:pt>
                <c:pt idx="53346">
                  <c:v>-1.4946900000000001E-2</c:v>
                </c:pt>
                <c:pt idx="53347">
                  <c:v>2.4662E-3</c:v>
                </c:pt>
                <c:pt idx="53348">
                  <c:v>2.4919500000000002E-3</c:v>
                </c:pt>
                <c:pt idx="53349">
                  <c:v>8.6545900000000002E-3</c:v>
                </c:pt>
                <c:pt idx="53350">
                  <c:v>-4.0566400000000002E-2</c:v>
                </c:pt>
                <c:pt idx="53351">
                  <c:v>-1.01814E-2</c:v>
                </c:pt>
                <c:pt idx="53352">
                  <c:v>3.18623E-3</c:v>
                </c:pt>
                <c:pt idx="53353">
                  <c:v>4.4951400000000002E-2</c:v>
                </c:pt>
                <c:pt idx="53354">
                  <c:v>-2.8013199999999999E-2</c:v>
                </c:pt>
                <c:pt idx="53355">
                  <c:v>-4.9149499999999999E-2</c:v>
                </c:pt>
                <c:pt idx="53356">
                  <c:v>-3.0742599999999998E-2</c:v>
                </c:pt>
                <c:pt idx="53357">
                  <c:v>-2.7656600000000001E-3</c:v>
                </c:pt>
                <c:pt idx="53358">
                  <c:v>1.0932000000000001E-2</c:v>
                </c:pt>
                <c:pt idx="53359">
                  <c:v>-1.45273E-2</c:v>
                </c:pt>
                <c:pt idx="53360">
                  <c:v>3.4904499999999998E-4</c:v>
                </c:pt>
                <c:pt idx="53361">
                  <c:v>-8.4142699999999997E-3</c:v>
                </c:pt>
                <c:pt idx="53362">
                  <c:v>8.6507800000000003E-3</c:v>
                </c:pt>
                <c:pt idx="53363">
                  <c:v>-8.8262600000000007E-3</c:v>
                </c:pt>
                <c:pt idx="53364">
                  <c:v>-1.9241299999999999E-2</c:v>
                </c:pt>
                <c:pt idx="53365">
                  <c:v>1.41201E-2</c:v>
                </c:pt>
                <c:pt idx="53366">
                  <c:v>-3.2381100000000003E-2</c:v>
                </c:pt>
                <c:pt idx="53367">
                  <c:v>-1.4697099999999999E-2</c:v>
                </c:pt>
                <c:pt idx="53368">
                  <c:v>-7.3967E-3</c:v>
                </c:pt>
                <c:pt idx="53369">
                  <c:v>-1.53637E-3</c:v>
                </c:pt>
                <c:pt idx="53370">
                  <c:v>2.6636099999999998E-3</c:v>
                </c:pt>
                <c:pt idx="53371">
                  <c:v>-9.5958699999999994E-3</c:v>
                </c:pt>
                <c:pt idx="53372">
                  <c:v>-7.0047399999999998E-3</c:v>
                </c:pt>
                <c:pt idx="53373">
                  <c:v>8.3189000000000006E-3</c:v>
                </c:pt>
                <c:pt idx="53374">
                  <c:v>-3.7926700000000001E-2</c:v>
                </c:pt>
                <c:pt idx="53375">
                  <c:v>-4.3780300000000001E-2</c:v>
                </c:pt>
                <c:pt idx="53376">
                  <c:v>-6.0596499999999998E-3</c:v>
                </c:pt>
                <c:pt idx="53377">
                  <c:v>1.09692E-2</c:v>
                </c:pt>
                <c:pt idx="53378" formatCode="0.00E+00">
                  <c:v>-1.81313E-2</c:v>
                </c:pt>
                <c:pt idx="53379">
                  <c:v>-2.14653E-2</c:v>
                </c:pt>
                <c:pt idx="53380">
                  <c:v>-1.85823E-2</c:v>
                </c:pt>
                <c:pt idx="53381">
                  <c:v>-3.3855400000000003E-4</c:v>
                </c:pt>
                <c:pt idx="53382">
                  <c:v>-1.4285999999999999E-3</c:v>
                </c:pt>
                <c:pt idx="53383">
                  <c:v>-9.1953299999999998E-3</c:v>
                </c:pt>
                <c:pt idx="53384">
                  <c:v>-7.4310299999999999E-3</c:v>
                </c:pt>
                <c:pt idx="53385" formatCode="0.00E+00">
                  <c:v>8.0108600000000001E-5</c:v>
                </c:pt>
                <c:pt idx="53386">
                  <c:v>-1.2167900000000001E-2</c:v>
                </c:pt>
                <c:pt idx="53387">
                  <c:v>1.27516E-2</c:v>
                </c:pt>
                <c:pt idx="53388">
                  <c:v>-4.6529800000000001E-3</c:v>
                </c:pt>
                <c:pt idx="53389">
                  <c:v>-3.0163800000000001E-2</c:v>
                </c:pt>
                <c:pt idx="53390">
                  <c:v>-3.3988999999999998E-3</c:v>
                </c:pt>
                <c:pt idx="53391">
                  <c:v>5.0735500000000002E-4</c:v>
                </c:pt>
                <c:pt idx="53392">
                  <c:v>5.8641400000000003E-3</c:v>
                </c:pt>
                <c:pt idx="53393">
                  <c:v>-2.5348699999999998E-2</c:v>
                </c:pt>
                <c:pt idx="53394">
                  <c:v>-2.8366100000000002E-2</c:v>
                </c:pt>
                <c:pt idx="53395">
                  <c:v>-9.5748900000000008E-3</c:v>
                </c:pt>
                <c:pt idx="53396">
                  <c:v>-3.2634700000000001E-3</c:v>
                </c:pt>
                <c:pt idx="53397">
                  <c:v>-1.3880699999999999E-2</c:v>
                </c:pt>
                <c:pt idx="53398">
                  <c:v>-2.20728E-2</c:v>
                </c:pt>
                <c:pt idx="53399">
                  <c:v>-1.87225E-2</c:v>
                </c:pt>
                <c:pt idx="53400">
                  <c:v>-4.1749000000000001E-2</c:v>
                </c:pt>
                <c:pt idx="53401">
                  <c:v>-4.1674599999999999E-2</c:v>
                </c:pt>
                <c:pt idx="53402">
                  <c:v>-2.3814200000000001E-2</c:v>
                </c:pt>
                <c:pt idx="53403">
                  <c:v>-1.0147099999999999E-2</c:v>
                </c:pt>
                <c:pt idx="53404">
                  <c:v>-1.58978E-2</c:v>
                </c:pt>
                <c:pt idx="53405">
                  <c:v>-3.93009E-2</c:v>
                </c:pt>
                <c:pt idx="53406">
                  <c:v>-2.01187E-2</c:v>
                </c:pt>
                <c:pt idx="53407">
                  <c:v>-1.5481E-2</c:v>
                </c:pt>
                <c:pt idx="53408">
                  <c:v>-1.22709E-2</c:v>
                </c:pt>
                <c:pt idx="53409">
                  <c:v>-1.2185100000000001E-2</c:v>
                </c:pt>
                <c:pt idx="53410">
                  <c:v>-2.0595599999999999E-2</c:v>
                </c:pt>
                <c:pt idx="53411">
                  <c:v>-2.4089800000000001E-2</c:v>
                </c:pt>
                <c:pt idx="53412">
                  <c:v>8.1453299999999992E-3</c:v>
                </c:pt>
                <c:pt idx="53413">
                  <c:v>-3.1368300000000002E-2</c:v>
                </c:pt>
                <c:pt idx="53414">
                  <c:v>-7.3614099999999997E-3</c:v>
                </c:pt>
                <c:pt idx="53415">
                  <c:v>-3.4980800000000002E-3</c:v>
                </c:pt>
                <c:pt idx="53416">
                  <c:v>-2.1134400000000001E-2</c:v>
                </c:pt>
                <c:pt idx="53417">
                  <c:v>-1.0231000000000001E-2</c:v>
                </c:pt>
                <c:pt idx="53418">
                  <c:v>-1.9796399999999999E-2</c:v>
                </c:pt>
                <c:pt idx="53419">
                  <c:v>-7.1048699999999999E-4</c:v>
                </c:pt>
                <c:pt idx="53420">
                  <c:v>-1.7917599999999999E-2</c:v>
                </c:pt>
                <c:pt idx="53421">
                  <c:v>-5.3796800000000004E-3</c:v>
                </c:pt>
                <c:pt idx="53422">
                  <c:v>-5.3100600000000001E-3</c:v>
                </c:pt>
                <c:pt idx="53423">
                  <c:v>8.1024200000000008E-3</c:v>
                </c:pt>
                <c:pt idx="53424">
                  <c:v>-5.8231400000000001E-3</c:v>
                </c:pt>
                <c:pt idx="53425">
                  <c:v>-3.0317299999999998E-2</c:v>
                </c:pt>
                <c:pt idx="53426">
                  <c:v>5.95665E-3</c:v>
                </c:pt>
                <c:pt idx="53427">
                  <c:v>2.1138199999999999E-2</c:v>
                </c:pt>
                <c:pt idx="53428">
                  <c:v>5.0594300000000002E-2</c:v>
                </c:pt>
                <c:pt idx="53429">
                  <c:v>-1.3099700000000001E-2</c:v>
                </c:pt>
                <c:pt idx="53430">
                  <c:v>-2.8204900000000001E-2</c:v>
                </c:pt>
                <c:pt idx="53431">
                  <c:v>1.33514E-4</c:v>
                </c:pt>
                <c:pt idx="53432">
                  <c:v>4.2200099999999997E-3</c:v>
                </c:pt>
                <c:pt idx="53433">
                  <c:v>-1.0798500000000001E-2</c:v>
                </c:pt>
                <c:pt idx="53434">
                  <c:v>1.03655E-2</c:v>
                </c:pt>
                <c:pt idx="53435">
                  <c:v>1.8208499999999999E-2</c:v>
                </c:pt>
                <c:pt idx="53436">
                  <c:v>3.8165999999999999E-3</c:v>
                </c:pt>
                <c:pt idx="53437">
                  <c:v>1.3647100000000001E-2</c:v>
                </c:pt>
                <c:pt idx="53438">
                  <c:v>1.08728E-2</c:v>
                </c:pt>
                <c:pt idx="53439">
                  <c:v>3.3310899999999997E-2</c:v>
                </c:pt>
                <c:pt idx="53440">
                  <c:v>4.1763300000000003E-2</c:v>
                </c:pt>
                <c:pt idx="53441">
                  <c:v>6.2942499999999997E-4</c:v>
                </c:pt>
                <c:pt idx="53442">
                  <c:v>1.07613E-2</c:v>
                </c:pt>
                <c:pt idx="53443">
                  <c:v>2.1806699999999998E-2</c:v>
                </c:pt>
                <c:pt idx="53444">
                  <c:v>2.32315E-3</c:v>
                </c:pt>
                <c:pt idx="53445">
                  <c:v>9.7923300000000001E-3</c:v>
                </c:pt>
                <c:pt idx="53446">
                  <c:v>1.8896099999999999E-2</c:v>
                </c:pt>
                <c:pt idx="53447">
                  <c:v>2.0340899999999999E-2</c:v>
                </c:pt>
                <c:pt idx="53448">
                  <c:v>2.02332E-2</c:v>
                </c:pt>
                <c:pt idx="53449">
                  <c:v>3.0279199999999999E-3</c:v>
                </c:pt>
                <c:pt idx="53450">
                  <c:v>2.3266800000000001E-2</c:v>
                </c:pt>
                <c:pt idx="53451">
                  <c:v>2.7345700000000001E-2</c:v>
                </c:pt>
                <c:pt idx="53452">
                  <c:v>4.6141599999999998E-2</c:v>
                </c:pt>
                <c:pt idx="53453">
                  <c:v>-1.9481700000000001E-2</c:v>
                </c:pt>
                <c:pt idx="53454">
                  <c:v>4.4051199999999999E-2</c:v>
                </c:pt>
                <c:pt idx="53455">
                  <c:v>9.5415099999999996E-3</c:v>
                </c:pt>
                <c:pt idx="53456">
                  <c:v>2.57912E-2</c:v>
                </c:pt>
                <c:pt idx="53457">
                  <c:v>5.4107700000000002E-2</c:v>
                </c:pt>
                <c:pt idx="53458">
                  <c:v>7.47585E-3</c:v>
                </c:pt>
                <c:pt idx="53459">
                  <c:v>4.5656200000000001E-2</c:v>
                </c:pt>
                <c:pt idx="53460">
                  <c:v>4.3261500000000001E-2</c:v>
                </c:pt>
                <c:pt idx="53461">
                  <c:v>3.8304299999999999E-2</c:v>
                </c:pt>
                <c:pt idx="53462">
                  <c:v>5.4731399999999996E-3</c:v>
                </c:pt>
                <c:pt idx="53463">
                  <c:v>1.4864E-2</c:v>
                </c:pt>
                <c:pt idx="53464">
                  <c:v>3.3170699999999997E-2</c:v>
                </c:pt>
                <c:pt idx="53465">
                  <c:v>5.2620899999999998E-2</c:v>
                </c:pt>
                <c:pt idx="53466">
                  <c:v>5.2385299999999999E-3</c:v>
                </c:pt>
                <c:pt idx="53467">
                  <c:v>7.4691799999999997E-3</c:v>
                </c:pt>
                <c:pt idx="53468">
                  <c:v>2.1096199999999999E-2</c:v>
                </c:pt>
                <c:pt idx="53469">
                  <c:v>1.37529E-2</c:v>
                </c:pt>
                <c:pt idx="53470">
                  <c:v>-1.8692000000000001E-4</c:v>
                </c:pt>
                <c:pt idx="53471">
                  <c:v>4.3792700000000002E-3</c:v>
                </c:pt>
                <c:pt idx="53472">
                  <c:v>2.5396300000000002E-3</c:v>
                </c:pt>
                <c:pt idx="53473">
                  <c:v>9.3479199999999991E-3</c:v>
                </c:pt>
                <c:pt idx="53474">
                  <c:v>4.34294E-2</c:v>
                </c:pt>
                <c:pt idx="53475" formatCode="0.00E+00">
                  <c:v>8.5830700000000005E-6</c:v>
                </c:pt>
                <c:pt idx="53476">
                  <c:v>1.00708E-2</c:v>
                </c:pt>
                <c:pt idx="53477">
                  <c:v>1.7740200000000001E-2</c:v>
                </c:pt>
                <c:pt idx="53478">
                  <c:v>2.4229000000000001E-2</c:v>
                </c:pt>
                <c:pt idx="53479">
                  <c:v>4.0642699999999997E-2</c:v>
                </c:pt>
                <c:pt idx="53480">
                  <c:v>3.05986E-2</c:v>
                </c:pt>
                <c:pt idx="53481">
                  <c:v>2.8057099999999999E-3</c:v>
                </c:pt>
                <c:pt idx="53482">
                  <c:v>5.5675500000000001E-3</c:v>
                </c:pt>
                <c:pt idx="53483">
                  <c:v>3.2272299999999997E-2</c:v>
                </c:pt>
                <c:pt idx="53484">
                  <c:v>7.4872999999999997E-3</c:v>
                </c:pt>
                <c:pt idx="53485">
                  <c:v>7.2097800000000005E-4</c:v>
                </c:pt>
                <c:pt idx="53486">
                  <c:v>2.9840499999999998E-3</c:v>
                </c:pt>
                <c:pt idx="53487">
                  <c:v>-6.2255899999999996E-3</c:v>
                </c:pt>
                <c:pt idx="53488">
                  <c:v>8.2712199999999993E-3</c:v>
                </c:pt>
                <c:pt idx="53489">
                  <c:v>2.2336000000000002E-2</c:v>
                </c:pt>
                <c:pt idx="53490">
                  <c:v>-7.6484700000000003E-4</c:v>
                </c:pt>
                <c:pt idx="53491">
                  <c:v>-2.1936400000000002E-2</c:v>
                </c:pt>
                <c:pt idx="53492">
                  <c:v>9.6979100000000006E-3</c:v>
                </c:pt>
                <c:pt idx="53493">
                  <c:v>1.5857699999999999E-2</c:v>
                </c:pt>
                <c:pt idx="53494">
                  <c:v>2.61984E-2</c:v>
                </c:pt>
                <c:pt idx="53495">
                  <c:v>1.2027700000000001E-2</c:v>
                </c:pt>
                <c:pt idx="53496">
                  <c:v>1.34373E-3</c:v>
                </c:pt>
                <c:pt idx="53497">
                  <c:v>1.2732500000000001E-2</c:v>
                </c:pt>
                <c:pt idx="53498">
                  <c:v>-1.42775E-2</c:v>
                </c:pt>
                <c:pt idx="53499">
                  <c:v>1.56927E-2</c:v>
                </c:pt>
                <c:pt idx="53500">
                  <c:v>-1.5973999999999999E-3</c:v>
                </c:pt>
                <c:pt idx="53501">
                  <c:v>-2.2516300000000001E-3</c:v>
                </c:pt>
                <c:pt idx="53502">
                  <c:v>1.2430200000000001E-2</c:v>
                </c:pt>
                <c:pt idx="53503">
                  <c:v>1.721E-2</c:v>
                </c:pt>
                <c:pt idx="53504">
                  <c:v>8.5239400000000007E-3</c:v>
                </c:pt>
                <c:pt idx="53505">
                  <c:v>7.1096400000000004E-3</c:v>
                </c:pt>
                <c:pt idx="53506">
                  <c:v>2.3041699999999998E-2</c:v>
                </c:pt>
                <c:pt idx="53507">
                  <c:v>-2.3727399999999999E-3</c:v>
                </c:pt>
                <c:pt idx="53508">
                  <c:v>1.05572E-3</c:v>
                </c:pt>
                <c:pt idx="53509">
                  <c:v>-8.6698499999999998E-3</c:v>
                </c:pt>
                <c:pt idx="53510">
                  <c:v>8.6803399999999999E-3</c:v>
                </c:pt>
                <c:pt idx="53511">
                  <c:v>-2.5900800000000002E-2</c:v>
                </c:pt>
                <c:pt idx="53512">
                  <c:v>-8.3065000000000005E-4</c:v>
                </c:pt>
                <c:pt idx="53513">
                  <c:v>-3.4656499999999998E-3</c:v>
                </c:pt>
                <c:pt idx="53514">
                  <c:v>1.0028799999999999E-2</c:v>
                </c:pt>
                <c:pt idx="53515">
                  <c:v>6.91414E-3</c:v>
                </c:pt>
                <c:pt idx="53516">
                  <c:v>-1.5461000000000001E-2</c:v>
                </c:pt>
                <c:pt idx="53517">
                  <c:v>3.20053E-3</c:v>
                </c:pt>
                <c:pt idx="53518">
                  <c:v>-2.4797400000000001E-2</c:v>
                </c:pt>
                <c:pt idx="53519">
                  <c:v>-1.8909499999999999E-2</c:v>
                </c:pt>
                <c:pt idx="53520">
                  <c:v>-1.26085E-2</c:v>
                </c:pt>
                <c:pt idx="53521">
                  <c:v>-6.8092300000000003E-3</c:v>
                </c:pt>
                <c:pt idx="53522">
                  <c:v>-2.14396E-2</c:v>
                </c:pt>
                <c:pt idx="53523">
                  <c:v>6.1531099999999998E-3</c:v>
                </c:pt>
                <c:pt idx="53524">
                  <c:v>-2.5653799999999999E-3</c:v>
                </c:pt>
                <c:pt idx="53525">
                  <c:v>9.1228500000000001E-3</c:v>
                </c:pt>
                <c:pt idx="53526">
                  <c:v>-1.4265999999999999E-2</c:v>
                </c:pt>
                <c:pt idx="53527">
                  <c:v>8.8405600000000003E-4</c:v>
                </c:pt>
                <c:pt idx="53528">
                  <c:v>-4.4898999999999998E-3</c:v>
                </c:pt>
                <c:pt idx="53529">
                  <c:v>-2.0297099999999998E-2</c:v>
                </c:pt>
                <c:pt idx="53530">
                  <c:v>2.3364099999999999E-2</c:v>
                </c:pt>
                <c:pt idx="53531">
                  <c:v>-7.3900199999999997E-3</c:v>
                </c:pt>
                <c:pt idx="53532">
                  <c:v>-1.9817400000000001E-3</c:v>
                </c:pt>
                <c:pt idx="53533">
                  <c:v>-1.1186600000000001E-3</c:v>
                </c:pt>
                <c:pt idx="53534">
                  <c:v>-6.7977899999999997E-3</c:v>
                </c:pt>
                <c:pt idx="53535">
                  <c:v>3.21245E-2</c:v>
                </c:pt>
                <c:pt idx="53536">
                  <c:v>-9.6206699999999996E-3</c:v>
                </c:pt>
                <c:pt idx="53537">
                  <c:v>1.9941299999999999E-2</c:v>
                </c:pt>
                <c:pt idx="53538">
                  <c:v>1.03979E-2</c:v>
                </c:pt>
                <c:pt idx="53539">
                  <c:v>-4.1389499999999997E-3</c:v>
                </c:pt>
                <c:pt idx="53540">
                  <c:v>2.5455499999999999E-2</c:v>
                </c:pt>
                <c:pt idx="53541">
                  <c:v>2.0098700000000001E-2</c:v>
                </c:pt>
                <c:pt idx="53542">
                  <c:v>-8.1529600000000008E-3</c:v>
                </c:pt>
                <c:pt idx="53543">
                  <c:v>-1.5817600000000001E-2</c:v>
                </c:pt>
                <c:pt idx="53544">
                  <c:v>1.5377E-2</c:v>
                </c:pt>
                <c:pt idx="53545">
                  <c:v>3.2259900000000001E-2</c:v>
                </c:pt>
                <c:pt idx="53546">
                  <c:v>7.5531000000000001E-3</c:v>
                </c:pt>
                <c:pt idx="53547">
                  <c:v>2.4738300000000002E-3</c:v>
                </c:pt>
                <c:pt idx="53548">
                  <c:v>3.77474E-2</c:v>
                </c:pt>
                <c:pt idx="53549">
                  <c:v>3.6313999999999999E-2</c:v>
                </c:pt>
                <c:pt idx="53550">
                  <c:v>1.25437E-2</c:v>
                </c:pt>
                <c:pt idx="53551">
                  <c:v>-1.24168E-3</c:v>
                </c:pt>
                <c:pt idx="53552">
                  <c:v>3.4446699999999999E-3</c:v>
                </c:pt>
                <c:pt idx="53553">
                  <c:v>1.4942199999999999E-2</c:v>
                </c:pt>
                <c:pt idx="53554">
                  <c:v>1.7296800000000001E-2</c:v>
                </c:pt>
                <c:pt idx="53555">
                  <c:v>1.6329799999999998E-2</c:v>
                </c:pt>
                <c:pt idx="53556">
                  <c:v>-2.3439399999999999E-2</c:v>
                </c:pt>
                <c:pt idx="53557">
                  <c:v>5.1927600000000003E-3</c:v>
                </c:pt>
                <c:pt idx="53558">
                  <c:v>2.5608100000000002E-2</c:v>
                </c:pt>
                <c:pt idx="53559">
                  <c:v>2.14472E-2</c:v>
                </c:pt>
                <c:pt idx="53560">
                  <c:v>1.56927E-2</c:v>
                </c:pt>
                <c:pt idx="53561">
                  <c:v>9.1924699999999995E-3</c:v>
                </c:pt>
                <c:pt idx="53562">
                  <c:v>1.54743E-2</c:v>
                </c:pt>
                <c:pt idx="53563">
                  <c:v>1.7794600000000001E-2</c:v>
                </c:pt>
                <c:pt idx="53564">
                  <c:v>-1.8114100000000001E-2</c:v>
                </c:pt>
                <c:pt idx="53565">
                  <c:v>1.2763999999999999E-2</c:v>
                </c:pt>
                <c:pt idx="53566">
                  <c:v>4.1122399999999996E-3</c:v>
                </c:pt>
                <c:pt idx="53567">
                  <c:v>2.0004299999999999E-2</c:v>
                </c:pt>
                <c:pt idx="53568">
                  <c:v>8.3704000000000001E-3</c:v>
                </c:pt>
                <c:pt idx="53569">
                  <c:v>1.7829899999999999E-2</c:v>
                </c:pt>
                <c:pt idx="53570">
                  <c:v>2.93198E-2</c:v>
                </c:pt>
                <c:pt idx="53571">
                  <c:v>-1.3117800000000001E-2</c:v>
                </c:pt>
                <c:pt idx="53572">
                  <c:v>1.3998999999999999E-2</c:v>
                </c:pt>
                <c:pt idx="53573">
                  <c:v>3.6935800000000001E-3</c:v>
                </c:pt>
                <c:pt idx="53574">
                  <c:v>2.36549E-2</c:v>
                </c:pt>
                <c:pt idx="53575">
                  <c:v>3.53575E-2</c:v>
                </c:pt>
                <c:pt idx="53576">
                  <c:v>4.9295399999999996E-3</c:v>
                </c:pt>
                <c:pt idx="53577">
                  <c:v>4.1049000000000002E-2</c:v>
                </c:pt>
                <c:pt idx="53578">
                  <c:v>3.2983800000000001E-2</c:v>
                </c:pt>
                <c:pt idx="53579">
                  <c:v>6.1125800000000001E-2</c:v>
                </c:pt>
                <c:pt idx="53580">
                  <c:v>5.9977500000000003E-2</c:v>
                </c:pt>
                <c:pt idx="53581">
                  <c:v>5.2481699999999999E-2</c:v>
                </c:pt>
                <c:pt idx="53582">
                  <c:v>4.8967400000000001E-2</c:v>
                </c:pt>
                <c:pt idx="53583">
                  <c:v>2.8245900000000001E-2</c:v>
                </c:pt>
                <c:pt idx="53584" formatCode="0.00E+00">
                  <c:v>5.1717800000000001E-2</c:v>
                </c:pt>
                <c:pt idx="53585">
                  <c:v>3.40185E-2</c:v>
                </c:pt>
                <c:pt idx="53586">
                  <c:v>3.95164E-2</c:v>
                </c:pt>
                <c:pt idx="53587">
                  <c:v>1.45454E-2</c:v>
                </c:pt>
                <c:pt idx="53588">
                  <c:v>1.84011E-2</c:v>
                </c:pt>
                <c:pt idx="53589">
                  <c:v>4.80118E-2</c:v>
                </c:pt>
                <c:pt idx="53590">
                  <c:v>3.7642500000000002E-2</c:v>
                </c:pt>
                <c:pt idx="53591">
                  <c:v>2.6799199999999999E-2</c:v>
                </c:pt>
                <c:pt idx="53592">
                  <c:v>3.6280600000000003E-2</c:v>
                </c:pt>
                <c:pt idx="53593">
                  <c:v>4.5434000000000002E-2</c:v>
                </c:pt>
                <c:pt idx="53594">
                  <c:v>4.2061800000000003E-2</c:v>
                </c:pt>
                <c:pt idx="53595">
                  <c:v>-1.8119799999999999E-3</c:v>
                </c:pt>
                <c:pt idx="53596">
                  <c:v>1.8041600000000001E-2</c:v>
                </c:pt>
                <c:pt idx="53597">
                  <c:v>2.1031399999999999E-2</c:v>
                </c:pt>
                <c:pt idx="53598">
                  <c:v>-1.21031E-2</c:v>
                </c:pt>
                <c:pt idx="53599">
                  <c:v>-3.9119699999999999E-3</c:v>
                </c:pt>
                <c:pt idx="53600">
                  <c:v>-5.85938E-3</c:v>
                </c:pt>
                <c:pt idx="53601">
                  <c:v>3.8790699999999997E-2</c:v>
                </c:pt>
                <c:pt idx="53602">
                  <c:v>3.1269100000000001E-2</c:v>
                </c:pt>
                <c:pt idx="53603">
                  <c:v>2.95973E-2</c:v>
                </c:pt>
                <c:pt idx="53604">
                  <c:v>1.5048000000000001E-2</c:v>
                </c:pt>
                <c:pt idx="53605">
                  <c:v>1.6076099999999999E-2</c:v>
                </c:pt>
                <c:pt idx="53606">
                  <c:v>3.7695899999999997E-2</c:v>
                </c:pt>
                <c:pt idx="53607">
                  <c:v>2.0904500000000002E-3</c:v>
                </c:pt>
                <c:pt idx="53608">
                  <c:v>-7.4520100000000002E-3</c:v>
                </c:pt>
                <c:pt idx="53609">
                  <c:v>2.2292099999999999E-2</c:v>
                </c:pt>
                <c:pt idx="53610">
                  <c:v>3.0066499999999999E-2</c:v>
                </c:pt>
                <c:pt idx="53611">
                  <c:v>3.7162800000000003E-2</c:v>
                </c:pt>
                <c:pt idx="53612">
                  <c:v>-1.22871E-2</c:v>
                </c:pt>
                <c:pt idx="53613">
                  <c:v>1.84555E-2</c:v>
                </c:pt>
                <c:pt idx="53614">
                  <c:v>1.4913600000000001E-2</c:v>
                </c:pt>
                <c:pt idx="53615">
                  <c:v>1.48659E-2</c:v>
                </c:pt>
                <c:pt idx="53616">
                  <c:v>-1.82095E-2</c:v>
                </c:pt>
                <c:pt idx="53617">
                  <c:v>-1.7040300000000001E-2</c:v>
                </c:pt>
                <c:pt idx="53618">
                  <c:v>2.2870999999999999E-2</c:v>
                </c:pt>
                <c:pt idx="53619">
                  <c:v>-7.3461500000000001E-3</c:v>
                </c:pt>
                <c:pt idx="53620">
                  <c:v>-4.0636099999999996E-3</c:v>
                </c:pt>
                <c:pt idx="53621">
                  <c:v>1.8310500000000001E-3</c:v>
                </c:pt>
                <c:pt idx="53622">
                  <c:v>-2.20871E-3</c:v>
                </c:pt>
                <c:pt idx="53623">
                  <c:v>-5.9699999999999998E-4</c:v>
                </c:pt>
                <c:pt idx="53624">
                  <c:v>-9.5796600000000003E-3</c:v>
                </c:pt>
                <c:pt idx="53625">
                  <c:v>1.2966200000000001E-2</c:v>
                </c:pt>
                <c:pt idx="53626">
                  <c:v>1.63937E-3</c:v>
                </c:pt>
                <c:pt idx="53627">
                  <c:v>-1.7507600000000002E-2</c:v>
                </c:pt>
                <c:pt idx="53628">
                  <c:v>3.6582899999999998E-3</c:v>
                </c:pt>
                <c:pt idx="53629">
                  <c:v>-4.6167400000000003E-3</c:v>
                </c:pt>
                <c:pt idx="53630">
                  <c:v>5.4674099999999998E-3</c:v>
                </c:pt>
                <c:pt idx="53631">
                  <c:v>-1.46217E-2</c:v>
                </c:pt>
                <c:pt idx="53632">
                  <c:v>-1.0869999999999999E-2</c:v>
                </c:pt>
                <c:pt idx="53633">
                  <c:v>-1.9232699999999998E-2</c:v>
                </c:pt>
                <c:pt idx="53634">
                  <c:v>-1.40324E-2</c:v>
                </c:pt>
                <c:pt idx="53635">
                  <c:v>1.3418200000000001E-3</c:v>
                </c:pt>
                <c:pt idx="53636">
                  <c:v>3.4456299999999999E-3</c:v>
                </c:pt>
                <c:pt idx="53637">
                  <c:v>1.2928E-2</c:v>
                </c:pt>
                <c:pt idx="53638">
                  <c:v>-2.0348499999999999E-2</c:v>
                </c:pt>
                <c:pt idx="53639">
                  <c:v>2.0781500000000001E-2</c:v>
                </c:pt>
                <c:pt idx="53640">
                  <c:v>2.9659299999999999E-3</c:v>
                </c:pt>
                <c:pt idx="53641">
                  <c:v>5.5799500000000002E-3</c:v>
                </c:pt>
                <c:pt idx="53642">
                  <c:v>-1.77393E-2</c:v>
                </c:pt>
                <c:pt idx="53643">
                  <c:v>-2.3591000000000001E-2</c:v>
                </c:pt>
                <c:pt idx="53644">
                  <c:v>1.0208099999999999E-2</c:v>
                </c:pt>
                <c:pt idx="53645">
                  <c:v>-5.18799E-3</c:v>
                </c:pt>
                <c:pt idx="53646">
                  <c:v>2.59304E-3</c:v>
                </c:pt>
                <c:pt idx="53647">
                  <c:v>2.72751E-4</c:v>
                </c:pt>
                <c:pt idx="53648">
                  <c:v>5.3510700000000003E-3</c:v>
                </c:pt>
                <c:pt idx="53649" formatCode="0.00E+00">
                  <c:v>1.90735E-5</c:v>
                </c:pt>
                <c:pt idx="53650">
                  <c:v>2.5316200000000001E-2</c:v>
                </c:pt>
                <c:pt idx="53651">
                  <c:v>1.25599E-3</c:v>
                </c:pt>
                <c:pt idx="53652">
                  <c:v>1.44768E-3</c:v>
                </c:pt>
                <c:pt idx="53653">
                  <c:v>-1.5254999999999999E-2</c:v>
                </c:pt>
                <c:pt idx="53654">
                  <c:v>-1.12247E-3</c:v>
                </c:pt>
                <c:pt idx="53655">
                  <c:v>2.1239299999999999E-2</c:v>
                </c:pt>
                <c:pt idx="53656">
                  <c:v>-9.2916500000000003E-3</c:v>
                </c:pt>
                <c:pt idx="53657">
                  <c:v>-2.2688900000000001E-2</c:v>
                </c:pt>
                <c:pt idx="53658">
                  <c:v>3.2358199999999999E-3</c:v>
                </c:pt>
                <c:pt idx="53659">
                  <c:v>2.0517299999999999E-2</c:v>
                </c:pt>
                <c:pt idx="53660">
                  <c:v>1.6797099999999999E-2</c:v>
                </c:pt>
                <c:pt idx="53661">
                  <c:v>1.9798300000000001E-3</c:v>
                </c:pt>
                <c:pt idx="53662">
                  <c:v>9.0122199999999996E-3</c:v>
                </c:pt>
                <c:pt idx="53663">
                  <c:v>-1.19381E-2</c:v>
                </c:pt>
                <c:pt idx="53664">
                  <c:v>1.8822700000000001E-2</c:v>
                </c:pt>
                <c:pt idx="53665">
                  <c:v>1.1523200000000001E-2</c:v>
                </c:pt>
                <c:pt idx="53666">
                  <c:v>-1.0641100000000001E-2</c:v>
                </c:pt>
                <c:pt idx="53667">
                  <c:v>-1.0852800000000001E-3</c:v>
                </c:pt>
                <c:pt idx="53668">
                  <c:v>-1.89228E-2</c:v>
                </c:pt>
                <c:pt idx="53669">
                  <c:v>8.4104499999999999E-3</c:v>
                </c:pt>
                <c:pt idx="53670">
                  <c:v>-1.4966999999999999E-2</c:v>
                </c:pt>
                <c:pt idx="53671">
                  <c:v>1.09005E-3</c:v>
                </c:pt>
                <c:pt idx="53672">
                  <c:v>-6.7520100000000001E-3</c:v>
                </c:pt>
                <c:pt idx="53673">
                  <c:v>6.61373E-3</c:v>
                </c:pt>
                <c:pt idx="53674">
                  <c:v>1.192E-2</c:v>
                </c:pt>
                <c:pt idx="53675">
                  <c:v>5.9690500000000001E-3</c:v>
                </c:pt>
                <c:pt idx="53676">
                  <c:v>-5.4492999999999998E-3</c:v>
                </c:pt>
                <c:pt idx="53677">
                  <c:v>6.3819899999999997E-3</c:v>
                </c:pt>
                <c:pt idx="53678">
                  <c:v>-2.2432299999999999E-2</c:v>
                </c:pt>
                <c:pt idx="53679">
                  <c:v>-2.3059799999999998E-2</c:v>
                </c:pt>
                <c:pt idx="53680">
                  <c:v>5.8546099999999997E-3</c:v>
                </c:pt>
                <c:pt idx="53681">
                  <c:v>1.1693E-2</c:v>
                </c:pt>
                <c:pt idx="53682">
                  <c:v>3.15847E-2</c:v>
                </c:pt>
                <c:pt idx="53683">
                  <c:v>-1.21279E-2</c:v>
                </c:pt>
                <c:pt idx="53684">
                  <c:v>6.06632E-3</c:v>
                </c:pt>
                <c:pt idx="53685">
                  <c:v>-1.5753699999999999E-2</c:v>
                </c:pt>
                <c:pt idx="53686">
                  <c:v>4.6796800000000003E-3</c:v>
                </c:pt>
                <c:pt idx="53687">
                  <c:v>-2.5649100000000001E-2</c:v>
                </c:pt>
                <c:pt idx="53688">
                  <c:v>-1.9915599999999999E-2</c:v>
                </c:pt>
                <c:pt idx="53689">
                  <c:v>6.4554199999999999E-3</c:v>
                </c:pt>
                <c:pt idx="53690">
                  <c:v>1.6358399999999999E-2</c:v>
                </c:pt>
                <c:pt idx="53691">
                  <c:v>4.0492999999999996E-3</c:v>
                </c:pt>
                <c:pt idx="53692">
                  <c:v>1.7787899999999999E-2</c:v>
                </c:pt>
                <c:pt idx="53693">
                  <c:v>1.8786400000000002E-2</c:v>
                </c:pt>
                <c:pt idx="53694">
                  <c:v>7.4310299999999999E-3</c:v>
                </c:pt>
                <c:pt idx="53695">
                  <c:v>6.2742199999999996E-3</c:v>
                </c:pt>
                <c:pt idx="53696">
                  <c:v>9.5691700000000001E-3</c:v>
                </c:pt>
                <c:pt idx="53697">
                  <c:v>3.4510600000000002E-2</c:v>
                </c:pt>
                <c:pt idx="53698">
                  <c:v>1.8511799999999998E-2</c:v>
                </c:pt>
                <c:pt idx="53699">
                  <c:v>2.37074E-2</c:v>
                </c:pt>
                <c:pt idx="53700">
                  <c:v>7.2746299999999998E-3</c:v>
                </c:pt>
                <c:pt idx="53701">
                  <c:v>2.9644E-2</c:v>
                </c:pt>
                <c:pt idx="53702">
                  <c:v>9.2782999999999997E-3</c:v>
                </c:pt>
                <c:pt idx="53703">
                  <c:v>1.58844E-2</c:v>
                </c:pt>
                <c:pt idx="53704">
                  <c:v>4.78649E-3</c:v>
                </c:pt>
                <c:pt idx="53705" formatCode="0.00E+00">
                  <c:v>8.3665800000000002E-3</c:v>
                </c:pt>
                <c:pt idx="53706">
                  <c:v>4.3508499999999999E-2</c:v>
                </c:pt>
                <c:pt idx="53707">
                  <c:v>5.3093000000000001E-2</c:v>
                </c:pt>
                <c:pt idx="53708">
                  <c:v>1.6012200000000001E-2</c:v>
                </c:pt>
                <c:pt idx="53709">
                  <c:v>9.5472300000000003E-3</c:v>
                </c:pt>
                <c:pt idx="53710">
                  <c:v>2.5223700000000002E-2</c:v>
                </c:pt>
                <c:pt idx="53711">
                  <c:v>3.4789100000000003E-2</c:v>
                </c:pt>
                <c:pt idx="53712">
                  <c:v>1.6661599999999999E-2</c:v>
                </c:pt>
                <c:pt idx="53713">
                  <c:v>1.45626E-3</c:v>
                </c:pt>
                <c:pt idx="53714">
                  <c:v>2.1158199999999999E-2</c:v>
                </c:pt>
                <c:pt idx="53715">
                  <c:v>2.48985E-2</c:v>
                </c:pt>
                <c:pt idx="53716">
                  <c:v>4.0328999999999997E-2</c:v>
                </c:pt>
                <c:pt idx="53717">
                  <c:v>8.0470999999999997E-3</c:v>
                </c:pt>
                <c:pt idx="53718">
                  <c:v>-6.83689E-3</c:v>
                </c:pt>
                <c:pt idx="53719">
                  <c:v>2.7742399999999999E-3</c:v>
                </c:pt>
                <c:pt idx="53720">
                  <c:v>1.4204E-2</c:v>
                </c:pt>
                <c:pt idx="53721">
                  <c:v>-9.3946499999999992E-3</c:v>
                </c:pt>
                <c:pt idx="53722">
                  <c:v>-1.1795999999999999E-2</c:v>
                </c:pt>
                <c:pt idx="53723">
                  <c:v>4.3182400000000001E-3</c:v>
                </c:pt>
                <c:pt idx="53724">
                  <c:v>7.6103200000000003E-3</c:v>
                </c:pt>
                <c:pt idx="53725">
                  <c:v>2.3961099999999999E-2</c:v>
                </c:pt>
                <c:pt idx="53726">
                  <c:v>8.9740800000000004E-4</c:v>
                </c:pt>
                <c:pt idx="53727">
                  <c:v>8.2941100000000004E-3</c:v>
                </c:pt>
                <c:pt idx="53728">
                  <c:v>-1.54638E-2</c:v>
                </c:pt>
                <c:pt idx="53729">
                  <c:v>3.6125200000000001E-3</c:v>
                </c:pt>
                <c:pt idx="53730">
                  <c:v>-9.4985999999999994E-3</c:v>
                </c:pt>
                <c:pt idx="53731">
                  <c:v>1.5584000000000001E-2</c:v>
                </c:pt>
                <c:pt idx="53732">
                  <c:v>2.20652E-2</c:v>
                </c:pt>
                <c:pt idx="53733">
                  <c:v>-1.6212500000000001E-2</c:v>
                </c:pt>
                <c:pt idx="53734">
                  <c:v>-8.8625000000000006E-3</c:v>
                </c:pt>
                <c:pt idx="53735">
                  <c:v>8.5439699999999997E-3</c:v>
                </c:pt>
                <c:pt idx="53736">
                  <c:v>1.87302E-3</c:v>
                </c:pt>
                <c:pt idx="53737">
                  <c:v>-1.7751699999999999E-2</c:v>
                </c:pt>
                <c:pt idx="53738">
                  <c:v>-2.8072400000000001E-2</c:v>
                </c:pt>
                <c:pt idx="53739">
                  <c:v>-3.4744299999999999E-2</c:v>
                </c:pt>
                <c:pt idx="53740">
                  <c:v>-2.70557E-3</c:v>
                </c:pt>
                <c:pt idx="53741">
                  <c:v>-7.5006500000000002E-3</c:v>
                </c:pt>
                <c:pt idx="53742">
                  <c:v>-3.2482100000000001E-3</c:v>
                </c:pt>
                <c:pt idx="53743">
                  <c:v>-1.5667899999999998E-2</c:v>
                </c:pt>
                <c:pt idx="53744">
                  <c:v>-7.7247599999999998E-3</c:v>
                </c:pt>
                <c:pt idx="53745">
                  <c:v>1.20001E-2</c:v>
                </c:pt>
                <c:pt idx="53746">
                  <c:v>-1.4801E-3</c:v>
                </c:pt>
                <c:pt idx="53747">
                  <c:v>-3.2843600000000001E-2</c:v>
                </c:pt>
                <c:pt idx="53748">
                  <c:v>-1.0211899999999999E-2</c:v>
                </c:pt>
                <c:pt idx="53749">
                  <c:v>-6.7195900000000001E-3</c:v>
                </c:pt>
                <c:pt idx="53750">
                  <c:v>-9.8857900000000002E-3</c:v>
                </c:pt>
                <c:pt idx="53751">
                  <c:v>-3.6206200000000001E-2</c:v>
                </c:pt>
                <c:pt idx="53752">
                  <c:v>-1.44291E-2</c:v>
                </c:pt>
                <c:pt idx="53753">
                  <c:v>-2.0195000000000001E-2</c:v>
                </c:pt>
                <c:pt idx="53754">
                  <c:v>-1.98517E-2</c:v>
                </c:pt>
                <c:pt idx="53755">
                  <c:v>-7.38049E-3</c:v>
                </c:pt>
                <c:pt idx="53756">
                  <c:v>-2.7839699999999998E-2</c:v>
                </c:pt>
                <c:pt idx="53757">
                  <c:v>-5.0067899999999999E-2</c:v>
                </c:pt>
                <c:pt idx="53758">
                  <c:v>-2.5642399999999999E-2</c:v>
                </c:pt>
                <c:pt idx="53759">
                  <c:v>-1.66731E-2</c:v>
                </c:pt>
                <c:pt idx="53760">
                  <c:v>-3.26853E-2</c:v>
                </c:pt>
                <c:pt idx="53761">
                  <c:v>-4.5776400000000002E-2</c:v>
                </c:pt>
                <c:pt idx="53762">
                  <c:v>1.5345599999999999E-2</c:v>
                </c:pt>
                <c:pt idx="53763">
                  <c:v>6.2398899999999997E-3</c:v>
                </c:pt>
                <c:pt idx="53764">
                  <c:v>-2.5859799999999999E-2</c:v>
                </c:pt>
                <c:pt idx="53765">
                  <c:v>-2.90499E-2</c:v>
                </c:pt>
                <c:pt idx="53766">
                  <c:v>5.6676900000000004E-3</c:v>
                </c:pt>
                <c:pt idx="53767">
                  <c:v>-2.5514599999999998E-2</c:v>
                </c:pt>
                <c:pt idx="53768">
                  <c:v>-4.5546499999999997E-2</c:v>
                </c:pt>
                <c:pt idx="53769">
                  <c:v>-3.4068099999999997E-2</c:v>
                </c:pt>
                <c:pt idx="53770">
                  <c:v>-5.6114199999999998E-3</c:v>
                </c:pt>
                <c:pt idx="53771">
                  <c:v>-2.1627400000000001E-2</c:v>
                </c:pt>
                <c:pt idx="53772">
                  <c:v>-1.98727E-2</c:v>
                </c:pt>
                <c:pt idx="53773">
                  <c:v>-2.3204800000000001E-2</c:v>
                </c:pt>
                <c:pt idx="53774">
                  <c:v>-1.36957E-2</c:v>
                </c:pt>
                <c:pt idx="53775">
                  <c:v>9.6035000000000001E-4</c:v>
                </c:pt>
                <c:pt idx="53776">
                  <c:v>-2.0146399999999998E-2</c:v>
                </c:pt>
                <c:pt idx="53777">
                  <c:v>-1.43242E-3</c:v>
                </c:pt>
                <c:pt idx="53778">
                  <c:v>-1.8973400000000001E-2</c:v>
                </c:pt>
                <c:pt idx="53779">
                  <c:v>2.4901400000000001E-2</c:v>
                </c:pt>
                <c:pt idx="53780">
                  <c:v>1.44501E-2</c:v>
                </c:pt>
                <c:pt idx="53781">
                  <c:v>-8.5792500000000001E-3</c:v>
                </c:pt>
                <c:pt idx="53782">
                  <c:v>-2.4128899999999998E-2</c:v>
                </c:pt>
                <c:pt idx="53783">
                  <c:v>-2.88086E-2</c:v>
                </c:pt>
                <c:pt idx="53784">
                  <c:v>1.5564000000000001E-3</c:v>
                </c:pt>
                <c:pt idx="53785">
                  <c:v>-1.02539E-2</c:v>
                </c:pt>
                <c:pt idx="53786">
                  <c:v>-1.2134600000000001E-2</c:v>
                </c:pt>
                <c:pt idx="53787">
                  <c:v>-1.1994400000000001E-2</c:v>
                </c:pt>
                <c:pt idx="53788">
                  <c:v>-1.9054399999999999E-2</c:v>
                </c:pt>
                <c:pt idx="53789">
                  <c:v>1.7626800000000001E-2</c:v>
                </c:pt>
                <c:pt idx="53790">
                  <c:v>1.4769600000000001E-2</c:v>
                </c:pt>
                <c:pt idx="53791">
                  <c:v>2.7341800000000001E-3</c:v>
                </c:pt>
                <c:pt idx="53792">
                  <c:v>-3.4500099999999999E-2</c:v>
                </c:pt>
                <c:pt idx="53793">
                  <c:v>-2.2003200000000001E-2</c:v>
                </c:pt>
                <c:pt idx="53794">
                  <c:v>1.8221899999999999E-2</c:v>
                </c:pt>
                <c:pt idx="53795">
                  <c:v>-1.0781300000000001E-2</c:v>
                </c:pt>
                <c:pt idx="53796">
                  <c:v>-7.2784399999999997E-3</c:v>
                </c:pt>
                <c:pt idx="53797">
                  <c:v>-9.1934200000000008E-3</c:v>
                </c:pt>
                <c:pt idx="53798">
                  <c:v>1.6326E-2</c:v>
                </c:pt>
                <c:pt idx="53799">
                  <c:v>-2.9782300000000001E-2</c:v>
                </c:pt>
                <c:pt idx="53800">
                  <c:v>3.3845899999999998E-3</c:v>
                </c:pt>
                <c:pt idx="53801">
                  <c:v>-2.11954E-2</c:v>
                </c:pt>
                <c:pt idx="53802">
                  <c:v>-6.14738E-3</c:v>
                </c:pt>
                <c:pt idx="53803">
                  <c:v>-2.5803599999999999E-2</c:v>
                </c:pt>
                <c:pt idx="53804">
                  <c:v>7.3728600000000002E-3</c:v>
                </c:pt>
                <c:pt idx="53805">
                  <c:v>-1.44339E-2</c:v>
                </c:pt>
                <c:pt idx="53806">
                  <c:v>-2.9806099999999999E-2</c:v>
                </c:pt>
                <c:pt idx="53807">
                  <c:v>-1.6667399999999999E-2</c:v>
                </c:pt>
                <c:pt idx="53808">
                  <c:v>-4.5614200000000001E-3</c:v>
                </c:pt>
                <c:pt idx="53809">
                  <c:v>-2.9792799999999999E-3</c:v>
                </c:pt>
                <c:pt idx="53810">
                  <c:v>-2.9095599999999999E-2</c:v>
                </c:pt>
                <c:pt idx="53811">
                  <c:v>-1.94101E-2</c:v>
                </c:pt>
                <c:pt idx="53812">
                  <c:v>-1.8403099999999999E-2</c:v>
                </c:pt>
                <c:pt idx="53813">
                  <c:v>1.0118499999999999E-3</c:v>
                </c:pt>
                <c:pt idx="53814">
                  <c:v>1.1384E-2</c:v>
                </c:pt>
                <c:pt idx="53815">
                  <c:v>1.0891E-2</c:v>
                </c:pt>
                <c:pt idx="53816">
                  <c:v>1.08004E-2</c:v>
                </c:pt>
                <c:pt idx="53817">
                  <c:v>-9.8266599999999992E-3</c:v>
                </c:pt>
                <c:pt idx="53818">
                  <c:v>2.2268300000000001E-2</c:v>
                </c:pt>
                <c:pt idx="53819">
                  <c:v>-1.65081E-3</c:v>
                </c:pt>
                <c:pt idx="53820">
                  <c:v>6.61182E-3</c:v>
                </c:pt>
                <c:pt idx="53821">
                  <c:v>5.4073300000000001E-3</c:v>
                </c:pt>
                <c:pt idx="53822">
                  <c:v>-1.1683499999999999E-2</c:v>
                </c:pt>
                <c:pt idx="53823">
                  <c:v>-2.7131099999999998E-2</c:v>
                </c:pt>
                <c:pt idx="53824">
                  <c:v>-6.1702700000000003E-4</c:v>
                </c:pt>
                <c:pt idx="53825">
                  <c:v>1.55449E-4</c:v>
                </c:pt>
                <c:pt idx="53826">
                  <c:v>-4.2390800000000001E-3</c:v>
                </c:pt>
                <c:pt idx="53827">
                  <c:v>-1.12076E-2</c:v>
                </c:pt>
                <c:pt idx="53828">
                  <c:v>4.1961699999999999E-3</c:v>
                </c:pt>
                <c:pt idx="53829">
                  <c:v>3.1388300000000001E-2</c:v>
                </c:pt>
                <c:pt idx="53830">
                  <c:v>1.9416800000000001E-2</c:v>
                </c:pt>
                <c:pt idx="53831">
                  <c:v>2.01216E-2</c:v>
                </c:pt>
                <c:pt idx="53832">
                  <c:v>8.9445099999999993E-3</c:v>
                </c:pt>
                <c:pt idx="53833">
                  <c:v>7.0772200000000004E-3</c:v>
                </c:pt>
                <c:pt idx="53834">
                  <c:v>1.1138E-2</c:v>
                </c:pt>
                <c:pt idx="53835">
                  <c:v>5.1526999999999996E-3</c:v>
                </c:pt>
                <c:pt idx="53836">
                  <c:v>-1.8693899999999999E-2</c:v>
                </c:pt>
                <c:pt idx="53837">
                  <c:v>-8.7203999999999997E-3</c:v>
                </c:pt>
                <c:pt idx="53838">
                  <c:v>-1.05762E-3</c:v>
                </c:pt>
                <c:pt idx="53839">
                  <c:v>1.34373E-3</c:v>
                </c:pt>
                <c:pt idx="53840">
                  <c:v>8.0251699999999999E-3</c:v>
                </c:pt>
                <c:pt idx="53841">
                  <c:v>-2.069E-2</c:v>
                </c:pt>
                <c:pt idx="53842">
                  <c:v>7.2011899999999997E-3</c:v>
                </c:pt>
                <c:pt idx="53843">
                  <c:v>9.70268E-3</c:v>
                </c:pt>
                <c:pt idx="53844">
                  <c:v>-1.1693E-2</c:v>
                </c:pt>
                <c:pt idx="53845">
                  <c:v>-3.0679700000000002E-3</c:v>
                </c:pt>
                <c:pt idx="53846">
                  <c:v>1.9907000000000001E-2</c:v>
                </c:pt>
                <c:pt idx="53847">
                  <c:v>5.7125100000000005E-4</c:v>
                </c:pt>
                <c:pt idx="53848">
                  <c:v>-3.2056800000000003E-2</c:v>
                </c:pt>
                <c:pt idx="53849">
                  <c:v>-8.0337499999999992E-3</c:v>
                </c:pt>
                <c:pt idx="53850">
                  <c:v>4.6548800000000001E-3</c:v>
                </c:pt>
                <c:pt idx="53851">
                  <c:v>-1.9460700000000001E-2</c:v>
                </c:pt>
                <c:pt idx="53852">
                  <c:v>2.9993099999999998E-3</c:v>
                </c:pt>
                <c:pt idx="53853">
                  <c:v>8.0900199999999999E-3</c:v>
                </c:pt>
                <c:pt idx="53854">
                  <c:v>1.18189E-2</c:v>
                </c:pt>
                <c:pt idx="53855">
                  <c:v>1.1914299999999999E-2</c:v>
                </c:pt>
                <c:pt idx="53856">
                  <c:v>-1.73683E-2</c:v>
                </c:pt>
                <c:pt idx="53857">
                  <c:v>1.8208499999999999E-2</c:v>
                </c:pt>
                <c:pt idx="53858">
                  <c:v>-1.05247E-2</c:v>
                </c:pt>
                <c:pt idx="53859">
                  <c:v>8.8939699999999993E-3</c:v>
                </c:pt>
                <c:pt idx="53860">
                  <c:v>-4.26331E-2</c:v>
                </c:pt>
                <c:pt idx="53861">
                  <c:v>-2.60916E-2</c:v>
                </c:pt>
                <c:pt idx="53862">
                  <c:v>-1.61514E-2</c:v>
                </c:pt>
                <c:pt idx="53863">
                  <c:v>1.27163E-2</c:v>
                </c:pt>
                <c:pt idx="53864">
                  <c:v>-1.0397E-2</c:v>
                </c:pt>
                <c:pt idx="53865">
                  <c:v>-3.69682E-2</c:v>
                </c:pt>
                <c:pt idx="53866">
                  <c:v>-2.2743200000000002E-2</c:v>
                </c:pt>
                <c:pt idx="53867">
                  <c:v>8.2569099999999993E-3</c:v>
                </c:pt>
                <c:pt idx="53868">
                  <c:v>-1.62811E-2</c:v>
                </c:pt>
                <c:pt idx="53869">
                  <c:v>-3.2835E-3</c:v>
                </c:pt>
                <c:pt idx="53870">
                  <c:v>-2.9630699999999999E-3</c:v>
                </c:pt>
                <c:pt idx="53871">
                  <c:v>-9.1905600000000004E-3</c:v>
                </c:pt>
                <c:pt idx="53872">
                  <c:v>-3.7299199999999998E-2</c:v>
                </c:pt>
                <c:pt idx="53873">
                  <c:v>-1.30434E-2</c:v>
                </c:pt>
                <c:pt idx="53874">
                  <c:v>-1.36328E-2</c:v>
                </c:pt>
                <c:pt idx="53875">
                  <c:v>-1.77345E-2</c:v>
                </c:pt>
                <c:pt idx="53876">
                  <c:v>-9.1056799999999997E-3</c:v>
                </c:pt>
                <c:pt idx="53877">
                  <c:v>-2.5003399999999999E-2</c:v>
                </c:pt>
                <c:pt idx="53878">
                  <c:v>-4.4648199999999999E-2</c:v>
                </c:pt>
                <c:pt idx="53879">
                  <c:v>-3.0015900000000002E-2</c:v>
                </c:pt>
                <c:pt idx="53880">
                  <c:v>-2.1746600000000001E-2</c:v>
                </c:pt>
                <c:pt idx="53881">
                  <c:v>-2.6646599999999999E-2</c:v>
                </c:pt>
                <c:pt idx="53882">
                  <c:v>-2.1368000000000002E-2</c:v>
                </c:pt>
                <c:pt idx="53883">
                  <c:v>-2.9013600000000001E-2</c:v>
                </c:pt>
                <c:pt idx="53884">
                  <c:v>-2.6442500000000001E-2</c:v>
                </c:pt>
                <c:pt idx="53885">
                  <c:v>-1.54371E-2</c:v>
                </c:pt>
                <c:pt idx="53886">
                  <c:v>-1.06382E-2</c:v>
                </c:pt>
                <c:pt idx="53887">
                  <c:v>-1.09663E-2</c:v>
                </c:pt>
                <c:pt idx="53888">
                  <c:v>-2.8270699999999999E-2</c:v>
                </c:pt>
                <c:pt idx="53889">
                  <c:v>-3.0382200000000002E-2</c:v>
                </c:pt>
                <c:pt idx="53890">
                  <c:v>-2.4385500000000001E-2</c:v>
                </c:pt>
                <c:pt idx="53891">
                  <c:v>-1.3875999999999999E-2</c:v>
                </c:pt>
                <c:pt idx="53892">
                  <c:v>-3.07178E-2</c:v>
                </c:pt>
                <c:pt idx="53893">
                  <c:v>-1.4665600000000001E-2</c:v>
                </c:pt>
                <c:pt idx="53894">
                  <c:v>-2.4056399999999999E-2</c:v>
                </c:pt>
                <c:pt idx="53895">
                  <c:v>-1.0189999999999999E-2</c:v>
                </c:pt>
                <c:pt idx="53896">
                  <c:v>-3.2523200000000002E-2</c:v>
                </c:pt>
                <c:pt idx="53897">
                  <c:v>-1.2515999999999999E-2</c:v>
                </c:pt>
                <c:pt idx="53898">
                  <c:v>-1.5693700000000001E-2</c:v>
                </c:pt>
                <c:pt idx="53899">
                  <c:v>-5.1469799999999998E-3</c:v>
                </c:pt>
                <c:pt idx="53900">
                  <c:v>-1.6326E-2</c:v>
                </c:pt>
                <c:pt idx="53901">
                  <c:v>-1.6879999999999999E-2</c:v>
                </c:pt>
                <c:pt idx="53902">
                  <c:v>-3.3772499999999997E-2</c:v>
                </c:pt>
                <c:pt idx="53903">
                  <c:v>-2.1400499999999999E-2</c:v>
                </c:pt>
                <c:pt idx="53904">
                  <c:v>2.8839099999999999E-3</c:v>
                </c:pt>
                <c:pt idx="53905">
                  <c:v>5.4168699999999998E-3</c:v>
                </c:pt>
                <c:pt idx="53906">
                  <c:v>-1.7715499999999999E-2</c:v>
                </c:pt>
                <c:pt idx="53907">
                  <c:v>-5.16777E-2</c:v>
                </c:pt>
                <c:pt idx="53908">
                  <c:v>9.7942400000000001E-4</c:v>
                </c:pt>
                <c:pt idx="53909">
                  <c:v>-1.1670099999999999E-2</c:v>
                </c:pt>
                <c:pt idx="53910">
                  <c:v>-1.1817899999999999E-2</c:v>
                </c:pt>
                <c:pt idx="53911">
                  <c:v>-1.9583699999999999E-2</c:v>
                </c:pt>
                <c:pt idx="53912">
                  <c:v>5.0830799999999996E-4</c:v>
                </c:pt>
                <c:pt idx="53913">
                  <c:v>-1.9327199999999999E-2</c:v>
                </c:pt>
                <c:pt idx="53914">
                  <c:v>-4.1185399999999997E-2</c:v>
                </c:pt>
                <c:pt idx="53915">
                  <c:v>-5.5503799999999997E-3</c:v>
                </c:pt>
                <c:pt idx="53916">
                  <c:v>-4.5223199999999998E-3</c:v>
                </c:pt>
                <c:pt idx="53917">
                  <c:v>-6.9436999999999997E-3</c:v>
                </c:pt>
                <c:pt idx="53918">
                  <c:v>-3.2214199999999998E-2</c:v>
                </c:pt>
                <c:pt idx="53919">
                  <c:v>-2.06566E-3</c:v>
                </c:pt>
                <c:pt idx="53920">
                  <c:v>1.9014400000000001E-2</c:v>
                </c:pt>
                <c:pt idx="53921">
                  <c:v>-3.9892199999999999E-3</c:v>
                </c:pt>
                <c:pt idx="53922">
                  <c:v>-4.4763600000000001E-2</c:v>
                </c:pt>
                <c:pt idx="53923">
                  <c:v>-2.52514E-2</c:v>
                </c:pt>
                <c:pt idx="53924">
                  <c:v>1.08843E-2</c:v>
                </c:pt>
                <c:pt idx="53925">
                  <c:v>1.2854600000000001E-2</c:v>
                </c:pt>
                <c:pt idx="53926">
                  <c:v>-3.7425E-2</c:v>
                </c:pt>
                <c:pt idx="53927">
                  <c:v>-2.7465800000000002E-3</c:v>
                </c:pt>
                <c:pt idx="53928">
                  <c:v>-1.5254999999999999E-2</c:v>
                </c:pt>
                <c:pt idx="53929">
                  <c:v>1.31617E-2</c:v>
                </c:pt>
                <c:pt idx="53930">
                  <c:v>-1.51472E-2</c:v>
                </c:pt>
                <c:pt idx="53931">
                  <c:v>-1.26629E-2</c:v>
                </c:pt>
                <c:pt idx="53932">
                  <c:v>2.5301899999999999E-2</c:v>
                </c:pt>
                <c:pt idx="53933">
                  <c:v>4.7531099999999996E-3</c:v>
                </c:pt>
                <c:pt idx="53934">
                  <c:v>2.6130700000000001E-4</c:v>
                </c:pt>
                <c:pt idx="53935">
                  <c:v>6.7176800000000002E-3</c:v>
                </c:pt>
                <c:pt idx="53936">
                  <c:v>1.3013800000000001E-2</c:v>
                </c:pt>
                <c:pt idx="53937">
                  <c:v>1.3909299999999999E-2</c:v>
                </c:pt>
                <c:pt idx="53938">
                  <c:v>1.4910700000000001E-2</c:v>
                </c:pt>
                <c:pt idx="53939">
                  <c:v>1.9170800000000002E-2</c:v>
                </c:pt>
                <c:pt idx="53940">
                  <c:v>2.68574E-2</c:v>
                </c:pt>
                <c:pt idx="53941">
                  <c:v>5.5398899999999996E-3</c:v>
                </c:pt>
                <c:pt idx="53942">
                  <c:v>7.3432900000000004E-4</c:v>
                </c:pt>
                <c:pt idx="53943">
                  <c:v>4.7788600000000002E-3</c:v>
                </c:pt>
                <c:pt idx="53944">
                  <c:v>2.6225999999999999E-2</c:v>
                </c:pt>
                <c:pt idx="53945">
                  <c:v>-2.3107499999999999E-3</c:v>
                </c:pt>
                <c:pt idx="53946">
                  <c:v>-1.73998E-2</c:v>
                </c:pt>
                <c:pt idx="53947">
                  <c:v>1.6812299999999999E-2</c:v>
                </c:pt>
                <c:pt idx="53948">
                  <c:v>-1.0546700000000001E-2</c:v>
                </c:pt>
                <c:pt idx="53949">
                  <c:v>3.58677E-3</c:v>
                </c:pt>
                <c:pt idx="53950">
                  <c:v>-1.7435099999999999E-2</c:v>
                </c:pt>
                <c:pt idx="53951">
                  <c:v>-1.3002400000000001E-2</c:v>
                </c:pt>
                <c:pt idx="53952" formatCode="0.00E+00">
                  <c:v>2.9525799999999998E-3</c:v>
                </c:pt>
                <c:pt idx="53953">
                  <c:v>-2.3298300000000002E-3</c:v>
                </c:pt>
                <c:pt idx="53954">
                  <c:v>-3.8051600000000001E-4</c:v>
                </c:pt>
                <c:pt idx="53955">
                  <c:v>-3.9672900000000002E-4</c:v>
                </c:pt>
                <c:pt idx="53956">
                  <c:v>2.3511899999999999E-2</c:v>
                </c:pt>
                <c:pt idx="53957">
                  <c:v>3.58763E-2</c:v>
                </c:pt>
                <c:pt idx="53958">
                  <c:v>3.7020699999999997E-2</c:v>
                </c:pt>
                <c:pt idx="53959">
                  <c:v>-2.8238299999999998E-3</c:v>
                </c:pt>
                <c:pt idx="53960">
                  <c:v>1.48573E-2</c:v>
                </c:pt>
                <c:pt idx="53961">
                  <c:v>3.5767599999999997E-2</c:v>
                </c:pt>
                <c:pt idx="53962">
                  <c:v>3.14445E-2</c:v>
                </c:pt>
                <c:pt idx="53963">
                  <c:v>-3.7036899999999998E-2</c:v>
                </c:pt>
                <c:pt idx="53964">
                  <c:v>-2.08092E-2</c:v>
                </c:pt>
                <c:pt idx="53965">
                  <c:v>5.3978000000000003E-3</c:v>
                </c:pt>
                <c:pt idx="53966">
                  <c:v>1.11103E-3</c:v>
                </c:pt>
                <c:pt idx="53967">
                  <c:v>2.2668800000000002E-3</c:v>
                </c:pt>
                <c:pt idx="53968">
                  <c:v>6.3981999999999997E-3</c:v>
                </c:pt>
                <c:pt idx="53969">
                  <c:v>1.01213E-2</c:v>
                </c:pt>
                <c:pt idx="53970">
                  <c:v>-1.2724900000000001E-2</c:v>
                </c:pt>
                <c:pt idx="53971">
                  <c:v>-1.38216E-2</c:v>
                </c:pt>
                <c:pt idx="53972">
                  <c:v>1.19457E-2</c:v>
                </c:pt>
                <c:pt idx="53973">
                  <c:v>-7.65228E-3</c:v>
                </c:pt>
                <c:pt idx="53974">
                  <c:v>-1.8654799999999999E-2</c:v>
                </c:pt>
                <c:pt idx="53975">
                  <c:v>2.1104800000000001E-3</c:v>
                </c:pt>
                <c:pt idx="53976">
                  <c:v>1.53723E-2</c:v>
                </c:pt>
                <c:pt idx="53977">
                  <c:v>1.17178E-2</c:v>
                </c:pt>
                <c:pt idx="53978">
                  <c:v>-9.6597699999999998E-3</c:v>
                </c:pt>
                <c:pt idx="53979">
                  <c:v>2.2224399999999998E-2</c:v>
                </c:pt>
                <c:pt idx="53980">
                  <c:v>2.0037699999999999E-2</c:v>
                </c:pt>
                <c:pt idx="53981">
                  <c:v>2.1004700000000001E-2</c:v>
                </c:pt>
                <c:pt idx="53982">
                  <c:v>-9.7703900000000003E-3</c:v>
                </c:pt>
                <c:pt idx="53983">
                  <c:v>-4.9610100000000001E-3</c:v>
                </c:pt>
                <c:pt idx="53984">
                  <c:v>2.5744400000000001E-2</c:v>
                </c:pt>
                <c:pt idx="53985">
                  <c:v>1.5338900000000001E-2</c:v>
                </c:pt>
                <c:pt idx="53986">
                  <c:v>-5.9823999999999997E-3</c:v>
                </c:pt>
                <c:pt idx="53987">
                  <c:v>7.8144100000000008E-3</c:v>
                </c:pt>
                <c:pt idx="53988">
                  <c:v>-7.52449E-3</c:v>
                </c:pt>
                <c:pt idx="53989">
                  <c:v>-7.4481999999999999E-4</c:v>
                </c:pt>
                <c:pt idx="53990">
                  <c:v>2.62499E-2</c:v>
                </c:pt>
                <c:pt idx="53991">
                  <c:v>4.4937099999999997E-3</c:v>
                </c:pt>
                <c:pt idx="53992">
                  <c:v>2.99454E-3</c:v>
                </c:pt>
                <c:pt idx="53993">
                  <c:v>-3.6954899999999999E-2</c:v>
                </c:pt>
                <c:pt idx="53994">
                  <c:v>-2.4242399999999998E-3</c:v>
                </c:pt>
                <c:pt idx="53995">
                  <c:v>-7.6704E-3</c:v>
                </c:pt>
                <c:pt idx="53996">
                  <c:v>-1.38674E-2</c:v>
                </c:pt>
                <c:pt idx="53997">
                  <c:v>1.50414E-2</c:v>
                </c:pt>
                <c:pt idx="53998">
                  <c:v>-2.0140600000000002E-2</c:v>
                </c:pt>
                <c:pt idx="53999">
                  <c:v>1.39141E-3</c:v>
                </c:pt>
                <c:pt idx="54000">
                  <c:v>-3.0730199999999999E-2</c:v>
                </c:pt>
                <c:pt idx="54001">
                  <c:v>2.3965800000000002E-3</c:v>
                </c:pt>
                <c:pt idx="54002">
                  <c:v>1.9245100000000001E-2</c:v>
                </c:pt>
                <c:pt idx="54003">
                  <c:v>-2.6705699999999999E-2</c:v>
                </c:pt>
                <c:pt idx="54004">
                  <c:v>-2.45562E-2</c:v>
                </c:pt>
                <c:pt idx="54005">
                  <c:v>-5.1790200000000002E-2</c:v>
                </c:pt>
                <c:pt idx="54006">
                  <c:v>-1.8402100000000001E-2</c:v>
                </c:pt>
                <c:pt idx="54007">
                  <c:v>-6.4363500000000004E-3</c:v>
                </c:pt>
                <c:pt idx="54008">
                  <c:v>-1.7279599999999999E-2</c:v>
                </c:pt>
                <c:pt idx="54009">
                  <c:v>-1.1414499999999999E-2</c:v>
                </c:pt>
                <c:pt idx="54010">
                  <c:v>2.1925E-3</c:v>
                </c:pt>
                <c:pt idx="54011">
                  <c:v>-9.9658999999999998E-3</c:v>
                </c:pt>
                <c:pt idx="54012">
                  <c:v>9.8190299999999994E-3</c:v>
                </c:pt>
                <c:pt idx="54013">
                  <c:v>1.8071199999999999E-2</c:v>
                </c:pt>
                <c:pt idx="54014">
                  <c:v>1.19209E-2</c:v>
                </c:pt>
                <c:pt idx="54015">
                  <c:v>1.6557700000000002E-2</c:v>
                </c:pt>
                <c:pt idx="54016">
                  <c:v>-1.6422299999999999E-3</c:v>
                </c:pt>
                <c:pt idx="54017">
                  <c:v>-2.85797E-2</c:v>
                </c:pt>
                <c:pt idx="54018">
                  <c:v>-3.1682000000000002E-2</c:v>
                </c:pt>
                <c:pt idx="54019">
                  <c:v>-1.7818500000000001E-2</c:v>
                </c:pt>
                <c:pt idx="54020">
                  <c:v>-3.2111199999999999E-2</c:v>
                </c:pt>
                <c:pt idx="54021">
                  <c:v>-3.53184E-2</c:v>
                </c:pt>
                <c:pt idx="54022">
                  <c:v>-2.17428E-2</c:v>
                </c:pt>
                <c:pt idx="54023">
                  <c:v>6.3409800000000004E-3</c:v>
                </c:pt>
                <c:pt idx="54024">
                  <c:v>-6.4363500000000004E-3</c:v>
                </c:pt>
                <c:pt idx="54025">
                  <c:v>-1.57127E-2</c:v>
                </c:pt>
                <c:pt idx="54026">
                  <c:v>-1.1928599999999999E-2</c:v>
                </c:pt>
                <c:pt idx="54027">
                  <c:v>-1.1883700000000001E-2</c:v>
                </c:pt>
                <c:pt idx="54028">
                  <c:v>3.3721900000000002E-3</c:v>
                </c:pt>
                <c:pt idx="54029">
                  <c:v>-1.9974700000000001E-2</c:v>
                </c:pt>
                <c:pt idx="54030">
                  <c:v>5.2431100000000001E-2</c:v>
                </c:pt>
                <c:pt idx="54031">
                  <c:v>1.3236E-2</c:v>
                </c:pt>
                <c:pt idx="54032">
                  <c:v>1.4782E-2</c:v>
                </c:pt>
                <c:pt idx="54033">
                  <c:v>1.39112E-2</c:v>
                </c:pt>
                <c:pt idx="54034">
                  <c:v>-2.8724699999999998E-3</c:v>
                </c:pt>
                <c:pt idx="54035">
                  <c:v>-1.1903800000000001E-2</c:v>
                </c:pt>
                <c:pt idx="54036">
                  <c:v>-4.4540400000000001E-2</c:v>
                </c:pt>
                <c:pt idx="54037">
                  <c:v>-4.4032099999999998E-2</c:v>
                </c:pt>
                <c:pt idx="54038">
                  <c:v>1.56975E-3</c:v>
                </c:pt>
                <c:pt idx="54039">
                  <c:v>1.3081600000000001E-2</c:v>
                </c:pt>
                <c:pt idx="54040">
                  <c:v>3.3986099999999998E-2</c:v>
                </c:pt>
                <c:pt idx="54041">
                  <c:v>5.16987E-3</c:v>
                </c:pt>
                <c:pt idx="54042">
                  <c:v>3.4688900000000002E-2</c:v>
                </c:pt>
                <c:pt idx="54043">
                  <c:v>4.7362300000000003E-2</c:v>
                </c:pt>
                <c:pt idx="54044">
                  <c:v>1.8262899999999999E-2</c:v>
                </c:pt>
                <c:pt idx="54045">
                  <c:v>-6.8845699999999996E-3</c:v>
                </c:pt>
                <c:pt idx="54046">
                  <c:v>-3.7292499999999999E-2</c:v>
                </c:pt>
                <c:pt idx="54047">
                  <c:v>2.2637399999999998E-2</c:v>
                </c:pt>
                <c:pt idx="54048">
                  <c:v>2.1513899999999999E-2</c:v>
                </c:pt>
                <c:pt idx="54049">
                  <c:v>3.2015799999999997E-2</c:v>
                </c:pt>
                <c:pt idx="54050">
                  <c:v>6.5231299999999996E-4</c:v>
                </c:pt>
                <c:pt idx="54051">
                  <c:v>1.36852E-3</c:v>
                </c:pt>
                <c:pt idx="54052">
                  <c:v>3.7813199999999998E-2</c:v>
                </c:pt>
                <c:pt idx="54053">
                  <c:v>3.1550399999999999E-2</c:v>
                </c:pt>
                <c:pt idx="54054">
                  <c:v>1.47247E-3</c:v>
                </c:pt>
                <c:pt idx="54055">
                  <c:v>-2.19946E-2</c:v>
                </c:pt>
                <c:pt idx="54056">
                  <c:v>-1.5976000000000001E-2</c:v>
                </c:pt>
                <c:pt idx="54057">
                  <c:v>1.4801999999999999E-2</c:v>
                </c:pt>
                <c:pt idx="54058">
                  <c:v>6.6757199999999996E-3</c:v>
                </c:pt>
                <c:pt idx="54059">
                  <c:v>1.3776800000000001E-2</c:v>
                </c:pt>
                <c:pt idx="54060">
                  <c:v>2.2794700000000001E-2</c:v>
                </c:pt>
                <c:pt idx="54061">
                  <c:v>4.51279E-3</c:v>
                </c:pt>
                <c:pt idx="54062">
                  <c:v>1.5965500000000001E-2</c:v>
                </c:pt>
                <c:pt idx="54063">
                  <c:v>1.36557E-2</c:v>
                </c:pt>
                <c:pt idx="54064">
                  <c:v>3.3357600000000001E-2</c:v>
                </c:pt>
                <c:pt idx="54065">
                  <c:v>5.5026999999999995E-4</c:v>
                </c:pt>
                <c:pt idx="54066">
                  <c:v>1.6827600000000002E-2</c:v>
                </c:pt>
                <c:pt idx="54067">
                  <c:v>3.1245200000000001E-2</c:v>
                </c:pt>
                <c:pt idx="54068">
                  <c:v>7.5956300000000004E-2</c:v>
                </c:pt>
                <c:pt idx="54069">
                  <c:v>1.43824E-2</c:v>
                </c:pt>
                <c:pt idx="54070">
                  <c:v>8.4714899999999999E-3</c:v>
                </c:pt>
                <c:pt idx="54071">
                  <c:v>-1.45054E-2</c:v>
                </c:pt>
                <c:pt idx="54072">
                  <c:v>3.2548899999999999E-3</c:v>
                </c:pt>
                <c:pt idx="54073">
                  <c:v>2.54898E-2</c:v>
                </c:pt>
                <c:pt idx="54074">
                  <c:v>-1.3062499999999999E-2</c:v>
                </c:pt>
                <c:pt idx="54075">
                  <c:v>4.4698699999999999E-3</c:v>
                </c:pt>
                <c:pt idx="54076">
                  <c:v>-1.03579E-2</c:v>
                </c:pt>
                <c:pt idx="54077">
                  <c:v>-2.3347900000000001E-2</c:v>
                </c:pt>
                <c:pt idx="54078">
                  <c:v>1.8630000000000001E-2</c:v>
                </c:pt>
                <c:pt idx="54079">
                  <c:v>1.5770900000000001E-2</c:v>
                </c:pt>
                <c:pt idx="54080">
                  <c:v>3.1154600000000001E-2</c:v>
                </c:pt>
                <c:pt idx="54081">
                  <c:v>1.2922299999999999E-2</c:v>
                </c:pt>
                <c:pt idx="54082">
                  <c:v>1.08118E-2</c:v>
                </c:pt>
                <c:pt idx="54083">
                  <c:v>5.54867E-2</c:v>
                </c:pt>
                <c:pt idx="54084">
                  <c:v>4.3339700000000002E-2</c:v>
                </c:pt>
                <c:pt idx="54085">
                  <c:v>1.7985299999999999E-2</c:v>
                </c:pt>
                <c:pt idx="54086">
                  <c:v>1.15213E-2</c:v>
                </c:pt>
                <c:pt idx="54087">
                  <c:v>1.7946199999999999E-2</c:v>
                </c:pt>
                <c:pt idx="54088">
                  <c:v>2.9182399999999999E-3</c:v>
                </c:pt>
                <c:pt idx="54089">
                  <c:v>-2.8265999999999999E-2</c:v>
                </c:pt>
                <c:pt idx="54090">
                  <c:v>-2.1196400000000001E-2</c:v>
                </c:pt>
                <c:pt idx="54091">
                  <c:v>5.0773600000000004E-3</c:v>
                </c:pt>
                <c:pt idx="54092">
                  <c:v>2.2294000000000001E-2</c:v>
                </c:pt>
                <c:pt idx="54093">
                  <c:v>-1.8882800000000002E-2</c:v>
                </c:pt>
                <c:pt idx="54094">
                  <c:v>-1.19772E-2</c:v>
                </c:pt>
                <c:pt idx="54095">
                  <c:v>5.5506699999999999E-2</c:v>
                </c:pt>
                <c:pt idx="54096">
                  <c:v>1.7771700000000001E-2</c:v>
                </c:pt>
                <c:pt idx="54097">
                  <c:v>2.7437199999999998E-3</c:v>
                </c:pt>
                <c:pt idx="54098">
                  <c:v>-1.8341099999999999E-2</c:v>
                </c:pt>
                <c:pt idx="54099">
                  <c:v>3.16496E-2</c:v>
                </c:pt>
                <c:pt idx="54100">
                  <c:v>-5.9471100000000002E-3</c:v>
                </c:pt>
                <c:pt idx="54101">
                  <c:v>3.7164699999999999E-3</c:v>
                </c:pt>
                <c:pt idx="54102">
                  <c:v>1.0241500000000001E-2</c:v>
                </c:pt>
                <c:pt idx="54103">
                  <c:v>8.5210800000000003E-3</c:v>
                </c:pt>
                <c:pt idx="54104">
                  <c:v>3.8137400000000002E-2</c:v>
                </c:pt>
                <c:pt idx="54105">
                  <c:v>4.87041E-2</c:v>
                </c:pt>
                <c:pt idx="54106">
                  <c:v>4.9371699999999998E-2</c:v>
                </c:pt>
                <c:pt idx="54107">
                  <c:v>4.1165399999999998E-2</c:v>
                </c:pt>
                <c:pt idx="54108">
                  <c:v>1.4378500000000001E-2</c:v>
                </c:pt>
                <c:pt idx="54109">
                  <c:v>1.03216E-2</c:v>
                </c:pt>
                <c:pt idx="54110">
                  <c:v>3.6545800000000003E-2</c:v>
                </c:pt>
                <c:pt idx="54111">
                  <c:v>2.24438E-2</c:v>
                </c:pt>
                <c:pt idx="54112">
                  <c:v>1.56927E-2</c:v>
                </c:pt>
                <c:pt idx="54113">
                  <c:v>-1.30186E-2</c:v>
                </c:pt>
                <c:pt idx="54114">
                  <c:v>-9.0475099999999999E-3</c:v>
                </c:pt>
                <c:pt idx="54115">
                  <c:v>1.9538900000000001E-2</c:v>
                </c:pt>
                <c:pt idx="54116">
                  <c:v>7.6103200000000003E-4</c:v>
                </c:pt>
                <c:pt idx="54117">
                  <c:v>4.3640099999999998E-3</c:v>
                </c:pt>
                <c:pt idx="54118">
                  <c:v>-2.85149E-4</c:v>
                </c:pt>
                <c:pt idx="54119">
                  <c:v>8.9549999999999994E-3</c:v>
                </c:pt>
                <c:pt idx="54120">
                  <c:v>3.3278500000000003E-2</c:v>
                </c:pt>
                <c:pt idx="54121">
                  <c:v>-1.48211E-2</c:v>
                </c:pt>
                <c:pt idx="54122">
                  <c:v>8.5124999999999992E-3</c:v>
                </c:pt>
                <c:pt idx="54123">
                  <c:v>5.7210899999999999E-3</c:v>
                </c:pt>
                <c:pt idx="54124">
                  <c:v>2.9346500000000001E-2</c:v>
                </c:pt>
                <c:pt idx="54125">
                  <c:v>-5.87749E-3</c:v>
                </c:pt>
                <c:pt idx="54126">
                  <c:v>-2.4576200000000002E-3</c:v>
                </c:pt>
                <c:pt idx="54127">
                  <c:v>2.1637900000000002E-2</c:v>
                </c:pt>
                <c:pt idx="54128">
                  <c:v>1.5683200000000001E-2</c:v>
                </c:pt>
                <c:pt idx="54129">
                  <c:v>1.95503E-4</c:v>
                </c:pt>
                <c:pt idx="54130">
                  <c:v>3.8109799999999999E-2</c:v>
                </c:pt>
                <c:pt idx="54131">
                  <c:v>1.23281E-2</c:v>
                </c:pt>
                <c:pt idx="54132">
                  <c:v>-2.70491E-2</c:v>
                </c:pt>
                <c:pt idx="54133">
                  <c:v>1.70937E-2</c:v>
                </c:pt>
                <c:pt idx="54134">
                  <c:v>-5.7869000000000002E-3</c:v>
                </c:pt>
                <c:pt idx="54135">
                  <c:v>-1.31083E-2</c:v>
                </c:pt>
                <c:pt idx="54136">
                  <c:v>-3.1004899999999998E-2</c:v>
                </c:pt>
                <c:pt idx="54137">
                  <c:v>5.9013399999999997E-3</c:v>
                </c:pt>
                <c:pt idx="54138">
                  <c:v>-3.41196E-2</c:v>
                </c:pt>
                <c:pt idx="54139">
                  <c:v>-2.4789800000000001E-2</c:v>
                </c:pt>
                <c:pt idx="54140">
                  <c:v>1.97763E-2</c:v>
                </c:pt>
                <c:pt idx="54141">
                  <c:v>2.7037599999999998E-2</c:v>
                </c:pt>
                <c:pt idx="54142">
                  <c:v>1.4686600000000001E-3</c:v>
                </c:pt>
                <c:pt idx="54143">
                  <c:v>-2.98491E-2</c:v>
                </c:pt>
                <c:pt idx="54144">
                  <c:v>-2.4282499999999999E-2</c:v>
                </c:pt>
                <c:pt idx="54145">
                  <c:v>-2.5538399999999999E-2</c:v>
                </c:pt>
                <c:pt idx="54146">
                  <c:v>-2.4017299999999998E-2</c:v>
                </c:pt>
                <c:pt idx="54147">
                  <c:v>1.6367E-2</c:v>
                </c:pt>
                <c:pt idx="54148">
                  <c:v>3.6848100000000002E-2</c:v>
                </c:pt>
                <c:pt idx="54149">
                  <c:v>2.81572E-2</c:v>
                </c:pt>
                <c:pt idx="54150">
                  <c:v>2.1941200000000001E-2</c:v>
                </c:pt>
                <c:pt idx="54151">
                  <c:v>-1.12782E-2</c:v>
                </c:pt>
                <c:pt idx="54152">
                  <c:v>7.1725799999999996E-3</c:v>
                </c:pt>
                <c:pt idx="54153">
                  <c:v>-5.3815800000000004E-3</c:v>
                </c:pt>
                <c:pt idx="54154">
                  <c:v>-2.6960399999999998E-3</c:v>
                </c:pt>
                <c:pt idx="54155">
                  <c:v>-6.7158700000000002E-2</c:v>
                </c:pt>
                <c:pt idx="54156">
                  <c:v>-2.26202E-2</c:v>
                </c:pt>
                <c:pt idx="54157">
                  <c:v>3.9544099999999999E-2</c:v>
                </c:pt>
                <c:pt idx="54158">
                  <c:v>5.1260899999999998E-2</c:v>
                </c:pt>
                <c:pt idx="54159">
                  <c:v>6.1321300000000004E-4</c:v>
                </c:pt>
                <c:pt idx="54160">
                  <c:v>1.7023099999999999E-2</c:v>
                </c:pt>
                <c:pt idx="54161">
                  <c:v>1.3452499999999999E-2</c:v>
                </c:pt>
                <c:pt idx="54162">
                  <c:v>3.8652399999999998E-3</c:v>
                </c:pt>
                <c:pt idx="54163">
                  <c:v>1.31979E-2</c:v>
                </c:pt>
                <c:pt idx="54164">
                  <c:v>-1.39341E-2</c:v>
                </c:pt>
                <c:pt idx="54165">
                  <c:v>-9.7274799999999995E-4</c:v>
                </c:pt>
                <c:pt idx="54166">
                  <c:v>7.58934E-3</c:v>
                </c:pt>
                <c:pt idx="54167">
                  <c:v>2.4570499999999999E-2</c:v>
                </c:pt>
                <c:pt idx="54168">
                  <c:v>1.7826999999999999E-2</c:v>
                </c:pt>
                <c:pt idx="54169">
                  <c:v>3.0794099999999999E-3</c:v>
                </c:pt>
                <c:pt idx="54170">
                  <c:v>-1.7888100000000001E-2</c:v>
                </c:pt>
                <c:pt idx="54171">
                  <c:v>-1.9170800000000002E-2</c:v>
                </c:pt>
                <c:pt idx="54172">
                  <c:v>-2.3305900000000001E-2</c:v>
                </c:pt>
                <c:pt idx="54173">
                  <c:v>-7.1954699999999998E-3</c:v>
                </c:pt>
                <c:pt idx="54174">
                  <c:v>-2.46649E-2</c:v>
                </c:pt>
                <c:pt idx="54175">
                  <c:v>7.6169999999999996E-3</c:v>
                </c:pt>
                <c:pt idx="54176">
                  <c:v>-2.4022100000000001E-2</c:v>
                </c:pt>
                <c:pt idx="54177">
                  <c:v>-2.3736999999999999E-3</c:v>
                </c:pt>
                <c:pt idx="54178">
                  <c:v>-2.2587800000000002E-2</c:v>
                </c:pt>
                <c:pt idx="54179">
                  <c:v>4.1910200000000002E-2</c:v>
                </c:pt>
                <c:pt idx="54180">
                  <c:v>4.3869E-3</c:v>
                </c:pt>
                <c:pt idx="54181">
                  <c:v>1.30005E-2</c:v>
                </c:pt>
                <c:pt idx="54182">
                  <c:v>2.67248E-2</c:v>
                </c:pt>
                <c:pt idx="54183">
                  <c:v>3.7636799999999998E-2</c:v>
                </c:pt>
                <c:pt idx="54184">
                  <c:v>1.41764E-2</c:v>
                </c:pt>
                <c:pt idx="54185">
                  <c:v>4.5737300000000002E-2</c:v>
                </c:pt>
                <c:pt idx="54186">
                  <c:v>3.4974100000000001E-2</c:v>
                </c:pt>
                <c:pt idx="54187">
                  <c:v>2.6204100000000001E-2</c:v>
                </c:pt>
                <c:pt idx="54188">
                  <c:v>9.6664400000000001E-3</c:v>
                </c:pt>
                <c:pt idx="54189">
                  <c:v>2.2177700000000002E-2</c:v>
                </c:pt>
                <c:pt idx="54190">
                  <c:v>3.7908600000000001E-2</c:v>
                </c:pt>
                <c:pt idx="54191">
                  <c:v>1.5868199999999999E-2</c:v>
                </c:pt>
                <c:pt idx="54192">
                  <c:v>3.8804999999999998E-3</c:v>
                </c:pt>
                <c:pt idx="54193">
                  <c:v>-2.17438E-4</c:v>
                </c:pt>
                <c:pt idx="54194">
                  <c:v>-1.42384E-2</c:v>
                </c:pt>
                <c:pt idx="54195">
                  <c:v>-7.1821200000000002E-3</c:v>
                </c:pt>
                <c:pt idx="54196">
                  <c:v>1.6040799999999999E-3</c:v>
                </c:pt>
                <c:pt idx="54197">
                  <c:v>-1.1415500000000001E-3</c:v>
                </c:pt>
                <c:pt idx="54198">
                  <c:v>1.0045999999999999E-2</c:v>
                </c:pt>
                <c:pt idx="54199">
                  <c:v>6.3734100000000004E-3</c:v>
                </c:pt>
                <c:pt idx="54200">
                  <c:v>2.23083E-2</c:v>
                </c:pt>
                <c:pt idx="54201">
                  <c:v>2.8859099999999999E-2</c:v>
                </c:pt>
                <c:pt idx="54202">
                  <c:v>2.64788E-2</c:v>
                </c:pt>
                <c:pt idx="54203">
                  <c:v>6.6426299999999994E-2</c:v>
                </c:pt>
                <c:pt idx="54204">
                  <c:v>3.2052999999999999E-3</c:v>
                </c:pt>
                <c:pt idx="54205">
                  <c:v>-7.5273500000000004E-3</c:v>
                </c:pt>
                <c:pt idx="54206">
                  <c:v>2.4800300000000001E-2</c:v>
                </c:pt>
                <c:pt idx="54207">
                  <c:v>4.1869200000000002E-2</c:v>
                </c:pt>
                <c:pt idx="54208">
                  <c:v>2.2872E-2</c:v>
                </c:pt>
                <c:pt idx="54209">
                  <c:v>1.68915E-2</c:v>
                </c:pt>
                <c:pt idx="54210">
                  <c:v>5.5148099999999999E-2</c:v>
                </c:pt>
                <c:pt idx="54211">
                  <c:v>1.40152E-2</c:v>
                </c:pt>
                <c:pt idx="54212">
                  <c:v>-1.6931499999999999E-2</c:v>
                </c:pt>
                <c:pt idx="54213">
                  <c:v>2.0277E-2</c:v>
                </c:pt>
                <c:pt idx="54214">
                  <c:v>4.4991499999999997E-2</c:v>
                </c:pt>
                <c:pt idx="54215">
                  <c:v>2.51446E-2</c:v>
                </c:pt>
                <c:pt idx="54216">
                  <c:v>-1.4499700000000001E-2</c:v>
                </c:pt>
                <c:pt idx="54217">
                  <c:v>3.1977699999999998E-2</c:v>
                </c:pt>
                <c:pt idx="54218">
                  <c:v>-2.0217899999999999E-3</c:v>
                </c:pt>
                <c:pt idx="54219">
                  <c:v>5.8908500000000004E-3</c:v>
                </c:pt>
                <c:pt idx="54220">
                  <c:v>-1.02053E-2</c:v>
                </c:pt>
                <c:pt idx="54221">
                  <c:v>2.3820899999999999E-2</c:v>
                </c:pt>
                <c:pt idx="54222">
                  <c:v>6.5391500000000005E-2</c:v>
                </c:pt>
                <c:pt idx="54223">
                  <c:v>1.5839599999999999E-2</c:v>
                </c:pt>
                <c:pt idx="54224">
                  <c:v>1.77813E-2</c:v>
                </c:pt>
                <c:pt idx="54225">
                  <c:v>2.9480900000000001E-2</c:v>
                </c:pt>
                <c:pt idx="54226">
                  <c:v>4.9141900000000002E-2</c:v>
                </c:pt>
                <c:pt idx="54227">
                  <c:v>3.7432699999999999E-2</c:v>
                </c:pt>
                <c:pt idx="54228">
                  <c:v>5.1527999999999997E-2</c:v>
                </c:pt>
                <c:pt idx="54229">
                  <c:v>1.4788600000000001E-2</c:v>
                </c:pt>
                <c:pt idx="54230">
                  <c:v>2.3925800000000001E-2</c:v>
                </c:pt>
                <c:pt idx="54231">
                  <c:v>4.3399800000000002E-2</c:v>
                </c:pt>
                <c:pt idx="54232">
                  <c:v>2.7990299999999999E-2</c:v>
                </c:pt>
                <c:pt idx="54233">
                  <c:v>6.8731299999999999E-3</c:v>
                </c:pt>
                <c:pt idx="54234">
                  <c:v>6.6122100000000003E-2</c:v>
                </c:pt>
                <c:pt idx="54235">
                  <c:v>7.7905700000000001E-3</c:v>
                </c:pt>
                <c:pt idx="54236">
                  <c:v>-2.5747300000000001E-2</c:v>
                </c:pt>
                <c:pt idx="54237">
                  <c:v>-4.3640099999999998E-3</c:v>
                </c:pt>
                <c:pt idx="54238">
                  <c:v>3.4428599999999997E-2</c:v>
                </c:pt>
                <c:pt idx="54239">
                  <c:v>6.56509E-3</c:v>
                </c:pt>
                <c:pt idx="54240">
                  <c:v>-4.8294100000000001E-3</c:v>
                </c:pt>
                <c:pt idx="54241">
                  <c:v>-6.4621000000000001E-3</c:v>
                </c:pt>
                <c:pt idx="54242">
                  <c:v>4.7038999999999997E-2</c:v>
                </c:pt>
                <c:pt idx="54243">
                  <c:v>8.2893399999999992E-3</c:v>
                </c:pt>
                <c:pt idx="54244">
                  <c:v>-1.81961E-2</c:v>
                </c:pt>
                <c:pt idx="54245">
                  <c:v>1.1568999999999999E-2</c:v>
                </c:pt>
                <c:pt idx="54246">
                  <c:v>3.1528500000000001E-2</c:v>
                </c:pt>
                <c:pt idx="54247">
                  <c:v>2.38733E-2</c:v>
                </c:pt>
                <c:pt idx="54248">
                  <c:v>1.6551E-2</c:v>
                </c:pt>
                <c:pt idx="54249">
                  <c:v>-3.3718100000000001E-2</c:v>
                </c:pt>
                <c:pt idx="54250">
                  <c:v>-2.1354700000000001E-2</c:v>
                </c:pt>
                <c:pt idx="54251">
                  <c:v>1.58691E-3</c:v>
                </c:pt>
                <c:pt idx="54252">
                  <c:v>1.0474199999999999E-2</c:v>
                </c:pt>
                <c:pt idx="54253">
                  <c:v>-5.5355099999999997E-2</c:v>
                </c:pt>
                <c:pt idx="54254">
                  <c:v>-8.0394699999999995E-4</c:v>
                </c:pt>
                <c:pt idx="54255">
                  <c:v>5.7577099999999999E-2</c:v>
                </c:pt>
                <c:pt idx="54256">
                  <c:v>-3.7860900000000002E-3</c:v>
                </c:pt>
                <c:pt idx="54257">
                  <c:v>-3.78036E-3</c:v>
                </c:pt>
                <c:pt idx="54258">
                  <c:v>-1.29213E-2</c:v>
                </c:pt>
                <c:pt idx="54259">
                  <c:v>1.7717400000000001E-2</c:v>
                </c:pt>
                <c:pt idx="54260">
                  <c:v>1.6019800000000001E-2</c:v>
                </c:pt>
                <c:pt idx="54261">
                  <c:v>-1.9469299999999998E-2</c:v>
                </c:pt>
                <c:pt idx="54262">
                  <c:v>-6.8483399999999996E-3</c:v>
                </c:pt>
                <c:pt idx="54263">
                  <c:v>-2.8993600000000001E-2</c:v>
                </c:pt>
                <c:pt idx="54264">
                  <c:v>-4.7385200000000002E-2</c:v>
                </c:pt>
                <c:pt idx="54265">
                  <c:v>-2.84863E-3</c:v>
                </c:pt>
                <c:pt idx="54266">
                  <c:v>1.0845199999999999E-2</c:v>
                </c:pt>
                <c:pt idx="54267">
                  <c:v>-5.2610400000000002E-2</c:v>
                </c:pt>
                <c:pt idx="54268">
                  <c:v>-6.57721E-2</c:v>
                </c:pt>
                <c:pt idx="54269">
                  <c:v>-3.6778499999999999E-2</c:v>
                </c:pt>
                <c:pt idx="54270">
                  <c:v>-1.68104E-2</c:v>
                </c:pt>
                <c:pt idx="54271">
                  <c:v>-9.5920599999999995E-3</c:v>
                </c:pt>
                <c:pt idx="54272">
                  <c:v>8.8472399999999993E-3</c:v>
                </c:pt>
                <c:pt idx="54273">
                  <c:v>-4.8259700000000003E-2</c:v>
                </c:pt>
                <c:pt idx="54274">
                  <c:v>-3.5665500000000003E-2</c:v>
                </c:pt>
                <c:pt idx="54275">
                  <c:v>-1.2552300000000001E-2</c:v>
                </c:pt>
                <c:pt idx="54276">
                  <c:v>1.8744500000000001E-2</c:v>
                </c:pt>
                <c:pt idx="54277">
                  <c:v>1.16653E-2</c:v>
                </c:pt>
                <c:pt idx="54278">
                  <c:v>-7.5340300000000004E-4</c:v>
                </c:pt>
                <c:pt idx="54279">
                  <c:v>-2.9182399999999999E-4</c:v>
                </c:pt>
                <c:pt idx="54280">
                  <c:v>1.90659E-2</c:v>
                </c:pt>
                <c:pt idx="54281">
                  <c:v>-3.01075E-3</c:v>
                </c:pt>
                <c:pt idx="54282">
                  <c:v>-5.6095099999999998E-3</c:v>
                </c:pt>
                <c:pt idx="54283">
                  <c:v>-4.8416099999999997E-2</c:v>
                </c:pt>
                <c:pt idx="54284">
                  <c:v>-1.6812299999999999E-2</c:v>
                </c:pt>
                <c:pt idx="54285">
                  <c:v>-2.2614499999999999E-2</c:v>
                </c:pt>
                <c:pt idx="54286">
                  <c:v>-4.36783E-4</c:v>
                </c:pt>
                <c:pt idx="54287">
                  <c:v>-1.4654199999999999E-2</c:v>
                </c:pt>
                <c:pt idx="54288">
                  <c:v>-6.4825099999999997E-2</c:v>
                </c:pt>
                <c:pt idx="54289">
                  <c:v>-1.31302E-2</c:v>
                </c:pt>
                <c:pt idx="54290">
                  <c:v>3.2493599999999997E-2</c:v>
                </c:pt>
                <c:pt idx="54291">
                  <c:v>-1.0603E-2</c:v>
                </c:pt>
                <c:pt idx="54292">
                  <c:v>-5.83353E-2</c:v>
                </c:pt>
                <c:pt idx="54293">
                  <c:v>-4.6665199999999997E-2</c:v>
                </c:pt>
                <c:pt idx="54294">
                  <c:v>-8.7032299999999993E-3</c:v>
                </c:pt>
                <c:pt idx="54295">
                  <c:v>-1.40409E-2</c:v>
                </c:pt>
                <c:pt idx="54296">
                  <c:v>-9.0980499999999997E-4</c:v>
                </c:pt>
                <c:pt idx="54297">
                  <c:v>2.1874399999999999E-2</c:v>
                </c:pt>
                <c:pt idx="54298">
                  <c:v>-8.4075899999999995E-3</c:v>
                </c:pt>
                <c:pt idx="54299">
                  <c:v>1.4061000000000001E-2</c:v>
                </c:pt>
                <c:pt idx="54300">
                  <c:v>2.07396E-2</c:v>
                </c:pt>
                <c:pt idx="54301" formatCode="0.00E+00">
                  <c:v>3.27654E-2</c:v>
                </c:pt>
                <c:pt idx="54302">
                  <c:v>-7.42912E-3</c:v>
                </c:pt>
                <c:pt idx="54303">
                  <c:v>2.3573899999999998E-2</c:v>
                </c:pt>
                <c:pt idx="54304">
                  <c:v>3.7456499999999997E-2</c:v>
                </c:pt>
                <c:pt idx="54305">
                  <c:v>-2.4166099999999999E-2</c:v>
                </c:pt>
                <c:pt idx="54306">
                  <c:v>-1.30186E-2</c:v>
                </c:pt>
                <c:pt idx="54307">
                  <c:v>2.2307400000000002E-2</c:v>
                </c:pt>
                <c:pt idx="54308">
                  <c:v>2.6014300000000001E-2</c:v>
                </c:pt>
                <c:pt idx="54309">
                  <c:v>4.9964000000000001E-2</c:v>
                </c:pt>
                <c:pt idx="54310">
                  <c:v>-1.4799100000000001E-2</c:v>
                </c:pt>
                <c:pt idx="54311">
                  <c:v>-3.5095199999999999E-3</c:v>
                </c:pt>
                <c:pt idx="54312">
                  <c:v>4.7416699999999999E-3</c:v>
                </c:pt>
                <c:pt idx="54313">
                  <c:v>8.59737E-3</c:v>
                </c:pt>
                <c:pt idx="54314">
                  <c:v>1.2563700000000001E-2</c:v>
                </c:pt>
                <c:pt idx="54315">
                  <c:v>1.08757E-2</c:v>
                </c:pt>
                <c:pt idx="54316">
                  <c:v>-2.6376699999999999E-2</c:v>
                </c:pt>
                <c:pt idx="54317">
                  <c:v>-2.3226699999999999E-2</c:v>
                </c:pt>
                <c:pt idx="54318">
                  <c:v>1.7974899999999999E-2</c:v>
                </c:pt>
                <c:pt idx="54319">
                  <c:v>-3.96624E-2</c:v>
                </c:pt>
                <c:pt idx="54320">
                  <c:v>-3.9894100000000002E-2</c:v>
                </c:pt>
                <c:pt idx="54321">
                  <c:v>-2.7104400000000001E-2</c:v>
                </c:pt>
                <c:pt idx="54322">
                  <c:v>-8.80623E-3</c:v>
                </c:pt>
                <c:pt idx="54323">
                  <c:v>-2.4124099999999999E-2</c:v>
                </c:pt>
                <c:pt idx="54324">
                  <c:v>1.7670600000000002E-2</c:v>
                </c:pt>
                <c:pt idx="54325">
                  <c:v>2.8854399999999999E-2</c:v>
                </c:pt>
                <c:pt idx="54326">
                  <c:v>1.8317199999999999E-2</c:v>
                </c:pt>
                <c:pt idx="54327">
                  <c:v>3.4808199999999997E-2</c:v>
                </c:pt>
                <c:pt idx="54328">
                  <c:v>3.4649800000000001E-2</c:v>
                </c:pt>
                <c:pt idx="54329">
                  <c:v>4.0999399999999998E-2</c:v>
                </c:pt>
                <c:pt idx="54330">
                  <c:v>-1.0746E-2</c:v>
                </c:pt>
                <c:pt idx="54331">
                  <c:v>1.6923000000000001E-2</c:v>
                </c:pt>
                <c:pt idx="54332">
                  <c:v>4.3529499999999999E-2</c:v>
                </c:pt>
                <c:pt idx="54333">
                  <c:v>3.6800399999999997E-2</c:v>
                </c:pt>
                <c:pt idx="54334">
                  <c:v>5.6266800000000002E-3</c:v>
                </c:pt>
                <c:pt idx="54335">
                  <c:v>-1.02615E-3</c:v>
                </c:pt>
                <c:pt idx="54336">
                  <c:v>2.6454899999999999E-3</c:v>
                </c:pt>
                <c:pt idx="54337">
                  <c:v>5.8889399999999996E-3</c:v>
                </c:pt>
                <c:pt idx="54338">
                  <c:v>1.9377700000000001E-2</c:v>
                </c:pt>
                <c:pt idx="54339">
                  <c:v>9.1114000000000004E-3</c:v>
                </c:pt>
                <c:pt idx="54340">
                  <c:v>-2.49243E-2</c:v>
                </c:pt>
                <c:pt idx="54341">
                  <c:v>2.2106199999999999E-2</c:v>
                </c:pt>
                <c:pt idx="54342">
                  <c:v>4.6715699999999999E-2</c:v>
                </c:pt>
                <c:pt idx="54343">
                  <c:v>1.0935800000000001E-2</c:v>
                </c:pt>
                <c:pt idx="54344">
                  <c:v>7.1916599999999999E-3</c:v>
                </c:pt>
                <c:pt idx="54345">
                  <c:v>1.1017799999999999E-2</c:v>
                </c:pt>
                <c:pt idx="54346">
                  <c:v>-7.1811699999999997E-3</c:v>
                </c:pt>
                <c:pt idx="54347">
                  <c:v>-2.6456799999999999E-2</c:v>
                </c:pt>
                <c:pt idx="54348">
                  <c:v>-1.1033100000000001E-2</c:v>
                </c:pt>
                <c:pt idx="54349">
                  <c:v>1.6367900000000001E-2</c:v>
                </c:pt>
                <c:pt idx="54350">
                  <c:v>-2.4788899999999999E-2</c:v>
                </c:pt>
                <c:pt idx="54351">
                  <c:v>-2.2671699999999999E-2</c:v>
                </c:pt>
                <c:pt idx="54352">
                  <c:v>2.3981100000000002E-2</c:v>
                </c:pt>
                <c:pt idx="54353">
                  <c:v>2.1550199999999999E-2</c:v>
                </c:pt>
                <c:pt idx="54354">
                  <c:v>7.8229900000000002E-3</c:v>
                </c:pt>
                <c:pt idx="54355">
                  <c:v>1.07346E-2</c:v>
                </c:pt>
                <c:pt idx="54356">
                  <c:v>1.2619999999999999E-2</c:v>
                </c:pt>
                <c:pt idx="54357">
                  <c:v>-1.98278E-2</c:v>
                </c:pt>
                <c:pt idx="54358">
                  <c:v>-1.28088E-2</c:v>
                </c:pt>
                <c:pt idx="54359">
                  <c:v>4.7914499999999999E-2</c:v>
                </c:pt>
                <c:pt idx="54360">
                  <c:v>2.0564099999999998E-2</c:v>
                </c:pt>
                <c:pt idx="54361">
                  <c:v>-9.4108600000000001E-3</c:v>
                </c:pt>
                <c:pt idx="54362">
                  <c:v>-2.9344599999999998E-2</c:v>
                </c:pt>
                <c:pt idx="54363">
                  <c:v>-6.2475200000000003E-3</c:v>
                </c:pt>
                <c:pt idx="54364">
                  <c:v>2.7545900000000002E-2</c:v>
                </c:pt>
                <c:pt idx="54365">
                  <c:v>-4.0146800000000003E-2</c:v>
                </c:pt>
                <c:pt idx="54366">
                  <c:v>-3.5395599999999999E-2</c:v>
                </c:pt>
                <c:pt idx="54367">
                  <c:v>-2.5552700000000001E-2</c:v>
                </c:pt>
                <c:pt idx="54368">
                  <c:v>-3.2539400000000003E-2</c:v>
                </c:pt>
                <c:pt idx="54369">
                  <c:v>-1.16653E-2</c:v>
                </c:pt>
                <c:pt idx="54370">
                  <c:v>-1.82533E-2</c:v>
                </c:pt>
                <c:pt idx="54371">
                  <c:v>-3.7899000000000002E-2</c:v>
                </c:pt>
                <c:pt idx="54372">
                  <c:v>-5.0268200000000004E-3</c:v>
                </c:pt>
                <c:pt idx="54373">
                  <c:v>-2.2411299999999999E-4</c:v>
                </c:pt>
                <c:pt idx="54374">
                  <c:v>-1.2227999999999999E-2</c:v>
                </c:pt>
                <c:pt idx="54375">
                  <c:v>-9.1924699999999995E-3</c:v>
                </c:pt>
                <c:pt idx="54376">
                  <c:v>-1.5930199999999999E-2</c:v>
                </c:pt>
                <c:pt idx="54377">
                  <c:v>-3.7115099999999998E-2</c:v>
                </c:pt>
                <c:pt idx="54378">
                  <c:v>-1.8939999999999999E-2</c:v>
                </c:pt>
                <c:pt idx="54379">
                  <c:v>-5.56946E-4</c:v>
                </c:pt>
                <c:pt idx="54380">
                  <c:v>1.3551699999999999E-3</c:v>
                </c:pt>
                <c:pt idx="54381">
                  <c:v>-3.1831699999999997E-2</c:v>
                </c:pt>
                <c:pt idx="54382">
                  <c:v>-1.49479E-2</c:v>
                </c:pt>
                <c:pt idx="54383">
                  <c:v>1.9102100000000001E-3</c:v>
                </c:pt>
                <c:pt idx="54384">
                  <c:v>-9.2601800000000002E-4</c:v>
                </c:pt>
                <c:pt idx="54385">
                  <c:v>-2.95553E-2</c:v>
                </c:pt>
                <c:pt idx="54386">
                  <c:v>-3.8806E-2</c:v>
                </c:pt>
                <c:pt idx="54387">
                  <c:v>-1.91402E-3</c:v>
                </c:pt>
                <c:pt idx="54388">
                  <c:v>-3.9081599999999999E-3</c:v>
                </c:pt>
                <c:pt idx="54389">
                  <c:v>-2.4121299999999998E-2</c:v>
                </c:pt>
                <c:pt idx="54390">
                  <c:v>5.1116900000000003E-3</c:v>
                </c:pt>
                <c:pt idx="54391">
                  <c:v>-1.9845000000000002E-2</c:v>
                </c:pt>
                <c:pt idx="54392">
                  <c:v>-2.6695300000000002E-2</c:v>
                </c:pt>
                <c:pt idx="54393">
                  <c:v>-3.1839399999999997E-2</c:v>
                </c:pt>
                <c:pt idx="54394">
                  <c:v>-1.95484E-2</c:v>
                </c:pt>
                <c:pt idx="54395">
                  <c:v>-5.7678199999999999E-3</c:v>
                </c:pt>
                <c:pt idx="54396">
                  <c:v>2.3076099999999999E-2</c:v>
                </c:pt>
                <c:pt idx="54397">
                  <c:v>3.10993E-2</c:v>
                </c:pt>
                <c:pt idx="54398">
                  <c:v>-2.44646E-2</c:v>
                </c:pt>
                <c:pt idx="54399">
                  <c:v>3.2176000000000003E-2</c:v>
                </c:pt>
                <c:pt idx="54400">
                  <c:v>8.1481899999999996E-3</c:v>
                </c:pt>
                <c:pt idx="54401">
                  <c:v>-4.3433199999999998E-2</c:v>
                </c:pt>
                <c:pt idx="54402">
                  <c:v>-1.6430899999999998E-2</c:v>
                </c:pt>
                <c:pt idx="54403">
                  <c:v>-1.8911399999999999E-3</c:v>
                </c:pt>
                <c:pt idx="54404">
                  <c:v>1.8215200000000001E-3</c:v>
                </c:pt>
                <c:pt idx="54405">
                  <c:v>-1.5220600000000001E-2</c:v>
                </c:pt>
                <c:pt idx="54406">
                  <c:v>-3.3169700000000003E-2</c:v>
                </c:pt>
                <c:pt idx="54407">
                  <c:v>1.60275E-2</c:v>
                </c:pt>
                <c:pt idx="54408">
                  <c:v>2.7603099999999998E-2</c:v>
                </c:pt>
                <c:pt idx="54409">
                  <c:v>1.54696E-2</c:v>
                </c:pt>
                <c:pt idx="54410">
                  <c:v>2.1410000000000001E-3</c:v>
                </c:pt>
                <c:pt idx="54411">
                  <c:v>1.3159799999999999E-2</c:v>
                </c:pt>
                <c:pt idx="54412">
                  <c:v>2.7170200000000001E-3</c:v>
                </c:pt>
                <c:pt idx="54413">
                  <c:v>-1.4121999999999999E-2</c:v>
                </c:pt>
                <c:pt idx="54414">
                  <c:v>-8.8310199999999998E-4</c:v>
                </c:pt>
                <c:pt idx="54415">
                  <c:v>1.5914899999999999E-2</c:v>
                </c:pt>
                <c:pt idx="54416">
                  <c:v>2.9435200000000002E-2</c:v>
                </c:pt>
                <c:pt idx="54417">
                  <c:v>7.3375699999999999E-3</c:v>
                </c:pt>
                <c:pt idx="54418">
                  <c:v>-1.3961799999999999E-3</c:v>
                </c:pt>
                <c:pt idx="54419">
                  <c:v>8.1987399999999995E-3</c:v>
                </c:pt>
                <c:pt idx="54420">
                  <c:v>-2.9616400000000001E-2</c:v>
                </c:pt>
                <c:pt idx="54421">
                  <c:v>-1.9333800000000002E-2</c:v>
                </c:pt>
                <c:pt idx="54422">
                  <c:v>-2.87876E-2</c:v>
                </c:pt>
                <c:pt idx="54423">
                  <c:v>-3.8160300000000001E-2</c:v>
                </c:pt>
                <c:pt idx="54424">
                  <c:v>4.5776399999999999E-4</c:v>
                </c:pt>
                <c:pt idx="54425" formatCode="0.00E+00">
                  <c:v>7.0571899999999994E-5</c:v>
                </c:pt>
                <c:pt idx="54426">
                  <c:v>1.26429E-2</c:v>
                </c:pt>
                <c:pt idx="54427" formatCode="0.00E+00">
                  <c:v>-5.91278E-5</c:v>
                </c:pt>
                <c:pt idx="54428">
                  <c:v>6.10676E-2</c:v>
                </c:pt>
                <c:pt idx="54429">
                  <c:v>2.349E-2</c:v>
                </c:pt>
                <c:pt idx="54430">
                  <c:v>-1.5057600000000001E-2</c:v>
                </c:pt>
                <c:pt idx="54431">
                  <c:v>-1.29423E-2</c:v>
                </c:pt>
                <c:pt idx="54432">
                  <c:v>2.2719400000000001E-2</c:v>
                </c:pt>
                <c:pt idx="54433">
                  <c:v>2.2665999999999999E-2</c:v>
                </c:pt>
                <c:pt idx="54434">
                  <c:v>-4.1389500000000001E-4</c:v>
                </c:pt>
                <c:pt idx="54435">
                  <c:v>-1.6195299999999999E-2</c:v>
                </c:pt>
                <c:pt idx="54436">
                  <c:v>-8.70895E-3</c:v>
                </c:pt>
                <c:pt idx="54437">
                  <c:v>-4.9394599999999997E-2</c:v>
                </c:pt>
                <c:pt idx="54438">
                  <c:v>-1.44119E-2</c:v>
                </c:pt>
                <c:pt idx="54439">
                  <c:v>1.92442E-2</c:v>
                </c:pt>
                <c:pt idx="54440" formatCode="0.00E+00">
                  <c:v>-2.00272E-5</c:v>
                </c:pt>
                <c:pt idx="54441">
                  <c:v>3.7651099999999999E-3</c:v>
                </c:pt>
                <c:pt idx="54442">
                  <c:v>-8.6383799999999993E-3</c:v>
                </c:pt>
                <c:pt idx="54443">
                  <c:v>2.4904300000000001E-2</c:v>
                </c:pt>
                <c:pt idx="54444">
                  <c:v>7.8678099999999996E-4</c:v>
                </c:pt>
                <c:pt idx="54445">
                  <c:v>-1.9923199999999999E-2</c:v>
                </c:pt>
                <c:pt idx="54446">
                  <c:v>1.6962999999999999E-2</c:v>
                </c:pt>
                <c:pt idx="54447">
                  <c:v>-2.0545999999999998E-2</c:v>
                </c:pt>
                <c:pt idx="54448">
                  <c:v>-6.08444E-3</c:v>
                </c:pt>
                <c:pt idx="54449">
                  <c:v>-8.5716200000000003E-3</c:v>
                </c:pt>
                <c:pt idx="54450">
                  <c:v>-8.6574600000000005E-3</c:v>
                </c:pt>
                <c:pt idx="54451">
                  <c:v>5.6457499999999997E-3</c:v>
                </c:pt>
                <c:pt idx="54452">
                  <c:v>2.3011199999999999E-2</c:v>
                </c:pt>
                <c:pt idx="54453">
                  <c:v>1.8024399999999999E-2</c:v>
                </c:pt>
                <c:pt idx="54454" formatCode="0.00E+00">
                  <c:v>-4.6434400000000004E-3</c:v>
                </c:pt>
                <c:pt idx="54455">
                  <c:v>-2.5184600000000001E-2</c:v>
                </c:pt>
                <c:pt idx="54456">
                  <c:v>-3.1046899999999999E-2</c:v>
                </c:pt>
                <c:pt idx="54457">
                  <c:v>9.4766599999999996E-3</c:v>
                </c:pt>
                <c:pt idx="54458">
                  <c:v>1.6777E-2</c:v>
                </c:pt>
                <c:pt idx="54459">
                  <c:v>5.5894899999999999E-3</c:v>
                </c:pt>
                <c:pt idx="54460">
                  <c:v>-2.5338200000000002E-2</c:v>
                </c:pt>
                <c:pt idx="54461">
                  <c:v>7.4119600000000004E-3</c:v>
                </c:pt>
                <c:pt idx="54462">
                  <c:v>8.6393400000000006E-3</c:v>
                </c:pt>
                <c:pt idx="54463">
                  <c:v>-4.6567900000000001E-3</c:v>
                </c:pt>
                <c:pt idx="54464">
                  <c:v>-1.2648599999999999E-2</c:v>
                </c:pt>
                <c:pt idx="54465">
                  <c:v>-5.2641899999999998E-2</c:v>
                </c:pt>
                <c:pt idx="54466">
                  <c:v>-2.29473E-2</c:v>
                </c:pt>
                <c:pt idx="54467">
                  <c:v>-3.1920400000000002E-2</c:v>
                </c:pt>
                <c:pt idx="54468">
                  <c:v>-2.1919299999999999E-2</c:v>
                </c:pt>
                <c:pt idx="54469">
                  <c:v>-5.0945299999999999E-3</c:v>
                </c:pt>
                <c:pt idx="54470">
                  <c:v>3.9339099999999997E-3</c:v>
                </c:pt>
                <c:pt idx="54471">
                  <c:v>-5.6419399999999998E-3</c:v>
                </c:pt>
                <c:pt idx="54472">
                  <c:v>-2.2172000000000001E-2</c:v>
                </c:pt>
                <c:pt idx="54473">
                  <c:v>-2.35643E-2</c:v>
                </c:pt>
                <c:pt idx="54474">
                  <c:v>-2.9440899999999999E-2</c:v>
                </c:pt>
                <c:pt idx="54475">
                  <c:v>-1.41773E-2</c:v>
                </c:pt>
                <c:pt idx="54476">
                  <c:v>-2.23246E-2</c:v>
                </c:pt>
                <c:pt idx="54477">
                  <c:v>2.2945399999999999E-3</c:v>
                </c:pt>
                <c:pt idx="54478">
                  <c:v>-8.0575899999999999E-3</c:v>
                </c:pt>
                <c:pt idx="54479">
                  <c:v>2.3835200000000001E-2</c:v>
                </c:pt>
                <c:pt idx="54480">
                  <c:v>1.5659300000000001E-2</c:v>
                </c:pt>
                <c:pt idx="54481">
                  <c:v>-2.9372200000000001E-2</c:v>
                </c:pt>
                <c:pt idx="54482">
                  <c:v>-4.91619E-3</c:v>
                </c:pt>
                <c:pt idx="54483">
                  <c:v>-2.5984799999999999E-2</c:v>
                </c:pt>
                <c:pt idx="54484">
                  <c:v>-7.0733999999999997E-3</c:v>
                </c:pt>
                <c:pt idx="54485">
                  <c:v>-3.1770699999999999E-2</c:v>
                </c:pt>
                <c:pt idx="54486">
                  <c:v>-4.24385E-4</c:v>
                </c:pt>
                <c:pt idx="54487">
                  <c:v>1.86815E-2</c:v>
                </c:pt>
                <c:pt idx="54488">
                  <c:v>3.9043400000000001E-3</c:v>
                </c:pt>
                <c:pt idx="54489">
                  <c:v>-2.59361E-2</c:v>
                </c:pt>
                <c:pt idx="54490">
                  <c:v>-9.4566300000000006E-3</c:v>
                </c:pt>
                <c:pt idx="54491">
                  <c:v>-3.8692499999999998E-2</c:v>
                </c:pt>
                <c:pt idx="54492">
                  <c:v>-4.0684699999999997E-2</c:v>
                </c:pt>
                <c:pt idx="54493">
                  <c:v>-2.45352E-2</c:v>
                </c:pt>
                <c:pt idx="54494">
                  <c:v>1.29728E-2</c:v>
                </c:pt>
                <c:pt idx="54495">
                  <c:v>1.8365900000000001E-2</c:v>
                </c:pt>
                <c:pt idx="54496">
                  <c:v>1.97926E-2</c:v>
                </c:pt>
                <c:pt idx="54497">
                  <c:v>-8.4133100000000002E-3</c:v>
                </c:pt>
                <c:pt idx="54498">
                  <c:v>-1.4194500000000001E-2</c:v>
                </c:pt>
                <c:pt idx="54499">
                  <c:v>-1.34325E-2</c:v>
                </c:pt>
                <c:pt idx="54500">
                  <c:v>-1.26848E-2</c:v>
                </c:pt>
                <c:pt idx="54501">
                  <c:v>-1.9092600000000001E-3</c:v>
                </c:pt>
                <c:pt idx="54502">
                  <c:v>-1.6784699999999999E-4</c:v>
                </c:pt>
                <c:pt idx="54503">
                  <c:v>1.08051E-3</c:v>
                </c:pt>
                <c:pt idx="54504">
                  <c:v>7.9441099999999997E-4</c:v>
                </c:pt>
                <c:pt idx="54505">
                  <c:v>-6.2065100000000002E-3</c:v>
                </c:pt>
                <c:pt idx="54506">
                  <c:v>1.6069400000000001E-2</c:v>
                </c:pt>
                <c:pt idx="54507">
                  <c:v>2.78301E-2</c:v>
                </c:pt>
                <c:pt idx="54508">
                  <c:v>1.23587E-2</c:v>
                </c:pt>
                <c:pt idx="54509">
                  <c:v>-3.5438499999999999E-3</c:v>
                </c:pt>
                <c:pt idx="54510">
                  <c:v>-5.2757300000000002E-3</c:v>
                </c:pt>
                <c:pt idx="54511">
                  <c:v>1.01089E-3</c:v>
                </c:pt>
                <c:pt idx="54512">
                  <c:v>8.9855200000000003E-3</c:v>
                </c:pt>
                <c:pt idx="54513">
                  <c:v>5.38063E-3</c:v>
                </c:pt>
                <c:pt idx="54514">
                  <c:v>2.0320899999999999E-2</c:v>
                </c:pt>
                <c:pt idx="54515">
                  <c:v>-7.18975E-3</c:v>
                </c:pt>
                <c:pt idx="54516">
                  <c:v>-3.4481999999999999E-2</c:v>
                </c:pt>
                <c:pt idx="54517">
                  <c:v>-1.85871E-3</c:v>
                </c:pt>
                <c:pt idx="54518">
                  <c:v>-1.2038200000000001E-2</c:v>
                </c:pt>
                <c:pt idx="54519">
                  <c:v>3.9672900000000001E-3</c:v>
                </c:pt>
                <c:pt idx="54520">
                  <c:v>-3.0612E-2</c:v>
                </c:pt>
                <c:pt idx="54521">
                  <c:v>-1.9349100000000001E-2</c:v>
                </c:pt>
                <c:pt idx="54522">
                  <c:v>2.2306400000000001E-2</c:v>
                </c:pt>
                <c:pt idx="54523">
                  <c:v>3.1639100000000003E-2</c:v>
                </c:pt>
                <c:pt idx="54524">
                  <c:v>2.03238E-2</c:v>
                </c:pt>
                <c:pt idx="54525">
                  <c:v>2.07157E-2</c:v>
                </c:pt>
                <c:pt idx="54526">
                  <c:v>1.7793699999999999E-2</c:v>
                </c:pt>
                <c:pt idx="54527">
                  <c:v>-1.43766E-2</c:v>
                </c:pt>
                <c:pt idx="54528">
                  <c:v>-2.1140099999999998E-2</c:v>
                </c:pt>
                <c:pt idx="54529">
                  <c:v>4.3526599999999999E-2</c:v>
                </c:pt>
                <c:pt idx="54530">
                  <c:v>1.4918300000000001E-2</c:v>
                </c:pt>
                <c:pt idx="54531">
                  <c:v>-7.9155000000000002E-4</c:v>
                </c:pt>
                <c:pt idx="54532">
                  <c:v>-4.7616999999999998E-3</c:v>
                </c:pt>
                <c:pt idx="54533">
                  <c:v>3.0268699999999999E-2</c:v>
                </c:pt>
                <c:pt idx="54534">
                  <c:v>2.0336199999999999E-2</c:v>
                </c:pt>
                <c:pt idx="54535">
                  <c:v>-1.5202500000000001E-2</c:v>
                </c:pt>
                <c:pt idx="54536">
                  <c:v>-1.63231E-2</c:v>
                </c:pt>
                <c:pt idx="54537">
                  <c:v>1.3563199999999999E-2</c:v>
                </c:pt>
                <c:pt idx="54538">
                  <c:v>-7.4729899999999997E-3</c:v>
                </c:pt>
                <c:pt idx="54539">
                  <c:v>-3.1018299999999999E-2</c:v>
                </c:pt>
                <c:pt idx="54540">
                  <c:v>-1.4622700000000001E-2</c:v>
                </c:pt>
                <c:pt idx="54541">
                  <c:v>1.36299E-2</c:v>
                </c:pt>
                <c:pt idx="54542">
                  <c:v>5.1317200000000002E-3</c:v>
                </c:pt>
                <c:pt idx="54543">
                  <c:v>-1.08614E-2</c:v>
                </c:pt>
                <c:pt idx="54544">
                  <c:v>-1.7557099999999999E-2</c:v>
                </c:pt>
                <c:pt idx="54545">
                  <c:v>-6.4315800000000001E-3</c:v>
                </c:pt>
                <c:pt idx="54546">
                  <c:v>-2.1770500000000002E-2</c:v>
                </c:pt>
                <c:pt idx="54547">
                  <c:v>-2.9406499999999999E-2</c:v>
                </c:pt>
                <c:pt idx="54548">
                  <c:v>1.28574E-2</c:v>
                </c:pt>
                <c:pt idx="54549">
                  <c:v>-9.4118099999999996E-3</c:v>
                </c:pt>
                <c:pt idx="54550">
                  <c:v>-3.7422200000000001E-3</c:v>
                </c:pt>
                <c:pt idx="54551">
                  <c:v>-6.3390699999999996E-3</c:v>
                </c:pt>
                <c:pt idx="54552">
                  <c:v>1.0841399999999999E-2</c:v>
                </c:pt>
                <c:pt idx="54553">
                  <c:v>9.6607199999999994E-3</c:v>
                </c:pt>
                <c:pt idx="54554">
                  <c:v>-2.2031800000000001E-2</c:v>
                </c:pt>
                <c:pt idx="54555">
                  <c:v>-2.8236399999999998E-2</c:v>
                </c:pt>
                <c:pt idx="54556">
                  <c:v>-3.6552399999999999E-2</c:v>
                </c:pt>
                <c:pt idx="54557">
                  <c:v>1.20831E-3</c:v>
                </c:pt>
                <c:pt idx="54558">
                  <c:v>5.4960299999999998E-3</c:v>
                </c:pt>
                <c:pt idx="54559">
                  <c:v>-2.9231099999999999E-2</c:v>
                </c:pt>
                <c:pt idx="54560">
                  <c:v>-7.2822599999999996E-3</c:v>
                </c:pt>
                <c:pt idx="54561">
                  <c:v>-4.4580500000000002E-2</c:v>
                </c:pt>
                <c:pt idx="54562">
                  <c:v>-5.3443900000000001E-3</c:v>
                </c:pt>
                <c:pt idx="54563">
                  <c:v>-1.3132100000000001E-2</c:v>
                </c:pt>
                <c:pt idx="54564">
                  <c:v>-3.0532799999999999E-2</c:v>
                </c:pt>
                <c:pt idx="54565">
                  <c:v>-1.27907E-2</c:v>
                </c:pt>
                <c:pt idx="54566">
                  <c:v>6.4048799999999999E-3</c:v>
                </c:pt>
                <c:pt idx="54567" formatCode="0.00E+00">
                  <c:v>-1.06401E-2</c:v>
                </c:pt>
                <c:pt idx="54568">
                  <c:v>-2.6894600000000001E-2</c:v>
                </c:pt>
                <c:pt idx="54569">
                  <c:v>-2.1978399999999999E-2</c:v>
                </c:pt>
                <c:pt idx="54570">
                  <c:v>6.2847099999999998E-3</c:v>
                </c:pt>
                <c:pt idx="54571">
                  <c:v>3.7069300000000002E-3</c:v>
                </c:pt>
                <c:pt idx="54572">
                  <c:v>-4.2062799999999997E-2</c:v>
                </c:pt>
                <c:pt idx="54573">
                  <c:v>-4.3499000000000003E-2</c:v>
                </c:pt>
                <c:pt idx="54574">
                  <c:v>-1.38645E-2</c:v>
                </c:pt>
                <c:pt idx="54575">
                  <c:v>6.1807600000000004E-3</c:v>
                </c:pt>
                <c:pt idx="54576">
                  <c:v>1.95122E-2</c:v>
                </c:pt>
                <c:pt idx="54577">
                  <c:v>2.28376E-2</c:v>
                </c:pt>
                <c:pt idx="54578">
                  <c:v>1.3077699999999999E-2</c:v>
                </c:pt>
                <c:pt idx="54579">
                  <c:v>-1.1115099999999999E-2</c:v>
                </c:pt>
                <c:pt idx="54580">
                  <c:v>1.28393E-2</c:v>
                </c:pt>
                <c:pt idx="54581">
                  <c:v>1.6784699999999999E-4</c:v>
                </c:pt>
                <c:pt idx="54582">
                  <c:v>-3.31049E-2</c:v>
                </c:pt>
                <c:pt idx="54583">
                  <c:v>-2.1278399999999999E-2</c:v>
                </c:pt>
                <c:pt idx="54584">
                  <c:v>-1.9760099999999999E-2</c:v>
                </c:pt>
                <c:pt idx="54585">
                  <c:v>6.3915300000000003E-3</c:v>
                </c:pt>
                <c:pt idx="54586">
                  <c:v>-7.4195900000000004E-4</c:v>
                </c:pt>
                <c:pt idx="54587">
                  <c:v>1.4759100000000001E-2</c:v>
                </c:pt>
                <c:pt idx="54588">
                  <c:v>-2.43664E-2</c:v>
                </c:pt>
                <c:pt idx="54589">
                  <c:v>-3.4195900000000001E-2</c:v>
                </c:pt>
                <c:pt idx="54590">
                  <c:v>-5.9742900000000002E-2</c:v>
                </c:pt>
                <c:pt idx="54591">
                  <c:v>-1.5418100000000001E-2</c:v>
                </c:pt>
                <c:pt idx="54592">
                  <c:v>-1.7326399999999999E-2</c:v>
                </c:pt>
                <c:pt idx="54593">
                  <c:v>-3.2890299999999997E-2</c:v>
                </c:pt>
                <c:pt idx="54594">
                  <c:v>-3.0882799999999998E-2</c:v>
                </c:pt>
                <c:pt idx="54595">
                  <c:v>-6.5278999999999997E-3</c:v>
                </c:pt>
                <c:pt idx="54596">
                  <c:v>3.2692899999999997E-2</c:v>
                </c:pt>
                <c:pt idx="54597">
                  <c:v>-2.0686099999999999E-2</c:v>
                </c:pt>
                <c:pt idx="54598">
                  <c:v>-2.88267E-2</c:v>
                </c:pt>
                <c:pt idx="54599">
                  <c:v>-1.1117E-2</c:v>
                </c:pt>
                <c:pt idx="54600">
                  <c:v>-6.6614200000000004E-3</c:v>
                </c:pt>
                <c:pt idx="54601">
                  <c:v>2.8207800000000002E-2</c:v>
                </c:pt>
                <c:pt idx="54602">
                  <c:v>1.9492099999999998E-2</c:v>
                </c:pt>
                <c:pt idx="54603">
                  <c:v>-3.0832300000000002E-3</c:v>
                </c:pt>
                <c:pt idx="54604">
                  <c:v>-8.1281700000000005E-3</c:v>
                </c:pt>
                <c:pt idx="54605">
                  <c:v>-1.5554399999999999E-2</c:v>
                </c:pt>
                <c:pt idx="54606">
                  <c:v>-3.64876E-3</c:v>
                </c:pt>
                <c:pt idx="54607">
                  <c:v>4.40311E-3</c:v>
                </c:pt>
                <c:pt idx="54608">
                  <c:v>-2.6887899999999999E-2</c:v>
                </c:pt>
                <c:pt idx="54609">
                  <c:v>-1.08624E-3</c:v>
                </c:pt>
                <c:pt idx="54610">
                  <c:v>3.3437700000000001E-2</c:v>
                </c:pt>
                <c:pt idx="54611">
                  <c:v>1.1432599999999999E-2</c:v>
                </c:pt>
                <c:pt idx="54612">
                  <c:v>1.16043E-2</c:v>
                </c:pt>
                <c:pt idx="54613">
                  <c:v>6.7672699999999997E-3</c:v>
                </c:pt>
                <c:pt idx="54614">
                  <c:v>2.1842E-2</c:v>
                </c:pt>
                <c:pt idx="54615">
                  <c:v>2.43473E-3</c:v>
                </c:pt>
                <c:pt idx="54616">
                  <c:v>-1.36232E-2</c:v>
                </c:pt>
                <c:pt idx="54617">
                  <c:v>2.79999E-3</c:v>
                </c:pt>
                <c:pt idx="54618">
                  <c:v>-4.5051600000000002E-3</c:v>
                </c:pt>
                <c:pt idx="54619">
                  <c:v>2.91452E-2</c:v>
                </c:pt>
                <c:pt idx="54620">
                  <c:v>8.4752999999999998E-3</c:v>
                </c:pt>
                <c:pt idx="54621">
                  <c:v>3.1413999999999999E-3</c:v>
                </c:pt>
                <c:pt idx="54622">
                  <c:v>-2.97832E-3</c:v>
                </c:pt>
                <c:pt idx="54623">
                  <c:v>-2.0499199999999999E-2</c:v>
                </c:pt>
                <c:pt idx="54624">
                  <c:v>3.5719899999999999E-2</c:v>
                </c:pt>
                <c:pt idx="54625">
                  <c:v>-3.7193300000000002E-4</c:v>
                </c:pt>
                <c:pt idx="54626">
                  <c:v>1.3546000000000001E-2</c:v>
                </c:pt>
                <c:pt idx="54627">
                  <c:v>-2.27709E-2</c:v>
                </c:pt>
                <c:pt idx="54628" formatCode="0.00E+00">
                  <c:v>-1.3603199999999999E-2</c:v>
                </c:pt>
                <c:pt idx="54629">
                  <c:v>3.2259900000000001E-2</c:v>
                </c:pt>
                <c:pt idx="54630">
                  <c:v>1.41125E-2</c:v>
                </c:pt>
                <c:pt idx="54631">
                  <c:v>-1.4154399999999999E-2</c:v>
                </c:pt>
                <c:pt idx="54632">
                  <c:v>1.2782099999999999E-2</c:v>
                </c:pt>
                <c:pt idx="54633">
                  <c:v>-1.6775099999999999E-3</c:v>
                </c:pt>
                <c:pt idx="54634">
                  <c:v>-3.85857E-3</c:v>
                </c:pt>
                <c:pt idx="54635">
                  <c:v>-4.0015200000000001E-2</c:v>
                </c:pt>
                <c:pt idx="54636">
                  <c:v>1.6007400000000001E-2</c:v>
                </c:pt>
                <c:pt idx="54637">
                  <c:v>2.32353E-2</c:v>
                </c:pt>
                <c:pt idx="54638">
                  <c:v>7.0457499999999999E-3</c:v>
                </c:pt>
                <c:pt idx="54639">
                  <c:v>-3.3007599999999998E-2</c:v>
                </c:pt>
                <c:pt idx="54640">
                  <c:v>-7.9155000000000002E-4</c:v>
                </c:pt>
                <c:pt idx="54641">
                  <c:v>2.84348E-2</c:v>
                </c:pt>
                <c:pt idx="54642">
                  <c:v>1.56307E-3</c:v>
                </c:pt>
                <c:pt idx="54643">
                  <c:v>1.4543500000000001E-3</c:v>
                </c:pt>
                <c:pt idx="54644">
                  <c:v>-3.0994399999999999E-4</c:v>
                </c:pt>
                <c:pt idx="54645">
                  <c:v>3.2405899999999998E-3</c:v>
                </c:pt>
                <c:pt idx="54646">
                  <c:v>3.9615600000000003E-3</c:v>
                </c:pt>
                <c:pt idx="54647">
                  <c:v>1.71843E-2</c:v>
                </c:pt>
                <c:pt idx="54648">
                  <c:v>1.8421199999999999E-2</c:v>
                </c:pt>
                <c:pt idx="54649">
                  <c:v>-1.3081600000000001E-2</c:v>
                </c:pt>
                <c:pt idx="54650">
                  <c:v>6.9427500000000001E-3</c:v>
                </c:pt>
                <c:pt idx="54651">
                  <c:v>3.2504100000000001E-2</c:v>
                </c:pt>
                <c:pt idx="54652">
                  <c:v>-5.8422099999999996E-3</c:v>
                </c:pt>
                <c:pt idx="54653">
                  <c:v>-2.0502099999999999E-2</c:v>
                </c:pt>
                <c:pt idx="54654">
                  <c:v>1.1342E-2</c:v>
                </c:pt>
                <c:pt idx="54655">
                  <c:v>1.9926099999999999E-2</c:v>
                </c:pt>
                <c:pt idx="54656">
                  <c:v>1.2556100000000001E-2</c:v>
                </c:pt>
                <c:pt idx="54657">
                  <c:v>-1.7223399999999999E-3</c:v>
                </c:pt>
                <c:pt idx="54658">
                  <c:v>-9.7589500000000006E-3</c:v>
                </c:pt>
                <c:pt idx="54659">
                  <c:v>1.20163E-3</c:v>
                </c:pt>
                <c:pt idx="54660">
                  <c:v>-1.33247E-2</c:v>
                </c:pt>
                <c:pt idx="54661">
                  <c:v>-4.1329400000000002E-2</c:v>
                </c:pt>
                <c:pt idx="54662">
                  <c:v>6.6986099999999998E-3</c:v>
                </c:pt>
                <c:pt idx="54663">
                  <c:v>1.7602900000000001E-2</c:v>
                </c:pt>
                <c:pt idx="54664">
                  <c:v>-1.1745500000000001E-2</c:v>
                </c:pt>
                <c:pt idx="54665">
                  <c:v>-1.92499E-2</c:v>
                </c:pt>
                <c:pt idx="54666">
                  <c:v>-3.5418499999999999E-2</c:v>
                </c:pt>
                <c:pt idx="54667">
                  <c:v>1.3418200000000001E-3</c:v>
                </c:pt>
                <c:pt idx="54668">
                  <c:v>-3.65353E-2</c:v>
                </c:pt>
                <c:pt idx="54669">
                  <c:v>-4.7056199999999999E-2</c:v>
                </c:pt>
                <c:pt idx="54670">
                  <c:v>-2.9963500000000001E-2</c:v>
                </c:pt>
                <c:pt idx="54671">
                  <c:v>-2.46048E-2</c:v>
                </c:pt>
                <c:pt idx="54672">
                  <c:v>-2.3056E-2</c:v>
                </c:pt>
                <c:pt idx="54673">
                  <c:v>-2.92053E-2</c:v>
                </c:pt>
                <c:pt idx="54674">
                  <c:v>-1.1526099999999999E-2</c:v>
                </c:pt>
                <c:pt idx="54675">
                  <c:v>-2.2901500000000002E-2</c:v>
                </c:pt>
                <c:pt idx="54676">
                  <c:v>-3.0903799999999999E-2</c:v>
                </c:pt>
                <c:pt idx="54677">
                  <c:v>-2.42414E-2</c:v>
                </c:pt>
                <c:pt idx="54678">
                  <c:v>-2.9661199999999999E-2</c:v>
                </c:pt>
                <c:pt idx="54679">
                  <c:v>-7.3223100000000003E-3</c:v>
                </c:pt>
                <c:pt idx="54680">
                  <c:v>-2.5098800000000001E-2</c:v>
                </c:pt>
                <c:pt idx="54681">
                  <c:v>1.6423199999999999E-2</c:v>
                </c:pt>
                <c:pt idx="54682">
                  <c:v>-2.9553400000000001E-2</c:v>
                </c:pt>
                <c:pt idx="54683">
                  <c:v>-5.9403400000000002E-2</c:v>
                </c:pt>
                <c:pt idx="54684">
                  <c:v>1.11294E-3</c:v>
                </c:pt>
                <c:pt idx="54685">
                  <c:v>3.6220599999999999E-3</c:v>
                </c:pt>
                <c:pt idx="54686">
                  <c:v>-1.3840699999999999E-2</c:v>
                </c:pt>
                <c:pt idx="54687">
                  <c:v>-3.9123499999999999E-2</c:v>
                </c:pt>
                <c:pt idx="54688">
                  <c:v>-2.6488299999999999E-2</c:v>
                </c:pt>
                <c:pt idx="54689">
                  <c:v>-6.1502500000000003E-3</c:v>
                </c:pt>
                <c:pt idx="54690">
                  <c:v>1.3504E-2</c:v>
                </c:pt>
                <c:pt idx="54691">
                  <c:v>-7.0886600000000001E-3</c:v>
                </c:pt>
                <c:pt idx="54692">
                  <c:v>-1.7584800000000001E-2</c:v>
                </c:pt>
                <c:pt idx="54693">
                  <c:v>-2.2174800000000001E-2</c:v>
                </c:pt>
                <c:pt idx="54694">
                  <c:v>1.3373400000000001E-2</c:v>
                </c:pt>
                <c:pt idx="54695">
                  <c:v>1.2248E-2</c:v>
                </c:pt>
                <c:pt idx="54696">
                  <c:v>7.1096400000000004E-3</c:v>
                </c:pt>
                <c:pt idx="54697">
                  <c:v>-1.32265E-2</c:v>
                </c:pt>
                <c:pt idx="54698">
                  <c:v>-3.6252E-2</c:v>
                </c:pt>
                <c:pt idx="54699">
                  <c:v>1.6300200000000001E-2</c:v>
                </c:pt>
                <c:pt idx="54700">
                  <c:v>5.2309000000000001E-3</c:v>
                </c:pt>
                <c:pt idx="54701">
                  <c:v>-5.0802199999999999E-3</c:v>
                </c:pt>
                <c:pt idx="54702">
                  <c:v>-2.9163399999999999E-2</c:v>
                </c:pt>
                <c:pt idx="54703">
                  <c:v>-2.2046099999999999E-2</c:v>
                </c:pt>
                <c:pt idx="54704">
                  <c:v>8.0585499999999996E-4</c:v>
                </c:pt>
                <c:pt idx="54705">
                  <c:v>-1.47858E-2</c:v>
                </c:pt>
                <c:pt idx="54706">
                  <c:v>5.5980700000000001E-3</c:v>
                </c:pt>
                <c:pt idx="54707">
                  <c:v>-1.159E-2</c:v>
                </c:pt>
                <c:pt idx="54708">
                  <c:v>-1.27668E-2</c:v>
                </c:pt>
                <c:pt idx="54709">
                  <c:v>2.7913999999999999E-3</c:v>
                </c:pt>
                <c:pt idx="54710">
                  <c:v>-7.3614099999999997E-3</c:v>
                </c:pt>
                <c:pt idx="54711">
                  <c:v>1.5691799999999999E-2</c:v>
                </c:pt>
                <c:pt idx="54712">
                  <c:v>-2.1538700000000001E-2</c:v>
                </c:pt>
                <c:pt idx="54713">
                  <c:v>1.0705900000000001E-2</c:v>
                </c:pt>
                <c:pt idx="54714">
                  <c:v>-3.16257E-2</c:v>
                </c:pt>
                <c:pt idx="54715">
                  <c:v>2.1946E-2</c:v>
                </c:pt>
                <c:pt idx="54716">
                  <c:v>-1.5637399999999999E-2</c:v>
                </c:pt>
                <c:pt idx="54717">
                  <c:v>-6.1607399999999996E-3</c:v>
                </c:pt>
                <c:pt idx="54718">
                  <c:v>-1.27239E-2</c:v>
                </c:pt>
                <c:pt idx="54719">
                  <c:v>-3.2729099999999997E-2</c:v>
                </c:pt>
                <c:pt idx="54720">
                  <c:v>8.9082699999999994E-3</c:v>
                </c:pt>
                <c:pt idx="54721">
                  <c:v>-9.36413E-3</c:v>
                </c:pt>
                <c:pt idx="54722">
                  <c:v>-2.5835E-2</c:v>
                </c:pt>
                <c:pt idx="54723">
                  <c:v>-2.49634E-2</c:v>
                </c:pt>
                <c:pt idx="54724">
                  <c:v>-1.4944100000000001E-3</c:v>
                </c:pt>
                <c:pt idx="54725">
                  <c:v>3.0118900000000001E-2</c:v>
                </c:pt>
                <c:pt idx="54726">
                  <c:v>-7.3833500000000003E-3</c:v>
                </c:pt>
                <c:pt idx="54727">
                  <c:v>-5.1969500000000002E-2</c:v>
                </c:pt>
                <c:pt idx="54728" formatCode="0.00E+00">
                  <c:v>-6.0691800000000004E-3</c:v>
                </c:pt>
                <c:pt idx="54729">
                  <c:v>5.1298100000000003E-3</c:v>
                </c:pt>
                <c:pt idx="54730">
                  <c:v>2.6493100000000002E-3</c:v>
                </c:pt>
                <c:pt idx="54731">
                  <c:v>-1.3813000000000001E-2</c:v>
                </c:pt>
                <c:pt idx="54732">
                  <c:v>-5.4739000000000003E-2</c:v>
                </c:pt>
                <c:pt idx="54733">
                  <c:v>3.6420799999999998E-3</c:v>
                </c:pt>
                <c:pt idx="54734">
                  <c:v>4.5118299999999997E-3</c:v>
                </c:pt>
                <c:pt idx="54735">
                  <c:v>-6.8302199999999997E-3</c:v>
                </c:pt>
                <c:pt idx="54736">
                  <c:v>-3.3578900000000001E-3</c:v>
                </c:pt>
                <c:pt idx="54737">
                  <c:v>-1.7109900000000001E-2</c:v>
                </c:pt>
                <c:pt idx="54738">
                  <c:v>-1.17979E-2</c:v>
                </c:pt>
                <c:pt idx="54739">
                  <c:v>1.8451700000000001E-2</c:v>
                </c:pt>
                <c:pt idx="54740">
                  <c:v>3.7517499999999999E-3</c:v>
                </c:pt>
                <c:pt idx="54741">
                  <c:v>-4.4727299999999998E-4</c:v>
                </c:pt>
                <c:pt idx="54742">
                  <c:v>7.7905700000000001E-3</c:v>
                </c:pt>
                <c:pt idx="54743">
                  <c:v>6.5259899999999997E-3</c:v>
                </c:pt>
                <c:pt idx="54744">
                  <c:v>1.15633E-2</c:v>
                </c:pt>
                <c:pt idx="54745">
                  <c:v>1.24092E-2</c:v>
                </c:pt>
                <c:pt idx="54746">
                  <c:v>4.2772299999999999E-3</c:v>
                </c:pt>
                <c:pt idx="54747">
                  <c:v>2.3123700000000001E-2</c:v>
                </c:pt>
                <c:pt idx="54748">
                  <c:v>1.26734E-2</c:v>
                </c:pt>
                <c:pt idx="54749">
                  <c:v>1.6920999999999999E-2</c:v>
                </c:pt>
                <c:pt idx="54750">
                  <c:v>-1.8281899999999999E-3</c:v>
                </c:pt>
                <c:pt idx="54751">
                  <c:v>2.76146E-2</c:v>
                </c:pt>
                <c:pt idx="54752">
                  <c:v>-2.1934499999999999E-4</c:v>
                </c:pt>
                <c:pt idx="54753">
                  <c:v>-3.9806399999999997E-3</c:v>
                </c:pt>
                <c:pt idx="54754">
                  <c:v>1.9061100000000001E-2</c:v>
                </c:pt>
                <c:pt idx="54755">
                  <c:v>2.2387500000000001E-2</c:v>
                </c:pt>
                <c:pt idx="54756">
                  <c:v>1.5699399999999999E-2</c:v>
                </c:pt>
                <c:pt idx="54757">
                  <c:v>-4.9905799999999997E-3</c:v>
                </c:pt>
                <c:pt idx="54758">
                  <c:v>4.2009400000000002E-2</c:v>
                </c:pt>
                <c:pt idx="54759">
                  <c:v>3.8161300000000002E-2</c:v>
                </c:pt>
                <c:pt idx="54760">
                  <c:v>3.7983900000000001E-2</c:v>
                </c:pt>
                <c:pt idx="54761">
                  <c:v>9.9039100000000001E-3</c:v>
                </c:pt>
                <c:pt idx="54762">
                  <c:v>1.4798199999999999E-2</c:v>
                </c:pt>
                <c:pt idx="54763">
                  <c:v>4.2734100000000001E-3</c:v>
                </c:pt>
                <c:pt idx="54764">
                  <c:v>1.3150200000000001E-2</c:v>
                </c:pt>
                <c:pt idx="54765">
                  <c:v>-1.6393700000000001E-2</c:v>
                </c:pt>
                <c:pt idx="54766">
                  <c:v>7.1907000000000004E-4</c:v>
                </c:pt>
                <c:pt idx="54767">
                  <c:v>1.9939399999999999E-2</c:v>
                </c:pt>
                <c:pt idx="54768">
                  <c:v>3.0318299999999999E-2</c:v>
                </c:pt>
                <c:pt idx="54769">
                  <c:v>6.5612800000000001E-3</c:v>
                </c:pt>
                <c:pt idx="54770">
                  <c:v>-2.7179700000000001E-3</c:v>
                </c:pt>
                <c:pt idx="54771">
                  <c:v>-2.65694E-3</c:v>
                </c:pt>
                <c:pt idx="54772">
                  <c:v>-5.6791300000000001E-3</c:v>
                </c:pt>
                <c:pt idx="54773">
                  <c:v>-1.14775E-2</c:v>
                </c:pt>
                <c:pt idx="54774" formatCode="0.00E+00">
                  <c:v>2.8610199999999999E-5</c:v>
                </c:pt>
                <c:pt idx="54775">
                  <c:v>-1.08862E-2</c:v>
                </c:pt>
                <c:pt idx="54776">
                  <c:v>-2.01607E-3</c:v>
                </c:pt>
                <c:pt idx="54777">
                  <c:v>1.14527E-2</c:v>
                </c:pt>
                <c:pt idx="54778">
                  <c:v>2.8293599999999999E-2</c:v>
                </c:pt>
                <c:pt idx="54779">
                  <c:v>-1.30644E-2</c:v>
                </c:pt>
                <c:pt idx="54780">
                  <c:v>-1.9208900000000001E-2</c:v>
                </c:pt>
                <c:pt idx="54781">
                  <c:v>-2.50511E-2</c:v>
                </c:pt>
                <c:pt idx="54782">
                  <c:v>5.1288599999999998E-3</c:v>
                </c:pt>
                <c:pt idx="54783">
                  <c:v>2.5587100000000001E-3</c:v>
                </c:pt>
                <c:pt idx="54784">
                  <c:v>-1.7822299999999999E-2</c:v>
                </c:pt>
                <c:pt idx="54785">
                  <c:v>-9.0856600000000006E-3</c:v>
                </c:pt>
                <c:pt idx="54786">
                  <c:v>-1.3721499999999999E-2</c:v>
                </c:pt>
                <c:pt idx="54787">
                  <c:v>3.8993800000000002E-2</c:v>
                </c:pt>
                <c:pt idx="54788">
                  <c:v>1.4661799999999999E-2</c:v>
                </c:pt>
                <c:pt idx="54789">
                  <c:v>1.43147E-2</c:v>
                </c:pt>
                <c:pt idx="54790">
                  <c:v>-3.9482099999999997E-3</c:v>
                </c:pt>
                <c:pt idx="54791">
                  <c:v>-9.0408299999999997E-4</c:v>
                </c:pt>
                <c:pt idx="54792">
                  <c:v>-1.6965899999999999E-2</c:v>
                </c:pt>
                <c:pt idx="54793">
                  <c:v>1.91956E-2</c:v>
                </c:pt>
                <c:pt idx="54794">
                  <c:v>6.2961600000000003E-3</c:v>
                </c:pt>
                <c:pt idx="54795">
                  <c:v>-2.8125799999999999E-2</c:v>
                </c:pt>
                <c:pt idx="54796">
                  <c:v>-9.2420599999999999E-3</c:v>
                </c:pt>
                <c:pt idx="54797">
                  <c:v>2.4131799999999998E-2</c:v>
                </c:pt>
                <c:pt idx="54798">
                  <c:v>2.9686899999999999E-2</c:v>
                </c:pt>
                <c:pt idx="54799">
                  <c:v>-1.65358E-2</c:v>
                </c:pt>
                <c:pt idx="54800">
                  <c:v>1.00231E-3</c:v>
                </c:pt>
                <c:pt idx="54801">
                  <c:v>1.7867999999999998E-2</c:v>
                </c:pt>
                <c:pt idx="54802">
                  <c:v>-1.8942799999999999E-2</c:v>
                </c:pt>
                <c:pt idx="54803">
                  <c:v>1.2991900000000001E-2</c:v>
                </c:pt>
                <c:pt idx="54804">
                  <c:v>3.3496900000000003E-2</c:v>
                </c:pt>
                <c:pt idx="54805">
                  <c:v>1.7592400000000001E-2</c:v>
                </c:pt>
                <c:pt idx="54806">
                  <c:v>2.7485800000000001E-2</c:v>
                </c:pt>
                <c:pt idx="54807">
                  <c:v>8.1110000000000002E-3</c:v>
                </c:pt>
                <c:pt idx="54808">
                  <c:v>1.2861300000000001E-2</c:v>
                </c:pt>
                <c:pt idx="54809">
                  <c:v>3.54376E-2</c:v>
                </c:pt>
                <c:pt idx="54810">
                  <c:v>-3.2777800000000001E-3</c:v>
                </c:pt>
                <c:pt idx="54811">
                  <c:v>1.6588200000000001E-2</c:v>
                </c:pt>
                <c:pt idx="54812">
                  <c:v>3.9704299999999998E-2</c:v>
                </c:pt>
                <c:pt idx="54813">
                  <c:v>3.0605299999999998E-2</c:v>
                </c:pt>
                <c:pt idx="54814">
                  <c:v>9.5357900000000006E-3</c:v>
                </c:pt>
                <c:pt idx="54815">
                  <c:v>2.30694E-2</c:v>
                </c:pt>
                <c:pt idx="54816">
                  <c:v>1.9237500000000001E-2</c:v>
                </c:pt>
                <c:pt idx="54817">
                  <c:v>1.7592400000000001E-2</c:v>
                </c:pt>
                <c:pt idx="54818">
                  <c:v>-4.3795599999999997E-2</c:v>
                </c:pt>
                <c:pt idx="54819">
                  <c:v>-3.1301500000000003E-2</c:v>
                </c:pt>
                <c:pt idx="54820">
                  <c:v>-1.7271000000000001E-3</c:v>
                </c:pt>
                <c:pt idx="54821">
                  <c:v>9.0751600000000005E-3</c:v>
                </c:pt>
                <c:pt idx="54822">
                  <c:v>1.4110599999999999E-2</c:v>
                </c:pt>
                <c:pt idx="54823">
                  <c:v>-2.8288799999999999E-2</c:v>
                </c:pt>
                <c:pt idx="54824">
                  <c:v>2.20966E-3</c:v>
                </c:pt>
                <c:pt idx="54825" formatCode="0.00E+00">
                  <c:v>7.82013E-5</c:v>
                </c:pt>
                <c:pt idx="54826">
                  <c:v>2.1614100000000001E-2</c:v>
                </c:pt>
                <c:pt idx="54827">
                  <c:v>-9.1552699999999996E-4</c:v>
                </c:pt>
                <c:pt idx="54828">
                  <c:v>7.9250299999999996E-4</c:v>
                </c:pt>
                <c:pt idx="54829">
                  <c:v>-2.8293599999999999E-2</c:v>
                </c:pt>
                <c:pt idx="54830">
                  <c:v>-7.4949300000000003E-3</c:v>
                </c:pt>
                <c:pt idx="54831">
                  <c:v>2.9082299999999998E-2</c:v>
                </c:pt>
                <c:pt idx="54832">
                  <c:v>-5.0830799999999996E-4</c:v>
                </c:pt>
                <c:pt idx="54833" formatCode="0.00E+00">
                  <c:v>-3.4034700000000001E-2</c:v>
                </c:pt>
                <c:pt idx="54834">
                  <c:v>-3.8837400000000001E-2</c:v>
                </c:pt>
                <c:pt idx="54835">
                  <c:v>-2.7031900000000001E-2</c:v>
                </c:pt>
                <c:pt idx="54836">
                  <c:v>3.9930299999999998E-3</c:v>
                </c:pt>
                <c:pt idx="54837">
                  <c:v>-3.7857099999999998E-2</c:v>
                </c:pt>
                <c:pt idx="54838">
                  <c:v>-2.6637999999999998E-2</c:v>
                </c:pt>
                <c:pt idx="54839">
                  <c:v>-2.2782299999999998E-2</c:v>
                </c:pt>
                <c:pt idx="54840">
                  <c:v>9.9763899999999999E-3</c:v>
                </c:pt>
                <c:pt idx="54841">
                  <c:v>-8.0327999999999997E-3</c:v>
                </c:pt>
                <c:pt idx="54842">
                  <c:v>-1.01986E-2</c:v>
                </c:pt>
                <c:pt idx="54843">
                  <c:v>-1.2321500000000001E-2</c:v>
                </c:pt>
                <c:pt idx="54844">
                  <c:v>-7.8764000000000004E-3</c:v>
                </c:pt>
                <c:pt idx="54845">
                  <c:v>7.8735400000000001E-3</c:v>
                </c:pt>
                <c:pt idx="54846">
                  <c:v>1.9626600000000002E-3</c:v>
                </c:pt>
                <c:pt idx="54847">
                  <c:v>-2.3153300000000002E-2</c:v>
                </c:pt>
                <c:pt idx="54848">
                  <c:v>-1.36194E-2</c:v>
                </c:pt>
                <c:pt idx="54849">
                  <c:v>7.49016E-3</c:v>
                </c:pt>
                <c:pt idx="54850">
                  <c:v>6.4430199999999998E-3</c:v>
                </c:pt>
                <c:pt idx="54851">
                  <c:v>-1.7976800000000001E-3</c:v>
                </c:pt>
                <c:pt idx="54852">
                  <c:v>-1.7581900000000001E-2</c:v>
                </c:pt>
                <c:pt idx="54853">
                  <c:v>-2.3452799999999999E-2</c:v>
                </c:pt>
                <c:pt idx="54854">
                  <c:v>-2.20804E-2</c:v>
                </c:pt>
                <c:pt idx="54855">
                  <c:v>2.3976299999999999E-2</c:v>
                </c:pt>
                <c:pt idx="54856">
                  <c:v>3.3941300000000001E-2</c:v>
                </c:pt>
                <c:pt idx="54857">
                  <c:v>-1.6734099999999998E-2</c:v>
                </c:pt>
                <c:pt idx="54858">
                  <c:v>-4.02374E-2</c:v>
                </c:pt>
                <c:pt idx="54859">
                  <c:v>-1.6350699999999999E-2</c:v>
                </c:pt>
                <c:pt idx="54860">
                  <c:v>5.63402E-2</c:v>
                </c:pt>
                <c:pt idx="54861">
                  <c:v>1.9555099999999999E-2</c:v>
                </c:pt>
                <c:pt idx="54862">
                  <c:v>-1.34821E-2</c:v>
                </c:pt>
                <c:pt idx="54863">
                  <c:v>-3.9261799999999999E-2</c:v>
                </c:pt>
                <c:pt idx="54864">
                  <c:v>1.5727000000000001E-2</c:v>
                </c:pt>
                <c:pt idx="54865">
                  <c:v>4.4132200000000003E-2</c:v>
                </c:pt>
                <c:pt idx="54866">
                  <c:v>2.7778600000000001E-2</c:v>
                </c:pt>
                <c:pt idx="54867">
                  <c:v>1.7952900000000001E-2</c:v>
                </c:pt>
                <c:pt idx="54868">
                  <c:v>-1.0837599999999999E-2</c:v>
                </c:pt>
                <c:pt idx="54869">
                  <c:v>8.0938299999999998E-3</c:v>
                </c:pt>
                <c:pt idx="54870">
                  <c:v>2.4051699999999999E-2</c:v>
                </c:pt>
                <c:pt idx="54871">
                  <c:v>2.1140099999999998E-2</c:v>
                </c:pt>
                <c:pt idx="54872">
                  <c:v>-2.10371E-2</c:v>
                </c:pt>
                <c:pt idx="54873">
                  <c:v>-1.1961899999999999E-2</c:v>
                </c:pt>
                <c:pt idx="54874">
                  <c:v>-2.5854099999999998E-3</c:v>
                </c:pt>
                <c:pt idx="54875">
                  <c:v>1.59702E-2</c:v>
                </c:pt>
                <c:pt idx="54876">
                  <c:v>-2.1543500000000002E-3</c:v>
                </c:pt>
                <c:pt idx="54877">
                  <c:v>9.0188999999999998E-3</c:v>
                </c:pt>
                <c:pt idx="54878">
                  <c:v>4.6660399999999998E-2</c:v>
                </c:pt>
                <c:pt idx="54879">
                  <c:v>3.7418399999999997E-2</c:v>
                </c:pt>
                <c:pt idx="54880">
                  <c:v>2.8417600000000001E-2</c:v>
                </c:pt>
                <c:pt idx="54881">
                  <c:v>-1.06611E-2</c:v>
                </c:pt>
                <c:pt idx="54882">
                  <c:v>-2.2398000000000001E-2</c:v>
                </c:pt>
                <c:pt idx="54883">
                  <c:v>1.0673500000000001E-2</c:v>
                </c:pt>
                <c:pt idx="54884">
                  <c:v>6.5460199999999996E-3</c:v>
                </c:pt>
                <c:pt idx="54885">
                  <c:v>1.8579499999999999E-2</c:v>
                </c:pt>
                <c:pt idx="54886">
                  <c:v>-5.26524E-3</c:v>
                </c:pt>
                <c:pt idx="54887">
                  <c:v>-2.9253999999999999E-2</c:v>
                </c:pt>
                <c:pt idx="54888">
                  <c:v>-6.9684999999999999E-3</c:v>
                </c:pt>
                <c:pt idx="54889">
                  <c:v>-1.06525E-3</c:v>
                </c:pt>
                <c:pt idx="54890">
                  <c:v>1.5061400000000001E-2</c:v>
                </c:pt>
                <c:pt idx="54891">
                  <c:v>1.5646899999999998E-2</c:v>
                </c:pt>
                <c:pt idx="54892">
                  <c:v>8.4867499999999995E-3</c:v>
                </c:pt>
                <c:pt idx="54893">
                  <c:v>1.36776E-2</c:v>
                </c:pt>
                <c:pt idx="54894">
                  <c:v>2.9739399999999999E-2</c:v>
                </c:pt>
                <c:pt idx="54895">
                  <c:v>1.92909E-2</c:v>
                </c:pt>
                <c:pt idx="54896">
                  <c:v>-1.6098999999999999E-2</c:v>
                </c:pt>
                <c:pt idx="54897">
                  <c:v>-5.37872E-4</c:v>
                </c:pt>
                <c:pt idx="54898">
                  <c:v>1.7683999999999998E-2</c:v>
                </c:pt>
                <c:pt idx="54899">
                  <c:v>1.47219E-2</c:v>
                </c:pt>
                <c:pt idx="54900">
                  <c:v>-1.23959E-2</c:v>
                </c:pt>
                <c:pt idx="54901">
                  <c:v>-1.0293E-2</c:v>
                </c:pt>
                <c:pt idx="54902">
                  <c:v>-1.7955800000000001E-2</c:v>
                </c:pt>
                <c:pt idx="54903">
                  <c:v>-6.9265400000000001E-3</c:v>
                </c:pt>
                <c:pt idx="54904">
                  <c:v>1.27726E-2</c:v>
                </c:pt>
                <c:pt idx="54905">
                  <c:v>-2.03238E-2</c:v>
                </c:pt>
                <c:pt idx="54906">
                  <c:v>-1.7953899999999998E-2</c:v>
                </c:pt>
                <c:pt idx="54907">
                  <c:v>-7.8296699999999997E-4</c:v>
                </c:pt>
                <c:pt idx="54908">
                  <c:v>4.3824200000000001E-2</c:v>
                </c:pt>
                <c:pt idx="54909">
                  <c:v>1.24111E-2</c:v>
                </c:pt>
                <c:pt idx="54910">
                  <c:v>1.02291E-2</c:v>
                </c:pt>
                <c:pt idx="54911">
                  <c:v>-6.3247700000000004E-3</c:v>
                </c:pt>
                <c:pt idx="54912">
                  <c:v>9.2067699999999995E-3</c:v>
                </c:pt>
                <c:pt idx="54913">
                  <c:v>6.6003800000000003E-3</c:v>
                </c:pt>
                <c:pt idx="54914">
                  <c:v>-1.14517E-2</c:v>
                </c:pt>
                <c:pt idx="54915">
                  <c:v>6.0367600000000004E-3</c:v>
                </c:pt>
                <c:pt idx="54916">
                  <c:v>3.1204200000000001E-3</c:v>
                </c:pt>
                <c:pt idx="54917">
                  <c:v>2.64473E-2</c:v>
                </c:pt>
                <c:pt idx="54918">
                  <c:v>3.01943E-2</c:v>
                </c:pt>
                <c:pt idx="54919">
                  <c:v>5.1765400000000003E-3</c:v>
                </c:pt>
                <c:pt idx="54920">
                  <c:v>-3.8013500000000002E-3</c:v>
                </c:pt>
                <c:pt idx="54921">
                  <c:v>2.0047200000000001E-2</c:v>
                </c:pt>
                <c:pt idx="54922">
                  <c:v>5.06401E-2</c:v>
                </c:pt>
                <c:pt idx="54923">
                  <c:v>5.9056299999999999E-2</c:v>
                </c:pt>
                <c:pt idx="54924">
                  <c:v>9.4165800000000008E-3</c:v>
                </c:pt>
                <c:pt idx="54925">
                  <c:v>2.3819900000000001E-2</c:v>
                </c:pt>
                <c:pt idx="54926">
                  <c:v>4.4984799999999998E-2</c:v>
                </c:pt>
                <c:pt idx="54927">
                  <c:v>2.5522199999999998E-2</c:v>
                </c:pt>
                <c:pt idx="54928">
                  <c:v>9.5825200000000006E-3</c:v>
                </c:pt>
                <c:pt idx="54929">
                  <c:v>3.5400399999999999E-3</c:v>
                </c:pt>
                <c:pt idx="54930">
                  <c:v>4.5023000000000001E-2</c:v>
                </c:pt>
                <c:pt idx="54931">
                  <c:v>4.3338799999999997E-2</c:v>
                </c:pt>
                <c:pt idx="54932">
                  <c:v>4.0432000000000003E-2</c:v>
                </c:pt>
                <c:pt idx="54933">
                  <c:v>2.0616499999999999E-2</c:v>
                </c:pt>
                <c:pt idx="54934">
                  <c:v>2.8913500000000002E-2</c:v>
                </c:pt>
                <c:pt idx="54935">
                  <c:v>2.2904399999999998E-2</c:v>
                </c:pt>
                <c:pt idx="54936">
                  <c:v>1.43375E-2</c:v>
                </c:pt>
                <c:pt idx="54937">
                  <c:v>-2.2390400000000001E-2</c:v>
                </c:pt>
                <c:pt idx="54938">
                  <c:v>4.4137000000000003E-2</c:v>
                </c:pt>
                <c:pt idx="54939">
                  <c:v>9.0856600000000006E-3</c:v>
                </c:pt>
                <c:pt idx="54940">
                  <c:v>9.4480499999999995E-3</c:v>
                </c:pt>
                <c:pt idx="54941">
                  <c:v>-3.3891699999999997E-2</c:v>
                </c:pt>
                <c:pt idx="54942">
                  <c:v>5.6839000000000004E-3</c:v>
                </c:pt>
                <c:pt idx="54943">
                  <c:v>7.4052800000000002E-3</c:v>
                </c:pt>
                <c:pt idx="54944">
                  <c:v>-2.6922199999999999E-3</c:v>
                </c:pt>
                <c:pt idx="54945">
                  <c:v>2.33746E-3</c:v>
                </c:pt>
                <c:pt idx="54946">
                  <c:v>5.4769500000000004E-3</c:v>
                </c:pt>
                <c:pt idx="54947">
                  <c:v>1.61047E-2</c:v>
                </c:pt>
                <c:pt idx="54948">
                  <c:v>2.5997200000000002E-2</c:v>
                </c:pt>
                <c:pt idx="54949">
                  <c:v>-7.9441099999999997E-4</c:v>
                </c:pt>
                <c:pt idx="54950">
                  <c:v>-5.2318599999999996E-3</c:v>
                </c:pt>
                <c:pt idx="54951">
                  <c:v>6.8817100000000001E-3</c:v>
                </c:pt>
                <c:pt idx="54952">
                  <c:v>-2.26822E-2</c:v>
                </c:pt>
                <c:pt idx="54953">
                  <c:v>-1.00622E-2</c:v>
                </c:pt>
                <c:pt idx="54954">
                  <c:v>-9.0560899999999993E-3</c:v>
                </c:pt>
                <c:pt idx="54955">
                  <c:v>1.5524899999999999E-2</c:v>
                </c:pt>
                <c:pt idx="54956">
                  <c:v>2.1806699999999998E-2</c:v>
                </c:pt>
                <c:pt idx="54957">
                  <c:v>-2.1018999999999999E-2</c:v>
                </c:pt>
                <c:pt idx="54958">
                  <c:v>-2.0389599999999998E-3</c:v>
                </c:pt>
                <c:pt idx="54959" formatCode="0.00E+00">
                  <c:v>4.2238199999999997E-2</c:v>
                </c:pt>
                <c:pt idx="54960">
                  <c:v>-1.18475E-2</c:v>
                </c:pt>
                <c:pt idx="54961">
                  <c:v>-2.4074600000000002E-2</c:v>
                </c:pt>
                <c:pt idx="54962" formatCode="0.00E+00">
                  <c:v>2.8037099999999999E-2</c:v>
                </c:pt>
                <c:pt idx="54963">
                  <c:v>6.7088099999999998E-2</c:v>
                </c:pt>
                <c:pt idx="54964">
                  <c:v>2.23112E-2</c:v>
                </c:pt>
                <c:pt idx="54965">
                  <c:v>1.8985700000000001E-2</c:v>
                </c:pt>
                <c:pt idx="54966">
                  <c:v>2.2902499999999999E-2</c:v>
                </c:pt>
                <c:pt idx="54967">
                  <c:v>2.29111E-2</c:v>
                </c:pt>
                <c:pt idx="54968">
                  <c:v>2.4661099999999998E-2</c:v>
                </c:pt>
                <c:pt idx="54969">
                  <c:v>-2.28176E-2</c:v>
                </c:pt>
                <c:pt idx="54970">
                  <c:v>-4.9743699999999997E-3</c:v>
                </c:pt>
                <c:pt idx="54971">
                  <c:v>-9.0408299999999997E-3</c:v>
                </c:pt>
                <c:pt idx="54972">
                  <c:v>2.0746199999999999E-2</c:v>
                </c:pt>
                <c:pt idx="54973">
                  <c:v>4.3687800000000001E-3</c:v>
                </c:pt>
                <c:pt idx="54974">
                  <c:v>2.7438199999999999E-2</c:v>
                </c:pt>
                <c:pt idx="54975">
                  <c:v>1.6461400000000001E-2</c:v>
                </c:pt>
                <c:pt idx="54976">
                  <c:v>9.8543199999999997E-3</c:v>
                </c:pt>
                <c:pt idx="54977">
                  <c:v>-1.80511E-2</c:v>
                </c:pt>
                <c:pt idx="54978">
                  <c:v>8.6860700000000006E-3</c:v>
                </c:pt>
                <c:pt idx="54979">
                  <c:v>1.2577100000000001E-2</c:v>
                </c:pt>
                <c:pt idx="54980">
                  <c:v>3.9535500000000001E-2</c:v>
                </c:pt>
                <c:pt idx="54981">
                  <c:v>1.32809E-2</c:v>
                </c:pt>
                <c:pt idx="54982">
                  <c:v>1.28021E-2</c:v>
                </c:pt>
                <c:pt idx="54983" formatCode="0.00E+00">
                  <c:v>6.8664600000000007E-5</c:v>
                </c:pt>
                <c:pt idx="54984">
                  <c:v>1.34392E-2</c:v>
                </c:pt>
                <c:pt idx="54985">
                  <c:v>3.1606700000000001E-2</c:v>
                </c:pt>
                <c:pt idx="54986">
                  <c:v>1.59807E-2</c:v>
                </c:pt>
                <c:pt idx="54987">
                  <c:v>2.3151399999999999E-2</c:v>
                </c:pt>
                <c:pt idx="54988">
                  <c:v>3.1805E-2</c:v>
                </c:pt>
                <c:pt idx="54989">
                  <c:v>2.8140999999999999E-2</c:v>
                </c:pt>
                <c:pt idx="54990">
                  <c:v>1.4508200000000001E-2</c:v>
                </c:pt>
                <c:pt idx="54991">
                  <c:v>7.8506500000000007E-3</c:v>
                </c:pt>
                <c:pt idx="54992">
                  <c:v>5.5967299999999998E-2</c:v>
                </c:pt>
                <c:pt idx="54993">
                  <c:v>5.01471E-2</c:v>
                </c:pt>
                <c:pt idx="54994">
                  <c:v>1.7962499999999999E-2</c:v>
                </c:pt>
                <c:pt idx="54995">
                  <c:v>1.5909199999999998E-2</c:v>
                </c:pt>
                <c:pt idx="54996">
                  <c:v>5.0725900000000001E-3</c:v>
                </c:pt>
                <c:pt idx="54997">
                  <c:v>2.4948100000000001E-3</c:v>
                </c:pt>
                <c:pt idx="54998">
                  <c:v>2.47765E-2</c:v>
                </c:pt>
                <c:pt idx="54999">
                  <c:v>3.4133900000000002E-2</c:v>
                </c:pt>
                <c:pt idx="55000">
                  <c:v>3.7328699999999999E-2</c:v>
                </c:pt>
                <c:pt idx="55001">
                  <c:v>-1.00021E-2</c:v>
                </c:pt>
                <c:pt idx="55002">
                  <c:v>-1.59569E-2</c:v>
                </c:pt>
                <c:pt idx="55003">
                  <c:v>2.1855400000000001E-2</c:v>
                </c:pt>
                <c:pt idx="55004">
                  <c:v>3.6502800000000002E-2</c:v>
                </c:pt>
                <c:pt idx="55005">
                  <c:v>5.2328100000000001E-3</c:v>
                </c:pt>
                <c:pt idx="55006">
                  <c:v>-1.54982E-2</c:v>
                </c:pt>
                <c:pt idx="55007">
                  <c:v>2.34842E-2</c:v>
                </c:pt>
                <c:pt idx="55008">
                  <c:v>2.45972E-2</c:v>
                </c:pt>
                <c:pt idx="55009">
                  <c:v>5.3758599999999997E-3</c:v>
                </c:pt>
                <c:pt idx="55010">
                  <c:v>-1.9686700000000001E-2</c:v>
                </c:pt>
                <c:pt idx="55011">
                  <c:v>-4.4250499999999999E-4</c:v>
                </c:pt>
                <c:pt idx="55012">
                  <c:v>1.37844E-2</c:v>
                </c:pt>
                <c:pt idx="55013">
                  <c:v>2.8371799999999999E-3</c:v>
                </c:pt>
                <c:pt idx="55014">
                  <c:v>6.1511999999999999E-3</c:v>
                </c:pt>
                <c:pt idx="55015">
                  <c:v>-7.5197199999999997E-3</c:v>
                </c:pt>
                <c:pt idx="55016">
                  <c:v>-1.58596E-3</c:v>
                </c:pt>
                <c:pt idx="55017">
                  <c:v>1.9020100000000002E-2</c:v>
                </c:pt>
                <c:pt idx="55018">
                  <c:v>8.6193099999999998E-3</c:v>
                </c:pt>
                <c:pt idx="55019">
                  <c:v>5.2823999999999996E-3</c:v>
                </c:pt>
                <c:pt idx="55020">
                  <c:v>-2.5863599999999998E-3</c:v>
                </c:pt>
                <c:pt idx="55021">
                  <c:v>-1.30606E-2</c:v>
                </c:pt>
                <c:pt idx="55022">
                  <c:v>3.07465E-3</c:v>
                </c:pt>
                <c:pt idx="55023">
                  <c:v>1.51434E-2</c:v>
                </c:pt>
                <c:pt idx="55024">
                  <c:v>-2.3644399999999999E-2</c:v>
                </c:pt>
                <c:pt idx="55025">
                  <c:v>-3.8032500000000002E-3</c:v>
                </c:pt>
                <c:pt idx="55026">
                  <c:v>-5.4340400000000002E-3</c:v>
                </c:pt>
                <c:pt idx="55027">
                  <c:v>1.7878499999999999E-2</c:v>
                </c:pt>
                <c:pt idx="55028">
                  <c:v>1.9331899999999999E-2</c:v>
                </c:pt>
                <c:pt idx="55029">
                  <c:v>2.2163399999999998E-3</c:v>
                </c:pt>
                <c:pt idx="55030">
                  <c:v>1.1310600000000001E-2</c:v>
                </c:pt>
                <c:pt idx="55031">
                  <c:v>3.3654200000000002E-2</c:v>
                </c:pt>
                <c:pt idx="55032">
                  <c:v>3.5017E-2</c:v>
                </c:pt>
                <c:pt idx="55033">
                  <c:v>2.0250299999999999E-2</c:v>
                </c:pt>
                <c:pt idx="55034">
                  <c:v>-5.8851199999999998E-3</c:v>
                </c:pt>
                <c:pt idx="55035">
                  <c:v>4.9644500000000001E-2</c:v>
                </c:pt>
                <c:pt idx="55036">
                  <c:v>3.4438099999999999E-2</c:v>
                </c:pt>
                <c:pt idx="55037">
                  <c:v>6.2488599999999998E-2</c:v>
                </c:pt>
                <c:pt idx="55038">
                  <c:v>-2.2020299999999998E-3</c:v>
                </c:pt>
                <c:pt idx="55039">
                  <c:v>-1.6833299999999999E-2</c:v>
                </c:pt>
                <c:pt idx="55040">
                  <c:v>2.1218299999999999E-2</c:v>
                </c:pt>
                <c:pt idx="55041">
                  <c:v>3.4556400000000001E-2</c:v>
                </c:pt>
                <c:pt idx="55042">
                  <c:v>2.82011E-2</c:v>
                </c:pt>
                <c:pt idx="55043">
                  <c:v>4.5108800000000001E-3</c:v>
                </c:pt>
                <c:pt idx="55044">
                  <c:v>-1.0585799999999999E-3</c:v>
                </c:pt>
                <c:pt idx="55045">
                  <c:v>7.2650900000000001E-3</c:v>
                </c:pt>
                <c:pt idx="55046">
                  <c:v>-3.9558400000000004E-3</c:v>
                </c:pt>
                <c:pt idx="55047">
                  <c:v>-5.2928899999999997E-3</c:v>
                </c:pt>
                <c:pt idx="55048">
                  <c:v>-2.1918300000000002E-2</c:v>
                </c:pt>
                <c:pt idx="55049">
                  <c:v>-2.1046599999999999E-2</c:v>
                </c:pt>
                <c:pt idx="55050">
                  <c:v>7.7104599999999997E-3</c:v>
                </c:pt>
                <c:pt idx="55051">
                  <c:v>-1.9958500000000001E-2</c:v>
                </c:pt>
                <c:pt idx="55052">
                  <c:v>-2.04659E-3</c:v>
                </c:pt>
                <c:pt idx="55053">
                  <c:v>-8.5411099999999993E-3</c:v>
                </c:pt>
                <c:pt idx="55054">
                  <c:v>-3.5225899999999997E-2</c:v>
                </c:pt>
                <c:pt idx="55055">
                  <c:v>-2.02875E-2</c:v>
                </c:pt>
                <c:pt idx="55056">
                  <c:v>7.7142699999999996E-3</c:v>
                </c:pt>
                <c:pt idx="55057">
                  <c:v>1.99986E-3</c:v>
                </c:pt>
                <c:pt idx="55058">
                  <c:v>-1.12429E-2</c:v>
                </c:pt>
                <c:pt idx="55059">
                  <c:v>-2.2985499999999999E-2</c:v>
                </c:pt>
                <c:pt idx="55060">
                  <c:v>4.1988400000000002E-2</c:v>
                </c:pt>
                <c:pt idx="55061">
                  <c:v>3.01991E-2</c:v>
                </c:pt>
                <c:pt idx="55062">
                  <c:v>1.15633E-2</c:v>
                </c:pt>
                <c:pt idx="55063">
                  <c:v>-3.0157099999999999E-2</c:v>
                </c:pt>
                <c:pt idx="55064">
                  <c:v>-3.0649200000000001E-2</c:v>
                </c:pt>
                <c:pt idx="55065">
                  <c:v>7.4043299999999998E-3</c:v>
                </c:pt>
                <c:pt idx="55066">
                  <c:v>3.5606400000000003E-2</c:v>
                </c:pt>
                <c:pt idx="55067">
                  <c:v>-3.9672900000000001E-3</c:v>
                </c:pt>
                <c:pt idx="55068">
                  <c:v>6.4306299999999997E-3</c:v>
                </c:pt>
                <c:pt idx="55069">
                  <c:v>1.9284200000000001E-2</c:v>
                </c:pt>
                <c:pt idx="55070">
                  <c:v>-9.3622199999999992E-3</c:v>
                </c:pt>
                <c:pt idx="55071" formatCode="0.00E+00">
                  <c:v>-1.90735E-5</c:v>
                </c:pt>
                <c:pt idx="55072">
                  <c:v>-7.97462E-3</c:v>
                </c:pt>
                <c:pt idx="55073">
                  <c:v>1.96753E-2</c:v>
                </c:pt>
                <c:pt idx="55074">
                  <c:v>-3.26633E-3</c:v>
                </c:pt>
                <c:pt idx="55075">
                  <c:v>6.2332200000000003E-3</c:v>
                </c:pt>
                <c:pt idx="55076">
                  <c:v>-4.4727299999999998E-4</c:v>
                </c:pt>
                <c:pt idx="55077">
                  <c:v>1.09386E-2</c:v>
                </c:pt>
                <c:pt idx="55078">
                  <c:v>9.5519999999999997E-3</c:v>
                </c:pt>
                <c:pt idx="55079">
                  <c:v>-2.68574E-2</c:v>
                </c:pt>
                <c:pt idx="55080">
                  <c:v>1.67923E-2</c:v>
                </c:pt>
                <c:pt idx="55081">
                  <c:v>-1.98259E-2</c:v>
                </c:pt>
                <c:pt idx="55082">
                  <c:v>-6.50024E-3</c:v>
                </c:pt>
                <c:pt idx="55083">
                  <c:v>-1.7490400000000001E-3</c:v>
                </c:pt>
                <c:pt idx="55084">
                  <c:v>-3.6048900000000002E-4</c:v>
                </c:pt>
                <c:pt idx="55085">
                  <c:v>1.19915E-2</c:v>
                </c:pt>
                <c:pt idx="55086">
                  <c:v>1.95503E-3</c:v>
                </c:pt>
                <c:pt idx="55087">
                  <c:v>-1.6788500000000001E-2</c:v>
                </c:pt>
                <c:pt idx="55088">
                  <c:v>-8.6879699999999997E-3</c:v>
                </c:pt>
                <c:pt idx="55089">
                  <c:v>-1.58148E-2</c:v>
                </c:pt>
                <c:pt idx="55090">
                  <c:v>9.4928700000000005E-3</c:v>
                </c:pt>
                <c:pt idx="55091">
                  <c:v>5.4817199999999998E-3</c:v>
                </c:pt>
                <c:pt idx="55092">
                  <c:v>-4.8761400000000002E-3</c:v>
                </c:pt>
                <c:pt idx="55093">
                  <c:v>2.0040499999999999E-2</c:v>
                </c:pt>
                <c:pt idx="55094">
                  <c:v>-1.4248800000000001E-2</c:v>
                </c:pt>
                <c:pt idx="55095">
                  <c:v>5.4721800000000001E-3</c:v>
                </c:pt>
                <c:pt idx="55096">
                  <c:v>2.82612E-2</c:v>
                </c:pt>
                <c:pt idx="55097">
                  <c:v>8.2311599999999995E-3</c:v>
                </c:pt>
                <c:pt idx="55098">
                  <c:v>7.7285799999999997E-3</c:v>
                </c:pt>
                <c:pt idx="55099">
                  <c:v>-2.2665999999999999E-2</c:v>
                </c:pt>
                <c:pt idx="55100">
                  <c:v>3.4318899999999999E-2</c:v>
                </c:pt>
                <c:pt idx="55101">
                  <c:v>2.65512E-2</c:v>
                </c:pt>
                <c:pt idx="55102">
                  <c:v>7.7438400000000001E-3</c:v>
                </c:pt>
                <c:pt idx="55103">
                  <c:v>5.5097599999999997E-2</c:v>
                </c:pt>
                <c:pt idx="55104">
                  <c:v>4.3354999999999998E-2</c:v>
                </c:pt>
                <c:pt idx="55105">
                  <c:v>4.7729500000000001E-2</c:v>
                </c:pt>
                <c:pt idx="55106">
                  <c:v>-3.5944000000000002E-3</c:v>
                </c:pt>
                <c:pt idx="55107">
                  <c:v>-6.8111400000000002E-3</c:v>
                </c:pt>
                <c:pt idx="55108">
                  <c:v>3.00827E-2</c:v>
                </c:pt>
                <c:pt idx="55109">
                  <c:v>1.2142200000000001E-2</c:v>
                </c:pt>
                <c:pt idx="55110">
                  <c:v>8.6555499999999997E-3</c:v>
                </c:pt>
                <c:pt idx="55111">
                  <c:v>-6.6184999999999996E-4</c:v>
                </c:pt>
                <c:pt idx="55112">
                  <c:v>-2.8638800000000001E-3</c:v>
                </c:pt>
                <c:pt idx="55113">
                  <c:v>1.51939E-2</c:v>
                </c:pt>
                <c:pt idx="55114">
                  <c:v>1.35117E-2</c:v>
                </c:pt>
                <c:pt idx="55115">
                  <c:v>3.3169700000000003E-2</c:v>
                </c:pt>
                <c:pt idx="55116">
                  <c:v>1.67198E-2</c:v>
                </c:pt>
                <c:pt idx="55117">
                  <c:v>-9.8552699999999993E-3</c:v>
                </c:pt>
                <c:pt idx="55118">
                  <c:v>3.02601E-3</c:v>
                </c:pt>
                <c:pt idx="55119">
                  <c:v>1.24931E-3</c:v>
                </c:pt>
                <c:pt idx="55120">
                  <c:v>6.0482000000000001E-3</c:v>
                </c:pt>
                <c:pt idx="55121">
                  <c:v>-1.0996799999999999E-2</c:v>
                </c:pt>
                <c:pt idx="55122">
                  <c:v>-8.5344300000000008E-3</c:v>
                </c:pt>
                <c:pt idx="55123">
                  <c:v>5.4368999999999997E-3</c:v>
                </c:pt>
                <c:pt idx="55124">
                  <c:v>1.0107E-2</c:v>
                </c:pt>
                <c:pt idx="55125">
                  <c:v>-1.3420100000000001E-2</c:v>
                </c:pt>
                <c:pt idx="55126">
                  <c:v>4.9018900000000003E-4</c:v>
                </c:pt>
                <c:pt idx="55127">
                  <c:v>5.4836299999999995E-4</c:v>
                </c:pt>
                <c:pt idx="55128">
                  <c:v>-1.15461E-2</c:v>
                </c:pt>
                <c:pt idx="55129">
                  <c:v>-5.3634599999999998E-2</c:v>
                </c:pt>
                <c:pt idx="55130">
                  <c:v>-2.1577800000000001E-2</c:v>
                </c:pt>
                <c:pt idx="55131">
                  <c:v>1.40953E-3</c:v>
                </c:pt>
                <c:pt idx="55132">
                  <c:v>-1.65043E-2</c:v>
                </c:pt>
                <c:pt idx="55133">
                  <c:v>-3.0510900000000001E-2</c:v>
                </c:pt>
                <c:pt idx="55134">
                  <c:v>-2.2182500000000001E-2</c:v>
                </c:pt>
                <c:pt idx="55135">
                  <c:v>-4.8694599999999999E-3</c:v>
                </c:pt>
                <c:pt idx="55136">
                  <c:v>-4.7273599999999999E-3</c:v>
                </c:pt>
                <c:pt idx="55137">
                  <c:v>-9.8371499999999994E-3</c:v>
                </c:pt>
                <c:pt idx="55138">
                  <c:v>-6.7701300000000001E-3</c:v>
                </c:pt>
                <c:pt idx="55139">
                  <c:v>-4.07953E-2</c:v>
                </c:pt>
                <c:pt idx="55140">
                  <c:v>-1.7109900000000001E-2</c:v>
                </c:pt>
                <c:pt idx="55141">
                  <c:v>2.43092E-3</c:v>
                </c:pt>
                <c:pt idx="55142">
                  <c:v>3.0298199999999999E-3</c:v>
                </c:pt>
                <c:pt idx="55143">
                  <c:v>-1.0767000000000001E-3</c:v>
                </c:pt>
                <c:pt idx="55144">
                  <c:v>-1.6486199999999999E-2</c:v>
                </c:pt>
                <c:pt idx="55145">
                  <c:v>7.5864799999999996E-3</c:v>
                </c:pt>
                <c:pt idx="55146">
                  <c:v>2.1593999999999999E-2</c:v>
                </c:pt>
                <c:pt idx="55147">
                  <c:v>1.5912099999999998E-2</c:v>
                </c:pt>
                <c:pt idx="55148">
                  <c:v>-4.9619699999999996E-3</c:v>
                </c:pt>
                <c:pt idx="55149">
                  <c:v>8.7070500000000005E-4</c:v>
                </c:pt>
                <c:pt idx="55150">
                  <c:v>-3.2701499999999999E-3</c:v>
                </c:pt>
                <c:pt idx="55151">
                  <c:v>-1.00193E-2</c:v>
                </c:pt>
                <c:pt idx="55152">
                  <c:v>-4.85134E-3</c:v>
                </c:pt>
                <c:pt idx="55153">
                  <c:v>1.0744999999999999E-2</c:v>
                </c:pt>
                <c:pt idx="55154">
                  <c:v>4.0179300000000001E-2</c:v>
                </c:pt>
                <c:pt idx="55155">
                  <c:v>2.0665200000000002E-2</c:v>
                </c:pt>
                <c:pt idx="55156">
                  <c:v>1.3146400000000001E-2</c:v>
                </c:pt>
                <c:pt idx="55157">
                  <c:v>3.5865800000000003E-2</c:v>
                </c:pt>
                <c:pt idx="55158">
                  <c:v>2.6233699999999999E-2</c:v>
                </c:pt>
                <c:pt idx="55159">
                  <c:v>5.9022900000000001E-3</c:v>
                </c:pt>
                <c:pt idx="55160">
                  <c:v>3.9060600000000001E-2</c:v>
                </c:pt>
                <c:pt idx="55161">
                  <c:v>5.2146900000000003E-2</c:v>
                </c:pt>
                <c:pt idx="55162">
                  <c:v>3.6116599999999999E-2</c:v>
                </c:pt>
                <c:pt idx="55163">
                  <c:v>-4.9619699999999996E-3</c:v>
                </c:pt>
                <c:pt idx="55164">
                  <c:v>-2.0302799999999999E-2</c:v>
                </c:pt>
                <c:pt idx="55165">
                  <c:v>1.3155E-2</c:v>
                </c:pt>
                <c:pt idx="55166">
                  <c:v>-7.4253100000000001E-3</c:v>
                </c:pt>
                <c:pt idx="55167">
                  <c:v>-1.9211800000000001E-2</c:v>
                </c:pt>
                <c:pt idx="55168">
                  <c:v>-2.7460100000000001E-2</c:v>
                </c:pt>
                <c:pt idx="55169">
                  <c:v>-6.4401600000000003E-3</c:v>
                </c:pt>
                <c:pt idx="55170">
                  <c:v>-1.63698E-2</c:v>
                </c:pt>
                <c:pt idx="55171">
                  <c:v>9.0274799999999992E-3</c:v>
                </c:pt>
                <c:pt idx="55172">
                  <c:v>9.3307500000000005E-3</c:v>
                </c:pt>
                <c:pt idx="55173">
                  <c:v>-1.2356799999999999E-2</c:v>
                </c:pt>
                <c:pt idx="55174">
                  <c:v>-1.8483200000000002E-2</c:v>
                </c:pt>
                <c:pt idx="55175">
                  <c:v>1.0423699999999999E-3</c:v>
                </c:pt>
                <c:pt idx="55176">
                  <c:v>1.9569399999999999E-3</c:v>
                </c:pt>
                <c:pt idx="55177">
                  <c:v>-2.1192599999999999E-2</c:v>
                </c:pt>
                <c:pt idx="55178">
                  <c:v>-6.1111500000000001E-3</c:v>
                </c:pt>
                <c:pt idx="55179">
                  <c:v>-5.1298100000000003E-3</c:v>
                </c:pt>
                <c:pt idx="55180">
                  <c:v>7.74765E-3</c:v>
                </c:pt>
                <c:pt idx="55181">
                  <c:v>-4.97084E-2</c:v>
                </c:pt>
                <c:pt idx="55182">
                  <c:v>-1.0763200000000001E-2</c:v>
                </c:pt>
                <c:pt idx="55183">
                  <c:v>6.1244999999999997E-3</c:v>
                </c:pt>
                <c:pt idx="55184">
                  <c:v>-1.3938000000000001E-2</c:v>
                </c:pt>
                <c:pt idx="55185">
                  <c:v>-3.05233E-2</c:v>
                </c:pt>
                <c:pt idx="55186">
                  <c:v>8.4199900000000005E-3</c:v>
                </c:pt>
                <c:pt idx="55187">
                  <c:v>1.7805099999999999E-3</c:v>
                </c:pt>
                <c:pt idx="55188">
                  <c:v>-6.9827999999999999E-3</c:v>
                </c:pt>
                <c:pt idx="55189">
                  <c:v>-2.1196400000000001E-2</c:v>
                </c:pt>
                <c:pt idx="55190">
                  <c:v>-1.3174999999999999E-2</c:v>
                </c:pt>
                <c:pt idx="55191">
                  <c:v>1.46866E-4</c:v>
                </c:pt>
                <c:pt idx="55192">
                  <c:v>-4.4898999999999998E-3</c:v>
                </c:pt>
                <c:pt idx="55193">
                  <c:v>-1.7024999999999998E-2</c:v>
                </c:pt>
                <c:pt idx="55194">
                  <c:v>4.282E-4</c:v>
                </c:pt>
                <c:pt idx="55195">
                  <c:v>6.9818500000000004E-3</c:v>
                </c:pt>
                <c:pt idx="55196">
                  <c:v>5.8097799999999996E-3</c:v>
                </c:pt>
                <c:pt idx="55197">
                  <c:v>1.1658699999999999E-2</c:v>
                </c:pt>
                <c:pt idx="55198">
                  <c:v>8.5601800000000006E-3</c:v>
                </c:pt>
                <c:pt idx="55199">
                  <c:v>2.8859099999999999E-2</c:v>
                </c:pt>
                <c:pt idx="55200">
                  <c:v>-9.4270699999999992E-3</c:v>
                </c:pt>
                <c:pt idx="55201">
                  <c:v>-1.63441E-2</c:v>
                </c:pt>
                <c:pt idx="55202">
                  <c:v>-1.7311099999999999E-2</c:v>
                </c:pt>
                <c:pt idx="55203">
                  <c:v>1.0929100000000001E-3</c:v>
                </c:pt>
                <c:pt idx="55204">
                  <c:v>-3.3378600000000001E-2</c:v>
                </c:pt>
                <c:pt idx="55205">
                  <c:v>-1.2058299999999999E-2</c:v>
                </c:pt>
                <c:pt idx="55206">
                  <c:v>-1.5691799999999999E-2</c:v>
                </c:pt>
                <c:pt idx="55207">
                  <c:v>7.5025600000000001E-3</c:v>
                </c:pt>
                <c:pt idx="55208">
                  <c:v>5.9671400000000001E-3</c:v>
                </c:pt>
                <c:pt idx="55209">
                  <c:v>-2.5978099999999999E-3</c:v>
                </c:pt>
                <c:pt idx="55210">
                  <c:v>-4.0426300000000002E-3</c:v>
                </c:pt>
                <c:pt idx="55211">
                  <c:v>-1.17178E-2</c:v>
                </c:pt>
                <c:pt idx="55212">
                  <c:v>-1.5192000000000001E-2</c:v>
                </c:pt>
                <c:pt idx="55213">
                  <c:v>5.6190500000000004E-3</c:v>
                </c:pt>
                <c:pt idx="55214">
                  <c:v>1.7746899999999999E-2</c:v>
                </c:pt>
                <c:pt idx="55215" formatCode="0.00E+00">
                  <c:v>-7.82013E-5</c:v>
                </c:pt>
                <c:pt idx="55216">
                  <c:v>-1.55888E-2</c:v>
                </c:pt>
                <c:pt idx="55217">
                  <c:v>-1.74618E-2</c:v>
                </c:pt>
                <c:pt idx="55218">
                  <c:v>-1.84326E-2</c:v>
                </c:pt>
                <c:pt idx="55219">
                  <c:v>-2.5849299999999999E-2</c:v>
                </c:pt>
                <c:pt idx="55220">
                  <c:v>-9.9868800000000001E-3</c:v>
                </c:pt>
                <c:pt idx="55221">
                  <c:v>-1.8993400000000001E-2</c:v>
                </c:pt>
                <c:pt idx="55222">
                  <c:v>-1.61438E-2</c:v>
                </c:pt>
                <c:pt idx="55223">
                  <c:v>1.64137E-2</c:v>
                </c:pt>
                <c:pt idx="55224">
                  <c:v>1.42326E-2</c:v>
                </c:pt>
                <c:pt idx="55225">
                  <c:v>-2.5205599999999998E-3</c:v>
                </c:pt>
                <c:pt idx="55226">
                  <c:v>-1.9048699999999998E-2</c:v>
                </c:pt>
                <c:pt idx="55227">
                  <c:v>1.6345999999999999E-3</c:v>
                </c:pt>
                <c:pt idx="55228">
                  <c:v>2.0581200000000001E-2</c:v>
                </c:pt>
                <c:pt idx="55229">
                  <c:v>7.4081399999999997E-3</c:v>
                </c:pt>
                <c:pt idx="55230">
                  <c:v>-2.63824E-2</c:v>
                </c:pt>
                <c:pt idx="55231">
                  <c:v>3.2539399999999999E-3</c:v>
                </c:pt>
                <c:pt idx="55232">
                  <c:v>-1.35803E-2</c:v>
                </c:pt>
                <c:pt idx="55233">
                  <c:v>2.0313300000000001E-4</c:v>
                </c:pt>
                <c:pt idx="55234">
                  <c:v>-1.15995E-2</c:v>
                </c:pt>
                <c:pt idx="55235">
                  <c:v>-2.14138E-2</c:v>
                </c:pt>
                <c:pt idx="55236">
                  <c:v>-2.23789E-2</c:v>
                </c:pt>
                <c:pt idx="55237">
                  <c:v>-2.1578799999999999E-2</c:v>
                </c:pt>
                <c:pt idx="55238">
                  <c:v>-1.4251700000000001E-2</c:v>
                </c:pt>
                <c:pt idx="55239">
                  <c:v>-3.5601599999999997E-2</c:v>
                </c:pt>
                <c:pt idx="55240">
                  <c:v>2.6035300000000001E-4</c:v>
                </c:pt>
                <c:pt idx="55241">
                  <c:v>1.0048899999999999E-2</c:v>
                </c:pt>
                <c:pt idx="55242">
                  <c:v>-2.2864300000000001E-2</c:v>
                </c:pt>
                <c:pt idx="55243">
                  <c:v>-4.4212300000000003E-2</c:v>
                </c:pt>
                <c:pt idx="55244">
                  <c:v>-1.61104E-2</c:v>
                </c:pt>
                <c:pt idx="55245">
                  <c:v>-1.7686799999999999E-2</c:v>
                </c:pt>
                <c:pt idx="55246">
                  <c:v>-4.2264000000000003E-2</c:v>
                </c:pt>
                <c:pt idx="55247">
                  <c:v>-3.4758600000000001E-2</c:v>
                </c:pt>
                <c:pt idx="55248">
                  <c:v>-3.4967400000000003E-2</c:v>
                </c:pt>
                <c:pt idx="55249">
                  <c:v>7.3633199999999996E-3</c:v>
                </c:pt>
                <c:pt idx="55250">
                  <c:v>-3.96414E-2</c:v>
                </c:pt>
                <c:pt idx="55251">
                  <c:v>-2.84891E-2</c:v>
                </c:pt>
                <c:pt idx="55252">
                  <c:v>-1.1732100000000001E-2</c:v>
                </c:pt>
                <c:pt idx="55253">
                  <c:v>-1.21832E-2</c:v>
                </c:pt>
                <c:pt idx="55254">
                  <c:v>-4.9839000000000001E-2</c:v>
                </c:pt>
                <c:pt idx="55255">
                  <c:v>-4.78144E-2</c:v>
                </c:pt>
                <c:pt idx="55256">
                  <c:v>-9.9830600000000002E-3</c:v>
                </c:pt>
                <c:pt idx="55257">
                  <c:v>-1.69849E-3</c:v>
                </c:pt>
                <c:pt idx="55258">
                  <c:v>-2.46286E-2</c:v>
                </c:pt>
                <c:pt idx="55259">
                  <c:v>-3.3147799999999998E-2</c:v>
                </c:pt>
                <c:pt idx="55260">
                  <c:v>-5.6415600000000003E-2</c:v>
                </c:pt>
                <c:pt idx="55261">
                  <c:v>-4.1382799999999997E-2</c:v>
                </c:pt>
                <c:pt idx="55262">
                  <c:v>-1.52225E-2</c:v>
                </c:pt>
                <c:pt idx="55263">
                  <c:v>-1.0416999999999999E-2</c:v>
                </c:pt>
                <c:pt idx="55264">
                  <c:v>-2.7053799999999999E-2</c:v>
                </c:pt>
                <c:pt idx="55265">
                  <c:v>-3.8219500000000003E-2</c:v>
                </c:pt>
                <c:pt idx="55266">
                  <c:v>-7.0285800000000004E-3</c:v>
                </c:pt>
                <c:pt idx="55267">
                  <c:v>-2.4502800000000002E-2</c:v>
                </c:pt>
                <c:pt idx="55268">
                  <c:v>1.52435E-2</c:v>
                </c:pt>
                <c:pt idx="55269">
                  <c:v>-1.86768E-2</c:v>
                </c:pt>
                <c:pt idx="55270">
                  <c:v>-1.90268E-2</c:v>
                </c:pt>
                <c:pt idx="55271">
                  <c:v>-3.1223299999999999E-2</c:v>
                </c:pt>
                <c:pt idx="55272">
                  <c:v>-1.8495600000000001E-2</c:v>
                </c:pt>
                <c:pt idx="55273">
                  <c:v>4.4918099999999999E-4</c:v>
                </c:pt>
                <c:pt idx="55274">
                  <c:v>-6.4754500000000002E-4</c:v>
                </c:pt>
                <c:pt idx="55275">
                  <c:v>-2.2107100000000001E-2</c:v>
                </c:pt>
                <c:pt idx="55276">
                  <c:v>1.1094100000000001E-2</c:v>
                </c:pt>
                <c:pt idx="55277">
                  <c:v>-1.4945E-2</c:v>
                </c:pt>
                <c:pt idx="55278">
                  <c:v>2.69175E-2</c:v>
                </c:pt>
                <c:pt idx="55279">
                  <c:v>4.7273599999999999E-3</c:v>
                </c:pt>
                <c:pt idx="55280">
                  <c:v>1.40953E-3</c:v>
                </c:pt>
                <c:pt idx="55281">
                  <c:v>-3.58582E-3</c:v>
                </c:pt>
                <c:pt idx="55282">
                  <c:v>-2.2125200000000001E-2</c:v>
                </c:pt>
                <c:pt idx="55283">
                  <c:v>-3.1604799999999998E-3</c:v>
                </c:pt>
                <c:pt idx="55284">
                  <c:v>-3.6287300000000001E-3</c:v>
                </c:pt>
                <c:pt idx="55285">
                  <c:v>-1.6123800000000001E-2</c:v>
                </c:pt>
                <c:pt idx="55286">
                  <c:v>7.02858E-4</c:v>
                </c:pt>
                <c:pt idx="55287">
                  <c:v>1.49441E-2</c:v>
                </c:pt>
                <c:pt idx="55288">
                  <c:v>-4.7311800000000001E-2</c:v>
                </c:pt>
                <c:pt idx="55289">
                  <c:v>-2.4697299999999998E-2</c:v>
                </c:pt>
                <c:pt idx="55290">
                  <c:v>-2.4709700000000001E-2</c:v>
                </c:pt>
                <c:pt idx="55291">
                  <c:v>8.3065000000000005E-4</c:v>
                </c:pt>
                <c:pt idx="55292">
                  <c:v>-3.60556E-2</c:v>
                </c:pt>
                <c:pt idx="55293">
                  <c:v>-2.8082800000000002E-2</c:v>
                </c:pt>
                <c:pt idx="55294">
                  <c:v>-5.4826700000000003E-3</c:v>
                </c:pt>
                <c:pt idx="55295">
                  <c:v>1.37672E-2</c:v>
                </c:pt>
                <c:pt idx="55296">
                  <c:v>-5.0573299999999996E-3</c:v>
                </c:pt>
                <c:pt idx="55297">
                  <c:v>-1.651E-2</c:v>
                </c:pt>
                <c:pt idx="55298" formatCode="0.00E+00">
                  <c:v>-1.9119299999999999E-2</c:v>
                </c:pt>
                <c:pt idx="55299">
                  <c:v>-3.4857699999999998E-2</c:v>
                </c:pt>
                <c:pt idx="55300">
                  <c:v>-3.4186399999999999E-2</c:v>
                </c:pt>
                <c:pt idx="55301">
                  <c:v>-3.8457900000000003E-2</c:v>
                </c:pt>
                <c:pt idx="55302">
                  <c:v>4.6300899999999999E-3</c:v>
                </c:pt>
                <c:pt idx="55303">
                  <c:v>-9.0875599999999997E-3</c:v>
                </c:pt>
                <c:pt idx="55304">
                  <c:v>2.4070699999999999E-3</c:v>
                </c:pt>
                <c:pt idx="55305">
                  <c:v>-3.2998100000000002E-2</c:v>
                </c:pt>
                <c:pt idx="55306">
                  <c:v>1.5992200000000002E-2</c:v>
                </c:pt>
                <c:pt idx="55307">
                  <c:v>3.3374800000000003E-2</c:v>
                </c:pt>
                <c:pt idx="55308">
                  <c:v>1.4813399999999999E-2</c:v>
                </c:pt>
                <c:pt idx="55309">
                  <c:v>1.98593E-2</c:v>
                </c:pt>
                <c:pt idx="55310">
                  <c:v>8.2197199999999998E-3</c:v>
                </c:pt>
                <c:pt idx="55311">
                  <c:v>1.6106599999999999E-2</c:v>
                </c:pt>
                <c:pt idx="55312">
                  <c:v>3.2417300000000003E-2</c:v>
                </c:pt>
                <c:pt idx="55313">
                  <c:v>1.70422E-3</c:v>
                </c:pt>
                <c:pt idx="55314">
                  <c:v>3.1381600000000003E-2</c:v>
                </c:pt>
                <c:pt idx="55315">
                  <c:v>2.26336E-2</c:v>
                </c:pt>
                <c:pt idx="55316">
                  <c:v>2.73809E-2</c:v>
                </c:pt>
                <c:pt idx="55317">
                  <c:v>5.6171399999999996E-3</c:v>
                </c:pt>
                <c:pt idx="55318">
                  <c:v>4.21047E-3</c:v>
                </c:pt>
                <c:pt idx="55319">
                  <c:v>8.2798000000000004E-3</c:v>
                </c:pt>
                <c:pt idx="55320">
                  <c:v>1.37529E-2</c:v>
                </c:pt>
                <c:pt idx="55321">
                  <c:v>-6.0071899999999999E-3</c:v>
                </c:pt>
                <c:pt idx="55322">
                  <c:v>2.08187E-3</c:v>
                </c:pt>
                <c:pt idx="55323">
                  <c:v>9.2439700000000007E-3</c:v>
                </c:pt>
                <c:pt idx="55324">
                  <c:v>9.5424700000000008E-3</c:v>
                </c:pt>
                <c:pt idx="55325">
                  <c:v>7.3080100000000002E-3</c:v>
                </c:pt>
                <c:pt idx="55326">
                  <c:v>-7.7076000000000002E-3</c:v>
                </c:pt>
                <c:pt idx="55327">
                  <c:v>-1.1912300000000001E-2</c:v>
                </c:pt>
                <c:pt idx="55328">
                  <c:v>6.4687700000000004E-3</c:v>
                </c:pt>
                <c:pt idx="55329">
                  <c:v>2.1061900000000001E-2</c:v>
                </c:pt>
                <c:pt idx="55330">
                  <c:v>-1.1370699999999999E-2</c:v>
                </c:pt>
                <c:pt idx="55331">
                  <c:v>2.6003800000000001E-2</c:v>
                </c:pt>
                <c:pt idx="55332">
                  <c:v>1.0658300000000001E-2</c:v>
                </c:pt>
                <c:pt idx="55333">
                  <c:v>2.32315E-3</c:v>
                </c:pt>
                <c:pt idx="55334" formatCode="0.00E+00">
                  <c:v>-1.52588E-5</c:v>
                </c:pt>
                <c:pt idx="55335">
                  <c:v>-2.09885E-2</c:v>
                </c:pt>
                <c:pt idx="55336">
                  <c:v>1.41659E-2</c:v>
                </c:pt>
                <c:pt idx="55337">
                  <c:v>-5.4884E-3</c:v>
                </c:pt>
                <c:pt idx="55338">
                  <c:v>1.84555E-2</c:v>
                </c:pt>
                <c:pt idx="55339">
                  <c:v>-1.25551E-2</c:v>
                </c:pt>
                <c:pt idx="55340">
                  <c:v>-2.6406300000000001E-2</c:v>
                </c:pt>
                <c:pt idx="55341">
                  <c:v>-5.0458899999999999E-3</c:v>
                </c:pt>
                <c:pt idx="55342">
                  <c:v>2.8968799999999999E-2</c:v>
                </c:pt>
                <c:pt idx="55343">
                  <c:v>-6.34003E-3</c:v>
                </c:pt>
                <c:pt idx="55344">
                  <c:v>-5.2002899999999998E-2</c:v>
                </c:pt>
                <c:pt idx="55345">
                  <c:v>-2.94828E-2</c:v>
                </c:pt>
                <c:pt idx="55346">
                  <c:v>5.7888000000000002E-3</c:v>
                </c:pt>
                <c:pt idx="55347">
                  <c:v>5.02777E-3</c:v>
                </c:pt>
                <c:pt idx="55348">
                  <c:v>1.9448300000000002E-2</c:v>
                </c:pt>
                <c:pt idx="55349">
                  <c:v>2.3893399999999999E-2</c:v>
                </c:pt>
                <c:pt idx="55350">
                  <c:v>1.7964399999999998E-2</c:v>
                </c:pt>
                <c:pt idx="55351">
                  <c:v>-2.56977E-2</c:v>
                </c:pt>
                <c:pt idx="55352">
                  <c:v>-1.5542E-2</c:v>
                </c:pt>
                <c:pt idx="55353">
                  <c:v>-2.5595699999999999E-2</c:v>
                </c:pt>
                <c:pt idx="55354">
                  <c:v>-1.5957800000000001E-2</c:v>
                </c:pt>
                <c:pt idx="55355">
                  <c:v>-2.11592E-2</c:v>
                </c:pt>
                <c:pt idx="55356">
                  <c:v>-3.7823700000000002E-2</c:v>
                </c:pt>
                <c:pt idx="55357">
                  <c:v>-1.6976399999999999E-2</c:v>
                </c:pt>
                <c:pt idx="55358">
                  <c:v>-1.8361100000000002E-2</c:v>
                </c:pt>
                <c:pt idx="55359">
                  <c:v>1.4495799999999999E-4</c:v>
                </c:pt>
                <c:pt idx="55360">
                  <c:v>-2.23999E-2</c:v>
                </c:pt>
                <c:pt idx="55361">
                  <c:v>-1.3315199999999999E-2</c:v>
                </c:pt>
                <c:pt idx="55362">
                  <c:v>-6.9885299999999997E-3</c:v>
                </c:pt>
                <c:pt idx="55363">
                  <c:v>-9.5052699999999997E-3</c:v>
                </c:pt>
                <c:pt idx="55364">
                  <c:v>-2.3270599999999999E-2</c:v>
                </c:pt>
                <c:pt idx="55365">
                  <c:v>-2.0027199999999998E-2</c:v>
                </c:pt>
                <c:pt idx="55366">
                  <c:v>3.7412600000000002E-3</c:v>
                </c:pt>
                <c:pt idx="55367">
                  <c:v>-2.8347000000000001E-2</c:v>
                </c:pt>
                <c:pt idx="55368">
                  <c:v>-2.7912099999999999E-2</c:v>
                </c:pt>
                <c:pt idx="55369">
                  <c:v>-3.2099700000000002E-2</c:v>
                </c:pt>
                <c:pt idx="55370">
                  <c:v>-1.48001E-2</c:v>
                </c:pt>
                <c:pt idx="55371">
                  <c:v>-3.2390599999999999E-2</c:v>
                </c:pt>
                <c:pt idx="55372">
                  <c:v>-2.24543E-2</c:v>
                </c:pt>
                <c:pt idx="55373">
                  <c:v>-3.51734E-2</c:v>
                </c:pt>
                <c:pt idx="55374">
                  <c:v>-2.0963699999999998E-2</c:v>
                </c:pt>
                <c:pt idx="55375">
                  <c:v>-1.0395100000000001E-2</c:v>
                </c:pt>
                <c:pt idx="55376">
                  <c:v>2.9749899999999999E-2</c:v>
                </c:pt>
                <c:pt idx="55377">
                  <c:v>1.6742699999999999E-2</c:v>
                </c:pt>
                <c:pt idx="55378">
                  <c:v>-1.6838100000000002E-2</c:v>
                </c:pt>
                <c:pt idx="55379">
                  <c:v>-3.2421100000000001E-2</c:v>
                </c:pt>
                <c:pt idx="55380">
                  <c:v>-3.4205399999999997E-2</c:v>
                </c:pt>
                <c:pt idx="55381">
                  <c:v>6.8464299999999997E-3</c:v>
                </c:pt>
                <c:pt idx="55382">
                  <c:v>-1.73197E-2</c:v>
                </c:pt>
                <c:pt idx="55383">
                  <c:v>1.16816E-2</c:v>
                </c:pt>
                <c:pt idx="55384">
                  <c:v>-1.07527E-2</c:v>
                </c:pt>
                <c:pt idx="55385">
                  <c:v>-7.1439700000000004E-3</c:v>
                </c:pt>
                <c:pt idx="55386">
                  <c:v>9.7980500000000009E-3</c:v>
                </c:pt>
                <c:pt idx="55387" formatCode="0.00E+00">
                  <c:v>1.20134E-2</c:v>
                </c:pt>
                <c:pt idx="55388">
                  <c:v>-3.5276399999999999E-3</c:v>
                </c:pt>
                <c:pt idx="55389">
                  <c:v>-2.6669499999999999E-2</c:v>
                </c:pt>
                <c:pt idx="55390">
                  <c:v>9.9811599999999993E-3</c:v>
                </c:pt>
                <c:pt idx="55391">
                  <c:v>2.3714099999999998E-2</c:v>
                </c:pt>
                <c:pt idx="55392">
                  <c:v>5.4674099999999998E-3</c:v>
                </c:pt>
                <c:pt idx="55393">
                  <c:v>-2.7942700000000002E-3</c:v>
                </c:pt>
                <c:pt idx="55394">
                  <c:v>8.9902899999999997E-3</c:v>
                </c:pt>
                <c:pt idx="55395">
                  <c:v>1.48201E-3</c:v>
                </c:pt>
                <c:pt idx="55396">
                  <c:v>6.0653699999999996E-3</c:v>
                </c:pt>
                <c:pt idx="55397">
                  <c:v>3.6153800000000001E-3</c:v>
                </c:pt>
                <c:pt idx="55398">
                  <c:v>7.3347100000000004E-3</c:v>
                </c:pt>
                <c:pt idx="55399">
                  <c:v>-4.61226E-2</c:v>
                </c:pt>
                <c:pt idx="55400">
                  <c:v>-4.46615E-2</c:v>
                </c:pt>
                <c:pt idx="55401">
                  <c:v>-1.7252E-2</c:v>
                </c:pt>
                <c:pt idx="55402">
                  <c:v>-6.6528300000000002E-3</c:v>
                </c:pt>
                <c:pt idx="55403">
                  <c:v>5.1355400000000001E-3</c:v>
                </c:pt>
                <c:pt idx="55404">
                  <c:v>-5.87368E-3</c:v>
                </c:pt>
                <c:pt idx="55405">
                  <c:v>-2.0691899999999999E-2</c:v>
                </c:pt>
                <c:pt idx="55406">
                  <c:v>-1.0263400000000001E-2</c:v>
                </c:pt>
                <c:pt idx="55407">
                  <c:v>6.93226E-3</c:v>
                </c:pt>
                <c:pt idx="55408">
                  <c:v>-8.0194499999999991E-3</c:v>
                </c:pt>
                <c:pt idx="55409">
                  <c:v>1.4567399999999999E-2</c:v>
                </c:pt>
                <c:pt idx="55410">
                  <c:v>8.1958799999999991E-3</c:v>
                </c:pt>
                <c:pt idx="55411">
                  <c:v>4.8446699999999997E-3</c:v>
                </c:pt>
                <c:pt idx="55412">
                  <c:v>-1.9982300000000001E-2</c:v>
                </c:pt>
                <c:pt idx="55413">
                  <c:v>5.0945299999999999E-3</c:v>
                </c:pt>
                <c:pt idx="55414">
                  <c:v>-1.68962E-2</c:v>
                </c:pt>
                <c:pt idx="55415">
                  <c:v>3.6125200000000001E-3</c:v>
                </c:pt>
                <c:pt idx="55416">
                  <c:v>1.9009600000000001E-2</c:v>
                </c:pt>
                <c:pt idx="55417">
                  <c:v>4.7979399999999997E-3</c:v>
                </c:pt>
                <c:pt idx="55418">
                  <c:v>-1.2229E-2</c:v>
                </c:pt>
                <c:pt idx="55419">
                  <c:v>-1.3398200000000001E-2</c:v>
                </c:pt>
                <c:pt idx="55420">
                  <c:v>1.1792199999999999E-2</c:v>
                </c:pt>
                <c:pt idx="55421">
                  <c:v>1.6599699999999998E-2</c:v>
                </c:pt>
                <c:pt idx="55422">
                  <c:v>1.9285199999999999E-2</c:v>
                </c:pt>
                <c:pt idx="55423">
                  <c:v>1.34506E-2</c:v>
                </c:pt>
                <c:pt idx="55424">
                  <c:v>4.4374499999999999E-3</c:v>
                </c:pt>
                <c:pt idx="55425">
                  <c:v>-1.31407E-2</c:v>
                </c:pt>
                <c:pt idx="55426">
                  <c:v>9.9353800000000006E-3</c:v>
                </c:pt>
                <c:pt idx="55427">
                  <c:v>1.3963700000000001E-2</c:v>
                </c:pt>
                <c:pt idx="55428">
                  <c:v>1.70803E-2</c:v>
                </c:pt>
                <c:pt idx="55429">
                  <c:v>-1.1673899999999999E-2</c:v>
                </c:pt>
                <c:pt idx="55430">
                  <c:v>1.5729900000000002E-2</c:v>
                </c:pt>
                <c:pt idx="55431">
                  <c:v>3.3265099999999999E-2</c:v>
                </c:pt>
                <c:pt idx="55432">
                  <c:v>1.50566E-2</c:v>
                </c:pt>
                <c:pt idx="55433">
                  <c:v>8.8911100000000007E-3</c:v>
                </c:pt>
                <c:pt idx="55434">
                  <c:v>-1.15299E-3</c:v>
                </c:pt>
                <c:pt idx="55435">
                  <c:v>1.27878E-2</c:v>
                </c:pt>
                <c:pt idx="55436">
                  <c:v>1.4504400000000001E-2</c:v>
                </c:pt>
                <c:pt idx="55437">
                  <c:v>2.1998400000000001E-2</c:v>
                </c:pt>
                <c:pt idx="55438">
                  <c:v>1.10703E-2</c:v>
                </c:pt>
                <c:pt idx="55439">
                  <c:v>6.38676E-3</c:v>
                </c:pt>
                <c:pt idx="55440">
                  <c:v>-8.6421999999999992E-3</c:v>
                </c:pt>
                <c:pt idx="55441">
                  <c:v>1.0567699999999999E-2</c:v>
                </c:pt>
                <c:pt idx="55442">
                  <c:v>-9.6292500000000007E-3</c:v>
                </c:pt>
                <c:pt idx="55443">
                  <c:v>-6.2065100000000002E-3</c:v>
                </c:pt>
                <c:pt idx="55444">
                  <c:v>-6.2541999999999997E-3</c:v>
                </c:pt>
                <c:pt idx="55445">
                  <c:v>1.9709600000000001E-2</c:v>
                </c:pt>
                <c:pt idx="55446">
                  <c:v>2.7603099999999998E-2</c:v>
                </c:pt>
                <c:pt idx="55447">
                  <c:v>3.5572099999999998E-4</c:v>
                </c:pt>
                <c:pt idx="55448">
                  <c:v>-3.01762E-2</c:v>
                </c:pt>
                <c:pt idx="55449">
                  <c:v>-3.2415399999999998E-3</c:v>
                </c:pt>
                <c:pt idx="55450">
                  <c:v>-1.47343E-3</c:v>
                </c:pt>
                <c:pt idx="55451">
                  <c:v>1.80244E-4</c:v>
                </c:pt>
                <c:pt idx="55452">
                  <c:v>-3.3794400000000002E-2</c:v>
                </c:pt>
                <c:pt idx="55453">
                  <c:v>-2.2401799999999999E-2</c:v>
                </c:pt>
                <c:pt idx="55454">
                  <c:v>-4.6338999999999998E-3</c:v>
                </c:pt>
                <c:pt idx="55455">
                  <c:v>-1.4615100000000001E-2</c:v>
                </c:pt>
                <c:pt idx="55456">
                  <c:v>6.2112799999999996E-3</c:v>
                </c:pt>
                <c:pt idx="55457">
                  <c:v>-1.647E-3</c:v>
                </c:pt>
                <c:pt idx="55458">
                  <c:v>-1.59264E-4</c:v>
                </c:pt>
                <c:pt idx="55459">
                  <c:v>1.93043E-2</c:v>
                </c:pt>
                <c:pt idx="55460">
                  <c:v>1.54276E-2</c:v>
                </c:pt>
                <c:pt idx="55461">
                  <c:v>3.0813199999999998E-3</c:v>
                </c:pt>
                <c:pt idx="55462">
                  <c:v>-8.5144000000000001E-3</c:v>
                </c:pt>
                <c:pt idx="55463">
                  <c:v>3.5324100000000002E-3</c:v>
                </c:pt>
                <c:pt idx="55464">
                  <c:v>2.05212E-2</c:v>
                </c:pt>
                <c:pt idx="55465">
                  <c:v>1.9090699999999999E-2</c:v>
                </c:pt>
                <c:pt idx="55466">
                  <c:v>-5.5561100000000004E-3</c:v>
                </c:pt>
                <c:pt idx="55467">
                  <c:v>1.7694499999999998E-2</c:v>
                </c:pt>
                <c:pt idx="55468">
                  <c:v>-2.9842400000000002E-2</c:v>
                </c:pt>
                <c:pt idx="55469">
                  <c:v>-6.5059699999999998E-3</c:v>
                </c:pt>
                <c:pt idx="55470">
                  <c:v>-2.0840600000000001E-2</c:v>
                </c:pt>
                <c:pt idx="55471">
                  <c:v>1.43061E-2</c:v>
                </c:pt>
                <c:pt idx="55472">
                  <c:v>1.3085400000000001E-2</c:v>
                </c:pt>
                <c:pt idx="55473">
                  <c:v>-1.88036E-2</c:v>
                </c:pt>
                <c:pt idx="55474">
                  <c:v>2.34013E-2</c:v>
                </c:pt>
                <c:pt idx="55475">
                  <c:v>3.3506399999999999E-2</c:v>
                </c:pt>
                <c:pt idx="55476">
                  <c:v>2.5732999999999999E-2</c:v>
                </c:pt>
                <c:pt idx="55477">
                  <c:v>-1.8216099999999999E-2</c:v>
                </c:pt>
                <c:pt idx="55478">
                  <c:v>-1.42927E-2</c:v>
                </c:pt>
                <c:pt idx="55479">
                  <c:v>1.37844E-2</c:v>
                </c:pt>
                <c:pt idx="55480">
                  <c:v>2.0065300000000001E-2</c:v>
                </c:pt>
                <c:pt idx="55481">
                  <c:v>-2.3451799999999998E-2</c:v>
                </c:pt>
                <c:pt idx="55482">
                  <c:v>-1.86968E-2</c:v>
                </c:pt>
                <c:pt idx="55483">
                  <c:v>-1.2023900000000001E-2</c:v>
                </c:pt>
                <c:pt idx="55484">
                  <c:v>1.49012E-2</c:v>
                </c:pt>
                <c:pt idx="55485">
                  <c:v>1.9936599999999999E-2</c:v>
                </c:pt>
                <c:pt idx="55486">
                  <c:v>4.3306400000000002E-3</c:v>
                </c:pt>
                <c:pt idx="55487">
                  <c:v>-1.1129399999999999E-2</c:v>
                </c:pt>
                <c:pt idx="55488">
                  <c:v>1.5660299999999999E-2</c:v>
                </c:pt>
                <c:pt idx="55489">
                  <c:v>1.8606199999999999E-3</c:v>
                </c:pt>
                <c:pt idx="55490">
                  <c:v>1.7927200000000001E-2</c:v>
                </c:pt>
                <c:pt idx="55491">
                  <c:v>1.38178E-2</c:v>
                </c:pt>
                <c:pt idx="55492">
                  <c:v>9.5062299999999992E-3</c:v>
                </c:pt>
                <c:pt idx="55493">
                  <c:v>1.76878E-2</c:v>
                </c:pt>
                <c:pt idx="55494">
                  <c:v>-1.06544E-2</c:v>
                </c:pt>
                <c:pt idx="55495">
                  <c:v>1.4982199999999999E-2</c:v>
                </c:pt>
                <c:pt idx="55496">
                  <c:v>-1.4877299999999999E-4</c:v>
                </c:pt>
                <c:pt idx="55497">
                  <c:v>-1.0053599999999999E-2</c:v>
                </c:pt>
                <c:pt idx="55498">
                  <c:v>-4.4622400000000001E-3</c:v>
                </c:pt>
                <c:pt idx="55499">
                  <c:v>1.13974E-2</c:v>
                </c:pt>
                <c:pt idx="55500">
                  <c:v>2.85978E-2</c:v>
                </c:pt>
                <c:pt idx="55501">
                  <c:v>1.46055E-2</c:v>
                </c:pt>
                <c:pt idx="55502">
                  <c:v>1.12324E-2</c:v>
                </c:pt>
                <c:pt idx="55503">
                  <c:v>1.36557E-2</c:v>
                </c:pt>
                <c:pt idx="55504">
                  <c:v>3.9565999999999997E-2</c:v>
                </c:pt>
                <c:pt idx="55505">
                  <c:v>5.1217100000000002E-2</c:v>
                </c:pt>
                <c:pt idx="55506">
                  <c:v>4.0932700000000002E-2</c:v>
                </c:pt>
                <c:pt idx="55507">
                  <c:v>5.0191899999999998E-3</c:v>
                </c:pt>
                <c:pt idx="55508">
                  <c:v>8.3608599999999995E-3</c:v>
                </c:pt>
                <c:pt idx="55509">
                  <c:v>3.09124E-2</c:v>
                </c:pt>
                <c:pt idx="55510">
                  <c:v>2.21043E-2</c:v>
                </c:pt>
                <c:pt idx="55511">
                  <c:v>2.4956699999999998E-2</c:v>
                </c:pt>
                <c:pt idx="55512">
                  <c:v>3.3530200000000003E-2</c:v>
                </c:pt>
                <c:pt idx="55513">
                  <c:v>2.80228E-2</c:v>
                </c:pt>
                <c:pt idx="55514">
                  <c:v>2.3453700000000001E-2</c:v>
                </c:pt>
                <c:pt idx="55515">
                  <c:v>2.5106400000000001E-2</c:v>
                </c:pt>
                <c:pt idx="55516">
                  <c:v>4.2895299999999997E-2</c:v>
                </c:pt>
                <c:pt idx="55517">
                  <c:v>1.97401E-2</c:v>
                </c:pt>
                <c:pt idx="55518">
                  <c:v>5.9700000000000003E-2</c:v>
                </c:pt>
                <c:pt idx="55519">
                  <c:v>1.3970399999999999E-2</c:v>
                </c:pt>
                <c:pt idx="55520">
                  <c:v>5.0667799999999999E-2</c:v>
                </c:pt>
                <c:pt idx="55521">
                  <c:v>1.93481E-2</c:v>
                </c:pt>
                <c:pt idx="55522">
                  <c:v>1.4639900000000001E-2</c:v>
                </c:pt>
                <c:pt idx="55523">
                  <c:v>2.0055799999999999E-2</c:v>
                </c:pt>
                <c:pt idx="55524">
                  <c:v>1.4106799999999999E-2</c:v>
                </c:pt>
                <c:pt idx="55525">
                  <c:v>4.6941799999999999E-2</c:v>
                </c:pt>
                <c:pt idx="55526">
                  <c:v>-9.5634499999999994E-3</c:v>
                </c:pt>
                <c:pt idx="55527">
                  <c:v>-8.4009199999999992E-3</c:v>
                </c:pt>
                <c:pt idx="55528">
                  <c:v>3.1630499999999999E-2</c:v>
                </c:pt>
                <c:pt idx="55529">
                  <c:v>1.3239900000000001E-2</c:v>
                </c:pt>
                <c:pt idx="55530">
                  <c:v>1.76563E-2</c:v>
                </c:pt>
                <c:pt idx="55531">
                  <c:v>7.2259899999999998E-3</c:v>
                </c:pt>
                <c:pt idx="55532">
                  <c:v>5.6905699999999998E-3</c:v>
                </c:pt>
                <c:pt idx="55533">
                  <c:v>1.3588899999999999E-2</c:v>
                </c:pt>
                <c:pt idx="55534">
                  <c:v>-1.24245E-2</c:v>
                </c:pt>
                <c:pt idx="55535">
                  <c:v>2.0032899999999999E-2</c:v>
                </c:pt>
                <c:pt idx="55536">
                  <c:v>3.1563800000000003E-2</c:v>
                </c:pt>
                <c:pt idx="55537">
                  <c:v>1.55449E-4</c:v>
                </c:pt>
                <c:pt idx="55538">
                  <c:v>-9.56535E-4</c:v>
                </c:pt>
                <c:pt idx="55539">
                  <c:v>-8.74138E-3</c:v>
                </c:pt>
                <c:pt idx="55540">
                  <c:v>4.2576799999999998E-2</c:v>
                </c:pt>
                <c:pt idx="55541">
                  <c:v>3.1427400000000001E-2</c:v>
                </c:pt>
                <c:pt idx="55542">
                  <c:v>-3.6086999999999998E-3</c:v>
                </c:pt>
                <c:pt idx="55543">
                  <c:v>-2.7323699999999999E-2</c:v>
                </c:pt>
                <c:pt idx="55544">
                  <c:v>8.6059599999999993E-3</c:v>
                </c:pt>
                <c:pt idx="55545">
                  <c:v>2.72436E-2</c:v>
                </c:pt>
                <c:pt idx="55546">
                  <c:v>2.13099E-2</c:v>
                </c:pt>
                <c:pt idx="55547">
                  <c:v>5.1975299999999997E-4</c:v>
                </c:pt>
                <c:pt idx="55548">
                  <c:v>2.9198600000000002E-2</c:v>
                </c:pt>
                <c:pt idx="55549">
                  <c:v>4.1998899999999999E-2</c:v>
                </c:pt>
                <c:pt idx="55550">
                  <c:v>3.6963500000000003E-2</c:v>
                </c:pt>
                <c:pt idx="55551">
                  <c:v>-2.3373600000000001E-2</c:v>
                </c:pt>
                <c:pt idx="55552">
                  <c:v>-1.8059700000000001E-2</c:v>
                </c:pt>
                <c:pt idx="55553">
                  <c:v>9.70268E-3</c:v>
                </c:pt>
                <c:pt idx="55554">
                  <c:v>1.7802200000000001E-2</c:v>
                </c:pt>
                <c:pt idx="55555">
                  <c:v>-6.1950699999999996E-3</c:v>
                </c:pt>
                <c:pt idx="55556">
                  <c:v>-4.7140100000000002E-3</c:v>
                </c:pt>
                <c:pt idx="55557">
                  <c:v>1.9039199999999999E-2</c:v>
                </c:pt>
                <c:pt idx="55558">
                  <c:v>4.2418499999999998E-2</c:v>
                </c:pt>
                <c:pt idx="55559">
                  <c:v>2.3963000000000002E-2</c:v>
                </c:pt>
                <c:pt idx="55560">
                  <c:v>1.9342399999999999E-2</c:v>
                </c:pt>
                <c:pt idx="55561">
                  <c:v>2.5054900000000001E-2</c:v>
                </c:pt>
                <c:pt idx="55562">
                  <c:v>2.0846400000000001E-2</c:v>
                </c:pt>
                <c:pt idx="55563">
                  <c:v>-3.1013500000000001E-3</c:v>
                </c:pt>
                <c:pt idx="55564">
                  <c:v>2.0893100000000001E-2</c:v>
                </c:pt>
                <c:pt idx="55565">
                  <c:v>2.25191E-2</c:v>
                </c:pt>
                <c:pt idx="55566">
                  <c:v>3.5344100000000003E-2</c:v>
                </c:pt>
                <c:pt idx="55567">
                  <c:v>-6.05202E-3</c:v>
                </c:pt>
                <c:pt idx="55568">
                  <c:v>-5.39494E-3</c:v>
                </c:pt>
                <c:pt idx="55569">
                  <c:v>8.35609E-3</c:v>
                </c:pt>
                <c:pt idx="55570">
                  <c:v>-7.65228E-3</c:v>
                </c:pt>
                <c:pt idx="55571">
                  <c:v>-4.17919E-2</c:v>
                </c:pt>
                <c:pt idx="55572">
                  <c:v>-6.54888E-3</c:v>
                </c:pt>
                <c:pt idx="55573">
                  <c:v>1.17979E-2</c:v>
                </c:pt>
                <c:pt idx="55574">
                  <c:v>1.72806E-3</c:v>
                </c:pt>
                <c:pt idx="55575">
                  <c:v>-1.9689600000000002E-2</c:v>
                </c:pt>
                <c:pt idx="55576">
                  <c:v>-3.15475E-3</c:v>
                </c:pt>
                <c:pt idx="55577">
                  <c:v>2.03371E-2</c:v>
                </c:pt>
                <c:pt idx="55578">
                  <c:v>2.4323500000000001E-2</c:v>
                </c:pt>
                <c:pt idx="55579">
                  <c:v>1.7884299999999999E-2</c:v>
                </c:pt>
                <c:pt idx="55580" formatCode="0.00E+00">
                  <c:v>8.5830700000000005E-6</c:v>
                </c:pt>
                <c:pt idx="55581">
                  <c:v>-1.99995E-2</c:v>
                </c:pt>
                <c:pt idx="55582">
                  <c:v>2.5683399999999999E-2</c:v>
                </c:pt>
                <c:pt idx="55583">
                  <c:v>1.9149800000000002E-2</c:v>
                </c:pt>
                <c:pt idx="55584">
                  <c:v>6.5803499999999996E-3</c:v>
                </c:pt>
                <c:pt idx="55585">
                  <c:v>1.45903E-2</c:v>
                </c:pt>
                <c:pt idx="55586">
                  <c:v>-8.3284399999999995E-3</c:v>
                </c:pt>
                <c:pt idx="55587">
                  <c:v>-2.0317999999999999E-2</c:v>
                </c:pt>
                <c:pt idx="55588">
                  <c:v>-1.3841600000000001E-2</c:v>
                </c:pt>
                <c:pt idx="55589">
                  <c:v>1.21899E-2</c:v>
                </c:pt>
                <c:pt idx="55590">
                  <c:v>1.35345E-2</c:v>
                </c:pt>
                <c:pt idx="55591">
                  <c:v>-2.2862400000000001E-2</c:v>
                </c:pt>
                <c:pt idx="55592">
                  <c:v>-3.2963800000000001E-2</c:v>
                </c:pt>
                <c:pt idx="55593">
                  <c:v>-1.7562899999999999E-2</c:v>
                </c:pt>
                <c:pt idx="55594">
                  <c:v>1.26686E-2</c:v>
                </c:pt>
                <c:pt idx="55595">
                  <c:v>-9.6435500000000007E-3</c:v>
                </c:pt>
                <c:pt idx="55596">
                  <c:v>-1.14737E-2</c:v>
                </c:pt>
                <c:pt idx="55597">
                  <c:v>-3.54509E-2</c:v>
                </c:pt>
                <c:pt idx="55598">
                  <c:v>-2.2824299999999999E-2</c:v>
                </c:pt>
                <c:pt idx="55599">
                  <c:v>-1.17769E-2</c:v>
                </c:pt>
                <c:pt idx="55600">
                  <c:v>-8.6126299999999996E-3</c:v>
                </c:pt>
                <c:pt idx="55601">
                  <c:v>-9.2315699999999997E-4</c:v>
                </c:pt>
                <c:pt idx="55602">
                  <c:v>-2.23293E-2</c:v>
                </c:pt>
                <c:pt idx="55603">
                  <c:v>6.7930200000000003E-3</c:v>
                </c:pt>
                <c:pt idx="55604">
                  <c:v>-5.7392099999999998E-3</c:v>
                </c:pt>
                <c:pt idx="55605">
                  <c:v>1.4179199999999999E-2</c:v>
                </c:pt>
                <c:pt idx="55606">
                  <c:v>-2.5807400000000001E-2</c:v>
                </c:pt>
                <c:pt idx="55607">
                  <c:v>-4.9342200000000003E-2</c:v>
                </c:pt>
                <c:pt idx="55608">
                  <c:v>-5.4321300000000003E-3</c:v>
                </c:pt>
                <c:pt idx="55609">
                  <c:v>4.1170099999999999E-3</c:v>
                </c:pt>
                <c:pt idx="55610">
                  <c:v>3.3501599999999999E-2</c:v>
                </c:pt>
                <c:pt idx="55611">
                  <c:v>8.6507800000000003E-3</c:v>
                </c:pt>
                <c:pt idx="55612">
                  <c:v>5.90611E-3</c:v>
                </c:pt>
                <c:pt idx="55613">
                  <c:v>5.9490200000000002E-3</c:v>
                </c:pt>
                <c:pt idx="55614">
                  <c:v>-1.5637399999999999E-2</c:v>
                </c:pt>
                <c:pt idx="55615">
                  <c:v>6.0806300000000001E-3</c:v>
                </c:pt>
                <c:pt idx="55616">
                  <c:v>-4.2505299999999998E-3</c:v>
                </c:pt>
                <c:pt idx="55617">
                  <c:v>-8.5773499999999992E-3</c:v>
                </c:pt>
                <c:pt idx="55618">
                  <c:v>-3.0488000000000001E-2</c:v>
                </c:pt>
                <c:pt idx="55619">
                  <c:v>6.2112799999999996E-3</c:v>
                </c:pt>
                <c:pt idx="55620">
                  <c:v>1.6716999999999999E-2</c:v>
                </c:pt>
                <c:pt idx="55621">
                  <c:v>1.7711600000000001E-2</c:v>
                </c:pt>
                <c:pt idx="55622">
                  <c:v>-2.3254400000000001E-2</c:v>
                </c:pt>
                <c:pt idx="55623">
                  <c:v>-1.7819399999999999E-2</c:v>
                </c:pt>
                <c:pt idx="55624">
                  <c:v>1.3979E-2</c:v>
                </c:pt>
                <c:pt idx="55625">
                  <c:v>-5.2947999999999997E-3</c:v>
                </c:pt>
                <c:pt idx="55626">
                  <c:v>-1.9436800000000001E-2</c:v>
                </c:pt>
                <c:pt idx="55627">
                  <c:v>5.2871699999999999E-3</c:v>
                </c:pt>
                <c:pt idx="55628">
                  <c:v>-1.85013E-3</c:v>
                </c:pt>
                <c:pt idx="55629">
                  <c:v>-1.2160300000000001E-2</c:v>
                </c:pt>
                <c:pt idx="55630">
                  <c:v>-2.5482199999999999E-3</c:v>
                </c:pt>
                <c:pt idx="55631">
                  <c:v>-6.6556899999999997E-3</c:v>
                </c:pt>
                <c:pt idx="55632">
                  <c:v>7.02858E-4</c:v>
                </c:pt>
                <c:pt idx="55633">
                  <c:v>-1.1898000000000001E-2</c:v>
                </c:pt>
                <c:pt idx="55634">
                  <c:v>-1.09043E-2</c:v>
                </c:pt>
                <c:pt idx="55635">
                  <c:v>-1.3174999999999999E-2</c:v>
                </c:pt>
                <c:pt idx="55636">
                  <c:v>-3.4341799999999999E-2</c:v>
                </c:pt>
                <c:pt idx="55637">
                  <c:v>-3.03345E-2</c:v>
                </c:pt>
                <c:pt idx="55638">
                  <c:v>-3.4982699999999999E-2</c:v>
                </c:pt>
                <c:pt idx="55639">
                  <c:v>-1.15604E-2</c:v>
                </c:pt>
                <c:pt idx="55640">
                  <c:v>-6.2742199999999996E-3</c:v>
                </c:pt>
                <c:pt idx="55641">
                  <c:v>-3.0057E-2</c:v>
                </c:pt>
                <c:pt idx="55642">
                  <c:v>-1.6894300000000001E-2</c:v>
                </c:pt>
                <c:pt idx="55643">
                  <c:v>-2.5065400000000002E-2</c:v>
                </c:pt>
                <c:pt idx="55644">
                  <c:v>-3.92237E-2</c:v>
                </c:pt>
                <c:pt idx="55645">
                  <c:v>-1.18523E-2</c:v>
                </c:pt>
                <c:pt idx="55646">
                  <c:v>1.7451299999999999E-2</c:v>
                </c:pt>
                <c:pt idx="55647">
                  <c:v>-3.7517499999999999E-3</c:v>
                </c:pt>
                <c:pt idx="55648">
                  <c:v>-3.0178099999999999E-2</c:v>
                </c:pt>
                <c:pt idx="55649">
                  <c:v>-3.1319600000000003E-2</c:v>
                </c:pt>
                <c:pt idx="55650">
                  <c:v>-1.15108E-2</c:v>
                </c:pt>
                <c:pt idx="55651">
                  <c:v>-9.9525499999999992E-3</c:v>
                </c:pt>
                <c:pt idx="55652">
                  <c:v>-3.6985400000000002E-2</c:v>
                </c:pt>
                <c:pt idx="55653">
                  <c:v>-2.49424E-2</c:v>
                </c:pt>
                <c:pt idx="55654">
                  <c:v>-1.49841E-2</c:v>
                </c:pt>
                <c:pt idx="55655">
                  <c:v>-1.2999500000000001E-2</c:v>
                </c:pt>
                <c:pt idx="55656" formatCode="0.00E+00">
                  <c:v>-4.8522900000000004E-3</c:v>
                </c:pt>
                <c:pt idx="55657">
                  <c:v>-1.7293900000000001E-2</c:v>
                </c:pt>
                <c:pt idx="55658">
                  <c:v>-1.0841399999999999E-2</c:v>
                </c:pt>
                <c:pt idx="55659">
                  <c:v>-2.05393E-2</c:v>
                </c:pt>
                <c:pt idx="55660">
                  <c:v>-1.65081E-3</c:v>
                </c:pt>
                <c:pt idx="55661">
                  <c:v>-2.6578899999999999E-2</c:v>
                </c:pt>
                <c:pt idx="55662">
                  <c:v>-3.5791400000000001E-2</c:v>
                </c:pt>
                <c:pt idx="55663">
                  <c:v>-3.85046E-2</c:v>
                </c:pt>
                <c:pt idx="55664">
                  <c:v>-5.9699999999999998E-4</c:v>
                </c:pt>
                <c:pt idx="55665">
                  <c:v>4.0903099999999998E-3</c:v>
                </c:pt>
                <c:pt idx="55666">
                  <c:v>-2.5817900000000001E-2</c:v>
                </c:pt>
                <c:pt idx="55667">
                  <c:v>-3.59926E-2</c:v>
                </c:pt>
                <c:pt idx="55668">
                  <c:v>-2.2301700000000001E-2</c:v>
                </c:pt>
                <c:pt idx="55669">
                  <c:v>-2.9624899999999999E-2</c:v>
                </c:pt>
                <c:pt idx="55670">
                  <c:v>-1.5159600000000001E-2</c:v>
                </c:pt>
                <c:pt idx="55671">
                  <c:v>-1.0546700000000001E-2</c:v>
                </c:pt>
                <c:pt idx="55672">
                  <c:v>-1.7223399999999999E-3</c:v>
                </c:pt>
                <c:pt idx="55673">
                  <c:v>6.6919299999999996E-3</c:v>
                </c:pt>
                <c:pt idx="55674">
                  <c:v>-1.4124899999999999E-2</c:v>
                </c:pt>
                <c:pt idx="55675">
                  <c:v>1.7519E-3</c:v>
                </c:pt>
                <c:pt idx="55676">
                  <c:v>8.4571799999999999E-3</c:v>
                </c:pt>
                <c:pt idx="55677">
                  <c:v>-2.58474E-2</c:v>
                </c:pt>
                <c:pt idx="55678">
                  <c:v>-2.1549200000000001E-2</c:v>
                </c:pt>
                <c:pt idx="55679">
                  <c:v>-1.23701E-2</c:v>
                </c:pt>
                <c:pt idx="55680">
                  <c:v>3.1498900000000003E-2</c:v>
                </c:pt>
                <c:pt idx="55681">
                  <c:v>2.0383800000000001E-2</c:v>
                </c:pt>
                <c:pt idx="55682">
                  <c:v>7.9193100000000006E-3</c:v>
                </c:pt>
                <c:pt idx="55683">
                  <c:v>2.5844599999999998E-3</c:v>
                </c:pt>
                <c:pt idx="55684">
                  <c:v>-4.3430300000000003E-3</c:v>
                </c:pt>
                <c:pt idx="55685">
                  <c:v>-4.7492999999999998E-4</c:v>
                </c:pt>
                <c:pt idx="55686">
                  <c:v>2.8638800000000001E-3</c:v>
                </c:pt>
                <c:pt idx="55687">
                  <c:v>1.1879000000000001E-2</c:v>
                </c:pt>
                <c:pt idx="55688">
                  <c:v>6.8740800000000003E-3</c:v>
                </c:pt>
                <c:pt idx="55689">
                  <c:v>-1.60818E-2</c:v>
                </c:pt>
                <c:pt idx="55690">
                  <c:v>1.74389E-2</c:v>
                </c:pt>
                <c:pt idx="55691">
                  <c:v>1.53046E-2</c:v>
                </c:pt>
                <c:pt idx="55692">
                  <c:v>1.54839E-2</c:v>
                </c:pt>
                <c:pt idx="55693">
                  <c:v>1.6718899999999998E-2</c:v>
                </c:pt>
                <c:pt idx="55694">
                  <c:v>-1.0651600000000001E-2</c:v>
                </c:pt>
                <c:pt idx="55695">
                  <c:v>-1.192E-2</c:v>
                </c:pt>
                <c:pt idx="55696">
                  <c:v>6.4477900000000001E-3</c:v>
                </c:pt>
                <c:pt idx="55697">
                  <c:v>2.0664200000000001E-2</c:v>
                </c:pt>
                <c:pt idx="55698">
                  <c:v>2.2401799999999999E-2</c:v>
                </c:pt>
                <c:pt idx="55699">
                  <c:v>1.7204299999999999E-2</c:v>
                </c:pt>
                <c:pt idx="55700">
                  <c:v>2.2123299999999999E-2</c:v>
                </c:pt>
                <c:pt idx="55701">
                  <c:v>-8.1539200000000003E-3</c:v>
                </c:pt>
                <c:pt idx="55702">
                  <c:v>3.8535100000000003E-2</c:v>
                </c:pt>
                <c:pt idx="55703">
                  <c:v>2.1909700000000001E-2</c:v>
                </c:pt>
                <c:pt idx="55704">
                  <c:v>-4.9200099999999998E-3</c:v>
                </c:pt>
                <c:pt idx="55705">
                  <c:v>-1.6394599999999999E-2</c:v>
                </c:pt>
                <c:pt idx="55706">
                  <c:v>-1.2955700000000001E-2</c:v>
                </c:pt>
                <c:pt idx="55707">
                  <c:v>7.1611399999999999E-3</c:v>
                </c:pt>
                <c:pt idx="55708">
                  <c:v>1.39627E-2</c:v>
                </c:pt>
                <c:pt idx="55709">
                  <c:v>9.1695800000000001E-3</c:v>
                </c:pt>
                <c:pt idx="55710">
                  <c:v>1.5487700000000001E-3</c:v>
                </c:pt>
                <c:pt idx="55711">
                  <c:v>1.46284E-2</c:v>
                </c:pt>
                <c:pt idx="55712">
                  <c:v>-4.6587E-3</c:v>
                </c:pt>
                <c:pt idx="55713">
                  <c:v>-3.3092500000000001E-3</c:v>
                </c:pt>
                <c:pt idx="55714">
                  <c:v>1.3143500000000001E-2</c:v>
                </c:pt>
                <c:pt idx="55715">
                  <c:v>-6.5374400000000003E-3</c:v>
                </c:pt>
                <c:pt idx="55716">
                  <c:v>-1.2537E-2</c:v>
                </c:pt>
                <c:pt idx="55717">
                  <c:v>-3.4730900000000002E-2</c:v>
                </c:pt>
                <c:pt idx="55718">
                  <c:v>1.0385500000000001E-3</c:v>
                </c:pt>
                <c:pt idx="55719">
                  <c:v>7.8382499999999997E-3</c:v>
                </c:pt>
                <c:pt idx="55720">
                  <c:v>4.7998399999999997E-3</c:v>
                </c:pt>
                <c:pt idx="55721">
                  <c:v>2.2441900000000001E-2</c:v>
                </c:pt>
                <c:pt idx="55722">
                  <c:v>3.2596600000000002E-3</c:v>
                </c:pt>
                <c:pt idx="55723">
                  <c:v>-1.02615E-3</c:v>
                </c:pt>
                <c:pt idx="55724">
                  <c:v>-3.08008E-2</c:v>
                </c:pt>
                <c:pt idx="55725">
                  <c:v>-2.40135E-3</c:v>
                </c:pt>
                <c:pt idx="55726">
                  <c:v>3.10993E-2</c:v>
                </c:pt>
                <c:pt idx="55727">
                  <c:v>1.53732E-2</c:v>
                </c:pt>
                <c:pt idx="55728">
                  <c:v>-3.1623799999999998E-3</c:v>
                </c:pt>
                <c:pt idx="55729">
                  <c:v>-6.3371699999999996E-3</c:v>
                </c:pt>
                <c:pt idx="55730">
                  <c:v>-1.0164299999999999E-2</c:v>
                </c:pt>
                <c:pt idx="55731">
                  <c:v>-2.6864099999999998E-2</c:v>
                </c:pt>
                <c:pt idx="55732">
                  <c:v>-2.8922099999999999E-2</c:v>
                </c:pt>
                <c:pt idx="55733">
                  <c:v>-3.8003899999999998E-3</c:v>
                </c:pt>
                <c:pt idx="55734">
                  <c:v>1.5310300000000001E-2</c:v>
                </c:pt>
                <c:pt idx="55735">
                  <c:v>-4.7836299999999997E-3</c:v>
                </c:pt>
                <c:pt idx="55736">
                  <c:v>1.2530299999999999E-2</c:v>
                </c:pt>
                <c:pt idx="55737">
                  <c:v>2.6808700000000001E-2</c:v>
                </c:pt>
                <c:pt idx="55738">
                  <c:v>3.5017E-2</c:v>
                </c:pt>
                <c:pt idx="55739">
                  <c:v>-2.6215599999999999E-2</c:v>
                </c:pt>
                <c:pt idx="55740">
                  <c:v>-1.93901E-2</c:v>
                </c:pt>
                <c:pt idx="55741">
                  <c:v>-7.18117E-4</c:v>
                </c:pt>
                <c:pt idx="55742">
                  <c:v>7.0810300000000003E-3</c:v>
                </c:pt>
                <c:pt idx="55743">
                  <c:v>-6.1969800000000004E-3</c:v>
                </c:pt>
                <c:pt idx="55744">
                  <c:v>-1.47247E-2</c:v>
                </c:pt>
                <c:pt idx="55745">
                  <c:v>2.01263E-2</c:v>
                </c:pt>
                <c:pt idx="55746">
                  <c:v>1.3347599999999999E-2</c:v>
                </c:pt>
                <c:pt idx="55747">
                  <c:v>3.3597900000000001E-3</c:v>
                </c:pt>
                <c:pt idx="55748">
                  <c:v>-1.4504400000000001E-2</c:v>
                </c:pt>
                <c:pt idx="55749">
                  <c:v>-1.55411E-2</c:v>
                </c:pt>
                <c:pt idx="55750">
                  <c:v>-2.7982699999999999E-2</c:v>
                </c:pt>
                <c:pt idx="55751">
                  <c:v>3.3664699999999999E-3</c:v>
                </c:pt>
                <c:pt idx="55752">
                  <c:v>-2.5730100000000001E-3</c:v>
                </c:pt>
                <c:pt idx="55753">
                  <c:v>2.1699900000000001E-2</c:v>
                </c:pt>
                <c:pt idx="55754">
                  <c:v>-4.9362199999999998E-3</c:v>
                </c:pt>
                <c:pt idx="55755">
                  <c:v>-2.0986600000000001E-2</c:v>
                </c:pt>
                <c:pt idx="55756">
                  <c:v>-1.5685999999999999E-2</c:v>
                </c:pt>
                <c:pt idx="55757">
                  <c:v>-1.7174700000000001E-2</c:v>
                </c:pt>
                <c:pt idx="55758">
                  <c:v>-1.16396E-2</c:v>
                </c:pt>
                <c:pt idx="55759">
                  <c:v>-3.16076E-2</c:v>
                </c:pt>
                <c:pt idx="55760">
                  <c:v>-2.29216E-2</c:v>
                </c:pt>
                <c:pt idx="55761">
                  <c:v>-1.45168E-2</c:v>
                </c:pt>
                <c:pt idx="55762">
                  <c:v>-2.38371E-2</c:v>
                </c:pt>
                <c:pt idx="55763">
                  <c:v>-2.8821900000000001E-2</c:v>
                </c:pt>
                <c:pt idx="55764">
                  <c:v>-1.7722100000000001E-2</c:v>
                </c:pt>
                <c:pt idx="55765">
                  <c:v>-1.5129999999999999E-2</c:v>
                </c:pt>
                <c:pt idx="55766">
                  <c:v>-2.8142900000000001E-3</c:v>
                </c:pt>
                <c:pt idx="55767">
                  <c:v>-3.0258199999999999E-2</c:v>
                </c:pt>
                <c:pt idx="55768">
                  <c:v>-3.9702399999999999E-2</c:v>
                </c:pt>
                <c:pt idx="55769">
                  <c:v>-5.04637E-2</c:v>
                </c:pt>
                <c:pt idx="55770">
                  <c:v>-2.3012200000000001E-3</c:v>
                </c:pt>
                <c:pt idx="55771">
                  <c:v>-2.0432499999999999E-2</c:v>
                </c:pt>
                <c:pt idx="55772">
                  <c:v>-3.2628999999999998E-2</c:v>
                </c:pt>
                <c:pt idx="55773">
                  <c:v>-2.3418399999999999E-2</c:v>
                </c:pt>
                <c:pt idx="55774">
                  <c:v>-8.3332100000000006E-3</c:v>
                </c:pt>
                <c:pt idx="55775">
                  <c:v>-2.1820099999999999E-3</c:v>
                </c:pt>
                <c:pt idx="55776">
                  <c:v>-4.1074800000000002E-3</c:v>
                </c:pt>
                <c:pt idx="55777">
                  <c:v>-5.6419399999999998E-3</c:v>
                </c:pt>
                <c:pt idx="55778">
                  <c:v>6.6661799999999998E-3</c:v>
                </c:pt>
                <c:pt idx="55779">
                  <c:v>-7.7133200000000001E-3</c:v>
                </c:pt>
                <c:pt idx="55780">
                  <c:v>2.5548900000000002E-3</c:v>
                </c:pt>
                <c:pt idx="55781" formatCode="0.00E+00">
                  <c:v>-2.2133799999999999E-2</c:v>
                </c:pt>
                <c:pt idx="55782">
                  <c:v>-7.9679499999999997E-3</c:v>
                </c:pt>
                <c:pt idx="55783">
                  <c:v>-1.3132100000000001E-2</c:v>
                </c:pt>
                <c:pt idx="55784">
                  <c:v>-5.0010699999999998E-3</c:v>
                </c:pt>
                <c:pt idx="55785">
                  <c:v>-1.6493799999999999E-2</c:v>
                </c:pt>
                <c:pt idx="55786">
                  <c:v>-1.4711399999999999E-2</c:v>
                </c:pt>
                <c:pt idx="55787">
                  <c:v>1.2054399999999999E-3</c:v>
                </c:pt>
                <c:pt idx="55788">
                  <c:v>-1.40524E-2</c:v>
                </c:pt>
                <c:pt idx="55789">
                  <c:v>3.3836400000000003E-2</c:v>
                </c:pt>
                <c:pt idx="55790">
                  <c:v>9.6712099999999995E-3</c:v>
                </c:pt>
                <c:pt idx="55791">
                  <c:v>-5.8879900000000001E-3</c:v>
                </c:pt>
                <c:pt idx="55792">
                  <c:v>-1.01881E-2</c:v>
                </c:pt>
                <c:pt idx="55793">
                  <c:v>-2.2576300000000001E-2</c:v>
                </c:pt>
                <c:pt idx="55794">
                  <c:v>-1.08051E-3</c:v>
                </c:pt>
                <c:pt idx="55795">
                  <c:v>-2.3189499999999998E-2</c:v>
                </c:pt>
                <c:pt idx="55796">
                  <c:v>-9.0789800000000004E-3</c:v>
                </c:pt>
                <c:pt idx="55797">
                  <c:v>-8.5487400000000009E-3</c:v>
                </c:pt>
                <c:pt idx="55798">
                  <c:v>-3.7670099999999999E-3</c:v>
                </c:pt>
                <c:pt idx="55799">
                  <c:v>-2.3884800000000001E-2</c:v>
                </c:pt>
                <c:pt idx="55800">
                  <c:v>1.1806500000000001E-3</c:v>
                </c:pt>
                <c:pt idx="55801">
                  <c:v>-7.8048700000000002E-3</c:v>
                </c:pt>
                <c:pt idx="55802">
                  <c:v>-1.2301400000000001E-2</c:v>
                </c:pt>
                <c:pt idx="55803">
                  <c:v>-8.5382500000000007E-3</c:v>
                </c:pt>
                <c:pt idx="55804">
                  <c:v>-1.2725800000000001E-2</c:v>
                </c:pt>
                <c:pt idx="55805">
                  <c:v>-9.9153499999999999E-3</c:v>
                </c:pt>
                <c:pt idx="55806">
                  <c:v>1.1771200000000001E-2</c:v>
                </c:pt>
                <c:pt idx="55807">
                  <c:v>-1.52531E-2</c:v>
                </c:pt>
                <c:pt idx="55808">
                  <c:v>-2.6470199999999999E-2</c:v>
                </c:pt>
                <c:pt idx="55809">
                  <c:v>8.5163100000000005E-4</c:v>
                </c:pt>
                <c:pt idx="55810">
                  <c:v>1.9579900000000001E-2</c:v>
                </c:pt>
                <c:pt idx="55811">
                  <c:v>-2.72179E-3</c:v>
                </c:pt>
                <c:pt idx="55812">
                  <c:v>-3.4802399999999997E-2</c:v>
                </c:pt>
                <c:pt idx="55813">
                  <c:v>-1.9227999999999999E-2</c:v>
                </c:pt>
                <c:pt idx="55814">
                  <c:v>2.0961799999999999E-2</c:v>
                </c:pt>
                <c:pt idx="55815">
                  <c:v>1.88503E-2</c:v>
                </c:pt>
                <c:pt idx="55816">
                  <c:v>1.1282E-3</c:v>
                </c:pt>
                <c:pt idx="55817">
                  <c:v>-8.8453300000000002E-3</c:v>
                </c:pt>
                <c:pt idx="55818">
                  <c:v>2.92053E-2</c:v>
                </c:pt>
                <c:pt idx="55819">
                  <c:v>3.4914E-3</c:v>
                </c:pt>
                <c:pt idx="55820">
                  <c:v>2.0519300000000001E-2</c:v>
                </c:pt>
                <c:pt idx="55821">
                  <c:v>2.9774700000000001E-2</c:v>
                </c:pt>
                <c:pt idx="55822">
                  <c:v>3.3105900000000001E-2</c:v>
                </c:pt>
                <c:pt idx="55823">
                  <c:v>1.14574E-2</c:v>
                </c:pt>
                <c:pt idx="55824">
                  <c:v>-1.3937E-2</c:v>
                </c:pt>
                <c:pt idx="55825">
                  <c:v>2.0442999999999999E-2</c:v>
                </c:pt>
                <c:pt idx="55826">
                  <c:v>4.9295399999999996E-3</c:v>
                </c:pt>
                <c:pt idx="55827">
                  <c:v>1.67904E-2</c:v>
                </c:pt>
                <c:pt idx="55828">
                  <c:v>-1.6845700000000002E-2</c:v>
                </c:pt>
                <c:pt idx="55829">
                  <c:v>-9.6597699999999998E-3</c:v>
                </c:pt>
                <c:pt idx="55830">
                  <c:v>-2.00176E-3</c:v>
                </c:pt>
                <c:pt idx="55831">
                  <c:v>4.2915299999999999E-4</c:v>
                </c:pt>
                <c:pt idx="55832">
                  <c:v>5.9509300000000001E-3</c:v>
                </c:pt>
                <c:pt idx="55833">
                  <c:v>-2.6168799999999998E-3</c:v>
                </c:pt>
                <c:pt idx="55834">
                  <c:v>2.0837799999999999E-3</c:v>
                </c:pt>
                <c:pt idx="55835">
                  <c:v>-4.2429E-3</c:v>
                </c:pt>
                <c:pt idx="55836">
                  <c:v>-2.0270300000000002E-2</c:v>
                </c:pt>
                <c:pt idx="55837">
                  <c:v>-1.21861E-2</c:v>
                </c:pt>
                <c:pt idx="55838">
                  <c:v>-2.01502E-2</c:v>
                </c:pt>
                <c:pt idx="55839">
                  <c:v>-8.9740800000000006E-3</c:v>
                </c:pt>
                <c:pt idx="55840">
                  <c:v>-4.0769600000000001E-3</c:v>
                </c:pt>
                <c:pt idx="55841">
                  <c:v>-1.5450500000000001E-2</c:v>
                </c:pt>
                <c:pt idx="55842">
                  <c:v>1.4075300000000001E-2</c:v>
                </c:pt>
                <c:pt idx="55843">
                  <c:v>-9.5920599999999995E-3</c:v>
                </c:pt>
                <c:pt idx="55844">
                  <c:v>2.4015399999999999E-2</c:v>
                </c:pt>
                <c:pt idx="55845">
                  <c:v>2.79131E-2</c:v>
                </c:pt>
                <c:pt idx="55846">
                  <c:v>2.16522E-2</c:v>
                </c:pt>
                <c:pt idx="55847">
                  <c:v>1.3019599999999999E-2</c:v>
                </c:pt>
                <c:pt idx="55848">
                  <c:v>-2.7723299999999999E-3</c:v>
                </c:pt>
                <c:pt idx="55849">
                  <c:v>8.6431500000000005E-3</c:v>
                </c:pt>
                <c:pt idx="55850">
                  <c:v>2.3641600000000001E-3</c:v>
                </c:pt>
                <c:pt idx="55851">
                  <c:v>1.82486E-2</c:v>
                </c:pt>
                <c:pt idx="55852">
                  <c:v>5.6034100000000003E-2</c:v>
                </c:pt>
                <c:pt idx="55853">
                  <c:v>-2.4042099999999999E-3</c:v>
                </c:pt>
                <c:pt idx="55854">
                  <c:v>7.20596E-3</c:v>
                </c:pt>
                <c:pt idx="55855">
                  <c:v>2.44884E-2</c:v>
                </c:pt>
                <c:pt idx="55856">
                  <c:v>3.5645499999999997E-2</c:v>
                </c:pt>
                <c:pt idx="55857">
                  <c:v>8.59737E-3</c:v>
                </c:pt>
                <c:pt idx="55858">
                  <c:v>2.9751799999999998E-2</c:v>
                </c:pt>
                <c:pt idx="55859">
                  <c:v>1.5625E-2</c:v>
                </c:pt>
                <c:pt idx="55860">
                  <c:v>2.0885500000000001E-2</c:v>
                </c:pt>
                <c:pt idx="55861">
                  <c:v>5.5723200000000004E-3</c:v>
                </c:pt>
                <c:pt idx="55862">
                  <c:v>1.53828E-2</c:v>
                </c:pt>
                <c:pt idx="55863">
                  <c:v>5.3824400000000001E-2</c:v>
                </c:pt>
                <c:pt idx="55864">
                  <c:v>-1.47896E-2</c:v>
                </c:pt>
                <c:pt idx="55865">
                  <c:v>4.6978000000000002E-3</c:v>
                </c:pt>
                <c:pt idx="55866">
                  <c:v>-5.5341699999999997E-3</c:v>
                </c:pt>
                <c:pt idx="55867">
                  <c:v>1.5586900000000001E-2</c:v>
                </c:pt>
                <c:pt idx="55868">
                  <c:v>2.66314E-2</c:v>
                </c:pt>
                <c:pt idx="55869">
                  <c:v>1.0874699999999999E-2</c:v>
                </c:pt>
                <c:pt idx="55870">
                  <c:v>-1.72138E-3</c:v>
                </c:pt>
                <c:pt idx="55871">
                  <c:v>3.58772E-3</c:v>
                </c:pt>
                <c:pt idx="55872">
                  <c:v>2.44055E-2</c:v>
                </c:pt>
                <c:pt idx="55873">
                  <c:v>4.8542000000000004E-3</c:v>
                </c:pt>
                <c:pt idx="55874">
                  <c:v>8.7661700000000002E-3</c:v>
                </c:pt>
                <c:pt idx="55875">
                  <c:v>1.8060699999999999E-2</c:v>
                </c:pt>
                <c:pt idx="55876">
                  <c:v>3.41949E-2</c:v>
                </c:pt>
                <c:pt idx="55877">
                  <c:v>5.3358099999999999E-3</c:v>
                </c:pt>
                <c:pt idx="55878">
                  <c:v>4.7779099999999998E-4</c:v>
                </c:pt>
                <c:pt idx="55879">
                  <c:v>-1.83182E-2</c:v>
                </c:pt>
                <c:pt idx="55880">
                  <c:v>-2.9344599999999998E-3</c:v>
                </c:pt>
                <c:pt idx="55881">
                  <c:v>-2.3802799999999999E-2</c:v>
                </c:pt>
                <c:pt idx="55882">
                  <c:v>-4.6396299999999996E-3</c:v>
                </c:pt>
                <c:pt idx="55883">
                  <c:v>-2.0113000000000002E-3</c:v>
                </c:pt>
                <c:pt idx="55884">
                  <c:v>1.4285999999999999E-3</c:v>
                </c:pt>
                <c:pt idx="55885">
                  <c:v>2.6290899999999999E-2</c:v>
                </c:pt>
                <c:pt idx="55886">
                  <c:v>-1.51548E-2</c:v>
                </c:pt>
                <c:pt idx="55887">
                  <c:v>-1.25551E-2</c:v>
                </c:pt>
                <c:pt idx="55888">
                  <c:v>-8.6955999999999995E-3</c:v>
                </c:pt>
                <c:pt idx="55889">
                  <c:v>1.36986E-2</c:v>
                </c:pt>
                <c:pt idx="55890">
                  <c:v>1.3840699999999999E-2</c:v>
                </c:pt>
                <c:pt idx="55891">
                  <c:v>1.25065E-2</c:v>
                </c:pt>
                <c:pt idx="55892">
                  <c:v>2.9810900000000001E-2</c:v>
                </c:pt>
                <c:pt idx="55893">
                  <c:v>2.0031899999999998E-2</c:v>
                </c:pt>
                <c:pt idx="55894">
                  <c:v>2.2420900000000001E-2</c:v>
                </c:pt>
                <c:pt idx="55895">
                  <c:v>3.36361E-3</c:v>
                </c:pt>
                <c:pt idx="55896">
                  <c:v>2.3057000000000001E-2</c:v>
                </c:pt>
                <c:pt idx="55897">
                  <c:v>4.7055199999999998E-2</c:v>
                </c:pt>
                <c:pt idx="55898">
                  <c:v>2.0551699999999999E-2</c:v>
                </c:pt>
                <c:pt idx="55899">
                  <c:v>5.66483E-3</c:v>
                </c:pt>
                <c:pt idx="55900">
                  <c:v>-3.2281900000000001E-3</c:v>
                </c:pt>
                <c:pt idx="55901">
                  <c:v>1.7315899999999999E-2</c:v>
                </c:pt>
                <c:pt idx="55902">
                  <c:v>4.0213600000000002E-2</c:v>
                </c:pt>
                <c:pt idx="55903">
                  <c:v>1.36919E-2</c:v>
                </c:pt>
                <c:pt idx="55904">
                  <c:v>3.9030099999999998E-2</c:v>
                </c:pt>
                <c:pt idx="55905">
                  <c:v>1.73092E-2</c:v>
                </c:pt>
                <c:pt idx="55906">
                  <c:v>4.30508E-2</c:v>
                </c:pt>
                <c:pt idx="55907">
                  <c:v>4.8113799999999998E-2</c:v>
                </c:pt>
                <c:pt idx="55908">
                  <c:v>5.1671000000000002E-2</c:v>
                </c:pt>
                <c:pt idx="55909">
                  <c:v>2.9471399999999998E-2</c:v>
                </c:pt>
                <c:pt idx="55910">
                  <c:v>3.6624900000000002E-2</c:v>
                </c:pt>
                <c:pt idx="55911">
                  <c:v>3.1886100000000001E-2</c:v>
                </c:pt>
                <c:pt idx="55912">
                  <c:v>3.2307599999999999E-2</c:v>
                </c:pt>
                <c:pt idx="55913">
                  <c:v>2.69041E-2</c:v>
                </c:pt>
                <c:pt idx="55914">
                  <c:v>3.6274899999999999E-2</c:v>
                </c:pt>
                <c:pt idx="55915">
                  <c:v>1.06277E-2</c:v>
                </c:pt>
                <c:pt idx="55916">
                  <c:v>-2.8390899999999998E-3</c:v>
                </c:pt>
                <c:pt idx="55917">
                  <c:v>3.2205600000000001E-2</c:v>
                </c:pt>
                <c:pt idx="55918">
                  <c:v>1.8895100000000001E-2</c:v>
                </c:pt>
                <c:pt idx="55919">
                  <c:v>1.0816599999999999E-2</c:v>
                </c:pt>
                <c:pt idx="55920">
                  <c:v>2.52275E-2</c:v>
                </c:pt>
                <c:pt idx="55921">
                  <c:v>3.8289999999999998E-2</c:v>
                </c:pt>
                <c:pt idx="55922">
                  <c:v>1.8280000000000001E-2</c:v>
                </c:pt>
                <c:pt idx="55923">
                  <c:v>-3.8681000000000002E-3</c:v>
                </c:pt>
                <c:pt idx="55924">
                  <c:v>6.8798100000000001E-3</c:v>
                </c:pt>
                <c:pt idx="55925">
                  <c:v>2.00748E-2</c:v>
                </c:pt>
                <c:pt idx="55926">
                  <c:v>2.4429300000000001E-2</c:v>
                </c:pt>
                <c:pt idx="55927">
                  <c:v>2.0865399999999999E-2</c:v>
                </c:pt>
                <c:pt idx="55928">
                  <c:v>1.6804699999999999E-2</c:v>
                </c:pt>
                <c:pt idx="55929">
                  <c:v>1.06649E-2</c:v>
                </c:pt>
                <c:pt idx="55930">
                  <c:v>1.43213E-2</c:v>
                </c:pt>
                <c:pt idx="55931">
                  <c:v>-5.9795400000000002E-3</c:v>
                </c:pt>
                <c:pt idx="55932">
                  <c:v>1.3848299999999999E-2</c:v>
                </c:pt>
                <c:pt idx="55933">
                  <c:v>1.9463500000000002E-2</c:v>
                </c:pt>
                <c:pt idx="55934">
                  <c:v>-2.3651100000000001E-4</c:v>
                </c:pt>
                <c:pt idx="55935">
                  <c:v>9.9458700000000008E-3</c:v>
                </c:pt>
                <c:pt idx="55936">
                  <c:v>2.7566899999999998E-2</c:v>
                </c:pt>
                <c:pt idx="55937">
                  <c:v>4.8761400000000003E-2</c:v>
                </c:pt>
                <c:pt idx="55938">
                  <c:v>3.0981100000000001E-2</c:v>
                </c:pt>
                <c:pt idx="55939">
                  <c:v>8.0919300000000007E-3</c:v>
                </c:pt>
                <c:pt idx="55940">
                  <c:v>-1.2234699999999999E-2</c:v>
                </c:pt>
                <c:pt idx="55941">
                  <c:v>-3.9462999999999998E-3</c:v>
                </c:pt>
                <c:pt idx="55942">
                  <c:v>4.6076800000000001E-2</c:v>
                </c:pt>
                <c:pt idx="55943">
                  <c:v>1.23377E-2</c:v>
                </c:pt>
                <c:pt idx="55944">
                  <c:v>-1.6249699999999999E-2</c:v>
                </c:pt>
                <c:pt idx="55945">
                  <c:v>-3.9711E-3</c:v>
                </c:pt>
                <c:pt idx="55946">
                  <c:v>1.2729600000000001E-2</c:v>
                </c:pt>
                <c:pt idx="55947">
                  <c:v>3.65925E-2</c:v>
                </c:pt>
                <c:pt idx="55948">
                  <c:v>1.2588499999999999E-3</c:v>
                </c:pt>
                <c:pt idx="55949">
                  <c:v>-4.91428E-3</c:v>
                </c:pt>
                <c:pt idx="55950">
                  <c:v>-2.2408500000000001E-2</c:v>
                </c:pt>
                <c:pt idx="55951">
                  <c:v>6.1254500000000002E-3</c:v>
                </c:pt>
                <c:pt idx="55952">
                  <c:v>1.85051E-2</c:v>
                </c:pt>
                <c:pt idx="55953">
                  <c:v>-5.1488899999999997E-3</c:v>
                </c:pt>
                <c:pt idx="55954">
                  <c:v>-1.08004E-2</c:v>
                </c:pt>
                <c:pt idx="55955">
                  <c:v>-8.3780299999999999E-3</c:v>
                </c:pt>
                <c:pt idx="55956">
                  <c:v>6.5278999999999997E-3</c:v>
                </c:pt>
                <c:pt idx="55957">
                  <c:v>-8.2836200000000002E-3</c:v>
                </c:pt>
                <c:pt idx="55958">
                  <c:v>-1.15519E-2</c:v>
                </c:pt>
                <c:pt idx="55959">
                  <c:v>-2.30742E-2</c:v>
                </c:pt>
                <c:pt idx="55960">
                  <c:v>3.3608399999999997E-2</c:v>
                </c:pt>
                <c:pt idx="55961">
                  <c:v>2.4018299999999999E-2</c:v>
                </c:pt>
                <c:pt idx="55962">
                  <c:v>3.3599900000000002E-2</c:v>
                </c:pt>
                <c:pt idx="55963">
                  <c:v>2.7713799999999999E-3</c:v>
                </c:pt>
                <c:pt idx="55964">
                  <c:v>-3.6289200000000001E-2</c:v>
                </c:pt>
                <c:pt idx="55965">
                  <c:v>4.2324099999999998E-3</c:v>
                </c:pt>
                <c:pt idx="55966">
                  <c:v>1.5766100000000002E-2</c:v>
                </c:pt>
                <c:pt idx="55967">
                  <c:v>-4.6148300000000003E-3</c:v>
                </c:pt>
                <c:pt idx="55968">
                  <c:v>1.37053E-2</c:v>
                </c:pt>
                <c:pt idx="55969">
                  <c:v>2.0368600000000001E-2</c:v>
                </c:pt>
                <c:pt idx="55970">
                  <c:v>4.0210700000000002E-2</c:v>
                </c:pt>
                <c:pt idx="55971">
                  <c:v>2.0076799999999999E-2</c:v>
                </c:pt>
                <c:pt idx="55972">
                  <c:v>2.3060799999999999E-2</c:v>
                </c:pt>
                <c:pt idx="55973">
                  <c:v>8.1186299999999999E-3</c:v>
                </c:pt>
                <c:pt idx="55974">
                  <c:v>2.5338200000000002E-2</c:v>
                </c:pt>
                <c:pt idx="55975">
                  <c:v>3.0574799999999999E-2</c:v>
                </c:pt>
                <c:pt idx="55976">
                  <c:v>1.9333800000000002E-2</c:v>
                </c:pt>
                <c:pt idx="55977">
                  <c:v>3.0589100000000001E-2</c:v>
                </c:pt>
                <c:pt idx="55978">
                  <c:v>3.2199899999999997E-2</c:v>
                </c:pt>
                <c:pt idx="55979">
                  <c:v>1.2588500000000001E-4</c:v>
                </c:pt>
                <c:pt idx="55980">
                  <c:v>5.7325400000000004E-3</c:v>
                </c:pt>
                <c:pt idx="55981">
                  <c:v>3.3228899999999999E-2</c:v>
                </c:pt>
                <c:pt idx="55982">
                  <c:v>8.7022799999999997E-3</c:v>
                </c:pt>
                <c:pt idx="55983">
                  <c:v>-1.1091199999999999E-3</c:v>
                </c:pt>
                <c:pt idx="55984">
                  <c:v>-2.49996E-2</c:v>
                </c:pt>
                <c:pt idx="55985">
                  <c:v>5.9490200000000002E-3</c:v>
                </c:pt>
                <c:pt idx="55986">
                  <c:v>1.5510599999999999E-2</c:v>
                </c:pt>
                <c:pt idx="55987">
                  <c:v>1.09673E-3</c:v>
                </c:pt>
                <c:pt idx="55988">
                  <c:v>1.05457E-2</c:v>
                </c:pt>
                <c:pt idx="55989">
                  <c:v>1.91793E-2</c:v>
                </c:pt>
                <c:pt idx="55990">
                  <c:v>3.77884E-2</c:v>
                </c:pt>
                <c:pt idx="55991">
                  <c:v>-3.0965800000000002E-2</c:v>
                </c:pt>
                <c:pt idx="55992">
                  <c:v>-1.06964E-2</c:v>
                </c:pt>
                <c:pt idx="55993">
                  <c:v>2.3964900000000001E-2</c:v>
                </c:pt>
                <c:pt idx="55994">
                  <c:v>5.0554299999999996E-3</c:v>
                </c:pt>
                <c:pt idx="55995">
                  <c:v>1.36156E-2</c:v>
                </c:pt>
                <c:pt idx="55996">
                  <c:v>1.1807399999999999E-2</c:v>
                </c:pt>
                <c:pt idx="55997">
                  <c:v>8.9836099999999995E-3</c:v>
                </c:pt>
                <c:pt idx="55998">
                  <c:v>1.98383E-2</c:v>
                </c:pt>
                <c:pt idx="55999">
                  <c:v>-1.6083699999999999E-2</c:v>
                </c:pt>
                <c:pt idx="56000">
                  <c:v>-1.51348E-2</c:v>
                </c:pt>
                <c:pt idx="56001">
                  <c:v>-4.1869200000000002E-2</c:v>
                </c:pt>
                <c:pt idx="56002">
                  <c:v>-1.1058800000000001E-2</c:v>
                </c:pt>
                <c:pt idx="56003">
                  <c:v>2.1818199999999999E-2</c:v>
                </c:pt>
                <c:pt idx="56004">
                  <c:v>-2.4772599999999999E-2</c:v>
                </c:pt>
                <c:pt idx="56005">
                  <c:v>-3.9243699999999999E-3</c:v>
                </c:pt>
                <c:pt idx="56006">
                  <c:v>-6.4325299999999997E-3</c:v>
                </c:pt>
                <c:pt idx="56007">
                  <c:v>-2.19536E-2</c:v>
                </c:pt>
                <c:pt idx="56008">
                  <c:v>-1.24741E-2</c:v>
                </c:pt>
                <c:pt idx="56009">
                  <c:v>-1.9760099999999999E-2</c:v>
                </c:pt>
                <c:pt idx="56010">
                  <c:v>8.3913800000000004E-3</c:v>
                </c:pt>
                <c:pt idx="56011">
                  <c:v>-8.2368900000000002E-3</c:v>
                </c:pt>
                <c:pt idx="56012">
                  <c:v>-8.4428799999999998E-3</c:v>
                </c:pt>
                <c:pt idx="56013">
                  <c:v>-1.5605900000000001E-2</c:v>
                </c:pt>
                <c:pt idx="56014">
                  <c:v>-2.7996099999999999E-2</c:v>
                </c:pt>
                <c:pt idx="56015">
                  <c:v>8.21209E-3</c:v>
                </c:pt>
                <c:pt idx="56016">
                  <c:v>-5.2804899999999997E-3</c:v>
                </c:pt>
                <c:pt idx="56017">
                  <c:v>-2.0506900000000002E-2</c:v>
                </c:pt>
                <c:pt idx="56018">
                  <c:v>-2.6979400000000001E-2</c:v>
                </c:pt>
                <c:pt idx="56019">
                  <c:v>-1.8226599999999999E-2</c:v>
                </c:pt>
                <c:pt idx="56020">
                  <c:v>1.66321E-3</c:v>
                </c:pt>
                <c:pt idx="56021">
                  <c:v>-3.4681299999999998E-2</c:v>
                </c:pt>
                <c:pt idx="56022">
                  <c:v>-1.5821499999999999E-2</c:v>
                </c:pt>
                <c:pt idx="56023">
                  <c:v>3.8213700000000001E-3</c:v>
                </c:pt>
                <c:pt idx="56024">
                  <c:v>1.9071600000000001E-2</c:v>
                </c:pt>
                <c:pt idx="56025">
                  <c:v>7.7342999999999997E-4</c:v>
                </c:pt>
                <c:pt idx="56026">
                  <c:v>9.3412400000000007E-3</c:v>
                </c:pt>
                <c:pt idx="56027">
                  <c:v>6.8779000000000002E-3</c:v>
                </c:pt>
                <c:pt idx="56028">
                  <c:v>1.26219E-2</c:v>
                </c:pt>
                <c:pt idx="56029">
                  <c:v>-1.0248200000000001E-2</c:v>
                </c:pt>
                <c:pt idx="56030">
                  <c:v>4.5776399999999999E-4</c:v>
                </c:pt>
                <c:pt idx="56031">
                  <c:v>4.2724599999999996E-3</c:v>
                </c:pt>
                <c:pt idx="56032">
                  <c:v>-8.1701299999999994E-3</c:v>
                </c:pt>
                <c:pt idx="56033">
                  <c:v>-4.01783E-3</c:v>
                </c:pt>
                <c:pt idx="56034">
                  <c:v>-6.2990199999999998E-3</c:v>
                </c:pt>
                <c:pt idx="56035">
                  <c:v>-1.13802E-2</c:v>
                </c:pt>
                <c:pt idx="56036">
                  <c:v>-2.3460399999999999E-4</c:v>
                </c:pt>
                <c:pt idx="56037">
                  <c:v>-1.7385499999999999E-3</c:v>
                </c:pt>
                <c:pt idx="56038">
                  <c:v>-1.37777E-2</c:v>
                </c:pt>
                <c:pt idx="56039">
                  <c:v>9.7017300000000004E-3</c:v>
                </c:pt>
                <c:pt idx="56040">
                  <c:v>3.9787299999999998E-3</c:v>
                </c:pt>
                <c:pt idx="56041">
                  <c:v>-1.7717400000000001E-2</c:v>
                </c:pt>
                <c:pt idx="56042">
                  <c:v>-1.7066000000000001E-2</c:v>
                </c:pt>
                <c:pt idx="56043">
                  <c:v>7.3432900000000004E-4</c:v>
                </c:pt>
                <c:pt idx="56044">
                  <c:v>8.7356599999999999E-4</c:v>
                </c:pt>
                <c:pt idx="56045">
                  <c:v>-1.5540099999999999E-2</c:v>
                </c:pt>
                <c:pt idx="56046">
                  <c:v>-5.20201E-2</c:v>
                </c:pt>
                <c:pt idx="56047">
                  <c:v>-1.5672700000000001E-2</c:v>
                </c:pt>
                <c:pt idx="56048">
                  <c:v>-1.2342499999999999E-2</c:v>
                </c:pt>
                <c:pt idx="56049">
                  <c:v>-3.4389500000000003E-2</c:v>
                </c:pt>
                <c:pt idx="56050">
                  <c:v>-2.6866000000000001E-2</c:v>
                </c:pt>
                <c:pt idx="56051">
                  <c:v>-5.3758599999999997E-3</c:v>
                </c:pt>
                <c:pt idx="56052">
                  <c:v>-2.10581E-2</c:v>
                </c:pt>
                <c:pt idx="56053">
                  <c:v>-2.4932900000000001E-2</c:v>
                </c:pt>
                <c:pt idx="56054">
                  <c:v>-3.6038399999999998E-2</c:v>
                </c:pt>
                <c:pt idx="56055">
                  <c:v>-7.2717700000000003E-3</c:v>
                </c:pt>
                <c:pt idx="56056">
                  <c:v>-1.5398999999999999E-2</c:v>
                </c:pt>
                <c:pt idx="56057" formatCode="0.00E+00">
                  <c:v>8.0108600000000001E-5</c:v>
                </c:pt>
                <c:pt idx="56058">
                  <c:v>-1.9793499999999999E-2</c:v>
                </c:pt>
                <c:pt idx="56059">
                  <c:v>-3.2355299999999997E-2</c:v>
                </c:pt>
                <c:pt idx="56060">
                  <c:v>1.10483E-2</c:v>
                </c:pt>
                <c:pt idx="56061">
                  <c:v>4.6482099999999998E-3</c:v>
                </c:pt>
                <c:pt idx="56062">
                  <c:v>-1.2166E-2</c:v>
                </c:pt>
                <c:pt idx="56063">
                  <c:v>-5.9919400000000003E-3</c:v>
                </c:pt>
                <c:pt idx="56064">
                  <c:v>1.49593E-2</c:v>
                </c:pt>
                <c:pt idx="56065">
                  <c:v>1.3753899999999999E-2</c:v>
                </c:pt>
                <c:pt idx="56066">
                  <c:v>2.0608899999999999E-2</c:v>
                </c:pt>
                <c:pt idx="56067">
                  <c:v>-3.2452599999999998E-2</c:v>
                </c:pt>
                <c:pt idx="56068">
                  <c:v>1.2865100000000001E-2</c:v>
                </c:pt>
                <c:pt idx="56069">
                  <c:v>2.82927E-2</c:v>
                </c:pt>
                <c:pt idx="56070">
                  <c:v>-2.4995799999999999E-3</c:v>
                </c:pt>
                <c:pt idx="56071">
                  <c:v>-3.2325699999999999E-2</c:v>
                </c:pt>
                <c:pt idx="56072">
                  <c:v>-3.6692599999999999E-2</c:v>
                </c:pt>
                <c:pt idx="56073">
                  <c:v>3.9081599999999999E-3</c:v>
                </c:pt>
                <c:pt idx="56074">
                  <c:v>-2.3537599999999999E-2</c:v>
                </c:pt>
                <c:pt idx="56075">
                  <c:v>3.5390899999999999E-3</c:v>
                </c:pt>
                <c:pt idx="56076">
                  <c:v>-1.39046E-3</c:v>
                </c:pt>
                <c:pt idx="56077">
                  <c:v>1.2602800000000001E-2</c:v>
                </c:pt>
                <c:pt idx="56078">
                  <c:v>9.9468200000000003E-3</c:v>
                </c:pt>
                <c:pt idx="56079">
                  <c:v>-2.7709999999999999E-2</c:v>
                </c:pt>
                <c:pt idx="56080">
                  <c:v>4.46796E-3</c:v>
                </c:pt>
                <c:pt idx="56081">
                  <c:v>-1.4568299999999999E-2</c:v>
                </c:pt>
                <c:pt idx="56082">
                  <c:v>-1.60122E-3</c:v>
                </c:pt>
                <c:pt idx="56083">
                  <c:v>-4.3306400000000002E-3</c:v>
                </c:pt>
                <c:pt idx="56084">
                  <c:v>2.8746600000000001E-2</c:v>
                </c:pt>
                <c:pt idx="56085">
                  <c:v>-1.2292900000000001E-3</c:v>
                </c:pt>
                <c:pt idx="56086">
                  <c:v>1.3894999999999999E-3</c:v>
                </c:pt>
                <c:pt idx="56087">
                  <c:v>1.8606199999999999E-3</c:v>
                </c:pt>
                <c:pt idx="56088">
                  <c:v>2.59724E-2</c:v>
                </c:pt>
                <c:pt idx="56089">
                  <c:v>8.4638600000000001E-3</c:v>
                </c:pt>
                <c:pt idx="56090">
                  <c:v>-2.9754599999999999E-4</c:v>
                </c:pt>
                <c:pt idx="56091">
                  <c:v>-1.40924E-2</c:v>
                </c:pt>
                <c:pt idx="56092">
                  <c:v>3.60317E-2</c:v>
                </c:pt>
                <c:pt idx="56093">
                  <c:v>4.0204999999999998E-2</c:v>
                </c:pt>
                <c:pt idx="56094">
                  <c:v>2.9518099999999999E-2</c:v>
                </c:pt>
                <c:pt idx="56095">
                  <c:v>1.30005E-2</c:v>
                </c:pt>
                <c:pt idx="56096">
                  <c:v>2.3928600000000001E-2</c:v>
                </c:pt>
                <c:pt idx="56097">
                  <c:v>1.79548E-2</c:v>
                </c:pt>
                <c:pt idx="56098">
                  <c:v>3.1498900000000003E-2</c:v>
                </c:pt>
                <c:pt idx="56099">
                  <c:v>4.0462499999999998E-2</c:v>
                </c:pt>
                <c:pt idx="56100">
                  <c:v>-7.8439700000000005E-3</c:v>
                </c:pt>
                <c:pt idx="56101">
                  <c:v>-1.27621E-2</c:v>
                </c:pt>
                <c:pt idx="56102">
                  <c:v>-1.94359E-3</c:v>
                </c:pt>
                <c:pt idx="56103">
                  <c:v>2.5971399999999999E-2</c:v>
                </c:pt>
                <c:pt idx="56104">
                  <c:v>9.0122199999999996E-3</c:v>
                </c:pt>
                <c:pt idx="56105">
                  <c:v>1.50242E-2</c:v>
                </c:pt>
                <c:pt idx="56106">
                  <c:v>3.1853699999999999E-2</c:v>
                </c:pt>
                <c:pt idx="56107">
                  <c:v>2.1229700000000001E-2</c:v>
                </c:pt>
                <c:pt idx="56108">
                  <c:v>6.78825E-3</c:v>
                </c:pt>
                <c:pt idx="56109">
                  <c:v>-6.2274899999999996E-3</c:v>
                </c:pt>
                <c:pt idx="56110">
                  <c:v>8.8348400000000001E-3</c:v>
                </c:pt>
                <c:pt idx="56111">
                  <c:v>3.4779499999999998E-2</c:v>
                </c:pt>
                <c:pt idx="56112">
                  <c:v>3.1558999999999997E-2</c:v>
                </c:pt>
                <c:pt idx="56113">
                  <c:v>3.1417800000000003E-2</c:v>
                </c:pt>
                <c:pt idx="56114">
                  <c:v>-1.3822600000000001E-2</c:v>
                </c:pt>
                <c:pt idx="56115">
                  <c:v>-8.37421E-3</c:v>
                </c:pt>
                <c:pt idx="56116">
                  <c:v>-1.2386299999999999E-2</c:v>
                </c:pt>
                <c:pt idx="56117">
                  <c:v>1.69125E-2</c:v>
                </c:pt>
                <c:pt idx="56118">
                  <c:v>-1.20153E-2</c:v>
                </c:pt>
                <c:pt idx="56119">
                  <c:v>-1.6017900000000002E-2</c:v>
                </c:pt>
                <c:pt idx="56120">
                  <c:v>2.5329600000000001E-2</c:v>
                </c:pt>
                <c:pt idx="56121">
                  <c:v>3.4699399999999998E-2</c:v>
                </c:pt>
                <c:pt idx="56122">
                  <c:v>8.5716200000000003E-3</c:v>
                </c:pt>
                <c:pt idx="56123">
                  <c:v>-1.2496E-2</c:v>
                </c:pt>
                <c:pt idx="56124">
                  <c:v>1.0211E-2</c:v>
                </c:pt>
                <c:pt idx="56125">
                  <c:v>-1.93539E-2</c:v>
                </c:pt>
                <c:pt idx="56126">
                  <c:v>-8.2092299999999997E-3</c:v>
                </c:pt>
                <c:pt idx="56127">
                  <c:v>-1.7078400000000001E-2</c:v>
                </c:pt>
                <c:pt idx="56128">
                  <c:v>-1.30434E-2</c:v>
                </c:pt>
                <c:pt idx="56129">
                  <c:v>-3.7517499999999999E-3</c:v>
                </c:pt>
                <c:pt idx="56130">
                  <c:v>-9.2582700000000007E-3</c:v>
                </c:pt>
                <c:pt idx="56131">
                  <c:v>-1.7183299999999999E-2</c:v>
                </c:pt>
                <c:pt idx="56132">
                  <c:v>-3.7498499999999999E-3</c:v>
                </c:pt>
                <c:pt idx="56133">
                  <c:v>-9.5825200000000006E-3</c:v>
                </c:pt>
                <c:pt idx="56134">
                  <c:v>-2.1355599999999999E-2</c:v>
                </c:pt>
                <c:pt idx="56135">
                  <c:v>-3.1712499999999998E-2</c:v>
                </c:pt>
                <c:pt idx="56136">
                  <c:v>-1.58873E-2</c:v>
                </c:pt>
                <c:pt idx="56137">
                  <c:v>-1.40095E-3</c:v>
                </c:pt>
                <c:pt idx="56138">
                  <c:v>-8.8787099999999997E-3</c:v>
                </c:pt>
                <c:pt idx="56139">
                  <c:v>-2.8217300000000001E-2</c:v>
                </c:pt>
                <c:pt idx="56140">
                  <c:v>-5.0555200000000002E-2</c:v>
                </c:pt>
                <c:pt idx="56141">
                  <c:v>-2.59466E-2</c:v>
                </c:pt>
                <c:pt idx="56142">
                  <c:v>-3.0135200000000001E-2</c:v>
                </c:pt>
                <c:pt idx="56143">
                  <c:v>-2.2729900000000001E-2</c:v>
                </c:pt>
                <c:pt idx="56144">
                  <c:v>-4.6367600000000002E-2</c:v>
                </c:pt>
                <c:pt idx="56145">
                  <c:v>-3.9052000000000003E-2</c:v>
                </c:pt>
                <c:pt idx="56146" formatCode="0.00E+00">
                  <c:v>-4.6529800000000003E-2</c:v>
                </c:pt>
                <c:pt idx="56147">
                  <c:v>-4.6644199999999997E-2</c:v>
                </c:pt>
                <c:pt idx="56148">
                  <c:v>-3.7656799999999997E-2</c:v>
                </c:pt>
                <c:pt idx="56149">
                  <c:v>-3.9626099999999997E-2</c:v>
                </c:pt>
                <c:pt idx="56150">
                  <c:v>-2.64082E-2</c:v>
                </c:pt>
                <c:pt idx="56151">
                  <c:v>-2.59466E-2</c:v>
                </c:pt>
                <c:pt idx="56152">
                  <c:v>-3.2054899999999997E-2</c:v>
                </c:pt>
                <c:pt idx="56153">
                  <c:v>-2.13566E-2</c:v>
                </c:pt>
                <c:pt idx="56154">
                  <c:v>-3.5345099999999997E-2</c:v>
                </c:pt>
                <c:pt idx="56155">
                  <c:v>-3.9520300000000001E-2</c:v>
                </c:pt>
                <c:pt idx="56156">
                  <c:v>5.9833500000000001E-3</c:v>
                </c:pt>
                <c:pt idx="56157">
                  <c:v>-1.51501E-2</c:v>
                </c:pt>
                <c:pt idx="56158">
                  <c:v>-3.04317E-3</c:v>
                </c:pt>
                <c:pt idx="56159">
                  <c:v>-2.5488899999999998E-2</c:v>
                </c:pt>
                <c:pt idx="56160">
                  <c:v>-9.3774800000000005E-3</c:v>
                </c:pt>
                <c:pt idx="56161">
                  <c:v>-9.6302000000000002E-3</c:v>
                </c:pt>
                <c:pt idx="56162">
                  <c:v>-2.23246E-2</c:v>
                </c:pt>
                <c:pt idx="56163">
                  <c:v>2.1797199999999999E-2</c:v>
                </c:pt>
                <c:pt idx="56164">
                  <c:v>2.4271000000000002E-3</c:v>
                </c:pt>
                <c:pt idx="56165">
                  <c:v>-1.36852E-3</c:v>
                </c:pt>
                <c:pt idx="56166">
                  <c:v>-1.0668800000000001E-2</c:v>
                </c:pt>
                <c:pt idx="56167">
                  <c:v>-3.59154E-2</c:v>
                </c:pt>
                <c:pt idx="56168">
                  <c:v>-1.9645700000000001E-4</c:v>
                </c:pt>
                <c:pt idx="56169">
                  <c:v>-1.8779799999999999E-2</c:v>
                </c:pt>
                <c:pt idx="56170">
                  <c:v>-3.2838800000000001E-2</c:v>
                </c:pt>
                <c:pt idx="56171">
                  <c:v>-4.4926599999999997E-2</c:v>
                </c:pt>
                <c:pt idx="56172">
                  <c:v>-3.3273700000000003E-2</c:v>
                </c:pt>
                <c:pt idx="56173">
                  <c:v>-9.2020000000000001E-3</c:v>
                </c:pt>
                <c:pt idx="56174">
                  <c:v>-2.3819900000000001E-2</c:v>
                </c:pt>
                <c:pt idx="56175">
                  <c:v>-2.5751099999999999E-2</c:v>
                </c:pt>
                <c:pt idx="56176">
                  <c:v>-2.5965700000000001E-2</c:v>
                </c:pt>
                <c:pt idx="56177">
                  <c:v>-1.9526499999999999E-2</c:v>
                </c:pt>
                <c:pt idx="56178">
                  <c:v>-4.43811E-2</c:v>
                </c:pt>
                <c:pt idx="56179">
                  <c:v>-3.2916099999999997E-2</c:v>
                </c:pt>
                <c:pt idx="56180">
                  <c:v>-2.1970699999999999E-2</c:v>
                </c:pt>
                <c:pt idx="56181">
                  <c:v>-1.8423999999999999E-2</c:v>
                </c:pt>
                <c:pt idx="56182">
                  <c:v>-2.0833000000000001E-2</c:v>
                </c:pt>
                <c:pt idx="56183">
                  <c:v>-1.08194E-2</c:v>
                </c:pt>
                <c:pt idx="56184">
                  <c:v>4.9266800000000001E-3</c:v>
                </c:pt>
                <c:pt idx="56185">
                  <c:v>-2.0833999999999998E-2</c:v>
                </c:pt>
                <c:pt idx="56186">
                  <c:v>6.7358000000000001E-3</c:v>
                </c:pt>
                <c:pt idx="56187">
                  <c:v>1.09768E-3</c:v>
                </c:pt>
                <c:pt idx="56188">
                  <c:v>-8.0156299999999993E-3</c:v>
                </c:pt>
                <c:pt idx="56189">
                  <c:v>-1.40333E-2</c:v>
                </c:pt>
                <c:pt idx="56190">
                  <c:v>6.9389300000000003E-3</c:v>
                </c:pt>
                <c:pt idx="56191">
                  <c:v>-1.9090699999999999E-2</c:v>
                </c:pt>
                <c:pt idx="56192">
                  <c:v>-7.9650899999999993E-3</c:v>
                </c:pt>
                <c:pt idx="56193">
                  <c:v>-2.4206200000000001E-2</c:v>
                </c:pt>
                <c:pt idx="56194">
                  <c:v>4.2486199999999998E-3</c:v>
                </c:pt>
                <c:pt idx="56195">
                  <c:v>1.5631699999999998E-2</c:v>
                </c:pt>
                <c:pt idx="56196">
                  <c:v>7.1048700000000001E-3</c:v>
                </c:pt>
                <c:pt idx="56197">
                  <c:v>-2.3096999999999999E-2</c:v>
                </c:pt>
                <c:pt idx="56198">
                  <c:v>-5.2946100000000003E-2</c:v>
                </c:pt>
                <c:pt idx="56199">
                  <c:v>-2.0255100000000002E-2</c:v>
                </c:pt>
                <c:pt idx="56200">
                  <c:v>-2.8386100000000001E-2</c:v>
                </c:pt>
                <c:pt idx="56201">
                  <c:v>-2.8238300000000001E-2</c:v>
                </c:pt>
                <c:pt idx="56202">
                  <c:v>-2.2306400000000001E-2</c:v>
                </c:pt>
                <c:pt idx="56203">
                  <c:v>-9.47952E-3</c:v>
                </c:pt>
                <c:pt idx="56204">
                  <c:v>-3.0174300000000002E-3</c:v>
                </c:pt>
                <c:pt idx="56205">
                  <c:v>9.8581299999999997E-3</c:v>
                </c:pt>
                <c:pt idx="56206">
                  <c:v>-5.85938E-3</c:v>
                </c:pt>
                <c:pt idx="56207">
                  <c:v>-5.8526999999999997E-3</c:v>
                </c:pt>
                <c:pt idx="56208">
                  <c:v>-3.18289E-2</c:v>
                </c:pt>
                <c:pt idx="56209">
                  <c:v>-2.56996E-2</c:v>
                </c:pt>
                <c:pt idx="56210">
                  <c:v>6.3686400000000001E-3</c:v>
                </c:pt>
                <c:pt idx="56211">
                  <c:v>1.6300200000000001E-2</c:v>
                </c:pt>
                <c:pt idx="56212">
                  <c:v>3.3130600000000001E-3</c:v>
                </c:pt>
                <c:pt idx="56213">
                  <c:v>2.8238299999999998E-3</c:v>
                </c:pt>
                <c:pt idx="56214">
                  <c:v>6.2837600000000002E-3</c:v>
                </c:pt>
                <c:pt idx="56215">
                  <c:v>-5.4054300000000001E-3</c:v>
                </c:pt>
                <c:pt idx="56216">
                  <c:v>-1.0347399999999999E-3</c:v>
                </c:pt>
                <c:pt idx="56217">
                  <c:v>2.3622500000000002E-3</c:v>
                </c:pt>
                <c:pt idx="56218">
                  <c:v>1.3949400000000001E-2</c:v>
                </c:pt>
                <c:pt idx="56219">
                  <c:v>2.81906E-3</c:v>
                </c:pt>
                <c:pt idx="56220">
                  <c:v>6.4907100000000002E-3</c:v>
                </c:pt>
                <c:pt idx="56221">
                  <c:v>1.43213E-2</c:v>
                </c:pt>
                <c:pt idx="56222">
                  <c:v>2.4334000000000001E-2</c:v>
                </c:pt>
                <c:pt idx="56223">
                  <c:v>4.5385399999999998E-3</c:v>
                </c:pt>
                <c:pt idx="56224">
                  <c:v>4.4593799999999998E-3</c:v>
                </c:pt>
                <c:pt idx="56225">
                  <c:v>2.39048E-2</c:v>
                </c:pt>
                <c:pt idx="56226">
                  <c:v>3.2775899999999997E-2</c:v>
                </c:pt>
                <c:pt idx="56227">
                  <c:v>2.14577E-3</c:v>
                </c:pt>
                <c:pt idx="56228">
                  <c:v>-9.3231200000000007E-3</c:v>
                </c:pt>
                <c:pt idx="56229">
                  <c:v>-8.3837500000000006E-3</c:v>
                </c:pt>
                <c:pt idx="56230">
                  <c:v>-7.3909799999999999E-4</c:v>
                </c:pt>
                <c:pt idx="56231">
                  <c:v>1.1810299999999999E-2</c:v>
                </c:pt>
                <c:pt idx="56232">
                  <c:v>-1.1220000000000001E-2</c:v>
                </c:pt>
                <c:pt idx="56233">
                  <c:v>-7.5559599999999996E-3</c:v>
                </c:pt>
                <c:pt idx="56234">
                  <c:v>1.0366399999999999E-3</c:v>
                </c:pt>
                <c:pt idx="56235">
                  <c:v>1.7468500000000001E-2</c:v>
                </c:pt>
                <c:pt idx="56236">
                  <c:v>2.8801E-3</c:v>
                </c:pt>
                <c:pt idx="56237">
                  <c:v>-7.6188999999999996E-3</c:v>
                </c:pt>
                <c:pt idx="56238">
                  <c:v>8.8596300000000003E-3</c:v>
                </c:pt>
                <c:pt idx="56239">
                  <c:v>8.4295299999999993E-3</c:v>
                </c:pt>
                <c:pt idx="56240">
                  <c:v>-4.1437100000000001E-3</c:v>
                </c:pt>
                <c:pt idx="56241">
                  <c:v>4.61006E-3</c:v>
                </c:pt>
                <c:pt idx="56242">
                  <c:v>7.55692E-3</c:v>
                </c:pt>
                <c:pt idx="56243">
                  <c:v>-5.2146900000000001E-3</c:v>
                </c:pt>
                <c:pt idx="56244">
                  <c:v>-2.17457E-2</c:v>
                </c:pt>
                <c:pt idx="56245">
                  <c:v>4.8265499999999998E-3</c:v>
                </c:pt>
                <c:pt idx="56246">
                  <c:v>1.5173000000000001E-2</c:v>
                </c:pt>
                <c:pt idx="56247">
                  <c:v>1.5781400000000001E-2</c:v>
                </c:pt>
                <c:pt idx="56248">
                  <c:v>-5.5475200000000002E-3</c:v>
                </c:pt>
                <c:pt idx="56249">
                  <c:v>4.4632E-4</c:v>
                </c:pt>
                <c:pt idx="56250">
                  <c:v>9.6473700000000006E-3</c:v>
                </c:pt>
                <c:pt idx="56251">
                  <c:v>3.0244799999999999E-2</c:v>
                </c:pt>
                <c:pt idx="56252">
                  <c:v>1.89924E-2</c:v>
                </c:pt>
                <c:pt idx="56253">
                  <c:v>-2.4000199999999999E-2</c:v>
                </c:pt>
                <c:pt idx="56254">
                  <c:v>-9.9172600000000007E-3</c:v>
                </c:pt>
                <c:pt idx="56255">
                  <c:v>-2.29578E-2</c:v>
                </c:pt>
                <c:pt idx="56256">
                  <c:v>-1.5888199999999999E-3</c:v>
                </c:pt>
                <c:pt idx="56257">
                  <c:v>-2.57683E-3</c:v>
                </c:pt>
                <c:pt idx="56258">
                  <c:v>-1.4286999999999999E-2</c:v>
                </c:pt>
                <c:pt idx="56259">
                  <c:v>-1.3398200000000001E-2</c:v>
                </c:pt>
                <c:pt idx="56260">
                  <c:v>-2.1592099999999999E-2</c:v>
                </c:pt>
                <c:pt idx="56261">
                  <c:v>-4.9686399999999996E-4</c:v>
                </c:pt>
                <c:pt idx="56262">
                  <c:v>1.7919500000000001E-3</c:v>
                </c:pt>
                <c:pt idx="56263">
                  <c:v>-1.37281E-2</c:v>
                </c:pt>
                <c:pt idx="56264">
                  <c:v>-2.2373200000000001E-3</c:v>
                </c:pt>
                <c:pt idx="56265">
                  <c:v>-1.99528E-2</c:v>
                </c:pt>
                <c:pt idx="56266">
                  <c:v>-1.00269E-2</c:v>
                </c:pt>
                <c:pt idx="56267">
                  <c:v>-1.70603E-2</c:v>
                </c:pt>
                <c:pt idx="56268">
                  <c:v>-1.93539E-2</c:v>
                </c:pt>
                <c:pt idx="56269">
                  <c:v>-2.3153300000000002E-2</c:v>
                </c:pt>
                <c:pt idx="56270">
                  <c:v>-3.2483100000000001E-2</c:v>
                </c:pt>
                <c:pt idx="56271">
                  <c:v>-3.0765499999999999E-3</c:v>
                </c:pt>
                <c:pt idx="56272">
                  <c:v>1.54228E-2</c:v>
                </c:pt>
                <c:pt idx="56273">
                  <c:v>3.82614E-3</c:v>
                </c:pt>
                <c:pt idx="56274">
                  <c:v>-4.6758700000000004E-3</c:v>
                </c:pt>
                <c:pt idx="56275">
                  <c:v>6.6690400000000002E-3</c:v>
                </c:pt>
                <c:pt idx="56276">
                  <c:v>1.4539699999999999E-2</c:v>
                </c:pt>
                <c:pt idx="56277">
                  <c:v>1.44501E-2</c:v>
                </c:pt>
                <c:pt idx="56278">
                  <c:v>-2.1681800000000001E-2</c:v>
                </c:pt>
                <c:pt idx="56279">
                  <c:v>-7.8563699999999997E-3</c:v>
                </c:pt>
                <c:pt idx="56280">
                  <c:v>2.21529E-2</c:v>
                </c:pt>
                <c:pt idx="56281">
                  <c:v>4.92258E-2</c:v>
                </c:pt>
                <c:pt idx="56282">
                  <c:v>4.1074800000000002E-2</c:v>
                </c:pt>
                <c:pt idx="56283">
                  <c:v>2.1153499999999999E-2</c:v>
                </c:pt>
                <c:pt idx="56284">
                  <c:v>1.74208E-2</c:v>
                </c:pt>
                <c:pt idx="56285">
                  <c:v>1.22547E-2</c:v>
                </c:pt>
                <c:pt idx="56286">
                  <c:v>1.95093E-2</c:v>
                </c:pt>
                <c:pt idx="56287">
                  <c:v>1.9507400000000001E-2</c:v>
                </c:pt>
                <c:pt idx="56288">
                  <c:v>6.6213599999999997E-3</c:v>
                </c:pt>
                <c:pt idx="56289">
                  <c:v>2.2372199999999998E-2</c:v>
                </c:pt>
                <c:pt idx="56290">
                  <c:v>3.6528600000000001E-2</c:v>
                </c:pt>
                <c:pt idx="56291">
                  <c:v>3.2149299999999999E-2</c:v>
                </c:pt>
                <c:pt idx="56292">
                  <c:v>5.6117100000000003E-2</c:v>
                </c:pt>
                <c:pt idx="56293">
                  <c:v>2.2408500000000001E-2</c:v>
                </c:pt>
                <c:pt idx="56294">
                  <c:v>2.2393199999999999E-2</c:v>
                </c:pt>
                <c:pt idx="56295">
                  <c:v>-7.2946499999999997E-3</c:v>
                </c:pt>
                <c:pt idx="56296">
                  <c:v>-1.2886999999999999E-2</c:v>
                </c:pt>
                <c:pt idx="56297">
                  <c:v>7.18117E-4</c:v>
                </c:pt>
                <c:pt idx="56298">
                  <c:v>1.507E-2</c:v>
                </c:pt>
                <c:pt idx="56299">
                  <c:v>8.2979200000000003E-3</c:v>
                </c:pt>
                <c:pt idx="56300">
                  <c:v>-1.0676400000000001E-2</c:v>
                </c:pt>
                <c:pt idx="56301">
                  <c:v>-8.1281700000000005E-3</c:v>
                </c:pt>
                <c:pt idx="56302">
                  <c:v>-2.0829199999999999E-2</c:v>
                </c:pt>
                <c:pt idx="56303">
                  <c:v>7.1706799999999996E-3</c:v>
                </c:pt>
                <c:pt idx="56304">
                  <c:v>3.6804200000000002E-2</c:v>
                </c:pt>
                <c:pt idx="56305">
                  <c:v>2.2917699999999999E-2</c:v>
                </c:pt>
                <c:pt idx="56306">
                  <c:v>1.7188999999999999E-2</c:v>
                </c:pt>
                <c:pt idx="56307">
                  <c:v>1.2081100000000001E-2</c:v>
                </c:pt>
                <c:pt idx="56308">
                  <c:v>3.0896199999999999E-2</c:v>
                </c:pt>
                <c:pt idx="56309">
                  <c:v>1.3669000000000001E-2</c:v>
                </c:pt>
                <c:pt idx="56310">
                  <c:v>2.3207700000000001E-2</c:v>
                </c:pt>
                <c:pt idx="56311">
                  <c:v>3.3730499999999997E-2</c:v>
                </c:pt>
                <c:pt idx="56312">
                  <c:v>1.6347899999999999E-2</c:v>
                </c:pt>
                <c:pt idx="56313">
                  <c:v>3.7900900000000001E-2</c:v>
                </c:pt>
                <c:pt idx="56314">
                  <c:v>3.7219000000000002E-2</c:v>
                </c:pt>
                <c:pt idx="56315">
                  <c:v>6.6413899999999996E-3</c:v>
                </c:pt>
                <c:pt idx="56316">
                  <c:v>-4.6482099999999998E-3</c:v>
                </c:pt>
                <c:pt idx="56317">
                  <c:v>3.47424E-3</c:v>
                </c:pt>
                <c:pt idx="56318">
                  <c:v>2.22855E-2</c:v>
                </c:pt>
                <c:pt idx="56319">
                  <c:v>2.2764199999999998E-2</c:v>
                </c:pt>
                <c:pt idx="56320">
                  <c:v>-3.4494399999999998E-3</c:v>
                </c:pt>
                <c:pt idx="56321">
                  <c:v>2.4673500000000001E-2</c:v>
                </c:pt>
                <c:pt idx="56322">
                  <c:v>2.43378E-2</c:v>
                </c:pt>
                <c:pt idx="56323">
                  <c:v>3.19452E-2</c:v>
                </c:pt>
                <c:pt idx="56324">
                  <c:v>-4.9171400000000004E-3</c:v>
                </c:pt>
                <c:pt idx="56325">
                  <c:v>-4.5394900000000002E-3</c:v>
                </c:pt>
                <c:pt idx="56326">
                  <c:v>8.7080000000000005E-3</c:v>
                </c:pt>
                <c:pt idx="56327">
                  <c:v>1.4571199999999999E-2</c:v>
                </c:pt>
                <c:pt idx="56328">
                  <c:v>9.7751600000000011E-4</c:v>
                </c:pt>
                <c:pt idx="56329">
                  <c:v>-9.6511800000000005E-3</c:v>
                </c:pt>
                <c:pt idx="56330">
                  <c:v>-2.2794700000000001E-2</c:v>
                </c:pt>
                <c:pt idx="56331">
                  <c:v>2.34118E-2</c:v>
                </c:pt>
                <c:pt idx="56332">
                  <c:v>4.0659899999999999E-2</c:v>
                </c:pt>
                <c:pt idx="56333">
                  <c:v>1.04504E-2</c:v>
                </c:pt>
                <c:pt idx="56334">
                  <c:v>5.0640099999999996E-4</c:v>
                </c:pt>
                <c:pt idx="56335">
                  <c:v>2.3488999999999999E-2</c:v>
                </c:pt>
                <c:pt idx="56336">
                  <c:v>-1.8816E-3</c:v>
                </c:pt>
                <c:pt idx="56337">
                  <c:v>1.6785600000000001E-2</c:v>
                </c:pt>
                <c:pt idx="56338">
                  <c:v>5.1441200000000003E-3</c:v>
                </c:pt>
                <c:pt idx="56339">
                  <c:v>2.89917E-3</c:v>
                </c:pt>
                <c:pt idx="56340">
                  <c:v>3.5667400000000002E-2</c:v>
                </c:pt>
                <c:pt idx="56341">
                  <c:v>-1.03903E-2</c:v>
                </c:pt>
                <c:pt idx="56342">
                  <c:v>1.0662099999999999E-3</c:v>
                </c:pt>
                <c:pt idx="56343">
                  <c:v>-5.7897599999999997E-3</c:v>
                </c:pt>
                <c:pt idx="56344">
                  <c:v>3.3250799999999997E-2</c:v>
                </c:pt>
                <c:pt idx="56345">
                  <c:v>3.61729E-3</c:v>
                </c:pt>
                <c:pt idx="56346">
                  <c:v>-1.39732E-2</c:v>
                </c:pt>
                <c:pt idx="56347">
                  <c:v>5.5608699999999999E-3</c:v>
                </c:pt>
                <c:pt idx="56348">
                  <c:v>1.32818E-2</c:v>
                </c:pt>
                <c:pt idx="56349">
                  <c:v>2.1099099999999999E-2</c:v>
                </c:pt>
                <c:pt idx="56350">
                  <c:v>1.0528600000000001E-3</c:v>
                </c:pt>
                <c:pt idx="56351">
                  <c:v>-1.3865499999999999E-2</c:v>
                </c:pt>
                <c:pt idx="56352">
                  <c:v>-2.06175E-2</c:v>
                </c:pt>
                <c:pt idx="56353">
                  <c:v>-1.83287E-2</c:v>
                </c:pt>
                <c:pt idx="56354">
                  <c:v>-4.4713000000000003E-2</c:v>
                </c:pt>
                <c:pt idx="56355">
                  <c:v>-4.4689200000000004E-3</c:v>
                </c:pt>
                <c:pt idx="56356">
                  <c:v>-1.11856E-2</c:v>
                </c:pt>
                <c:pt idx="56357">
                  <c:v>-1.11103E-3</c:v>
                </c:pt>
                <c:pt idx="56358">
                  <c:v>-1.2224199999999999E-2</c:v>
                </c:pt>
                <c:pt idx="56359">
                  <c:v>7.1115500000000003E-3</c:v>
                </c:pt>
                <c:pt idx="56360">
                  <c:v>2.3126599999999998E-3</c:v>
                </c:pt>
                <c:pt idx="56361">
                  <c:v>1.11523E-2</c:v>
                </c:pt>
                <c:pt idx="56362">
                  <c:v>-1.04361E-2</c:v>
                </c:pt>
                <c:pt idx="56363">
                  <c:v>-4.2858100000000001E-3</c:v>
                </c:pt>
                <c:pt idx="56364">
                  <c:v>-4.7931700000000002E-3</c:v>
                </c:pt>
                <c:pt idx="56365">
                  <c:v>-4.1523000000000003E-3</c:v>
                </c:pt>
                <c:pt idx="56366">
                  <c:v>-1.7759299999999999E-2</c:v>
                </c:pt>
                <c:pt idx="56367">
                  <c:v>-4.9686399999999999E-3</c:v>
                </c:pt>
                <c:pt idx="56368">
                  <c:v>-1.24207E-2</c:v>
                </c:pt>
                <c:pt idx="56369">
                  <c:v>-7.34806E-3</c:v>
                </c:pt>
                <c:pt idx="56370">
                  <c:v>-7.3328000000000004E-3</c:v>
                </c:pt>
                <c:pt idx="56371">
                  <c:v>-1.63593E-2</c:v>
                </c:pt>
                <c:pt idx="56372">
                  <c:v>-7.0352599999999998E-3</c:v>
                </c:pt>
                <c:pt idx="56373">
                  <c:v>-5.9699999999999996E-3</c:v>
                </c:pt>
                <c:pt idx="56374">
                  <c:v>2.9501900000000001E-2</c:v>
                </c:pt>
                <c:pt idx="56375">
                  <c:v>1.54419E-2</c:v>
                </c:pt>
                <c:pt idx="56376">
                  <c:v>2.6386300000000001E-2</c:v>
                </c:pt>
                <c:pt idx="56377">
                  <c:v>5.9127800000000003E-3</c:v>
                </c:pt>
                <c:pt idx="56378">
                  <c:v>1.66683E-2</c:v>
                </c:pt>
                <c:pt idx="56379">
                  <c:v>2.1925E-3</c:v>
                </c:pt>
                <c:pt idx="56380">
                  <c:v>9.6273399999999999E-3</c:v>
                </c:pt>
                <c:pt idx="56381">
                  <c:v>-2.91586E-2</c:v>
                </c:pt>
                <c:pt idx="56382">
                  <c:v>-2.4201400000000001E-2</c:v>
                </c:pt>
                <c:pt idx="56383">
                  <c:v>-1.3343799999999999E-2</c:v>
                </c:pt>
                <c:pt idx="56384">
                  <c:v>1.6928700000000001E-2</c:v>
                </c:pt>
                <c:pt idx="56385">
                  <c:v>6.6566500000000001E-3</c:v>
                </c:pt>
                <c:pt idx="56386">
                  <c:v>-6.3438399999999999E-3</c:v>
                </c:pt>
                <c:pt idx="56387">
                  <c:v>1.08814E-3</c:v>
                </c:pt>
                <c:pt idx="56388">
                  <c:v>1.30157E-2</c:v>
                </c:pt>
                <c:pt idx="56389">
                  <c:v>2.6007700000000002E-2</c:v>
                </c:pt>
                <c:pt idx="56390">
                  <c:v>-2.6960399999999998E-3</c:v>
                </c:pt>
                <c:pt idx="56391">
                  <c:v>9.3650799999999996E-3</c:v>
                </c:pt>
                <c:pt idx="56392">
                  <c:v>1.0788000000000001E-2</c:v>
                </c:pt>
                <c:pt idx="56393">
                  <c:v>-4.8913999999999997E-3</c:v>
                </c:pt>
                <c:pt idx="56394">
                  <c:v>2.7183499999999999E-2</c:v>
                </c:pt>
                <c:pt idx="56395">
                  <c:v>1.5089999999999999E-2</c:v>
                </c:pt>
                <c:pt idx="56396">
                  <c:v>-1.2192700000000001E-2</c:v>
                </c:pt>
                <c:pt idx="56397">
                  <c:v>9.1686200000000006E-3</c:v>
                </c:pt>
                <c:pt idx="56398">
                  <c:v>-3.4713700000000002E-4</c:v>
                </c:pt>
                <c:pt idx="56399">
                  <c:v>6.4506499999999996E-3</c:v>
                </c:pt>
                <c:pt idx="56400">
                  <c:v>1.7643900000000001E-2</c:v>
                </c:pt>
                <c:pt idx="56401">
                  <c:v>2.5374399999999998E-2</c:v>
                </c:pt>
                <c:pt idx="56402">
                  <c:v>2.7338000000000001E-2</c:v>
                </c:pt>
                <c:pt idx="56403">
                  <c:v>1.1493700000000001E-2</c:v>
                </c:pt>
                <c:pt idx="56404">
                  <c:v>3.9043400000000001E-3</c:v>
                </c:pt>
                <c:pt idx="56405">
                  <c:v>1.09167E-2</c:v>
                </c:pt>
                <c:pt idx="56406">
                  <c:v>2.2486699999999998E-2</c:v>
                </c:pt>
                <c:pt idx="56407">
                  <c:v>1.4844899999999999E-2</c:v>
                </c:pt>
                <c:pt idx="56408">
                  <c:v>1.3150200000000001E-2</c:v>
                </c:pt>
                <c:pt idx="56409">
                  <c:v>1.8643400000000001E-2</c:v>
                </c:pt>
                <c:pt idx="56410">
                  <c:v>1.32599E-2</c:v>
                </c:pt>
                <c:pt idx="56411">
                  <c:v>2.1220200000000002E-2</c:v>
                </c:pt>
                <c:pt idx="56412">
                  <c:v>2.13051E-2</c:v>
                </c:pt>
                <c:pt idx="56413">
                  <c:v>1.97897E-2</c:v>
                </c:pt>
                <c:pt idx="56414">
                  <c:v>3.5028500000000001E-3</c:v>
                </c:pt>
                <c:pt idx="56415">
                  <c:v>2.6273700000000001E-2</c:v>
                </c:pt>
                <c:pt idx="56416">
                  <c:v>1.86453E-2</c:v>
                </c:pt>
                <c:pt idx="56417">
                  <c:v>2.2698400000000001E-2</c:v>
                </c:pt>
                <c:pt idx="56418">
                  <c:v>6.1407099999999997E-3</c:v>
                </c:pt>
                <c:pt idx="56419">
                  <c:v>7.9269400000000004E-3</c:v>
                </c:pt>
                <c:pt idx="56420">
                  <c:v>1.1058800000000001E-2</c:v>
                </c:pt>
                <c:pt idx="56421">
                  <c:v>3.92056E-3</c:v>
                </c:pt>
                <c:pt idx="56422">
                  <c:v>6.6490200000000003E-3</c:v>
                </c:pt>
                <c:pt idx="56423">
                  <c:v>1.88627E-2</c:v>
                </c:pt>
                <c:pt idx="56424">
                  <c:v>2.6927E-2</c:v>
                </c:pt>
                <c:pt idx="56425">
                  <c:v>2.3589100000000002E-2</c:v>
                </c:pt>
                <c:pt idx="56426">
                  <c:v>1.27563E-2</c:v>
                </c:pt>
                <c:pt idx="56427">
                  <c:v>9.4671200000000007E-3</c:v>
                </c:pt>
                <c:pt idx="56428">
                  <c:v>3.0776999999999999E-2</c:v>
                </c:pt>
                <c:pt idx="56429">
                  <c:v>7.73144E-3</c:v>
                </c:pt>
                <c:pt idx="56430">
                  <c:v>2.3115199999999999E-2</c:v>
                </c:pt>
                <c:pt idx="56431">
                  <c:v>2.8775200000000001E-2</c:v>
                </c:pt>
                <c:pt idx="56432">
                  <c:v>2.3744600000000001E-2</c:v>
                </c:pt>
                <c:pt idx="56433">
                  <c:v>1.8290500000000001E-2</c:v>
                </c:pt>
                <c:pt idx="56434">
                  <c:v>2.5387799999999999E-2</c:v>
                </c:pt>
                <c:pt idx="56435">
                  <c:v>5.8088300000000002E-2</c:v>
                </c:pt>
                <c:pt idx="56436">
                  <c:v>5.0441699999999999E-2</c:v>
                </c:pt>
                <c:pt idx="56437">
                  <c:v>1.9515000000000001E-2</c:v>
                </c:pt>
                <c:pt idx="56438">
                  <c:v>-7.60365E-3</c:v>
                </c:pt>
                <c:pt idx="56439">
                  <c:v>1.9707700000000002E-2</c:v>
                </c:pt>
                <c:pt idx="56440">
                  <c:v>3.1953799999999997E-2</c:v>
                </c:pt>
                <c:pt idx="56441">
                  <c:v>2.61021E-2</c:v>
                </c:pt>
                <c:pt idx="56442">
                  <c:v>-3.48854E-3</c:v>
                </c:pt>
                <c:pt idx="56443">
                  <c:v>2.4551400000000001E-2</c:v>
                </c:pt>
                <c:pt idx="56444">
                  <c:v>7.65228E-3</c:v>
                </c:pt>
                <c:pt idx="56445">
                  <c:v>2.4483700000000001E-2</c:v>
                </c:pt>
                <c:pt idx="56446">
                  <c:v>6.0701399999999999E-3</c:v>
                </c:pt>
                <c:pt idx="56447">
                  <c:v>1.0042199999999999E-2</c:v>
                </c:pt>
                <c:pt idx="56448">
                  <c:v>-6.5393400000000003E-3</c:v>
                </c:pt>
                <c:pt idx="56449">
                  <c:v>8.4781600000000002E-3</c:v>
                </c:pt>
                <c:pt idx="56450">
                  <c:v>1.26362E-3</c:v>
                </c:pt>
                <c:pt idx="56451">
                  <c:v>6.6919299999999996E-3</c:v>
                </c:pt>
                <c:pt idx="56452">
                  <c:v>9.5052699999999997E-3</c:v>
                </c:pt>
                <c:pt idx="56453">
                  <c:v>9.9878299999999996E-3</c:v>
                </c:pt>
                <c:pt idx="56454">
                  <c:v>-4.6405800000000001E-3</c:v>
                </c:pt>
                <c:pt idx="56455">
                  <c:v>-9.6254300000000008E-3</c:v>
                </c:pt>
                <c:pt idx="56456">
                  <c:v>-2.5558500000000001E-3</c:v>
                </c:pt>
                <c:pt idx="56457">
                  <c:v>1.60532E-2</c:v>
                </c:pt>
                <c:pt idx="56458">
                  <c:v>4.4508000000000004E-3</c:v>
                </c:pt>
                <c:pt idx="56459">
                  <c:v>-1.82142E-2</c:v>
                </c:pt>
                <c:pt idx="56460">
                  <c:v>-7.9059600000000001E-3</c:v>
                </c:pt>
                <c:pt idx="56461">
                  <c:v>3.3588400000000001E-3</c:v>
                </c:pt>
                <c:pt idx="56462">
                  <c:v>1.5230199999999999E-2</c:v>
                </c:pt>
                <c:pt idx="56463">
                  <c:v>-1.8878900000000001E-2</c:v>
                </c:pt>
                <c:pt idx="56464">
                  <c:v>-1.4152500000000001E-3</c:v>
                </c:pt>
                <c:pt idx="56465">
                  <c:v>-1.6441299999999999E-3</c:v>
                </c:pt>
                <c:pt idx="56466">
                  <c:v>1.26953E-2</c:v>
                </c:pt>
                <c:pt idx="56467">
                  <c:v>-2.2115699999999999E-2</c:v>
                </c:pt>
                <c:pt idx="56468">
                  <c:v>-2.2787999999999999E-2</c:v>
                </c:pt>
                <c:pt idx="56469">
                  <c:v>7.5540499999999997E-3</c:v>
                </c:pt>
                <c:pt idx="56470">
                  <c:v>-1.6583400000000002E-2</c:v>
                </c:pt>
                <c:pt idx="56471">
                  <c:v>-1.26991E-2</c:v>
                </c:pt>
                <c:pt idx="56472">
                  <c:v>-1.7328300000000001E-2</c:v>
                </c:pt>
                <c:pt idx="56473">
                  <c:v>-2.4141300000000001E-2</c:v>
                </c:pt>
                <c:pt idx="56474">
                  <c:v>-2.4543800000000001E-2</c:v>
                </c:pt>
                <c:pt idx="56475">
                  <c:v>-4.1399000000000002E-3</c:v>
                </c:pt>
                <c:pt idx="56476">
                  <c:v>4.9800900000000004E-3</c:v>
                </c:pt>
                <c:pt idx="56477">
                  <c:v>1.0503800000000001E-2</c:v>
                </c:pt>
                <c:pt idx="56478">
                  <c:v>-3.3763899999999999E-2</c:v>
                </c:pt>
                <c:pt idx="56479">
                  <c:v>-1.7346400000000001E-2</c:v>
                </c:pt>
                <c:pt idx="56480">
                  <c:v>-9.36413E-3</c:v>
                </c:pt>
                <c:pt idx="56481">
                  <c:v>-7.42722E-3</c:v>
                </c:pt>
                <c:pt idx="56482">
                  <c:v>-1.1789300000000001E-2</c:v>
                </c:pt>
                <c:pt idx="56483">
                  <c:v>-4.0559799999999998E-3</c:v>
                </c:pt>
                <c:pt idx="56484">
                  <c:v>1.21231E-2</c:v>
                </c:pt>
                <c:pt idx="56485">
                  <c:v>1.14698E-2</c:v>
                </c:pt>
                <c:pt idx="56486">
                  <c:v>3.5829500000000001E-3</c:v>
                </c:pt>
                <c:pt idx="56487">
                  <c:v>-1.0417900000000001E-2</c:v>
                </c:pt>
                <c:pt idx="56488">
                  <c:v>-3.8633299999999999E-3</c:v>
                </c:pt>
                <c:pt idx="56489">
                  <c:v>1.45531E-3</c:v>
                </c:pt>
                <c:pt idx="56490">
                  <c:v>6.0892100000000003E-3</c:v>
                </c:pt>
                <c:pt idx="56491">
                  <c:v>-1.2767799999999999E-2</c:v>
                </c:pt>
                <c:pt idx="56492">
                  <c:v>1.2815500000000001E-2</c:v>
                </c:pt>
                <c:pt idx="56493">
                  <c:v>2.10657E-2</c:v>
                </c:pt>
                <c:pt idx="56494">
                  <c:v>3.1858400000000002E-2</c:v>
                </c:pt>
                <c:pt idx="56495">
                  <c:v>3.1505600000000002E-2</c:v>
                </c:pt>
                <c:pt idx="56496">
                  <c:v>2.1110500000000001E-2</c:v>
                </c:pt>
                <c:pt idx="56497">
                  <c:v>9.9706599999999992E-3</c:v>
                </c:pt>
                <c:pt idx="56498">
                  <c:v>3.67479E-2</c:v>
                </c:pt>
                <c:pt idx="56499">
                  <c:v>2.9073700000000001E-2</c:v>
                </c:pt>
                <c:pt idx="56500">
                  <c:v>1.03407E-2</c:v>
                </c:pt>
                <c:pt idx="56501">
                  <c:v>1.28489E-2</c:v>
                </c:pt>
                <c:pt idx="56502">
                  <c:v>3.1690599999999999E-2</c:v>
                </c:pt>
                <c:pt idx="56503">
                  <c:v>1.33867E-2</c:v>
                </c:pt>
                <c:pt idx="56504">
                  <c:v>2.3296399999999998E-2</c:v>
                </c:pt>
                <c:pt idx="56505">
                  <c:v>1.24187E-2</c:v>
                </c:pt>
                <c:pt idx="56506">
                  <c:v>3.4962699999999999E-2</c:v>
                </c:pt>
                <c:pt idx="56507">
                  <c:v>1.9915599999999999E-2</c:v>
                </c:pt>
                <c:pt idx="56508">
                  <c:v>5.7249099999999997E-3</c:v>
                </c:pt>
                <c:pt idx="56509">
                  <c:v>2.76508E-2</c:v>
                </c:pt>
                <c:pt idx="56510">
                  <c:v>3.1346300000000001E-2</c:v>
                </c:pt>
                <c:pt idx="56511">
                  <c:v>7.9298000000000007E-3</c:v>
                </c:pt>
                <c:pt idx="56512">
                  <c:v>-3.9300899999999998E-3</c:v>
                </c:pt>
                <c:pt idx="56513">
                  <c:v>1.10741E-2</c:v>
                </c:pt>
                <c:pt idx="56514">
                  <c:v>2.62089E-2</c:v>
                </c:pt>
                <c:pt idx="56515">
                  <c:v>1.11961E-2</c:v>
                </c:pt>
                <c:pt idx="56516">
                  <c:v>-1.50213E-2</c:v>
                </c:pt>
                <c:pt idx="56517">
                  <c:v>-2.8295500000000001E-3</c:v>
                </c:pt>
                <c:pt idx="56518">
                  <c:v>1.2445399999999999E-3</c:v>
                </c:pt>
                <c:pt idx="56519">
                  <c:v>1.59445E-2</c:v>
                </c:pt>
                <c:pt idx="56520">
                  <c:v>6.2236799999999997E-3</c:v>
                </c:pt>
                <c:pt idx="56521">
                  <c:v>7.0819899999999998E-3</c:v>
                </c:pt>
                <c:pt idx="56522">
                  <c:v>7.0123700000000004E-3</c:v>
                </c:pt>
                <c:pt idx="56523">
                  <c:v>-6.8588299999999998E-3</c:v>
                </c:pt>
                <c:pt idx="56524">
                  <c:v>-7.2937000000000002E-3</c:v>
                </c:pt>
                <c:pt idx="56525">
                  <c:v>5.0029799999999998E-3</c:v>
                </c:pt>
                <c:pt idx="56526">
                  <c:v>8.4972400000000005E-4</c:v>
                </c:pt>
                <c:pt idx="56527">
                  <c:v>1.2559900000000001E-2</c:v>
                </c:pt>
                <c:pt idx="56528">
                  <c:v>-6.9046000000000003E-3</c:v>
                </c:pt>
                <c:pt idx="56529">
                  <c:v>-1.3894999999999999E-2</c:v>
                </c:pt>
                <c:pt idx="56530">
                  <c:v>1.59454E-3</c:v>
                </c:pt>
                <c:pt idx="56531">
                  <c:v>6.2379799999999997E-3</c:v>
                </c:pt>
                <c:pt idx="56532">
                  <c:v>-1.2596100000000001E-2</c:v>
                </c:pt>
                <c:pt idx="56533">
                  <c:v>-2.3849499999999999E-2</c:v>
                </c:pt>
                <c:pt idx="56534">
                  <c:v>-4.3888099999999999E-3</c:v>
                </c:pt>
                <c:pt idx="56535">
                  <c:v>1.2562800000000001E-2</c:v>
                </c:pt>
                <c:pt idx="56536">
                  <c:v>-1.8010100000000001E-2</c:v>
                </c:pt>
                <c:pt idx="56537">
                  <c:v>-1.0312999999999999E-2</c:v>
                </c:pt>
                <c:pt idx="56538">
                  <c:v>2.0732900000000002E-3</c:v>
                </c:pt>
                <c:pt idx="56539">
                  <c:v>-1.6279199999999999E-3</c:v>
                </c:pt>
                <c:pt idx="56540">
                  <c:v>-1.0704E-2</c:v>
                </c:pt>
                <c:pt idx="56541">
                  <c:v>-2.1129599999999998E-2</c:v>
                </c:pt>
                <c:pt idx="56542">
                  <c:v>7.7762600000000001E-3</c:v>
                </c:pt>
                <c:pt idx="56543">
                  <c:v>-1.65176E-2</c:v>
                </c:pt>
                <c:pt idx="56544">
                  <c:v>-1.9986199999999999E-2</c:v>
                </c:pt>
                <c:pt idx="56545">
                  <c:v>-2.0117800000000002E-2</c:v>
                </c:pt>
                <c:pt idx="56546">
                  <c:v>-3.0345900000000002E-3</c:v>
                </c:pt>
                <c:pt idx="56547">
                  <c:v>-1.95456E-2</c:v>
                </c:pt>
                <c:pt idx="56548">
                  <c:v>-3.06244E-2</c:v>
                </c:pt>
                <c:pt idx="56549">
                  <c:v>-2.17485E-2</c:v>
                </c:pt>
                <c:pt idx="56550">
                  <c:v>-9.2334700000000006E-3</c:v>
                </c:pt>
                <c:pt idx="56551">
                  <c:v>-8.6641300000000008E-3</c:v>
                </c:pt>
                <c:pt idx="56552">
                  <c:v>-1.3816800000000001E-2</c:v>
                </c:pt>
                <c:pt idx="56553">
                  <c:v>-2.99549E-2</c:v>
                </c:pt>
                <c:pt idx="56554">
                  <c:v>-1.01137E-2</c:v>
                </c:pt>
                <c:pt idx="56555">
                  <c:v>-6.05392E-3</c:v>
                </c:pt>
                <c:pt idx="56556">
                  <c:v>-2.66342E-2</c:v>
                </c:pt>
                <c:pt idx="56557">
                  <c:v>-3.3122100000000002E-2</c:v>
                </c:pt>
                <c:pt idx="56558">
                  <c:v>-2.24113E-3</c:v>
                </c:pt>
                <c:pt idx="56559">
                  <c:v>-6.6194499999999998E-3</c:v>
                </c:pt>
                <c:pt idx="56560">
                  <c:v>-1.3099700000000001E-2</c:v>
                </c:pt>
                <c:pt idx="56561">
                  <c:v>-2.33955E-2</c:v>
                </c:pt>
                <c:pt idx="56562">
                  <c:v>-2.2048999999999999E-2</c:v>
                </c:pt>
                <c:pt idx="56563">
                  <c:v>-2.3820899999999999E-2</c:v>
                </c:pt>
                <c:pt idx="56564">
                  <c:v>-1.7128899999999999E-2</c:v>
                </c:pt>
                <c:pt idx="56565">
                  <c:v>-5.5723200000000004E-3</c:v>
                </c:pt>
                <c:pt idx="56566">
                  <c:v>-1.7109900000000001E-2</c:v>
                </c:pt>
                <c:pt idx="56567">
                  <c:v>-2.1765699999999999E-2</c:v>
                </c:pt>
                <c:pt idx="56568">
                  <c:v>-2.2206300000000002E-2</c:v>
                </c:pt>
                <c:pt idx="56569">
                  <c:v>-2.51265E-2</c:v>
                </c:pt>
                <c:pt idx="56570">
                  <c:v>-1.51567E-2</c:v>
                </c:pt>
                <c:pt idx="56571">
                  <c:v>-1.5569700000000001E-2</c:v>
                </c:pt>
                <c:pt idx="56572">
                  <c:v>4.8065199999999999E-3</c:v>
                </c:pt>
                <c:pt idx="56573">
                  <c:v>-9.3688999999999995E-3</c:v>
                </c:pt>
                <c:pt idx="56574">
                  <c:v>-1.6253500000000001E-2</c:v>
                </c:pt>
                <c:pt idx="56575">
                  <c:v>-5.1002499999999997E-3</c:v>
                </c:pt>
                <c:pt idx="56576">
                  <c:v>8.3017300000000002E-3</c:v>
                </c:pt>
                <c:pt idx="56577">
                  <c:v>-2.8877300000000002E-2</c:v>
                </c:pt>
                <c:pt idx="56578">
                  <c:v>-3.6255799999999998E-2</c:v>
                </c:pt>
                <c:pt idx="56579">
                  <c:v>-1.6381300000000001E-2</c:v>
                </c:pt>
                <c:pt idx="56580">
                  <c:v>-2.26898E-2</c:v>
                </c:pt>
                <c:pt idx="56581">
                  <c:v>-3.09801E-2</c:v>
                </c:pt>
                <c:pt idx="56582">
                  <c:v>-2.52409E-2</c:v>
                </c:pt>
                <c:pt idx="56583">
                  <c:v>-3.2017700000000003E-2</c:v>
                </c:pt>
                <c:pt idx="56584">
                  <c:v>-2.7263599999999999E-2</c:v>
                </c:pt>
                <c:pt idx="56585">
                  <c:v>-2.3579599999999999E-2</c:v>
                </c:pt>
                <c:pt idx="56586">
                  <c:v>-2.48384E-2</c:v>
                </c:pt>
                <c:pt idx="56587">
                  <c:v>-3.7537599999999997E-2</c:v>
                </c:pt>
                <c:pt idx="56588">
                  <c:v>-4.9847599999999999E-2</c:v>
                </c:pt>
                <c:pt idx="56589">
                  <c:v>-1.87283E-2</c:v>
                </c:pt>
                <c:pt idx="56590">
                  <c:v>4.7397599999999998E-4</c:v>
                </c:pt>
                <c:pt idx="56591">
                  <c:v>-9.6683499999999992E-3</c:v>
                </c:pt>
                <c:pt idx="56592">
                  <c:v>-4.19111E-2</c:v>
                </c:pt>
                <c:pt idx="56593">
                  <c:v>-2.95868E-2</c:v>
                </c:pt>
                <c:pt idx="56594">
                  <c:v>-1.7398799999999999E-2</c:v>
                </c:pt>
                <c:pt idx="56595">
                  <c:v>-1.8946600000000001E-2</c:v>
                </c:pt>
                <c:pt idx="56596">
                  <c:v>-7.3928800000000001E-3</c:v>
                </c:pt>
                <c:pt idx="56597">
                  <c:v>-1.16787E-2</c:v>
                </c:pt>
                <c:pt idx="56598">
                  <c:v>-4.1272200000000002E-2</c:v>
                </c:pt>
                <c:pt idx="56599">
                  <c:v>-1.2437800000000001E-2</c:v>
                </c:pt>
                <c:pt idx="56600">
                  <c:v>1.81236E-2</c:v>
                </c:pt>
                <c:pt idx="56601">
                  <c:v>3.3159299999999999E-3</c:v>
                </c:pt>
                <c:pt idx="56602">
                  <c:v>-2.1388999999999998E-2</c:v>
                </c:pt>
                <c:pt idx="56603">
                  <c:v>-2.75555E-2</c:v>
                </c:pt>
                <c:pt idx="56604">
                  <c:v>-2.6640899999999999E-2</c:v>
                </c:pt>
                <c:pt idx="56605">
                  <c:v>-1.28889E-2</c:v>
                </c:pt>
                <c:pt idx="56606">
                  <c:v>-1.7703099999999999E-2</c:v>
                </c:pt>
                <c:pt idx="56607">
                  <c:v>3.4437199999999999E-3</c:v>
                </c:pt>
                <c:pt idx="56608">
                  <c:v>6.9084200000000002E-3</c:v>
                </c:pt>
                <c:pt idx="56609">
                  <c:v>1.8856999999999999E-2</c:v>
                </c:pt>
                <c:pt idx="56610" formatCode="0.00E+00">
                  <c:v>-8.2015999999999995E-5</c:v>
                </c:pt>
                <c:pt idx="56611">
                  <c:v>5.0849900000000002E-3</c:v>
                </c:pt>
                <c:pt idx="56612">
                  <c:v>4.3430300000000003E-3</c:v>
                </c:pt>
                <c:pt idx="56613">
                  <c:v>-2.9258700000000001E-3</c:v>
                </c:pt>
                <c:pt idx="56614">
                  <c:v>6.2465700000000003E-4</c:v>
                </c:pt>
                <c:pt idx="56615">
                  <c:v>-1.0269199999999999E-2</c:v>
                </c:pt>
                <c:pt idx="56616">
                  <c:v>5.0573299999999996E-3</c:v>
                </c:pt>
                <c:pt idx="56617">
                  <c:v>1.9881200000000002E-2</c:v>
                </c:pt>
                <c:pt idx="56618">
                  <c:v>1.24321E-2</c:v>
                </c:pt>
                <c:pt idx="56619">
                  <c:v>1.30291E-2</c:v>
                </c:pt>
                <c:pt idx="56620">
                  <c:v>1.46275E-2</c:v>
                </c:pt>
                <c:pt idx="56621">
                  <c:v>3.85847E-2</c:v>
                </c:pt>
                <c:pt idx="56622">
                  <c:v>-4.5299499999999996E-3</c:v>
                </c:pt>
                <c:pt idx="56623">
                  <c:v>7.8678099999999994E-3</c:v>
                </c:pt>
                <c:pt idx="56624">
                  <c:v>3.8837400000000001E-2</c:v>
                </c:pt>
                <c:pt idx="56625">
                  <c:v>3.1684900000000002E-2</c:v>
                </c:pt>
                <c:pt idx="56626">
                  <c:v>1.7434100000000001E-2</c:v>
                </c:pt>
                <c:pt idx="56627">
                  <c:v>7.8773500000000002E-4</c:v>
                </c:pt>
                <c:pt idx="56628">
                  <c:v>1.9884099999999999E-3</c:v>
                </c:pt>
                <c:pt idx="56629">
                  <c:v>5.6171400000000005E-4</c:v>
                </c:pt>
                <c:pt idx="56630">
                  <c:v>-2.1096199999999999E-2</c:v>
                </c:pt>
                <c:pt idx="56631">
                  <c:v>-1.297E-3</c:v>
                </c:pt>
                <c:pt idx="56632">
                  <c:v>-1.7810800000000002E-2</c:v>
                </c:pt>
                <c:pt idx="56633">
                  <c:v>-2.3608199999999999E-2</c:v>
                </c:pt>
                <c:pt idx="56634">
                  <c:v>1.5478099999999999E-3</c:v>
                </c:pt>
                <c:pt idx="56635" formatCode="0.00E+00">
                  <c:v>7.7152299999999998E-4</c:v>
                </c:pt>
                <c:pt idx="56636">
                  <c:v>-6.9980600000000004E-3</c:v>
                </c:pt>
                <c:pt idx="56637">
                  <c:v>-2.99292E-2</c:v>
                </c:pt>
                <c:pt idx="56638">
                  <c:v>-8.2473800000000003E-3</c:v>
                </c:pt>
                <c:pt idx="56639">
                  <c:v>-2.1783799999999999E-2</c:v>
                </c:pt>
                <c:pt idx="56640">
                  <c:v>-1.7868999999999999E-2</c:v>
                </c:pt>
                <c:pt idx="56641">
                  <c:v>-2.5369599999999999E-2</c:v>
                </c:pt>
                <c:pt idx="56642">
                  <c:v>-2.3228599999999999E-2</c:v>
                </c:pt>
                <c:pt idx="56643">
                  <c:v>-1.63546E-2</c:v>
                </c:pt>
                <c:pt idx="56644">
                  <c:v>-3.8529399999999998E-2</c:v>
                </c:pt>
                <c:pt idx="56645">
                  <c:v>-6.4792599999999997E-3</c:v>
                </c:pt>
                <c:pt idx="56646">
                  <c:v>-7.1830699999999997E-3</c:v>
                </c:pt>
                <c:pt idx="56647">
                  <c:v>3.3760099999999998E-4</c:v>
                </c:pt>
                <c:pt idx="56648">
                  <c:v>-1.9959399999999999E-2</c:v>
                </c:pt>
                <c:pt idx="56649">
                  <c:v>-2.1723699999999999E-2</c:v>
                </c:pt>
                <c:pt idx="56650">
                  <c:v>-3.0876199999999999E-2</c:v>
                </c:pt>
                <c:pt idx="56651">
                  <c:v>-4.5766799999999996E-3</c:v>
                </c:pt>
                <c:pt idx="56652">
                  <c:v>-1.1728300000000001E-2</c:v>
                </c:pt>
                <c:pt idx="56653">
                  <c:v>-2.91176E-2</c:v>
                </c:pt>
                <c:pt idx="56654">
                  <c:v>7.4157700000000003E-3</c:v>
                </c:pt>
                <c:pt idx="56655">
                  <c:v>3.1275699999999997E-2</c:v>
                </c:pt>
                <c:pt idx="56656">
                  <c:v>-6.7148199999999998E-3</c:v>
                </c:pt>
                <c:pt idx="56657">
                  <c:v>-2.8177299999999999E-2</c:v>
                </c:pt>
                <c:pt idx="56658">
                  <c:v>-3.10783E-2</c:v>
                </c:pt>
                <c:pt idx="56659">
                  <c:v>-1.12906E-2</c:v>
                </c:pt>
                <c:pt idx="56660">
                  <c:v>-1.8953299999999999E-2</c:v>
                </c:pt>
                <c:pt idx="56661">
                  <c:v>-2.84014E-2</c:v>
                </c:pt>
                <c:pt idx="56662">
                  <c:v>-3.6938699999999998E-2</c:v>
                </c:pt>
                <c:pt idx="56663">
                  <c:v>-7.3289899999999996E-3</c:v>
                </c:pt>
                <c:pt idx="56664">
                  <c:v>-7.3165900000000004E-3</c:v>
                </c:pt>
                <c:pt idx="56665">
                  <c:v>8.9187599999999995E-3</c:v>
                </c:pt>
                <c:pt idx="56666">
                  <c:v>2.6054400000000001E-3</c:v>
                </c:pt>
                <c:pt idx="56667">
                  <c:v>-2.2042300000000001E-2</c:v>
                </c:pt>
                <c:pt idx="56668">
                  <c:v>-1.64785E-2</c:v>
                </c:pt>
                <c:pt idx="56669">
                  <c:v>-1.8313400000000001E-2</c:v>
                </c:pt>
                <c:pt idx="56670">
                  <c:v>-2.1155400000000001E-2</c:v>
                </c:pt>
                <c:pt idx="56671">
                  <c:v>-1.46847E-2</c:v>
                </c:pt>
                <c:pt idx="56672">
                  <c:v>-1.5107199999999999E-2</c:v>
                </c:pt>
                <c:pt idx="56673">
                  <c:v>-4.5061099999999998E-3</c:v>
                </c:pt>
                <c:pt idx="56674">
                  <c:v>-7.0171399999999998E-3</c:v>
                </c:pt>
                <c:pt idx="56675">
                  <c:v>-2.3927699999999998E-3</c:v>
                </c:pt>
                <c:pt idx="56676">
                  <c:v>-2.4119399999999999E-2</c:v>
                </c:pt>
                <c:pt idx="56677">
                  <c:v>-1.0270100000000001E-2</c:v>
                </c:pt>
                <c:pt idx="56678">
                  <c:v>-1.1231400000000001E-2</c:v>
                </c:pt>
                <c:pt idx="56679">
                  <c:v>7.9717599999999996E-3</c:v>
                </c:pt>
                <c:pt idx="56680">
                  <c:v>2.4394999999999998E-3</c:v>
                </c:pt>
                <c:pt idx="56681">
                  <c:v>1.17903E-2</c:v>
                </c:pt>
                <c:pt idx="56682">
                  <c:v>-1.6005499999999999E-2</c:v>
                </c:pt>
                <c:pt idx="56683">
                  <c:v>-1.37806E-3</c:v>
                </c:pt>
                <c:pt idx="56684">
                  <c:v>1.66607E-3</c:v>
                </c:pt>
                <c:pt idx="56685">
                  <c:v>-3.7078900000000001E-3</c:v>
                </c:pt>
                <c:pt idx="56686">
                  <c:v>-4.7273599999999999E-3</c:v>
                </c:pt>
                <c:pt idx="56687">
                  <c:v>-3.5171500000000001E-3</c:v>
                </c:pt>
                <c:pt idx="56688">
                  <c:v>1.7894699999999999E-2</c:v>
                </c:pt>
                <c:pt idx="56689">
                  <c:v>7.2794000000000001E-3</c:v>
                </c:pt>
                <c:pt idx="56690">
                  <c:v>1.38788E-2</c:v>
                </c:pt>
                <c:pt idx="56691">
                  <c:v>-4.89807E-3</c:v>
                </c:pt>
                <c:pt idx="56692">
                  <c:v>1.0828000000000001E-2</c:v>
                </c:pt>
                <c:pt idx="56693">
                  <c:v>2.8087600000000001E-2</c:v>
                </c:pt>
                <c:pt idx="56694">
                  <c:v>2.1581600000000001E-3</c:v>
                </c:pt>
                <c:pt idx="56695">
                  <c:v>-8.7471000000000007E-3</c:v>
                </c:pt>
                <c:pt idx="56696">
                  <c:v>-7.7705400000000003E-3</c:v>
                </c:pt>
                <c:pt idx="56697">
                  <c:v>-1.4123899999999999E-3</c:v>
                </c:pt>
                <c:pt idx="56698">
                  <c:v>5.44167E-3</c:v>
                </c:pt>
                <c:pt idx="56699">
                  <c:v>-2.32506E-2</c:v>
                </c:pt>
                <c:pt idx="56700">
                  <c:v>-6.3209499999999997E-3</c:v>
                </c:pt>
                <c:pt idx="56701">
                  <c:v>2.9687899999999998E-3</c:v>
                </c:pt>
                <c:pt idx="56702">
                  <c:v>-4.16183E-3</c:v>
                </c:pt>
                <c:pt idx="56703">
                  <c:v>-3.3758200000000002E-2</c:v>
                </c:pt>
                <c:pt idx="56704">
                  <c:v>-1.2619E-2</c:v>
                </c:pt>
                <c:pt idx="56705">
                  <c:v>2.4633400000000001E-3</c:v>
                </c:pt>
                <c:pt idx="56706">
                  <c:v>-8.8214900000000004E-4</c:v>
                </c:pt>
                <c:pt idx="56707">
                  <c:v>-1.0532400000000001E-2</c:v>
                </c:pt>
                <c:pt idx="56708">
                  <c:v>1.0781300000000001E-2</c:v>
                </c:pt>
                <c:pt idx="56709">
                  <c:v>7.6188999999999996E-3</c:v>
                </c:pt>
                <c:pt idx="56710">
                  <c:v>-1.5828100000000001E-2</c:v>
                </c:pt>
                <c:pt idx="56711">
                  <c:v>-6.22845E-3</c:v>
                </c:pt>
                <c:pt idx="56712">
                  <c:v>1.4276499999999999E-2</c:v>
                </c:pt>
                <c:pt idx="56713">
                  <c:v>1.0539099999999999E-2</c:v>
                </c:pt>
                <c:pt idx="56714">
                  <c:v>-2.1469100000000001E-2</c:v>
                </c:pt>
                <c:pt idx="56715">
                  <c:v>-1.4182999999999999E-2</c:v>
                </c:pt>
                <c:pt idx="56716">
                  <c:v>-3.7031199999999998E-3</c:v>
                </c:pt>
                <c:pt idx="56717">
                  <c:v>1.0961500000000001E-2</c:v>
                </c:pt>
                <c:pt idx="56718">
                  <c:v>2.5672899999999998E-3</c:v>
                </c:pt>
                <c:pt idx="56719">
                  <c:v>-1.5935899999999999E-2</c:v>
                </c:pt>
                <c:pt idx="56720">
                  <c:v>-8.4648099999999997E-3</c:v>
                </c:pt>
                <c:pt idx="56721">
                  <c:v>5.4264099999999996E-4</c:v>
                </c:pt>
                <c:pt idx="56722">
                  <c:v>-9.9182099999999994E-4</c:v>
                </c:pt>
                <c:pt idx="56723">
                  <c:v>-1.87302E-3</c:v>
                </c:pt>
                <c:pt idx="56724">
                  <c:v>-1.1598600000000001E-2</c:v>
                </c:pt>
                <c:pt idx="56725">
                  <c:v>-8.7585400000000004E-3</c:v>
                </c:pt>
                <c:pt idx="56726">
                  <c:v>-8.4457400000000002E-3</c:v>
                </c:pt>
                <c:pt idx="56727">
                  <c:v>-5.2738200000000002E-3</c:v>
                </c:pt>
                <c:pt idx="56728">
                  <c:v>-5.7516099999999999E-3</c:v>
                </c:pt>
                <c:pt idx="56729">
                  <c:v>4.5480700000000004E-3</c:v>
                </c:pt>
                <c:pt idx="56730">
                  <c:v>-4.1007999999999999E-3</c:v>
                </c:pt>
                <c:pt idx="56731">
                  <c:v>3.2405899999999998E-3</c:v>
                </c:pt>
                <c:pt idx="56732">
                  <c:v>-5.4521600000000002E-3</c:v>
                </c:pt>
                <c:pt idx="56733">
                  <c:v>4.9209600000000003E-4</c:v>
                </c:pt>
                <c:pt idx="56734" formatCode="0.00E+00">
                  <c:v>5.6075999999999999E-4</c:v>
                </c:pt>
                <c:pt idx="56735">
                  <c:v>-3.67508E-2</c:v>
                </c:pt>
                <c:pt idx="56736">
                  <c:v>-8.7709399999999996E-3</c:v>
                </c:pt>
                <c:pt idx="56737">
                  <c:v>-1.0837599999999999E-2</c:v>
                </c:pt>
                <c:pt idx="56738">
                  <c:v>-5.1250499999999999E-3</c:v>
                </c:pt>
                <c:pt idx="56739">
                  <c:v>-1.5708900000000001E-2</c:v>
                </c:pt>
                <c:pt idx="56740">
                  <c:v>6.91414E-3</c:v>
                </c:pt>
                <c:pt idx="56741">
                  <c:v>1.75476E-2</c:v>
                </c:pt>
                <c:pt idx="56742">
                  <c:v>-1.8233300000000001E-2</c:v>
                </c:pt>
                <c:pt idx="56743">
                  <c:v>-8.2063699999999993E-3</c:v>
                </c:pt>
                <c:pt idx="56744">
                  <c:v>-4.7836299999999997E-3</c:v>
                </c:pt>
                <c:pt idx="56745">
                  <c:v>9.4518699999999994E-3</c:v>
                </c:pt>
                <c:pt idx="56746">
                  <c:v>-1.7261500000000001E-3</c:v>
                </c:pt>
                <c:pt idx="56747">
                  <c:v>-5.10502E-3</c:v>
                </c:pt>
                <c:pt idx="56748">
                  <c:v>1.4355700000000001E-2</c:v>
                </c:pt>
                <c:pt idx="56749">
                  <c:v>-1.41621E-3</c:v>
                </c:pt>
                <c:pt idx="56750">
                  <c:v>-1.6098999999999999E-2</c:v>
                </c:pt>
                <c:pt idx="56751">
                  <c:v>-1.16348E-4</c:v>
                </c:pt>
                <c:pt idx="56752">
                  <c:v>1.06468E-2</c:v>
                </c:pt>
                <c:pt idx="56753">
                  <c:v>-2.6768699999999999E-2</c:v>
                </c:pt>
                <c:pt idx="56754">
                  <c:v>-2.7781500000000001E-2</c:v>
                </c:pt>
                <c:pt idx="56755">
                  <c:v>-1.8899900000000001E-2</c:v>
                </c:pt>
                <c:pt idx="56756">
                  <c:v>-1.00298E-2</c:v>
                </c:pt>
                <c:pt idx="56757">
                  <c:v>-2.1603600000000001E-2</c:v>
                </c:pt>
                <c:pt idx="56758">
                  <c:v>-3.7701600000000002E-2</c:v>
                </c:pt>
                <c:pt idx="56759">
                  <c:v>-3.6841400000000003E-2</c:v>
                </c:pt>
                <c:pt idx="56760">
                  <c:v>4.3334999999999997E-3</c:v>
                </c:pt>
                <c:pt idx="56761">
                  <c:v>-8.3007800000000007E-3</c:v>
                </c:pt>
                <c:pt idx="56762">
                  <c:v>-3.6078499999999999E-2</c:v>
                </c:pt>
                <c:pt idx="56763">
                  <c:v>-1.79968E-2</c:v>
                </c:pt>
                <c:pt idx="56764">
                  <c:v>-5.42736E-3</c:v>
                </c:pt>
                <c:pt idx="56765" formatCode="0.00E+00">
                  <c:v>-2.05393E-2</c:v>
                </c:pt>
                <c:pt idx="56766">
                  <c:v>-2.1059999999999999E-2</c:v>
                </c:pt>
                <c:pt idx="56767">
                  <c:v>-2.30093E-2</c:v>
                </c:pt>
                <c:pt idx="56768">
                  <c:v>-2.1847700000000001E-2</c:v>
                </c:pt>
                <c:pt idx="56769">
                  <c:v>-3.1783100000000002E-2</c:v>
                </c:pt>
                <c:pt idx="56770">
                  <c:v>-1.22442E-2</c:v>
                </c:pt>
                <c:pt idx="56771">
                  <c:v>-1.2016300000000001E-2</c:v>
                </c:pt>
                <c:pt idx="56772">
                  <c:v>-2.6020100000000001E-2</c:v>
                </c:pt>
                <c:pt idx="56773">
                  <c:v>-2.2298800000000001E-2</c:v>
                </c:pt>
                <c:pt idx="56774">
                  <c:v>3.9358099999999997E-3</c:v>
                </c:pt>
                <c:pt idx="56775">
                  <c:v>-1.5767099999999999E-2</c:v>
                </c:pt>
                <c:pt idx="56776">
                  <c:v>3.2558399999999999E-3</c:v>
                </c:pt>
                <c:pt idx="56777">
                  <c:v>-1.06163E-2</c:v>
                </c:pt>
                <c:pt idx="56778">
                  <c:v>-8.5010499999999996E-3</c:v>
                </c:pt>
                <c:pt idx="56779">
                  <c:v>9.9992799999999993E-3</c:v>
                </c:pt>
                <c:pt idx="56780" formatCode="0.00E+00">
                  <c:v>9.2506399999999999E-5</c:v>
                </c:pt>
                <c:pt idx="56781">
                  <c:v>-7.3967E-3</c:v>
                </c:pt>
                <c:pt idx="56782">
                  <c:v>-3.0542400000000001E-2</c:v>
                </c:pt>
                <c:pt idx="56783">
                  <c:v>-2.36273E-2</c:v>
                </c:pt>
                <c:pt idx="56784">
                  <c:v>-1.04055E-2</c:v>
                </c:pt>
                <c:pt idx="56785">
                  <c:v>-5.55706E-3</c:v>
                </c:pt>
                <c:pt idx="56786">
                  <c:v>-1.60532E-2</c:v>
                </c:pt>
                <c:pt idx="56787">
                  <c:v>-1.77479E-2</c:v>
                </c:pt>
                <c:pt idx="56788">
                  <c:v>1.03827E-2</c:v>
                </c:pt>
                <c:pt idx="56789">
                  <c:v>1.3110200000000001E-2</c:v>
                </c:pt>
                <c:pt idx="56790">
                  <c:v>-7.7266699999999997E-3</c:v>
                </c:pt>
                <c:pt idx="56791">
                  <c:v>1.12057E-3</c:v>
                </c:pt>
                <c:pt idx="56792">
                  <c:v>-4.6520199999999998E-3</c:v>
                </c:pt>
                <c:pt idx="56793">
                  <c:v>-6.0653699999999996E-3</c:v>
                </c:pt>
                <c:pt idx="56794">
                  <c:v>8.3484600000000003E-3</c:v>
                </c:pt>
                <c:pt idx="56795">
                  <c:v>2.7104400000000001E-2</c:v>
                </c:pt>
                <c:pt idx="56796">
                  <c:v>3.6382699999999997E-2</c:v>
                </c:pt>
                <c:pt idx="56797">
                  <c:v>2.7732799999999999E-3</c:v>
                </c:pt>
                <c:pt idx="56798">
                  <c:v>-1.24168E-3</c:v>
                </c:pt>
                <c:pt idx="56799">
                  <c:v>1.93872E-2</c:v>
                </c:pt>
                <c:pt idx="56800">
                  <c:v>3.0480400000000001E-2</c:v>
                </c:pt>
                <c:pt idx="56801">
                  <c:v>3.22847E-2</c:v>
                </c:pt>
                <c:pt idx="56802">
                  <c:v>2.0297099999999998E-2</c:v>
                </c:pt>
                <c:pt idx="56803">
                  <c:v>1.79653E-2</c:v>
                </c:pt>
                <c:pt idx="56804">
                  <c:v>2.69976E-2</c:v>
                </c:pt>
                <c:pt idx="56805">
                  <c:v>2.39668E-2</c:v>
                </c:pt>
                <c:pt idx="56806">
                  <c:v>4.3813699999999997E-2</c:v>
                </c:pt>
                <c:pt idx="56807">
                  <c:v>4.4907599999999999E-2</c:v>
                </c:pt>
                <c:pt idx="56808">
                  <c:v>1.5634499999999999E-2</c:v>
                </c:pt>
                <c:pt idx="56809">
                  <c:v>3.4518199999999999E-2</c:v>
                </c:pt>
                <c:pt idx="56810">
                  <c:v>1.9925100000000001E-2</c:v>
                </c:pt>
                <c:pt idx="56811">
                  <c:v>2.8988799999999999E-2</c:v>
                </c:pt>
                <c:pt idx="56812">
                  <c:v>3.9049100000000003E-2</c:v>
                </c:pt>
                <c:pt idx="56813">
                  <c:v>1.72911E-2</c:v>
                </c:pt>
                <c:pt idx="56814">
                  <c:v>1.40657E-2</c:v>
                </c:pt>
                <c:pt idx="56815">
                  <c:v>1.8630000000000001E-2</c:v>
                </c:pt>
                <c:pt idx="56816">
                  <c:v>2.3220999999999999E-2</c:v>
                </c:pt>
                <c:pt idx="56817">
                  <c:v>2.92158E-2</c:v>
                </c:pt>
                <c:pt idx="56818">
                  <c:v>7.5063700000000001E-3</c:v>
                </c:pt>
                <c:pt idx="56819">
                  <c:v>-2.5367699999999998E-3</c:v>
                </c:pt>
                <c:pt idx="56820">
                  <c:v>4.2514800000000002E-3</c:v>
                </c:pt>
                <c:pt idx="56821">
                  <c:v>1.00555E-2</c:v>
                </c:pt>
                <c:pt idx="56822">
                  <c:v>4.4839900000000002E-2</c:v>
                </c:pt>
                <c:pt idx="56823">
                  <c:v>1.3722399999999999E-2</c:v>
                </c:pt>
                <c:pt idx="56824">
                  <c:v>1.2191799999999999E-2</c:v>
                </c:pt>
                <c:pt idx="56825">
                  <c:v>-1.5811899999999999E-3</c:v>
                </c:pt>
                <c:pt idx="56826">
                  <c:v>1.58405E-2</c:v>
                </c:pt>
                <c:pt idx="56827">
                  <c:v>-1.6975400000000002E-2</c:v>
                </c:pt>
                <c:pt idx="56828">
                  <c:v>1.0829E-2</c:v>
                </c:pt>
                <c:pt idx="56829">
                  <c:v>2.4974799999999998E-2</c:v>
                </c:pt>
                <c:pt idx="56830">
                  <c:v>-2.5081600000000002E-3</c:v>
                </c:pt>
                <c:pt idx="56831">
                  <c:v>1.38283E-3</c:v>
                </c:pt>
                <c:pt idx="56832">
                  <c:v>-3.8356800000000002E-3</c:v>
                </c:pt>
                <c:pt idx="56833">
                  <c:v>5.2309000000000001E-3</c:v>
                </c:pt>
                <c:pt idx="56834">
                  <c:v>1.54886E-2</c:v>
                </c:pt>
                <c:pt idx="56835">
                  <c:v>1.2256599999999999E-2</c:v>
                </c:pt>
                <c:pt idx="56836">
                  <c:v>1.62525E-2</c:v>
                </c:pt>
                <c:pt idx="56837">
                  <c:v>1.6506199999999999E-2</c:v>
                </c:pt>
                <c:pt idx="56838">
                  <c:v>1.3610799999999999E-2</c:v>
                </c:pt>
                <c:pt idx="56839">
                  <c:v>9.7370100000000008E-3</c:v>
                </c:pt>
                <c:pt idx="56840">
                  <c:v>1.7786E-2</c:v>
                </c:pt>
                <c:pt idx="56841">
                  <c:v>3.41768E-2</c:v>
                </c:pt>
                <c:pt idx="56842">
                  <c:v>1.10741E-2</c:v>
                </c:pt>
                <c:pt idx="56843">
                  <c:v>-9.67979E-4</c:v>
                </c:pt>
                <c:pt idx="56844">
                  <c:v>5.44167E-3</c:v>
                </c:pt>
                <c:pt idx="56845">
                  <c:v>1.8013999999999999E-2</c:v>
                </c:pt>
                <c:pt idx="56846">
                  <c:v>1.4518700000000001E-2</c:v>
                </c:pt>
                <c:pt idx="56847">
                  <c:v>1.5486700000000001E-2</c:v>
                </c:pt>
                <c:pt idx="56848">
                  <c:v>7.8735400000000001E-3</c:v>
                </c:pt>
                <c:pt idx="56849">
                  <c:v>4.54712E-3</c:v>
                </c:pt>
                <c:pt idx="56850">
                  <c:v>4.1179700000000003E-3</c:v>
                </c:pt>
                <c:pt idx="56851">
                  <c:v>1.2072599999999999E-2</c:v>
                </c:pt>
                <c:pt idx="56852">
                  <c:v>5.3234099999999998E-3</c:v>
                </c:pt>
                <c:pt idx="56853">
                  <c:v>-1.17064E-2</c:v>
                </c:pt>
                <c:pt idx="56854">
                  <c:v>-1.65253E-2</c:v>
                </c:pt>
                <c:pt idx="56855">
                  <c:v>-1.7092699999999999E-2</c:v>
                </c:pt>
                <c:pt idx="56856">
                  <c:v>-2.0215E-2</c:v>
                </c:pt>
                <c:pt idx="56857">
                  <c:v>-1.2578999999999999E-3</c:v>
                </c:pt>
                <c:pt idx="56858">
                  <c:v>7.8125E-3</c:v>
                </c:pt>
                <c:pt idx="56859">
                  <c:v>-8.4676700000000001E-3</c:v>
                </c:pt>
                <c:pt idx="56860">
                  <c:v>-7.267E-3</c:v>
                </c:pt>
                <c:pt idx="56861">
                  <c:v>7.8105900000000001E-3</c:v>
                </c:pt>
                <c:pt idx="56862">
                  <c:v>9.2716199999999995E-3</c:v>
                </c:pt>
                <c:pt idx="56863">
                  <c:v>-5.8145499999999999E-3</c:v>
                </c:pt>
                <c:pt idx="56864">
                  <c:v>5.7239500000000002E-3</c:v>
                </c:pt>
                <c:pt idx="56865">
                  <c:v>1.8524200000000001E-2</c:v>
                </c:pt>
                <c:pt idx="56866">
                  <c:v>-8.5449199999999999E-4</c:v>
                </c:pt>
                <c:pt idx="56867">
                  <c:v>-2.1190599999999999E-3</c:v>
                </c:pt>
                <c:pt idx="56868">
                  <c:v>-8.1501000000000004E-3</c:v>
                </c:pt>
                <c:pt idx="56869">
                  <c:v>2.58427E-2</c:v>
                </c:pt>
                <c:pt idx="56870">
                  <c:v>2.3385E-2</c:v>
                </c:pt>
                <c:pt idx="56871">
                  <c:v>3.4332299999999998E-3</c:v>
                </c:pt>
                <c:pt idx="56872">
                  <c:v>2.4169E-2</c:v>
                </c:pt>
                <c:pt idx="56873">
                  <c:v>9.7599000000000002E-3</c:v>
                </c:pt>
                <c:pt idx="56874">
                  <c:v>1.4974599999999999E-2</c:v>
                </c:pt>
                <c:pt idx="56875">
                  <c:v>3.5553899999999999E-2</c:v>
                </c:pt>
                <c:pt idx="56876">
                  <c:v>2.34194E-2</c:v>
                </c:pt>
                <c:pt idx="56877">
                  <c:v>2.7277900000000001E-2</c:v>
                </c:pt>
                <c:pt idx="56878">
                  <c:v>3.3253699999999997E-2</c:v>
                </c:pt>
                <c:pt idx="56879">
                  <c:v>3.07178E-2</c:v>
                </c:pt>
                <c:pt idx="56880">
                  <c:v>4.8994099999999999E-2</c:v>
                </c:pt>
                <c:pt idx="56881">
                  <c:v>3.7612899999999998E-2</c:v>
                </c:pt>
                <c:pt idx="56882">
                  <c:v>2.3295400000000001E-2</c:v>
                </c:pt>
                <c:pt idx="56883">
                  <c:v>4.0626500000000001E-3</c:v>
                </c:pt>
                <c:pt idx="56884">
                  <c:v>1.9907999999999999E-2</c:v>
                </c:pt>
                <c:pt idx="56885">
                  <c:v>1.9399599999999999E-2</c:v>
                </c:pt>
                <c:pt idx="56886">
                  <c:v>1.5346500000000001E-2</c:v>
                </c:pt>
                <c:pt idx="56887">
                  <c:v>1.7772699999999999E-2</c:v>
                </c:pt>
                <c:pt idx="56888">
                  <c:v>1.1335400000000001E-2</c:v>
                </c:pt>
                <c:pt idx="56889">
                  <c:v>2.8970699999999999E-2</c:v>
                </c:pt>
                <c:pt idx="56890">
                  <c:v>2.9732700000000001E-2</c:v>
                </c:pt>
                <c:pt idx="56891">
                  <c:v>2.1064800000000002E-2</c:v>
                </c:pt>
                <c:pt idx="56892">
                  <c:v>1.3189300000000001E-3</c:v>
                </c:pt>
                <c:pt idx="56893">
                  <c:v>-1.1491800000000001E-3</c:v>
                </c:pt>
                <c:pt idx="56894">
                  <c:v>-8.2588200000000001E-4</c:v>
                </c:pt>
                <c:pt idx="56895">
                  <c:v>-3.8766899999999999E-3</c:v>
                </c:pt>
                <c:pt idx="56896">
                  <c:v>1.9069699999999998E-2</c:v>
                </c:pt>
                <c:pt idx="56897">
                  <c:v>-3.18718E-3</c:v>
                </c:pt>
                <c:pt idx="56898">
                  <c:v>-2.1283099999999999E-2</c:v>
                </c:pt>
                <c:pt idx="56899">
                  <c:v>-1.6136200000000001E-3</c:v>
                </c:pt>
                <c:pt idx="56900">
                  <c:v>-1.70259E-2</c:v>
                </c:pt>
                <c:pt idx="56901">
                  <c:v>1.91793E-2</c:v>
                </c:pt>
                <c:pt idx="56902">
                  <c:v>-2.5774999999999999E-2</c:v>
                </c:pt>
                <c:pt idx="56903">
                  <c:v>2.4786000000000001E-3</c:v>
                </c:pt>
                <c:pt idx="56904">
                  <c:v>8.5821200000000004E-3</c:v>
                </c:pt>
                <c:pt idx="56905">
                  <c:v>-3.6335000000000002E-4</c:v>
                </c:pt>
                <c:pt idx="56906">
                  <c:v>-2.7294200000000002E-3</c:v>
                </c:pt>
                <c:pt idx="56907">
                  <c:v>-6.3581499999999999E-3</c:v>
                </c:pt>
                <c:pt idx="56908">
                  <c:v>-4.1513399999999999E-3</c:v>
                </c:pt>
                <c:pt idx="56909">
                  <c:v>1.4966E-2</c:v>
                </c:pt>
                <c:pt idx="56910">
                  <c:v>1.44815E-2</c:v>
                </c:pt>
                <c:pt idx="56911">
                  <c:v>2.1490100000000002E-2</c:v>
                </c:pt>
                <c:pt idx="56912">
                  <c:v>2.4400700000000001E-2</c:v>
                </c:pt>
                <c:pt idx="56913">
                  <c:v>7.2794000000000001E-3</c:v>
                </c:pt>
                <c:pt idx="56914">
                  <c:v>1.40524E-2</c:v>
                </c:pt>
                <c:pt idx="56915">
                  <c:v>2.5060700000000002E-2</c:v>
                </c:pt>
                <c:pt idx="56916">
                  <c:v>4.6162599999999998E-2</c:v>
                </c:pt>
                <c:pt idx="56917">
                  <c:v>2.6188900000000001E-2</c:v>
                </c:pt>
                <c:pt idx="56918">
                  <c:v>4.4898999999999998E-3</c:v>
                </c:pt>
                <c:pt idx="56919">
                  <c:v>3.6756499999999998E-2</c:v>
                </c:pt>
                <c:pt idx="56920">
                  <c:v>2.3460399999999999E-2</c:v>
                </c:pt>
                <c:pt idx="56921">
                  <c:v>2.3656799999999999E-2</c:v>
                </c:pt>
                <c:pt idx="56922">
                  <c:v>1.33457E-2</c:v>
                </c:pt>
                <c:pt idx="56923">
                  <c:v>1.4619800000000001E-2</c:v>
                </c:pt>
                <c:pt idx="56924">
                  <c:v>2.1381399999999998E-2</c:v>
                </c:pt>
                <c:pt idx="56925">
                  <c:v>3.2482100000000001E-3</c:v>
                </c:pt>
                <c:pt idx="56926">
                  <c:v>1.2353899999999999E-2</c:v>
                </c:pt>
                <c:pt idx="56927">
                  <c:v>7.7924700000000001E-3</c:v>
                </c:pt>
                <c:pt idx="56928">
                  <c:v>-1.0086100000000001E-2</c:v>
                </c:pt>
                <c:pt idx="56929">
                  <c:v>-4.7311799999999998E-3</c:v>
                </c:pt>
                <c:pt idx="56930">
                  <c:v>-8.0432899999999998E-3</c:v>
                </c:pt>
                <c:pt idx="56931">
                  <c:v>-1.7374000000000001E-2</c:v>
                </c:pt>
                <c:pt idx="56932">
                  <c:v>-9.8304699999999991E-3</c:v>
                </c:pt>
                <c:pt idx="56933">
                  <c:v>3.5788500000000001E-2</c:v>
                </c:pt>
                <c:pt idx="56934">
                  <c:v>7.3547400000000002E-3</c:v>
                </c:pt>
                <c:pt idx="56935">
                  <c:v>-4.5814499999999999E-3</c:v>
                </c:pt>
                <c:pt idx="56936">
                  <c:v>-9.3183499999999996E-3</c:v>
                </c:pt>
                <c:pt idx="56937">
                  <c:v>-1.4298399999999999E-2</c:v>
                </c:pt>
                <c:pt idx="56938">
                  <c:v>-2.2260700000000001E-2</c:v>
                </c:pt>
                <c:pt idx="56939">
                  <c:v>-1.1711099999999999E-3</c:v>
                </c:pt>
                <c:pt idx="56940">
                  <c:v>-5.3587000000000001E-3</c:v>
                </c:pt>
                <c:pt idx="56941">
                  <c:v>-2.1740900000000001E-2</c:v>
                </c:pt>
                <c:pt idx="56942">
                  <c:v>-1.8617600000000002E-2</c:v>
                </c:pt>
                <c:pt idx="56943">
                  <c:v>1.4142E-2</c:v>
                </c:pt>
                <c:pt idx="56944">
                  <c:v>-9.7732500000000007E-3</c:v>
                </c:pt>
                <c:pt idx="56945">
                  <c:v>-3.3714300000000003E-2</c:v>
                </c:pt>
                <c:pt idx="56946">
                  <c:v>-2.9434200000000001E-2</c:v>
                </c:pt>
                <c:pt idx="56947">
                  <c:v>-1.22185E-2</c:v>
                </c:pt>
                <c:pt idx="56948">
                  <c:v>4.6548800000000001E-3</c:v>
                </c:pt>
                <c:pt idx="56949">
                  <c:v>-2.5276199999999999E-2</c:v>
                </c:pt>
                <c:pt idx="56950">
                  <c:v>-1.7587700000000001E-2</c:v>
                </c:pt>
                <c:pt idx="56951">
                  <c:v>-1.01175E-2</c:v>
                </c:pt>
                <c:pt idx="56952">
                  <c:v>-1.9557000000000001E-2</c:v>
                </c:pt>
                <c:pt idx="56953">
                  <c:v>-8.1291200000000001E-3</c:v>
                </c:pt>
                <c:pt idx="56954">
                  <c:v>-3.4198800000000001E-2</c:v>
                </c:pt>
                <c:pt idx="56955">
                  <c:v>-2.62346E-2</c:v>
                </c:pt>
                <c:pt idx="56956">
                  <c:v>-1.2784999999999999E-2</c:v>
                </c:pt>
                <c:pt idx="56957">
                  <c:v>-8.4791199999999997E-3</c:v>
                </c:pt>
                <c:pt idx="56958">
                  <c:v>-3.4494399999999998E-3</c:v>
                </c:pt>
                <c:pt idx="56959">
                  <c:v>-7.2584199999999998E-3</c:v>
                </c:pt>
                <c:pt idx="56960">
                  <c:v>-1.2880300000000001E-2</c:v>
                </c:pt>
                <c:pt idx="56961">
                  <c:v>-7.9021500000000001E-3</c:v>
                </c:pt>
                <c:pt idx="56962">
                  <c:v>-5.4006599999999998E-3</c:v>
                </c:pt>
                <c:pt idx="56963">
                  <c:v>-5.4788600000000003E-3</c:v>
                </c:pt>
                <c:pt idx="56964">
                  <c:v>-7.9278899999999999E-3</c:v>
                </c:pt>
                <c:pt idx="56965">
                  <c:v>-2.7666100000000001E-3</c:v>
                </c:pt>
                <c:pt idx="56966">
                  <c:v>6.1664600000000003E-3</c:v>
                </c:pt>
                <c:pt idx="56967">
                  <c:v>5.4292699999999999E-3</c:v>
                </c:pt>
                <c:pt idx="56968">
                  <c:v>-1.4244100000000001E-2</c:v>
                </c:pt>
                <c:pt idx="56969">
                  <c:v>2.3965800000000002E-3</c:v>
                </c:pt>
                <c:pt idx="56970">
                  <c:v>1.5065200000000001E-2</c:v>
                </c:pt>
                <c:pt idx="56971">
                  <c:v>2.1606400000000001E-2</c:v>
                </c:pt>
                <c:pt idx="56972">
                  <c:v>2.4181399999999999E-2</c:v>
                </c:pt>
                <c:pt idx="56973">
                  <c:v>1.37339E-2</c:v>
                </c:pt>
                <c:pt idx="56974">
                  <c:v>1.0684000000000001E-2</c:v>
                </c:pt>
                <c:pt idx="56975">
                  <c:v>2.04973E-2</c:v>
                </c:pt>
                <c:pt idx="56976">
                  <c:v>1.56717E-2</c:v>
                </c:pt>
                <c:pt idx="56977">
                  <c:v>2.65741E-2</c:v>
                </c:pt>
                <c:pt idx="56978">
                  <c:v>7.5674100000000001E-3</c:v>
                </c:pt>
                <c:pt idx="56979">
                  <c:v>1.5911100000000001E-2</c:v>
                </c:pt>
                <c:pt idx="56980">
                  <c:v>9.2334700000000006E-3</c:v>
                </c:pt>
                <c:pt idx="56981">
                  <c:v>1.04504E-2</c:v>
                </c:pt>
                <c:pt idx="56982">
                  <c:v>1.3958E-2</c:v>
                </c:pt>
                <c:pt idx="56983">
                  <c:v>-1.75571E-3</c:v>
                </c:pt>
                <c:pt idx="56984">
                  <c:v>2.2380799999999999E-2</c:v>
                </c:pt>
                <c:pt idx="56985">
                  <c:v>2.1241199999999998E-2</c:v>
                </c:pt>
                <c:pt idx="56986">
                  <c:v>-4.9915300000000001E-3</c:v>
                </c:pt>
                <c:pt idx="56987">
                  <c:v>2.24438E-2</c:v>
                </c:pt>
                <c:pt idx="56988">
                  <c:v>2.9300699999999999E-2</c:v>
                </c:pt>
                <c:pt idx="56989">
                  <c:v>-3.1757399999999998E-3</c:v>
                </c:pt>
                <c:pt idx="56990">
                  <c:v>6.4373E-3</c:v>
                </c:pt>
                <c:pt idx="56991">
                  <c:v>3.4956000000000001E-2</c:v>
                </c:pt>
                <c:pt idx="56992">
                  <c:v>1.6447099999999999E-2</c:v>
                </c:pt>
                <c:pt idx="56993">
                  <c:v>1.26438E-2</c:v>
                </c:pt>
                <c:pt idx="56994">
                  <c:v>9.3307500000000005E-3</c:v>
                </c:pt>
                <c:pt idx="56995">
                  <c:v>3.93429E-2</c:v>
                </c:pt>
                <c:pt idx="56996">
                  <c:v>3.3628499999999999E-2</c:v>
                </c:pt>
                <c:pt idx="56997">
                  <c:v>2.8403299999999999E-2</c:v>
                </c:pt>
                <c:pt idx="56998">
                  <c:v>9.6607199999999994E-3</c:v>
                </c:pt>
                <c:pt idx="56999">
                  <c:v>3.6793699999999999E-2</c:v>
                </c:pt>
                <c:pt idx="57000">
                  <c:v>3.44181E-2</c:v>
                </c:pt>
                <c:pt idx="57001">
                  <c:v>1.2126899999999999E-2</c:v>
                </c:pt>
                <c:pt idx="57002">
                  <c:v>1.8881800000000001E-2</c:v>
                </c:pt>
                <c:pt idx="57003">
                  <c:v>1.57156E-2</c:v>
                </c:pt>
                <c:pt idx="57004">
                  <c:v>2.34375E-2</c:v>
                </c:pt>
                <c:pt idx="57005">
                  <c:v>1.5262599999999999E-2</c:v>
                </c:pt>
                <c:pt idx="57006">
                  <c:v>2.9731799999999999E-2</c:v>
                </c:pt>
                <c:pt idx="57007">
                  <c:v>2.7340900000000001E-2</c:v>
                </c:pt>
                <c:pt idx="57008">
                  <c:v>2.6022E-2</c:v>
                </c:pt>
                <c:pt idx="57009">
                  <c:v>1.16434E-2</c:v>
                </c:pt>
                <c:pt idx="57010">
                  <c:v>6.5994299999999999E-3</c:v>
                </c:pt>
                <c:pt idx="57011">
                  <c:v>2.1328900000000001E-2</c:v>
                </c:pt>
                <c:pt idx="57012">
                  <c:v>1.46074E-2</c:v>
                </c:pt>
                <c:pt idx="57013">
                  <c:v>4.4765500000000001E-3</c:v>
                </c:pt>
                <c:pt idx="57014">
                  <c:v>3.8928999999999999E-3</c:v>
                </c:pt>
                <c:pt idx="57015">
                  <c:v>1.1532799999999999E-2</c:v>
                </c:pt>
                <c:pt idx="57016">
                  <c:v>1.4535899999999999E-2</c:v>
                </c:pt>
                <c:pt idx="57017">
                  <c:v>3.7956200000000001E-4</c:v>
                </c:pt>
                <c:pt idx="57018">
                  <c:v>-8.9912399999999993E-3</c:v>
                </c:pt>
                <c:pt idx="57019">
                  <c:v>-9.4032300000000003E-3</c:v>
                </c:pt>
                <c:pt idx="57020">
                  <c:v>8.1157699999999996E-4</c:v>
                </c:pt>
                <c:pt idx="57021">
                  <c:v>1.8549900000000001E-2</c:v>
                </c:pt>
                <c:pt idx="57022">
                  <c:v>2.64263E-3</c:v>
                </c:pt>
                <c:pt idx="57023">
                  <c:v>4.9428900000000001E-3</c:v>
                </c:pt>
                <c:pt idx="57024">
                  <c:v>-2.2734600000000001E-2</c:v>
                </c:pt>
                <c:pt idx="57025">
                  <c:v>2.32697E-4</c:v>
                </c:pt>
                <c:pt idx="57026">
                  <c:v>1.2959500000000001E-2</c:v>
                </c:pt>
                <c:pt idx="57027">
                  <c:v>6.1254500000000002E-3</c:v>
                </c:pt>
                <c:pt idx="57028">
                  <c:v>-1.3643300000000001E-2</c:v>
                </c:pt>
                <c:pt idx="57029">
                  <c:v>1.03006E-2</c:v>
                </c:pt>
                <c:pt idx="57030">
                  <c:v>1.9588499999999998E-2</c:v>
                </c:pt>
                <c:pt idx="57031">
                  <c:v>6.9446600000000001E-3</c:v>
                </c:pt>
                <c:pt idx="57032">
                  <c:v>-3.6277800000000002E-3</c:v>
                </c:pt>
                <c:pt idx="57033">
                  <c:v>1.3549800000000001E-2</c:v>
                </c:pt>
                <c:pt idx="57034">
                  <c:v>9.6769300000000003E-3</c:v>
                </c:pt>
                <c:pt idx="57035">
                  <c:v>6.5937000000000001E-3</c:v>
                </c:pt>
                <c:pt idx="57036">
                  <c:v>2.3691199999999999E-2</c:v>
                </c:pt>
                <c:pt idx="57037">
                  <c:v>3.1604800000000002E-2</c:v>
                </c:pt>
                <c:pt idx="57038">
                  <c:v>1.5144299999999999E-2</c:v>
                </c:pt>
                <c:pt idx="57039">
                  <c:v>1.3581299999999999E-2</c:v>
                </c:pt>
                <c:pt idx="57040">
                  <c:v>1.8501299999999998E-2</c:v>
                </c:pt>
                <c:pt idx="57041">
                  <c:v>-2.3775100000000002E-3</c:v>
                </c:pt>
                <c:pt idx="57042">
                  <c:v>1.4013299999999999E-2</c:v>
                </c:pt>
                <c:pt idx="57043">
                  <c:v>3.8163200000000001E-2</c:v>
                </c:pt>
                <c:pt idx="57044">
                  <c:v>2.1876300000000001E-2</c:v>
                </c:pt>
                <c:pt idx="57045">
                  <c:v>-1.65558E-3</c:v>
                </c:pt>
                <c:pt idx="57046">
                  <c:v>8.0013299999999996E-4</c:v>
                </c:pt>
                <c:pt idx="57047">
                  <c:v>1.79939E-2</c:v>
                </c:pt>
                <c:pt idx="57048">
                  <c:v>4.81892E-3</c:v>
                </c:pt>
                <c:pt idx="57049">
                  <c:v>-2.91119E-2</c:v>
                </c:pt>
                <c:pt idx="57050">
                  <c:v>6.4697299999999999E-3</c:v>
                </c:pt>
                <c:pt idx="57051">
                  <c:v>8.02135E-3</c:v>
                </c:pt>
                <c:pt idx="57052">
                  <c:v>2.73705E-3</c:v>
                </c:pt>
                <c:pt idx="57053">
                  <c:v>5.0706900000000001E-3</c:v>
                </c:pt>
                <c:pt idx="57054">
                  <c:v>-1.7721199999999999E-2</c:v>
                </c:pt>
                <c:pt idx="57055">
                  <c:v>-2.88811E-2</c:v>
                </c:pt>
                <c:pt idx="57056">
                  <c:v>-2.7024300000000001E-2</c:v>
                </c:pt>
                <c:pt idx="57057">
                  <c:v>-8.2931499999999991E-3</c:v>
                </c:pt>
                <c:pt idx="57058">
                  <c:v>-2.64072E-3</c:v>
                </c:pt>
                <c:pt idx="57059">
                  <c:v>-1.5746099999999999E-2</c:v>
                </c:pt>
                <c:pt idx="57060">
                  <c:v>-3.3298500000000002E-2</c:v>
                </c:pt>
                <c:pt idx="57061">
                  <c:v>-2.67143E-2</c:v>
                </c:pt>
                <c:pt idx="57062">
                  <c:v>-1.97325E-2</c:v>
                </c:pt>
                <c:pt idx="57063">
                  <c:v>-2.09541E-2</c:v>
                </c:pt>
                <c:pt idx="57064">
                  <c:v>-2.64473E-2</c:v>
                </c:pt>
                <c:pt idx="57065">
                  <c:v>-1.7901400000000001E-2</c:v>
                </c:pt>
                <c:pt idx="57066">
                  <c:v>-1.0144200000000001E-2</c:v>
                </c:pt>
                <c:pt idx="57067">
                  <c:v>-2.22464E-2</c:v>
                </c:pt>
                <c:pt idx="57068">
                  <c:v>-2.7132E-2</c:v>
                </c:pt>
                <c:pt idx="57069">
                  <c:v>-2.1165799999999999E-2</c:v>
                </c:pt>
                <c:pt idx="57070">
                  <c:v>-1.16005E-2</c:v>
                </c:pt>
                <c:pt idx="57071">
                  <c:v>-6.4401600000000003E-3</c:v>
                </c:pt>
                <c:pt idx="57072">
                  <c:v>-2.72207E-2</c:v>
                </c:pt>
                <c:pt idx="57073">
                  <c:v>-2.1505400000000001E-2</c:v>
                </c:pt>
                <c:pt idx="57074">
                  <c:v>2.4290100000000001E-3</c:v>
                </c:pt>
                <c:pt idx="57075">
                  <c:v>7.9517400000000005E-3</c:v>
                </c:pt>
                <c:pt idx="57076">
                  <c:v>1.4405299999999999E-2</c:v>
                </c:pt>
                <c:pt idx="57077">
                  <c:v>-1.0967299999999999E-2</c:v>
                </c:pt>
                <c:pt idx="57078">
                  <c:v>7.6150899999999997E-3</c:v>
                </c:pt>
                <c:pt idx="57079">
                  <c:v>1.32704E-2</c:v>
                </c:pt>
                <c:pt idx="57080">
                  <c:v>-4.9800900000000004E-3</c:v>
                </c:pt>
                <c:pt idx="57081">
                  <c:v>1.15175E-2</c:v>
                </c:pt>
                <c:pt idx="57082">
                  <c:v>2.7939800000000001E-2</c:v>
                </c:pt>
                <c:pt idx="57083">
                  <c:v>2.42834E-2</c:v>
                </c:pt>
                <c:pt idx="57084">
                  <c:v>1.07975E-2</c:v>
                </c:pt>
                <c:pt idx="57085">
                  <c:v>2.1848700000000002E-3</c:v>
                </c:pt>
                <c:pt idx="57086">
                  <c:v>1.9867900000000001E-2</c:v>
                </c:pt>
                <c:pt idx="57087">
                  <c:v>1.1231400000000001E-2</c:v>
                </c:pt>
                <c:pt idx="57088">
                  <c:v>1.7248200000000002E-2</c:v>
                </c:pt>
                <c:pt idx="57089">
                  <c:v>1.7711600000000001E-2</c:v>
                </c:pt>
                <c:pt idx="57090">
                  <c:v>8.6259800000000001E-3</c:v>
                </c:pt>
                <c:pt idx="57091">
                  <c:v>1.1410699999999999E-2</c:v>
                </c:pt>
                <c:pt idx="57092">
                  <c:v>1.36404E-2</c:v>
                </c:pt>
                <c:pt idx="57093">
                  <c:v>6.1979299999999999E-3</c:v>
                </c:pt>
                <c:pt idx="57094">
                  <c:v>4.7502500000000001E-3</c:v>
                </c:pt>
                <c:pt idx="57095">
                  <c:v>1.37844E-2</c:v>
                </c:pt>
                <c:pt idx="57096">
                  <c:v>9.9773399999999995E-3</c:v>
                </c:pt>
                <c:pt idx="57097">
                  <c:v>-5.3253199999999997E-3</c:v>
                </c:pt>
                <c:pt idx="57098">
                  <c:v>2.5844600000000001E-4</c:v>
                </c:pt>
                <c:pt idx="57099">
                  <c:v>1.0304499999999999E-2</c:v>
                </c:pt>
                <c:pt idx="57100">
                  <c:v>1.00851E-2</c:v>
                </c:pt>
                <c:pt idx="57101">
                  <c:v>-1.2674299999999999E-3</c:v>
                </c:pt>
                <c:pt idx="57102">
                  <c:v>4.4555699999999998E-3</c:v>
                </c:pt>
                <c:pt idx="57103">
                  <c:v>1.11723E-2</c:v>
                </c:pt>
                <c:pt idx="57104">
                  <c:v>-1.6612999999999999E-2</c:v>
                </c:pt>
                <c:pt idx="57105">
                  <c:v>-9.2792500000000002E-4</c:v>
                </c:pt>
                <c:pt idx="57106">
                  <c:v>-1.2042000000000001E-2</c:v>
                </c:pt>
                <c:pt idx="57107">
                  <c:v>-1.23978E-3</c:v>
                </c:pt>
                <c:pt idx="57108">
                  <c:v>1.4053299999999999E-2</c:v>
                </c:pt>
                <c:pt idx="57109">
                  <c:v>2.22569E-2</c:v>
                </c:pt>
                <c:pt idx="57110">
                  <c:v>1.70603E-2</c:v>
                </c:pt>
                <c:pt idx="57111">
                  <c:v>3.4294099999999999E-3</c:v>
                </c:pt>
                <c:pt idx="57112">
                  <c:v>-3.4313199999999999E-3</c:v>
                </c:pt>
                <c:pt idx="57113">
                  <c:v>9.4156299999999995E-3</c:v>
                </c:pt>
                <c:pt idx="57114">
                  <c:v>1.40944E-2</c:v>
                </c:pt>
                <c:pt idx="57115">
                  <c:v>-1.5449499999999999E-4</c:v>
                </c:pt>
                <c:pt idx="57116">
                  <c:v>-1.1386899999999999E-3</c:v>
                </c:pt>
                <c:pt idx="57117">
                  <c:v>7.6656299999999997E-3</c:v>
                </c:pt>
                <c:pt idx="57118">
                  <c:v>1.7587700000000001E-2</c:v>
                </c:pt>
                <c:pt idx="57119">
                  <c:v>2.5425000000000001E-3</c:v>
                </c:pt>
                <c:pt idx="57120">
                  <c:v>1.4005699999999999E-2</c:v>
                </c:pt>
                <c:pt idx="57121">
                  <c:v>1.0254900000000001E-2</c:v>
                </c:pt>
                <c:pt idx="57122">
                  <c:v>1.37272E-2</c:v>
                </c:pt>
                <c:pt idx="57123">
                  <c:v>-8.5763899999999997E-3</c:v>
                </c:pt>
                <c:pt idx="57124" formatCode="0.00E+00">
                  <c:v>9.6321099999999995E-5</c:v>
                </c:pt>
                <c:pt idx="57125">
                  <c:v>9.5176699999999996E-4</c:v>
                </c:pt>
                <c:pt idx="57126">
                  <c:v>8.3150900000000007E-3</c:v>
                </c:pt>
                <c:pt idx="57127">
                  <c:v>-6.8464299999999997E-3</c:v>
                </c:pt>
                <c:pt idx="57128">
                  <c:v>-1.58329E-2</c:v>
                </c:pt>
                <c:pt idx="57129">
                  <c:v>-1.5450500000000001E-2</c:v>
                </c:pt>
                <c:pt idx="57130">
                  <c:v>-1.15595E-2</c:v>
                </c:pt>
                <c:pt idx="57131">
                  <c:v>-1.41621E-2</c:v>
                </c:pt>
                <c:pt idx="57132">
                  <c:v>-2.4123200000000001E-2</c:v>
                </c:pt>
                <c:pt idx="57133">
                  <c:v>-1.3437299999999999E-2</c:v>
                </c:pt>
                <c:pt idx="57134">
                  <c:v>1.49727E-3</c:v>
                </c:pt>
                <c:pt idx="57135">
                  <c:v>-4.2676899999999997E-2</c:v>
                </c:pt>
                <c:pt idx="57136">
                  <c:v>-3.9642299999999998E-2</c:v>
                </c:pt>
                <c:pt idx="57137">
                  <c:v>-3.64943E-2</c:v>
                </c:pt>
                <c:pt idx="57138">
                  <c:v>-1.7439799999999998E-2</c:v>
                </c:pt>
                <c:pt idx="57139">
                  <c:v>-2.06451E-2</c:v>
                </c:pt>
                <c:pt idx="57140">
                  <c:v>-3.0338299999999999E-2</c:v>
                </c:pt>
                <c:pt idx="57141" formatCode="0.00E+00">
                  <c:v>-2.09494E-2</c:v>
                </c:pt>
                <c:pt idx="57142">
                  <c:v>-3.7571E-2</c:v>
                </c:pt>
                <c:pt idx="57143">
                  <c:v>-2.6506399999999999E-2</c:v>
                </c:pt>
                <c:pt idx="57144">
                  <c:v>-2.4062199999999999E-2</c:v>
                </c:pt>
                <c:pt idx="57145">
                  <c:v>-4.8418000000000003E-3</c:v>
                </c:pt>
                <c:pt idx="57146">
                  <c:v>-3.2657600000000002E-2</c:v>
                </c:pt>
                <c:pt idx="57147">
                  <c:v>-2.4660100000000001E-2</c:v>
                </c:pt>
                <c:pt idx="57148">
                  <c:v>-5.9976600000000001E-3</c:v>
                </c:pt>
                <c:pt idx="57149">
                  <c:v>6.1950699999999996E-3</c:v>
                </c:pt>
                <c:pt idx="57150">
                  <c:v>6.0463000000000001E-3</c:v>
                </c:pt>
                <c:pt idx="57151">
                  <c:v>1.39141E-3</c:v>
                </c:pt>
                <c:pt idx="57152">
                  <c:v>-1.37844E-2</c:v>
                </c:pt>
                <c:pt idx="57153">
                  <c:v>-7.3594999999999997E-3</c:v>
                </c:pt>
                <c:pt idx="57154">
                  <c:v>-1.35202E-2</c:v>
                </c:pt>
                <c:pt idx="57155">
                  <c:v>-1.6454699999999999E-2</c:v>
                </c:pt>
                <c:pt idx="57156">
                  <c:v>-3.1896599999999997E-2</c:v>
                </c:pt>
                <c:pt idx="57157">
                  <c:v>8.3065000000000005E-4</c:v>
                </c:pt>
                <c:pt idx="57158">
                  <c:v>-2.61211E-3</c:v>
                </c:pt>
                <c:pt idx="57159">
                  <c:v>-8.5163099999999992E-3</c:v>
                </c:pt>
                <c:pt idx="57160">
                  <c:v>1.2073499999999999E-2</c:v>
                </c:pt>
                <c:pt idx="57161">
                  <c:v>1.4931699999999999E-2</c:v>
                </c:pt>
                <c:pt idx="57162">
                  <c:v>1.0796500000000001E-2</c:v>
                </c:pt>
                <c:pt idx="57163">
                  <c:v>-3.8986200000000002E-3</c:v>
                </c:pt>
                <c:pt idx="57164">
                  <c:v>-3.9720500000000004E-3</c:v>
                </c:pt>
                <c:pt idx="57165">
                  <c:v>-1.17369E-2</c:v>
                </c:pt>
                <c:pt idx="57166">
                  <c:v>-2.39983E-2</c:v>
                </c:pt>
                <c:pt idx="57167">
                  <c:v>-1.9354799999999998E-2</c:v>
                </c:pt>
                <c:pt idx="57168">
                  <c:v>-1.9938500000000001E-2</c:v>
                </c:pt>
                <c:pt idx="57169">
                  <c:v>-2.4248100000000002E-2</c:v>
                </c:pt>
                <c:pt idx="57170">
                  <c:v>-1.33572E-2</c:v>
                </c:pt>
                <c:pt idx="57171">
                  <c:v>-5.6858100000000003E-3</c:v>
                </c:pt>
                <c:pt idx="57172">
                  <c:v>-2.57416E-2</c:v>
                </c:pt>
                <c:pt idx="57173">
                  <c:v>-3.1723000000000001E-2</c:v>
                </c:pt>
                <c:pt idx="57174">
                  <c:v>-9.0065000000000006E-3</c:v>
                </c:pt>
                <c:pt idx="57175">
                  <c:v>-7.20406E-3</c:v>
                </c:pt>
                <c:pt idx="57176">
                  <c:v>-2.39048E-2</c:v>
                </c:pt>
                <c:pt idx="57177">
                  <c:v>-2.0156899999999998E-2</c:v>
                </c:pt>
                <c:pt idx="57178">
                  <c:v>-1.71661E-2</c:v>
                </c:pt>
                <c:pt idx="57179">
                  <c:v>-1.7951000000000002E-2</c:v>
                </c:pt>
                <c:pt idx="57180">
                  <c:v>-3.0970600000000001E-2</c:v>
                </c:pt>
                <c:pt idx="57181">
                  <c:v>-9.1724400000000005E-3</c:v>
                </c:pt>
                <c:pt idx="57182">
                  <c:v>-6.8645499999999996E-3</c:v>
                </c:pt>
                <c:pt idx="57183">
                  <c:v>1.08547E-2</c:v>
                </c:pt>
                <c:pt idx="57184">
                  <c:v>-1.3657600000000001E-2</c:v>
                </c:pt>
                <c:pt idx="57185">
                  <c:v>-4.8770899999999997E-3</c:v>
                </c:pt>
                <c:pt idx="57186">
                  <c:v>3.0231500000000001E-3</c:v>
                </c:pt>
                <c:pt idx="57187">
                  <c:v>5.4235500000000001E-3</c:v>
                </c:pt>
                <c:pt idx="57188">
                  <c:v>-7.3518799999999999E-3</c:v>
                </c:pt>
                <c:pt idx="57189">
                  <c:v>1.31416E-2</c:v>
                </c:pt>
                <c:pt idx="57190">
                  <c:v>-1.3752E-3</c:v>
                </c:pt>
                <c:pt idx="57191">
                  <c:v>2.92969E-3</c:v>
                </c:pt>
                <c:pt idx="57192">
                  <c:v>1.6167600000000001E-2</c:v>
                </c:pt>
                <c:pt idx="57193">
                  <c:v>1.4100100000000001E-2</c:v>
                </c:pt>
                <c:pt idx="57194">
                  <c:v>9.2353799999999996E-3</c:v>
                </c:pt>
                <c:pt idx="57195">
                  <c:v>-5.9280399999999999E-3</c:v>
                </c:pt>
                <c:pt idx="57196">
                  <c:v>2.3021700000000001E-3</c:v>
                </c:pt>
                <c:pt idx="57197">
                  <c:v>1.3657600000000001E-2</c:v>
                </c:pt>
                <c:pt idx="57198">
                  <c:v>6.2694500000000002E-3</c:v>
                </c:pt>
                <c:pt idx="57199">
                  <c:v>1.2536E-2</c:v>
                </c:pt>
                <c:pt idx="57200">
                  <c:v>8.6460100000000008E-3</c:v>
                </c:pt>
                <c:pt idx="57201">
                  <c:v>-1.6050299999999999E-3</c:v>
                </c:pt>
                <c:pt idx="57202">
                  <c:v>9.3202600000000003E-3</c:v>
                </c:pt>
                <c:pt idx="57203">
                  <c:v>-1.1684399999999999E-2</c:v>
                </c:pt>
                <c:pt idx="57204">
                  <c:v>-1.34726E-2</c:v>
                </c:pt>
                <c:pt idx="57205">
                  <c:v>7.9803500000000006E-3</c:v>
                </c:pt>
                <c:pt idx="57206">
                  <c:v>-1.8691999999999999E-3</c:v>
                </c:pt>
                <c:pt idx="57207">
                  <c:v>1.23587E-2</c:v>
                </c:pt>
                <c:pt idx="57208">
                  <c:v>1.67227E-2</c:v>
                </c:pt>
                <c:pt idx="57209">
                  <c:v>1.79682E-2</c:v>
                </c:pt>
                <c:pt idx="57210">
                  <c:v>9.2220300000000009E-3</c:v>
                </c:pt>
                <c:pt idx="57211">
                  <c:v>-7.2956099999999999E-4</c:v>
                </c:pt>
                <c:pt idx="57212">
                  <c:v>2.4897599999999999E-2</c:v>
                </c:pt>
                <c:pt idx="57213">
                  <c:v>2.8627400000000001E-2</c:v>
                </c:pt>
                <c:pt idx="57214">
                  <c:v>2.9017399999999999E-2</c:v>
                </c:pt>
                <c:pt idx="57215">
                  <c:v>9.3212099999999999E-3</c:v>
                </c:pt>
                <c:pt idx="57216">
                  <c:v>1.95093E-2</c:v>
                </c:pt>
                <c:pt idx="57217">
                  <c:v>2.2527700000000001E-2</c:v>
                </c:pt>
                <c:pt idx="57218">
                  <c:v>1.1978100000000001E-3</c:v>
                </c:pt>
                <c:pt idx="57219">
                  <c:v>3.7756E-3</c:v>
                </c:pt>
                <c:pt idx="57220">
                  <c:v>1.13268E-2</c:v>
                </c:pt>
                <c:pt idx="57221">
                  <c:v>1.03283E-2</c:v>
                </c:pt>
                <c:pt idx="57222">
                  <c:v>8.9492800000000004E-3</c:v>
                </c:pt>
                <c:pt idx="57223">
                  <c:v>5.1012000000000002E-3</c:v>
                </c:pt>
                <c:pt idx="57224">
                  <c:v>1.46389E-3</c:v>
                </c:pt>
                <c:pt idx="57225">
                  <c:v>-7.1773499999999999E-3</c:v>
                </c:pt>
                <c:pt idx="57226" formatCode="0.00E+00">
                  <c:v>1.4640800000000001E-2</c:v>
                </c:pt>
                <c:pt idx="57227">
                  <c:v>2.1888700000000001E-2</c:v>
                </c:pt>
                <c:pt idx="57228">
                  <c:v>1.9429200000000001E-2</c:v>
                </c:pt>
                <c:pt idx="57229">
                  <c:v>1.38788E-2</c:v>
                </c:pt>
                <c:pt idx="57230">
                  <c:v>-1.7162299999999998E-2</c:v>
                </c:pt>
                <c:pt idx="57231">
                  <c:v>-6.4306299999999997E-3</c:v>
                </c:pt>
                <c:pt idx="57232">
                  <c:v>-9.8161700000000008E-3</c:v>
                </c:pt>
                <c:pt idx="57233">
                  <c:v>-1.2563700000000001E-2</c:v>
                </c:pt>
                <c:pt idx="57234">
                  <c:v>-2.70462E-3</c:v>
                </c:pt>
                <c:pt idx="57235">
                  <c:v>0</c:v>
                </c:pt>
                <c:pt idx="57236">
                  <c:v>-8.88538E-3</c:v>
                </c:pt>
                <c:pt idx="57237">
                  <c:v>3.26433E-2</c:v>
                </c:pt>
                <c:pt idx="57238">
                  <c:v>2.13203E-2</c:v>
                </c:pt>
                <c:pt idx="57239">
                  <c:v>8.4419300000000003E-3</c:v>
                </c:pt>
                <c:pt idx="57240">
                  <c:v>-2.2996900000000001E-2</c:v>
                </c:pt>
                <c:pt idx="57241">
                  <c:v>-1.38674E-2</c:v>
                </c:pt>
                <c:pt idx="57242">
                  <c:v>5.3663299999999999E-3</c:v>
                </c:pt>
                <c:pt idx="57243">
                  <c:v>-4.0092499999999998E-3</c:v>
                </c:pt>
                <c:pt idx="57244">
                  <c:v>-4.9495700000000004E-3</c:v>
                </c:pt>
                <c:pt idx="57245">
                  <c:v>-1.00126E-2</c:v>
                </c:pt>
                <c:pt idx="57246">
                  <c:v>-1.73683E-2</c:v>
                </c:pt>
                <c:pt idx="57247">
                  <c:v>-2.0852099999999998E-2</c:v>
                </c:pt>
                <c:pt idx="57248">
                  <c:v>-2.1398500000000001E-2</c:v>
                </c:pt>
                <c:pt idx="57249">
                  <c:v>1.9855500000000002E-2</c:v>
                </c:pt>
                <c:pt idx="57250">
                  <c:v>-7.6332099999999996E-3</c:v>
                </c:pt>
                <c:pt idx="57251">
                  <c:v>-1.46132E-2</c:v>
                </c:pt>
                <c:pt idx="57252">
                  <c:v>1.54457E-2</c:v>
                </c:pt>
                <c:pt idx="57253">
                  <c:v>6.4573299999999998E-3</c:v>
                </c:pt>
                <c:pt idx="57254">
                  <c:v>2.9105200000000001E-2</c:v>
                </c:pt>
                <c:pt idx="57255">
                  <c:v>-1.46236E-2</c:v>
                </c:pt>
                <c:pt idx="57256">
                  <c:v>-1.7337800000000001E-3</c:v>
                </c:pt>
                <c:pt idx="57257">
                  <c:v>-9.8304699999999991E-3</c:v>
                </c:pt>
                <c:pt idx="57258">
                  <c:v>-2.9535299999999998E-3</c:v>
                </c:pt>
                <c:pt idx="57259">
                  <c:v>-2.9379800000000001E-2</c:v>
                </c:pt>
                <c:pt idx="57260">
                  <c:v>-8.4791199999999997E-3</c:v>
                </c:pt>
                <c:pt idx="57261">
                  <c:v>-2.0179699999999998E-2</c:v>
                </c:pt>
                <c:pt idx="57262">
                  <c:v>9.8342900000000007E-3</c:v>
                </c:pt>
                <c:pt idx="57263">
                  <c:v>-2.42414E-2</c:v>
                </c:pt>
                <c:pt idx="57264">
                  <c:v>-1.7379800000000001E-2</c:v>
                </c:pt>
                <c:pt idx="57265">
                  <c:v>2.50797E-2</c:v>
                </c:pt>
                <c:pt idx="57266">
                  <c:v>2.2730799999999999E-2</c:v>
                </c:pt>
                <c:pt idx="57267">
                  <c:v>2.41947E-2</c:v>
                </c:pt>
                <c:pt idx="57268">
                  <c:v>1.8837900000000001E-2</c:v>
                </c:pt>
                <c:pt idx="57269">
                  <c:v>2.83527E-3</c:v>
                </c:pt>
                <c:pt idx="57270">
                  <c:v>2.8524399999999999E-3</c:v>
                </c:pt>
                <c:pt idx="57271">
                  <c:v>7.2813000000000001E-3</c:v>
                </c:pt>
                <c:pt idx="57272">
                  <c:v>1.01452E-2</c:v>
                </c:pt>
                <c:pt idx="57273">
                  <c:v>-1.01633E-2</c:v>
                </c:pt>
                <c:pt idx="57274">
                  <c:v>-9.4051399999999993E-3</c:v>
                </c:pt>
                <c:pt idx="57275">
                  <c:v>5.33009E-3</c:v>
                </c:pt>
                <c:pt idx="57276">
                  <c:v>-8.9158999999999992E-3</c:v>
                </c:pt>
                <c:pt idx="57277">
                  <c:v>8.1501000000000004E-3</c:v>
                </c:pt>
                <c:pt idx="57278">
                  <c:v>1.6517599999999999E-3</c:v>
                </c:pt>
                <c:pt idx="57279">
                  <c:v>-5.4368999999999997E-3</c:v>
                </c:pt>
                <c:pt idx="57280">
                  <c:v>-1.5986400000000001E-2</c:v>
                </c:pt>
                <c:pt idx="57281">
                  <c:v>9.7913700000000006E-3</c:v>
                </c:pt>
                <c:pt idx="57282">
                  <c:v>4.7397599999999998E-4</c:v>
                </c:pt>
                <c:pt idx="57283">
                  <c:v>-4.7664600000000001E-3</c:v>
                </c:pt>
                <c:pt idx="57284">
                  <c:v>-2.0563100000000001E-2</c:v>
                </c:pt>
                <c:pt idx="57285">
                  <c:v>-9.2907000000000007E-3</c:v>
                </c:pt>
                <c:pt idx="57286">
                  <c:v>1.33648E-2</c:v>
                </c:pt>
                <c:pt idx="57287">
                  <c:v>-7.0562400000000001E-3</c:v>
                </c:pt>
                <c:pt idx="57288">
                  <c:v>-1.7335900000000001E-2</c:v>
                </c:pt>
                <c:pt idx="57289">
                  <c:v>3.0403100000000001E-3</c:v>
                </c:pt>
                <c:pt idx="57290">
                  <c:v>2.74019E-2</c:v>
                </c:pt>
                <c:pt idx="57291">
                  <c:v>8.4505099999999996E-3</c:v>
                </c:pt>
                <c:pt idx="57292">
                  <c:v>1.5950200000000001E-2</c:v>
                </c:pt>
                <c:pt idx="57293" formatCode="0.00E+00">
                  <c:v>-1.5039400000000001E-3</c:v>
                </c:pt>
                <c:pt idx="57294">
                  <c:v>2.23742E-2</c:v>
                </c:pt>
                <c:pt idx="57295">
                  <c:v>4.1074800000000002E-3</c:v>
                </c:pt>
                <c:pt idx="57296">
                  <c:v>-2.04067E-2</c:v>
                </c:pt>
                <c:pt idx="57297">
                  <c:v>-2.5716800000000001E-2</c:v>
                </c:pt>
                <c:pt idx="57298">
                  <c:v>-1.16796E-2</c:v>
                </c:pt>
                <c:pt idx="57299">
                  <c:v>-4.5900300000000002E-3</c:v>
                </c:pt>
                <c:pt idx="57300">
                  <c:v>-2.2159600000000002E-2</c:v>
                </c:pt>
                <c:pt idx="57301">
                  <c:v>-1.41735E-2</c:v>
                </c:pt>
                <c:pt idx="57302">
                  <c:v>-2.6235600000000001E-2</c:v>
                </c:pt>
                <c:pt idx="57303">
                  <c:v>-1.51644E-2</c:v>
                </c:pt>
                <c:pt idx="57304">
                  <c:v>-1.6376499999999999E-2</c:v>
                </c:pt>
                <c:pt idx="57305">
                  <c:v>2.8276400000000002E-3</c:v>
                </c:pt>
                <c:pt idx="57306">
                  <c:v>-8.9416500000000006E-3</c:v>
                </c:pt>
                <c:pt idx="57307">
                  <c:v>-5.2642799999999997E-3</c:v>
                </c:pt>
                <c:pt idx="57308">
                  <c:v>-1.03579E-2</c:v>
                </c:pt>
                <c:pt idx="57309">
                  <c:v>-3.2081599999999998E-3</c:v>
                </c:pt>
                <c:pt idx="57310">
                  <c:v>2.3804700000000002E-2</c:v>
                </c:pt>
                <c:pt idx="57311">
                  <c:v>7.3871600000000003E-3</c:v>
                </c:pt>
                <c:pt idx="57312">
                  <c:v>2.14481E-3</c:v>
                </c:pt>
                <c:pt idx="57313">
                  <c:v>8.41141E-4</c:v>
                </c:pt>
                <c:pt idx="57314">
                  <c:v>6.8397500000000003E-3</c:v>
                </c:pt>
                <c:pt idx="57315">
                  <c:v>-1.08194E-2</c:v>
                </c:pt>
                <c:pt idx="57316">
                  <c:v>-1.5927299999999998E-2</c:v>
                </c:pt>
                <c:pt idx="57317">
                  <c:v>-8.2883799999999997E-3</c:v>
                </c:pt>
                <c:pt idx="57318">
                  <c:v>2.8095199999999998E-3</c:v>
                </c:pt>
                <c:pt idx="57319">
                  <c:v>-9.10854E-3</c:v>
                </c:pt>
                <c:pt idx="57320">
                  <c:v>2.08244E-2</c:v>
                </c:pt>
                <c:pt idx="57321">
                  <c:v>-1.4926E-2</c:v>
                </c:pt>
                <c:pt idx="57322">
                  <c:v>-1.1342E-2</c:v>
                </c:pt>
                <c:pt idx="57323">
                  <c:v>1.05515E-2</c:v>
                </c:pt>
                <c:pt idx="57324">
                  <c:v>-2.0866399999999998E-3</c:v>
                </c:pt>
                <c:pt idx="57325">
                  <c:v>-3.5280199999999998E-2</c:v>
                </c:pt>
                <c:pt idx="57326">
                  <c:v>-1.2563700000000001E-2</c:v>
                </c:pt>
                <c:pt idx="57327">
                  <c:v>-5.85938E-3</c:v>
                </c:pt>
                <c:pt idx="57328">
                  <c:v>-4.1952100000000004E-3</c:v>
                </c:pt>
                <c:pt idx="57329">
                  <c:v>-1.5767099999999999E-2</c:v>
                </c:pt>
                <c:pt idx="57330">
                  <c:v>-5.1384000000000004E-3</c:v>
                </c:pt>
                <c:pt idx="57331">
                  <c:v>5.2299499999999997E-3</c:v>
                </c:pt>
                <c:pt idx="57332">
                  <c:v>-1.1645300000000001E-2</c:v>
                </c:pt>
                <c:pt idx="57333">
                  <c:v>2.72751E-4</c:v>
                </c:pt>
                <c:pt idx="57334" formatCode="0.00E+00">
                  <c:v>-1.5144299999999999E-2</c:v>
                </c:pt>
                <c:pt idx="57335">
                  <c:v>-5.4655099999999998E-3</c:v>
                </c:pt>
                <c:pt idx="57336">
                  <c:v>-3.4081500000000001E-2</c:v>
                </c:pt>
                <c:pt idx="57337">
                  <c:v>-1.95227E-2</c:v>
                </c:pt>
                <c:pt idx="57338">
                  <c:v>1.0252E-3</c:v>
                </c:pt>
                <c:pt idx="57339" formatCode="0.00E+00">
                  <c:v>-9.5367399999999999E-7</c:v>
                </c:pt>
                <c:pt idx="57340">
                  <c:v>2.1553000000000002E-3</c:v>
                </c:pt>
                <c:pt idx="57341">
                  <c:v>-1.86539E-3</c:v>
                </c:pt>
                <c:pt idx="57342">
                  <c:v>-6.7548800000000004E-3</c:v>
                </c:pt>
                <c:pt idx="57343">
                  <c:v>-2.2439999999999999E-3</c:v>
                </c:pt>
                <c:pt idx="57344">
                  <c:v>-9.0313000000000004E-4</c:v>
                </c:pt>
                <c:pt idx="57345">
                  <c:v>-1.8202800000000002E-2</c:v>
                </c:pt>
                <c:pt idx="57346">
                  <c:v>1.13096E-2</c:v>
                </c:pt>
                <c:pt idx="57347">
                  <c:v>-1.02253E-2</c:v>
                </c:pt>
                <c:pt idx="57348">
                  <c:v>-1.25217E-2</c:v>
                </c:pt>
                <c:pt idx="57349">
                  <c:v>-5.1155100000000002E-3</c:v>
                </c:pt>
                <c:pt idx="57350">
                  <c:v>7.1334800000000002E-3</c:v>
                </c:pt>
                <c:pt idx="57351">
                  <c:v>4.5108800000000001E-3</c:v>
                </c:pt>
                <c:pt idx="57352">
                  <c:v>-2.1351800000000001E-2</c:v>
                </c:pt>
                <c:pt idx="57353">
                  <c:v>6.2360799999999997E-3</c:v>
                </c:pt>
                <c:pt idx="57354">
                  <c:v>-3.5820000000000001E-3</c:v>
                </c:pt>
                <c:pt idx="57355">
                  <c:v>2.1345099999999999E-2</c:v>
                </c:pt>
                <c:pt idx="57356">
                  <c:v>8.6097699999999992E-3</c:v>
                </c:pt>
                <c:pt idx="57357">
                  <c:v>3.5800900000000002E-3</c:v>
                </c:pt>
                <c:pt idx="57358">
                  <c:v>1.7458000000000001E-2</c:v>
                </c:pt>
                <c:pt idx="57359">
                  <c:v>-3.1347300000000001E-3</c:v>
                </c:pt>
                <c:pt idx="57360">
                  <c:v>-1.22337E-2</c:v>
                </c:pt>
                <c:pt idx="57361">
                  <c:v>5.65052E-3</c:v>
                </c:pt>
                <c:pt idx="57362">
                  <c:v>2.6130700000000001E-4</c:v>
                </c:pt>
                <c:pt idx="57363">
                  <c:v>-9.0036400000000003E-3</c:v>
                </c:pt>
                <c:pt idx="57364">
                  <c:v>-1.30367E-2</c:v>
                </c:pt>
                <c:pt idx="57365">
                  <c:v>7.9155000000000002E-4</c:v>
                </c:pt>
                <c:pt idx="57366">
                  <c:v>-5.8088300000000001E-3</c:v>
                </c:pt>
                <c:pt idx="57367">
                  <c:v>2.2220599999999999E-4</c:v>
                </c:pt>
                <c:pt idx="57368">
                  <c:v>-7.2231300000000003E-3</c:v>
                </c:pt>
                <c:pt idx="57369">
                  <c:v>-2.3622500000000002E-3</c:v>
                </c:pt>
                <c:pt idx="57370">
                  <c:v>-6.6175499999999998E-3</c:v>
                </c:pt>
                <c:pt idx="57371">
                  <c:v>-4.3840399999999996E-3</c:v>
                </c:pt>
                <c:pt idx="57372">
                  <c:v>1.2216599999999999E-2</c:v>
                </c:pt>
                <c:pt idx="57373">
                  <c:v>5.6238199999999999E-3</c:v>
                </c:pt>
                <c:pt idx="57374">
                  <c:v>1.0449399999999999E-2</c:v>
                </c:pt>
                <c:pt idx="57375">
                  <c:v>1.8967600000000001E-2</c:v>
                </c:pt>
                <c:pt idx="57376">
                  <c:v>2.1926899999999999E-2</c:v>
                </c:pt>
                <c:pt idx="57377">
                  <c:v>1.8481299999999999E-2</c:v>
                </c:pt>
                <c:pt idx="57378">
                  <c:v>-3.4685100000000002E-3</c:v>
                </c:pt>
                <c:pt idx="57379">
                  <c:v>5.7935699999999996E-3</c:v>
                </c:pt>
                <c:pt idx="57380">
                  <c:v>3.18623E-3</c:v>
                </c:pt>
                <c:pt idx="57381">
                  <c:v>1.4925000000000001E-2</c:v>
                </c:pt>
                <c:pt idx="57382">
                  <c:v>1.15843E-2</c:v>
                </c:pt>
                <c:pt idx="57383">
                  <c:v>1.95322E-2</c:v>
                </c:pt>
                <c:pt idx="57384">
                  <c:v>3.4730900000000002E-2</c:v>
                </c:pt>
                <c:pt idx="57385">
                  <c:v>1.7735500000000001E-2</c:v>
                </c:pt>
                <c:pt idx="57386">
                  <c:v>1.6902899999999998E-2</c:v>
                </c:pt>
                <c:pt idx="57387">
                  <c:v>1.1611E-2</c:v>
                </c:pt>
                <c:pt idx="57388">
                  <c:v>-1.2866000000000001E-2</c:v>
                </c:pt>
                <c:pt idx="57389">
                  <c:v>-2.99168E-3</c:v>
                </c:pt>
                <c:pt idx="57390">
                  <c:v>8.7537799999999992E-3</c:v>
                </c:pt>
                <c:pt idx="57391">
                  <c:v>2.2247300000000001E-2</c:v>
                </c:pt>
                <c:pt idx="57392">
                  <c:v>2.25039E-2</c:v>
                </c:pt>
                <c:pt idx="57393">
                  <c:v>2.0237000000000002E-2</c:v>
                </c:pt>
                <c:pt idx="57394">
                  <c:v>3.5397499999999998E-2</c:v>
                </c:pt>
                <c:pt idx="57395">
                  <c:v>3.0745499999999999E-2</c:v>
                </c:pt>
                <c:pt idx="57396">
                  <c:v>1.36051E-2</c:v>
                </c:pt>
                <c:pt idx="57397">
                  <c:v>2.13051E-3</c:v>
                </c:pt>
                <c:pt idx="57398">
                  <c:v>2.0485900000000001E-2</c:v>
                </c:pt>
                <c:pt idx="57399">
                  <c:v>1.87674E-2</c:v>
                </c:pt>
                <c:pt idx="57400">
                  <c:v>3.0462300000000001E-2</c:v>
                </c:pt>
                <c:pt idx="57401">
                  <c:v>2.6432000000000001E-2</c:v>
                </c:pt>
                <c:pt idx="57402">
                  <c:v>2.10581E-2</c:v>
                </c:pt>
                <c:pt idx="57403">
                  <c:v>7.09438E-3</c:v>
                </c:pt>
                <c:pt idx="57404">
                  <c:v>4.6663299999999998E-3</c:v>
                </c:pt>
                <c:pt idx="57405">
                  <c:v>4.7311799999999998E-3</c:v>
                </c:pt>
                <c:pt idx="57406">
                  <c:v>6.62804E-3</c:v>
                </c:pt>
                <c:pt idx="57407">
                  <c:v>-1.9474E-3</c:v>
                </c:pt>
                <c:pt idx="57408">
                  <c:v>5.9099199999999999E-3</c:v>
                </c:pt>
                <c:pt idx="57409">
                  <c:v>1.70422E-3</c:v>
                </c:pt>
                <c:pt idx="57410">
                  <c:v>2.9888200000000001E-3</c:v>
                </c:pt>
                <c:pt idx="57411">
                  <c:v>1.5821499999999999E-2</c:v>
                </c:pt>
                <c:pt idx="57412">
                  <c:v>1.0999699999999999E-2</c:v>
                </c:pt>
                <c:pt idx="57413">
                  <c:v>3.5314600000000002E-3</c:v>
                </c:pt>
                <c:pt idx="57414">
                  <c:v>-1.03951E-3</c:v>
                </c:pt>
                <c:pt idx="57415">
                  <c:v>4.91238E-3</c:v>
                </c:pt>
                <c:pt idx="57416">
                  <c:v>-5.2366299999999999E-3</c:v>
                </c:pt>
                <c:pt idx="57417">
                  <c:v>-9.4308900000000008E-3</c:v>
                </c:pt>
                <c:pt idx="57418">
                  <c:v>-1.28784E-2</c:v>
                </c:pt>
                <c:pt idx="57419">
                  <c:v>1.7692599999999999E-2</c:v>
                </c:pt>
                <c:pt idx="57420">
                  <c:v>3.84045E-3</c:v>
                </c:pt>
                <c:pt idx="57421">
                  <c:v>-1.9080199999999999E-2</c:v>
                </c:pt>
                <c:pt idx="57422">
                  <c:v>-1.70803E-2</c:v>
                </c:pt>
                <c:pt idx="57423">
                  <c:v>-1.19028E-2</c:v>
                </c:pt>
                <c:pt idx="57424">
                  <c:v>-1.04809E-3</c:v>
                </c:pt>
                <c:pt idx="57425">
                  <c:v>-8.0919300000000007E-3</c:v>
                </c:pt>
                <c:pt idx="57426">
                  <c:v>4.3210999999999996E-3</c:v>
                </c:pt>
                <c:pt idx="57427">
                  <c:v>1.7017399999999998E-2</c:v>
                </c:pt>
                <c:pt idx="57428">
                  <c:v>2.8696099999999999E-3</c:v>
                </c:pt>
                <c:pt idx="57429">
                  <c:v>-1.13773E-3</c:v>
                </c:pt>
                <c:pt idx="57430">
                  <c:v>-3.4256E-3</c:v>
                </c:pt>
                <c:pt idx="57431">
                  <c:v>-6.2208200000000002E-3</c:v>
                </c:pt>
                <c:pt idx="57432">
                  <c:v>5.6552900000000005E-4</c:v>
                </c:pt>
                <c:pt idx="57433">
                  <c:v>-8.0442399999999994E-3</c:v>
                </c:pt>
                <c:pt idx="57434">
                  <c:v>-3.3826799999999999E-3</c:v>
                </c:pt>
                <c:pt idx="57435">
                  <c:v>-3.5514800000000001E-3</c:v>
                </c:pt>
                <c:pt idx="57436">
                  <c:v>-9.65214E-3</c:v>
                </c:pt>
                <c:pt idx="57437">
                  <c:v>1.27506E-3</c:v>
                </c:pt>
                <c:pt idx="57438">
                  <c:v>1.7447500000000001E-2</c:v>
                </c:pt>
                <c:pt idx="57439">
                  <c:v>1.22452E-3</c:v>
                </c:pt>
                <c:pt idx="57440">
                  <c:v>1.4265999999999999E-2</c:v>
                </c:pt>
                <c:pt idx="57441">
                  <c:v>2.24028E-2</c:v>
                </c:pt>
                <c:pt idx="57442">
                  <c:v>-3.5476699999999997E-4</c:v>
                </c:pt>
                <c:pt idx="57443">
                  <c:v>-1.3885499999999999E-3</c:v>
                </c:pt>
                <c:pt idx="57444">
                  <c:v>-1.6109499999999999E-2</c:v>
                </c:pt>
                <c:pt idx="57445">
                  <c:v>-2.3174300000000001E-3</c:v>
                </c:pt>
                <c:pt idx="57446">
                  <c:v>-3.9669999999999997E-2</c:v>
                </c:pt>
                <c:pt idx="57447">
                  <c:v>-3.1653399999999998E-2</c:v>
                </c:pt>
                <c:pt idx="57448">
                  <c:v>-2.50902E-2</c:v>
                </c:pt>
                <c:pt idx="57449">
                  <c:v>-9.2620800000000007E-3</c:v>
                </c:pt>
                <c:pt idx="57450">
                  <c:v>-6.2027000000000002E-3</c:v>
                </c:pt>
                <c:pt idx="57451">
                  <c:v>-2.1389999999999999E-2</c:v>
                </c:pt>
                <c:pt idx="57452">
                  <c:v>-2.1632200000000001E-2</c:v>
                </c:pt>
                <c:pt idx="57453">
                  <c:v>-2.1987900000000001E-2</c:v>
                </c:pt>
                <c:pt idx="57454">
                  <c:v>-3.4136800000000002E-2</c:v>
                </c:pt>
                <c:pt idx="57455">
                  <c:v>-1.39179E-2</c:v>
                </c:pt>
                <c:pt idx="57456">
                  <c:v>-1.40734E-2</c:v>
                </c:pt>
                <c:pt idx="57457">
                  <c:v>-1.8618599999999999E-2</c:v>
                </c:pt>
                <c:pt idx="57458">
                  <c:v>-8.7938300000000007E-3</c:v>
                </c:pt>
                <c:pt idx="57459">
                  <c:v>-2.3636799999999999E-2</c:v>
                </c:pt>
                <c:pt idx="57460">
                  <c:v>-1.77631E-2</c:v>
                </c:pt>
                <c:pt idx="57461">
                  <c:v>-1.41134E-2</c:v>
                </c:pt>
                <c:pt idx="57462">
                  <c:v>4.0855400000000004E-3</c:v>
                </c:pt>
                <c:pt idx="57463">
                  <c:v>4.3744999999999999E-3</c:v>
                </c:pt>
                <c:pt idx="57464">
                  <c:v>-8.0652199999999997E-3</c:v>
                </c:pt>
                <c:pt idx="57465">
                  <c:v>1.2531300000000001E-3</c:v>
                </c:pt>
                <c:pt idx="57466">
                  <c:v>5.0201400000000002E-3</c:v>
                </c:pt>
                <c:pt idx="57467">
                  <c:v>1.583E-2</c:v>
                </c:pt>
                <c:pt idx="57468">
                  <c:v>1.8633799999999999E-2</c:v>
                </c:pt>
                <c:pt idx="57469">
                  <c:v>-9.1237999999999996E-3</c:v>
                </c:pt>
                <c:pt idx="57470">
                  <c:v>1.6687400000000002E-2</c:v>
                </c:pt>
                <c:pt idx="57471">
                  <c:v>5.25093E-3</c:v>
                </c:pt>
                <c:pt idx="57472">
                  <c:v>3.8299599999999999E-3</c:v>
                </c:pt>
                <c:pt idx="57473">
                  <c:v>-1.27583E-2</c:v>
                </c:pt>
                <c:pt idx="57474">
                  <c:v>-9.1972400000000006E-3</c:v>
                </c:pt>
                <c:pt idx="57475">
                  <c:v>-5.55325E-3</c:v>
                </c:pt>
                <c:pt idx="57476">
                  <c:v>-4.5976599999999999E-3</c:v>
                </c:pt>
                <c:pt idx="57477">
                  <c:v>-8.3952000000000002E-3</c:v>
                </c:pt>
                <c:pt idx="57478">
                  <c:v>9.7017300000000004E-3</c:v>
                </c:pt>
                <c:pt idx="57479">
                  <c:v>1.0118499999999999E-3</c:v>
                </c:pt>
                <c:pt idx="57480">
                  <c:v>4.3182400000000001E-3</c:v>
                </c:pt>
                <c:pt idx="57481">
                  <c:v>1.44739E-2</c:v>
                </c:pt>
                <c:pt idx="57482">
                  <c:v>-2.82001E-3</c:v>
                </c:pt>
                <c:pt idx="57483">
                  <c:v>-6.1693199999999998E-3</c:v>
                </c:pt>
                <c:pt idx="57484">
                  <c:v>1.68037E-3</c:v>
                </c:pt>
                <c:pt idx="57485">
                  <c:v>8.4028200000000001E-3</c:v>
                </c:pt>
                <c:pt idx="57486">
                  <c:v>-7.2946499999999997E-3</c:v>
                </c:pt>
                <c:pt idx="57487">
                  <c:v>1.12228E-2</c:v>
                </c:pt>
                <c:pt idx="57488">
                  <c:v>9.5386499999999992E-3</c:v>
                </c:pt>
                <c:pt idx="57489">
                  <c:v>1.15671E-2</c:v>
                </c:pt>
                <c:pt idx="57490">
                  <c:v>2.2478099999999998E-3</c:v>
                </c:pt>
                <c:pt idx="57491">
                  <c:v>7.00951E-3</c:v>
                </c:pt>
                <c:pt idx="57492">
                  <c:v>9.8886500000000006E-3</c:v>
                </c:pt>
                <c:pt idx="57493">
                  <c:v>1.84155E-3</c:v>
                </c:pt>
                <c:pt idx="57494">
                  <c:v>1.6588200000000001E-2</c:v>
                </c:pt>
                <c:pt idx="57495">
                  <c:v>-3.5638800000000002E-3</c:v>
                </c:pt>
                <c:pt idx="57496">
                  <c:v>6.2036499999999998E-3</c:v>
                </c:pt>
                <c:pt idx="57497">
                  <c:v>3.12424E-2</c:v>
                </c:pt>
                <c:pt idx="57498">
                  <c:v>6.1655E-3</c:v>
                </c:pt>
                <c:pt idx="57499">
                  <c:v>9.5157599999999998E-3</c:v>
                </c:pt>
                <c:pt idx="57500">
                  <c:v>-2.4299600000000001E-3</c:v>
                </c:pt>
                <c:pt idx="57501">
                  <c:v>4.0578799999999998E-3</c:v>
                </c:pt>
                <c:pt idx="57502" formatCode="0.00E+00">
                  <c:v>-8.4876999999999994E-5</c:v>
                </c:pt>
                <c:pt idx="57503">
                  <c:v>-1.18952E-2</c:v>
                </c:pt>
                <c:pt idx="57504">
                  <c:v>2.8038E-4</c:v>
                </c:pt>
                <c:pt idx="57505">
                  <c:v>-1.0179499999999999E-2</c:v>
                </c:pt>
                <c:pt idx="57506">
                  <c:v>-2.4042099999999999E-3</c:v>
                </c:pt>
                <c:pt idx="57507">
                  <c:v>1.44224E-2</c:v>
                </c:pt>
                <c:pt idx="57508">
                  <c:v>1.21765E-2</c:v>
                </c:pt>
                <c:pt idx="57509">
                  <c:v>-9.6311599999999997E-3</c:v>
                </c:pt>
                <c:pt idx="57510">
                  <c:v>-1.38502E-2</c:v>
                </c:pt>
                <c:pt idx="57511">
                  <c:v>9.1600399999999995E-3</c:v>
                </c:pt>
                <c:pt idx="57512">
                  <c:v>1.6983999999999999E-2</c:v>
                </c:pt>
                <c:pt idx="57513">
                  <c:v>3.0365000000000001E-3</c:v>
                </c:pt>
                <c:pt idx="57514">
                  <c:v>-1.4712299999999999E-2</c:v>
                </c:pt>
                <c:pt idx="57515">
                  <c:v>-7.1649599999999997E-3</c:v>
                </c:pt>
                <c:pt idx="57516">
                  <c:v>-8.9626299999999992E-3</c:v>
                </c:pt>
                <c:pt idx="57517">
                  <c:v>-4.7178300000000001E-3</c:v>
                </c:pt>
                <c:pt idx="57518">
                  <c:v>-1.7201399999999999E-2</c:v>
                </c:pt>
                <c:pt idx="57519">
                  <c:v>-2.3326900000000001E-2</c:v>
                </c:pt>
                <c:pt idx="57520">
                  <c:v>-4.3262500000000002E-2</c:v>
                </c:pt>
                <c:pt idx="57521">
                  <c:v>-2.8739899999999999E-2</c:v>
                </c:pt>
                <c:pt idx="57522">
                  <c:v>-2.1280299999999999E-2</c:v>
                </c:pt>
                <c:pt idx="57523">
                  <c:v>-2.80457E-2</c:v>
                </c:pt>
                <c:pt idx="57524">
                  <c:v>-1.9497899999999999E-2</c:v>
                </c:pt>
                <c:pt idx="57525">
                  <c:v>-1.8018699999999999E-2</c:v>
                </c:pt>
                <c:pt idx="57526">
                  <c:v>-1.50776E-2</c:v>
                </c:pt>
                <c:pt idx="57527">
                  <c:v>-1.10884E-2</c:v>
                </c:pt>
                <c:pt idx="57528">
                  <c:v>-1.0010700000000001E-2</c:v>
                </c:pt>
                <c:pt idx="57529">
                  <c:v>-1.38865E-2</c:v>
                </c:pt>
                <c:pt idx="57530">
                  <c:v>-2.4423600000000002E-3</c:v>
                </c:pt>
                <c:pt idx="57531">
                  <c:v>-3.00951E-2</c:v>
                </c:pt>
                <c:pt idx="57532">
                  <c:v>-1.86319E-2</c:v>
                </c:pt>
                <c:pt idx="57533">
                  <c:v>-3.7979100000000002E-2</c:v>
                </c:pt>
                <c:pt idx="57534">
                  <c:v>-2.2963500000000001E-2</c:v>
                </c:pt>
                <c:pt idx="57535" formatCode="0.00E+00">
                  <c:v>-2.96879E-2</c:v>
                </c:pt>
                <c:pt idx="57536">
                  <c:v>-1.85881E-2</c:v>
                </c:pt>
                <c:pt idx="57537">
                  <c:v>-4.6529800000000001E-3</c:v>
                </c:pt>
                <c:pt idx="57538">
                  <c:v>-3.79677E-2</c:v>
                </c:pt>
                <c:pt idx="57539">
                  <c:v>-1.1724500000000001E-2</c:v>
                </c:pt>
                <c:pt idx="57540">
                  <c:v>-1.7266299999999998E-2</c:v>
                </c:pt>
                <c:pt idx="57541">
                  <c:v>-2.6202199999999998E-2</c:v>
                </c:pt>
                <c:pt idx="57542">
                  <c:v>-3.0688300000000002E-2</c:v>
                </c:pt>
                <c:pt idx="57543">
                  <c:v>-3.7585300000000002E-2</c:v>
                </c:pt>
                <c:pt idx="57544">
                  <c:v>-2.79102E-2</c:v>
                </c:pt>
                <c:pt idx="57545">
                  <c:v>-2.7266499999999999E-2</c:v>
                </c:pt>
                <c:pt idx="57546">
                  <c:v>-4.1753800000000001E-2</c:v>
                </c:pt>
                <c:pt idx="57547">
                  <c:v>-1.4082000000000001E-2</c:v>
                </c:pt>
                <c:pt idx="57548">
                  <c:v>-3.7012099999999999E-2</c:v>
                </c:pt>
                <c:pt idx="57549">
                  <c:v>-3.1301500000000003E-2</c:v>
                </c:pt>
                <c:pt idx="57550">
                  <c:v>-2.0678499999999999E-2</c:v>
                </c:pt>
                <c:pt idx="57551">
                  <c:v>-1.6796100000000001E-2</c:v>
                </c:pt>
                <c:pt idx="57552">
                  <c:v>-1.8139800000000001E-2</c:v>
                </c:pt>
                <c:pt idx="57553">
                  <c:v>-2.7147299999999999E-2</c:v>
                </c:pt>
                <c:pt idx="57554">
                  <c:v>-3.3408199999999999E-2</c:v>
                </c:pt>
                <c:pt idx="57555">
                  <c:v>-2.4771700000000001E-2</c:v>
                </c:pt>
                <c:pt idx="57556">
                  <c:v>-1.5720399999999999E-2</c:v>
                </c:pt>
                <c:pt idx="57557">
                  <c:v>-1.7704999999999999E-2</c:v>
                </c:pt>
                <c:pt idx="57558">
                  <c:v>-2.2688900000000001E-2</c:v>
                </c:pt>
                <c:pt idx="57559">
                  <c:v>-1.08433E-2</c:v>
                </c:pt>
                <c:pt idx="57560">
                  <c:v>-1.7352099999999999E-2</c:v>
                </c:pt>
                <c:pt idx="57561">
                  <c:v>-2.81696E-2</c:v>
                </c:pt>
                <c:pt idx="57562">
                  <c:v>-1.3236E-2</c:v>
                </c:pt>
                <c:pt idx="57563">
                  <c:v>-1.3307599999999999E-2</c:v>
                </c:pt>
                <c:pt idx="57564">
                  <c:v>5.0859499999999997E-3</c:v>
                </c:pt>
                <c:pt idx="57565">
                  <c:v>1.6374600000000001E-3</c:v>
                </c:pt>
                <c:pt idx="57566">
                  <c:v>-4.6834900000000002E-3</c:v>
                </c:pt>
                <c:pt idx="57567">
                  <c:v>7.5817099999999998E-4</c:v>
                </c:pt>
                <c:pt idx="57568">
                  <c:v>-4.8923500000000002E-3</c:v>
                </c:pt>
                <c:pt idx="57569">
                  <c:v>9.1762500000000004E-3</c:v>
                </c:pt>
                <c:pt idx="57570">
                  <c:v>-4.8446699999999998E-4</c:v>
                </c:pt>
                <c:pt idx="57571">
                  <c:v>-1.00737E-2</c:v>
                </c:pt>
                <c:pt idx="57572">
                  <c:v>-2.2561999999999999E-2</c:v>
                </c:pt>
                <c:pt idx="57573">
                  <c:v>-1.9796399999999999E-2</c:v>
                </c:pt>
                <c:pt idx="57574">
                  <c:v>1.4915499999999999E-3</c:v>
                </c:pt>
                <c:pt idx="57575">
                  <c:v>-1.9836400000000001E-3</c:v>
                </c:pt>
                <c:pt idx="57576">
                  <c:v>-1.17302E-2</c:v>
                </c:pt>
                <c:pt idx="57577" formatCode="0.00E+00">
                  <c:v>-6.8664600000000007E-5</c:v>
                </c:pt>
                <c:pt idx="57578">
                  <c:v>-2.1423299999999999E-2</c:v>
                </c:pt>
                <c:pt idx="57579">
                  <c:v>6.1683700000000003E-3</c:v>
                </c:pt>
                <c:pt idx="57580">
                  <c:v>-4.6730000000000001E-3</c:v>
                </c:pt>
                <c:pt idx="57581">
                  <c:v>1.61285E-2</c:v>
                </c:pt>
                <c:pt idx="57582">
                  <c:v>6.6652300000000003E-3</c:v>
                </c:pt>
                <c:pt idx="57583">
                  <c:v>1.62125E-4</c:v>
                </c:pt>
                <c:pt idx="57584">
                  <c:v>1.55172E-2</c:v>
                </c:pt>
                <c:pt idx="57585">
                  <c:v>1.7860399999999998E-2</c:v>
                </c:pt>
                <c:pt idx="57586">
                  <c:v>2.9497099999999999E-3</c:v>
                </c:pt>
                <c:pt idx="57587">
                  <c:v>8.5706700000000007E-3</c:v>
                </c:pt>
                <c:pt idx="57588">
                  <c:v>2.0719499999999998E-2</c:v>
                </c:pt>
                <c:pt idx="57589">
                  <c:v>2.4792700000000001E-2</c:v>
                </c:pt>
                <c:pt idx="57590">
                  <c:v>2.7444799999999998E-2</c:v>
                </c:pt>
                <c:pt idx="57591">
                  <c:v>1.95169E-2</c:v>
                </c:pt>
                <c:pt idx="57592">
                  <c:v>5.3436299999999999E-2</c:v>
                </c:pt>
                <c:pt idx="57593">
                  <c:v>4.4392599999999997E-2</c:v>
                </c:pt>
                <c:pt idx="57594">
                  <c:v>4.1613600000000001E-2</c:v>
                </c:pt>
                <c:pt idx="57595">
                  <c:v>2.9048899999999999E-2</c:v>
                </c:pt>
                <c:pt idx="57596">
                  <c:v>2.9472399999999999E-2</c:v>
                </c:pt>
                <c:pt idx="57597">
                  <c:v>3.8191799999999998E-2</c:v>
                </c:pt>
                <c:pt idx="57598">
                  <c:v>1.9457800000000001E-2</c:v>
                </c:pt>
                <c:pt idx="57599">
                  <c:v>1.13049E-2</c:v>
                </c:pt>
                <c:pt idx="57600">
                  <c:v>2.5456400000000001E-2</c:v>
                </c:pt>
                <c:pt idx="57601">
                  <c:v>2.22492E-2</c:v>
                </c:pt>
                <c:pt idx="57602">
                  <c:v>2.41776E-2</c:v>
                </c:pt>
                <c:pt idx="57603">
                  <c:v>3.5359399999999999E-2</c:v>
                </c:pt>
                <c:pt idx="57604">
                  <c:v>1.31512E-2</c:v>
                </c:pt>
                <c:pt idx="57605">
                  <c:v>2.0104400000000001E-2</c:v>
                </c:pt>
                <c:pt idx="57606">
                  <c:v>2.63386E-2</c:v>
                </c:pt>
                <c:pt idx="57607">
                  <c:v>1.28012E-2</c:v>
                </c:pt>
                <c:pt idx="57608">
                  <c:v>1.2375799999999999E-2</c:v>
                </c:pt>
                <c:pt idx="57609">
                  <c:v>1.3769099999999999E-2</c:v>
                </c:pt>
                <c:pt idx="57610">
                  <c:v>3.0946700000000001E-2</c:v>
                </c:pt>
                <c:pt idx="57611">
                  <c:v>2.6557000000000001E-2</c:v>
                </c:pt>
                <c:pt idx="57612">
                  <c:v>1.70574E-2</c:v>
                </c:pt>
                <c:pt idx="57613">
                  <c:v>1.39236E-3</c:v>
                </c:pt>
                <c:pt idx="57614">
                  <c:v>-4.3497099999999997E-3</c:v>
                </c:pt>
                <c:pt idx="57615">
                  <c:v>1.1669199999999999E-2</c:v>
                </c:pt>
                <c:pt idx="57616">
                  <c:v>1.4374700000000001E-2</c:v>
                </c:pt>
                <c:pt idx="57617">
                  <c:v>5.3882599999999998E-3</c:v>
                </c:pt>
                <c:pt idx="57618">
                  <c:v>-2.5644299999999999E-3</c:v>
                </c:pt>
                <c:pt idx="57619">
                  <c:v>2.70081E-2</c:v>
                </c:pt>
                <c:pt idx="57620">
                  <c:v>2.4446499999999999E-2</c:v>
                </c:pt>
                <c:pt idx="57621">
                  <c:v>1.6446100000000002E-2</c:v>
                </c:pt>
                <c:pt idx="57622">
                  <c:v>1.27277E-2</c:v>
                </c:pt>
                <c:pt idx="57623">
                  <c:v>-1.02787E-2</c:v>
                </c:pt>
                <c:pt idx="57624">
                  <c:v>3.65067E-3</c:v>
                </c:pt>
                <c:pt idx="57625">
                  <c:v>6.8845699999999996E-3</c:v>
                </c:pt>
                <c:pt idx="57626">
                  <c:v>6.9065100000000003E-3</c:v>
                </c:pt>
                <c:pt idx="57627">
                  <c:v>1.2375799999999999E-2</c:v>
                </c:pt>
                <c:pt idx="57628">
                  <c:v>-7.1077299999999996E-3</c:v>
                </c:pt>
                <c:pt idx="57629">
                  <c:v>-2.0929300000000001E-2</c:v>
                </c:pt>
                <c:pt idx="57630">
                  <c:v>7.7133200000000001E-3</c:v>
                </c:pt>
                <c:pt idx="57631">
                  <c:v>4.0788700000000001E-3</c:v>
                </c:pt>
                <c:pt idx="57632">
                  <c:v>3.8023000000000002E-3</c:v>
                </c:pt>
                <c:pt idx="57633">
                  <c:v>-7.4558300000000001E-3</c:v>
                </c:pt>
                <c:pt idx="57634">
                  <c:v>-1.7264399999999999E-2</c:v>
                </c:pt>
                <c:pt idx="57635">
                  <c:v>-1.8794999999999999E-2</c:v>
                </c:pt>
                <c:pt idx="57636">
                  <c:v>2.99263E-3</c:v>
                </c:pt>
                <c:pt idx="57637">
                  <c:v>-1.6480399999999999E-2</c:v>
                </c:pt>
                <c:pt idx="57638">
                  <c:v>-2.1873500000000001E-2</c:v>
                </c:pt>
                <c:pt idx="57639">
                  <c:v>-1.5504799999999999E-2</c:v>
                </c:pt>
                <c:pt idx="57640">
                  <c:v>-7.7114100000000001E-3</c:v>
                </c:pt>
                <c:pt idx="57641">
                  <c:v>-1.21622E-2</c:v>
                </c:pt>
                <c:pt idx="57642">
                  <c:v>-2.46515E-2</c:v>
                </c:pt>
                <c:pt idx="57643">
                  <c:v>-1.9389199999999999E-2</c:v>
                </c:pt>
                <c:pt idx="57644">
                  <c:v>-1.8259999999999998E-2</c:v>
                </c:pt>
                <c:pt idx="57645">
                  <c:v>-3.6323500000000002E-2</c:v>
                </c:pt>
                <c:pt idx="57646">
                  <c:v>-3.27625E-2</c:v>
                </c:pt>
                <c:pt idx="57647">
                  <c:v>-2.5114999999999998E-2</c:v>
                </c:pt>
                <c:pt idx="57648">
                  <c:v>-2.1078099999999999E-2</c:v>
                </c:pt>
                <c:pt idx="57649">
                  <c:v>-9.3612699999999997E-3</c:v>
                </c:pt>
                <c:pt idx="57650">
                  <c:v>-2.4370200000000002E-2</c:v>
                </c:pt>
                <c:pt idx="57651">
                  <c:v>-2.58245E-2</c:v>
                </c:pt>
                <c:pt idx="57652">
                  <c:v>-3.9965599999999997E-2</c:v>
                </c:pt>
                <c:pt idx="57653">
                  <c:v>-4.0443399999999997E-2</c:v>
                </c:pt>
                <c:pt idx="57654">
                  <c:v>-1.6825699999999999E-2</c:v>
                </c:pt>
                <c:pt idx="57655">
                  <c:v>-2.4593400000000001E-2</c:v>
                </c:pt>
                <c:pt idx="57656">
                  <c:v>-3.0077E-2</c:v>
                </c:pt>
                <c:pt idx="57657">
                  <c:v>-1.9992800000000002E-2</c:v>
                </c:pt>
                <c:pt idx="57658">
                  <c:v>-7.0123700000000004E-3</c:v>
                </c:pt>
                <c:pt idx="57659">
                  <c:v>-1.2026800000000001E-2</c:v>
                </c:pt>
                <c:pt idx="57660">
                  <c:v>-2.3540499999999999E-2</c:v>
                </c:pt>
                <c:pt idx="57661">
                  <c:v>-7.7590899999999997E-3</c:v>
                </c:pt>
                <c:pt idx="57662">
                  <c:v>-1.5447600000000001E-2</c:v>
                </c:pt>
                <c:pt idx="57663">
                  <c:v>-1.1959099999999999E-3</c:v>
                </c:pt>
                <c:pt idx="57664">
                  <c:v>-2.6015300000000002E-2</c:v>
                </c:pt>
                <c:pt idx="57665">
                  <c:v>-1.88971E-2</c:v>
                </c:pt>
                <c:pt idx="57666">
                  <c:v>-6.5622299999999996E-3</c:v>
                </c:pt>
                <c:pt idx="57667">
                  <c:v>1.2592300000000001E-2</c:v>
                </c:pt>
                <c:pt idx="57668">
                  <c:v>-2.3765599999999998E-3</c:v>
                </c:pt>
                <c:pt idx="57669">
                  <c:v>-1.2599900000000001E-2</c:v>
                </c:pt>
                <c:pt idx="57670">
                  <c:v>3.28255E-3</c:v>
                </c:pt>
                <c:pt idx="57671">
                  <c:v>-3.55339E-3</c:v>
                </c:pt>
                <c:pt idx="57672">
                  <c:v>-6.5860700000000003E-3</c:v>
                </c:pt>
                <c:pt idx="57673">
                  <c:v>-1.9886000000000001E-2</c:v>
                </c:pt>
                <c:pt idx="57674">
                  <c:v>-1.966E-2</c:v>
                </c:pt>
                <c:pt idx="57675">
                  <c:v>7.6837499999999996E-3</c:v>
                </c:pt>
                <c:pt idx="57676">
                  <c:v>3.0517599999999999E-4</c:v>
                </c:pt>
                <c:pt idx="57677">
                  <c:v>-5.7268099999999997E-3</c:v>
                </c:pt>
                <c:pt idx="57678">
                  <c:v>-1.50776E-2</c:v>
                </c:pt>
                <c:pt idx="57679">
                  <c:v>-9.0951899999999995E-3</c:v>
                </c:pt>
                <c:pt idx="57680">
                  <c:v>4.8913999999999997E-3</c:v>
                </c:pt>
                <c:pt idx="57681">
                  <c:v>1.5153899999999999E-3</c:v>
                </c:pt>
                <c:pt idx="57682">
                  <c:v>8.6908300000000001E-3</c:v>
                </c:pt>
                <c:pt idx="57683">
                  <c:v>-2.6340500000000002E-3</c:v>
                </c:pt>
                <c:pt idx="57684">
                  <c:v>2.0561199999999998E-3</c:v>
                </c:pt>
                <c:pt idx="57685">
                  <c:v>1.0787E-2</c:v>
                </c:pt>
                <c:pt idx="57686">
                  <c:v>-4.7683700000000001E-3</c:v>
                </c:pt>
                <c:pt idx="57687">
                  <c:v>-3.7336299999999999E-3</c:v>
                </c:pt>
                <c:pt idx="57688">
                  <c:v>8.6298E-3</c:v>
                </c:pt>
                <c:pt idx="57689">
                  <c:v>1.35298E-2</c:v>
                </c:pt>
                <c:pt idx="57690">
                  <c:v>1.6116100000000001E-2</c:v>
                </c:pt>
                <c:pt idx="57691">
                  <c:v>1.6489E-3</c:v>
                </c:pt>
                <c:pt idx="57692">
                  <c:v>1.9331899999999999E-2</c:v>
                </c:pt>
                <c:pt idx="57693">
                  <c:v>3.8538000000000001E-3</c:v>
                </c:pt>
                <c:pt idx="57694">
                  <c:v>1.45912E-2</c:v>
                </c:pt>
                <c:pt idx="57695">
                  <c:v>1.5883399999999999E-2</c:v>
                </c:pt>
                <c:pt idx="57696">
                  <c:v>5.3014799999999999E-3</c:v>
                </c:pt>
                <c:pt idx="57697">
                  <c:v>1.4013299999999999E-2</c:v>
                </c:pt>
                <c:pt idx="57698">
                  <c:v>1.0581E-2</c:v>
                </c:pt>
                <c:pt idx="57699">
                  <c:v>1.7094600000000001E-2</c:v>
                </c:pt>
                <c:pt idx="57700">
                  <c:v>3.4704200000000001E-3</c:v>
                </c:pt>
                <c:pt idx="57701">
                  <c:v>1.82247E-2</c:v>
                </c:pt>
                <c:pt idx="57702">
                  <c:v>1.47066E-2</c:v>
                </c:pt>
                <c:pt idx="57703">
                  <c:v>2.1828699999999999E-2</c:v>
                </c:pt>
                <c:pt idx="57704">
                  <c:v>1.6780900000000001E-2</c:v>
                </c:pt>
                <c:pt idx="57705">
                  <c:v>1.3683300000000001E-2</c:v>
                </c:pt>
                <c:pt idx="57706">
                  <c:v>2.5156000000000001E-2</c:v>
                </c:pt>
                <c:pt idx="57707">
                  <c:v>1.37968E-2</c:v>
                </c:pt>
                <c:pt idx="57708">
                  <c:v>-2.4061199999999999E-3</c:v>
                </c:pt>
                <c:pt idx="57709">
                  <c:v>3.2482100000000001E-3</c:v>
                </c:pt>
                <c:pt idx="57710">
                  <c:v>1.0010700000000001E-2</c:v>
                </c:pt>
                <c:pt idx="57711">
                  <c:v>3.4549700000000003E-2</c:v>
                </c:pt>
                <c:pt idx="57712">
                  <c:v>2.33908E-2</c:v>
                </c:pt>
                <c:pt idx="57713">
                  <c:v>2.7201699999999999E-2</c:v>
                </c:pt>
                <c:pt idx="57714">
                  <c:v>2.9891000000000001E-2</c:v>
                </c:pt>
                <c:pt idx="57715">
                  <c:v>1.5377999999999999E-2</c:v>
                </c:pt>
                <c:pt idx="57716">
                  <c:v>8.67653E-3</c:v>
                </c:pt>
                <c:pt idx="57717">
                  <c:v>1.6614E-2</c:v>
                </c:pt>
                <c:pt idx="57718">
                  <c:v>2.5757800000000001E-2</c:v>
                </c:pt>
                <c:pt idx="57719">
                  <c:v>6.1883900000000002E-3</c:v>
                </c:pt>
                <c:pt idx="57720">
                  <c:v>1.21069E-2</c:v>
                </c:pt>
                <c:pt idx="57721">
                  <c:v>9.9754300000000004E-3</c:v>
                </c:pt>
                <c:pt idx="57722">
                  <c:v>1.73864E-2</c:v>
                </c:pt>
                <c:pt idx="57723">
                  <c:v>1.16816E-2</c:v>
                </c:pt>
                <c:pt idx="57724">
                  <c:v>1.16405E-2</c:v>
                </c:pt>
                <c:pt idx="57725">
                  <c:v>-2.7151100000000002E-3</c:v>
                </c:pt>
                <c:pt idx="57726">
                  <c:v>-1.44539E-2</c:v>
                </c:pt>
                <c:pt idx="57727">
                  <c:v>-1.7480900000000001E-2</c:v>
                </c:pt>
                <c:pt idx="57728">
                  <c:v>-7.2479200000000004E-4</c:v>
                </c:pt>
                <c:pt idx="57729">
                  <c:v>8.0871600000000001E-4</c:v>
                </c:pt>
                <c:pt idx="57730">
                  <c:v>1.1339200000000001E-3</c:v>
                </c:pt>
                <c:pt idx="57731">
                  <c:v>1.5897800000000001E-3</c:v>
                </c:pt>
                <c:pt idx="57732">
                  <c:v>-6.5622299999999996E-3</c:v>
                </c:pt>
                <c:pt idx="57733">
                  <c:v>1.23997E-2</c:v>
                </c:pt>
                <c:pt idx="57734">
                  <c:v>7.3995600000000003E-3</c:v>
                </c:pt>
                <c:pt idx="57735">
                  <c:v>1.7070799999999999E-4</c:v>
                </c:pt>
                <c:pt idx="57736">
                  <c:v>-3.5619699999999998E-3</c:v>
                </c:pt>
                <c:pt idx="57737">
                  <c:v>-4.7683700000000001E-3</c:v>
                </c:pt>
                <c:pt idx="57738">
                  <c:v>-6.3877099999999996E-3</c:v>
                </c:pt>
                <c:pt idx="57739">
                  <c:v>-1.38474E-3</c:v>
                </c:pt>
                <c:pt idx="57740">
                  <c:v>5.0849900000000002E-3</c:v>
                </c:pt>
                <c:pt idx="57741">
                  <c:v>8.6402899999999999E-4</c:v>
                </c:pt>
                <c:pt idx="57742">
                  <c:v>1.27125E-2</c:v>
                </c:pt>
                <c:pt idx="57743">
                  <c:v>2.5892300000000001E-3</c:v>
                </c:pt>
                <c:pt idx="57744">
                  <c:v>1.9341500000000001E-2</c:v>
                </c:pt>
                <c:pt idx="57745">
                  <c:v>9.5892000000000008E-3</c:v>
                </c:pt>
                <c:pt idx="57746">
                  <c:v>-2.8877299999999998E-3</c:v>
                </c:pt>
                <c:pt idx="57747">
                  <c:v>2.1247900000000001E-3</c:v>
                </c:pt>
                <c:pt idx="57748">
                  <c:v>1.43518E-2</c:v>
                </c:pt>
                <c:pt idx="57749">
                  <c:v>7.9555500000000005E-3</c:v>
                </c:pt>
                <c:pt idx="57750">
                  <c:v>1.01814E-2</c:v>
                </c:pt>
                <c:pt idx="57751">
                  <c:v>-9.6178099999999992E-3</c:v>
                </c:pt>
                <c:pt idx="57752">
                  <c:v>1.9430200000000002E-2</c:v>
                </c:pt>
                <c:pt idx="57753">
                  <c:v>1.35126E-2</c:v>
                </c:pt>
                <c:pt idx="57754">
                  <c:v>4.45175E-3</c:v>
                </c:pt>
                <c:pt idx="57755">
                  <c:v>-3.29971E-3</c:v>
                </c:pt>
                <c:pt idx="57756">
                  <c:v>-9.2334700000000006E-3</c:v>
                </c:pt>
                <c:pt idx="57757">
                  <c:v>3.4027100000000002E-3</c:v>
                </c:pt>
                <c:pt idx="57758">
                  <c:v>6.3676799999999997E-3</c:v>
                </c:pt>
                <c:pt idx="57759">
                  <c:v>7.5779000000000003E-3</c:v>
                </c:pt>
                <c:pt idx="57760">
                  <c:v>-4.0435799999999997E-3</c:v>
                </c:pt>
                <c:pt idx="57761">
                  <c:v>-1.17445E-2</c:v>
                </c:pt>
                <c:pt idx="57762">
                  <c:v>-1.82142E-2</c:v>
                </c:pt>
                <c:pt idx="57763">
                  <c:v>-3.89194E-3</c:v>
                </c:pt>
                <c:pt idx="57764">
                  <c:v>-8.6460100000000008E-3</c:v>
                </c:pt>
                <c:pt idx="57765">
                  <c:v>6.2475200000000003E-3</c:v>
                </c:pt>
                <c:pt idx="57766">
                  <c:v>-5.6839E-4</c:v>
                </c:pt>
                <c:pt idx="57767">
                  <c:v>3.5085699999999999E-3</c:v>
                </c:pt>
                <c:pt idx="57768">
                  <c:v>1.7037400000000001E-2</c:v>
                </c:pt>
                <c:pt idx="57769">
                  <c:v>1.6412699999999999E-2</c:v>
                </c:pt>
                <c:pt idx="57770">
                  <c:v>-2.5730100000000001E-3</c:v>
                </c:pt>
                <c:pt idx="57771">
                  <c:v>4.9581499999999997E-3</c:v>
                </c:pt>
                <c:pt idx="57772">
                  <c:v>2.4190900000000001E-2</c:v>
                </c:pt>
                <c:pt idx="57773">
                  <c:v>7.4167299999999999E-3</c:v>
                </c:pt>
                <c:pt idx="57774">
                  <c:v>3.2138800000000001E-3</c:v>
                </c:pt>
                <c:pt idx="57775">
                  <c:v>8.1634499999999992E-3</c:v>
                </c:pt>
                <c:pt idx="57776">
                  <c:v>4.1351299999999999E-3</c:v>
                </c:pt>
                <c:pt idx="57777">
                  <c:v>1.7907099999999999E-2</c:v>
                </c:pt>
                <c:pt idx="57778">
                  <c:v>1.6785600000000001E-2</c:v>
                </c:pt>
                <c:pt idx="57779">
                  <c:v>1.62344E-2</c:v>
                </c:pt>
                <c:pt idx="57780">
                  <c:v>2.8900100000000001E-2</c:v>
                </c:pt>
                <c:pt idx="57781">
                  <c:v>1.34869E-2</c:v>
                </c:pt>
                <c:pt idx="57782">
                  <c:v>2.5854100000000001E-2</c:v>
                </c:pt>
                <c:pt idx="57783">
                  <c:v>1.61467E-2</c:v>
                </c:pt>
                <c:pt idx="57784">
                  <c:v>2.8670299999999999E-2</c:v>
                </c:pt>
                <c:pt idx="57785">
                  <c:v>2.3850400000000001E-2</c:v>
                </c:pt>
                <c:pt idx="57786">
                  <c:v>3.0348799999999999E-2</c:v>
                </c:pt>
                <c:pt idx="57787">
                  <c:v>2.0169300000000001E-2</c:v>
                </c:pt>
                <c:pt idx="57788">
                  <c:v>2.6532199999999999E-2</c:v>
                </c:pt>
                <c:pt idx="57789">
                  <c:v>3.4811000000000002E-2</c:v>
                </c:pt>
                <c:pt idx="57790">
                  <c:v>3.2852199999999998E-2</c:v>
                </c:pt>
                <c:pt idx="57791">
                  <c:v>1.0258700000000001E-2</c:v>
                </c:pt>
                <c:pt idx="57792">
                  <c:v>2.5692000000000002E-3</c:v>
                </c:pt>
                <c:pt idx="57793">
                  <c:v>1.72129E-2</c:v>
                </c:pt>
                <c:pt idx="57794">
                  <c:v>6.8092300000000003E-3</c:v>
                </c:pt>
                <c:pt idx="57795">
                  <c:v>1.7404599999999999E-2</c:v>
                </c:pt>
                <c:pt idx="57796">
                  <c:v>9.8314300000000004E-3</c:v>
                </c:pt>
                <c:pt idx="57797">
                  <c:v>2.3867599999999999E-2</c:v>
                </c:pt>
                <c:pt idx="57798">
                  <c:v>3.37048E-2</c:v>
                </c:pt>
                <c:pt idx="57799">
                  <c:v>2.02303E-2</c:v>
                </c:pt>
                <c:pt idx="57800">
                  <c:v>5.7229999999999998E-3</c:v>
                </c:pt>
                <c:pt idx="57801">
                  <c:v>6.0882599999999999E-3</c:v>
                </c:pt>
                <c:pt idx="57802">
                  <c:v>1.8008199999999999E-2</c:v>
                </c:pt>
                <c:pt idx="57803">
                  <c:v>2.0114900000000002E-2</c:v>
                </c:pt>
                <c:pt idx="57804">
                  <c:v>6.9818500000000004E-3</c:v>
                </c:pt>
                <c:pt idx="57805">
                  <c:v>1.28384E-2</c:v>
                </c:pt>
                <c:pt idx="57806">
                  <c:v>2.98052E-2</c:v>
                </c:pt>
                <c:pt idx="57807">
                  <c:v>1.4669400000000001E-2</c:v>
                </c:pt>
                <c:pt idx="57808">
                  <c:v>1.42717E-2</c:v>
                </c:pt>
                <c:pt idx="57809">
                  <c:v>1.9430200000000002E-2</c:v>
                </c:pt>
                <c:pt idx="57810">
                  <c:v>1.8130299999999999E-2</c:v>
                </c:pt>
                <c:pt idx="57811">
                  <c:v>3.7694900000000003E-2</c:v>
                </c:pt>
                <c:pt idx="57812">
                  <c:v>2.0052E-2</c:v>
                </c:pt>
                <c:pt idx="57813">
                  <c:v>3.1364400000000001E-2</c:v>
                </c:pt>
                <c:pt idx="57814">
                  <c:v>1.9051599999999998E-2</c:v>
                </c:pt>
                <c:pt idx="57815">
                  <c:v>2.5451700000000001E-2</c:v>
                </c:pt>
                <c:pt idx="57816">
                  <c:v>3.1158399999999999E-2</c:v>
                </c:pt>
                <c:pt idx="57817">
                  <c:v>1.07498E-2</c:v>
                </c:pt>
                <c:pt idx="57818">
                  <c:v>2.8716100000000001E-2</c:v>
                </c:pt>
                <c:pt idx="57819">
                  <c:v>1.58072E-2</c:v>
                </c:pt>
                <c:pt idx="57820">
                  <c:v>1.50633E-2</c:v>
                </c:pt>
                <c:pt idx="57821">
                  <c:v>1.4889700000000001E-2</c:v>
                </c:pt>
                <c:pt idx="57822">
                  <c:v>1.8594699999999999E-2</c:v>
                </c:pt>
                <c:pt idx="57823">
                  <c:v>2.9379800000000001E-2</c:v>
                </c:pt>
                <c:pt idx="57824">
                  <c:v>2.73504E-2</c:v>
                </c:pt>
                <c:pt idx="57825">
                  <c:v>1.7909999999999999E-2</c:v>
                </c:pt>
                <c:pt idx="57826">
                  <c:v>1.1302E-2</c:v>
                </c:pt>
                <c:pt idx="57827">
                  <c:v>1.70441E-2</c:v>
                </c:pt>
                <c:pt idx="57828">
                  <c:v>9.8085399999999993E-3</c:v>
                </c:pt>
                <c:pt idx="57829">
                  <c:v>7.4310299999999999E-3</c:v>
                </c:pt>
                <c:pt idx="57830">
                  <c:v>6.9465600000000001E-3</c:v>
                </c:pt>
                <c:pt idx="57831">
                  <c:v>-7.2069200000000003E-3</c:v>
                </c:pt>
                <c:pt idx="57832">
                  <c:v>4.6129200000000004E-3</c:v>
                </c:pt>
                <c:pt idx="57833">
                  <c:v>9.3126300000000006E-3</c:v>
                </c:pt>
                <c:pt idx="57834">
                  <c:v>1.8363000000000001E-2</c:v>
                </c:pt>
                <c:pt idx="57835">
                  <c:v>1.37196E-2</c:v>
                </c:pt>
                <c:pt idx="57836">
                  <c:v>7.0791200000000004E-3</c:v>
                </c:pt>
                <c:pt idx="57837">
                  <c:v>1.3499300000000001E-2</c:v>
                </c:pt>
                <c:pt idx="57838">
                  <c:v>9.4070400000000002E-3</c:v>
                </c:pt>
                <c:pt idx="57839">
                  <c:v>1.5132899999999999E-2</c:v>
                </c:pt>
                <c:pt idx="57840">
                  <c:v>7.3146799999999998E-4</c:v>
                </c:pt>
                <c:pt idx="57841">
                  <c:v>1.31769E-2</c:v>
                </c:pt>
                <c:pt idx="57842">
                  <c:v>2.7951199999999999E-2</c:v>
                </c:pt>
                <c:pt idx="57843">
                  <c:v>1.43137E-2</c:v>
                </c:pt>
                <c:pt idx="57844">
                  <c:v>8.0556900000000008E-3</c:v>
                </c:pt>
                <c:pt idx="57845">
                  <c:v>2.0303700000000001E-3</c:v>
                </c:pt>
                <c:pt idx="57846">
                  <c:v>-6.8912499999999998E-3</c:v>
                </c:pt>
                <c:pt idx="57847">
                  <c:v>4.0626500000000001E-3</c:v>
                </c:pt>
                <c:pt idx="57848">
                  <c:v>1.36881E-2</c:v>
                </c:pt>
                <c:pt idx="57849">
                  <c:v>-1.2238499999999999E-2</c:v>
                </c:pt>
                <c:pt idx="57850">
                  <c:v>-1.0174799999999999E-2</c:v>
                </c:pt>
                <c:pt idx="57851">
                  <c:v>8.9931500000000003E-4</c:v>
                </c:pt>
                <c:pt idx="57852">
                  <c:v>-2.0236999999999998E-3</c:v>
                </c:pt>
                <c:pt idx="57853">
                  <c:v>5.7191799999999999E-3</c:v>
                </c:pt>
                <c:pt idx="57854">
                  <c:v>2.6871699999999998E-2</c:v>
                </c:pt>
                <c:pt idx="57855">
                  <c:v>1.7074599999999999E-2</c:v>
                </c:pt>
                <c:pt idx="57856">
                  <c:v>4.4431699999999998E-3</c:v>
                </c:pt>
                <c:pt idx="57857">
                  <c:v>2.2125199999999999E-3</c:v>
                </c:pt>
                <c:pt idx="57858">
                  <c:v>-9.7847000000000003E-3</c:v>
                </c:pt>
                <c:pt idx="57859">
                  <c:v>-9.6073200000000008E-3</c:v>
                </c:pt>
                <c:pt idx="57860">
                  <c:v>-5.93853E-3</c:v>
                </c:pt>
                <c:pt idx="57861">
                  <c:v>3.4675600000000002E-3</c:v>
                </c:pt>
                <c:pt idx="57862">
                  <c:v>-4.2228700000000001E-3</c:v>
                </c:pt>
                <c:pt idx="57863">
                  <c:v>2.14577E-4</c:v>
                </c:pt>
                <c:pt idx="57864">
                  <c:v>8.8729900000000007E-3</c:v>
                </c:pt>
                <c:pt idx="57865" formatCode="0.00E+00">
                  <c:v>-5.43594E-5</c:v>
                </c:pt>
                <c:pt idx="57866">
                  <c:v>2.4614299999999999E-2</c:v>
                </c:pt>
                <c:pt idx="57867">
                  <c:v>-4.4164699999999996E-3</c:v>
                </c:pt>
                <c:pt idx="57868">
                  <c:v>6.6175499999999998E-3</c:v>
                </c:pt>
                <c:pt idx="57869">
                  <c:v>1.16816E-2</c:v>
                </c:pt>
                <c:pt idx="57870">
                  <c:v>-5.3453399999999996E-3</c:v>
                </c:pt>
                <c:pt idx="57871">
                  <c:v>1.7738300000000001E-4</c:v>
                </c:pt>
                <c:pt idx="57872">
                  <c:v>6.1931599999999996E-3</c:v>
                </c:pt>
                <c:pt idx="57873">
                  <c:v>5.3024300000000003E-3</c:v>
                </c:pt>
                <c:pt idx="57874">
                  <c:v>7.0476499999999999E-3</c:v>
                </c:pt>
                <c:pt idx="57875">
                  <c:v>1.61438E-2</c:v>
                </c:pt>
                <c:pt idx="57876">
                  <c:v>1.3438200000000001E-2</c:v>
                </c:pt>
                <c:pt idx="57877">
                  <c:v>1.0992099999999999E-2</c:v>
                </c:pt>
                <c:pt idx="57878">
                  <c:v>2.7370500000000001E-4</c:v>
                </c:pt>
                <c:pt idx="57879">
                  <c:v>-5.4779099999999999E-3</c:v>
                </c:pt>
                <c:pt idx="57880">
                  <c:v>-1.6285899999999999E-2</c:v>
                </c:pt>
                <c:pt idx="57881">
                  <c:v>1.88942E-2</c:v>
                </c:pt>
                <c:pt idx="57882">
                  <c:v>1.62125E-4</c:v>
                </c:pt>
                <c:pt idx="57883">
                  <c:v>-9.0284300000000005E-3</c:v>
                </c:pt>
                <c:pt idx="57884">
                  <c:v>9.0971000000000003E-3</c:v>
                </c:pt>
                <c:pt idx="57885">
                  <c:v>2.51474E-2</c:v>
                </c:pt>
                <c:pt idx="57886">
                  <c:v>1.5197799999999999E-2</c:v>
                </c:pt>
                <c:pt idx="57887">
                  <c:v>2.0859699999999998E-2</c:v>
                </c:pt>
                <c:pt idx="57888">
                  <c:v>-4.7893500000000004E-3</c:v>
                </c:pt>
                <c:pt idx="57889">
                  <c:v>-7.2126400000000002E-3</c:v>
                </c:pt>
                <c:pt idx="57890">
                  <c:v>1.8794100000000001E-2</c:v>
                </c:pt>
                <c:pt idx="57891">
                  <c:v>1.49202E-2</c:v>
                </c:pt>
                <c:pt idx="57892">
                  <c:v>-1.37997E-2</c:v>
                </c:pt>
                <c:pt idx="57893">
                  <c:v>4.4822699999999999E-4</c:v>
                </c:pt>
                <c:pt idx="57894">
                  <c:v>-5.5236800000000004E-3</c:v>
                </c:pt>
                <c:pt idx="57895">
                  <c:v>-3.3239400000000002E-2</c:v>
                </c:pt>
                <c:pt idx="57896">
                  <c:v>-1.6469999999999999E-2</c:v>
                </c:pt>
                <c:pt idx="57897">
                  <c:v>-9.3383800000000003E-3</c:v>
                </c:pt>
                <c:pt idx="57898">
                  <c:v>-1.9788700000000002E-3</c:v>
                </c:pt>
                <c:pt idx="57899">
                  <c:v>-2.2144299999999999E-3</c:v>
                </c:pt>
                <c:pt idx="57900">
                  <c:v>-1.7223399999999999E-3</c:v>
                </c:pt>
                <c:pt idx="57901">
                  <c:v>9.7303400000000005E-3</c:v>
                </c:pt>
                <c:pt idx="57902">
                  <c:v>2.15073E-2</c:v>
                </c:pt>
                <c:pt idx="57903">
                  <c:v>-2.3574799999999999E-3</c:v>
                </c:pt>
                <c:pt idx="57904">
                  <c:v>-4.5995699999999999E-3</c:v>
                </c:pt>
                <c:pt idx="57905">
                  <c:v>-1.09663E-2</c:v>
                </c:pt>
                <c:pt idx="57906">
                  <c:v>2.7513500000000001E-3</c:v>
                </c:pt>
                <c:pt idx="57907">
                  <c:v>-4.9877200000000002E-3</c:v>
                </c:pt>
                <c:pt idx="57908">
                  <c:v>-1.0232E-2</c:v>
                </c:pt>
                <c:pt idx="57909">
                  <c:v>6.6404300000000001E-3</c:v>
                </c:pt>
                <c:pt idx="57910">
                  <c:v>2.87952E-2</c:v>
                </c:pt>
                <c:pt idx="57911">
                  <c:v>2.98567E-2</c:v>
                </c:pt>
                <c:pt idx="57912">
                  <c:v>1.8639599999999999E-2</c:v>
                </c:pt>
                <c:pt idx="57913">
                  <c:v>-8.0432899999999998E-3</c:v>
                </c:pt>
                <c:pt idx="57914">
                  <c:v>9.4366099999999998E-3</c:v>
                </c:pt>
                <c:pt idx="57915">
                  <c:v>-1.8873200000000001E-3</c:v>
                </c:pt>
                <c:pt idx="57916">
                  <c:v>-8.45337E-3</c:v>
                </c:pt>
                <c:pt idx="57917">
                  <c:v>-3.8938499999999999E-3</c:v>
                </c:pt>
                <c:pt idx="57918">
                  <c:v>-2.2354099999999998E-2</c:v>
                </c:pt>
                <c:pt idx="57919">
                  <c:v>-3.3873599999999997E-2</c:v>
                </c:pt>
                <c:pt idx="57920">
                  <c:v>-2.23999E-2</c:v>
                </c:pt>
                <c:pt idx="57921">
                  <c:v>-1.4752400000000001E-2</c:v>
                </c:pt>
                <c:pt idx="57922">
                  <c:v>-2.281E-2</c:v>
                </c:pt>
                <c:pt idx="57923">
                  <c:v>-3.3360500000000001E-2</c:v>
                </c:pt>
                <c:pt idx="57924">
                  <c:v>-2.4947199999999999E-2</c:v>
                </c:pt>
                <c:pt idx="57925">
                  <c:v>-2.1847700000000001E-2</c:v>
                </c:pt>
                <c:pt idx="57926">
                  <c:v>-2.2805200000000001E-2</c:v>
                </c:pt>
                <c:pt idx="57927">
                  <c:v>-3.8163200000000001E-2</c:v>
                </c:pt>
                <c:pt idx="57928">
                  <c:v>-6.8263999999999998E-3</c:v>
                </c:pt>
                <c:pt idx="57929">
                  <c:v>9.5815699999999993E-3</c:v>
                </c:pt>
                <c:pt idx="57930">
                  <c:v>1.12057E-3</c:v>
                </c:pt>
                <c:pt idx="57931">
                  <c:v>-6.09875E-3</c:v>
                </c:pt>
                <c:pt idx="57932">
                  <c:v>-1.3836899999999999E-2</c:v>
                </c:pt>
                <c:pt idx="57933">
                  <c:v>-1.0280599999999999E-3</c:v>
                </c:pt>
                <c:pt idx="57934">
                  <c:v>7.4005100000000003E-4</c:v>
                </c:pt>
                <c:pt idx="57935">
                  <c:v>-1.6975399999999999E-4</c:v>
                </c:pt>
                <c:pt idx="57936">
                  <c:v>-5.87559E-3</c:v>
                </c:pt>
                <c:pt idx="57937">
                  <c:v>-1.40676E-2</c:v>
                </c:pt>
                <c:pt idx="57938">
                  <c:v>-5.6333499999999996E-3</c:v>
                </c:pt>
                <c:pt idx="57939">
                  <c:v>1.63269E-3</c:v>
                </c:pt>
                <c:pt idx="57940">
                  <c:v>9.7532299999999999E-3</c:v>
                </c:pt>
                <c:pt idx="57941">
                  <c:v>7.8363400000000007E-3</c:v>
                </c:pt>
                <c:pt idx="57942">
                  <c:v>1.4672299999999999E-2</c:v>
                </c:pt>
                <c:pt idx="57943">
                  <c:v>1.13115E-2</c:v>
                </c:pt>
                <c:pt idx="57944">
                  <c:v>-1.1388799999999999E-2</c:v>
                </c:pt>
                <c:pt idx="57945">
                  <c:v>-1.5306500000000001E-2</c:v>
                </c:pt>
                <c:pt idx="57946">
                  <c:v>-1.52636E-2</c:v>
                </c:pt>
                <c:pt idx="57947">
                  <c:v>-1.0903400000000001E-2</c:v>
                </c:pt>
                <c:pt idx="57948">
                  <c:v>-1.4619800000000001E-3</c:v>
                </c:pt>
                <c:pt idx="57949">
                  <c:v>1.46389E-3</c:v>
                </c:pt>
                <c:pt idx="57950">
                  <c:v>6.13117E-3</c:v>
                </c:pt>
                <c:pt idx="57951">
                  <c:v>1.8148400000000001E-3</c:v>
                </c:pt>
                <c:pt idx="57952">
                  <c:v>6.8073300000000003E-3</c:v>
                </c:pt>
                <c:pt idx="57953">
                  <c:v>9.3212099999999999E-3</c:v>
                </c:pt>
                <c:pt idx="57954">
                  <c:v>-2.4042099999999999E-3</c:v>
                </c:pt>
                <c:pt idx="57955">
                  <c:v>-1.19877E-3</c:v>
                </c:pt>
              </c:numCache>
            </c:numRef>
          </c:yVal>
          <c:smooth val="1"/>
          <c:extLst>
            <c:ext xmlns:c16="http://schemas.microsoft.com/office/drawing/2014/chart" uri="{C3380CC4-5D6E-409C-BE32-E72D297353CC}">
              <c16:uniqueId val="{00000000-27E4-4485-AD53-CFB819904D12}"/>
            </c:ext>
          </c:extLst>
        </c:ser>
        <c:ser>
          <c:idx val="0"/>
          <c:order val="1"/>
          <c:tx>
            <c:v>Simulated with profile</c:v>
          </c:tx>
          <c:spPr>
            <a:ln w="22225">
              <a:solidFill>
                <a:schemeClr val="accent1">
                  <a:shade val="95000"/>
                  <a:satMod val="105000"/>
                </a:schemeClr>
              </a:solidFill>
            </a:ln>
          </c:spPr>
          <c:marker>
            <c:symbol val="none"/>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N$5:$N$455</c:f>
              <c:numCache>
                <c:formatCode>0.00E+00</c:formatCode>
                <c:ptCount val="451"/>
                <c:pt idx="0">
                  <c:v>0</c:v>
                </c:pt>
                <c:pt idx="1">
                  <c:v>0</c:v>
                </c:pt>
                <c:pt idx="2">
                  <c:v>0</c:v>
                </c:pt>
                <c:pt idx="3">
                  <c:v>0</c:v>
                </c:pt>
                <c:pt idx="4">
                  <c:v>0</c:v>
                </c:pt>
                <c:pt idx="5">
                  <c:v>-2.4061839378238341E-143</c:v>
                </c:pt>
                <c:pt idx="6">
                  <c:v>-1.9690284974093267E-143</c:v>
                </c:pt>
                <c:pt idx="7">
                  <c:v>8.2530310880829012E-141</c:v>
                </c:pt>
                <c:pt idx="8">
                  <c:v>2.0289145077720207E-139</c:v>
                </c:pt>
                <c:pt idx="9">
                  <c:v>2.3582746113989635E-138</c:v>
                </c:pt>
                <c:pt idx="10">
                  <c:v>-1.1310544041450776E-137</c:v>
                </c:pt>
                <c:pt idx="11">
                  <c:v>-1.5281010362694301E-135</c:v>
                </c:pt>
                <c:pt idx="12">
                  <c:v>-3.7555699481865285E-134</c:v>
                </c:pt>
                <c:pt idx="13">
                  <c:v>-3.3964248704663212E-133</c:v>
                </c:pt>
                <c:pt idx="14">
                  <c:v>4.0729274611398963E-132</c:v>
                </c:pt>
                <c:pt idx="15">
                  <c:v>2.1489611398963731E-130</c:v>
                </c:pt>
                <c:pt idx="16">
                  <c:v>4.7002849740932646E-129</c:v>
                </c:pt>
                <c:pt idx="17">
                  <c:v>3.8054404145077717E-128</c:v>
                </c:pt>
                <c:pt idx="18">
                  <c:v>-1.0635000000000001E-126</c:v>
                </c:pt>
                <c:pt idx="19">
                  <c:v>-3.4656217616580307E-125</c:v>
                </c:pt>
                <c:pt idx="20">
                  <c:v>-5.4716321243523315E-124</c:v>
                </c:pt>
                <c:pt idx="21">
                  <c:v>-2.5291787564766841E-123</c:v>
                </c:pt>
                <c:pt idx="22">
                  <c:v>2.2096735751295337E-121</c:v>
                </c:pt>
                <c:pt idx="23">
                  <c:v>6.3097927461139905E-120</c:v>
                </c:pt>
                <c:pt idx="24">
                  <c:v>7.9469430051813465E-119</c:v>
                </c:pt>
                <c:pt idx="25">
                  <c:v>-3.0209326424870465E-119</c:v>
                </c:pt>
                <c:pt idx="26">
                  <c:v>-3.3933937823834201E-116</c:v>
                </c:pt>
                <c:pt idx="27">
                  <c:v>-9.3325906735751299E-115</c:v>
                </c:pt>
                <c:pt idx="28">
                  <c:v>-1.1082150259067358E-113</c:v>
                </c:pt>
                <c:pt idx="29">
                  <c:v>6.7387305699481864E-113</c:v>
                </c:pt>
                <c:pt idx="30">
                  <c:v>5.7554663212435236E-111</c:v>
                </c:pt>
                <c:pt idx="31">
                  <c:v>1.2512020725388602E-109</c:v>
                </c:pt>
                <c:pt idx="32">
                  <c:v>1.2458989637305698E-108</c:v>
                </c:pt>
                <c:pt idx="33">
                  <c:v>-1.8645518134715025E-107</c:v>
                </c:pt>
                <c:pt idx="34">
                  <c:v>-9.2387046632124353E-106</c:v>
                </c:pt>
                <c:pt idx="35">
                  <c:v>-1.8767849740932643E-104</c:v>
                </c:pt>
                <c:pt idx="36">
                  <c:v>-1.2005414507772022E-103</c:v>
                </c:pt>
                <c:pt idx="37">
                  <c:v>4.3641709844559589E-102</c:v>
                </c:pt>
                <c:pt idx="38">
                  <c:v>1.5004041450777201E-100</c:v>
                </c:pt>
                <c:pt idx="39">
                  <c:v>2.3329015544041454E-99</c:v>
                </c:pt>
                <c:pt idx="40">
                  <c:v>7.211658031088083E-99</c:v>
                </c:pt>
                <c:pt idx="41">
                  <c:v>-8.5023575129533679E-97</c:v>
                </c:pt>
                <c:pt idx="42">
                  <c:v>-2.5184948186528497E-95</c:v>
                </c:pt>
                <c:pt idx="43">
                  <c:v>-3.0453626943005183E-94</c:v>
                </c:pt>
                <c:pt idx="44">
                  <c:v>4.8836528497409323E-94</c:v>
                </c:pt>
                <c:pt idx="45">
                  <c:v>1.4359689119170985E-91</c:v>
                </c:pt>
                <c:pt idx="46">
                  <c:v>3.391709844559586E-90</c:v>
                </c:pt>
                <c:pt idx="47">
                  <c:v>3.941113989637306E-89</c:v>
                </c:pt>
                <c:pt idx="48">
                  <c:v>-3.3949740932642484E-88</c:v>
                </c:pt>
                <c:pt idx="49">
                  <c:v>-2.4047098445595853E-86</c:v>
                </c:pt>
                <c:pt idx="50">
                  <c:v>-5.0609067357512952E-85</c:v>
                </c:pt>
                <c:pt idx="51">
                  <c:v>-4.4424611398963734E-84</c:v>
                </c:pt>
                <c:pt idx="52">
                  <c:v>8.8831347150259068E-83</c:v>
                </c:pt>
                <c:pt idx="53">
                  <c:v>3.8426943005181345E-81</c:v>
                </c:pt>
                <c:pt idx="54">
                  <c:v>6.2613471502590673E-80</c:v>
                </c:pt>
                <c:pt idx="55">
                  <c:v>3.8036010362694305E-79</c:v>
                </c:pt>
                <c:pt idx="56">
                  <c:v>-1.981735751295337E-77</c:v>
                </c:pt>
                <c:pt idx="57">
                  <c:v>-6.7235751295336782E-76</c:v>
                </c:pt>
                <c:pt idx="58">
                  <c:v>-8.9645854922279796E-75</c:v>
                </c:pt>
                <c:pt idx="59">
                  <c:v>-1.7510259067357513E-74</c:v>
                </c:pt>
                <c:pt idx="60">
                  <c:v>3.2759067357512955E-72</c:v>
                </c:pt>
                <c:pt idx="61">
                  <c:v>1.0347124352331606E-70</c:v>
                </c:pt>
                <c:pt idx="62">
                  <c:v>1.2824378238341969E-69</c:v>
                </c:pt>
                <c:pt idx="63">
                  <c:v>-3.6263212435233162E-69</c:v>
                </c:pt>
                <c:pt idx="64">
                  <c:v>-5.3745595854922282E-67</c:v>
                </c:pt>
                <c:pt idx="65">
                  <c:v>-1.2800984455958549E-65</c:v>
                </c:pt>
                <c:pt idx="66">
                  <c:v>-1.5022279792746114E-64</c:v>
                </c:pt>
                <c:pt idx="67">
                  <c:v>1.6882176165803107E-63</c:v>
                </c:pt>
                <c:pt idx="68">
                  <c:v>1.0440829015544041E-61</c:v>
                </c:pt>
                <c:pt idx="69">
                  <c:v>1.8537512953367874E-60</c:v>
                </c:pt>
                <c:pt idx="70">
                  <c:v>1.4746683937823833E-59</c:v>
                </c:pt>
                <c:pt idx="71">
                  <c:v>-3.819455958549223E-58</c:v>
                </c:pt>
                <c:pt idx="72">
                  <c:v>-1.6955181347150257E-56</c:v>
                </c:pt>
                <c:pt idx="73">
                  <c:v>-2.916113989637306E-55</c:v>
                </c:pt>
                <c:pt idx="74">
                  <c:v>-1.2997487046632125E-54</c:v>
                </c:pt>
                <c:pt idx="75">
                  <c:v>6.6971243523316062E-53</c:v>
                </c:pt>
                <c:pt idx="76">
                  <c:v>2.2961088082901553E-51</c:v>
                </c:pt>
                <c:pt idx="77">
                  <c:v>4.3099481865284971E-50</c:v>
                </c:pt>
                <c:pt idx="78">
                  <c:v>4.4243264248704662E-50</c:v>
                </c:pt>
                <c:pt idx="79">
                  <c:v>-1.2846165803108807E-47</c:v>
                </c:pt>
                <c:pt idx="80">
                  <c:v>-3.0530310880829012E-46</c:v>
                </c:pt>
                <c:pt idx="81">
                  <c:v>-4.8119948186528498E-45</c:v>
                </c:pt>
                <c:pt idx="82">
                  <c:v>2.3343989637305697E-44</c:v>
                </c:pt>
                <c:pt idx="83">
                  <c:v>2.4607616580310879E-42</c:v>
                </c:pt>
                <c:pt idx="84">
                  <c:v>5.3709844559585488E-41</c:v>
                </c:pt>
                <c:pt idx="85">
                  <c:v>5.0350777202072541E-40</c:v>
                </c:pt>
                <c:pt idx="86">
                  <c:v>-7.265284974093264E-39</c:v>
                </c:pt>
                <c:pt idx="87">
                  <c:v>-4.363238341968912E-37</c:v>
                </c:pt>
                <c:pt idx="88">
                  <c:v>-8.0077979274611398E-36</c:v>
                </c:pt>
                <c:pt idx="89">
                  <c:v>-5.6128238341968905E-35</c:v>
                </c:pt>
                <c:pt idx="90">
                  <c:v>1.5468497409326425E-33</c:v>
                </c:pt>
                <c:pt idx="91">
                  <c:v>6.355E-32</c:v>
                </c:pt>
                <c:pt idx="92">
                  <c:v>1.0884974093264247E-30</c:v>
                </c:pt>
                <c:pt idx="93">
                  <c:v>4.593652849740933E-30</c:v>
                </c:pt>
                <c:pt idx="94">
                  <c:v>-3.2740932642487049E-28</c:v>
                </c:pt>
                <c:pt idx="95">
                  <c:v>-9.432953367875648E-27</c:v>
                </c:pt>
                <c:pt idx="96">
                  <c:v>-1.2658031088082902E-25</c:v>
                </c:pt>
                <c:pt idx="97">
                  <c:v>6.6606217616580305E-27</c:v>
                </c:pt>
                <c:pt idx="98">
                  <c:v>5.8278497409326424E-23</c:v>
                </c:pt>
                <c:pt idx="99">
                  <c:v>1.466261658031088E-21</c:v>
                </c:pt>
                <c:pt idx="100">
                  <c:v>1.7024585492227979E-20</c:v>
                </c:pt>
                <c:pt idx="101">
                  <c:v>-1.0314248704663214E-19</c:v>
                </c:pt>
                <c:pt idx="102">
                  <c:v>-6.5848186528497414E-18</c:v>
                </c:pt>
                <c:pt idx="103">
                  <c:v>-3.0348186528497409E-16</c:v>
                </c:pt>
                <c:pt idx="104">
                  <c:v>-2.9123316062176165E-15</c:v>
                </c:pt>
                <c:pt idx="105">
                  <c:v>3.3672020725388601E-14</c:v>
                </c:pt>
                <c:pt idx="106">
                  <c:v>1.1046113989637306E-12</c:v>
                </c:pt>
                <c:pt idx="107">
                  <c:v>1.5227746113989637E-11</c:v>
                </c:pt>
                <c:pt idx="108">
                  <c:v>1.7888031088082901E-10</c:v>
                </c:pt>
                <c:pt idx="109">
                  <c:v>-1.0314300518134714E-8</c:v>
                </c:pt>
                <c:pt idx="110">
                  <c:v>-4.1131606217616577E-7</c:v>
                </c:pt>
                <c:pt idx="111">
                  <c:v>7.7610362694300514E-6</c:v>
                </c:pt>
                <c:pt idx="112">
                  <c:v>4.7794559585492224E-6</c:v>
                </c:pt>
                <c:pt idx="113">
                  <c:v>-4.4065284974093266E-6</c:v>
                </c:pt>
                <c:pt idx="114">
                  <c:v>4.8504404145077717E-7</c:v>
                </c:pt>
                <c:pt idx="115">
                  <c:v>3.6423316062176167E-5</c:v>
                </c:pt>
                <c:pt idx="116">
                  <c:v>9.4687046632124343E-6</c:v>
                </c:pt>
                <c:pt idx="117">
                  <c:v>-1.3095388601036271E-4</c:v>
                </c:pt>
                <c:pt idx="118">
                  <c:v>-1.04019689119171E-4</c:v>
                </c:pt>
                <c:pt idx="119">
                  <c:v>1.9782564766839379E-4</c:v>
                </c:pt>
                <c:pt idx="120">
                  <c:v>2.9688860103626945E-4</c:v>
                </c:pt>
                <c:pt idx="121">
                  <c:v>-1.9086424870466324E-4</c:v>
                </c:pt>
                <c:pt idx="122">
                  <c:v>-4.2382901554404145E-4</c:v>
                </c:pt>
                <c:pt idx="123">
                  <c:v>1.7464689119170985E-5</c:v>
                </c:pt>
                <c:pt idx="124">
                  <c:v>3.8862435233160623E-4</c:v>
                </c:pt>
                <c:pt idx="125">
                  <c:v>1.4704430051813472E-4</c:v>
                </c:pt>
                <c:pt idx="126">
                  <c:v>-2.1907046632124353E-4</c:v>
                </c:pt>
                <c:pt idx="127">
                  <c:v>-1.0535362694300518E-4</c:v>
                </c:pt>
                <c:pt idx="128">
                  <c:v>7.0238341968911915E-5</c:v>
                </c:pt>
                <c:pt idx="129">
                  <c:v>-2.5330207253886009E-5</c:v>
                </c:pt>
                <c:pt idx="130">
                  <c:v>-3.0312694300518135E-4</c:v>
                </c:pt>
                <c:pt idx="131">
                  <c:v>1.6032512953367877E-4</c:v>
                </c:pt>
                <c:pt idx="132">
                  <c:v>6.7107772020725382E-4</c:v>
                </c:pt>
                <c:pt idx="133">
                  <c:v>6.1655958549222803E-5</c:v>
                </c:pt>
                <c:pt idx="134">
                  <c:v>-8.5029533678756479E-4</c:v>
                </c:pt>
                <c:pt idx="135">
                  <c:v>-6.8093523316062169E-4</c:v>
                </c:pt>
                <c:pt idx="136">
                  <c:v>7.4449999999999994E-4</c:v>
                </c:pt>
                <c:pt idx="137">
                  <c:v>1.1752305699481865E-3</c:v>
                </c:pt>
                <c:pt idx="138">
                  <c:v>-1.3046735751295337E-4</c:v>
                </c:pt>
                <c:pt idx="139">
                  <c:v>-1.1913808290155441E-3</c:v>
                </c:pt>
                <c:pt idx="140">
                  <c:v>-5.6302590673575125E-4</c:v>
                </c:pt>
                <c:pt idx="141">
                  <c:v>5.7766839378238348E-4</c:v>
                </c:pt>
                <c:pt idx="142">
                  <c:v>8.9007253886010356E-4</c:v>
                </c:pt>
                <c:pt idx="143">
                  <c:v>2.90839378238342E-4</c:v>
                </c:pt>
                <c:pt idx="144">
                  <c:v>-6.1532124352331604E-4</c:v>
                </c:pt>
                <c:pt idx="145">
                  <c:v>-9.1373575129533686E-4</c:v>
                </c:pt>
                <c:pt idx="146">
                  <c:v>-1.0219533678756476E-4</c:v>
                </c:pt>
                <c:pt idx="147">
                  <c:v>8.8719689119170976E-4</c:v>
                </c:pt>
                <c:pt idx="148">
                  <c:v>8.8800518134715027E-4</c:v>
                </c:pt>
                <c:pt idx="149">
                  <c:v>5.0704404145077722E-5</c:v>
                </c:pt>
                <c:pt idx="150">
                  <c:v>-1.4672927461139896E-3</c:v>
                </c:pt>
                <c:pt idx="151">
                  <c:v>-1.5665051813471501E-3</c:v>
                </c:pt>
                <c:pt idx="152">
                  <c:v>1.2006036269430051E-3</c:v>
                </c:pt>
                <c:pt idx="153">
                  <c:v>2.9775906735751297E-3</c:v>
                </c:pt>
                <c:pt idx="154">
                  <c:v>4.6624093264248704E-4</c:v>
                </c:pt>
                <c:pt idx="155">
                  <c:v>-3.2882901554404146E-3</c:v>
                </c:pt>
                <c:pt idx="156">
                  <c:v>-2.9131865284974094E-3</c:v>
                </c:pt>
                <c:pt idx="157">
                  <c:v>1.5619585492227979E-3</c:v>
                </c:pt>
                <c:pt idx="158">
                  <c:v>4.7609326424870469E-3</c:v>
                </c:pt>
                <c:pt idx="159">
                  <c:v>1.3803445595854922E-3</c:v>
                </c:pt>
                <c:pt idx="160">
                  <c:v>-3.6949481865284975E-3</c:v>
                </c:pt>
                <c:pt idx="161">
                  <c:v>-3.9854663212435231E-3</c:v>
                </c:pt>
                <c:pt idx="162">
                  <c:v>-1.6122746113989638E-4</c:v>
                </c:pt>
                <c:pt idx="163">
                  <c:v>4.0882901554404145E-3</c:v>
                </c:pt>
                <c:pt idx="164">
                  <c:v>1.8039248704663214E-3</c:v>
                </c:pt>
                <c:pt idx="165">
                  <c:v>-1.4064274611398964E-2</c:v>
                </c:pt>
                <c:pt idx="166">
                  <c:v>-4.8179792746113991E-4</c:v>
                </c:pt>
                <c:pt idx="167">
                  <c:v>2.2500129533678758E-2</c:v>
                </c:pt>
                <c:pt idx="168">
                  <c:v>-6.156424870466322E-3</c:v>
                </c:pt>
                <c:pt idx="169">
                  <c:v>-4.1069170984455956E-2</c:v>
                </c:pt>
                <c:pt idx="170">
                  <c:v>1.261119170984456E-3</c:v>
                </c:pt>
                <c:pt idx="171">
                  <c:v>6.0164507772020731E-2</c:v>
                </c:pt>
                <c:pt idx="172">
                  <c:v>3.1413471502590676E-2</c:v>
                </c:pt>
                <c:pt idx="173">
                  <c:v>-5.3880051813471497E-2</c:v>
                </c:pt>
                <c:pt idx="174">
                  <c:v>-7.2825647668393792E-2</c:v>
                </c:pt>
                <c:pt idx="175">
                  <c:v>2.137217616580311E-2</c:v>
                </c:pt>
                <c:pt idx="176">
                  <c:v>8.2280569948186527E-2</c:v>
                </c:pt>
                <c:pt idx="177">
                  <c:v>3.418575129533679E-2</c:v>
                </c:pt>
                <c:pt idx="178">
                  <c:v>-3.7396373056994822E-2</c:v>
                </c:pt>
                <c:pt idx="179">
                  <c:v>-7.4013212435233164E-2</c:v>
                </c:pt>
                <c:pt idx="180">
                  <c:v>-1.4172202072538859E-2</c:v>
                </c:pt>
                <c:pt idx="181">
                  <c:v>4.7643264248704666E-2</c:v>
                </c:pt>
                <c:pt idx="182">
                  <c:v>5.5158031088082905E-2</c:v>
                </c:pt>
                <c:pt idx="183">
                  <c:v>2.0420284974093265E-2</c:v>
                </c:pt>
                <c:pt idx="184">
                  <c:v>-2.9033160621761655E-2</c:v>
                </c:pt>
                <c:pt idx="185">
                  <c:v>-7.9715544041450773E-2</c:v>
                </c:pt>
                <c:pt idx="186">
                  <c:v>-4.6472797927461146E-2</c:v>
                </c:pt>
                <c:pt idx="187">
                  <c:v>5.9789637305699486E-2</c:v>
                </c:pt>
                <c:pt idx="188">
                  <c:v>0.12523497409326426</c:v>
                </c:pt>
                <c:pt idx="189">
                  <c:v>3.9711139896373059E-2</c:v>
                </c:pt>
                <c:pt idx="190">
                  <c:v>-0.12254300518134716</c:v>
                </c:pt>
                <c:pt idx="191">
                  <c:v>-0.15223911917098445</c:v>
                </c:pt>
                <c:pt idx="192">
                  <c:v>1.7411217616580311E-2</c:v>
                </c:pt>
                <c:pt idx="193">
                  <c:v>0.18480725388601035</c:v>
                </c:pt>
                <c:pt idx="194">
                  <c:v>0.12091450777202073</c:v>
                </c:pt>
                <c:pt idx="195">
                  <c:v>-0.10425181347150259</c:v>
                </c:pt>
                <c:pt idx="196">
                  <c:v>-0.19394689119170985</c:v>
                </c:pt>
                <c:pt idx="197">
                  <c:v>-3.8732901554404148E-2</c:v>
                </c:pt>
                <c:pt idx="198">
                  <c:v>0.14846217616580309</c:v>
                </c:pt>
                <c:pt idx="199">
                  <c:v>0.13733341968911916</c:v>
                </c:pt>
                <c:pt idx="200">
                  <c:v>-2.5773756476683937E-2</c:v>
                </c:pt>
                <c:pt idx="201">
                  <c:v>-0.12720595854922281</c:v>
                </c:pt>
                <c:pt idx="202">
                  <c:v>-7.8484974093264256E-2</c:v>
                </c:pt>
                <c:pt idx="203">
                  <c:v>2.9214766839378237E-2</c:v>
                </c:pt>
                <c:pt idx="204">
                  <c:v>8.936761658031088E-2</c:v>
                </c:pt>
                <c:pt idx="205">
                  <c:v>6.486191709844559E-2</c:v>
                </c:pt>
                <c:pt idx="206">
                  <c:v>-1.7613575129533678E-2</c:v>
                </c:pt>
                <c:pt idx="207">
                  <c:v>-8.7200518134715022E-2</c:v>
                </c:pt>
                <c:pt idx="208">
                  <c:v>-6.5923575129533674E-2</c:v>
                </c:pt>
                <c:pt idx="209">
                  <c:v>3.5295336787564767E-2</c:v>
                </c:pt>
                <c:pt idx="210">
                  <c:v>9.6023316062176164E-2</c:v>
                </c:pt>
                <c:pt idx="211">
                  <c:v>3.4700259067357513E-2</c:v>
                </c:pt>
                <c:pt idx="212">
                  <c:v>-6.8175129533678755E-2</c:v>
                </c:pt>
                <c:pt idx="213">
                  <c:v>-7.2406735751295345E-2</c:v>
                </c:pt>
                <c:pt idx="214">
                  <c:v>1.8849689119170985E-2</c:v>
                </c:pt>
                <c:pt idx="215">
                  <c:v>6.759041450777202E-2</c:v>
                </c:pt>
                <c:pt idx="216">
                  <c:v>1.2770388601036268E-2</c:v>
                </c:pt>
                <c:pt idx="217">
                  <c:v>-4.5144559585492225E-2</c:v>
                </c:pt>
                <c:pt idx="218">
                  <c:v>-1.6801994818652851E-2</c:v>
                </c:pt>
                <c:pt idx="219">
                  <c:v>3.125958549222798E-2</c:v>
                </c:pt>
                <c:pt idx="220">
                  <c:v>9.0869948186528497E-3</c:v>
                </c:pt>
                <c:pt idx="221">
                  <c:v>-3.5180310880829013E-2</c:v>
                </c:pt>
                <c:pt idx="222">
                  <c:v>-1.0935492227979274E-2</c:v>
                </c:pt>
                <c:pt idx="223">
                  <c:v>4.6047668393782382E-2</c:v>
                </c:pt>
                <c:pt idx="224">
                  <c:v>2.846217616580311E-2</c:v>
                </c:pt>
                <c:pt idx="225">
                  <c:v>-4.3020466321243518E-2</c:v>
                </c:pt>
                <c:pt idx="226">
                  <c:v>-4.7413212435233165E-2</c:v>
                </c:pt>
                <c:pt idx="227">
                  <c:v>2.6634455958549224E-2</c:v>
                </c:pt>
                <c:pt idx="228">
                  <c:v>5.6411917098445591E-2</c:v>
                </c:pt>
                <c:pt idx="229">
                  <c:v>-5.6219948186528503E-3</c:v>
                </c:pt>
                <c:pt idx="230">
                  <c:v>-5.2059585492227979E-2</c:v>
                </c:pt>
                <c:pt idx="231">
                  <c:v>-9.1528756476683942E-3</c:v>
                </c:pt>
                <c:pt idx="232">
                  <c:v>4.0538341968911915E-2</c:v>
                </c:pt>
                <c:pt idx="233">
                  <c:v>1.2788834196891192E-2</c:v>
                </c:pt>
                <c:pt idx="234">
                  <c:v>-3.2174352331606218E-2</c:v>
                </c:pt>
                <c:pt idx="235">
                  <c:v>-9.5508031088082906E-3</c:v>
                </c:pt>
                <c:pt idx="236">
                  <c:v>3.3439896373056992E-2</c:v>
                </c:pt>
                <c:pt idx="237">
                  <c:v>9.2991191709844555E-3</c:v>
                </c:pt>
                <c:pt idx="238">
                  <c:v>-4.1799999999999997E-2</c:v>
                </c:pt>
                <c:pt idx="239">
                  <c:v>-1.993699481865285E-2</c:v>
                </c:pt>
                <c:pt idx="240">
                  <c:v>4.7168652849740936E-2</c:v>
                </c:pt>
                <c:pt idx="241">
                  <c:v>4.0595854922279795E-2</c:v>
                </c:pt>
                <c:pt idx="242">
                  <c:v>-3.9184715025906737E-2</c:v>
                </c:pt>
                <c:pt idx="243">
                  <c:v>-6.0967875647668396E-2</c:v>
                </c:pt>
                <c:pt idx="244">
                  <c:v>1.5768860103626943E-2</c:v>
                </c:pt>
                <c:pt idx="245">
                  <c:v>6.8082642487046638E-2</c:v>
                </c:pt>
                <c:pt idx="246">
                  <c:v>1.3704145077720206E-2</c:v>
                </c:pt>
                <c:pt idx="247">
                  <c:v>-5.6375388601036268E-2</c:v>
                </c:pt>
                <c:pt idx="248">
                  <c:v>-3.4296632124352334E-2</c:v>
                </c:pt>
                <c:pt idx="249">
                  <c:v>3.294637305699482E-2</c:v>
                </c:pt>
                <c:pt idx="250">
                  <c:v>3.6727720207253886E-2</c:v>
                </c:pt>
                <c:pt idx="251">
                  <c:v>-1.2889222797927462E-2</c:v>
                </c:pt>
                <c:pt idx="252">
                  <c:v>-2.4858393782383421E-2</c:v>
                </c:pt>
                <c:pt idx="253">
                  <c:v>7.6605181347150263E-3</c:v>
                </c:pt>
                <c:pt idx="254">
                  <c:v>1.2602279792746114E-2</c:v>
                </c:pt>
                <c:pt idx="255">
                  <c:v>-1.6097746113989637E-2</c:v>
                </c:pt>
                <c:pt idx="256">
                  <c:v>-1.2468601036269429E-2</c:v>
                </c:pt>
                <c:pt idx="257">
                  <c:v>2.5980310880829013E-2</c:v>
                </c:pt>
                <c:pt idx="258">
                  <c:v>2.5589766839378237E-2</c:v>
                </c:pt>
                <c:pt idx="259">
                  <c:v>-2.4686217616580308E-2</c:v>
                </c:pt>
                <c:pt idx="260">
                  <c:v>-4.1588860103626946E-2</c:v>
                </c:pt>
                <c:pt idx="261">
                  <c:v>9.6270207253886016E-3</c:v>
                </c:pt>
                <c:pt idx="262">
                  <c:v>4.7690414507772019E-2</c:v>
                </c:pt>
                <c:pt idx="263">
                  <c:v>1.0599999999999998E-2</c:v>
                </c:pt>
                <c:pt idx="264">
                  <c:v>-3.9403626943005178E-2</c:v>
                </c:pt>
                <c:pt idx="265">
                  <c:v>-2.3795803108808293E-2</c:v>
                </c:pt>
                <c:pt idx="266">
                  <c:v>2.3431476683937823E-2</c:v>
                </c:pt>
                <c:pt idx="267">
                  <c:v>2.3696580310880826E-2</c:v>
                </c:pt>
                <c:pt idx="268">
                  <c:v>-1.1286865284974093E-2</c:v>
                </c:pt>
                <c:pt idx="269">
                  <c:v>-1.4615077720207254E-2</c:v>
                </c:pt>
                <c:pt idx="270">
                  <c:v>1.0651528497409326E-2</c:v>
                </c:pt>
                <c:pt idx="271">
                  <c:v>7.0473316062176173E-3</c:v>
                </c:pt>
                <c:pt idx="272">
                  <c:v>-1.9706865284974093E-2</c:v>
                </c:pt>
                <c:pt idx="273">
                  <c:v>-9.9301295336787568E-3</c:v>
                </c:pt>
                <c:pt idx="274">
                  <c:v>2.9014507772020727E-2</c:v>
                </c:pt>
                <c:pt idx="275">
                  <c:v>2.4173575129533678E-2</c:v>
                </c:pt>
                <c:pt idx="276">
                  <c:v>-2.8338860103626944E-2</c:v>
                </c:pt>
                <c:pt idx="277">
                  <c:v>-4.2065544041450784E-2</c:v>
                </c:pt>
                <c:pt idx="278">
                  <c:v>1.3995569948186529E-2</c:v>
                </c:pt>
                <c:pt idx="279">
                  <c:v>5.2295595854922279E-2</c:v>
                </c:pt>
                <c:pt idx="280">
                  <c:v>8.5417098445595852E-3</c:v>
                </c:pt>
                <c:pt idx="281">
                  <c:v>-4.7958549222797929E-2</c:v>
                </c:pt>
                <c:pt idx="282">
                  <c:v>-2.7994300518134715E-2</c:v>
                </c:pt>
                <c:pt idx="283">
                  <c:v>3.1465803108808289E-2</c:v>
                </c:pt>
                <c:pt idx="284">
                  <c:v>3.5172279792746113E-2</c:v>
                </c:pt>
                <c:pt idx="285">
                  <c:v>-1.3012642487046632E-2</c:v>
                </c:pt>
                <c:pt idx="286">
                  <c:v>-2.944559585492228E-2</c:v>
                </c:pt>
                <c:pt idx="287">
                  <c:v>3.032720207253886E-3</c:v>
                </c:pt>
                <c:pt idx="288">
                  <c:v>1.9025906735751295E-2</c:v>
                </c:pt>
                <c:pt idx="289">
                  <c:v>-4.5527720207253885E-3</c:v>
                </c:pt>
                <c:pt idx="290">
                  <c:v>-1.4309715025906736E-2</c:v>
                </c:pt>
                <c:pt idx="291">
                  <c:v>1.1386709844559586E-2</c:v>
                </c:pt>
                <c:pt idx="292">
                  <c:v>1.9756554404145078E-2</c:v>
                </c:pt>
                <c:pt idx="293">
                  <c:v>-1.362020725388601E-2</c:v>
                </c:pt>
                <c:pt idx="294">
                  <c:v>-3.0839119170984457E-2</c:v>
                </c:pt>
                <c:pt idx="295">
                  <c:v>5.6694818652849735E-3</c:v>
                </c:pt>
                <c:pt idx="296">
                  <c:v>3.8337046632124352E-2</c:v>
                </c:pt>
                <c:pt idx="297">
                  <c:v>9.6806217616580304E-3</c:v>
                </c:pt>
                <c:pt idx="298">
                  <c:v>-3.5784715025906737E-2</c:v>
                </c:pt>
                <c:pt idx="299">
                  <c:v>-2.4130310880829012E-2</c:v>
                </c:pt>
                <c:pt idx="300">
                  <c:v>2.4065051813471506E-2</c:v>
                </c:pt>
                <c:pt idx="301">
                  <c:v>3.0447150259067357E-2</c:v>
                </c:pt>
                <c:pt idx="302">
                  <c:v>-9.9319689119170985E-3</c:v>
                </c:pt>
                <c:pt idx="303">
                  <c:v>-2.737642487046632E-2</c:v>
                </c:pt>
                <c:pt idx="304">
                  <c:v>6.5924611398963733E-4</c:v>
                </c:pt>
                <c:pt idx="305">
                  <c:v>1.958961139896373E-2</c:v>
                </c:pt>
                <c:pt idx="306">
                  <c:v>8.1997409326424876E-4</c:v>
                </c:pt>
                <c:pt idx="307">
                  <c:v>-1.3752046632124353E-2</c:v>
                </c:pt>
                <c:pt idx="308">
                  <c:v>2.8989637305699483E-3</c:v>
                </c:pt>
                <c:pt idx="309">
                  <c:v>1.4006554404145078E-2</c:v>
                </c:pt>
                <c:pt idx="310">
                  <c:v>-6.1563730569948183E-3</c:v>
                </c:pt>
                <c:pt idx="311">
                  <c:v>-1.968476683937824E-2</c:v>
                </c:pt>
                <c:pt idx="312">
                  <c:v>4.1966062176165804E-3</c:v>
                </c:pt>
                <c:pt idx="313">
                  <c:v>2.6233937823834198E-2</c:v>
                </c:pt>
                <c:pt idx="314">
                  <c:v>3.8375647668393784E-3</c:v>
                </c:pt>
                <c:pt idx="315">
                  <c:v>-2.8464766839378236E-2</c:v>
                </c:pt>
                <c:pt idx="316">
                  <c:v>-1.4538186528497411E-2</c:v>
                </c:pt>
                <c:pt idx="317">
                  <c:v>2.4069196891191712E-2</c:v>
                </c:pt>
                <c:pt idx="318">
                  <c:v>2.2698290155440413E-2</c:v>
                </c:pt>
                <c:pt idx="319">
                  <c:v>-1.5138575129533679E-2</c:v>
                </c:pt>
                <c:pt idx="320">
                  <c:v>-2.5022849740932645E-2</c:v>
                </c:pt>
                <c:pt idx="321">
                  <c:v>6.4999999999999997E-3</c:v>
                </c:pt>
                <c:pt idx="322">
                  <c:v>2.245458549222798E-2</c:v>
                </c:pt>
                <c:pt idx="323">
                  <c:v>-1.9917383419689118E-3</c:v>
                </c:pt>
                <c:pt idx="324">
                  <c:v>-1.9237953367875645E-2</c:v>
                </c:pt>
                <c:pt idx="325">
                  <c:v>1.5263212435233161E-3</c:v>
                </c:pt>
                <c:pt idx="326">
                  <c:v>1.9326735751295336E-2</c:v>
                </c:pt>
                <c:pt idx="327">
                  <c:v>-1.3477823834196893E-3</c:v>
                </c:pt>
                <c:pt idx="328">
                  <c:v>-2.3045906735751298E-2</c:v>
                </c:pt>
                <c:pt idx="329">
                  <c:v>-2.6999481865284977E-3</c:v>
                </c:pt>
                <c:pt idx="330">
                  <c:v>2.6743264248704664E-2</c:v>
                </c:pt>
                <c:pt idx="331">
                  <c:v>1.1614740932642488E-2</c:v>
                </c:pt>
                <c:pt idx="332">
                  <c:v>-2.5796709844559586E-2</c:v>
                </c:pt>
                <c:pt idx="333">
                  <c:v>-2.2098601036269431E-2</c:v>
                </c:pt>
                <c:pt idx="334">
                  <c:v>1.8194818652849741E-2</c:v>
                </c:pt>
                <c:pt idx="335">
                  <c:v>2.8948186528497406E-2</c:v>
                </c:pt>
                <c:pt idx="336">
                  <c:v>-6.2957253886010362E-3</c:v>
                </c:pt>
                <c:pt idx="337">
                  <c:v>-2.8745854922279792E-2</c:v>
                </c:pt>
                <c:pt idx="338">
                  <c:v>-4.6700259067357511E-3</c:v>
                </c:pt>
                <c:pt idx="339">
                  <c:v>2.2238678756476685E-2</c:v>
                </c:pt>
                <c:pt idx="340">
                  <c:v>1.0073652849740933E-2</c:v>
                </c:pt>
                <c:pt idx="341">
                  <c:v>-1.3811865284974094E-2</c:v>
                </c:pt>
                <c:pt idx="342">
                  <c:v>-8.9974870466321237E-3</c:v>
                </c:pt>
                <c:pt idx="343">
                  <c:v>8.7143264248704666E-3</c:v>
                </c:pt>
                <c:pt idx="344">
                  <c:v>4.5345336787564767E-3</c:v>
                </c:pt>
                <c:pt idx="345">
                  <c:v>-9.3581347150259071E-3</c:v>
                </c:pt>
                <c:pt idx="346">
                  <c:v>-1.8129896373056996E-3</c:v>
                </c:pt>
                <c:pt idx="347">
                  <c:v>1.3993523316062177E-2</c:v>
                </c:pt>
                <c:pt idx="348">
                  <c:v>4.3579792746113993E-3</c:v>
                </c:pt>
                <c:pt idx="349">
                  <c:v>-1.7965362694300518E-2</c:v>
                </c:pt>
                <c:pt idx="350">
                  <c:v>-1.1716554404145077E-2</c:v>
                </c:pt>
                <c:pt idx="351">
                  <c:v>1.7046839378238341E-2</c:v>
                </c:pt>
                <c:pt idx="352">
                  <c:v>1.9886088082901553E-2</c:v>
                </c:pt>
                <c:pt idx="353">
                  <c:v>-1.0415880829015544E-2</c:v>
                </c:pt>
                <c:pt idx="354">
                  <c:v>-2.4255958549222797E-2</c:v>
                </c:pt>
                <c:pt idx="355">
                  <c:v>1.08820207253886E-3</c:v>
                </c:pt>
                <c:pt idx="356">
                  <c:v>2.2842875647668393E-2</c:v>
                </c:pt>
                <c:pt idx="357">
                  <c:v>6.4620984455958548E-3</c:v>
                </c:pt>
                <c:pt idx="358">
                  <c:v>-1.7506735751295337E-2</c:v>
                </c:pt>
                <c:pt idx="359">
                  <c:v>-9.4956735751295339E-3</c:v>
                </c:pt>
                <c:pt idx="360">
                  <c:v>1.2176139896373056E-2</c:v>
                </c:pt>
                <c:pt idx="361">
                  <c:v>8.7676165803108816E-3</c:v>
                </c:pt>
                <c:pt idx="362">
                  <c:v>-9.8964507772020729E-3</c:v>
                </c:pt>
                <c:pt idx="363">
                  <c:v>-7.4509326424870466E-3</c:v>
                </c:pt>
                <c:pt idx="364">
                  <c:v>1.0738341968911916E-2</c:v>
                </c:pt>
                <c:pt idx="365">
                  <c:v>8.5162694300518135E-3</c:v>
                </c:pt>
                <c:pt idx="366">
                  <c:v>-1.2134870466321243E-2</c:v>
                </c:pt>
                <c:pt idx="367">
                  <c:v>-1.2573367875647669E-2</c:v>
                </c:pt>
                <c:pt idx="368">
                  <c:v>1.1089119170984457E-2</c:v>
                </c:pt>
                <c:pt idx="369">
                  <c:v>1.7593911917098446E-2</c:v>
                </c:pt>
                <c:pt idx="370">
                  <c:v>-6.4130051813471511E-3</c:v>
                </c:pt>
                <c:pt idx="371">
                  <c:v>-2.0587590673575129E-2</c:v>
                </c:pt>
                <c:pt idx="372">
                  <c:v>-4.6158808290155441E-4</c:v>
                </c:pt>
                <c:pt idx="373">
                  <c:v>1.981419689119171E-2</c:v>
                </c:pt>
                <c:pt idx="374">
                  <c:v>6.6127202072538858E-3</c:v>
                </c:pt>
                <c:pt idx="375">
                  <c:v>-1.6024170984455958E-2</c:v>
                </c:pt>
                <c:pt idx="376">
                  <c:v>-9.7980310880829008E-3</c:v>
                </c:pt>
                <c:pt idx="377">
                  <c:v>1.181119170984456E-2</c:v>
                </c:pt>
                <c:pt idx="378">
                  <c:v>1.0139455958549223E-2</c:v>
                </c:pt>
                <c:pt idx="379">
                  <c:v>-9.569300518134715E-3</c:v>
                </c:pt>
                <c:pt idx="380">
                  <c:v>-9.9357512953367876E-3</c:v>
                </c:pt>
                <c:pt idx="381">
                  <c:v>9.4825388601036276E-3</c:v>
                </c:pt>
                <c:pt idx="382">
                  <c:v>1.1653834196891193E-2</c:v>
                </c:pt>
                <c:pt idx="383">
                  <c:v>-9.2366321243523321E-3</c:v>
                </c:pt>
                <c:pt idx="384">
                  <c:v>-1.566518134715026E-2</c:v>
                </c:pt>
                <c:pt idx="385">
                  <c:v>6.0267357512953368E-3</c:v>
                </c:pt>
                <c:pt idx="386">
                  <c:v>1.9534093264248705E-2</c:v>
                </c:pt>
                <c:pt idx="387">
                  <c:v>8.2923575129533681E-4</c:v>
                </c:pt>
                <c:pt idx="388">
                  <c:v>-1.985580310880829E-2</c:v>
                </c:pt>
                <c:pt idx="389">
                  <c:v>-8.739689119170984E-3</c:v>
                </c:pt>
                <c:pt idx="390">
                  <c:v>1.5155025906735752E-2</c:v>
                </c:pt>
                <c:pt idx="391">
                  <c:v>1.3550336787564767E-2</c:v>
                </c:pt>
                <c:pt idx="392">
                  <c:v>-7.5352331606217612E-3</c:v>
                </c:pt>
                <c:pt idx="393">
                  <c:v>-1.2746347150259067E-2</c:v>
                </c:pt>
                <c:pt idx="394">
                  <c:v>1.4209715025906735E-3</c:v>
                </c:pt>
                <c:pt idx="395">
                  <c:v>7.6689637305699483E-3</c:v>
                </c:pt>
                <c:pt idx="396">
                  <c:v>-3.2545336787564766E-4</c:v>
                </c:pt>
                <c:pt idx="397">
                  <c:v>-2.7727720207253886E-3</c:v>
                </c:pt>
                <c:pt idx="398">
                  <c:v>4.1817098445595851E-3</c:v>
                </c:pt>
                <c:pt idx="399">
                  <c:v>2.4302253886010362E-3</c:v>
                </c:pt>
                <c:pt idx="400">
                  <c:v>-9.2695854922279792E-3</c:v>
                </c:pt>
                <c:pt idx="401">
                  <c:v>-7.6818393782383428E-3</c:v>
                </c:pt>
                <c:pt idx="402">
                  <c:v>1.0735414507772019E-2</c:v>
                </c:pt>
                <c:pt idx="403">
                  <c:v>1.5530233160621762E-2</c:v>
                </c:pt>
                <c:pt idx="404">
                  <c:v>-6.0960103626943006E-3</c:v>
                </c:pt>
                <c:pt idx="405">
                  <c:v>-2.0942227979274614E-2</c:v>
                </c:pt>
                <c:pt idx="406">
                  <c:v>-3.0821502590673575E-3</c:v>
                </c:pt>
                <c:pt idx="407">
                  <c:v>2.0257538860103629E-2</c:v>
                </c:pt>
                <c:pt idx="408">
                  <c:v>1.2250310880829016E-2</c:v>
                </c:pt>
                <c:pt idx="409">
                  <c:v>-1.365782383419689E-2</c:v>
                </c:pt>
                <c:pt idx="410">
                  <c:v>-1.6869352331606219E-2</c:v>
                </c:pt>
                <c:pt idx="411">
                  <c:v>4.9102590673575129E-3</c:v>
                </c:pt>
                <c:pt idx="412">
                  <c:v>1.5449326424870466E-2</c:v>
                </c:pt>
                <c:pt idx="413">
                  <c:v>1.2054637305699482E-3</c:v>
                </c:pt>
                <c:pt idx="414">
                  <c:v>-1.0378367875647668E-2</c:v>
                </c:pt>
                <c:pt idx="415">
                  <c:v>-2.1816968911917097E-3</c:v>
                </c:pt>
                <c:pt idx="416">
                  <c:v>6.1276943005181342E-3</c:v>
                </c:pt>
                <c:pt idx="417">
                  <c:v>-6.3710621761658027E-4</c:v>
                </c:pt>
                <c:pt idx="418">
                  <c:v>-5.9553367875647672E-3</c:v>
                </c:pt>
                <c:pt idx="419">
                  <c:v>3.2324352331606215E-3</c:v>
                </c:pt>
                <c:pt idx="420">
                  <c:v>9.6105440414507772E-3</c:v>
                </c:pt>
                <c:pt idx="421">
                  <c:v>-2.0440233160621763E-3</c:v>
                </c:pt>
                <c:pt idx="422">
                  <c:v>-1.3705181347150259E-2</c:v>
                </c:pt>
                <c:pt idx="423">
                  <c:v>-3.3275129533678754E-3</c:v>
                </c:pt>
                <c:pt idx="424">
                  <c:v>1.4448730569948186E-2</c:v>
                </c:pt>
                <c:pt idx="425">
                  <c:v>9.9423575129533679E-3</c:v>
                </c:pt>
                <c:pt idx="426">
                  <c:v>-1.0603704663212435E-2</c:v>
                </c:pt>
                <c:pt idx="427">
                  <c:v>-1.3898005181347151E-2</c:v>
                </c:pt>
                <c:pt idx="428">
                  <c:v>4.2966580310880827E-3</c:v>
                </c:pt>
                <c:pt idx="429">
                  <c:v>1.3377279792746114E-2</c:v>
                </c:pt>
                <c:pt idx="430">
                  <c:v>7.8355699481865294E-4</c:v>
                </c:pt>
                <c:pt idx="431">
                  <c:v>-9.8870207253886015E-3</c:v>
                </c:pt>
                <c:pt idx="432">
                  <c:v>-2.3361891191709845E-3</c:v>
                </c:pt>
                <c:pt idx="433">
                  <c:v>6.8368134715025902E-3</c:v>
                </c:pt>
                <c:pt idx="434">
                  <c:v>1.1070647668393783E-3</c:v>
                </c:pt>
                <c:pt idx="435">
                  <c:v>-6.7021761658031089E-3</c:v>
                </c:pt>
                <c:pt idx="436">
                  <c:v>-3.7324870466321247E-5</c:v>
                </c:pt>
                <c:pt idx="437">
                  <c:v>9.0846113989637312E-3</c:v>
                </c:pt>
                <c:pt idx="438">
                  <c:v>1.7016165803108807E-3</c:v>
                </c:pt>
                <c:pt idx="439">
                  <c:v>-1.1158730569948186E-2</c:v>
                </c:pt>
                <c:pt idx="440">
                  <c:v>-6.1337046632124349E-3</c:v>
                </c:pt>
                <c:pt idx="441">
                  <c:v>1.0072979274611399E-2</c:v>
                </c:pt>
                <c:pt idx="442">
                  <c:v>1.0750336787564768E-2</c:v>
                </c:pt>
                <c:pt idx="443">
                  <c:v>-5.3703626943005182E-3</c:v>
                </c:pt>
                <c:pt idx="444">
                  <c:v>-1.2411088082901554E-2</c:v>
                </c:pt>
                <c:pt idx="445">
                  <c:v>-4.870103626943005E-4</c:v>
                </c:pt>
                <c:pt idx="446">
                  <c:v>9.9933160621761656E-3</c:v>
                </c:pt>
                <c:pt idx="447">
                  <c:v>3.9365544041450777E-3</c:v>
                </c:pt>
                <c:pt idx="448">
                  <c:v>-5.4472020725388603E-3</c:v>
                </c:pt>
                <c:pt idx="449">
                  <c:v>-3.1087564766839378E-3</c:v>
                </c:pt>
                <c:pt idx="450">
                  <c:v>2.4334170984455956E-3</c:v>
                </c:pt>
              </c:numCache>
            </c:numRef>
          </c:yVal>
          <c:smooth val="1"/>
          <c:extLst>
            <c:ext xmlns:c16="http://schemas.microsoft.com/office/drawing/2014/chart" uri="{C3380CC4-5D6E-409C-BE32-E72D297353CC}">
              <c16:uniqueId val="{00000001-27E4-4485-AD53-CFB819904D12}"/>
            </c:ext>
          </c:extLst>
        </c:ser>
        <c:dLbls>
          <c:showLegendKey val="0"/>
          <c:showVal val="0"/>
          <c:showCatName val="0"/>
          <c:showSerName val="0"/>
          <c:showPercent val="0"/>
          <c:showBubbleSize val="0"/>
        </c:dLbls>
        <c:axId val="394091904"/>
        <c:axId val="394094080"/>
      </c:scatterChart>
      <c:valAx>
        <c:axId val="394091904"/>
        <c:scaling>
          <c:orientation val="minMax"/>
          <c:max val="20"/>
          <c:min val="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094080"/>
        <c:crossesAt val="-0.25"/>
        <c:crossBetween val="midCat"/>
      </c:valAx>
      <c:valAx>
        <c:axId val="394094080"/>
        <c:scaling>
          <c:orientation val="minMax"/>
          <c:max val="0.25"/>
          <c:min val="-0.25"/>
        </c:scaling>
        <c:delete val="0"/>
        <c:axPos val="l"/>
        <c:majorGridlines/>
        <c:title>
          <c:tx>
            <c:rich>
              <a:bodyPr rot="-5400000" vert="horz"/>
              <a:lstStyle/>
              <a:p>
                <a:pPr>
                  <a:defRPr/>
                </a:pPr>
                <a:r>
                  <a:rPr lang="en-US"/>
                  <a:t>Acceleration (g)</a:t>
                </a:r>
              </a:p>
            </c:rich>
          </c:tx>
          <c:overlay val="0"/>
        </c:title>
        <c:numFmt formatCode="#,##0.00" sourceLinked="0"/>
        <c:majorTickMark val="out"/>
        <c:minorTickMark val="none"/>
        <c:tickLblPos val="nextTo"/>
        <c:crossAx val="394091904"/>
        <c:crosses val="autoZero"/>
        <c:crossBetween val="midCat"/>
        <c:majorUnit val="0.1"/>
      </c:valAx>
    </c:plotArea>
    <c:legend>
      <c:legendPos val="b"/>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a:t>Bridge</a:t>
            </a:r>
            <a:r>
              <a:rPr lang="en-US" sz="1200" baseline="0"/>
              <a:t> Acceleration at Span 7</a:t>
            </a:r>
            <a:endParaRPr lang="en-US" sz="1200"/>
          </a:p>
        </c:rich>
      </c:tx>
      <c:overlay val="0"/>
    </c:title>
    <c:autoTitleDeleted val="0"/>
    <c:plotArea>
      <c:layout/>
      <c:scatterChart>
        <c:scatterStyle val="smoothMarker"/>
        <c:varyColors val="0"/>
        <c:ser>
          <c:idx val="1"/>
          <c:order val="0"/>
          <c:tx>
            <c:v>Experimental (Run-14)</c:v>
          </c:tx>
          <c:spPr>
            <a:ln w="15875"/>
          </c:spPr>
          <c:marker>
            <c:symbol val="none"/>
          </c:marker>
          <c:xVal>
            <c:numRef>
              <c:f>experiment!$C$8:$C$57963</c:f>
              <c:numCache>
                <c:formatCode>General</c:formatCode>
                <c:ptCount val="57956"/>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numCache>
            </c:numRef>
          </c:xVal>
          <c:yVal>
            <c:numRef>
              <c:f>experiment!$G$8:$G$57963</c:f>
              <c:numCache>
                <c:formatCode>General</c:formatCode>
                <c:ptCount val="57956"/>
                <c:pt idx="0">
                  <c:v>3.3855400000000003E-4</c:v>
                </c:pt>
                <c:pt idx="1">
                  <c:v>2.41432E-2</c:v>
                </c:pt>
                <c:pt idx="2">
                  <c:v>-1.46389E-3</c:v>
                </c:pt>
                <c:pt idx="3">
                  <c:v>1.7881399999999999E-3</c:v>
                </c:pt>
                <c:pt idx="4">
                  <c:v>1.28241E-2</c:v>
                </c:pt>
                <c:pt idx="5">
                  <c:v>1.1079800000000001E-2</c:v>
                </c:pt>
                <c:pt idx="6">
                  <c:v>2.9768900000000001E-2</c:v>
                </c:pt>
                <c:pt idx="7">
                  <c:v>-4.0388100000000003E-3</c:v>
                </c:pt>
                <c:pt idx="8">
                  <c:v>6.7768100000000003E-3</c:v>
                </c:pt>
                <c:pt idx="9">
                  <c:v>4.9352600000000003E-3</c:v>
                </c:pt>
                <c:pt idx="10">
                  <c:v>9.5634499999999994E-3</c:v>
                </c:pt>
                <c:pt idx="11">
                  <c:v>1.20354E-2</c:v>
                </c:pt>
                <c:pt idx="12">
                  <c:v>1.00117E-2</c:v>
                </c:pt>
                <c:pt idx="13">
                  <c:v>7.4834799999999998E-3</c:v>
                </c:pt>
                <c:pt idx="14">
                  <c:v>2.1999399999999999E-2</c:v>
                </c:pt>
                <c:pt idx="15">
                  <c:v>2.4709699999999999E-3</c:v>
                </c:pt>
                <c:pt idx="16">
                  <c:v>1.3551699999999999E-3</c:v>
                </c:pt>
                <c:pt idx="17">
                  <c:v>1.4837299999999999E-2</c:v>
                </c:pt>
                <c:pt idx="18">
                  <c:v>1.14632E-2</c:v>
                </c:pt>
                <c:pt idx="19">
                  <c:v>2.04773E-2</c:v>
                </c:pt>
                <c:pt idx="20">
                  <c:v>6.0958899999999996E-3</c:v>
                </c:pt>
                <c:pt idx="21">
                  <c:v>8.2864800000000006E-3</c:v>
                </c:pt>
                <c:pt idx="22">
                  <c:v>2.4437E-2</c:v>
                </c:pt>
                <c:pt idx="23">
                  <c:v>1.83363E-2</c:v>
                </c:pt>
                <c:pt idx="24">
                  <c:v>1.38941E-2</c:v>
                </c:pt>
                <c:pt idx="25">
                  <c:v>8.3074599999999992E-3</c:v>
                </c:pt>
                <c:pt idx="26">
                  <c:v>3.2997099999999998E-4</c:v>
                </c:pt>
                <c:pt idx="27">
                  <c:v>2.1915400000000002E-2</c:v>
                </c:pt>
                <c:pt idx="28">
                  <c:v>1.27344E-2</c:v>
                </c:pt>
                <c:pt idx="29">
                  <c:v>2.4723100000000001E-2</c:v>
                </c:pt>
                <c:pt idx="30">
                  <c:v>1.9968E-2</c:v>
                </c:pt>
                <c:pt idx="31">
                  <c:v>1.70755E-2</c:v>
                </c:pt>
                <c:pt idx="32">
                  <c:v>1.17311E-2</c:v>
                </c:pt>
                <c:pt idx="33">
                  <c:v>2.9334099999999998E-2</c:v>
                </c:pt>
                <c:pt idx="34">
                  <c:v>1.7952900000000001E-2</c:v>
                </c:pt>
                <c:pt idx="35">
                  <c:v>1.9300500000000002E-2</c:v>
                </c:pt>
                <c:pt idx="36">
                  <c:v>1.8347700000000002E-2</c:v>
                </c:pt>
                <c:pt idx="37">
                  <c:v>6.3457499999999998E-3</c:v>
                </c:pt>
                <c:pt idx="38">
                  <c:v>2.4289100000000001E-2</c:v>
                </c:pt>
                <c:pt idx="39">
                  <c:v>1.2213699999999999E-2</c:v>
                </c:pt>
                <c:pt idx="40">
                  <c:v>2.8306999999999999E-2</c:v>
                </c:pt>
                <c:pt idx="41">
                  <c:v>2.1221199999999999E-2</c:v>
                </c:pt>
                <c:pt idx="42">
                  <c:v>7.3986099999999999E-3</c:v>
                </c:pt>
                <c:pt idx="43">
                  <c:v>2.0169300000000001E-2</c:v>
                </c:pt>
                <c:pt idx="44">
                  <c:v>2.0307499999999999E-2</c:v>
                </c:pt>
                <c:pt idx="45">
                  <c:v>1.7710699999999999E-2</c:v>
                </c:pt>
                <c:pt idx="46">
                  <c:v>1.3058699999999999E-2</c:v>
                </c:pt>
                <c:pt idx="47">
                  <c:v>2.86713E-2</c:v>
                </c:pt>
                <c:pt idx="48">
                  <c:v>1.9986199999999999E-2</c:v>
                </c:pt>
                <c:pt idx="49">
                  <c:v>2.5322000000000001E-2</c:v>
                </c:pt>
                <c:pt idx="50">
                  <c:v>4.0254599999999998E-3</c:v>
                </c:pt>
                <c:pt idx="51">
                  <c:v>1.46704E-2</c:v>
                </c:pt>
                <c:pt idx="52">
                  <c:v>1.09978E-2</c:v>
                </c:pt>
                <c:pt idx="53">
                  <c:v>1.9914600000000001E-2</c:v>
                </c:pt>
                <c:pt idx="54">
                  <c:v>2.4764999999999999E-2</c:v>
                </c:pt>
                <c:pt idx="55">
                  <c:v>1.2767799999999999E-2</c:v>
                </c:pt>
                <c:pt idx="56">
                  <c:v>1.9105899999999999E-2</c:v>
                </c:pt>
                <c:pt idx="57">
                  <c:v>2.09179E-2</c:v>
                </c:pt>
                <c:pt idx="58">
                  <c:v>1.6383200000000001E-2</c:v>
                </c:pt>
                <c:pt idx="59">
                  <c:v>2.2849100000000001E-2</c:v>
                </c:pt>
                <c:pt idx="60">
                  <c:v>1.0812799999999999E-2</c:v>
                </c:pt>
                <c:pt idx="61">
                  <c:v>1.4042900000000001E-2</c:v>
                </c:pt>
                <c:pt idx="62">
                  <c:v>1.7888100000000001E-2</c:v>
                </c:pt>
                <c:pt idx="63">
                  <c:v>1.78595E-2</c:v>
                </c:pt>
                <c:pt idx="64">
                  <c:v>1.3185499999999999E-2</c:v>
                </c:pt>
                <c:pt idx="65">
                  <c:v>1.7149899999999999E-2</c:v>
                </c:pt>
                <c:pt idx="66">
                  <c:v>1.92318E-2</c:v>
                </c:pt>
                <c:pt idx="67">
                  <c:v>3.8881300000000001E-3</c:v>
                </c:pt>
                <c:pt idx="68">
                  <c:v>2.5326700000000001E-2</c:v>
                </c:pt>
                <c:pt idx="69">
                  <c:v>1.7581900000000001E-2</c:v>
                </c:pt>
                <c:pt idx="70">
                  <c:v>2.4448399999999999E-2</c:v>
                </c:pt>
                <c:pt idx="71">
                  <c:v>1.22633E-2</c:v>
                </c:pt>
                <c:pt idx="72">
                  <c:v>2.2232100000000001E-2</c:v>
                </c:pt>
                <c:pt idx="73">
                  <c:v>1.7286300000000001E-2</c:v>
                </c:pt>
                <c:pt idx="74">
                  <c:v>1.84631E-2</c:v>
                </c:pt>
                <c:pt idx="75">
                  <c:v>3.07646E-2</c:v>
                </c:pt>
                <c:pt idx="76">
                  <c:v>2.2218700000000001E-2</c:v>
                </c:pt>
                <c:pt idx="77">
                  <c:v>1.31836E-2</c:v>
                </c:pt>
                <c:pt idx="78">
                  <c:v>1.1693E-2</c:v>
                </c:pt>
                <c:pt idx="79">
                  <c:v>2.0144499999999999E-2</c:v>
                </c:pt>
                <c:pt idx="80">
                  <c:v>2.4419799999999998E-2</c:v>
                </c:pt>
                <c:pt idx="81">
                  <c:v>2.7633700000000001E-2</c:v>
                </c:pt>
                <c:pt idx="82">
                  <c:v>2.9663999999999999E-2</c:v>
                </c:pt>
                <c:pt idx="83">
                  <c:v>2.3340199999999998E-2</c:v>
                </c:pt>
                <c:pt idx="84">
                  <c:v>1.8802599999999999E-2</c:v>
                </c:pt>
                <c:pt idx="85">
                  <c:v>2.9860500000000002E-2</c:v>
                </c:pt>
                <c:pt idx="86">
                  <c:v>3.5108599999999997E-2</c:v>
                </c:pt>
                <c:pt idx="87">
                  <c:v>2.0758599999999999E-2</c:v>
                </c:pt>
                <c:pt idx="88">
                  <c:v>2.4422599999999999E-2</c:v>
                </c:pt>
                <c:pt idx="89">
                  <c:v>1.7883300000000001E-2</c:v>
                </c:pt>
                <c:pt idx="90">
                  <c:v>1.6890499999999999E-2</c:v>
                </c:pt>
                <c:pt idx="91">
                  <c:v>2.0381900000000001E-2</c:v>
                </c:pt>
                <c:pt idx="92">
                  <c:v>3.1186100000000001E-2</c:v>
                </c:pt>
                <c:pt idx="93">
                  <c:v>1.51281E-2</c:v>
                </c:pt>
                <c:pt idx="94">
                  <c:v>1.22118E-2</c:v>
                </c:pt>
                <c:pt idx="95">
                  <c:v>1.0828000000000001E-2</c:v>
                </c:pt>
                <c:pt idx="96">
                  <c:v>1.6393700000000001E-2</c:v>
                </c:pt>
                <c:pt idx="97">
                  <c:v>2.7241700000000001E-2</c:v>
                </c:pt>
                <c:pt idx="98">
                  <c:v>2.0117800000000002E-2</c:v>
                </c:pt>
                <c:pt idx="99">
                  <c:v>9.8371499999999994E-3</c:v>
                </c:pt>
                <c:pt idx="100">
                  <c:v>1.3006200000000001E-2</c:v>
                </c:pt>
                <c:pt idx="101">
                  <c:v>2.2153899999999998E-3</c:v>
                </c:pt>
                <c:pt idx="102">
                  <c:v>1.37711E-2</c:v>
                </c:pt>
                <c:pt idx="103">
                  <c:v>1.7030699999999999E-2</c:v>
                </c:pt>
                <c:pt idx="104">
                  <c:v>1.13554E-2</c:v>
                </c:pt>
                <c:pt idx="105">
                  <c:v>2.1705599999999999E-2</c:v>
                </c:pt>
                <c:pt idx="106">
                  <c:v>-5.476E-3</c:v>
                </c:pt>
                <c:pt idx="107">
                  <c:v>6.9341699999999999E-3</c:v>
                </c:pt>
                <c:pt idx="108">
                  <c:v>1.19057E-2</c:v>
                </c:pt>
                <c:pt idx="109">
                  <c:v>5.9356699999999997E-3</c:v>
                </c:pt>
                <c:pt idx="110">
                  <c:v>1.5205400000000001E-2</c:v>
                </c:pt>
                <c:pt idx="111">
                  <c:v>-1.00899E-3</c:v>
                </c:pt>
                <c:pt idx="112">
                  <c:v>8.3322499999999994E-3</c:v>
                </c:pt>
                <c:pt idx="113">
                  <c:v>9.4032300000000003E-3</c:v>
                </c:pt>
                <c:pt idx="114">
                  <c:v>1.5284499999999999E-2</c:v>
                </c:pt>
                <c:pt idx="115">
                  <c:v>1.3854E-2</c:v>
                </c:pt>
                <c:pt idx="116">
                  <c:v>5.1927600000000003E-3</c:v>
                </c:pt>
                <c:pt idx="117">
                  <c:v>3.2405899999999998E-3</c:v>
                </c:pt>
                <c:pt idx="118">
                  <c:v>1.5626899999999999E-2</c:v>
                </c:pt>
                <c:pt idx="119">
                  <c:v>1.03979E-2</c:v>
                </c:pt>
                <c:pt idx="120">
                  <c:v>1.7535200000000001E-2</c:v>
                </c:pt>
                <c:pt idx="121">
                  <c:v>1.1288599999999999E-2</c:v>
                </c:pt>
                <c:pt idx="122">
                  <c:v>-1.5163399999999999E-4</c:v>
                </c:pt>
                <c:pt idx="123">
                  <c:v>-6.7138699999999996E-4</c:v>
                </c:pt>
                <c:pt idx="124">
                  <c:v>1.1034E-3</c:v>
                </c:pt>
                <c:pt idx="125">
                  <c:v>1.6736000000000001E-2</c:v>
                </c:pt>
                <c:pt idx="126">
                  <c:v>1.34039E-2</c:v>
                </c:pt>
                <c:pt idx="127">
                  <c:v>1.3715700000000001E-2</c:v>
                </c:pt>
                <c:pt idx="128">
                  <c:v>-1.75285E-3</c:v>
                </c:pt>
                <c:pt idx="129">
                  <c:v>1.73578E-2</c:v>
                </c:pt>
                <c:pt idx="130">
                  <c:v>4.4364900000000004E-3</c:v>
                </c:pt>
                <c:pt idx="131">
                  <c:v>1.8802599999999999E-2</c:v>
                </c:pt>
                <c:pt idx="132">
                  <c:v>1.64948E-2</c:v>
                </c:pt>
                <c:pt idx="133">
                  <c:v>-3.0136099999999999E-3</c:v>
                </c:pt>
                <c:pt idx="134">
                  <c:v>-1.48678E-3</c:v>
                </c:pt>
                <c:pt idx="135">
                  <c:v>8.7308899999999998E-3</c:v>
                </c:pt>
                <c:pt idx="136">
                  <c:v>1.96209E-2</c:v>
                </c:pt>
                <c:pt idx="137">
                  <c:v>1.6002700000000002E-2</c:v>
                </c:pt>
                <c:pt idx="138">
                  <c:v>4.0416699999999998E-3</c:v>
                </c:pt>
                <c:pt idx="139">
                  <c:v>2.5863599999999998E-3</c:v>
                </c:pt>
                <c:pt idx="140">
                  <c:v>5.6915300000000002E-3</c:v>
                </c:pt>
                <c:pt idx="141">
                  <c:v>-9.2172599999999997E-3</c:v>
                </c:pt>
                <c:pt idx="142">
                  <c:v>1.7883300000000001E-2</c:v>
                </c:pt>
                <c:pt idx="143">
                  <c:v>2.07901E-4</c:v>
                </c:pt>
                <c:pt idx="144">
                  <c:v>1.94311E-2</c:v>
                </c:pt>
                <c:pt idx="145">
                  <c:v>1.0672600000000001E-2</c:v>
                </c:pt>
                <c:pt idx="146">
                  <c:v>9.3183499999999996E-3</c:v>
                </c:pt>
                <c:pt idx="147">
                  <c:v>2.1480599999999999E-2</c:v>
                </c:pt>
                <c:pt idx="148">
                  <c:v>1.74179E-2</c:v>
                </c:pt>
                <c:pt idx="149">
                  <c:v>2.1138199999999999E-2</c:v>
                </c:pt>
                <c:pt idx="150">
                  <c:v>1.4550199999999999E-2</c:v>
                </c:pt>
                <c:pt idx="151">
                  <c:v>4.0197399999999999E-3</c:v>
                </c:pt>
                <c:pt idx="152">
                  <c:v>5.7611499999999996E-3</c:v>
                </c:pt>
                <c:pt idx="153">
                  <c:v>1.67799E-2</c:v>
                </c:pt>
                <c:pt idx="154">
                  <c:v>1.91431E-2</c:v>
                </c:pt>
                <c:pt idx="155">
                  <c:v>3.4873000000000001E-2</c:v>
                </c:pt>
                <c:pt idx="156">
                  <c:v>1.966E-2</c:v>
                </c:pt>
                <c:pt idx="157">
                  <c:v>1.35107E-2</c:v>
                </c:pt>
                <c:pt idx="158">
                  <c:v>1.7992000000000001E-2</c:v>
                </c:pt>
                <c:pt idx="159">
                  <c:v>2.1512E-2</c:v>
                </c:pt>
                <c:pt idx="160">
                  <c:v>2.0154999999999999E-2</c:v>
                </c:pt>
                <c:pt idx="161">
                  <c:v>1.9050600000000001E-2</c:v>
                </c:pt>
                <c:pt idx="162">
                  <c:v>2.4087899999999999E-2</c:v>
                </c:pt>
                <c:pt idx="163">
                  <c:v>2.1565399999999998E-2</c:v>
                </c:pt>
                <c:pt idx="164">
                  <c:v>7.4768100000000004E-4</c:v>
                </c:pt>
                <c:pt idx="165">
                  <c:v>2.1949799999999998E-2</c:v>
                </c:pt>
                <c:pt idx="166">
                  <c:v>1.9336699999999998E-2</c:v>
                </c:pt>
                <c:pt idx="167">
                  <c:v>2.6103999999999999E-2</c:v>
                </c:pt>
                <c:pt idx="168">
                  <c:v>1.6036000000000002E-2</c:v>
                </c:pt>
                <c:pt idx="169">
                  <c:v>1.21317E-2</c:v>
                </c:pt>
                <c:pt idx="170">
                  <c:v>1.6635899999999999E-2</c:v>
                </c:pt>
                <c:pt idx="171">
                  <c:v>1.9882199999999999E-2</c:v>
                </c:pt>
                <c:pt idx="172">
                  <c:v>2.5460199999999999E-2</c:v>
                </c:pt>
                <c:pt idx="173">
                  <c:v>1.7045999999999999E-2</c:v>
                </c:pt>
                <c:pt idx="174">
                  <c:v>2.18706E-2</c:v>
                </c:pt>
                <c:pt idx="175">
                  <c:v>1.54171E-2</c:v>
                </c:pt>
                <c:pt idx="176">
                  <c:v>1.41373E-2</c:v>
                </c:pt>
                <c:pt idx="177">
                  <c:v>1.7395000000000001E-2</c:v>
                </c:pt>
                <c:pt idx="178">
                  <c:v>2.47602E-2</c:v>
                </c:pt>
                <c:pt idx="179">
                  <c:v>2.4422599999999999E-2</c:v>
                </c:pt>
                <c:pt idx="180">
                  <c:v>1.6703599999999999E-2</c:v>
                </c:pt>
                <c:pt idx="181">
                  <c:v>8.4848400000000004E-3</c:v>
                </c:pt>
                <c:pt idx="182">
                  <c:v>1.16959E-2</c:v>
                </c:pt>
                <c:pt idx="183">
                  <c:v>1.48535E-2</c:v>
                </c:pt>
                <c:pt idx="184">
                  <c:v>1.9341500000000001E-2</c:v>
                </c:pt>
                <c:pt idx="185">
                  <c:v>1.6166699999999999E-2</c:v>
                </c:pt>
                <c:pt idx="186">
                  <c:v>1.1336300000000001E-2</c:v>
                </c:pt>
                <c:pt idx="187">
                  <c:v>2.10114E-2</c:v>
                </c:pt>
                <c:pt idx="188">
                  <c:v>2.6430100000000002E-2</c:v>
                </c:pt>
                <c:pt idx="189">
                  <c:v>1.5307400000000001E-2</c:v>
                </c:pt>
                <c:pt idx="190">
                  <c:v>1.33343E-2</c:v>
                </c:pt>
                <c:pt idx="191">
                  <c:v>3.3063900000000002E-3</c:v>
                </c:pt>
                <c:pt idx="192" formatCode="0.00E+00">
                  <c:v>6.3791300000000002E-3</c:v>
                </c:pt>
                <c:pt idx="193">
                  <c:v>3.26633E-3</c:v>
                </c:pt>
                <c:pt idx="194">
                  <c:v>7.42722E-3</c:v>
                </c:pt>
                <c:pt idx="195">
                  <c:v>1.16796E-2</c:v>
                </c:pt>
                <c:pt idx="196">
                  <c:v>3.4151099999999998E-3</c:v>
                </c:pt>
                <c:pt idx="197">
                  <c:v>6.3486100000000002E-3</c:v>
                </c:pt>
                <c:pt idx="198">
                  <c:v>2.7742399999999999E-3</c:v>
                </c:pt>
                <c:pt idx="199">
                  <c:v>7.9593700000000003E-3</c:v>
                </c:pt>
                <c:pt idx="200">
                  <c:v>5.5847199999999996E-3</c:v>
                </c:pt>
                <c:pt idx="201">
                  <c:v>-5.4197300000000002E-3</c:v>
                </c:pt>
                <c:pt idx="202">
                  <c:v>-3.7250500000000001E-3</c:v>
                </c:pt>
                <c:pt idx="203">
                  <c:v>-6.0176800000000001E-3</c:v>
                </c:pt>
                <c:pt idx="204">
                  <c:v>-7.7533699999999997E-4</c:v>
                </c:pt>
                <c:pt idx="205">
                  <c:v>-5.9862099999999996E-3</c:v>
                </c:pt>
                <c:pt idx="206">
                  <c:v>-2.2010799999999998E-3</c:v>
                </c:pt>
                <c:pt idx="207">
                  <c:v>-7.6980599999999996E-3</c:v>
                </c:pt>
                <c:pt idx="208">
                  <c:v>-7.7533699999999997E-4</c:v>
                </c:pt>
                <c:pt idx="209">
                  <c:v>-9.5892000000000008E-3</c:v>
                </c:pt>
                <c:pt idx="210">
                  <c:v>-1.0992099999999999E-2</c:v>
                </c:pt>
                <c:pt idx="211">
                  <c:v>-3.3893600000000001E-3</c:v>
                </c:pt>
                <c:pt idx="212">
                  <c:v>-6.9580099999999997E-3</c:v>
                </c:pt>
                <c:pt idx="213">
                  <c:v>-6.25896E-3</c:v>
                </c:pt>
                <c:pt idx="214">
                  <c:v>1.3418200000000001E-3</c:v>
                </c:pt>
                <c:pt idx="215">
                  <c:v>9.4661699999999994E-3</c:v>
                </c:pt>
                <c:pt idx="216">
                  <c:v>-2.06947E-4</c:v>
                </c:pt>
                <c:pt idx="217">
                  <c:v>-1.42965E-2</c:v>
                </c:pt>
                <c:pt idx="218">
                  <c:v>-3.2119800000000001E-3</c:v>
                </c:pt>
                <c:pt idx="219">
                  <c:v>-5.5503799999999997E-3</c:v>
                </c:pt>
                <c:pt idx="220">
                  <c:v>-5.7277700000000001E-3</c:v>
                </c:pt>
                <c:pt idx="221">
                  <c:v>5.8174099999999999E-4</c:v>
                </c:pt>
                <c:pt idx="222">
                  <c:v>-2.9735600000000001E-3</c:v>
                </c:pt>
                <c:pt idx="223">
                  <c:v>4.4508000000000004E-3</c:v>
                </c:pt>
                <c:pt idx="224" formatCode="0.00E+00">
                  <c:v>-5.8174100000000003E-5</c:v>
                </c:pt>
                <c:pt idx="225">
                  <c:v>-1.11465E-2</c:v>
                </c:pt>
                <c:pt idx="226">
                  <c:v>-1.3858799999999999E-2</c:v>
                </c:pt>
                <c:pt idx="227">
                  <c:v>-2.7942700000000002E-3</c:v>
                </c:pt>
                <c:pt idx="228">
                  <c:v>6.9503799999999999E-3</c:v>
                </c:pt>
                <c:pt idx="229">
                  <c:v>-7.1907000000000004E-3</c:v>
                </c:pt>
                <c:pt idx="230">
                  <c:v>-6.7167299999999997E-3</c:v>
                </c:pt>
                <c:pt idx="231">
                  <c:v>-3.5553E-3</c:v>
                </c:pt>
                <c:pt idx="232">
                  <c:v>-1.4991799999999999E-3</c:v>
                </c:pt>
                <c:pt idx="233">
                  <c:v>6.3705399999999996E-4</c:v>
                </c:pt>
                <c:pt idx="234">
                  <c:v>-7.8678099999999994E-3</c:v>
                </c:pt>
                <c:pt idx="235">
                  <c:v>-6.4592399999999998E-3</c:v>
                </c:pt>
                <c:pt idx="236">
                  <c:v>-5.9022900000000001E-3</c:v>
                </c:pt>
                <c:pt idx="237" formatCode="0.00E+00">
                  <c:v>-6.5669999999999999E-3</c:v>
                </c:pt>
                <c:pt idx="238">
                  <c:v>-8.7127699999999999E-3</c:v>
                </c:pt>
                <c:pt idx="239">
                  <c:v>-1.7006899999999998E-2</c:v>
                </c:pt>
                <c:pt idx="240">
                  <c:v>1.7123200000000002E-2</c:v>
                </c:pt>
                <c:pt idx="241">
                  <c:v>-4.0769600000000001E-3</c:v>
                </c:pt>
                <c:pt idx="242">
                  <c:v>-9.4156299999999995E-3</c:v>
                </c:pt>
                <c:pt idx="243">
                  <c:v>5.0010699999999998E-3</c:v>
                </c:pt>
                <c:pt idx="244">
                  <c:v>-1.5955899999999999E-2</c:v>
                </c:pt>
                <c:pt idx="245">
                  <c:v>-1.5973999999999999E-3</c:v>
                </c:pt>
                <c:pt idx="246">
                  <c:v>-4.2572E-3</c:v>
                </c:pt>
                <c:pt idx="247">
                  <c:v>-7.0047399999999998E-3</c:v>
                </c:pt>
                <c:pt idx="248">
                  <c:v>-4.6949399999999999E-3</c:v>
                </c:pt>
                <c:pt idx="249">
                  <c:v>-7.8105900000000001E-3</c:v>
                </c:pt>
                <c:pt idx="250">
                  <c:v>-4.3420799999999999E-3</c:v>
                </c:pt>
                <c:pt idx="251">
                  <c:v>-1.0101300000000001E-2</c:v>
                </c:pt>
                <c:pt idx="252">
                  <c:v>-4.2867699999999996E-3</c:v>
                </c:pt>
                <c:pt idx="253">
                  <c:v>-4.9152400000000004E-3</c:v>
                </c:pt>
                <c:pt idx="254">
                  <c:v>-5.2700000000000004E-3</c:v>
                </c:pt>
                <c:pt idx="255">
                  <c:v>-7.3747600000000002E-3</c:v>
                </c:pt>
                <c:pt idx="256">
                  <c:v>9.3402899999999994E-3</c:v>
                </c:pt>
                <c:pt idx="257" formatCode="0.00E+00">
                  <c:v>5.36251E-3</c:v>
                </c:pt>
                <c:pt idx="258">
                  <c:v>7.1258500000000004E-3</c:v>
                </c:pt>
                <c:pt idx="259">
                  <c:v>4.4202800000000004E-3</c:v>
                </c:pt>
                <c:pt idx="260">
                  <c:v>-2.3469900000000002E-3</c:v>
                </c:pt>
                <c:pt idx="261">
                  <c:v>4.6730000000000001E-3</c:v>
                </c:pt>
                <c:pt idx="262">
                  <c:v>8.6717600000000006E-3</c:v>
                </c:pt>
                <c:pt idx="263">
                  <c:v>-2.1696100000000002E-3</c:v>
                </c:pt>
                <c:pt idx="264">
                  <c:v>-7.29942E-3</c:v>
                </c:pt>
                <c:pt idx="265">
                  <c:v>-6.2942500000000004E-3</c:v>
                </c:pt>
                <c:pt idx="266">
                  <c:v>2.7475400000000001E-3</c:v>
                </c:pt>
                <c:pt idx="267">
                  <c:v>6.7634599999999998E-3</c:v>
                </c:pt>
                <c:pt idx="268">
                  <c:v>9.8085399999999993E-3</c:v>
                </c:pt>
                <c:pt idx="269">
                  <c:v>6.10065E-3</c:v>
                </c:pt>
                <c:pt idx="270">
                  <c:v>6.8445199999999998E-3</c:v>
                </c:pt>
                <c:pt idx="271">
                  <c:v>-9.1543200000000005E-3</c:v>
                </c:pt>
                <c:pt idx="272">
                  <c:v>3.1089799999999999E-4</c:v>
                </c:pt>
                <c:pt idx="273">
                  <c:v>-5.4311799999999999E-3</c:v>
                </c:pt>
                <c:pt idx="274">
                  <c:v>-4.7445300000000003E-3</c:v>
                </c:pt>
                <c:pt idx="275">
                  <c:v>4.33826E-3</c:v>
                </c:pt>
                <c:pt idx="276">
                  <c:v>-1.4140099999999999E-2</c:v>
                </c:pt>
                <c:pt idx="277">
                  <c:v>5.1040599999999997E-3</c:v>
                </c:pt>
                <c:pt idx="278">
                  <c:v>-1.7261500000000001E-4</c:v>
                </c:pt>
                <c:pt idx="279">
                  <c:v>-1.2674299999999999E-3</c:v>
                </c:pt>
                <c:pt idx="280">
                  <c:v>-9.3288399999999997E-3</c:v>
                </c:pt>
                <c:pt idx="281">
                  <c:v>-1.88522E-2</c:v>
                </c:pt>
                <c:pt idx="282">
                  <c:v>-7.1678200000000001E-3</c:v>
                </c:pt>
                <c:pt idx="283">
                  <c:v>-1.7702099999999998E-2</c:v>
                </c:pt>
                <c:pt idx="284">
                  <c:v>-2.3279199999999998E-3</c:v>
                </c:pt>
                <c:pt idx="285">
                  <c:v>-5.3138700000000001E-3</c:v>
                </c:pt>
                <c:pt idx="286">
                  <c:v>8.2302099999999995E-4</c:v>
                </c:pt>
                <c:pt idx="287">
                  <c:v>3.89004E-3</c:v>
                </c:pt>
                <c:pt idx="288">
                  <c:v>-7.9956100000000002E-3</c:v>
                </c:pt>
                <c:pt idx="289">
                  <c:v>-8.0452000000000006E-3</c:v>
                </c:pt>
                <c:pt idx="290">
                  <c:v>-1.53685E-2</c:v>
                </c:pt>
                <c:pt idx="291">
                  <c:v>-1.5478099999999999E-3</c:v>
                </c:pt>
                <c:pt idx="292">
                  <c:v>-4.6606099999999999E-3</c:v>
                </c:pt>
                <c:pt idx="293">
                  <c:v>3.2587100000000002E-3</c:v>
                </c:pt>
                <c:pt idx="294">
                  <c:v>-7.55501E-3</c:v>
                </c:pt>
                <c:pt idx="295">
                  <c:v>-6.7901599999999995E-4</c:v>
                </c:pt>
                <c:pt idx="296">
                  <c:v>1.2455000000000001E-3</c:v>
                </c:pt>
                <c:pt idx="297">
                  <c:v>-1.83287E-2</c:v>
                </c:pt>
                <c:pt idx="298">
                  <c:v>-2.32029E-3</c:v>
                </c:pt>
                <c:pt idx="299">
                  <c:v>-1.34964E-2</c:v>
                </c:pt>
                <c:pt idx="300">
                  <c:v>-1.76716E-3</c:v>
                </c:pt>
                <c:pt idx="301">
                  <c:v>-5.1565200000000004E-3</c:v>
                </c:pt>
                <c:pt idx="302">
                  <c:v>-2.49395E-2</c:v>
                </c:pt>
                <c:pt idx="303">
                  <c:v>-1.1198E-2</c:v>
                </c:pt>
                <c:pt idx="304">
                  <c:v>-4.2781800000000004E-3</c:v>
                </c:pt>
                <c:pt idx="305">
                  <c:v>-6.6833500000000002E-3</c:v>
                </c:pt>
                <c:pt idx="306">
                  <c:v>1.86443E-3</c:v>
                </c:pt>
                <c:pt idx="307">
                  <c:v>-1.7338800000000001E-2</c:v>
                </c:pt>
                <c:pt idx="308">
                  <c:v>-1.60322E-2</c:v>
                </c:pt>
                <c:pt idx="309">
                  <c:v>-1.0288200000000001E-2</c:v>
                </c:pt>
                <c:pt idx="310" formatCode="0.00E+00">
                  <c:v>-1.35908E-2</c:v>
                </c:pt>
                <c:pt idx="311">
                  <c:v>-1.33343E-2</c:v>
                </c:pt>
                <c:pt idx="312">
                  <c:v>-3.9091100000000004E-3</c:v>
                </c:pt>
                <c:pt idx="313">
                  <c:v>-9.9201199999999993E-3</c:v>
                </c:pt>
                <c:pt idx="314">
                  <c:v>-9.47571E-3</c:v>
                </c:pt>
                <c:pt idx="315">
                  <c:v>-1.4924E-2</c:v>
                </c:pt>
                <c:pt idx="316">
                  <c:v>-1.5158700000000001E-2</c:v>
                </c:pt>
                <c:pt idx="317">
                  <c:v>-9.1495499999999994E-3</c:v>
                </c:pt>
                <c:pt idx="318">
                  <c:v>-1.54743E-2</c:v>
                </c:pt>
                <c:pt idx="319">
                  <c:v>-1.23739E-2</c:v>
                </c:pt>
                <c:pt idx="320">
                  <c:v>-1.4701799999999999E-2</c:v>
                </c:pt>
                <c:pt idx="321">
                  <c:v>-1.35908E-2</c:v>
                </c:pt>
                <c:pt idx="322">
                  <c:v>-1.9233699999999999E-2</c:v>
                </c:pt>
                <c:pt idx="323" formatCode="0.00E+00">
                  <c:v>-2.3628199999999999E-2</c:v>
                </c:pt>
                <c:pt idx="324">
                  <c:v>-1.86272E-2</c:v>
                </c:pt>
                <c:pt idx="325">
                  <c:v>-2.9497099999999998E-2</c:v>
                </c:pt>
                <c:pt idx="326">
                  <c:v>-2.66418E-2</c:v>
                </c:pt>
                <c:pt idx="327">
                  <c:v>-1.81675E-2</c:v>
                </c:pt>
                <c:pt idx="328">
                  <c:v>-2.7766200000000001E-2</c:v>
                </c:pt>
                <c:pt idx="329">
                  <c:v>-2.6794399999999999E-2</c:v>
                </c:pt>
                <c:pt idx="330">
                  <c:v>-2.2589700000000001E-2</c:v>
                </c:pt>
                <c:pt idx="331">
                  <c:v>-2.06251E-2</c:v>
                </c:pt>
                <c:pt idx="332">
                  <c:v>-2.34556E-2</c:v>
                </c:pt>
                <c:pt idx="333">
                  <c:v>-8.1520099999999995E-3</c:v>
                </c:pt>
                <c:pt idx="334">
                  <c:v>-2.8285000000000001E-2</c:v>
                </c:pt>
                <c:pt idx="335">
                  <c:v>-3.0466099999999999E-2</c:v>
                </c:pt>
                <c:pt idx="336">
                  <c:v>-3.3788699999999998E-2</c:v>
                </c:pt>
                <c:pt idx="337">
                  <c:v>-2.3853300000000001E-2</c:v>
                </c:pt>
                <c:pt idx="338">
                  <c:v>-2.5848400000000001E-2</c:v>
                </c:pt>
                <c:pt idx="339">
                  <c:v>-1.85728E-2</c:v>
                </c:pt>
                <c:pt idx="340" formatCode="0.00E+00">
                  <c:v>-3.9562199999999999E-2</c:v>
                </c:pt>
                <c:pt idx="341">
                  <c:v>-3.9201699999999999E-2</c:v>
                </c:pt>
                <c:pt idx="342">
                  <c:v>-3.6994899999999997E-2</c:v>
                </c:pt>
                <c:pt idx="343">
                  <c:v>-2.8285999999999999E-2</c:v>
                </c:pt>
                <c:pt idx="344">
                  <c:v>-1.8070200000000002E-2</c:v>
                </c:pt>
                <c:pt idx="345">
                  <c:v>-4.7078099999999998E-2</c:v>
                </c:pt>
                <c:pt idx="346">
                  <c:v>-3.4508700000000003E-2</c:v>
                </c:pt>
                <c:pt idx="347">
                  <c:v>-6.4314800000000005E-2</c:v>
                </c:pt>
                <c:pt idx="348">
                  <c:v>-3.5226800000000003E-2</c:v>
                </c:pt>
                <c:pt idx="349">
                  <c:v>-2.8329799999999999E-2</c:v>
                </c:pt>
                <c:pt idx="350">
                  <c:v>-2.9815700000000001E-2</c:v>
                </c:pt>
                <c:pt idx="351">
                  <c:v>-2.9560099999999999E-2</c:v>
                </c:pt>
                <c:pt idx="352">
                  <c:v>-3.5185800000000003E-2</c:v>
                </c:pt>
                <c:pt idx="353" formatCode="0.00E+00">
                  <c:v>1.06277E-2</c:v>
                </c:pt>
                <c:pt idx="354">
                  <c:v>-5.3548800000000002E-3</c:v>
                </c:pt>
                <c:pt idx="355">
                  <c:v>-3.5142900000000002E-3</c:v>
                </c:pt>
                <c:pt idx="356">
                  <c:v>3.3655199999999999E-3</c:v>
                </c:pt>
                <c:pt idx="357">
                  <c:v>-2.4401699999999998E-2</c:v>
                </c:pt>
                <c:pt idx="358">
                  <c:v>1.6756099999999999E-3</c:v>
                </c:pt>
                <c:pt idx="359">
                  <c:v>-3.1201400000000001E-2</c:v>
                </c:pt>
                <c:pt idx="360">
                  <c:v>-1.1669199999999999E-2</c:v>
                </c:pt>
                <c:pt idx="361">
                  <c:v>-1.2884100000000001E-2</c:v>
                </c:pt>
                <c:pt idx="362">
                  <c:v>-2.59695E-2</c:v>
                </c:pt>
                <c:pt idx="363">
                  <c:v>-8.1872899999999998E-3</c:v>
                </c:pt>
                <c:pt idx="364">
                  <c:v>-1.2793499999999999E-2</c:v>
                </c:pt>
                <c:pt idx="365">
                  <c:v>3.1251899999999999E-3</c:v>
                </c:pt>
                <c:pt idx="366">
                  <c:v>5.9452100000000003E-3</c:v>
                </c:pt>
                <c:pt idx="367">
                  <c:v>6.0081499999999999E-4</c:v>
                </c:pt>
                <c:pt idx="368">
                  <c:v>1.2606600000000001E-2</c:v>
                </c:pt>
                <c:pt idx="369">
                  <c:v>-1.1820799999999999E-2</c:v>
                </c:pt>
                <c:pt idx="370">
                  <c:v>-2.1152500000000001E-2</c:v>
                </c:pt>
                <c:pt idx="371">
                  <c:v>-6.4144099999999997E-3</c:v>
                </c:pt>
                <c:pt idx="372">
                  <c:v>-1.3332400000000001E-3</c:v>
                </c:pt>
                <c:pt idx="373">
                  <c:v>7.0705400000000002E-3</c:v>
                </c:pt>
                <c:pt idx="374">
                  <c:v>-3.6964400000000001E-3</c:v>
                </c:pt>
                <c:pt idx="375">
                  <c:v>-1.5239699999999999E-3</c:v>
                </c:pt>
                <c:pt idx="376">
                  <c:v>-1.6368899999999999E-2</c:v>
                </c:pt>
                <c:pt idx="377">
                  <c:v>-3.3884000000000002E-3</c:v>
                </c:pt>
                <c:pt idx="378">
                  <c:v>-1.4139199999999999E-2</c:v>
                </c:pt>
                <c:pt idx="379">
                  <c:v>-1.5871E-2</c:v>
                </c:pt>
                <c:pt idx="380">
                  <c:v>-1.06277E-2</c:v>
                </c:pt>
                <c:pt idx="381">
                  <c:v>-2.9754599999999999E-2</c:v>
                </c:pt>
                <c:pt idx="382">
                  <c:v>-2.5218999999999998E-2</c:v>
                </c:pt>
                <c:pt idx="383">
                  <c:v>-7.0800799999999999E-3</c:v>
                </c:pt>
                <c:pt idx="384">
                  <c:v>-6.5498400000000003E-3</c:v>
                </c:pt>
                <c:pt idx="385" formatCode="0.00E+00">
                  <c:v>-2.9603999999999998E-2</c:v>
                </c:pt>
                <c:pt idx="386">
                  <c:v>-3.6498999999999997E-2</c:v>
                </c:pt>
                <c:pt idx="387">
                  <c:v>-3.9862599999999998E-2</c:v>
                </c:pt>
                <c:pt idx="388">
                  <c:v>-3.3197400000000002E-2</c:v>
                </c:pt>
                <c:pt idx="389">
                  <c:v>-1.10674E-2</c:v>
                </c:pt>
                <c:pt idx="390">
                  <c:v>-2.36273E-2</c:v>
                </c:pt>
                <c:pt idx="391">
                  <c:v>-1.6477599999999998E-2</c:v>
                </c:pt>
                <c:pt idx="392">
                  <c:v>-1.27096E-2</c:v>
                </c:pt>
                <c:pt idx="393">
                  <c:v>1.95503E-3</c:v>
                </c:pt>
                <c:pt idx="394">
                  <c:v>9.9897400000000004E-3</c:v>
                </c:pt>
                <c:pt idx="395">
                  <c:v>-2.2821400000000002E-3</c:v>
                </c:pt>
                <c:pt idx="396">
                  <c:v>-4.0616999999999997E-3</c:v>
                </c:pt>
                <c:pt idx="397">
                  <c:v>-3.6077499999999998E-3</c:v>
                </c:pt>
                <c:pt idx="398">
                  <c:v>1.6450900000000001E-3</c:v>
                </c:pt>
                <c:pt idx="399">
                  <c:v>-2.3832300000000001E-2</c:v>
                </c:pt>
                <c:pt idx="400">
                  <c:v>-6.3571900000000004E-3</c:v>
                </c:pt>
                <c:pt idx="401">
                  <c:v>-4.2171500000000002E-3</c:v>
                </c:pt>
                <c:pt idx="402">
                  <c:v>-1.51615E-2</c:v>
                </c:pt>
                <c:pt idx="403">
                  <c:v>-6.7377100000000001E-3</c:v>
                </c:pt>
                <c:pt idx="404">
                  <c:v>-2.2053699999999999E-2</c:v>
                </c:pt>
                <c:pt idx="405">
                  <c:v>-2.9910099999999998E-2</c:v>
                </c:pt>
                <c:pt idx="406">
                  <c:v>-2.6627499999999998E-2</c:v>
                </c:pt>
                <c:pt idx="407" formatCode="0.00E+00">
                  <c:v>-2.2572499999999999E-2</c:v>
                </c:pt>
                <c:pt idx="408">
                  <c:v>-2.6845000000000001E-2</c:v>
                </c:pt>
                <c:pt idx="409">
                  <c:v>-1.8686299999999999E-2</c:v>
                </c:pt>
                <c:pt idx="410">
                  <c:v>-2.3880999999999999E-2</c:v>
                </c:pt>
                <c:pt idx="411">
                  <c:v>-2.9845199999999999E-2</c:v>
                </c:pt>
                <c:pt idx="412">
                  <c:v>-1.50604E-2</c:v>
                </c:pt>
                <c:pt idx="413" formatCode="0.00E+00">
                  <c:v>-1.00222E-2</c:v>
                </c:pt>
                <c:pt idx="414">
                  <c:v>-9.5443699999999999E-3</c:v>
                </c:pt>
                <c:pt idx="415">
                  <c:v>-1.5880600000000002E-2</c:v>
                </c:pt>
                <c:pt idx="416">
                  <c:v>-1.6019800000000001E-2</c:v>
                </c:pt>
                <c:pt idx="417">
                  <c:v>3.4256E-3</c:v>
                </c:pt>
                <c:pt idx="418">
                  <c:v>-1.19114E-3</c:v>
                </c:pt>
                <c:pt idx="419">
                  <c:v>-7.66659E-3</c:v>
                </c:pt>
                <c:pt idx="420">
                  <c:v>-1.9578899999999999E-3</c:v>
                </c:pt>
                <c:pt idx="421">
                  <c:v>-1.4514900000000001E-2</c:v>
                </c:pt>
                <c:pt idx="422">
                  <c:v>-1.0874699999999999E-2</c:v>
                </c:pt>
                <c:pt idx="423">
                  <c:v>-1.3977099999999999E-2</c:v>
                </c:pt>
                <c:pt idx="424">
                  <c:v>-1.00965E-2</c:v>
                </c:pt>
                <c:pt idx="425">
                  <c:v>-2.1589299999999999E-2</c:v>
                </c:pt>
                <c:pt idx="426">
                  <c:v>-1.9084899999999998E-2</c:v>
                </c:pt>
                <c:pt idx="427">
                  <c:v>-1.47066E-2</c:v>
                </c:pt>
                <c:pt idx="428">
                  <c:v>-1.25475E-2</c:v>
                </c:pt>
                <c:pt idx="429">
                  <c:v>-1.8845600000000001E-2</c:v>
                </c:pt>
                <c:pt idx="430">
                  <c:v>-2.9368399999999999E-2</c:v>
                </c:pt>
                <c:pt idx="431">
                  <c:v>-2.495E-2</c:v>
                </c:pt>
                <c:pt idx="432">
                  <c:v>-1.43757E-2</c:v>
                </c:pt>
                <c:pt idx="433">
                  <c:v>-2.51398E-2</c:v>
                </c:pt>
                <c:pt idx="434">
                  <c:v>-2.50616E-2</c:v>
                </c:pt>
                <c:pt idx="435">
                  <c:v>-1.15738E-2</c:v>
                </c:pt>
                <c:pt idx="436">
                  <c:v>-2.1711299999999999E-2</c:v>
                </c:pt>
                <c:pt idx="437">
                  <c:v>1.93882E-3</c:v>
                </c:pt>
                <c:pt idx="438">
                  <c:v>-1.69325E-2</c:v>
                </c:pt>
                <c:pt idx="439">
                  <c:v>-2.8547300000000001E-2</c:v>
                </c:pt>
                <c:pt idx="440">
                  <c:v>-1.39122E-2</c:v>
                </c:pt>
                <c:pt idx="441">
                  <c:v>-3.1134599999999998E-2</c:v>
                </c:pt>
                <c:pt idx="442">
                  <c:v>-3.48387E-2</c:v>
                </c:pt>
                <c:pt idx="443">
                  <c:v>-2.06251E-2</c:v>
                </c:pt>
                <c:pt idx="444">
                  <c:v>-2.4692499999999999E-2</c:v>
                </c:pt>
                <c:pt idx="445">
                  <c:v>-2.5110199999999999E-2</c:v>
                </c:pt>
                <c:pt idx="446">
                  <c:v>-1.55354E-2</c:v>
                </c:pt>
                <c:pt idx="447">
                  <c:v>-1.5938799999999999E-2</c:v>
                </c:pt>
                <c:pt idx="448">
                  <c:v>-8.9807499999999992E-3</c:v>
                </c:pt>
                <c:pt idx="449">
                  <c:v>-2.8441399999999999E-2</c:v>
                </c:pt>
                <c:pt idx="450">
                  <c:v>-3.4865399999999998E-2</c:v>
                </c:pt>
                <c:pt idx="451">
                  <c:v>-1.3894999999999999E-2</c:v>
                </c:pt>
                <c:pt idx="452">
                  <c:v>-4.3950099999999999E-2</c:v>
                </c:pt>
                <c:pt idx="453">
                  <c:v>-6.8645499999999996E-3</c:v>
                </c:pt>
                <c:pt idx="454">
                  <c:v>-2.0167399999999999E-2</c:v>
                </c:pt>
                <c:pt idx="455">
                  <c:v>-9.7618099999999992E-3</c:v>
                </c:pt>
                <c:pt idx="456">
                  <c:v>-1.3661400000000001E-2</c:v>
                </c:pt>
                <c:pt idx="457">
                  <c:v>-8.2616800000000004E-3</c:v>
                </c:pt>
                <c:pt idx="458">
                  <c:v>-5.7067899999999998E-3</c:v>
                </c:pt>
                <c:pt idx="459">
                  <c:v>-2.51503E-2</c:v>
                </c:pt>
                <c:pt idx="460">
                  <c:v>-3.8642899999999998E-3</c:v>
                </c:pt>
                <c:pt idx="461">
                  <c:v>-1.9268E-2</c:v>
                </c:pt>
                <c:pt idx="462">
                  <c:v>-2.0886399999999999E-2</c:v>
                </c:pt>
                <c:pt idx="463">
                  <c:v>-2.0062400000000001E-2</c:v>
                </c:pt>
                <c:pt idx="464">
                  <c:v>-9.7198500000000004E-3</c:v>
                </c:pt>
                <c:pt idx="465">
                  <c:v>-1.7740200000000001E-2</c:v>
                </c:pt>
                <c:pt idx="466">
                  <c:v>-2.11287E-2</c:v>
                </c:pt>
                <c:pt idx="467" formatCode="0.00E+00">
                  <c:v>-3.97396E-2</c:v>
                </c:pt>
                <c:pt idx="468">
                  <c:v>-2.5195100000000002E-2</c:v>
                </c:pt>
                <c:pt idx="469">
                  <c:v>-1.8632900000000001E-2</c:v>
                </c:pt>
                <c:pt idx="470">
                  <c:v>-1.5276E-2</c:v>
                </c:pt>
                <c:pt idx="471">
                  <c:v>-3.01552E-2</c:v>
                </c:pt>
                <c:pt idx="472">
                  <c:v>-3.9586999999999999E-3</c:v>
                </c:pt>
                <c:pt idx="473">
                  <c:v>-1.4146799999999999E-2</c:v>
                </c:pt>
                <c:pt idx="474">
                  <c:v>-1.6222E-2</c:v>
                </c:pt>
                <c:pt idx="475">
                  <c:v>-1.9302400000000001E-2</c:v>
                </c:pt>
                <c:pt idx="476">
                  <c:v>-6.0825300000000001E-3</c:v>
                </c:pt>
                <c:pt idx="477">
                  <c:v>1.2822200000000001E-2</c:v>
                </c:pt>
                <c:pt idx="478">
                  <c:v>-2.0321800000000001E-2</c:v>
                </c:pt>
                <c:pt idx="479">
                  <c:v>-3.72982E-3</c:v>
                </c:pt>
                <c:pt idx="480">
                  <c:v>-2.3908599999999999E-2</c:v>
                </c:pt>
                <c:pt idx="481">
                  <c:v>1.61648E-3</c:v>
                </c:pt>
                <c:pt idx="482">
                  <c:v>-6.3190499999999997E-3</c:v>
                </c:pt>
                <c:pt idx="483">
                  <c:v>-8.0862E-3</c:v>
                </c:pt>
                <c:pt idx="484">
                  <c:v>-1.12677E-2</c:v>
                </c:pt>
                <c:pt idx="485">
                  <c:v>-5.9699999999999996E-3</c:v>
                </c:pt>
                <c:pt idx="486">
                  <c:v>-1.49517E-2</c:v>
                </c:pt>
                <c:pt idx="487">
                  <c:v>4.3497099999999997E-3</c:v>
                </c:pt>
                <c:pt idx="488">
                  <c:v>1.0686899999999999E-2</c:v>
                </c:pt>
                <c:pt idx="489">
                  <c:v>-8.6107300000000005E-3</c:v>
                </c:pt>
                <c:pt idx="490">
                  <c:v>7.2841599999999996E-3</c:v>
                </c:pt>
                <c:pt idx="491">
                  <c:v>-2.6178400000000002E-3</c:v>
                </c:pt>
                <c:pt idx="492">
                  <c:v>1.09243E-2</c:v>
                </c:pt>
                <c:pt idx="493">
                  <c:v>1.7881399999999999E-3</c:v>
                </c:pt>
                <c:pt idx="494">
                  <c:v>1.21975E-2</c:v>
                </c:pt>
                <c:pt idx="495">
                  <c:v>-2.0837799999999999E-3</c:v>
                </c:pt>
                <c:pt idx="496">
                  <c:v>-1.31903E-2</c:v>
                </c:pt>
                <c:pt idx="497">
                  <c:v>-1.6381300000000001E-2</c:v>
                </c:pt>
                <c:pt idx="498">
                  <c:v>-3.7756E-3</c:v>
                </c:pt>
                <c:pt idx="499">
                  <c:v>1.61743E-3</c:v>
                </c:pt>
                <c:pt idx="500">
                  <c:v>2.97737E-3</c:v>
                </c:pt>
                <c:pt idx="501">
                  <c:v>-1.6978300000000002E-2</c:v>
                </c:pt>
                <c:pt idx="502">
                  <c:v>-1.46713E-2</c:v>
                </c:pt>
                <c:pt idx="503">
                  <c:v>8.5315700000000005E-3</c:v>
                </c:pt>
                <c:pt idx="504">
                  <c:v>3.7527099999999998E-3</c:v>
                </c:pt>
                <c:pt idx="505">
                  <c:v>-5.7315800000000004E-4</c:v>
                </c:pt>
                <c:pt idx="506">
                  <c:v>-2.2211100000000001E-3</c:v>
                </c:pt>
                <c:pt idx="507">
                  <c:v>6.6404300000000001E-3</c:v>
                </c:pt>
                <c:pt idx="508" formatCode="0.00E+00">
                  <c:v>2.9334999999999999E-3</c:v>
                </c:pt>
                <c:pt idx="509">
                  <c:v>2.7170200000000001E-3</c:v>
                </c:pt>
                <c:pt idx="510">
                  <c:v>8.2149500000000004E-3</c:v>
                </c:pt>
                <c:pt idx="511">
                  <c:v>1.2656199999999999E-2</c:v>
                </c:pt>
                <c:pt idx="512">
                  <c:v>-2.0729999999999998E-2</c:v>
                </c:pt>
                <c:pt idx="513">
                  <c:v>-9.2334700000000006E-3</c:v>
                </c:pt>
                <c:pt idx="514">
                  <c:v>-9.5710799999999992E-3</c:v>
                </c:pt>
                <c:pt idx="515">
                  <c:v>-1.62411E-3</c:v>
                </c:pt>
                <c:pt idx="516">
                  <c:v>-3.2720599999999998E-3</c:v>
                </c:pt>
                <c:pt idx="517">
                  <c:v>-9.1371500000000001E-3</c:v>
                </c:pt>
                <c:pt idx="518">
                  <c:v>-5.4197300000000002E-3</c:v>
                </c:pt>
                <c:pt idx="519">
                  <c:v>1.5068099999999999E-3</c:v>
                </c:pt>
                <c:pt idx="520" formatCode="0.00E+00">
                  <c:v>-1.43051E-5</c:v>
                </c:pt>
                <c:pt idx="521">
                  <c:v>-7.6589600000000002E-3</c:v>
                </c:pt>
                <c:pt idx="522">
                  <c:v>1.8464999999999999E-2</c:v>
                </c:pt>
                <c:pt idx="523">
                  <c:v>1.1014900000000001E-3</c:v>
                </c:pt>
                <c:pt idx="524">
                  <c:v>1.01137E-2</c:v>
                </c:pt>
                <c:pt idx="525">
                  <c:v>1.1262900000000001E-3</c:v>
                </c:pt>
                <c:pt idx="526">
                  <c:v>1.3185499999999999E-2</c:v>
                </c:pt>
                <c:pt idx="527">
                  <c:v>9.0885199999999992E-3</c:v>
                </c:pt>
                <c:pt idx="528">
                  <c:v>7.9336200000000006E-3</c:v>
                </c:pt>
                <c:pt idx="529">
                  <c:v>3.1166100000000001E-3</c:v>
                </c:pt>
                <c:pt idx="530">
                  <c:v>-1.87492E-3</c:v>
                </c:pt>
                <c:pt idx="531">
                  <c:v>6.0386700000000003E-3</c:v>
                </c:pt>
                <c:pt idx="532">
                  <c:v>8.2902900000000005E-3</c:v>
                </c:pt>
                <c:pt idx="533">
                  <c:v>3.0136099999999999E-4</c:v>
                </c:pt>
                <c:pt idx="534">
                  <c:v>1.5439E-2</c:v>
                </c:pt>
                <c:pt idx="535">
                  <c:v>1.23701E-2</c:v>
                </c:pt>
                <c:pt idx="536">
                  <c:v>-7.8401600000000005E-3</c:v>
                </c:pt>
                <c:pt idx="537">
                  <c:v>1.24168E-3</c:v>
                </c:pt>
                <c:pt idx="538">
                  <c:v>-1.39904E-3</c:v>
                </c:pt>
                <c:pt idx="539">
                  <c:v>-7.9431499999999995E-3</c:v>
                </c:pt>
                <c:pt idx="540">
                  <c:v>-1.8758799999999999E-3</c:v>
                </c:pt>
                <c:pt idx="541">
                  <c:v>-7.3709500000000002E-3</c:v>
                </c:pt>
                <c:pt idx="542">
                  <c:v>2.1047599999999998E-3</c:v>
                </c:pt>
                <c:pt idx="543">
                  <c:v>-3.7050199999999998E-3</c:v>
                </c:pt>
                <c:pt idx="544">
                  <c:v>8.2969700000000001E-4</c:v>
                </c:pt>
                <c:pt idx="545">
                  <c:v>7.1115500000000003E-3</c:v>
                </c:pt>
                <c:pt idx="546">
                  <c:v>-5.7516099999999999E-3</c:v>
                </c:pt>
                <c:pt idx="547">
                  <c:v>-1.0467499999999999E-2</c:v>
                </c:pt>
                <c:pt idx="548">
                  <c:v>-4.0721900000000001E-4</c:v>
                </c:pt>
                <c:pt idx="549">
                  <c:v>9.8104500000000001E-3</c:v>
                </c:pt>
                <c:pt idx="550">
                  <c:v>7.0781699999999999E-3</c:v>
                </c:pt>
                <c:pt idx="551" formatCode="0.00E+00">
                  <c:v>-5.5313099999999997E-5</c:v>
                </c:pt>
                <c:pt idx="552">
                  <c:v>1.36566E-2</c:v>
                </c:pt>
                <c:pt idx="553">
                  <c:v>-5.5789899999999998E-3</c:v>
                </c:pt>
                <c:pt idx="554">
                  <c:v>-2.0421999999999999E-2</c:v>
                </c:pt>
                <c:pt idx="555">
                  <c:v>-1.9082100000000001E-2</c:v>
                </c:pt>
                <c:pt idx="556">
                  <c:v>-1.35155E-2</c:v>
                </c:pt>
                <c:pt idx="557">
                  <c:v>-9.0379699999999993E-3</c:v>
                </c:pt>
                <c:pt idx="558">
                  <c:v>9.6893299999999995E-4</c:v>
                </c:pt>
                <c:pt idx="559">
                  <c:v>-2.6285200000000002E-2</c:v>
                </c:pt>
                <c:pt idx="560">
                  <c:v>-1.47209E-2</c:v>
                </c:pt>
                <c:pt idx="561">
                  <c:v>-6.7224499999999996E-3</c:v>
                </c:pt>
                <c:pt idx="562" formatCode="0.00E+00">
                  <c:v>-2.4585700000000002E-3</c:v>
                </c:pt>
                <c:pt idx="563">
                  <c:v>-1.31168E-2</c:v>
                </c:pt>
                <c:pt idx="564">
                  <c:v>-2.8734199999999998E-3</c:v>
                </c:pt>
                <c:pt idx="565">
                  <c:v>-8.3618200000000007E-3</c:v>
                </c:pt>
                <c:pt idx="566">
                  <c:v>1.4915499999999999E-3</c:v>
                </c:pt>
                <c:pt idx="567">
                  <c:v>-7.2984699999999996E-3</c:v>
                </c:pt>
                <c:pt idx="568">
                  <c:v>1.41268E-2</c:v>
                </c:pt>
                <c:pt idx="569">
                  <c:v>1.64986E-4</c:v>
                </c:pt>
                <c:pt idx="570">
                  <c:v>6.35624E-3</c:v>
                </c:pt>
                <c:pt idx="571">
                  <c:v>-1.0982499999999999E-2</c:v>
                </c:pt>
                <c:pt idx="572">
                  <c:v>-2.3023600000000002E-2</c:v>
                </c:pt>
                <c:pt idx="573">
                  <c:v>-1.4801E-2</c:v>
                </c:pt>
                <c:pt idx="574">
                  <c:v>-7.6265300000000003E-3</c:v>
                </c:pt>
                <c:pt idx="575">
                  <c:v>-8.5124999999999992E-3</c:v>
                </c:pt>
                <c:pt idx="576">
                  <c:v>-2.0232199999999999E-2</c:v>
                </c:pt>
                <c:pt idx="577">
                  <c:v>-2.00415E-2</c:v>
                </c:pt>
                <c:pt idx="578">
                  <c:v>-1.37129E-2</c:v>
                </c:pt>
                <c:pt idx="579">
                  <c:v>-1.7722100000000001E-2</c:v>
                </c:pt>
                <c:pt idx="580">
                  <c:v>-1.78823E-2</c:v>
                </c:pt>
                <c:pt idx="581">
                  <c:v>-2.01187E-2</c:v>
                </c:pt>
                <c:pt idx="582">
                  <c:v>1.24493E-2</c:v>
                </c:pt>
                <c:pt idx="583">
                  <c:v>-9.1562299999999996E-3</c:v>
                </c:pt>
                <c:pt idx="584">
                  <c:v>2.96116E-3</c:v>
                </c:pt>
                <c:pt idx="585">
                  <c:v>4.3929099999999999E-2</c:v>
                </c:pt>
                <c:pt idx="586">
                  <c:v>2.8540599999999999E-2</c:v>
                </c:pt>
                <c:pt idx="587">
                  <c:v>2.8274500000000001E-2</c:v>
                </c:pt>
                <c:pt idx="588">
                  <c:v>5.6181E-3</c:v>
                </c:pt>
                <c:pt idx="589">
                  <c:v>-1.46027E-2</c:v>
                </c:pt>
                <c:pt idx="590">
                  <c:v>-3.2720599999999998E-3</c:v>
                </c:pt>
                <c:pt idx="591">
                  <c:v>1.0021199999999999E-2</c:v>
                </c:pt>
                <c:pt idx="592">
                  <c:v>2.21195E-2</c:v>
                </c:pt>
                <c:pt idx="593">
                  <c:v>2.2733699999999999E-2</c:v>
                </c:pt>
                <c:pt idx="594">
                  <c:v>4.3325400000000002E-3</c:v>
                </c:pt>
                <c:pt idx="595">
                  <c:v>1.7794600000000001E-2</c:v>
                </c:pt>
                <c:pt idx="596">
                  <c:v>1.6920999999999999E-2</c:v>
                </c:pt>
                <c:pt idx="597">
                  <c:v>3.3637E-2</c:v>
                </c:pt>
                <c:pt idx="598">
                  <c:v>2.63977E-2</c:v>
                </c:pt>
                <c:pt idx="599">
                  <c:v>1.63851E-2</c:v>
                </c:pt>
                <c:pt idx="600">
                  <c:v>9.6969599999999993E-3</c:v>
                </c:pt>
                <c:pt idx="601">
                  <c:v>1.4038099999999999E-3</c:v>
                </c:pt>
                <c:pt idx="602">
                  <c:v>4.4035900000000003E-2</c:v>
                </c:pt>
                <c:pt idx="603">
                  <c:v>2.1396600000000002E-2</c:v>
                </c:pt>
                <c:pt idx="604">
                  <c:v>3.3767699999999998E-2</c:v>
                </c:pt>
                <c:pt idx="605">
                  <c:v>3.5451900000000001E-2</c:v>
                </c:pt>
                <c:pt idx="606">
                  <c:v>2.6351900000000001E-2</c:v>
                </c:pt>
                <c:pt idx="607">
                  <c:v>1.9912699999999998E-2</c:v>
                </c:pt>
                <c:pt idx="608" formatCode="0.00E+00">
                  <c:v>1.31903E-2</c:v>
                </c:pt>
                <c:pt idx="609" formatCode="0.00E+00">
                  <c:v>3.0075999999999999E-2</c:v>
                </c:pt>
                <c:pt idx="610">
                  <c:v>2.63824E-2</c:v>
                </c:pt>
                <c:pt idx="611">
                  <c:v>2.5864600000000001E-2</c:v>
                </c:pt>
                <c:pt idx="612">
                  <c:v>2.1381399999999998E-2</c:v>
                </c:pt>
                <c:pt idx="613">
                  <c:v>1.2595200000000001E-2</c:v>
                </c:pt>
                <c:pt idx="614">
                  <c:v>4.6501199999999998E-3</c:v>
                </c:pt>
                <c:pt idx="615">
                  <c:v>3.04012E-2</c:v>
                </c:pt>
                <c:pt idx="616">
                  <c:v>3.1728699999999999E-2</c:v>
                </c:pt>
                <c:pt idx="617">
                  <c:v>-7.0609999999999996E-3</c:v>
                </c:pt>
                <c:pt idx="618">
                  <c:v>-1.28326E-2</c:v>
                </c:pt>
                <c:pt idx="619">
                  <c:v>-1.36452E-2</c:v>
                </c:pt>
                <c:pt idx="620">
                  <c:v>1.5608800000000001E-2</c:v>
                </c:pt>
                <c:pt idx="621">
                  <c:v>1.62764E-2</c:v>
                </c:pt>
                <c:pt idx="622">
                  <c:v>9.0646700000000004E-3</c:v>
                </c:pt>
                <c:pt idx="623">
                  <c:v>3.48177E-2</c:v>
                </c:pt>
                <c:pt idx="624">
                  <c:v>2.99454E-2</c:v>
                </c:pt>
                <c:pt idx="625">
                  <c:v>2.7112000000000001E-2</c:v>
                </c:pt>
                <c:pt idx="626">
                  <c:v>2.23532E-2</c:v>
                </c:pt>
                <c:pt idx="627">
                  <c:v>3.7136099999999998E-2</c:v>
                </c:pt>
                <c:pt idx="628">
                  <c:v>3.2710099999999999E-2</c:v>
                </c:pt>
                <c:pt idx="629">
                  <c:v>1.6376499999999999E-2</c:v>
                </c:pt>
                <c:pt idx="630">
                  <c:v>1.8135100000000001E-2</c:v>
                </c:pt>
                <c:pt idx="631">
                  <c:v>1.6054200000000001E-2</c:v>
                </c:pt>
                <c:pt idx="632">
                  <c:v>2.6428199999999999E-2</c:v>
                </c:pt>
                <c:pt idx="633" formatCode="0.00E+00">
                  <c:v>2.11802E-2</c:v>
                </c:pt>
                <c:pt idx="634">
                  <c:v>1.5665100000000001E-2</c:v>
                </c:pt>
                <c:pt idx="635">
                  <c:v>2.1192599999999999E-2</c:v>
                </c:pt>
                <c:pt idx="636">
                  <c:v>1.9614199999999998E-2</c:v>
                </c:pt>
                <c:pt idx="637">
                  <c:v>1.24149E-2</c:v>
                </c:pt>
                <c:pt idx="638">
                  <c:v>-5.7592399999999997E-3</c:v>
                </c:pt>
                <c:pt idx="639">
                  <c:v>2.0740499999999999E-2</c:v>
                </c:pt>
                <c:pt idx="640">
                  <c:v>-8.7366100000000006E-3</c:v>
                </c:pt>
                <c:pt idx="641">
                  <c:v>1.9730600000000001E-2</c:v>
                </c:pt>
                <c:pt idx="642">
                  <c:v>1.5901599999999998E-2</c:v>
                </c:pt>
                <c:pt idx="643">
                  <c:v>2.4068800000000001E-2</c:v>
                </c:pt>
                <c:pt idx="644">
                  <c:v>2.4062199999999999E-2</c:v>
                </c:pt>
                <c:pt idx="645">
                  <c:v>1.6397499999999999E-2</c:v>
                </c:pt>
                <c:pt idx="646">
                  <c:v>2.0431499999999998E-2</c:v>
                </c:pt>
                <c:pt idx="647">
                  <c:v>1.01099E-2</c:v>
                </c:pt>
                <c:pt idx="648">
                  <c:v>2.60086E-2</c:v>
                </c:pt>
                <c:pt idx="649">
                  <c:v>1.0359800000000001E-2</c:v>
                </c:pt>
                <c:pt idx="650">
                  <c:v>1.9190800000000001E-2</c:v>
                </c:pt>
                <c:pt idx="651">
                  <c:v>1.8154099999999999E-2</c:v>
                </c:pt>
                <c:pt idx="652">
                  <c:v>1.8853200000000001E-2</c:v>
                </c:pt>
                <c:pt idx="653">
                  <c:v>1.50032E-2</c:v>
                </c:pt>
                <c:pt idx="654">
                  <c:v>2.01321E-2</c:v>
                </c:pt>
                <c:pt idx="655">
                  <c:v>1.87645E-2</c:v>
                </c:pt>
                <c:pt idx="656">
                  <c:v>7.2536500000000004E-3</c:v>
                </c:pt>
                <c:pt idx="657">
                  <c:v>-4.3993000000000001E-3</c:v>
                </c:pt>
                <c:pt idx="658">
                  <c:v>1.1161799999999999E-2</c:v>
                </c:pt>
                <c:pt idx="659">
                  <c:v>1.47896E-2</c:v>
                </c:pt>
                <c:pt idx="660">
                  <c:v>4.3373099999999996E-3</c:v>
                </c:pt>
                <c:pt idx="661">
                  <c:v>-4.4317200000000001E-3</c:v>
                </c:pt>
                <c:pt idx="662">
                  <c:v>6.1511999999999999E-3</c:v>
                </c:pt>
                <c:pt idx="663">
                  <c:v>-5.83649E-4</c:v>
                </c:pt>
                <c:pt idx="664">
                  <c:v>2.8076199999999998E-3</c:v>
                </c:pt>
                <c:pt idx="665">
                  <c:v>6.3114199999999999E-3</c:v>
                </c:pt>
                <c:pt idx="666">
                  <c:v>2.20337E-2</c:v>
                </c:pt>
                <c:pt idx="667">
                  <c:v>1.5471499999999999E-2</c:v>
                </c:pt>
                <c:pt idx="668">
                  <c:v>2.25782E-2</c:v>
                </c:pt>
                <c:pt idx="669">
                  <c:v>1.6923899999999999E-2</c:v>
                </c:pt>
                <c:pt idx="670">
                  <c:v>2.9964399999999999E-2</c:v>
                </c:pt>
                <c:pt idx="671">
                  <c:v>9.2821099999999997E-3</c:v>
                </c:pt>
                <c:pt idx="672">
                  <c:v>3.9882700000000004E-3</c:v>
                </c:pt>
                <c:pt idx="673">
                  <c:v>6.1368899999999999E-3</c:v>
                </c:pt>
                <c:pt idx="674">
                  <c:v>3.32928E-3</c:v>
                </c:pt>
                <c:pt idx="675">
                  <c:v>1.69582E-2</c:v>
                </c:pt>
                <c:pt idx="676">
                  <c:v>8.4619499999999993E-3</c:v>
                </c:pt>
                <c:pt idx="677">
                  <c:v>1.0434199999999999E-2</c:v>
                </c:pt>
                <c:pt idx="678">
                  <c:v>1.5896799999999999E-2</c:v>
                </c:pt>
                <c:pt idx="679">
                  <c:v>1.3192199999999999E-2</c:v>
                </c:pt>
                <c:pt idx="680">
                  <c:v>-4.6129200000000004E-3</c:v>
                </c:pt>
                <c:pt idx="681">
                  <c:v>1.3156899999999999E-2</c:v>
                </c:pt>
                <c:pt idx="682">
                  <c:v>8.6441E-3</c:v>
                </c:pt>
                <c:pt idx="683">
                  <c:v>1.54228E-2</c:v>
                </c:pt>
                <c:pt idx="684">
                  <c:v>9.4222999999999998E-3</c:v>
                </c:pt>
                <c:pt idx="685">
                  <c:v>1.6716000000000002E-2</c:v>
                </c:pt>
                <c:pt idx="686">
                  <c:v>2.3208599999999999E-2</c:v>
                </c:pt>
                <c:pt idx="687">
                  <c:v>3.6440800000000002E-2</c:v>
                </c:pt>
                <c:pt idx="688">
                  <c:v>1.6015999999999999E-2</c:v>
                </c:pt>
                <c:pt idx="689">
                  <c:v>4.0197399999999999E-3</c:v>
                </c:pt>
                <c:pt idx="690">
                  <c:v>2.94571E-2</c:v>
                </c:pt>
                <c:pt idx="691">
                  <c:v>-6.8664599999999996E-3</c:v>
                </c:pt>
                <c:pt idx="692">
                  <c:v>6.7319900000000002E-3</c:v>
                </c:pt>
                <c:pt idx="693">
                  <c:v>9.7656300000000008E-3</c:v>
                </c:pt>
                <c:pt idx="694">
                  <c:v>2.4282499999999999E-2</c:v>
                </c:pt>
                <c:pt idx="695">
                  <c:v>8.1844299999999995E-3</c:v>
                </c:pt>
                <c:pt idx="696">
                  <c:v>4.6234099999999997E-3</c:v>
                </c:pt>
                <c:pt idx="697">
                  <c:v>1.5841500000000001E-2</c:v>
                </c:pt>
                <c:pt idx="698">
                  <c:v>1.0698300000000001E-2</c:v>
                </c:pt>
                <c:pt idx="699">
                  <c:v>2.68841E-3</c:v>
                </c:pt>
                <c:pt idx="700">
                  <c:v>2.7608899999999998E-3</c:v>
                </c:pt>
                <c:pt idx="701">
                  <c:v>2.3864699999999999E-2</c:v>
                </c:pt>
                <c:pt idx="702">
                  <c:v>1.3711900000000001E-2</c:v>
                </c:pt>
                <c:pt idx="703">
                  <c:v>-4.9076099999999998E-3</c:v>
                </c:pt>
                <c:pt idx="704">
                  <c:v>2.0909299999999999E-2</c:v>
                </c:pt>
                <c:pt idx="705">
                  <c:v>1.5681299999999999E-2</c:v>
                </c:pt>
                <c:pt idx="706">
                  <c:v>-2.2230100000000001E-3</c:v>
                </c:pt>
                <c:pt idx="707">
                  <c:v>1.20649E-2</c:v>
                </c:pt>
                <c:pt idx="708">
                  <c:v>2.79083E-2</c:v>
                </c:pt>
                <c:pt idx="709">
                  <c:v>2.707E-2</c:v>
                </c:pt>
                <c:pt idx="710">
                  <c:v>1.25141E-2</c:v>
                </c:pt>
                <c:pt idx="711">
                  <c:v>2.4097400000000001E-2</c:v>
                </c:pt>
                <c:pt idx="712">
                  <c:v>3.3539800000000002E-2</c:v>
                </c:pt>
                <c:pt idx="713">
                  <c:v>1.3920800000000001E-2</c:v>
                </c:pt>
                <c:pt idx="714">
                  <c:v>1.6612999999999999E-2</c:v>
                </c:pt>
                <c:pt idx="715">
                  <c:v>8.8605899999999998E-3</c:v>
                </c:pt>
                <c:pt idx="716">
                  <c:v>8.0022800000000005E-3</c:v>
                </c:pt>
                <c:pt idx="717">
                  <c:v>2.5576600000000001E-2</c:v>
                </c:pt>
                <c:pt idx="718">
                  <c:v>1.8837900000000001E-2</c:v>
                </c:pt>
                <c:pt idx="719">
                  <c:v>2.10896E-2</c:v>
                </c:pt>
                <c:pt idx="720">
                  <c:v>2.5143599999999999E-2</c:v>
                </c:pt>
                <c:pt idx="721">
                  <c:v>2.4053600000000001E-2</c:v>
                </c:pt>
                <c:pt idx="722">
                  <c:v>2.7144399999999999E-2</c:v>
                </c:pt>
                <c:pt idx="723">
                  <c:v>1.3451599999999999E-2</c:v>
                </c:pt>
                <c:pt idx="724">
                  <c:v>2.0386700000000001E-2</c:v>
                </c:pt>
                <c:pt idx="725">
                  <c:v>2.8664599999999998E-2</c:v>
                </c:pt>
                <c:pt idx="726">
                  <c:v>2.1106699999999999E-2</c:v>
                </c:pt>
                <c:pt idx="727">
                  <c:v>1.8412600000000001E-2</c:v>
                </c:pt>
                <c:pt idx="728">
                  <c:v>1.27029E-2</c:v>
                </c:pt>
                <c:pt idx="729">
                  <c:v>1.6679800000000002E-2</c:v>
                </c:pt>
                <c:pt idx="730">
                  <c:v>1.5663099999999999E-2</c:v>
                </c:pt>
                <c:pt idx="731">
                  <c:v>1.9315700000000002E-2</c:v>
                </c:pt>
                <c:pt idx="732">
                  <c:v>1.72415E-2</c:v>
                </c:pt>
                <c:pt idx="733">
                  <c:v>1.6118E-2</c:v>
                </c:pt>
                <c:pt idx="734">
                  <c:v>1.5911100000000001E-2</c:v>
                </c:pt>
                <c:pt idx="735">
                  <c:v>2.8677899999999999E-2</c:v>
                </c:pt>
                <c:pt idx="736">
                  <c:v>1.8319100000000001E-2</c:v>
                </c:pt>
                <c:pt idx="737">
                  <c:v>2.48823E-2</c:v>
                </c:pt>
                <c:pt idx="738">
                  <c:v>2.26517E-2</c:v>
                </c:pt>
                <c:pt idx="739">
                  <c:v>1.1126499999999999E-2</c:v>
                </c:pt>
                <c:pt idx="740">
                  <c:v>5.0458899999999999E-3</c:v>
                </c:pt>
                <c:pt idx="741">
                  <c:v>2.0916899999999999E-2</c:v>
                </c:pt>
                <c:pt idx="742">
                  <c:v>6.9932900000000001E-3</c:v>
                </c:pt>
                <c:pt idx="743">
                  <c:v>1.7704999999999999E-2</c:v>
                </c:pt>
                <c:pt idx="744">
                  <c:v>9.7856499999999999E-3</c:v>
                </c:pt>
                <c:pt idx="745">
                  <c:v>2.2719400000000001E-2</c:v>
                </c:pt>
                <c:pt idx="746">
                  <c:v>2.75965E-2</c:v>
                </c:pt>
                <c:pt idx="747">
                  <c:v>-4.8828100000000002E-4</c:v>
                </c:pt>
                <c:pt idx="748">
                  <c:v>1.51749E-2</c:v>
                </c:pt>
                <c:pt idx="749">
                  <c:v>-2.16103E-3</c:v>
                </c:pt>
                <c:pt idx="750">
                  <c:v>1.4549299999999999E-2</c:v>
                </c:pt>
                <c:pt idx="751">
                  <c:v>1.8854099999999999E-2</c:v>
                </c:pt>
                <c:pt idx="752">
                  <c:v>8.7785699999999994E-3</c:v>
                </c:pt>
                <c:pt idx="753">
                  <c:v>1.95169E-2</c:v>
                </c:pt>
                <c:pt idx="754">
                  <c:v>5.5723200000000004E-3</c:v>
                </c:pt>
                <c:pt idx="755">
                  <c:v>2.16446E-2</c:v>
                </c:pt>
                <c:pt idx="756">
                  <c:v>1.1526099999999999E-2</c:v>
                </c:pt>
                <c:pt idx="757">
                  <c:v>1.2575100000000001E-2</c:v>
                </c:pt>
                <c:pt idx="758">
                  <c:v>3.4160599999999998E-3</c:v>
                </c:pt>
                <c:pt idx="759">
                  <c:v>6.8817100000000001E-3</c:v>
                </c:pt>
                <c:pt idx="760">
                  <c:v>2.10896E-2</c:v>
                </c:pt>
                <c:pt idx="761">
                  <c:v>1.44701E-2</c:v>
                </c:pt>
                <c:pt idx="762">
                  <c:v>4.2180999999999998E-3</c:v>
                </c:pt>
                <c:pt idx="763">
                  <c:v>9.0370199999999998E-3</c:v>
                </c:pt>
                <c:pt idx="764">
                  <c:v>3.1821299999999997E-2</c:v>
                </c:pt>
                <c:pt idx="765">
                  <c:v>1.52006E-2</c:v>
                </c:pt>
                <c:pt idx="766">
                  <c:v>1.7275800000000001E-2</c:v>
                </c:pt>
                <c:pt idx="767">
                  <c:v>8.1624999999999996E-3</c:v>
                </c:pt>
                <c:pt idx="768">
                  <c:v>2.28882E-3</c:v>
                </c:pt>
                <c:pt idx="769">
                  <c:v>9.7703900000000003E-3</c:v>
                </c:pt>
                <c:pt idx="770">
                  <c:v>-9.1114000000000004E-3</c:v>
                </c:pt>
                <c:pt idx="771">
                  <c:v>1.7891899999999999E-2</c:v>
                </c:pt>
                <c:pt idx="772">
                  <c:v>1.67952E-2</c:v>
                </c:pt>
                <c:pt idx="773">
                  <c:v>6.6633200000000004E-3</c:v>
                </c:pt>
                <c:pt idx="774">
                  <c:v>6.7501100000000001E-3</c:v>
                </c:pt>
                <c:pt idx="775">
                  <c:v>1.36089E-2</c:v>
                </c:pt>
                <c:pt idx="776" formatCode="0.00E+00">
                  <c:v>-8.1062299999999998E-5</c:v>
                </c:pt>
                <c:pt idx="777">
                  <c:v>-1.23158E-2</c:v>
                </c:pt>
                <c:pt idx="778">
                  <c:v>3.3220300000000001E-2</c:v>
                </c:pt>
                <c:pt idx="779">
                  <c:v>5.4454799999999995E-4</c:v>
                </c:pt>
                <c:pt idx="780">
                  <c:v>1.92652E-2</c:v>
                </c:pt>
                <c:pt idx="781">
                  <c:v>2.0431499999999998E-2</c:v>
                </c:pt>
                <c:pt idx="782">
                  <c:v>2.0663299999999999E-2</c:v>
                </c:pt>
                <c:pt idx="783">
                  <c:v>2.2312200000000001E-2</c:v>
                </c:pt>
                <c:pt idx="784">
                  <c:v>1.3998999999999999E-2</c:v>
                </c:pt>
                <c:pt idx="785">
                  <c:v>1.5558199999999999E-2</c:v>
                </c:pt>
                <c:pt idx="786">
                  <c:v>1.11103E-3</c:v>
                </c:pt>
                <c:pt idx="787">
                  <c:v>1.99986E-3</c:v>
                </c:pt>
                <c:pt idx="788">
                  <c:v>-4.9495700000000004E-3</c:v>
                </c:pt>
                <c:pt idx="789">
                  <c:v>5.4016100000000003E-3</c:v>
                </c:pt>
                <c:pt idx="790">
                  <c:v>-6.06632E-3</c:v>
                </c:pt>
                <c:pt idx="791">
                  <c:v>-8.4524200000000004E-3</c:v>
                </c:pt>
                <c:pt idx="792">
                  <c:v>2.76947E-3</c:v>
                </c:pt>
                <c:pt idx="793">
                  <c:v>6.1302199999999996E-3</c:v>
                </c:pt>
                <c:pt idx="794">
                  <c:v>1.1631000000000001E-2</c:v>
                </c:pt>
                <c:pt idx="795">
                  <c:v>9.3440999999999993E-3</c:v>
                </c:pt>
                <c:pt idx="796">
                  <c:v>2.0941700000000001E-2</c:v>
                </c:pt>
                <c:pt idx="797">
                  <c:v>5.68295E-3</c:v>
                </c:pt>
                <c:pt idx="798">
                  <c:v>3.0547100000000001E-2</c:v>
                </c:pt>
                <c:pt idx="799">
                  <c:v>1.04437E-2</c:v>
                </c:pt>
                <c:pt idx="800">
                  <c:v>1.8748299999999999E-2</c:v>
                </c:pt>
                <c:pt idx="801">
                  <c:v>1.23377E-2</c:v>
                </c:pt>
                <c:pt idx="802">
                  <c:v>7.5321199999999998E-3</c:v>
                </c:pt>
                <c:pt idx="803">
                  <c:v>1.9784E-2</c:v>
                </c:pt>
                <c:pt idx="804">
                  <c:v>1.58634E-2</c:v>
                </c:pt>
                <c:pt idx="805">
                  <c:v>3.5495800000000001E-3</c:v>
                </c:pt>
                <c:pt idx="806">
                  <c:v>2.00596E-2</c:v>
                </c:pt>
                <c:pt idx="807">
                  <c:v>4.6997100000000002E-3</c:v>
                </c:pt>
                <c:pt idx="808">
                  <c:v>-1.00851E-2</c:v>
                </c:pt>
                <c:pt idx="809">
                  <c:v>1.14679E-2</c:v>
                </c:pt>
                <c:pt idx="810">
                  <c:v>6.4916599999999998E-3</c:v>
                </c:pt>
                <c:pt idx="811">
                  <c:v>2.25601E-2</c:v>
                </c:pt>
                <c:pt idx="812">
                  <c:v>-2.8686499999999999E-3</c:v>
                </c:pt>
                <c:pt idx="813">
                  <c:v>-3.5476699999999997E-4</c:v>
                </c:pt>
                <c:pt idx="814">
                  <c:v>1.8589999999999999E-2</c:v>
                </c:pt>
                <c:pt idx="815">
                  <c:v>9.6569099999999995E-3</c:v>
                </c:pt>
                <c:pt idx="816">
                  <c:v>1.24207E-2</c:v>
                </c:pt>
                <c:pt idx="817">
                  <c:v>5.4140100000000003E-3</c:v>
                </c:pt>
                <c:pt idx="818">
                  <c:v>6.7110099999999999E-3</c:v>
                </c:pt>
                <c:pt idx="819">
                  <c:v>2.78473E-3</c:v>
                </c:pt>
                <c:pt idx="820">
                  <c:v>9.1323900000000006E-3</c:v>
                </c:pt>
                <c:pt idx="821">
                  <c:v>-1.96934E-3</c:v>
                </c:pt>
                <c:pt idx="822">
                  <c:v>4.6110200000000004E-3</c:v>
                </c:pt>
                <c:pt idx="823">
                  <c:v>7.2517399999999996E-3</c:v>
                </c:pt>
                <c:pt idx="824">
                  <c:v>3.4217800000000001E-3</c:v>
                </c:pt>
                <c:pt idx="825">
                  <c:v>-4.3668700000000001E-3</c:v>
                </c:pt>
                <c:pt idx="826">
                  <c:v>5.3081500000000002E-3</c:v>
                </c:pt>
                <c:pt idx="827">
                  <c:v>1.03426E-2</c:v>
                </c:pt>
                <c:pt idx="828">
                  <c:v>3.9825399999999997E-3</c:v>
                </c:pt>
                <c:pt idx="829">
                  <c:v>-8.3637200000000005E-4</c:v>
                </c:pt>
                <c:pt idx="830">
                  <c:v>-1.58663E-2</c:v>
                </c:pt>
                <c:pt idx="831">
                  <c:v>-1.32284E-2</c:v>
                </c:pt>
                <c:pt idx="832">
                  <c:v>7.1249E-3</c:v>
                </c:pt>
                <c:pt idx="833">
                  <c:v>1.1580500000000001E-2</c:v>
                </c:pt>
                <c:pt idx="834">
                  <c:v>6.9217699999999998E-3</c:v>
                </c:pt>
                <c:pt idx="835">
                  <c:v>-7.5435599999999997E-4</c:v>
                </c:pt>
                <c:pt idx="836">
                  <c:v>1.60923E-2</c:v>
                </c:pt>
                <c:pt idx="837">
                  <c:v>2.99835E-2</c:v>
                </c:pt>
                <c:pt idx="838">
                  <c:v>6.0358E-3</c:v>
                </c:pt>
                <c:pt idx="839">
                  <c:v>9.9239299999999992E-3</c:v>
                </c:pt>
                <c:pt idx="840">
                  <c:v>2.37083E-3</c:v>
                </c:pt>
                <c:pt idx="841">
                  <c:v>7.3337599999999999E-3</c:v>
                </c:pt>
                <c:pt idx="842">
                  <c:v>4.9705499999999998E-3</c:v>
                </c:pt>
                <c:pt idx="843">
                  <c:v>-8.4323899999999997E-3</c:v>
                </c:pt>
                <c:pt idx="844">
                  <c:v>7.6999700000000004E-3</c:v>
                </c:pt>
                <c:pt idx="845">
                  <c:v>-7.6780299999999998E-3</c:v>
                </c:pt>
                <c:pt idx="846">
                  <c:v>-9.0961500000000008E-3</c:v>
                </c:pt>
                <c:pt idx="847">
                  <c:v>-1.24502E-2</c:v>
                </c:pt>
                <c:pt idx="848">
                  <c:v>-6.6471100000000003E-3</c:v>
                </c:pt>
                <c:pt idx="849">
                  <c:v>-6.0920699999999998E-3</c:v>
                </c:pt>
                <c:pt idx="850">
                  <c:v>-5.55325E-3</c:v>
                </c:pt>
                <c:pt idx="851">
                  <c:v>-4.9200099999999998E-3</c:v>
                </c:pt>
                <c:pt idx="852">
                  <c:v>8.35609E-3</c:v>
                </c:pt>
                <c:pt idx="853">
                  <c:v>7.1001099999999998E-3</c:v>
                </c:pt>
                <c:pt idx="854">
                  <c:v>-6.1092400000000002E-3</c:v>
                </c:pt>
                <c:pt idx="855">
                  <c:v>3.5181000000000001E-3</c:v>
                </c:pt>
                <c:pt idx="856">
                  <c:v>8.2798000000000004E-3</c:v>
                </c:pt>
                <c:pt idx="857">
                  <c:v>1.9541699999999999E-2</c:v>
                </c:pt>
                <c:pt idx="858">
                  <c:v>-1.0251E-2</c:v>
                </c:pt>
                <c:pt idx="859">
                  <c:v>5.5284499999999999E-3</c:v>
                </c:pt>
                <c:pt idx="860" formatCode="0.00E+00">
                  <c:v>-6.9618199999999997E-5</c:v>
                </c:pt>
                <c:pt idx="861">
                  <c:v>-1.1076900000000001E-2</c:v>
                </c:pt>
                <c:pt idx="862">
                  <c:v>-6.9046000000000003E-3</c:v>
                </c:pt>
                <c:pt idx="863">
                  <c:v>-8.5210800000000003E-3</c:v>
                </c:pt>
                <c:pt idx="864">
                  <c:v>5.5036499999999997E-3</c:v>
                </c:pt>
                <c:pt idx="865">
                  <c:v>-4.4784500000000001E-3</c:v>
                </c:pt>
                <c:pt idx="866">
                  <c:v>-1.32561E-2</c:v>
                </c:pt>
                <c:pt idx="867">
                  <c:v>-9.1724400000000005E-3</c:v>
                </c:pt>
                <c:pt idx="868">
                  <c:v>5.6533800000000004E-3</c:v>
                </c:pt>
                <c:pt idx="869">
                  <c:v>-4.31061E-4</c:v>
                </c:pt>
                <c:pt idx="870">
                  <c:v>1.41172E-2</c:v>
                </c:pt>
                <c:pt idx="871">
                  <c:v>-7.9364799999999992E-3</c:v>
                </c:pt>
                <c:pt idx="872">
                  <c:v>-1.71614E-2</c:v>
                </c:pt>
                <c:pt idx="873">
                  <c:v>-1.03951E-3</c:v>
                </c:pt>
                <c:pt idx="874">
                  <c:v>-4.3764099999999998E-3</c:v>
                </c:pt>
                <c:pt idx="875">
                  <c:v>1.7128E-3</c:v>
                </c:pt>
                <c:pt idx="876">
                  <c:v>-9.1171299999999998E-4</c:v>
                </c:pt>
                <c:pt idx="877">
                  <c:v>-5.4903E-3</c:v>
                </c:pt>
                <c:pt idx="878">
                  <c:v>3.4151099999999998E-3</c:v>
                </c:pt>
                <c:pt idx="879">
                  <c:v>8.8920600000000002E-3</c:v>
                </c:pt>
                <c:pt idx="880">
                  <c:v>-1.07212E-2</c:v>
                </c:pt>
                <c:pt idx="881">
                  <c:v>-1.1799799999999999E-2</c:v>
                </c:pt>
                <c:pt idx="882">
                  <c:v>-1.5010799999999999E-3</c:v>
                </c:pt>
                <c:pt idx="883">
                  <c:v>-2.0122500000000001E-3</c:v>
                </c:pt>
                <c:pt idx="884">
                  <c:v>-1.07641E-2</c:v>
                </c:pt>
                <c:pt idx="885">
                  <c:v>-4.6310400000000003E-3</c:v>
                </c:pt>
                <c:pt idx="886">
                  <c:v>7.5912499999999999E-3</c:v>
                </c:pt>
                <c:pt idx="887">
                  <c:v>3.5085699999999999E-3</c:v>
                </c:pt>
                <c:pt idx="888">
                  <c:v>-4.15802E-4</c:v>
                </c:pt>
                <c:pt idx="889">
                  <c:v>-8.8214899999999995E-3</c:v>
                </c:pt>
                <c:pt idx="890">
                  <c:v>1.1462200000000001E-2</c:v>
                </c:pt>
                <c:pt idx="891">
                  <c:v>7.3528300000000003E-3</c:v>
                </c:pt>
                <c:pt idx="892">
                  <c:v>-8.4752999999999998E-3</c:v>
                </c:pt>
                <c:pt idx="893">
                  <c:v>2.4671599999999999E-3</c:v>
                </c:pt>
                <c:pt idx="894">
                  <c:v>3.1604799999999998E-3</c:v>
                </c:pt>
                <c:pt idx="895">
                  <c:v>1.11322E-2</c:v>
                </c:pt>
                <c:pt idx="896">
                  <c:v>8.27694E-3</c:v>
                </c:pt>
                <c:pt idx="897">
                  <c:v>-4.8351299999999998E-4</c:v>
                </c:pt>
                <c:pt idx="898">
                  <c:v>2.9106100000000001E-3</c:v>
                </c:pt>
                <c:pt idx="899">
                  <c:v>-1.3723400000000001E-3</c:v>
                </c:pt>
                <c:pt idx="900">
                  <c:v>-7.3404300000000002E-3</c:v>
                </c:pt>
                <c:pt idx="901" formatCode="0.00E+00">
                  <c:v>-4.5013400000000004E-3</c:v>
                </c:pt>
                <c:pt idx="902">
                  <c:v>-1.8884700000000001E-2</c:v>
                </c:pt>
                <c:pt idx="903">
                  <c:v>7.4319800000000004E-3</c:v>
                </c:pt>
                <c:pt idx="904">
                  <c:v>-6.86741E-3</c:v>
                </c:pt>
                <c:pt idx="905">
                  <c:v>-4.0836300000000004E-3</c:v>
                </c:pt>
                <c:pt idx="906">
                  <c:v>-2.41671E-2</c:v>
                </c:pt>
                <c:pt idx="907">
                  <c:v>6.4449299999999998E-3</c:v>
                </c:pt>
                <c:pt idx="908">
                  <c:v>-1.01099E-2</c:v>
                </c:pt>
                <c:pt idx="909">
                  <c:v>-1.0204299999999999E-2</c:v>
                </c:pt>
                <c:pt idx="910">
                  <c:v>3.6945300000000001E-3</c:v>
                </c:pt>
                <c:pt idx="911">
                  <c:v>4.8828099999999996E-3</c:v>
                </c:pt>
                <c:pt idx="912">
                  <c:v>-3.8213700000000001E-3</c:v>
                </c:pt>
                <c:pt idx="913">
                  <c:v>3.0488999999999998E-3</c:v>
                </c:pt>
                <c:pt idx="914">
                  <c:v>-6.4659099999999996E-4</c:v>
                </c:pt>
                <c:pt idx="915">
                  <c:v>4.7836299999999997E-3</c:v>
                </c:pt>
                <c:pt idx="916">
                  <c:v>4.0197399999999999E-3</c:v>
                </c:pt>
                <c:pt idx="917">
                  <c:v>1.4209699999999999E-4</c:v>
                </c:pt>
                <c:pt idx="918">
                  <c:v>-4.9314500000000004E-3</c:v>
                </c:pt>
                <c:pt idx="919">
                  <c:v>-9.4261199999999996E-3</c:v>
                </c:pt>
                <c:pt idx="920">
                  <c:v>-8.1262599999999997E-3</c:v>
                </c:pt>
                <c:pt idx="921">
                  <c:v>-1.8043500000000001E-2</c:v>
                </c:pt>
                <c:pt idx="922">
                  <c:v>-7.7028299999999999E-3</c:v>
                </c:pt>
                <c:pt idx="923">
                  <c:v>-9.5720300000000005E-3</c:v>
                </c:pt>
                <c:pt idx="924">
                  <c:v>-1.6418499999999999E-2</c:v>
                </c:pt>
                <c:pt idx="925">
                  <c:v>-2.84481E-2</c:v>
                </c:pt>
                <c:pt idx="926">
                  <c:v>-1.20001E-2</c:v>
                </c:pt>
                <c:pt idx="927">
                  <c:v>-8.0184899999999996E-3</c:v>
                </c:pt>
                <c:pt idx="928">
                  <c:v>1.0316799999999999E-2</c:v>
                </c:pt>
                <c:pt idx="929">
                  <c:v>-9.7856499999999999E-3</c:v>
                </c:pt>
                <c:pt idx="930">
                  <c:v>-1.11637E-2</c:v>
                </c:pt>
                <c:pt idx="931">
                  <c:v>-2.0014799999999999E-2</c:v>
                </c:pt>
                <c:pt idx="932">
                  <c:v>-3.4234000000000001E-2</c:v>
                </c:pt>
                <c:pt idx="933">
                  <c:v>-1.2199399999999999E-2</c:v>
                </c:pt>
                <c:pt idx="934">
                  <c:v>-1.2163200000000001E-2</c:v>
                </c:pt>
                <c:pt idx="935">
                  <c:v>-1.50928E-2</c:v>
                </c:pt>
                <c:pt idx="936">
                  <c:v>-2.0880699999999999E-2</c:v>
                </c:pt>
                <c:pt idx="937">
                  <c:v>-2.6442500000000001E-2</c:v>
                </c:pt>
                <c:pt idx="938">
                  <c:v>-1.6692200000000001E-2</c:v>
                </c:pt>
                <c:pt idx="939">
                  <c:v>-7.3347100000000004E-3</c:v>
                </c:pt>
                <c:pt idx="940">
                  <c:v>-3.3988999999999998E-3</c:v>
                </c:pt>
                <c:pt idx="941">
                  <c:v>-2.8047599999999999E-2</c:v>
                </c:pt>
                <c:pt idx="942">
                  <c:v>-2.4045899999999999E-2</c:v>
                </c:pt>
                <c:pt idx="943">
                  <c:v>-1.24683E-2</c:v>
                </c:pt>
                <c:pt idx="944">
                  <c:v>-2.1616E-2</c:v>
                </c:pt>
                <c:pt idx="945">
                  <c:v>-1.28193E-2</c:v>
                </c:pt>
                <c:pt idx="946">
                  <c:v>-1.68839E-2</c:v>
                </c:pt>
                <c:pt idx="947">
                  <c:v>-1.13945E-2</c:v>
                </c:pt>
                <c:pt idx="948">
                  <c:v>-1.25132E-2</c:v>
                </c:pt>
                <c:pt idx="949">
                  <c:v>-2.7178799999999999E-2</c:v>
                </c:pt>
                <c:pt idx="950">
                  <c:v>-2.4000199999999999E-2</c:v>
                </c:pt>
                <c:pt idx="951">
                  <c:v>-1.05991E-2</c:v>
                </c:pt>
                <c:pt idx="952">
                  <c:v>-1.0240600000000001E-2</c:v>
                </c:pt>
                <c:pt idx="953">
                  <c:v>-2.8158200000000001E-2</c:v>
                </c:pt>
                <c:pt idx="954">
                  <c:v>-1.40324E-2</c:v>
                </c:pt>
                <c:pt idx="955">
                  <c:v>-2.5811199999999999E-2</c:v>
                </c:pt>
                <c:pt idx="956">
                  <c:v>-1.03588E-2</c:v>
                </c:pt>
                <c:pt idx="957">
                  <c:v>-3.52287E-3</c:v>
                </c:pt>
                <c:pt idx="958">
                  <c:v>-1.6397499999999999E-2</c:v>
                </c:pt>
                <c:pt idx="959">
                  <c:v>-1.54696E-2</c:v>
                </c:pt>
                <c:pt idx="960">
                  <c:v>-1.82772E-2</c:v>
                </c:pt>
                <c:pt idx="961">
                  <c:v>-1.3580300000000001E-3</c:v>
                </c:pt>
                <c:pt idx="962">
                  <c:v>-2.93159E-3</c:v>
                </c:pt>
                <c:pt idx="963">
                  <c:v>-5.69916E-3</c:v>
                </c:pt>
                <c:pt idx="964">
                  <c:v>-1.1856999999999999E-2</c:v>
                </c:pt>
                <c:pt idx="965">
                  <c:v>-1.36671E-2</c:v>
                </c:pt>
                <c:pt idx="966">
                  <c:v>-3.1957600000000002E-3</c:v>
                </c:pt>
                <c:pt idx="967">
                  <c:v>-1.94836E-2</c:v>
                </c:pt>
                <c:pt idx="968">
                  <c:v>-1.6962999999999999E-2</c:v>
                </c:pt>
                <c:pt idx="969">
                  <c:v>-5.1298100000000003E-3</c:v>
                </c:pt>
                <c:pt idx="970">
                  <c:v>3.9195999999999996E-3</c:v>
                </c:pt>
                <c:pt idx="971">
                  <c:v>-1.5640299999999999E-2</c:v>
                </c:pt>
                <c:pt idx="972">
                  <c:v>-1.5706100000000001E-2</c:v>
                </c:pt>
                <c:pt idx="973">
                  <c:v>-6.8330800000000001E-3</c:v>
                </c:pt>
                <c:pt idx="974">
                  <c:v>-3.4627899999999999E-3</c:v>
                </c:pt>
                <c:pt idx="975">
                  <c:v>-5.6552900000000003E-3</c:v>
                </c:pt>
                <c:pt idx="976">
                  <c:v>-1.28021E-2</c:v>
                </c:pt>
                <c:pt idx="977">
                  <c:v>3.9768200000000001E-4</c:v>
                </c:pt>
                <c:pt idx="978">
                  <c:v>-1.4864E-2</c:v>
                </c:pt>
                <c:pt idx="979">
                  <c:v>-8.8691699999999991E-3</c:v>
                </c:pt>
                <c:pt idx="980">
                  <c:v>-5.6123700000000002E-3</c:v>
                </c:pt>
                <c:pt idx="981">
                  <c:v>-1.17302E-2</c:v>
                </c:pt>
                <c:pt idx="982">
                  <c:v>-1.5089E-2</c:v>
                </c:pt>
                <c:pt idx="983">
                  <c:v>-1.9383399999999999E-2</c:v>
                </c:pt>
                <c:pt idx="984">
                  <c:v>-1.5296000000000001E-2</c:v>
                </c:pt>
                <c:pt idx="985">
                  <c:v>-2.3461300000000001E-2</c:v>
                </c:pt>
                <c:pt idx="986">
                  <c:v>-1.6988799999999998E-2</c:v>
                </c:pt>
                <c:pt idx="987">
                  <c:v>1.8615700000000001E-3</c:v>
                </c:pt>
                <c:pt idx="988">
                  <c:v>4.2505299999999998E-3</c:v>
                </c:pt>
                <c:pt idx="989">
                  <c:v>-2.2306400000000001E-2</c:v>
                </c:pt>
                <c:pt idx="990">
                  <c:v>-1.14231E-2</c:v>
                </c:pt>
                <c:pt idx="991">
                  <c:v>-1.9148800000000001E-2</c:v>
                </c:pt>
                <c:pt idx="992">
                  <c:v>9.3269299999999996E-4</c:v>
                </c:pt>
                <c:pt idx="993">
                  <c:v>-1.8383E-2</c:v>
                </c:pt>
                <c:pt idx="994">
                  <c:v>-1.95227E-2</c:v>
                </c:pt>
                <c:pt idx="995">
                  <c:v>-9.0045899999999998E-3</c:v>
                </c:pt>
                <c:pt idx="996">
                  <c:v>-9.5424700000000008E-3</c:v>
                </c:pt>
                <c:pt idx="997">
                  <c:v>-1.5216800000000001E-2</c:v>
                </c:pt>
                <c:pt idx="998">
                  <c:v>5.0296799999999999E-3</c:v>
                </c:pt>
                <c:pt idx="999">
                  <c:v>-1.7124199999999999E-2</c:v>
                </c:pt>
                <c:pt idx="1000">
                  <c:v>-2.3329699999999998E-2</c:v>
                </c:pt>
                <c:pt idx="1001">
                  <c:v>-7.3232699999999998E-3</c:v>
                </c:pt>
                <c:pt idx="1002">
                  <c:v>-9.5119499999999999E-3</c:v>
                </c:pt>
                <c:pt idx="1003">
                  <c:v>3.47424E-3</c:v>
                </c:pt>
                <c:pt idx="1004">
                  <c:v>2.89726E-3</c:v>
                </c:pt>
                <c:pt idx="1005">
                  <c:v>-6.7062399999999996E-3</c:v>
                </c:pt>
                <c:pt idx="1006">
                  <c:v>-2.3307800000000002E-3</c:v>
                </c:pt>
                <c:pt idx="1007">
                  <c:v>-2.4652500000000001E-2</c:v>
                </c:pt>
                <c:pt idx="1008">
                  <c:v>-1.23415E-2</c:v>
                </c:pt>
                <c:pt idx="1009">
                  <c:v>-2.6188900000000001E-2</c:v>
                </c:pt>
                <c:pt idx="1010">
                  <c:v>5.7725900000000002E-3</c:v>
                </c:pt>
                <c:pt idx="1011">
                  <c:v>-1.6630200000000001E-2</c:v>
                </c:pt>
                <c:pt idx="1012">
                  <c:v>-2.0505900000000001E-2</c:v>
                </c:pt>
                <c:pt idx="1013">
                  <c:v>1.63174E-3</c:v>
                </c:pt>
                <c:pt idx="1014">
                  <c:v>9.9210700000000006E-3</c:v>
                </c:pt>
                <c:pt idx="1015">
                  <c:v>-1.6117099999999999E-4</c:v>
                </c:pt>
                <c:pt idx="1016">
                  <c:v>9.4699900000000002E-4</c:v>
                </c:pt>
                <c:pt idx="1017">
                  <c:v>-3.9005300000000001E-3</c:v>
                </c:pt>
                <c:pt idx="1018">
                  <c:v>-6.0434299999999998E-3</c:v>
                </c:pt>
                <c:pt idx="1019">
                  <c:v>-1.1823699999999999E-2</c:v>
                </c:pt>
                <c:pt idx="1020">
                  <c:v>-7.9784399999999998E-3</c:v>
                </c:pt>
                <c:pt idx="1021">
                  <c:v>1.08624E-3</c:v>
                </c:pt>
                <c:pt idx="1022">
                  <c:v>-1.1645300000000001E-2</c:v>
                </c:pt>
                <c:pt idx="1023">
                  <c:v>-2.2192E-2</c:v>
                </c:pt>
                <c:pt idx="1024">
                  <c:v>-6.4668700000000004E-3</c:v>
                </c:pt>
                <c:pt idx="1025">
                  <c:v>-3.2520299999999999E-3</c:v>
                </c:pt>
                <c:pt idx="1026">
                  <c:v>-1.78537E-2</c:v>
                </c:pt>
                <c:pt idx="1027">
                  <c:v>-4.6300899999999999E-3</c:v>
                </c:pt>
                <c:pt idx="1028">
                  <c:v>-1.1732100000000001E-2</c:v>
                </c:pt>
                <c:pt idx="1029">
                  <c:v>-5.74589E-3</c:v>
                </c:pt>
                <c:pt idx="1030">
                  <c:v>-1.09043E-2</c:v>
                </c:pt>
                <c:pt idx="1031">
                  <c:v>-1.2199399999999999E-2</c:v>
                </c:pt>
                <c:pt idx="1032">
                  <c:v>-4.1246399999999997E-3</c:v>
                </c:pt>
                <c:pt idx="1033">
                  <c:v>-1.0767000000000001E-3</c:v>
                </c:pt>
                <c:pt idx="1034">
                  <c:v>-2.8519599999999999E-2</c:v>
                </c:pt>
                <c:pt idx="1035">
                  <c:v>-1.6306899999999999E-2</c:v>
                </c:pt>
                <c:pt idx="1036">
                  <c:v>-1.3995199999999999E-2</c:v>
                </c:pt>
                <c:pt idx="1037">
                  <c:v>-1.7662000000000001E-3</c:v>
                </c:pt>
                <c:pt idx="1038">
                  <c:v>-2.5384899999999998E-2</c:v>
                </c:pt>
                <c:pt idx="1039">
                  <c:v>-2.2727000000000001E-2</c:v>
                </c:pt>
                <c:pt idx="1040">
                  <c:v>-1.47858E-2</c:v>
                </c:pt>
                <c:pt idx="1041">
                  <c:v>-2.35777E-2</c:v>
                </c:pt>
                <c:pt idx="1042">
                  <c:v>-1.7494200000000001E-2</c:v>
                </c:pt>
                <c:pt idx="1043">
                  <c:v>-1.4089600000000001E-2</c:v>
                </c:pt>
                <c:pt idx="1044">
                  <c:v>-7.5073199999999996E-3</c:v>
                </c:pt>
                <c:pt idx="1045">
                  <c:v>-2.6173600000000002E-2</c:v>
                </c:pt>
                <c:pt idx="1046">
                  <c:v>-3.0902900000000001E-2</c:v>
                </c:pt>
                <c:pt idx="1047">
                  <c:v>-9.8705300000000006E-3</c:v>
                </c:pt>
                <c:pt idx="1048">
                  <c:v>-1.8686299999999999E-2</c:v>
                </c:pt>
                <c:pt idx="1049">
                  <c:v>-5.6028400000000004E-3</c:v>
                </c:pt>
                <c:pt idx="1050">
                  <c:v>-2.1183E-2</c:v>
                </c:pt>
                <c:pt idx="1051">
                  <c:v>-1.8968599999999999E-2</c:v>
                </c:pt>
                <c:pt idx="1052">
                  <c:v>-1.9950900000000001E-2</c:v>
                </c:pt>
                <c:pt idx="1053">
                  <c:v>-1.47152E-3</c:v>
                </c:pt>
                <c:pt idx="1054">
                  <c:v>3.48759E-3</c:v>
                </c:pt>
                <c:pt idx="1055">
                  <c:v>-2.3004500000000001E-2</c:v>
                </c:pt>
                <c:pt idx="1056">
                  <c:v>-2.1720900000000001E-2</c:v>
                </c:pt>
                <c:pt idx="1057">
                  <c:v>-2.2855799999999999E-2</c:v>
                </c:pt>
                <c:pt idx="1058">
                  <c:v>-2.8905900000000002E-3</c:v>
                </c:pt>
                <c:pt idx="1059">
                  <c:v>-2.9375100000000001E-2</c:v>
                </c:pt>
                <c:pt idx="1060">
                  <c:v>-1.6010300000000002E-2</c:v>
                </c:pt>
                <c:pt idx="1061">
                  <c:v>-2.2462800000000002E-2</c:v>
                </c:pt>
                <c:pt idx="1062">
                  <c:v>-3.0190499999999999E-2</c:v>
                </c:pt>
                <c:pt idx="1063">
                  <c:v>-6.6213599999999997E-3</c:v>
                </c:pt>
                <c:pt idx="1064">
                  <c:v>-2.48804E-2</c:v>
                </c:pt>
                <c:pt idx="1065">
                  <c:v>-2.0576500000000001E-2</c:v>
                </c:pt>
                <c:pt idx="1066">
                  <c:v>-1.01948E-2</c:v>
                </c:pt>
                <c:pt idx="1067">
                  <c:v>-1.2083999999999999E-2</c:v>
                </c:pt>
                <c:pt idx="1068">
                  <c:v>-2.8095199999999998E-3</c:v>
                </c:pt>
                <c:pt idx="1069">
                  <c:v>6.4783100000000001E-3</c:v>
                </c:pt>
                <c:pt idx="1070">
                  <c:v>-2.7895E-2</c:v>
                </c:pt>
                <c:pt idx="1071">
                  <c:v>-1.1792199999999999E-2</c:v>
                </c:pt>
                <c:pt idx="1072">
                  <c:v>-6.3676799999999997E-3</c:v>
                </c:pt>
                <c:pt idx="1073">
                  <c:v>-1.3246499999999999E-3</c:v>
                </c:pt>
                <c:pt idx="1074">
                  <c:v>-6.8197300000000004E-3</c:v>
                </c:pt>
                <c:pt idx="1075">
                  <c:v>-7.8907000000000005E-3</c:v>
                </c:pt>
                <c:pt idx="1076">
                  <c:v>-1.07565E-2</c:v>
                </c:pt>
                <c:pt idx="1077">
                  <c:v>-3.6849999999999999E-3</c:v>
                </c:pt>
                <c:pt idx="1078">
                  <c:v>-1.1673899999999999E-2</c:v>
                </c:pt>
                <c:pt idx="1079">
                  <c:v>6.0558300000000003E-4</c:v>
                </c:pt>
                <c:pt idx="1080">
                  <c:v>-2.2296899999999999E-3</c:v>
                </c:pt>
                <c:pt idx="1081">
                  <c:v>-1.23529E-2</c:v>
                </c:pt>
                <c:pt idx="1082">
                  <c:v>-7.5225800000000001E-3</c:v>
                </c:pt>
                <c:pt idx="1083">
                  <c:v>-4.6176899999999998E-3</c:v>
                </c:pt>
                <c:pt idx="1084">
                  <c:v>-2.45562E-2</c:v>
                </c:pt>
                <c:pt idx="1085">
                  <c:v>-6.8111400000000002E-3</c:v>
                </c:pt>
                <c:pt idx="1086">
                  <c:v>3.53718E-3</c:v>
                </c:pt>
                <c:pt idx="1087">
                  <c:v>-1.0005E-2</c:v>
                </c:pt>
                <c:pt idx="1088">
                  <c:v>-1.12181E-2</c:v>
                </c:pt>
                <c:pt idx="1089">
                  <c:v>-1.10521E-2</c:v>
                </c:pt>
                <c:pt idx="1090">
                  <c:v>3.7174199999999999E-3</c:v>
                </c:pt>
                <c:pt idx="1091">
                  <c:v>2.2850000000000001E-3</c:v>
                </c:pt>
                <c:pt idx="1092">
                  <c:v>-8.1110000000000002E-3</c:v>
                </c:pt>
                <c:pt idx="1093">
                  <c:v>-4.7140100000000002E-3</c:v>
                </c:pt>
                <c:pt idx="1094">
                  <c:v>-2.3326900000000001E-3</c:v>
                </c:pt>
                <c:pt idx="1095">
                  <c:v>-1.3133000000000001E-2</c:v>
                </c:pt>
                <c:pt idx="1096">
                  <c:v>-2.1313700000000001E-2</c:v>
                </c:pt>
                <c:pt idx="1097">
                  <c:v>-2.17724E-3</c:v>
                </c:pt>
                <c:pt idx="1098">
                  <c:v>-7.0571900000000005E-4</c:v>
                </c:pt>
                <c:pt idx="1099">
                  <c:v>-5.4130599999999999E-3</c:v>
                </c:pt>
                <c:pt idx="1100">
                  <c:v>-1.9710499999999999E-2</c:v>
                </c:pt>
                <c:pt idx="1101">
                  <c:v>-1.36671E-2</c:v>
                </c:pt>
                <c:pt idx="1102">
                  <c:v>-3.2072099999999998E-3</c:v>
                </c:pt>
                <c:pt idx="1103">
                  <c:v>1.9311899999999999E-3</c:v>
                </c:pt>
                <c:pt idx="1104">
                  <c:v>-2.6015300000000002E-2</c:v>
                </c:pt>
                <c:pt idx="1105">
                  <c:v>-6.0262700000000002E-3</c:v>
                </c:pt>
                <c:pt idx="1106">
                  <c:v>-2.0764399999999999E-2</c:v>
                </c:pt>
                <c:pt idx="1107">
                  <c:v>-7.0467000000000004E-3</c:v>
                </c:pt>
                <c:pt idx="1108">
                  <c:v>-1.91307E-2</c:v>
                </c:pt>
                <c:pt idx="1109">
                  <c:v>-3.1023000000000001E-3</c:v>
                </c:pt>
                <c:pt idx="1110">
                  <c:v>-6.5078699999999998E-3</c:v>
                </c:pt>
                <c:pt idx="1111">
                  <c:v>-1.3815900000000001E-2</c:v>
                </c:pt>
                <c:pt idx="1112">
                  <c:v>5.4864900000000001E-3</c:v>
                </c:pt>
                <c:pt idx="1113">
                  <c:v>-1.13773E-3</c:v>
                </c:pt>
                <c:pt idx="1114">
                  <c:v>-7.0991500000000003E-3</c:v>
                </c:pt>
                <c:pt idx="1115">
                  <c:v>5.90611E-3</c:v>
                </c:pt>
                <c:pt idx="1116">
                  <c:v>-7.4520100000000002E-3</c:v>
                </c:pt>
                <c:pt idx="1117">
                  <c:v>-1.7278700000000001E-2</c:v>
                </c:pt>
                <c:pt idx="1118">
                  <c:v>-9.9554099999999996E-3</c:v>
                </c:pt>
                <c:pt idx="1119">
                  <c:v>-1.3408700000000001E-3</c:v>
                </c:pt>
                <c:pt idx="1120">
                  <c:v>-1.24168E-3</c:v>
                </c:pt>
                <c:pt idx="1121">
                  <c:v>-6.1416599999999997E-4</c:v>
                </c:pt>
                <c:pt idx="1122">
                  <c:v>-6.99043E-4</c:v>
                </c:pt>
                <c:pt idx="1123">
                  <c:v>-1.2711500000000001E-2</c:v>
                </c:pt>
                <c:pt idx="1124">
                  <c:v>4.3554300000000004E-3</c:v>
                </c:pt>
                <c:pt idx="1125">
                  <c:v>1.03178E-2</c:v>
                </c:pt>
                <c:pt idx="1126">
                  <c:v>-5.4988900000000002E-3</c:v>
                </c:pt>
                <c:pt idx="1127">
                  <c:v>2.8266900000000002E-3</c:v>
                </c:pt>
                <c:pt idx="1128">
                  <c:v>2.83337E-3</c:v>
                </c:pt>
                <c:pt idx="1129">
                  <c:v>3.6563899999999998E-3</c:v>
                </c:pt>
                <c:pt idx="1130">
                  <c:v>-8.6078600000000002E-3</c:v>
                </c:pt>
                <c:pt idx="1131">
                  <c:v>7.6961499999999997E-4</c:v>
                </c:pt>
                <c:pt idx="1132">
                  <c:v>-1.8682499999999999E-3</c:v>
                </c:pt>
                <c:pt idx="1133">
                  <c:v>3.7193299999999999E-3</c:v>
                </c:pt>
                <c:pt idx="1134">
                  <c:v>-1.5162500000000001E-2</c:v>
                </c:pt>
                <c:pt idx="1135">
                  <c:v>2.1724700000000001E-3</c:v>
                </c:pt>
                <c:pt idx="1136">
                  <c:v>5.8765400000000004E-3</c:v>
                </c:pt>
                <c:pt idx="1137">
                  <c:v>-1.1982E-2</c:v>
                </c:pt>
                <c:pt idx="1138">
                  <c:v>-2.6565600000000002E-2</c:v>
                </c:pt>
                <c:pt idx="1139">
                  <c:v>3.4904499999999998E-4</c:v>
                </c:pt>
                <c:pt idx="1140">
                  <c:v>-7.3709500000000002E-3</c:v>
                </c:pt>
                <c:pt idx="1141">
                  <c:v>-1.3134E-2</c:v>
                </c:pt>
                <c:pt idx="1142">
                  <c:v>-2.5520299999999998E-3</c:v>
                </c:pt>
                <c:pt idx="1143">
                  <c:v>-6.3009299999999997E-3</c:v>
                </c:pt>
                <c:pt idx="1144">
                  <c:v>-1.8117899999999999E-2</c:v>
                </c:pt>
                <c:pt idx="1145">
                  <c:v>-1.1613800000000001E-2</c:v>
                </c:pt>
                <c:pt idx="1146">
                  <c:v>1.1426E-2</c:v>
                </c:pt>
                <c:pt idx="1147">
                  <c:v>-9.0885200000000003E-4</c:v>
                </c:pt>
                <c:pt idx="1148">
                  <c:v>3.74794E-3</c:v>
                </c:pt>
                <c:pt idx="1149">
                  <c:v>-4.8761400000000002E-3</c:v>
                </c:pt>
                <c:pt idx="1150">
                  <c:v>-1.8849399999999999E-2</c:v>
                </c:pt>
                <c:pt idx="1151">
                  <c:v>-9.3269300000000006E-3</c:v>
                </c:pt>
                <c:pt idx="1152">
                  <c:v>-4.8723200000000003E-3</c:v>
                </c:pt>
                <c:pt idx="1153">
                  <c:v>-2.4786000000000001E-3</c:v>
                </c:pt>
                <c:pt idx="1154">
                  <c:v>-1.0291099999999999E-2</c:v>
                </c:pt>
                <c:pt idx="1155">
                  <c:v>1.4677E-3</c:v>
                </c:pt>
                <c:pt idx="1156">
                  <c:v>-2.67954E-2</c:v>
                </c:pt>
                <c:pt idx="1157">
                  <c:v>-2.06375E-3</c:v>
                </c:pt>
                <c:pt idx="1158">
                  <c:v>-1.1879900000000001E-2</c:v>
                </c:pt>
                <c:pt idx="1159" formatCode="0.00E+00">
                  <c:v>-5.39684E-3</c:v>
                </c:pt>
                <c:pt idx="1160">
                  <c:v>-1.44835E-2</c:v>
                </c:pt>
                <c:pt idx="1161">
                  <c:v>-1.3311399999999999E-2</c:v>
                </c:pt>
                <c:pt idx="1162">
                  <c:v>-9.17339E-3</c:v>
                </c:pt>
                <c:pt idx="1163">
                  <c:v>-2.1571199999999999E-2</c:v>
                </c:pt>
                <c:pt idx="1164">
                  <c:v>3.2482100000000001E-3</c:v>
                </c:pt>
                <c:pt idx="1165">
                  <c:v>-1.53875E-2</c:v>
                </c:pt>
                <c:pt idx="1166">
                  <c:v>-1.34745E-2</c:v>
                </c:pt>
                <c:pt idx="1167">
                  <c:v>-1.3854999999999999E-2</c:v>
                </c:pt>
                <c:pt idx="1168">
                  <c:v>-1.1180900000000001E-2</c:v>
                </c:pt>
                <c:pt idx="1169">
                  <c:v>-1.3300899999999999E-2</c:v>
                </c:pt>
                <c:pt idx="1170">
                  <c:v>-1.28498E-2</c:v>
                </c:pt>
                <c:pt idx="1171">
                  <c:v>-2.36712E-2</c:v>
                </c:pt>
                <c:pt idx="1172">
                  <c:v>-1.5838600000000001E-2</c:v>
                </c:pt>
                <c:pt idx="1173">
                  <c:v>-1.39866E-2</c:v>
                </c:pt>
                <c:pt idx="1174">
                  <c:v>-6.0348499999999996E-3</c:v>
                </c:pt>
                <c:pt idx="1175">
                  <c:v>-1.48325E-2</c:v>
                </c:pt>
                <c:pt idx="1176">
                  <c:v>-1.95456E-2</c:v>
                </c:pt>
                <c:pt idx="1177">
                  <c:v>-1.7221500000000001E-2</c:v>
                </c:pt>
                <c:pt idx="1178">
                  <c:v>-2.9792799999999999E-3</c:v>
                </c:pt>
                <c:pt idx="1179">
                  <c:v>-1.2235599999999999E-2</c:v>
                </c:pt>
                <c:pt idx="1180">
                  <c:v>-9.3650799999999996E-4</c:v>
                </c:pt>
                <c:pt idx="1181">
                  <c:v>-9.5624899999999999E-3</c:v>
                </c:pt>
                <c:pt idx="1182">
                  <c:v>-5.1422100000000004E-3</c:v>
                </c:pt>
                <c:pt idx="1183">
                  <c:v>-6.5584199999999997E-3</c:v>
                </c:pt>
                <c:pt idx="1184">
                  <c:v>3.8118399999999999E-3</c:v>
                </c:pt>
                <c:pt idx="1185">
                  <c:v>2.70824E-2</c:v>
                </c:pt>
                <c:pt idx="1186">
                  <c:v>-4.70924E-3</c:v>
                </c:pt>
                <c:pt idx="1187">
                  <c:v>-1.82772E-2</c:v>
                </c:pt>
                <c:pt idx="1188">
                  <c:v>-3.1786000000000002E-3</c:v>
                </c:pt>
                <c:pt idx="1189">
                  <c:v>1.8650099999999999E-2</c:v>
                </c:pt>
                <c:pt idx="1190">
                  <c:v>3.2892199999999998E-3</c:v>
                </c:pt>
                <c:pt idx="1191">
                  <c:v>1.10235E-2</c:v>
                </c:pt>
                <c:pt idx="1192">
                  <c:v>1.7299699999999999E-3</c:v>
                </c:pt>
                <c:pt idx="1193">
                  <c:v>-1.6527200000000001E-3</c:v>
                </c:pt>
                <c:pt idx="1194">
                  <c:v>-1.2933699999999999E-2</c:v>
                </c:pt>
                <c:pt idx="1195">
                  <c:v>-1.38073E-2</c:v>
                </c:pt>
                <c:pt idx="1196">
                  <c:v>9.9134400000000008E-3</c:v>
                </c:pt>
                <c:pt idx="1197">
                  <c:v>7.1296700000000003E-3</c:v>
                </c:pt>
                <c:pt idx="1198">
                  <c:v>-4.88186E-3</c:v>
                </c:pt>
                <c:pt idx="1199">
                  <c:v>7.8487399999999999E-3</c:v>
                </c:pt>
                <c:pt idx="1200" formatCode="0.00E+00">
                  <c:v>-3.4332300000000003E-5</c:v>
                </c:pt>
                <c:pt idx="1201" formatCode="0.00E+00">
                  <c:v>1.2447400000000001E-2</c:v>
                </c:pt>
                <c:pt idx="1202">
                  <c:v>-5.47409E-3</c:v>
                </c:pt>
                <c:pt idx="1203">
                  <c:v>4.1217800000000002E-3</c:v>
                </c:pt>
                <c:pt idx="1204">
                  <c:v>2.17438E-4</c:v>
                </c:pt>
                <c:pt idx="1205">
                  <c:v>-9.8371499999999994E-3</c:v>
                </c:pt>
                <c:pt idx="1206">
                  <c:v>6.7901599999999995E-4</c:v>
                </c:pt>
                <c:pt idx="1207">
                  <c:v>1.06096E-2</c:v>
                </c:pt>
                <c:pt idx="1208">
                  <c:v>-1.1463199999999999E-3</c:v>
                </c:pt>
                <c:pt idx="1209">
                  <c:v>-1.2264299999999999E-3</c:v>
                </c:pt>
                <c:pt idx="1210">
                  <c:v>-4.9228700000000002E-3</c:v>
                </c:pt>
                <c:pt idx="1211">
                  <c:v>4.5814499999999999E-3</c:v>
                </c:pt>
                <c:pt idx="1212">
                  <c:v>4.88186E-3</c:v>
                </c:pt>
                <c:pt idx="1213">
                  <c:v>-4.91428E-3</c:v>
                </c:pt>
                <c:pt idx="1214">
                  <c:v>2.0698500000000002E-2</c:v>
                </c:pt>
                <c:pt idx="1215">
                  <c:v>-5.41115E-3</c:v>
                </c:pt>
                <c:pt idx="1216">
                  <c:v>1.5654600000000001E-2</c:v>
                </c:pt>
                <c:pt idx="1217">
                  <c:v>-1.6021699999999999E-4</c:v>
                </c:pt>
                <c:pt idx="1218">
                  <c:v>1.04666E-2</c:v>
                </c:pt>
                <c:pt idx="1219">
                  <c:v>6.9713600000000002E-3</c:v>
                </c:pt>
                <c:pt idx="1220">
                  <c:v>-1.7871899999999999E-3</c:v>
                </c:pt>
                <c:pt idx="1221">
                  <c:v>5.7392099999999998E-3</c:v>
                </c:pt>
                <c:pt idx="1222">
                  <c:v>-7.4205399999999998E-3</c:v>
                </c:pt>
                <c:pt idx="1223">
                  <c:v>1.2771599999999999E-2</c:v>
                </c:pt>
                <c:pt idx="1224">
                  <c:v>6.7577399999999999E-3</c:v>
                </c:pt>
                <c:pt idx="1225">
                  <c:v>1.9036299999999999E-2</c:v>
                </c:pt>
                <c:pt idx="1226">
                  <c:v>7.30133E-3</c:v>
                </c:pt>
                <c:pt idx="1227">
                  <c:v>2.2239700000000001E-2</c:v>
                </c:pt>
                <c:pt idx="1228">
                  <c:v>6.6051499999999997E-3</c:v>
                </c:pt>
                <c:pt idx="1229">
                  <c:v>3.7174199999999999E-3</c:v>
                </c:pt>
                <c:pt idx="1230">
                  <c:v>1.3117800000000001E-2</c:v>
                </c:pt>
                <c:pt idx="1231">
                  <c:v>1.54343E-2</c:v>
                </c:pt>
                <c:pt idx="1232">
                  <c:v>-8.0041899999999996E-3</c:v>
                </c:pt>
                <c:pt idx="1233">
                  <c:v>1.3452499999999999E-2</c:v>
                </c:pt>
                <c:pt idx="1234">
                  <c:v>6.93226E-3</c:v>
                </c:pt>
                <c:pt idx="1235">
                  <c:v>1.2022E-2</c:v>
                </c:pt>
                <c:pt idx="1236">
                  <c:v>1.7931900000000001E-2</c:v>
                </c:pt>
                <c:pt idx="1237">
                  <c:v>9.8743400000000005E-3</c:v>
                </c:pt>
                <c:pt idx="1238">
                  <c:v>2.9008900000000001E-2</c:v>
                </c:pt>
                <c:pt idx="1239">
                  <c:v>4.0397599999999999E-3</c:v>
                </c:pt>
                <c:pt idx="1240">
                  <c:v>-2.7618400000000002E-3</c:v>
                </c:pt>
                <c:pt idx="1241">
                  <c:v>1.3637499999999999E-4</c:v>
                </c:pt>
                <c:pt idx="1242">
                  <c:v>1.13087E-2</c:v>
                </c:pt>
                <c:pt idx="1243">
                  <c:v>1.7200500000000001E-2</c:v>
                </c:pt>
                <c:pt idx="1244">
                  <c:v>8.4962800000000002E-3</c:v>
                </c:pt>
                <c:pt idx="1245">
                  <c:v>2.76051E-2</c:v>
                </c:pt>
                <c:pt idx="1246">
                  <c:v>1.6245800000000001E-2</c:v>
                </c:pt>
                <c:pt idx="1247">
                  <c:v>-1.00231E-3</c:v>
                </c:pt>
                <c:pt idx="1248">
                  <c:v>8.7184900000000006E-3</c:v>
                </c:pt>
                <c:pt idx="1249">
                  <c:v>2.6953700000000001E-2</c:v>
                </c:pt>
                <c:pt idx="1250">
                  <c:v>1.9186999999999999E-2</c:v>
                </c:pt>
                <c:pt idx="1251">
                  <c:v>8.5744900000000006E-3</c:v>
                </c:pt>
                <c:pt idx="1252">
                  <c:v>6.1387999999999998E-3</c:v>
                </c:pt>
                <c:pt idx="1253">
                  <c:v>1.02901E-2</c:v>
                </c:pt>
                <c:pt idx="1254">
                  <c:v>1.85518E-2</c:v>
                </c:pt>
                <c:pt idx="1255">
                  <c:v>2.8746600000000001E-2</c:v>
                </c:pt>
                <c:pt idx="1256">
                  <c:v>-1.0347399999999999E-3</c:v>
                </c:pt>
                <c:pt idx="1257" formatCode="0.00E+00">
                  <c:v>1.6212500000000001E-5</c:v>
                </c:pt>
                <c:pt idx="1258">
                  <c:v>-2.65789E-3</c:v>
                </c:pt>
                <c:pt idx="1259">
                  <c:v>2.4338700000000001E-2</c:v>
                </c:pt>
                <c:pt idx="1260">
                  <c:v>7.5368900000000001E-3</c:v>
                </c:pt>
                <c:pt idx="1261">
                  <c:v>1.5447600000000001E-2</c:v>
                </c:pt>
                <c:pt idx="1262">
                  <c:v>-1.9655200000000001E-3</c:v>
                </c:pt>
                <c:pt idx="1263">
                  <c:v>2.38476E-2</c:v>
                </c:pt>
                <c:pt idx="1264">
                  <c:v>1.42956E-2</c:v>
                </c:pt>
                <c:pt idx="1265">
                  <c:v>7.0228599999999997E-3</c:v>
                </c:pt>
                <c:pt idx="1266">
                  <c:v>1.35307E-2</c:v>
                </c:pt>
                <c:pt idx="1267">
                  <c:v>-6.3915300000000003E-3</c:v>
                </c:pt>
                <c:pt idx="1268">
                  <c:v>8.3970999999999994E-3</c:v>
                </c:pt>
                <c:pt idx="1269">
                  <c:v>7.0457499999999999E-3</c:v>
                </c:pt>
                <c:pt idx="1270">
                  <c:v>1.7654400000000001E-2</c:v>
                </c:pt>
                <c:pt idx="1271">
                  <c:v>-1.4343299999999999E-3</c:v>
                </c:pt>
                <c:pt idx="1272">
                  <c:v>5.5284499999999999E-3</c:v>
                </c:pt>
                <c:pt idx="1273">
                  <c:v>6.0253099999999999E-3</c:v>
                </c:pt>
                <c:pt idx="1274">
                  <c:v>-8.1453299999999992E-3</c:v>
                </c:pt>
                <c:pt idx="1275">
                  <c:v>-9.0417899999999992E-3</c:v>
                </c:pt>
                <c:pt idx="1276">
                  <c:v>-5.2452100000000002E-3</c:v>
                </c:pt>
                <c:pt idx="1277">
                  <c:v>-1.6126599999999999E-3</c:v>
                </c:pt>
                <c:pt idx="1278">
                  <c:v>6.89983E-3</c:v>
                </c:pt>
                <c:pt idx="1279" formatCode="0.00E+00">
                  <c:v>-1.8469800000000001E-2</c:v>
                </c:pt>
                <c:pt idx="1280">
                  <c:v>1.31121E-2</c:v>
                </c:pt>
                <c:pt idx="1281">
                  <c:v>1.14346E-2</c:v>
                </c:pt>
                <c:pt idx="1282">
                  <c:v>1.11322E-2</c:v>
                </c:pt>
                <c:pt idx="1283">
                  <c:v>-4.6796800000000003E-3</c:v>
                </c:pt>
                <c:pt idx="1284">
                  <c:v>2.61116E-3</c:v>
                </c:pt>
                <c:pt idx="1285">
                  <c:v>4.6558399999999996E-3</c:v>
                </c:pt>
                <c:pt idx="1286">
                  <c:v>3.20339E-3</c:v>
                </c:pt>
                <c:pt idx="1287">
                  <c:v>-5.9032400000000004E-4</c:v>
                </c:pt>
                <c:pt idx="1288">
                  <c:v>-7.4005100000000003E-4</c:v>
                </c:pt>
                <c:pt idx="1289">
                  <c:v>9.8819700000000003E-3</c:v>
                </c:pt>
                <c:pt idx="1290">
                  <c:v>8.7661700000000002E-3</c:v>
                </c:pt>
                <c:pt idx="1291">
                  <c:v>8.7509200000000006E-3</c:v>
                </c:pt>
                <c:pt idx="1292">
                  <c:v>1.2415900000000001E-2</c:v>
                </c:pt>
                <c:pt idx="1293">
                  <c:v>1.0416E-2</c:v>
                </c:pt>
                <c:pt idx="1294">
                  <c:v>-1.0389300000000001E-2</c:v>
                </c:pt>
                <c:pt idx="1295">
                  <c:v>-1.0309200000000001E-3</c:v>
                </c:pt>
                <c:pt idx="1296">
                  <c:v>-3.61729E-3</c:v>
                </c:pt>
                <c:pt idx="1297">
                  <c:v>9.1857899999999992E-3</c:v>
                </c:pt>
                <c:pt idx="1298">
                  <c:v>-7.8649500000000008E-3</c:v>
                </c:pt>
                <c:pt idx="1299">
                  <c:v>-4.5347199999999999E-3</c:v>
                </c:pt>
                <c:pt idx="1300">
                  <c:v>3.74794E-3</c:v>
                </c:pt>
                <c:pt idx="1301">
                  <c:v>-2.3307800000000002E-3</c:v>
                </c:pt>
                <c:pt idx="1302">
                  <c:v>3.9300899999999998E-3</c:v>
                </c:pt>
                <c:pt idx="1303">
                  <c:v>1.6417500000000002E-2</c:v>
                </c:pt>
                <c:pt idx="1304">
                  <c:v>1.5324600000000001E-2</c:v>
                </c:pt>
                <c:pt idx="1305">
                  <c:v>2.0214099999999999E-2</c:v>
                </c:pt>
                <c:pt idx="1306">
                  <c:v>-4.1065199999999998E-3</c:v>
                </c:pt>
                <c:pt idx="1307">
                  <c:v>5.2633300000000001E-3</c:v>
                </c:pt>
                <c:pt idx="1308">
                  <c:v>3.5400399999999999E-3</c:v>
                </c:pt>
                <c:pt idx="1309">
                  <c:v>1.52073E-2</c:v>
                </c:pt>
                <c:pt idx="1310">
                  <c:v>2.30408E-2</c:v>
                </c:pt>
                <c:pt idx="1311">
                  <c:v>-1.15566E-2</c:v>
                </c:pt>
                <c:pt idx="1312">
                  <c:v>-8.70895E-3</c:v>
                </c:pt>
                <c:pt idx="1313">
                  <c:v>1.91975E-3</c:v>
                </c:pt>
                <c:pt idx="1314">
                  <c:v>1.0410300000000001E-2</c:v>
                </c:pt>
                <c:pt idx="1315">
                  <c:v>-6.21223E-3</c:v>
                </c:pt>
                <c:pt idx="1316">
                  <c:v>1.3483E-2</c:v>
                </c:pt>
                <c:pt idx="1317">
                  <c:v>-5.1136000000000003E-3</c:v>
                </c:pt>
                <c:pt idx="1318">
                  <c:v>-8.6326600000000003E-3</c:v>
                </c:pt>
                <c:pt idx="1319">
                  <c:v>7.6942399999999998E-3</c:v>
                </c:pt>
                <c:pt idx="1320">
                  <c:v>7.1544599999999996E-3</c:v>
                </c:pt>
                <c:pt idx="1321">
                  <c:v>1.37854E-2</c:v>
                </c:pt>
                <c:pt idx="1322">
                  <c:v>-2.41852E-3</c:v>
                </c:pt>
                <c:pt idx="1323">
                  <c:v>1.6616800000000001E-2</c:v>
                </c:pt>
                <c:pt idx="1324">
                  <c:v>9.3622199999999992E-3</c:v>
                </c:pt>
                <c:pt idx="1325">
                  <c:v>1.19915E-2</c:v>
                </c:pt>
                <c:pt idx="1326">
                  <c:v>1.8438300000000001E-2</c:v>
                </c:pt>
                <c:pt idx="1327">
                  <c:v>-3.5142900000000002E-3</c:v>
                </c:pt>
                <c:pt idx="1328">
                  <c:v>-1.0604900000000001E-3</c:v>
                </c:pt>
                <c:pt idx="1329">
                  <c:v>5.3606000000000001E-3</c:v>
                </c:pt>
                <c:pt idx="1330">
                  <c:v>3.8986200000000002E-3</c:v>
                </c:pt>
                <c:pt idx="1331">
                  <c:v>4.1980699999999999E-3</c:v>
                </c:pt>
                <c:pt idx="1332">
                  <c:v>3.2138799999999998E-4</c:v>
                </c:pt>
                <c:pt idx="1333">
                  <c:v>-9.9277499999999999E-4</c:v>
                </c:pt>
                <c:pt idx="1334">
                  <c:v>1.79968E-2</c:v>
                </c:pt>
                <c:pt idx="1335">
                  <c:v>1.4171599999999999E-2</c:v>
                </c:pt>
                <c:pt idx="1336">
                  <c:v>9.8848300000000007E-3</c:v>
                </c:pt>
                <c:pt idx="1337">
                  <c:v>1.8503200000000001E-2</c:v>
                </c:pt>
                <c:pt idx="1338">
                  <c:v>4.9362199999999998E-3</c:v>
                </c:pt>
                <c:pt idx="1339">
                  <c:v>2.2125199999999999E-3</c:v>
                </c:pt>
                <c:pt idx="1340">
                  <c:v>1.58348E-2</c:v>
                </c:pt>
                <c:pt idx="1341">
                  <c:v>8.9759799999999997E-3</c:v>
                </c:pt>
                <c:pt idx="1342">
                  <c:v>1.28021E-2</c:v>
                </c:pt>
                <c:pt idx="1343">
                  <c:v>9.1934200000000008E-3</c:v>
                </c:pt>
                <c:pt idx="1344">
                  <c:v>9.3679399999999999E-3</c:v>
                </c:pt>
                <c:pt idx="1345">
                  <c:v>-3.2329599999999999E-4</c:v>
                </c:pt>
                <c:pt idx="1346">
                  <c:v>2.4281500000000001E-2</c:v>
                </c:pt>
                <c:pt idx="1347">
                  <c:v>2.56271E-2</c:v>
                </c:pt>
                <c:pt idx="1348">
                  <c:v>2.45638E-2</c:v>
                </c:pt>
                <c:pt idx="1349">
                  <c:v>6.9732700000000002E-3</c:v>
                </c:pt>
                <c:pt idx="1350">
                  <c:v>1.41764E-2</c:v>
                </c:pt>
                <c:pt idx="1351">
                  <c:v>1.6871500000000001E-2</c:v>
                </c:pt>
                <c:pt idx="1352">
                  <c:v>2.5811199999999999E-2</c:v>
                </c:pt>
                <c:pt idx="1353">
                  <c:v>1.68734E-2</c:v>
                </c:pt>
                <c:pt idx="1354">
                  <c:v>1.64785E-2</c:v>
                </c:pt>
                <c:pt idx="1355">
                  <c:v>1.9762999999999999E-2</c:v>
                </c:pt>
                <c:pt idx="1356">
                  <c:v>1.06277E-2</c:v>
                </c:pt>
                <c:pt idx="1357">
                  <c:v>1.24464E-2</c:v>
                </c:pt>
                <c:pt idx="1358">
                  <c:v>2.6297600000000001E-2</c:v>
                </c:pt>
                <c:pt idx="1359">
                  <c:v>3.05262E-2</c:v>
                </c:pt>
                <c:pt idx="1360">
                  <c:v>1.98622E-2</c:v>
                </c:pt>
                <c:pt idx="1361">
                  <c:v>1.5824299999999999E-2</c:v>
                </c:pt>
                <c:pt idx="1362">
                  <c:v>1.17731E-2</c:v>
                </c:pt>
                <c:pt idx="1363">
                  <c:v>1.77965E-2</c:v>
                </c:pt>
                <c:pt idx="1364">
                  <c:v>1.9777300000000001E-2</c:v>
                </c:pt>
                <c:pt idx="1365">
                  <c:v>2.4993899999999999E-2</c:v>
                </c:pt>
                <c:pt idx="1366">
                  <c:v>2.24152E-2</c:v>
                </c:pt>
                <c:pt idx="1367">
                  <c:v>7.9155000000000007E-3</c:v>
                </c:pt>
                <c:pt idx="1368">
                  <c:v>1.8290500000000001E-2</c:v>
                </c:pt>
                <c:pt idx="1369">
                  <c:v>1.53904E-2</c:v>
                </c:pt>
                <c:pt idx="1370">
                  <c:v>1.1210400000000001E-2</c:v>
                </c:pt>
                <c:pt idx="1371">
                  <c:v>5.0878499999999997E-3</c:v>
                </c:pt>
                <c:pt idx="1372">
                  <c:v>2.2993099999999999E-2</c:v>
                </c:pt>
                <c:pt idx="1373">
                  <c:v>1.09549E-2</c:v>
                </c:pt>
                <c:pt idx="1374">
                  <c:v>1.3347599999999999E-2</c:v>
                </c:pt>
                <c:pt idx="1375">
                  <c:v>5.8374400000000002E-3</c:v>
                </c:pt>
                <c:pt idx="1376">
                  <c:v>2.3270599999999999E-2</c:v>
                </c:pt>
                <c:pt idx="1377">
                  <c:v>1.7890900000000001E-2</c:v>
                </c:pt>
                <c:pt idx="1378">
                  <c:v>1.37062E-2</c:v>
                </c:pt>
                <c:pt idx="1379">
                  <c:v>1.2227099999999999E-2</c:v>
                </c:pt>
                <c:pt idx="1380">
                  <c:v>1.7791700000000001E-2</c:v>
                </c:pt>
                <c:pt idx="1381" formatCode="0.00E+00">
                  <c:v>1.0477999999999999E-2</c:v>
                </c:pt>
                <c:pt idx="1382">
                  <c:v>1.02139E-2</c:v>
                </c:pt>
                <c:pt idx="1383">
                  <c:v>-5.4979299999999998E-3</c:v>
                </c:pt>
                <c:pt idx="1384">
                  <c:v>2.5553699999999999E-2</c:v>
                </c:pt>
                <c:pt idx="1385">
                  <c:v>6.0052899999999999E-3</c:v>
                </c:pt>
                <c:pt idx="1386">
                  <c:v>-3.2424899999999998E-4</c:v>
                </c:pt>
                <c:pt idx="1387">
                  <c:v>6.1607399999999996E-3</c:v>
                </c:pt>
                <c:pt idx="1388">
                  <c:v>2.3031200000000001E-3</c:v>
                </c:pt>
                <c:pt idx="1389">
                  <c:v>-2.96021E-3</c:v>
                </c:pt>
                <c:pt idx="1390" formatCode="0.00E+00">
                  <c:v>2.6702900000000001E-5</c:v>
                </c:pt>
                <c:pt idx="1391">
                  <c:v>1.42603E-2</c:v>
                </c:pt>
                <c:pt idx="1392">
                  <c:v>1.9212699999999999E-2</c:v>
                </c:pt>
                <c:pt idx="1393">
                  <c:v>-2.62451E-3</c:v>
                </c:pt>
                <c:pt idx="1394">
                  <c:v>1.44396E-2</c:v>
                </c:pt>
                <c:pt idx="1395">
                  <c:v>-1.2496E-2</c:v>
                </c:pt>
                <c:pt idx="1396">
                  <c:v>1.36957E-2</c:v>
                </c:pt>
                <c:pt idx="1397">
                  <c:v>1.05886E-2</c:v>
                </c:pt>
                <c:pt idx="1398">
                  <c:v>-1.43147E-3</c:v>
                </c:pt>
                <c:pt idx="1399">
                  <c:v>3.0603399999999999E-3</c:v>
                </c:pt>
                <c:pt idx="1400">
                  <c:v>7.3461500000000001E-3</c:v>
                </c:pt>
                <c:pt idx="1401">
                  <c:v>2.09751E-2</c:v>
                </c:pt>
                <c:pt idx="1402">
                  <c:v>2.2870999999999999E-2</c:v>
                </c:pt>
                <c:pt idx="1403">
                  <c:v>1.4806700000000001E-2</c:v>
                </c:pt>
                <c:pt idx="1404">
                  <c:v>1.29328E-2</c:v>
                </c:pt>
                <c:pt idx="1405">
                  <c:v>-5.0773600000000004E-3</c:v>
                </c:pt>
                <c:pt idx="1406">
                  <c:v>1.3008099999999999E-3</c:v>
                </c:pt>
                <c:pt idx="1407">
                  <c:v>5.4511999999999998E-3</c:v>
                </c:pt>
                <c:pt idx="1408">
                  <c:v>1.3114900000000001E-2</c:v>
                </c:pt>
                <c:pt idx="1409">
                  <c:v>4.3964399999999999E-4</c:v>
                </c:pt>
                <c:pt idx="1410">
                  <c:v>2.7675600000000001E-3</c:v>
                </c:pt>
                <c:pt idx="1411">
                  <c:v>1.0244400000000001E-2</c:v>
                </c:pt>
                <c:pt idx="1412">
                  <c:v>1.3085400000000001E-2</c:v>
                </c:pt>
                <c:pt idx="1413">
                  <c:v>1.9932700000000001E-2</c:v>
                </c:pt>
                <c:pt idx="1414">
                  <c:v>6.81877E-3</c:v>
                </c:pt>
                <c:pt idx="1415">
                  <c:v>8.7451900000000003E-4</c:v>
                </c:pt>
                <c:pt idx="1416">
                  <c:v>9.3574499999999998E-3</c:v>
                </c:pt>
                <c:pt idx="1417">
                  <c:v>1.15747E-2</c:v>
                </c:pt>
                <c:pt idx="1418">
                  <c:v>1.5220600000000001E-2</c:v>
                </c:pt>
                <c:pt idx="1419">
                  <c:v>2.7180699999999999E-2</c:v>
                </c:pt>
                <c:pt idx="1420">
                  <c:v>1.94006E-2</c:v>
                </c:pt>
                <c:pt idx="1421">
                  <c:v>1.8137899999999998E-2</c:v>
                </c:pt>
                <c:pt idx="1422">
                  <c:v>2.1381400000000002E-3</c:v>
                </c:pt>
                <c:pt idx="1423">
                  <c:v>1.2304300000000001E-2</c:v>
                </c:pt>
                <c:pt idx="1424">
                  <c:v>1.22871E-2</c:v>
                </c:pt>
                <c:pt idx="1425">
                  <c:v>1.9845000000000002E-2</c:v>
                </c:pt>
                <c:pt idx="1426">
                  <c:v>-7.5426099999999999E-3</c:v>
                </c:pt>
                <c:pt idx="1427">
                  <c:v>1.0064099999999999E-2</c:v>
                </c:pt>
                <c:pt idx="1428">
                  <c:v>4.7340400000000001E-3</c:v>
                </c:pt>
                <c:pt idx="1429">
                  <c:v>8.9845700000000008E-3</c:v>
                </c:pt>
                <c:pt idx="1430">
                  <c:v>2.0148300000000001E-2</c:v>
                </c:pt>
                <c:pt idx="1431">
                  <c:v>2.43473E-3</c:v>
                </c:pt>
                <c:pt idx="1432">
                  <c:v>2.2895800000000001E-2</c:v>
                </c:pt>
                <c:pt idx="1433">
                  <c:v>4.7111499999999998E-4</c:v>
                </c:pt>
                <c:pt idx="1434">
                  <c:v>2.4080299999999998E-3</c:v>
                </c:pt>
                <c:pt idx="1435">
                  <c:v>9.5376999999999997E-3</c:v>
                </c:pt>
                <c:pt idx="1436">
                  <c:v>1.4915499999999999E-3</c:v>
                </c:pt>
                <c:pt idx="1437">
                  <c:v>9.6359299999999991E-3</c:v>
                </c:pt>
                <c:pt idx="1438">
                  <c:v>8.3208099999999997E-3</c:v>
                </c:pt>
                <c:pt idx="1439">
                  <c:v>-8.5229899999999994E-3</c:v>
                </c:pt>
                <c:pt idx="1440">
                  <c:v>2.78196E-2</c:v>
                </c:pt>
                <c:pt idx="1441">
                  <c:v>6.7710899999999996E-3</c:v>
                </c:pt>
                <c:pt idx="1442">
                  <c:v>9.5338799999999998E-3</c:v>
                </c:pt>
                <c:pt idx="1443">
                  <c:v>4.7388100000000004E-3</c:v>
                </c:pt>
                <c:pt idx="1444">
                  <c:v>-6.0882599999999999E-3</c:v>
                </c:pt>
                <c:pt idx="1445">
                  <c:v>7.6894800000000003E-3</c:v>
                </c:pt>
                <c:pt idx="1446">
                  <c:v>2.0236999999999998E-3</c:v>
                </c:pt>
                <c:pt idx="1447">
                  <c:v>8.7909700000000004E-3</c:v>
                </c:pt>
                <c:pt idx="1448">
                  <c:v>9.1705299999999997E-3</c:v>
                </c:pt>
                <c:pt idx="1449">
                  <c:v>1.4677E-3</c:v>
                </c:pt>
                <c:pt idx="1450">
                  <c:v>-9.3364700000000001E-4</c:v>
                </c:pt>
                <c:pt idx="1451">
                  <c:v>6.4020199999999996E-3</c:v>
                </c:pt>
                <c:pt idx="1452">
                  <c:v>6.5221799999999998E-3</c:v>
                </c:pt>
                <c:pt idx="1453">
                  <c:v>1.3999899999999999E-2</c:v>
                </c:pt>
                <c:pt idx="1454">
                  <c:v>-3.0794099999999999E-3</c:v>
                </c:pt>
                <c:pt idx="1455">
                  <c:v>1.0614400000000001E-3</c:v>
                </c:pt>
                <c:pt idx="1456">
                  <c:v>7.7562300000000002E-3</c:v>
                </c:pt>
                <c:pt idx="1457">
                  <c:v>7.5826599999999997E-3</c:v>
                </c:pt>
                <c:pt idx="1458">
                  <c:v>3.0937199999999999E-3</c:v>
                </c:pt>
                <c:pt idx="1459">
                  <c:v>9.75609E-4</c:v>
                </c:pt>
                <c:pt idx="1460">
                  <c:v>2.0313300000000001E-4</c:v>
                </c:pt>
                <c:pt idx="1461">
                  <c:v>2.03447E-2</c:v>
                </c:pt>
                <c:pt idx="1462">
                  <c:v>-1.30892E-2</c:v>
                </c:pt>
                <c:pt idx="1463">
                  <c:v>3.1356800000000001E-3</c:v>
                </c:pt>
                <c:pt idx="1464">
                  <c:v>7.4996899999999998E-3</c:v>
                </c:pt>
                <c:pt idx="1465">
                  <c:v>2.11592E-2</c:v>
                </c:pt>
                <c:pt idx="1466">
                  <c:v>9.4890600000000001E-4</c:v>
                </c:pt>
                <c:pt idx="1467">
                  <c:v>7.8659100000000003E-3</c:v>
                </c:pt>
                <c:pt idx="1468">
                  <c:v>1.0538100000000001E-3</c:v>
                </c:pt>
                <c:pt idx="1469">
                  <c:v>1.48048E-2</c:v>
                </c:pt>
                <c:pt idx="1470">
                  <c:v>2.03514E-3</c:v>
                </c:pt>
                <c:pt idx="1471">
                  <c:v>8.4419300000000003E-3</c:v>
                </c:pt>
                <c:pt idx="1472">
                  <c:v>1.41735E-2</c:v>
                </c:pt>
                <c:pt idx="1473">
                  <c:v>8.7118100000000004E-3</c:v>
                </c:pt>
                <c:pt idx="1474">
                  <c:v>2.0923600000000001E-2</c:v>
                </c:pt>
                <c:pt idx="1475">
                  <c:v>2.0694699999999999E-3</c:v>
                </c:pt>
                <c:pt idx="1476" formatCode="0.00E+00">
                  <c:v>-3.6239599999999998E-5</c:v>
                </c:pt>
                <c:pt idx="1477">
                  <c:v>2.66962E-2</c:v>
                </c:pt>
                <c:pt idx="1478">
                  <c:v>7.85923E-3</c:v>
                </c:pt>
                <c:pt idx="1479">
                  <c:v>1.0895699999999999E-2</c:v>
                </c:pt>
                <c:pt idx="1480">
                  <c:v>1.1240999999999999E-2</c:v>
                </c:pt>
                <c:pt idx="1481">
                  <c:v>7.9030999999999997E-3</c:v>
                </c:pt>
                <c:pt idx="1482">
                  <c:v>1.68314E-2</c:v>
                </c:pt>
                <c:pt idx="1483">
                  <c:v>8.4037799999999996E-3</c:v>
                </c:pt>
                <c:pt idx="1484">
                  <c:v>2.16026E-2</c:v>
                </c:pt>
                <c:pt idx="1485">
                  <c:v>3.1314799999999997E-2</c:v>
                </c:pt>
                <c:pt idx="1486">
                  <c:v>1.3580300000000001E-3</c:v>
                </c:pt>
                <c:pt idx="1487">
                  <c:v>2.20299E-4</c:v>
                </c:pt>
                <c:pt idx="1488">
                  <c:v>4.5585599999999998E-4</c:v>
                </c:pt>
                <c:pt idx="1489">
                  <c:v>1.04628E-2</c:v>
                </c:pt>
                <c:pt idx="1490">
                  <c:v>2.3387000000000002E-2</c:v>
                </c:pt>
                <c:pt idx="1491">
                  <c:v>1.3010000000000001E-2</c:v>
                </c:pt>
                <c:pt idx="1492">
                  <c:v>2.8600700000000001E-3</c:v>
                </c:pt>
                <c:pt idx="1493">
                  <c:v>2.4372100000000001E-2</c:v>
                </c:pt>
                <c:pt idx="1494">
                  <c:v>-1.2836499999999999E-3</c:v>
                </c:pt>
                <c:pt idx="1495">
                  <c:v>-1.10502E-2</c:v>
                </c:pt>
                <c:pt idx="1496">
                  <c:v>2.1059000000000001E-2</c:v>
                </c:pt>
                <c:pt idx="1497">
                  <c:v>1.8286699999999999E-2</c:v>
                </c:pt>
                <c:pt idx="1498">
                  <c:v>2.9232000000000001E-2</c:v>
                </c:pt>
                <c:pt idx="1499">
                  <c:v>-9.4156299999999995E-3</c:v>
                </c:pt>
                <c:pt idx="1500">
                  <c:v>-1.65539E-2</c:v>
                </c:pt>
                <c:pt idx="1501">
                  <c:v>4.2886699999999996E-3</c:v>
                </c:pt>
                <c:pt idx="1502">
                  <c:v>-5.26524E-3</c:v>
                </c:pt>
                <c:pt idx="1503">
                  <c:v>2.01111E-2</c:v>
                </c:pt>
                <c:pt idx="1504">
                  <c:v>1.5342700000000001E-2</c:v>
                </c:pt>
                <c:pt idx="1505">
                  <c:v>2.2316E-4</c:v>
                </c:pt>
                <c:pt idx="1506">
                  <c:v>1.1410699999999999E-2</c:v>
                </c:pt>
                <c:pt idx="1507">
                  <c:v>-3.6253899999999999E-2</c:v>
                </c:pt>
                <c:pt idx="1508">
                  <c:v>1.25275E-2</c:v>
                </c:pt>
                <c:pt idx="1509">
                  <c:v>2.5663399999999999E-3</c:v>
                </c:pt>
                <c:pt idx="1510">
                  <c:v>7.8868899999999997E-4</c:v>
                </c:pt>
                <c:pt idx="1511">
                  <c:v>-2.3126599999999998E-3</c:v>
                </c:pt>
                <c:pt idx="1512">
                  <c:v>-1.03607E-2</c:v>
                </c:pt>
                <c:pt idx="1513">
                  <c:v>-2.1247900000000001E-3</c:v>
                </c:pt>
                <c:pt idx="1514">
                  <c:v>1.74713E-3</c:v>
                </c:pt>
                <c:pt idx="1515">
                  <c:v>9.4060900000000006E-3</c:v>
                </c:pt>
                <c:pt idx="1516">
                  <c:v>1.4284099999999999E-2</c:v>
                </c:pt>
                <c:pt idx="1517">
                  <c:v>6.6185000000000003E-3</c:v>
                </c:pt>
                <c:pt idx="1518">
                  <c:v>9.8476399999999995E-3</c:v>
                </c:pt>
                <c:pt idx="1519">
                  <c:v>-1.8835099999999999E-3</c:v>
                </c:pt>
                <c:pt idx="1520">
                  <c:v>-7.7705400000000003E-3</c:v>
                </c:pt>
                <c:pt idx="1521">
                  <c:v>-5.7907100000000001E-3</c:v>
                </c:pt>
                <c:pt idx="1522">
                  <c:v>1.91851E-2</c:v>
                </c:pt>
                <c:pt idx="1523">
                  <c:v>4.6958900000000003E-3</c:v>
                </c:pt>
                <c:pt idx="1524">
                  <c:v>4.9858100000000002E-3</c:v>
                </c:pt>
                <c:pt idx="1525">
                  <c:v>-2.1715200000000001E-3</c:v>
                </c:pt>
                <c:pt idx="1526">
                  <c:v>-2.5587100000000001E-3</c:v>
                </c:pt>
                <c:pt idx="1527">
                  <c:v>4.8971199999999996E-3</c:v>
                </c:pt>
                <c:pt idx="1528">
                  <c:v>-4.0531200000000003E-3</c:v>
                </c:pt>
                <c:pt idx="1529">
                  <c:v>-1.9769700000000002E-3</c:v>
                </c:pt>
                <c:pt idx="1530">
                  <c:v>2.23217E-2</c:v>
                </c:pt>
                <c:pt idx="1531">
                  <c:v>-1.7223399999999999E-3</c:v>
                </c:pt>
                <c:pt idx="1532">
                  <c:v>-7.8363400000000007E-3</c:v>
                </c:pt>
                <c:pt idx="1533">
                  <c:v>-1.6544300000000001E-2</c:v>
                </c:pt>
                <c:pt idx="1534">
                  <c:v>-2.5062600000000002E-3</c:v>
                </c:pt>
                <c:pt idx="1535">
                  <c:v>2.1009399999999999E-3</c:v>
                </c:pt>
                <c:pt idx="1536">
                  <c:v>9.0274799999999992E-3</c:v>
                </c:pt>
                <c:pt idx="1537">
                  <c:v>8.1014599999999996E-3</c:v>
                </c:pt>
                <c:pt idx="1538">
                  <c:v>-1.6212500000000001E-3</c:v>
                </c:pt>
                <c:pt idx="1539">
                  <c:v>-8.6126299999999996E-3</c:v>
                </c:pt>
                <c:pt idx="1540">
                  <c:v>-8.1062300000000007E-3</c:v>
                </c:pt>
                <c:pt idx="1541">
                  <c:v>-8.7633099999999998E-3</c:v>
                </c:pt>
                <c:pt idx="1542">
                  <c:v>1.70393E-2</c:v>
                </c:pt>
                <c:pt idx="1543">
                  <c:v>1.4813399999999999E-2</c:v>
                </c:pt>
                <c:pt idx="1544">
                  <c:v>-2.3373600000000001E-2</c:v>
                </c:pt>
                <c:pt idx="1545">
                  <c:v>-2.5242799999999999E-2</c:v>
                </c:pt>
                <c:pt idx="1546">
                  <c:v>-1.56794E-2</c:v>
                </c:pt>
                <c:pt idx="1547">
                  <c:v>-1.2570400000000001E-2</c:v>
                </c:pt>
                <c:pt idx="1548">
                  <c:v>7.7829400000000003E-3</c:v>
                </c:pt>
                <c:pt idx="1549">
                  <c:v>-1.28746E-3</c:v>
                </c:pt>
                <c:pt idx="1550">
                  <c:v>-5.6028400000000004E-3</c:v>
                </c:pt>
                <c:pt idx="1551">
                  <c:v>-8.9454700000000005E-3</c:v>
                </c:pt>
                <c:pt idx="1552">
                  <c:v>-1.4161099999999999E-2</c:v>
                </c:pt>
                <c:pt idx="1553">
                  <c:v>-7.4930200000000004E-3</c:v>
                </c:pt>
                <c:pt idx="1554">
                  <c:v>-1.5973999999999999E-3</c:v>
                </c:pt>
                <c:pt idx="1555">
                  <c:v>7.8678099999999994E-3</c:v>
                </c:pt>
                <c:pt idx="1556">
                  <c:v>-2.2951099999999999E-2</c:v>
                </c:pt>
                <c:pt idx="1557">
                  <c:v>-2.44703E-2</c:v>
                </c:pt>
                <c:pt idx="1558">
                  <c:v>-2.3620599999999999E-2</c:v>
                </c:pt>
                <c:pt idx="1559">
                  <c:v>-1.8236200000000001E-2</c:v>
                </c:pt>
                <c:pt idx="1560">
                  <c:v>-1.7786E-3</c:v>
                </c:pt>
                <c:pt idx="1561" formatCode="0.00E+00">
                  <c:v>-1.4076200000000001E-3</c:v>
                </c:pt>
                <c:pt idx="1562">
                  <c:v>-7.1592299999999999E-3</c:v>
                </c:pt>
                <c:pt idx="1563">
                  <c:v>-1.2422600000000001E-2</c:v>
                </c:pt>
                <c:pt idx="1564">
                  <c:v>-6.3009299999999997E-3</c:v>
                </c:pt>
                <c:pt idx="1565">
                  <c:v>-2.6978499999999999E-2</c:v>
                </c:pt>
                <c:pt idx="1566">
                  <c:v>-1.2609499999999999E-2</c:v>
                </c:pt>
                <c:pt idx="1567">
                  <c:v>-2.2449499999999999E-3</c:v>
                </c:pt>
                <c:pt idx="1568">
                  <c:v>-8.0585499999999994E-3</c:v>
                </c:pt>
                <c:pt idx="1569">
                  <c:v>4.9438499999999996E-3</c:v>
                </c:pt>
                <c:pt idx="1570">
                  <c:v>-3.8528400000000001E-4</c:v>
                </c:pt>
                <c:pt idx="1571">
                  <c:v>-2.4864199999999999E-2</c:v>
                </c:pt>
                <c:pt idx="1572">
                  <c:v>-1.5880600000000002E-2</c:v>
                </c:pt>
                <c:pt idx="1573">
                  <c:v>5.1374400000000001E-3</c:v>
                </c:pt>
                <c:pt idx="1574">
                  <c:v>-4.5166E-3</c:v>
                </c:pt>
                <c:pt idx="1575">
                  <c:v>2.3365E-3</c:v>
                </c:pt>
                <c:pt idx="1576">
                  <c:v>1.1720700000000001E-3</c:v>
                </c:pt>
                <c:pt idx="1577">
                  <c:v>-1.58272E-2</c:v>
                </c:pt>
                <c:pt idx="1578">
                  <c:v>3.7727400000000001E-3</c:v>
                </c:pt>
                <c:pt idx="1579">
                  <c:v>1.9960400000000001E-3</c:v>
                </c:pt>
                <c:pt idx="1580">
                  <c:v>-1.36566E-2</c:v>
                </c:pt>
                <c:pt idx="1581">
                  <c:v>-7.6961499999999997E-4</c:v>
                </c:pt>
                <c:pt idx="1582">
                  <c:v>7.3718999999999998E-4</c:v>
                </c:pt>
                <c:pt idx="1583">
                  <c:v>7.8086900000000001E-3</c:v>
                </c:pt>
                <c:pt idx="1584">
                  <c:v>-1.5459099999999999E-3</c:v>
                </c:pt>
                <c:pt idx="1585">
                  <c:v>2.1867800000000001E-3</c:v>
                </c:pt>
                <c:pt idx="1586">
                  <c:v>-1.08948E-2</c:v>
                </c:pt>
                <c:pt idx="1587">
                  <c:v>3.7279100000000001E-3</c:v>
                </c:pt>
                <c:pt idx="1588">
                  <c:v>-1.17273E-2</c:v>
                </c:pt>
                <c:pt idx="1589">
                  <c:v>7.5216299999999996E-3</c:v>
                </c:pt>
                <c:pt idx="1590">
                  <c:v>4.3678299999999996E-3</c:v>
                </c:pt>
                <c:pt idx="1591">
                  <c:v>2.3460399999999999E-4</c:v>
                </c:pt>
                <c:pt idx="1592">
                  <c:v>3.00789E-3</c:v>
                </c:pt>
                <c:pt idx="1593">
                  <c:v>2.9497099999999999E-3</c:v>
                </c:pt>
                <c:pt idx="1594">
                  <c:v>9.4614E-3</c:v>
                </c:pt>
                <c:pt idx="1595">
                  <c:v>1.23377E-2</c:v>
                </c:pt>
                <c:pt idx="1596">
                  <c:v>1.2378700000000001E-3</c:v>
                </c:pt>
                <c:pt idx="1597">
                  <c:v>9.6912400000000003E-3</c:v>
                </c:pt>
                <c:pt idx="1598">
                  <c:v>-4.7597899999999999E-3</c:v>
                </c:pt>
                <c:pt idx="1599">
                  <c:v>-2.24113E-3</c:v>
                </c:pt>
                <c:pt idx="1600">
                  <c:v>2.38419E-3</c:v>
                </c:pt>
                <c:pt idx="1601">
                  <c:v>-1.1882799999999999E-3</c:v>
                </c:pt>
                <c:pt idx="1602">
                  <c:v>-6.8988799999999996E-3</c:v>
                </c:pt>
                <c:pt idx="1603">
                  <c:v>-7.28512E-3</c:v>
                </c:pt>
                <c:pt idx="1604">
                  <c:v>2.24018E-3</c:v>
                </c:pt>
                <c:pt idx="1605">
                  <c:v>1.0662099999999999E-3</c:v>
                </c:pt>
                <c:pt idx="1606">
                  <c:v>9.2506399999999992E-3</c:v>
                </c:pt>
                <c:pt idx="1607">
                  <c:v>-1.1580500000000001E-2</c:v>
                </c:pt>
                <c:pt idx="1608">
                  <c:v>-1.62249E-2</c:v>
                </c:pt>
                <c:pt idx="1609">
                  <c:v>-2.6063900000000001E-3</c:v>
                </c:pt>
                <c:pt idx="1610">
                  <c:v>6.5555600000000002E-3</c:v>
                </c:pt>
                <c:pt idx="1611">
                  <c:v>-6.3495599999999998E-3</c:v>
                </c:pt>
                <c:pt idx="1612">
                  <c:v>-2.51579E-3</c:v>
                </c:pt>
                <c:pt idx="1613">
                  <c:v>4.1065199999999998E-3</c:v>
                </c:pt>
                <c:pt idx="1614">
                  <c:v>-1.2121199999999999E-3</c:v>
                </c:pt>
                <c:pt idx="1615">
                  <c:v>3.2358199999999999E-3</c:v>
                </c:pt>
                <c:pt idx="1616">
                  <c:v>-1.34888E-2</c:v>
                </c:pt>
                <c:pt idx="1617">
                  <c:v>2.3117099999999998E-3</c:v>
                </c:pt>
                <c:pt idx="1618">
                  <c:v>4.1627900000000004E-3</c:v>
                </c:pt>
                <c:pt idx="1619">
                  <c:v>-8.6841599999999998E-3</c:v>
                </c:pt>
                <c:pt idx="1620">
                  <c:v>4.57954E-3</c:v>
                </c:pt>
                <c:pt idx="1621">
                  <c:v>-1.16425E-2</c:v>
                </c:pt>
                <c:pt idx="1622">
                  <c:v>7.3680899999999999E-3</c:v>
                </c:pt>
                <c:pt idx="1623">
                  <c:v>8.8310199999999998E-4</c:v>
                </c:pt>
                <c:pt idx="1624">
                  <c:v>1.7261500000000001E-4</c:v>
                </c:pt>
                <c:pt idx="1625">
                  <c:v>-5.6972500000000001E-3</c:v>
                </c:pt>
                <c:pt idx="1626">
                  <c:v>-3.1938600000000002E-3</c:v>
                </c:pt>
                <c:pt idx="1627">
                  <c:v>2.16484E-4</c:v>
                </c:pt>
                <c:pt idx="1628">
                  <c:v>3.7956200000000001E-4</c:v>
                </c:pt>
                <c:pt idx="1629">
                  <c:v>-4.1351299999999999E-3</c:v>
                </c:pt>
                <c:pt idx="1630">
                  <c:v>-5.44167E-3</c:v>
                </c:pt>
                <c:pt idx="1631">
                  <c:v>-1.20211E-2</c:v>
                </c:pt>
                <c:pt idx="1632">
                  <c:v>-1.0643E-2</c:v>
                </c:pt>
                <c:pt idx="1633">
                  <c:v>-8.5706700000000007E-3</c:v>
                </c:pt>
                <c:pt idx="1634">
                  <c:v>6.5660500000000004E-3</c:v>
                </c:pt>
                <c:pt idx="1635">
                  <c:v>5.6962999999999996E-3</c:v>
                </c:pt>
                <c:pt idx="1636">
                  <c:v>-5.6753200000000002E-3</c:v>
                </c:pt>
                <c:pt idx="1637">
                  <c:v>-1.9479799999999999E-2</c:v>
                </c:pt>
                <c:pt idx="1638">
                  <c:v>-6.6814400000000003E-3</c:v>
                </c:pt>
                <c:pt idx="1639">
                  <c:v>9.30309E-3</c:v>
                </c:pt>
                <c:pt idx="1640">
                  <c:v>-1.4329E-2</c:v>
                </c:pt>
                <c:pt idx="1641">
                  <c:v>1.19972E-3</c:v>
                </c:pt>
                <c:pt idx="1642">
                  <c:v>-9.2315699999999997E-4</c:v>
                </c:pt>
                <c:pt idx="1643">
                  <c:v>-8.3370200000000005E-3</c:v>
                </c:pt>
                <c:pt idx="1644">
                  <c:v>-1.7577200000000001E-2</c:v>
                </c:pt>
                <c:pt idx="1645">
                  <c:v>-6.5870299999999998E-3</c:v>
                </c:pt>
                <c:pt idx="1646">
                  <c:v>-9.5338799999999998E-3</c:v>
                </c:pt>
                <c:pt idx="1647">
                  <c:v>4.75407E-3</c:v>
                </c:pt>
                <c:pt idx="1648">
                  <c:v>-9.3259799999999993E-3</c:v>
                </c:pt>
                <c:pt idx="1649">
                  <c:v>-9.8228499999999993E-3</c:v>
                </c:pt>
                <c:pt idx="1650">
                  <c:v>4.4298200000000001E-3</c:v>
                </c:pt>
                <c:pt idx="1651">
                  <c:v>2.5815999999999999E-3</c:v>
                </c:pt>
                <c:pt idx="1652">
                  <c:v>-1.15891E-2</c:v>
                </c:pt>
                <c:pt idx="1653">
                  <c:v>-1.27525E-2</c:v>
                </c:pt>
                <c:pt idx="1654">
                  <c:v>4.1303599999999996E-3</c:v>
                </c:pt>
                <c:pt idx="1655">
                  <c:v>-1.14641E-2</c:v>
                </c:pt>
                <c:pt idx="1656">
                  <c:v>-9.9506400000000002E-3</c:v>
                </c:pt>
                <c:pt idx="1657">
                  <c:v>-6.7806200000000002E-3</c:v>
                </c:pt>
                <c:pt idx="1658">
                  <c:v>-1.4774300000000001E-2</c:v>
                </c:pt>
                <c:pt idx="1659">
                  <c:v>-2.8640700000000002E-2</c:v>
                </c:pt>
                <c:pt idx="1660">
                  <c:v>-8.2550000000000002E-3</c:v>
                </c:pt>
                <c:pt idx="1661">
                  <c:v>-1.4904000000000001E-2</c:v>
                </c:pt>
                <c:pt idx="1662">
                  <c:v>-3.6859499999999999E-3</c:v>
                </c:pt>
                <c:pt idx="1663">
                  <c:v>-1.6692200000000001E-2</c:v>
                </c:pt>
                <c:pt idx="1664">
                  <c:v>-1.8678699999999999E-2</c:v>
                </c:pt>
                <c:pt idx="1665">
                  <c:v>-7.3118200000000001E-3</c:v>
                </c:pt>
                <c:pt idx="1666">
                  <c:v>-3.8093599999999998E-2</c:v>
                </c:pt>
                <c:pt idx="1667">
                  <c:v>-9.1066399999999992E-3</c:v>
                </c:pt>
                <c:pt idx="1668">
                  <c:v>-2.17667E-2</c:v>
                </c:pt>
                <c:pt idx="1669">
                  <c:v>-2.3013100000000002E-2</c:v>
                </c:pt>
                <c:pt idx="1670">
                  <c:v>-1.16501E-2</c:v>
                </c:pt>
                <c:pt idx="1671">
                  <c:v>-1.50852E-2</c:v>
                </c:pt>
                <c:pt idx="1672">
                  <c:v>-1.8085500000000001E-2</c:v>
                </c:pt>
                <c:pt idx="1673">
                  <c:v>-1.5001299999999999E-3</c:v>
                </c:pt>
                <c:pt idx="1674">
                  <c:v>-1.898E-2</c:v>
                </c:pt>
                <c:pt idx="1675">
                  <c:v>-1.3182599999999999E-2</c:v>
                </c:pt>
                <c:pt idx="1676" formatCode="0.00E+00">
                  <c:v>-7.4348399999999999E-3</c:v>
                </c:pt>
                <c:pt idx="1677">
                  <c:v>-1.6954400000000001E-2</c:v>
                </c:pt>
                <c:pt idx="1678">
                  <c:v>-3.0525199999999999E-2</c:v>
                </c:pt>
                <c:pt idx="1679">
                  <c:v>-2.9053699999999998E-2</c:v>
                </c:pt>
                <c:pt idx="1680">
                  <c:v>-2.8675099999999999E-2</c:v>
                </c:pt>
                <c:pt idx="1681">
                  <c:v>-8.8310200000000002E-3</c:v>
                </c:pt>
                <c:pt idx="1682">
                  <c:v>-3.6050800000000001E-2</c:v>
                </c:pt>
                <c:pt idx="1683">
                  <c:v>-1.39475E-2</c:v>
                </c:pt>
                <c:pt idx="1684">
                  <c:v>-2.4922400000000001E-2</c:v>
                </c:pt>
                <c:pt idx="1685">
                  <c:v>-3.8042100000000001E-3</c:v>
                </c:pt>
                <c:pt idx="1686">
                  <c:v>-2.2118599999999999E-2</c:v>
                </c:pt>
                <c:pt idx="1687">
                  <c:v>-1.8456500000000001E-2</c:v>
                </c:pt>
                <c:pt idx="1688">
                  <c:v>-3.5998299999999997E-2</c:v>
                </c:pt>
                <c:pt idx="1689">
                  <c:v>-1.6158100000000002E-2</c:v>
                </c:pt>
                <c:pt idx="1690">
                  <c:v>-1.22852E-2</c:v>
                </c:pt>
                <c:pt idx="1691">
                  <c:v>-1.0471299999999999E-2</c:v>
                </c:pt>
                <c:pt idx="1692">
                  <c:v>-1.04694E-2</c:v>
                </c:pt>
                <c:pt idx="1693">
                  <c:v>-1.7147099999999998E-2</c:v>
                </c:pt>
                <c:pt idx="1694">
                  <c:v>-1.6391800000000002E-2</c:v>
                </c:pt>
                <c:pt idx="1695">
                  <c:v>-5.5656400000000002E-3</c:v>
                </c:pt>
                <c:pt idx="1696">
                  <c:v>-1.05133E-2</c:v>
                </c:pt>
                <c:pt idx="1697">
                  <c:v>-4.3144200000000002E-3</c:v>
                </c:pt>
                <c:pt idx="1698">
                  <c:v>-1.70546E-2</c:v>
                </c:pt>
                <c:pt idx="1699">
                  <c:v>-1.8356299999999999E-2</c:v>
                </c:pt>
                <c:pt idx="1700">
                  <c:v>-1.16673E-2</c:v>
                </c:pt>
                <c:pt idx="1701">
                  <c:v>-1.7414100000000001E-3</c:v>
                </c:pt>
                <c:pt idx="1702">
                  <c:v>-1.1750200000000001E-2</c:v>
                </c:pt>
                <c:pt idx="1703">
                  <c:v>-9.7084000000000005E-4</c:v>
                </c:pt>
                <c:pt idx="1704">
                  <c:v>-3.22514E-2</c:v>
                </c:pt>
                <c:pt idx="1705">
                  <c:v>-3.8452099999999999E-3</c:v>
                </c:pt>
                <c:pt idx="1706">
                  <c:v>6.2704099999999997E-3</c:v>
                </c:pt>
                <c:pt idx="1707">
                  <c:v>-1.34926E-2</c:v>
                </c:pt>
                <c:pt idx="1708">
                  <c:v>-4.8084299999999998E-3</c:v>
                </c:pt>
                <c:pt idx="1709">
                  <c:v>-1.2661E-2</c:v>
                </c:pt>
                <c:pt idx="1710">
                  <c:v>5.4845800000000002E-3</c:v>
                </c:pt>
                <c:pt idx="1711">
                  <c:v>2.5720600000000001E-3</c:v>
                </c:pt>
                <c:pt idx="1712">
                  <c:v>4.0216399999999999E-3</c:v>
                </c:pt>
                <c:pt idx="1713">
                  <c:v>-4.7464400000000002E-3</c:v>
                </c:pt>
                <c:pt idx="1714">
                  <c:v>5.7725900000000002E-3</c:v>
                </c:pt>
                <c:pt idx="1715">
                  <c:v>-1.3896E-2</c:v>
                </c:pt>
                <c:pt idx="1716">
                  <c:v>-6.86741E-3</c:v>
                </c:pt>
                <c:pt idx="1717">
                  <c:v>-2.0962700000000001E-2</c:v>
                </c:pt>
                <c:pt idx="1718">
                  <c:v>-6.8655000000000001E-3</c:v>
                </c:pt>
                <c:pt idx="1719">
                  <c:v>-6.9007900000000004E-3</c:v>
                </c:pt>
                <c:pt idx="1720">
                  <c:v>-2.97642E-3</c:v>
                </c:pt>
                <c:pt idx="1721">
                  <c:v>-3.0040700000000002E-3</c:v>
                </c:pt>
                <c:pt idx="1722">
                  <c:v>-1.2192700000000001E-2</c:v>
                </c:pt>
                <c:pt idx="1723">
                  <c:v>-3.0717800000000001E-3</c:v>
                </c:pt>
                <c:pt idx="1724">
                  <c:v>-1.30539E-2</c:v>
                </c:pt>
                <c:pt idx="1725">
                  <c:v>-6.4601900000000002E-3</c:v>
                </c:pt>
                <c:pt idx="1726">
                  <c:v>1.4528299999999999E-2</c:v>
                </c:pt>
                <c:pt idx="1727">
                  <c:v>-2.19221E-2</c:v>
                </c:pt>
                <c:pt idx="1728">
                  <c:v>-1.79396E-2</c:v>
                </c:pt>
                <c:pt idx="1729">
                  <c:v>-1.3690900000000001E-2</c:v>
                </c:pt>
                <c:pt idx="1730">
                  <c:v>-8.2740799999999996E-3</c:v>
                </c:pt>
                <c:pt idx="1731">
                  <c:v>5.9356699999999997E-3</c:v>
                </c:pt>
                <c:pt idx="1732">
                  <c:v>1.1860799999999999E-2</c:v>
                </c:pt>
                <c:pt idx="1733">
                  <c:v>-1.7559100000000001E-2</c:v>
                </c:pt>
                <c:pt idx="1734">
                  <c:v>-9.6159000000000001E-3</c:v>
                </c:pt>
                <c:pt idx="1735">
                  <c:v>-1.8485999999999999E-2</c:v>
                </c:pt>
                <c:pt idx="1736">
                  <c:v>-1.22833E-2</c:v>
                </c:pt>
                <c:pt idx="1737">
                  <c:v>1.8033999999999999E-3</c:v>
                </c:pt>
                <c:pt idx="1738">
                  <c:v>4.6854000000000002E-3</c:v>
                </c:pt>
                <c:pt idx="1739">
                  <c:v>-3.15475E-3</c:v>
                </c:pt>
                <c:pt idx="1740">
                  <c:v>-1.7081300000000001E-2</c:v>
                </c:pt>
                <c:pt idx="1741">
                  <c:v>-1.6396500000000001E-2</c:v>
                </c:pt>
                <c:pt idx="1742">
                  <c:v>-8.1644100000000004E-3</c:v>
                </c:pt>
                <c:pt idx="1743">
                  <c:v>-1.8434499999999999E-3</c:v>
                </c:pt>
                <c:pt idx="1744">
                  <c:v>-8.02135E-3</c:v>
                </c:pt>
                <c:pt idx="1745">
                  <c:v>-4.7197300000000001E-3</c:v>
                </c:pt>
                <c:pt idx="1746">
                  <c:v>-8.8548700000000008E-3</c:v>
                </c:pt>
                <c:pt idx="1747" formatCode="0.00E+00">
                  <c:v>-8.6612700000000004E-3</c:v>
                </c:pt>
                <c:pt idx="1748">
                  <c:v>-1.29824E-2</c:v>
                </c:pt>
                <c:pt idx="1749">
                  <c:v>-7.2288500000000002E-3</c:v>
                </c:pt>
                <c:pt idx="1750">
                  <c:v>-1.06087E-2</c:v>
                </c:pt>
                <c:pt idx="1751">
                  <c:v>-6.9074599999999998E-3</c:v>
                </c:pt>
                <c:pt idx="1752">
                  <c:v>-7.9555500000000005E-3</c:v>
                </c:pt>
                <c:pt idx="1753">
                  <c:v>-3.8080200000000001E-3</c:v>
                </c:pt>
                <c:pt idx="1754">
                  <c:v>-1.6407000000000001E-2</c:v>
                </c:pt>
                <c:pt idx="1755">
                  <c:v>-1.8734000000000001E-2</c:v>
                </c:pt>
                <c:pt idx="1756">
                  <c:v>5.58853E-4</c:v>
                </c:pt>
                <c:pt idx="1757" formatCode="0.00E+00">
                  <c:v>-1.4035199999999999E-2</c:v>
                </c:pt>
                <c:pt idx="1758">
                  <c:v>-1.0129900000000001E-2</c:v>
                </c:pt>
                <c:pt idx="1759" formatCode="0.00E+00">
                  <c:v>1.091E-3</c:v>
                </c:pt>
                <c:pt idx="1760">
                  <c:v>-2.36034E-2</c:v>
                </c:pt>
                <c:pt idx="1761">
                  <c:v>-1.0553399999999999E-2</c:v>
                </c:pt>
                <c:pt idx="1762">
                  <c:v>-1.9640000000000001E-2</c:v>
                </c:pt>
                <c:pt idx="1763">
                  <c:v>-7.9965599999999998E-3</c:v>
                </c:pt>
                <c:pt idx="1764">
                  <c:v>-4.3296799999999999E-4</c:v>
                </c:pt>
                <c:pt idx="1765">
                  <c:v>4.4364900000000004E-3</c:v>
                </c:pt>
                <c:pt idx="1766">
                  <c:v>-2.2017499999999999E-2</c:v>
                </c:pt>
                <c:pt idx="1767">
                  <c:v>-6.1531099999999998E-3</c:v>
                </c:pt>
                <c:pt idx="1768">
                  <c:v>-1.79081E-2</c:v>
                </c:pt>
                <c:pt idx="1769">
                  <c:v>-1.43967E-2</c:v>
                </c:pt>
                <c:pt idx="1770">
                  <c:v>-4.1666000000000003E-3</c:v>
                </c:pt>
                <c:pt idx="1771">
                  <c:v>-9.0684900000000002E-3</c:v>
                </c:pt>
                <c:pt idx="1772">
                  <c:v>-6.6165900000000003E-3</c:v>
                </c:pt>
                <c:pt idx="1773">
                  <c:v>-2.0801500000000001E-2</c:v>
                </c:pt>
                <c:pt idx="1774">
                  <c:v>-2.28872E-2</c:v>
                </c:pt>
                <c:pt idx="1775">
                  <c:v>-1.12534E-2</c:v>
                </c:pt>
                <c:pt idx="1776">
                  <c:v>-9.6330600000000006E-3</c:v>
                </c:pt>
                <c:pt idx="1777">
                  <c:v>-3.76034E-3</c:v>
                </c:pt>
                <c:pt idx="1778">
                  <c:v>-6.32191E-3</c:v>
                </c:pt>
                <c:pt idx="1779">
                  <c:v>-2.6831600000000001E-2</c:v>
                </c:pt>
                <c:pt idx="1780">
                  <c:v>-3.9615600000000003E-3</c:v>
                </c:pt>
                <c:pt idx="1781">
                  <c:v>-1.48039E-2</c:v>
                </c:pt>
                <c:pt idx="1782">
                  <c:v>-9.9658999999999998E-3</c:v>
                </c:pt>
                <c:pt idx="1783">
                  <c:v>-1.4806700000000001E-2</c:v>
                </c:pt>
                <c:pt idx="1784">
                  <c:v>-2.5178900000000001E-2</c:v>
                </c:pt>
                <c:pt idx="1785">
                  <c:v>-1.6022700000000001E-2</c:v>
                </c:pt>
                <c:pt idx="1786">
                  <c:v>-1.2936599999999999E-2</c:v>
                </c:pt>
                <c:pt idx="1787">
                  <c:v>-6.06823E-3</c:v>
                </c:pt>
                <c:pt idx="1788">
                  <c:v>-7.2584199999999998E-3</c:v>
                </c:pt>
                <c:pt idx="1789">
                  <c:v>-4.5881300000000002E-3</c:v>
                </c:pt>
                <c:pt idx="1790">
                  <c:v>-4.7245000000000004E-3</c:v>
                </c:pt>
                <c:pt idx="1791">
                  <c:v>-2.66056E-2</c:v>
                </c:pt>
                <c:pt idx="1792">
                  <c:v>-1.2331999999999999E-2</c:v>
                </c:pt>
                <c:pt idx="1793">
                  <c:v>2.12765E-3</c:v>
                </c:pt>
                <c:pt idx="1794">
                  <c:v>-5.6362199999999999E-3</c:v>
                </c:pt>
                <c:pt idx="1795">
                  <c:v>3.3950799999999998E-4</c:v>
                </c:pt>
                <c:pt idx="1796">
                  <c:v>-1.05524E-2</c:v>
                </c:pt>
                <c:pt idx="1797">
                  <c:v>-8.3389299999999996E-3</c:v>
                </c:pt>
                <c:pt idx="1798">
                  <c:v>-2.48747E-2</c:v>
                </c:pt>
                <c:pt idx="1799">
                  <c:v>-6.7024199999999997E-3</c:v>
                </c:pt>
                <c:pt idx="1800">
                  <c:v>-1.7437000000000001E-2</c:v>
                </c:pt>
                <c:pt idx="1801">
                  <c:v>2.44904E-3</c:v>
                </c:pt>
                <c:pt idx="1802">
                  <c:v>-4.9285900000000001E-3</c:v>
                </c:pt>
                <c:pt idx="1803">
                  <c:v>-1.12648E-2</c:v>
                </c:pt>
                <c:pt idx="1804">
                  <c:v>-1.18551E-2</c:v>
                </c:pt>
                <c:pt idx="1805">
                  <c:v>1.0989199999999999E-2</c:v>
                </c:pt>
                <c:pt idx="1806">
                  <c:v>-3.9415400000000003E-3</c:v>
                </c:pt>
                <c:pt idx="1807">
                  <c:v>8.33511E-4</c:v>
                </c:pt>
                <c:pt idx="1808">
                  <c:v>-4.2953499999999999E-3</c:v>
                </c:pt>
                <c:pt idx="1809">
                  <c:v>-5.90611E-3</c:v>
                </c:pt>
                <c:pt idx="1810">
                  <c:v>6.9046000000000003E-3</c:v>
                </c:pt>
                <c:pt idx="1811">
                  <c:v>-7.8201300000000002E-4</c:v>
                </c:pt>
                <c:pt idx="1812">
                  <c:v>2.9544800000000002E-3</c:v>
                </c:pt>
                <c:pt idx="1813">
                  <c:v>-5.4426199999999996E-3</c:v>
                </c:pt>
                <c:pt idx="1814">
                  <c:v>-6.2036499999999998E-3</c:v>
                </c:pt>
                <c:pt idx="1815">
                  <c:v>-5.8345799999999998E-3</c:v>
                </c:pt>
                <c:pt idx="1816">
                  <c:v>9.6321099999999995E-4</c:v>
                </c:pt>
                <c:pt idx="1817">
                  <c:v>-8.6326600000000003E-3</c:v>
                </c:pt>
                <c:pt idx="1818">
                  <c:v>-5.58567E-3</c:v>
                </c:pt>
                <c:pt idx="1819">
                  <c:v>2.10733E-2</c:v>
                </c:pt>
                <c:pt idx="1820">
                  <c:v>-2.8533899999999999E-3</c:v>
                </c:pt>
                <c:pt idx="1821">
                  <c:v>-6.8416600000000003E-3</c:v>
                </c:pt>
                <c:pt idx="1822">
                  <c:v>-8.59737E-3</c:v>
                </c:pt>
                <c:pt idx="1823">
                  <c:v>1.5248299999999999E-2</c:v>
                </c:pt>
                <c:pt idx="1824">
                  <c:v>-7.5531000000000003E-4</c:v>
                </c:pt>
                <c:pt idx="1825">
                  <c:v>9.8018600000000008E-3</c:v>
                </c:pt>
                <c:pt idx="1826">
                  <c:v>-9.8714800000000002E-3</c:v>
                </c:pt>
                <c:pt idx="1827">
                  <c:v>9.4947799999999995E-3</c:v>
                </c:pt>
                <c:pt idx="1828">
                  <c:v>9.1142700000000007E-3</c:v>
                </c:pt>
                <c:pt idx="1829">
                  <c:v>8.6088199999999997E-3</c:v>
                </c:pt>
                <c:pt idx="1830">
                  <c:v>1.00727E-2</c:v>
                </c:pt>
                <c:pt idx="1831">
                  <c:v>6.7033800000000001E-3</c:v>
                </c:pt>
                <c:pt idx="1832">
                  <c:v>-2.2754699999999999E-3</c:v>
                </c:pt>
                <c:pt idx="1833">
                  <c:v>-5.5074700000000004E-3</c:v>
                </c:pt>
                <c:pt idx="1834">
                  <c:v>3.2949400000000001E-3</c:v>
                </c:pt>
                <c:pt idx="1835">
                  <c:v>7.1153600000000003E-3</c:v>
                </c:pt>
                <c:pt idx="1836">
                  <c:v>2.27709E-2</c:v>
                </c:pt>
                <c:pt idx="1837">
                  <c:v>1.0471300000000001E-3</c:v>
                </c:pt>
                <c:pt idx="1838">
                  <c:v>1.32885E-2</c:v>
                </c:pt>
                <c:pt idx="1839">
                  <c:v>-1.07203E-2</c:v>
                </c:pt>
                <c:pt idx="1840">
                  <c:v>1.24254E-2</c:v>
                </c:pt>
                <c:pt idx="1841">
                  <c:v>-4.7988900000000001E-3</c:v>
                </c:pt>
                <c:pt idx="1842">
                  <c:v>-4.2056999999999999E-4</c:v>
                </c:pt>
                <c:pt idx="1843">
                  <c:v>-6.0434299999999998E-3</c:v>
                </c:pt>
                <c:pt idx="1844">
                  <c:v>9.8724399999999997E-3</c:v>
                </c:pt>
                <c:pt idx="1845">
                  <c:v>-3.3426300000000001E-3</c:v>
                </c:pt>
                <c:pt idx="1846">
                  <c:v>3.2329599999999999E-4</c:v>
                </c:pt>
                <c:pt idx="1847">
                  <c:v>5.7001100000000004E-3</c:v>
                </c:pt>
                <c:pt idx="1848">
                  <c:v>5.4092400000000001E-3</c:v>
                </c:pt>
                <c:pt idx="1849">
                  <c:v>5.8259999999999996E-3</c:v>
                </c:pt>
                <c:pt idx="1850">
                  <c:v>7.7419300000000002E-3</c:v>
                </c:pt>
                <c:pt idx="1851">
                  <c:v>1.7070799999999999E-3</c:v>
                </c:pt>
                <c:pt idx="1852">
                  <c:v>-2.3279199999999998E-3</c:v>
                </c:pt>
                <c:pt idx="1853">
                  <c:v>-6.05011E-3</c:v>
                </c:pt>
                <c:pt idx="1854">
                  <c:v>9.0313000000000004E-4</c:v>
                </c:pt>
                <c:pt idx="1855">
                  <c:v>-1.67179E-3</c:v>
                </c:pt>
                <c:pt idx="1856">
                  <c:v>4.5928999999999996E-3</c:v>
                </c:pt>
                <c:pt idx="1857">
                  <c:v>4.7016100000000002E-3</c:v>
                </c:pt>
                <c:pt idx="1858">
                  <c:v>6.7930200000000003E-3</c:v>
                </c:pt>
                <c:pt idx="1859">
                  <c:v>3.1824100000000001E-3</c:v>
                </c:pt>
                <c:pt idx="1860">
                  <c:v>4.1103400000000001E-4</c:v>
                </c:pt>
                <c:pt idx="1861">
                  <c:v>1.5554399999999999E-3</c:v>
                </c:pt>
                <c:pt idx="1862">
                  <c:v>-1.93481E-2</c:v>
                </c:pt>
                <c:pt idx="1863">
                  <c:v>-7.1144100000000005E-4</c:v>
                </c:pt>
                <c:pt idx="1864">
                  <c:v>2.2115699999999999E-3</c:v>
                </c:pt>
                <c:pt idx="1865">
                  <c:v>2.81334E-4</c:v>
                </c:pt>
                <c:pt idx="1866">
                  <c:v>2.2439999999999999E-3</c:v>
                </c:pt>
                <c:pt idx="1867">
                  <c:v>9.6425999999999994E-3</c:v>
                </c:pt>
                <c:pt idx="1868">
                  <c:v>-2.4213799999999999E-3</c:v>
                </c:pt>
                <c:pt idx="1869">
                  <c:v>1.0442699999999999E-3</c:v>
                </c:pt>
                <c:pt idx="1870">
                  <c:v>-2.5892300000000001E-3</c:v>
                </c:pt>
                <c:pt idx="1871">
                  <c:v>-1.0671599999999999E-3</c:v>
                </c:pt>
                <c:pt idx="1872">
                  <c:v>9.7427399999999997E-3</c:v>
                </c:pt>
                <c:pt idx="1873">
                  <c:v>-1.15967E-3</c:v>
                </c:pt>
                <c:pt idx="1874">
                  <c:v>-6.83689E-3</c:v>
                </c:pt>
                <c:pt idx="1875">
                  <c:v>-1.4966E-2</c:v>
                </c:pt>
                <c:pt idx="1876">
                  <c:v>-3.5028500000000001E-3</c:v>
                </c:pt>
                <c:pt idx="1877">
                  <c:v>-1.7724E-2</c:v>
                </c:pt>
                <c:pt idx="1878">
                  <c:v>-8.3074599999999992E-3</c:v>
                </c:pt>
                <c:pt idx="1879">
                  <c:v>-1.5344600000000001E-3</c:v>
                </c:pt>
                <c:pt idx="1880">
                  <c:v>-4.0740999999999998E-3</c:v>
                </c:pt>
                <c:pt idx="1881">
                  <c:v>1.21689E-3</c:v>
                </c:pt>
                <c:pt idx="1882">
                  <c:v>-2.0561199999999998E-3</c:v>
                </c:pt>
                <c:pt idx="1883">
                  <c:v>-9.5281600000000008E-3</c:v>
                </c:pt>
                <c:pt idx="1884">
                  <c:v>-3.0593899999999999E-3</c:v>
                </c:pt>
                <c:pt idx="1885">
                  <c:v>-4.6148300000000003E-3</c:v>
                </c:pt>
                <c:pt idx="1886">
                  <c:v>-4.8742300000000002E-3</c:v>
                </c:pt>
                <c:pt idx="1887">
                  <c:v>-8.1872899999999998E-3</c:v>
                </c:pt>
                <c:pt idx="1888">
                  <c:v>-3.4322699999999999E-3</c:v>
                </c:pt>
                <c:pt idx="1889">
                  <c:v>-1.09911E-2</c:v>
                </c:pt>
                <c:pt idx="1890">
                  <c:v>5.73158E-3</c:v>
                </c:pt>
                <c:pt idx="1891">
                  <c:v>-7.2584199999999998E-3</c:v>
                </c:pt>
                <c:pt idx="1892">
                  <c:v>3.84045E-3</c:v>
                </c:pt>
                <c:pt idx="1893">
                  <c:v>-4.5108799999999999E-4</c:v>
                </c:pt>
                <c:pt idx="1894">
                  <c:v>-5.4960299999999998E-3</c:v>
                </c:pt>
                <c:pt idx="1895">
                  <c:v>6.3037900000000003E-4</c:v>
                </c:pt>
                <c:pt idx="1896">
                  <c:v>-9.4108600000000001E-3</c:v>
                </c:pt>
                <c:pt idx="1897">
                  <c:v>6.9255799999999998E-3</c:v>
                </c:pt>
                <c:pt idx="1898">
                  <c:v>7.8458799999999995E-3</c:v>
                </c:pt>
                <c:pt idx="1899">
                  <c:v>1.7566700000000001E-3</c:v>
                </c:pt>
                <c:pt idx="1900">
                  <c:v>3.00789E-3</c:v>
                </c:pt>
                <c:pt idx="1901">
                  <c:v>-2.09713E-3</c:v>
                </c:pt>
                <c:pt idx="1902">
                  <c:v>6.2799500000000003E-3</c:v>
                </c:pt>
                <c:pt idx="1903">
                  <c:v>6.9036499999999999E-3</c:v>
                </c:pt>
                <c:pt idx="1904">
                  <c:v>1.25761E-2</c:v>
                </c:pt>
                <c:pt idx="1905">
                  <c:v>1.4975499999999999E-2</c:v>
                </c:pt>
                <c:pt idx="1906">
                  <c:v>-1.31025E-2</c:v>
                </c:pt>
                <c:pt idx="1907">
                  <c:v>1.2707700000000001E-2</c:v>
                </c:pt>
                <c:pt idx="1908">
                  <c:v>-9.3936900000000001E-4</c:v>
                </c:pt>
                <c:pt idx="1909">
                  <c:v>6.7949300000000002E-3</c:v>
                </c:pt>
                <c:pt idx="1910">
                  <c:v>1.96238E-2</c:v>
                </c:pt>
                <c:pt idx="1911">
                  <c:v>1.1062600000000001E-2</c:v>
                </c:pt>
                <c:pt idx="1912">
                  <c:v>6.6089600000000001E-4</c:v>
                </c:pt>
                <c:pt idx="1913">
                  <c:v>-1.1262900000000001E-3</c:v>
                </c:pt>
                <c:pt idx="1914">
                  <c:v>-3.3874500000000002E-3</c:v>
                </c:pt>
                <c:pt idx="1915">
                  <c:v>-2.5911300000000001E-3</c:v>
                </c:pt>
                <c:pt idx="1916">
                  <c:v>1.7318699999999999E-3</c:v>
                </c:pt>
                <c:pt idx="1917">
                  <c:v>9.6187600000000005E-3</c:v>
                </c:pt>
                <c:pt idx="1918">
                  <c:v>-5.6839000000000004E-3</c:v>
                </c:pt>
                <c:pt idx="1919">
                  <c:v>1.29681E-2</c:v>
                </c:pt>
                <c:pt idx="1920">
                  <c:v>3.5944000000000002E-3</c:v>
                </c:pt>
                <c:pt idx="1921">
                  <c:v>1.8347700000000002E-2</c:v>
                </c:pt>
                <c:pt idx="1922">
                  <c:v>2.5965700000000001E-2</c:v>
                </c:pt>
                <c:pt idx="1923">
                  <c:v>1.40667E-2</c:v>
                </c:pt>
                <c:pt idx="1924">
                  <c:v>1.38865E-2</c:v>
                </c:pt>
                <c:pt idx="1925">
                  <c:v>1.04656E-2</c:v>
                </c:pt>
                <c:pt idx="1926">
                  <c:v>6.0214999999999999E-3</c:v>
                </c:pt>
                <c:pt idx="1927">
                  <c:v>9.9306099999999994E-3</c:v>
                </c:pt>
                <c:pt idx="1928">
                  <c:v>2.1422400000000001E-2</c:v>
                </c:pt>
                <c:pt idx="1929">
                  <c:v>9.0846999999999994E-3</c:v>
                </c:pt>
                <c:pt idx="1930">
                  <c:v>3.0603399999999999E-3</c:v>
                </c:pt>
                <c:pt idx="1931">
                  <c:v>1.20964E-2</c:v>
                </c:pt>
                <c:pt idx="1932">
                  <c:v>3.3016199999999999E-3</c:v>
                </c:pt>
                <c:pt idx="1933">
                  <c:v>1.50356E-2</c:v>
                </c:pt>
                <c:pt idx="1934">
                  <c:v>7.2965599999999997E-3</c:v>
                </c:pt>
                <c:pt idx="1935">
                  <c:v>-1.07384E-3</c:v>
                </c:pt>
                <c:pt idx="1936">
                  <c:v>8.8081400000000008E-3</c:v>
                </c:pt>
                <c:pt idx="1937">
                  <c:v>1.23024E-2</c:v>
                </c:pt>
                <c:pt idx="1938">
                  <c:v>1.01204E-2</c:v>
                </c:pt>
                <c:pt idx="1939">
                  <c:v>1.2689600000000001E-2</c:v>
                </c:pt>
                <c:pt idx="1940">
                  <c:v>2.1611200000000001E-2</c:v>
                </c:pt>
                <c:pt idx="1941">
                  <c:v>1.98441E-2</c:v>
                </c:pt>
                <c:pt idx="1942">
                  <c:v>8.8443800000000006E-3</c:v>
                </c:pt>
                <c:pt idx="1943">
                  <c:v>2.07901E-4</c:v>
                </c:pt>
                <c:pt idx="1944" formatCode="0.00E+00">
                  <c:v>3.52859E-5</c:v>
                </c:pt>
                <c:pt idx="1945">
                  <c:v>2.81105E-2</c:v>
                </c:pt>
                <c:pt idx="1946">
                  <c:v>9.2563599999999999E-3</c:v>
                </c:pt>
                <c:pt idx="1947">
                  <c:v>4.0149699999999997E-3</c:v>
                </c:pt>
                <c:pt idx="1948">
                  <c:v>5.3272199999999997E-3</c:v>
                </c:pt>
                <c:pt idx="1949">
                  <c:v>2.3403199999999999E-3</c:v>
                </c:pt>
                <c:pt idx="1950">
                  <c:v>2.2854800000000002E-2</c:v>
                </c:pt>
                <c:pt idx="1951">
                  <c:v>-3.50761E-3</c:v>
                </c:pt>
                <c:pt idx="1952" formatCode="0.00E+00">
                  <c:v>8.8682199999999996E-3</c:v>
                </c:pt>
                <c:pt idx="1953">
                  <c:v>1.0347399999999999E-3</c:v>
                </c:pt>
                <c:pt idx="1954">
                  <c:v>7.58934E-3</c:v>
                </c:pt>
                <c:pt idx="1955">
                  <c:v>-6.7148199999999998E-3</c:v>
                </c:pt>
                <c:pt idx="1956">
                  <c:v>7.0609999999999996E-3</c:v>
                </c:pt>
                <c:pt idx="1957">
                  <c:v>6.3133199999999999E-3</c:v>
                </c:pt>
                <c:pt idx="1958">
                  <c:v>8.7509200000000006E-3</c:v>
                </c:pt>
                <c:pt idx="1959">
                  <c:v>8.4018700000000005E-4</c:v>
                </c:pt>
                <c:pt idx="1960">
                  <c:v>-9.1743499999999997E-4</c:v>
                </c:pt>
                <c:pt idx="1961">
                  <c:v>1.7364500000000001E-2</c:v>
                </c:pt>
                <c:pt idx="1962" formatCode="0.00E+00">
                  <c:v>-2.00272E-5</c:v>
                </c:pt>
                <c:pt idx="1963">
                  <c:v>7.3528299999999999E-4</c:v>
                </c:pt>
                <c:pt idx="1964">
                  <c:v>2.1200199999999998E-3</c:v>
                </c:pt>
                <c:pt idx="1965">
                  <c:v>8.7385199999999996E-3</c:v>
                </c:pt>
                <c:pt idx="1966">
                  <c:v>2.0924600000000002E-2</c:v>
                </c:pt>
                <c:pt idx="1967">
                  <c:v>-1.9009600000000001E-2</c:v>
                </c:pt>
                <c:pt idx="1968">
                  <c:v>-1.21593E-3</c:v>
                </c:pt>
                <c:pt idx="1969">
                  <c:v>7.0571899999999996E-3</c:v>
                </c:pt>
                <c:pt idx="1970">
                  <c:v>1.10817E-2</c:v>
                </c:pt>
                <c:pt idx="1971">
                  <c:v>-2.13623E-4</c:v>
                </c:pt>
                <c:pt idx="1972">
                  <c:v>5.7869000000000002E-3</c:v>
                </c:pt>
                <c:pt idx="1973">
                  <c:v>-8.4142699999999997E-3</c:v>
                </c:pt>
                <c:pt idx="1974">
                  <c:v>4.22859E-3</c:v>
                </c:pt>
                <c:pt idx="1975" formatCode="0.00E+00">
                  <c:v>-6.4849899999999997E-5</c:v>
                </c:pt>
                <c:pt idx="1976">
                  <c:v>8.3894699999999996E-3</c:v>
                </c:pt>
                <c:pt idx="1977">
                  <c:v>1.0164299999999999E-2</c:v>
                </c:pt>
                <c:pt idx="1978">
                  <c:v>2.8233500000000002E-2</c:v>
                </c:pt>
                <c:pt idx="1979" formatCode="0.00E+00">
                  <c:v>1.28889E-2</c:v>
                </c:pt>
                <c:pt idx="1980">
                  <c:v>-4.2343099999999998E-3</c:v>
                </c:pt>
                <c:pt idx="1981">
                  <c:v>8.1272099999999993E-3</c:v>
                </c:pt>
                <c:pt idx="1982">
                  <c:v>3.7507999999999999E-3</c:v>
                </c:pt>
                <c:pt idx="1983">
                  <c:v>1.5205400000000001E-2</c:v>
                </c:pt>
                <c:pt idx="1984">
                  <c:v>6.6194499999999998E-3</c:v>
                </c:pt>
                <c:pt idx="1985">
                  <c:v>-4.9696000000000002E-3</c:v>
                </c:pt>
                <c:pt idx="1986">
                  <c:v>-6.1178200000000004E-3</c:v>
                </c:pt>
                <c:pt idx="1987">
                  <c:v>-1.1396399999999999E-3</c:v>
                </c:pt>
                <c:pt idx="1988">
                  <c:v>8.6698499999999998E-3</c:v>
                </c:pt>
                <c:pt idx="1989">
                  <c:v>9.6321099999999993E-3</c:v>
                </c:pt>
                <c:pt idx="1990">
                  <c:v>7.7295300000000001E-3</c:v>
                </c:pt>
                <c:pt idx="1991">
                  <c:v>5.6743600000000005E-4</c:v>
                </c:pt>
                <c:pt idx="1992">
                  <c:v>-4.3869E-3</c:v>
                </c:pt>
                <c:pt idx="1993">
                  <c:v>1.87397E-3</c:v>
                </c:pt>
                <c:pt idx="1994">
                  <c:v>2.7160600000000002E-3</c:v>
                </c:pt>
                <c:pt idx="1995">
                  <c:v>2.5775900000000001E-2</c:v>
                </c:pt>
                <c:pt idx="1996">
                  <c:v>4.1265499999999997E-3</c:v>
                </c:pt>
                <c:pt idx="1997">
                  <c:v>-1.3961799999999999E-3</c:v>
                </c:pt>
                <c:pt idx="1998">
                  <c:v>1.87111E-3</c:v>
                </c:pt>
                <c:pt idx="1999">
                  <c:v>1.48392E-2</c:v>
                </c:pt>
                <c:pt idx="2000">
                  <c:v>2.7148200000000001E-2</c:v>
                </c:pt>
                <c:pt idx="2001">
                  <c:v>-7.1210900000000001E-3</c:v>
                </c:pt>
                <c:pt idx="2002">
                  <c:v>-3.1156500000000002E-3</c:v>
                </c:pt>
                <c:pt idx="2003">
                  <c:v>1.12123E-2</c:v>
                </c:pt>
                <c:pt idx="2004">
                  <c:v>1.3236E-2</c:v>
                </c:pt>
                <c:pt idx="2005">
                  <c:v>1.8201800000000001E-2</c:v>
                </c:pt>
                <c:pt idx="2006">
                  <c:v>1.3216E-2</c:v>
                </c:pt>
                <c:pt idx="2007">
                  <c:v>5.8088300000000001E-3</c:v>
                </c:pt>
                <c:pt idx="2008">
                  <c:v>1.5789999999999998E-2</c:v>
                </c:pt>
                <c:pt idx="2009">
                  <c:v>4.6186400000000002E-3</c:v>
                </c:pt>
                <c:pt idx="2010">
                  <c:v>1.7045999999999999E-2</c:v>
                </c:pt>
                <c:pt idx="2011">
                  <c:v>1.6173400000000001E-2</c:v>
                </c:pt>
                <c:pt idx="2012">
                  <c:v>1.04847E-2</c:v>
                </c:pt>
                <c:pt idx="2013">
                  <c:v>1.34869E-2</c:v>
                </c:pt>
                <c:pt idx="2014">
                  <c:v>5.2928899999999997E-3</c:v>
                </c:pt>
                <c:pt idx="2015">
                  <c:v>2.4940500000000001E-2</c:v>
                </c:pt>
                <c:pt idx="2016">
                  <c:v>1.2166E-2</c:v>
                </c:pt>
                <c:pt idx="2017">
                  <c:v>1.10779E-2</c:v>
                </c:pt>
                <c:pt idx="2018">
                  <c:v>2.09808E-3</c:v>
                </c:pt>
                <c:pt idx="2019">
                  <c:v>1.4267E-2</c:v>
                </c:pt>
                <c:pt idx="2020">
                  <c:v>1.59445E-2</c:v>
                </c:pt>
                <c:pt idx="2021">
                  <c:v>1.31865E-2</c:v>
                </c:pt>
                <c:pt idx="2022">
                  <c:v>2.2458100000000002E-2</c:v>
                </c:pt>
                <c:pt idx="2023">
                  <c:v>1.1295299999999999E-2</c:v>
                </c:pt>
                <c:pt idx="2024">
                  <c:v>1.34935E-2</c:v>
                </c:pt>
                <c:pt idx="2025">
                  <c:v>2.5426899999999999E-2</c:v>
                </c:pt>
                <c:pt idx="2026">
                  <c:v>8.5172700000000004E-3</c:v>
                </c:pt>
                <c:pt idx="2027">
                  <c:v>3.4465799999999999E-3</c:v>
                </c:pt>
                <c:pt idx="2028">
                  <c:v>1.1928599999999999E-2</c:v>
                </c:pt>
                <c:pt idx="2029">
                  <c:v>9.6941000000000006E-3</c:v>
                </c:pt>
                <c:pt idx="2030">
                  <c:v>1.5540099999999999E-2</c:v>
                </c:pt>
                <c:pt idx="2031">
                  <c:v>6.5202699999999999E-3</c:v>
                </c:pt>
                <c:pt idx="2032">
                  <c:v>-1.1548999999999999E-3</c:v>
                </c:pt>
                <c:pt idx="2033">
                  <c:v>2.0630800000000001E-2</c:v>
                </c:pt>
                <c:pt idx="2034">
                  <c:v>1.2757299999999999E-2</c:v>
                </c:pt>
                <c:pt idx="2035">
                  <c:v>1.6430899999999998E-2</c:v>
                </c:pt>
                <c:pt idx="2036">
                  <c:v>1.1051200000000001E-2</c:v>
                </c:pt>
                <c:pt idx="2037">
                  <c:v>1.15967E-2</c:v>
                </c:pt>
                <c:pt idx="2038">
                  <c:v>1.6750299999999999E-2</c:v>
                </c:pt>
                <c:pt idx="2039">
                  <c:v>1.6417500000000002E-2</c:v>
                </c:pt>
                <c:pt idx="2040">
                  <c:v>8.5067699999999999E-4</c:v>
                </c:pt>
                <c:pt idx="2041" formatCode="0.00E+00">
                  <c:v>2.80561E-2</c:v>
                </c:pt>
                <c:pt idx="2042">
                  <c:v>2.01368E-2</c:v>
                </c:pt>
                <c:pt idx="2043">
                  <c:v>2.10066E-2</c:v>
                </c:pt>
                <c:pt idx="2044">
                  <c:v>2.1592099999999999E-2</c:v>
                </c:pt>
                <c:pt idx="2045">
                  <c:v>1.2252799999999999E-2</c:v>
                </c:pt>
                <c:pt idx="2046">
                  <c:v>1.1224700000000001E-2</c:v>
                </c:pt>
                <c:pt idx="2047">
                  <c:v>-2.33746E-3</c:v>
                </c:pt>
                <c:pt idx="2048">
                  <c:v>8.7099099999999995E-3</c:v>
                </c:pt>
                <c:pt idx="2049">
                  <c:v>4.7311799999999998E-3</c:v>
                </c:pt>
                <c:pt idx="2050">
                  <c:v>1.9627599999999999E-2</c:v>
                </c:pt>
                <c:pt idx="2051">
                  <c:v>7.2517399999999996E-3</c:v>
                </c:pt>
                <c:pt idx="2052">
                  <c:v>1.32236E-2</c:v>
                </c:pt>
                <c:pt idx="2053">
                  <c:v>2.3319200000000002E-2</c:v>
                </c:pt>
                <c:pt idx="2054">
                  <c:v>8.6898800000000005E-3</c:v>
                </c:pt>
                <c:pt idx="2055">
                  <c:v>1.28841E-3</c:v>
                </c:pt>
                <c:pt idx="2056">
                  <c:v>6.1254500000000002E-3</c:v>
                </c:pt>
                <c:pt idx="2057">
                  <c:v>9.6349699999999996E-3</c:v>
                </c:pt>
                <c:pt idx="2058">
                  <c:v>1.8863700000000001E-2</c:v>
                </c:pt>
                <c:pt idx="2059">
                  <c:v>6.62613E-3</c:v>
                </c:pt>
                <c:pt idx="2060">
                  <c:v>2.4166099999999999E-2</c:v>
                </c:pt>
                <c:pt idx="2061">
                  <c:v>2.04277E-2</c:v>
                </c:pt>
                <c:pt idx="2062">
                  <c:v>5.1364899999999996E-3</c:v>
                </c:pt>
                <c:pt idx="2063">
                  <c:v>2.5520299999999998E-3</c:v>
                </c:pt>
                <c:pt idx="2064">
                  <c:v>7.1420700000000004E-3</c:v>
                </c:pt>
                <c:pt idx="2065">
                  <c:v>1.25542E-2</c:v>
                </c:pt>
                <c:pt idx="2066">
                  <c:v>2.6369100000000001E-3</c:v>
                </c:pt>
                <c:pt idx="2067">
                  <c:v>1.4610300000000001E-3</c:v>
                </c:pt>
                <c:pt idx="2068">
                  <c:v>1.4841099999999999E-2</c:v>
                </c:pt>
                <c:pt idx="2069">
                  <c:v>9.7904199999999993E-3</c:v>
                </c:pt>
                <c:pt idx="2070">
                  <c:v>2.2250200000000001E-2</c:v>
                </c:pt>
                <c:pt idx="2071">
                  <c:v>8.85296E-3</c:v>
                </c:pt>
                <c:pt idx="2072">
                  <c:v>-5.1784499999999996E-4</c:v>
                </c:pt>
                <c:pt idx="2073">
                  <c:v>5.79453E-3</c:v>
                </c:pt>
                <c:pt idx="2074">
                  <c:v>-9.3011900000000008E-3</c:v>
                </c:pt>
                <c:pt idx="2075">
                  <c:v>-3.0183800000000002E-3</c:v>
                </c:pt>
                <c:pt idx="2076">
                  <c:v>7.3957399999999996E-3</c:v>
                </c:pt>
                <c:pt idx="2077">
                  <c:v>7.0753099999999996E-3</c:v>
                </c:pt>
                <c:pt idx="2078">
                  <c:v>2.3002600000000002E-3</c:v>
                </c:pt>
                <c:pt idx="2079">
                  <c:v>3.48949E-3</c:v>
                </c:pt>
                <c:pt idx="2080">
                  <c:v>-6.1416599999999997E-4</c:v>
                </c:pt>
                <c:pt idx="2081">
                  <c:v>6.9046000000000003E-3</c:v>
                </c:pt>
                <c:pt idx="2082">
                  <c:v>2.57778E-3</c:v>
                </c:pt>
                <c:pt idx="2083">
                  <c:v>-1.0271099999999999E-3</c:v>
                </c:pt>
                <c:pt idx="2084">
                  <c:v>-1.66578E-2</c:v>
                </c:pt>
                <c:pt idx="2085">
                  <c:v>3.5476699999999997E-4</c:v>
                </c:pt>
                <c:pt idx="2086">
                  <c:v>-8.0518699999999992E-3</c:v>
                </c:pt>
                <c:pt idx="2087">
                  <c:v>-5.3939799999999996E-3</c:v>
                </c:pt>
                <c:pt idx="2088" formatCode="0.00E+00">
                  <c:v>8.7146800000000007E-3</c:v>
                </c:pt>
                <c:pt idx="2089">
                  <c:v>1.15795E-2</c:v>
                </c:pt>
                <c:pt idx="2090">
                  <c:v>-1.8787400000000001E-3</c:v>
                </c:pt>
                <c:pt idx="2091">
                  <c:v>-5.1078800000000004E-3</c:v>
                </c:pt>
                <c:pt idx="2092">
                  <c:v>-4.3582899999999999E-3</c:v>
                </c:pt>
                <c:pt idx="2093">
                  <c:v>-2.3164700000000002E-3</c:v>
                </c:pt>
                <c:pt idx="2094">
                  <c:v>1.44539E-2</c:v>
                </c:pt>
                <c:pt idx="2095">
                  <c:v>-2.3176200000000001E-2</c:v>
                </c:pt>
                <c:pt idx="2096">
                  <c:v>1.21279E-2</c:v>
                </c:pt>
                <c:pt idx="2097">
                  <c:v>-3.4399000000000001E-3</c:v>
                </c:pt>
                <c:pt idx="2098">
                  <c:v>-9.3746200000000002E-4</c:v>
                </c:pt>
                <c:pt idx="2099">
                  <c:v>9.0160399999999995E-3</c:v>
                </c:pt>
                <c:pt idx="2100" formatCode="0.00E+00">
                  <c:v>-2.47955E-5</c:v>
                </c:pt>
                <c:pt idx="2101">
                  <c:v>3.8518900000000002E-3</c:v>
                </c:pt>
                <c:pt idx="2102">
                  <c:v>4.8694599999999999E-3</c:v>
                </c:pt>
                <c:pt idx="2103">
                  <c:v>-1.26886E-2</c:v>
                </c:pt>
                <c:pt idx="2104">
                  <c:v>2.6378600000000001E-3</c:v>
                </c:pt>
                <c:pt idx="2105">
                  <c:v>1.24397E-2</c:v>
                </c:pt>
                <c:pt idx="2106">
                  <c:v>4.9018899999999999E-3</c:v>
                </c:pt>
                <c:pt idx="2107">
                  <c:v>1.4534E-2</c:v>
                </c:pt>
                <c:pt idx="2108">
                  <c:v>7.5464199999999999E-3</c:v>
                </c:pt>
                <c:pt idx="2109">
                  <c:v>9.5491399999999994E-3</c:v>
                </c:pt>
                <c:pt idx="2110">
                  <c:v>6.8130500000000002E-3</c:v>
                </c:pt>
                <c:pt idx="2111">
                  <c:v>-3.63255E-3</c:v>
                </c:pt>
                <c:pt idx="2112">
                  <c:v>7.5101899999999999E-3</c:v>
                </c:pt>
                <c:pt idx="2113">
                  <c:v>1.0791800000000001E-2</c:v>
                </c:pt>
                <c:pt idx="2114">
                  <c:v>1.49021E-2</c:v>
                </c:pt>
                <c:pt idx="2115">
                  <c:v>2.0990399999999999E-3</c:v>
                </c:pt>
                <c:pt idx="2116">
                  <c:v>1.5532499999999999E-2</c:v>
                </c:pt>
                <c:pt idx="2117">
                  <c:v>3.3884000000000002E-3</c:v>
                </c:pt>
                <c:pt idx="2118">
                  <c:v>1.71375E-2</c:v>
                </c:pt>
                <c:pt idx="2119">
                  <c:v>2.3031200000000001E-3</c:v>
                </c:pt>
                <c:pt idx="2120">
                  <c:v>-8.27789E-4</c:v>
                </c:pt>
                <c:pt idx="2121">
                  <c:v>1.7585799999999999E-2</c:v>
                </c:pt>
                <c:pt idx="2122">
                  <c:v>9.4070400000000002E-3</c:v>
                </c:pt>
                <c:pt idx="2123">
                  <c:v>-4.0721900000000001E-4</c:v>
                </c:pt>
                <c:pt idx="2124">
                  <c:v>-5.9166000000000002E-3</c:v>
                </c:pt>
                <c:pt idx="2125">
                  <c:v>4.0407200000000002E-3</c:v>
                </c:pt>
                <c:pt idx="2126">
                  <c:v>6.4611399999999998E-3</c:v>
                </c:pt>
                <c:pt idx="2127">
                  <c:v>1.0747899999999999E-2</c:v>
                </c:pt>
                <c:pt idx="2128">
                  <c:v>5.44357E-3</c:v>
                </c:pt>
                <c:pt idx="2129">
                  <c:v>4.4183699999999996E-3</c:v>
                </c:pt>
                <c:pt idx="2130">
                  <c:v>-5.5446599999999999E-3</c:v>
                </c:pt>
                <c:pt idx="2131">
                  <c:v>1.5507699999999999E-2</c:v>
                </c:pt>
                <c:pt idx="2132">
                  <c:v>1.4669400000000001E-2</c:v>
                </c:pt>
                <c:pt idx="2133">
                  <c:v>4.2696000000000001E-3</c:v>
                </c:pt>
                <c:pt idx="2134">
                  <c:v>7.1630499999999998E-3</c:v>
                </c:pt>
                <c:pt idx="2135">
                  <c:v>-7.9202700000000001E-3</c:v>
                </c:pt>
                <c:pt idx="2136">
                  <c:v>-1.9922300000000002E-3</c:v>
                </c:pt>
                <c:pt idx="2137">
                  <c:v>7.4605899999999996E-3</c:v>
                </c:pt>
                <c:pt idx="2138">
                  <c:v>9.3812900000000005E-3</c:v>
                </c:pt>
                <c:pt idx="2139">
                  <c:v>5.1288599999999998E-3</c:v>
                </c:pt>
                <c:pt idx="2140">
                  <c:v>2.4452200000000001E-3</c:v>
                </c:pt>
                <c:pt idx="2141">
                  <c:v>-1.4608400000000001E-2</c:v>
                </c:pt>
                <c:pt idx="2142">
                  <c:v>-5.9499699999999997E-3</c:v>
                </c:pt>
                <c:pt idx="2143">
                  <c:v>6.2189100000000002E-3</c:v>
                </c:pt>
                <c:pt idx="2144">
                  <c:v>6.3657799999999997E-3</c:v>
                </c:pt>
                <c:pt idx="2145">
                  <c:v>9.9544500000000001E-3</c:v>
                </c:pt>
                <c:pt idx="2146">
                  <c:v>1.1217100000000001E-2</c:v>
                </c:pt>
                <c:pt idx="2147">
                  <c:v>-3.4322699999999999E-3</c:v>
                </c:pt>
                <c:pt idx="2148">
                  <c:v>-2.7141600000000002E-3</c:v>
                </c:pt>
                <c:pt idx="2149">
                  <c:v>3.4046199999999998E-4</c:v>
                </c:pt>
                <c:pt idx="2150">
                  <c:v>-8.6174000000000008E-3</c:v>
                </c:pt>
                <c:pt idx="2151">
                  <c:v>9.2172599999999997E-3</c:v>
                </c:pt>
                <c:pt idx="2152">
                  <c:v>9.4766599999999996E-3</c:v>
                </c:pt>
                <c:pt idx="2153">
                  <c:v>-9.4909699999999996E-3</c:v>
                </c:pt>
                <c:pt idx="2154">
                  <c:v>1.82667E-2</c:v>
                </c:pt>
                <c:pt idx="2155">
                  <c:v>7.0686300000000002E-3</c:v>
                </c:pt>
                <c:pt idx="2156">
                  <c:v>-8.4609999999999998E-3</c:v>
                </c:pt>
                <c:pt idx="2157">
                  <c:v>1.5896799999999999E-2</c:v>
                </c:pt>
                <c:pt idx="2158">
                  <c:v>-1.7265300000000001E-2</c:v>
                </c:pt>
                <c:pt idx="2159">
                  <c:v>-4.6567900000000001E-3</c:v>
                </c:pt>
                <c:pt idx="2160">
                  <c:v>1.1158899999999999E-2</c:v>
                </c:pt>
                <c:pt idx="2161">
                  <c:v>-9.5844299999999997E-3</c:v>
                </c:pt>
                <c:pt idx="2162">
                  <c:v>-3.09086E-3</c:v>
                </c:pt>
                <c:pt idx="2163">
                  <c:v>-8.3942400000000007E-3</c:v>
                </c:pt>
                <c:pt idx="2164">
                  <c:v>4.2505299999999998E-3</c:v>
                </c:pt>
                <c:pt idx="2165">
                  <c:v>3.0155199999999998E-3</c:v>
                </c:pt>
                <c:pt idx="2166">
                  <c:v>1.2644799999999999E-2</c:v>
                </c:pt>
                <c:pt idx="2167">
                  <c:v>5.0783199999999999E-3</c:v>
                </c:pt>
                <c:pt idx="2168">
                  <c:v>-8.5353899999999995E-4</c:v>
                </c:pt>
                <c:pt idx="2169">
                  <c:v>-1.0547600000000001E-3</c:v>
                </c:pt>
                <c:pt idx="2170">
                  <c:v>2.6187900000000002E-3</c:v>
                </c:pt>
                <c:pt idx="2171">
                  <c:v>7.2574599999999999E-4</c:v>
                </c:pt>
                <c:pt idx="2172">
                  <c:v>-2.7160600000000002E-3</c:v>
                </c:pt>
                <c:pt idx="2173">
                  <c:v>1.02072E-2</c:v>
                </c:pt>
                <c:pt idx="2174" formatCode="0.00E+00">
                  <c:v>-5.2452099999999999E-5</c:v>
                </c:pt>
                <c:pt idx="2175">
                  <c:v>-8.4619499999999993E-3</c:v>
                </c:pt>
                <c:pt idx="2176">
                  <c:v>-3.6363599999999999E-3</c:v>
                </c:pt>
                <c:pt idx="2177">
                  <c:v>1.1526099999999999E-2</c:v>
                </c:pt>
                <c:pt idx="2178">
                  <c:v>1.18303E-2</c:v>
                </c:pt>
                <c:pt idx="2179">
                  <c:v>3.64876E-3</c:v>
                </c:pt>
                <c:pt idx="2180">
                  <c:v>9.6445100000000002E-3</c:v>
                </c:pt>
                <c:pt idx="2181">
                  <c:v>2.81334E-4</c:v>
                </c:pt>
                <c:pt idx="2182">
                  <c:v>-3.3884000000000002E-3</c:v>
                </c:pt>
                <c:pt idx="2183">
                  <c:v>2.9459E-3</c:v>
                </c:pt>
                <c:pt idx="2184">
                  <c:v>5.4397600000000001E-3</c:v>
                </c:pt>
                <c:pt idx="2185">
                  <c:v>9.7141299999999996E-3</c:v>
                </c:pt>
                <c:pt idx="2186">
                  <c:v>-1.0596299999999999E-2</c:v>
                </c:pt>
                <c:pt idx="2187">
                  <c:v>6.37245E-3</c:v>
                </c:pt>
                <c:pt idx="2188">
                  <c:v>-1.0153799999999999E-2</c:v>
                </c:pt>
                <c:pt idx="2189">
                  <c:v>-2.1820099999999999E-3</c:v>
                </c:pt>
                <c:pt idx="2190">
                  <c:v>5.2719100000000003E-3</c:v>
                </c:pt>
                <c:pt idx="2191">
                  <c:v>-5.2108800000000002E-3</c:v>
                </c:pt>
                <c:pt idx="2192">
                  <c:v>8.8939699999999993E-3</c:v>
                </c:pt>
                <c:pt idx="2193">
                  <c:v>2.91252E-3</c:v>
                </c:pt>
                <c:pt idx="2194">
                  <c:v>-1.59264E-3</c:v>
                </c:pt>
                <c:pt idx="2195">
                  <c:v>5.6095099999999998E-3</c:v>
                </c:pt>
                <c:pt idx="2196">
                  <c:v>5.1679600000000001E-3</c:v>
                </c:pt>
                <c:pt idx="2197">
                  <c:v>-8.9931500000000001E-3</c:v>
                </c:pt>
                <c:pt idx="2198">
                  <c:v>5.4864900000000001E-3</c:v>
                </c:pt>
                <c:pt idx="2199">
                  <c:v>-3.2634700000000001E-3</c:v>
                </c:pt>
                <c:pt idx="2200">
                  <c:v>-1.9517900000000001E-2</c:v>
                </c:pt>
                <c:pt idx="2201">
                  <c:v>2.0198799999999999E-3</c:v>
                </c:pt>
                <c:pt idx="2202">
                  <c:v>-7.7228499999999999E-3</c:v>
                </c:pt>
                <c:pt idx="2203">
                  <c:v>-1.5528699999999999E-2</c:v>
                </c:pt>
                <c:pt idx="2204">
                  <c:v>-4.2772299999999999E-3</c:v>
                </c:pt>
                <c:pt idx="2205">
                  <c:v>-1.7024999999999998E-2</c:v>
                </c:pt>
                <c:pt idx="2206">
                  <c:v>1.4944100000000001E-3</c:v>
                </c:pt>
                <c:pt idx="2207">
                  <c:v>-1.6960099999999999E-2</c:v>
                </c:pt>
                <c:pt idx="2208">
                  <c:v>-1.14126E-2</c:v>
                </c:pt>
                <c:pt idx="2209">
                  <c:v>-9.0436900000000001E-3</c:v>
                </c:pt>
                <c:pt idx="2210">
                  <c:v>-4.0607500000000001E-3</c:v>
                </c:pt>
                <c:pt idx="2211">
                  <c:v>-8.8539099999999996E-3</c:v>
                </c:pt>
                <c:pt idx="2212">
                  <c:v>-5.7058300000000003E-3</c:v>
                </c:pt>
                <c:pt idx="2213">
                  <c:v>1.27058E-2</c:v>
                </c:pt>
                <c:pt idx="2214">
                  <c:v>-5.6448000000000002E-3</c:v>
                </c:pt>
                <c:pt idx="2215">
                  <c:v>-2.1933600000000001E-2</c:v>
                </c:pt>
                <c:pt idx="2216">
                  <c:v>-8.5535000000000003E-3</c:v>
                </c:pt>
                <c:pt idx="2217">
                  <c:v>1.8020600000000001E-2</c:v>
                </c:pt>
                <c:pt idx="2218">
                  <c:v>2.2802399999999998E-3</c:v>
                </c:pt>
                <c:pt idx="2219">
                  <c:v>-1.28679E-2</c:v>
                </c:pt>
                <c:pt idx="2220">
                  <c:v>-1.24102E-2</c:v>
                </c:pt>
                <c:pt idx="2221">
                  <c:v>6.6699999999999997E-3</c:v>
                </c:pt>
                <c:pt idx="2222">
                  <c:v>-4.9285900000000001E-3</c:v>
                </c:pt>
                <c:pt idx="2223">
                  <c:v>5.9776300000000003E-3</c:v>
                </c:pt>
                <c:pt idx="2224">
                  <c:v>-7.9688999999999992E-3</c:v>
                </c:pt>
                <c:pt idx="2225">
                  <c:v>1.00584E-2</c:v>
                </c:pt>
                <c:pt idx="2226">
                  <c:v>-6.1416599999999997E-4</c:v>
                </c:pt>
                <c:pt idx="2227">
                  <c:v>-1.73321E-2</c:v>
                </c:pt>
                <c:pt idx="2228">
                  <c:v>-4.9524299999999999E-3</c:v>
                </c:pt>
                <c:pt idx="2229">
                  <c:v>-5.3081500000000002E-3</c:v>
                </c:pt>
                <c:pt idx="2230">
                  <c:v>-2.3736999999999999E-3</c:v>
                </c:pt>
                <c:pt idx="2231">
                  <c:v>-9.8600400000000005E-3</c:v>
                </c:pt>
                <c:pt idx="2232">
                  <c:v>-1.7761200000000001E-2</c:v>
                </c:pt>
                <c:pt idx="2233">
                  <c:v>-3.5181000000000001E-3</c:v>
                </c:pt>
                <c:pt idx="2234">
                  <c:v>-8.5601800000000006E-3</c:v>
                </c:pt>
                <c:pt idx="2235">
                  <c:v>-9.4966900000000003E-3</c:v>
                </c:pt>
                <c:pt idx="2236">
                  <c:v>-1.32046E-2</c:v>
                </c:pt>
                <c:pt idx="2237">
                  <c:v>1.0283499999999999E-2</c:v>
                </c:pt>
                <c:pt idx="2238">
                  <c:v>3.2386799999999999E-3</c:v>
                </c:pt>
                <c:pt idx="2239">
                  <c:v>-2.4312E-2</c:v>
                </c:pt>
                <c:pt idx="2240">
                  <c:v>-6.5584199999999997E-3</c:v>
                </c:pt>
                <c:pt idx="2241">
                  <c:v>-7.0810300000000003E-3</c:v>
                </c:pt>
                <c:pt idx="2242">
                  <c:v>6.1511999999999999E-3</c:v>
                </c:pt>
                <c:pt idx="2243">
                  <c:v>2.8839099999999999E-3</c:v>
                </c:pt>
                <c:pt idx="2244">
                  <c:v>-2.23083E-2</c:v>
                </c:pt>
                <c:pt idx="2245">
                  <c:v>-1.4212600000000001E-2</c:v>
                </c:pt>
                <c:pt idx="2246">
                  <c:v>-1.51653E-2</c:v>
                </c:pt>
                <c:pt idx="2247">
                  <c:v>-1.2613299999999999E-2</c:v>
                </c:pt>
                <c:pt idx="2248">
                  <c:v>-7.9278899999999999E-3</c:v>
                </c:pt>
                <c:pt idx="2249">
                  <c:v>-5.3663299999999999E-3</c:v>
                </c:pt>
                <c:pt idx="2250">
                  <c:v>-3.4685100000000002E-3</c:v>
                </c:pt>
                <c:pt idx="2251">
                  <c:v>-2.7172999999999999E-2</c:v>
                </c:pt>
                <c:pt idx="2252">
                  <c:v>-2.1131500000000001E-2</c:v>
                </c:pt>
                <c:pt idx="2253">
                  <c:v>-1.40638E-2</c:v>
                </c:pt>
                <c:pt idx="2254">
                  <c:v>-1.1482199999999999E-3</c:v>
                </c:pt>
                <c:pt idx="2255">
                  <c:v>-3.2690999999999998E-2</c:v>
                </c:pt>
                <c:pt idx="2256">
                  <c:v>-2.3436499999999999E-2</c:v>
                </c:pt>
                <c:pt idx="2257">
                  <c:v>-1.9105E-2</c:v>
                </c:pt>
                <c:pt idx="2258">
                  <c:v>-8.9712100000000003E-3</c:v>
                </c:pt>
                <c:pt idx="2259">
                  <c:v>-8.16536E-3</c:v>
                </c:pt>
                <c:pt idx="2260">
                  <c:v>-1.60351E-2</c:v>
                </c:pt>
                <c:pt idx="2261">
                  <c:v>-1.30262E-2</c:v>
                </c:pt>
                <c:pt idx="2262">
                  <c:v>1.2111699999999999E-3</c:v>
                </c:pt>
                <c:pt idx="2263">
                  <c:v>-2.2597300000000001E-2</c:v>
                </c:pt>
                <c:pt idx="2264">
                  <c:v>-8.2225800000000002E-3</c:v>
                </c:pt>
                <c:pt idx="2265">
                  <c:v>-1.3365699999999999E-2</c:v>
                </c:pt>
                <c:pt idx="2266">
                  <c:v>-2.4938600000000001E-3</c:v>
                </c:pt>
                <c:pt idx="2267">
                  <c:v>-1.20745E-2</c:v>
                </c:pt>
                <c:pt idx="2268">
                  <c:v>-2.58141E-2</c:v>
                </c:pt>
                <c:pt idx="2269">
                  <c:v>-7.7571899999999997E-3</c:v>
                </c:pt>
                <c:pt idx="2270">
                  <c:v>-1.03102E-2</c:v>
                </c:pt>
                <c:pt idx="2271">
                  <c:v>-7.97462E-3</c:v>
                </c:pt>
                <c:pt idx="2272">
                  <c:v>-1.6057999999999999E-2</c:v>
                </c:pt>
                <c:pt idx="2273">
                  <c:v>-1.2207000000000001E-2</c:v>
                </c:pt>
                <c:pt idx="2274">
                  <c:v>-8.5926100000000005E-3</c:v>
                </c:pt>
                <c:pt idx="2275">
                  <c:v>-1.7503700000000001E-2</c:v>
                </c:pt>
                <c:pt idx="2276">
                  <c:v>-1.3567900000000001E-2</c:v>
                </c:pt>
                <c:pt idx="2277">
                  <c:v>7.7152299999999998E-4</c:v>
                </c:pt>
                <c:pt idx="2278">
                  <c:v>-7.9727200000000002E-4</c:v>
                </c:pt>
                <c:pt idx="2279">
                  <c:v>-6.6966999999999999E-3</c:v>
                </c:pt>
                <c:pt idx="2280">
                  <c:v>-1.10779E-2</c:v>
                </c:pt>
                <c:pt idx="2281">
                  <c:v>-4.72164E-3</c:v>
                </c:pt>
                <c:pt idx="2282">
                  <c:v>1.03512E-2</c:v>
                </c:pt>
                <c:pt idx="2283">
                  <c:v>-2.5529900000000002E-3</c:v>
                </c:pt>
                <c:pt idx="2284">
                  <c:v>-5.7830800000000003E-3</c:v>
                </c:pt>
                <c:pt idx="2285">
                  <c:v>-1.12324E-2</c:v>
                </c:pt>
                <c:pt idx="2286">
                  <c:v>7.4415200000000001E-3</c:v>
                </c:pt>
                <c:pt idx="2287">
                  <c:v>5.8841700000000002E-3</c:v>
                </c:pt>
                <c:pt idx="2288">
                  <c:v>-4.4794099999999996E-3</c:v>
                </c:pt>
                <c:pt idx="2289">
                  <c:v>-7.9278899999999999E-3</c:v>
                </c:pt>
                <c:pt idx="2290">
                  <c:v>1.88732E-2</c:v>
                </c:pt>
                <c:pt idx="2291">
                  <c:v>-1.6184799999999999E-2</c:v>
                </c:pt>
                <c:pt idx="2292">
                  <c:v>5.1345799999999997E-3</c:v>
                </c:pt>
                <c:pt idx="2293">
                  <c:v>-2.32697E-4</c:v>
                </c:pt>
                <c:pt idx="2294">
                  <c:v>9.6111300000000007E-3</c:v>
                </c:pt>
                <c:pt idx="2295">
                  <c:v>6.8283099999999995E-4</c:v>
                </c:pt>
                <c:pt idx="2296">
                  <c:v>1.62125E-4</c:v>
                </c:pt>
                <c:pt idx="2297">
                  <c:v>-4.8494300000000001E-3</c:v>
                </c:pt>
                <c:pt idx="2298">
                  <c:v>1.4280299999999999E-2</c:v>
                </c:pt>
                <c:pt idx="2299">
                  <c:v>1.0968200000000001E-2</c:v>
                </c:pt>
                <c:pt idx="2300">
                  <c:v>8.2845699999999998E-3</c:v>
                </c:pt>
                <c:pt idx="2301">
                  <c:v>1.5028E-2</c:v>
                </c:pt>
                <c:pt idx="2302">
                  <c:v>6.1225899999999998E-4</c:v>
                </c:pt>
                <c:pt idx="2303">
                  <c:v>-2.68936E-3</c:v>
                </c:pt>
                <c:pt idx="2304">
                  <c:v>3.1566599999999998E-4</c:v>
                </c:pt>
                <c:pt idx="2305">
                  <c:v>1.6278299999999999E-2</c:v>
                </c:pt>
                <c:pt idx="2306">
                  <c:v>5.9299499999999998E-3</c:v>
                </c:pt>
                <c:pt idx="2307">
                  <c:v>-5.6181E-3</c:v>
                </c:pt>
                <c:pt idx="2308">
                  <c:v>-2.7303700000000002E-3</c:v>
                </c:pt>
                <c:pt idx="2309">
                  <c:v>-7.7857999999999998E-3</c:v>
                </c:pt>
                <c:pt idx="2310">
                  <c:v>-2.6989000000000002E-3</c:v>
                </c:pt>
                <c:pt idx="2311">
                  <c:v>-2.1057099999999998E-3</c:v>
                </c:pt>
                <c:pt idx="2312">
                  <c:v>-8.5277600000000005E-3</c:v>
                </c:pt>
                <c:pt idx="2313">
                  <c:v>-5.7058300000000003E-3</c:v>
                </c:pt>
                <c:pt idx="2314">
                  <c:v>-2.7418099999999999E-3</c:v>
                </c:pt>
                <c:pt idx="2315">
                  <c:v>-3.18718E-3</c:v>
                </c:pt>
                <c:pt idx="2316">
                  <c:v>-8.6593599999999996E-3</c:v>
                </c:pt>
                <c:pt idx="2317">
                  <c:v>-3.3807799999999999E-3</c:v>
                </c:pt>
                <c:pt idx="2318">
                  <c:v>4.5537900000000003E-3</c:v>
                </c:pt>
                <c:pt idx="2319" formatCode="0.00E+00">
                  <c:v>-9.5367399999999999E-7</c:v>
                </c:pt>
                <c:pt idx="2320">
                  <c:v>-1.42708E-2</c:v>
                </c:pt>
                <c:pt idx="2321">
                  <c:v>-8.2941100000000004E-3</c:v>
                </c:pt>
                <c:pt idx="2322">
                  <c:v>-2.35271E-3</c:v>
                </c:pt>
                <c:pt idx="2323">
                  <c:v>9.5233899999999996E-3</c:v>
                </c:pt>
                <c:pt idx="2324">
                  <c:v>-5.9814500000000001E-3</c:v>
                </c:pt>
                <c:pt idx="2325">
                  <c:v>-9.8600400000000005E-3</c:v>
                </c:pt>
                <c:pt idx="2326">
                  <c:v>-2.2125199999999999E-3</c:v>
                </c:pt>
                <c:pt idx="2327" formatCode="0.00E+00">
                  <c:v>-3.7517499999999999E-3</c:v>
                </c:pt>
                <c:pt idx="2328">
                  <c:v>-9.9277499999999999E-4</c:v>
                </c:pt>
                <c:pt idx="2329">
                  <c:v>-1.5738499999999999E-2</c:v>
                </c:pt>
                <c:pt idx="2330">
                  <c:v>-8.6421999999999992E-3</c:v>
                </c:pt>
                <c:pt idx="2331">
                  <c:v>1.1797000000000001E-3</c:v>
                </c:pt>
                <c:pt idx="2332">
                  <c:v>-1.67513E-2</c:v>
                </c:pt>
                <c:pt idx="2333">
                  <c:v>-1.31416E-2</c:v>
                </c:pt>
                <c:pt idx="2334">
                  <c:v>-9.9945099999999994E-4</c:v>
                </c:pt>
                <c:pt idx="2335">
                  <c:v>1.3551699999999999E-3</c:v>
                </c:pt>
                <c:pt idx="2336">
                  <c:v>-1.0028799999999999E-2</c:v>
                </c:pt>
                <c:pt idx="2337">
                  <c:v>-1.4953599999999999E-2</c:v>
                </c:pt>
                <c:pt idx="2338">
                  <c:v>-8.3904300000000008E-3</c:v>
                </c:pt>
                <c:pt idx="2339">
                  <c:v>-1.1331600000000001E-2</c:v>
                </c:pt>
                <c:pt idx="2340">
                  <c:v>-1.13773E-2</c:v>
                </c:pt>
                <c:pt idx="2341">
                  <c:v>-5.8059699999999997E-3</c:v>
                </c:pt>
                <c:pt idx="2342">
                  <c:v>-1.77965E-2</c:v>
                </c:pt>
                <c:pt idx="2343">
                  <c:v>3.9186500000000001E-3</c:v>
                </c:pt>
                <c:pt idx="2344">
                  <c:v>-8.1396100000000002E-3</c:v>
                </c:pt>
                <c:pt idx="2345">
                  <c:v>1.4877299999999999E-4</c:v>
                </c:pt>
                <c:pt idx="2346">
                  <c:v>-1.3361899999999999E-2</c:v>
                </c:pt>
                <c:pt idx="2347">
                  <c:v>-1.6664499999999999E-2</c:v>
                </c:pt>
                <c:pt idx="2348">
                  <c:v>-1.01957E-2</c:v>
                </c:pt>
                <c:pt idx="2349">
                  <c:v>-8.5811599999999991E-3</c:v>
                </c:pt>
                <c:pt idx="2350" formatCode="0.00E+00">
                  <c:v>-1.7166100000000002E-5</c:v>
                </c:pt>
                <c:pt idx="2351">
                  <c:v>-4.9448000000000001E-3</c:v>
                </c:pt>
                <c:pt idx="2352">
                  <c:v>-1.6174299999999999E-2</c:v>
                </c:pt>
                <c:pt idx="2353">
                  <c:v>-8.3551400000000005E-3</c:v>
                </c:pt>
                <c:pt idx="2354">
                  <c:v>-2.17438E-4</c:v>
                </c:pt>
                <c:pt idx="2355">
                  <c:v>-2.23036E-2</c:v>
                </c:pt>
                <c:pt idx="2356">
                  <c:v>-9.1066399999999992E-3</c:v>
                </c:pt>
                <c:pt idx="2357">
                  <c:v>-1.31168E-2</c:v>
                </c:pt>
                <c:pt idx="2358">
                  <c:v>-8.2111400000000005E-3</c:v>
                </c:pt>
                <c:pt idx="2359">
                  <c:v>-1.3006200000000001E-2</c:v>
                </c:pt>
                <c:pt idx="2360">
                  <c:v>-5.4445300000000004E-3</c:v>
                </c:pt>
                <c:pt idx="2361">
                  <c:v>-3.37887E-3</c:v>
                </c:pt>
                <c:pt idx="2362">
                  <c:v>-1.7147099999999998E-2</c:v>
                </c:pt>
                <c:pt idx="2363">
                  <c:v>-1.3587999999999999E-2</c:v>
                </c:pt>
                <c:pt idx="2364">
                  <c:v>-2.59857E-2</c:v>
                </c:pt>
                <c:pt idx="2365">
                  <c:v>-1.0773700000000001E-2</c:v>
                </c:pt>
                <c:pt idx="2366">
                  <c:v>-6.0482000000000001E-3</c:v>
                </c:pt>
                <c:pt idx="2367">
                  <c:v>-1.8527999999999999E-2</c:v>
                </c:pt>
                <c:pt idx="2368">
                  <c:v>-1.82562E-2</c:v>
                </c:pt>
                <c:pt idx="2369">
                  <c:v>-2.8543499999999999E-3</c:v>
                </c:pt>
                <c:pt idx="2370">
                  <c:v>-9.8218899999999998E-3</c:v>
                </c:pt>
                <c:pt idx="2371">
                  <c:v>-1.9425399999999999E-2</c:v>
                </c:pt>
                <c:pt idx="2372">
                  <c:v>-1.13831E-2</c:v>
                </c:pt>
                <c:pt idx="2373">
                  <c:v>-2.5634799999999999E-3</c:v>
                </c:pt>
                <c:pt idx="2374">
                  <c:v>-8.564E-4</c:v>
                </c:pt>
                <c:pt idx="2375">
                  <c:v>2.1410000000000001E-3</c:v>
                </c:pt>
                <c:pt idx="2376">
                  <c:v>-7.7724499999999998E-4</c:v>
                </c:pt>
                <c:pt idx="2377">
                  <c:v>-1.17521E-2</c:v>
                </c:pt>
                <c:pt idx="2378">
                  <c:v>-3.7870400000000002E-3</c:v>
                </c:pt>
                <c:pt idx="2379">
                  <c:v>-1.19629E-2</c:v>
                </c:pt>
                <c:pt idx="2380">
                  <c:v>-7.9364799999999992E-3</c:v>
                </c:pt>
                <c:pt idx="2381">
                  <c:v>-1.1964799999999999E-2</c:v>
                </c:pt>
                <c:pt idx="2382">
                  <c:v>-1.1385899999999999E-2</c:v>
                </c:pt>
                <c:pt idx="2383">
                  <c:v>-7.2030999999999996E-3</c:v>
                </c:pt>
                <c:pt idx="2384">
                  <c:v>-6.80637E-3</c:v>
                </c:pt>
                <c:pt idx="2385">
                  <c:v>-1.6126600000000001E-2</c:v>
                </c:pt>
                <c:pt idx="2386">
                  <c:v>-1.66512E-3</c:v>
                </c:pt>
                <c:pt idx="2387">
                  <c:v>-1.1179E-2</c:v>
                </c:pt>
                <c:pt idx="2388">
                  <c:v>-1.6711199999999999E-2</c:v>
                </c:pt>
                <c:pt idx="2389">
                  <c:v>1.9455E-3</c:v>
                </c:pt>
                <c:pt idx="2390">
                  <c:v>-1.3532600000000001E-2</c:v>
                </c:pt>
                <c:pt idx="2391">
                  <c:v>-2.2163399999999998E-3</c:v>
                </c:pt>
                <c:pt idx="2392">
                  <c:v>-1.9798300000000001E-3</c:v>
                </c:pt>
                <c:pt idx="2393">
                  <c:v>-5.4159200000000003E-3</c:v>
                </c:pt>
                <c:pt idx="2394">
                  <c:v>-3.0212400000000001E-3</c:v>
                </c:pt>
                <c:pt idx="2395">
                  <c:v>-4.0149699999999997E-3</c:v>
                </c:pt>
                <c:pt idx="2396">
                  <c:v>-3.0183800000000002E-3</c:v>
                </c:pt>
                <c:pt idx="2397">
                  <c:v>-1.1577600000000001E-3</c:v>
                </c:pt>
                <c:pt idx="2398">
                  <c:v>-7.7819800000000002E-4</c:v>
                </c:pt>
                <c:pt idx="2399">
                  <c:v>1.0669700000000001E-2</c:v>
                </c:pt>
                <c:pt idx="2400">
                  <c:v>9.8590899999999992E-3</c:v>
                </c:pt>
                <c:pt idx="2401">
                  <c:v>1.76239E-3</c:v>
                </c:pt>
                <c:pt idx="2402">
                  <c:v>1.6404200000000001E-2</c:v>
                </c:pt>
                <c:pt idx="2403">
                  <c:v>-6.0586900000000003E-3</c:v>
                </c:pt>
                <c:pt idx="2404">
                  <c:v>6.2656400000000003E-3</c:v>
                </c:pt>
                <c:pt idx="2405">
                  <c:v>5.6858100000000003E-3</c:v>
                </c:pt>
                <c:pt idx="2406">
                  <c:v>9.2287099999999993E-3</c:v>
                </c:pt>
                <c:pt idx="2407">
                  <c:v>7.3909800000000001E-3</c:v>
                </c:pt>
                <c:pt idx="2408">
                  <c:v>-5.2251800000000003E-3</c:v>
                </c:pt>
                <c:pt idx="2409">
                  <c:v>-4.5299499999999996E-3</c:v>
                </c:pt>
                <c:pt idx="2410">
                  <c:v>1.51272E-2</c:v>
                </c:pt>
                <c:pt idx="2411">
                  <c:v>9.8657599999999995E-3</c:v>
                </c:pt>
                <c:pt idx="2412">
                  <c:v>9.2010500000000005E-3</c:v>
                </c:pt>
                <c:pt idx="2413">
                  <c:v>-3.8499799999999998E-3</c:v>
                </c:pt>
                <c:pt idx="2414">
                  <c:v>-2.0914100000000001E-3</c:v>
                </c:pt>
                <c:pt idx="2415">
                  <c:v>1.7471299999999999E-2</c:v>
                </c:pt>
                <c:pt idx="2416">
                  <c:v>8.2359300000000007E-3</c:v>
                </c:pt>
                <c:pt idx="2417">
                  <c:v>4.3601999999999998E-3</c:v>
                </c:pt>
                <c:pt idx="2418">
                  <c:v>2.6140199999999999E-3</c:v>
                </c:pt>
                <c:pt idx="2419">
                  <c:v>1.03245E-2</c:v>
                </c:pt>
                <c:pt idx="2420">
                  <c:v>1.44958E-3</c:v>
                </c:pt>
                <c:pt idx="2421">
                  <c:v>-6.38866E-3</c:v>
                </c:pt>
                <c:pt idx="2422">
                  <c:v>1.24168E-2</c:v>
                </c:pt>
                <c:pt idx="2423">
                  <c:v>-4.40121E-3</c:v>
                </c:pt>
                <c:pt idx="2424" formatCode="0.00E+00">
                  <c:v>2.1810499999999999E-3</c:v>
                </c:pt>
                <c:pt idx="2425">
                  <c:v>-1.9626600000000002E-3</c:v>
                </c:pt>
                <c:pt idx="2426" formatCode="0.00E+00">
                  <c:v>6.1988800000000005E-5</c:v>
                </c:pt>
                <c:pt idx="2427">
                  <c:v>9.6778899999999998E-3</c:v>
                </c:pt>
                <c:pt idx="2428">
                  <c:v>4.8427599999999998E-3</c:v>
                </c:pt>
                <c:pt idx="2429" formatCode="0.00E+00">
                  <c:v>-6.8664600000000007E-5</c:v>
                </c:pt>
                <c:pt idx="2430">
                  <c:v>9.3135800000000001E-3</c:v>
                </c:pt>
                <c:pt idx="2431">
                  <c:v>-9.7846999999999995E-4</c:v>
                </c:pt>
                <c:pt idx="2432">
                  <c:v>-3.55244E-3</c:v>
                </c:pt>
                <c:pt idx="2433">
                  <c:v>-1.3809200000000001E-3</c:v>
                </c:pt>
                <c:pt idx="2434">
                  <c:v>1.06392E-2</c:v>
                </c:pt>
                <c:pt idx="2435">
                  <c:v>-2.17724E-3</c:v>
                </c:pt>
                <c:pt idx="2436">
                  <c:v>1.00136E-3</c:v>
                </c:pt>
                <c:pt idx="2437">
                  <c:v>-8.2016000000000001E-4</c:v>
                </c:pt>
                <c:pt idx="2438">
                  <c:v>5.4235500000000001E-3</c:v>
                </c:pt>
                <c:pt idx="2439">
                  <c:v>-1.1119800000000001E-2</c:v>
                </c:pt>
                <c:pt idx="2440">
                  <c:v>-4.0855400000000004E-3</c:v>
                </c:pt>
                <c:pt idx="2441">
                  <c:v>-3.3969899999999999E-3</c:v>
                </c:pt>
                <c:pt idx="2442" formatCode="0.00E+00">
                  <c:v>-6.9618199999999997E-5</c:v>
                </c:pt>
                <c:pt idx="2443">
                  <c:v>2.6817299999999998E-3</c:v>
                </c:pt>
                <c:pt idx="2444">
                  <c:v>-1.9674299999999999E-2</c:v>
                </c:pt>
                <c:pt idx="2445">
                  <c:v>5.2862200000000003E-3</c:v>
                </c:pt>
                <c:pt idx="2446">
                  <c:v>9.0122199999999996E-3</c:v>
                </c:pt>
                <c:pt idx="2447">
                  <c:v>-7.8420599999999997E-3</c:v>
                </c:pt>
                <c:pt idx="2448">
                  <c:v>-3.3731500000000001E-3</c:v>
                </c:pt>
                <c:pt idx="2449">
                  <c:v>-9.01508E-3</c:v>
                </c:pt>
                <c:pt idx="2450">
                  <c:v>1.00698E-2</c:v>
                </c:pt>
                <c:pt idx="2451">
                  <c:v>1.2164100000000001E-2</c:v>
                </c:pt>
                <c:pt idx="2452">
                  <c:v>-7.3976500000000004E-3</c:v>
                </c:pt>
                <c:pt idx="2453">
                  <c:v>-2.6416800000000001E-4</c:v>
                </c:pt>
                <c:pt idx="2454">
                  <c:v>1.06707E-2</c:v>
                </c:pt>
                <c:pt idx="2455">
                  <c:v>2.14481E-3</c:v>
                </c:pt>
                <c:pt idx="2456">
                  <c:v>-1.4791500000000001E-2</c:v>
                </c:pt>
                <c:pt idx="2457">
                  <c:v>4.1885400000000001E-3</c:v>
                </c:pt>
                <c:pt idx="2458">
                  <c:v>1.33743E-2</c:v>
                </c:pt>
                <c:pt idx="2459">
                  <c:v>-7.76196E-3</c:v>
                </c:pt>
                <c:pt idx="2460">
                  <c:v>1.1654899999999999E-2</c:v>
                </c:pt>
                <c:pt idx="2461">
                  <c:v>-7.4291199999999998E-4</c:v>
                </c:pt>
                <c:pt idx="2462">
                  <c:v>-1.4110599999999999E-2</c:v>
                </c:pt>
                <c:pt idx="2463">
                  <c:v>-3.4961699999999998E-3</c:v>
                </c:pt>
                <c:pt idx="2464">
                  <c:v>-9.2039099999999992E-3</c:v>
                </c:pt>
                <c:pt idx="2465">
                  <c:v>4.2638800000000003E-3</c:v>
                </c:pt>
                <c:pt idx="2466">
                  <c:v>-1.39322E-2</c:v>
                </c:pt>
                <c:pt idx="2467">
                  <c:v>1.29414E-3</c:v>
                </c:pt>
                <c:pt idx="2468" formatCode="0.00E+00">
                  <c:v>-1.4953599999999999E-2</c:v>
                </c:pt>
                <c:pt idx="2469">
                  <c:v>-2.4204299999999999E-3</c:v>
                </c:pt>
                <c:pt idx="2470">
                  <c:v>-3.8175599999999998E-3</c:v>
                </c:pt>
                <c:pt idx="2471">
                  <c:v>4.8942600000000001E-3</c:v>
                </c:pt>
                <c:pt idx="2472" formatCode="0.00E+00">
                  <c:v>3.1471299999999998E-5</c:v>
                </c:pt>
                <c:pt idx="2473">
                  <c:v>-8.41141E-4</c:v>
                </c:pt>
                <c:pt idx="2474">
                  <c:v>-1.4119100000000001E-2</c:v>
                </c:pt>
                <c:pt idx="2475">
                  <c:v>-2.1190599999999999E-3</c:v>
                </c:pt>
                <c:pt idx="2476">
                  <c:v>4.8589699999999998E-3</c:v>
                </c:pt>
                <c:pt idx="2477">
                  <c:v>1.72462E-2</c:v>
                </c:pt>
                <c:pt idx="2478">
                  <c:v>-5.7601900000000001E-3</c:v>
                </c:pt>
                <c:pt idx="2479">
                  <c:v>-6.3686400000000001E-3</c:v>
                </c:pt>
                <c:pt idx="2480" formatCode="0.00E+00">
                  <c:v>9.0780300000000008E-3</c:v>
                </c:pt>
                <c:pt idx="2481">
                  <c:v>5.8183699999999998E-3</c:v>
                </c:pt>
                <c:pt idx="2482">
                  <c:v>2.9039399999999998E-3</c:v>
                </c:pt>
                <c:pt idx="2483">
                  <c:v>-1.0223400000000001E-2</c:v>
                </c:pt>
                <c:pt idx="2484">
                  <c:v>-1.0561900000000001E-2</c:v>
                </c:pt>
                <c:pt idx="2485">
                  <c:v>3.3664699999999998E-4</c:v>
                </c:pt>
                <c:pt idx="2486">
                  <c:v>1.4991799999999999E-3</c:v>
                </c:pt>
                <c:pt idx="2487">
                  <c:v>-8.4743500000000003E-3</c:v>
                </c:pt>
                <c:pt idx="2488">
                  <c:v>1.44548E-2</c:v>
                </c:pt>
                <c:pt idx="2489">
                  <c:v>-1.3971299999999999E-3</c:v>
                </c:pt>
                <c:pt idx="2490">
                  <c:v>-1.10483E-2</c:v>
                </c:pt>
                <c:pt idx="2491">
                  <c:v>-1.56536E-2</c:v>
                </c:pt>
                <c:pt idx="2492">
                  <c:v>1.36566E-2</c:v>
                </c:pt>
                <c:pt idx="2493">
                  <c:v>1.0182399999999999E-2</c:v>
                </c:pt>
                <c:pt idx="2494">
                  <c:v>8.3532299999999997E-3</c:v>
                </c:pt>
                <c:pt idx="2495">
                  <c:v>-1.07498E-2</c:v>
                </c:pt>
                <c:pt idx="2496">
                  <c:v>5.3710900000000002E-3</c:v>
                </c:pt>
                <c:pt idx="2497">
                  <c:v>6.7901599999999995E-4</c:v>
                </c:pt>
                <c:pt idx="2498">
                  <c:v>2.6636099999999998E-3</c:v>
                </c:pt>
                <c:pt idx="2499">
                  <c:v>1.5877700000000002E-2</c:v>
                </c:pt>
                <c:pt idx="2500">
                  <c:v>5.9966999999999998E-3</c:v>
                </c:pt>
                <c:pt idx="2501">
                  <c:v>1.10703E-2</c:v>
                </c:pt>
                <c:pt idx="2502">
                  <c:v>-7.5378399999999996E-3</c:v>
                </c:pt>
                <c:pt idx="2503">
                  <c:v>-2.8572099999999998E-3</c:v>
                </c:pt>
                <c:pt idx="2504">
                  <c:v>-2.9087100000000001E-3</c:v>
                </c:pt>
                <c:pt idx="2505">
                  <c:v>-9.1266600000000002E-4</c:v>
                </c:pt>
                <c:pt idx="2506">
                  <c:v>-2.8724699999999998E-3</c:v>
                </c:pt>
                <c:pt idx="2507">
                  <c:v>-1.5487700000000001E-3</c:v>
                </c:pt>
                <c:pt idx="2508">
                  <c:v>-6.7653699999999997E-3</c:v>
                </c:pt>
                <c:pt idx="2509" formatCode="0.00E+00">
                  <c:v>-7.7247600000000002E-5</c:v>
                </c:pt>
                <c:pt idx="2510">
                  <c:v>-1.6355499999999999E-3</c:v>
                </c:pt>
                <c:pt idx="2511">
                  <c:v>9.5834700000000002E-3</c:v>
                </c:pt>
                <c:pt idx="2512">
                  <c:v>-5.4588299999999996E-3</c:v>
                </c:pt>
                <c:pt idx="2513">
                  <c:v>-2.2668800000000002E-3</c:v>
                </c:pt>
                <c:pt idx="2514">
                  <c:v>1.45235E-2</c:v>
                </c:pt>
                <c:pt idx="2515">
                  <c:v>-1.08824E-2</c:v>
                </c:pt>
                <c:pt idx="2516">
                  <c:v>4.6462999999999999E-3</c:v>
                </c:pt>
                <c:pt idx="2517">
                  <c:v>-8.4266700000000007E-3</c:v>
                </c:pt>
                <c:pt idx="2518">
                  <c:v>8.5611300000000001E-3</c:v>
                </c:pt>
                <c:pt idx="2519">
                  <c:v>2.7561199999999999E-3</c:v>
                </c:pt>
                <c:pt idx="2520">
                  <c:v>-1.00965E-2</c:v>
                </c:pt>
                <c:pt idx="2521">
                  <c:v>3.9672900000000001E-3</c:v>
                </c:pt>
                <c:pt idx="2522">
                  <c:v>-1.7070799999999999E-4</c:v>
                </c:pt>
                <c:pt idx="2523">
                  <c:v>1.04513E-2</c:v>
                </c:pt>
                <c:pt idx="2524">
                  <c:v>1.4699E-2</c:v>
                </c:pt>
                <c:pt idx="2525">
                  <c:v>7.4644100000000003E-3</c:v>
                </c:pt>
                <c:pt idx="2526">
                  <c:v>5.4197300000000002E-3</c:v>
                </c:pt>
                <c:pt idx="2527">
                  <c:v>7.2984699999999996E-3</c:v>
                </c:pt>
                <c:pt idx="2528">
                  <c:v>4.2056999999999997E-3</c:v>
                </c:pt>
                <c:pt idx="2529">
                  <c:v>1.8043500000000001E-2</c:v>
                </c:pt>
                <c:pt idx="2530">
                  <c:v>1.1458400000000001E-2</c:v>
                </c:pt>
                <c:pt idx="2531">
                  <c:v>1.1096999999999999E-2</c:v>
                </c:pt>
                <c:pt idx="2532">
                  <c:v>1.0352099999999999E-2</c:v>
                </c:pt>
                <c:pt idx="2533">
                  <c:v>9.7942400000000001E-4</c:v>
                </c:pt>
                <c:pt idx="2534">
                  <c:v>1.15929E-2</c:v>
                </c:pt>
                <c:pt idx="2535">
                  <c:v>1.3146400000000001E-2</c:v>
                </c:pt>
                <c:pt idx="2536">
                  <c:v>1.37711E-2</c:v>
                </c:pt>
                <c:pt idx="2537">
                  <c:v>-3.91006E-4</c:v>
                </c:pt>
                <c:pt idx="2538">
                  <c:v>9.0713500000000006E-3</c:v>
                </c:pt>
                <c:pt idx="2539">
                  <c:v>1.56689E-3</c:v>
                </c:pt>
                <c:pt idx="2540">
                  <c:v>-3.9482100000000001E-4</c:v>
                </c:pt>
                <c:pt idx="2541">
                  <c:v>3.6478000000000001E-3</c:v>
                </c:pt>
                <c:pt idx="2542">
                  <c:v>3.3226000000000002E-3</c:v>
                </c:pt>
                <c:pt idx="2543">
                  <c:v>-1.62601E-3</c:v>
                </c:pt>
                <c:pt idx="2544">
                  <c:v>3.3655199999999999E-3</c:v>
                </c:pt>
                <c:pt idx="2545">
                  <c:v>-4.37069E-3</c:v>
                </c:pt>
                <c:pt idx="2546">
                  <c:v>-6.4783100000000001E-3</c:v>
                </c:pt>
                <c:pt idx="2547">
                  <c:v>-4.9781799999999996E-3</c:v>
                </c:pt>
                <c:pt idx="2548">
                  <c:v>-7.8821199999999994E-3</c:v>
                </c:pt>
                <c:pt idx="2549">
                  <c:v>-5.6981999999999996E-3</c:v>
                </c:pt>
                <c:pt idx="2550" formatCode="0.00E+00">
                  <c:v>1.1444099999999999E-5</c:v>
                </c:pt>
                <c:pt idx="2551">
                  <c:v>9.4089499999999993E-3</c:v>
                </c:pt>
                <c:pt idx="2552">
                  <c:v>-4.4298200000000001E-3</c:v>
                </c:pt>
                <c:pt idx="2553">
                  <c:v>6.5231299999999996E-4</c:v>
                </c:pt>
                <c:pt idx="2554">
                  <c:v>-1.5230199999999999E-3</c:v>
                </c:pt>
                <c:pt idx="2555">
                  <c:v>6.8016099999999996E-3</c:v>
                </c:pt>
                <c:pt idx="2556">
                  <c:v>-1.21689E-3</c:v>
                </c:pt>
                <c:pt idx="2557" formatCode="0.00E+00">
                  <c:v>-6.0081499999999997E-5</c:v>
                </c:pt>
                <c:pt idx="2558">
                  <c:v>2.6922199999999999E-3</c:v>
                </c:pt>
                <c:pt idx="2559">
                  <c:v>2.2125199999999999E-4</c:v>
                </c:pt>
                <c:pt idx="2560">
                  <c:v>4.2457600000000003E-3</c:v>
                </c:pt>
                <c:pt idx="2561">
                  <c:v>-2.6044800000000002E-3</c:v>
                </c:pt>
                <c:pt idx="2562">
                  <c:v>-7.0829400000000002E-3</c:v>
                </c:pt>
                <c:pt idx="2563">
                  <c:v>-3.6210999999999999E-3</c:v>
                </c:pt>
                <c:pt idx="2564">
                  <c:v>-7.3146799999999996E-3</c:v>
                </c:pt>
                <c:pt idx="2565">
                  <c:v>-1.96028E-2</c:v>
                </c:pt>
                <c:pt idx="2566" formatCode="0.00E+00">
                  <c:v>8.5830700000000005E-5</c:v>
                </c:pt>
                <c:pt idx="2567">
                  <c:v>1.9655200000000001E-3</c:v>
                </c:pt>
                <c:pt idx="2568">
                  <c:v>2.20871E-3</c:v>
                </c:pt>
                <c:pt idx="2569">
                  <c:v>2.35558E-4</c:v>
                </c:pt>
                <c:pt idx="2570" formatCode="0.00E+00">
                  <c:v>8.7738000000000006E-5</c:v>
                </c:pt>
                <c:pt idx="2571">
                  <c:v>8.4228500000000008E-3</c:v>
                </c:pt>
                <c:pt idx="2572">
                  <c:v>2.99168E-3</c:v>
                </c:pt>
                <c:pt idx="2573">
                  <c:v>1.0122300000000001E-2</c:v>
                </c:pt>
                <c:pt idx="2574">
                  <c:v>4.5557000000000002E-3</c:v>
                </c:pt>
                <c:pt idx="2575">
                  <c:v>4.6796800000000003E-3</c:v>
                </c:pt>
                <c:pt idx="2576">
                  <c:v>7.4424699999999996E-3</c:v>
                </c:pt>
                <c:pt idx="2577">
                  <c:v>3.5619699999999998E-3</c:v>
                </c:pt>
                <c:pt idx="2578">
                  <c:v>3.3674199999999999E-3</c:v>
                </c:pt>
                <c:pt idx="2579">
                  <c:v>9.4699899999999993E-3</c:v>
                </c:pt>
                <c:pt idx="2580">
                  <c:v>1.0376E-2</c:v>
                </c:pt>
                <c:pt idx="2581">
                  <c:v>8.6174000000000008E-3</c:v>
                </c:pt>
                <c:pt idx="2582">
                  <c:v>-3.2892199999999998E-3</c:v>
                </c:pt>
                <c:pt idx="2583">
                  <c:v>1.6689299999999999E-3</c:v>
                </c:pt>
                <c:pt idx="2584">
                  <c:v>1.21336E-2</c:v>
                </c:pt>
                <c:pt idx="2585">
                  <c:v>1.9474999999999999E-2</c:v>
                </c:pt>
                <c:pt idx="2586">
                  <c:v>3.1805000000000002E-3</c:v>
                </c:pt>
                <c:pt idx="2587">
                  <c:v>-6.6995600000000002E-3</c:v>
                </c:pt>
                <c:pt idx="2588">
                  <c:v>1.4884E-2</c:v>
                </c:pt>
                <c:pt idx="2589">
                  <c:v>5.5131900000000003E-3</c:v>
                </c:pt>
                <c:pt idx="2590">
                  <c:v>1.22404E-2</c:v>
                </c:pt>
                <c:pt idx="2591">
                  <c:v>3.7422200000000001E-3</c:v>
                </c:pt>
                <c:pt idx="2592">
                  <c:v>1.5244499999999999E-2</c:v>
                </c:pt>
                <c:pt idx="2593">
                  <c:v>1.6620599999999999E-2</c:v>
                </c:pt>
                <c:pt idx="2594">
                  <c:v>-3.0498499999999998E-3</c:v>
                </c:pt>
                <c:pt idx="2595">
                  <c:v>-2.2611599999999999E-3</c:v>
                </c:pt>
                <c:pt idx="2596">
                  <c:v>1.31702E-2</c:v>
                </c:pt>
                <c:pt idx="2597">
                  <c:v>9.1342899999999998E-3</c:v>
                </c:pt>
                <c:pt idx="2598">
                  <c:v>1.42469E-2</c:v>
                </c:pt>
                <c:pt idx="2599">
                  <c:v>7.6179500000000001E-3</c:v>
                </c:pt>
                <c:pt idx="2600" formatCode="0.00E+00">
                  <c:v>1.53198E-2</c:v>
                </c:pt>
                <c:pt idx="2601">
                  <c:v>1.11103E-2</c:v>
                </c:pt>
                <c:pt idx="2602">
                  <c:v>-2.75421E-3</c:v>
                </c:pt>
                <c:pt idx="2603">
                  <c:v>1.22147E-2</c:v>
                </c:pt>
                <c:pt idx="2604">
                  <c:v>1.4478700000000001E-2</c:v>
                </c:pt>
                <c:pt idx="2605">
                  <c:v>1.13449E-2</c:v>
                </c:pt>
                <c:pt idx="2606">
                  <c:v>-7.0858E-4</c:v>
                </c:pt>
                <c:pt idx="2607">
                  <c:v>8.1920599999999995E-4</c:v>
                </c:pt>
                <c:pt idx="2608">
                  <c:v>1.81551E-2</c:v>
                </c:pt>
                <c:pt idx="2609">
                  <c:v>7.1954699999999998E-3</c:v>
                </c:pt>
                <c:pt idx="2610">
                  <c:v>6.8512E-3</c:v>
                </c:pt>
                <c:pt idx="2611">
                  <c:v>1.48039E-2</c:v>
                </c:pt>
                <c:pt idx="2612">
                  <c:v>1.26915E-2</c:v>
                </c:pt>
                <c:pt idx="2613">
                  <c:v>7.2517399999999996E-3</c:v>
                </c:pt>
                <c:pt idx="2614">
                  <c:v>1.2035399999999999E-3</c:v>
                </c:pt>
                <c:pt idx="2615">
                  <c:v>1.39084E-2</c:v>
                </c:pt>
                <c:pt idx="2616">
                  <c:v>2.0890200000000001E-2</c:v>
                </c:pt>
                <c:pt idx="2617">
                  <c:v>1.1638600000000001E-2</c:v>
                </c:pt>
                <c:pt idx="2618">
                  <c:v>3.8213700000000001E-3</c:v>
                </c:pt>
                <c:pt idx="2619">
                  <c:v>1.8513700000000001E-2</c:v>
                </c:pt>
                <c:pt idx="2620">
                  <c:v>3.2930400000000001E-3</c:v>
                </c:pt>
                <c:pt idx="2621">
                  <c:v>-1.1653900000000001E-3</c:v>
                </c:pt>
                <c:pt idx="2622">
                  <c:v>5.28526E-3</c:v>
                </c:pt>
                <c:pt idx="2623">
                  <c:v>1.5987399999999999E-2</c:v>
                </c:pt>
                <c:pt idx="2624">
                  <c:v>6.82068E-3</c:v>
                </c:pt>
                <c:pt idx="2625">
                  <c:v>-1.0147099999999999E-2</c:v>
                </c:pt>
                <c:pt idx="2626">
                  <c:v>1.43547E-2</c:v>
                </c:pt>
                <c:pt idx="2627">
                  <c:v>1.4505399999999999E-3</c:v>
                </c:pt>
                <c:pt idx="2628">
                  <c:v>6.7710899999999996E-3</c:v>
                </c:pt>
                <c:pt idx="2629">
                  <c:v>3.6535299999999999E-3</c:v>
                </c:pt>
                <c:pt idx="2630">
                  <c:v>1.7402600000000001E-2</c:v>
                </c:pt>
                <c:pt idx="2631">
                  <c:v>6.5422099999999997E-4</c:v>
                </c:pt>
                <c:pt idx="2632">
                  <c:v>5.1479300000000002E-3</c:v>
                </c:pt>
                <c:pt idx="2633">
                  <c:v>-1.85013E-3</c:v>
                </c:pt>
                <c:pt idx="2634">
                  <c:v>7.3337599999999999E-4</c:v>
                </c:pt>
                <c:pt idx="2635">
                  <c:v>1.9029600000000001E-2</c:v>
                </c:pt>
                <c:pt idx="2636">
                  <c:v>-7.7438400000000001E-3</c:v>
                </c:pt>
                <c:pt idx="2637">
                  <c:v>-3.6935800000000001E-3</c:v>
                </c:pt>
                <c:pt idx="2638">
                  <c:v>1.6969700000000001E-2</c:v>
                </c:pt>
                <c:pt idx="2639">
                  <c:v>2.1209699999999998E-3</c:v>
                </c:pt>
                <c:pt idx="2640">
                  <c:v>-3.5944000000000002E-3</c:v>
                </c:pt>
                <c:pt idx="2641">
                  <c:v>-5.81074E-3</c:v>
                </c:pt>
                <c:pt idx="2642">
                  <c:v>1.07651E-2</c:v>
                </c:pt>
                <c:pt idx="2643">
                  <c:v>2.3088499999999999E-3</c:v>
                </c:pt>
                <c:pt idx="2644">
                  <c:v>-2.9840499999999998E-3</c:v>
                </c:pt>
                <c:pt idx="2645">
                  <c:v>9.7665800000000004E-3</c:v>
                </c:pt>
                <c:pt idx="2646">
                  <c:v>-5.9890699999999998E-4</c:v>
                </c:pt>
                <c:pt idx="2647">
                  <c:v>1.1210400000000001E-2</c:v>
                </c:pt>
                <c:pt idx="2648">
                  <c:v>-1.3561199999999999E-3</c:v>
                </c:pt>
                <c:pt idx="2649">
                  <c:v>-3.0326799999999998E-3</c:v>
                </c:pt>
                <c:pt idx="2650">
                  <c:v>-7.5225800000000001E-3</c:v>
                </c:pt>
                <c:pt idx="2651">
                  <c:v>1.6059900000000001E-3</c:v>
                </c:pt>
                <c:pt idx="2652">
                  <c:v>6.0596499999999998E-3</c:v>
                </c:pt>
                <c:pt idx="2653">
                  <c:v>-5.4569199999999997E-3</c:v>
                </c:pt>
                <c:pt idx="2654">
                  <c:v>-1.9741100000000001E-4</c:v>
                </c:pt>
                <c:pt idx="2655">
                  <c:v>-7.9259900000000008E-3</c:v>
                </c:pt>
                <c:pt idx="2656">
                  <c:v>4.0903099999999998E-3</c:v>
                </c:pt>
                <c:pt idx="2657">
                  <c:v>-7.6436999999999998E-3</c:v>
                </c:pt>
                <c:pt idx="2658">
                  <c:v>-3.7040699999999998E-3</c:v>
                </c:pt>
                <c:pt idx="2659">
                  <c:v>-7.4415200000000001E-3</c:v>
                </c:pt>
                <c:pt idx="2660">
                  <c:v>-5.6209600000000004E-3</c:v>
                </c:pt>
                <c:pt idx="2661">
                  <c:v>-2.5186499999999999E-3</c:v>
                </c:pt>
                <c:pt idx="2662">
                  <c:v>7.3337599999999999E-4</c:v>
                </c:pt>
                <c:pt idx="2663">
                  <c:v>6.4563800000000003E-4</c:v>
                </c:pt>
                <c:pt idx="2664">
                  <c:v>1.24168E-3</c:v>
                </c:pt>
                <c:pt idx="2665">
                  <c:v>-1.22404E-2</c:v>
                </c:pt>
                <c:pt idx="2666">
                  <c:v>-9.4556799999999993E-3</c:v>
                </c:pt>
                <c:pt idx="2667">
                  <c:v>-7.3728600000000002E-3</c:v>
                </c:pt>
                <c:pt idx="2668">
                  <c:v>6.8664599999999996E-3</c:v>
                </c:pt>
                <c:pt idx="2669">
                  <c:v>-3.9615600000000003E-3</c:v>
                </c:pt>
                <c:pt idx="2670">
                  <c:v>-7.0486100000000003E-3</c:v>
                </c:pt>
                <c:pt idx="2671">
                  <c:v>4.03404E-3</c:v>
                </c:pt>
                <c:pt idx="2672">
                  <c:v>6.5612800000000001E-3</c:v>
                </c:pt>
                <c:pt idx="2673">
                  <c:v>1.9187900000000001E-3</c:v>
                </c:pt>
                <c:pt idx="2674">
                  <c:v>3.4713700000000002E-4</c:v>
                </c:pt>
                <c:pt idx="2675">
                  <c:v>-1.00613E-2</c:v>
                </c:pt>
                <c:pt idx="2676">
                  <c:v>-7.9917900000000001E-4</c:v>
                </c:pt>
                <c:pt idx="2677">
                  <c:v>-8.1806199999999996E-3</c:v>
                </c:pt>
                <c:pt idx="2678">
                  <c:v>-1.68991E-3</c:v>
                </c:pt>
                <c:pt idx="2679">
                  <c:v>2.4604800000000001E-3</c:v>
                </c:pt>
                <c:pt idx="2680">
                  <c:v>1.60217E-3</c:v>
                </c:pt>
                <c:pt idx="2681">
                  <c:v>9.6445100000000002E-3</c:v>
                </c:pt>
                <c:pt idx="2682">
                  <c:v>1.2167900000000001E-2</c:v>
                </c:pt>
                <c:pt idx="2683">
                  <c:v>6.8492900000000001E-3</c:v>
                </c:pt>
                <c:pt idx="2684">
                  <c:v>-1.90544E-3</c:v>
                </c:pt>
                <c:pt idx="2685">
                  <c:v>-2.2382700000000001E-3</c:v>
                </c:pt>
                <c:pt idx="2686">
                  <c:v>-3.80898E-3</c:v>
                </c:pt>
                <c:pt idx="2687">
                  <c:v>1.44014E-2</c:v>
                </c:pt>
                <c:pt idx="2688">
                  <c:v>7.1058299999999996E-3</c:v>
                </c:pt>
                <c:pt idx="2689">
                  <c:v>1.3398200000000001E-2</c:v>
                </c:pt>
                <c:pt idx="2690">
                  <c:v>4.0054299999999999E-3</c:v>
                </c:pt>
                <c:pt idx="2691">
                  <c:v>8.1749000000000006E-3</c:v>
                </c:pt>
                <c:pt idx="2692">
                  <c:v>-2.41566E-3</c:v>
                </c:pt>
                <c:pt idx="2693">
                  <c:v>1.15271E-2</c:v>
                </c:pt>
                <c:pt idx="2694">
                  <c:v>1.37138E-2</c:v>
                </c:pt>
                <c:pt idx="2695">
                  <c:v>2.83241E-3</c:v>
                </c:pt>
                <c:pt idx="2696">
                  <c:v>9.1791200000000007E-3</c:v>
                </c:pt>
                <c:pt idx="2697">
                  <c:v>-2.1266899999999999E-4</c:v>
                </c:pt>
                <c:pt idx="2698">
                  <c:v>2.3622500000000002E-3</c:v>
                </c:pt>
                <c:pt idx="2699">
                  <c:v>1.76229E-2</c:v>
                </c:pt>
                <c:pt idx="2700">
                  <c:v>4.2295500000000003E-3</c:v>
                </c:pt>
                <c:pt idx="2701">
                  <c:v>8.2664499999999998E-3</c:v>
                </c:pt>
                <c:pt idx="2702">
                  <c:v>3.0689200000000002E-3</c:v>
                </c:pt>
                <c:pt idx="2703">
                  <c:v>1.34373E-3</c:v>
                </c:pt>
                <c:pt idx="2704">
                  <c:v>9.6187600000000005E-3</c:v>
                </c:pt>
                <c:pt idx="2705">
                  <c:v>7.0266699999999996E-3</c:v>
                </c:pt>
                <c:pt idx="2706">
                  <c:v>6.7834899999999997E-3</c:v>
                </c:pt>
                <c:pt idx="2707">
                  <c:v>8.1396100000000002E-3</c:v>
                </c:pt>
                <c:pt idx="2708">
                  <c:v>1.66941E-2</c:v>
                </c:pt>
                <c:pt idx="2709">
                  <c:v>1.8873200000000001E-3</c:v>
                </c:pt>
                <c:pt idx="2710">
                  <c:v>4.9514800000000003E-3</c:v>
                </c:pt>
                <c:pt idx="2711">
                  <c:v>4.8522900000000004E-3</c:v>
                </c:pt>
                <c:pt idx="2712">
                  <c:v>1.0079400000000001E-2</c:v>
                </c:pt>
                <c:pt idx="2713">
                  <c:v>5.0840399999999997E-3</c:v>
                </c:pt>
                <c:pt idx="2714">
                  <c:v>-8.7928799999999999E-4</c:v>
                </c:pt>
                <c:pt idx="2715">
                  <c:v>8.1224399999999999E-3</c:v>
                </c:pt>
                <c:pt idx="2716">
                  <c:v>9.71699E-3</c:v>
                </c:pt>
                <c:pt idx="2717">
                  <c:v>-8.9550000000000003E-4</c:v>
                </c:pt>
                <c:pt idx="2718">
                  <c:v>-4.2915299999999999E-4</c:v>
                </c:pt>
                <c:pt idx="2719">
                  <c:v>-1.3538400000000001E-2</c:v>
                </c:pt>
                <c:pt idx="2720">
                  <c:v>1.19848E-2</c:v>
                </c:pt>
                <c:pt idx="2721">
                  <c:v>-4.1484800000000004E-3</c:v>
                </c:pt>
                <c:pt idx="2722">
                  <c:v>-1.04589E-2</c:v>
                </c:pt>
                <c:pt idx="2723">
                  <c:v>5.2967099999999996E-3</c:v>
                </c:pt>
                <c:pt idx="2724">
                  <c:v>1.72043E-3</c:v>
                </c:pt>
                <c:pt idx="2725">
                  <c:v>7.04384E-3</c:v>
                </c:pt>
                <c:pt idx="2726">
                  <c:v>3.18623E-3</c:v>
                </c:pt>
                <c:pt idx="2727">
                  <c:v>4.7893500000000004E-3</c:v>
                </c:pt>
                <c:pt idx="2728">
                  <c:v>2.19221E-2</c:v>
                </c:pt>
                <c:pt idx="2729">
                  <c:v>-9.6893299999999995E-4</c:v>
                </c:pt>
                <c:pt idx="2730">
                  <c:v>2.4452200000000001E-3</c:v>
                </c:pt>
                <c:pt idx="2731">
                  <c:v>1.1062600000000001E-2</c:v>
                </c:pt>
                <c:pt idx="2732">
                  <c:v>1.33686E-2</c:v>
                </c:pt>
                <c:pt idx="2733">
                  <c:v>5.5522899999999997E-3</c:v>
                </c:pt>
                <c:pt idx="2734">
                  <c:v>-2.4938600000000001E-3</c:v>
                </c:pt>
                <c:pt idx="2735">
                  <c:v>-4.2629199999999999E-4</c:v>
                </c:pt>
                <c:pt idx="2736">
                  <c:v>2.3879999999999999E-3</c:v>
                </c:pt>
                <c:pt idx="2737">
                  <c:v>8.8748899999999999E-3</c:v>
                </c:pt>
                <c:pt idx="2738">
                  <c:v>1.01776E-2</c:v>
                </c:pt>
                <c:pt idx="2739">
                  <c:v>6.3028299999999997E-3</c:v>
                </c:pt>
                <c:pt idx="2740">
                  <c:v>-4.8570599999999998E-3</c:v>
                </c:pt>
                <c:pt idx="2741">
                  <c:v>1.0193799999999999E-2</c:v>
                </c:pt>
                <c:pt idx="2742">
                  <c:v>1.55449E-4</c:v>
                </c:pt>
                <c:pt idx="2743">
                  <c:v>3.4933099999999999E-3</c:v>
                </c:pt>
                <c:pt idx="2744">
                  <c:v>-4.0769600000000001E-3</c:v>
                </c:pt>
                <c:pt idx="2745">
                  <c:v>9.7579999999999993E-3</c:v>
                </c:pt>
                <c:pt idx="2746">
                  <c:v>3.4523000000000003E-4</c:v>
                </c:pt>
                <c:pt idx="2747">
                  <c:v>1.26286E-2</c:v>
                </c:pt>
                <c:pt idx="2748">
                  <c:v>-4.1179700000000003E-3</c:v>
                </c:pt>
                <c:pt idx="2749">
                  <c:v>-1.5735600000000001E-3</c:v>
                </c:pt>
                <c:pt idx="2750">
                  <c:v>-3.3473999999999998E-4</c:v>
                </c:pt>
                <c:pt idx="2751">
                  <c:v>-4.8036600000000004E-3</c:v>
                </c:pt>
                <c:pt idx="2752">
                  <c:v>-4.2362199999999997E-3</c:v>
                </c:pt>
                <c:pt idx="2753">
                  <c:v>-1.09081E-2</c:v>
                </c:pt>
                <c:pt idx="2754">
                  <c:v>3.6287300000000001E-3</c:v>
                </c:pt>
                <c:pt idx="2755">
                  <c:v>5.1498400000000001E-4</c:v>
                </c:pt>
                <c:pt idx="2756">
                  <c:v>-6.8779000000000002E-3</c:v>
                </c:pt>
                <c:pt idx="2757">
                  <c:v>-1.24178E-2</c:v>
                </c:pt>
                <c:pt idx="2758">
                  <c:v>-4.0187799999999996E-3</c:v>
                </c:pt>
                <c:pt idx="2759">
                  <c:v>-1.6696900000000001E-2</c:v>
                </c:pt>
                <c:pt idx="2760">
                  <c:v>-5.95665E-3</c:v>
                </c:pt>
                <c:pt idx="2761">
                  <c:v>-6.8759900000000002E-3</c:v>
                </c:pt>
                <c:pt idx="2762">
                  <c:v>-3.0870400000000001E-3</c:v>
                </c:pt>
                <c:pt idx="2763">
                  <c:v>-9.4842899999999994E-3</c:v>
                </c:pt>
                <c:pt idx="2764">
                  <c:v>-1.5897800000000001E-3</c:v>
                </c:pt>
                <c:pt idx="2765">
                  <c:v>-5.5217700000000005E-4</c:v>
                </c:pt>
                <c:pt idx="2766">
                  <c:v>-1.08185E-2</c:v>
                </c:pt>
                <c:pt idx="2767">
                  <c:v>3.0603399999999999E-3</c:v>
                </c:pt>
                <c:pt idx="2768">
                  <c:v>-1.06144E-2</c:v>
                </c:pt>
                <c:pt idx="2769">
                  <c:v>-7.9126400000000003E-3</c:v>
                </c:pt>
                <c:pt idx="2770">
                  <c:v>-6.8149600000000001E-3</c:v>
                </c:pt>
                <c:pt idx="2771">
                  <c:v>-7.7133200000000001E-3</c:v>
                </c:pt>
                <c:pt idx="2772">
                  <c:v>-5.4988900000000002E-3</c:v>
                </c:pt>
                <c:pt idx="2773">
                  <c:v>-1.66512E-3</c:v>
                </c:pt>
                <c:pt idx="2774" formatCode="0.00E+00">
                  <c:v>-9.9182099999999994E-5</c:v>
                </c:pt>
                <c:pt idx="2775">
                  <c:v>-1.7384500000000001E-2</c:v>
                </c:pt>
                <c:pt idx="2776">
                  <c:v>-1.85966E-4</c:v>
                </c:pt>
                <c:pt idx="2777">
                  <c:v>-3.28064E-3</c:v>
                </c:pt>
                <c:pt idx="2778">
                  <c:v>-3.3073400000000002E-3</c:v>
                </c:pt>
                <c:pt idx="2779">
                  <c:v>-1.3159799999999999E-2</c:v>
                </c:pt>
                <c:pt idx="2780">
                  <c:v>-5.6877100000000003E-3</c:v>
                </c:pt>
                <c:pt idx="2781">
                  <c:v>3.7126500000000001E-3</c:v>
                </c:pt>
                <c:pt idx="2782">
                  <c:v>-4.4918099999999999E-4</c:v>
                </c:pt>
                <c:pt idx="2783">
                  <c:v>5.5608699999999999E-3</c:v>
                </c:pt>
                <c:pt idx="2784">
                  <c:v>-9.4509100000000001E-4</c:v>
                </c:pt>
                <c:pt idx="2785">
                  <c:v>-6.5193200000000003E-3</c:v>
                </c:pt>
                <c:pt idx="2786">
                  <c:v>4.6815900000000002E-3</c:v>
                </c:pt>
                <c:pt idx="2787">
                  <c:v>-1.6880000000000001E-4</c:v>
                </c:pt>
                <c:pt idx="2788">
                  <c:v>4.2505299999999998E-3</c:v>
                </c:pt>
                <c:pt idx="2789">
                  <c:v>5.1145599999999998E-3</c:v>
                </c:pt>
                <c:pt idx="2790">
                  <c:v>-5.6352599999999996E-3</c:v>
                </c:pt>
                <c:pt idx="2791">
                  <c:v>4.4384000000000003E-3</c:v>
                </c:pt>
                <c:pt idx="2792">
                  <c:v>-2.01082E-2</c:v>
                </c:pt>
                <c:pt idx="2793">
                  <c:v>-7.9402899999999992E-3</c:v>
                </c:pt>
                <c:pt idx="2794">
                  <c:v>3.48759E-3</c:v>
                </c:pt>
                <c:pt idx="2795">
                  <c:v>3.02505E-3</c:v>
                </c:pt>
                <c:pt idx="2796">
                  <c:v>1.4019E-3</c:v>
                </c:pt>
                <c:pt idx="2797">
                  <c:v>1.65081E-3</c:v>
                </c:pt>
                <c:pt idx="2798">
                  <c:v>-6.3772200000000003E-3</c:v>
                </c:pt>
                <c:pt idx="2799">
                  <c:v>3.8528400000000002E-3</c:v>
                </c:pt>
                <c:pt idx="2800">
                  <c:v>3.3340499999999999E-3</c:v>
                </c:pt>
                <c:pt idx="2801">
                  <c:v>3.20244E-3</c:v>
                </c:pt>
                <c:pt idx="2802">
                  <c:v>-5.3596500000000001E-4</c:v>
                </c:pt>
                <c:pt idx="2803">
                  <c:v>4.7779099999999998E-3</c:v>
                </c:pt>
                <c:pt idx="2804">
                  <c:v>-5.0735500000000002E-4</c:v>
                </c:pt>
                <c:pt idx="2805">
                  <c:v>2.9487599999999999E-3</c:v>
                </c:pt>
                <c:pt idx="2806">
                  <c:v>-4.7206899999999998E-4</c:v>
                </c:pt>
                <c:pt idx="2807">
                  <c:v>3.1404499999999999E-3</c:v>
                </c:pt>
                <c:pt idx="2808">
                  <c:v>-7.1926100000000003E-3</c:v>
                </c:pt>
                <c:pt idx="2809">
                  <c:v>8.6879699999999997E-3</c:v>
                </c:pt>
                <c:pt idx="2810">
                  <c:v>1.4013299999999999E-2</c:v>
                </c:pt>
                <c:pt idx="2811">
                  <c:v>2.8209699999999999E-3</c:v>
                </c:pt>
                <c:pt idx="2812">
                  <c:v>4.4584300000000002E-3</c:v>
                </c:pt>
                <c:pt idx="2813">
                  <c:v>9.1142700000000007E-3</c:v>
                </c:pt>
                <c:pt idx="2814">
                  <c:v>-3.9377199999999996E-3</c:v>
                </c:pt>
                <c:pt idx="2815">
                  <c:v>-2.1905900000000001E-3</c:v>
                </c:pt>
                <c:pt idx="2816">
                  <c:v>-1.0232900000000001E-3</c:v>
                </c:pt>
                <c:pt idx="2817">
                  <c:v>2.4671599999999999E-3</c:v>
                </c:pt>
                <c:pt idx="2818">
                  <c:v>5.4931600000000004E-3</c:v>
                </c:pt>
                <c:pt idx="2819">
                  <c:v>7.6341600000000001E-3</c:v>
                </c:pt>
                <c:pt idx="2820">
                  <c:v>2.43473E-3</c:v>
                </c:pt>
                <c:pt idx="2821">
                  <c:v>1.6622500000000001E-3</c:v>
                </c:pt>
                <c:pt idx="2822">
                  <c:v>5.7048799999999998E-3</c:v>
                </c:pt>
                <c:pt idx="2823">
                  <c:v>1.41668E-2</c:v>
                </c:pt>
                <c:pt idx="2824">
                  <c:v>-3.36361E-3</c:v>
                </c:pt>
                <c:pt idx="2825">
                  <c:v>9.2725800000000008E-3</c:v>
                </c:pt>
                <c:pt idx="2826">
                  <c:v>4.4860799999999999E-3</c:v>
                </c:pt>
                <c:pt idx="2827">
                  <c:v>1.93596E-3</c:v>
                </c:pt>
                <c:pt idx="2828">
                  <c:v>1.07203E-2</c:v>
                </c:pt>
                <c:pt idx="2829">
                  <c:v>-1.6202899999999999E-3</c:v>
                </c:pt>
                <c:pt idx="2830">
                  <c:v>1.19238E-2</c:v>
                </c:pt>
                <c:pt idx="2831">
                  <c:v>8.43525E-3</c:v>
                </c:pt>
                <c:pt idx="2832">
                  <c:v>5.5398899999999996E-3</c:v>
                </c:pt>
                <c:pt idx="2833">
                  <c:v>-1.71375E-3</c:v>
                </c:pt>
                <c:pt idx="2834">
                  <c:v>6.99043E-4</c:v>
                </c:pt>
                <c:pt idx="2835">
                  <c:v>-1.09386E-2</c:v>
                </c:pt>
                <c:pt idx="2836">
                  <c:v>7.8582800000000005E-3</c:v>
                </c:pt>
                <c:pt idx="2837">
                  <c:v>-3.6239599999999999E-3</c:v>
                </c:pt>
                <c:pt idx="2838">
                  <c:v>1.25599E-3</c:v>
                </c:pt>
                <c:pt idx="2839">
                  <c:v>9.5090899999999996E-3</c:v>
                </c:pt>
                <c:pt idx="2840">
                  <c:v>5.9375799999999996E-3</c:v>
                </c:pt>
                <c:pt idx="2841">
                  <c:v>-3.6592500000000002E-3</c:v>
                </c:pt>
                <c:pt idx="2842">
                  <c:v>-1.1119800000000001E-2</c:v>
                </c:pt>
                <c:pt idx="2843">
                  <c:v>1.19305E-2</c:v>
                </c:pt>
                <c:pt idx="2844">
                  <c:v>-4.4107399999999998E-3</c:v>
                </c:pt>
                <c:pt idx="2845">
                  <c:v>9.8018600000000008E-3</c:v>
                </c:pt>
                <c:pt idx="2846">
                  <c:v>-6.5517400000000001E-4</c:v>
                </c:pt>
                <c:pt idx="2847">
                  <c:v>-8.2054099999999998E-3</c:v>
                </c:pt>
                <c:pt idx="2848">
                  <c:v>-9.75609E-4</c:v>
                </c:pt>
                <c:pt idx="2849">
                  <c:v>1.34563E-3</c:v>
                </c:pt>
                <c:pt idx="2850">
                  <c:v>-8.3074599999999992E-3</c:v>
                </c:pt>
                <c:pt idx="2851">
                  <c:v>-9.8638500000000004E-3</c:v>
                </c:pt>
                <c:pt idx="2852">
                  <c:v>-1.94454E-3</c:v>
                </c:pt>
                <c:pt idx="2853">
                  <c:v>-1.1136099999999999E-2</c:v>
                </c:pt>
                <c:pt idx="2854">
                  <c:v>3.2291400000000001E-3</c:v>
                </c:pt>
                <c:pt idx="2855">
                  <c:v>-1.93596E-3</c:v>
                </c:pt>
                <c:pt idx="2856">
                  <c:v>-7.33185E-3</c:v>
                </c:pt>
                <c:pt idx="2857">
                  <c:v>5.0067899999999997E-3</c:v>
                </c:pt>
                <c:pt idx="2858">
                  <c:v>2.7971300000000001E-3</c:v>
                </c:pt>
                <c:pt idx="2859">
                  <c:v>5.5866199999999996E-3</c:v>
                </c:pt>
                <c:pt idx="2860">
                  <c:v>3.6401699999999999E-3</c:v>
                </c:pt>
                <c:pt idx="2861">
                  <c:v>6.7644100000000002E-3</c:v>
                </c:pt>
                <c:pt idx="2862">
                  <c:v>4.8446699999999998E-4</c:v>
                </c:pt>
                <c:pt idx="2863">
                  <c:v>-2.7894999999999999E-3</c:v>
                </c:pt>
                <c:pt idx="2864">
                  <c:v>4.5232800000000002E-3</c:v>
                </c:pt>
                <c:pt idx="2865">
                  <c:v>3.3712400000000002E-3</c:v>
                </c:pt>
                <c:pt idx="2866">
                  <c:v>-7.2612800000000002E-3</c:v>
                </c:pt>
                <c:pt idx="2867">
                  <c:v>-3.9091100000000004E-3</c:v>
                </c:pt>
                <c:pt idx="2868">
                  <c:v>-8.9263899999999993E-3</c:v>
                </c:pt>
                <c:pt idx="2869">
                  <c:v>-1.39427E-3</c:v>
                </c:pt>
                <c:pt idx="2870">
                  <c:v>3.6048900000000002E-4</c:v>
                </c:pt>
                <c:pt idx="2871">
                  <c:v>-1.14384E-2</c:v>
                </c:pt>
                <c:pt idx="2872">
                  <c:v>-2.72369E-3</c:v>
                </c:pt>
                <c:pt idx="2873">
                  <c:v>2.3155200000000002E-3</c:v>
                </c:pt>
                <c:pt idx="2874">
                  <c:v>3.4084300000000001E-3</c:v>
                </c:pt>
                <c:pt idx="2875">
                  <c:v>-1.1047400000000001E-2</c:v>
                </c:pt>
                <c:pt idx="2876">
                  <c:v>1.37615E-3</c:v>
                </c:pt>
                <c:pt idx="2877">
                  <c:v>7.8239399999999997E-3</c:v>
                </c:pt>
                <c:pt idx="2878">
                  <c:v>-7.0695899999999997E-3</c:v>
                </c:pt>
                <c:pt idx="2879">
                  <c:v>-5.9843099999999996E-3</c:v>
                </c:pt>
                <c:pt idx="2880">
                  <c:v>-1.05448E-2</c:v>
                </c:pt>
                <c:pt idx="2881">
                  <c:v>-4.2257299999999996E-3</c:v>
                </c:pt>
                <c:pt idx="2882">
                  <c:v>-2.0752000000000001E-3</c:v>
                </c:pt>
                <c:pt idx="2883">
                  <c:v>-1.2033500000000001E-2</c:v>
                </c:pt>
                <c:pt idx="2884">
                  <c:v>-8.1100500000000006E-3</c:v>
                </c:pt>
                <c:pt idx="2885">
                  <c:v>-3.68023E-3</c:v>
                </c:pt>
                <c:pt idx="2886">
                  <c:v>-7.0571900000000005E-4</c:v>
                </c:pt>
                <c:pt idx="2887">
                  <c:v>-3.7717800000000002E-3</c:v>
                </c:pt>
                <c:pt idx="2888">
                  <c:v>-2.42262E-2</c:v>
                </c:pt>
                <c:pt idx="2889">
                  <c:v>-1.2967100000000001E-2</c:v>
                </c:pt>
                <c:pt idx="2890">
                  <c:v>-3.2615700000000001E-3</c:v>
                </c:pt>
                <c:pt idx="2891">
                  <c:v>-1.2767799999999999E-2</c:v>
                </c:pt>
                <c:pt idx="2892">
                  <c:v>5.8784500000000003E-3</c:v>
                </c:pt>
                <c:pt idx="2893">
                  <c:v>-1.0702100000000001E-2</c:v>
                </c:pt>
                <c:pt idx="2894">
                  <c:v>-6.7710899999999996E-4</c:v>
                </c:pt>
                <c:pt idx="2895">
                  <c:v>-1.8506999999999999E-2</c:v>
                </c:pt>
                <c:pt idx="2896">
                  <c:v>-1.5794800000000001E-2</c:v>
                </c:pt>
                <c:pt idx="2897">
                  <c:v>-4.6491600000000003E-3</c:v>
                </c:pt>
                <c:pt idx="2898">
                  <c:v>9.7751600000000011E-4</c:v>
                </c:pt>
                <c:pt idx="2899">
                  <c:v>-4.1770899999999996E-3</c:v>
                </c:pt>
                <c:pt idx="2900">
                  <c:v>-1.17216E-2</c:v>
                </c:pt>
                <c:pt idx="2901" formatCode="0.00E+00">
                  <c:v>8.7738000000000006E-5</c:v>
                </c:pt>
                <c:pt idx="2902">
                  <c:v>-1.0309199999999999E-2</c:v>
                </c:pt>
                <c:pt idx="2903">
                  <c:v>6.8139999999999997E-3</c:v>
                </c:pt>
                <c:pt idx="2904">
                  <c:v>-1.1972399999999999E-2</c:v>
                </c:pt>
                <c:pt idx="2905">
                  <c:v>-1.34859E-2</c:v>
                </c:pt>
                <c:pt idx="2906">
                  <c:v>-1.4686600000000001E-3</c:v>
                </c:pt>
                <c:pt idx="2907">
                  <c:v>-5.12314E-3</c:v>
                </c:pt>
                <c:pt idx="2908">
                  <c:v>-4.1446699999999996E-3</c:v>
                </c:pt>
                <c:pt idx="2909">
                  <c:v>-2.1228800000000002E-3</c:v>
                </c:pt>
                <c:pt idx="2910">
                  <c:v>-1.41048E-3</c:v>
                </c:pt>
                <c:pt idx="2911">
                  <c:v>3.3874500000000002E-3</c:v>
                </c:pt>
                <c:pt idx="2912">
                  <c:v>-1.47152E-3</c:v>
                </c:pt>
                <c:pt idx="2913">
                  <c:v>-4.8751799999999998E-3</c:v>
                </c:pt>
                <c:pt idx="2914">
                  <c:v>6.9065100000000003E-3</c:v>
                </c:pt>
                <c:pt idx="2915">
                  <c:v>-8.7518700000000001E-3</c:v>
                </c:pt>
                <c:pt idx="2916">
                  <c:v>8.7642699999999994E-3</c:v>
                </c:pt>
                <c:pt idx="2917">
                  <c:v>1.0643E-3</c:v>
                </c:pt>
                <c:pt idx="2918">
                  <c:v>-1.2252799999999999E-2</c:v>
                </c:pt>
                <c:pt idx="2919">
                  <c:v>-3.7841799999999998E-3</c:v>
                </c:pt>
                <c:pt idx="2920">
                  <c:v>-3.2806399999999998E-4</c:v>
                </c:pt>
                <c:pt idx="2921">
                  <c:v>-5.66483E-3</c:v>
                </c:pt>
                <c:pt idx="2922">
                  <c:v>4.3392200000000004E-3</c:v>
                </c:pt>
                <c:pt idx="2923">
                  <c:v>-7.49397E-3</c:v>
                </c:pt>
                <c:pt idx="2924">
                  <c:v>3.47233E-3</c:v>
                </c:pt>
                <c:pt idx="2925">
                  <c:v>-3.3721900000000002E-3</c:v>
                </c:pt>
                <c:pt idx="2926">
                  <c:v>-9.3746200000000002E-4</c:v>
                </c:pt>
                <c:pt idx="2927">
                  <c:v>-5.4178200000000003E-3</c:v>
                </c:pt>
                <c:pt idx="2928">
                  <c:v>-1.9235599999999999E-3</c:v>
                </c:pt>
                <c:pt idx="2929">
                  <c:v>-5.8307599999999999E-3</c:v>
                </c:pt>
                <c:pt idx="2930">
                  <c:v>-1.0194799999999999E-3</c:v>
                </c:pt>
                <c:pt idx="2931">
                  <c:v>5.8021499999999998E-3</c:v>
                </c:pt>
                <c:pt idx="2932">
                  <c:v>-5.3882599999999995E-4</c:v>
                </c:pt>
                <c:pt idx="2933">
                  <c:v>-2.6330899999999998E-3</c:v>
                </c:pt>
                <c:pt idx="2934">
                  <c:v>-2.61116E-3</c:v>
                </c:pt>
                <c:pt idx="2935">
                  <c:v>4.2095199999999996E-3</c:v>
                </c:pt>
                <c:pt idx="2936">
                  <c:v>1.19114E-3</c:v>
                </c:pt>
                <c:pt idx="2937">
                  <c:v>-7.2288500000000004E-4</c:v>
                </c:pt>
                <c:pt idx="2938">
                  <c:v>8.0394699999999995E-4</c:v>
                </c:pt>
                <c:pt idx="2939">
                  <c:v>1.8053100000000001E-3</c:v>
                </c:pt>
                <c:pt idx="2940">
                  <c:v>9.9983199999999998E-3</c:v>
                </c:pt>
                <c:pt idx="2941">
                  <c:v>2.17724E-3</c:v>
                </c:pt>
                <c:pt idx="2942">
                  <c:v>-4.04835E-3</c:v>
                </c:pt>
                <c:pt idx="2943">
                  <c:v>8.1796600000000001E-3</c:v>
                </c:pt>
                <c:pt idx="2944">
                  <c:v>-3.2710999999999999E-3</c:v>
                </c:pt>
                <c:pt idx="2945">
                  <c:v>8.5020100000000008E-3</c:v>
                </c:pt>
                <c:pt idx="2946">
                  <c:v>-4.4908500000000002E-3</c:v>
                </c:pt>
                <c:pt idx="2947">
                  <c:v>-5.8841700000000004E-4</c:v>
                </c:pt>
                <c:pt idx="2948">
                  <c:v>-2.2668800000000002E-3</c:v>
                </c:pt>
                <c:pt idx="2949">
                  <c:v>-8.0452000000000006E-3</c:v>
                </c:pt>
                <c:pt idx="2950">
                  <c:v>4.3926199999999999E-3</c:v>
                </c:pt>
                <c:pt idx="2951">
                  <c:v>6.2274899999999996E-3</c:v>
                </c:pt>
                <c:pt idx="2952">
                  <c:v>-4.6758700000000004E-3</c:v>
                </c:pt>
                <c:pt idx="2953">
                  <c:v>-7.3328000000000004E-3</c:v>
                </c:pt>
                <c:pt idx="2954">
                  <c:v>-7.2536500000000004E-3</c:v>
                </c:pt>
                <c:pt idx="2955">
                  <c:v>1.5554399999999999E-3</c:v>
                </c:pt>
                <c:pt idx="2956">
                  <c:v>-1.0347399999999999E-3</c:v>
                </c:pt>
                <c:pt idx="2957">
                  <c:v>2.5787399999999999E-3</c:v>
                </c:pt>
                <c:pt idx="2958">
                  <c:v>-5.4483400000000003E-3</c:v>
                </c:pt>
                <c:pt idx="2959">
                  <c:v>6.6881199999999997E-3</c:v>
                </c:pt>
                <c:pt idx="2960">
                  <c:v>-1.2394000000000001E-2</c:v>
                </c:pt>
                <c:pt idx="2961">
                  <c:v>3.3063900000000002E-3</c:v>
                </c:pt>
                <c:pt idx="2962">
                  <c:v>-3.4074800000000001E-3</c:v>
                </c:pt>
                <c:pt idx="2963">
                  <c:v>-1.6345999999999999E-3</c:v>
                </c:pt>
                <c:pt idx="2964">
                  <c:v>-5.0487500000000003E-3</c:v>
                </c:pt>
                <c:pt idx="2965">
                  <c:v>-3.8623799999999999E-3</c:v>
                </c:pt>
                <c:pt idx="2966">
                  <c:v>-4.4126499999999997E-3</c:v>
                </c:pt>
                <c:pt idx="2967">
                  <c:v>6.9732700000000002E-3</c:v>
                </c:pt>
                <c:pt idx="2968">
                  <c:v>-4.8227299999999999E-3</c:v>
                </c:pt>
                <c:pt idx="2969">
                  <c:v>-2.4900399999999998E-3</c:v>
                </c:pt>
                <c:pt idx="2970">
                  <c:v>-4.43363E-3</c:v>
                </c:pt>
                <c:pt idx="2971">
                  <c:v>-6.7672699999999997E-3</c:v>
                </c:pt>
                <c:pt idx="2972">
                  <c:v>1.03664E-2</c:v>
                </c:pt>
                <c:pt idx="2973">
                  <c:v>2.89631E-3</c:v>
                </c:pt>
                <c:pt idx="2974">
                  <c:v>3.0355500000000001E-3</c:v>
                </c:pt>
                <c:pt idx="2975">
                  <c:v>3.0479399999999999E-3</c:v>
                </c:pt>
                <c:pt idx="2976" formatCode="0.00E+00">
                  <c:v>-3.8147000000000001E-6</c:v>
                </c:pt>
                <c:pt idx="2977">
                  <c:v>1.16396E-2</c:v>
                </c:pt>
                <c:pt idx="2978">
                  <c:v>-7.9059599999999996E-4</c:v>
                </c:pt>
                <c:pt idx="2979">
                  <c:v>-3.2720599999999998E-3</c:v>
                </c:pt>
                <c:pt idx="2980">
                  <c:v>5.0840399999999997E-3</c:v>
                </c:pt>
                <c:pt idx="2981">
                  <c:v>5.6934399999999995E-4</c:v>
                </c:pt>
                <c:pt idx="2982">
                  <c:v>4.8904400000000002E-3</c:v>
                </c:pt>
                <c:pt idx="2983">
                  <c:v>-6.2808999999999999E-3</c:v>
                </c:pt>
                <c:pt idx="2984" formatCode="0.00E+00">
                  <c:v>-4.95911E-5</c:v>
                </c:pt>
                <c:pt idx="2985">
                  <c:v>4.7254599999999999E-3</c:v>
                </c:pt>
                <c:pt idx="2986">
                  <c:v>-3.52287E-3</c:v>
                </c:pt>
                <c:pt idx="2987">
                  <c:v>7.1182299999999997E-3</c:v>
                </c:pt>
                <c:pt idx="2988">
                  <c:v>-1.2922299999999999E-3</c:v>
                </c:pt>
                <c:pt idx="2989">
                  <c:v>-5.2328100000000001E-3</c:v>
                </c:pt>
                <c:pt idx="2990">
                  <c:v>-1.21403E-2</c:v>
                </c:pt>
                <c:pt idx="2991">
                  <c:v>-6.7997000000000001E-4</c:v>
                </c:pt>
                <c:pt idx="2992">
                  <c:v>-7.3432899999999997E-3</c:v>
                </c:pt>
                <c:pt idx="2993">
                  <c:v>-4.3468500000000002E-3</c:v>
                </c:pt>
                <c:pt idx="2994">
                  <c:v>-4.9009300000000004E-3</c:v>
                </c:pt>
                <c:pt idx="2995">
                  <c:v>-5.6285900000000002E-3</c:v>
                </c:pt>
                <c:pt idx="2996">
                  <c:v>-6.4563800000000003E-3</c:v>
                </c:pt>
                <c:pt idx="2997">
                  <c:v>-5.56946E-3</c:v>
                </c:pt>
                <c:pt idx="2998">
                  <c:v>-6.7548800000000004E-3</c:v>
                </c:pt>
                <c:pt idx="2999">
                  <c:v>2.29836E-4</c:v>
                </c:pt>
                <c:pt idx="3000">
                  <c:v>-9.1094999999999995E-3</c:v>
                </c:pt>
                <c:pt idx="3001">
                  <c:v>-6.5069200000000002E-3</c:v>
                </c:pt>
                <c:pt idx="3002">
                  <c:v>-1.3798700000000001E-2</c:v>
                </c:pt>
                <c:pt idx="3003">
                  <c:v>-8.6689000000000004E-4</c:v>
                </c:pt>
                <c:pt idx="3004">
                  <c:v>-1.57518E-2</c:v>
                </c:pt>
                <c:pt idx="3005">
                  <c:v>-8.2282999999999992E-3</c:v>
                </c:pt>
                <c:pt idx="3006">
                  <c:v>-6.2904399999999996E-3</c:v>
                </c:pt>
                <c:pt idx="3007">
                  <c:v>-5.58758E-3</c:v>
                </c:pt>
                <c:pt idx="3008">
                  <c:v>-1.1255299999999999E-2</c:v>
                </c:pt>
                <c:pt idx="3009">
                  <c:v>-4.9056999999999998E-3</c:v>
                </c:pt>
                <c:pt idx="3010" formatCode="0.00E+00">
                  <c:v>1.7642999999999999E-4</c:v>
                </c:pt>
                <c:pt idx="3011">
                  <c:v>1.2197499999999999E-3</c:v>
                </c:pt>
                <c:pt idx="3012">
                  <c:v>-1.7525700000000002E-2</c:v>
                </c:pt>
                <c:pt idx="3013">
                  <c:v>-9.4261199999999996E-3</c:v>
                </c:pt>
                <c:pt idx="3014">
                  <c:v>-4.6958900000000003E-3</c:v>
                </c:pt>
                <c:pt idx="3015">
                  <c:v>-1.0597199999999999E-2</c:v>
                </c:pt>
                <c:pt idx="3016">
                  <c:v>-5.2394900000000003E-3</c:v>
                </c:pt>
                <c:pt idx="3017">
                  <c:v>-2.6674300000000001E-3</c:v>
                </c:pt>
                <c:pt idx="3018">
                  <c:v>-4.1256000000000001E-3</c:v>
                </c:pt>
                <c:pt idx="3019">
                  <c:v>-1.9073499999999999E-3</c:v>
                </c:pt>
                <c:pt idx="3020">
                  <c:v>-1.4085800000000001E-2</c:v>
                </c:pt>
                <c:pt idx="3021">
                  <c:v>-6.4039199999999996E-3</c:v>
                </c:pt>
                <c:pt idx="3022">
                  <c:v>-4.2390800000000001E-3</c:v>
                </c:pt>
                <c:pt idx="3023">
                  <c:v>-1.5410399999999999E-2</c:v>
                </c:pt>
                <c:pt idx="3024">
                  <c:v>-1.9876499999999998E-2</c:v>
                </c:pt>
                <c:pt idx="3025">
                  <c:v>1.07956E-3</c:v>
                </c:pt>
                <c:pt idx="3026">
                  <c:v>-3.4046200000000001E-3</c:v>
                </c:pt>
                <c:pt idx="3027">
                  <c:v>-1.0406500000000001E-2</c:v>
                </c:pt>
                <c:pt idx="3028">
                  <c:v>-1.7693500000000001E-2</c:v>
                </c:pt>
                <c:pt idx="3029">
                  <c:v>-6.69289E-3</c:v>
                </c:pt>
                <c:pt idx="3030">
                  <c:v>-1.02787E-2</c:v>
                </c:pt>
                <c:pt idx="3031">
                  <c:v>-1.0100400000000001E-2</c:v>
                </c:pt>
                <c:pt idx="3032">
                  <c:v>-9.3860599999999999E-3</c:v>
                </c:pt>
                <c:pt idx="3033">
                  <c:v>-2.036E-2</c:v>
                </c:pt>
                <c:pt idx="3034">
                  <c:v>-1.0039299999999999E-2</c:v>
                </c:pt>
                <c:pt idx="3035">
                  <c:v>-1.0125200000000001E-2</c:v>
                </c:pt>
                <c:pt idx="3036">
                  <c:v>9.9372900000000005E-4</c:v>
                </c:pt>
                <c:pt idx="3037">
                  <c:v>-1.2746800000000001E-2</c:v>
                </c:pt>
                <c:pt idx="3038">
                  <c:v>-1.0197599999999999E-2</c:v>
                </c:pt>
                <c:pt idx="3039">
                  <c:v>-1.00403E-2</c:v>
                </c:pt>
                <c:pt idx="3040">
                  <c:v>-1.25437E-2</c:v>
                </c:pt>
                <c:pt idx="3041" formatCode="0.00E+00">
                  <c:v>-1.2187E-2</c:v>
                </c:pt>
                <c:pt idx="3042">
                  <c:v>-1.3792E-2</c:v>
                </c:pt>
                <c:pt idx="3043">
                  <c:v>-6.4296700000000002E-3</c:v>
                </c:pt>
                <c:pt idx="3044">
                  <c:v>-2.9726000000000002E-3</c:v>
                </c:pt>
                <c:pt idx="3045">
                  <c:v>4.4632E-4</c:v>
                </c:pt>
                <c:pt idx="3046">
                  <c:v>-9.0160399999999995E-3</c:v>
                </c:pt>
                <c:pt idx="3047">
                  <c:v>-1.4942199999999999E-2</c:v>
                </c:pt>
                <c:pt idx="3048">
                  <c:v>-1.0097500000000001E-2</c:v>
                </c:pt>
                <c:pt idx="3049">
                  <c:v>-6.8960200000000001E-3</c:v>
                </c:pt>
                <c:pt idx="3050">
                  <c:v>-1.8882799999999999E-4</c:v>
                </c:pt>
                <c:pt idx="3051">
                  <c:v>-6.2351200000000002E-3</c:v>
                </c:pt>
                <c:pt idx="3052">
                  <c:v>-4.2715100000000001E-3</c:v>
                </c:pt>
                <c:pt idx="3053">
                  <c:v>4.6253199999999998E-4</c:v>
                </c:pt>
                <c:pt idx="3054">
                  <c:v>-7.93839E-3</c:v>
                </c:pt>
                <c:pt idx="3055">
                  <c:v>-3.2749200000000002E-3</c:v>
                </c:pt>
                <c:pt idx="3056">
                  <c:v>3.0994400000000002E-3</c:v>
                </c:pt>
                <c:pt idx="3057">
                  <c:v>-1.26362E-3</c:v>
                </c:pt>
                <c:pt idx="3058" formatCode="0.00E+00">
                  <c:v>8.5830700000000005E-6</c:v>
                </c:pt>
                <c:pt idx="3059">
                  <c:v>-1.31187E-2</c:v>
                </c:pt>
                <c:pt idx="3060">
                  <c:v>-1.4442399999999999E-2</c:v>
                </c:pt>
                <c:pt idx="3061">
                  <c:v>4.4841799999999999E-3</c:v>
                </c:pt>
                <c:pt idx="3062">
                  <c:v>-5.1212300000000001E-3</c:v>
                </c:pt>
                <c:pt idx="3063">
                  <c:v>1.2702900000000001E-3</c:v>
                </c:pt>
                <c:pt idx="3064">
                  <c:v>-5.6362199999999999E-3</c:v>
                </c:pt>
                <c:pt idx="3065">
                  <c:v>-1.0272E-2</c:v>
                </c:pt>
                <c:pt idx="3066">
                  <c:v>-6.2560999999999997E-3</c:v>
                </c:pt>
                <c:pt idx="3067">
                  <c:v>-5.4998399999999998E-3</c:v>
                </c:pt>
                <c:pt idx="3068">
                  <c:v>-1.8377300000000001E-3</c:v>
                </c:pt>
                <c:pt idx="3069">
                  <c:v>8.4638600000000001E-3</c:v>
                </c:pt>
                <c:pt idx="3070">
                  <c:v>-3.6239600000000002E-4</c:v>
                </c:pt>
                <c:pt idx="3071">
                  <c:v>-7.39479E-3</c:v>
                </c:pt>
                <c:pt idx="3072">
                  <c:v>1.0557199999999999E-2</c:v>
                </c:pt>
                <c:pt idx="3073">
                  <c:v>-8.7642700000000004E-4</c:v>
                </c:pt>
                <c:pt idx="3074">
                  <c:v>-2.5844599999999998E-3</c:v>
                </c:pt>
                <c:pt idx="3075">
                  <c:v>-3.7383999999999998E-3</c:v>
                </c:pt>
                <c:pt idx="3076">
                  <c:v>-4.2944000000000003E-3</c:v>
                </c:pt>
                <c:pt idx="3077">
                  <c:v>-3.8995700000000002E-3</c:v>
                </c:pt>
                <c:pt idx="3078">
                  <c:v>-7.1449299999999999E-3</c:v>
                </c:pt>
                <c:pt idx="3079">
                  <c:v>-8.0890700000000003E-3</c:v>
                </c:pt>
                <c:pt idx="3080">
                  <c:v>6.8283099999999995E-4</c:v>
                </c:pt>
                <c:pt idx="3081">
                  <c:v>3.64876E-3</c:v>
                </c:pt>
                <c:pt idx="3082">
                  <c:v>-1.20926E-3</c:v>
                </c:pt>
                <c:pt idx="3083">
                  <c:v>4.3926199999999999E-3</c:v>
                </c:pt>
                <c:pt idx="3084">
                  <c:v>-4.82082E-3</c:v>
                </c:pt>
                <c:pt idx="3085">
                  <c:v>4.18663E-4</c:v>
                </c:pt>
                <c:pt idx="3086">
                  <c:v>5.1498400000000001E-4</c:v>
                </c:pt>
                <c:pt idx="3087">
                  <c:v>-8.9158999999999992E-3</c:v>
                </c:pt>
                <c:pt idx="3088">
                  <c:v>-5.2928899999999997E-3</c:v>
                </c:pt>
                <c:pt idx="3089">
                  <c:v>8.1491500000000008E-3</c:v>
                </c:pt>
                <c:pt idx="3090">
                  <c:v>5.9833500000000001E-3</c:v>
                </c:pt>
                <c:pt idx="3091">
                  <c:v>2.5644299999999999E-3</c:v>
                </c:pt>
                <c:pt idx="3092">
                  <c:v>-5.5408499999999999E-3</c:v>
                </c:pt>
                <c:pt idx="3093">
                  <c:v>6.9999700000000003E-3</c:v>
                </c:pt>
                <c:pt idx="3094">
                  <c:v>3.6745100000000002E-3</c:v>
                </c:pt>
                <c:pt idx="3095">
                  <c:v>9.0208100000000006E-3</c:v>
                </c:pt>
                <c:pt idx="3096">
                  <c:v>1.8777799999999999E-3</c:v>
                </c:pt>
                <c:pt idx="3097">
                  <c:v>8.72707E-3</c:v>
                </c:pt>
                <c:pt idx="3098">
                  <c:v>-1.30367E-3</c:v>
                </c:pt>
                <c:pt idx="3099">
                  <c:v>-4.8770899999999997E-3</c:v>
                </c:pt>
                <c:pt idx="3100">
                  <c:v>-9.1142700000000007E-3</c:v>
                </c:pt>
                <c:pt idx="3101">
                  <c:v>-3.1938600000000002E-3</c:v>
                </c:pt>
                <c:pt idx="3102">
                  <c:v>1.29681E-2</c:v>
                </c:pt>
                <c:pt idx="3103">
                  <c:v>8.8748899999999999E-3</c:v>
                </c:pt>
                <c:pt idx="3104">
                  <c:v>-8.9893300000000002E-3</c:v>
                </c:pt>
                <c:pt idx="3105">
                  <c:v>2.5177000000000001E-4</c:v>
                </c:pt>
                <c:pt idx="3106">
                  <c:v>-3.8146999999999999E-3</c:v>
                </c:pt>
                <c:pt idx="3107">
                  <c:v>5.2070600000000001E-4</c:v>
                </c:pt>
                <c:pt idx="3108">
                  <c:v>1.84193E-2</c:v>
                </c:pt>
                <c:pt idx="3109">
                  <c:v>-3.2510799999999999E-3</c:v>
                </c:pt>
                <c:pt idx="3110">
                  <c:v>5.8488799999999999E-3</c:v>
                </c:pt>
                <c:pt idx="3111">
                  <c:v>-6.8082799999999999E-3</c:v>
                </c:pt>
                <c:pt idx="3112">
                  <c:v>-1.53637E-3</c:v>
                </c:pt>
                <c:pt idx="3113">
                  <c:v>3.28159E-3</c:v>
                </c:pt>
                <c:pt idx="3114">
                  <c:v>-2.8104800000000002E-3</c:v>
                </c:pt>
                <c:pt idx="3115">
                  <c:v>8.1996900000000008E-3</c:v>
                </c:pt>
                <c:pt idx="3116">
                  <c:v>6.4439800000000002E-3</c:v>
                </c:pt>
                <c:pt idx="3117">
                  <c:v>-6.2370300000000002E-3</c:v>
                </c:pt>
                <c:pt idx="3118">
                  <c:v>-3.82614E-3</c:v>
                </c:pt>
                <c:pt idx="3119">
                  <c:v>4.91238E-3</c:v>
                </c:pt>
                <c:pt idx="3120">
                  <c:v>-9.2363399999999991E-3</c:v>
                </c:pt>
                <c:pt idx="3121">
                  <c:v>-5.3978000000000001E-4</c:v>
                </c:pt>
                <c:pt idx="3122">
                  <c:v>-5.7010699999999999E-3</c:v>
                </c:pt>
                <c:pt idx="3123">
                  <c:v>1.20258E-3</c:v>
                </c:pt>
                <c:pt idx="3124">
                  <c:v>-6.2560999999999997E-4</c:v>
                </c:pt>
                <c:pt idx="3125">
                  <c:v>-1.10397E-2</c:v>
                </c:pt>
                <c:pt idx="3126" formatCode="0.00E+00">
                  <c:v>4.7683699999999999E-5</c:v>
                </c:pt>
                <c:pt idx="3127">
                  <c:v>4.9238199999999998E-3</c:v>
                </c:pt>
                <c:pt idx="3128">
                  <c:v>1.2998599999999999E-3</c:v>
                </c:pt>
                <c:pt idx="3129">
                  <c:v>-5.2328100000000001E-3</c:v>
                </c:pt>
                <c:pt idx="3130">
                  <c:v>-5.7334899999999999E-3</c:v>
                </c:pt>
                <c:pt idx="3131">
                  <c:v>-2.882E-3</c:v>
                </c:pt>
                <c:pt idx="3132">
                  <c:v>-6.6823999999999998E-3</c:v>
                </c:pt>
                <c:pt idx="3133">
                  <c:v>-4.09889E-3</c:v>
                </c:pt>
                <c:pt idx="3134">
                  <c:v>-1.8215200000000001E-3</c:v>
                </c:pt>
                <c:pt idx="3135">
                  <c:v>-5.0802199999999999E-3</c:v>
                </c:pt>
                <c:pt idx="3136">
                  <c:v>4.2314500000000003E-3</c:v>
                </c:pt>
                <c:pt idx="3137">
                  <c:v>-8.0985999999999992E-3</c:v>
                </c:pt>
                <c:pt idx="3138">
                  <c:v>1.9989000000000001E-3</c:v>
                </c:pt>
                <c:pt idx="3139">
                  <c:v>-5.0573299999999996E-3</c:v>
                </c:pt>
                <c:pt idx="3140">
                  <c:v>-1.26286E-2</c:v>
                </c:pt>
                <c:pt idx="3141">
                  <c:v>-1.0456999999999999E-2</c:v>
                </c:pt>
                <c:pt idx="3142">
                  <c:v>1.34745E-2</c:v>
                </c:pt>
                <c:pt idx="3143">
                  <c:v>5.37682E-3</c:v>
                </c:pt>
                <c:pt idx="3144">
                  <c:v>-2.9849999999999999E-4</c:v>
                </c:pt>
                <c:pt idx="3145">
                  <c:v>-1.2042000000000001E-2</c:v>
                </c:pt>
                <c:pt idx="3146">
                  <c:v>4.6825399999999998E-3</c:v>
                </c:pt>
                <c:pt idx="3147">
                  <c:v>1.02539E-2</c:v>
                </c:pt>
                <c:pt idx="3148">
                  <c:v>4.4965700000000001E-3</c:v>
                </c:pt>
                <c:pt idx="3149">
                  <c:v>-3.9596600000000003E-3</c:v>
                </c:pt>
                <c:pt idx="3150">
                  <c:v>-1.7967199999999999E-3</c:v>
                </c:pt>
                <c:pt idx="3151">
                  <c:v>-1.6307800000000001E-4</c:v>
                </c:pt>
                <c:pt idx="3152">
                  <c:v>-5.7210899999999999E-3</c:v>
                </c:pt>
                <c:pt idx="3153">
                  <c:v>8.1539199999999996E-4</c:v>
                </c:pt>
                <c:pt idx="3154">
                  <c:v>3.4160599999999998E-3</c:v>
                </c:pt>
                <c:pt idx="3155" formatCode="0.00E+00">
                  <c:v>9.6321099999999995E-5</c:v>
                </c:pt>
                <c:pt idx="3156">
                  <c:v>-1.2796399999999999E-2</c:v>
                </c:pt>
                <c:pt idx="3157">
                  <c:v>-3.25012E-3</c:v>
                </c:pt>
                <c:pt idx="3158">
                  <c:v>9.1810199999999998E-3</c:v>
                </c:pt>
                <c:pt idx="3159">
                  <c:v>-1.4057200000000001E-3</c:v>
                </c:pt>
                <c:pt idx="3160">
                  <c:v>-6.5364799999999999E-3</c:v>
                </c:pt>
                <c:pt idx="3161">
                  <c:v>3.6058399999999999E-3</c:v>
                </c:pt>
                <c:pt idx="3162">
                  <c:v>-2.44904E-3</c:v>
                </c:pt>
                <c:pt idx="3163">
                  <c:v>4.4755899999999998E-3</c:v>
                </c:pt>
                <c:pt idx="3164">
                  <c:v>2.6178400000000002E-3</c:v>
                </c:pt>
                <c:pt idx="3165">
                  <c:v>-6.0586900000000003E-3</c:v>
                </c:pt>
                <c:pt idx="3166">
                  <c:v>8.2073200000000006E-3</c:v>
                </c:pt>
                <c:pt idx="3167">
                  <c:v>-3.16906E-3</c:v>
                </c:pt>
                <c:pt idx="3168">
                  <c:v>3.8213700000000001E-3</c:v>
                </c:pt>
                <c:pt idx="3169">
                  <c:v>-2.9010799999999999E-3</c:v>
                </c:pt>
                <c:pt idx="3170">
                  <c:v>7.8105899999999996E-4</c:v>
                </c:pt>
                <c:pt idx="3171">
                  <c:v>5.1851299999999996E-3</c:v>
                </c:pt>
                <c:pt idx="3172">
                  <c:v>3.7288700000000002E-4</c:v>
                </c:pt>
                <c:pt idx="3173">
                  <c:v>6.1740900000000001E-3</c:v>
                </c:pt>
                <c:pt idx="3174">
                  <c:v>7.8115499999999996E-3</c:v>
                </c:pt>
                <c:pt idx="3175">
                  <c:v>-6.8321199999999997E-3</c:v>
                </c:pt>
                <c:pt idx="3176">
                  <c:v>3.7221899999999998E-3</c:v>
                </c:pt>
                <c:pt idx="3177">
                  <c:v>4.9495699999999997E-4</c:v>
                </c:pt>
                <c:pt idx="3178">
                  <c:v>4.54712E-3</c:v>
                </c:pt>
                <c:pt idx="3179">
                  <c:v>5.77927E-4</c:v>
                </c:pt>
                <c:pt idx="3180">
                  <c:v>-5.8507899999999998E-3</c:v>
                </c:pt>
                <c:pt idx="3181">
                  <c:v>-2.8858199999999999E-3</c:v>
                </c:pt>
                <c:pt idx="3182">
                  <c:v>1.1964799999999999E-2</c:v>
                </c:pt>
                <c:pt idx="3183">
                  <c:v>-5.66864E-3</c:v>
                </c:pt>
                <c:pt idx="3184">
                  <c:v>-4.5518900000000003E-3</c:v>
                </c:pt>
                <c:pt idx="3185">
                  <c:v>6.7453399999999998E-3</c:v>
                </c:pt>
                <c:pt idx="3186">
                  <c:v>4.22668E-3</c:v>
                </c:pt>
                <c:pt idx="3187">
                  <c:v>6.0730000000000003E-3</c:v>
                </c:pt>
                <c:pt idx="3188" formatCode="0.00E+00">
                  <c:v>-2.61211E-3</c:v>
                </c:pt>
                <c:pt idx="3189">
                  <c:v>-2.6788699999999999E-3</c:v>
                </c:pt>
                <c:pt idx="3190" formatCode="0.00E+00">
                  <c:v>8.2302099999999995E-4</c:v>
                </c:pt>
                <c:pt idx="3191">
                  <c:v>-3.0536700000000001E-3</c:v>
                </c:pt>
                <c:pt idx="3192">
                  <c:v>3.8032500000000002E-3</c:v>
                </c:pt>
                <c:pt idx="3193">
                  <c:v>-1.41144E-4</c:v>
                </c:pt>
                <c:pt idx="3194">
                  <c:v>5.6552900000000005E-4</c:v>
                </c:pt>
                <c:pt idx="3195">
                  <c:v>1.1310600000000001E-2</c:v>
                </c:pt>
                <c:pt idx="3196">
                  <c:v>1.00136E-3</c:v>
                </c:pt>
                <c:pt idx="3197">
                  <c:v>-2.4929000000000002E-3</c:v>
                </c:pt>
                <c:pt idx="3198" formatCode="0.00E+00">
                  <c:v>9.4413799999999994E-5</c:v>
                </c:pt>
                <c:pt idx="3199">
                  <c:v>2.5987599999999999E-3</c:v>
                </c:pt>
                <c:pt idx="3200">
                  <c:v>6.1979299999999999E-3</c:v>
                </c:pt>
                <c:pt idx="3201">
                  <c:v>1.42565E-2</c:v>
                </c:pt>
                <c:pt idx="3202">
                  <c:v>-1.0452300000000001E-3</c:v>
                </c:pt>
                <c:pt idx="3203">
                  <c:v>-8.7842900000000002E-3</c:v>
                </c:pt>
                <c:pt idx="3204" formatCode="0.00E+00">
                  <c:v>-3.9100600000000003E-5</c:v>
                </c:pt>
                <c:pt idx="3205">
                  <c:v>-3.44181E-3</c:v>
                </c:pt>
                <c:pt idx="3206">
                  <c:v>5.5932999999999998E-3</c:v>
                </c:pt>
                <c:pt idx="3207">
                  <c:v>9.0656299999999999E-3</c:v>
                </c:pt>
                <c:pt idx="3208">
                  <c:v>5.6676900000000004E-3</c:v>
                </c:pt>
                <c:pt idx="3209">
                  <c:v>3.3855400000000003E-4</c:v>
                </c:pt>
                <c:pt idx="3210">
                  <c:v>2.5911300000000001E-3</c:v>
                </c:pt>
                <c:pt idx="3211">
                  <c:v>-1.7013499999999999E-3</c:v>
                </c:pt>
                <c:pt idx="3212">
                  <c:v>-1.75381E-3</c:v>
                </c:pt>
                <c:pt idx="3213">
                  <c:v>7.0257200000000001E-3</c:v>
                </c:pt>
                <c:pt idx="3214">
                  <c:v>5.1612899999999998E-3</c:v>
                </c:pt>
                <c:pt idx="3215">
                  <c:v>-2.32697E-4</c:v>
                </c:pt>
                <c:pt idx="3216">
                  <c:v>7.3833500000000003E-3</c:v>
                </c:pt>
                <c:pt idx="3217">
                  <c:v>-3.3226000000000002E-3</c:v>
                </c:pt>
                <c:pt idx="3218">
                  <c:v>2.6140199999999999E-3</c:v>
                </c:pt>
                <c:pt idx="3219">
                  <c:v>2.35271E-3</c:v>
                </c:pt>
                <c:pt idx="3220">
                  <c:v>7.10678E-3</c:v>
                </c:pt>
                <c:pt idx="3221">
                  <c:v>8.5124999999999992E-3</c:v>
                </c:pt>
                <c:pt idx="3222">
                  <c:v>-1.29509E-3</c:v>
                </c:pt>
                <c:pt idx="3223">
                  <c:v>-5.0077400000000001E-3</c:v>
                </c:pt>
                <c:pt idx="3224">
                  <c:v>5.8651000000000005E-4</c:v>
                </c:pt>
                <c:pt idx="3225">
                  <c:v>3.5476699999999997E-4</c:v>
                </c:pt>
                <c:pt idx="3226">
                  <c:v>3.9672900000000001E-3</c:v>
                </c:pt>
                <c:pt idx="3227">
                  <c:v>7.6465600000000002E-3</c:v>
                </c:pt>
                <c:pt idx="3228">
                  <c:v>9.0084099999999997E-3</c:v>
                </c:pt>
                <c:pt idx="3229">
                  <c:v>-3.0212400000000001E-3</c:v>
                </c:pt>
                <c:pt idx="3230">
                  <c:v>2.0799600000000001E-3</c:v>
                </c:pt>
                <c:pt idx="3231">
                  <c:v>6.2017399999999999E-3</c:v>
                </c:pt>
                <c:pt idx="3232">
                  <c:v>5.7067899999999998E-3</c:v>
                </c:pt>
                <c:pt idx="3233">
                  <c:v>-3.6926300000000001E-3</c:v>
                </c:pt>
                <c:pt idx="3234">
                  <c:v>-6.80256E-3</c:v>
                </c:pt>
                <c:pt idx="3235" formatCode="0.00E+00">
                  <c:v>5.7315800000000004E-4</c:v>
                </c:pt>
                <c:pt idx="3236">
                  <c:v>2.37083E-3</c:v>
                </c:pt>
                <c:pt idx="3237">
                  <c:v>-1.31416E-3</c:v>
                </c:pt>
                <c:pt idx="3238">
                  <c:v>-1.5106200000000001E-3</c:v>
                </c:pt>
                <c:pt idx="3239">
                  <c:v>2.5043499999999998E-3</c:v>
                </c:pt>
                <c:pt idx="3240" formatCode="0.00E+00">
                  <c:v>8.0318500000000001E-3</c:v>
                </c:pt>
                <c:pt idx="3241">
                  <c:v>-5.4531099999999997E-3</c:v>
                </c:pt>
                <c:pt idx="3242">
                  <c:v>3.0975299999999998E-3</c:v>
                </c:pt>
                <c:pt idx="3243">
                  <c:v>2.7875899999999999E-3</c:v>
                </c:pt>
                <c:pt idx="3244">
                  <c:v>-4.8255900000000003E-4</c:v>
                </c:pt>
                <c:pt idx="3245">
                  <c:v>2.8371799999999999E-3</c:v>
                </c:pt>
                <c:pt idx="3246">
                  <c:v>6.51836E-3</c:v>
                </c:pt>
                <c:pt idx="3247">
                  <c:v>3.4399000000000001E-3</c:v>
                </c:pt>
                <c:pt idx="3248">
                  <c:v>6.5040599999999997E-4</c:v>
                </c:pt>
                <c:pt idx="3249">
                  <c:v>1.3170199999999999E-3</c:v>
                </c:pt>
                <c:pt idx="3250">
                  <c:v>4.9762699999999997E-3</c:v>
                </c:pt>
                <c:pt idx="3251">
                  <c:v>4.72355E-3</c:v>
                </c:pt>
                <c:pt idx="3252">
                  <c:v>-7.5912500000000003E-4</c:v>
                </c:pt>
                <c:pt idx="3253">
                  <c:v>-1.95503E-3</c:v>
                </c:pt>
                <c:pt idx="3254">
                  <c:v>-4.5557000000000002E-3</c:v>
                </c:pt>
                <c:pt idx="3255">
                  <c:v>3.0136099999999999E-4</c:v>
                </c:pt>
                <c:pt idx="3256">
                  <c:v>1.2494999999999999E-2</c:v>
                </c:pt>
                <c:pt idx="3257">
                  <c:v>8.2340199999999999E-3</c:v>
                </c:pt>
                <c:pt idx="3258">
                  <c:v>1.1090300000000001E-2</c:v>
                </c:pt>
                <c:pt idx="3259">
                  <c:v>6.0854000000000004E-3</c:v>
                </c:pt>
                <c:pt idx="3260">
                  <c:v>-2.8552999999999999E-3</c:v>
                </c:pt>
                <c:pt idx="3261" formatCode="0.00E+00">
                  <c:v>-2.5463100000000001E-4</c:v>
                </c:pt>
                <c:pt idx="3262">
                  <c:v>2.1514899999999998E-3</c:v>
                </c:pt>
                <c:pt idx="3263">
                  <c:v>8.0976499999999996E-3</c:v>
                </c:pt>
                <c:pt idx="3264">
                  <c:v>2.4795500000000001E-3</c:v>
                </c:pt>
                <c:pt idx="3265">
                  <c:v>9.1981900000000002E-3</c:v>
                </c:pt>
                <c:pt idx="3266">
                  <c:v>1.2178400000000001E-2</c:v>
                </c:pt>
                <c:pt idx="3267">
                  <c:v>1.14889E-2</c:v>
                </c:pt>
                <c:pt idx="3268">
                  <c:v>7.9603199999999999E-3</c:v>
                </c:pt>
                <c:pt idx="3269">
                  <c:v>1.3333299999999999E-2</c:v>
                </c:pt>
                <c:pt idx="3270">
                  <c:v>1.49117E-2</c:v>
                </c:pt>
                <c:pt idx="3271">
                  <c:v>1.8870399999999999E-2</c:v>
                </c:pt>
                <c:pt idx="3272">
                  <c:v>8.7165799999999998E-4</c:v>
                </c:pt>
                <c:pt idx="3273">
                  <c:v>9.6559499999999999E-3</c:v>
                </c:pt>
                <c:pt idx="3274">
                  <c:v>8.3341600000000002E-3</c:v>
                </c:pt>
                <c:pt idx="3275">
                  <c:v>1.0929100000000001E-2</c:v>
                </c:pt>
                <c:pt idx="3276">
                  <c:v>1.3648E-2</c:v>
                </c:pt>
                <c:pt idx="3277">
                  <c:v>1.2447400000000001E-2</c:v>
                </c:pt>
                <c:pt idx="3278">
                  <c:v>1.96705E-2</c:v>
                </c:pt>
                <c:pt idx="3279">
                  <c:v>2.22778E-3</c:v>
                </c:pt>
                <c:pt idx="3280">
                  <c:v>7.9460099999999999E-3</c:v>
                </c:pt>
                <c:pt idx="3281">
                  <c:v>7.7505100000000004E-3</c:v>
                </c:pt>
                <c:pt idx="3282">
                  <c:v>1.37415E-2</c:v>
                </c:pt>
                <c:pt idx="3283">
                  <c:v>1.06678E-2</c:v>
                </c:pt>
                <c:pt idx="3284">
                  <c:v>3.12138E-3</c:v>
                </c:pt>
                <c:pt idx="3285">
                  <c:v>5.3215000000000001E-4</c:v>
                </c:pt>
                <c:pt idx="3286">
                  <c:v>7.5902900000000004E-3</c:v>
                </c:pt>
                <c:pt idx="3287">
                  <c:v>1.1632E-2</c:v>
                </c:pt>
                <c:pt idx="3288">
                  <c:v>1.11179E-2</c:v>
                </c:pt>
                <c:pt idx="3289">
                  <c:v>2.4518999999999999E-3</c:v>
                </c:pt>
                <c:pt idx="3290">
                  <c:v>3.8843200000000001E-3</c:v>
                </c:pt>
                <c:pt idx="3291">
                  <c:v>-6.5908399999999997E-3</c:v>
                </c:pt>
                <c:pt idx="3292">
                  <c:v>1.0388400000000001E-2</c:v>
                </c:pt>
                <c:pt idx="3293">
                  <c:v>1.4020899999999999E-2</c:v>
                </c:pt>
                <c:pt idx="3294">
                  <c:v>2.8747600000000002E-2</c:v>
                </c:pt>
                <c:pt idx="3295">
                  <c:v>1.53408E-2</c:v>
                </c:pt>
                <c:pt idx="3296">
                  <c:v>1.04475E-2</c:v>
                </c:pt>
                <c:pt idx="3297">
                  <c:v>1.56565E-2</c:v>
                </c:pt>
                <c:pt idx="3298">
                  <c:v>2.1149600000000001E-2</c:v>
                </c:pt>
                <c:pt idx="3299">
                  <c:v>1.7995799999999999E-2</c:v>
                </c:pt>
                <c:pt idx="3300">
                  <c:v>4.2114300000000004E-3</c:v>
                </c:pt>
                <c:pt idx="3301">
                  <c:v>1.9699100000000001E-2</c:v>
                </c:pt>
                <c:pt idx="3302">
                  <c:v>-6.2046100000000002E-3</c:v>
                </c:pt>
                <c:pt idx="3303">
                  <c:v>1.1892300000000001E-3</c:v>
                </c:pt>
                <c:pt idx="3304">
                  <c:v>-7.0314399999999999E-3</c:v>
                </c:pt>
                <c:pt idx="3305">
                  <c:v>2.3798900000000001E-2</c:v>
                </c:pt>
                <c:pt idx="3306">
                  <c:v>2.45562E-2</c:v>
                </c:pt>
                <c:pt idx="3307">
                  <c:v>1.5716600000000001E-2</c:v>
                </c:pt>
                <c:pt idx="3308">
                  <c:v>1.09205E-2</c:v>
                </c:pt>
                <c:pt idx="3309">
                  <c:v>1.6177199999999999E-2</c:v>
                </c:pt>
                <c:pt idx="3310">
                  <c:v>9.0122199999999996E-3</c:v>
                </c:pt>
                <c:pt idx="3311">
                  <c:v>8.7814299999999998E-3</c:v>
                </c:pt>
                <c:pt idx="3312">
                  <c:v>1.9738200000000001E-2</c:v>
                </c:pt>
                <c:pt idx="3313">
                  <c:v>7.1630499999999998E-3</c:v>
                </c:pt>
                <c:pt idx="3314" formatCode="0.00E+00">
                  <c:v>1.6812299999999999E-2</c:v>
                </c:pt>
                <c:pt idx="3315">
                  <c:v>-6.8883900000000003E-3</c:v>
                </c:pt>
                <c:pt idx="3316">
                  <c:v>1.07241E-2</c:v>
                </c:pt>
                <c:pt idx="3317">
                  <c:v>1.5403699999999999E-2</c:v>
                </c:pt>
                <c:pt idx="3318">
                  <c:v>6.89983E-3</c:v>
                </c:pt>
                <c:pt idx="3319">
                  <c:v>1.7986300000000001E-3</c:v>
                </c:pt>
                <c:pt idx="3320">
                  <c:v>1.2496E-2</c:v>
                </c:pt>
                <c:pt idx="3321">
                  <c:v>3.0689200000000002E-3</c:v>
                </c:pt>
                <c:pt idx="3322" formatCode="0.00E+00">
                  <c:v>3.36361E-3</c:v>
                </c:pt>
                <c:pt idx="3323">
                  <c:v>6.5708199999999998E-3</c:v>
                </c:pt>
                <c:pt idx="3324">
                  <c:v>1.28078E-3</c:v>
                </c:pt>
                <c:pt idx="3325">
                  <c:v>1.48516E-2</c:v>
                </c:pt>
                <c:pt idx="3326" formatCode="0.00E+00">
                  <c:v>-3.6239599999999998E-5</c:v>
                </c:pt>
                <c:pt idx="3327">
                  <c:v>7.2727199999999999E-3</c:v>
                </c:pt>
                <c:pt idx="3328">
                  <c:v>1.4241200000000001E-2</c:v>
                </c:pt>
                <c:pt idx="3329">
                  <c:v>3.5095199999999999E-3</c:v>
                </c:pt>
                <c:pt idx="3330">
                  <c:v>1.7434100000000001E-2</c:v>
                </c:pt>
                <c:pt idx="3331">
                  <c:v>8.1501000000000004E-3</c:v>
                </c:pt>
                <c:pt idx="3332">
                  <c:v>9.2611299999999994E-3</c:v>
                </c:pt>
                <c:pt idx="3333">
                  <c:v>3.7965799999999999E-3</c:v>
                </c:pt>
                <c:pt idx="3334">
                  <c:v>1.15662E-2</c:v>
                </c:pt>
                <c:pt idx="3335">
                  <c:v>-1.75381E-3</c:v>
                </c:pt>
                <c:pt idx="3336">
                  <c:v>1.5262599999999999E-2</c:v>
                </c:pt>
                <c:pt idx="3337">
                  <c:v>2.2766100000000001E-2</c:v>
                </c:pt>
                <c:pt idx="3338">
                  <c:v>9.0303399999999995E-3</c:v>
                </c:pt>
                <c:pt idx="3339">
                  <c:v>1.50671E-2</c:v>
                </c:pt>
                <c:pt idx="3340">
                  <c:v>1.8545200000000001E-2</c:v>
                </c:pt>
                <c:pt idx="3341">
                  <c:v>3.2434500000000002E-3</c:v>
                </c:pt>
                <c:pt idx="3342">
                  <c:v>-6.8130500000000002E-3</c:v>
                </c:pt>
                <c:pt idx="3343">
                  <c:v>5.2947999999999997E-3</c:v>
                </c:pt>
                <c:pt idx="3344">
                  <c:v>2.2707000000000001E-3</c:v>
                </c:pt>
                <c:pt idx="3345">
                  <c:v>7.2431600000000002E-3</c:v>
                </c:pt>
                <c:pt idx="3346">
                  <c:v>7.6274899999999998E-3</c:v>
                </c:pt>
                <c:pt idx="3347">
                  <c:v>6.5736800000000001E-3</c:v>
                </c:pt>
                <c:pt idx="3348">
                  <c:v>-1.9664800000000001E-3</c:v>
                </c:pt>
                <c:pt idx="3349">
                  <c:v>5.2404399999999999E-3</c:v>
                </c:pt>
                <c:pt idx="3350">
                  <c:v>8.4085500000000007E-3</c:v>
                </c:pt>
                <c:pt idx="3351">
                  <c:v>2.5073100000000001E-2</c:v>
                </c:pt>
                <c:pt idx="3352">
                  <c:v>9.8562200000000006E-3</c:v>
                </c:pt>
                <c:pt idx="3353">
                  <c:v>1.03378E-3</c:v>
                </c:pt>
                <c:pt idx="3354">
                  <c:v>5.7554199999999998E-3</c:v>
                </c:pt>
                <c:pt idx="3355">
                  <c:v>6.0062400000000004E-3</c:v>
                </c:pt>
                <c:pt idx="3356">
                  <c:v>6.6776300000000004E-3</c:v>
                </c:pt>
                <c:pt idx="3357">
                  <c:v>1.55344E-2</c:v>
                </c:pt>
                <c:pt idx="3358">
                  <c:v>1.1497500000000001E-2</c:v>
                </c:pt>
                <c:pt idx="3359">
                  <c:v>1.86167E-2</c:v>
                </c:pt>
                <c:pt idx="3360">
                  <c:v>-8.2521399999999998E-3</c:v>
                </c:pt>
                <c:pt idx="3361">
                  <c:v>1.87397E-3</c:v>
                </c:pt>
                <c:pt idx="3362">
                  <c:v>2.2983600000000002E-3</c:v>
                </c:pt>
                <c:pt idx="3363">
                  <c:v>2.3822800000000001E-3</c:v>
                </c:pt>
                <c:pt idx="3364">
                  <c:v>1.14813E-2</c:v>
                </c:pt>
                <c:pt idx="3365">
                  <c:v>-1.0137600000000001E-3</c:v>
                </c:pt>
                <c:pt idx="3366">
                  <c:v>1.4248800000000001E-2</c:v>
                </c:pt>
                <c:pt idx="3367">
                  <c:v>4.2037999999999997E-3</c:v>
                </c:pt>
                <c:pt idx="3368">
                  <c:v>7.6608700000000002E-3</c:v>
                </c:pt>
                <c:pt idx="3369">
                  <c:v>1.53866E-2</c:v>
                </c:pt>
                <c:pt idx="3370">
                  <c:v>4.3277699999999999E-3</c:v>
                </c:pt>
                <c:pt idx="3371">
                  <c:v>7.5540499999999997E-3</c:v>
                </c:pt>
                <c:pt idx="3372">
                  <c:v>1.7490400000000001E-3</c:v>
                </c:pt>
                <c:pt idx="3373">
                  <c:v>9.6540500000000008E-3</c:v>
                </c:pt>
                <c:pt idx="3374">
                  <c:v>1.67923E-2</c:v>
                </c:pt>
                <c:pt idx="3375">
                  <c:v>1.2423500000000001E-2</c:v>
                </c:pt>
                <c:pt idx="3376">
                  <c:v>1.63155E-2</c:v>
                </c:pt>
                <c:pt idx="3377">
                  <c:v>4.3659199999999997E-3</c:v>
                </c:pt>
                <c:pt idx="3378">
                  <c:v>2.08921E-2</c:v>
                </c:pt>
                <c:pt idx="3379">
                  <c:v>1.17512E-2</c:v>
                </c:pt>
                <c:pt idx="3380">
                  <c:v>1.60122E-3</c:v>
                </c:pt>
                <c:pt idx="3381">
                  <c:v>1.28288E-2</c:v>
                </c:pt>
                <c:pt idx="3382">
                  <c:v>7.9841600000000006E-3</c:v>
                </c:pt>
                <c:pt idx="3383">
                  <c:v>1.04399E-2</c:v>
                </c:pt>
                <c:pt idx="3384">
                  <c:v>1.09015E-2</c:v>
                </c:pt>
                <c:pt idx="3385">
                  <c:v>1.0702100000000001E-2</c:v>
                </c:pt>
                <c:pt idx="3386">
                  <c:v>2.7066199999999999E-2</c:v>
                </c:pt>
                <c:pt idx="3387">
                  <c:v>1.1360200000000001E-2</c:v>
                </c:pt>
                <c:pt idx="3388">
                  <c:v>-1.4276499999999999E-3</c:v>
                </c:pt>
                <c:pt idx="3389">
                  <c:v>8.1863400000000003E-3</c:v>
                </c:pt>
                <c:pt idx="3390">
                  <c:v>9.0894700000000005E-3</c:v>
                </c:pt>
                <c:pt idx="3391">
                  <c:v>1.09777E-2</c:v>
                </c:pt>
                <c:pt idx="3392">
                  <c:v>3.4694700000000001E-3</c:v>
                </c:pt>
                <c:pt idx="3393">
                  <c:v>2.3288699999999998E-3</c:v>
                </c:pt>
                <c:pt idx="3394">
                  <c:v>9.5090899999999996E-3</c:v>
                </c:pt>
                <c:pt idx="3395">
                  <c:v>1.3129200000000001E-2</c:v>
                </c:pt>
                <c:pt idx="3396">
                  <c:v>2.0704299999999998E-3</c:v>
                </c:pt>
                <c:pt idx="3397">
                  <c:v>5.7859399999999998E-3</c:v>
                </c:pt>
                <c:pt idx="3398">
                  <c:v>9.6816999999999997E-3</c:v>
                </c:pt>
                <c:pt idx="3399">
                  <c:v>1.66187E-2</c:v>
                </c:pt>
                <c:pt idx="3400">
                  <c:v>-6.5660500000000004E-3</c:v>
                </c:pt>
                <c:pt idx="3401">
                  <c:v>2.56252E-3</c:v>
                </c:pt>
                <c:pt idx="3402">
                  <c:v>1.4142999999999999E-2</c:v>
                </c:pt>
                <c:pt idx="3403">
                  <c:v>1.81675E-3</c:v>
                </c:pt>
                <c:pt idx="3404">
                  <c:v>-5.6171400000000005E-4</c:v>
                </c:pt>
                <c:pt idx="3405">
                  <c:v>6.59561E-3</c:v>
                </c:pt>
                <c:pt idx="3406">
                  <c:v>-1.5239699999999999E-3</c:v>
                </c:pt>
                <c:pt idx="3407">
                  <c:v>5.47409E-4</c:v>
                </c:pt>
                <c:pt idx="3408">
                  <c:v>-4.8799500000000001E-3</c:v>
                </c:pt>
                <c:pt idx="3409">
                  <c:v>-7.4882500000000001E-3</c:v>
                </c:pt>
                <c:pt idx="3410">
                  <c:v>4.9180999999999999E-3</c:v>
                </c:pt>
                <c:pt idx="3411">
                  <c:v>7.28512E-3</c:v>
                </c:pt>
                <c:pt idx="3412">
                  <c:v>1.1301E-3</c:v>
                </c:pt>
                <c:pt idx="3413">
                  <c:v>-7.6093699999999998E-3</c:v>
                </c:pt>
                <c:pt idx="3414">
                  <c:v>5.5408499999999999E-3</c:v>
                </c:pt>
                <c:pt idx="3415">
                  <c:v>-7.0962899999999999E-3</c:v>
                </c:pt>
                <c:pt idx="3416">
                  <c:v>-2.1858200000000002E-3</c:v>
                </c:pt>
                <c:pt idx="3417">
                  <c:v>-4.06265E-4</c:v>
                </c:pt>
                <c:pt idx="3418">
                  <c:v>-3.1967200000000001E-3</c:v>
                </c:pt>
                <c:pt idx="3419">
                  <c:v>-7.4453399999999999E-3</c:v>
                </c:pt>
                <c:pt idx="3420">
                  <c:v>-6.8311700000000001E-3</c:v>
                </c:pt>
                <c:pt idx="3421">
                  <c:v>8.9187599999999995E-3</c:v>
                </c:pt>
                <c:pt idx="3422">
                  <c:v>7.5244899999999998E-4</c:v>
                </c:pt>
                <c:pt idx="3423">
                  <c:v>-2.8791400000000001E-3</c:v>
                </c:pt>
                <c:pt idx="3424">
                  <c:v>-4.7197300000000001E-3</c:v>
                </c:pt>
                <c:pt idx="3425">
                  <c:v>3.1442599999999999E-3</c:v>
                </c:pt>
                <c:pt idx="3426">
                  <c:v>-8.0871600000000001E-4</c:v>
                </c:pt>
                <c:pt idx="3427">
                  <c:v>1.12514E-2</c:v>
                </c:pt>
                <c:pt idx="3428" formatCode="0.00E+00">
                  <c:v>6.67572E-6</c:v>
                </c:pt>
                <c:pt idx="3429">
                  <c:v>-3.1671500000000001E-3</c:v>
                </c:pt>
                <c:pt idx="3430">
                  <c:v>2.1114300000000001E-3</c:v>
                </c:pt>
                <c:pt idx="3431">
                  <c:v>-2.2058500000000001E-3</c:v>
                </c:pt>
                <c:pt idx="3432">
                  <c:v>1.8522299999999998E-2</c:v>
                </c:pt>
                <c:pt idx="3433">
                  <c:v>-4.8332200000000001E-3</c:v>
                </c:pt>
                <c:pt idx="3434">
                  <c:v>-1.0223400000000001E-3</c:v>
                </c:pt>
                <c:pt idx="3435">
                  <c:v>-1.5182500000000001E-3</c:v>
                </c:pt>
                <c:pt idx="3436">
                  <c:v>1.0500000000000001E-2</c:v>
                </c:pt>
                <c:pt idx="3437">
                  <c:v>2.48146E-3</c:v>
                </c:pt>
                <c:pt idx="3438">
                  <c:v>-9.0036400000000003E-3</c:v>
                </c:pt>
                <c:pt idx="3439">
                  <c:v>9.02939E-3</c:v>
                </c:pt>
                <c:pt idx="3440">
                  <c:v>1.9960400000000001E-3</c:v>
                </c:pt>
                <c:pt idx="3441">
                  <c:v>3.7002600000000002E-4</c:v>
                </c:pt>
                <c:pt idx="3442">
                  <c:v>3.3760099999999998E-4</c:v>
                </c:pt>
                <c:pt idx="3443">
                  <c:v>-7.2584199999999998E-3</c:v>
                </c:pt>
                <c:pt idx="3444">
                  <c:v>5.5217699999999996E-3</c:v>
                </c:pt>
                <c:pt idx="3445">
                  <c:v>1.04809E-3</c:v>
                </c:pt>
                <c:pt idx="3446">
                  <c:v>-8.7223100000000005E-3</c:v>
                </c:pt>
                <c:pt idx="3447">
                  <c:v>4.0874500000000003E-3</c:v>
                </c:pt>
                <c:pt idx="3448">
                  <c:v>1.04809E-3</c:v>
                </c:pt>
                <c:pt idx="3449">
                  <c:v>-2.17819E-3</c:v>
                </c:pt>
                <c:pt idx="3450">
                  <c:v>1.5659300000000001E-3</c:v>
                </c:pt>
                <c:pt idx="3451">
                  <c:v>1.96838E-3</c:v>
                </c:pt>
                <c:pt idx="3452">
                  <c:v>2.1657899999999999E-3</c:v>
                </c:pt>
                <c:pt idx="3453">
                  <c:v>-1.1759800000000001E-2</c:v>
                </c:pt>
                <c:pt idx="3454">
                  <c:v>-2.25372E-2</c:v>
                </c:pt>
                <c:pt idx="3455">
                  <c:v>1.13583E-3</c:v>
                </c:pt>
                <c:pt idx="3456">
                  <c:v>3.16811E-3</c:v>
                </c:pt>
                <c:pt idx="3457">
                  <c:v>3.53718E-3</c:v>
                </c:pt>
                <c:pt idx="3458">
                  <c:v>7.9813000000000002E-3</c:v>
                </c:pt>
                <c:pt idx="3459">
                  <c:v>-4.5585599999999997E-3</c:v>
                </c:pt>
                <c:pt idx="3460">
                  <c:v>3.0403100000000001E-3</c:v>
                </c:pt>
                <c:pt idx="3461">
                  <c:v>-1.44482E-2</c:v>
                </c:pt>
                <c:pt idx="3462">
                  <c:v>6.9608700000000001E-3</c:v>
                </c:pt>
                <c:pt idx="3463">
                  <c:v>1.84727E-3</c:v>
                </c:pt>
                <c:pt idx="3464">
                  <c:v>1.9636200000000001E-3</c:v>
                </c:pt>
                <c:pt idx="3465">
                  <c:v>-1.0204299999999999E-2</c:v>
                </c:pt>
                <c:pt idx="3466">
                  <c:v>3.31497E-3</c:v>
                </c:pt>
                <c:pt idx="3467">
                  <c:v>2.6302299999999999E-3</c:v>
                </c:pt>
                <c:pt idx="3468">
                  <c:v>6.1263999999999997E-3</c:v>
                </c:pt>
                <c:pt idx="3469">
                  <c:v>-4.4813199999999996E-3</c:v>
                </c:pt>
                <c:pt idx="3470">
                  <c:v>-2.5014899999999999E-3</c:v>
                </c:pt>
                <c:pt idx="3471">
                  <c:v>4.4870400000000003E-3</c:v>
                </c:pt>
                <c:pt idx="3472">
                  <c:v>-8.5239400000000007E-3</c:v>
                </c:pt>
                <c:pt idx="3473">
                  <c:v>-6.5784499999999996E-3</c:v>
                </c:pt>
                <c:pt idx="3474">
                  <c:v>-1.32198E-2</c:v>
                </c:pt>
                <c:pt idx="3475">
                  <c:v>7.0247699999999996E-3</c:v>
                </c:pt>
                <c:pt idx="3476">
                  <c:v>7.7772099999999997E-3</c:v>
                </c:pt>
                <c:pt idx="3477">
                  <c:v>-1.7890899999999999E-3</c:v>
                </c:pt>
                <c:pt idx="3478">
                  <c:v>-2.2172899999999998E-3</c:v>
                </c:pt>
                <c:pt idx="3479">
                  <c:v>-1.73969E-2</c:v>
                </c:pt>
                <c:pt idx="3480">
                  <c:v>-3.6010700000000001E-3</c:v>
                </c:pt>
                <c:pt idx="3481">
                  <c:v>-3.9901700000000003E-3</c:v>
                </c:pt>
                <c:pt idx="3482">
                  <c:v>7.9050100000000005E-3</c:v>
                </c:pt>
                <c:pt idx="3483">
                  <c:v>1.94025E-2</c:v>
                </c:pt>
                <c:pt idx="3484">
                  <c:v>8.7623600000000003E-3</c:v>
                </c:pt>
                <c:pt idx="3485">
                  <c:v>5.68104E-3</c:v>
                </c:pt>
                <c:pt idx="3486">
                  <c:v>3.96919E-3</c:v>
                </c:pt>
                <c:pt idx="3487">
                  <c:v>1.9254700000000001E-3</c:v>
                </c:pt>
                <c:pt idx="3488">
                  <c:v>7.5435599999999997E-4</c:v>
                </c:pt>
                <c:pt idx="3489">
                  <c:v>-1.3855900000000001E-2</c:v>
                </c:pt>
                <c:pt idx="3490">
                  <c:v>-1.1544199999999999E-2</c:v>
                </c:pt>
                <c:pt idx="3491">
                  <c:v>-9.7608599999999997E-3</c:v>
                </c:pt>
                <c:pt idx="3492">
                  <c:v>3.9501199999999997E-3</c:v>
                </c:pt>
                <c:pt idx="3493">
                  <c:v>-9.01127E-3</c:v>
                </c:pt>
                <c:pt idx="3494">
                  <c:v>1.2073499999999999E-2</c:v>
                </c:pt>
                <c:pt idx="3495">
                  <c:v>7.7438400000000001E-3</c:v>
                </c:pt>
                <c:pt idx="3496">
                  <c:v>1.4356600000000001E-2</c:v>
                </c:pt>
                <c:pt idx="3497">
                  <c:v>1.1274299999999999E-2</c:v>
                </c:pt>
                <c:pt idx="3498">
                  <c:v>4.2877200000000001E-3</c:v>
                </c:pt>
                <c:pt idx="3499">
                  <c:v>4.2924900000000004E-3</c:v>
                </c:pt>
                <c:pt idx="3500">
                  <c:v>6.9170000000000004E-3</c:v>
                </c:pt>
                <c:pt idx="3501">
                  <c:v>1.8526999999999998E-2</c:v>
                </c:pt>
                <c:pt idx="3502">
                  <c:v>5.9289900000000003E-3</c:v>
                </c:pt>
                <c:pt idx="3503">
                  <c:v>4.0492999999999996E-3</c:v>
                </c:pt>
                <c:pt idx="3504">
                  <c:v>-3.5448099999999998E-3</c:v>
                </c:pt>
                <c:pt idx="3505">
                  <c:v>8.2979200000000003E-3</c:v>
                </c:pt>
                <c:pt idx="3506">
                  <c:v>1.10321E-2</c:v>
                </c:pt>
                <c:pt idx="3507">
                  <c:v>9.4814300000000008E-3</c:v>
                </c:pt>
                <c:pt idx="3508">
                  <c:v>7.2221799999999999E-3</c:v>
                </c:pt>
                <c:pt idx="3509">
                  <c:v>7.5721699999999996E-3</c:v>
                </c:pt>
                <c:pt idx="3510">
                  <c:v>4.2858100000000001E-3</c:v>
                </c:pt>
                <c:pt idx="3511">
                  <c:v>-8.0938299999999998E-3</c:v>
                </c:pt>
                <c:pt idx="3512">
                  <c:v>-1.2347199999999999E-2</c:v>
                </c:pt>
                <c:pt idx="3513">
                  <c:v>-5.4836299999999995E-4</c:v>
                </c:pt>
                <c:pt idx="3514">
                  <c:v>1.7080299999999999E-3</c:v>
                </c:pt>
                <c:pt idx="3515">
                  <c:v>3.9310500000000002E-3</c:v>
                </c:pt>
                <c:pt idx="3516">
                  <c:v>-8.0432899999999998E-3</c:v>
                </c:pt>
                <c:pt idx="3517">
                  <c:v>-1.8835099999999999E-3</c:v>
                </c:pt>
                <c:pt idx="3518">
                  <c:v>7.9879800000000004E-3</c:v>
                </c:pt>
                <c:pt idx="3519">
                  <c:v>-1.4343299999999999E-3</c:v>
                </c:pt>
                <c:pt idx="3520">
                  <c:v>-8.0432899999999998E-3</c:v>
                </c:pt>
                <c:pt idx="3521">
                  <c:v>-5.0487500000000003E-3</c:v>
                </c:pt>
                <c:pt idx="3522" formatCode="0.00E+00">
                  <c:v>-1.8119799999999999E-5</c:v>
                </c:pt>
                <c:pt idx="3523">
                  <c:v>1.06564E-2</c:v>
                </c:pt>
                <c:pt idx="3524">
                  <c:v>-3.8366300000000002E-3</c:v>
                </c:pt>
                <c:pt idx="3525">
                  <c:v>8.5563700000000006E-3</c:v>
                </c:pt>
                <c:pt idx="3526">
                  <c:v>1.1079800000000001E-2</c:v>
                </c:pt>
                <c:pt idx="3527">
                  <c:v>3.8776399999999999E-3</c:v>
                </c:pt>
                <c:pt idx="3528">
                  <c:v>-4.8418000000000003E-3</c:v>
                </c:pt>
                <c:pt idx="3529">
                  <c:v>-1.4938399999999999E-2</c:v>
                </c:pt>
                <c:pt idx="3530">
                  <c:v>2.1562600000000001E-3</c:v>
                </c:pt>
                <c:pt idx="3531">
                  <c:v>-3.8671500000000002E-3</c:v>
                </c:pt>
                <c:pt idx="3532">
                  <c:v>-6.6175499999999998E-3</c:v>
                </c:pt>
                <c:pt idx="3533">
                  <c:v>5.85938E-3</c:v>
                </c:pt>
                <c:pt idx="3534">
                  <c:v>1.2789699999999999E-2</c:v>
                </c:pt>
                <c:pt idx="3535">
                  <c:v>-5.0802199999999999E-3</c:v>
                </c:pt>
                <c:pt idx="3536" formatCode="0.00E+00">
                  <c:v>-3.5181000000000001E-3</c:v>
                </c:pt>
                <c:pt idx="3537">
                  <c:v>-9.1877E-3</c:v>
                </c:pt>
                <c:pt idx="3538">
                  <c:v>3.6258699999999998E-3</c:v>
                </c:pt>
                <c:pt idx="3539">
                  <c:v>-1.6379399999999999E-2</c:v>
                </c:pt>
                <c:pt idx="3540">
                  <c:v>-1.3430599999999999E-2</c:v>
                </c:pt>
                <c:pt idx="3541">
                  <c:v>-6.6375699999999995E-4</c:v>
                </c:pt>
                <c:pt idx="3542">
                  <c:v>-6.2894800000000001E-3</c:v>
                </c:pt>
                <c:pt idx="3543">
                  <c:v>-2.33936E-3</c:v>
                </c:pt>
                <c:pt idx="3544">
                  <c:v>1.9483599999999999E-3</c:v>
                </c:pt>
                <c:pt idx="3545">
                  <c:v>-1.0648700000000001E-2</c:v>
                </c:pt>
                <c:pt idx="3546">
                  <c:v>-8.2788500000000008E-3</c:v>
                </c:pt>
                <c:pt idx="3547">
                  <c:v>-2.23999E-2</c:v>
                </c:pt>
                <c:pt idx="3548">
                  <c:v>-2.1637900000000002E-2</c:v>
                </c:pt>
                <c:pt idx="3549">
                  <c:v>-1.0994E-2</c:v>
                </c:pt>
                <c:pt idx="3550">
                  <c:v>-2.39773E-2</c:v>
                </c:pt>
                <c:pt idx="3551">
                  <c:v>-2.19221E-2</c:v>
                </c:pt>
                <c:pt idx="3552">
                  <c:v>-2.18601E-2</c:v>
                </c:pt>
                <c:pt idx="3553">
                  <c:v>-9.94396E-3</c:v>
                </c:pt>
                <c:pt idx="3554">
                  <c:v>-8.2998299999999994E-3</c:v>
                </c:pt>
                <c:pt idx="3555">
                  <c:v>-1.27344E-2</c:v>
                </c:pt>
                <c:pt idx="3556">
                  <c:v>-2.49109E-2</c:v>
                </c:pt>
                <c:pt idx="3557">
                  <c:v>-3.01943E-2</c:v>
                </c:pt>
                <c:pt idx="3558">
                  <c:v>-1.2644799999999999E-2</c:v>
                </c:pt>
                <c:pt idx="3559">
                  <c:v>-1.4992699999999999E-2</c:v>
                </c:pt>
                <c:pt idx="3560">
                  <c:v>-1.93872E-2</c:v>
                </c:pt>
                <c:pt idx="3561">
                  <c:v>-2.92969E-3</c:v>
                </c:pt>
                <c:pt idx="3562">
                  <c:v>-1.4079100000000001E-2</c:v>
                </c:pt>
                <c:pt idx="3563">
                  <c:v>-1.4910700000000001E-2</c:v>
                </c:pt>
                <c:pt idx="3564">
                  <c:v>-1.7489399999999999E-2</c:v>
                </c:pt>
                <c:pt idx="3565">
                  <c:v>-2.3527099999999999E-2</c:v>
                </c:pt>
                <c:pt idx="3566">
                  <c:v>-2.6539799999999999E-2</c:v>
                </c:pt>
                <c:pt idx="3567">
                  <c:v>-2.1040900000000001E-2</c:v>
                </c:pt>
                <c:pt idx="3568">
                  <c:v>-1.46847E-2</c:v>
                </c:pt>
                <c:pt idx="3569">
                  <c:v>-2.9305500000000002E-2</c:v>
                </c:pt>
                <c:pt idx="3570">
                  <c:v>-2.94437E-2</c:v>
                </c:pt>
                <c:pt idx="3571">
                  <c:v>-3.44181E-2</c:v>
                </c:pt>
                <c:pt idx="3572">
                  <c:v>-2.04849E-2</c:v>
                </c:pt>
                <c:pt idx="3573">
                  <c:v>-1.62659E-2</c:v>
                </c:pt>
                <c:pt idx="3574">
                  <c:v>-2.5794000000000001E-2</c:v>
                </c:pt>
                <c:pt idx="3575">
                  <c:v>-1.12371E-2</c:v>
                </c:pt>
                <c:pt idx="3576">
                  <c:v>-1.8132200000000001E-2</c:v>
                </c:pt>
                <c:pt idx="3577">
                  <c:v>-2.9042200000000001E-2</c:v>
                </c:pt>
                <c:pt idx="3578">
                  <c:v>-1.34792E-2</c:v>
                </c:pt>
                <c:pt idx="3579">
                  <c:v>-1.7593399999999999E-2</c:v>
                </c:pt>
                <c:pt idx="3580">
                  <c:v>-1.1198E-2</c:v>
                </c:pt>
                <c:pt idx="3581">
                  <c:v>-8.1348400000000008E-3</c:v>
                </c:pt>
                <c:pt idx="3582">
                  <c:v>-4.4527100000000003E-3</c:v>
                </c:pt>
                <c:pt idx="3583">
                  <c:v>-1.12152E-2</c:v>
                </c:pt>
                <c:pt idx="3584">
                  <c:v>-1.22089E-2</c:v>
                </c:pt>
                <c:pt idx="3585">
                  <c:v>-6.6699999999999997E-3</c:v>
                </c:pt>
                <c:pt idx="3586">
                  <c:v>-1.4858199999999999E-3</c:v>
                </c:pt>
                <c:pt idx="3587">
                  <c:v>-1.5696499999999999E-2</c:v>
                </c:pt>
                <c:pt idx="3588">
                  <c:v>-1.8301999999999999E-2</c:v>
                </c:pt>
                <c:pt idx="3589">
                  <c:v>-1.37959E-2</c:v>
                </c:pt>
                <c:pt idx="3590">
                  <c:v>-2.2530600000000001E-2</c:v>
                </c:pt>
                <c:pt idx="3591">
                  <c:v>-2.1616900000000001E-2</c:v>
                </c:pt>
                <c:pt idx="3592">
                  <c:v>-2.1149600000000001E-2</c:v>
                </c:pt>
                <c:pt idx="3593">
                  <c:v>-1.01128E-2</c:v>
                </c:pt>
                <c:pt idx="3594">
                  <c:v>-5.16987E-3</c:v>
                </c:pt>
                <c:pt idx="3595">
                  <c:v>-1.45378E-2</c:v>
                </c:pt>
                <c:pt idx="3596">
                  <c:v>-1.97763E-2</c:v>
                </c:pt>
                <c:pt idx="3597">
                  <c:v>-2.0369499999999999E-2</c:v>
                </c:pt>
                <c:pt idx="3598">
                  <c:v>-2.2506700000000001E-2</c:v>
                </c:pt>
                <c:pt idx="3599">
                  <c:v>-6.2618300000000003E-3</c:v>
                </c:pt>
                <c:pt idx="3600">
                  <c:v>-1.5367499999999999E-2</c:v>
                </c:pt>
                <c:pt idx="3601">
                  <c:v>-8.7575900000000009E-3</c:v>
                </c:pt>
                <c:pt idx="3602">
                  <c:v>-1.76802E-2</c:v>
                </c:pt>
                <c:pt idx="3603">
                  <c:v>-1.16262E-2</c:v>
                </c:pt>
                <c:pt idx="3604">
                  <c:v>-9.7408300000000007E-3</c:v>
                </c:pt>
                <c:pt idx="3605">
                  <c:v>1.8873200000000001E-3</c:v>
                </c:pt>
                <c:pt idx="3606">
                  <c:v>-6.6995600000000002E-3</c:v>
                </c:pt>
                <c:pt idx="3607">
                  <c:v>1.42479E-3</c:v>
                </c:pt>
                <c:pt idx="3608">
                  <c:v>-1.39723E-2</c:v>
                </c:pt>
                <c:pt idx="3609">
                  <c:v>-2.2953000000000001E-2</c:v>
                </c:pt>
                <c:pt idx="3610">
                  <c:v>-7.5702699999999996E-3</c:v>
                </c:pt>
                <c:pt idx="3611">
                  <c:v>-8.3770800000000003E-3</c:v>
                </c:pt>
                <c:pt idx="3612">
                  <c:v>-2.2506700000000002E-3</c:v>
                </c:pt>
                <c:pt idx="3613">
                  <c:v>-1.78776E-2</c:v>
                </c:pt>
                <c:pt idx="3614">
                  <c:v>5.5980700000000001E-3</c:v>
                </c:pt>
                <c:pt idx="3615">
                  <c:v>-7.5998300000000001E-3</c:v>
                </c:pt>
                <c:pt idx="3616">
                  <c:v>4.5967099999999998E-4</c:v>
                </c:pt>
                <c:pt idx="3617">
                  <c:v>6.3877099999999996E-3</c:v>
                </c:pt>
                <c:pt idx="3618">
                  <c:v>-1.1186600000000001E-3</c:v>
                </c:pt>
                <c:pt idx="3619">
                  <c:v>6.2656400000000003E-4</c:v>
                </c:pt>
                <c:pt idx="3620">
                  <c:v>1.5230199999999999E-3</c:v>
                </c:pt>
                <c:pt idx="3621">
                  <c:v>-1.7750700000000001E-2</c:v>
                </c:pt>
                <c:pt idx="3622">
                  <c:v>-5.62E-3</c:v>
                </c:pt>
                <c:pt idx="3623">
                  <c:v>-1.08147E-2</c:v>
                </c:pt>
                <c:pt idx="3624">
                  <c:v>-1.3409600000000001E-2</c:v>
                </c:pt>
                <c:pt idx="3625">
                  <c:v>-1.28078E-3</c:v>
                </c:pt>
                <c:pt idx="3626">
                  <c:v>-4.5957599999999999E-3</c:v>
                </c:pt>
                <c:pt idx="3627">
                  <c:v>6.7520100000000001E-3</c:v>
                </c:pt>
                <c:pt idx="3628">
                  <c:v>-1.1795E-2</c:v>
                </c:pt>
                <c:pt idx="3629">
                  <c:v>-3.48949E-3</c:v>
                </c:pt>
                <c:pt idx="3630">
                  <c:v>-5.0630600000000003E-3</c:v>
                </c:pt>
                <c:pt idx="3631">
                  <c:v>-1.09196E-2</c:v>
                </c:pt>
                <c:pt idx="3632">
                  <c:v>-1.3928400000000001E-2</c:v>
                </c:pt>
                <c:pt idx="3633">
                  <c:v>-7.3022800000000004E-3</c:v>
                </c:pt>
                <c:pt idx="3634" formatCode="0.00E+00">
                  <c:v>-2.3555799999999999E-3</c:v>
                </c:pt>
                <c:pt idx="3635">
                  <c:v>4.5690499999999998E-3</c:v>
                </c:pt>
                <c:pt idx="3636">
                  <c:v>-1.1272400000000001E-3</c:v>
                </c:pt>
                <c:pt idx="3637">
                  <c:v>-8.05378E-3</c:v>
                </c:pt>
                <c:pt idx="3638">
                  <c:v>-5.8984800000000002E-3</c:v>
                </c:pt>
                <c:pt idx="3639">
                  <c:v>-1.45731E-2</c:v>
                </c:pt>
                <c:pt idx="3640">
                  <c:v>-1.77994E-2</c:v>
                </c:pt>
                <c:pt idx="3641">
                  <c:v>-1.8820799999999999E-2</c:v>
                </c:pt>
                <c:pt idx="3642">
                  <c:v>-5.9328100000000002E-3</c:v>
                </c:pt>
                <c:pt idx="3643">
                  <c:v>-6.6537899999999997E-3</c:v>
                </c:pt>
                <c:pt idx="3644">
                  <c:v>-8.6402900000000001E-3</c:v>
                </c:pt>
                <c:pt idx="3645">
                  <c:v>-1.33104E-2</c:v>
                </c:pt>
                <c:pt idx="3646" formatCode="0.00E+00">
                  <c:v>-2.47955E-5</c:v>
                </c:pt>
                <c:pt idx="3647">
                  <c:v>-9.4337499999999994E-3</c:v>
                </c:pt>
                <c:pt idx="3648">
                  <c:v>-1.6556700000000001E-2</c:v>
                </c:pt>
                <c:pt idx="3649">
                  <c:v>-7.0886600000000001E-3</c:v>
                </c:pt>
                <c:pt idx="3650">
                  <c:v>-1.44253E-2</c:v>
                </c:pt>
                <c:pt idx="3651">
                  <c:v>-9.7751599999999998E-3</c:v>
                </c:pt>
                <c:pt idx="3652">
                  <c:v>-1.43909E-2</c:v>
                </c:pt>
                <c:pt idx="3653">
                  <c:v>1.1364000000000001E-2</c:v>
                </c:pt>
                <c:pt idx="3654">
                  <c:v>-1.2051600000000001E-2</c:v>
                </c:pt>
                <c:pt idx="3655">
                  <c:v>-6.2332200000000003E-3</c:v>
                </c:pt>
                <c:pt idx="3656">
                  <c:v>2.0399099999999998E-3</c:v>
                </c:pt>
                <c:pt idx="3657">
                  <c:v>3.9300899999999998E-3</c:v>
                </c:pt>
                <c:pt idx="3658">
                  <c:v>1.3980900000000001E-3</c:v>
                </c:pt>
                <c:pt idx="3659">
                  <c:v>-1.15795E-2</c:v>
                </c:pt>
                <c:pt idx="3660">
                  <c:v>-1.4610300000000001E-3</c:v>
                </c:pt>
                <c:pt idx="3661">
                  <c:v>-5.84507E-3</c:v>
                </c:pt>
                <c:pt idx="3662">
                  <c:v>7.47585E-3</c:v>
                </c:pt>
                <c:pt idx="3663">
                  <c:v>1.67942E-3</c:v>
                </c:pt>
                <c:pt idx="3664">
                  <c:v>-8.6574600000000005E-3</c:v>
                </c:pt>
                <c:pt idx="3665" formatCode="0.00E+00">
                  <c:v>-5.7220499999999997E-6</c:v>
                </c:pt>
                <c:pt idx="3666">
                  <c:v>-1.4266999999999999E-3</c:v>
                </c:pt>
                <c:pt idx="3667">
                  <c:v>-1.25933E-2</c:v>
                </c:pt>
                <c:pt idx="3668">
                  <c:v>-4.2772299999999999E-3</c:v>
                </c:pt>
                <c:pt idx="3669">
                  <c:v>-1.15347E-2</c:v>
                </c:pt>
                <c:pt idx="3670">
                  <c:v>3.7403100000000002E-3</c:v>
                </c:pt>
                <c:pt idx="3671">
                  <c:v>-3.6125200000000001E-3</c:v>
                </c:pt>
                <c:pt idx="3672">
                  <c:v>-1.34068E-2</c:v>
                </c:pt>
                <c:pt idx="3673">
                  <c:v>-1.07288E-3</c:v>
                </c:pt>
                <c:pt idx="3674">
                  <c:v>-1.33667E-2</c:v>
                </c:pt>
                <c:pt idx="3675">
                  <c:v>-8.5573200000000002E-3</c:v>
                </c:pt>
                <c:pt idx="3676">
                  <c:v>-1.2522699999999999E-2</c:v>
                </c:pt>
                <c:pt idx="3677">
                  <c:v>-1.47724E-2</c:v>
                </c:pt>
                <c:pt idx="3678">
                  <c:v>-1.06096E-2</c:v>
                </c:pt>
                <c:pt idx="3679">
                  <c:v>-1.7873799999999999E-2</c:v>
                </c:pt>
                <c:pt idx="3680">
                  <c:v>-1.8522299999999998E-2</c:v>
                </c:pt>
                <c:pt idx="3681">
                  <c:v>-5.3501099999999999E-3</c:v>
                </c:pt>
                <c:pt idx="3682">
                  <c:v>-8.1844299999999995E-3</c:v>
                </c:pt>
                <c:pt idx="3683">
                  <c:v>-9.9945099999999999E-3</c:v>
                </c:pt>
                <c:pt idx="3684">
                  <c:v>-1.5524899999999999E-2</c:v>
                </c:pt>
                <c:pt idx="3685">
                  <c:v>-2.55547E-2</c:v>
                </c:pt>
                <c:pt idx="3686">
                  <c:v>-1.52864E-2</c:v>
                </c:pt>
                <c:pt idx="3687">
                  <c:v>-4.7874499999999998E-4</c:v>
                </c:pt>
                <c:pt idx="3688">
                  <c:v>-5.6104700000000002E-3</c:v>
                </c:pt>
                <c:pt idx="3689">
                  <c:v>-2.7100599999999999E-2</c:v>
                </c:pt>
                <c:pt idx="3690">
                  <c:v>-2.79102E-2</c:v>
                </c:pt>
                <c:pt idx="3691">
                  <c:v>-2.1381399999999998E-2</c:v>
                </c:pt>
                <c:pt idx="3692">
                  <c:v>-1.1115099999999999E-2</c:v>
                </c:pt>
                <c:pt idx="3693">
                  <c:v>-2.3140899999999999E-2</c:v>
                </c:pt>
                <c:pt idx="3694">
                  <c:v>-1.0416E-2</c:v>
                </c:pt>
                <c:pt idx="3695">
                  <c:v>-1.3503100000000001E-2</c:v>
                </c:pt>
                <c:pt idx="3696">
                  <c:v>-1.67828E-2</c:v>
                </c:pt>
                <c:pt idx="3697">
                  <c:v>-2.1218299999999999E-2</c:v>
                </c:pt>
                <c:pt idx="3698">
                  <c:v>-1.5533399999999999E-2</c:v>
                </c:pt>
                <c:pt idx="3699">
                  <c:v>-9.1590899999999999E-3</c:v>
                </c:pt>
                <c:pt idx="3700">
                  <c:v>-1.03655E-2</c:v>
                </c:pt>
                <c:pt idx="3701">
                  <c:v>-2.2377000000000001E-2</c:v>
                </c:pt>
                <c:pt idx="3702">
                  <c:v>-1.98202E-2</c:v>
                </c:pt>
                <c:pt idx="3703">
                  <c:v>-1.49555E-2</c:v>
                </c:pt>
                <c:pt idx="3704">
                  <c:v>-1.5245399999999999E-2</c:v>
                </c:pt>
                <c:pt idx="3705">
                  <c:v>-6.1092400000000002E-3</c:v>
                </c:pt>
                <c:pt idx="3706">
                  <c:v>-1.08881E-2</c:v>
                </c:pt>
                <c:pt idx="3707">
                  <c:v>-9.2124900000000003E-3</c:v>
                </c:pt>
                <c:pt idx="3708">
                  <c:v>-1.7395999999999998E-2</c:v>
                </c:pt>
                <c:pt idx="3709">
                  <c:v>-1.1946699999999999E-2</c:v>
                </c:pt>
                <c:pt idx="3710">
                  <c:v>-2.03657E-2</c:v>
                </c:pt>
                <c:pt idx="3711">
                  <c:v>-1.16472E-2</c:v>
                </c:pt>
                <c:pt idx="3712">
                  <c:v>-1.2164100000000001E-2</c:v>
                </c:pt>
                <c:pt idx="3713">
                  <c:v>-8.6498300000000005E-4</c:v>
                </c:pt>
                <c:pt idx="3714">
                  <c:v>-5.4655099999999998E-3</c:v>
                </c:pt>
                <c:pt idx="3715">
                  <c:v>-7.1792599999999998E-3</c:v>
                </c:pt>
                <c:pt idx="3716">
                  <c:v>-1.7105100000000002E-2</c:v>
                </c:pt>
                <c:pt idx="3717">
                  <c:v>-5.8650999999999998E-3</c:v>
                </c:pt>
                <c:pt idx="3718">
                  <c:v>-6.8798100000000001E-3</c:v>
                </c:pt>
                <c:pt idx="3719">
                  <c:v>-8.8148099999999993E-3</c:v>
                </c:pt>
                <c:pt idx="3720">
                  <c:v>-5.6400299999999999E-3</c:v>
                </c:pt>
                <c:pt idx="3721">
                  <c:v>-1.8677699999999998E-2</c:v>
                </c:pt>
                <c:pt idx="3722">
                  <c:v>-1.9946100000000001E-2</c:v>
                </c:pt>
                <c:pt idx="3723">
                  <c:v>-1.1205700000000001E-2</c:v>
                </c:pt>
                <c:pt idx="3724">
                  <c:v>-6.99711E-3</c:v>
                </c:pt>
                <c:pt idx="3725">
                  <c:v>-2.9973999999999999E-3</c:v>
                </c:pt>
                <c:pt idx="3726">
                  <c:v>-1.17064E-2</c:v>
                </c:pt>
                <c:pt idx="3727">
                  <c:v>-1.1409799999999999E-2</c:v>
                </c:pt>
                <c:pt idx="3728">
                  <c:v>-1.0010700000000001E-2</c:v>
                </c:pt>
                <c:pt idx="3729">
                  <c:v>-2.30598E-3</c:v>
                </c:pt>
                <c:pt idx="3730">
                  <c:v>-6.8092300000000003E-3</c:v>
                </c:pt>
                <c:pt idx="3731">
                  <c:v>-8.74138E-3</c:v>
                </c:pt>
                <c:pt idx="3732">
                  <c:v>-7.8239399999999997E-3</c:v>
                </c:pt>
                <c:pt idx="3733">
                  <c:v>-9.6569099999999995E-3</c:v>
                </c:pt>
                <c:pt idx="3734">
                  <c:v>-1.1139899999999999E-2</c:v>
                </c:pt>
                <c:pt idx="3735">
                  <c:v>-1.16215E-2</c:v>
                </c:pt>
                <c:pt idx="3736">
                  <c:v>-1.44978E-2</c:v>
                </c:pt>
                <c:pt idx="3737">
                  <c:v>8.2054099999999998E-3</c:v>
                </c:pt>
                <c:pt idx="3738">
                  <c:v>-5.7287199999999996E-3</c:v>
                </c:pt>
                <c:pt idx="3739">
                  <c:v>9.7761199999999993E-3</c:v>
                </c:pt>
                <c:pt idx="3740">
                  <c:v>2.6617099999999999E-3</c:v>
                </c:pt>
                <c:pt idx="3741">
                  <c:v>1.0115600000000001E-2</c:v>
                </c:pt>
                <c:pt idx="3742">
                  <c:v>9.4976399999999999E-3</c:v>
                </c:pt>
                <c:pt idx="3743">
                  <c:v>2.5749200000000001E-4</c:v>
                </c:pt>
                <c:pt idx="3744">
                  <c:v>2.1648399999999999E-3</c:v>
                </c:pt>
                <c:pt idx="3745">
                  <c:v>3.0994399999999999E-4</c:v>
                </c:pt>
                <c:pt idx="3746">
                  <c:v>4.6253199999999996E-3</c:v>
                </c:pt>
                <c:pt idx="3747">
                  <c:v>-4.97723E-3</c:v>
                </c:pt>
                <c:pt idx="3748">
                  <c:v>8.9254399999999998E-3</c:v>
                </c:pt>
                <c:pt idx="3749">
                  <c:v>-2.9087100000000001E-3</c:v>
                </c:pt>
                <c:pt idx="3750">
                  <c:v>7.4291199999999998E-4</c:v>
                </c:pt>
                <c:pt idx="3751">
                  <c:v>2.8085699999999998E-3</c:v>
                </c:pt>
                <c:pt idx="3752">
                  <c:v>1.12715E-2</c:v>
                </c:pt>
                <c:pt idx="3753">
                  <c:v>-3.5991700000000001E-3</c:v>
                </c:pt>
                <c:pt idx="3754">
                  <c:v>6.5832099999999999E-3</c:v>
                </c:pt>
                <c:pt idx="3755">
                  <c:v>-5.1212300000000001E-3</c:v>
                </c:pt>
                <c:pt idx="3756">
                  <c:v>4.27532E-3</c:v>
                </c:pt>
                <c:pt idx="3757">
                  <c:v>5.6324000000000001E-3</c:v>
                </c:pt>
                <c:pt idx="3758">
                  <c:v>-1.7070799999999999E-4</c:v>
                </c:pt>
                <c:pt idx="3759">
                  <c:v>1.5924500000000001E-2</c:v>
                </c:pt>
                <c:pt idx="3760">
                  <c:v>6.5517400000000003E-3</c:v>
                </c:pt>
                <c:pt idx="3761">
                  <c:v>1.26657E-2</c:v>
                </c:pt>
                <c:pt idx="3762">
                  <c:v>3.0899E-3</c:v>
                </c:pt>
                <c:pt idx="3763">
                  <c:v>1.89695E-2</c:v>
                </c:pt>
                <c:pt idx="3764">
                  <c:v>7.5407E-3</c:v>
                </c:pt>
                <c:pt idx="3765">
                  <c:v>1.9566500000000001E-2</c:v>
                </c:pt>
                <c:pt idx="3766">
                  <c:v>1.6880000000000001E-4</c:v>
                </c:pt>
                <c:pt idx="3767">
                  <c:v>2.27003E-2</c:v>
                </c:pt>
                <c:pt idx="3768" formatCode="0.00E+00">
                  <c:v>4.70924E-3</c:v>
                </c:pt>
                <c:pt idx="3769">
                  <c:v>9.0217600000000002E-3</c:v>
                </c:pt>
                <c:pt idx="3770">
                  <c:v>4.89998E-3</c:v>
                </c:pt>
                <c:pt idx="3771">
                  <c:v>1.8321E-2</c:v>
                </c:pt>
                <c:pt idx="3772">
                  <c:v>2.5978999999999999E-2</c:v>
                </c:pt>
                <c:pt idx="3773">
                  <c:v>5.3672800000000003E-3</c:v>
                </c:pt>
                <c:pt idx="3774">
                  <c:v>2.3905800000000001E-2</c:v>
                </c:pt>
                <c:pt idx="3775">
                  <c:v>7.7362100000000003E-3</c:v>
                </c:pt>
                <c:pt idx="3776">
                  <c:v>1.95379E-2</c:v>
                </c:pt>
                <c:pt idx="3777">
                  <c:v>1.3999899999999999E-2</c:v>
                </c:pt>
                <c:pt idx="3778">
                  <c:v>2.64263E-3</c:v>
                </c:pt>
                <c:pt idx="3779">
                  <c:v>7.0772200000000004E-3</c:v>
                </c:pt>
                <c:pt idx="3780" formatCode="0.00E+00">
                  <c:v>9.3727099999999994E-3</c:v>
                </c:pt>
                <c:pt idx="3781">
                  <c:v>-3.8623799999999999E-3</c:v>
                </c:pt>
                <c:pt idx="3782">
                  <c:v>5.9919400000000003E-3</c:v>
                </c:pt>
                <c:pt idx="3783">
                  <c:v>-1.8053100000000001E-3</c:v>
                </c:pt>
                <c:pt idx="3784">
                  <c:v>1.47753E-2</c:v>
                </c:pt>
                <c:pt idx="3785">
                  <c:v>5.4264099999999996E-4</c:v>
                </c:pt>
                <c:pt idx="3786">
                  <c:v>5.9232699999999996E-3</c:v>
                </c:pt>
                <c:pt idx="3787">
                  <c:v>7.8439700000000005E-3</c:v>
                </c:pt>
                <c:pt idx="3788">
                  <c:v>-7.38239E-3</c:v>
                </c:pt>
                <c:pt idx="3789">
                  <c:v>2.5405900000000001E-3</c:v>
                </c:pt>
                <c:pt idx="3790">
                  <c:v>7.7285799999999997E-3</c:v>
                </c:pt>
                <c:pt idx="3791">
                  <c:v>1.3300899999999999E-2</c:v>
                </c:pt>
                <c:pt idx="3792">
                  <c:v>2.5262800000000001E-3</c:v>
                </c:pt>
                <c:pt idx="3793">
                  <c:v>1.10312E-2</c:v>
                </c:pt>
                <c:pt idx="3794">
                  <c:v>1.0503800000000001E-2</c:v>
                </c:pt>
                <c:pt idx="3795">
                  <c:v>1.83296E-3</c:v>
                </c:pt>
                <c:pt idx="3796">
                  <c:v>5.8136000000000004E-3</c:v>
                </c:pt>
                <c:pt idx="3797">
                  <c:v>7.9936999999999994E-3</c:v>
                </c:pt>
                <c:pt idx="3798">
                  <c:v>6.5355300000000003E-3</c:v>
                </c:pt>
                <c:pt idx="3799">
                  <c:v>5.8183699999999998E-3</c:v>
                </c:pt>
                <c:pt idx="3800">
                  <c:v>-2.5825499999999999E-3</c:v>
                </c:pt>
                <c:pt idx="3801">
                  <c:v>1.3629E-2</c:v>
                </c:pt>
                <c:pt idx="3802">
                  <c:v>5.8202699999999998E-3</c:v>
                </c:pt>
                <c:pt idx="3803">
                  <c:v>2.9687899999999998E-3</c:v>
                </c:pt>
                <c:pt idx="3804">
                  <c:v>1.5888199999999999E-3</c:v>
                </c:pt>
                <c:pt idx="3805">
                  <c:v>-7.06673E-4</c:v>
                </c:pt>
                <c:pt idx="3806">
                  <c:v>-6.8254500000000003E-3</c:v>
                </c:pt>
                <c:pt idx="3807">
                  <c:v>-8.9349700000000004E-3</c:v>
                </c:pt>
                <c:pt idx="3808">
                  <c:v>-1.3894999999999999E-2</c:v>
                </c:pt>
                <c:pt idx="3809">
                  <c:v>1.76907E-3</c:v>
                </c:pt>
                <c:pt idx="3810">
                  <c:v>-1.07975E-2</c:v>
                </c:pt>
                <c:pt idx="3811">
                  <c:v>-1.5893000000000001E-2</c:v>
                </c:pt>
                <c:pt idx="3812">
                  <c:v>-2.4564699999999998E-2</c:v>
                </c:pt>
                <c:pt idx="3813">
                  <c:v>-1.1497500000000001E-2</c:v>
                </c:pt>
                <c:pt idx="3814">
                  <c:v>-9.4995500000000007E-3</c:v>
                </c:pt>
                <c:pt idx="3815">
                  <c:v>-1.89152E-2</c:v>
                </c:pt>
                <c:pt idx="3816">
                  <c:v>-2.5325799999999999E-2</c:v>
                </c:pt>
                <c:pt idx="3817">
                  <c:v>-2.4632500000000002E-2</c:v>
                </c:pt>
                <c:pt idx="3818">
                  <c:v>-1.7190899999999999E-2</c:v>
                </c:pt>
                <c:pt idx="3819">
                  <c:v>-8.1233999999999994E-3</c:v>
                </c:pt>
                <c:pt idx="3820">
                  <c:v>-7.4043299999999998E-3</c:v>
                </c:pt>
                <c:pt idx="3821">
                  <c:v>-1.6279200000000001E-2</c:v>
                </c:pt>
                <c:pt idx="3822">
                  <c:v>-1.50032E-2</c:v>
                </c:pt>
                <c:pt idx="3823">
                  <c:v>-1.8268599999999999E-2</c:v>
                </c:pt>
                <c:pt idx="3824">
                  <c:v>-6.8168600000000001E-3</c:v>
                </c:pt>
                <c:pt idx="3825">
                  <c:v>-5.5637400000000002E-3</c:v>
                </c:pt>
                <c:pt idx="3826">
                  <c:v>8.2359300000000007E-3</c:v>
                </c:pt>
                <c:pt idx="3827">
                  <c:v>1.7995800000000001E-3</c:v>
                </c:pt>
                <c:pt idx="3828">
                  <c:v>-1.18542E-3</c:v>
                </c:pt>
                <c:pt idx="3829">
                  <c:v>5.5646899999999997E-3</c:v>
                </c:pt>
                <c:pt idx="3830">
                  <c:v>2.6865000000000001E-3</c:v>
                </c:pt>
                <c:pt idx="3831">
                  <c:v>2.5215099999999998E-3</c:v>
                </c:pt>
                <c:pt idx="3832">
                  <c:v>1.7183299999999999E-2</c:v>
                </c:pt>
                <c:pt idx="3833">
                  <c:v>5.0058400000000001E-3</c:v>
                </c:pt>
                <c:pt idx="3834">
                  <c:v>-7.7724500000000002E-3</c:v>
                </c:pt>
                <c:pt idx="3835">
                  <c:v>-2.2935899999999999E-3</c:v>
                </c:pt>
                <c:pt idx="3836">
                  <c:v>3.4294099999999999E-3</c:v>
                </c:pt>
                <c:pt idx="3837">
                  <c:v>-5.0354000000000002E-4</c:v>
                </c:pt>
                <c:pt idx="3838">
                  <c:v>-4.7731400000000004E-3</c:v>
                </c:pt>
                <c:pt idx="3839">
                  <c:v>5.7745000000000001E-3</c:v>
                </c:pt>
                <c:pt idx="3840">
                  <c:v>1.17588E-3</c:v>
                </c:pt>
                <c:pt idx="3841">
                  <c:v>6.1130500000000003E-4</c:v>
                </c:pt>
                <c:pt idx="3842">
                  <c:v>-3.4332299999999998E-4</c:v>
                </c:pt>
                <c:pt idx="3843">
                  <c:v>1.6139000000000001E-2</c:v>
                </c:pt>
                <c:pt idx="3844">
                  <c:v>1.39122E-2</c:v>
                </c:pt>
                <c:pt idx="3845">
                  <c:v>8.6040500000000002E-3</c:v>
                </c:pt>
                <c:pt idx="3846">
                  <c:v>1.44634E-2</c:v>
                </c:pt>
                <c:pt idx="3847">
                  <c:v>1.1742600000000001E-2</c:v>
                </c:pt>
                <c:pt idx="3848">
                  <c:v>2.02122E-2</c:v>
                </c:pt>
                <c:pt idx="3849">
                  <c:v>1.30749E-2</c:v>
                </c:pt>
                <c:pt idx="3850">
                  <c:v>1.8721600000000001E-2</c:v>
                </c:pt>
                <c:pt idx="3851">
                  <c:v>2.46468E-2</c:v>
                </c:pt>
                <c:pt idx="3852">
                  <c:v>1.88246E-2</c:v>
                </c:pt>
                <c:pt idx="3853">
                  <c:v>1.1505100000000001E-2</c:v>
                </c:pt>
                <c:pt idx="3854">
                  <c:v>1.47858E-2</c:v>
                </c:pt>
                <c:pt idx="3855">
                  <c:v>2.2895800000000001E-2</c:v>
                </c:pt>
                <c:pt idx="3856">
                  <c:v>1.9611400000000001E-2</c:v>
                </c:pt>
                <c:pt idx="3857">
                  <c:v>1.3251300000000001E-2</c:v>
                </c:pt>
                <c:pt idx="3858">
                  <c:v>1.61438E-2</c:v>
                </c:pt>
                <c:pt idx="3859">
                  <c:v>1.3307599999999999E-2</c:v>
                </c:pt>
                <c:pt idx="3860">
                  <c:v>2.1937399999999999E-2</c:v>
                </c:pt>
                <c:pt idx="3861">
                  <c:v>2.45399E-2</c:v>
                </c:pt>
                <c:pt idx="3862">
                  <c:v>2.1422400000000001E-2</c:v>
                </c:pt>
                <c:pt idx="3863">
                  <c:v>2.0055799999999999E-2</c:v>
                </c:pt>
                <c:pt idx="3864">
                  <c:v>1.48973E-2</c:v>
                </c:pt>
                <c:pt idx="3865">
                  <c:v>2.89974E-2</c:v>
                </c:pt>
                <c:pt idx="3866">
                  <c:v>2.5610899999999999E-2</c:v>
                </c:pt>
                <c:pt idx="3867">
                  <c:v>1.93977E-2</c:v>
                </c:pt>
                <c:pt idx="3868">
                  <c:v>2.5797799999999999E-2</c:v>
                </c:pt>
                <c:pt idx="3869">
                  <c:v>2.51398E-2</c:v>
                </c:pt>
                <c:pt idx="3870">
                  <c:v>3.3051499999999998E-2</c:v>
                </c:pt>
                <c:pt idx="3871">
                  <c:v>1.5396099999999999E-2</c:v>
                </c:pt>
                <c:pt idx="3872">
                  <c:v>2.7126299999999999E-2</c:v>
                </c:pt>
                <c:pt idx="3873">
                  <c:v>3.3413900000000003E-2</c:v>
                </c:pt>
                <c:pt idx="3874">
                  <c:v>2.72617E-2</c:v>
                </c:pt>
                <c:pt idx="3875">
                  <c:v>2.07396E-2</c:v>
                </c:pt>
                <c:pt idx="3876">
                  <c:v>3.1627700000000002E-2</c:v>
                </c:pt>
                <c:pt idx="3877">
                  <c:v>3.04508E-2</c:v>
                </c:pt>
                <c:pt idx="3878">
                  <c:v>3.9273299999999997E-2</c:v>
                </c:pt>
                <c:pt idx="3879">
                  <c:v>2.2328400000000002E-2</c:v>
                </c:pt>
                <c:pt idx="3880">
                  <c:v>2.2136699999999999E-2</c:v>
                </c:pt>
                <c:pt idx="3881">
                  <c:v>1.8457399999999999E-2</c:v>
                </c:pt>
                <c:pt idx="3882">
                  <c:v>3.7426000000000001E-2</c:v>
                </c:pt>
                <c:pt idx="3883">
                  <c:v>2.6956600000000001E-2</c:v>
                </c:pt>
                <c:pt idx="3884">
                  <c:v>1.48182E-2</c:v>
                </c:pt>
                <c:pt idx="3885">
                  <c:v>1.8341099999999999E-2</c:v>
                </c:pt>
                <c:pt idx="3886">
                  <c:v>1.5701300000000001E-2</c:v>
                </c:pt>
                <c:pt idx="3887">
                  <c:v>1.4756200000000001E-2</c:v>
                </c:pt>
                <c:pt idx="3888">
                  <c:v>1.9144999999999999E-2</c:v>
                </c:pt>
                <c:pt idx="3889">
                  <c:v>2.5296200000000001E-2</c:v>
                </c:pt>
                <c:pt idx="3890">
                  <c:v>2.2577300000000002E-2</c:v>
                </c:pt>
                <c:pt idx="3891">
                  <c:v>1.9367200000000001E-2</c:v>
                </c:pt>
                <c:pt idx="3892">
                  <c:v>1.5536299999999999E-2</c:v>
                </c:pt>
                <c:pt idx="3893">
                  <c:v>3.00407E-2</c:v>
                </c:pt>
                <c:pt idx="3894">
                  <c:v>1.22852E-2</c:v>
                </c:pt>
                <c:pt idx="3895">
                  <c:v>1.6296399999999999E-2</c:v>
                </c:pt>
                <c:pt idx="3896">
                  <c:v>1.54228E-2</c:v>
                </c:pt>
                <c:pt idx="3897">
                  <c:v>2.0821599999999999E-2</c:v>
                </c:pt>
                <c:pt idx="3898">
                  <c:v>2.742E-2</c:v>
                </c:pt>
                <c:pt idx="3899">
                  <c:v>1.9406300000000001E-2</c:v>
                </c:pt>
                <c:pt idx="3900">
                  <c:v>2.2427599999999999E-2</c:v>
                </c:pt>
                <c:pt idx="3901">
                  <c:v>1.4782E-2</c:v>
                </c:pt>
                <c:pt idx="3902">
                  <c:v>2.8544400000000001E-2</c:v>
                </c:pt>
                <c:pt idx="3903">
                  <c:v>2.0840600000000001E-2</c:v>
                </c:pt>
                <c:pt idx="3904">
                  <c:v>3.2216099999999998E-2</c:v>
                </c:pt>
                <c:pt idx="3905">
                  <c:v>1.3958E-2</c:v>
                </c:pt>
                <c:pt idx="3906">
                  <c:v>1.43042E-2</c:v>
                </c:pt>
                <c:pt idx="3907">
                  <c:v>1.4307E-2</c:v>
                </c:pt>
                <c:pt idx="3908">
                  <c:v>5.5799500000000002E-3</c:v>
                </c:pt>
                <c:pt idx="3909">
                  <c:v>5.7411199999999999E-4</c:v>
                </c:pt>
                <c:pt idx="3910">
                  <c:v>1.99423E-2</c:v>
                </c:pt>
                <c:pt idx="3911">
                  <c:v>1.22519E-2</c:v>
                </c:pt>
                <c:pt idx="3912">
                  <c:v>1.0932900000000001E-2</c:v>
                </c:pt>
                <c:pt idx="3913">
                  <c:v>9.8590899999999992E-3</c:v>
                </c:pt>
                <c:pt idx="3914">
                  <c:v>3.68214E-3</c:v>
                </c:pt>
                <c:pt idx="3915">
                  <c:v>7.2374300000000004E-3</c:v>
                </c:pt>
                <c:pt idx="3916">
                  <c:v>1.6374600000000001E-3</c:v>
                </c:pt>
                <c:pt idx="3917">
                  <c:v>3.26538E-3</c:v>
                </c:pt>
                <c:pt idx="3918">
                  <c:v>4.6825399999999998E-4</c:v>
                </c:pt>
                <c:pt idx="3919">
                  <c:v>-1.1587100000000001E-3</c:v>
                </c:pt>
                <c:pt idx="3920">
                  <c:v>-4.46796E-3</c:v>
                </c:pt>
                <c:pt idx="3921">
                  <c:v>7.6379799999999999E-3</c:v>
                </c:pt>
                <c:pt idx="3922">
                  <c:v>-3.1442599999999999E-3</c:v>
                </c:pt>
                <c:pt idx="3923">
                  <c:v>1.9032500000000001E-2</c:v>
                </c:pt>
                <c:pt idx="3924">
                  <c:v>6.4916599999999998E-3</c:v>
                </c:pt>
                <c:pt idx="3925">
                  <c:v>-5.0792700000000003E-3</c:v>
                </c:pt>
                <c:pt idx="3926">
                  <c:v>-7.6579999999999997E-4</c:v>
                </c:pt>
                <c:pt idx="3927">
                  <c:v>7.7676799999999999E-3</c:v>
                </c:pt>
                <c:pt idx="3928">
                  <c:v>-3.1166100000000001E-3</c:v>
                </c:pt>
                <c:pt idx="3929">
                  <c:v>3.77941E-3</c:v>
                </c:pt>
                <c:pt idx="3930">
                  <c:v>1.5990299999999999E-2</c:v>
                </c:pt>
                <c:pt idx="3931">
                  <c:v>2.9573400000000001E-3</c:v>
                </c:pt>
                <c:pt idx="3932">
                  <c:v>3.1290100000000002E-3</c:v>
                </c:pt>
                <c:pt idx="3933">
                  <c:v>-1.5738499999999999E-2</c:v>
                </c:pt>
                <c:pt idx="3934">
                  <c:v>3.8700100000000001E-3</c:v>
                </c:pt>
                <c:pt idx="3935" formatCode="0.00E+00">
                  <c:v>3.1471299999999998E-5</c:v>
                </c:pt>
                <c:pt idx="3936">
                  <c:v>-4.54521E-3</c:v>
                </c:pt>
                <c:pt idx="3937">
                  <c:v>-7.8735400000000001E-3</c:v>
                </c:pt>
                <c:pt idx="3938">
                  <c:v>-8.8815700000000001E-3</c:v>
                </c:pt>
                <c:pt idx="3939">
                  <c:v>-2.0990399999999999E-3</c:v>
                </c:pt>
                <c:pt idx="3940">
                  <c:v>3.3016199999999999E-3</c:v>
                </c:pt>
                <c:pt idx="3941">
                  <c:v>1.21117E-4</c:v>
                </c:pt>
                <c:pt idx="3942">
                  <c:v>3.6268199999999998E-3</c:v>
                </c:pt>
                <c:pt idx="3943">
                  <c:v>9.25255E-3</c:v>
                </c:pt>
                <c:pt idx="3944">
                  <c:v>-2.5568000000000001E-3</c:v>
                </c:pt>
                <c:pt idx="3945">
                  <c:v>2.25639E-3</c:v>
                </c:pt>
                <c:pt idx="3946">
                  <c:v>1.544E-3</c:v>
                </c:pt>
                <c:pt idx="3947">
                  <c:v>9.7541799999999994E-3</c:v>
                </c:pt>
                <c:pt idx="3948">
                  <c:v>9.0255700000000001E-3</c:v>
                </c:pt>
                <c:pt idx="3949">
                  <c:v>4.13132E-3</c:v>
                </c:pt>
                <c:pt idx="3950">
                  <c:v>2.91157E-3</c:v>
                </c:pt>
                <c:pt idx="3951">
                  <c:v>-1.01089E-3</c:v>
                </c:pt>
                <c:pt idx="3952">
                  <c:v>6.8397500000000003E-3</c:v>
                </c:pt>
                <c:pt idx="3953">
                  <c:v>4.0226000000000003E-3</c:v>
                </c:pt>
                <c:pt idx="3954">
                  <c:v>1.3328599999999999E-2</c:v>
                </c:pt>
                <c:pt idx="3955">
                  <c:v>1.0139499999999999E-2</c:v>
                </c:pt>
                <c:pt idx="3956">
                  <c:v>2.0113000000000002E-3</c:v>
                </c:pt>
                <c:pt idx="3957">
                  <c:v>1.2789699999999999E-2</c:v>
                </c:pt>
                <c:pt idx="3958">
                  <c:v>1.3757699999999999E-2</c:v>
                </c:pt>
                <c:pt idx="3959">
                  <c:v>2.74906E-2</c:v>
                </c:pt>
                <c:pt idx="3960">
                  <c:v>2.10505E-2</c:v>
                </c:pt>
                <c:pt idx="3961">
                  <c:v>1.5026100000000001E-2</c:v>
                </c:pt>
                <c:pt idx="3962">
                  <c:v>3.6201499999999999E-3</c:v>
                </c:pt>
                <c:pt idx="3963">
                  <c:v>4.9200099999999998E-3</c:v>
                </c:pt>
                <c:pt idx="3964">
                  <c:v>1.4472E-2</c:v>
                </c:pt>
                <c:pt idx="3965">
                  <c:v>4.16374E-3</c:v>
                </c:pt>
                <c:pt idx="3966">
                  <c:v>6.6223100000000002E-3</c:v>
                </c:pt>
                <c:pt idx="3967">
                  <c:v>1.04628E-2</c:v>
                </c:pt>
                <c:pt idx="3968">
                  <c:v>8.53252E-3</c:v>
                </c:pt>
                <c:pt idx="3969">
                  <c:v>5.2080199999999998E-3</c:v>
                </c:pt>
                <c:pt idx="3970">
                  <c:v>1.6177199999999999E-2</c:v>
                </c:pt>
                <c:pt idx="3971">
                  <c:v>3.1790699999999998E-2</c:v>
                </c:pt>
                <c:pt idx="3972">
                  <c:v>2.6070599999999999E-2</c:v>
                </c:pt>
                <c:pt idx="3973">
                  <c:v>1.24712E-2</c:v>
                </c:pt>
                <c:pt idx="3974">
                  <c:v>1.4543499999999999E-2</c:v>
                </c:pt>
                <c:pt idx="3975">
                  <c:v>1.2789699999999999E-2</c:v>
                </c:pt>
                <c:pt idx="3976">
                  <c:v>1.8547999999999999E-2</c:v>
                </c:pt>
                <c:pt idx="3977" formatCode="0.00E+00">
                  <c:v>2.1790500000000001E-2</c:v>
                </c:pt>
                <c:pt idx="3978">
                  <c:v>1.31407E-2</c:v>
                </c:pt>
                <c:pt idx="3979">
                  <c:v>1.8877000000000001E-2</c:v>
                </c:pt>
                <c:pt idx="3980">
                  <c:v>1.1188500000000001E-2</c:v>
                </c:pt>
                <c:pt idx="3981">
                  <c:v>1.8264800000000001E-2</c:v>
                </c:pt>
                <c:pt idx="3982">
                  <c:v>1.2745899999999999E-2</c:v>
                </c:pt>
                <c:pt idx="3983">
                  <c:v>2.0117800000000002E-2</c:v>
                </c:pt>
                <c:pt idx="3984">
                  <c:v>2.3117100000000002E-2</c:v>
                </c:pt>
                <c:pt idx="3985">
                  <c:v>1.65224E-2</c:v>
                </c:pt>
                <c:pt idx="3986">
                  <c:v>1.2197499999999999E-3</c:v>
                </c:pt>
                <c:pt idx="3987">
                  <c:v>6.1721800000000002E-3</c:v>
                </c:pt>
                <c:pt idx="3988">
                  <c:v>2.8252599999999999E-2</c:v>
                </c:pt>
                <c:pt idx="3989">
                  <c:v>2.6746700000000002E-2</c:v>
                </c:pt>
                <c:pt idx="3990">
                  <c:v>2.0467800000000001E-2</c:v>
                </c:pt>
                <c:pt idx="3991">
                  <c:v>1.07346E-2</c:v>
                </c:pt>
                <c:pt idx="3992">
                  <c:v>5.2557000000000003E-3</c:v>
                </c:pt>
                <c:pt idx="3993">
                  <c:v>1.0005E-2</c:v>
                </c:pt>
                <c:pt idx="3994">
                  <c:v>1.0018300000000001E-2</c:v>
                </c:pt>
                <c:pt idx="3995">
                  <c:v>1.2105899999999999E-2</c:v>
                </c:pt>
                <c:pt idx="3996">
                  <c:v>8.2931499999999991E-3</c:v>
                </c:pt>
                <c:pt idx="3997">
                  <c:v>-7.2879800000000003E-3</c:v>
                </c:pt>
                <c:pt idx="3998">
                  <c:v>6.9532400000000003E-3</c:v>
                </c:pt>
                <c:pt idx="3999">
                  <c:v>5.4483400000000003E-3</c:v>
                </c:pt>
                <c:pt idx="4000">
                  <c:v>6.3524200000000001E-3</c:v>
                </c:pt>
                <c:pt idx="4001">
                  <c:v>2.0169300000000001E-2</c:v>
                </c:pt>
                <c:pt idx="4002">
                  <c:v>1.40362E-2</c:v>
                </c:pt>
                <c:pt idx="4003">
                  <c:v>1.1220900000000001E-2</c:v>
                </c:pt>
                <c:pt idx="4004">
                  <c:v>8.0947899999999993E-3</c:v>
                </c:pt>
                <c:pt idx="4005">
                  <c:v>1.8349600000000001E-2</c:v>
                </c:pt>
                <c:pt idx="4006">
                  <c:v>5.8994299999999998E-3</c:v>
                </c:pt>
                <c:pt idx="4007">
                  <c:v>1.31006E-2</c:v>
                </c:pt>
                <c:pt idx="4008">
                  <c:v>1.6256300000000001E-2</c:v>
                </c:pt>
                <c:pt idx="4009">
                  <c:v>1.1749300000000001E-2</c:v>
                </c:pt>
                <c:pt idx="4010">
                  <c:v>8.5992800000000008E-3</c:v>
                </c:pt>
                <c:pt idx="4011">
                  <c:v>-3.12233E-3</c:v>
                </c:pt>
                <c:pt idx="4012">
                  <c:v>8.6564999999999993E-3</c:v>
                </c:pt>
                <c:pt idx="4013">
                  <c:v>2.1840100000000001E-2</c:v>
                </c:pt>
                <c:pt idx="4014">
                  <c:v>1.6944899999999999E-2</c:v>
                </c:pt>
                <c:pt idx="4015">
                  <c:v>-1.6613000000000001E-3</c:v>
                </c:pt>
                <c:pt idx="4016">
                  <c:v>-2.0103500000000002E-3</c:v>
                </c:pt>
                <c:pt idx="4017">
                  <c:v>5.7935699999999996E-3</c:v>
                </c:pt>
                <c:pt idx="4018">
                  <c:v>9.1896100000000008E-3</c:v>
                </c:pt>
                <c:pt idx="4019">
                  <c:v>7.4958800000000003E-4</c:v>
                </c:pt>
                <c:pt idx="4020">
                  <c:v>2.6722E-3</c:v>
                </c:pt>
                <c:pt idx="4021">
                  <c:v>5.1565200000000004E-3</c:v>
                </c:pt>
                <c:pt idx="4022">
                  <c:v>-1.75266E-2</c:v>
                </c:pt>
                <c:pt idx="4023">
                  <c:v>3.5238299999999999E-3</c:v>
                </c:pt>
                <c:pt idx="4024">
                  <c:v>-3.12138E-3</c:v>
                </c:pt>
                <c:pt idx="4025">
                  <c:v>1.1625299999999999E-3</c:v>
                </c:pt>
                <c:pt idx="4026">
                  <c:v>-6.4163199999999997E-3</c:v>
                </c:pt>
                <c:pt idx="4027">
                  <c:v>-1.0385500000000001E-3</c:v>
                </c:pt>
                <c:pt idx="4028">
                  <c:v>-2.0551699999999998E-3</c:v>
                </c:pt>
                <c:pt idx="4029">
                  <c:v>-7.47395E-3</c:v>
                </c:pt>
                <c:pt idx="4030">
                  <c:v>5.6772200000000002E-3</c:v>
                </c:pt>
                <c:pt idx="4031">
                  <c:v>8.1157699999999996E-4</c:v>
                </c:pt>
                <c:pt idx="4032">
                  <c:v>1.4437699999999999E-2</c:v>
                </c:pt>
                <c:pt idx="4033">
                  <c:v>2.9859499999999998E-3</c:v>
                </c:pt>
                <c:pt idx="4034">
                  <c:v>7.2126400000000002E-3</c:v>
                </c:pt>
                <c:pt idx="4035">
                  <c:v>5.9957500000000002E-3</c:v>
                </c:pt>
                <c:pt idx="4036">
                  <c:v>-5.5265399999999999E-3</c:v>
                </c:pt>
                <c:pt idx="4037">
                  <c:v>2.1867800000000001E-3</c:v>
                </c:pt>
                <c:pt idx="4038">
                  <c:v>5.7821299999999999E-3</c:v>
                </c:pt>
                <c:pt idx="4039">
                  <c:v>1.0946300000000001E-2</c:v>
                </c:pt>
                <c:pt idx="4040">
                  <c:v>-8.5277600000000005E-3</c:v>
                </c:pt>
                <c:pt idx="4041">
                  <c:v>-3.3187899999999998E-4</c:v>
                </c:pt>
                <c:pt idx="4042">
                  <c:v>-1.5716599999999999E-3</c:v>
                </c:pt>
                <c:pt idx="4043">
                  <c:v>1.6403199999999999E-4</c:v>
                </c:pt>
                <c:pt idx="4044">
                  <c:v>4.2705499999999997E-3</c:v>
                </c:pt>
                <c:pt idx="4045">
                  <c:v>7.6389299999999997E-4</c:v>
                </c:pt>
                <c:pt idx="4046">
                  <c:v>-5.1307700000000002E-4</c:v>
                </c:pt>
                <c:pt idx="4047">
                  <c:v>-8.3942400000000007E-3</c:v>
                </c:pt>
                <c:pt idx="4048">
                  <c:v>4.6939800000000004E-3</c:v>
                </c:pt>
                <c:pt idx="4049">
                  <c:v>8.4257099999999994E-3</c:v>
                </c:pt>
                <c:pt idx="4050">
                  <c:v>9.25255E-3</c:v>
                </c:pt>
                <c:pt idx="4051">
                  <c:v>-6.0739499999999998E-3</c:v>
                </c:pt>
                <c:pt idx="4052">
                  <c:v>-3.7231400000000002E-3</c:v>
                </c:pt>
                <c:pt idx="4053">
                  <c:v>-4.8942600000000001E-3</c:v>
                </c:pt>
                <c:pt idx="4054">
                  <c:v>-5.6800799999999997E-3</c:v>
                </c:pt>
                <c:pt idx="4055">
                  <c:v>8.8930099999999998E-3</c:v>
                </c:pt>
                <c:pt idx="4056">
                  <c:v>-1.22519E-2</c:v>
                </c:pt>
                <c:pt idx="4057">
                  <c:v>5.1078800000000004E-3</c:v>
                </c:pt>
                <c:pt idx="4058">
                  <c:v>-2.8715099999999999E-3</c:v>
                </c:pt>
                <c:pt idx="4059">
                  <c:v>-6.5975199999999999E-3</c:v>
                </c:pt>
                <c:pt idx="4060">
                  <c:v>1.07765E-4</c:v>
                </c:pt>
                <c:pt idx="4061">
                  <c:v>-1.35994E-3</c:v>
                </c:pt>
                <c:pt idx="4062">
                  <c:v>1.6773199999999999E-2</c:v>
                </c:pt>
                <c:pt idx="4063">
                  <c:v>-5.3119700000000001E-3</c:v>
                </c:pt>
                <c:pt idx="4064">
                  <c:v>5.9795400000000004E-4</c:v>
                </c:pt>
                <c:pt idx="4065">
                  <c:v>-1.56689E-3</c:v>
                </c:pt>
                <c:pt idx="4066">
                  <c:v>1.24273E-2</c:v>
                </c:pt>
                <c:pt idx="4067">
                  <c:v>9.9658999999999998E-3</c:v>
                </c:pt>
                <c:pt idx="4068">
                  <c:v>2.81715E-3</c:v>
                </c:pt>
                <c:pt idx="4069">
                  <c:v>6.8263999999999998E-3</c:v>
                </c:pt>
                <c:pt idx="4070">
                  <c:v>-8.34179E-3</c:v>
                </c:pt>
                <c:pt idx="4071">
                  <c:v>3.1814600000000001E-3</c:v>
                </c:pt>
                <c:pt idx="4072">
                  <c:v>1.6078900000000001E-3</c:v>
                </c:pt>
                <c:pt idx="4073">
                  <c:v>-3.5095200000000002E-4</c:v>
                </c:pt>
                <c:pt idx="4074">
                  <c:v>1.11103E-3</c:v>
                </c:pt>
                <c:pt idx="4075">
                  <c:v>-2.4786000000000001E-3</c:v>
                </c:pt>
                <c:pt idx="4076">
                  <c:v>7.5531000000000003E-4</c:v>
                </c:pt>
                <c:pt idx="4077">
                  <c:v>1.4686600000000001E-3</c:v>
                </c:pt>
                <c:pt idx="4078">
                  <c:v>1.7872800000000001E-2</c:v>
                </c:pt>
                <c:pt idx="4079">
                  <c:v>1.16186E-2</c:v>
                </c:pt>
                <c:pt idx="4080">
                  <c:v>2.5005299999999999E-3</c:v>
                </c:pt>
                <c:pt idx="4081">
                  <c:v>-6.22654E-3</c:v>
                </c:pt>
                <c:pt idx="4082">
                  <c:v>-7.7533699999999997E-4</c:v>
                </c:pt>
                <c:pt idx="4083">
                  <c:v>1.34373E-3</c:v>
                </c:pt>
                <c:pt idx="4084">
                  <c:v>4.9304999999999998E-4</c:v>
                </c:pt>
                <c:pt idx="4085">
                  <c:v>1.28746E-3</c:v>
                </c:pt>
                <c:pt idx="4086">
                  <c:v>1.6212500000000001E-3</c:v>
                </c:pt>
                <c:pt idx="4087">
                  <c:v>1.6431799999999999E-3</c:v>
                </c:pt>
                <c:pt idx="4088">
                  <c:v>4.9171400000000004E-3</c:v>
                </c:pt>
                <c:pt idx="4089">
                  <c:v>6.2837600000000002E-3</c:v>
                </c:pt>
                <c:pt idx="4090">
                  <c:v>1.9731499999999999E-3</c:v>
                </c:pt>
                <c:pt idx="4091">
                  <c:v>9.7103099999999998E-3</c:v>
                </c:pt>
                <c:pt idx="4092">
                  <c:v>-6.6623699999999999E-3</c:v>
                </c:pt>
                <c:pt idx="4093">
                  <c:v>2.7627900000000002E-3</c:v>
                </c:pt>
                <c:pt idx="4094">
                  <c:v>-4.6729999999999997E-4</c:v>
                </c:pt>
                <c:pt idx="4095">
                  <c:v>-1.80244E-4</c:v>
                </c:pt>
                <c:pt idx="4096">
                  <c:v>-7.5740800000000004E-3</c:v>
                </c:pt>
                <c:pt idx="4097">
                  <c:v>-3.7546200000000002E-3</c:v>
                </c:pt>
                <c:pt idx="4098">
                  <c:v>3.26538E-3</c:v>
                </c:pt>
                <c:pt idx="4099">
                  <c:v>-2.2621199999999998E-3</c:v>
                </c:pt>
                <c:pt idx="4100">
                  <c:v>3.5266899999999999E-3</c:v>
                </c:pt>
                <c:pt idx="4101">
                  <c:v>5.0258599999999996E-4</c:v>
                </c:pt>
                <c:pt idx="4102">
                  <c:v>1.99318E-4</c:v>
                </c:pt>
                <c:pt idx="4103">
                  <c:v>-8.3818399999999998E-3</c:v>
                </c:pt>
                <c:pt idx="4104">
                  <c:v>-4.7130599999999998E-3</c:v>
                </c:pt>
                <c:pt idx="4105">
                  <c:v>-1.3332400000000001E-3</c:v>
                </c:pt>
                <c:pt idx="4106">
                  <c:v>-4.9324E-3</c:v>
                </c:pt>
                <c:pt idx="4107">
                  <c:v>-2.6512100000000002E-3</c:v>
                </c:pt>
                <c:pt idx="4108">
                  <c:v>-2.7570699999999999E-3</c:v>
                </c:pt>
                <c:pt idx="4109">
                  <c:v>-5.4225899999999997E-3</c:v>
                </c:pt>
                <c:pt idx="4110">
                  <c:v>-2.3174300000000001E-3</c:v>
                </c:pt>
                <c:pt idx="4111">
                  <c:v>-4.4784500000000001E-3</c:v>
                </c:pt>
                <c:pt idx="4112">
                  <c:v>-8.1844299999999995E-3</c:v>
                </c:pt>
                <c:pt idx="4113">
                  <c:v>-6.78062E-4</c:v>
                </c:pt>
                <c:pt idx="4114">
                  <c:v>1.09863E-3</c:v>
                </c:pt>
                <c:pt idx="4115">
                  <c:v>-2.8924900000000002E-3</c:v>
                </c:pt>
                <c:pt idx="4116">
                  <c:v>-1.0671599999999999E-3</c:v>
                </c:pt>
                <c:pt idx="4117">
                  <c:v>-6.7176800000000002E-3</c:v>
                </c:pt>
                <c:pt idx="4118">
                  <c:v>5.8651000000000005E-4</c:v>
                </c:pt>
                <c:pt idx="4119">
                  <c:v>5.2595100000000002E-3</c:v>
                </c:pt>
                <c:pt idx="4120">
                  <c:v>-5.2738199999999996E-4</c:v>
                </c:pt>
                <c:pt idx="4121">
                  <c:v>2.2983600000000002E-3</c:v>
                </c:pt>
                <c:pt idx="4122">
                  <c:v>-1.16863E-2</c:v>
                </c:pt>
                <c:pt idx="4123">
                  <c:v>2.0370499999999999E-3</c:v>
                </c:pt>
                <c:pt idx="4124">
                  <c:v>-1.33858E-2</c:v>
                </c:pt>
                <c:pt idx="4125">
                  <c:v>-9.9716200000000005E-3</c:v>
                </c:pt>
                <c:pt idx="4126">
                  <c:v>-9.9487299999999994E-3</c:v>
                </c:pt>
                <c:pt idx="4127">
                  <c:v>-3.8337699999999998E-3</c:v>
                </c:pt>
                <c:pt idx="4128">
                  <c:v>4.0740999999999998E-3</c:v>
                </c:pt>
                <c:pt idx="4129">
                  <c:v>-2.1173500000000001E-2</c:v>
                </c:pt>
                <c:pt idx="4130">
                  <c:v>-1.0967299999999999E-2</c:v>
                </c:pt>
                <c:pt idx="4131">
                  <c:v>-7.0304900000000004E-3</c:v>
                </c:pt>
                <c:pt idx="4132">
                  <c:v>-2.1031399999999999E-2</c:v>
                </c:pt>
                <c:pt idx="4133">
                  <c:v>-1.12782E-2</c:v>
                </c:pt>
                <c:pt idx="4134">
                  <c:v>-1.6469000000000001E-2</c:v>
                </c:pt>
                <c:pt idx="4135">
                  <c:v>-1.2609499999999999E-2</c:v>
                </c:pt>
                <c:pt idx="4136">
                  <c:v>-8.3589600000000003E-3</c:v>
                </c:pt>
                <c:pt idx="4137">
                  <c:v>-2.82717E-2</c:v>
                </c:pt>
                <c:pt idx="4138">
                  <c:v>-1.49879E-2</c:v>
                </c:pt>
                <c:pt idx="4139">
                  <c:v>-8.8500999999999996E-3</c:v>
                </c:pt>
                <c:pt idx="4140">
                  <c:v>-1.8917099999999999E-2</c:v>
                </c:pt>
                <c:pt idx="4141">
                  <c:v>-1.7257700000000001E-2</c:v>
                </c:pt>
                <c:pt idx="4142">
                  <c:v>-1.41602E-2</c:v>
                </c:pt>
                <c:pt idx="4143">
                  <c:v>-4.2705499999999997E-3</c:v>
                </c:pt>
                <c:pt idx="4144">
                  <c:v>-7.8153600000000004E-3</c:v>
                </c:pt>
                <c:pt idx="4145">
                  <c:v>-1.0767000000000001E-2</c:v>
                </c:pt>
                <c:pt idx="4146">
                  <c:v>-1.4006599999999999E-2</c:v>
                </c:pt>
                <c:pt idx="4147">
                  <c:v>-7.3881099999999998E-3</c:v>
                </c:pt>
                <c:pt idx="4148">
                  <c:v>-2.14672E-3</c:v>
                </c:pt>
                <c:pt idx="4149">
                  <c:v>-3.6306400000000001E-3</c:v>
                </c:pt>
                <c:pt idx="4150">
                  <c:v>-1.12677E-2</c:v>
                </c:pt>
                <c:pt idx="4151">
                  <c:v>-4.4832199999999996E-3</c:v>
                </c:pt>
                <c:pt idx="4152">
                  <c:v>-1.2152700000000001E-2</c:v>
                </c:pt>
                <c:pt idx="4153">
                  <c:v>-1.3290400000000001E-2</c:v>
                </c:pt>
                <c:pt idx="4154">
                  <c:v>-1.1350600000000001E-2</c:v>
                </c:pt>
                <c:pt idx="4155">
                  <c:v>-1.1249500000000001E-2</c:v>
                </c:pt>
                <c:pt idx="4156">
                  <c:v>-5.5160499999999998E-3</c:v>
                </c:pt>
                <c:pt idx="4157">
                  <c:v>-1.00927E-2</c:v>
                </c:pt>
                <c:pt idx="4158">
                  <c:v>-1.3339E-2</c:v>
                </c:pt>
                <c:pt idx="4159">
                  <c:v>-1.57738E-3</c:v>
                </c:pt>
                <c:pt idx="4160">
                  <c:v>-6.69098E-3</c:v>
                </c:pt>
                <c:pt idx="4161">
                  <c:v>-1.43509E-2</c:v>
                </c:pt>
                <c:pt idx="4162">
                  <c:v>-1.08538E-2</c:v>
                </c:pt>
                <c:pt idx="4163">
                  <c:v>-1.1301E-2</c:v>
                </c:pt>
                <c:pt idx="4164">
                  <c:v>-1.3150200000000001E-2</c:v>
                </c:pt>
                <c:pt idx="4165">
                  <c:v>-5.4426199999999996E-3</c:v>
                </c:pt>
                <c:pt idx="4166">
                  <c:v>-1.0272999999999999E-2</c:v>
                </c:pt>
                <c:pt idx="4167">
                  <c:v>-7.3738099999999997E-3</c:v>
                </c:pt>
                <c:pt idx="4168">
                  <c:v>-1.56221E-2</c:v>
                </c:pt>
                <c:pt idx="4169">
                  <c:v>-2.1776199999999999E-2</c:v>
                </c:pt>
                <c:pt idx="4170">
                  <c:v>-2.4390200000000001E-2</c:v>
                </c:pt>
                <c:pt idx="4171">
                  <c:v>-8.8634500000000001E-3</c:v>
                </c:pt>
                <c:pt idx="4172">
                  <c:v>-9.7293899999999992E-3</c:v>
                </c:pt>
                <c:pt idx="4173">
                  <c:v>-1.61695E-2</c:v>
                </c:pt>
                <c:pt idx="4174">
                  <c:v>-1.9479799999999999E-2</c:v>
                </c:pt>
                <c:pt idx="4175">
                  <c:v>-6.7806200000000002E-3</c:v>
                </c:pt>
                <c:pt idx="4176">
                  <c:v>-2.0864500000000001E-2</c:v>
                </c:pt>
                <c:pt idx="4177">
                  <c:v>-1.8680599999999999E-2</c:v>
                </c:pt>
                <c:pt idx="4178">
                  <c:v>-8.7318399999999994E-3</c:v>
                </c:pt>
                <c:pt idx="4179">
                  <c:v>-1.45912E-2</c:v>
                </c:pt>
                <c:pt idx="4180">
                  <c:v>-1.3337099999999999E-2</c:v>
                </c:pt>
                <c:pt idx="4181">
                  <c:v>-2.4622000000000002E-2</c:v>
                </c:pt>
                <c:pt idx="4182">
                  <c:v>-4.9753200000000001E-3</c:v>
                </c:pt>
                <c:pt idx="4183">
                  <c:v>-2.2925399999999999E-2</c:v>
                </c:pt>
                <c:pt idx="4184">
                  <c:v>-7.0209499999999998E-3</c:v>
                </c:pt>
                <c:pt idx="4185">
                  <c:v>-1.6933400000000001E-2</c:v>
                </c:pt>
                <c:pt idx="4186">
                  <c:v>-1.9080199999999999E-2</c:v>
                </c:pt>
                <c:pt idx="4187">
                  <c:v>-8.3770800000000003E-3</c:v>
                </c:pt>
                <c:pt idx="4188">
                  <c:v>-2.92873E-3</c:v>
                </c:pt>
                <c:pt idx="4189">
                  <c:v>-1.6425100000000002E-2</c:v>
                </c:pt>
                <c:pt idx="4190">
                  <c:v>-6.7701300000000001E-3</c:v>
                </c:pt>
                <c:pt idx="4191">
                  <c:v>-9.6511800000000005E-4</c:v>
                </c:pt>
                <c:pt idx="4192">
                  <c:v>-4.3783199999999998E-3</c:v>
                </c:pt>
                <c:pt idx="4193">
                  <c:v>-6.7968400000000002E-3</c:v>
                </c:pt>
                <c:pt idx="4194">
                  <c:v>-6.0386700000000003E-3</c:v>
                </c:pt>
                <c:pt idx="4195">
                  <c:v>-6.2971099999999999E-3</c:v>
                </c:pt>
                <c:pt idx="4196">
                  <c:v>-8.3046000000000005E-3</c:v>
                </c:pt>
                <c:pt idx="4197">
                  <c:v>-6.1111500000000001E-3</c:v>
                </c:pt>
                <c:pt idx="4198">
                  <c:v>-7.8468300000000008E-3</c:v>
                </c:pt>
                <c:pt idx="4199">
                  <c:v>-9.5748900000000008E-3</c:v>
                </c:pt>
                <c:pt idx="4200">
                  <c:v>-4.7016100000000002E-3</c:v>
                </c:pt>
                <c:pt idx="4201">
                  <c:v>8.3656300000000006E-3</c:v>
                </c:pt>
                <c:pt idx="4202">
                  <c:v>-1.1978100000000001E-3</c:v>
                </c:pt>
                <c:pt idx="4203">
                  <c:v>-3.3903100000000001E-3</c:v>
                </c:pt>
                <c:pt idx="4204">
                  <c:v>-8.1920599999999993E-3</c:v>
                </c:pt>
                <c:pt idx="4205" formatCode="0.00E+00">
                  <c:v>-1.32046E-2</c:v>
                </c:pt>
                <c:pt idx="4206">
                  <c:v>-6.2713600000000001E-3</c:v>
                </c:pt>
                <c:pt idx="4207">
                  <c:v>-1.5543E-2</c:v>
                </c:pt>
                <c:pt idx="4208">
                  <c:v>-1.8766399999999999E-2</c:v>
                </c:pt>
                <c:pt idx="4209">
                  <c:v>-9.8981899999999994E-3</c:v>
                </c:pt>
                <c:pt idx="4210">
                  <c:v>-1.1649100000000001E-2</c:v>
                </c:pt>
                <c:pt idx="4211">
                  <c:v>-1.53151E-2</c:v>
                </c:pt>
                <c:pt idx="4212">
                  <c:v>-1.75371E-2</c:v>
                </c:pt>
                <c:pt idx="4213">
                  <c:v>-1.88627E-2</c:v>
                </c:pt>
                <c:pt idx="4214">
                  <c:v>-1.14269E-2</c:v>
                </c:pt>
                <c:pt idx="4215">
                  <c:v>-1.01385E-2</c:v>
                </c:pt>
                <c:pt idx="4216">
                  <c:v>-2.60658E-2</c:v>
                </c:pt>
                <c:pt idx="4217">
                  <c:v>-1.87101E-2</c:v>
                </c:pt>
                <c:pt idx="4218">
                  <c:v>-6.0873000000000003E-3</c:v>
                </c:pt>
                <c:pt idx="4219">
                  <c:v>-9.6540500000000008E-3</c:v>
                </c:pt>
                <c:pt idx="4220">
                  <c:v>-1.5929200000000001E-2</c:v>
                </c:pt>
                <c:pt idx="4221">
                  <c:v>-8.7614100000000007E-3</c:v>
                </c:pt>
                <c:pt idx="4222">
                  <c:v>-3.8862200000000001E-3</c:v>
                </c:pt>
                <c:pt idx="4223">
                  <c:v>-1.9861199999999999E-2</c:v>
                </c:pt>
                <c:pt idx="4224">
                  <c:v>-1.70498E-2</c:v>
                </c:pt>
                <c:pt idx="4225">
                  <c:v>-1.4938399999999999E-2</c:v>
                </c:pt>
                <c:pt idx="4226">
                  <c:v>4.1008E-4</c:v>
                </c:pt>
                <c:pt idx="4227">
                  <c:v>-1.03569E-2</c:v>
                </c:pt>
                <c:pt idx="4228">
                  <c:v>-8.3818399999999998E-3</c:v>
                </c:pt>
                <c:pt idx="4229">
                  <c:v>-1.61333E-2</c:v>
                </c:pt>
                <c:pt idx="4230">
                  <c:v>-3.1499900000000001E-3</c:v>
                </c:pt>
                <c:pt idx="4231">
                  <c:v>-1.0515200000000001E-2</c:v>
                </c:pt>
                <c:pt idx="4232">
                  <c:v>-6.6938400000000004E-3</c:v>
                </c:pt>
                <c:pt idx="4233">
                  <c:v>-1.6837100000000001E-2</c:v>
                </c:pt>
                <c:pt idx="4234">
                  <c:v>-1.9727700000000001E-2</c:v>
                </c:pt>
                <c:pt idx="4235">
                  <c:v>-1.87511E-2</c:v>
                </c:pt>
                <c:pt idx="4236">
                  <c:v>-2.1873500000000001E-2</c:v>
                </c:pt>
                <c:pt idx="4237">
                  <c:v>-1.6716000000000002E-2</c:v>
                </c:pt>
                <c:pt idx="4238">
                  <c:v>-1.4409099999999999E-2</c:v>
                </c:pt>
                <c:pt idx="4239">
                  <c:v>-1.1807399999999999E-2</c:v>
                </c:pt>
                <c:pt idx="4240">
                  <c:v>-1.7528499999999999E-2</c:v>
                </c:pt>
                <c:pt idx="4241">
                  <c:v>-1.56507E-2</c:v>
                </c:pt>
                <c:pt idx="4242" formatCode="0.00E+00">
                  <c:v>-2.4972899999999999E-2</c:v>
                </c:pt>
                <c:pt idx="4243">
                  <c:v>-1.8184700000000002E-2</c:v>
                </c:pt>
                <c:pt idx="4244">
                  <c:v>-9.2401500000000008E-3</c:v>
                </c:pt>
                <c:pt idx="4245">
                  <c:v>-1.09158E-2</c:v>
                </c:pt>
                <c:pt idx="4246">
                  <c:v>-1.26295E-2</c:v>
                </c:pt>
                <c:pt idx="4247">
                  <c:v>-1.9578000000000002E-2</c:v>
                </c:pt>
                <c:pt idx="4248">
                  <c:v>-1.24502E-2</c:v>
                </c:pt>
                <c:pt idx="4249">
                  <c:v>-3.4494399999999998E-3</c:v>
                </c:pt>
                <c:pt idx="4250">
                  <c:v>-9.1237999999999996E-3</c:v>
                </c:pt>
                <c:pt idx="4251">
                  <c:v>-1.2743000000000001E-2</c:v>
                </c:pt>
                <c:pt idx="4252">
                  <c:v>-1.58558E-2</c:v>
                </c:pt>
                <c:pt idx="4253">
                  <c:v>-1.16997E-2</c:v>
                </c:pt>
                <c:pt idx="4254">
                  <c:v>-1.4128699999999999E-2</c:v>
                </c:pt>
                <c:pt idx="4255">
                  <c:v>-5.9557000000000004E-3</c:v>
                </c:pt>
                <c:pt idx="4256">
                  <c:v>-8.5926100000000005E-3</c:v>
                </c:pt>
                <c:pt idx="4257" formatCode="0.00E+00">
                  <c:v>-2.5014899999999999E-3</c:v>
                </c:pt>
                <c:pt idx="4258">
                  <c:v>-1.09596E-2</c:v>
                </c:pt>
                <c:pt idx="4259">
                  <c:v>2.1553000000000002E-3</c:v>
                </c:pt>
                <c:pt idx="4260">
                  <c:v>-6.6661800000000001E-4</c:v>
                </c:pt>
                <c:pt idx="4261">
                  <c:v>-1.20134E-2</c:v>
                </c:pt>
                <c:pt idx="4262">
                  <c:v>-9.0551399999999997E-3</c:v>
                </c:pt>
                <c:pt idx="4263">
                  <c:v>-1.7347300000000001E-3</c:v>
                </c:pt>
                <c:pt idx="4264">
                  <c:v>-8.7738E-3</c:v>
                </c:pt>
                <c:pt idx="4265">
                  <c:v>-1.44634E-2</c:v>
                </c:pt>
                <c:pt idx="4266">
                  <c:v>-1.0165199999999999E-2</c:v>
                </c:pt>
                <c:pt idx="4267" formatCode="0.00E+00">
                  <c:v>7.0314399999999999E-3</c:v>
                </c:pt>
                <c:pt idx="4268">
                  <c:v>-8.1358000000000003E-3</c:v>
                </c:pt>
                <c:pt idx="4269">
                  <c:v>-5.3463E-3</c:v>
                </c:pt>
                <c:pt idx="4270">
                  <c:v>-1.1179E-2</c:v>
                </c:pt>
                <c:pt idx="4271">
                  <c:v>-9.0742099999999992E-3</c:v>
                </c:pt>
                <c:pt idx="4272">
                  <c:v>-9.4585399999999997E-3</c:v>
                </c:pt>
                <c:pt idx="4273">
                  <c:v>-2.3220999999999999E-2</c:v>
                </c:pt>
                <c:pt idx="4274">
                  <c:v>-9.2983200000000005E-3</c:v>
                </c:pt>
                <c:pt idx="4275">
                  <c:v>-6.3857999999999996E-3</c:v>
                </c:pt>
                <c:pt idx="4276">
                  <c:v>3.3979399999999999E-3</c:v>
                </c:pt>
                <c:pt idx="4277">
                  <c:v>-1.70107E-2</c:v>
                </c:pt>
                <c:pt idx="4278">
                  <c:v>-9.7398799999999994E-3</c:v>
                </c:pt>
                <c:pt idx="4279">
                  <c:v>1.5831E-3</c:v>
                </c:pt>
                <c:pt idx="4280">
                  <c:v>-8.1014599999999996E-3</c:v>
                </c:pt>
                <c:pt idx="4281">
                  <c:v>1.9168900000000001E-3</c:v>
                </c:pt>
                <c:pt idx="4282">
                  <c:v>-1.45483E-2</c:v>
                </c:pt>
                <c:pt idx="4283">
                  <c:v>-1.90449E-3</c:v>
                </c:pt>
                <c:pt idx="4284">
                  <c:v>-1.27945E-2</c:v>
                </c:pt>
                <c:pt idx="4285">
                  <c:v>-7.3490099999999996E-3</c:v>
                </c:pt>
                <c:pt idx="4286">
                  <c:v>-6.9704099999999998E-3</c:v>
                </c:pt>
                <c:pt idx="4287">
                  <c:v>-1.09873E-2</c:v>
                </c:pt>
                <c:pt idx="4288">
                  <c:v>-1.62191E-2</c:v>
                </c:pt>
                <c:pt idx="4289">
                  <c:v>-1.8071199999999999E-2</c:v>
                </c:pt>
                <c:pt idx="4290">
                  <c:v>-9.6025499999999996E-3</c:v>
                </c:pt>
                <c:pt idx="4291">
                  <c:v>-1.8531800000000001E-2</c:v>
                </c:pt>
                <c:pt idx="4292">
                  <c:v>-1.36776E-2</c:v>
                </c:pt>
                <c:pt idx="4293">
                  <c:v>-1.1941E-2</c:v>
                </c:pt>
                <c:pt idx="4294">
                  <c:v>-1.39236E-2</c:v>
                </c:pt>
                <c:pt idx="4295">
                  <c:v>-8.2158999999999999E-3</c:v>
                </c:pt>
                <c:pt idx="4296">
                  <c:v>-8.4314300000000002E-3</c:v>
                </c:pt>
                <c:pt idx="4297">
                  <c:v>-1.80149E-2</c:v>
                </c:pt>
                <c:pt idx="4298">
                  <c:v>-1.8338199999999999E-2</c:v>
                </c:pt>
                <c:pt idx="4299">
                  <c:v>-8.8777500000000002E-3</c:v>
                </c:pt>
                <c:pt idx="4300">
                  <c:v>-1.00298E-2</c:v>
                </c:pt>
                <c:pt idx="4301">
                  <c:v>-1.2041100000000001E-2</c:v>
                </c:pt>
                <c:pt idx="4302">
                  <c:v>-1.0579099999999999E-2</c:v>
                </c:pt>
                <c:pt idx="4303">
                  <c:v>-1.1522299999999999E-2</c:v>
                </c:pt>
                <c:pt idx="4304">
                  <c:v>-7.36237E-3</c:v>
                </c:pt>
                <c:pt idx="4305">
                  <c:v>-7.0972400000000003E-3</c:v>
                </c:pt>
                <c:pt idx="4306">
                  <c:v>-1.36242E-2</c:v>
                </c:pt>
                <c:pt idx="4307">
                  <c:v>-1.06812E-2</c:v>
                </c:pt>
                <c:pt idx="4308">
                  <c:v>-1.50948E-2</c:v>
                </c:pt>
                <c:pt idx="4309">
                  <c:v>-1.4740899999999999E-2</c:v>
                </c:pt>
                <c:pt idx="4310">
                  <c:v>-8.6288500000000004E-3</c:v>
                </c:pt>
                <c:pt idx="4311">
                  <c:v>-1.1619600000000001E-2</c:v>
                </c:pt>
                <c:pt idx="4312" formatCode="0.00E+00">
                  <c:v>-1.7097500000000002E-2</c:v>
                </c:pt>
                <c:pt idx="4313">
                  <c:v>-8.6689000000000002E-3</c:v>
                </c:pt>
                <c:pt idx="4314" formatCode="0.00E+00">
                  <c:v>-3.0298199999999999E-3</c:v>
                </c:pt>
                <c:pt idx="4315">
                  <c:v>-1.56975E-2</c:v>
                </c:pt>
                <c:pt idx="4316">
                  <c:v>-1.5986400000000001E-2</c:v>
                </c:pt>
                <c:pt idx="4317">
                  <c:v>-1.46503E-2</c:v>
                </c:pt>
                <c:pt idx="4318">
                  <c:v>-4.8532499999999999E-3</c:v>
                </c:pt>
                <c:pt idx="4319">
                  <c:v>-5.1631899999999998E-3</c:v>
                </c:pt>
                <c:pt idx="4320">
                  <c:v>-2.2668800000000002E-3</c:v>
                </c:pt>
                <c:pt idx="4321">
                  <c:v>-9.1524099999999997E-3</c:v>
                </c:pt>
                <c:pt idx="4322">
                  <c:v>5.7439800000000001E-3</c:v>
                </c:pt>
                <c:pt idx="4323">
                  <c:v>-4.5604699999999996E-3</c:v>
                </c:pt>
                <c:pt idx="4324">
                  <c:v>6.7663200000000001E-3</c:v>
                </c:pt>
                <c:pt idx="4325">
                  <c:v>2.3241E-3</c:v>
                </c:pt>
                <c:pt idx="4326" formatCode="0.00E+00">
                  <c:v>-2.2039400000000002E-3</c:v>
                </c:pt>
                <c:pt idx="4327">
                  <c:v>6.5908399999999997E-3</c:v>
                </c:pt>
                <c:pt idx="4328">
                  <c:v>-1.04399E-2</c:v>
                </c:pt>
                <c:pt idx="4329">
                  <c:v>1.30796E-2</c:v>
                </c:pt>
                <c:pt idx="4330">
                  <c:v>-4.9285900000000001E-3</c:v>
                </c:pt>
                <c:pt idx="4331">
                  <c:v>-5.3920699999999997E-3</c:v>
                </c:pt>
                <c:pt idx="4332">
                  <c:v>-6.0386700000000003E-3</c:v>
                </c:pt>
                <c:pt idx="4333">
                  <c:v>-1.12057E-3</c:v>
                </c:pt>
                <c:pt idx="4334">
                  <c:v>1.8968599999999999E-2</c:v>
                </c:pt>
                <c:pt idx="4335">
                  <c:v>-7.8229900000000002E-3</c:v>
                </c:pt>
                <c:pt idx="4336">
                  <c:v>4.9400300000000002E-4</c:v>
                </c:pt>
                <c:pt idx="4337">
                  <c:v>-1.1957199999999999E-2</c:v>
                </c:pt>
                <c:pt idx="4338">
                  <c:v>3.0803699999999999E-4</c:v>
                </c:pt>
                <c:pt idx="4339">
                  <c:v>-1.0056499999999999E-2</c:v>
                </c:pt>
                <c:pt idx="4340">
                  <c:v>2.2907299999999999E-3</c:v>
                </c:pt>
                <c:pt idx="4341">
                  <c:v>5.7468399999999996E-3</c:v>
                </c:pt>
                <c:pt idx="4342">
                  <c:v>-5.7983399999999999E-4</c:v>
                </c:pt>
                <c:pt idx="4343">
                  <c:v>-4.0607500000000001E-3</c:v>
                </c:pt>
                <c:pt idx="4344">
                  <c:v>-6.7615500000000001E-4</c:v>
                </c:pt>
                <c:pt idx="4345">
                  <c:v>5.6009299999999996E-3</c:v>
                </c:pt>
                <c:pt idx="4346">
                  <c:v>5.0745E-3</c:v>
                </c:pt>
                <c:pt idx="4347">
                  <c:v>-7.4214900000000002E-3</c:v>
                </c:pt>
                <c:pt idx="4348">
                  <c:v>-9.5291100000000004E-3</c:v>
                </c:pt>
                <c:pt idx="4349">
                  <c:v>-8.66222E-3</c:v>
                </c:pt>
                <c:pt idx="4350">
                  <c:v>-3.6258699999999998E-3</c:v>
                </c:pt>
                <c:pt idx="4351">
                  <c:v>-1.9769700000000002E-3</c:v>
                </c:pt>
                <c:pt idx="4352">
                  <c:v>-7.8096399999999996E-3</c:v>
                </c:pt>
                <c:pt idx="4353">
                  <c:v>-6.3476599999999998E-3</c:v>
                </c:pt>
                <c:pt idx="4354">
                  <c:v>-4.7779099999999998E-3</c:v>
                </c:pt>
                <c:pt idx="4355">
                  <c:v>-9.0379699999999993E-3</c:v>
                </c:pt>
                <c:pt idx="4356">
                  <c:v>1.3427700000000001E-3</c:v>
                </c:pt>
                <c:pt idx="4357">
                  <c:v>9.6664400000000001E-3</c:v>
                </c:pt>
                <c:pt idx="4358">
                  <c:v>7.2383899999999999E-4</c:v>
                </c:pt>
                <c:pt idx="4359">
                  <c:v>2.1972699999999999E-3</c:v>
                </c:pt>
                <c:pt idx="4360">
                  <c:v>8.8377000000000004E-3</c:v>
                </c:pt>
                <c:pt idx="4361">
                  <c:v>-4.3554300000000004E-3</c:v>
                </c:pt>
                <c:pt idx="4362">
                  <c:v>1.6775099999999999E-3</c:v>
                </c:pt>
                <c:pt idx="4363">
                  <c:v>1.08185E-2</c:v>
                </c:pt>
                <c:pt idx="4364">
                  <c:v>1.0442699999999999E-2</c:v>
                </c:pt>
                <c:pt idx="4365">
                  <c:v>1.33677E-2</c:v>
                </c:pt>
                <c:pt idx="4366">
                  <c:v>-4.2533900000000001E-3</c:v>
                </c:pt>
                <c:pt idx="4367">
                  <c:v>-1.2890799999999999E-2</c:v>
                </c:pt>
                <c:pt idx="4368">
                  <c:v>4.9877200000000002E-3</c:v>
                </c:pt>
                <c:pt idx="4369">
                  <c:v>5.9928899999999998E-3</c:v>
                </c:pt>
                <c:pt idx="4370">
                  <c:v>-4.2905799999999996E-3</c:v>
                </c:pt>
                <c:pt idx="4371">
                  <c:v>8.6679500000000007E-3</c:v>
                </c:pt>
                <c:pt idx="4372">
                  <c:v>-1.1720700000000001E-3</c:v>
                </c:pt>
                <c:pt idx="4373">
                  <c:v>-6.67667E-3</c:v>
                </c:pt>
                <c:pt idx="4374">
                  <c:v>-5.1298100000000003E-3</c:v>
                </c:pt>
                <c:pt idx="4375">
                  <c:v>5.8765400000000004E-3</c:v>
                </c:pt>
                <c:pt idx="4376">
                  <c:v>-3.1471300000000002E-3</c:v>
                </c:pt>
                <c:pt idx="4377" formatCode="0.00E+00">
                  <c:v>-7.2822599999999996E-3</c:v>
                </c:pt>
                <c:pt idx="4378">
                  <c:v>-1.5929200000000001E-2</c:v>
                </c:pt>
                <c:pt idx="4379">
                  <c:v>-4.7102000000000003E-3</c:v>
                </c:pt>
                <c:pt idx="4380">
                  <c:v>7.5969699999999998E-3</c:v>
                </c:pt>
                <c:pt idx="4381">
                  <c:v>-5.0191899999999998E-3</c:v>
                </c:pt>
                <c:pt idx="4382">
                  <c:v>-1.6432800000000001E-2</c:v>
                </c:pt>
                <c:pt idx="4383">
                  <c:v>1.9331000000000001E-3</c:v>
                </c:pt>
                <c:pt idx="4384">
                  <c:v>-3.5896299999999999E-3</c:v>
                </c:pt>
                <c:pt idx="4385">
                  <c:v>-1.4343299999999999E-3</c:v>
                </c:pt>
                <c:pt idx="4386">
                  <c:v>-2.99358E-3</c:v>
                </c:pt>
                <c:pt idx="4387">
                  <c:v>3.2100700000000002E-3</c:v>
                </c:pt>
                <c:pt idx="4388">
                  <c:v>-3.5467099999999998E-3</c:v>
                </c:pt>
                <c:pt idx="4389">
                  <c:v>-1.15347E-2</c:v>
                </c:pt>
                <c:pt idx="4390">
                  <c:v>-7.5302099999999999E-3</c:v>
                </c:pt>
                <c:pt idx="4391">
                  <c:v>3.9768200000000001E-4</c:v>
                </c:pt>
                <c:pt idx="4392">
                  <c:v>1.32189E-2</c:v>
                </c:pt>
                <c:pt idx="4393">
                  <c:v>-3.66402E-3</c:v>
                </c:pt>
                <c:pt idx="4394">
                  <c:v>-7.71523E-3</c:v>
                </c:pt>
                <c:pt idx="4395">
                  <c:v>5.7954800000000004E-3</c:v>
                </c:pt>
                <c:pt idx="4396">
                  <c:v>-2.7904499999999999E-3</c:v>
                </c:pt>
                <c:pt idx="4397">
                  <c:v>-1.2419700000000001E-2</c:v>
                </c:pt>
                <c:pt idx="4398">
                  <c:v>-5.1994299999999997E-3</c:v>
                </c:pt>
                <c:pt idx="4399">
                  <c:v>-7.5006500000000002E-3</c:v>
                </c:pt>
                <c:pt idx="4400">
                  <c:v>-8.9263899999999993E-3</c:v>
                </c:pt>
                <c:pt idx="4401" formatCode="0.00E+00">
                  <c:v>-1.0057399999999999E-2</c:v>
                </c:pt>
                <c:pt idx="4402">
                  <c:v>-9.7284299999999997E-3</c:v>
                </c:pt>
                <c:pt idx="4403">
                  <c:v>-4.6338999999999998E-3</c:v>
                </c:pt>
                <c:pt idx="4404">
                  <c:v>3.0755999999999999E-3</c:v>
                </c:pt>
                <c:pt idx="4405">
                  <c:v>-1.65329E-2</c:v>
                </c:pt>
                <c:pt idx="4406">
                  <c:v>-1.8568E-3</c:v>
                </c:pt>
                <c:pt idx="4407">
                  <c:v>-1.07784E-2</c:v>
                </c:pt>
                <c:pt idx="4408">
                  <c:v>-2.16198E-3</c:v>
                </c:pt>
                <c:pt idx="4409">
                  <c:v>-4.88186E-3</c:v>
                </c:pt>
                <c:pt idx="4410">
                  <c:v>1.85966E-3</c:v>
                </c:pt>
                <c:pt idx="4411">
                  <c:v>-6.5326700000000002E-4</c:v>
                </c:pt>
                <c:pt idx="4412">
                  <c:v>-4.2791399999999999E-3</c:v>
                </c:pt>
                <c:pt idx="4413">
                  <c:v>2.9754599999999999E-4</c:v>
                </c:pt>
                <c:pt idx="4414">
                  <c:v>-4.9180999999999999E-3</c:v>
                </c:pt>
                <c:pt idx="4415">
                  <c:v>-4.75597E-3</c:v>
                </c:pt>
                <c:pt idx="4416">
                  <c:v>-4.2219199999999997E-3</c:v>
                </c:pt>
                <c:pt idx="4417">
                  <c:v>-9.3250299999999998E-3</c:v>
                </c:pt>
                <c:pt idx="4418">
                  <c:v>-8.4781600000000004E-4</c:v>
                </c:pt>
                <c:pt idx="4419">
                  <c:v>-3.5162000000000001E-3</c:v>
                </c:pt>
                <c:pt idx="4420">
                  <c:v>-3.1909899999999999E-3</c:v>
                </c:pt>
                <c:pt idx="4421">
                  <c:v>9.4366099999999998E-3</c:v>
                </c:pt>
                <c:pt idx="4422">
                  <c:v>8.5525500000000008E-3</c:v>
                </c:pt>
                <c:pt idx="4423">
                  <c:v>1.8758799999999999E-3</c:v>
                </c:pt>
                <c:pt idx="4424">
                  <c:v>-4.97723E-3</c:v>
                </c:pt>
                <c:pt idx="4425">
                  <c:v>-3.3092500000000001E-3</c:v>
                </c:pt>
                <c:pt idx="4426">
                  <c:v>-3.5285899999999999E-3</c:v>
                </c:pt>
                <c:pt idx="4427">
                  <c:v>4.6081500000000001E-3</c:v>
                </c:pt>
                <c:pt idx="4428">
                  <c:v>-5.2738199999999996E-4</c:v>
                </c:pt>
                <c:pt idx="4429">
                  <c:v>1.4448200000000001E-3</c:v>
                </c:pt>
                <c:pt idx="4430">
                  <c:v>7.5254400000000004E-3</c:v>
                </c:pt>
                <c:pt idx="4431">
                  <c:v>1.5077599999999999E-3</c:v>
                </c:pt>
                <c:pt idx="4432">
                  <c:v>1.4513E-2</c:v>
                </c:pt>
                <c:pt idx="4433">
                  <c:v>9.9658999999999998E-3</c:v>
                </c:pt>
                <c:pt idx="4434">
                  <c:v>7.7304799999999996E-3</c:v>
                </c:pt>
                <c:pt idx="4435">
                  <c:v>-9.3650799999999996E-4</c:v>
                </c:pt>
                <c:pt idx="4436">
                  <c:v>4.1580200000000001E-3</c:v>
                </c:pt>
                <c:pt idx="4437">
                  <c:v>6.4764000000000002E-3</c:v>
                </c:pt>
                <c:pt idx="4438">
                  <c:v>1.4813399999999999E-2</c:v>
                </c:pt>
                <c:pt idx="4439">
                  <c:v>6.6032399999999998E-3</c:v>
                </c:pt>
                <c:pt idx="4440">
                  <c:v>2.9258700000000001E-3</c:v>
                </c:pt>
                <c:pt idx="4441">
                  <c:v>1.5457200000000001E-2</c:v>
                </c:pt>
                <c:pt idx="4442">
                  <c:v>7.7066399999999998E-3</c:v>
                </c:pt>
                <c:pt idx="4443">
                  <c:v>1.0725999999999999E-2</c:v>
                </c:pt>
                <c:pt idx="4444">
                  <c:v>1.0651600000000001E-2</c:v>
                </c:pt>
                <c:pt idx="4445">
                  <c:v>1.2321500000000001E-2</c:v>
                </c:pt>
                <c:pt idx="4446">
                  <c:v>4.7521600000000001E-3</c:v>
                </c:pt>
                <c:pt idx="4447">
                  <c:v>1.8043499999999999E-3</c:v>
                </c:pt>
                <c:pt idx="4448">
                  <c:v>3.2234199999999998E-3</c:v>
                </c:pt>
                <c:pt idx="4449">
                  <c:v>1.98002E-2</c:v>
                </c:pt>
                <c:pt idx="4450">
                  <c:v>1.21613E-2</c:v>
                </c:pt>
                <c:pt idx="4451">
                  <c:v>6.2503799999999998E-3</c:v>
                </c:pt>
                <c:pt idx="4452">
                  <c:v>3.2444000000000001E-3</c:v>
                </c:pt>
                <c:pt idx="4453">
                  <c:v>4.8866300000000003E-3</c:v>
                </c:pt>
                <c:pt idx="4454">
                  <c:v>1.12543E-2</c:v>
                </c:pt>
                <c:pt idx="4455">
                  <c:v>1.3256100000000001E-3</c:v>
                </c:pt>
                <c:pt idx="4456">
                  <c:v>5.7792700000000004E-3</c:v>
                </c:pt>
                <c:pt idx="4457">
                  <c:v>1.9544599999999999E-2</c:v>
                </c:pt>
                <c:pt idx="4458">
                  <c:v>9.5071800000000005E-3</c:v>
                </c:pt>
                <c:pt idx="4459">
                  <c:v>1.5071899999999999E-2</c:v>
                </c:pt>
                <c:pt idx="4460">
                  <c:v>2.11773E-2</c:v>
                </c:pt>
                <c:pt idx="4461">
                  <c:v>2.2268300000000001E-2</c:v>
                </c:pt>
                <c:pt idx="4462">
                  <c:v>2.5520299999999999E-2</c:v>
                </c:pt>
                <c:pt idx="4463">
                  <c:v>6.78635E-3</c:v>
                </c:pt>
                <c:pt idx="4464">
                  <c:v>7.8973800000000007E-3</c:v>
                </c:pt>
                <c:pt idx="4465">
                  <c:v>5.9947999999999998E-3</c:v>
                </c:pt>
                <c:pt idx="4466">
                  <c:v>2.61669E-2</c:v>
                </c:pt>
                <c:pt idx="4467">
                  <c:v>2.1313700000000001E-2</c:v>
                </c:pt>
                <c:pt idx="4468">
                  <c:v>2.5706300000000001E-2</c:v>
                </c:pt>
                <c:pt idx="4469">
                  <c:v>8.2492799999999995E-3</c:v>
                </c:pt>
                <c:pt idx="4470">
                  <c:v>1.6746500000000001E-2</c:v>
                </c:pt>
                <c:pt idx="4471">
                  <c:v>8.5411099999999993E-3</c:v>
                </c:pt>
                <c:pt idx="4472">
                  <c:v>1.0960599999999999E-2</c:v>
                </c:pt>
                <c:pt idx="4473">
                  <c:v>1.76592E-2</c:v>
                </c:pt>
                <c:pt idx="4474">
                  <c:v>5.4607400000000004E-3</c:v>
                </c:pt>
                <c:pt idx="4475" formatCode="0.00E+00">
                  <c:v>1.6808500000000001E-2</c:v>
                </c:pt>
                <c:pt idx="4476">
                  <c:v>6.5946599999999996E-3</c:v>
                </c:pt>
                <c:pt idx="4477">
                  <c:v>1.2434000000000001E-2</c:v>
                </c:pt>
                <c:pt idx="4478">
                  <c:v>4.5366299999999998E-3</c:v>
                </c:pt>
                <c:pt idx="4479">
                  <c:v>1.1487000000000001E-2</c:v>
                </c:pt>
                <c:pt idx="4480">
                  <c:v>7.2898900000000003E-3</c:v>
                </c:pt>
                <c:pt idx="4481">
                  <c:v>1.00803E-3</c:v>
                </c:pt>
                <c:pt idx="4482">
                  <c:v>-2.7904499999999999E-3</c:v>
                </c:pt>
                <c:pt idx="4483">
                  <c:v>1.0363600000000001E-2</c:v>
                </c:pt>
                <c:pt idx="4484">
                  <c:v>3.88145E-4</c:v>
                </c:pt>
                <c:pt idx="4485">
                  <c:v>7.8000999999999999E-3</c:v>
                </c:pt>
                <c:pt idx="4486">
                  <c:v>1.31979E-2</c:v>
                </c:pt>
                <c:pt idx="4487">
                  <c:v>1.15528E-2</c:v>
                </c:pt>
                <c:pt idx="4488">
                  <c:v>1.3701400000000001E-2</c:v>
                </c:pt>
                <c:pt idx="4489">
                  <c:v>1.06382E-2</c:v>
                </c:pt>
                <c:pt idx="4490">
                  <c:v>6.1483400000000004E-3</c:v>
                </c:pt>
                <c:pt idx="4491">
                  <c:v>1.39122E-2</c:v>
                </c:pt>
                <c:pt idx="4492" formatCode="0.00E+00">
                  <c:v>7.2774900000000002E-3</c:v>
                </c:pt>
                <c:pt idx="4493">
                  <c:v>-9.9630399999999994E-3</c:v>
                </c:pt>
                <c:pt idx="4494">
                  <c:v>8.5353900000000003E-3</c:v>
                </c:pt>
                <c:pt idx="4495">
                  <c:v>1.7805099999999999E-3</c:v>
                </c:pt>
                <c:pt idx="4496">
                  <c:v>8.5878399999999994E-3</c:v>
                </c:pt>
                <c:pt idx="4497">
                  <c:v>-1.1558499999999999E-3</c:v>
                </c:pt>
                <c:pt idx="4498">
                  <c:v>3.6401699999999999E-3</c:v>
                </c:pt>
                <c:pt idx="4499">
                  <c:v>7.5397499999999996E-3</c:v>
                </c:pt>
                <c:pt idx="4500">
                  <c:v>8.6011899999999999E-3</c:v>
                </c:pt>
                <c:pt idx="4501">
                  <c:v>-9.8171200000000004E-3</c:v>
                </c:pt>
                <c:pt idx="4502">
                  <c:v>1.2518899999999999E-2</c:v>
                </c:pt>
                <c:pt idx="4503">
                  <c:v>6.4630499999999997E-3</c:v>
                </c:pt>
                <c:pt idx="4504">
                  <c:v>3.9043400000000001E-3</c:v>
                </c:pt>
                <c:pt idx="4505">
                  <c:v>9.7084000000000005E-4</c:v>
                </c:pt>
                <c:pt idx="4506">
                  <c:v>3.4704200000000001E-3</c:v>
                </c:pt>
                <c:pt idx="4507">
                  <c:v>8.2941100000000004E-3</c:v>
                </c:pt>
                <c:pt idx="4508">
                  <c:v>-1.51253E-3</c:v>
                </c:pt>
                <c:pt idx="4509">
                  <c:v>-6.0224500000000004E-3</c:v>
                </c:pt>
                <c:pt idx="4510">
                  <c:v>9.4785700000000004E-3</c:v>
                </c:pt>
                <c:pt idx="4511">
                  <c:v>7.7915199999999997E-3</c:v>
                </c:pt>
                <c:pt idx="4512">
                  <c:v>1.1549E-2</c:v>
                </c:pt>
                <c:pt idx="4513">
                  <c:v>7.2240799999999999E-3</c:v>
                </c:pt>
                <c:pt idx="4514">
                  <c:v>7.8077299999999997E-3</c:v>
                </c:pt>
                <c:pt idx="4515">
                  <c:v>4.30584E-3</c:v>
                </c:pt>
                <c:pt idx="4516">
                  <c:v>1.07899E-2</c:v>
                </c:pt>
                <c:pt idx="4517">
                  <c:v>-5.8908500000000004E-3</c:v>
                </c:pt>
                <c:pt idx="4518">
                  <c:v>8.5487400000000009E-3</c:v>
                </c:pt>
                <c:pt idx="4519">
                  <c:v>9.7599000000000002E-3</c:v>
                </c:pt>
                <c:pt idx="4520">
                  <c:v>9.1276199999999995E-3</c:v>
                </c:pt>
                <c:pt idx="4521">
                  <c:v>8.9340200000000008E-3</c:v>
                </c:pt>
                <c:pt idx="4522">
                  <c:v>4.0597899999999998E-3</c:v>
                </c:pt>
                <c:pt idx="4523">
                  <c:v>1.92366E-2</c:v>
                </c:pt>
                <c:pt idx="4524">
                  <c:v>6.4134600000000002E-3</c:v>
                </c:pt>
                <c:pt idx="4525">
                  <c:v>1.7253899999999999E-2</c:v>
                </c:pt>
                <c:pt idx="4526">
                  <c:v>-2.4147000000000001E-3</c:v>
                </c:pt>
                <c:pt idx="4527">
                  <c:v>8.4495499999999999E-4</c:v>
                </c:pt>
                <c:pt idx="4528">
                  <c:v>1.00737E-2</c:v>
                </c:pt>
                <c:pt idx="4529">
                  <c:v>1.5972099999999999E-2</c:v>
                </c:pt>
                <c:pt idx="4530">
                  <c:v>3.0212400000000001E-3</c:v>
                </c:pt>
                <c:pt idx="4531">
                  <c:v>5.1650999999999997E-3</c:v>
                </c:pt>
                <c:pt idx="4532">
                  <c:v>5.10883E-3</c:v>
                </c:pt>
                <c:pt idx="4533">
                  <c:v>1.7138500000000001E-2</c:v>
                </c:pt>
                <c:pt idx="4534">
                  <c:v>8.4810300000000005E-3</c:v>
                </c:pt>
                <c:pt idx="4535">
                  <c:v>2.7141600000000002E-3</c:v>
                </c:pt>
                <c:pt idx="4536">
                  <c:v>-2.89822E-3</c:v>
                </c:pt>
                <c:pt idx="4537">
                  <c:v>8.2921999999999996E-3</c:v>
                </c:pt>
                <c:pt idx="4538">
                  <c:v>9.1438300000000004E-3</c:v>
                </c:pt>
                <c:pt idx="4539">
                  <c:v>1.7756500000000001E-2</c:v>
                </c:pt>
                <c:pt idx="4540">
                  <c:v>9.9477799999999998E-3</c:v>
                </c:pt>
                <c:pt idx="4541">
                  <c:v>9.7331999999999991E-3</c:v>
                </c:pt>
                <c:pt idx="4542">
                  <c:v>1.22337E-2</c:v>
                </c:pt>
                <c:pt idx="4543">
                  <c:v>1.3216E-2</c:v>
                </c:pt>
                <c:pt idx="4544">
                  <c:v>2.5446900000000001E-2</c:v>
                </c:pt>
                <c:pt idx="4545">
                  <c:v>1.53236E-2</c:v>
                </c:pt>
                <c:pt idx="4546">
                  <c:v>9.6836100000000005E-3</c:v>
                </c:pt>
                <c:pt idx="4547">
                  <c:v>2.45094E-3</c:v>
                </c:pt>
                <c:pt idx="4548">
                  <c:v>1.0252000000000001E-2</c:v>
                </c:pt>
                <c:pt idx="4549">
                  <c:v>9.2029599999999996E-3</c:v>
                </c:pt>
                <c:pt idx="4550">
                  <c:v>2.1308899999999999E-2</c:v>
                </c:pt>
                <c:pt idx="4551">
                  <c:v>6.5622299999999996E-3</c:v>
                </c:pt>
                <c:pt idx="4552">
                  <c:v>2.7180699999999999E-2</c:v>
                </c:pt>
                <c:pt idx="4553">
                  <c:v>1.6152400000000001E-2</c:v>
                </c:pt>
                <c:pt idx="4554">
                  <c:v>1.90268E-2</c:v>
                </c:pt>
                <c:pt idx="4555">
                  <c:v>1.8950499999999999E-2</c:v>
                </c:pt>
                <c:pt idx="4556">
                  <c:v>5.66483E-3</c:v>
                </c:pt>
                <c:pt idx="4557">
                  <c:v>1.53589E-2</c:v>
                </c:pt>
                <c:pt idx="4558">
                  <c:v>1.6638799999999999E-2</c:v>
                </c:pt>
                <c:pt idx="4559">
                  <c:v>8.8233900000000004E-3</c:v>
                </c:pt>
                <c:pt idx="4560">
                  <c:v>1.1273399999999999E-2</c:v>
                </c:pt>
                <c:pt idx="4561">
                  <c:v>1.2020100000000001E-2</c:v>
                </c:pt>
                <c:pt idx="4562">
                  <c:v>1.66807E-2</c:v>
                </c:pt>
                <c:pt idx="4563">
                  <c:v>1.1994400000000001E-2</c:v>
                </c:pt>
                <c:pt idx="4564">
                  <c:v>6.9580099999999997E-3</c:v>
                </c:pt>
                <c:pt idx="4565">
                  <c:v>1.59521E-2</c:v>
                </c:pt>
                <c:pt idx="4566">
                  <c:v>5.3214999999999998E-3</c:v>
                </c:pt>
                <c:pt idx="4567">
                  <c:v>1.6786599999999999E-2</c:v>
                </c:pt>
                <c:pt idx="4568">
                  <c:v>1.13039E-2</c:v>
                </c:pt>
                <c:pt idx="4569">
                  <c:v>2.2979699999999999E-2</c:v>
                </c:pt>
                <c:pt idx="4570">
                  <c:v>7.4081399999999997E-3</c:v>
                </c:pt>
                <c:pt idx="4571">
                  <c:v>1.4769600000000001E-2</c:v>
                </c:pt>
                <c:pt idx="4572">
                  <c:v>1.0133700000000001E-2</c:v>
                </c:pt>
                <c:pt idx="4573">
                  <c:v>1.5835800000000001E-2</c:v>
                </c:pt>
                <c:pt idx="4574">
                  <c:v>1.10312E-2</c:v>
                </c:pt>
                <c:pt idx="4575">
                  <c:v>7.6599099999999998E-3</c:v>
                </c:pt>
                <c:pt idx="4576">
                  <c:v>2.12345E-2</c:v>
                </c:pt>
                <c:pt idx="4577">
                  <c:v>2.3648300000000001E-2</c:v>
                </c:pt>
                <c:pt idx="4578">
                  <c:v>9.9649400000000003E-3</c:v>
                </c:pt>
                <c:pt idx="4579">
                  <c:v>1.8181800000000001E-2</c:v>
                </c:pt>
                <c:pt idx="4580">
                  <c:v>1.05515E-2</c:v>
                </c:pt>
                <c:pt idx="4581">
                  <c:v>2.2860499999999999E-2</c:v>
                </c:pt>
                <c:pt idx="4582">
                  <c:v>1.97506E-2</c:v>
                </c:pt>
                <c:pt idx="4583">
                  <c:v>1.5584000000000001E-2</c:v>
                </c:pt>
                <c:pt idx="4584">
                  <c:v>1.4028499999999999E-2</c:v>
                </c:pt>
                <c:pt idx="4585">
                  <c:v>6.2560999999999997E-3</c:v>
                </c:pt>
                <c:pt idx="4586" formatCode="0.00E+00">
                  <c:v>1.1017799999999999E-2</c:v>
                </c:pt>
                <c:pt idx="4587">
                  <c:v>1.7055500000000001E-2</c:v>
                </c:pt>
                <c:pt idx="4588">
                  <c:v>6.3056900000000001E-3</c:v>
                </c:pt>
                <c:pt idx="4589">
                  <c:v>5.6448000000000002E-3</c:v>
                </c:pt>
                <c:pt idx="4590">
                  <c:v>8.6631799999999995E-3</c:v>
                </c:pt>
                <c:pt idx="4591">
                  <c:v>1.31311E-2</c:v>
                </c:pt>
                <c:pt idx="4592">
                  <c:v>2.8114300000000002E-3</c:v>
                </c:pt>
                <c:pt idx="4593">
                  <c:v>8.9397399999999998E-3</c:v>
                </c:pt>
                <c:pt idx="4594">
                  <c:v>2.7351400000000001E-3</c:v>
                </c:pt>
                <c:pt idx="4595">
                  <c:v>1.10483E-2</c:v>
                </c:pt>
                <c:pt idx="4596">
                  <c:v>1.38359E-2</c:v>
                </c:pt>
                <c:pt idx="4597">
                  <c:v>2.6140199999999999E-3</c:v>
                </c:pt>
                <c:pt idx="4598">
                  <c:v>1.30568E-2</c:v>
                </c:pt>
                <c:pt idx="4599">
                  <c:v>1.56565E-2</c:v>
                </c:pt>
                <c:pt idx="4600">
                  <c:v>1.8783600000000001E-2</c:v>
                </c:pt>
                <c:pt idx="4601">
                  <c:v>8.5868799999999999E-3</c:v>
                </c:pt>
                <c:pt idx="4602">
                  <c:v>7.5139999999999998E-3</c:v>
                </c:pt>
                <c:pt idx="4603">
                  <c:v>9.1285700000000008E-3</c:v>
                </c:pt>
                <c:pt idx="4604">
                  <c:v>1.44081E-2</c:v>
                </c:pt>
                <c:pt idx="4605">
                  <c:v>9.5882399999999996E-3</c:v>
                </c:pt>
                <c:pt idx="4606">
                  <c:v>3.91006E-4</c:v>
                </c:pt>
                <c:pt idx="4607">
                  <c:v>5.2595100000000002E-3</c:v>
                </c:pt>
                <c:pt idx="4608">
                  <c:v>2.3475599999999999E-2</c:v>
                </c:pt>
                <c:pt idx="4609">
                  <c:v>7.0304900000000004E-3</c:v>
                </c:pt>
                <c:pt idx="4610">
                  <c:v>9.2029599999999996E-3</c:v>
                </c:pt>
                <c:pt idx="4611">
                  <c:v>7.8563699999999997E-3</c:v>
                </c:pt>
                <c:pt idx="4612">
                  <c:v>1.09062E-2</c:v>
                </c:pt>
                <c:pt idx="4613">
                  <c:v>6.9360699999999999E-3</c:v>
                </c:pt>
                <c:pt idx="4614">
                  <c:v>8.9931500000000001E-3</c:v>
                </c:pt>
                <c:pt idx="4615">
                  <c:v>5.2385299999999999E-3</c:v>
                </c:pt>
                <c:pt idx="4616">
                  <c:v>1.6050299999999999E-3</c:v>
                </c:pt>
                <c:pt idx="4617">
                  <c:v>1.65844E-3</c:v>
                </c:pt>
                <c:pt idx="4618">
                  <c:v>4.2686499999999997E-3</c:v>
                </c:pt>
                <c:pt idx="4619">
                  <c:v>9.0751600000000005E-3</c:v>
                </c:pt>
                <c:pt idx="4620">
                  <c:v>1.15967E-3</c:v>
                </c:pt>
                <c:pt idx="4621">
                  <c:v>-3.4007999999999998E-3</c:v>
                </c:pt>
                <c:pt idx="4622">
                  <c:v>2.2068000000000001E-3</c:v>
                </c:pt>
                <c:pt idx="4623">
                  <c:v>-8.6975099999999999E-4</c:v>
                </c:pt>
                <c:pt idx="4624">
                  <c:v>5.6981999999999996E-3</c:v>
                </c:pt>
                <c:pt idx="4625">
                  <c:v>6.9761299999999997E-3</c:v>
                </c:pt>
                <c:pt idx="4626">
                  <c:v>3.5753299999999998E-3</c:v>
                </c:pt>
                <c:pt idx="4627">
                  <c:v>-1.09415E-2</c:v>
                </c:pt>
                <c:pt idx="4628">
                  <c:v>5.1965700000000002E-3</c:v>
                </c:pt>
                <c:pt idx="4629">
                  <c:v>-1.56612E-2</c:v>
                </c:pt>
                <c:pt idx="4630">
                  <c:v>-2.7637500000000001E-3</c:v>
                </c:pt>
                <c:pt idx="4631">
                  <c:v>8.4657699999999992E-3</c:v>
                </c:pt>
                <c:pt idx="4632">
                  <c:v>-2.14577E-3</c:v>
                </c:pt>
                <c:pt idx="4633">
                  <c:v>7.9374300000000005E-3</c:v>
                </c:pt>
                <c:pt idx="4634">
                  <c:v>-4.00352E-3</c:v>
                </c:pt>
                <c:pt idx="4635">
                  <c:v>1.2273799999999999E-3</c:v>
                </c:pt>
                <c:pt idx="4636">
                  <c:v>8.6336099999999999E-3</c:v>
                </c:pt>
                <c:pt idx="4637">
                  <c:v>-4.3754600000000003E-3</c:v>
                </c:pt>
                <c:pt idx="4638">
                  <c:v>6.2828099999999998E-3</c:v>
                </c:pt>
                <c:pt idx="4639">
                  <c:v>-1.02367E-2</c:v>
                </c:pt>
                <c:pt idx="4640">
                  <c:v>2.8524399999999999E-3</c:v>
                </c:pt>
                <c:pt idx="4641">
                  <c:v>-7.7400200000000002E-3</c:v>
                </c:pt>
                <c:pt idx="4642">
                  <c:v>3.9291400000000001E-4</c:v>
                </c:pt>
                <c:pt idx="4643">
                  <c:v>-8.41141E-4</c:v>
                </c:pt>
                <c:pt idx="4644">
                  <c:v>4.2123799999999999E-3</c:v>
                </c:pt>
                <c:pt idx="4645">
                  <c:v>1.0230100000000001E-2</c:v>
                </c:pt>
                <c:pt idx="4646">
                  <c:v>7.3080100000000002E-3</c:v>
                </c:pt>
                <c:pt idx="4647">
                  <c:v>1.7185200000000001E-2</c:v>
                </c:pt>
                <c:pt idx="4648">
                  <c:v>5.3291299999999996E-3</c:v>
                </c:pt>
                <c:pt idx="4649">
                  <c:v>-3.4809100000000003E-4</c:v>
                </c:pt>
                <c:pt idx="4650">
                  <c:v>2.1048500000000001E-2</c:v>
                </c:pt>
                <c:pt idx="4651">
                  <c:v>-1.2616199999999999E-2</c:v>
                </c:pt>
                <c:pt idx="4652">
                  <c:v>-4.2171500000000002E-3</c:v>
                </c:pt>
                <c:pt idx="4653">
                  <c:v>2.5692000000000002E-3</c:v>
                </c:pt>
                <c:pt idx="4654">
                  <c:v>1.5912099999999998E-2</c:v>
                </c:pt>
                <c:pt idx="4655">
                  <c:v>1.7890900000000001E-2</c:v>
                </c:pt>
                <c:pt idx="4656">
                  <c:v>2.5171300000000001E-2</c:v>
                </c:pt>
                <c:pt idx="4657">
                  <c:v>1.70107E-2</c:v>
                </c:pt>
                <c:pt idx="4658">
                  <c:v>1.72462E-2</c:v>
                </c:pt>
                <c:pt idx="4659">
                  <c:v>1.30358E-2</c:v>
                </c:pt>
                <c:pt idx="4660">
                  <c:v>9.6483200000000002E-3</c:v>
                </c:pt>
                <c:pt idx="4661">
                  <c:v>2.3506200000000001E-2</c:v>
                </c:pt>
                <c:pt idx="4662">
                  <c:v>1.93691E-2</c:v>
                </c:pt>
                <c:pt idx="4663">
                  <c:v>1.57804E-2</c:v>
                </c:pt>
                <c:pt idx="4664">
                  <c:v>-6.2351200000000002E-3</c:v>
                </c:pt>
                <c:pt idx="4665">
                  <c:v>1.3617499999999999E-2</c:v>
                </c:pt>
                <c:pt idx="4666">
                  <c:v>4.8465699999999997E-3</c:v>
                </c:pt>
                <c:pt idx="4667">
                  <c:v>7.9221699999999992E-3</c:v>
                </c:pt>
                <c:pt idx="4668">
                  <c:v>6.9932900000000001E-3</c:v>
                </c:pt>
                <c:pt idx="4669">
                  <c:v>2.67715E-2</c:v>
                </c:pt>
                <c:pt idx="4670">
                  <c:v>-2.23608E-2</c:v>
                </c:pt>
                <c:pt idx="4671">
                  <c:v>1.46141E-2</c:v>
                </c:pt>
                <c:pt idx="4672">
                  <c:v>2.7017600000000001E-3</c:v>
                </c:pt>
                <c:pt idx="4673">
                  <c:v>9.1714899999999992E-3</c:v>
                </c:pt>
                <c:pt idx="4674">
                  <c:v>2.6207899999999999E-2</c:v>
                </c:pt>
                <c:pt idx="4675">
                  <c:v>2.60925E-3</c:v>
                </c:pt>
                <c:pt idx="4676">
                  <c:v>4.4898999999999998E-3</c:v>
                </c:pt>
                <c:pt idx="4677">
                  <c:v>-8.0442399999999994E-3</c:v>
                </c:pt>
                <c:pt idx="4678">
                  <c:v>-1.06163E-2</c:v>
                </c:pt>
                <c:pt idx="4679">
                  <c:v>6.7968400000000002E-3</c:v>
                </c:pt>
                <c:pt idx="4680">
                  <c:v>-9.2792500000000002E-4</c:v>
                </c:pt>
                <c:pt idx="4681">
                  <c:v>3.26729E-3</c:v>
                </c:pt>
                <c:pt idx="4682">
                  <c:v>8.1014599999999996E-3</c:v>
                </c:pt>
                <c:pt idx="4683">
                  <c:v>8.8071799999999995E-3</c:v>
                </c:pt>
                <c:pt idx="4684">
                  <c:v>2.2978800000000001E-2</c:v>
                </c:pt>
                <c:pt idx="4685">
                  <c:v>9.5911E-3</c:v>
                </c:pt>
                <c:pt idx="4686">
                  <c:v>9.7236600000000003E-3</c:v>
                </c:pt>
                <c:pt idx="4687">
                  <c:v>1.42632E-2</c:v>
                </c:pt>
                <c:pt idx="4688">
                  <c:v>2.1217300000000001E-2</c:v>
                </c:pt>
                <c:pt idx="4689">
                  <c:v>1.70364E-2</c:v>
                </c:pt>
                <c:pt idx="4690">
                  <c:v>5.1517500000000001E-3</c:v>
                </c:pt>
                <c:pt idx="4691">
                  <c:v>1.2907E-2</c:v>
                </c:pt>
                <c:pt idx="4692">
                  <c:v>1.3487799999999999E-2</c:v>
                </c:pt>
                <c:pt idx="4693">
                  <c:v>3.1328200000000001E-3</c:v>
                </c:pt>
                <c:pt idx="4694">
                  <c:v>5.2967099999999996E-3</c:v>
                </c:pt>
                <c:pt idx="4695">
                  <c:v>2.7484900000000001E-3</c:v>
                </c:pt>
                <c:pt idx="4696">
                  <c:v>-3.3016199999999999E-3</c:v>
                </c:pt>
                <c:pt idx="4697">
                  <c:v>7.6856600000000004E-3</c:v>
                </c:pt>
                <c:pt idx="4698">
                  <c:v>-4.7683699999999997E-4</c:v>
                </c:pt>
                <c:pt idx="4699">
                  <c:v>7.5044600000000001E-3</c:v>
                </c:pt>
                <c:pt idx="4700">
                  <c:v>-5.6362199999999995E-4</c:v>
                </c:pt>
                <c:pt idx="4701">
                  <c:v>1.9798300000000001E-3</c:v>
                </c:pt>
                <c:pt idx="4702">
                  <c:v>-5.1040599999999997E-3</c:v>
                </c:pt>
                <c:pt idx="4703">
                  <c:v>-2.8467200000000001E-3</c:v>
                </c:pt>
                <c:pt idx="4704">
                  <c:v>-1.89018E-3</c:v>
                </c:pt>
                <c:pt idx="4705">
                  <c:v>3.4475299999999999E-3</c:v>
                </c:pt>
                <c:pt idx="4706">
                  <c:v>1.0233900000000001E-2</c:v>
                </c:pt>
                <c:pt idx="4707">
                  <c:v>2.1787600000000001E-2</c:v>
                </c:pt>
                <c:pt idx="4708">
                  <c:v>3.1900399999999999E-3</c:v>
                </c:pt>
                <c:pt idx="4709">
                  <c:v>1.5937799999999998E-2</c:v>
                </c:pt>
                <c:pt idx="4710">
                  <c:v>5.8317200000000003E-3</c:v>
                </c:pt>
                <c:pt idx="4711">
                  <c:v>1.44835E-2</c:v>
                </c:pt>
                <c:pt idx="4712">
                  <c:v>1.21117E-2</c:v>
                </c:pt>
                <c:pt idx="4713">
                  <c:v>-4.1570699999999997E-3</c:v>
                </c:pt>
                <c:pt idx="4714">
                  <c:v>-4.3230100000000004E-3</c:v>
                </c:pt>
                <c:pt idx="4715">
                  <c:v>1.6861899999999999E-2</c:v>
                </c:pt>
                <c:pt idx="4716">
                  <c:v>1.3984699999999999E-2</c:v>
                </c:pt>
                <c:pt idx="4717">
                  <c:v>-1.59168E-3</c:v>
                </c:pt>
                <c:pt idx="4718">
                  <c:v>3.6230099999999999E-3</c:v>
                </c:pt>
                <c:pt idx="4719">
                  <c:v>-1.5864400000000001E-2</c:v>
                </c:pt>
                <c:pt idx="4720">
                  <c:v>-1.39437E-2</c:v>
                </c:pt>
                <c:pt idx="4721">
                  <c:v>-4.6834900000000002E-3</c:v>
                </c:pt>
                <c:pt idx="4722">
                  <c:v>-8.1844299999999995E-3</c:v>
                </c:pt>
                <c:pt idx="4723">
                  <c:v>3.5304999999999998E-3</c:v>
                </c:pt>
                <c:pt idx="4724">
                  <c:v>-5.0058400000000001E-3</c:v>
                </c:pt>
                <c:pt idx="4725">
                  <c:v>-4.97913E-3</c:v>
                </c:pt>
                <c:pt idx="4726">
                  <c:v>-2.6445399999999999E-3</c:v>
                </c:pt>
                <c:pt idx="4727">
                  <c:v>2.7093899999999999E-3</c:v>
                </c:pt>
                <c:pt idx="4728">
                  <c:v>-1.0995899999999999E-2</c:v>
                </c:pt>
                <c:pt idx="4729">
                  <c:v>1.4319399999999999E-2</c:v>
                </c:pt>
                <c:pt idx="4730">
                  <c:v>5.9795400000000004E-4</c:v>
                </c:pt>
                <c:pt idx="4731">
                  <c:v>-4.54712E-3</c:v>
                </c:pt>
                <c:pt idx="4732">
                  <c:v>-1.37138E-3</c:v>
                </c:pt>
                <c:pt idx="4733">
                  <c:v>-2.62451E-3</c:v>
                </c:pt>
                <c:pt idx="4734">
                  <c:v>-7.8964200000000001E-4</c:v>
                </c:pt>
                <c:pt idx="4735">
                  <c:v>5.0859499999999997E-3</c:v>
                </c:pt>
                <c:pt idx="4736" formatCode="0.00E+00">
                  <c:v>-2.41661E-3</c:v>
                </c:pt>
                <c:pt idx="4737" formatCode="0.00E+00">
                  <c:v>1.39427E-3</c:v>
                </c:pt>
                <c:pt idx="4738">
                  <c:v>-3.1280499999999998E-3</c:v>
                </c:pt>
                <c:pt idx="4739">
                  <c:v>9.7999599999999999E-3</c:v>
                </c:pt>
                <c:pt idx="4740">
                  <c:v>-7.3699999999999998E-3</c:v>
                </c:pt>
                <c:pt idx="4741">
                  <c:v>-1.0423699999999999E-3</c:v>
                </c:pt>
                <c:pt idx="4742">
                  <c:v>6.8340299999999996E-3</c:v>
                </c:pt>
                <c:pt idx="4743">
                  <c:v>1.19305E-3</c:v>
                </c:pt>
                <c:pt idx="4744">
                  <c:v>4.9657800000000004E-3</c:v>
                </c:pt>
                <c:pt idx="4745">
                  <c:v>-3.4789999999999999E-3</c:v>
                </c:pt>
                <c:pt idx="4746">
                  <c:v>5.9347200000000001E-3</c:v>
                </c:pt>
                <c:pt idx="4747">
                  <c:v>-3.1595199999999999E-3</c:v>
                </c:pt>
                <c:pt idx="4748">
                  <c:v>3.2234199999999998E-3</c:v>
                </c:pt>
                <c:pt idx="4749">
                  <c:v>2.5243800000000001E-3</c:v>
                </c:pt>
                <c:pt idx="4750">
                  <c:v>9.3269299999999996E-4</c:v>
                </c:pt>
                <c:pt idx="4751">
                  <c:v>-6.54697E-3</c:v>
                </c:pt>
                <c:pt idx="4752">
                  <c:v>-3.0469899999999999E-3</c:v>
                </c:pt>
                <c:pt idx="4753">
                  <c:v>7.3680899999999999E-3</c:v>
                </c:pt>
                <c:pt idx="4754">
                  <c:v>-1.61123E-2</c:v>
                </c:pt>
                <c:pt idx="4755">
                  <c:v>8.6441E-3</c:v>
                </c:pt>
                <c:pt idx="4756">
                  <c:v>-1.6826600000000001E-2</c:v>
                </c:pt>
                <c:pt idx="4757">
                  <c:v>1.93024E-3</c:v>
                </c:pt>
                <c:pt idx="4758">
                  <c:v>-1.71223E-2</c:v>
                </c:pt>
                <c:pt idx="4759">
                  <c:v>-1.7523799999999999E-2</c:v>
                </c:pt>
                <c:pt idx="4760">
                  <c:v>3.2253300000000002E-3</c:v>
                </c:pt>
                <c:pt idx="4761">
                  <c:v>-5.9785799999999998E-3</c:v>
                </c:pt>
                <c:pt idx="4762">
                  <c:v>-1.6365100000000001E-3</c:v>
                </c:pt>
                <c:pt idx="4763">
                  <c:v>-6.5278999999999997E-3</c:v>
                </c:pt>
                <c:pt idx="4764">
                  <c:v>-7.4367499999999998E-3</c:v>
                </c:pt>
                <c:pt idx="4765">
                  <c:v>-3.98731E-3</c:v>
                </c:pt>
                <c:pt idx="4766">
                  <c:v>-1.07784E-2</c:v>
                </c:pt>
                <c:pt idx="4767">
                  <c:v>-7.9088200000000004E-3</c:v>
                </c:pt>
                <c:pt idx="4768">
                  <c:v>-6.3934300000000003E-3</c:v>
                </c:pt>
                <c:pt idx="4769">
                  <c:v>-8.9006399999999996E-3</c:v>
                </c:pt>
                <c:pt idx="4770">
                  <c:v>-2.9497099999999999E-3</c:v>
                </c:pt>
                <c:pt idx="4771">
                  <c:v>-4.4155099999999999E-4</c:v>
                </c:pt>
                <c:pt idx="4772">
                  <c:v>-2.6749599999999998E-2</c:v>
                </c:pt>
                <c:pt idx="4773">
                  <c:v>-6.0548800000000003E-3</c:v>
                </c:pt>
                <c:pt idx="4774">
                  <c:v>4.22668E-3</c:v>
                </c:pt>
                <c:pt idx="4775">
                  <c:v>-1.16796E-2</c:v>
                </c:pt>
                <c:pt idx="4776">
                  <c:v>1.6317399999999999E-2</c:v>
                </c:pt>
                <c:pt idx="4777">
                  <c:v>-3.10421E-3</c:v>
                </c:pt>
                <c:pt idx="4778">
                  <c:v>1.9340500000000001E-3</c:v>
                </c:pt>
                <c:pt idx="4779">
                  <c:v>-3.37887E-3</c:v>
                </c:pt>
                <c:pt idx="4780">
                  <c:v>-7.7714899999999998E-3</c:v>
                </c:pt>
                <c:pt idx="4781">
                  <c:v>2.8705599999999999E-3</c:v>
                </c:pt>
                <c:pt idx="4782">
                  <c:v>-6.1035199999999999E-4</c:v>
                </c:pt>
                <c:pt idx="4783">
                  <c:v>9.4881099999999993E-3</c:v>
                </c:pt>
                <c:pt idx="4784">
                  <c:v>7.7228499999999999E-3</c:v>
                </c:pt>
                <c:pt idx="4785">
                  <c:v>-1.20821E-2</c:v>
                </c:pt>
                <c:pt idx="4786">
                  <c:v>1.10531E-2</c:v>
                </c:pt>
                <c:pt idx="4787">
                  <c:v>2.3460399999999999E-4</c:v>
                </c:pt>
                <c:pt idx="4788">
                  <c:v>1.3718599999999999E-2</c:v>
                </c:pt>
                <c:pt idx="4789">
                  <c:v>1.03579E-2</c:v>
                </c:pt>
                <c:pt idx="4790">
                  <c:v>-1.5917799999999999E-2</c:v>
                </c:pt>
                <c:pt idx="4791">
                  <c:v>3.6401699999999999E-3</c:v>
                </c:pt>
                <c:pt idx="4792">
                  <c:v>-1.15356E-2</c:v>
                </c:pt>
                <c:pt idx="4793">
                  <c:v>6.1159099999999996E-3</c:v>
                </c:pt>
                <c:pt idx="4794">
                  <c:v>-7.0896099999999997E-3</c:v>
                </c:pt>
                <c:pt idx="4795">
                  <c:v>3.5953500000000002E-4</c:v>
                </c:pt>
                <c:pt idx="4796">
                  <c:v>9.5930100000000008E-3</c:v>
                </c:pt>
                <c:pt idx="4797">
                  <c:v>1.0936700000000001E-2</c:v>
                </c:pt>
                <c:pt idx="4798">
                  <c:v>4.8551599999999999E-3</c:v>
                </c:pt>
                <c:pt idx="4799">
                  <c:v>-1.59168E-3</c:v>
                </c:pt>
                <c:pt idx="4800">
                  <c:v>-6.9408400000000002E-3</c:v>
                </c:pt>
                <c:pt idx="4801">
                  <c:v>-9.9096299999999991E-3</c:v>
                </c:pt>
                <c:pt idx="4802">
                  <c:v>-1.16539E-2</c:v>
                </c:pt>
                <c:pt idx="4803">
                  <c:v>6.2656400000000003E-4</c:v>
                </c:pt>
                <c:pt idx="4804">
                  <c:v>-1.7074599999999999E-2</c:v>
                </c:pt>
                <c:pt idx="4805" formatCode="0.00E+00">
                  <c:v>7.9154999999999997E-5</c:v>
                </c:pt>
                <c:pt idx="4806">
                  <c:v>-1.58215E-3</c:v>
                </c:pt>
                <c:pt idx="4807">
                  <c:v>-9.4642600000000004E-3</c:v>
                </c:pt>
                <c:pt idx="4808">
                  <c:v>-3.7975299999999999E-3</c:v>
                </c:pt>
                <c:pt idx="4809">
                  <c:v>-3.2038700000000003E-2</c:v>
                </c:pt>
                <c:pt idx="4810">
                  <c:v>4.91619E-3</c:v>
                </c:pt>
                <c:pt idx="4811">
                  <c:v>-2.3312599999999999E-2</c:v>
                </c:pt>
                <c:pt idx="4812">
                  <c:v>6.81877E-4</c:v>
                </c:pt>
                <c:pt idx="4813">
                  <c:v>-6.2198599999999998E-3</c:v>
                </c:pt>
                <c:pt idx="4814">
                  <c:v>-1.38397E-2</c:v>
                </c:pt>
                <c:pt idx="4815">
                  <c:v>-9.5996899999999993E-3</c:v>
                </c:pt>
                <c:pt idx="4816">
                  <c:v>-4.7750500000000003E-3</c:v>
                </c:pt>
                <c:pt idx="4817">
                  <c:v>7.0047399999999998E-3</c:v>
                </c:pt>
                <c:pt idx="4818">
                  <c:v>4.0369000000000004E-3</c:v>
                </c:pt>
                <c:pt idx="4819">
                  <c:v>-1.42326E-2</c:v>
                </c:pt>
                <c:pt idx="4820">
                  <c:v>-6.2971099999999999E-3</c:v>
                </c:pt>
                <c:pt idx="4821">
                  <c:v>-8.2197199999999998E-3</c:v>
                </c:pt>
                <c:pt idx="4822">
                  <c:v>-1.7252000000000001E-3</c:v>
                </c:pt>
                <c:pt idx="4823">
                  <c:v>-1.18666E-2</c:v>
                </c:pt>
                <c:pt idx="4824">
                  <c:v>-9.8037699999999994E-4</c:v>
                </c:pt>
                <c:pt idx="4825">
                  <c:v>-8.2673999999999994E-3</c:v>
                </c:pt>
                <c:pt idx="4826">
                  <c:v>-1.60112E-2</c:v>
                </c:pt>
                <c:pt idx="4827">
                  <c:v>-1.56212E-3</c:v>
                </c:pt>
                <c:pt idx="4828">
                  <c:v>-3.9138799999999998E-3</c:v>
                </c:pt>
                <c:pt idx="4829">
                  <c:v>-1.5708E-2</c:v>
                </c:pt>
                <c:pt idx="4830">
                  <c:v>-2.3376500000000001E-2</c:v>
                </c:pt>
                <c:pt idx="4831">
                  <c:v>-4.1770000000000002E-2</c:v>
                </c:pt>
                <c:pt idx="4832">
                  <c:v>-6.9942499999999996E-3</c:v>
                </c:pt>
                <c:pt idx="4833" formatCode="0.00E+00">
                  <c:v>-2.3591999999999998E-2</c:v>
                </c:pt>
                <c:pt idx="4834">
                  <c:v>4.6596500000000004E-3</c:v>
                </c:pt>
                <c:pt idx="4835">
                  <c:v>-2.22588E-3</c:v>
                </c:pt>
                <c:pt idx="4836">
                  <c:v>4.8522900000000004E-3</c:v>
                </c:pt>
                <c:pt idx="4837">
                  <c:v>-5.4836299999999998E-3</c:v>
                </c:pt>
                <c:pt idx="4838">
                  <c:v>-2.7818700000000001E-3</c:v>
                </c:pt>
                <c:pt idx="4839">
                  <c:v>-2.3293500000000002E-2</c:v>
                </c:pt>
                <c:pt idx="4840">
                  <c:v>-1.3210299999999999E-2</c:v>
                </c:pt>
                <c:pt idx="4841">
                  <c:v>7.7915199999999997E-4</c:v>
                </c:pt>
                <c:pt idx="4842">
                  <c:v>-1.9976600000000001E-2</c:v>
                </c:pt>
                <c:pt idx="4843">
                  <c:v>-1.1616700000000001E-2</c:v>
                </c:pt>
                <c:pt idx="4844">
                  <c:v>-2.4224300000000001E-2</c:v>
                </c:pt>
                <c:pt idx="4845">
                  <c:v>-1.08824E-2</c:v>
                </c:pt>
                <c:pt idx="4846">
                  <c:v>-1.3003300000000001E-2</c:v>
                </c:pt>
                <c:pt idx="4847">
                  <c:v>-3.2507899999999999E-2</c:v>
                </c:pt>
                <c:pt idx="4848">
                  <c:v>-2.82145E-2</c:v>
                </c:pt>
                <c:pt idx="4849">
                  <c:v>-1.68839E-2</c:v>
                </c:pt>
                <c:pt idx="4850">
                  <c:v>-3.54118E-2</c:v>
                </c:pt>
                <c:pt idx="4851">
                  <c:v>-1.30472E-2</c:v>
                </c:pt>
                <c:pt idx="4852">
                  <c:v>-3.7436499999999998E-2</c:v>
                </c:pt>
                <c:pt idx="4853">
                  <c:v>-8.9693099999999994E-3</c:v>
                </c:pt>
                <c:pt idx="4854">
                  <c:v>-2.5340999999999999E-2</c:v>
                </c:pt>
                <c:pt idx="4855">
                  <c:v>-1.9801099999999999E-2</c:v>
                </c:pt>
                <c:pt idx="4856">
                  <c:v>-3.2161700000000001E-2</c:v>
                </c:pt>
                <c:pt idx="4857">
                  <c:v>-2.9011700000000001E-2</c:v>
                </c:pt>
                <c:pt idx="4858">
                  <c:v>-2.25086E-2</c:v>
                </c:pt>
                <c:pt idx="4859">
                  <c:v>-3.2619500000000003E-2</c:v>
                </c:pt>
                <c:pt idx="4860">
                  <c:v>-9.8400099999999997E-3</c:v>
                </c:pt>
                <c:pt idx="4861">
                  <c:v>-1.76458E-2</c:v>
                </c:pt>
                <c:pt idx="4862">
                  <c:v>-1.9043000000000001E-2</c:v>
                </c:pt>
                <c:pt idx="4863">
                  <c:v>-2.3766499999999999E-2</c:v>
                </c:pt>
                <c:pt idx="4864">
                  <c:v>-1.1915200000000001E-2</c:v>
                </c:pt>
                <c:pt idx="4865">
                  <c:v>-2.85978E-2</c:v>
                </c:pt>
                <c:pt idx="4866">
                  <c:v>-1.1144599999999999E-2</c:v>
                </c:pt>
                <c:pt idx="4867">
                  <c:v>-2.9849999999999999E-4</c:v>
                </c:pt>
                <c:pt idx="4868">
                  <c:v>-1.9123999999999999E-2</c:v>
                </c:pt>
                <c:pt idx="4869">
                  <c:v>-3.00789E-3</c:v>
                </c:pt>
                <c:pt idx="4870">
                  <c:v>-2.04954E-2</c:v>
                </c:pt>
                <c:pt idx="4871">
                  <c:v>-7.5368900000000001E-3</c:v>
                </c:pt>
                <c:pt idx="4872">
                  <c:v>1.9455000000000001E-4</c:v>
                </c:pt>
                <c:pt idx="4873">
                  <c:v>-2.2335100000000002E-3</c:v>
                </c:pt>
                <c:pt idx="4874">
                  <c:v>-7.5349800000000001E-3</c:v>
                </c:pt>
                <c:pt idx="4875">
                  <c:v>-1.29433E-2</c:v>
                </c:pt>
                <c:pt idx="4876">
                  <c:v>-1.4139199999999999E-2</c:v>
                </c:pt>
                <c:pt idx="4877">
                  <c:v>3.5095199999999999E-3</c:v>
                </c:pt>
                <c:pt idx="4878">
                  <c:v>-2.4147000000000001E-3</c:v>
                </c:pt>
                <c:pt idx="4879">
                  <c:v>7.1144099999999998E-3</c:v>
                </c:pt>
                <c:pt idx="4880">
                  <c:v>-8.5601800000000006E-3</c:v>
                </c:pt>
                <c:pt idx="4881">
                  <c:v>-4.6854000000000002E-3</c:v>
                </c:pt>
                <c:pt idx="4882">
                  <c:v>-7.8582800000000005E-3</c:v>
                </c:pt>
                <c:pt idx="4883">
                  <c:v>1.4133500000000001E-3</c:v>
                </c:pt>
                <c:pt idx="4884">
                  <c:v>2.0541199999999999E-2</c:v>
                </c:pt>
                <c:pt idx="4885">
                  <c:v>1.192E-2</c:v>
                </c:pt>
                <c:pt idx="4886">
                  <c:v>9.1590899999999999E-3</c:v>
                </c:pt>
                <c:pt idx="4887">
                  <c:v>7.0657699999999999E-3</c:v>
                </c:pt>
                <c:pt idx="4888">
                  <c:v>-5.0716399999999997E-3</c:v>
                </c:pt>
                <c:pt idx="4889">
                  <c:v>1.02997E-2</c:v>
                </c:pt>
                <c:pt idx="4890">
                  <c:v>8.4734000000000007E-3</c:v>
                </c:pt>
                <c:pt idx="4891">
                  <c:v>5.44357E-3</c:v>
                </c:pt>
                <c:pt idx="4892">
                  <c:v>1.3369600000000001E-2</c:v>
                </c:pt>
                <c:pt idx="4893">
                  <c:v>2.9535299999999998E-3</c:v>
                </c:pt>
                <c:pt idx="4894">
                  <c:v>-3.5991700000000001E-3</c:v>
                </c:pt>
                <c:pt idx="4895">
                  <c:v>2.1163000000000001E-2</c:v>
                </c:pt>
                <c:pt idx="4896">
                  <c:v>1.52969E-2</c:v>
                </c:pt>
                <c:pt idx="4897">
                  <c:v>-7.4234000000000001E-3</c:v>
                </c:pt>
                <c:pt idx="4898">
                  <c:v>7.3680899999999999E-3</c:v>
                </c:pt>
                <c:pt idx="4899">
                  <c:v>2.51198E-3</c:v>
                </c:pt>
                <c:pt idx="4900">
                  <c:v>-7.2708099999999999E-3</c:v>
                </c:pt>
                <c:pt idx="4901">
                  <c:v>-1.41144E-4</c:v>
                </c:pt>
                <c:pt idx="4902">
                  <c:v>-1.6141900000000001E-2</c:v>
                </c:pt>
                <c:pt idx="4903">
                  <c:v>-5.8679600000000002E-3</c:v>
                </c:pt>
                <c:pt idx="4904">
                  <c:v>-1.06125E-2</c:v>
                </c:pt>
                <c:pt idx="4905" formatCode="0.00E+00">
                  <c:v>2.48241E-3</c:v>
                </c:pt>
                <c:pt idx="4906">
                  <c:v>-7.6303500000000002E-3</c:v>
                </c:pt>
                <c:pt idx="4907">
                  <c:v>-2.2315999999999998E-3</c:v>
                </c:pt>
                <c:pt idx="4908">
                  <c:v>-2.6226E-4</c:v>
                </c:pt>
                <c:pt idx="4909">
                  <c:v>2.5873200000000002E-3</c:v>
                </c:pt>
                <c:pt idx="4910">
                  <c:v>-1.0168099999999999E-2</c:v>
                </c:pt>
                <c:pt idx="4911">
                  <c:v>-1.22433E-2</c:v>
                </c:pt>
                <c:pt idx="4912">
                  <c:v>-1.7323499999999999E-2</c:v>
                </c:pt>
                <c:pt idx="4913">
                  <c:v>-3.0508000000000002E-3</c:v>
                </c:pt>
                <c:pt idx="4914">
                  <c:v>-6.5965700000000004E-3</c:v>
                </c:pt>
                <c:pt idx="4915">
                  <c:v>-6.5097799999999997E-3</c:v>
                </c:pt>
                <c:pt idx="4916">
                  <c:v>1.9903199999999998E-3</c:v>
                </c:pt>
                <c:pt idx="4917">
                  <c:v>-1.7100299999999999E-2</c:v>
                </c:pt>
                <c:pt idx="4918">
                  <c:v>-9.7074499999999994E-3</c:v>
                </c:pt>
                <c:pt idx="4919">
                  <c:v>-1.1764500000000001E-2</c:v>
                </c:pt>
                <c:pt idx="4920">
                  <c:v>-1.1872300000000001E-2</c:v>
                </c:pt>
                <c:pt idx="4921">
                  <c:v>-3.6227200000000001E-2</c:v>
                </c:pt>
                <c:pt idx="4922">
                  <c:v>-5.58853E-4</c:v>
                </c:pt>
                <c:pt idx="4923">
                  <c:v>-3.2248499999999999E-2</c:v>
                </c:pt>
                <c:pt idx="4924">
                  <c:v>-4.5394900000000002E-3</c:v>
                </c:pt>
                <c:pt idx="4925">
                  <c:v>-1.55678E-2</c:v>
                </c:pt>
                <c:pt idx="4926">
                  <c:v>-3.7231400000000002E-3</c:v>
                </c:pt>
                <c:pt idx="4927">
                  <c:v>-1.11132E-2</c:v>
                </c:pt>
                <c:pt idx="4928">
                  <c:v>-1.49736E-2</c:v>
                </c:pt>
                <c:pt idx="4929">
                  <c:v>1.0064099999999999E-2</c:v>
                </c:pt>
                <c:pt idx="4930">
                  <c:v>-3.0941E-2</c:v>
                </c:pt>
                <c:pt idx="4931">
                  <c:v>-2.3651100000000001E-4</c:v>
                </c:pt>
                <c:pt idx="4932">
                  <c:v>-3.0254400000000001E-2</c:v>
                </c:pt>
                <c:pt idx="4933">
                  <c:v>-2.9219599999999998E-2</c:v>
                </c:pt>
                <c:pt idx="4934">
                  <c:v>-2.2235899999999999E-2</c:v>
                </c:pt>
                <c:pt idx="4935">
                  <c:v>-1.9612299999999999E-2</c:v>
                </c:pt>
                <c:pt idx="4936">
                  <c:v>-6.62994E-3</c:v>
                </c:pt>
                <c:pt idx="4937">
                  <c:v>-3.2039600000000001E-2</c:v>
                </c:pt>
                <c:pt idx="4938">
                  <c:v>-1.4924999999999999E-3</c:v>
                </c:pt>
                <c:pt idx="4939">
                  <c:v>-2.48518E-2</c:v>
                </c:pt>
                <c:pt idx="4940">
                  <c:v>-1.1960999999999999E-2</c:v>
                </c:pt>
                <c:pt idx="4941">
                  <c:v>-2.1152500000000001E-2</c:v>
                </c:pt>
                <c:pt idx="4942">
                  <c:v>-1.91097E-2</c:v>
                </c:pt>
                <c:pt idx="4943">
                  <c:v>-1.9141200000000001E-2</c:v>
                </c:pt>
                <c:pt idx="4944">
                  <c:v>-3.0373600000000001E-2</c:v>
                </c:pt>
                <c:pt idx="4945">
                  <c:v>-2.01941E-2</c:v>
                </c:pt>
                <c:pt idx="4946">
                  <c:v>-2.4626700000000001E-2</c:v>
                </c:pt>
                <c:pt idx="4947">
                  <c:v>-1.5332200000000001E-2</c:v>
                </c:pt>
                <c:pt idx="4948">
                  <c:v>-1.3715700000000001E-2</c:v>
                </c:pt>
                <c:pt idx="4949">
                  <c:v>-2.9356E-2</c:v>
                </c:pt>
                <c:pt idx="4950">
                  <c:v>-2.2460000000000001E-2</c:v>
                </c:pt>
                <c:pt idx="4951">
                  <c:v>-1.7587700000000001E-2</c:v>
                </c:pt>
                <c:pt idx="4952">
                  <c:v>-3.1361600000000003E-2</c:v>
                </c:pt>
                <c:pt idx="4953">
                  <c:v>-2.8908699999999999E-2</c:v>
                </c:pt>
                <c:pt idx="4954">
                  <c:v>-2.23713E-2</c:v>
                </c:pt>
                <c:pt idx="4955">
                  <c:v>-2.7927400000000002E-2</c:v>
                </c:pt>
                <c:pt idx="4956">
                  <c:v>-1.5742300000000001E-2</c:v>
                </c:pt>
                <c:pt idx="4957">
                  <c:v>-2.4700199999999999E-2</c:v>
                </c:pt>
                <c:pt idx="4958">
                  <c:v>-1.8050199999999999E-2</c:v>
                </c:pt>
                <c:pt idx="4959" formatCode="0.00E+00">
                  <c:v>-1.6596799999999998E-2</c:v>
                </c:pt>
                <c:pt idx="4960">
                  <c:v>-1.6865700000000001E-2</c:v>
                </c:pt>
                <c:pt idx="4961">
                  <c:v>-2.51427E-2</c:v>
                </c:pt>
                <c:pt idx="4962">
                  <c:v>-2.2088099999999999E-2</c:v>
                </c:pt>
                <c:pt idx="4963">
                  <c:v>-6.7653699999999997E-3</c:v>
                </c:pt>
                <c:pt idx="4964">
                  <c:v>-2.3788500000000001E-2</c:v>
                </c:pt>
                <c:pt idx="4965">
                  <c:v>-1.17702E-2</c:v>
                </c:pt>
                <c:pt idx="4966">
                  <c:v>-6.5841700000000003E-3</c:v>
                </c:pt>
                <c:pt idx="4967">
                  <c:v>-2.1927800000000001E-2</c:v>
                </c:pt>
                <c:pt idx="4968">
                  <c:v>-1.0463699999999999E-2</c:v>
                </c:pt>
                <c:pt idx="4969">
                  <c:v>-1.1112199999999999E-2</c:v>
                </c:pt>
                <c:pt idx="4970">
                  <c:v>-8.0423400000000003E-3</c:v>
                </c:pt>
                <c:pt idx="4971">
                  <c:v>-2.2735600000000002E-2</c:v>
                </c:pt>
                <c:pt idx="4972">
                  <c:v>9.7751600000000011E-4</c:v>
                </c:pt>
                <c:pt idx="4973">
                  <c:v>-2.1734199999999999E-2</c:v>
                </c:pt>
                <c:pt idx="4974" formatCode="0.00E+00">
                  <c:v>5.8698700000000001E-3</c:v>
                </c:pt>
                <c:pt idx="4975">
                  <c:v>-5.20039E-3</c:v>
                </c:pt>
                <c:pt idx="4976">
                  <c:v>7.2717700000000003E-3</c:v>
                </c:pt>
                <c:pt idx="4977">
                  <c:v>-9.9687600000000001E-3</c:v>
                </c:pt>
                <c:pt idx="4978">
                  <c:v>-2.37389E-2</c:v>
                </c:pt>
                <c:pt idx="4979">
                  <c:v>-2.01702E-3</c:v>
                </c:pt>
                <c:pt idx="4980">
                  <c:v>-1.6690300000000002E-2</c:v>
                </c:pt>
                <c:pt idx="4981">
                  <c:v>-4.1685100000000003E-3</c:v>
                </c:pt>
                <c:pt idx="4982">
                  <c:v>-7.1315800000000002E-3</c:v>
                </c:pt>
                <c:pt idx="4983">
                  <c:v>-2.99454E-4</c:v>
                </c:pt>
                <c:pt idx="4984">
                  <c:v>1.7642999999999999E-3</c:v>
                </c:pt>
                <c:pt idx="4985">
                  <c:v>-2.3937199999999998E-3</c:v>
                </c:pt>
                <c:pt idx="4986">
                  <c:v>-4.2018899999999998E-3</c:v>
                </c:pt>
                <c:pt idx="4987">
                  <c:v>5.1727300000000004E-3</c:v>
                </c:pt>
                <c:pt idx="4988">
                  <c:v>-8.7423299999999995E-3</c:v>
                </c:pt>
                <c:pt idx="4989">
                  <c:v>-4.8437100000000002E-3</c:v>
                </c:pt>
                <c:pt idx="4990">
                  <c:v>-2.9497099999999999E-3</c:v>
                </c:pt>
                <c:pt idx="4991">
                  <c:v>1.39227E-2</c:v>
                </c:pt>
                <c:pt idx="4992">
                  <c:v>1.19591E-2</c:v>
                </c:pt>
                <c:pt idx="4993">
                  <c:v>1.39427E-3</c:v>
                </c:pt>
                <c:pt idx="4994">
                  <c:v>7.9565E-3</c:v>
                </c:pt>
                <c:pt idx="4995">
                  <c:v>-9.2802000000000006E-3</c:v>
                </c:pt>
                <c:pt idx="4996">
                  <c:v>1.73683E-2</c:v>
                </c:pt>
                <c:pt idx="4997">
                  <c:v>-1.30835E-2</c:v>
                </c:pt>
                <c:pt idx="4998">
                  <c:v>3.4856800000000001E-3</c:v>
                </c:pt>
                <c:pt idx="4999">
                  <c:v>2.7179700000000001E-3</c:v>
                </c:pt>
                <c:pt idx="5000">
                  <c:v>-6.7586900000000004E-3</c:v>
                </c:pt>
                <c:pt idx="5001">
                  <c:v>-2.52914E-3</c:v>
                </c:pt>
                <c:pt idx="5002">
                  <c:v>7.31754E-3</c:v>
                </c:pt>
                <c:pt idx="5003">
                  <c:v>8.3952000000000002E-3</c:v>
                </c:pt>
                <c:pt idx="5004">
                  <c:v>4.0578799999999998E-3</c:v>
                </c:pt>
                <c:pt idx="5005">
                  <c:v>8.2187700000000002E-3</c:v>
                </c:pt>
                <c:pt idx="5006">
                  <c:v>2.1009399999999999E-3</c:v>
                </c:pt>
                <c:pt idx="5007">
                  <c:v>2.8724699999999998E-3</c:v>
                </c:pt>
                <c:pt idx="5008">
                  <c:v>-2.3571999999999999E-2</c:v>
                </c:pt>
                <c:pt idx="5009">
                  <c:v>4.9133299999999996E-3</c:v>
                </c:pt>
                <c:pt idx="5010">
                  <c:v>-1.27058E-2</c:v>
                </c:pt>
                <c:pt idx="5011">
                  <c:v>-4.6806299999999999E-3</c:v>
                </c:pt>
                <c:pt idx="5012">
                  <c:v>5.3567900000000002E-3</c:v>
                </c:pt>
                <c:pt idx="5013">
                  <c:v>2.4537999999999999E-3</c:v>
                </c:pt>
                <c:pt idx="5014">
                  <c:v>-5.2194600000000004E-3</c:v>
                </c:pt>
                <c:pt idx="5015">
                  <c:v>5.8679600000000002E-3</c:v>
                </c:pt>
                <c:pt idx="5016">
                  <c:v>3.0288699999999999E-3</c:v>
                </c:pt>
                <c:pt idx="5017">
                  <c:v>1.9764899999999998E-2</c:v>
                </c:pt>
                <c:pt idx="5018">
                  <c:v>1.56822E-2</c:v>
                </c:pt>
                <c:pt idx="5019">
                  <c:v>1.6078900000000001E-3</c:v>
                </c:pt>
                <c:pt idx="5020">
                  <c:v>1.36948E-3</c:v>
                </c:pt>
                <c:pt idx="5021">
                  <c:v>3.89099E-3</c:v>
                </c:pt>
                <c:pt idx="5022">
                  <c:v>1.17378E-2</c:v>
                </c:pt>
                <c:pt idx="5023">
                  <c:v>1.87855E-2</c:v>
                </c:pt>
                <c:pt idx="5024">
                  <c:v>6.8664599999999996E-3</c:v>
                </c:pt>
                <c:pt idx="5025">
                  <c:v>-1.87073E-2</c:v>
                </c:pt>
                <c:pt idx="5026">
                  <c:v>-1.52187E-2</c:v>
                </c:pt>
                <c:pt idx="5027">
                  <c:v>1.1501300000000001E-3</c:v>
                </c:pt>
                <c:pt idx="5028">
                  <c:v>-9.0923299999999992E-3</c:v>
                </c:pt>
                <c:pt idx="5029">
                  <c:v>-9.2182199999999992E-3</c:v>
                </c:pt>
                <c:pt idx="5030">
                  <c:v>-2.4896600000000001E-2</c:v>
                </c:pt>
                <c:pt idx="5031">
                  <c:v>-1.47724E-2</c:v>
                </c:pt>
                <c:pt idx="5032">
                  <c:v>-2.24304E-2</c:v>
                </c:pt>
                <c:pt idx="5033">
                  <c:v>-8.0718999999999999E-3</c:v>
                </c:pt>
                <c:pt idx="5034">
                  <c:v>-1.41344E-2</c:v>
                </c:pt>
                <c:pt idx="5035">
                  <c:v>-1.2664799999999999E-3</c:v>
                </c:pt>
                <c:pt idx="5036">
                  <c:v>-1.46561E-2</c:v>
                </c:pt>
                <c:pt idx="5037">
                  <c:v>-2.3145700000000002E-3</c:v>
                </c:pt>
                <c:pt idx="5038">
                  <c:v>-7.9870199999999992E-3</c:v>
                </c:pt>
                <c:pt idx="5039">
                  <c:v>-1.4961199999999999E-2</c:v>
                </c:pt>
                <c:pt idx="5040">
                  <c:v>-1.0921500000000001E-2</c:v>
                </c:pt>
                <c:pt idx="5041">
                  <c:v>3.3435800000000001E-3</c:v>
                </c:pt>
                <c:pt idx="5042">
                  <c:v>-2.43092E-2</c:v>
                </c:pt>
                <c:pt idx="5043">
                  <c:v>-2.4777400000000002E-2</c:v>
                </c:pt>
                <c:pt idx="5044">
                  <c:v>-1.86768E-2</c:v>
                </c:pt>
                <c:pt idx="5045">
                  <c:v>-9.9878299999999996E-3</c:v>
                </c:pt>
                <c:pt idx="5046">
                  <c:v>-1.85871E-3</c:v>
                </c:pt>
                <c:pt idx="5047">
                  <c:v>-2.6782E-2</c:v>
                </c:pt>
                <c:pt idx="5048">
                  <c:v>-8.0757099999999998E-3</c:v>
                </c:pt>
                <c:pt idx="5049">
                  <c:v>-1.39122E-2</c:v>
                </c:pt>
                <c:pt idx="5050">
                  <c:v>-1.6279200000000001E-2</c:v>
                </c:pt>
                <c:pt idx="5051">
                  <c:v>-1.9011500000000001E-2</c:v>
                </c:pt>
                <c:pt idx="5052">
                  <c:v>-6.3047399999999997E-3</c:v>
                </c:pt>
                <c:pt idx="5053">
                  <c:v>-1.4057200000000001E-2</c:v>
                </c:pt>
                <c:pt idx="5054">
                  <c:v>-6.5679600000000003E-3</c:v>
                </c:pt>
                <c:pt idx="5055">
                  <c:v>-1.15929E-2</c:v>
                </c:pt>
                <c:pt idx="5056">
                  <c:v>-1.4388099999999999E-2</c:v>
                </c:pt>
                <c:pt idx="5057">
                  <c:v>-6.5555600000000002E-3</c:v>
                </c:pt>
                <c:pt idx="5058">
                  <c:v>-6.1550099999999998E-3</c:v>
                </c:pt>
                <c:pt idx="5059">
                  <c:v>8.9645399999999998E-4</c:v>
                </c:pt>
                <c:pt idx="5060">
                  <c:v>-2.0981799999999998E-2</c:v>
                </c:pt>
                <c:pt idx="5061">
                  <c:v>-7.8887899999999997E-3</c:v>
                </c:pt>
                <c:pt idx="5062">
                  <c:v>-1.41134E-2</c:v>
                </c:pt>
                <c:pt idx="5063">
                  <c:v>-1.2217499999999999E-2</c:v>
                </c:pt>
                <c:pt idx="5064">
                  <c:v>3.2615700000000001E-3</c:v>
                </c:pt>
                <c:pt idx="5065">
                  <c:v>-1.7673500000000002E-2</c:v>
                </c:pt>
                <c:pt idx="5066">
                  <c:v>-1.54133E-2</c:v>
                </c:pt>
                <c:pt idx="5067">
                  <c:v>-6.2656400000000003E-3</c:v>
                </c:pt>
                <c:pt idx="5068">
                  <c:v>-5.0525700000000002E-3</c:v>
                </c:pt>
                <c:pt idx="5069">
                  <c:v>-5.5894899999999999E-3</c:v>
                </c:pt>
                <c:pt idx="5070">
                  <c:v>-6.2475200000000003E-3</c:v>
                </c:pt>
                <c:pt idx="5071">
                  <c:v>9.5176699999999996E-4</c:v>
                </c:pt>
                <c:pt idx="5072">
                  <c:v>-1.7128E-3</c:v>
                </c:pt>
                <c:pt idx="5073">
                  <c:v>3.6535299999999999E-3</c:v>
                </c:pt>
                <c:pt idx="5074">
                  <c:v>2.9439900000000001E-3</c:v>
                </c:pt>
                <c:pt idx="5075">
                  <c:v>4.8484799999999996E-3</c:v>
                </c:pt>
                <c:pt idx="5076">
                  <c:v>2.3248700000000001E-2</c:v>
                </c:pt>
                <c:pt idx="5077">
                  <c:v>8.6412399999999997E-3</c:v>
                </c:pt>
                <c:pt idx="5078">
                  <c:v>1.49918E-2</c:v>
                </c:pt>
                <c:pt idx="5079">
                  <c:v>5.9595100000000003E-3</c:v>
                </c:pt>
                <c:pt idx="5080">
                  <c:v>1.8768299999999999E-3</c:v>
                </c:pt>
                <c:pt idx="5081">
                  <c:v>1.2661E-2</c:v>
                </c:pt>
                <c:pt idx="5082">
                  <c:v>-3.9100599999999999E-3</c:v>
                </c:pt>
                <c:pt idx="5083">
                  <c:v>-7.8973800000000007E-3</c:v>
                </c:pt>
                <c:pt idx="5084">
                  <c:v>3.8156499999999999E-3</c:v>
                </c:pt>
                <c:pt idx="5085">
                  <c:v>4.03214E-3</c:v>
                </c:pt>
                <c:pt idx="5086">
                  <c:v>2.4717300000000001E-2</c:v>
                </c:pt>
                <c:pt idx="5087">
                  <c:v>1.6855200000000001E-2</c:v>
                </c:pt>
                <c:pt idx="5088">
                  <c:v>1.4761E-2</c:v>
                </c:pt>
                <c:pt idx="5089">
                  <c:v>8.5029600000000004E-3</c:v>
                </c:pt>
                <c:pt idx="5090">
                  <c:v>-5.6886699999999998E-3</c:v>
                </c:pt>
                <c:pt idx="5091">
                  <c:v>1.6589199999999998E-2</c:v>
                </c:pt>
                <c:pt idx="5092">
                  <c:v>1.8817899999999999E-2</c:v>
                </c:pt>
                <c:pt idx="5093">
                  <c:v>2.5843600000000001E-2</c:v>
                </c:pt>
                <c:pt idx="5094">
                  <c:v>2.79808E-2</c:v>
                </c:pt>
                <c:pt idx="5095">
                  <c:v>2.0278899999999999E-2</c:v>
                </c:pt>
                <c:pt idx="5096">
                  <c:v>2.37722E-2</c:v>
                </c:pt>
                <c:pt idx="5097">
                  <c:v>1.86892E-2</c:v>
                </c:pt>
                <c:pt idx="5098">
                  <c:v>1.7701100000000001E-2</c:v>
                </c:pt>
                <c:pt idx="5099">
                  <c:v>3.8051600000000001E-3</c:v>
                </c:pt>
                <c:pt idx="5100">
                  <c:v>1.7185200000000001E-2</c:v>
                </c:pt>
                <c:pt idx="5101">
                  <c:v>1.3380100000000001E-2</c:v>
                </c:pt>
                <c:pt idx="5102">
                  <c:v>7.4167299999999999E-3</c:v>
                </c:pt>
                <c:pt idx="5103">
                  <c:v>2.08092E-2</c:v>
                </c:pt>
                <c:pt idx="5104">
                  <c:v>2.28357E-2</c:v>
                </c:pt>
                <c:pt idx="5105">
                  <c:v>5.5017499999999997E-3</c:v>
                </c:pt>
                <c:pt idx="5106">
                  <c:v>9.2916500000000003E-3</c:v>
                </c:pt>
                <c:pt idx="5107">
                  <c:v>1.4744800000000001E-2</c:v>
                </c:pt>
                <c:pt idx="5108">
                  <c:v>2.1349900000000002E-2</c:v>
                </c:pt>
                <c:pt idx="5109">
                  <c:v>1.54495E-3</c:v>
                </c:pt>
                <c:pt idx="5110">
                  <c:v>7.2679499999999996E-3</c:v>
                </c:pt>
                <c:pt idx="5111">
                  <c:v>1.13592E-2</c:v>
                </c:pt>
                <c:pt idx="5112">
                  <c:v>1.0082199999999999E-2</c:v>
                </c:pt>
                <c:pt idx="5113">
                  <c:v>1.86348E-2</c:v>
                </c:pt>
                <c:pt idx="5114">
                  <c:v>8.4562300000000003E-3</c:v>
                </c:pt>
                <c:pt idx="5115">
                  <c:v>2.03447E-2</c:v>
                </c:pt>
                <c:pt idx="5116">
                  <c:v>2.7246499999999999E-3</c:v>
                </c:pt>
                <c:pt idx="5117">
                  <c:v>-2.6473999999999998E-3</c:v>
                </c:pt>
                <c:pt idx="5118">
                  <c:v>2.3088499999999999E-3</c:v>
                </c:pt>
                <c:pt idx="5119">
                  <c:v>9.8113999999999996E-3</c:v>
                </c:pt>
                <c:pt idx="5120">
                  <c:v>-2.3097999999999999E-3</c:v>
                </c:pt>
                <c:pt idx="5121">
                  <c:v>4.7845800000000001E-3</c:v>
                </c:pt>
                <c:pt idx="5122">
                  <c:v>1.0967299999999999E-2</c:v>
                </c:pt>
                <c:pt idx="5123">
                  <c:v>1.4371900000000001E-3</c:v>
                </c:pt>
                <c:pt idx="5124">
                  <c:v>2.9973999999999999E-3</c:v>
                </c:pt>
                <c:pt idx="5125">
                  <c:v>5.3901699999999997E-3</c:v>
                </c:pt>
                <c:pt idx="5126">
                  <c:v>1.51796E-2</c:v>
                </c:pt>
                <c:pt idx="5127">
                  <c:v>5.2080199999999998E-3</c:v>
                </c:pt>
                <c:pt idx="5128">
                  <c:v>3.6010700000000001E-3</c:v>
                </c:pt>
                <c:pt idx="5129">
                  <c:v>3.9033900000000001E-3</c:v>
                </c:pt>
                <c:pt idx="5130">
                  <c:v>7.5845699999999997E-3</c:v>
                </c:pt>
                <c:pt idx="5131">
                  <c:v>9.9458700000000008E-3</c:v>
                </c:pt>
                <c:pt idx="5132">
                  <c:v>-6.1721800000000002E-3</c:v>
                </c:pt>
                <c:pt idx="5133">
                  <c:v>3.55244E-3</c:v>
                </c:pt>
                <c:pt idx="5134">
                  <c:v>4.3687800000000001E-3</c:v>
                </c:pt>
                <c:pt idx="5135">
                  <c:v>6.5231300000000002E-3</c:v>
                </c:pt>
                <c:pt idx="5136">
                  <c:v>1.06602E-2</c:v>
                </c:pt>
                <c:pt idx="5137">
                  <c:v>9.6597699999999998E-3</c:v>
                </c:pt>
                <c:pt idx="5138">
                  <c:v>-6.3486100000000002E-3</c:v>
                </c:pt>
                <c:pt idx="5139">
                  <c:v>9.1114000000000004E-3</c:v>
                </c:pt>
                <c:pt idx="5140" formatCode="0.00E+00">
                  <c:v>4.00543E-5</c:v>
                </c:pt>
                <c:pt idx="5141">
                  <c:v>8.8186299999999992E-3</c:v>
                </c:pt>
                <c:pt idx="5142">
                  <c:v>4.6777700000000004E-3</c:v>
                </c:pt>
                <c:pt idx="5143">
                  <c:v>6.0167299999999996E-3</c:v>
                </c:pt>
                <c:pt idx="5144">
                  <c:v>-2.1829599999999998E-3</c:v>
                </c:pt>
                <c:pt idx="5145">
                  <c:v>7.1716300000000005E-4</c:v>
                </c:pt>
                <c:pt idx="5146">
                  <c:v>-6.4926100000000002E-3</c:v>
                </c:pt>
                <c:pt idx="5147">
                  <c:v>1.6913399999999999E-2</c:v>
                </c:pt>
                <c:pt idx="5148">
                  <c:v>-4.3744999999999999E-3</c:v>
                </c:pt>
                <c:pt idx="5149">
                  <c:v>2.0389599999999998E-3</c:v>
                </c:pt>
                <c:pt idx="5150">
                  <c:v>-7.5702699999999996E-3</c:v>
                </c:pt>
                <c:pt idx="5151">
                  <c:v>7.2097800000000005E-4</c:v>
                </c:pt>
                <c:pt idx="5152">
                  <c:v>5.2728699999999998E-3</c:v>
                </c:pt>
                <c:pt idx="5153">
                  <c:v>-4.5251800000000002E-3</c:v>
                </c:pt>
                <c:pt idx="5154">
                  <c:v>7.5998300000000001E-3</c:v>
                </c:pt>
                <c:pt idx="5155">
                  <c:v>5.7353999999999999E-3</c:v>
                </c:pt>
                <c:pt idx="5156">
                  <c:v>7.2374300000000004E-3</c:v>
                </c:pt>
                <c:pt idx="5157">
                  <c:v>-8.3112700000000008E-3</c:v>
                </c:pt>
                <c:pt idx="5158">
                  <c:v>1.78432E-3</c:v>
                </c:pt>
                <c:pt idx="5159">
                  <c:v>1.8110299999999999E-3</c:v>
                </c:pt>
                <c:pt idx="5160">
                  <c:v>1.22795E-2</c:v>
                </c:pt>
                <c:pt idx="5161">
                  <c:v>6.5212200000000003E-3</c:v>
                </c:pt>
                <c:pt idx="5162">
                  <c:v>2.6435899999999999E-3</c:v>
                </c:pt>
                <c:pt idx="5163">
                  <c:v>3.7574800000000001E-3</c:v>
                </c:pt>
                <c:pt idx="5164">
                  <c:v>4.2180999999999998E-3</c:v>
                </c:pt>
                <c:pt idx="5165">
                  <c:v>5.6896200000000003E-3</c:v>
                </c:pt>
                <c:pt idx="5166">
                  <c:v>1.18122E-2</c:v>
                </c:pt>
                <c:pt idx="5167">
                  <c:v>5.4016100000000003E-3</c:v>
                </c:pt>
                <c:pt idx="5168">
                  <c:v>-4.5070600000000002E-3</c:v>
                </c:pt>
                <c:pt idx="5169">
                  <c:v>1.7772699999999999E-2</c:v>
                </c:pt>
                <c:pt idx="5170">
                  <c:v>-8.9740800000000004E-4</c:v>
                </c:pt>
                <c:pt idx="5171">
                  <c:v>8.3284399999999995E-3</c:v>
                </c:pt>
                <c:pt idx="5172">
                  <c:v>-4.56333E-3</c:v>
                </c:pt>
                <c:pt idx="5173">
                  <c:v>-2.3469900000000002E-3</c:v>
                </c:pt>
                <c:pt idx="5174">
                  <c:v>1.2134600000000001E-2</c:v>
                </c:pt>
                <c:pt idx="5175">
                  <c:v>-4.2219199999999997E-3</c:v>
                </c:pt>
                <c:pt idx="5176">
                  <c:v>1.1350600000000001E-2</c:v>
                </c:pt>
                <c:pt idx="5177">
                  <c:v>1.7948199999999999E-3</c:v>
                </c:pt>
                <c:pt idx="5178">
                  <c:v>-8.7032299999999993E-3</c:v>
                </c:pt>
                <c:pt idx="5179">
                  <c:v>4.0893600000000002E-3</c:v>
                </c:pt>
                <c:pt idx="5180">
                  <c:v>2.7894999999999999E-3</c:v>
                </c:pt>
                <c:pt idx="5181">
                  <c:v>1.6160000000000001E-2</c:v>
                </c:pt>
                <c:pt idx="5182">
                  <c:v>1.7553300000000001E-2</c:v>
                </c:pt>
                <c:pt idx="5183">
                  <c:v>9.92584E-3</c:v>
                </c:pt>
                <c:pt idx="5184">
                  <c:v>1.2346299999999999E-2</c:v>
                </c:pt>
                <c:pt idx="5185">
                  <c:v>1.5421900000000001E-2</c:v>
                </c:pt>
                <c:pt idx="5186">
                  <c:v>1.35002E-2</c:v>
                </c:pt>
                <c:pt idx="5187">
                  <c:v>1.24178E-2</c:v>
                </c:pt>
                <c:pt idx="5188">
                  <c:v>2.2331199999999999E-2</c:v>
                </c:pt>
                <c:pt idx="5189">
                  <c:v>1.9129799999999999E-2</c:v>
                </c:pt>
                <c:pt idx="5190">
                  <c:v>1.12076E-2</c:v>
                </c:pt>
                <c:pt idx="5191">
                  <c:v>6.6614200000000004E-3</c:v>
                </c:pt>
                <c:pt idx="5192">
                  <c:v>1.7702099999999998E-2</c:v>
                </c:pt>
                <c:pt idx="5193">
                  <c:v>1.17807E-2</c:v>
                </c:pt>
                <c:pt idx="5194">
                  <c:v>2.15902E-2</c:v>
                </c:pt>
                <c:pt idx="5195">
                  <c:v>1.42679E-2</c:v>
                </c:pt>
                <c:pt idx="5196">
                  <c:v>4.5747799999999996E-3</c:v>
                </c:pt>
                <c:pt idx="5197">
                  <c:v>1.6216299999999999E-2</c:v>
                </c:pt>
                <c:pt idx="5198">
                  <c:v>2.2524800000000001E-2</c:v>
                </c:pt>
                <c:pt idx="5199">
                  <c:v>1.77422E-2</c:v>
                </c:pt>
                <c:pt idx="5200">
                  <c:v>2.61049E-2</c:v>
                </c:pt>
                <c:pt idx="5201">
                  <c:v>1.0500000000000001E-2</c:v>
                </c:pt>
                <c:pt idx="5202">
                  <c:v>3.0641600000000001E-2</c:v>
                </c:pt>
                <c:pt idx="5203">
                  <c:v>2.21481E-2</c:v>
                </c:pt>
                <c:pt idx="5204">
                  <c:v>2.58865E-2</c:v>
                </c:pt>
                <c:pt idx="5205">
                  <c:v>3.03001E-2</c:v>
                </c:pt>
                <c:pt idx="5206">
                  <c:v>3.1835599999999999E-2</c:v>
                </c:pt>
                <c:pt idx="5207">
                  <c:v>2.10066E-2</c:v>
                </c:pt>
                <c:pt idx="5208">
                  <c:v>2.39201E-2</c:v>
                </c:pt>
                <c:pt idx="5209">
                  <c:v>1.20134E-2</c:v>
                </c:pt>
                <c:pt idx="5210">
                  <c:v>2.5922799999999999E-2</c:v>
                </c:pt>
                <c:pt idx="5211">
                  <c:v>2.0309399999999998E-2</c:v>
                </c:pt>
                <c:pt idx="5212">
                  <c:v>2.2141500000000001E-2</c:v>
                </c:pt>
                <c:pt idx="5213">
                  <c:v>2.1970699999999999E-2</c:v>
                </c:pt>
                <c:pt idx="5214">
                  <c:v>2.6645700000000001E-2</c:v>
                </c:pt>
                <c:pt idx="5215">
                  <c:v>8.4123600000000007E-3</c:v>
                </c:pt>
                <c:pt idx="5216">
                  <c:v>1.75552E-2</c:v>
                </c:pt>
                <c:pt idx="5217" formatCode="0.00E+00">
                  <c:v>1.7426500000000001E-2</c:v>
                </c:pt>
                <c:pt idx="5218">
                  <c:v>1.7787000000000001E-2</c:v>
                </c:pt>
                <c:pt idx="5219">
                  <c:v>2.3111300000000001E-2</c:v>
                </c:pt>
                <c:pt idx="5220">
                  <c:v>8.9149499999999996E-3</c:v>
                </c:pt>
                <c:pt idx="5221">
                  <c:v>2.7084400000000001E-4</c:v>
                </c:pt>
                <c:pt idx="5222">
                  <c:v>9.4404199999999997E-3</c:v>
                </c:pt>
                <c:pt idx="5223">
                  <c:v>1.5787099999999998E-2</c:v>
                </c:pt>
                <c:pt idx="5224">
                  <c:v>9.5834700000000002E-3</c:v>
                </c:pt>
                <c:pt idx="5225">
                  <c:v>1.77603E-2</c:v>
                </c:pt>
                <c:pt idx="5226">
                  <c:v>1.17435E-2</c:v>
                </c:pt>
                <c:pt idx="5227">
                  <c:v>2.16837E-2</c:v>
                </c:pt>
                <c:pt idx="5228">
                  <c:v>1.5195800000000001E-2</c:v>
                </c:pt>
                <c:pt idx="5229">
                  <c:v>1.9931800000000002E-3</c:v>
                </c:pt>
                <c:pt idx="5230">
                  <c:v>1.2083099999999999E-2</c:v>
                </c:pt>
                <c:pt idx="5231">
                  <c:v>1.7236700000000001E-2</c:v>
                </c:pt>
                <c:pt idx="5232">
                  <c:v>9.4251600000000001E-3</c:v>
                </c:pt>
                <c:pt idx="5233">
                  <c:v>3.6077499999999998E-3</c:v>
                </c:pt>
                <c:pt idx="5234" formatCode="0.00E+00">
                  <c:v>-6.7997000000000001E-4</c:v>
                </c:pt>
                <c:pt idx="5235">
                  <c:v>1.18189E-2</c:v>
                </c:pt>
                <c:pt idx="5236">
                  <c:v>8.1796600000000001E-3</c:v>
                </c:pt>
                <c:pt idx="5237">
                  <c:v>4.0102000000000002E-3</c:v>
                </c:pt>
                <c:pt idx="5238">
                  <c:v>1.26677E-2</c:v>
                </c:pt>
                <c:pt idx="5239">
                  <c:v>-4.7302200000000003E-4</c:v>
                </c:pt>
                <c:pt idx="5240">
                  <c:v>6.0205500000000004E-3</c:v>
                </c:pt>
                <c:pt idx="5241">
                  <c:v>7.8220400000000006E-3</c:v>
                </c:pt>
                <c:pt idx="5242">
                  <c:v>1.0965300000000001E-2</c:v>
                </c:pt>
                <c:pt idx="5243">
                  <c:v>1.50175E-2</c:v>
                </c:pt>
                <c:pt idx="5244">
                  <c:v>2.03266E-2</c:v>
                </c:pt>
                <c:pt idx="5245">
                  <c:v>3.3006699999999999E-3</c:v>
                </c:pt>
                <c:pt idx="5246">
                  <c:v>7.8935600000000009E-3</c:v>
                </c:pt>
                <c:pt idx="5247">
                  <c:v>1.98908E-2</c:v>
                </c:pt>
                <c:pt idx="5248">
                  <c:v>1.2356799999999999E-2</c:v>
                </c:pt>
                <c:pt idx="5249">
                  <c:v>1.2445400000000001E-2</c:v>
                </c:pt>
                <c:pt idx="5250">
                  <c:v>3.9863600000000001E-4</c:v>
                </c:pt>
                <c:pt idx="5251">
                  <c:v>1.48106E-2</c:v>
                </c:pt>
                <c:pt idx="5252">
                  <c:v>2.1260299999999999E-2</c:v>
                </c:pt>
                <c:pt idx="5253">
                  <c:v>2.7393299999999999E-2</c:v>
                </c:pt>
                <c:pt idx="5254">
                  <c:v>5.1813099999999997E-3</c:v>
                </c:pt>
                <c:pt idx="5255">
                  <c:v>1.6111400000000001E-2</c:v>
                </c:pt>
                <c:pt idx="5256">
                  <c:v>2.04973E-2</c:v>
                </c:pt>
                <c:pt idx="5257">
                  <c:v>9.6750299999999994E-3</c:v>
                </c:pt>
                <c:pt idx="5258">
                  <c:v>2.7345700000000001E-2</c:v>
                </c:pt>
                <c:pt idx="5259">
                  <c:v>1.8453600000000001E-2</c:v>
                </c:pt>
                <c:pt idx="5260">
                  <c:v>5.1708199999999996E-3</c:v>
                </c:pt>
                <c:pt idx="5261">
                  <c:v>1.01948E-2</c:v>
                </c:pt>
                <c:pt idx="5262">
                  <c:v>8.4199900000000005E-3</c:v>
                </c:pt>
                <c:pt idx="5263">
                  <c:v>1.3172100000000001E-2</c:v>
                </c:pt>
                <c:pt idx="5264">
                  <c:v>2.07367E-2</c:v>
                </c:pt>
                <c:pt idx="5265">
                  <c:v>4.2457600000000003E-3</c:v>
                </c:pt>
                <c:pt idx="5266">
                  <c:v>9.8190299999999994E-3</c:v>
                </c:pt>
                <c:pt idx="5267">
                  <c:v>3.6239599999999999E-3</c:v>
                </c:pt>
                <c:pt idx="5268">
                  <c:v>2.01263E-2</c:v>
                </c:pt>
                <c:pt idx="5269">
                  <c:v>8.5382500000000007E-3</c:v>
                </c:pt>
                <c:pt idx="5270">
                  <c:v>1.5826199999999999E-2</c:v>
                </c:pt>
                <c:pt idx="5271">
                  <c:v>2.6103000000000001E-2</c:v>
                </c:pt>
                <c:pt idx="5272">
                  <c:v>1.71947E-2</c:v>
                </c:pt>
                <c:pt idx="5273">
                  <c:v>8.1014599999999996E-3</c:v>
                </c:pt>
                <c:pt idx="5274">
                  <c:v>1.5906300000000002E-2</c:v>
                </c:pt>
                <c:pt idx="5275">
                  <c:v>1.5550599999999999E-2</c:v>
                </c:pt>
                <c:pt idx="5276">
                  <c:v>-4.3497099999999997E-3</c:v>
                </c:pt>
                <c:pt idx="5277">
                  <c:v>1.5922499999999999E-2</c:v>
                </c:pt>
                <c:pt idx="5278">
                  <c:v>1.50595E-2</c:v>
                </c:pt>
                <c:pt idx="5279">
                  <c:v>1.58043E-2</c:v>
                </c:pt>
                <c:pt idx="5280">
                  <c:v>-5.9690500000000001E-3</c:v>
                </c:pt>
                <c:pt idx="5281">
                  <c:v>1.32275E-2</c:v>
                </c:pt>
                <c:pt idx="5282">
                  <c:v>1.5392299999999999E-2</c:v>
                </c:pt>
                <c:pt idx="5283">
                  <c:v>1.28069E-2</c:v>
                </c:pt>
                <c:pt idx="5284">
                  <c:v>-9.5233899999999996E-3</c:v>
                </c:pt>
                <c:pt idx="5285">
                  <c:v>1.0604900000000001E-3</c:v>
                </c:pt>
                <c:pt idx="5286">
                  <c:v>1.6599699999999998E-2</c:v>
                </c:pt>
                <c:pt idx="5287">
                  <c:v>-7.12395E-4</c:v>
                </c:pt>
                <c:pt idx="5288">
                  <c:v>7.0667300000000002E-3</c:v>
                </c:pt>
                <c:pt idx="5289">
                  <c:v>5.6152299999999997E-3</c:v>
                </c:pt>
                <c:pt idx="5290">
                  <c:v>1.33505E-2</c:v>
                </c:pt>
                <c:pt idx="5291">
                  <c:v>8.7194400000000002E-3</c:v>
                </c:pt>
                <c:pt idx="5292">
                  <c:v>1.0042199999999999E-3</c:v>
                </c:pt>
                <c:pt idx="5293">
                  <c:v>1.8124600000000001E-2</c:v>
                </c:pt>
                <c:pt idx="5294">
                  <c:v>1.0796500000000001E-2</c:v>
                </c:pt>
                <c:pt idx="5295">
                  <c:v>1.7112700000000002E-2</c:v>
                </c:pt>
                <c:pt idx="5296">
                  <c:v>-2.3822800000000001E-3</c:v>
                </c:pt>
                <c:pt idx="5297">
                  <c:v>1.8327699999999999E-2</c:v>
                </c:pt>
                <c:pt idx="5298">
                  <c:v>7.0981999999999998E-3</c:v>
                </c:pt>
                <c:pt idx="5299">
                  <c:v>1.2789699999999999E-2</c:v>
                </c:pt>
                <c:pt idx="5300">
                  <c:v>-3.3378599999999998E-3</c:v>
                </c:pt>
                <c:pt idx="5301">
                  <c:v>9.74941E-3</c:v>
                </c:pt>
                <c:pt idx="5302">
                  <c:v>1.6817100000000001E-2</c:v>
                </c:pt>
                <c:pt idx="5303">
                  <c:v>-5.7115600000000001E-3</c:v>
                </c:pt>
                <c:pt idx="5304">
                  <c:v>1.5994100000000001E-2</c:v>
                </c:pt>
                <c:pt idx="5305" formatCode="0.00E+00">
                  <c:v>1.43051E-5</c:v>
                </c:pt>
                <c:pt idx="5306">
                  <c:v>3.1832699999999998E-2</c:v>
                </c:pt>
                <c:pt idx="5307">
                  <c:v>-6.1893500000000004E-4</c:v>
                </c:pt>
                <c:pt idx="5308">
                  <c:v>3.2629999999999999E-2</c:v>
                </c:pt>
                <c:pt idx="5309">
                  <c:v>4.8809099999999996E-3</c:v>
                </c:pt>
                <c:pt idx="5310">
                  <c:v>7.4443799999999996E-3</c:v>
                </c:pt>
                <c:pt idx="5311">
                  <c:v>1.41449E-2</c:v>
                </c:pt>
                <c:pt idx="5312">
                  <c:v>1.3485000000000001E-3</c:v>
                </c:pt>
                <c:pt idx="5313">
                  <c:v>7.2050100000000004E-3</c:v>
                </c:pt>
                <c:pt idx="5314">
                  <c:v>-1.28841E-3</c:v>
                </c:pt>
                <c:pt idx="5315">
                  <c:v>1.7147099999999999E-3</c:v>
                </c:pt>
                <c:pt idx="5316">
                  <c:v>2.32124E-3</c:v>
                </c:pt>
                <c:pt idx="5317">
                  <c:v>5.6371700000000004E-3</c:v>
                </c:pt>
                <c:pt idx="5318">
                  <c:v>3.20339E-3</c:v>
                </c:pt>
                <c:pt idx="5319">
                  <c:v>6.4821200000000001E-3</c:v>
                </c:pt>
                <c:pt idx="5320">
                  <c:v>-4.5528399999999998E-3</c:v>
                </c:pt>
                <c:pt idx="5321">
                  <c:v>6.0415299999999998E-3</c:v>
                </c:pt>
                <c:pt idx="5322">
                  <c:v>1.25551E-2</c:v>
                </c:pt>
                <c:pt idx="5323">
                  <c:v>-6.5517400000000003E-3</c:v>
                </c:pt>
                <c:pt idx="5324">
                  <c:v>9.4747500000000005E-3</c:v>
                </c:pt>
                <c:pt idx="5325">
                  <c:v>9.5529599999999992E-3</c:v>
                </c:pt>
                <c:pt idx="5326">
                  <c:v>5.4607400000000004E-3</c:v>
                </c:pt>
                <c:pt idx="5327">
                  <c:v>1.3654700000000001E-2</c:v>
                </c:pt>
                <c:pt idx="5328">
                  <c:v>-4.7588300000000002E-4</c:v>
                </c:pt>
                <c:pt idx="5329">
                  <c:v>-1.83105E-4</c:v>
                </c:pt>
                <c:pt idx="5330">
                  <c:v>-1.4697999999999999E-2</c:v>
                </c:pt>
                <c:pt idx="5331">
                  <c:v>-4.3687800000000001E-3</c:v>
                </c:pt>
                <c:pt idx="5332">
                  <c:v>7.6894800000000003E-3</c:v>
                </c:pt>
                <c:pt idx="5333">
                  <c:v>8.2874300000000001E-3</c:v>
                </c:pt>
                <c:pt idx="5334">
                  <c:v>-2.4032599999999999E-4</c:v>
                </c:pt>
                <c:pt idx="5335">
                  <c:v>-1.0919599999999999E-3</c:v>
                </c:pt>
                <c:pt idx="5336">
                  <c:v>-3.6335000000000002E-4</c:v>
                </c:pt>
                <c:pt idx="5337">
                  <c:v>-1.0953900000000001E-2</c:v>
                </c:pt>
                <c:pt idx="5338">
                  <c:v>9.68456E-3</c:v>
                </c:pt>
                <c:pt idx="5339">
                  <c:v>2.1653200000000001E-2</c:v>
                </c:pt>
                <c:pt idx="5340">
                  <c:v>1.38922E-2</c:v>
                </c:pt>
                <c:pt idx="5341">
                  <c:v>-8.7690400000000005E-3</c:v>
                </c:pt>
                <c:pt idx="5342">
                  <c:v>-1.3170199999999999E-3</c:v>
                </c:pt>
                <c:pt idx="5343">
                  <c:v>9.3946499999999992E-3</c:v>
                </c:pt>
                <c:pt idx="5344">
                  <c:v>1.0312999999999999E-2</c:v>
                </c:pt>
                <c:pt idx="5345">
                  <c:v>1.75571E-3</c:v>
                </c:pt>
                <c:pt idx="5346">
                  <c:v>3.9424899999999999E-3</c:v>
                </c:pt>
                <c:pt idx="5347" formatCode="0.00E+00">
                  <c:v>1.9826900000000001E-3</c:v>
                </c:pt>
                <c:pt idx="5348">
                  <c:v>5.2461599999999997E-3</c:v>
                </c:pt>
                <c:pt idx="5349">
                  <c:v>4.09126E-4</c:v>
                </c:pt>
                <c:pt idx="5350" formatCode="0.00E+00">
                  <c:v>7.1544599999999996E-3</c:v>
                </c:pt>
                <c:pt idx="5351">
                  <c:v>1.57232E-2</c:v>
                </c:pt>
                <c:pt idx="5352">
                  <c:v>4.6577500000000004E-3</c:v>
                </c:pt>
                <c:pt idx="5353">
                  <c:v>3.2606100000000002E-3</c:v>
                </c:pt>
                <c:pt idx="5354">
                  <c:v>3.6706899999999999E-3</c:v>
                </c:pt>
                <c:pt idx="5355">
                  <c:v>6.35624E-3</c:v>
                </c:pt>
                <c:pt idx="5356" formatCode="0.00E+00">
                  <c:v>-2.38419E-5</c:v>
                </c:pt>
                <c:pt idx="5357">
                  <c:v>5.6009299999999996E-3</c:v>
                </c:pt>
                <c:pt idx="5358">
                  <c:v>-5.2032500000000004E-3</c:v>
                </c:pt>
                <c:pt idx="5359">
                  <c:v>1.3417200000000001E-2</c:v>
                </c:pt>
                <c:pt idx="5360">
                  <c:v>7.0609999999999996E-3</c:v>
                </c:pt>
                <c:pt idx="5361">
                  <c:v>3.2730099999999998E-3</c:v>
                </c:pt>
                <c:pt idx="5362">
                  <c:v>-2.4795500000000001E-3</c:v>
                </c:pt>
                <c:pt idx="5363">
                  <c:v>8.9149499999999996E-3</c:v>
                </c:pt>
                <c:pt idx="5364">
                  <c:v>1.31044E-2</c:v>
                </c:pt>
                <c:pt idx="5365">
                  <c:v>3.61824E-3</c:v>
                </c:pt>
                <c:pt idx="5366">
                  <c:v>-1.1425000000000001E-3</c:v>
                </c:pt>
                <c:pt idx="5367">
                  <c:v>1.2785899999999999E-2</c:v>
                </c:pt>
                <c:pt idx="5368">
                  <c:v>2.5386800000000002E-3</c:v>
                </c:pt>
                <c:pt idx="5369">
                  <c:v>8.7566399999999996E-3</c:v>
                </c:pt>
                <c:pt idx="5370">
                  <c:v>6.2999700000000002E-3</c:v>
                </c:pt>
                <c:pt idx="5371">
                  <c:v>1.18513E-2</c:v>
                </c:pt>
                <c:pt idx="5372">
                  <c:v>9.4633100000000008E-3</c:v>
                </c:pt>
                <c:pt idx="5373">
                  <c:v>3.9978000000000001E-3</c:v>
                </c:pt>
                <c:pt idx="5374">
                  <c:v>1.3138800000000001E-2</c:v>
                </c:pt>
                <c:pt idx="5375">
                  <c:v>4.3353999999999997E-3</c:v>
                </c:pt>
                <c:pt idx="5376">
                  <c:v>5.9833500000000001E-3</c:v>
                </c:pt>
                <c:pt idx="5377">
                  <c:v>1.2779200000000001E-3</c:v>
                </c:pt>
                <c:pt idx="5378">
                  <c:v>1.1339200000000001E-3</c:v>
                </c:pt>
                <c:pt idx="5379">
                  <c:v>8.2140000000000008E-3</c:v>
                </c:pt>
                <c:pt idx="5380">
                  <c:v>6.7453399999999998E-3</c:v>
                </c:pt>
                <c:pt idx="5381">
                  <c:v>1.0122300000000001E-2</c:v>
                </c:pt>
                <c:pt idx="5382">
                  <c:v>1.29871E-2</c:v>
                </c:pt>
                <c:pt idx="5383">
                  <c:v>-1.0385500000000001E-3</c:v>
                </c:pt>
                <c:pt idx="5384">
                  <c:v>1.9989E-2</c:v>
                </c:pt>
                <c:pt idx="5385">
                  <c:v>1.13373E-2</c:v>
                </c:pt>
                <c:pt idx="5386">
                  <c:v>1.34401E-2</c:v>
                </c:pt>
                <c:pt idx="5387">
                  <c:v>8.1272099999999993E-3</c:v>
                </c:pt>
                <c:pt idx="5388">
                  <c:v>-4.4107399999999998E-3</c:v>
                </c:pt>
                <c:pt idx="5389">
                  <c:v>7.9193100000000006E-3</c:v>
                </c:pt>
                <c:pt idx="5390">
                  <c:v>3.4618399999999999E-3</c:v>
                </c:pt>
                <c:pt idx="5391" formatCode="0.00E+00">
                  <c:v>3.7574800000000001E-3</c:v>
                </c:pt>
                <c:pt idx="5392">
                  <c:v>-4.9056999999999998E-3</c:v>
                </c:pt>
                <c:pt idx="5393">
                  <c:v>-1.1192300000000001E-2</c:v>
                </c:pt>
                <c:pt idx="5394">
                  <c:v>-7.4367499999999998E-3</c:v>
                </c:pt>
                <c:pt idx="5395">
                  <c:v>-7.12395E-4</c:v>
                </c:pt>
                <c:pt idx="5396">
                  <c:v>-6.6614200000000004E-3</c:v>
                </c:pt>
                <c:pt idx="5397">
                  <c:v>-8.9836099999999997E-4</c:v>
                </c:pt>
                <c:pt idx="5398" formatCode="0.00E+00">
                  <c:v>2.00272E-5</c:v>
                </c:pt>
                <c:pt idx="5399">
                  <c:v>9.2220300000000002E-4</c:v>
                </c:pt>
                <c:pt idx="5400">
                  <c:v>-7.8229900000000002E-3</c:v>
                </c:pt>
                <c:pt idx="5401">
                  <c:v>-1.54152E-2</c:v>
                </c:pt>
                <c:pt idx="5402">
                  <c:v>5.8507899999999998E-3</c:v>
                </c:pt>
                <c:pt idx="5403">
                  <c:v>3.4284599999999999E-3</c:v>
                </c:pt>
                <c:pt idx="5404">
                  <c:v>-1.33858E-2</c:v>
                </c:pt>
                <c:pt idx="5405">
                  <c:v>-2.58579E-2</c:v>
                </c:pt>
                <c:pt idx="5406">
                  <c:v>3.02505E-3</c:v>
                </c:pt>
                <c:pt idx="5407">
                  <c:v>-1.9101099999999999E-2</c:v>
                </c:pt>
                <c:pt idx="5408">
                  <c:v>-1.5725099999999999E-2</c:v>
                </c:pt>
                <c:pt idx="5409">
                  <c:v>1.5554399999999999E-3</c:v>
                </c:pt>
                <c:pt idx="5410">
                  <c:v>2.3879999999999999E-3</c:v>
                </c:pt>
                <c:pt idx="5411">
                  <c:v>-1.9092600000000001E-2</c:v>
                </c:pt>
                <c:pt idx="5412">
                  <c:v>-7.8678099999999994E-3</c:v>
                </c:pt>
                <c:pt idx="5413">
                  <c:v>-1.38998E-2</c:v>
                </c:pt>
                <c:pt idx="5414">
                  <c:v>-1.56384E-2</c:v>
                </c:pt>
                <c:pt idx="5415">
                  <c:v>-1.16968E-2</c:v>
                </c:pt>
                <c:pt idx="5416">
                  <c:v>-2.0320899999999999E-2</c:v>
                </c:pt>
                <c:pt idx="5417">
                  <c:v>-5.7630499999999996E-3</c:v>
                </c:pt>
                <c:pt idx="5418">
                  <c:v>-2.5665299999999999E-2</c:v>
                </c:pt>
                <c:pt idx="5419">
                  <c:v>-1.21899E-2</c:v>
                </c:pt>
                <c:pt idx="5420">
                  <c:v>-1.90706E-2</c:v>
                </c:pt>
                <c:pt idx="5421" formatCode="0.00E+00">
                  <c:v>7.5340300000000001E-5</c:v>
                </c:pt>
                <c:pt idx="5422">
                  <c:v>-2.1607399999999999E-2</c:v>
                </c:pt>
                <c:pt idx="5423">
                  <c:v>-1.02425E-2</c:v>
                </c:pt>
                <c:pt idx="5424">
                  <c:v>-5.6858100000000003E-3</c:v>
                </c:pt>
                <c:pt idx="5425">
                  <c:v>1.92642E-4</c:v>
                </c:pt>
                <c:pt idx="5426">
                  <c:v>-8.3169899999999998E-3</c:v>
                </c:pt>
                <c:pt idx="5427">
                  <c:v>-2.5358199999999998E-3</c:v>
                </c:pt>
                <c:pt idx="5428">
                  <c:v>-9.54056E-3</c:v>
                </c:pt>
                <c:pt idx="5429">
                  <c:v>2.1925E-3</c:v>
                </c:pt>
                <c:pt idx="5430">
                  <c:v>-8.1481899999999996E-3</c:v>
                </c:pt>
                <c:pt idx="5431">
                  <c:v>-8.2063699999999993E-3</c:v>
                </c:pt>
                <c:pt idx="5432">
                  <c:v>-1.85966E-3</c:v>
                </c:pt>
                <c:pt idx="5433">
                  <c:v>-2.4757399999999999E-2</c:v>
                </c:pt>
                <c:pt idx="5434">
                  <c:v>8.8405600000000003E-4</c:v>
                </c:pt>
                <c:pt idx="5435">
                  <c:v>-1.37959E-2</c:v>
                </c:pt>
                <c:pt idx="5436">
                  <c:v>2.7809100000000002E-3</c:v>
                </c:pt>
                <c:pt idx="5437">
                  <c:v>1.4285999999999999E-3</c:v>
                </c:pt>
                <c:pt idx="5438">
                  <c:v>-1.1199000000000001E-2</c:v>
                </c:pt>
                <c:pt idx="5439">
                  <c:v>-1.6067499999999998E-2</c:v>
                </c:pt>
                <c:pt idx="5440">
                  <c:v>3.1757399999999998E-3</c:v>
                </c:pt>
                <c:pt idx="5441">
                  <c:v>-3.66688E-3</c:v>
                </c:pt>
                <c:pt idx="5442">
                  <c:v>3.3235500000000002E-3</c:v>
                </c:pt>
                <c:pt idx="5443">
                  <c:v>-1.0947200000000001E-2</c:v>
                </c:pt>
                <c:pt idx="5444">
                  <c:v>-2.06451E-2</c:v>
                </c:pt>
                <c:pt idx="5445">
                  <c:v>-2.1715200000000001E-3</c:v>
                </c:pt>
                <c:pt idx="5446">
                  <c:v>-5.4502500000000002E-3</c:v>
                </c:pt>
                <c:pt idx="5447">
                  <c:v>-2.3822800000000001E-3</c:v>
                </c:pt>
                <c:pt idx="5448">
                  <c:v>-1.21117E-4</c:v>
                </c:pt>
                <c:pt idx="5449">
                  <c:v>-1.02968E-2</c:v>
                </c:pt>
                <c:pt idx="5450">
                  <c:v>-1.10674E-2</c:v>
                </c:pt>
                <c:pt idx="5451">
                  <c:v>3.1442599999999999E-3</c:v>
                </c:pt>
                <c:pt idx="5452">
                  <c:v>-1.45369E-2</c:v>
                </c:pt>
                <c:pt idx="5453">
                  <c:v>6.6003800000000003E-3</c:v>
                </c:pt>
                <c:pt idx="5454">
                  <c:v>-1.9621799999999998E-2</c:v>
                </c:pt>
                <c:pt idx="5455">
                  <c:v>-2.2792799999999999E-4</c:v>
                </c:pt>
                <c:pt idx="5456">
                  <c:v>-9.7522700000000004E-3</c:v>
                </c:pt>
                <c:pt idx="5457">
                  <c:v>-4.06265E-4</c:v>
                </c:pt>
                <c:pt idx="5458">
                  <c:v>6.0272199999999998E-4</c:v>
                </c:pt>
                <c:pt idx="5459">
                  <c:v>6.5193200000000003E-3</c:v>
                </c:pt>
                <c:pt idx="5460">
                  <c:v>-1.30014E-2</c:v>
                </c:pt>
                <c:pt idx="5461">
                  <c:v>-1.5276E-2</c:v>
                </c:pt>
                <c:pt idx="5462">
                  <c:v>-1.27487E-2</c:v>
                </c:pt>
                <c:pt idx="5463">
                  <c:v>-1.2182200000000001E-2</c:v>
                </c:pt>
                <c:pt idx="5464">
                  <c:v>-1.39265E-2</c:v>
                </c:pt>
                <c:pt idx="5465">
                  <c:v>-4.2944000000000003E-3</c:v>
                </c:pt>
                <c:pt idx="5466">
                  <c:v>-9.8180799999999999E-3</c:v>
                </c:pt>
                <c:pt idx="5467">
                  <c:v>-9.2687599999999992E-3</c:v>
                </c:pt>
                <c:pt idx="5468">
                  <c:v>-1.6397499999999999E-2</c:v>
                </c:pt>
                <c:pt idx="5469">
                  <c:v>-2.1858200000000001E-2</c:v>
                </c:pt>
                <c:pt idx="5470">
                  <c:v>-1.6827600000000002E-2</c:v>
                </c:pt>
                <c:pt idx="5471">
                  <c:v>-1.07431E-2</c:v>
                </c:pt>
                <c:pt idx="5472">
                  <c:v>-1.6789399999999999E-2</c:v>
                </c:pt>
                <c:pt idx="5473">
                  <c:v>-2.1612200000000002E-2</c:v>
                </c:pt>
                <c:pt idx="5474">
                  <c:v>-2.01654E-2</c:v>
                </c:pt>
                <c:pt idx="5475">
                  <c:v>-2.44598E-2</c:v>
                </c:pt>
                <c:pt idx="5476">
                  <c:v>-5.4378500000000001E-3</c:v>
                </c:pt>
                <c:pt idx="5477">
                  <c:v>-1.6806600000000001E-2</c:v>
                </c:pt>
                <c:pt idx="5478">
                  <c:v>-2.2187200000000001E-2</c:v>
                </c:pt>
                <c:pt idx="5479">
                  <c:v>-1.6031299999999998E-2</c:v>
                </c:pt>
                <c:pt idx="5480">
                  <c:v>-1.1462200000000001E-2</c:v>
                </c:pt>
                <c:pt idx="5481">
                  <c:v>-1.24741E-2</c:v>
                </c:pt>
                <c:pt idx="5482">
                  <c:v>-9.7093600000000002E-3</c:v>
                </c:pt>
                <c:pt idx="5483">
                  <c:v>-6.9351200000000003E-3</c:v>
                </c:pt>
                <c:pt idx="5484">
                  <c:v>-8.4409700000000008E-3</c:v>
                </c:pt>
                <c:pt idx="5485">
                  <c:v>-2.2027000000000001E-2</c:v>
                </c:pt>
                <c:pt idx="5486">
                  <c:v>-1.1013999999999999E-2</c:v>
                </c:pt>
                <c:pt idx="5487">
                  <c:v>-1.6401300000000001E-2</c:v>
                </c:pt>
                <c:pt idx="5488" formatCode="0.00E+00">
                  <c:v>-1.58405E-3</c:v>
                </c:pt>
                <c:pt idx="5489">
                  <c:v>1.5335100000000001E-3</c:v>
                </c:pt>
                <c:pt idx="5490">
                  <c:v>-1.30768E-2</c:v>
                </c:pt>
                <c:pt idx="5491">
                  <c:v>-6.8988799999999996E-3</c:v>
                </c:pt>
                <c:pt idx="5492" formatCode="0.00E+00">
                  <c:v>-1.18618E-2</c:v>
                </c:pt>
                <c:pt idx="5493">
                  <c:v>-8.9721699999999998E-3</c:v>
                </c:pt>
                <c:pt idx="5494">
                  <c:v>3.9291400000000001E-4</c:v>
                </c:pt>
                <c:pt idx="5495">
                  <c:v>1.4419599999999999E-3</c:v>
                </c:pt>
                <c:pt idx="5496">
                  <c:v>-1.5342700000000001E-2</c:v>
                </c:pt>
                <c:pt idx="5497">
                  <c:v>-2.58865E-2</c:v>
                </c:pt>
                <c:pt idx="5498">
                  <c:v>-1.1651999999999999E-2</c:v>
                </c:pt>
                <c:pt idx="5499">
                  <c:v>-2.38008E-2</c:v>
                </c:pt>
                <c:pt idx="5500">
                  <c:v>-2.0446800000000001E-3</c:v>
                </c:pt>
                <c:pt idx="5501">
                  <c:v>-1.34611E-2</c:v>
                </c:pt>
                <c:pt idx="5502">
                  <c:v>-1.53656E-2</c:v>
                </c:pt>
                <c:pt idx="5503">
                  <c:v>-1.5577300000000001E-2</c:v>
                </c:pt>
                <c:pt idx="5504">
                  <c:v>-1.43929E-2</c:v>
                </c:pt>
                <c:pt idx="5505">
                  <c:v>-2.4804099999999999E-2</c:v>
                </c:pt>
                <c:pt idx="5506">
                  <c:v>-9.5892000000000008E-3</c:v>
                </c:pt>
                <c:pt idx="5507">
                  <c:v>-1.8350600000000002E-2</c:v>
                </c:pt>
                <c:pt idx="5508">
                  <c:v>-2.3072200000000001E-2</c:v>
                </c:pt>
                <c:pt idx="5509">
                  <c:v>-2.5787399999999999E-2</c:v>
                </c:pt>
                <c:pt idx="5510">
                  <c:v>-1.9297600000000002E-2</c:v>
                </c:pt>
                <c:pt idx="5511">
                  <c:v>-2.2345500000000001E-2</c:v>
                </c:pt>
                <c:pt idx="5512">
                  <c:v>-1.7377900000000002E-2</c:v>
                </c:pt>
                <c:pt idx="5513">
                  <c:v>-2.7697599999999999E-2</c:v>
                </c:pt>
                <c:pt idx="5514">
                  <c:v>-2.4023099999999999E-2</c:v>
                </c:pt>
                <c:pt idx="5515">
                  <c:v>-2.0953200000000002E-2</c:v>
                </c:pt>
                <c:pt idx="5516">
                  <c:v>-2.2449500000000001E-2</c:v>
                </c:pt>
                <c:pt idx="5517">
                  <c:v>-2.48489E-2</c:v>
                </c:pt>
                <c:pt idx="5518">
                  <c:v>-1.07689E-2</c:v>
                </c:pt>
                <c:pt idx="5519">
                  <c:v>-2.7841600000000001E-2</c:v>
                </c:pt>
                <c:pt idx="5520">
                  <c:v>-2.82116E-2</c:v>
                </c:pt>
                <c:pt idx="5521">
                  <c:v>-1.49832E-2</c:v>
                </c:pt>
                <c:pt idx="5522">
                  <c:v>-2.3446999999999999E-2</c:v>
                </c:pt>
                <c:pt idx="5523">
                  <c:v>-1.3891199999999999E-2</c:v>
                </c:pt>
                <c:pt idx="5524">
                  <c:v>-2.5190400000000002E-2</c:v>
                </c:pt>
                <c:pt idx="5525">
                  <c:v>-2.81801E-2</c:v>
                </c:pt>
                <c:pt idx="5526">
                  <c:v>-1.4416699999999999E-2</c:v>
                </c:pt>
                <c:pt idx="5527">
                  <c:v>-2.5742500000000001E-2</c:v>
                </c:pt>
                <c:pt idx="5528">
                  <c:v>-1.35832E-2</c:v>
                </c:pt>
                <c:pt idx="5529">
                  <c:v>-3.0377399999999999E-2</c:v>
                </c:pt>
                <c:pt idx="5530">
                  <c:v>-1.56775E-2</c:v>
                </c:pt>
                <c:pt idx="5531">
                  <c:v>-1.14517E-2</c:v>
                </c:pt>
                <c:pt idx="5532">
                  <c:v>-8.2216300000000006E-3</c:v>
                </c:pt>
                <c:pt idx="5533">
                  <c:v>-2.5320100000000002E-2</c:v>
                </c:pt>
                <c:pt idx="5534">
                  <c:v>-1.6825699999999999E-2</c:v>
                </c:pt>
                <c:pt idx="5535">
                  <c:v>-1.30978E-2</c:v>
                </c:pt>
                <c:pt idx="5536">
                  <c:v>-5.7973900000000004E-3</c:v>
                </c:pt>
                <c:pt idx="5537">
                  <c:v>-1.16825E-3</c:v>
                </c:pt>
                <c:pt idx="5538">
                  <c:v>-1.0947200000000001E-2</c:v>
                </c:pt>
                <c:pt idx="5539">
                  <c:v>4.0245100000000001E-4</c:v>
                </c:pt>
                <c:pt idx="5540">
                  <c:v>-1.97477E-2</c:v>
                </c:pt>
                <c:pt idx="5541">
                  <c:v>-1.17407E-2</c:v>
                </c:pt>
                <c:pt idx="5542">
                  <c:v>-2.49577E-3</c:v>
                </c:pt>
                <c:pt idx="5543">
                  <c:v>-1.24893E-2</c:v>
                </c:pt>
                <c:pt idx="5544">
                  <c:v>8.3827999999999993E-3</c:v>
                </c:pt>
                <c:pt idx="5545">
                  <c:v>-3.2434500000000002E-3</c:v>
                </c:pt>
                <c:pt idx="5546">
                  <c:v>-8.9902899999999997E-3</c:v>
                </c:pt>
                <c:pt idx="5547">
                  <c:v>-3.23296E-3</c:v>
                </c:pt>
                <c:pt idx="5548">
                  <c:v>-1.7499900000000001E-3</c:v>
                </c:pt>
                <c:pt idx="5549">
                  <c:v>-9.2573199999999994E-3</c:v>
                </c:pt>
                <c:pt idx="5550">
                  <c:v>5.8679600000000002E-3</c:v>
                </c:pt>
                <c:pt idx="5551">
                  <c:v>-1.1213300000000001E-2</c:v>
                </c:pt>
                <c:pt idx="5552">
                  <c:v>-1.98555E-3</c:v>
                </c:pt>
                <c:pt idx="5553">
                  <c:v>-1.1728300000000001E-2</c:v>
                </c:pt>
                <c:pt idx="5554">
                  <c:v>-1.5506700000000001E-3</c:v>
                </c:pt>
                <c:pt idx="5555">
                  <c:v>4.29153E-3</c:v>
                </c:pt>
                <c:pt idx="5556">
                  <c:v>-3.3588400000000001E-3</c:v>
                </c:pt>
                <c:pt idx="5557">
                  <c:v>4.7035200000000001E-3</c:v>
                </c:pt>
                <c:pt idx="5558">
                  <c:v>-7.0304900000000004E-3</c:v>
                </c:pt>
                <c:pt idx="5559">
                  <c:v>-5.3329500000000004E-3</c:v>
                </c:pt>
                <c:pt idx="5560">
                  <c:v>4.7807700000000002E-3</c:v>
                </c:pt>
                <c:pt idx="5561">
                  <c:v>-9.2029599999999996E-3</c:v>
                </c:pt>
                <c:pt idx="5562">
                  <c:v>1.17779E-3</c:v>
                </c:pt>
                <c:pt idx="5563">
                  <c:v>3.6144299999999997E-4</c:v>
                </c:pt>
                <c:pt idx="5564">
                  <c:v>-3.9577500000000001E-4</c:v>
                </c:pt>
                <c:pt idx="5565">
                  <c:v>-2.1925E-3</c:v>
                </c:pt>
                <c:pt idx="5566">
                  <c:v>1.6222000000000001E-3</c:v>
                </c:pt>
                <c:pt idx="5567">
                  <c:v>6.9761299999999997E-3</c:v>
                </c:pt>
                <c:pt idx="5568">
                  <c:v>8.5544600000000005E-4</c:v>
                </c:pt>
                <c:pt idx="5569">
                  <c:v>4.9638699999999996E-3</c:v>
                </c:pt>
                <c:pt idx="5570">
                  <c:v>-9.58729E-3</c:v>
                </c:pt>
                <c:pt idx="5571">
                  <c:v>-6.4382600000000003E-3</c:v>
                </c:pt>
                <c:pt idx="5572">
                  <c:v>-7.7238100000000002E-3</c:v>
                </c:pt>
                <c:pt idx="5573">
                  <c:v>-9.8323799999999999E-4</c:v>
                </c:pt>
                <c:pt idx="5574" formatCode="0.00E+00">
                  <c:v>-9.5367399999999999E-7</c:v>
                </c:pt>
                <c:pt idx="5575">
                  <c:v>1.7423600000000001E-3</c:v>
                </c:pt>
                <c:pt idx="5576">
                  <c:v>3.3187899999999998E-4</c:v>
                </c:pt>
                <c:pt idx="5577" formatCode="0.00E+00">
                  <c:v>-1.28775E-2</c:v>
                </c:pt>
                <c:pt idx="5578">
                  <c:v>4.1847200000000003E-3</c:v>
                </c:pt>
                <c:pt idx="5579">
                  <c:v>7.9135899999999999E-3</c:v>
                </c:pt>
                <c:pt idx="5580">
                  <c:v>3.4523000000000003E-4</c:v>
                </c:pt>
                <c:pt idx="5581">
                  <c:v>1.21002E-2</c:v>
                </c:pt>
                <c:pt idx="5582">
                  <c:v>-5.2423499999999998E-3</c:v>
                </c:pt>
                <c:pt idx="5583">
                  <c:v>3.8881300000000001E-3</c:v>
                </c:pt>
                <c:pt idx="5584">
                  <c:v>5.8422099999999996E-3</c:v>
                </c:pt>
                <c:pt idx="5585">
                  <c:v>9.6626300000000002E-3</c:v>
                </c:pt>
                <c:pt idx="5586">
                  <c:v>-6.6184999999999996E-4</c:v>
                </c:pt>
                <c:pt idx="5587">
                  <c:v>-2.9687899999999998E-3</c:v>
                </c:pt>
                <c:pt idx="5588">
                  <c:v>3.32928E-3</c:v>
                </c:pt>
                <c:pt idx="5589">
                  <c:v>2.9678299999999999E-3</c:v>
                </c:pt>
                <c:pt idx="5590">
                  <c:v>2.49348E-2</c:v>
                </c:pt>
                <c:pt idx="5591">
                  <c:v>-2.0189299999999999E-3</c:v>
                </c:pt>
                <c:pt idx="5592">
                  <c:v>2.40135E-3</c:v>
                </c:pt>
                <c:pt idx="5593">
                  <c:v>-9.4442399999999996E-3</c:v>
                </c:pt>
                <c:pt idx="5594">
                  <c:v>6.1321300000000004E-4</c:v>
                </c:pt>
                <c:pt idx="5595">
                  <c:v>1.4371900000000001E-3</c:v>
                </c:pt>
                <c:pt idx="5596">
                  <c:v>-1.25732E-2</c:v>
                </c:pt>
                <c:pt idx="5597">
                  <c:v>-5.3262700000000001E-3</c:v>
                </c:pt>
                <c:pt idx="5598">
                  <c:v>-1.6710300000000001E-2</c:v>
                </c:pt>
                <c:pt idx="5599">
                  <c:v>-1.0449399999999999E-2</c:v>
                </c:pt>
                <c:pt idx="5600">
                  <c:v>-7.4224499999999997E-3</c:v>
                </c:pt>
                <c:pt idx="5601">
                  <c:v>-1.7525700000000002E-2</c:v>
                </c:pt>
                <c:pt idx="5602">
                  <c:v>-2.6967000000000001E-2</c:v>
                </c:pt>
                <c:pt idx="5603">
                  <c:v>-1.7522800000000002E-2</c:v>
                </c:pt>
                <c:pt idx="5604">
                  <c:v>-2.6103999999999999E-2</c:v>
                </c:pt>
                <c:pt idx="5605">
                  <c:v>-1.9003900000000001E-2</c:v>
                </c:pt>
                <c:pt idx="5606">
                  <c:v>-2.7034800000000001E-2</c:v>
                </c:pt>
                <c:pt idx="5607">
                  <c:v>-3.4504899999999998E-2</c:v>
                </c:pt>
                <c:pt idx="5608">
                  <c:v>-2.8672199999999998E-2</c:v>
                </c:pt>
                <c:pt idx="5609">
                  <c:v>-3.3709500000000003E-2</c:v>
                </c:pt>
                <c:pt idx="5610">
                  <c:v>-2.29626E-2</c:v>
                </c:pt>
                <c:pt idx="5611">
                  <c:v>-2.67277E-2</c:v>
                </c:pt>
                <c:pt idx="5612">
                  <c:v>-3.6489500000000001E-2</c:v>
                </c:pt>
                <c:pt idx="5613">
                  <c:v>-2.2234899999999998E-2</c:v>
                </c:pt>
                <c:pt idx="5614">
                  <c:v>-4.4906599999999998E-2</c:v>
                </c:pt>
                <c:pt idx="5615">
                  <c:v>-1.52216E-2</c:v>
                </c:pt>
                <c:pt idx="5616">
                  <c:v>-2.4248100000000002E-2</c:v>
                </c:pt>
                <c:pt idx="5617">
                  <c:v>-1.50986E-2</c:v>
                </c:pt>
                <c:pt idx="5618">
                  <c:v>-2.2497199999999998E-2</c:v>
                </c:pt>
                <c:pt idx="5619">
                  <c:v>-1.4996499999999999E-2</c:v>
                </c:pt>
                <c:pt idx="5620">
                  <c:v>-1.3042399999999999E-2</c:v>
                </c:pt>
                <c:pt idx="5621">
                  <c:v>-1.7118499999999998E-2</c:v>
                </c:pt>
                <c:pt idx="5622">
                  <c:v>-6.6871600000000002E-3</c:v>
                </c:pt>
                <c:pt idx="5623">
                  <c:v>-1.7534299999999999E-2</c:v>
                </c:pt>
                <c:pt idx="5624">
                  <c:v>-1.50995E-2</c:v>
                </c:pt>
                <c:pt idx="5625">
                  <c:v>-1.6004600000000001E-2</c:v>
                </c:pt>
                <c:pt idx="5626">
                  <c:v>-7.7705400000000003E-3</c:v>
                </c:pt>
                <c:pt idx="5627">
                  <c:v>-1.6282999999999999E-2</c:v>
                </c:pt>
                <c:pt idx="5628">
                  <c:v>1.2702900000000001E-3</c:v>
                </c:pt>
                <c:pt idx="5629">
                  <c:v>-2.8905900000000002E-3</c:v>
                </c:pt>
                <c:pt idx="5630">
                  <c:v>1.0518999999999999E-3</c:v>
                </c:pt>
                <c:pt idx="5631">
                  <c:v>-5.6762699999999998E-3</c:v>
                </c:pt>
                <c:pt idx="5632">
                  <c:v>-7.4996899999999998E-3</c:v>
                </c:pt>
                <c:pt idx="5633" formatCode="0.00E+00">
                  <c:v>-1.26457E-3</c:v>
                </c:pt>
                <c:pt idx="5634">
                  <c:v>-4.62818E-3</c:v>
                </c:pt>
                <c:pt idx="5635">
                  <c:v>-5.1755899999999999E-3</c:v>
                </c:pt>
                <c:pt idx="5636">
                  <c:v>3.3426300000000001E-3</c:v>
                </c:pt>
                <c:pt idx="5637">
                  <c:v>-2.76852E-3</c:v>
                </c:pt>
                <c:pt idx="5638">
                  <c:v>-2.2201500000000002E-3</c:v>
                </c:pt>
                <c:pt idx="5639">
                  <c:v>1.5468599999999999E-3</c:v>
                </c:pt>
                <c:pt idx="5640">
                  <c:v>-1.4858199999999999E-3</c:v>
                </c:pt>
                <c:pt idx="5641">
                  <c:v>-6.0167299999999996E-3</c:v>
                </c:pt>
                <c:pt idx="5642">
                  <c:v>4.1971200000000004E-3</c:v>
                </c:pt>
                <c:pt idx="5643">
                  <c:v>2.5529900000000002E-3</c:v>
                </c:pt>
                <c:pt idx="5644">
                  <c:v>2.96593E-4</c:v>
                </c:pt>
                <c:pt idx="5645">
                  <c:v>-2.2707000000000001E-3</c:v>
                </c:pt>
                <c:pt idx="5646">
                  <c:v>-7.6150899999999997E-3</c:v>
                </c:pt>
                <c:pt idx="5647">
                  <c:v>2.4718299999999999E-2</c:v>
                </c:pt>
                <c:pt idx="5648">
                  <c:v>-8.9283000000000001E-3</c:v>
                </c:pt>
                <c:pt idx="5649">
                  <c:v>1.4813399999999999E-2</c:v>
                </c:pt>
                <c:pt idx="5650">
                  <c:v>7.79819E-3</c:v>
                </c:pt>
                <c:pt idx="5651">
                  <c:v>1.24092E-2</c:v>
                </c:pt>
                <c:pt idx="5652">
                  <c:v>3.6268199999999998E-3</c:v>
                </c:pt>
                <c:pt idx="5653">
                  <c:v>3.0775099999999999E-3</c:v>
                </c:pt>
                <c:pt idx="5654">
                  <c:v>8.3694500000000005E-3</c:v>
                </c:pt>
                <c:pt idx="5655">
                  <c:v>2.4537999999999999E-3</c:v>
                </c:pt>
                <c:pt idx="5656">
                  <c:v>1.8534700000000001E-2</c:v>
                </c:pt>
                <c:pt idx="5657">
                  <c:v>2.8142900000000001E-3</c:v>
                </c:pt>
                <c:pt idx="5658">
                  <c:v>-2.2621199999999998E-3</c:v>
                </c:pt>
                <c:pt idx="5659">
                  <c:v>-4.7969799999999997E-4</c:v>
                </c:pt>
                <c:pt idx="5660">
                  <c:v>-3.6077499999999998E-3</c:v>
                </c:pt>
                <c:pt idx="5661">
                  <c:v>-1.7919500000000001E-3</c:v>
                </c:pt>
                <c:pt idx="5662">
                  <c:v>8.9149499999999996E-3</c:v>
                </c:pt>
                <c:pt idx="5663">
                  <c:v>5.4693199999999997E-3</c:v>
                </c:pt>
                <c:pt idx="5664">
                  <c:v>1.7166099999999999E-3</c:v>
                </c:pt>
                <c:pt idx="5665">
                  <c:v>1.80244E-3</c:v>
                </c:pt>
                <c:pt idx="5666">
                  <c:v>-1.60217E-3</c:v>
                </c:pt>
                <c:pt idx="5667">
                  <c:v>3.2091099999999998E-3</c:v>
                </c:pt>
                <c:pt idx="5668">
                  <c:v>-1.5918700000000001E-2</c:v>
                </c:pt>
                <c:pt idx="5669">
                  <c:v>-8.1996900000000008E-3</c:v>
                </c:pt>
                <c:pt idx="5670">
                  <c:v>-3.7393600000000002E-3</c:v>
                </c:pt>
                <c:pt idx="5671">
                  <c:v>-8.2006500000000003E-3</c:v>
                </c:pt>
                <c:pt idx="5672">
                  <c:v>4.8809099999999996E-3</c:v>
                </c:pt>
                <c:pt idx="5673" formatCode="0.00E+00">
                  <c:v>-5.9719100000000004E-3</c:v>
                </c:pt>
                <c:pt idx="5674">
                  <c:v>-6.7338900000000002E-3</c:v>
                </c:pt>
                <c:pt idx="5675">
                  <c:v>-2.3460399999999999E-4</c:v>
                </c:pt>
                <c:pt idx="5676">
                  <c:v>-6.4048799999999999E-3</c:v>
                </c:pt>
                <c:pt idx="5677">
                  <c:v>4.7826800000000001E-3</c:v>
                </c:pt>
                <c:pt idx="5678">
                  <c:v>-1.15757E-2</c:v>
                </c:pt>
                <c:pt idx="5679">
                  <c:v>3.2310500000000001E-3</c:v>
                </c:pt>
                <c:pt idx="5680">
                  <c:v>-1.03178E-2</c:v>
                </c:pt>
                <c:pt idx="5681">
                  <c:v>6.9131899999999996E-3</c:v>
                </c:pt>
                <c:pt idx="5682">
                  <c:v>-1.3610799999999999E-2</c:v>
                </c:pt>
                <c:pt idx="5683">
                  <c:v>1.08337E-2</c:v>
                </c:pt>
                <c:pt idx="5684">
                  <c:v>-2.49767E-3</c:v>
                </c:pt>
                <c:pt idx="5685">
                  <c:v>-1.4452899999999999E-2</c:v>
                </c:pt>
                <c:pt idx="5686">
                  <c:v>-7.8220400000000006E-3</c:v>
                </c:pt>
                <c:pt idx="5687">
                  <c:v>-2.2289300000000001E-2</c:v>
                </c:pt>
                <c:pt idx="5688">
                  <c:v>-6.8111400000000002E-3</c:v>
                </c:pt>
                <c:pt idx="5689">
                  <c:v>-8.9893300000000002E-3</c:v>
                </c:pt>
                <c:pt idx="5690">
                  <c:v>-1.78537E-2</c:v>
                </c:pt>
                <c:pt idx="5691" formatCode="0.00E+00">
                  <c:v>-1.66512E-3</c:v>
                </c:pt>
                <c:pt idx="5692">
                  <c:v>-4.7245000000000004E-3</c:v>
                </c:pt>
                <c:pt idx="5693">
                  <c:v>-8.2302099999999995E-4</c:v>
                </c:pt>
                <c:pt idx="5694">
                  <c:v>5.2738200000000002E-3</c:v>
                </c:pt>
                <c:pt idx="5695">
                  <c:v>-2.8896299999999999E-4</c:v>
                </c:pt>
                <c:pt idx="5696">
                  <c:v>1.44014E-2</c:v>
                </c:pt>
                <c:pt idx="5697">
                  <c:v>2.4130800000000001E-2</c:v>
                </c:pt>
                <c:pt idx="5698">
                  <c:v>9.1161699999999998E-3</c:v>
                </c:pt>
                <c:pt idx="5699">
                  <c:v>8.0165900000000005E-3</c:v>
                </c:pt>
                <c:pt idx="5700">
                  <c:v>2.4681099999999999E-3</c:v>
                </c:pt>
                <c:pt idx="5701">
                  <c:v>5.2690499999999999E-3</c:v>
                </c:pt>
                <c:pt idx="5702">
                  <c:v>4.4164699999999996E-3</c:v>
                </c:pt>
                <c:pt idx="5703">
                  <c:v>-1.4839199999999999E-3</c:v>
                </c:pt>
                <c:pt idx="5704">
                  <c:v>-8.1453299999999992E-3</c:v>
                </c:pt>
                <c:pt idx="5705">
                  <c:v>-4.3468500000000002E-3</c:v>
                </c:pt>
                <c:pt idx="5706">
                  <c:v>-2.3574799999999999E-3</c:v>
                </c:pt>
                <c:pt idx="5707">
                  <c:v>3.1499900000000001E-3</c:v>
                </c:pt>
                <c:pt idx="5708">
                  <c:v>9.2258500000000007E-3</c:v>
                </c:pt>
                <c:pt idx="5709">
                  <c:v>1.71976E-2</c:v>
                </c:pt>
                <c:pt idx="5710">
                  <c:v>4.3029799999999997E-3</c:v>
                </c:pt>
                <c:pt idx="5711">
                  <c:v>-3.1614299999999998E-3</c:v>
                </c:pt>
                <c:pt idx="5712">
                  <c:v>-1.17493E-3</c:v>
                </c:pt>
                <c:pt idx="5713">
                  <c:v>-1.13049E-2</c:v>
                </c:pt>
                <c:pt idx="5714">
                  <c:v>9.5844300000000001E-4</c:v>
                </c:pt>
                <c:pt idx="5715">
                  <c:v>-1.4595E-2</c:v>
                </c:pt>
                <c:pt idx="5716">
                  <c:v>-2.5510799999999998E-3</c:v>
                </c:pt>
                <c:pt idx="5717">
                  <c:v>-1.6361199999999999E-2</c:v>
                </c:pt>
                <c:pt idx="5718">
                  <c:v>-9.8361999999999998E-3</c:v>
                </c:pt>
                <c:pt idx="5719">
                  <c:v>-5.1298100000000003E-3</c:v>
                </c:pt>
                <c:pt idx="5720">
                  <c:v>6.7634599999999998E-3</c:v>
                </c:pt>
                <c:pt idx="5721">
                  <c:v>6.8826699999999996E-3</c:v>
                </c:pt>
                <c:pt idx="5722">
                  <c:v>6.74152E-3</c:v>
                </c:pt>
                <c:pt idx="5723">
                  <c:v>-1.4534999999999999E-2</c:v>
                </c:pt>
                <c:pt idx="5724">
                  <c:v>7.6131799999999998E-3</c:v>
                </c:pt>
                <c:pt idx="5725">
                  <c:v>-9.7847000000000003E-3</c:v>
                </c:pt>
                <c:pt idx="5726">
                  <c:v>-9.0255700000000001E-3</c:v>
                </c:pt>
                <c:pt idx="5727">
                  <c:v>-1.20792E-2</c:v>
                </c:pt>
                <c:pt idx="5728">
                  <c:v>-5.2137399999999997E-3</c:v>
                </c:pt>
                <c:pt idx="5729">
                  <c:v>-2.4604800000000001E-4</c:v>
                </c:pt>
                <c:pt idx="5730">
                  <c:v>2.2993100000000002E-3</c:v>
                </c:pt>
                <c:pt idx="5731">
                  <c:v>4.4918099999999997E-3</c:v>
                </c:pt>
                <c:pt idx="5732">
                  <c:v>1.4615100000000001E-2</c:v>
                </c:pt>
                <c:pt idx="5733">
                  <c:v>1.28746E-2</c:v>
                </c:pt>
                <c:pt idx="5734">
                  <c:v>1.5805199999999998E-2</c:v>
                </c:pt>
                <c:pt idx="5735">
                  <c:v>1.2793499999999999E-2</c:v>
                </c:pt>
                <c:pt idx="5736">
                  <c:v>2.6441599999999999E-2</c:v>
                </c:pt>
                <c:pt idx="5737">
                  <c:v>1.18046E-2</c:v>
                </c:pt>
                <c:pt idx="5738">
                  <c:v>6.1550099999999998E-3</c:v>
                </c:pt>
                <c:pt idx="5739">
                  <c:v>1.7071699999999999E-2</c:v>
                </c:pt>
                <c:pt idx="5740">
                  <c:v>-1.31416E-3</c:v>
                </c:pt>
                <c:pt idx="5741">
                  <c:v>2.9354099999999998E-3</c:v>
                </c:pt>
                <c:pt idx="5742">
                  <c:v>1.0438899999999999E-2</c:v>
                </c:pt>
                <c:pt idx="5743">
                  <c:v>2.45094E-3</c:v>
                </c:pt>
                <c:pt idx="5744">
                  <c:v>1.1912300000000001E-2</c:v>
                </c:pt>
                <c:pt idx="5745">
                  <c:v>6.3848500000000001E-3</c:v>
                </c:pt>
                <c:pt idx="5746">
                  <c:v>1.3074899999999999E-3</c:v>
                </c:pt>
                <c:pt idx="5747">
                  <c:v>1.0687800000000001E-2</c:v>
                </c:pt>
                <c:pt idx="5748">
                  <c:v>1.8532799999999999E-2</c:v>
                </c:pt>
                <c:pt idx="5749">
                  <c:v>1.62296E-2</c:v>
                </c:pt>
                <c:pt idx="5750">
                  <c:v>9.2372900000000004E-3</c:v>
                </c:pt>
                <c:pt idx="5751" formatCode="0.00E+00">
                  <c:v>1.41058E-2</c:v>
                </c:pt>
                <c:pt idx="5752">
                  <c:v>1.3072E-2</c:v>
                </c:pt>
                <c:pt idx="5753">
                  <c:v>1.37749E-2</c:v>
                </c:pt>
                <c:pt idx="5754">
                  <c:v>1.30939E-2</c:v>
                </c:pt>
                <c:pt idx="5755">
                  <c:v>1.9888900000000001E-2</c:v>
                </c:pt>
                <c:pt idx="5756">
                  <c:v>1.19848E-2</c:v>
                </c:pt>
                <c:pt idx="5757">
                  <c:v>1.7914800000000002E-2</c:v>
                </c:pt>
                <c:pt idx="5758">
                  <c:v>2.2028900000000001E-2</c:v>
                </c:pt>
                <c:pt idx="5759">
                  <c:v>1.3813000000000001E-2</c:v>
                </c:pt>
                <c:pt idx="5760">
                  <c:v>2.04926E-2</c:v>
                </c:pt>
                <c:pt idx="5761">
                  <c:v>1.45817E-2</c:v>
                </c:pt>
                <c:pt idx="5762">
                  <c:v>1.0262500000000001E-2</c:v>
                </c:pt>
                <c:pt idx="5763">
                  <c:v>1.31941E-2</c:v>
                </c:pt>
                <c:pt idx="5764">
                  <c:v>1.14679E-2</c:v>
                </c:pt>
                <c:pt idx="5765">
                  <c:v>3.4074800000000001E-3</c:v>
                </c:pt>
                <c:pt idx="5766">
                  <c:v>1.2249899999999999E-2</c:v>
                </c:pt>
                <c:pt idx="5767">
                  <c:v>5.74589E-3</c:v>
                </c:pt>
                <c:pt idx="5768">
                  <c:v>4.1657399999999997E-2</c:v>
                </c:pt>
                <c:pt idx="5769">
                  <c:v>1.9798300000000001E-3</c:v>
                </c:pt>
                <c:pt idx="5770">
                  <c:v>2.0693799999999998E-2</c:v>
                </c:pt>
                <c:pt idx="5771">
                  <c:v>1.6576799999999999E-2</c:v>
                </c:pt>
                <c:pt idx="5772">
                  <c:v>2.3646400000000001E-2</c:v>
                </c:pt>
                <c:pt idx="5773">
                  <c:v>1.17702E-2</c:v>
                </c:pt>
                <c:pt idx="5774">
                  <c:v>1.48497E-2</c:v>
                </c:pt>
                <c:pt idx="5775">
                  <c:v>2.5477400000000001E-2</c:v>
                </c:pt>
                <c:pt idx="5776">
                  <c:v>1.20783E-2</c:v>
                </c:pt>
                <c:pt idx="5777">
                  <c:v>2.1786699999999999E-2</c:v>
                </c:pt>
                <c:pt idx="5778">
                  <c:v>1.0985399999999999E-2</c:v>
                </c:pt>
                <c:pt idx="5779">
                  <c:v>2.0062400000000001E-2</c:v>
                </c:pt>
                <c:pt idx="5780">
                  <c:v>1.8931400000000001E-2</c:v>
                </c:pt>
                <c:pt idx="5781">
                  <c:v>2.0683300000000002E-2</c:v>
                </c:pt>
                <c:pt idx="5782">
                  <c:v>2.45533E-2</c:v>
                </c:pt>
                <c:pt idx="5783">
                  <c:v>1.9125900000000001E-2</c:v>
                </c:pt>
                <c:pt idx="5784">
                  <c:v>1.3772E-2</c:v>
                </c:pt>
                <c:pt idx="5785">
                  <c:v>1.0003099999999999E-2</c:v>
                </c:pt>
                <c:pt idx="5786">
                  <c:v>9.7866099999999994E-3</c:v>
                </c:pt>
                <c:pt idx="5787">
                  <c:v>2.6892699999999999E-2</c:v>
                </c:pt>
                <c:pt idx="5788">
                  <c:v>6.5355300000000003E-3</c:v>
                </c:pt>
                <c:pt idx="5789">
                  <c:v>1.27134E-2</c:v>
                </c:pt>
                <c:pt idx="5790">
                  <c:v>2.22416E-2</c:v>
                </c:pt>
                <c:pt idx="5791">
                  <c:v>2.84958E-3</c:v>
                </c:pt>
                <c:pt idx="5792" formatCode="0.00E+00">
                  <c:v>2.2085199999999999E-2</c:v>
                </c:pt>
                <c:pt idx="5793">
                  <c:v>4.42123E-3</c:v>
                </c:pt>
                <c:pt idx="5794">
                  <c:v>1.5996900000000001E-2</c:v>
                </c:pt>
                <c:pt idx="5795">
                  <c:v>1.65071E-2</c:v>
                </c:pt>
                <c:pt idx="5796">
                  <c:v>9.6464199999999993E-3</c:v>
                </c:pt>
                <c:pt idx="5797">
                  <c:v>-1.0271099999999999E-3</c:v>
                </c:pt>
                <c:pt idx="5798">
                  <c:v>6.8321199999999997E-3</c:v>
                </c:pt>
                <c:pt idx="5799">
                  <c:v>1.5388499999999999E-2</c:v>
                </c:pt>
                <c:pt idx="5800">
                  <c:v>1.93501E-3</c:v>
                </c:pt>
                <c:pt idx="5801">
                  <c:v>6.72531E-3</c:v>
                </c:pt>
                <c:pt idx="5802">
                  <c:v>5.3052899999999998E-3</c:v>
                </c:pt>
                <c:pt idx="5803">
                  <c:v>-3.9892199999999999E-3</c:v>
                </c:pt>
                <c:pt idx="5804">
                  <c:v>-1.9874599999999999E-3</c:v>
                </c:pt>
                <c:pt idx="5805">
                  <c:v>1.38721E-2</c:v>
                </c:pt>
                <c:pt idx="5806">
                  <c:v>7.8792600000000008E-3</c:v>
                </c:pt>
                <c:pt idx="5807">
                  <c:v>1.2047799999999999E-2</c:v>
                </c:pt>
                <c:pt idx="5808">
                  <c:v>-1.95503E-3</c:v>
                </c:pt>
                <c:pt idx="5809">
                  <c:v>-1.7147099999999999E-3</c:v>
                </c:pt>
                <c:pt idx="5810">
                  <c:v>2.78473E-3</c:v>
                </c:pt>
                <c:pt idx="5811">
                  <c:v>-5.2413900000000003E-3</c:v>
                </c:pt>
                <c:pt idx="5812">
                  <c:v>-7.5111400000000004E-3</c:v>
                </c:pt>
                <c:pt idx="5813">
                  <c:v>-8.0804799999999993E-3</c:v>
                </c:pt>
                <c:pt idx="5814">
                  <c:v>-7.15542E-3</c:v>
                </c:pt>
                <c:pt idx="5815">
                  <c:v>-1.9622799999999999E-2</c:v>
                </c:pt>
                <c:pt idx="5816">
                  <c:v>-1.1277199999999999E-2</c:v>
                </c:pt>
                <c:pt idx="5817">
                  <c:v>-1.3093E-2</c:v>
                </c:pt>
                <c:pt idx="5818">
                  <c:v>-1.11723E-2</c:v>
                </c:pt>
                <c:pt idx="5819">
                  <c:v>-4.9200099999999998E-3</c:v>
                </c:pt>
                <c:pt idx="5820">
                  <c:v>-9.984970000000001E-4</c:v>
                </c:pt>
                <c:pt idx="5821">
                  <c:v>-4.1685100000000003E-3</c:v>
                </c:pt>
                <c:pt idx="5822">
                  <c:v>4.7340400000000001E-3</c:v>
                </c:pt>
                <c:pt idx="5823">
                  <c:v>4.6043400000000002E-3</c:v>
                </c:pt>
                <c:pt idx="5824">
                  <c:v>-3.1538E-3</c:v>
                </c:pt>
                <c:pt idx="5825">
                  <c:v>3.87573E-3</c:v>
                </c:pt>
                <c:pt idx="5826">
                  <c:v>-3.5638800000000002E-3</c:v>
                </c:pt>
                <c:pt idx="5827">
                  <c:v>-3.63255E-3</c:v>
                </c:pt>
                <c:pt idx="5828">
                  <c:v>5.1155100000000002E-3</c:v>
                </c:pt>
                <c:pt idx="5829">
                  <c:v>1.6552899999999999E-2</c:v>
                </c:pt>
                <c:pt idx="5830">
                  <c:v>1.78671E-2</c:v>
                </c:pt>
                <c:pt idx="5831">
                  <c:v>1.08252E-2</c:v>
                </c:pt>
                <c:pt idx="5832">
                  <c:v>6.53076E-3</c:v>
                </c:pt>
                <c:pt idx="5833">
                  <c:v>2.7769100000000001E-2</c:v>
                </c:pt>
                <c:pt idx="5834">
                  <c:v>2.3731200000000001E-2</c:v>
                </c:pt>
                <c:pt idx="5835">
                  <c:v>2.6292800000000002E-2</c:v>
                </c:pt>
                <c:pt idx="5836">
                  <c:v>2.77805E-2</c:v>
                </c:pt>
                <c:pt idx="5837">
                  <c:v>8.8586800000000007E-3</c:v>
                </c:pt>
                <c:pt idx="5838">
                  <c:v>5.7191799999999999E-3</c:v>
                </c:pt>
                <c:pt idx="5839">
                  <c:v>5.09262E-3</c:v>
                </c:pt>
                <c:pt idx="5840">
                  <c:v>3.85761E-3</c:v>
                </c:pt>
                <c:pt idx="5841">
                  <c:v>2.5935199999999999E-2</c:v>
                </c:pt>
                <c:pt idx="5842">
                  <c:v>2.2266399999999999E-2</c:v>
                </c:pt>
                <c:pt idx="5843">
                  <c:v>1.24111E-2</c:v>
                </c:pt>
                <c:pt idx="5844">
                  <c:v>1.4896400000000001E-2</c:v>
                </c:pt>
                <c:pt idx="5845">
                  <c:v>1.2335799999999999E-2</c:v>
                </c:pt>
                <c:pt idx="5846">
                  <c:v>8.8090900000000003E-3</c:v>
                </c:pt>
                <c:pt idx="5847">
                  <c:v>1.36957E-2</c:v>
                </c:pt>
                <c:pt idx="5848">
                  <c:v>2.84319E-2</c:v>
                </c:pt>
                <c:pt idx="5849">
                  <c:v>3.3148799999999999E-2</c:v>
                </c:pt>
                <c:pt idx="5850">
                  <c:v>3.1389199999999999E-2</c:v>
                </c:pt>
                <c:pt idx="5851">
                  <c:v>1.92003E-2</c:v>
                </c:pt>
                <c:pt idx="5852">
                  <c:v>1.4974599999999999E-2</c:v>
                </c:pt>
                <c:pt idx="5853">
                  <c:v>2.2356000000000001E-2</c:v>
                </c:pt>
                <c:pt idx="5854">
                  <c:v>2.2986400000000001E-2</c:v>
                </c:pt>
                <c:pt idx="5855">
                  <c:v>2.03114E-2</c:v>
                </c:pt>
                <c:pt idx="5856">
                  <c:v>1.00698E-2</c:v>
                </c:pt>
                <c:pt idx="5857">
                  <c:v>-5.5418000000000004E-3</c:v>
                </c:pt>
                <c:pt idx="5858">
                  <c:v>-6.7205399999999997E-3</c:v>
                </c:pt>
                <c:pt idx="5859">
                  <c:v>4.6539299999999998E-4</c:v>
                </c:pt>
                <c:pt idx="5860">
                  <c:v>4.3182400000000001E-3</c:v>
                </c:pt>
                <c:pt idx="5861">
                  <c:v>2.3548099999999999E-2</c:v>
                </c:pt>
                <c:pt idx="5862">
                  <c:v>1.6689299999999999E-4</c:v>
                </c:pt>
                <c:pt idx="5863">
                  <c:v>1.15423E-2</c:v>
                </c:pt>
                <c:pt idx="5864">
                  <c:v>1.3448699999999999E-2</c:v>
                </c:pt>
                <c:pt idx="5865">
                  <c:v>1.12782E-2</c:v>
                </c:pt>
                <c:pt idx="5866">
                  <c:v>9.1295200000000003E-3</c:v>
                </c:pt>
                <c:pt idx="5867">
                  <c:v>1.3160699999999999E-3</c:v>
                </c:pt>
                <c:pt idx="5868">
                  <c:v>1.1217100000000001E-2</c:v>
                </c:pt>
                <c:pt idx="5869">
                  <c:v>1.19801E-2</c:v>
                </c:pt>
                <c:pt idx="5870">
                  <c:v>1.49088E-2</c:v>
                </c:pt>
                <c:pt idx="5871">
                  <c:v>8.9759799999999997E-3</c:v>
                </c:pt>
                <c:pt idx="5872">
                  <c:v>9.7408300000000007E-3</c:v>
                </c:pt>
                <c:pt idx="5873">
                  <c:v>6.6556899999999997E-3</c:v>
                </c:pt>
                <c:pt idx="5874">
                  <c:v>-1.07346E-2</c:v>
                </c:pt>
                <c:pt idx="5875">
                  <c:v>-1.5449499999999999E-4</c:v>
                </c:pt>
                <c:pt idx="5876">
                  <c:v>1.3341900000000001E-3</c:v>
                </c:pt>
                <c:pt idx="5877">
                  <c:v>3.44086E-3</c:v>
                </c:pt>
                <c:pt idx="5878">
                  <c:v>-6.6347100000000003E-3</c:v>
                </c:pt>
                <c:pt idx="5879">
                  <c:v>-1.1508000000000001E-2</c:v>
                </c:pt>
                <c:pt idx="5880">
                  <c:v>2.4070699999999999E-3</c:v>
                </c:pt>
                <c:pt idx="5881">
                  <c:v>-7.3881099999999998E-3</c:v>
                </c:pt>
                <c:pt idx="5882">
                  <c:v>-2.0866399999999998E-3</c:v>
                </c:pt>
                <c:pt idx="5883">
                  <c:v>-7.3718999999999998E-3</c:v>
                </c:pt>
                <c:pt idx="5884">
                  <c:v>-1.2743900000000001E-2</c:v>
                </c:pt>
                <c:pt idx="5885">
                  <c:v>-7.7972400000000004E-3</c:v>
                </c:pt>
                <c:pt idx="5886">
                  <c:v>-6.3200000000000001E-3</c:v>
                </c:pt>
                <c:pt idx="5887">
                  <c:v>9.1133099999999995E-3</c:v>
                </c:pt>
                <c:pt idx="5888">
                  <c:v>1.1912300000000001E-2</c:v>
                </c:pt>
                <c:pt idx="5889">
                  <c:v>-1.31979E-2</c:v>
                </c:pt>
                <c:pt idx="5890">
                  <c:v>3.31497E-3</c:v>
                </c:pt>
                <c:pt idx="5891">
                  <c:v>3.71456E-3</c:v>
                </c:pt>
                <c:pt idx="5892">
                  <c:v>7.3718999999999998E-3</c:v>
                </c:pt>
                <c:pt idx="5893">
                  <c:v>1.3815900000000001E-2</c:v>
                </c:pt>
                <c:pt idx="5894">
                  <c:v>2.0651800000000001E-2</c:v>
                </c:pt>
                <c:pt idx="5895">
                  <c:v>1.0763200000000001E-2</c:v>
                </c:pt>
                <c:pt idx="5896">
                  <c:v>1.6098000000000001E-2</c:v>
                </c:pt>
                <c:pt idx="5897">
                  <c:v>1.8213300000000002E-2</c:v>
                </c:pt>
                <c:pt idx="5898">
                  <c:v>1.9168899999999999E-2</c:v>
                </c:pt>
                <c:pt idx="5899">
                  <c:v>3.4510600000000002E-2</c:v>
                </c:pt>
                <c:pt idx="5900">
                  <c:v>2.5813099999999999E-2</c:v>
                </c:pt>
                <c:pt idx="5901">
                  <c:v>1.2784999999999999E-2</c:v>
                </c:pt>
                <c:pt idx="5902">
                  <c:v>1.8161799999999999E-2</c:v>
                </c:pt>
                <c:pt idx="5903">
                  <c:v>2.70081E-2</c:v>
                </c:pt>
                <c:pt idx="5904">
                  <c:v>1.6876200000000001E-2</c:v>
                </c:pt>
                <c:pt idx="5905">
                  <c:v>2.8824800000000001E-2</c:v>
                </c:pt>
                <c:pt idx="5906">
                  <c:v>2.6372E-2</c:v>
                </c:pt>
                <c:pt idx="5907">
                  <c:v>1.7549499999999999E-2</c:v>
                </c:pt>
                <c:pt idx="5908">
                  <c:v>1.7328300000000001E-2</c:v>
                </c:pt>
                <c:pt idx="5909">
                  <c:v>3.0483199999999998E-2</c:v>
                </c:pt>
                <c:pt idx="5910">
                  <c:v>1.9756300000000001E-2</c:v>
                </c:pt>
                <c:pt idx="5911">
                  <c:v>2.5148400000000001E-2</c:v>
                </c:pt>
                <c:pt idx="5912">
                  <c:v>1.06287E-2</c:v>
                </c:pt>
                <c:pt idx="5913">
                  <c:v>1.51243E-2</c:v>
                </c:pt>
                <c:pt idx="5914">
                  <c:v>1.9180300000000001E-2</c:v>
                </c:pt>
                <c:pt idx="5915">
                  <c:v>7.9193100000000006E-3</c:v>
                </c:pt>
                <c:pt idx="5916">
                  <c:v>-1.05953E-2</c:v>
                </c:pt>
                <c:pt idx="5917">
                  <c:v>2.2134799999999999E-3</c:v>
                </c:pt>
                <c:pt idx="5918">
                  <c:v>-4.7111499999999998E-4</c:v>
                </c:pt>
                <c:pt idx="5919">
                  <c:v>1.8863700000000001E-3</c:v>
                </c:pt>
                <c:pt idx="5920">
                  <c:v>6.3857999999999996E-3</c:v>
                </c:pt>
                <c:pt idx="5921">
                  <c:v>-4.43554E-3</c:v>
                </c:pt>
                <c:pt idx="5922">
                  <c:v>1.5870100000000002E-2</c:v>
                </c:pt>
                <c:pt idx="5923">
                  <c:v>-4.4307699999999997E-3</c:v>
                </c:pt>
                <c:pt idx="5924">
                  <c:v>3.0202900000000001E-3</c:v>
                </c:pt>
                <c:pt idx="5925">
                  <c:v>7.9288499999999994E-3</c:v>
                </c:pt>
                <c:pt idx="5926">
                  <c:v>4.0082900000000003E-3</c:v>
                </c:pt>
                <c:pt idx="5927">
                  <c:v>-3.37696E-3</c:v>
                </c:pt>
                <c:pt idx="5928">
                  <c:v>-2.0895000000000002E-3</c:v>
                </c:pt>
                <c:pt idx="5929">
                  <c:v>-1.26553E-3</c:v>
                </c:pt>
                <c:pt idx="5930">
                  <c:v>1.1122699999999999E-2</c:v>
                </c:pt>
                <c:pt idx="5931">
                  <c:v>5.4721800000000001E-3</c:v>
                </c:pt>
                <c:pt idx="5932">
                  <c:v>1.8053100000000001E-3</c:v>
                </c:pt>
                <c:pt idx="5933" formatCode="0.00E+00">
                  <c:v>-5.1498400000000001E-5</c:v>
                </c:pt>
                <c:pt idx="5934">
                  <c:v>9.1762500000000004E-3</c:v>
                </c:pt>
                <c:pt idx="5935">
                  <c:v>1.5975E-2</c:v>
                </c:pt>
                <c:pt idx="5936">
                  <c:v>1.41335E-2</c:v>
                </c:pt>
                <c:pt idx="5937">
                  <c:v>7.9116800000000008E-3</c:v>
                </c:pt>
                <c:pt idx="5938">
                  <c:v>6.5288500000000001E-3</c:v>
                </c:pt>
                <c:pt idx="5939">
                  <c:v>1.07956E-3</c:v>
                </c:pt>
                <c:pt idx="5940">
                  <c:v>6.56509E-3</c:v>
                </c:pt>
                <c:pt idx="5941">
                  <c:v>4.2066600000000001E-3</c:v>
                </c:pt>
                <c:pt idx="5942">
                  <c:v>-8.0242200000000003E-3</c:v>
                </c:pt>
                <c:pt idx="5943">
                  <c:v>8.9311600000000005E-3</c:v>
                </c:pt>
                <c:pt idx="5944">
                  <c:v>1.25113E-2</c:v>
                </c:pt>
                <c:pt idx="5945">
                  <c:v>2.7551699999999999E-3</c:v>
                </c:pt>
                <c:pt idx="5946">
                  <c:v>1.0262500000000001E-2</c:v>
                </c:pt>
                <c:pt idx="5947">
                  <c:v>7.2097799999999998E-3</c:v>
                </c:pt>
                <c:pt idx="5948">
                  <c:v>8.3665800000000002E-3</c:v>
                </c:pt>
                <c:pt idx="5949">
                  <c:v>1.24531E-2</c:v>
                </c:pt>
                <c:pt idx="5950">
                  <c:v>-1.50681E-4</c:v>
                </c:pt>
                <c:pt idx="5951">
                  <c:v>2.9859499999999998E-3</c:v>
                </c:pt>
                <c:pt idx="5952">
                  <c:v>-4.5967099999999998E-4</c:v>
                </c:pt>
                <c:pt idx="5953">
                  <c:v>-6.17981E-3</c:v>
                </c:pt>
                <c:pt idx="5954">
                  <c:v>3.0622499999999999E-3</c:v>
                </c:pt>
                <c:pt idx="5955">
                  <c:v>7.0152299999999999E-3</c:v>
                </c:pt>
                <c:pt idx="5956">
                  <c:v>1.6519499999999999E-2</c:v>
                </c:pt>
                <c:pt idx="5957">
                  <c:v>2.13146E-3</c:v>
                </c:pt>
                <c:pt idx="5958">
                  <c:v>4.6997100000000002E-3</c:v>
                </c:pt>
                <c:pt idx="5959">
                  <c:v>1.3008099999999999E-3</c:v>
                </c:pt>
                <c:pt idx="5960">
                  <c:v>1.0452300000000001E-3</c:v>
                </c:pt>
                <c:pt idx="5961">
                  <c:v>8.0747600000000003E-3</c:v>
                </c:pt>
                <c:pt idx="5962">
                  <c:v>6.7997000000000001E-4</c:v>
                </c:pt>
                <c:pt idx="5963">
                  <c:v>1.2905099999999999E-2</c:v>
                </c:pt>
                <c:pt idx="5964">
                  <c:v>-2.7170200000000001E-3</c:v>
                </c:pt>
                <c:pt idx="5965">
                  <c:v>-1.1005399999999999E-3</c:v>
                </c:pt>
                <c:pt idx="5966">
                  <c:v>-6.6919299999999996E-3</c:v>
                </c:pt>
                <c:pt idx="5967">
                  <c:v>1.27134E-2</c:v>
                </c:pt>
                <c:pt idx="5968">
                  <c:v>6.8120999999999998E-3</c:v>
                </c:pt>
                <c:pt idx="5969">
                  <c:v>1.34039E-2</c:v>
                </c:pt>
                <c:pt idx="5970">
                  <c:v>3.1404499999999999E-3</c:v>
                </c:pt>
                <c:pt idx="5971">
                  <c:v>-2.28882E-3</c:v>
                </c:pt>
                <c:pt idx="5972">
                  <c:v>7.7676799999999999E-3</c:v>
                </c:pt>
                <c:pt idx="5973">
                  <c:v>9.25255E-3</c:v>
                </c:pt>
                <c:pt idx="5974">
                  <c:v>1.16711E-2</c:v>
                </c:pt>
                <c:pt idx="5975">
                  <c:v>1.6430899999999998E-2</c:v>
                </c:pt>
                <c:pt idx="5976">
                  <c:v>5.9947999999999998E-3</c:v>
                </c:pt>
                <c:pt idx="5977">
                  <c:v>6.9742199999999997E-3</c:v>
                </c:pt>
                <c:pt idx="5978">
                  <c:v>6.3638699999999998E-3</c:v>
                </c:pt>
                <c:pt idx="5979">
                  <c:v>1.27888E-3</c:v>
                </c:pt>
                <c:pt idx="5980">
                  <c:v>9.5968200000000007E-3</c:v>
                </c:pt>
                <c:pt idx="5981">
                  <c:v>-2.2792799999999999E-4</c:v>
                </c:pt>
                <c:pt idx="5982">
                  <c:v>7.42912E-3</c:v>
                </c:pt>
                <c:pt idx="5983">
                  <c:v>-5.6619599999999997E-3</c:v>
                </c:pt>
                <c:pt idx="5984">
                  <c:v>-9.0503700000000003E-3</c:v>
                </c:pt>
                <c:pt idx="5985">
                  <c:v>-7.2450600000000002E-3</c:v>
                </c:pt>
                <c:pt idx="5986">
                  <c:v>4.2781800000000004E-3</c:v>
                </c:pt>
                <c:pt idx="5987">
                  <c:v>1.6163799999999999E-2</c:v>
                </c:pt>
                <c:pt idx="5988">
                  <c:v>-5.5665999999999997E-3</c:v>
                </c:pt>
                <c:pt idx="5989">
                  <c:v>-1.9092600000000001E-3</c:v>
                </c:pt>
                <c:pt idx="5990">
                  <c:v>-2.37465E-2</c:v>
                </c:pt>
                <c:pt idx="5991">
                  <c:v>3.0927699999999999E-3</c:v>
                </c:pt>
                <c:pt idx="5992">
                  <c:v>-1.1651E-2</c:v>
                </c:pt>
                <c:pt idx="5993">
                  <c:v>-2.8839099999999999E-3</c:v>
                </c:pt>
                <c:pt idx="5994">
                  <c:v>-5.4807700000000003E-3</c:v>
                </c:pt>
                <c:pt idx="5995">
                  <c:v>-8.5906999999999997E-3</c:v>
                </c:pt>
                <c:pt idx="5996" formatCode="0.00E+00">
                  <c:v>-1.90735E-6</c:v>
                </c:pt>
                <c:pt idx="5997">
                  <c:v>-1.45845E-2</c:v>
                </c:pt>
                <c:pt idx="5998">
                  <c:v>-3.9634700000000002E-3</c:v>
                </c:pt>
                <c:pt idx="5999">
                  <c:v>-2.0752000000000001E-3</c:v>
                </c:pt>
                <c:pt idx="6000">
                  <c:v>-1.4514900000000001E-2</c:v>
                </c:pt>
                <c:pt idx="6001">
                  <c:v>-2.5005299999999999E-3</c:v>
                </c:pt>
                <c:pt idx="6002">
                  <c:v>-1.0139499999999999E-2</c:v>
                </c:pt>
                <c:pt idx="6003">
                  <c:v>-3.0536700000000001E-3</c:v>
                </c:pt>
                <c:pt idx="6004">
                  <c:v>-1.0164299999999999E-2</c:v>
                </c:pt>
                <c:pt idx="6005">
                  <c:v>-3.3512099999999999E-3</c:v>
                </c:pt>
                <c:pt idx="6006">
                  <c:v>6.6671400000000002E-3</c:v>
                </c:pt>
                <c:pt idx="6007">
                  <c:v>6.7138700000000003E-3</c:v>
                </c:pt>
                <c:pt idx="6008">
                  <c:v>-6.5431600000000001E-3</c:v>
                </c:pt>
                <c:pt idx="6009">
                  <c:v>-1.8701600000000001E-3</c:v>
                </c:pt>
                <c:pt idx="6010">
                  <c:v>9.2315699999999997E-4</c:v>
                </c:pt>
                <c:pt idx="6011">
                  <c:v>-3.10612E-3</c:v>
                </c:pt>
                <c:pt idx="6012">
                  <c:v>-3.8242300000000001E-3</c:v>
                </c:pt>
                <c:pt idx="6013">
                  <c:v>-1.1634800000000001E-2</c:v>
                </c:pt>
                <c:pt idx="6014">
                  <c:v>-2.69032E-3</c:v>
                </c:pt>
                <c:pt idx="6015">
                  <c:v>-6.9456099999999996E-3</c:v>
                </c:pt>
                <c:pt idx="6016">
                  <c:v>-6.5660500000000004E-3</c:v>
                </c:pt>
                <c:pt idx="6017">
                  <c:v>-2.5116900000000001E-2</c:v>
                </c:pt>
                <c:pt idx="6018">
                  <c:v>-5.77927E-4</c:v>
                </c:pt>
                <c:pt idx="6019">
                  <c:v>-5.2156399999999997E-3</c:v>
                </c:pt>
                <c:pt idx="6020">
                  <c:v>-3.4618399999999999E-3</c:v>
                </c:pt>
                <c:pt idx="6021">
                  <c:v>6.7281700000000003E-3</c:v>
                </c:pt>
                <c:pt idx="6022">
                  <c:v>3.6067999999999998E-3</c:v>
                </c:pt>
                <c:pt idx="6023">
                  <c:v>1.01852E-3</c:v>
                </c:pt>
                <c:pt idx="6024">
                  <c:v>-6.5593700000000001E-3</c:v>
                </c:pt>
                <c:pt idx="6025">
                  <c:v>-1.9078299999999999E-2</c:v>
                </c:pt>
                <c:pt idx="6026">
                  <c:v>-1.23634E-2</c:v>
                </c:pt>
                <c:pt idx="6027">
                  <c:v>-1.17874E-3</c:v>
                </c:pt>
                <c:pt idx="6028">
                  <c:v>-5.8927500000000004E-3</c:v>
                </c:pt>
                <c:pt idx="6029">
                  <c:v>-1.3875999999999999E-3</c:v>
                </c:pt>
                <c:pt idx="6030">
                  <c:v>3.7193300000000002E-4</c:v>
                </c:pt>
                <c:pt idx="6031">
                  <c:v>-1.39904E-3</c:v>
                </c:pt>
                <c:pt idx="6032">
                  <c:v>-7.7876999999999998E-3</c:v>
                </c:pt>
                <c:pt idx="6033">
                  <c:v>1.0943400000000001E-2</c:v>
                </c:pt>
                <c:pt idx="6034" formatCode="0.00E+00">
                  <c:v>1.10168E-2</c:v>
                </c:pt>
                <c:pt idx="6035">
                  <c:v>6.3810300000000002E-3</c:v>
                </c:pt>
                <c:pt idx="6036">
                  <c:v>-5.5637400000000002E-3</c:v>
                </c:pt>
                <c:pt idx="6037">
                  <c:v>-4.35448E-3</c:v>
                </c:pt>
                <c:pt idx="6038">
                  <c:v>-7.3041900000000003E-3</c:v>
                </c:pt>
                <c:pt idx="6039">
                  <c:v>3.5133400000000002E-3</c:v>
                </c:pt>
                <c:pt idx="6040">
                  <c:v>-2.89631E-3</c:v>
                </c:pt>
                <c:pt idx="6041">
                  <c:v>-2.1266899999999999E-4</c:v>
                </c:pt>
                <c:pt idx="6042">
                  <c:v>-1.9950900000000001E-3</c:v>
                </c:pt>
                <c:pt idx="6043">
                  <c:v>1.6489E-3</c:v>
                </c:pt>
                <c:pt idx="6044">
                  <c:v>-1.4150599999999999E-2</c:v>
                </c:pt>
                <c:pt idx="6045">
                  <c:v>-1.7104100000000001E-2</c:v>
                </c:pt>
                <c:pt idx="6046">
                  <c:v>2.8057099999999999E-3</c:v>
                </c:pt>
                <c:pt idx="6047">
                  <c:v>7.4291199999999998E-4</c:v>
                </c:pt>
                <c:pt idx="6048">
                  <c:v>5.6543399999999999E-3</c:v>
                </c:pt>
                <c:pt idx="6049">
                  <c:v>-1.17188E-2</c:v>
                </c:pt>
                <c:pt idx="6050">
                  <c:v>-1.37711E-2</c:v>
                </c:pt>
                <c:pt idx="6051">
                  <c:v>-1.4528299999999999E-2</c:v>
                </c:pt>
                <c:pt idx="6052">
                  <c:v>-8.6517299999999998E-3</c:v>
                </c:pt>
                <c:pt idx="6053">
                  <c:v>-5.3758599999999997E-3</c:v>
                </c:pt>
                <c:pt idx="6054">
                  <c:v>-1.78356E-2</c:v>
                </c:pt>
                <c:pt idx="6055">
                  <c:v>-4.2238199999999997E-3</c:v>
                </c:pt>
                <c:pt idx="6056">
                  <c:v>-8.6031000000000007E-3</c:v>
                </c:pt>
                <c:pt idx="6057">
                  <c:v>1.1243799999999999E-3</c:v>
                </c:pt>
                <c:pt idx="6058">
                  <c:v>-1.47219E-2</c:v>
                </c:pt>
                <c:pt idx="6059">
                  <c:v>2.77042E-3</c:v>
                </c:pt>
                <c:pt idx="6060">
                  <c:v>-5.1212299999999996E-4</c:v>
                </c:pt>
                <c:pt idx="6061">
                  <c:v>2.4471300000000001E-3</c:v>
                </c:pt>
                <c:pt idx="6062">
                  <c:v>-7.3194499999999999E-3</c:v>
                </c:pt>
                <c:pt idx="6063">
                  <c:v>-1.1187600000000001E-2</c:v>
                </c:pt>
                <c:pt idx="6064">
                  <c:v>-8.9960100000000005E-3</c:v>
                </c:pt>
                <c:pt idx="6065">
                  <c:v>2.4061199999999999E-3</c:v>
                </c:pt>
                <c:pt idx="6066">
                  <c:v>-9.7360599999999995E-3</c:v>
                </c:pt>
                <c:pt idx="6067">
                  <c:v>4.1370399999999998E-3</c:v>
                </c:pt>
                <c:pt idx="6068">
                  <c:v>-2.3174300000000001E-3</c:v>
                </c:pt>
                <c:pt idx="6069">
                  <c:v>-1.0038399999999999E-2</c:v>
                </c:pt>
                <c:pt idx="6070">
                  <c:v>-7.1992899999999997E-3</c:v>
                </c:pt>
                <c:pt idx="6071">
                  <c:v>-8.8024100000000003E-4</c:v>
                </c:pt>
                <c:pt idx="6072">
                  <c:v>-2.70748E-3</c:v>
                </c:pt>
                <c:pt idx="6073">
                  <c:v>-2.71893E-3</c:v>
                </c:pt>
                <c:pt idx="6074">
                  <c:v>-1.23129E-2</c:v>
                </c:pt>
                <c:pt idx="6075">
                  <c:v>-1.47285E-2</c:v>
                </c:pt>
                <c:pt idx="6076">
                  <c:v>-8.7814299999999998E-3</c:v>
                </c:pt>
                <c:pt idx="6077">
                  <c:v>-1.4208800000000001E-2</c:v>
                </c:pt>
                <c:pt idx="6078">
                  <c:v>-1.6132400000000002E-2</c:v>
                </c:pt>
                <c:pt idx="6079">
                  <c:v>-8.95023E-3</c:v>
                </c:pt>
                <c:pt idx="6080">
                  <c:v>-2.0773900000000001E-2</c:v>
                </c:pt>
                <c:pt idx="6081">
                  <c:v>-1.5623099999999999E-2</c:v>
                </c:pt>
                <c:pt idx="6082">
                  <c:v>-1.5727999999999999E-2</c:v>
                </c:pt>
                <c:pt idx="6083">
                  <c:v>-2.6655200000000002E-3</c:v>
                </c:pt>
                <c:pt idx="6084">
                  <c:v>-1.2696300000000001E-2</c:v>
                </c:pt>
                <c:pt idx="6085">
                  <c:v>-1.7916700000000001E-2</c:v>
                </c:pt>
                <c:pt idx="6086">
                  <c:v>9.9630399999999994E-3</c:v>
                </c:pt>
                <c:pt idx="6087">
                  <c:v>-1.2325300000000001E-2</c:v>
                </c:pt>
                <c:pt idx="6088">
                  <c:v>2.2306399999999999E-3</c:v>
                </c:pt>
                <c:pt idx="6089">
                  <c:v>-9.9639900000000007E-3</c:v>
                </c:pt>
                <c:pt idx="6090">
                  <c:v>-6.16169E-3</c:v>
                </c:pt>
                <c:pt idx="6091">
                  <c:v>-5.1145599999999998E-3</c:v>
                </c:pt>
                <c:pt idx="6092">
                  <c:v>4.5204199999999998E-3</c:v>
                </c:pt>
                <c:pt idx="6093">
                  <c:v>-7.3003800000000004E-3</c:v>
                </c:pt>
                <c:pt idx="6094">
                  <c:v>-1.02425E-3</c:v>
                </c:pt>
                <c:pt idx="6095">
                  <c:v>-5.4283100000000004E-3</c:v>
                </c:pt>
                <c:pt idx="6096">
                  <c:v>-1.23348E-2</c:v>
                </c:pt>
                <c:pt idx="6097">
                  <c:v>8.2969700000000001E-4</c:v>
                </c:pt>
                <c:pt idx="6098">
                  <c:v>5.7353999999999999E-3</c:v>
                </c:pt>
                <c:pt idx="6099">
                  <c:v>-3.2634700000000001E-3</c:v>
                </c:pt>
                <c:pt idx="6100">
                  <c:v>1.05085E-2</c:v>
                </c:pt>
                <c:pt idx="6101">
                  <c:v>1.21145E-2</c:v>
                </c:pt>
                <c:pt idx="6102">
                  <c:v>1.38292E-2</c:v>
                </c:pt>
                <c:pt idx="6103">
                  <c:v>8.2407000000000001E-3</c:v>
                </c:pt>
                <c:pt idx="6104">
                  <c:v>-1.10245E-3</c:v>
                </c:pt>
                <c:pt idx="6105">
                  <c:v>6.1511999999999999E-3</c:v>
                </c:pt>
                <c:pt idx="6106">
                  <c:v>-1.42479E-3</c:v>
                </c:pt>
                <c:pt idx="6107">
                  <c:v>1.0788000000000001E-2</c:v>
                </c:pt>
                <c:pt idx="6108">
                  <c:v>-9.5758400000000004E-3</c:v>
                </c:pt>
                <c:pt idx="6109">
                  <c:v>5.9127799999999999E-4</c:v>
                </c:pt>
                <c:pt idx="6110">
                  <c:v>-1.8405900000000001E-4</c:v>
                </c:pt>
                <c:pt idx="6111">
                  <c:v>-8.8672600000000001E-3</c:v>
                </c:pt>
                <c:pt idx="6112">
                  <c:v>4.5261399999999997E-3</c:v>
                </c:pt>
                <c:pt idx="6113">
                  <c:v>1.00222E-2</c:v>
                </c:pt>
                <c:pt idx="6114">
                  <c:v>-3.05653E-3</c:v>
                </c:pt>
                <c:pt idx="6115">
                  <c:v>2.75421E-3</c:v>
                </c:pt>
                <c:pt idx="6116">
                  <c:v>-1.3587999999999999E-2</c:v>
                </c:pt>
                <c:pt idx="6117">
                  <c:v>-1.22013E-2</c:v>
                </c:pt>
                <c:pt idx="6118">
                  <c:v>1.45721E-3</c:v>
                </c:pt>
                <c:pt idx="6119">
                  <c:v>-1.3506900000000001E-2</c:v>
                </c:pt>
                <c:pt idx="6120">
                  <c:v>-1.03006E-2</c:v>
                </c:pt>
                <c:pt idx="6121">
                  <c:v>-1.6588200000000001E-2</c:v>
                </c:pt>
                <c:pt idx="6122">
                  <c:v>-2.1699900000000001E-2</c:v>
                </c:pt>
                <c:pt idx="6123">
                  <c:v>-1.34726E-2</c:v>
                </c:pt>
                <c:pt idx="6124">
                  <c:v>-1.8496499999999999E-2</c:v>
                </c:pt>
                <c:pt idx="6125">
                  <c:v>-9.9716200000000005E-3</c:v>
                </c:pt>
                <c:pt idx="6126">
                  <c:v>-1.53017E-2</c:v>
                </c:pt>
                <c:pt idx="6127">
                  <c:v>-1.1611E-2</c:v>
                </c:pt>
                <c:pt idx="6128">
                  <c:v>-2.3860900000000001E-2</c:v>
                </c:pt>
                <c:pt idx="6129">
                  <c:v>-1.39256E-2</c:v>
                </c:pt>
                <c:pt idx="6130">
                  <c:v>-1.3830200000000001E-2</c:v>
                </c:pt>
                <c:pt idx="6131">
                  <c:v>-9.8600400000000005E-3</c:v>
                </c:pt>
                <c:pt idx="6132">
                  <c:v>-3.6630600000000001E-3</c:v>
                </c:pt>
                <c:pt idx="6133">
                  <c:v>-1.0248200000000001E-2</c:v>
                </c:pt>
                <c:pt idx="6134">
                  <c:v>-6.83689E-3</c:v>
                </c:pt>
                <c:pt idx="6135">
                  <c:v>-9.8361999999999998E-3</c:v>
                </c:pt>
                <c:pt idx="6136">
                  <c:v>-3.89194E-3</c:v>
                </c:pt>
                <c:pt idx="6137" formatCode="0.00E+00">
                  <c:v>-5.5608699999999999E-3</c:v>
                </c:pt>
                <c:pt idx="6138">
                  <c:v>-1.9597999999999998E-3</c:v>
                </c:pt>
                <c:pt idx="6139">
                  <c:v>-2.1667499999999998E-3</c:v>
                </c:pt>
                <c:pt idx="6140">
                  <c:v>-6.9904299999999997E-3</c:v>
                </c:pt>
                <c:pt idx="6141">
                  <c:v>-2.2039400000000002E-3</c:v>
                </c:pt>
                <c:pt idx="6142">
                  <c:v>-1.32637E-2</c:v>
                </c:pt>
                <c:pt idx="6143">
                  <c:v>2.08187E-3</c:v>
                </c:pt>
                <c:pt idx="6144">
                  <c:v>4.0578799999999998E-3</c:v>
                </c:pt>
                <c:pt idx="6145">
                  <c:v>-1.6737E-3</c:v>
                </c:pt>
                <c:pt idx="6146">
                  <c:v>9.6321099999999995E-4</c:v>
                </c:pt>
                <c:pt idx="6147">
                  <c:v>-3.0670200000000002E-3</c:v>
                </c:pt>
                <c:pt idx="6148">
                  <c:v>6.3133199999999997E-4</c:v>
                </c:pt>
                <c:pt idx="6149">
                  <c:v>-5.7973900000000004E-3</c:v>
                </c:pt>
                <c:pt idx="6150">
                  <c:v>2.3345900000000001E-3</c:v>
                </c:pt>
                <c:pt idx="6151">
                  <c:v>-2.5901800000000001E-3</c:v>
                </c:pt>
                <c:pt idx="6152">
                  <c:v>-8.5697199999999994E-3</c:v>
                </c:pt>
                <c:pt idx="6153">
                  <c:v>-1.89829E-2</c:v>
                </c:pt>
                <c:pt idx="6154">
                  <c:v>-1.52731E-2</c:v>
                </c:pt>
                <c:pt idx="6155">
                  <c:v>-1.9525500000000001E-2</c:v>
                </c:pt>
                <c:pt idx="6156">
                  <c:v>-1.2224199999999999E-2</c:v>
                </c:pt>
                <c:pt idx="6157">
                  <c:v>-9.8676700000000003E-3</c:v>
                </c:pt>
                <c:pt idx="6158">
                  <c:v>-1.91851E-2</c:v>
                </c:pt>
                <c:pt idx="6159">
                  <c:v>-8.2416499999999997E-3</c:v>
                </c:pt>
                <c:pt idx="6160">
                  <c:v>-1.9749599999999999E-2</c:v>
                </c:pt>
                <c:pt idx="6161">
                  <c:v>-4.3611500000000003E-3</c:v>
                </c:pt>
                <c:pt idx="6162">
                  <c:v>-8.4657699999999992E-3</c:v>
                </c:pt>
                <c:pt idx="6163">
                  <c:v>-3.8185099999999998E-3</c:v>
                </c:pt>
                <c:pt idx="6164">
                  <c:v>-1.9061999999999999E-2</c:v>
                </c:pt>
                <c:pt idx="6165">
                  <c:v>-7.9793899999999994E-3</c:v>
                </c:pt>
                <c:pt idx="6166">
                  <c:v>-7.6379799999999999E-3</c:v>
                </c:pt>
                <c:pt idx="6167">
                  <c:v>-1.406E-2</c:v>
                </c:pt>
                <c:pt idx="6168">
                  <c:v>-1.49593E-2</c:v>
                </c:pt>
                <c:pt idx="6169">
                  <c:v>-1.5634499999999999E-2</c:v>
                </c:pt>
                <c:pt idx="6170">
                  <c:v>-2.03342E-2</c:v>
                </c:pt>
                <c:pt idx="6171">
                  <c:v>-1.24779E-2</c:v>
                </c:pt>
                <c:pt idx="6172">
                  <c:v>-1.18628E-2</c:v>
                </c:pt>
                <c:pt idx="6173">
                  <c:v>-7.7400200000000002E-3</c:v>
                </c:pt>
                <c:pt idx="6174">
                  <c:v>-5.9328100000000002E-3</c:v>
                </c:pt>
                <c:pt idx="6175">
                  <c:v>-1.2693400000000001E-2</c:v>
                </c:pt>
                <c:pt idx="6176">
                  <c:v>-3.82614E-3</c:v>
                </c:pt>
                <c:pt idx="6177">
                  <c:v>-1.0813700000000001E-2</c:v>
                </c:pt>
                <c:pt idx="6178">
                  <c:v>-5.7478E-3</c:v>
                </c:pt>
                <c:pt idx="6179">
                  <c:v>-7.2231300000000003E-3</c:v>
                </c:pt>
                <c:pt idx="6180">
                  <c:v>5.0640099999999999E-3</c:v>
                </c:pt>
                <c:pt idx="6181">
                  <c:v>2.5644299999999999E-3</c:v>
                </c:pt>
                <c:pt idx="6182">
                  <c:v>-1.79863E-2</c:v>
                </c:pt>
                <c:pt idx="6183">
                  <c:v>-1.5450500000000001E-2</c:v>
                </c:pt>
                <c:pt idx="6184">
                  <c:v>-1.0788900000000001E-2</c:v>
                </c:pt>
                <c:pt idx="6185">
                  <c:v>-1.8787400000000001E-4</c:v>
                </c:pt>
                <c:pt idx="6186">
                  <c:v>-1.8158E-3</c:v>
                </c:pt>
                <c:pt idx="6187">
                  <c:v>-1.1507E-2</c:v>
                </c:pt>
                <c:pt idx="6188">
                  <c:v>-4.7044799999999996E-3</c:v>
                </c:pt>
                <c:pt idx="6189">
                  <c:v>-5.68295E-3</c:v>
                </c:pt>
                <c:pt idx="6190">
                  <c:v>-4.5414000000000001E-3</c:v>
                </c:pt>
                <c:pt idx="6191">
                  <c:v>-1.0119400000000001E-2</c:v>
                </c:pt>
                <c:pt idx="6192">
                  <c:v>3.9806399999999997E-3</c:v>
                </c:pt>
                <c:pt idx="6193">
                  <c:v>9.0713500000000006E-3</c:v>
                </c:pt>
                <c:pt idx="6194">
                  <c:v>-4.6577500000000004E-3</c:v>
                </c:pt>
                <c:pt idx="6195">
                  <c:v>-1.2282400000000001E-2</c:v>
                </c:pt>
                <c:pt idx="6196">
                  <c:v>-2.2637399999999998E-2</c:v>
                </c:pt>
                <c:pt idx="6197">
                  <c:v>-1.4740899999999999E-2</c:v>
                </c:pt>
                <c:pt idx="6198">
                  <c:v>-1.11799E-2</c:v>
                </c:pt>
                <c:pt idx="6199">
                  <c:v>-1.4952699999999999E-2</c:v>
                </c:pt>
                <c:pt idx="6200">
                  <c:v>-9.0446499999999996E-3</c:v>
                </c:pt>
                <c:pt idx="6201">
                  <c:v>-1.37777E-2</c:v>
                </c:pt>
                <c:pt idx="6202">
                  <c:v>-7.7991500000000004E-3</c:v>
                </c:pt>
                <c:pt idx="6203">
                  <c:v>-1.1161799999999999E-2</c:v>
                </c:pt>
                <c:pt idx="6204">
                  <c:v>-2.0856899999999999E-3</c:v>
                </c:pt>
                <c:pt idx="6205">
                  <c:v>-1.11828E-2</c:v>
                </c:pt>
                <c:pt idx="6206">
                  <c:v>-7.5883900000000004E-3</c:v>
                </c:pt>
                <c:pt idx="6207">
                  <c:v>-1.71766E-2</c:v>
                </c:pt>
                <c:pt idx="6208">
                  <c:v>-1.2991900000000001E-2</c:v>
                </c:pt>
                <c:pt idx="6209">
                  <c:v>-8.7861999999999992E-3</c:v>
                </c:pt>
                <c:pt idx="6210">
                  <c:v>-3.5162000000000001E-3</c:v>
                </c:pt>
                <c:pt idx="6211">
                  <c:v>-1.10302E-2</c:v>
                </c:pt>
                <c:pt idx="6212">
                  <c:v>-1.2912799999999999E-3</c:v>
                </c:pt>
                <c:pt idx="6213">
                  <c:v>-1.6191500000000001E-2</c:v>
                </c:pt>
                <c:pt idx="6214">
                  <c:v>2.38419E-4</c:v>
                </c:pt>
                <c:pt idx="6215">
                  <c:v>4.3029799999999997E-3</c:v>
                </c:pt>
                <c:pt idx="6216">
                  <c:v>-1.1220000000000001E-2</c:v>
                </c:pt>
                <c:pt idx="6217">
                  <c:v>-5.1021599999999997E-3</c:v>
                </c:pt>
                <c:pt idx="6218">
                  <c:v>-5.1021599999999997E-3</c:v>
                </c:pt>
                <c:pt idx="6219">
                  <c:v>-4.7140100000000002E-3</c:v>
                </c:pt>
                <c:pt idx="6220">
                  <c:v>-3.4532500000000002E-3</c:v>
                </c:pt>
                <c:pt idx="6221">
                  <c:v>-4.5900300000000002E-3</c:v>
                </c:pt>
                <c:pt idx="6222">
                  <c:v>-1.12867E-2</c:v>
                </c:pt>
                <c:pt idx="6223">
                  <c:v>-7.3528299999999999E-4</c:v>
                </c:pt>
                <c:pt idx="6224">
                  <c:v>-1.9944199999999999E-2</c:v>
                </c:pt>
                <c:pt idx="6225">
                  <c:v>-8.3265300000000004E-3</c:v>
                </c:pt>
                <c:pt idx="6226">
                  <c:v>-6.6461599999999999E-3</c:v>
                </c:pt>
                <c:pt idx="6227">
                  <c:v>-1.68896E-3</c:v>
                </c:pt>
                <c:pt idx="6228">
                  <c:v>-1.10521E-2</c:v>
                </c:pt>
                <c:pt idx="6229">
                  <c:v>-4.6195999999999997E-3</c:v>
                </c:pt>
                <c:pt idx="6230">
                  <c:v>-2.3483299999999999E-2</c:v>
                </c:pt>
                <c:pt idx="6231">
                  <c:v>1.4619800000000001E-3</c:v>
                </c:pt>
                <c:pt idx="6232">
                  <c:v>-1.47028E-2</c:v>
                </c:pt>
                <c:pt idx="6233">
                  <c:v>-1.8282900000000001E-2</c:v>
                </c:pt>
                <c:pt idx="6234">
                  <c:v>-1.2221299999999999E-2</c:v>
                </c:pt>
                <c:pt idx="6235">
                  <c:v>-8.7385199999999996E-3</c:v>
                </c:pt>
                <c:pt idx="6236">
                  <c:v>-4.4097900000000002E-3</c:v>
                </c:pt>
                <c:pt idx="6237">
                  <c:v>-1.7639200000000001E-2</c:v>
                </c:pt>
                <c:pt idx="6238">
                  <c:v>-1.542E-2</c:v>
                </c:pt>
                <c:pt idx="6239">
                  <c:v>-6.1168699999999999E-3</c:v>
                </c:pt>
                <c:pt idx="6240">
                  <c:v>6.2141399999999999E-3</c:v>
                </c:pt>
                <c:pt idx="6241" formatCode="0.00E+00">
                  <c:v>-2.3137999999999999E-2</c:v>
                </c:pt>
                <c:pt idx="6242">
                  <c:v>3.8232800000000001E-3</c:v>
                </c:pt>
                <c:pt idx="6243">
                  <c:v>-1.8672899999999999E-2</c:v>
                </c:pt>
                <c:pt idx="6244">
                  <c:v>-7.2841599999999996E-3</c:v>
                </c:pt>
                <c:pt idx="6245">
                  <c:v>-1.2311900000000001E-2</c:v>
                </c:pt>
                <c:pt idx="6246">
                  <c:v>-1.2994800000000001E-2</c:v>
                </c:pt>
                <c:pt idx="6247">
                  <c:v>6.2541999999999997E-3</c:v>
                </c:pt>
                <c:pt idx="6248">
                  <c:v>-2.2107100000000001E-2</c:v>
                </c:pt>
                <c:pt idx="6249">
                  <c:v>-4.6434400000000004E-3</c:v>
                </c:pt>
                <c:pt idx="6250">
                  <c:v>-1.1395499999999999E-2</c:v>
                </c:pt>
                <c:pt idx="6251">
                  <c:v>-1.82533E-3</c:v>
                </c:pt>
                <c:pt idx="6252">
                  <c:v>-1.192E-2</c:v>
                </c:pt>
                <c:pt idx="6253" formatCode="0.00E+00">
                  <c:v>-2.38419E-5</c:v>
                </c:pt>
                <c:pt idx="6254">
                  <c:v>8.7957399999999998E-3</c:v>
                </c:pt>
                <c:pt idx="6255">
                  <c:v>-5.8317200000000003E-3</c:v>
                </c:pt>
                <c:pt idx="6256">
                  <c:v>1.8463100000000001E-3</c:v>
                </c:pt>
                <c:pt idx="6257">
                  <c:v>1.19209E-4</c:v>
                </c:pt>
                <c:pt idx="6258">
                  <c:v>1.11961E-3</c:v>
                </c:pt>
                <c:pt idx="6259">
                  <c:v>-2.23923E-3</c:v>
                </c:pt>
                <c:pt idx="6260">
                  <c:v>8.1262599999999997E-3</c:v>
                </c:pt>
                <c:pt idx="6261">
                  <c:v>-1.6788500000000001E-2</c:v>
                </c:pt>
                <c:pt idx="6262">
                  <c:v>-9.4299299999999996E-3</c:v>
                </c:pt>
                <c:pt idx="6263">
                  <c:v>3.2911300000000002E-3</c:v>
                </c:pt>
                <c:pt idx="6264">
                  <c:v>-4.2076099999999996E-3</c:v>
                </c:pt>
                <c:pt idx="6265">
                  <c:v>1.24931E-4</c:v>
                </c:pt>
                <c:pt idx="6266">
                  <c:v>-1.38245E-2</c:v>
                </c:pt>
                <c:pt idx="6267">
                  <c:v>3.8480799999999998E-3</c:v>
                </c:pt>
                <c:pt idx="6268">
                  <c:v>-3.7498499999999999E-3</c:v>
                </c:pt>
                <c:pt idx="6269">
                  <c:v>-9.6511800000000005E-4</c:v>
                </c:pt>
                <c:pt idx="6270">
                  <c:v>-3.2539399999999999E-3</c:v>
                </c:pt>
                <c:pt idx="6271">
                  <c:v>-3.5018900000000001E-3</c:v>
                </c:pt>
                <c:pt idx="6272">
                  <c:v>4.0350000000000004E-3</c:v>
                </c:pt>
                <c:pt idx="6273">
                  <c:v>-2.0036699999999999E-3</c:v>
                </c:pt>
                <c:pt idx="6274">
                  <c:v>-2.49577E-3</c:v>
                </c:pt>
                <c:pt idx="6275">
                  <c:v>1.02358E-2</c:v>
                </c:pt>
                <c:pt idx="6276">
                  <c:v>-6.6070599999999997E-3</c:v>
                </c:pt>
                <c:pt idx="6277">
                  <c:v>-4.6138799999999999E-3</c:v>
                </c:pt>
                <c:pt idx="6278">
                  <c:v>1.7337800000000001E-3</c:v>
                </c:pt>
                <c:pt idx="6279">
                  <c:v>5.2518799999999996E-3</c:v>
                </c:pt>
                <c:pt idx="6280">
                  <c:v>2.89917E-3</c:v>
                </c:pt>
                <c:pt idx="6281">
                  <c:v>-3.1147000000000002E-3</c:v>
                </c:pt>
                <c:pt idx="6282">
                  <c:v>-1.0164299999999999E-2</c:v>
                </c:pt>
                <c:pt idx="6283">
                  <c:v>-1.5236899999999999E-2</c:v>
                </c:pt>
                <c:pt idx="6284">
                  <c:v>-8.7757100000000008E-3</c:v>
                </c:pt>
                <c:pt idx="6285">
                  <c:v>-2.8514899999999999E-3</c:v>
                </c:pt>
                <c:pt idx="6286">
                  <c:v>-1.9645700000000001E-4</c:v>
                </c:pt>
                <c:pt idx="6287">
                  <c:v>-4.6567900000000001E-3</c:v>
                </c:pt>
                <c:pt idx="6288">
                  <c:v>-3.6430400000000002E-3</c:v>
                </c:pt>
                <c:pt idx="6289">
                  <c:v>-1.20754E-2</c:v>
                </c:pt>
                <c:pt idx="6290">
                  <c:v>-7.1525600000000005E-4</c:v>
                </c:pt>
                <c:pt idx="6291">
                  <c:v>-1.0712599999999999E-2</c:v>
                </c:pt>
                <c:pt idx="6292">
                  <c:v>1.4234500000000001E-2</c:v>
                </c:pt>
                <c:pt idx="6293">
                  <c:v>-1.8008199999999999E-2</c:v>
                </c:pt>
                <c:pt idx="6294">
                  <c:v>-7.8306199999999999E-3</c:v>
                </c:pt>
                <c:pt idx="6295">
                  <c:v>-8.4304800000000006E-3</c:v>
                </c:pt>
                <c:pt idx="6296">
                  <c:v>-4.1246399999999997E-3</c:v>
                </c:pt>
                <c:pt idx="6297">
                  <c:v>8.3827999999999993E-3</c:v>
                </c:pt>
                <c:pt idx="6298">
                  <c:v>-1.04771E-2</c:v>
                </c:pt>
                <c:pt idx="6299">
                  <c:v>9.5491399999999994E-3</c:v>
                </c:pt>
                <c:pt idx="6300">
                  <c:v>2.3107499999999999E-3</c:v>
                </c:pt>
                <c:pt idx="6301">
                  <c:v>7.9793899999999994E-3</c:v>
                </c:pt>
                <c:pt idx="6302">
                  <c:v>-4.5108799999999999E-4</c:v>
                </c:pt>
                <c:pt idx="6303">
                  <c:v>1.96934E-3</c:v>
                </c:pt>
                <c:pt idx="6304">
                  <c:v>3.5762800000000003E-4</c:v>
                </c:pt>
                <c:pt idx="6305">
                  <c:v>-3.3817299999999999E-3</c:v>
                </c:pt>
                <c:pt idx="6306">
                  <c:v>-5.9394799999999996E-3</c:v>
                </c:pt>
                <c:pt idx="6307" formatCode="0.00E+00">
                  <c:v>-2.2697400000000001E-3</c:v>
                </c:pt>
                <c:pt idx="6308">
                  <c:v>-9.0417899999999992E-3</c:v>
                </c:pt>
                <c:pt idx="6309">
                  <c:v>-1.5659300000000001E-3</c:v>
                </c:pt>
                <c:pt idx="6310">
                  <c:v>-3.9901700000000003E-3</c:v>
                </c:pt>
                <c:pt idx="6311">
                  <c:v>-4.06837E-3</c:v>
                </c:pt>
                <c:pt idx="6312">
                  <c:v>-3.2901799999999999E-4</c:v>
                </c:pt>
                <c:pt idx="6313">
                  <c:v>9.8905599999999996E-3</c:v>
                </c:pt>
                <c:pt idx="6314">
                  <c:v>-1.0288200000000001E-2</c:v>
                </c:pt>
                <c:pt idx="6315">
                  <c:v>-2.76852E-3</c:v>
                </c:pt>
                <c:pt idx="6316">
                  <c:v>-1.48144E-2</c:v>
                </c:pt>
                <c:pt idx="6317">
                  <c:v>-5.81264E-3</c:v>
                </c:pt>
                <c:pt idx="6318">
                  <c:v>-8.5048699999999994E-3</c:v>
                </c:pt>
                <c:pt idx="6319">
                  <c:v>-1.4957399999999999E-2</c:v>
                </c:pt>
                <c:pt idx="6320">
                  <c:v>-1.0533300000000001E-2</c:v>
                </c:pt>
                <c:pt idx="6321">
                  <c:v>-2.05078E-2</c:v>
                </c:pt>
                <c:pt idx="6322">
                  <c:v>-5.8317200000000003E-3</c:v>
                </c:pt>
                <c:pt idx="6323">
                  <c:v>-1.8706299999999999E-2</c:v>
                </c:pt>
                <c:pt idx="6324">
                  <c:v>-1.1177100000000001E-2</c:v>
                </c:pt>
                <c:pt idx="6325">
                  <c:v>7.0724500000000001E-3</c:v>
                </c:pt>
                <c:pt idx="6326">
                  <c:v>-2.3516700000000001E-2</c:v>
                </c:pt>
                <c:pt idx="6327">
                  <c:v>8.3398799999999992E-3</c:v>
                </c:pt>
                <c:pt idx="6328">
                  <c:v>-1.5835800000000001E-2</c:v>
                </c:pt>
                <c:pt idx="6329">
                  <c:v>-1.2723E-2</c:v>
                </c:pt>
                <c:pt idx="6330">
                  <c:v>-7.8840300000000002E-3</c:v>
                </c:pt>
                <c:pt idx="6331">
                  <c:v>-2.8209699999999999E-3</c:v>
                </c:pt>
                <c:pt idx="6332">
                  <c:v>-4.2600600000000004E-3</c:v>
                </c:pt>
                <c:pt idx="6333">
                  <c:v>-4.5585599999999997E-3</c:v>
                </c:pt>
                <c:pt idx="6334">
                  <c:v>-4.3430300000000003E-3</c:v>
                </c:pt>
                <c:pt idx="6335">
                  <c:v>4.3601999999999998E-3</c:v>
                </c:pt>
                <c:pt idx="6336">
                  <c:v>-5.3758599999999997E-3</c:v>
                </c:pt>
                <c:pt idx="6337">
                  <c:v>9.1543200000000005E-3</c:v>
                </c:pt>
                <c:pt idx="6338">
                  <c:v>-5.9833500000000001E-3</c:v>
                </c:pt>
                <c:pt idx="6339">
                  <c:v>-1.17683E-3</c:v>
                </c:pt>
                <c:pt idx="6340">
                  <c:v>-8.8939699999999993E-3</c:v>
                </c:pt>
                <c:pt idx="6341">
                  <c:v>-1.9721999999999999E-3</c:v>
                </c:pt>
                <c:pt idx="6342">
                  <c:v>1.96743E-3</c:v>
                </c:pt>
                <c:pt idx="6343">
                  <c:v>-6.1721800000000002E-3</c:v>
                </c:pt>
                <c:pt idx="6344">
                  <c:v>-3.7383999999999998E-3</c:v>
                </c:pt>
                <c:pt idx="6345">
                  <c:v>2.77519E-4</c:v>
                </c:pt>
                <c:pt idx="6346">
                  <c:v>-1.92928E-3</c:v>
                </c:pt>
                <c:pt idx="6347">
                  <c:v>-9.4041799999999998E-3</c:v>
                </c:pt>
                <c:pt idx="6348">
                  <c:v>2.9182399999999999E-3</c:v>
                </c:pt>
                <c:pt idx="6349">
                  <c:v>-1.43051E-4</c:v>
                </c:pt>
                <c:pt idx="6350">
                  <c:v>5.9814500000000001E-3</c:v>
                </c:pt>
                <c:pt idx="6351">
                  <c:v>-2.3593899999999998E-3</c:v>
                </c:pt>
                <c:pt idx="6352">
                  <c:v>5.3615599999999996E-3</c:v>
                </c:pt>
                <c:pt idx="6353">
                  <c:v>-2.62642E-3</c:v>
                </c:pt>
                <c:pt idx="6354">
                  <c:v>-5.0163300000000003E-4</c:v>
                </c:pt>
                <c:pt idx="6355">
                  <c:v>9.7789799999999996E-3</c:v>
                </c:pt>
                <c:pt idx="6356">
                  <c:v>-9.6731200000000003E-3</c:v>
                </c:pt>
                <c:pt idx="6357">
                  <c:v>8.5697199999999994E-3</c:v>
                </c:pt>
                <c:pt idx="6358">
                  <c:v>-9.2887899999999997E-4</c:v>
                </c:pt>
                <c:pt idx="6359">
                  <c:v>1.40562E-2</c:v>
                </c:pt>
                <c:pt idx="6360">
                  <c:v>3.3435800000000001E-3</c:v>
                </c:pt>
                <c:pt idx="6361">
                  <c:v>3.4837700000000002E-3</c:v>
                </c:pt>
                <c:pt idx="6362">
                  <c:v>8.8443800000000006E-3</c:v>
                </c:pt>
                <c:pt idx="6363">
                  <c:v>2.4089799999999998E-3</c:v>
                </c:pt>
                <c:pt idx="6364">
                  <c:v>1.36881E-2</c:v>
                </c:pt>
                <c:pt idx="6365">
                  <c:v>4.3048899999999996E-3</c:v>
                </c:pt>
                <c:pt idx="6366">
                  <c:v>9.7236600000000003E-3</c:v>
                </c:pt>
                <c:pt idx="6367">
                  <c:v>4.8456200000000001E-3</c:v>
                </c:pt>
                <c:pt idx="6368">
                  <c:v>-2.9468499999999999E-4</c:v>
                </c:pt>
                <c:pt idx="6369">
                  <c:v>1.81599E-2</c:v>
                </c:pt>
                <c:pt idx="6370">
                  <c:v>1.1828399999999999E-2</c:v>
                </c:pt>
                <c:pt idx="6371">
                  <c:v>1.9193600000000002E-2</c:v>
                </c:pt>
                <c:pt idx="6372">
                  <c:v>1.7847100000000001E-2</c:v>
                </c:pt>
                <c:pt idx="6373">
                  <c:v>1.4330900000000001E-2</c:v>
                </c:pt>
                <c:pt idx="6374">
                  <c:v>5.2166000000000001E-3</c:v>
                </c:pt>
                <c:pt idx="6375">
                  <c:v>1.1216200000000001E-2</c:v>
                </c:pt>
                <c:pt idx="6376">
                  <c:v>2.0307499999999999E-2</c:v>
                </c:pt>
                <c:pt idx="6377">
                  <c:v>2.2631600000000002E-2</c:v>
                </c:pt>
                <c:pt idx="6378">
                  <c:v>2.1934499999999999E-2</c:v>
                </c:pt>
                <c:pt idx="6379">
                  <c:v>1.0420799999999999E-2</c:v>
                </c:pt>
                <c:pt idx="6380">
                  <c:v>1.54839E-2</c:v>
                </c:pt>
                <c:pt idx="6381">
                  <c:v>2.4473200000000001E-2</c:v>
                </c:pt>
                <c:pt idx="6382">
                  <c:v>2.04716E-2</c:v>
                </c:pt>
                <c:pt idx="6383">
                  <c:v>1.3845400000000001E-2</c:v>
                </c:pt>
                <c:pt idx="6384">
                  <c:v>2.0879700000000001E-2</c:v>
                </c:pt>
                <c:pt idx="6385">
                  <c:v>2.3024599999999999E-2</c:v>
                </c:pt>
                <c:pt idx="6386">
                  <c:v>7.79819E-3</c:v>
                </c:pt>
                <c:pt idx="6387">
                  <c:v>3.1290999999999999E-2</c:v>
                </c:pt>
                <c:pt idx="6388">
                  <c:v>1.37558E-2</c:v>
                </c:pt>
                <c:pt idx="6389">
                  <c:v>2.2542E-2</c:v>
                </c:pt>
                <c:pt idx="6390">
                  <c:v>1.0304499999999999E-2</c:v>
                </c:pt>
                <c:pt idx="6391">
                  <c:v>2.91252E-3</c:v>
                </c:pt>
                <c:pt idx="6392">
                  <c:v>1.0812799999999999E-2</c:v>
                </c:pt>
                <c:pt idx="6393">
                  <c:v>1.7860399999999998E-2</c:v>
                </c:pt>
                <c:pt idx="6394">
                  <c:v>1.77002E-3</c:v>
                </c:pt>
                <c:pt idx="6395">
                  <c:v>1.0931E-2</c:v>
                </c:pt>
                <c:pt idx="6396">
                  <c:v>-9.7789799999999996E-3</c:v>
                </c:pt>
                <c:pt idx="6397">
                  <c:v>-1.14346E-3</c:v>
                </c:pt>
                <c:pt idx="6398">
                  <c:v>1.4019E-4</c:v>
                </c:pt>
                <c:pt idx="6399">
                  <c:v>3.53813E-3</c:v>
                </c:pt>
                <c:pt idx="6400">
                  <c:v>-6.6881199999999997E-3</c:v>
                </c:pt>
                <c:pt idx="6401">
                  <c:v>-1.8835099999999999E-3</c:v>
                </c:pt>
                <c:pt idx="6402">
                  <c:v>-2.2516300000000001E-3</c:v>
                </c:pt>
                <c:pt idx="6403">
                  <c:v>-1.12076E-2</c:v>
                </c:pt>
                <c:pt idx="6404" formatCode="0.00E+00">
                  <c:v>1.7738299999999999E-3</c:v>
                </c:pt>
                <c:pt idx="6405" formatCode="0.00E+00">
                  <c:v>-1.4124899999999999E-2</c:v>
                </c:pt>
                <c:pt idx="6406">
                  <c:v>-2.2125199999999999E-4</c:v>
                </c:pt>
                <c:pt idx="6407">
                  <c:v>-2.10037E-2</c:v>
                </c:pt>
                <c:pt idx="6408">
                  <c:v>-2.00081E-3</c:v>
                </c:pt>
                <c:pt idx="6409">
                  <c:v>-1.15957E-2</c:v>
                </c:pt>
                <c:pt idx="6410">
                  <c:v>-1.0402700000000001E-2</c:v>
                </c:pt>
                <c:pt idx="6411">
                  <c:v>1.6527200000000001E-3</c:v>
                </c:pt>
                <c:pt idx="6412">
                  <c:v>-9.0980499999999999E-3</c:v>
                </c:pt>
                <c:pt idx="6413">
                  <c:v>1.05982E-2</c:v>
                </c:pt>
                <c:pt idx="6414">
                  <c:v>-1.20249E-2</c:v>
                </c:pt>
                <c:pt idx="6415">
                  <c:v>5.4683700000000002E-3</c:v>
                </c:pt>
                <c:pt idx="6416">
                  <c:v>-9.90868E-4</c:v>
                </c:pt>
                <c:pt idx="6417">
                  <c:v>-8.1682200000000003E-3</c:v>
                </c:pt>
                <c:pt idx="6418">
                  <c:v>-8.2330700000000003E-3</c:v>
                </c:pt>
                <c:pt idx="6419">
                  <c:v>-3.0822800000000002E-3</c:v>
                </c:pt>
                <c:pt idx="6420">
                  <c:v>-1.07212E-2</c:v>
                </c:pt>
                <c:pt idx="6421">
                  <c:v>-2.31934E-3</c:v>
                </c:pt>
                <c:pt idx="6422">
                  <c:v>-1.3752E-3</c:v>
                </c:pt>
                <c:pt idx="6423">
                  <c:v>2.0055799999999999E-3</c:v>
                </c:pt>
                <c:pt idx="6424">
                  <c:v>5.7926200000000001E-3</c:v>
                </c:pt>
                <c:pt idx="6425">
                  <c:v>-7.6828E-3</c:v>
                </c:pt>
                <c:pt idx="6426">
                  <c:v>6.2437100000000004E-3</c:v>
                </c:pt>
                <c:pt idx="6427">
                  <c:v>3.41129E-3</c:v>
                </c:pt>
                <c:pt idx="6428">
                  <c:v>2.0061499999999999E-2</c:v>
                </c:pt>
                <c:pt idx="6429">
                  <c:v>7.1516000000000001E-3</c:v>
                </c:pt>
                <c:pt idx="6430">
                  <c:v>-3.6926300000000001E-3</c:v>
                </c:pt>
                <c:pt idx="6431">
                  <c:v>7.7104599999999997E-3</c:v>
                </c:pt>
                <c:pt idx="6432">
                  <c:v>1.65558E-3</c:v>
                </c:pt>
                <c:pt idx="6433">
                  <c:v>1.5288400000000001E-2</c:v>
                </c:pt>
                <c:pt idx="6434">
                  <c:v>8.5878399999999994E-3</c:v>
                </c:pt>
                <c:pt idx="6435">
                  <c:v>1.04008E-2</c:v>
                </c:pt>
                <c:pt idx="6436">
                  <c:v>-1.08719E-3</c:v>
                </c:pt>
                <c:pt idx="6437">
                  <c:v>1.26953E-2</c:v>
                </c:pt>
                <c:pt idx="6438">
                  <c:v>1.9645700000000001E-4</c:v>
                </c:pt>
                <c:pt idx="6439">
                  <c:v>1.6013099999999999E-2</c:v>
                </c:pt>
                <c:pt idx="6440">
                  <c:v>6.8225899999999999E-3</c:v>
                </c:pt>
                <c:pt idx="6441">
                  <c:v>9.9000900000000003E-3</c:v>
                </c:pt>
                <c:pt idx="6442">
                  <c:v>1.04685E-2</c:v>
                </c:pt>
                <c:pt idx="6443">
                  <c:v>1.56975E-3</c:v>
                </c:pt>
                <c:pt idx="6444">
                  <c:v>7.4386600000000004E-4</c:v>
                </c:pt>
                <c:pt idx="6445">
                  <c:v>1.2390099999999999E-2</c:v>
                </c:pt>
                <c:pt idx="6446">
                  <c:v>2.0860699999999999E-2</c:v>
                </c:pt>
                <c:pt idx="6447">
                  <c:v>1.51453E-2</c:v>
                </c:pt>
                <c:pt idx="6448">
                  <c:v>2.00176E-3</c:v>
                </c:pt>
                <c:pt idx="6449">
                  <c:v>3.6354099999999999E-3</c:v>
                </c:pt>
                <c:pt idx="6450">
                  <c:v>1.41335E-2</c:v>
                </c:pt>
                <c:pt idx="6451">
                  <c:v>1.37243E-2</c:v>
                </c:pt>
                <c:pt idx="6452">
                  <c:v>1.8723500000000001E-2</c:v>
                </c:pt>
                <c:pt idx="6453">
                  <c:v>7.7905700000000001E-3</c:v>
                </c:pt>
                <c:pt idx="6454">
                  <c:v>1.37491E-2</c:v>
                </c:pt>
                <c:pt idx="6455">
                  <c:v>7.6704E-3</c:v>
                </c:pt>
                <c:pt idx="6456">
                  <c:v>6.9761299999999997E-3</c:v>
                </c:pt>
                <c:pt idx="6457">
                  <c:v>1.40409E-2</c:v>
                </c:pt>
                <c:pt idx="6458">
                  <c:v>2.1404300000000001E-2</c:v>
                </c:pt>
                <c:pt idx="6459">
                  <c:v>2.1788600000000002E-2</c:v>
                </c:pt>
                <c:pt idx="6460">
                  <c:v>1.32494E-2</c:v>
                </c:pt>
                <c:pt idx="6461">
                  <c:v>2.2867200000000001E-2</c:v>
                </c:pt>
                <c:pt idx="6462">
                  <c:v>2.215E-2</c:v>
                </c:pt>
                <c:pt idx="6463">
                  <c:v>2.3691199999999999E-2</c:v>
                </c:pt>
                <c:pt idx="6464">
                  <c:v>2.4591399999999999E-2</c:v>
                </c:pt>
                <c:pt idx="6465">
                  <c:v>1.9738200000000001E-2</c:v>
                </c:pt>
                <c:pt idx="6466">
                  <c:v>2.0327600000000001E-2</c:v>
                </c:pt>
                <c:pt idx="6467">
                  <c:v>2.1515800000000002E-2</c:v>
                </c:pt>
                <c:pt idx="6468">
                  <c:v>1.5769999999999999E-2</c:v>
                </c:pt>
                <c:pt idx="6469">
                  <c:v>2.5789300000000001E-2</c:v>
                </c:pt>
                <c:pt idx="6470">
                  <c:v>1.39103E-2</c:v>
                </c:pt>
                <c:pt idx="6471">
                  <c:v>2.6092500000000001E-2</c:v>
                </c:pt>
                <c:pt idx="6472">
                  <c:v>1.35479E-2</c:v>
                </c:pt>
                <c:pt idx="6473">
                  <c:v>8.5067700000000003E-3</c:v>
                </c:pt>
                <c:pt idx="6474">
                  <c:v>1.3909299999999999E-2</c:v>
                </c:pt>
                <c:pt idx="6475">
                  <c:v>6.3333499999999997E-3</c:v>
                </c:pt>
                <c:pt idx="6476">
                  <c:v>3.2061600000000003E-2</c:v>
                </c:pt>
                <c:pt idx="6477">
                  <c:v>1.26696E-2</c:v>
                </c:pt>
                <c:pt idx="6478">
                  <c:v>2.24438E-2</c:v>
                </c:pt>
                <c:pt idx="6479">
                  <c:v>1.52283E-2</c:v>
                </c:pt>
                <c:pt idx="6480">
                  <c:v>2.03495E-2</c:v>
                </c:pt>
                <c:pt idx="6481">
                  <c:v>1.2473100000000001E-2</c:v>
                </c:pt>
                <c:pt idx="6482">
                  <c:v>2.2891000000000002E-2</c:v>
                </c:pt>
                <c:pt idx="6483">
                  <c:v>1.08232E-2</c:v>
                </c:pt>
                <c:pt idx="6484">
                  <c:v>1.44262E-2</c:v>
                </c:pt>
                <c:pt idx="6485">
                  <c:v>1.2167900000000001E-2</c:v>
                </c:pt>
                <c:pt idx="6486">
                  <c:v>1.24464E-2</c:v>
                </c:pt>
                <c:pt idx="6487">
                  <c:v>1.8920900000000001E-2</c:v>
                </c:pt>
                <c:pt idx="6488">
                  <c:v>1.10559E-2</c:v>
                </c:pt>
                <c:pt idx="6489">
                  <c:v>2.9940600000000001E-2</c:v>
                </c:pt>
                <c:pt idx="6490">
                  <c:v>1.27773E-2</c:v>
                </c:pt>
                <c:pt idx="6491">
                  <c:v>2.5812100000000001E-2</c:v>
                </c:pt>
                <c:pt idx="6492">
                  <c:v>1.57547E-2</c:v>
                </c:pt>
                <c:pt idx="6493">
                  <c:v>1.7343500000000001E-2</c:v>
                </c:pt>
                <c:pt idx="6494">
                  <c:v>1.80664E-2</c:v>
                </c:pt>
                <c:pt idx="6495">
                  <c:v>1.42717E-2</c:v>
                </c:pt>
                <c:pt idx="6496">
                  <c:v>2.5202800000000001E-2</c:v>
                </c:pt>
                <c:pt idx="6497">
                  <c:v>2.3586300000000001E-2</c:v>
                </c:pt>
                <c:pt idx="6498">
                  <c:v>1.88246E-2</c:v>
                </c:pt>
                <c:pt idx="6499">
                  <c:v>1.7702099999999998E-2</c:v>
                </c:pt>
                <c:pt idx="6500">
                  <c:v>1.04876E-2</c:v>
                </c:pt>
                <c:pt idx="6501">
                  <c:v>1.6889600000000001E-2</c:v>
                </c:pt>
                <c:pt idx="6502">
                  <c:v>2.94857E-2</c:v>
                </c:pt>
                <c:pt idx="6503">
                  <c:v>1.03474E-2</c:v>
                </c:pt>
                <c:pt idx="6504">
                  <c:v>2.53572E-2</c:v>
                </c:pt>
                <c:pt idx="6505">
                  <c:v>9.2268000000000003E-3</c:v>
                </c:pt>
                <c:pt idx="6506">
                  <c:v>1.90706E-2</c:v>
                </c:pt>
                <c:pt idx="6507">
                  <c:v>1.2706800000000001E-2</c:v>
                </c:pt>
                <c:pt idx="6508" formatCode="0.00E+00">
                  <c:v>8.7738000000000006E-5</c:v>
                </c:pt>
                <c:pt idx="6509">
                  <c:v>1.82276E-2</c:v>
                </c:pt>
                <c:pt idx="6510">
                  <c:v>8.1806199999999996E-3</c:v>
                </c:pt>
                <c:pt idx="6511">
                  <c:v>1.4132499999999999E-2</c:v>
                </c:pt>
                <c:pt idx="6512">
                  <c:v>1.17493E-3</c:v>
                </c:pt>
                <c:pt idx="6513">
                  <c:v>1.02205E-2</c:v>
                </c:pt>
                <c:pt idx="6514">
                  <c:v>6.4239500000000003E-3</c:v>
                </c:pt>
                <c:pt idx="6515">
                  <c:v>8.0862E-3</c:v>
                </c:pt>
                <c:pt idx="6516" formatCode="0.00E+00">
                  <c:v>2.47955E-5</c:v>
                </c:pt>
                <c:pt idx="6517">
                  <c:v>-1.3247500000000001E-2</c:v>
                </c:pt>
                <c:pt idx="6518">
                  <c:v>-6.2170000000000003E-3</c:v>
                </c:pt>
                <c:pt idx="6519" formatCode="0.00E+00">
                  <c:v>-4.6253199999999996E-3</c:v>
                </c:pt>
                <c:pt idx="6520">
                  <c:v>-3.01075E-3</c:v>
                </c:pt>
                <c:pt idx="6521">
                  <c:v>6.2780400000000004E-3</c:v>
                </c:pt>
                <c:pt idx="6522">
                  <c:v>-6.2665899999999998E-3</c:v>
                </c:pt>
                <c:pt idx="6523">
                  <c:v>-9.1133099999999995E-3</c:v>
                </c:pt>
                <c:pt idx="6524">
                  <c:v>-9.8171200000000004E-3</c:v>
                </c:pt>
                <c:pt idx="6525">
                  <c:v>-5.4159200000000003E-3</c:v>
                </c:pt>
                <c:pt idx="6526">
                  <c:v>-3.0326799999999998E-3</c:v>
                </c:pt>
                <c:pt idx="6527">
                  <c:v>-2.5787399999999999E-3</c:v>
                </c:pt>
                <c:pt idx="6528">
                  <c:v>-1.2999500000000001E-2</c:v>
                </c:pt>
                <c:pt idx="6529">
                  <c:v>-2.5377300000000002E-3</c:v>
                </c:pt>
                <c:pt idx="6530">
                  <c:v>-1.35269E-2</c:v>
                </c:pt>
                <c:pt idx="6531">
                  <c:v>-1.1426E-2</c:v>
                </c:pt>
                <c:pt idx="6532">
                  <c:v>-3.7326799999999999E-3</c:v>
                </c:pt>
                <c:pt idx="6533">
                  <c:v>1.7147099999999999E-3</c:v>
                </c:pt>
                <c:pt idx="6534">
                  <c:v>-5.6438399999999998E-3</c:v>
                </c:pt>
                <c:pt idx="6535">
                  <c:v>-1.48945E-2</c:v>
                </c:pt>
                <c:pt idx="6536">
                  <c:v>-1.5774699999999999E-2</c:v>
                </c:pt>
                <c:pt idx="6537">
                  <c:v>-8.6021399999999999E-4</c:v>
                </c:pt>
                <c:pt idx="6538">
                  <c:v>1.76716E-3</c:v>
                </c:pt>
                <c:pt idx="6539">
                  <c:v>-9.1648100000000002E-4</c:v>
                </c:pt>
                <c:pt idx="6540">
                  <c:v>-2.0904500000000002E-3</c:v>
                </c:pt>
                <c:pt idx="6541">
                  <c:v>-8.3065000000000005E-4</c:v>
                </c:pt>
                <c:pt idx="6542">
                  <c:v>2.3326900000000001E-3</c:v>
                </c:pt>
                <c:pt idx="6543">
                  <c:v>3.2129300000000001E-3</c:v>
                </c:pt>
                <c:pt idx="6544">
                  <c:v>1.5173000000000001E-2</c:v>
                </c:pt>
                <c:pt idx="6545">
                  <c:v>-4.70924E-3</c:v>
                </c:pt>
                <c:pt idx="6546">
                  <c:v>-4.5738200000000001E-3</c:v>
                </c:pt>
                <c:pt idx="6547">
                  <c:v>-3.2424900000000002E-3</c:v>
                </c:pt>
                <c:pt idx="6548">
                  <c:v>-1.6212500000000001E-3</c:v>
                </c:pt>
                <c:pt idx="6549">
                  <c:v>8.2054099999999998E-3</c:v>
                </c:pt>
                <c:pt idx="6550">
                  <c:v>9.92584E-3</c:v>
                </c:pt>
                <c:pt idx="6551">
                  <c:v>3.6010700000000001E-3</c:v>
                </c:pt>
                <c:pt idx="6552">
                  <c:v>2.0046199999999999E-3</c:v>
                </c:pt>
                <c:pt idx="6553">
                  <c:v>4.7187799999999997E-3</c:v>
                </c:pt>
                <c:pt idx="6554">
                  <c:v>6.2322599999999999E-3</c:v>
                </c:pt>
                <c:pt idx="6555">
                  <c:v>1.0785100000000001E-2</c:v>
                </c:pt>
                <c:pt idx="6556">
                  <c:v>1.9372899999999998E-2</c:v>
                </c:pt>
                <c:pt idx="6557">
                  <c:v>7.5645399999999998E-3</c:v>
                </c:pt>
                <c:pt idx="6558">
                  <c:v>1.20544E-2</c:v>
                </c:pt>
                <c:pt idx="6559">
                  <c:v>6.5345799999999999E-3</c:v>
                </c:pt>
                <c:pt idx="6560">
                  <c:v>6.2951999999999999E-3</c:v>
                </c:pt>
                <c:pt idx="6561">
                  <c:v>1.5020400000000001E-3</c:v>
                </c:pt>
                <c:pt idx="6562">
                  <c:v>1.6785600000000001E-2</c:v>
                </c:pt>
                <c:pt idx="6563">
                  <c:v>1.62764E-2</c:v>
                </c:pt>
                <c:pt idx="6564">
                  <c:v>9.7293899999999992E-3</c:v>
                </c:pt>
                <c:pt idx="6565">
                  <c:v>9.4347000000000007E-3</c:v>
                </c:pt>
                <c:pt idx="6566">
                  <c:v>5.0745E-3</c:v>
                </c:pt>
                <c:pt idx="6567">
                  <c:v>2.0351399999999999E-2</c:v>
                </c:pt>
                <c:pt idx="6568">
                  <c:v>2.5797799999999999E-2</c:v>
                </c:pt>
                <c:pt idx="6569">
                  <c:v>1.15557E-2</c:v>
                </c:pt>
                <c:pt idx="6570">
                  <c:v>1.42679E-2</c:v>
                </c:pt>
                <c:pt idx="6571">
                  <c:v>1.04828E-2</c:v>
                </c:pt>
                <c:pt idx="6572">
                  <c:v>1.97716E-2</c:v>
                </c:pt>
                <c:pt idx="6573">
                  <c:v>2.63977E-2</c:v>
                </c:pt>
                <c:pt idx="6574">
                  <c:v>2.2067099999999999E-2</c:v>
                </c:pt>
                <c:pt idx="6575">
                  <c:v>1.22194E-2</c:v>
                </c:pt>
                <c:pt idx="6576">
                  <c:v>2.0200699999999999E-2</c:v>
                </c:pt>
                <c:pt idx="6577">
                  <c:v>1.56326E-2</c:v>
                </c:pt>
                <c:pt idx="6578">
                  <c:v>2.6303300000000002E-2</c:v>
                </c:pt>
                <c:pt idx="6579">
                  <c:v>2.4769800000000002E-2</c:v>
                </c:pt>
                <c:pt idx="6580">
                  <c:v>1.9566500000000001E-2</c:v>
                </c:pt>
                <c:pt idx="6581">
                  <c:v>2.1593999999999999E-2</c:v>
                </c:pt>
                <c:pt idx="6582" formatCode="0.00E+00">
                  <c:v>9.5396000000000005E-3</c:v>
                </c:pt>
                <c:pt idx="6583">
                  <c:v>1.4080000000000001E-2</c:v>
                </c:pt>
                <c:pt idx="6584">
                  <c:v>1.1040700000000001E-2</c:v>
                </c:pt>
                <c:pt idx="6585">
                  <c:v>2.0756699999999999E-2</c:v>
                </c:pt>
                <c:pt idx="6586">
                  <c:v>1.4816299999999999E-2</c:v>
                </c:pt>
                <c:pt idx="6587">
                  <c:v>4.2638800000000003E-3</c:v>
                </c:pt>
                <c:pt idx="6588">
                  <c:v>1.2999500000000001E-2</c:v>
                </c:pt>
                <c:pt idx="6589">
                  <c:v>1.65844E-3</c:v>
                </c:pt>
                <c:pt idx="6590">
                  <c:v>2.3392699999999999E-2</c:v>
                </c:pt>
                <c:pt idx="6591">
                  <c:v>1.1342E-2</c:v>
                </c:pt>
                <c:pt idx="6592">
                  <c:v>1.14412E-2</c:v>
                </c:pt>
                <c:pt idx="6593">
                  <c:v>9.9782900000000008E-3</c:v>
                </c:pt>
                <c:pt idx="6594">
                  <c:v>1.0715499999999999E-2</c:v>
                </c:pt>
                <c:pt idx="6595">
                  <c:v>1.27192E-2</c:v>
                </c:pt>
                <c:pt idx="6596">
                  <c:v>1.6954400000000001E-2</c:v>
                </c:pt>
                <c:pt idx="6597">
                  <c:v>1.84584E-2</c:v>
                </c:pt>
                <c:pt idx="6598">
                  <c:v>6.8035099999999996E-3</c:v>
                </c:pt>
                <c:pt idx="6599">
                  <c:v>2.0451500000000001E-2</c:v>
                </c:pt>
                <c:pt idx="6600">
                  <c:v>8.6460100000000008E-3</c:v>
                </c:pt>
                <c:pt idx="6601">
                  <c:v>1.3394400000000001E-2</c:v>
                </c:pt>
                <c:pt idx="6602">
                  <c:v>1.7917599999999999E-2</c:v>
                </c:pt>
                <c:pt idx="6603">
                  <c:v>2.1822899999999999E-2</c:v>
                </c:pt>
                <c:pt idx="6604">
                  <c:v>9.7751599999999998E-3</c:v>
                </c:pt>
                <c:pt idx="6605">
                  <c:v>7.0161800000000003E-3</c:v>
                </c:pt>
                <c:pt idx="6606">
                  <c:v>4.12941E-3</c:v>
                </c:pt>
                <c:pt idx="6607">
                  <c:v>1.31664E-2</c:v>
                </c:pt>
                <c:pt idx="6608">
                  <c:v>6.2084200000000001E-3</c:v>
                </c:pt>
                <c:pt idx="6609">
                  <c:v>5.9919400000000003E-3</c:v>
                </c:pt>
                <c:pt idx="6610">
                  <c:v>6.6947899999999999E-3</c:v>
                </c:pt>
                <c:pt idx="6611">
                  <c:v>1.50452E-2</c:v>
                </c:pt>
                <c:pt idx="6612">
                  <c:v>2.5634799999999999E-3</c:v>
                </c:pt>
                <c:pt idx="6613">
                  <c:v>1.0423699999999999E-2</c:v>
                </c:pt>
                <c:pt idx="6614">
                  <c:v>9.6197100000000001E-3</c:v>
                </c:pt>
                <c:pt idx="6615">
                  <c:v>2.2782299999999998E-2</c:v>
                </c:pt>
                <c:pt idx="6616">
                  <c:v>1.6516699999999999E-2</c:v>
                </c:pt>
                <c:pt idx="6617">
                  <c:v>5.3739499999999997E-3</c:v>
                </c:pt>
                <c:pt idx="6618">
                  <c:v>1.3746299999999999E-2</c:v>
                </c:pt>
                <c:pt idx="6619">
                  <c:v>1.017E-2</c:v>
                </c:pt>
                <c:pt idx="6620">
                  <c:v>1.6023599999999999E-2</c:v>
                </c:pt>
                <c:pt idx="6621">
                  <c:v>-4.7903099999999999E-3</c:v>
                </c:pt>
                <c:pt idx="6622">
                  <c:v>-9.9754300000000004E-4</c:v>
                </c:pt>
                <c:pt idx="6623">
                  <c:v>1.5106200000000001E-3</c:v>
                </c:pt>
                <c:pt idx="6624">
                  <c:v>-4.7016100000000002E-3</c:v>
                </c:pt>
                <c:pt idx="6625">
                  <c:v>-2.5634799999999999E-3</c:v>
                </c:pt>
                <c:pt idx="6626">
                  <c:v>6.1302199999999996E-3</c:v>
                </c:pt>
                <c:pt idx="6627">
                  <c:v>-1.40657E-2</c:v>
                </c:pt>
                <c:pt idx="6628">
                  <c:v>2.3822800000000001E-3</c:v>
                </c:pt>
                <c:pt idx="6629">
                  <c:v>-1.2743000000000001E-2</c:v>
                </c:pt>
                <c:pt idx="6630">
                  <c:v>-2.3755999999999998E-3</c:v>
                </c:pt>
                <c:pt idx="6631">
                  <c:v>-5.4311799999999999E-3</c:v>
                </c:pt>
                <c:pt idx="6632">
                  <c:v>-7.36237E-3</c:v>
                </c:pt>
                <c:pt idx="6633">
                  <c:v>4.2610199999999999E-3</c:v>
                </c:pt>
                <c:pt idx="6634">
                  <c:v>-8.32748E-3</c:v>
                </c:pt>
                <c:pt idx="6635">
                  <c:v>-6.1082799999999998E-3</c:v>
                </c:pt>
                <c:pt idx="6636">
                  <c:v>-5.7563800000000002E-3</c:v>
                </c:pt>
                <c:pt idx="6637">
                  <c:v>3.9682399999999996E-3</c:v>
                </c:pt>
                <c:pt idx="6638">
                  <c:v>-7.6370199999999996E-3</c:v>
                </c:pt>
                <c:pt idx="6639">
                  <c:v>-9.4842899999999994E-3</c:v>
                </c:pt>
                <c:pt idx="6640">
                  <c:v>-1.1687299999999999E-2</c:v>
                </c:pt>
                <c:pt idx="6641">
                  <c:v>-6.8817100000000001E-3</c:v>
                </c:pt>
                <c:pt idx="6642">
                  <c:v>-7.0514699999999998E-3</c:v>
                </c:pt>
                <c:pt idx="6643">
                  <c:v>-9.1371500000000001E-3</c:v>
                </c:pt>
                <c:pt idx="6644">
                  <c:v>-2.1059000000000001E-2</c:v>
                </c:pt>
                <c:pt idx="6645">
                  <c:v>-1.75371E-2</c:v>
                </c:pt>
                <c:pt idx="6646">
                  <c:v>-1.7080299999999999E-3</c:v>
                </c:pt>
                <c:pt idx="6647">
                  <c:v>-1.18952E-2</c:v>
                </c:pt>
                <c:pt idx="6648">
                  <c:v>-1.6847600000000001E-2</c:v>
                </c:pt>
                <c:pt idx="6649">
                  <c:v>-1.71824E-2</c:v>
                </c:pt>
                <c:pt idx="6650" formatCode="0.00E+00">
                  <c:v>-6.3362100000000001E-3</c:v>
                </c:pt>
                <c:pt idx="6651">
                  <c:v>-1.5908200000000001E-2</c:v>
                </c:pt>
                <c:pt idx="6652">
                  <c:v>-8.21209E-3</c:v>
                </c:pt>
                <c:pt idx="6653">
                  <c:v>-1.5237799999999999E-2</c:v>
                </c:pt>
                <c:pt idx="6654">
                  <c:v>-1.0806100000000001E-2</c:v>
                </c:pt>
                <c:pt idx="6655">
                  <c:v>-4.44984E-3</c:v>
                </c:pt>
                <c:pt idx="6656">
                  <c:v>-1.68495E-2</c:v>
                </c:pt>
                <c:pt idx="6657">
                  <c:v>-1.15395E-4</c:v>
                </c:pt>
                <c:pt idx="6658">
                  <c:v>-5.8937099999999999E-3</c:v>
                </c:pt>
                <c:pt idx="6659">
                  <c:v>2.7647000000000001E-3</c:v>
                </c:pt>
                <c:pt idx="6660">
                  <c:v>-1.18628E-2</c:v>
                </c:pt>
                <c:pt idx="6661">
                  <c:v>-6.1702700000000003E-3</c:v>
                </c:pt>
                <c:pt idx="6662">
                  <c:v>-5.5751799999999999E-3</c:v>
                </c:pt>
                <c:pt idx="6663">
                  <c:v>-7.9345700000000002E-4</c:v>
                </c:pt>
                <c:pt idx="6664">
                  <c:v>5.9442499999999999E-3</c:v>
                </c:pt>
                <c:pt idx="6665">
                  <c:v>-1.3286600000000001E-2</c:v>
                </c:pt>
                <c:pt idx="6666">
                  <c:v>5.7392099999999998E-3</c:v>
                </c:pt>
                <c:pt idx="6667">
                  <c:v>-1.6631099999999999E-2</c:v>
                </c:pt>
                <c:pt idx="6668">
                  <c:v>-4.0874500000000003E-3</c:v>
                </c:pt>
                <c:pt idx="6669">
                  <c:v>-6.9637299999999996E-3</c:v>
                </c:pt>
                <c:pt idx="6670">
                  <c:v>5.6409800000000003E-3</c:v>
                </c:pt>
                <c:pt idx="6671" formatCode="0.00E+00">
                  <c:v>5.8383899999999997E-3</c:v>
                </c:pt>
                <c:pt idx="6672">
                  <c:v>2.5081600000000001E-4</c:v>
                </c:pt>
                <c:pt idx="6673">
                  <c:v>6.3028299999999997E-3</c:v>
                </c:pt>
                <c:pt idx="6674">
                  <c:v>-3.1642900000000002E-3</c:v>
                </c:pt>
                <c:pt idx="6675">
                  <c:v>8.19778E-3</c:v>
                </c:pt>
                <c:pt idx="6676">
                  <c:v>-3.01075E-3</c:v>
                </c:pt>
                <c:pt idx="6677">
                  <c:v>1.4600800000000001E-3</c:v>
                </c:pt>
                <c:pt idx="6678">
                  <c:v>-1.1076000000000001E-2</c:v>
                </c:pt>
                <c:pt idx="6679">
                  <c:v>-7.7571899999999997E-3</c:v>
                </c:pt>
                <c:pt idx="6680">
                  <c:v>4.7025699999999997E-3</c:v>
                </c:pt>
                <c:pt idx="6681">
                  <c:v>-9.5739399999999995E-3</c:v>
                </c:pt>
                <c:pt idx="6682">
                  <c:v>-2.85053E-3</c:v>
                </c:pt>
                <c:pt idx="6683">
                  <c:v>-4.7006599999999997E-3</c:v>
                </c:pt>
                <c:pt idx="6684">
                  <c:v>-3.2959E-3</c:v>
                </c:pt>
                <c:pt idx="6685">
                  <c:v>3.3540699999999998E-3</c:v>
                </c:pt>
                <c:pt idx="6686">
                  <c:v>-2.4061199999999999E-3</c:v>
                </c:pt>
                <c:pt idx="6687">
                  <c:v>3.0202900000000001E-3</c:v>
                </c:pt>
                <c:pt idx="6688">
                  <c:v>4.2858100000000001E-3</c:v>
                </c:pt>
                <c:pt idx="6689">
                  <c:v>4.1847200000000003E-3</c:v>
                </c:pt>
                <c:pt idx="6690">
                  <c:v>1.1724500000000001E-2</c:v>
                </c:pt>
                <c:pt idx="6691">
                  <c:v>-9.5462800000000001E-4</c:v>
                </c:pt>
                <c:pt idx="6692">
                  <c:v>-3.6535299999999999E-3</c:v>
                </c:pt>
                <c:pt idx="6693">
                  <c:v>3.6411299999999998E-3</c:v>
                </c:pt>
                <c:pt idx="6694">
                  <c:v>-2.6683800000000001E-3</c:v>
                </c:pt>
                <c:pt idx="6695">
                  <c:v>7.2612800000000002E-3</c:v>
                </c:pt>
                <c:pt idx="6696">
                  <c:v>-1.7108900000000001E-3</c:v>
                </c:pt>
                <c:pt idx="6697">
                  <c:v>-5.8517500000000002E-3</c:v>
                </c:pt>
                <c:pt idx="6698">
                  <c:v>-5.1746400000000003E-3</c:v>
                </c:pt>
                <c:pt idx="6699">
                  <c:v>1.58424E-2</c:v>
                </c:pt>
                <c:pt idx="6700">
                  <c:v>4.9247700000000002E-3</c:v>
                </c:pt>
                <c:pt idx="6701">
                  <c:v>6.4363500000000004E-3</c:v>
                </c:pt>
                <c:pt idx="6702">
                  <c:v>-1.7871899999999999E-3</c:v>
                </c:pt>
                <c:pt idx="6703">
                  <c:v>5.3672800000000003E-3</c:v>
                </c:pt>
                <c:pt idx="6704">
                  <c:v>6.4001099999999997E-3</c:v>
                </c:pt>
                <c:pt idx="6705">
                  <c:v>-2.5301E-3</c:v>
                </c:pt>
                <c:pt idx="6706">
                  <c:v>5.5141399999999998E-3</c:v>
                </c:pt>
                <c:pt idx="6707" formatCode="0.00E+00">
                  <c:v>-4.6730000000000002E-5</c:v>
                </c:pt>
                <c:pt idx="6708">
                  <c:v>-1.1406899999999999E-2</c:v>
                </c:pt>
                <c:pt idx="6709">
                  <c:v>1.55354E-3</c:v>
                </c:pt>
                <c:pt idx="6710">
                  <c:v>-2.8019E-3</c:v>
                </c:pt>
                <c:pt idx="6711">
                  <c:v>5.3377199999999998E-3</c:v>
                </c:pt>
                <c:pt idx="6712">
                  <c:v>5.5561100000000004E-3</c:v>
                </c:pt>
                <c:pt idx="6713">
                  <c:v>-1.1252399999999999E-2</c:v>
                </c:pt>
                <c:pt idx="6714">
                  <c:v>-4.1990300000000003E-3</c:v>
                </c:pt>
                <c:pt idx="6715">
                  <c:v>-5.41115E-3</c:v>
                </c:pt>
                <c:pt idx="6716">
                  <c:v>1.18446E-3</c:v>
                </c:pt>
                <c:pt idx="6717">
                  <c:v>-4.2915299999999999E-4</c:v>
                </c:pt>
                <c:pt idx="6718">
                  <c:v>-4.9734100000000002E-3</c:v>
                </c:pt>
                <c:pt idx="6719">
                  <c:v>-4.4870400000000003E-3</c:v>
                </c:pt>
                <c:pt idx="6720">
                  <c:v>-3.5028500000000001E-3</c:v>
                </c:pt>
                <c:pt idx="6721">
                  <c:v>-1.5752800000000001E-2</c:v>
                </c:pt>
                <c:pt idx="6722" formatCode="0.00E+00">
                  <c:v>-7.8210799999999994E-3</c:v>
                </c:pt>
                <c:pt idx="6723">
                  <c:v>-4.0311799999999997E-3</c:v>
                </c:pt>
                <c:pt idx="6724">
                  <c:v>-1.03683E-2</c:v>
                </c:pt>
                <c:pt idx="6725">
                  <c:v>-5.3672800000000003E-3</c:v>
                </c:pt>
                <c:pt idx="6726">
                  <c:v>-8.4648099999999997E-3</c:v>
                </c:pt>
                <c:pt idx="6727">
                  <c:v>-2.4890899999999998E-3</c:v>
                </c:pt>
                <c:pt idx="6728">
                  <c:v>-4.9276399999999996E-3</c:v>
                </c:pt>
                <c:pt idx="6729">
                  <c:v>-1.21336E-2</c:v>
                </c:pt>
                <c:pt idx="6730">
                  <c:v>-3.7260100000000001E-3</c:v>
                </c:pt>
                <c:pt idx="6731">
                  <c:v>-2.99358E-3</c:v>
                </c:pt>
                <c:pt idx="6732">
                  <c:v>6.6089600000000001E-4</c:v>
                </c:pt>
                <c:pt idx="6733">
                  <c:v>3.4503899999999998E-3</c:v>
                </c:pt>
                <c:pt idx="6734">
                  <c:v>-9.6750299999999994E-3</c:v>
                </c:pt>
                <c:pt idx="6735">
                  <c:v>-2.5978099999999999E-3</c:v>
                </c:pt>
                <c:pt idx="6736">
                  <c:v>-1.2149800000000001E-2</c:v>
                </c:pt>
                <c:pt idx="6737">
                  <c:v>-2.06661E-3</c:v>
                </c:pt>
                <c:pt idx="6738">
                  <c:v>-3.0212400000000001E-3</c:v>
                </c:pt>
                <c:pt idx="6739">
                  <c:v>-1.4215500000000001E-2</c:v>
                </c:pt>
                <c:pt idx="6740">
                  <c:v>-5.2795400000000001E-3</c:v>
                </c:pt>
                <c:pt idx="6741">
                  <c:v>-1.42288E-2</c:v>
                </c:pt>
                <c:pt idx="6742">
                  <c:v>-1.3030099999999999E-2</c:v>
                </c:pt>
                <c:pt idx="6743">
                  <c:v>-6.0453399999999997E-3</c:v>
                </c:pt>
                <c:pt idx="6744">
                  <c:v>-1.9486400000000001E-2</c:v>
                </c:pt>
                <c:pt idx="6745">
                  <c:v>-1.45369E-2</c:v>
                </c:pt>
                <c:pt idx="6746">
                  <c:v>-6.2332200000000003E-3</c:v>
                </c:pt>
                <c:pt idx="6747">
                  <c:v>-1.26429E-2</c:v>
                </c:pt>
                <c:pt idx="6748">
                  <c:v>-9.2124900000000003E-3</c:v>
                </c:pt>
                <c:pt idx="6749">
                  <c:v>-8.9416500000000006E-3</c:v>
                </c:pt>
                <c:pt idx="6750">
                  <c:v>-1.2681E-2</c:v>
                </c:pt>
                <c:pt idx="6751">
                  <c:v>-1.0474199999999999E-2</c:v>
                </c:pt>
                <c:pt idx="6752">
                  <c:v>-9.3402899999999994E-3</c:v>
                </c:pt>
                <c:pt idx="6753">
                  <c:v>-9.7780200000000001E-3</c:v>
                </c:pt>
                <c:pt idx="6754">
                  <c:v>-1.70288E-2</c:v>
                </c:pt>
                <c:pt idx="6755">
                  <c:v>-1.42527E-2</c:v>
                </c:pt>
                <c:pt idx="6756">
                  <c:v>-1.87855E-2</c:v>
                </c:pt>
                <c:pt idx="6757">
                  <c:v>-1.3290400000000001E-2</c:v>
                </c:pt>
                <c:pt idx="6758">
                  <c:v>-1.8593800000000001E-2</c:v>
                </c:pt>
                <c:pt idx="6759">
                  <c:v>-2.2428500000000001E-2</c:v>
                </c:pt>
                <c:pt idx="6760">
                  <c:v>-2.15693E-2</c:v>
                </c:pt>
                <c:pt idx="6761">
                  <c:v>-1.88036E-2</c:v>
                </c:pt>
                <c:pt idx="6762">
                  <c:v>-1.9255600000000001E-2</c:v>
                </c:pt>
                <c:pt idx="6763">
                  <c:v>-1.52388E-2</c:v>
                </c:pt>
                <c:pt idx="6764">
                  <c:v>-1.8466E-2</c:v>
                </c:pt>
                <c:pt idx="6765">
                  <c:v>-2.9165300000000002E-2</c:v>
                </c:pt>
                <c:pt idx="6766">
                  <c:v>-9.9191699999999997E-3</c:v>
                </c:pt>
                <c:pt idx="6767">
                  <c:v>-1.8456500000000001E-2</c:v>
                </c:pt>
                <c:pt idx="6768">
                  <c:v>-1.65043E-2</c:v>
                </c:pt>
                <c:pt idx="6769">
                  <c:v>-1.21098E-2</c:v>
                </c:pt>
                <c:pt idx="6770">
                  <c:v>-2.1267899999999999E-2</c:v>
                </c:pt>
                <c:pt idx="6771">
                  <c:v>-2.07834E-2</c:v>
                </c:pt>
                <c:pt idx="6772">
                  <c:v>-1.38321E-2</c:v>
                </c:pt>
                <c:pt idx="6773">
                  <c:v>-1.1274299999999999E-2</c:v>
                </c:pt>
                <c:pt idx="6774">
                  <c:v>-1.5353199999999999E-2</c:v>
                </c:pt>
                <c:pt idx="6775">
                  <c:v>-1.4568299999999999E-2</c:v>
                </c:pt>
                <c:pt idx="6776">
                  <c:v>-1.6132400000000002E-2</c:v>
                </c:pt>
                <c:pt idx="6777">
                  <c:v>-1.3016700000000001E-2</c:v>
                </c:pt>
                <c:pt idx="6778">
                  <c:v>1.5707E-3</c:v>
                </c:pt>
                <c:pt idx="6779">
                  <c:v>-8.5420600000000006E-3</c:v>
                </c:pt>
                <c:pt idx="6780">
                  <c:v>-1.2245199999999999E-2</c:v>
                </c:pt>
                <c:pt idx="6781">
                  <c:v>-5.1946600000000002E-3</c:v>
                </c:pt>
                <c:pt idx="6782">
                  <c:v>-5.4616899999999999E-3</c:v>
                </c:pt>
                <c:pt idx="6783">
                  <c:v>-7.8659100000000003E-3</c:v>
                </c:pt>
                <c:pt idx="6784">
                  <c:v>5.7601899999999999E-4</c:v>
                </c:pt>
                <c:pt idx="6785">
                  <c:v>-7.0972400000000003E-3</c:v>
                </c:pt>
                <c:pt idx="6786">
                  <c:v>2.5367699999999998E-3</c:v>
                </c:pt>
                <c:pt idx="6787">
                  <c:v>-1.27983E-3</c:v>
                </c:pt>
                <c:pt idx="6788">
                  <c:v>-2.0794900000000002E-2</c:v>
                </c:pt>
                <c:pt idx="6789">
                  <c:v>-4.35638E-3</c:v>
                </c:pt>
                <c:pt idx="6790">
                  <c:v>-2.2716500000000001E-3</c:v>
                </c:pt>
                <c:pt idx="6791">
                  <c:v>5.5503799999999999E-4</c:v>
                </c:pt>
                <c:pt idx="6792">
                  <c:v>-4.1542100000000002E-3</c:v>
                </c:pt>
                <c:pt idx="6793">
                  <c:v>-6.9274899999999997E-3</c:v>
                </c:pt>
                <c:pt idx="6794">
                  <c:v>-7.2927499999999998E-3</c:v>
                </c:pt>
                <c:pt idx="6795">
                  <c:v>-3.0994399999999999E-4</c:v>
                </c:pt>
                <c:pt idx="6796">
                  <c:v>-1.41706E-2</c:v>
                </c:pt>
                <c:pt idx="6797">
                  <c:v>-5.7954800000000004E-3</c:v>
                </c:pt>
                <c:pt idx="6798">
                  <c:v>-1.0322599999999999E-2</c:v>
                </c:pt>
                <c:pt idx="6799">
                  <c:v>-1.76229E-2</c:v>
                </c:pt>
                <c:pt idx="6800">
                  <c:v>-1.8513700000000001E-2</c:v>
                </c:pt>
                <c:pt idx="6801">
                  <c:v>-2.1141099999999999E-2</c:v>
                </c:pt>
                <c:pt idx="6802">
                  <c:v>-1.9427300000000002E-2</c:v>
                </c:pt>
                <c:pt idx="6803">
                  <c:v>-1.9813500000000001E-2</c:v>
                </c:pt>
                <c:pt idx="6804">
                  <c:v>-1.28031E-2</c:v>
                </c:pt>
                <c:pt idx="6805">
                  <c:v>-1.9894599999999998E-2</c:v>
                </c:pt>
                <c:pt idx="6806">
                  <c:v>-2.1668400000000001E-2</c:v>
                </c:pt>
                <c:pt idx="6807">
                  <c:v>-1.7233800000000001E-2</c:v>
                </c:pt>
                <c:pt idx="6808">
                  <c:v>-1.4823899999999999E-2</c:v>
                </c:pt>
                <c:pt idx="6809">
                  <c:v>5.2928899999999995E-4</c:v>
                </c:pt>
                <c:pt idx="6810">
                  <c:v>-1.13001E-2</c:v>
                </c:pt>
                <c:pt idx="6811">
                  <c:v>-9.0427400000000005E-3</c:v>
                </c:pt>
                <c:pt idx="6812">
                  <c:v>-1.1118899999999999E-2</c:v>
                </c:pt>
                <c:pt idx="6813">
                  <c:v>-6.5851199999999999E-3</c:v>
                </c:pt>
                <c:pt idx="6814">
                  <c:v>-1.1192300000000001E-2</c:v>
                </c:pt>
                <c:pt idx="6815">
                  <c:v>-1.54819E-2</c:v>
                </c:pt>
                <c:pt idx="6816">
                  <c:v>-1.35145E-2</c:v>
                </c:pt>
                <c:pt idx="6817">
                  <c:v>-8.0738100000000007E-3</c:v>
                </c:pt>
                <c:pt idx="6818">
                  <c:v>-1.23272E-2</c:v>
                </c:pt>
                <c:pt idx="6819">
                  <c:v>-1.15213E-2</c:v>
                </c:pt>
                <c:pt idx="6820">
                  <c:v>-1.13058E-2</c:v>
                </c:pt>
                <c:pt idx="6821">
                  <c:v>-1.7574300000000001E-2</c:v>
                </c:pt>
                <c:pt idx="6822">
                  <c:v>-1.6757999999999999E-2</c:v>
                </c:pt>
                <c:pt idx="6823">
                  <c:v>-1.8301000000000001E-2</c:v>
                </c:pt>
                <c:pt idx="6824">
                  <c:v>-1.08252E-2</c:v>
                </c:pt>
                <c:pt idx="6825">
                  <c:v>-1.22738E-2</c:v>
                </c:pt>
                <c:pt idx="6826">
                  <c:v>-2.3376500000000001E-2</c:v>
                </c:pt>
                <c:pt idx="6827">
                  <c:v>-1.62811E-2</c:v>
                </c:pt>
                <c:pt idx="6828">
                  <c:v>-1.30501E-2</c:v>
                </c:pt>
                <c:pt idx="6829">
                  <c:v>-6.3362100000000001E-3</c:v>
                </c:pt>
                <c:pt idx="6830">
                  <c:v>-9.9573100000000005E-3</c:v>
                </c:pt>
                <c:pt idx="6831">
                  <c:v>-1.2718200000000001E-2</c:v>
                </c:pt>
                <c:pt idx="6832">
                  <c:v>-1.8958099999999999E-2</c:v>
                </c:pt>
                <c:pt idx="6833">
                  <c:v>-9.0227099999999998E-3</c:v>
                </c:pt>
                <c:pt idx="6834">
                  <c:v>-1.4096300000000001E-2</c:v>
                </c:pt>
                <c:pt idx="6835">
                  <c:v>-1.51253E-2</c:v>
                </c:pt>
                <c:pt idx="6836">
                  <c:v>-1.1816999999999999E-2</c:v>
                </c:pt>
                <c:pt idx="6837">
                  <c:v>-7.49397E-3</c:v>
                </c:pt>
                <c:pt idx="6838">
                  <c:v>-5.2986099999999996E-3</c:v>
                </c:pt>
                <c:pt idx="6839">
                  <c:v>-9.3650799999999996E-3</c:v>
                </c:pt>
                <c:pt idx="6840">
                  <c:v>-9.0456000000000009E-3</c:v>
                </c:pt>
                <c:pt idx="6841">
                  <c:v>-1.9760099999999999E-2</c:v>
                </c:pt>
                <c:pt idx="6842">
                  <c:v>-1.30768E-2</c:v>
                </c:pt>
                <c:pt idx="6843">
                  <c:v>-1.4020899999999999E-2</c:v>
                </c:pt>
                <c:pt idx="6844">
                  <c:v>-9.1247600000000009E-3</c:v>
                </c:pt>
                <c:pt idx="6845">
                  <c:v>-8.4676700000000001E-3</c:v>
                </c:pt>
                <c:pt idx="6846">
                  <c:v>-1.9144999999999999E-2</c:v>
                </c:pt>
                <c:pt idx="6847">
                  <c:v>-4.6548800000000001E-3</c:v>
                </c:pt>
                <c:pt idx="6848">
                  <c:v>2.1009399999999999E-3</c:v>
                </c:pt>
                <c:pt idx="6849">
                  <c:v>-4.2581600000000004E-3</c:v>
                </c:pt>
                <c:pt idx="6850">
                  <c:v>5.2843100000000004E-3</c:v>
                </c:pt>
                <c:pt idx="6851">
                  <c:v>-2.7780499999999998E-3</c:v>
                </c:pt>
                <c:pt idx="6852">
                  <c:v>-7.6799399999999997E-3</c:v>
                </c:pt>
                <c:pt idx="6853">
                  <c:v>-1.09625E-2</c:v>
                </c:pt>
                <c:pt idx="6854">
                  <c:v>-6.1531099999999998E-3</c:v>
                </c:pt>
                <c:pt idx="6855">
                  <c:v>-1.58215E-3</c:v>
                </c:pt>
                <c:pt idx="6856">
                  <c:v>-1.6257299999999999E-2</c:v>
                </c:pt>
                <c:pt idx="6857">
                  <c:v>-1.41335E-2</c:v>
                </c:pt>
                <c:pt idx="6858">
                  <c:v>-4.9133299999999996E-3</c:v>
                </c:pt>
                <c:pt idx="6859">
                  <c:v>-9.12666E-3</c:v>
                </c:pt>
                <c:pt idx="6860">
                  <c:v>-1.43061E-2</c:v>
                </c:pt>
                <c:pt idx="6861">
                  <c:v>-1.8910400000000001E-2</c:v>
                </c:pt>
                <c:pt idx="6862">
                  <c:v>-2.27394E-2</c:v>
                </c:pt>
                <c:pt idx="6863">
                  <c:v>-1.54123E-2</c:v>
                </c:pt>
                <c:pt idx="6864">
                  <c:v>-1.70441E-2</c:v>
                </c:pt>
                <c:pt idx="6865">
                  <c:v>-1.7764100000000001E-2</c:v>
                </c:pt>
                <c:pt idx="6866">
                  <c:v>-5.9776300000000003E-3</c:v>
                </c:pt>
                <c:pt idx="6867">
                  <c:v>-1.5398999999999999E-2</c:v>
                </c:pt>
                <c:pt idx="6868">
                  <c:v>-1.3307599999999999E-2</c:v>
                </c:pt>
                <c:pt idx="6869">
                  <c:v>-1.0470399999999999E-2</c:v>
                </c:pt>
                <c:pt idx="6870">
                  <c:v>-1.0514300000000001E-2</c:v>
                </c:pt>
                <c:pt idx="6871">
                  <c:v>-7.3041900000000003E-3</c:v>
                </c:pt>
                <c:pt idx="6872">
                  <c:v>-8.2655000000000003E-3</c:v>
                </c:pt>
                <c:pt idx="6873">
                  <c:v>-1.23596E-2</c:v>
                </c:pt>
                <c:pt idx="6874">
                  <c:v>-2.1513000000000001E-2</c:v>
                </c:pt>
                <c:pt idx="6875">
                  <c:v>-1.3639500000000001E-2</c:v>
                </c:pt>
                <c:pt idx="6876">
                  <c:v>-1.6469000000000001E-2</c:v>
                </c:pt>
                <c:pt idx="6877">
                  <c:v>-1.8993400000000001E-2</c:v>
                </c:pt>
                <c:pt idx="6878">
                  <c:v>-2.3572900000000001E-2</c:v>
                </c:pt>
                <c:pt idx="6879">
                  <c:v>-1.56136E-2</c:v>
                </c:pt>
                <c:pt idx="6880">
                  <c:v>-1.7271999999999999E-2</c:v>
                </c:pt>
                <c:pt idx="6881">
                  <c:v>-6.1903000000000001E-3</c:v>
                </c:pt>
                <c:pt idx="6882">
                  <c:v>-1.44739E-2</c:v>
                </c:pt>
                <c:pt idx="6883">
                  <c:v>-1.3806300000000001E-2</c:v>
                </c:pt>
                <c:pt idx="6884">
                  <c:v>-7.3165900000000004E-3</c:v>
                </c:pt>
                <c:pt idx="6885">
                  <c:v>-8.0366099999999996E-3</c:v>
                </c:pt>
                <c:pt idx="6886">
                  <c:v>-1.28813E-2</c:v>
                </c:pt>
                <c:pt idx="6887">
                  <c:v>-1.2307200000000001E-2</c:v>
                </c:pt>
                <c:pt idx="6888">
                  <c:v>-6.3047399999999997E-3</c:v>
                </c:pt>
                <c:pt idx="6889">
                  <c:v>-2.2754699999999999E-3</c:v>
                </c:pt>
                <c:pt idx="6890">
                  <c:v>-1.0500900000000001E-2</c:v>
                </c:pt>
                <c:pt idx="6891">
                  <c:v>-2.2337900000000001E-2</c:v>
                </c:pt>
                <c:pt idx="6892">
                  <c:v>-9.5987299999999998E-3</c:v>
                </c:pt>
                <c:pt idx="6893">
                  <c:v>-1.6331700000000001E-2</c:v>
                </c:pt>
                <c:pt idx="6894">
                  <c:v>-1.07145E-2</c:v>
                </c:pt>
                <c:pt idx="6895">
                  <c:v>-4.6672800000000002E-3</c:v>
                </c:pt>
                <c:pt idx="6896">
                  <c:v>-4.3048899999999996E-3</c:v>
                </c:pt>
                <c:pt idx="6897">
                  <c:v>-4.3487499999999999E-4</c:v>
                </c:pt>
                <c:pt idx="6898">
                  <c:v>-9.8133100000000004E-3</c:v>
                </c:pt>
                <c:pt idx="6899">
                  <c:v>-3.1604799999999998E-3</c:v>
                </c:pt>
                <c:pt idx="6900">
                  <c:v>-7.9650899999999993E-3</c:v>
                </c:pt>
                <c:pt idx="6901">
                  <c:v>-5.7506600000000003E-3</c:v>
                </c:pt>
                <c:pt idx="6902">
                  <c:v>-5.8364899999999997E-3</c:v>
                </c:pt>
                <c:pt idx="6903">
                  <c:v>-1.1921899999999999E-2</c:v>
                </c:pt>
                <c:pt idx="6904">
                  <c:v>-1.0989199999999999E-2</c:v>
                </c:pt>
                <c:pt idx="6905">
                  <c:v>-1.60217E-3</c:v>
                </c:pt>
                <c:pt idx="6906">
                  <c:v>-3.0021700000000002E-3</c:v>
                </c:pt>
                <c:pt idx="6907">
                  <c:v>-5.2032500000000004E-3</c:v>
                </c:pt>
                <c:pt idx="6908">
                  <c:v>-6.6194499999999998E-3</c:v>
                </c:pt>
                <c:pt idx="6909">
                  <c:v>-1.33457E-2</c:v>
                </c:pt>
                <c:pt idx="6910">
                  <c:v>4.8313100000000001E-3</c:v>
                </c:pt>
                <c:pt idx="6911">
                  <c:v>-2.4986300000000002E-4</c:v>
                </c:pt>
                <c:pt idx="6912">
                  <c:v>-3.1938600000000002E-3</c:v>
                </c:pt>
                <c:pt idx="6913">
                  <c:v>-7.3976500000000004E-3</c:v>
                </c:pt>
                <c:pt idx="6914">
                  <c:v>-5.9776300000000003E-3</c:v>
                </c:pt>
                <c:pt idx="6915">
                  <c:v>-5.4006599999999998E-3</c:v>
                </c:pt>
                <c:pt idx="6916">
                  <c:v>-6.1788600000000004E-3</c:v>
                </c:pt>
                <c:pt idx="6917">
                  <c:v>-1.5528699999999999E-2</c:v>
                </c:pt>
                <c:pt idx="6918">
                  <c:v>-1.3456299999999999E-2</c:v>
                </c:pt>
                <c:pt idx="6919">
                  <c:v>-1.0835600000000001E-2</c:v>
                </c:pt>
                <c:pt idx="6920">
                  <c:v>-1.82142E-2</c:v>
                </c:pt>
                <c:pt idx="6921">
                  <c:v>-4.0807700000000001E-3</c:v>
                </c:pt>
                <c:pt idx="6922">
                  <c:v>-1.0441799999999999E-2</c:v>
                </c:pt>
                <c:pt idx="6923">
                  <c:v>-3.6096600000000002E-3</c:v>
                </c:pt>
                <c:pt idx="6924">
                  <c:v>-5.4521600000000002E-3</c:v>
                </c:pt>
                <c:pt idx="6925">
                  <c:v>8.16345E-4</c:v>
                </c:pt>
                <c:pt idx="6926">
                  <c:v>-6.1750399999999997E-3</c:v>
                </c:pt>
                <c:pt idx="6927">
                  <c:v>2.09618E-3</c:v>
                </c:pt>
                <c:pt idx="6928">
                  <c:v>-2.56157E-3</c:v>
                </c:pt>
                <c:pt idx="6929">
                  <c:v>6.2313100000000003E-3</c:v>
                </c:pt>
                <c:pt idx="6930">
                  <c:v>6.3047399999999997E-3</c:v>
                </c:pt>
                <c:pt idx="6931">
                  <c:v>-3.91006E-4</c:v>
                </c:pt>
                <c:pt idx="6932">
                  <c:v>-4.7349899999999997E-3</c:v>
                </c:pt>
                <c:pt idx="6933">
                  <c:v>2.03228E-3</c:v>
                </c:pt>
                <c:pt idx="6934">
                  <c:v>-1.43147E-3</c:v>
                </c:pt>
                <c:pt idx="6935">
                  <c:v>3.2358199999999999E-3</c:v>
                </c:pt>
                <c:pt idx="6936">
                  <c:v>-1.5716599999999999E-3</c:v>
                </c:pt>
                <c:pt idx="6937">
                  <c:v>-3.1099299999999999E-3</c:v>
                </c:pt>
                <c:pt idx="6938">
                  <c:v>2.1352799999999998E-3</c:v>
                </c:pt>
                <c:pt idx="6939">
                  <c:v>6.6041900000000002E-3</c:v>
                </c:pt>
                <c:pt idx="6940">
                  <c:v>1.01662E-2</c:v>
                </c:pt>
                <c:pt idx="6941">
                  <c:v>6.1130500000000001E-3</c:v>
                </c:pt>
                <c:pt idx="6942">
                  <c:v>1.5087099999999999E-3</c:v>
                </c:pt>
                <c:pt idx="6943">
                  <c:v>7.5330700000000002E-3</c:v>
                </c:pt>
                <c:pt idx="6944">
                  <c:v>4.35448E-3</c:v>
                </c:pt>
                <c:pt idx="6945">
                  <c:v>7.4443799999999996E-3</c:v>
                </c:pt>
                <c:pt idx="6946">
                  <c:v>8.4877000000000008E-3</c:v>
                </c:pt>
                <c:pt idx="6947" formatCode="0.00E+00">
                  <c:v>4.3869000000000003E-5</c:v>
                </c:pt>
                <c:pt idx="6948">
                  <c:v>4.6930299999999999E-3</c:v>
                </c:pt>
                <c:pt idx="6949">
                  <c:v>1.96743E-3</c:v>
                </c:pt>
                <c:pt idx="6950">
                  <c:v>8.9731199999999994E-3</c:v>
                </c:pt>
                <c:pt idx="6951">
                  <c:v>3.9186500000000001E-3</c:v>
                </c:pt>
                <c:pt idx="6952">
                  <c:v>4.19617E-4</c:v>
                </c:pt>
                <c:pt idx="6953">
                  <c:v>6.2322599999999999E-3</c:v>
                </c:pt>
                <c:pt idx="6954">
                  <c:v>-2.92873E-3</c:v>
                </c:pt>
                <c:pt idx="6955">
                  <c:v>6.3934300000000003E-3</c:v>
                </c:pt>
                <c:pt idx="6956">
                  <c:v>6.0758599999999998E-3</c:v>
                </c:pt>
                <c:pt idx="6957">
                  <c:v>-2.44808E-3</c:v>
                </c:pt>
                <c:pt idx="6958">
                  <c:v>2.17438E-4</c:v>
                </c:pt>
                <c:pt idx="6959">
                  <c:v>1.7108900000000001E-3</c:v>
                </c:pt>
                <c:pt idx="6960">
                  <c:v>1.5163399999999999E-4</c:v>
                </c:pt>
                <c:pt idx="6961">
                  <c:v>1.5132899999999999E-2</c:v>
                </c:pt>
                <c:pt idx="6962">
                  <c:v>5.8164599999999999E-3</c:v>
                </c:pt>
                <c:pt idx="6963">
                  <c:v>5.23472E-3</c:v>
                </c:pt>
                <c:pt idx="6964">
                  <c:v>4.62437E-3</c:v>
                </c:pt>
                <c:pt idx="6965">
                  <c:v>6.53076E-3</c:v>
                </c:pt>
                <c:pt idx="6966">
                  <c:v>7.2002400000000001E-3</c:v>
                </c:pt>
                <c:pt idx="6967">
                  <c:v>7.4472399999999999E-3</c:v>
                </c:pt>
                <c:pt idx="6968">
                  <c:v>1.28059E-2</c:v>
                </c:pt>
                <c:pt idx="6969">
                  <c:v>1.06459E-2</c:v>
                </c:pt>
                <c:pt idx="6970">
                  <c:v>7.3337599999999999E-4</c:v>
                </c:pt>
                <c:pt idx="6971">
                  <c:v>1.0038399999999999E-2</c:v>
                </c:pt>
                <c:pt idx="6972">
                  <c:v>5.4149599999999999E-3</c:v>
                </c:pt>
                <c:pt idx="6973">
                  <c:v>9.3154899999999992E-3</c:v>
                </c:pt>
                <c:pt idx="6974">
                  <c:v>3.92246E-3</c:v>
                </c:pt>
                <c:pt idx="6975">
                  <c:v>2.5014899999999999E-3</c:v>
                </c:pt>
                <c:pt idx="6976">
                  <c:v>4.4956199999999997E-3</c:v>
                </c:pt>
                <c:pt idx="6977">
                  <c:v>-2.9106100000000001E-3</c:v>
                </c:pt>
                <c:pt idx="6978">
                  <c:v>-1.52969E-3</c:v>
                </c:pt>
                <c:pt idx="6979">
                  <c:v>-6.1988799999999997E-4</c:v>
                </c:pt>
                <c:pt idx="6980">
                  <c:v>-1.6059900000000001E-3</c:v>
                </c:pt>
                <c:pt idx="6981">
                  <c:v>-1.68896E-3</c:v>
                </c:pt>
                <c:pt idx="6982">
                  <c:v>-5.4731399999999996E-3</c:v>
                </c:pt>
                <c:pt idx="6983">
                  <c:v>-4.73976E-3</c:v>
                </c:pt>
                <c:pt idx="6984">
                  <c:v>-1.12934E-2</c:v>
                </c:pt>
                <c:pt idx="6985">
                  <c:v>4.6348599999999999E-4</c:v>
                </c:pt>
                <c:pt idx="6986" formatCode="0.00E+00">
                  <c:v>1.90735E-6</c:v>
                </c:pt>
                <c:pt idx="6987">
                  <c:v>-3.0679700000000002E-3</c:v>
                </c:pt>
                <c:pt idx="6988">
                  <c:v>3.23391E-3</c:v>
                </c:pt>
                <c:pt idx="6989">
                  <c:v>-6.7977899999999997E-3</c:v>
                </c:pt>
                <c:pt idx="6990">
                  <c:v>-4.7655099999999997E-3</c:v>
                </c:pt>
                <c:pt idx="6991">
                  <c:v>7.6007799999999997E-4</c:v>
                </c:pt>
                <c:pt idx="6992">
                  <c:v>4.8122399999999997E-3</c:v>
                </c:pt>
                <c:pt idx="6993">
                  <c:v>-7.8735400000000001E-3</c:v>
                </c:pt>
                <c:pt idx="6994">
                  <c:v>4.3468500000000002E-3</c:v>
                </c:pt>
                <c:pt idx="6995">
                  <c:v>2.24209E-3</c:v>
                </c:pt>
                <c:pt idx="6996">
                  <c:v>1.07193E-3</c:v>
                </c:pt>
                <c:pt idx="6997">
                  <c:v>7.9231300000000005E-3</c:v>
                </c:pt>
                <c:pt idx="6998">
                  <c:v>1.0461800000000001E-3</c:v>
                </c:pt>
                <c:pt idx="6999">
                  <c:v>5.5847199999999996E-3</c:v>
                </c:pt>
                <c:pt idx="7000">
                  <c:v>-2.1686600000000002E-3</c:v>
                </c:pt>
                <c:pt idx="7001">
                  <c:v>-5.6791300000000001E-3</c:v>
                </c:pt>
                <c:pt idx="7002">
                  <c:v>5.01156E-3</c:v>
                </c:pt>
                <c:pt idx="7003">
                  <c:v>2.1829599999999998E-3</c:v>
                </c:pt>
                <c:pt idx="7004">
                  <c:v>1.0115600000000001E-2</c:v>
                </c:pt>
                <c:pt idx="7005">
                  <c:v>-6.0958899999999996E-3</c:v>
                </c:pt>
                <c:pt idx="7006">
                  <c:v>-2.5224700000000002E-3</c:v>
                </c:pt>
                <c:pt idx="7007">
                  <c:v>8.5763899999999997E-3</c:v>
                </c:pt>
                <c:pt idx="7008">
                  <c:v>2.8219199999999999E-3</c:v>
                </c:pt>
                <c:pt idx="7009">
                  <c:v>6.9351200000000003E-3</c:v>
                </c:pt>
                <c:pt idx="7010">
                  <c:v>-5.2604699999999997E-3</c:v>
                </c:pt>
                <c:pt idx="7011">
                  <c:v>-1.39332E-3</c:v>
                </c:pt>
                <c:pt idx="7012">
                  <c:v>-4.7531099999999996E-3</c:v>
                </c:pt>
                <c:pt idx="7013">
                  <c:v>-6.9046000000000003E-3</c:v>
                </c:pt>
                <c:pt idx="7014">
                  <c:v>5.7439800000000001E-3</c:v>
                </c:pt>
                <c:pt idx="7015">
                  <c:v>-6.5708199999999998E-3</c:v>
                </c:pt>
                <c:pt idx="7016">
                  <c:v>-7.7552799999999998E-3</c:v>
                </c:pt>
                <c:pt idx="7017">
                  <c:v>4.5414000000000001E-3</c:v>
                </c:pt>
                <c:pt idx="7018">
                  <c:v>-1.6851399999999999E-3</c:v>
                </c:pt>
                <c:pt idx="7019">
                  <c:v>4.43363E-3</c:v>
                </c:pt>
                <c:pt idx="7020">
                  <c:v>-4.7883999999999999E-3</c:v>
                </c:pt>
                <c:pt idx="7021">
                  <c:v>3.6725999999999998E-3</c:v>
                </c:pt>
                <c:pt idx="7022">
                  <c:v>1.07002E-2</c:v>
                </c:pt>
                <c:pt idx="7023">
                  <c:v>3.13854E-3</c:v>
                </c:pt>
                <c:pt idx="7024">
                  <c:v>6.8845699999999996E-3</c:v>
                </c:pt>
                <c:pt idx="7025">
                  <c:v>3.5114299999999998E-3</c:v>
                </c:pt>
                <c:pt idx="7026">
                  <c:v>1.03426E-2</c:v>
                </c:pt>
                <c:pt idx="7027">
                  <c:v>2.8762800000000002E-3</c:v>
                </c:pt>
                <c:pt idx="7028">
                  <c:v>1.6515700000000001E-2</c:v>
                </c:pt>
                <c:pt idx="7029">
                  <c:v>-3.0021700000000002E-3</c:v>
                </c:pt>
                <c:pt idx="7030">
                  <c:v>1.14279E-2</c:v>
                </c:pt>
                <c:pt idx="7031">
                  <c:v>9.8066300000000002E-3</c:v>
                </c:pt>
                <c:pt idx="7032">
                  <c:v>3.74794E-3</c:v>
                </c:pt>
                <c:pt idx="7033">
                  <c:v>1.7491300000000001E-2</c:v>
                </c:pt>
                <c:pt idx="7034">
                  <c:v>6.6528300000000002E-3</c:v>
                </c:pt>
                <c:pt idx="7035">
                  <c:v>4.7712299999999996E-3</c:v>
                </c:pt>
                <c:pt idx="7036">
                  <c:v>1.8568E-3</c:v>
                </c:pt>
                <c:pt idx="7037">
                  <c:v>6.4315800000000001E-3</c:v>
                </c:pt>
                <c:pt idx="7038">
                  <c:v>1.2445400000000001E-2</c:v>
                </c:pt>
                <c:pt idx="7039">
                  <c:v>7.9660400000000006E-3</c:v>
                </c:pt>
                <c:pt idx="7040">
                  <c:v>9.7045900000000008E-3</c:v>
                </c:pt>
                <c:pt idx="7041">
                  <c:v>9.7970999999999996E-3</c:v>
                </c:pt>
                <c:pt idx="7042">
                  <c:v>8.4438299999999994E-3</c:v>
                </c:pt>
                <c:pt idx="7043">
                  <c:v>9.1781599999999994E-3</c:v>
                </c:pt>
                <c:pt idx="7044">
                  <c:v>1.9490199999999999E-2</c:v>
                </c:pt>
                <c:pt idx="7045">
                  <c:v>1.1331600000000001E-2</c:v>
                </c:pt>
                <c:pt idx="7046" formatCode="0.00E+00">
                  <c:v>1.35517E-2</c:v>
                </c:pt>
                <c:pt idx="7047">
                  <c:v>1.4677000000000001E-2</c:v>
                </c:pt>
                <c:pt idx="7048">
                  <c:v>9.5472300000000003E-3</c:v>
                </c:pt>
                <c:pt idx="7049">
                  <c:v>2.5608100000000002E-2</c:v>
                </c:pt>
                <c:pt idx="7050">
                  <c:v>1.7117500000000001E-2</c:v>
                </c:pt>
                <c:pt idx="7051">
                  <c:v>2.2753700000000002E-2</c:v>
                </c:pt>
                <c:pt idx="7052">
                  <c:v>2.1158199999999999E-2</c:v>
                </c:pt>
                <c:pt idx="7053">
                  <c:v>1.45779E-2</c:v>
                </c:pt>
                <c:pt idx="7054">
                  <c:v>1.88398E-2</c:v>
                </c:pt>
                <c:pt idx="7055">
                  <c:v>1.7211000000000001E-2</c:v>
                </c:pt>
                <c:pt idx="7056">
                  <c:v>1.4413799999999999E-2</c:v>
                </c:pt>
                <c:pt idx="7057">
                  <c:v>2.85797E-2</c:v>
                </c:pt>
                <c:pt idx="7058">
                  <c:v>2.56615E-2</c:v>
                </c:pt>
                <c:pt idx="7059">
                  <c:v>2.3817999999999999E-2</c:v>
                </c:pt>
                <c:pt idx="7060">
                  <c:v>2.1217300000000001E-2</c:v>
                </c:pt>
                <c:pt idx="7061">
                  <c:v>2.38132E-2</c:v>
                </c:pt>
                <c:pt idx="7062">
                  <c:v>2.8676E-2</c:v>
                </c:pt>
                <c:pt idx="7063">
                  <c:v>3.0597699999999999E-2</c:v>
                </c:pt>
                <c:pt idx="7064">
                  <c:v>2.6142100000000001E-2</c:v>
                </c:pt>
                <c:pt idx="7065">
                  <c:v>1.90659E-2</c:v>
                </c:pt>
                <c:pt idx="7066">
                  <c:v>2.1539699999999998E-2</c:v>
                </c:pt>
                <c:pt idx="7067">
                  <c:v>3.0053099999999999E-2</c:v>
                </c:pt>
                <c:pt idx="7068">
                  <c:v>2.2060400000000001E-2</c:v>
                </c:pt>
                <c:pt idx="7069">
                  <c:v>2.0909299999999999E-2</c:v>
                </c:pt>
                <c:pt idx="7070">
                  <c:v>2.6167900000000001E-2</c:v>
                </c:pt>
                <c:pt idx="7071">
                  <c:v>1.73502E-2</c:v>
                </c:pt>
                <c:pt idx="7072">
                  <c:v>2.0001399999999999E-2</c:v>
                </c:pt>
                <c:pt idx="7073">
                  <c:v>1.4773400000000001E-2</c:v>
                </c:pt>
                <c:pt idx="7074">
                  <c:v>1.4405299999999999E-2</c:v>
                </c:pt>
                <c:pt idx="7075">
                  <c:v>1.49088E-2</c:v>
                </c:pt>
                <c:pt idx="7076">
                  <c:v>1.5577300000000001E-2</c:v>
                </c:pt>
                <c:pt idx="7077">
                  <c:v>1.54057E-2</c:v>
                </c:pt>
                <c:pt idx="7078">
                  <c:v>1.7198600000000001E-2</c:v>
                </c:pt>
                <c:pt idx="7079">
                  <c:v>9.5596299999999995E-3</c:v>
                </c:pt>
                <c:pt idx="7080">
                  <c:v>1.28498E-2</c:v>
                </c:pt>
                <c:pt idx="7081">
                  <c:v>9.1552700000000001E-3</c:v>
                </c:pt>
                <c:pt idx="7082">
                  <c:v>2.5548900000000002E-3</c:v>
                </c:pt>
                <c:pt idx="7083">
                  <c:v>1.2235599999999999E-2</c:v>
                </c:pt>
                <c:pt idx="7084">
                  <c:v>1.39475E-2</c:v>
                </c:pt>
                <c:pt idx="7085">
                  <c:v>4.7588300000000004E-3</c:v>
                </c:pt>
                <c:pt idx="7086">
                  <c:v>8.8472399999999993E-3</c:v>
                </c:pt>
                <c:pt idx="7087">
                  <c:v>8.1920599999999993E-3</c:v>
                </c:pt>
                <c:pt idx="7088">
                  <c:v>1.1835099999999999E-2</c:v>
                </c:pt>
                <c:pt idx="7089">
                  <c:v>1.0115600000000001E-2</c:v>
                </c:pt>
                <c:pt idx="7090">
                  <c:v>1.0680200000000001E-2</c:v>
                </c:pt>
                <c:pt idx="7091">
                  <c:v>2.6388200000000001E-3</c:v>
                </c:pt>
                <c:pt idx="7092">
                  <c:v>3.4198800000000001E-3</c:v>
                </c:pt>
                <c:pt idx="7093">
                  <c:v>8.7986000000000002E-3</c:v>
                </c:pt>
                <c:pt idx="7094">
                  <c:v>9.9926000000000008E-3</c:v>
                </c:pt>
                <c:pt idx="7095">
                  <c:v>1.9936599999999999E-2</c:v>
                </c:pt>
                <c:pt idx="7096">
                  <c:v>7.5798000000000003E-3</c:v>
                </c:pt>
                <c:pt idx="7097">
                  <c:v>8.4047299999999991E-3</c:v>
                </c:pt>
                <c:pt idx="7098">
                  <c:v>1.30577E-2</c:v>
                </c:pt>
                <c:pt idx="7099">
                  <c:v>6.7510599999999997E-3</c:v>
                </c:pt>
                <c:pt idx="7100" formatCode="0.00E+00">
                  <c:v>1.35164E-2</c:v>
                </c:pt>
                <c:pt idx="7101">
                  <c:v>1.6988799999999998E-2</c:v>
                </c:pt>
                <c:pt idx="7102">
                  <c:v>8.4762599999999994E-3</c:v>
                </c:pt>
                <c:pt idx="7103">
                  <c:v>4.22668E-3</c:v>
                </c:pt>
                <c:pt idx="7104">
                  <c:v>8.1853900000000007E-3</c:v>
                </c:pt>
                <c:pt idx="7105">
                  <c:v>1.5708900000000001E-2</c:v>
                </c:pt>
                <c:pt idx="7106">
                  <c:v>1.5691799999999999E-2</c:v>
                </c:pt>
                <c:pt idx="7107">
                  <c:v>1.08871E-2</c:v>
                </c:pt>
                <c:pt idx="7108">
                  <c:v>-2.4509400000000001E-4</c:v>
                </c:pt>
                <c:pt idx="7109">
                  <c:v>9.7665800000000004E-3</c:v>
                </c:pt>
                <c:pt idx="7110">
                  <c:v>6.5584199999999997E-3</c:v>
                </c:pt>
                <c:pt idx="7111">
                  <c:v>7.00951E-4</c:v>
                </c:pt>
                <c:pt idx="7112">
                  <c:v>5.9318499999999998E-4</c:v>
                </c:pt>
                <c:pt idx="7113">
                  <c:v>1.4152500000000001E-3</c:v>
                </c:pt>
                <c:pt idx="7114">
                  <c:v>-1.9226099999999999E-3</c:v>
                </c:pt>
                <c:pt idx="7115">
                  <c:v>1.2779200000000001E-3</c:v>
                </c:pt>
                <c:pt idx="7116">
                  <c:v>-2.0675699999999999E-3</c:v>
                </c:pt>
                <c:pt idx="7117">
                  <c:v>2.5491699999999999E-3</c:v>
                </c:pt>
                <c:pt idx="7118">
                  <c:v>-4.9009300000000004E-3</c:v>
                </c:pt>
                <c:pt idx="7119">
                  <c:v>7.1935699999999998E-3</c:v>
                </c:pt>
                <c:pt idx="7120">
                  <c:v>-3.6411299999999998E-3</c:v>
                </c:pt>
                <c:pt idx="7121">
                  <c:v>4.2400399999999996E-3</c:v>
                </c:pt>
                <c:pt idx="7122">
                  <c:v>1.73569E-3</c:v>
                </c:pt>
                <c:pt idx="7123">
                  <c:v>9.6769300000000003E-3</c:v>
                </c:pt>
                <c:pt idx="7124">
                  <c:v>1.47038E-2</c:v>
                </c:pt>
                <c:pt idx="7125">
                  <c:v>2.1152499999999999E-3</c:v>
                </c:pt>
                <c:pt idx="7126">
                  <c:v>1.4298399999999999E-2</c:v>
                </c:pt>
                <c:pt idx="7127">
                  <c:v>8.6860700000000006E-3</c:v>
                </c:pt>
                <c:pt idx="7128">
                  <c:v>2.0099599999999999E-2</c:v>
                </c:pt>
                <c:pt idx="7129">
                  <c:v>9.7799299999999992E-3</c:v>
                </c:pt>
                <c:pt idx="7130">
                  <c:v>1.50843E-2</c:v>
                </c:pt>
                <c:pt idx="7131">
                  <c:v>3.3016199999999999E-3</c:v>
                </c:pt>
                <c:pt idx="7132">
                  <c:v>1.5891099999999998E-2</c:v>
                </c:pt>
                <c:pt idx="7133">
                  <c:v>1.88656E-2</c:v>
                </c:pt>
                <c:pt idx="7134">
                  <c:v>8.9778900000000005E-3</c:v>
                </c:pt>
                <c:pt idx="7135">
                  <c:v>9.2802000000000006E-3</c:v>
                </c:pt>
                <c:pt idx="7136">
                  <c:v>1.2846E-2</c:v>
                </c:pt>
                <c:pt idx="7137">
                  <c:v>1.7416999999999998E-2</c:v>
                </c:pt>
                <c:pt idx="7138">
                  <c:v>1.11666E-2</c:v>
                </c:pt>
                <c:pt idx="7139">
                  <c:v>1.8658600000000001E-2</c:v>
                </c:pt>
                <c:pt idx="7140">
                  <c:v>1.50709E-2</c:v>
                </c:pt>
                <c:pt idx="7141">
                  <c:v>1.7418900000000001E-2</c:v>
                </c:pt>
                <c:pt idx="7142">
                  <c:v>4.5547499999999998E-3</c:v>
                </c:pt>
                <c:pt idx="7143">
                  <c:v>9.4909699999999996E-3</c:v>
                </c:pt>
                <c:pt idx="7144">
                  <c:v>9.7217599999999994E-3</c:v>
                </c:pt>
                <c:pt idx="7145">
                  <c:v>1.1756900000000001E-2</c:v>
                </c:pt>
                <c:pt idx="7146">
                  <c:v>1.0956799999999999E-2</c:v>
                </c:pt>
                <c:pt idx="7147">
                  <c:v>9.8619499999999995E-3</c:v>
                </c:pt>
                <c:pt idx="7148">
                  <c:v>1.19028E-2</c:v>
                </c:pt>
                <c:pt idx="7149">
                  <c:v>9.6769300000000003E-3</c:v>
                </c:pt>
                <c:pt idx="7150">
                  <c:v>1.6171499999999998E-2</c:v>
                </c:pt>
                <c:pt idx="7151">
                  <c:v>1.4445299999999999E-2</c:v>
                </c:pt>
                <c:pt idx="7152">
                  <c:v>2.2891999999999999E-2</c:v>
                </c:pt>
                <c:pt idx="7153">
                  <c:v>1.16119E-2</c:v>
                </c:pt>
                <c:pt idx="7154">
                  <c:v>1.77059E-2</c:v>
                </c:pt>
                <c:pt idx="7155">
                  <c:v>1.26505E-2</c:v>
                </c:pt>
                <c:pt idx="7156">
                  <c:v>1.80273E-2</c:v>
                </c:pt>
                <c:pt idx="7157">
                  <c:v>9.6397400000000008E-3</c:v>
                </c:pt>
                <c:pt idx="7158">
                  <c:v>2.51942E-2</c:v>
                </c:pt>
                <c:pt idx="7159">
                  <c:v>1.93825E-2</c:v>
                </c:pt>
                <c:pt idx="7160">
                  <c:v>1.8500300000000001E-2</c:v>
                </c:pt>
                <c:pt idx="7161">
                  <c:v>1.83229E-2</c:v>
                </c:pt>
                <c:pt idx="7162">
                  <c:v>1.03693E-2</c:v>
                </c:pt>
                <c:pt idx="7163">
                  <c:v>1.32923E-2</c:v>
                </c:pt>
                <c:pt idx="7164">
                  <c:v>1.9749599999999999E-2</c:v>
                </c:pt>
                <c:pt idx="7165">
                  <c:v>2.0125400000000002E-2</c:v>
                </c:pt>
                <c:pt idx="7166">
                  <c:v>2.38447E-2</c:v>
                </c:pt>
                <c:pt idx="7167">
                  <c:v>1.81732E-2</c:v>
                </c:pt>
                <c:pt idx="7168">
                  <c:v>1.0788900000000001E-2</c:v>
                </c:pt>
                <c:pt idx="7169" formatCode="0.00E+00">
                  <c:v>2.2707000000000001E-2</c:v>
                </c:pt>
                <c:pt idx="7170">
                  <c:v>1.8796E-2</c:v>
                </c:pt>
                <c:pt idx="7171">
                  <c:v>2.22521E-2</c:v>
                </c:pt>
                <c:pt idx="7172">
                  <c:v>1.2235599999999999E-2</c:v>
                </c:pt>
                <c:pt idx="7173">
                  <c:v>1.9923199999999999E-2</c:v>
                </c:pt>
                <c:pt idx="7174">
                  <c:v>9.9840199999999997E-3</c:v>
                </c:pt>
                <c:pt idx="7175">
                  <c:v>1.2455900000000001E-2</c:v>
                </c:pt>
                <c:pt idx="7176">
                  <c:v>1.28603E-2</c:v>
                </c:pt>
                <c:pt idx="7177">
                  <c:v>1.2356799999999999E-2</c:v>
                </c:pt>
                <c:pt idx="7178">
                  <c:v>1.19772E-2</c:v>
                </c:pt>
                <c:pt idx="7179">
                  <c:v>1.6249699999999999E-2</c:v>
                </c:pt>
                <c:pt idx="7180">
                  <c:v>5.7716399999999998E-3</c:v>
                </c:pt>
                <c:pt idx="7181">
                  <c:v>1.22633E-2</c:v>
                </c:pt>
                <c:pt idx="7182">
                  <c:v>2.13852E-2</c:v>
                </c:pt>
                <c:pt idx="7183">
                  <c:v>9.78184E-3</c:v>
                </c:pt>
                <c:pt idx="7184">
                  <c:v>5.0792700000000003E-3</c:v>
                </c:pt>
                <c:pt idx="7185">
                  <c:v>5.3834900000000003E-3</c:v>
                </c:pt>
                <c:pt idx="7186">
                  <c:v>8.7709399999999996E-3</c:v>
                </c:pt>
                <c:pt idx="7187">
                  <c:v>5.58567E-3</c:v>
                </c:pt>
                <c:pt idx="7188">
                  <c:v>5.6743600000000005E-4</c:v>
                </c:pt>
                <c:pt idx="7189">
                  <c:v>3.3721900000000002E-3</c:v>
                </c:pt>
                <c:pt idx="7190">
                  <c:v>4.4078800000000003E-3</c:v>
                </c:pt>
                <c:pt idx="7191">
                  <c:v>2.9354099999999998E-3</c:v>
                </c:pt>
                <c:pt idx="7192">
                  <c:v>7.2345700000000001E-3</c:v>
                </c:pt>
                <c:pt idx="7193">
                  <c:v>-3.0040700000000002E-3</c:v>
                </c:pt>
                <c:pt idx="7194">
                  <c:v>2.7656600000000001E-3</c:v>
                </c:pt>
                <c:pt idx="7195">
                  <c:v>2.94685E-3</c:v>
                </c:pt>
                <c:pt idx="7196">
                  <c:v>4.6529800000000001E-3</c:v>
                </c:pt>
                <c:pt idx="7197">
                  <c:v>1.66216E-2</c:v>
                </c:pt>
                <c:pt idx="7198">
                  <c:v>1.0432200000000001E-2</c:v>
                </c:pt>
                <c:pt idx="7199">
                  <c:v>1.04752E-2</c:v>
                </c:pt>
                <c:pt idx="7200">
                  <c:v>5.3472499999999996E-3</c:v>
                </c:pt>
                <c:pt idx="7201">
                  <c:v>3.5314600000000002E-3</c:v>
                </c:pt>
                <c:pt idx="7202">
                  <c:v>6.2951999999999999E-3</c:v>
                </c:pt>
                <c:pt idx="7203">
                  <c:v>1.20029E-2</c:v>
                </c:pt>
                <c:pt idx="7204">
                  <c:v>4.8561100000000003E-3</c:v>
                </c:pt>
                <c:pt idx="7205" formatCode="0.00E+00">
                  <c:v>9.9182099999999994E-5</c:v>
                </c:pt>
                <c:pt idx="7206">
                  <c:v>2.0303700000000001E-3</c:v>
                </c:pt>
                <c:pt idx="7207">
                  <c:v>3.7174199999999999E-3</c:v>
                </c:pt>
                <c:pt idx="7208">
                  <c:v>1.38216E-2</c:v>
                </c:pt>
                <c:pt idx="7209">
                  <c:v>4.2180999999999998E-3</c:v>
                </c:pt>
                <c:pt idx="7210">
                  <c:v>5.5541999999999996E-3</c:v>
                </c:pt>
                <c:pt idx="7211">
                  <c:v>1.95313E-3</c:v>
                </c:pt>
                <c:pt idx="7212">
                  <c:v>-4.9800900000000004E-3</c:v>
                </c:pt>
                <c:pt idx="7213">
                  <c:v>4.08268E-3</c:v>
                </c:pt>
                <c:pt idx="7214">
                  <c:v>5.0792700000000003E-3</c:v>
                </c:pt>
                <c:pt idx="7215" formatCode="0.00E+00">
                  <c:v>4.00543E-5</c:v>
                </c:pt>
                <c:pt idx="7216">
                  <c:v>-8.3284399999999995E-3</c:v>
                </c:pt>
                <c:pt idx="7217">
                  <c:v>-8.6421999999999992E-3</c:v>
                </c:pt>
                <c:pt idx="7218">
                  <c:v>-5.2261399999999998E-3</c:v>
                </c:pt>
                <c:pt idx="7219">
                  <c:v>-4.16374E-3</c:v>
                </c:pt>
                <c:pt idx="7220">
                  <c:v>-3.6687899999999999E-3</c:v>
                </c:pt>
                <c:pt idx="7221">
                  <c:v>-7.8172699999999994E-3</c:v>
                </c:pt>
                <c:pt idx="7222">
                  <c:v>-1.10893E-2</c:v>
                </c:pt>
                <c:pt idx="7223">
                  <c:v>-1.19209E-3</c:v>
                </c:pt>
                <c:pt idx="7224">
                  <c:v>-7.8735400000000001E-3</c:v>
                </c:pt>
                <c:pt idx="7225">
                  <c:v>6.8950700000000001E-4</c:v>
                </c:pt>
                <c:pt idx="7226">
                  <c:v>-1.3172100000000001E-2</c:v>
                </c:pt>
                <c:pt idx="7227">
                  <c:v>-6.8006500000000001E-3</c:v>
                </c:pt>
                <c:pt idx="7228">
                  <c:v>-1.14536E-2</c:v>
                </c:pt>
                <c:pt idx="7229">
                  <c:v>3.18813E-3</c:v>
                </c:pt>
                <c:pt idx="7230">
                  <c:v>-6.5507899999999999E-3</c:v>
                </c:pt>
                <c:pt idx="7231">
                  <c:v>-2.8247799999999998E-3</c:v>
                </c:pt>
                <c:pt idx="7232">
                  <c:v>-4.4574699999999998E-3</c:v>
                </c:pt>
                <c:pt idx="7233">
                  <c:v>-3.0336400000000002E-3</c:v>
                </c:pt>
                <c:pt idx="7234">
                  <c:v>2.8457600000000001E-3</c:v>
                </c:pt>
                <c:pt idx="7235">
                  <c:v>-9.2029600000000003E-4</c:v>
                </c:pt>
                <c:pt idx="7236">
                  <c:v>2.1161999999999999E-3</c:v>
                </c:pt>
                <c:pt idx="7237">
                  <c:v>-8.7652200000000006E-3</c:v>
                </c:pt>
                <c:pt idx="7238">
                  <c:v>7.0505100000000003E-3</c:v>
                </c:pt>
                <c:pt idx="7239">
                  <c:v>1.4686600000000001E-3</c:v>
                </c:pt>
                <c:pt idx="7240">
                  <c:v>6.53076E-3</c:v>
                </c:pt>
                <c:pt idx="7241">
                  <c:v>3.2253300000000002E-3</c:v>
                </c:pt>
                <c:pt idx="7242">
                  <c:v>3.8061100000000001E-3</c:v>
                </c:pt>
                <c:pt idx="7243">
                  <c:v>1.0204299999999999E-3</c:v>
                </c:pt>
                <c:pt idx="7244">
                  <c:v>-8.1443800000000001E-4</c:v>
                </c:pt>
                <c:pt idx="7245">
                  <c:v>3.7927600000000001E-3</c:v>
                </c:pt>
                <c:pt idx="7246">
                  <c:v>4.3621099999999998E-3</c:v>
                </c:pt>
                <c:pt idx="7247">
                  <c:v>4.3754600000000003E-3</c:v>
                </c:pt>
                <c:pt idx="7248">
                  <c:v>-5.3691899999999996E-4</c:v>
                </c:pt>
                <c:pt idx="7249">
                  <c:v>7.1096400000000004E-3</c:v>
                </c:pt>
                <c:pt idx="7250">
                  <c:v>9.6626300000000002E-3</c:v>
                </c:pt>
                <c:pt idx="7251">
                  <c:v>1.6692200000000001E-2</c:v>
                </c:pt>
                <c:pt idx="7252">
                  <c:v>9.4490100000000007E-3</c:v>
                </c:pt>
                <c:pt idx="7253">
                  <c:v>8.2893399999999992E-3</c:v>
                </c:pt>
                <c:pt idx="7254">
                  <c:v>6.5536500000000003E-3</c:v>
                </c:pt>
                <c:pt idx="7255">
                  <c:v>2.2670699999999998E-2</c:v>
                </c:pt>
                <c:pt idx="7256">
                  <c:v>1.2404399999999999E-2</c:v>
                </c:pt>
                <c:pt idx="7257">
                  <c:v>1.49946E-2</c:v>
                </c:pt>
                <c:pt idx="7258">
                  <c:v>8.3932899999999994E-3</c:v>
                </c:pt>
                <c:pt idx="7259">
                  <c:v>1.4142999999999999E-2</c:v>
                </c:pt>
                <c:pt idx="7260">
                  <c:v>1.37424E-2</c:v>
                </c:pt>
                <c:pt idx="7261">
                  <c:v>1.7509500000000001E-2</c:v>
                </c:pt>
                <c:pt idx="7262">
                  <c:v>2.0259900000000001E-2</c:v>
                </c:pt>
                <c:pt idx="7263">
                  <c:v>9.67026E-3</c:v>
                </c:pt>
                <c:pt idx="7264">
                  <c:v>2.0790099999999999E-2</c:v>
                </c:pt>
                <c:pt idx="7265">
                  <c:v>7.2698600000000004E-3</c:v>
                </c:pt>
                <c:pt idx="7266">
                  <c:v>1.85652E-2</c:v>
                </c:pt>
                <c:pt idx="7267">
                  <c:v>1.8546099999999999E-2</c:v>
                </c:pt>
                <c:pt idx="7268">
                  <c:v>2.0916000000000001E-2</c:v>
                </c:pt>
                <c:pt idx="7269">
                  <c:v>1.3495399999999999E-2</c:v>
                </c:pt>
                <c:pt idx="7270">
                  <c:v>1.0806100000000001E-2</c:v>
                </c:pt>
                <c:pt idx="7271">
                  <c:v>8.4896099999999999E-3</c:v>
                </c:pt>
                <c:pt idx="7272">
                  <c:v>1.8050199999999999E-2</c:v>
                </c:pt>
                <c:pt idx="7273">
                  <c:v>6.2389400000000001E-3</c:v>
                </c:pt>
                <c:pt idx="7274">
                  <c:v>7.8220400000000006E-3</c:v>
                </c:pt>
                <c:pt idx="7275">
                  <c:v>1.27983E-3</c:v>
                </c:pt>
                <c:pt idx="7276">
                  <c:v>4.8418000000000003E-3</c:v>
                </c:pt>
                <c:pt idx="7277">
                  <c:v>3.33118E-3</c:v>
                </c:pt>
                <c:pt idx="7278">
                  <c:v>3.9520299999999996E-3</c:v>
                </c:pt>
                <c:pt idx="7279">
                  <c:v>9.9754300000000004E-4</c:v>
                </c:pt>
                <c:pt idx="7280" formatCode="0.00E+00">
                  <c:v>-8.9645400000000001E-5</c:v>
                </c:pt>
                <c:pt idx="7281">
                  <c:v>2.8638800000000001E-3</c:v>
                </c:pt>
                <c:pt idx="7282">
                  <c:v>3.72982E-3</c:v>
                </c:pt>
                <c:pt idx="7283">
                  <c:v>-1.6975399999999999E-4</c:v>
                </c:pt>
                <c:pt idx="7284">
                  <c:v>-1.63746E-2</c:v>
                </c:pt>
                <c:pt idx="7285">
                  <c:v>-6.2799500000000003E-3</c:v>
                </c:pt>
                <c:pt idx="7286">
                  <c:v>-8.0718999999999999E-3</c:v>
                </c:pt>
                <c:pt idx="7287">
                  <c:v>-6.3076E-3</c:v>
                </c:pt>
                <c:pt idx="7288">
                  <c:v>-7.5645399999999998E-3</c:v>
                </c:pt>
                <c:pt idx="7289">
                  <c:v>-8.4762599999999994E-3</c:v>
                </c:pt>
                <c:pt idx="7290">
                  <c:v>-1.2112599999999999E-2</c:v>
                </c:pt>
                <c:pt idx="7291">
                  <c:v>3.8948099999999999E-3</c:v>
                </c:pt>
                <c:pt idx="7292">
                  <c:v>-6.4706800000000004E-3</c:v>
                </c:pt>
                <c:pt idx="7293">
                  <c:v>3.8175599999999998E-3</c:v>
                </c:pt>
                <c:pt idx="7294">
                  <c:v>-3.6582899999999998E-3</c:v>
                </c:pt>
                <c:pt idx="7295">
                  <c:v>-1.4205000000000001E-2</c:v>
                </c:pt>
                <c:pt idx="7296">
                  <c:v>-5.6314499999999997E-3</c:v>
                </c:pt>
                <c:pt idx="7297">
                  <c:v>-6.3180900000000002E-3</c:v>
                </c:pt>
                <c:pt idx="7298">
                  <c:v>-5.5131900000000003E-3</c:v>
                </c:pt>
                <c:pt idx="7299">
                  <c:v>-1.5649800000000001E-3</c:v>
                </c:pt>
                <c:pt idx="7300">
                  <c:v>-4.73785E-3</c:v>
                </c:pt>
                <c:pt idx="7301">
                  <c:v>-8.5811599999999991E-3</c:v>
                </c:pt>
                <c:pt idx="7302">
                  <c:v>-1.5459099999999999E-3</c:v>
                </c:pt>
                <c:pt idx="7303">
                  <c:v>-8.9569100000000002E-3</c:v>
                </c:pt>
                <c:pt idx="7304">
                  <c:v>-2.8877299999999998E-3</c:v>
                </c:pt>
                <c:pt idx="7305">
                  <c:v>-2.6874500000000001E-3</c:v>
                </c:pt>
                <c:pt idx="7306">
                  <c:v>-1.10502E-2</c:v>
                </c:pt>
                <c:pt idx="7307">
                  <c:v>-5.2871699999999999E-3</c:v>
                </c:pt>
                <c:pt idx="7308">
                  <c:v>-6.9875700000000002E-3</c:v>
                </c:pt>
                <c:pt idx="7309">
                  <c:v>-2.6025800000000002E-3</c:v>
                </c:pt>
                <c:pt idx="7310">
                  <c:v>-5.57137E-3</c:v>
                </c:pt>
                <c:pt idx="7311">
                  <c:v>-9.3002299999999996E-3</c:v>
                </c:pt>
                <c:pt idx="7312">
                  <c:v>-7.5416600000000004E-3</c:v>
                </c:pt>
                <c:pt idx="7313">
                  <c:v>-1.6202899999999999E-2</c:v>
                </c:pt>
                <c:pt idx="7314">
                  <c:v>-7.3652300000000004E-3</c:v>
                </c:pt>
                <c:pt idx="7315">
                  <c:v>-1.5511499999999999E-2</c:v>
                </c:pt>
                <c:pt idx="7316">
                  <c:v>-9.7627600000000005E-3</c:v>
                </c:pt>
                <c:pt idx="7317">
                  <c:v>-7.0419300000000001E-3</c:v>
                </c:pt>
                <c:pt idx="7318">
                  <c:v>-1.11418E-2</c:v>
                </c:pt>
                <c:pt idx="7319">
                  <c:v>-5.56946E-3</c:v>
                </c:pt>
                <c:pt idx="7320">
                  <c:v>-1.6563399999999999E-2</c:v>
                </c:pt>
                <c:pt idx="7321">
                  <c:v>-1.84402E-2</c:v>
                </c:pt>
                <c:pt idx="7322">
                  <c:v>-5.4874399999999997E-3</c:v>
                </c:pt>
                <c:pt idx="7323">
                  <c:v>-6.6995600000000002E-3</c:v>
                </c:pt>
                <c:pt idx="7324">
                  <c:v>-1.15213E-2</c:v>
                </c:pt>
                <c:pt idx="7325">
                  <c:v>-1.89877E-2</c:v>
                </c:pt>
                <c:pt idx="7326">
                  <c:v>-1.06964E-2</c:v>
                </c:pt>
                <c:pt idx="7327">
                  <c:v>-1.21727E-2</c:v>
                </c:pt>
                <c:pt idx="7328">
                  <c:v>-2.3822800000000001E-3</c:v>
                </c:pt>
                <c:pt idx="7329">
                  <c:v>-6.5364799999999999E-3</c:v>
                </c:pt>
                <c:pt idx="7330">
                  <c:v>-1.1192300000000001E-2</c:v>
                </c:pt>
                <c:pt idx="7331">
                  <c:v>-1.10025E-2</c:v>
                </c:pt>
                <c:pt idx="7332">
                  <c:v>-1.23997E-2</c:v>
                </c:pt>
                <c:pt idx="7333">
                  <c:v>-1.1789300000000001E-2</c:v>
                </c:pt>
                <c:pt idx="7334">
                  <c:v>-1.04227E-2</c:v>
                </c:pt>
                <c:pt idx="7335">
                  <c:v>-7.9317099999999998E-3</c:v>
                </c:pt>
                <c:pt idx="7336">
                  <c:v>-5.3758599999999997E-3</c:v>
                </c:pt>
                <c:pt idx="7337">
                  <c:v>-1.2231799999999999E-2</c:v>
                </c:pt>
                <c:pt idx="7338">
                  <c:v>-1.39647E-2</c:v>
                </c:pt>
                <c:pt idx="7339">
                  <c:v>-1.04656E-2</c:v>
                </c:pt>
                <c:pt idx="7340">
                  <c:v>-7.1077299999999996E-3</c:v>
                </c:pt>
                <c:pt idx="7341">
                  <c:v>-5.6152299999999997E-3</c:v>
                </c:pt>
                <c:pt idx="7342">
                  <c:v>-1.1649100000000001E-2</c:v>
                </c:pt>
                <c:pt idx="7343">
                  <c:v>-7.0886600000000001E-3</c:v>
                </c:pt>
                <c:pt idx="7344">
                  <c:v>-1.6951600000000001E-2</c:v>
                </c:pt>
                <c:pt idx="7345">
                  <c:v>-1.2844100000000001E-2</c:v>
                </c:pt>
                <c:pt idx="7346">
                  <c:v>-1.11485E-2</c:v>
                </c:pt>
                <c:pt idx="7347">
                  <c:v>-7.8163099999999999E-3</c:v>
                </c:pt>
                <c:pt idx="7348">
                  <c:v>-7.9851200000000001E-3</c:v>
                </c:pt>
                <c:pt idx="7349">
                  <c:v>-1.0989199999999999E-2</c:v>
                </c:pt>
                <c:pt idx="7350">
                  <c:v>-1.7167100000000001E-2</c:v>
                </c:pt>
                <c:pt idx="7351">
                  <c:v>-6.6804899999999999E-3</c:v>
                </c:pt>
                <c:pt idx="7352">
                  <c:v>-4.0464400000000001E-3</c:v>
                </c:pt>
                <c:pt idx="7353">
                  <c:v>-1.44949E-2</c:v>
                </c:pt>
                <c:pt idx="7354">
                  <c:v>-1.5701300000000001E-2</c:v>
                </c:pt>
                <c:pt idx="7355">
                  <c:v>-1.6663600000000001E-2</c:v>
                </c:pt>
                <c:pt idx="7356">
                  <c:v>-1.21183E-2</c:v>
                </c:pt>
                <c:pt idx="7357">
                  <c:v>-1.6386000000000001E-2</c:v>
                </c:pt>
                <c:pt idx="7358">
                  <c:v>-1.9964200000000001E-2</c:v>
                </c:pt>
                <c:pt idx="7359">
                  <c:v>-1.5667899999999998E-2</c:v>
                </c:pt>
                <c:pt idx="7360">
                  <c:v>-1.07584E-2</c:v>
                </c:pt>
                <c:pt idx="7361">
                  <c:v>-2.4396899999999999E-2</c:v>
                </c:pt>
                <c:pt idx="7362">
                  <c:v>-1.3171199999999999E-2</c:v>
                </c:pt>
                <c:pt idx="7363">
                  <c:v>-1.6034099999999999E-2</c:v>
                </c:pt>
                <c:pt idx="7364">
                  <c:v>-9.8056800000000006E-3</c:v>
                </c:pt>
                <c:pt idx="7365">
                  <c:v>-1.91174E-2</c:v>
                </c:pt>
                <c:pt idx="7366">
                  <c:v>-8.5372899999999995E-3</c:v>
                </c:pt>
                <c:pt idx="7367">
                  <c:v>-7.2116899999999998E-3</c:v>
                </c:pt>
                <c:pt idx="7368">
                  <c:v>-5.45979E-3</c:v>
                </c:pt>
                <c:pt idx="7369">
                  <c:v>-1.56689E-3</c:v>
                </c:pt>
                <c:pt idx="7370">
                  <c:v>-1.0005E-2</c:v>
                </c:pt>
                <c:pt idx="7371">
                  <c:v>-7.9946500000000007E-3</c:v>
                </c:pt>
                <c:pt idx="7372" formatCode="0.00E+00">
                  <c:v>-1.16425E-2</c:v>
                </c:pt>
                <c:pt idx="7373">
                  <c:v>-1.0845199999999999E-2</c:v>
                </c:pt>
                <c:pt idx="7374">
                  <c:v>-1.1754000000000001E-2</c:v>
                </c:pt>
                <c:pt idx="7375">
                  <c:v>8.0490100000000001E-4</c:v>
                </c:pt>
                <c:pt idx="7376">
                  <c:v>-1.5177700000000001E-2</c:v>
                </c:pt>
                <c:pt idx="7377">
                  <c:v>1.02615E-3</c:v>
                </c:pt>
                <c:pt idx="7378">
                  <c:v>-9.6139899999999993E-3</c:v>
                </c:pt>
                <c:pt idx="7379">
                  <c:v>-8.5144000000000001E-3</c:v>
                </c:pt>
                <c:pt idx="7380">
                  <c:v>-1.4355700000000001E-2</c:v>
                </c:pt>
                <c:pt idx="7381">
                  <c:v>-1.05982E-2</c:v>
                </c:pt>
                <c:pt idx="7382">
                  <c:v>-5.1097900000000003E-3</c:v>
                </c:pt>
                <c:pt idx="7383">
                  <c:v>-1.50204E-2</c:v>
                </c:pt>
                <c:pt idx="7384">
                  <c:v>-4.8589699999999998E-3</c:v>
                </c:pt>
                <c:pt idx="7385">
                  <c:v>-1.28813E-2</c:v>
                </c:pt>
                <c:pt idx="7386">
                  <c:v>-9.9325200000000002E-3</c:v>
                </c:pt>
                <c:pt idx="7387">
                  <c:v>-1.13878E-2</c:v>
                </c:pt>
                <c:pt idx="7388">
                  <c:v>1.1234299999999999E-3</c:v>
                </c:pt>
                <c:pt idx="7389">
                  <c:v>-7.5292600000000003E-3</c:v>
                </c:pt>
                <c:pt idx="7390">
                  <c:v>1.7261500000000001E-4</c:v>
                </c:pt>
                <c:pt idx="7391">
                  <c:v>-1.22433E-2</c:v>
                </c:pt>
                <c:pt idx="7392">
                  <c:v>-1.11895E-2</c:v>
                </c:pt>
                <c:pt idx="7393">
                  <c:v>-5.49221E-3</c:v>
                </c:pt>
                <c:pt idx="7394">
                  <c:v>-1.1269599999999999E-2</c:v>
                </c:pt>
                <c:pt idx="7395">
                  <c:v>-7.4119600000000004E-3</c:v>
                </c:pt>
                <c:pt idx="7396">
                  <c:v>-1.0128E-2</c:v>
                </c:pt>
                <c:pt idx="7397">
                  <c:v>-8.6088199999999997E-3</c:v>
                </c:pt>
                <c:pt idx="7398">
                  <c:v>-8.7328000000000006E-3</c:v>
                </c:pt>
                <c:pt idx="7399">
                  <c:v>-1.01986E-2</c:v>
                </c:pt>
                <c:pt idx="7400">
                  <c:v>-1.5454300000000001E-2</c:v>
                </c:pt>
                <c:pt idx="7401">
                  <c:v>-4.7197300000000001E-3</c:v>
                </c:pt>
                <c:pt idx="7402">
                  <c:v>-7.2622299999999997E-3</c:v>
                </c:pt>
                <c:pt idx="7403">
                  <c:v>-1.31407E-2</c:v>
                </c:pt>
                <c:pt idx="7404">
                  <c:v>-1.4571199999999999E-2</c:v>
                </c:pt>
                <c:pt idx="7405">
                  <c:v>-1.5646899999999998E-2</c:v>
                </c:pt>
                <c:pt idx="7406">
                  <c:v>-1.2393E-2</c:v>
                </c:pt>
                <c:pt idx="7407">
                  <c:v>-8.8043199999999992E-3</c:v>
                </c:pt>
                <c:pt idx="7408">
                  <c:v>-1.21107E-2</c:v>
                </c:pt>
                <c:pt idx="7409">
                  <c:v>-1.5159600000000001E-2</c:v>
                </c:pt>
                <c:pt idx="7410">
                  <c:v>-1.3858799999999999E-2</c:v>
                </c:pt>
                <c:pt idx="7411">
                  <c:v>-1.68676E-2</c:v>
                </c:pt>
                <c:pt idx="7412">
                  <c:v>-3.09181E-3</c:v>
                </c:pt>
                <c:pt idx="7413">
                  <c:v>-7.3718999999999998E-3</c:v>
                </c:pt>
                <c:pt idx="7414">
                  <c:v>-8.1624999999999996E-3</c:v>
                </c:pt>
                <c:pt idx="7415">
                  <c:v>-1.49307E-2</c:v>
                </c:pt>
                <c:pt idx="7416">
                  <c:v>-2.03781E-2</c:v>
                </c:pt>
                <c:pt idx="7417">
                  <c:v>-9.23824E-3</c:v>
                </c:pt>
                <c:pt idx="7418">
                  <c:v>-1.5701300000000001E-2</c:v>
                </c:pt>
                <c:pt idx="7419">
                  <c:v>-8.1081399999999998E-3</c:v>
                </c:pt>
                <c:pt idx="7420">
                  <c:v>-1.16863E-2</c:v>
                </c:pt>
                <c:pt idx="7421">
                  <c:v>-7.8973800000000007E-3</c:v>
                </c:pt>
                <c:pt idx="7422">
                  <c:v>-1.09301E-2</c:v>
                </c:pt>
                <c:pt idx="7423">
                  <c:v>-1.25866E-2</c:v>
                </c:pt>
                <c:pt idx="7424">
                  <c:v>-7.4520100000000002E-3</c:v>
                </c:pt>
                <c:pt idx="7425">
                  <c:v>-3.2377199999999999E-3</c:v>
                </c:pt>
                <c:pt idx="7426">
                  <c:v>-1.55668E-2</c:v>
                </c:pt>
                <c:pt idx="7427">
                  <c:v>-1.01414E-2</c:v>
                </c:pt>
                <c:pt idx="7428">
                  <c:v>-1.24712E-2</c:v>
                </c:pt>
                <c:pt idx="7429">
                  <c:v>-1.57757E-2</c:v>
                </c:pt>
                <c:pt idx="7430">
                  <c:v>-2.7265499999999999E-3</c:v>
                </c:pt>
                <c:pt idx="7431">
                  <c:v>-1.02501E-2</c:v>
                </c:pt>
                <c:pt idx="7432">
                  <c:v>-1.1858E-2</c:v>
                </c:pt>
                <c:pt idx="7433">
                  <c:v>-1.1458400000000001E-2</c:v>
                </c:pt>
                <c:pt idx="7434">
                  <c:v>-9.4919199999999992E-3</c:v>
                </c:pt>
                <c:pt idx="7435">
                  <c:v>-7.5263999999999999E-3</c:v>
                </c:pt>
                <c:pt idx="7436">
                  <c:v>-3.3168799999999999E-3</c:v>
                </c:pt>
                <c:pt idx="7437">
                  <c:v>-8.7127699999999999E-3</c:v>
                </c:pt>
                <c:pt idx="7438">
                  <c:v>-7.3518799999999999E-3</c:v>
                </c:pt>
                <c:pt idx="7439">
                  <c:v>-1.1493700000000001E-2</c:v>
                </c:pt>
                <c:pt idx="7440">
                  <c:v>-1.00842E-2</c:v>
                </c:pt>
                <c:pt idx="7441">
                  <c:v>-4.0130599999999997E-3</c:v>
                </c:pt>
                <c:pt idx="7442">
                  <c:v>-7.1773499999999999E-3</c:v>
                </c:pt>
                <c:pt idx="7443">
                  <c:v>3.7164699999999999E-3</c:v>
                </c:pt>
                <c:pt idx="7444">
                  <c:v>-1.60999E-2</c:v>
                </c:pt>
                <c:pt idx="7445">
                  <c:v>-1.36089E-3</c:v>
                </c:pt>
                <c:pt idx="7446">
                  <c:v>-8.5048699999999994E-3</c:v>
                </c:pt>
                <c:pt idx="7447">
                  <c:v>-9.3841600000000008E-3</c:v>
                </c:pt>
                <c:pt idx="7448">
                  <c:v>-2.6807799999999998E-3</c:v>
                </c:pt>
                <c:pt idx="7449">
                  <c:v>-9.9773399999999995E-3</c:v>
                </c:pt>
                <c:pt idx="7450">
                  <c:v>-6.6175499999999998E-3</c:v>
                </c:pt>
                <c:pt idx="7451">
                  <c:v>-7.3070499999999998E-3</c:v>
                </c:pt>
                <c:pt idx="7452">
                  <c:v>-3.5409899999999999E-3</c:v>
                </c:pt>
                <c:pt idx="7453">
                  <c:v>-9.3936900000000001E-4</c:v>
                </c:pt>
                <c:pt idx="7454">
                  <c:v>1.1253400000000001E-3</c:v>
                </c:pt>
                <c:pt idx="7455">
                  <c:v>-5.0067899999999997E-3</c:v>
                </c:pt>
                <c:pt idx="7456">
                  <c:v>3.7479400000000002E-4</c:v>
                </c:pt>
                <c:pt idx="7457">
                  <c:v>-7.9317099999999998E-3</c:v>
                </c:pt>
                <c:pt idx="7458">
                  <c:v>-4.4536599999999999E-4</c:v>
                </c:pt>
                <c:pt idx="7459">
                  <c:v>3.2520299999999999E-3</c:v>
                </c:pt>
                <c:pt idx="7460">
                  <c:v>1.0767000000000001E-3</c:v>
                </c:pt>
                <c:pt idx="7461">
                  <c:v>-6.1712299999999998E-3</c:v>
                </c:pt>
                <c:pt idx="7462">
                  <c:v>-4.5299499999999996E-3</c:v>
                </c:pt>
                <c:pt idx="7463">
                  <c:v>-4.6539299999999998E-4</c:v>
                </c:pt>
                <c:pt idx="7464">
                  <c:v>-2.0847299999999999E-3</c:v>
                </c:pt>
                <c:pt idx="7465">
                  <c:v>-1.2331E-3</c:v>
                </c:pt>
                <c:pt idx="7466">
                  <c:v>-7.9908400000000008E-3</c:v>
                </c:pt>
                <c:pt idx="7467">
                  <c:v>-1.0171899999999999E-2</c:v>
                </c:pt>
                <c:pt idx="7468">
                  <c:v>-2.12955E-3</c:v>
                </c:pt>
                <c:pt idx="7469">
                  <c:v>-8.1253100000000002E-4</c:v>
                </c:pt>
                <c:pt idx="7470">
                  <c:v>-1.0437E-2</c:v>
                </c:pt>
                <c:pt idx="7471">
                  <c:v>-2.5739700000000001E-3</c:v>
                </c:pt>
                <c:pt idx="7472">
                  <c:v>-1.1580500000000001E-2</c:v>
                </c:pt>
                <c:pt idx="7473">
                  <c:v>-1.14346E-2</c:v>
                </c:pt>
                <c:pt idx="7474">
                  <c:v>-1.6937299999999999E-2</c:v>
                </c:pt>
                <c:pt idx="7475">
                  <c:v>-1.0089900000000001E-2</c:v>
                </c:pt>
                <c:pt idx="7476">
                  <c:v>-2.2691699999999999E-2</c:v>
                </c:pt>
                <c:pt idx="7477">
                  <c:v>-1.9832599999999999E-2</c:v>
                </c:pt>
                <c:pt idx="7478">
                  <c:v>-2.3133299999999999E-2</c:v>
                </c:pt>
                <c:pt idx="7479">
                  <c:v>-2.22597E-2</c:v>
                </c:pt>
                <c:pt idx="7480">
                  <c:v>-1.7532300000000001E-2</c:v>
                </c:pt>
                <c:pt idx="7481">
                  <c:v>-2.3241999999999999E-2</c:v>
                </c:pt>
                <c:pt idx="7482">
                  <c:v>-1.7102200000000001E-2</c:v>
                </c:pt>
                <c:pt idx="7483">
                  <c:v>-2.4414999999999999E-2</c:v>
                </c:pt>
                <c:pt idx="7484">
                  <c:v>-2.18134E-2</c:v>
                </c:pt>
                <c:pt idx="7485">
                  <c:v>-2.8939200000000002E-2</c:v>
                </c:pt>
                <c:pt idx="7486">
                  <c:v>-1.9335700000000001E-2</c:v>
                </c:pt>
                <c:pt idx="7487">
                  <c:v>-2.3859999999999999E-2</c:v>
                </c:pt>
                <c:pt idx="7488" formatCode="0.00E+00">
                  <c:v>-2.8831499999999999E-2</c:v>
                </c:pt>
                <c:pt idx="7489">
                  <c:v>-1.9333800000000002E-2</c:v>
                </c:pt>
                <c:pt idx="7490">
                  <c:v>-1.2486499999999999E-2</c:v>
                </c:pt>
                <c:pt idx="7491">
                  <c:v>-1.38435E-2</c:v>
                </c:pt>
                <c:pt idx="7492">
                  <c:v>-1.40676E-2</c:v>
                </c:pt>
                <c:pt idx="7493">
                  <c:v>-1.28288E-2</c:v>
                </c:pt>
                <c:pt idx="7494">
                  <c:v>-9.0980499999999999E-3</c:v>
                </c:pt>
                <c:pt idx="7495">
                  <c:v>-1.11179E-2</c:v>
                </c:pt>
                <c:pt idx="7496">
                  <c:v>-4.8055600000000004E-3</c:v>
                </c:pt>
                <c:pt idx="7497">
                  <c:v>-1.2445399999999999E-3</c:v>
                </c:pt>
                <c:pt idx="7498">
                  <c:v>3.8928999999999999E-3</c:v>
                </c:pt>
                <c:pt idx="7499">
                  <c:v>-3.6725999999999998E-3</c:v>
                </c:pt>
                <c:pt idx="7500">
                  <c:v>6.7606000000000003E-3</c:v>
                </c:pt>
                <c:pt idx="7501">
                  <c:v>8.2597699999999996E-3</c:v>
                </c:pt>
                <c:pt idx="7502">
                  <c:v>-3.2920800000000002E-3</c:v>
                </c:pt>
                <c:pt idx="7503">
                  <c:v>3.93677E-3</c:v>
                </c:pt>
                <c:pt idx="7504">
                  <c:v>-4.3439899999999998E-3</c:v>
                </c:pt>
                <c:pt idx="7505" formatCode="0.00E+00">
                  <c:v>2.56157E-3</c:v>
                </c:pt>
                <c:pt idx="7506">
                  <c:v>1.0929100000000001E-2</c:v>
                </c:pt>
                <c:pt idx="7507">
                  <c:v>4.5061099999999998E-3</c:v>
                </c:pt>
                <c:pt idx="7508">
                  <c:v>2.8162E-3</c:v>
                </c:pt>
                <c:pt idx="7509">
                  <c:v>-6.1864900000000002E-3</c:v>
                </c:pt>
                <c:pt idx="7510">
                  <c:v>-5.2080199999999998E-3</c:v>
                </c:pt>
                <c:pt idx="7511">
                  <c:v>-4.0092499999999998E-3</c:v>
                </c:pt>
                <c:pt idx="7512">
                  <c:v>-9.5691700000000001E-3</c:v>
                </c:pt>
                <c:pt idx="7513">
                  <c:v>-1.1155099999999999E-2</c:v>
                </c:pt>
                <c:pt idx="7514">
                  <c:v>-1.1421199999999999E-2</c:v>
                </c:pt>
                <c:pt idx="7515">
                  <c:v>-1.25895E-2</c:v>
                </c:pt>
                <c:pt idx="7516">
                  <c:v>-1.231E-2</c:v>
                </c:pt>
                <c:pt idx="7517">
                  <c:v>-1.1396399999999999E-2</c:v>
                </c:pt>
                <c:pt idx="7518">
                  <c:v>-1.86272E-2</c:v>
                </c:pt>
                <c:pt idx="7519">
                  <c:v>-1.3423900000000001E-2</c:v>
                </c:pt>
                <c:pt idx="7520">
                  <c:v>-1.6093300000000001E-2</c:v>
                </c:pt>
                <c:pt idx="7521">
                  <c:v>-1.3003300000000001E-2</c:v>
                </c:pt>
                <c:pt idx="7522">
                  <c:v>-1.51567E-2</c:v>
                </c:pt>
                <c:pt idx="7523">
                  <c:v>-1.05209E-2</c:v>
                </c:pt>
                <c:pt idx="7524">
                  <c:v>-5.04398E-3</c:v>
                </c:pt>
                <c:pt idx="7525">
                  <c:v>-1.6407999999999999E-2</c:v>
                </c:pt>
                <c:pt idx="7526">
                  <c:v>4.3296799999999999E-4</c:v>
                </c:pt>
                <c:pt idx="7527">
                  <c:v>-8.9950599999999992E-3</c:v>
                </c:pt>
                <c:pt idx="7528">
                  <c:v>1.57547E-3</c:v>
                </c:pt>
                <c:pt idx="7529">
                  <c:v>-7.2011899999999997E-3</c:v>
                </c:pt>
                <c:pt idx="7530">
                  <c:v>-1.85108E-3</c:v>
                </c:pt>
                <c:pt idx="7531">
                  <c:v>-3.8013500000000002E-3</c:v>
                </c:pt>
                <c:pt idx="7532">
                  <c:v>-7.1344399999999997E-3</c:v>
                </c:pt>
                <c:pt idx="7533">
                  <c:v>-2.6216500000000001E-3</c:v>
                </c:pt>
                <c:pt idx="7534">
                  <c:v>-6.3800800000000002E-4</c:v>
                </c:pt>
                <c:pt idx="7535">
                  <c:v>-1.7385499999999999E-3</c:v>
                </c:pt>
                <c:pt idx="7536">
                  <c:v>-5.3100600000000001E-3</c:v>
                </c:pt>
                <c:pt idx="7537">
                  <c:v>-5.5751799999999999E-3</c:v>
                </c:pt>
                <c:pt idx="7538">
                  <c:v>4.282E-4</c:v>
                </c:pt>
                <c:pt idx="7539">
                  <c:v>-1.02863E-2</c:v>
                </c:pt>
                <c:pt idx="7540">
                  <c:v>-8.1663099999999995E-3</c:v>
                </c:pt>
                <c:pt idx="7541">
                  <c:v>-4.75597E-3</c:v>
                </c:pt>
                <c:pt idx="7542">
                  <c:v>5.28336E-3</c:v>
                </c:pt>
                <c:pt idx="7543">
                  <c:v>-9.1381099999999996E-3</c:v>
                </c:pt>
                <c:pt idx="7544">
                  <c:v>-1.21317E-2</c:v>
                </c:pt>
                <c:pt idx="7545">
                  <c:v>-1.12219E-2</c:v>
                </c:pt>
                <c:pt idx="7546">
                  <c:v>-1.4275599999999999E-2</c:v>
                </c:pt>
                <c:pt idx="7547">
                  <c:v>-5.5093800000000004E-3</c:v>
                </c:pt>
                <c:pt idx="7548">
                  <c:v>-1.3016700000000001E-2</c:v>
                </c:pt>
                <c:pt idx="7549">
                  <c:v>-2.9354099999999998E-3</c:v>
                </c:pt>
                <c:pt idx="7550">
                  <c:v>-6.17981E-3</c:v>
                </c:pt>
                <c:pt idx="7551">
                  <c:v>-3.1824100000000001E-3</c:v>
                </c:pt>
                <c:pt idx="7552">
                  <c:v>-7.9755799999999995E-3</c:v>
                </c:pt>
                <c:pt idx="7553">
                  <c:v>6.8302199999999997E-3</c:v>
                </c:pt>
                <c:pt idx="7554">
                  <c:v>-2.9487599999999999E-3</c:v>
                </c:pt>
                <c:pt idx="7555">
                  <c:v>-6.5517400000000003E-3</c:v>
                </c:pt>
                <c:pt idx="7556">
                  <c:v>-7.5483299999999998E-3</c:v>
                </c:pt>
                <c:pt idx="7557">
                  <c:v>-8.4953300000000006E-3</c:v>
                </c:pt>
                <c:pt idx="7558">
                  <c:v>4.5661900000000004E-3</c:v>
                </c:pt>
                <c:pt idx="7559">
                  <c:v>-6.27708E-3</c:v>
                </c:pt>
                <c:pt idx="7560">
                  <c:v>2.86579E-3</c:v>
                </c:pt>
                <c:pt idx="7561">
                  <c:v>-7.06673E-4</c:v>
                </c:pt>
                <c:pt idx="7562">
                  <c:v>3.2625200000000001E-3</c:v>
                </c:pt>
                <c:pt idx="7563">
                  <c:v>8.5964200000000004E-3</c:v>
                </c:pt>
                <c:pt idx="7564">
                  <c:v>7.2965599999999997E-3</c:v>
                </c:pt>
                <c:pt idx="7565">
                  <c:v>8.4848400000000004E-3</c:v>
                </c:pt>
                <c:pt idx="7566">
                  <c:v>6.8016099999999996E-3</c:v>
                </c:pt>
                <c:pt idx="7567">
                  <c:v>-1.8215199999999999E-4</c:v>
                </c:pt>
                <c:pt idx="7568">
                  <c:v>4.4136000000000002E-3</c:v>
                </c:pt>
                <c:pt idx="7569">
                  <c:v>1.05667E-2</c:v>
                </c:pt>
                <c:pt idx="7570">
                  <c:v>5.4292699999999999E-3</c:v>
                </c:pt>
                <c:pt idx="7571">
                  <c:v>5.12314E-3</c:v>
                </c:pt>
                <c:pt idx="7572">
                  <c:v>1.5831E-3</c:v>
                </c:pt>
                <c:pt idx="7573">
                  <c:v>-4.0378599999999999E-3</c:v>
                </c:pt>
                <c:pt idx="7574">
                  <c:v>-1.87206E-3</c:v>
                </c:pt>
                <c:pt idx="7575">
                  <c:v>-9.2048600000000005E-3</c:v>
                </c:pt>
                <c:pt idx="7576">
                  <c:v>-3.33118E-3</c:v>
                </c:pt>
                <c:pt idx="7577">
                  <c:v>-6.5278999999999997E-3</c:v>
                </c:pt>
                <c:pt idx="7578">
                  <c:v>-4.2123799999999999E-3</c:v>
                </c:pt>
                <c:pt idx="7579">
                  <c:v>1.5449499999999999E-4</c:v>
                </c:pt>
                <c:pt idx="7580">
                  <c:v>-4.7998399999999997E-3</c:v>
                </c:pt>
                <c:pt idx="7581">
                  <c:v>1.21117E-4</c:v>
                </c:pt>
                <c:pt idx="7582">
                  <c:v>3.5667400000000002E-4</c:v>
                </c:pt>
                <c:pt idx="7583">
                  <c:v>5.8231400000000001E-3</c:v>
                </c:pt>
                <c:pt idx="7584">
                  <c:v>2.8944000000000001E-3</c:v>
                </c:pt>
                <c:pt idx="7585">
                  <c:v>4.1675600000000001E-4</c:v>
                </c:pt>
                <c:pt idx="7586">
                  <c:v>-4.5108799999999999E-4</c:v>
                </c:pt>
                <c:pt idx="7587">
                  <c:v>8.3904300000000008E-3</c:v>
                </c:pt>
                <c:pt idx="7588">
                  <c:v>4.6110200000000004E-3</c:v>
                </c:pt>
                <c:pt idx="7589" formatCode="0.00E+00">
                  <c:v>8.2130399999999996E-3</c:v>
                </c:pt>
                <c:pt idx="7590">
                  <c:v>2.2630699999999998E-3</c:v>
                </c:pt>
                <c:pt idx="7591">
                  <c:v>9.7322499999999996E-3</c:v>
                </c:pt>
                <c:pt idx="7592">
                  <c:v>5.0535199999999997E-3</c:v>
                </c:pt>
                <c:pt idx="7593">
                  <c:v>2.1638899999999999E-3</c:v>
                </c:pt>
                <c:pt idx="7594">
                  <c:v>4.6615600000000004E-3</c:v>
                </c:pt>
                <c:pt idx="7595">
                  <c:v>4.1494399999999999E-3</c:v>
                </c:pt>
                <c:pt idx="7596">
                  <c:v>2.17724E-3</c:v>
                </c:pt>
                <c:pt idx="7597">
                  <c:v>5.1221799999999996E-3</c:v>
                </c:pt>
                <c:pt idx="7598">
                  <c:v>1.18732E-3</c:v>
                </c:pt>
                <c:pt idx="7599">
                  <c:v>1.3627999999999999E-3</c:v>
                </c:pt>
                <c:pt idx="7600">
                  <c:v>-3.7317299999999999E-3</c:v>
                </c:pt>
                <c:pt idx="7601">
                  <c:v>-7.5616800000000003E-3</c:v>
                </c:pt>
                <c:pt idx="7602">
                  <c:v>-6.3734100000000004E-3</c:v>
                </c:pt>
                <c:pt idx="7603">
                  <c:v>-8.9674000000000004E-3</c:v>
                </c:pt>
                <c:pt idx="7604">
                  <c:v>-1.2487399999999999E-2</c:v>
                </c:pt>
                <c:pt idx="7605">
                  <c:v>-5.4655099999999998E-3</c:v>
                </c:pt>
                <c:pt idx="7606">
                  <c:v>-7.6513299999999996E-3</c:v>
                </c:pt>
                <c:pt idx="7607">
                  <c:v>-7.6436999999999998E-3</c:v>
                </c:pt>
                <c:pt idx="7608">
                  <c:v>-5.9146900000000002E-3</c:v>
                </c:pt>
                <c:pt idx="7609">
                  <c:v>-3.0498499999999998E-3</c:v>
                </c:pt>
                <c:pt idx="7610">
                  <c:v>-4.56333E-3</c:v>
                </c:pt>
                <c:pt idx="7611">
                  <c:v>-3.6468500000000001E-3</c:v>
                </c:pt>
                <c:pt idx="7612">
                  <c:v>1.7929099999999999E-4</c:v>
                </c:pt>
                <c:pt idx="7613">
                  <c:v>-8.9550000000000003E-4</c:v>
                </c:pt>
                <c:pt idx="7614">
                  <c:v>2.5892300000000001E-3</c:v>
                </c:pt>
                <c:pt idx="7615" formatCode="0.00E+00">
                  <c:v>1.3723400000000001E-3</c:v>
                </c:pt>
                <c:pt idx="7616">
                  <c:v>4.4364900000000004E-3</c:v>
                </c:pt>
                <c:pt idx="7617">
                  <c:v>6.5460199999999996E-3</c:v>
                </c:pt>
                <c:pt idx="7618">
                  <c:v>1.7271000000000001E-3</c:v>
                </c:pt>
                <c:pt idx="7619">
                  <c:v>1.28326E-2</c:v>
                </c:pt>
                <c:pt idx="7620">
                  <c:v>1.7652499999999999E-3</c:v>
                </c:pt>
                <c:pt idx="7621">
                  <c:v>4.8723200000000003E-3</c:v>
                </c:pt>
                <c:pt idx="7622">
                  <c:v>5.8050200000000001E-3</c:v>
                </c:pt>
                <c:pt idx="7623">
                  <c:v>1.08156E-2</c:v>
                </c:pt>
                <c:pt idx="7624">
                  <c:v>4.7102000000000003E-3</c:v>
                </c:pt>
                <c:pt idx="7625">
                  <c:v>4.2610199999999999E-3</c:v>
                </c:pt>
                <c:pt idx="7626">
                  <c:v>2.20776E-3</c:v>
                </c:pt>
                <c:pt idx="7627">
                  <c:v>8.0461500000000002E-3</c:v>
                </c:pt>
                <c:pt idx="7628">
                  <c:v>4.4746400000000002E-3</c:v>
                </c:pt>
                <c:pt idx="7629">
                  <c:v>1.3351400000000001E-3</c:v>
                </c:pt>
                <c:pt idx="7630">
                  <c:v>-1.5115700000000001E-3</c:v>
                </c:pt>
                <c:pt idx="7631">
                  <c:v>9.0789799999999997E-4</c:v>
                </c:pt>
                <c:pt idx="7632">
                  <c:v>3.1671500000000001E-3</c:v>
                </c:pt>
                <c:pt idx="7633">
                  <c:v>2.41852E-3</c:v>
                </c:pt>
                <c:pt idx="7634">
                  <c:v>3.7355399999999999E-3</c:v>
                </c:pt>
                <c:pt idx="7635">
                  <c:v>-2.3336400000000001E-3</c:v>
                </c:pt>
                <c:pt idx="7636">
                  <c:v>3.9167400000000002E-3</c:v>
                </c:pt>
                <c:pt idx="7637">
                  <c:v>4.2505299999999998E-3</c:v>
                </c:pt>
                <c:pt idx="7638">
                  <c:v>1.00327E-2</c:v>
                </c:pt>
                <c:pt idx="7639">
                  <c:v>1.0409399999999999E-2</c:v>
                </c:pt>
                <c:pt idx="7640">
                  <c:v>6.2294000000000004E-3</c:v>
                </c:pt>
                <c:pt idx="7641">
                  <c:v>5.76401E-3</c:v>
                </c:pt>
                <c:pt idx="7642">
                  <c:v>5.0449400000000004E-3</c:v>
                </c:pt>
                <c:pt idx="7643">
                  <c:v>6.8845699999999996E-3</c:v>
                </c:pt>
                <c:pt idx="7644">
                  <c:v>6.4506499999999996E-3</c:v>
                </c:pt>
                <c:pt idx="7645">
                  <c:v>3.9577500000000003E-3</c:v>
                </c:pt>
                <c:pt idx="7646">
                  <c:v>7.3547400000000002E-3</c:v>
                </c:pt>
                <c:pt idx="7647">
                  <c:v>9.1848399999999997E-3</c:v>
                </c:pt>
                <c:pt idx="7648">
                  <c:v>1.0290099999999999E-3</c:v>
                </c:pt>
                <c:pt idx="7649">
                  <c:v>4.529E-3</c:v>
                </c:pt>
                <c:pt idx="7650">
                  <c:v>8.2960099999999995E-3</c:v>
                </c:pt>
                <c:pt idx="7651">
                  <c:v>1.1810299999999999E-2</c:v>
                </c:pt>
                <c:pt idx="7652">
                  <c:v>8.2263900000000001E-3</c:v>
                </c:pt>
                <c:pt idx="7653">
                  <c:v>9.1533699999999992E-3</c:v>
                </c:pt>
                <c:pt idx="7654">
                  <c:v>9.4528200000000007E-3</c:v>
                </c:pt>
                <c:pt idx="7655">
                  <c:v>6.9961499999999996E-3</c:v>
                </c:pt>
                <c:pt idx="7656">
                  <c:v>5.3691900000000002E-3</c:v>
                </c:pt>
                <c:pt idx="7657">
                  <c:v>3.9930299999999998E-3</c:v>
                </c:pt>
                <c:pt idx="7658">
                  <c:v>9.6235299999999999E-3</c:v>
                </c:pt>
                <c:pt idx="7659">
                  <c:v>1.3012900000000001E-2</c:v>
                </c:pt>
                <c:pt idx="7660">
                  <c:v>1.28632E-2</c:v>
                </c:pt>
                <c:pt idx="7661">
                  <c:v>1.58634E-2</c:v>
                </c:pt>
                <c:pt idx="7662" formatCode="0.00E+00">
                  <c:v>1.8692E-2</c:v>
                </c:pt>
                <c:pt idx="7663">
                  <c:v>1.0870899999999999E-2</c:v>
                </c:pt>
                <c:pt idx="7664">
                  <c:v>1.34258E-2</c:v>
                </c:pt>
                <c:pt idx="7665">
                  <c:v>1.25904E-2</c:v>
                </c:pt>
                <c:pt idx="7666">
                  <c:v>9.2697100000000004E-3</c:v>
                </c:pt>
                <c:pt idx="7667" formatCode="0.00E+00">
                  <c:v>1.76907E-2</c:v>
                </c:pt>
                <c:pt idx="7668">
                  <c:v>1.22833E-2</c:v>
                </c:pt>
                <c:pt idx="7669">
                  <c:v>1.2235599999999999E-2</c:v>
                </c:pt>
                <c:pt idx="7670">
                  <c:v>1.31941E-2</c:v>
                </c:pt>
                <c:pt idx="7671">
                  <c:v>5.1841700000000001E-3</c:v>
                </c:pt>
                <c:pt idx="7672">
                  <c:v>1.3380100000000001E-2</c:v>
                </c:pt>
                <c:pt idx="7673">
                  <c:v>8.6269399999999996E-3</c:v>
                </c:pt>
                <c:pt idx="7674">
                  <c:v>8.9302099999999992E-3</c:v>
                </c:pt>
                <c:pt idx="7675">
                  <c:v>1.3823500000000001E-2</c:v>
                </c:pt>
                <c:pt idx="7676">
                  <c:v>1.2351000000000001E-2</c:v>
                </c:pt>
                <c:pt idx="7677">
                  <c:v>4.9676900000000003E-3</c:v>
                </c:pt>
                <c:pt idx="7678">
                  <c:v>4.6758700000000004E-3</c:v>
                </c:pt>
                <c:pt idx="7679">
                  <c:v>9.20582E-3</c:v>
                </c:pt>
                <c:pt idx="7680">
                  <c:v>1.15242E-2</c:v>
                </c:pt>
                <c:pt idx="7681">
                  <c:v>8.2798000000000004E-3</c:v>
                </c:pt>
                <c:pt idx="7682">
                  <c:v>6.0272199999999998E-3</c:v>
                </c:pt>
                <c:pt idx="7683">
                  <c:v>1.1025399999999999E-2</c:v>
                </c:pt>
                <c:pt idx="7684">
                  <c:v>5.1708199999999996E-3</c:v>
                </c:pt>
                <c:pt idx="7685">
                  <c:v>1.0020299999999999E-2</c:v>
                </c:pt>
                <c:pt idx="7686">
                  <c:v>1.0435099999999999E-2</c:v>
                </c:pt>
                <c:pt idx="7687">
                  <c:v>7.6427500000000002E-3</c:v>
                </c:pt>
                <c:pt idx="7688">
                  <c:v>3.2405899999999998E-3</c:v>
                </c:pt>
                <c:pt idx="7689">
                  <c:v>9.3555500000000002E-4</c:v>
                </c:pt>
                <c:pt idx="7690">
                  <c:v>3.9081599999999999E-3</c:v>
                </c:pt>
                <c:pt idx="7691">
                  <c:v>1.10235E-2</c:v>
                </c:pt>
                <c:pt idx="7692">
                  <c:v>1.3524100000000001E-2</c:v>
                </c:pt>
                <c:pt idx="7693">
                  <c:v>1.3395300000000001E-2</c:v>
                </c:pt>
                <c:pt idx="7694">
                  <c:v>6.5402999999999998E-3</c:v>
                </c:pt>
                <c:pt idx="7695">
                  <c:v>-1.5993100000000001E-3</c:v>
                </c:pt>
                <c:pt idx="7696">
                  <c:v>1.8549E-3</c:v>
                </c:pt>
                <c:pt idx="7697">
                  <c:v>4.7349899999999997E-3</c:v>
                </c:pt>
                <c:pt idx="7698">
                  <c:v>7.06005E-3</c:v>
                </c:pt>
                <c:pt idx="7699">
                  <c:v>5.5828099999999997E-3</c:v>
                </c:pt>
                <c:pt idx="7700">
                  <c:v>3.66402E-3</c:v>
                </c:pt>
                <c:pt idx="7701">
                  <c:v>-2.4862299999999999E-3</c:v>
                </c:pt>
                <c:pt idx="7702">
                  <c:v>5.2986099999999996E-3</c:v>
                </c:pt>
                <c:pt idx="7703">
                  <c:v>-6.3610100000000003E-4</c:v>
                </c:pt>
                <c:pt idx="7704">
                  <c:v>1.0333999999999999E-2</c:v>
                </c:pt>
                <c:pt idx="7705">
                  <c:v>3.1004000000000001E-3</c:v>
                </c:pt>
                <c:pt idx="7706">
                  <c:v>7.3204000000000003E-3</c:v>
                </c:pt>
                <c:pt idx="7707">
                  <c:v>5.9146900000000002E-3</c:v>
                </c:pt>
                <c:pt idx="7708">
                  <c:v>5.8259999999999996E-3</c:v>
                </c:pt>
                <c:pt idx="7709">
                  <c:v>6.46782E-3</c:v>
                </c:pt>
                <c:pt idx="7710">
                  <c:v>7.6694500000000004E-3</c:v>
                </c:pt>
                <c:pt idx="7711">
                  <c:v>1.11685E-2</c:v>
                </c:pt>
                <c:pt idx="7712">
                  <c:v>7.4386599999999997E-3</c:v>
                </c:pt>
                <c:pt idx="7713">
                  <c:v>2.77519E-4</c:v>
                </c:pt>
                <c:pt idx="7714">
                  <c:v>6.0873000000000003E-3</c:v>
                </c:pt>
                <c:pt idx="7715">
                  <c:v>1.4190699999999999E-3</c:v>
                </c:pt>
                <c:pt idx="7716">
                  <c:v>1.10083E-2</c:v>
                </c:pt>
                <c:pt idx="7717">
                  <c:v>8.9035E-3</c:v>
                </c:pt>
                <c:pt idx="7718">
                  <c:v>9.5596299999999995E-3</c:v>
                </c:pt>
                <c:pt idx="7719">
                  <c:v>9.2420599999999999E-3</c:v>
                </c:pt>
                <c:pt idx="7720">
                  <c:v>6.3304900000000002E-3</c:v>
                </c:pt>
                <c:pt idx="7721">
                  <c:v>7.5845699999999997E-3</c:v>
                </c:pt>
                <c:pt idx="7722">
                  <c:v>7.8945200000000004E-3</c:v>
                </c:pt>
                <c:pt idx="7723">
                  <c:v>1.0291099999999999E-2</c:v>
                </c:pt>
                <c:pt idx="7724">
                  <c:v>9.9019999999999993E-3</c:v>
                </c:pt>
                <c:pt idx="7725">
                  <c:v>3.5476699999999997E-4</c:v>
                </c:pt>
                <c:pt idx="7726">
                  <c:v>6.7129099999999999E-3</c:v>
                </c:pt>
                <c:pt idx="7727">
                  <c:v>8.5830699999999999E-3</c:v>
                </c:pt>
                <c:pt idx="7728">
                  <c:v>8.3827999999999993E-3</c:v>
                </c:pt>
                <c:pt idx="7729">
                  <c:v>1.43328E-2</c:v>
                </c:pt>
                <c:pt idx="7730">
                  <c:v>1.25408E-2</c:v>
                </c:pt>
                <c:pt idx="7731">
                  <c:v>8.0909699999999994E-3</c:v>
                </c:pt>
                <c:pt idx="7732">
                  <c:v>7.0152299999999999E-3</c:v>
                </c:pt>
                <c:pt idx="7733">
                  <c:v>1.0672600000000001E-2</c:v>
                </c:pt>
                <c:pt idx="7734">
                  <c:v>1.3417200000000001E-2</c:v>
                </c:pt>
                <c:pt idx="7735">
                  <c:v>1.28813E-2</c:v>
                </c:pt>
                <c:pt idx="7736">
                  <c:v>8.8443800000000006E-3</c:v>
                </c:pt>
                <c:pt idx="7737">
                  <c:v>6.9827999999999999E-3</c:v>
                </c:pt>
                <c:pt idx="7738">
                  <c:v>6.7081500000000004E-3</c:v>
                </c:pt>
                <c:pt idx="7739">
                  <c:v>1.8205599999999999E-2</c:v>
                </c:pt>
                <c:pt idx="7740">
                  <c:v>1.4971699999999999E-2</c:v>
                </c:pt>
                <c:pt idx="7741">
                  <c:v>7.25269E-3</c:v>
                </c:pt>
                <c:pt idx="7742">
                  <c:v>4.9428900000000001E-3</c:v>
                </c:pt>
                <c:pt idx="7743">
                  <c:v>1.0542899999999999E-2</c:v>
                </c:pt>
                <c:pt idx="7744">
                  <c:v>1.3801600000000001E-2</c:v>
                </c:pt>
                <c:pt idx="7745">
                  <c:v>1.08337E-2</c:v>
                </c:pt>
                <c:pt idx="7746">
                  <c:v>1.02015E-2</c:v>
                </c:pt>
                <c:pt idx="7747">
                  <c:v>5.9719100000000004E-3</c:v>
                </c:pt>
                <c:pt idx="7748">
                  <c:v>6.5612800000000001E-3</c:v>
                </c:pt>
                <c:pt idx="7749">
                  <c:v>2.7484900000000001E-3</c:v>
                </c:pt>
                <c:pt idx="7750">
                  <c:v>2.43473E-3</c:v>
                </c:pt>
                <c:pt idx="7751">
                  <c:v>2.1381400000000002E-3</c:v>
                </c:pt>
                <c:pt idx="7752">
                  <c:v>6.3838999999999996E-3</c:v>
                </c:pt>
                <c:pt idx="7753">
                  <c:v>4.4164699999999996E-3</c:v>
                </c:pt>
                <c:pt idx="7754">
                  <c:v>2.0561199999999998E-3</c:v>
                </c:pt>
                <c:pt idx="7755">
                  <c:v>3.7279100000000001E-3</c:v>
                </c:pt>
                <c:pt idx="7756">
                  <c:v>6.62804E-3</c:v>
                </c:pt>
                <c:pt idx="7757">
                  <c:v>8.2178100000000007E-3</c:v>
                </c:pt>
                <c:pt idx="7758">
                  <c:v>9.8867399999999998E-3</c:v>
                </c:pt>
                <c:pt idx="7759">
                  <c:v>1.5877700000000002E-2</c:v>
                </c:pt>
                <c:pt idx="7760">
                  <c:v>7.1687699999999997E-3</c:v>
                </c:pt>
                <c:pt idx="7761">
                  <c:v>1.1602400000000001E-2</c:v>
                </c:pt>
                <c:pt idx="7762">
                  <c:v>1.8035900000000001E-2</c:v>
                </c:pt>
                <c:pt idx="7763">
                  <c:v>1.30577E-2</c:v>
                </c:pt>
                <c:pt idx="7764">
                  <c:v>1.77135E-2</c:v>
                </c:pt>
                <c:pt idx="7765">
                  <c:v>1.5746099999999999E-2</c:v>
                </c:pt>
                <c:pt idx="7766">
                  <c:v>1.58739E-2</c:v>
                </c:pt>
                <c:pt idx="7767">
                  <c:v>1.3513600000000001E-2</c:v>
                </c:pt>
                <c:pt idx="7768">
                  <c:v>1.42708E-2</c:v>
                </c:pt>
                <c:pt idx="7769">
                  <c:v>1.88913E-2</c:v>
                </c:pt>
                <c:pt idx="7770">
                  <c:v>1.18017E-2</c:v>
                </c:pt>
                <c:pt idx="7771">
                  <c:v>1.6319299999999998E-2</c:v>
                </c:pt>
                <c:pt idx="7772">
                  <c:v>1.62039E-2</c:v>
                </c:pt>
                <c:pt idx="7773">
                  <c:v>1.85957E-2</c:v>
                </c:pt>
                <c:pt idx="7774">
                  <c:v>2.34795E-2</c:v>
                </c:pt>
                <c:pt idx="7775">
                  <c:v>1.4657E-2</c:v>
                </c:pt>
                <c:pt idx="7776">
                  <c:v>1.8971399999999999E-2</c:v>
                </c:pt>
                <c:pt idx="7777">
                  <c:v>1.6572E-2</c:v>
                </c:pt>
                <c:pt idx="7778">
                  <c:v>1.49307E-2</c:v>
                </c:pt>
                <c:pt idx="7779">
                  <c:v>2.2268300000000001E-2</c:v>
                </c:pt>
                <c:pt idx="7780">
                  <c:v>1.0726899999999999E-2</c:v>
                </c:pt>
                <c:pt idx="7781">
                  <c:v>1.0315899999999999E-2</c:v>
                </c:pt>
                <c:pt idx="7782">
                  <c:v>1.0592499999999999E-2</c:v>
                </c:pt>
                <c:pt idx="7783">
                  <c:v>5.7172799999999999E-3</c:v>
                </c:pt>
                <c:pt idx="7784">
                  <c:v>1.4229800000000001E-2</c:v>
                </c:pt>
                <c:pt idx="7785">
                  <c:v>1.4208800000000001E-2</c:v>
                </c:pt>
                <c:pt idx="7786">
                  <c:v>4.96292E-3</c:v>
                </c:pt>
                <c:pt idx="7787">
                  <c:v>3.07465E-3</c:v>
                </c:pt>
                <c:pt idx="7788">
                  <c:v>7.9488800000000002E-3</c:v>
                </c:pt>
                <c:pt idx="7789">
                  <c:v>1.8013000000000001E-2</c:v>
                </c:pt>
                <c:pt idx="7790">
                  <c:v>1.8461200000000001E-2</c:v>
                </c:pt>
                <c:pt idx="7791">
                  <c:v>9.9592199999999995E-3</c:v>
                </c:pt>
                <c:pt idx="7792">
                  <c:v>4.4145599999999997E-3</c:v>
                </c:pt>
                <c:pt idx="7793">
                  <c:v>3.7507999999999999E-3</c:v>
                </c:pt>
                <c:pt idx="7794">
                  <c:v>1.0975800000000001E-2</c:v>
                </c:pt>
                <c:pt idx="7795">
                  <c:v>1.40476E-2</c:v>
                </c:pt>
                <c:pt idx="7796">
                  <c:v>9.6206699999999996E-3</c:v>
                </c:pt>
                <c:pt idx="7797">
                  <c:v>1.00079E-2</c:v>
                </c:pt>
                <c:pt idx="7798">
                  <c:v>1.0438899999999999E-2</c:v>
                </c:pt>
                <c:pt idx="7799">
                  <c:v>8.9206700000000003E-3</c:v>
                </c:pt>
                <c:pt idx="7800">
                  <c:v>1.1095000000000001E-2</c:v>
                </c:pt>
                <c:pt idx="7801">
                  <c:v>8.3055500000000001E-3</c:v>
                </c:pt>
                <c:pt idx="7802">
                  <c:v>1.5065200000000001E-2</c:v>
                </c:pt>
                <c:pt idx="7803">
                  <c:v>8.3017300000000002E-3</c:v>
                </c:pt>
                <c:pt idx="7804">
                  <c:v>3.2596600000000002E-3</c:v>
                </c:pt>
                <c:pt idx="7805">
                  <c:v>9.6359299999999991E-3</c:v>
                </c:pt>
                <c:pt idx="7806">
                  <c:v>7.1640000000000002E-3</c:v>
                </c:pt>
                <c:pt idx="7807">
                  <c:v>1.46427E-2</c:v>
                </c:pt>
                <c:pt idx="7808">
                  <c:v>1.3167399999999999E-2</c:v>
                </c:pt>
                <c:pt idx="7809">
                  <c:v>4.8694599999999999E-3</c:v>
                </c:pt>
                <c:pt idx="7810">
                  <c:v>5.4645500000000003E-3</c:v>
                </c:pt>
                <c:pt idx="7811">
                  <c:v>1.0028799999999999E-2</c:v>
                </c:pt>
                <c:pt idx="7812">
                  <c:v>9.2268000000000003E-3</c:v>
                </c:pt>
                <c:pt idx="7813">
                  <c:v>1.33505E-2</c:v>
                </c:pt>
                <c:pt idx="7814">
                  <c:v>1.3289499999999999E-2</c:v>
                </c:pt>
                <c:pt idx="7815">
                  <c:v>1.2331999999999999E-2</c:v>
                </c:pt>
                <c:pt idx="7816">
                  <c:v>1.0592499999999999E-2</c:v>
                </c:pt>
                <c:pt idx="7817">
                  <c:v>7.2355300000000004E-3</c:v>
                </c:pt>
                <c:pt idx="7818">
                  <c:v>1.6755099999999998E-2</c:v>
                </c:pt>
                <c:pt idx="7819">
                  <c:v>1.30873E-2</c:v>
                </c:pt>
                <c:pt idx="7820">
                  <c:v>1.07327E-2</c:v>
                </c:pt>
                <c:pt idx="7821">
                  <c:v>8.1863400000000003E-3</c:v>
                </c:pt>
                <c:pt idx="7822">
                  <c:v>1.08986E-2</c:v>
                </c:pt>
                <c:pt idx="7823">
                  <c:v>1.1288599999999999E-2</c:v>
                </c:pt>
                <c:pt idx="7824">
                  <c:v>1.3999899999999999E-2</c:v>
                </c:pt>
                <c:pt idx="7825">
                  <c:v>9.8218899999999998E-3</c:v>
                </c:pt>
                <c:pt idx="7826">
                  <c:v>3.2606100000000002E-3</c:v>
                </c:pt>
                <c:pt idx="7827">
                  <c:v>-1.5554399999999999E-3</c:v>
                </c:pt>
                <c:pt idx="7828">
                  <c:v>5.0964399999999998E-3</c:v>
                </c:pt>
                <c:pt idx="7829">
                  <c:v>6.4792599999999997E-3</c:v>
                </c:pt>
                <c:pt idx="7830">
                  <c:v>6.0176800000000001E-3</c:v>
                </c:pt>
                <c:pt idx="7831">
                  <c:v>4.68922E-3</c:v>
                </c:pt>
                <c:pt idx="7832">
                  <c:v>1.6880000000000001E-4</c:v>
                </c:pt>
                <c:pt idx="7833">
                  <c:v>3.18527E-3</c:v>
                </c:pt>
                <c:pt idx="7834">
                  <c:v>2.2468599999999998E-3</c:v>
                </c:pt>
                <c:pt idx="7835">
                  <c:v>1.06068E-2</c:v>
                </c:pt>
                <c:pt idx="7836">
                  <c:v>9.2687599999999992E-3</c:v>
                </c:pt>
                <c:pt idx="7837">
                  <c:v>6.2313100000000003E-3</c:v>
                </c:pt>
                <c:pt idx="7838">
                  <c:v>-7.8573199999999992E-3</c:v>
                </c:pt>
                <c:pt idx="7839">
                  <c:v>-2.1848700000000002E-3</c:v>
                </c:pt>
                <c:pt idx="7840">
                  <c:v>2.92873E-3</c:v>
                </c:pt>
                <c:pt idx="7841">
                  <c:v>3.0898999999999998E-4</c:v>
                </c:pt>
                <c:pt idx="7842">
                  <c:v>2.6807799999999998E-3</c:v>
                </c:pt>
                <c:pt idx="7843">
                  <c:v>2.7399099999999999E-3</c:v>
                </c:pt>
                <c:pt idx="7844">
                  <c:v>-2.5653799999999999E-3</c:v>
                </c:pt>
                <c:pt idx="7845">
                  <c:v>-4.4221900000000003E-3</c:v>
                </c:pt>
                <c:pt idx="7846">
                  <c:v>1.1405899999999999E-3</c:v>
                </c:pt>
                <c:pt idx="7847">
                  <c:v>-4.5356800000000003E-3</c:v>
                </c:pt>
                <c:pt idx="7848">
                  <c:v>5.2499799999999996E-3</c:v>
                </c:pt>
                <c:pt idx="7849">
                  <c:v>-4.9686399999999996E-4</c:v>
                </c:pt>
                <c:pt idx="7850">
                  <c:v>6.3753100000000004E-3</c:v>
                </c:pt>
                <c:pt idx="7851">
                  <c:v>3.4523000000000003E-4</c:v>
                </c:pt>
                <c:pt idx="7852">
                  <c:v>3.5638800000000002E-3</c:v>
                </c:pt>
                <c:pt idx="7853">
                  <c:v>3.72887E-3</c:v>
                </c:pt>
                <c:pt idx="7854">
                  <c:v>9.4222999999999998E-3</c:v>
                </c:pt>
                <c:pt idx="7855">
                  <c:v>8.3551400000000005E-3</c:v>
                </c:pt>
                <c:pt idx="7856">
                  <c:v>3.9472600000000002E-3</c:v>
                </c:pt>
                <c:pt idx="7857">
                  <c:v>5.3043400000000003E-3</c:v>
                </c:pt>
                <c:pt idx="7858">
                  <c:v>8.8729900000000007E-3</c:v>
                </c:pt>
                <c:pt idx="7859">
                  <c:v>4.4260000000000002E-3</c:v>
                </c:pt>
                <c:pt idx="7860">
                  <c:v>3.2854099999999999E-3</c:v>
                </c:pt>
                <c:pt idx="7861">
                  <c:v>7.36427E-3</c:v>
                </c:pt>
                <c:pt idx="7862">
                  <c:v>4.6768199999999999E-3</c:v>
                </c:pt>
                <c:pt idx="7863">
                  <c:v>6.9046000000000003E-3</c:v>
                </c:pt>
                <c:pt idx="7864">
                  <c:v>4.24099E-3</c:v>
                </c:pt>
                <c:pt idx="7865">
                  <c:v>1.3980900000000001E-3</c:v>
                </c:pt>
                <c:pt idx="7866" formatCode="0.00E+00">
                  <c:v>1.1444099999999999E-5</c:v>
                </c:pt>
                <c:pt idx="7867">
                  <c:v>3.3473999999999998E-4</c:v>
                </c:pt>
                <c:pt idx="7868">
                  <c:v>8.7938300000000007E-3</c:v>
                </c:pt>
                <c:pt idx="7869">
                  <c:v>5.7811700000000004E-3</c:v>
                </c:pt>
                <c:pt idx="7870">
                  <c:v>2.5558500000000001E-3</c:v>
                </c:pt>
                <c:pt idx="7871">
                  <c:v>2.31934E-3</c:v>
                </c:pt>
                <c:pt idx="7872">
                  <c:v>6.1750399999999997E-3</c:v>
                </c:pt>
                <c:pt idx="7873">
                  <c:v>8.6689000000000004E-4</c:v>
                </c:pt>
                <c:pt idx="7874">
                  <c:v>1.3469699999999999E-2</c:v>
                </c:pt>
                <c:pt idx="7875">
                  <c:v>1.0052699999999999E-2</c:v>
                </c:pt>
                <c:pt idx="7876">
                  <c:v>1.12896E-2</c:v>
                </c:pt>
                <c:pt idx="7877">
                  <c:v>4.8961600000000001E-3</c:v>
                </c:pt>
                <c:pt idx="7878">
                  <c:v>9.6139899999999993E-3</c:v>
                </c:pt>
                <c:pt idx="7879" formatCode="0.00E+00">
                  <c:v>2.0942700000000001E-3</c:v>
                </c:pt>
                <c:pt idx="7880">
                  <c:v>9.0122199999999996E-3</c:v>
                </c:pt>
                <c:pt idx="7881">
                  <c:v>1.23663E-2</c:v>
                </c:pt>
                <c:pt idx="7882">
                  <c:v>6.3200000000000001E-3</c:v>
                </c:pt>
                <c:pt idx="7883">
                  <c:v>1.22328E-2</c:v>
                </c:pt>
                <c:pt idx="7884">
                  <c:v>8.3398799999999992E-3</c:v>
                </c:pt>
                <c:pt idx="7885">
                  <c:v>1.06535E-2</c:v>
                </c:pt>
                <c:pt idx="7886">
                  <c:v>7.8220400000000006E-3</c:v>
                </c:pt>
                <c:pt idx="7887">
                  <c:v>1.15786E-2</c:v>
                </c:pt>
                <c:pt idx="7888">
                  <c:v>1.33762E-2</c:v>
                </c:pt>
                <c:pt idx="7889">
                  <c:v>4.2343099999999998E-3</c:v>
                </c:pt>
                <c:pt idx="7890">
                  <c:v>6.5851199999999999E-3</c:v>
                </c:pt>
                <c:pt idx="7891">
                  <c:v>4.7388100000000004E-3</c:v>
                </c:pt>
                <c:pt idx="7892">
                  <c:v>5.6114199999999998E-3</c:v>
                </c:pt>
                <c:pt idx="7893" formatCode="0.00E+00">
                  <c:v>8.6298E-3</c:v>
                </c:pt>
                <c:pt idx="7894">
                  <c:v>6.0558300000000003E-4</c:v>
                </c:pt>
                <c:pt idx="7895">
                  <c:v>-4.7226000000000004E-3</c:v>
                </c:pt>
                <c:pt idx="7896">
                  <c:v>3.7097900000000001E-4</c:v>
                </c:pt>
                <c:pt idx="7897">
                  <c:v>-7.1029700000000001E-3</c:v>
                </c:pt>
                <c:pt idx="7898">
                  <c:v>-1.67274E-3</c:v>
                </c:pt>
                <c:pt idx="7899">
                  <c:v>-5.0620999999999999E-3</c:v>
                </c:pt>
                <c:pt idx="7900">
                  <c:v>-5.9480699999999997E-3</c:v>
                </c:pt>
                <c:pt idx="7901">
                  <c:v>-6.0892100000000003E-3</c:v>
                </c:pt>
                <c:pt idx="7902">
                  <c:v>-8.8024100000000001E-3</c:v>
                </c:pt>
                <c:pt idx="7903">
                  <c:v>-1.14079E-2</c:v>
                </c:pt>
                <c:pt idx="7904">
                  <c:v>-3.9672900000000002E-4</c:v>
                </c:pt>
                <c:pt idx="7905">
                  <c:v>-3.6287300000000001E-3</c:v>
                </c:pt>
                <c:pt idx="7906">
                  <c:v>-2.6702900000000001E-4</c:v>
                </c:pt>
                <c:pt idx="7907">
                  <c:v>-1.3074899999999999E-3</c:v>
                </c:pt>
                <c:pt idx="7908">
                  <c:v>-5.20039E-3</c:v>
                </c:pt>
                <c:pt idx="7909">
                  <c:v>2.9249200000000001E-3</c:v>
                </c:pt>
                <c:pt idx="7910">
                  <c:v>1.35899E-3</c:v>
                </c:pt>
                <c:pt idx="7911">
                  <c:v>9.2334700000000006E-3</c:v>
                </c:pt>
                <c:pt idx="7912">
                  <c:v>-4.3993000000000001E-3</c:v>
                </c:pt>
                <c:pt idx="7913">
                  <c:v>2.0456300000000001E-3</c:v>
                </c:pt>
                <c:pt idx="7914">
                  <c:v>-1.6107599999999999E-3</c:v>
                </c:pt>
                <c:pt idx="7915">
                  <c:v>-1.4696100000000001E-3</c:v>
                </c:pt>
                <c:pt idx="7916">
                  <c:v>5.2404399999999999E-3</c:v>
                </c:pt>
                <c:pt idx="7917">
                  <c:v>4.4841799999999999E-3</c:v>
                </c:pt>
                <c:pt idx="7918">
                  <c:v>5.5437100000000003E-3</c:v>
                </c:pt>
                <c:pt idx="7919">
                  <c:v>1.6078900000000001E-3</c:v>
                </c:pt>
                <c:pt idx="7920">
                  <c:v>1.4285999999999999E-3</c:v>
                </c:pt>
                <c:pt idx="7921">
                  <c:v>9.0599099999999998E-4</c:v>
                </c:pt>
                <c:pt idx="7922">
                  <c:v>1.9149799999999999E-3</c:v>
                </c:pt>
                <c:pt idx="7923">
                  <c:v>1.0108899999999999E-4</c:v>
                </c:pt>
                <c:pt idx="7924">
                  <c:v>1.2769700000000001E-3</c:v>
                </c:pt>
                <c:pt idx="7925">
                  <c:v>-5.49316E-4</c:v>
                </c:pt>
                <c:pt idx="7926">
                  <c:v>-3.3760099999999998E-4</c:v>
                </c:pt>
                <c:pt idx="7927">
                  <c:v>6.9465600000000001E-3</c:v>
                </c:pt>
                <c:pt idx="7928">
                  <c:v>2.7761499999999998E-3</c:v>
                </c:pt>
                <c:pt idx="7929">
                  <c:v>7.0571900000000005E-4</c:v>
                </c:pt>
                <c:pt idx="7930">
                  <c:v>5.2089700000000003E-3</c:v>
                </c:pt>
                <c:pt idx="7931">
                  <c:v>4.7883999999999999E-3</c:v>
                </c:pt>
                <c:pt idx="7932">
                  <c:v>4.32396E-3</c:v>
                </c:pt>
                <c:pt idx="7933">
                  <c:v>2.6674300000000001E-3</c:v>
                </c:pt>
                <c:pt idx="7934">
                  <c:v>-4.2972599999999998E-3</c:v>
                </c:pt>
                <c:pt idx="7935">
                  <c:v>2.7799600000000002E-3</c:v>
                </c:pt>
                <c:pt idx="7936" formatCode="0.00E+00">
                  <c:v>-8.3923299999999997E-5</c:v>
                </c:pt>
                <c:pt idx="7937">
                  <c:v>-2.882E-3</c:v>
                </c:pt>
                <c:pt idx="7938">
                  <c:v>8.7737999999999998E-4</c:v>
                </c:pt>
                <c:pt idx="7939">
                  <c:v>-1.0470399999999999E-2</c:v>
                </c:pt>
                <c:pt idx="7940">
                  <c:v>-9.3097700000000002E-3</c:v>
                </c:pt>
                <c:pt idx="7941">
                  <c:v>-5.6133299999999997E-3</c:v>
                </c:pt>
                <c:pt idx="7942">
                  <c:v>-9.3231200000000007E-3</c:v>
                </c:pt>
                <c:pt idx="7943">
                  <c:v>-5.4464300000000004E-3</c:v>
                </c:pt>
                <c:pt idx="7944">
                  <c:v>-7.7095000000000002E-3</c:v>
                </c:pt>
                <c:pt idx="7945">
                  <c:v>-4.0102000000000002E-3</c:v>
                </c:pt>
                <c:pt idx="7946">
                  <c:v>3.0622499999999999E-3</c:v>
                </c:pt>
                <c:pt idx="7947">
                  <c:v>-1.0326399999999999E-2</c:v>
                </c:pt>
                <c:pt idx="7948">
                  <c:v>-7.6599099999999998E-3</c:v>
                </c:pt>
                <c:pt idx="7949">
                  <c:v>-5.5952099999999998E-3</c:v>
                </c:pt>
                <c:pt idx="7950">
                  <c:v>-3.8146999999999999E-3</c:v>
                </c:pt>
                <c:pt idx="7951">
                  <c:v>1.4514899999999999E-3</c:v>
                </c:pt>
                <c:pt idx="7952">
                  <c:v>1.2273799999999999E-3</c:v>
                </c:pt>
                <c:pt idx="7953">
                  <c:v>-7.4863399999999997E-4</c:v>
                </c:pt>
                <c:pt idx="7954">
                  <c:v>5.4779099999999999E-3</c:v>
                </c:pt>
                <c:pt idx="7955">
                  <c:v>-3.28064E-3</c:v>
                </c:pt>
                <c:pt idx="7956">
                  <c:v>4.1112900000000001E-3</c:v>
                </c:pt>
                <c:pt idx="7957">
                  <c:v>5.1288599999999998E-3</c:v>
                </c:pt>
                <c:pt idx="7958">
                  <c:v>-7.5531000000000003E-4</c:v>
                </c:pt>
                <c:pt idx="7959">
                  <c:v>1.92165E-3</c:v>
                </c:pt>
                <c:pt idx="7960">
                  <c:v>-4.00543E-4</c:v>
                </c:pt>
                <c:pt idx="7961">
                  <c:v>3.9291400000000002E-3</c:v>
                </c:pt>
                <c:pt idx="7962">
                  <c:v>2.5873200000000002E-3</c:v>
                </c:pt>
                <c:pt idx="7963">
                  <c:v>1.25504E-3</c:v>
                </c:pt>
                <c:pt idx="7964">
                  <c:v>5.1650999999999997E-3</c:v>
                </c:pt>
                <c:pt idx="7965">
                  <c:v>-5.6419399999999998E-3</c:v>
                </c:pt>
                <c:pt idx="7966">
                  <c:v>-4.62818E-3</c:v>
                </c:pt>
                <c:pt idx="7967">
                  <c:v>-4.8885300000000003E-3</c:v>
                </c:pt>
                <c:pt idx="7968">
                  <c:v>-6.5383899999999998E-3</c:v>
                </c:pt>
                <c:pt idx="7969">
                  <c:v>-2.69032E-3</c:v>
                </c:pt>
                <c:pt idx="7970">
                  <c:v>-5.08881E-3</c:v>
                </c:pt>
                <c:pt idx="7971">
                  <c:v>1.38569E-3</c:v>
                </c:pt>
                <c:pt idx="7972">
                  <c:v>5.3119700000000001E-3</c:v>
                </c:pt>
                <c:pt idx="7973">
                  <c:v>-4.8932999999999997E-3</c:v>
                </c:pt>
                <c:pt idx="7974">
                  <c:v>1.00136E-4</c:v>
                </c:pt>
                <c:pt idx="7975">
                  <c:v>-1.85108E-3</c:v>
                </c:pt>
                <c:pt idx="7976">
                  <c:v>-1.16329E-2</c:v>
                </c:pt>
                <c:pt idx="7977">
                  <c:v>-3.1928999999999998E-3</c:v>
                </c:pt>
                <c:pt idx="7978">
                  <c:v>-8.7490099999999998E-3</c:v>
                </c:pt>
                <c:pt idx="7979">
                  <c:v>-3.6258699999999998E-3</c:v>
                </c:pt>
                <c:pt idx="7980">
                  <c:v>-3.1595199999999999E-3</c:v>
                </c:pt>
                <c:pt idx="7981">
                  <c:v>8.5163100000000005E-4</c:v>
                </c:pt>
                <c:pt idx="7982">
                  <c:v>1.36757E-3</c:v>
                </c:pt>
                <c:pt idx="7983">
                  <c:v>3.6306400000000001E-3</c:v>
                </c:pt>
                <c:pt idx="7984">
                  <c:v>-2.5901800000000001E-3</c:v>
                </c:pt>
                <c:pt idx="7985">
                  <c:v>-8.5306199999999992E-3</c:v>
                </c:pt>
                <c:pt idx="7986">
                  <c:v>-8.3637200000000005E-4</c:v>
                </c:pt>
                <c:pt idx="7987">
                  <c:v>-4.2800900000000003E-3</c:v>
                </c:pt>
                <c:pt idx="7988" formatCode="0.00E+00">
                  <c:v>-3.4809100000000003E-4</c:v>
                </c:pt>
                <c:pt idx="7989">
                  <c:v>-3.04127E-3</c:v>
                </c:pt>
                <c:pt idx="7990">
                  <c:v>7.0896099999999997E-3</c:v>
                </c:pt>
                <c:pt idx="7991">
                  <c:v>2.1209699999999998E-3</c:v>
                </c:pt>
                <c:pt idx="7992">
                  <c:v>-2.3498500000000001E-3</c:v>
                </c:pt>
                <c:pt idx="7993">
                  <c:v>6.0176800000000003E-4</c:v>
                </c:pt>
                <c:pt idx="7994">
                  <c:v>-6.2417999999999996E-3</c:v>
                </c:pt>
                <c:pt idx="7995">
                  <c:v>2.3078899999999999E-3</c:v>
                </c:pt>
                <c:pt idx="7996">
                  <c:v>7.9631799999999996E-4</c:v>
                </c:pt>
                <c:pt idx="7997">
                  <c:v>-4.5394900000000002E-3</c:v>
                </c:pt>
                <c:pt idx="7998">
                  <c:v>-2.3279199999999998E-3</c:v>
                </c:pt>
                <c:pt idx="7999" formatCode="0.00E+00">
                  <c:v>-2.6473999999999998E-3</c:v>
                </c:pt>
                <c:pt idx="8000">
                  <c:v>-7.7791199999999996E-3</c:v>
                </c:pt>
                <c:pt idx="8001">
                  <c:v>-7.6818499999999996E-3</c:v>
                </c:pt>
                <c:pt idx="8002">
                  <c:v>-1.09081E-2</c:v>
                </c:pt>
                <c:pt idx="8003">
                  <c:v>-6.8817100000000001E-3</c:v>
                </c:pt>
                <c:pt idx="8004">
                  <c:v>-1.0725999999999999E-2</c:v>
                </c:pt>
                <c:pt idx="8005">
                  <c:v>-1.32599E-2</c:v>
                </c:pt>
                <c:pt idx="8006">
                  <c:v>-1.35689E-2</c:v>
                </c:pt>
                <c:pt idx="8007">
                  <c:v>-1.0118500000000001E-2</c:v>
                </c:pt>
                <c:pt idx="8008">
                  <c:v>-1.4201200000000001E-2</c:v>
                </c:pt>
                <c:pt idx="8009" formatCode="0.00E+00">
                  <c:v>-7.6837499999999996E-3</c:v>
                </c:pt>
                <c:pt idx="8010">
                  <c:v>-1.13621E-2</c:v>
                </c:pt>
                <c:pt idx="8011">
                  <c:v>-1.4064800000000001E-2</c:v>
                </c:pt>
                <c:pt idx="8012">
                  <c:v>-9.8733899999999993E-3</c:v>
                </c:pt>
                <c:pt idx="8013">
                  <c:v>-1.3743399999999999E-2</c:v>
                </c:pt>
                <c:pt idx="8014">
                  <c:v>-9.4518699999999994E-3</c:v>
                </c:pt>
                <c:pt idx="8015">
                  <c:v>-1.5729900000000002E-2</c:v>
                </c:pt>
                <c:pt idx="8016">
                  <c:v>-1.4859199999999999E-2</c:v>
                </c:pt>
                <c:pt idx="8017">
                  <c:v>-9.4470999999999999E-3</c:v>
                </c:pt>
                <c:pt idx="8018">
                  <c:v>-1.29032E-2</c:v>
                </c:pt>
                <c:pt idx="8019">
                  <c:v>-1.2433100000000001E-2</c:v>
                </c:pt>
                <c:pt idx="8020">
                  <c:v>-1.7142299999999999E-2</c:v>
                </c:pt>
                <c:pt idx="8021">
                  <c:v>-1.31655E-2</c:v>
                </c:pt>
                <c:pt idx="8022">
                  <c:v>-1.6345999999999999E-2</c:v>
                </c:pt>
                <c:pt idx="8023">
                  <c:v>-1.3247500000000001E-2</c:v>
                </c:pt>
                <c:pt idx="8024">
                  <c:v>-1.3984699999999999E-2</c:v>
                </c:pt>
                <c:pt idx="8025">
                  <c:v>-1.2731599999999999E-2</c:v>
                </c:pt>
                <c:pt idx="8026">
                  <c:v>-2.02513E-2</c:v>
                </c:pt>
                <c:pt idx="8027">
                  <c:v>-1.21517E-2</c:v>
                </c:pt>
                <c:pt idx="8028">
                  <c:v>-2.0439100000000002E-2</c:v>
                </c:pt>
                <c:pt idx="8029">
                  <c:v>-1.54114E-2</c:v>
                </c:pt>
                <c:pt idx="8030">
                  <c:v>-1.7427399999999999E-2</c:v>
                </c:pt>
                <c:pt idx="8031">
                  <c:v>-2.2092799999999999E-2</c:v>
                </c:pt>
                <c:pt idx="8032">
                  <c:v>-1.53227E-2</c:v>
                </c:pt>
                <c:pt idx="8033">
                  <c:v>-1.8036799999999999E-2</c:v>
                </c:pt>
                <c:pt idx="8034">
                  <c:v>-1.9854500000000001E-2</c:v>
                </c:pt>
                <c:pt idx="8035">
                  <c:v>-1.9468300000000001E-2</c:v>
                </c:pt>
                <c:pt idx="8036">
                  <c:v>-1.67618E-2</c:v>
                </c:pt>
                <c:pt idx="8037">
                  <c:v>-1.45626E-2</c:v>
                </c:pt>
                <c:pt idx="8038">
                  <c:v>-1.9158399999999999E-2</c:v>
                </c:pt>
                <c:pt idx="8039">
                  <c:v>-1.5740400000000002E-2</c:v>
                </c:pt>
                <c:pt idx="8040">
                  <c:v>-1.6433699999999999E-2</c:v>
                </c:pt>
                <c:pt idx="8041">
                  <c:v>-1.4553999999999999E-2</c:v>
                </c:pt>
                <c:pt idx="8042">
                  <c:v>-1.1774099999999999E-2</c:v>
                </c:pt>
                <c:pt idx="8043">
                  <c:v>-1.36423E-2</c:v>
                </c:pt>
                <c:pt idx="8044">
                  <c:v>-1.2178400000000001E-2</c:v>
                </c:pt>
                <c:pt idx="8045">
                  <c:v>-5.2537900000000004E-3</c:v>
                </c:pt>
                <c:pt idx="8046">
                  <c:v>-1.41525E-2</c:v>
                </c:pt>
                <c:pt idx="8047">
                  <c:v>-1.66912E-2</c:v>
                </c:pt>
                <c:pt idx="8048">
                  <c:v>-1.2926099999999999E-2</c:v>
                </c:pt>
                <c:pt idx="8049">
                  <c:v>-2.0382899999999999E-2</c:v>
                </c:pt>
                <c:pt idx="8050">
                  <c:v>-1.58195E-2</c:v>
                </c:pt>
                <c:pt idx="8051">
                  <c:v>-1.81341E-2</c:v>
                </c:pt>
                <c:pt idx="8052">
                  <c:v>-1.47791E-2</c:v>
                </c:pt>
                <c:pt idx="8053">
                  <c:v>-1.5665999999999999E-2</c:v>
                </c:pt>
                <c:pt idx="8054">
                  <c:v>-1.6697900000000002E-2</c:v>
                </c:pt>
                <c:pt idx="8055">
                  <c:v>-1.4451E-2</c:v>
                </c:pt>
                <c:pt idx="8056">
                  <c:v>-8.5058200000000007E-3</c:v>
                </c:pt>
                <c:pt idx="8057">
                  <c:v>-7.2927499999999998E-3</c:v>
                </c:pt>
                <c:pt idx="8058">
                  <c:v>-1.23739E-2</c:v>
                </c:pt>
                <c:pt idx="8059">
                  <c:v>-1.3347599999999999E-2</c:v>
                </c:pt>
                <c:pt idx="8060">
                  <c:v>-1.33305E-2</c:v>
                </c:pt>
                <c:pt idx="8061">
                  <c:v>-1.04542E-2</c:v>
                </c:pt>
                <c:pt idx="8062">
                  <c:v>-7.4214900000000002E-3</c:v>
                </c:pt>
                <c:pt idx="8063">
                  <c:v>-1.7430299999999999E-2</c:v>
                </c:pt>
                <c:pt idx="8064">
                  <c:v>-1.24817E-2</c:v>
                </c:pt>
                <c:pt idx="8065">
                  <c:v>-1.6288799999999999E-2</c:v>
                </c:pt>
                <c:pt idx="8066">
                  <c:v>-8.2273499999999996E-3</c:v>
                </c:pt>
                <c:pt idx="8067">
                  <c:v>-7.4281700000000004E-3</c:v>
                </c:pt>
                <c:pt idx="8068">
                  <c:v>-1.27764E-2</c:v>
                </c:pt>
                <c:pt idx="8069">
                  <c:v>-1.71919E-2</c:v>
                </c:pt>
                <c:pt idx="8070">
                  <c:v>-1.0809900000000001E-2</c:v>
                </c:pt>
                <c:pt idx="8071">
                  <c:v>-4.5022999999999999E-3</c:v>
                </c:pt>
                <c:pt idx="8072" formatCode="0.00E+00">
                  <c:v>-6.5059699999999998E-3</c:v>
                </c:pt>
                <c:pt idx="8073">
                  <c:v>-4.6129200000000004E-3</c:v>
                </c:pt>
                <c:pt idx="8074">
                  <c:v>-9.3774800000000005E-3</c:v>
                </c:pt>
                <c:pt idx="8075">
                  <c:v>-1.3358099999999999E-2</c:v>
                </c:pt>
                <c:pt idx="8076">
                  <c:v>-1.6735099999999999E-2</c:v>
                </c:pt>
                <c:pt idx="8077">
                  <c:v>-6.4239500000000003E-3</c:v>
                </c:pt>
                <c:pt idx="8078">
                  <c:v>-1.05953E-2</c:v>
                </c:pt>
                <c:pt idx="8079">
                  <c:v>-4.0836300000000004E-3</c:v>
                </c:pt>
                <c:pt idx="8080">
                  <c:v>-1.3062499999999999E-2</c:v>
                </c:pt>
                <c:pt idx="8081">
                  <c:v>-1.43967E-2</c:v>
                </c:pt>
                <c:pt idx="8082">
                  <c:v>-8.9273500000000006E-3</c:v>
                </c:pt>
                <c:pt idx="8083">
                  <c:v>-8.5115399999999997E-3</c:v>
                </c:pt>
                <c:pt idx="8084">
                  <c:v>-3.4055700000000001E-3</c:v>
                </c:pt>
                <c:pt idx="8085">
                  <c:v>-1.1501300000000001E-3</c:v>
                </c:pt>
                <c:pt idx="8086">
                  <c:v>-6.0949300000000001E-3</c:v>
                </c:pt>
                <c:pt idx="8087">
                  <c:v>-7.1144099999999998E-3</c:v>
                </c:pt>
                <c:pt idx="8088">
                  <c:v>-1.54305E-3</c:v>
                </c:pt>
                <c:pt idx="8089">
                  <c:v>-4.7988900000000001E-3</c:v>
                </c:pt>
                <c:pt idx="8090">
                  <c:v>-6.2942499999999997E-4</c:v>
                </c:pt>
                <c:pt idx="8091">
                  <c:v>-4.2743700000000004E-3</c:v>
                </c:pt>
                <c:pt idx="8092">
                  <c:v>-2.9239700000000001E-3</c:v>
                </c:pt>
                <c:pt idx="8093">
                  <c:v>-9.97257E-3</c:v>
                </c:pt>
                <c:pt idx="8094">
                  <c:v>-2.4633400000000001E-3</c:v>
                </c:pt>
                <c:pt idx="8095">
                  <c:v>-1.45817E-3</c:v>
                </c:pt>
                <c:pt idx="8096">
                  <c:v>-1.03626E-2</c:v>
                </c:pt>
                <c:pt idx="8097">
                  <c:v>-6.0472499999999997E-3</c:v>
                </c:pt>
                <c:pt idx="8098">
                  <c:v>-1.10893E-2</c:v>
                </c:pt>
                <c:pt idx="8099">
                  <c:v>-8.4552800000000008E-3</c:v>
                </c:pt>
                <c:pt idx="8100">
                  <c:v>-1.4762899999999999E-3</c:v>
                </c:pt>
                <c:pt idx="8101">
                  <c:v>-1.9264200000000001E-3</c:v>
                </c:pt>
                <c:pt idx="8102">
                  <c:v>-3.5696E-3</c:v>
                </c:pt>
                <c:pt idx="8103">
                  <c:v>-5.42736E-3</c:v>
                </c:pt>
                <c:pt idx="8104">
                  <c:v>-7.6217699999999999E-3</c:v>
                </c:pt>
                <c:pt idx="8105">
                  <c:v>1.3961799999999999E-3</c:v>
                </c:pt>
                <c:pt idx="8106">
                  <c:v>-1.6040799999999999E-3</c:v>
                </c:pt>
                <c:pt idx="8107">
                  <c:v>-5.4521600000000002E-3</c:v>
                </c:pt>
                <c:pt idx="8108">
                  <c:v>-5.2957500000000001E-3</c:v>
                </c:pt>
                <c:pt idx="8109">
                  <c:v>-2.1648399999999999E-3</c:v>
                </c:pt>
                <c:pt idx="8110">
                  <c:v>-1.3971299999999999E-3</c:v>
                </c:pt>
                <c:pt idx="8111">
                  <c:v>-3.5276399999999999E-3</c:v>
                </c:pt>
                <c:pt idx="8112">
                  <c:v>-1.0869E-2</c:v>
                </c:pt>
                <c:pt idx="8113">
                  <c:v>-6.1225899999999998E-4</c:v>
                </c:pt>
                <c:pt idx="8114">
                  <c:v>-2.73609E-3</c:v>
                </c:pt>
                <c:pt idx="8115">
                  <c:v>-6.5288500000000001E-3</c:v>
                </c:pt>
                <c:pt idx="8116">
                  <c:v>-7.0495599999999999E-3</c:v>
                </c:pt>
                <c:pt idx="8117">
                  <c:v>-1.1013E-2</c:v>
                </c:pt>
                <c:pt idx="8118">
                  <c:v>-8.2187700000000002E-3</c:v>
                </c:pt>
                <c:pt idx="8119">
                  <c:v>-8.2778899999999996E-3</c:v>
                </c:pt>
                <c:pt idx="8120">
                  <c:v>-7.8382499999999997E-3</c:v>
                </c:pt>
                <c:pt idx="8121">
                  <c:v>-8.7461499999999994E-3</c:v>
                </c:pt>
                <c:pt idx="8122">
                  <c:v>-8.4333399999999992E-3</c:v>
                </c:pt>
                <c:pt idx="8123">
                  <c:v>-8.3227200000000005E-3</c:v>
                </c:pt>
                <c:pt idx="8124">
                  <c:v>-3.1194700000000001E-3</c:v>
                </c:pt>
                <c:pt idx="8125">
                  <c:v>-1.2940399999999999E-2</c:v>
                </c:pt>
                <c:pt idx="8126">
                  <c:v>-9.0198499999999994E-3</c:v>
                </c:pt>
                <c:pt idx="8127">
                  <c:v>-1.2105899999999999E-2</c:v>
                </c:pt>
                <c:pt idx="8128">
                  <c:v>-1.0644900000000001E-2</c:v>
                </c:pt>
                <c:pt idx="8129">
                  <c:v>-6.8769499999999997E-3</c:v>
                </c:pt>
                <c:pt idx="8130">
                  <c:v>-1.48106E-2</c:v>
                </c:pt>
                <c:pt idx="8131">
                  <c:v>-6.5526999999999998E-3</c:v>
                </c:pt>
                <c:pt idx="8132">
                  <c:v>-1.3491599999999999E-2</c:v>
                </c:pt>
                <c:pt idx="8133">
                  <c:v>-2.1082900000000002E-2</c:v>
                </c:pt>
                <c:pt idx="8134">
                  <c:v>-1.29528E-2</c:v>
                </c:pt>
                <c:pt idx="8135">
                  <c:v>-1.34687E-2</c:v>
                </c:pt>
                <c:pt idx="8136">
                  <c:v>-2.33831E-2</c:v>
                </c:pt>
                <c:pt idx="8137">
                  <c:v>-1.51787E-2</c:v>
                </c:pt>
                <c:pt idx="8138">
                  <c:v>-2.5643300000000001E-2</c:v>
                </c:pt>
                <c:pt idx="8139">
                  <c:v>-1.8469800000000001E-2</c:v>
                </c:pt>
                <c:pt idx="8140">
                  <c:v>-1.42708E-2</c:v>
                </c:pt>
                <c:pt idx="8141">
                  <c:v>-1.41239E-2</c:v>
                </c:pt>
                <c:pt idx="8142">
                  <c:v>-1.06068E-2</c:v>
                </c:pt>
                <c:pt idx="8143">
                  <c:v>-1.898E-2</c:v>
                </c:pt>
                <c:pt idx="8144">
                  <c:v>-1.8047299999999999E-2</c:v>
                </c:pt>
                <c:pt idx="8145">
                  <c:v>-1.5716600000000001E-2</c:v>
                </c:pt>
                <c:pt idx="8146">
                  <c:v>-1.23167E-2</c:v>
                </c:pt>
                <c:pt idx="8147">
                  <c:v>-1.43404E-2</c:v>
                </c:pt>
                <c:pt idx="8148">
                  <c:v>-1.6383200000000001E-2</c:v>
                </c:pt>
                <c:pt idx="8149">
                  <c:v>-1.5773800000000001E-2</c:v>
                </c:pt>
                <c:pt idx="8150">
                  <c:v>-8.2921999999999996E-3</c:v>
                </c:pt>
                <c:pt idx="8151">
                  <c:v>-9.2592200000000003E-3</c:v>
                </c:pt>
                <c:pt idx="8152">
                  <c:v>-6.2665899999999998E-3</c:v>
                </c:pt>
                <c:pt idx="8153">
                  <c:v>-3.3254600000000001E-3</c:v>
                </c:pt>
                <c:pt idx="8154">
                  <c:v>-1.42183E-2</c:v>
                </c:pt>
                <c:pt idx="8155">
                  <c:v>-7.3385200000000003E-3</c:v>
                </c:pt>
                <c:pt idx="8156">
                  <c:v>-1.0326399999999999E-2</c:v>
                </c:pt>
                <c:pt idx="8157" formatCode="0.00E+00">
                  <c:v>-1.3420100000000001E-2</c:v>
                </c:pt>
                <c:pt idx="8158">
                  <c:v>-4.6005200000000003E-3</c:v>
                </c:pt>
                <c:pt idx="8159">
                  <c:v>-5.7125099999999996E-3</c:v>
                </c:pt>
                <c:pt idx="8160">
                  <c:v>-4.0550200000000003E-3</c:v>
                </c:pt>
                <c:pt idx="8161">
                  <c:v>-7.9994200000000001E-3</c:v>
                </c:pt>
                <c:pt idx="8162">
                  <c:v>-9.8075899999999997E-3</c:v>
                </c:pt>
                <c:pt idx="8163">
                  <c:v>-5.0745E-3</c:v>
                </c:pt>
                <c:pt idx="8164">
                  <c:v>-9.9840199999999997E-3</c:v>
                </c:pt>
                <c:pt idx="8165">
                  <c:v>-7.2097799999999998E-3</c:v>
                </c:pt>
                <c:pt idx="8166">
                  <c:v>-1.19848E-2</c:v>
                </c:pt>
                <c:pt idx="8167">
                  <c:v>-3.6373099999999999E-3</c:v>
                </c:pt>
                <c:pt idx="8168">
                  <c:v>-7.5025600000000001E-3</c:v>
                </c:pt>
                <c:pt idx="8169">
                  <c:v>-2.7952200000000002E-3</c:v>
                </c:pt>
                <c:pt idx="8170">
                  <c:v>-4.5261399999999997E-3</c:v>
                </c:pt>
                <c:pt idx="8171">
                  <c:v>-1.24168E-2</c:v>
                </c:pt>
                <c:pt idx="8172">
                  <c:v>-1.6189599999999998E-2</c:v>
                </c:pt>
                <c:pt idx="8173">
                  <c:v>-2.7093899999999999E-3</c:v>
                </c:pt>
                <c:pt idx="8174">
                  <c:v>-2.2583E-3</c:v>
                </c:pt>
                <c:pt idx="8175">
                  <c:v>-7.8086900000000001E-3</c:v>
                </c:pt>
                <c:pt idx="8176">
                  <c:v>-9.4022800000000007E-3</c:v>
                </c:pt>
                <c:pt idx="8177">
                  <c:v>-4.6625099999999999E-3</c:v>
                </c:pt>
                <c:pt idx="8178">
                  <c:v>-2.8524399999999999E-3</c:v>
                </c:pt>
                <c:pt idx="8179">
                  <c:v>-9.7856499999999999E-3</c:v>
                </c:pt>
                <c:pt idx="8180">
                  <c:v>-2.3889499999999999E-3</c:v>
                </c:pt>
                <c:pt idx="8181">
                  <c:v>-6.4878499999999999E-3</c:v>
                </c:pt>
                <c:pt idx="8182">
                  <c:v>-7.5263999999999999E-3</c:v>
                </c:pt>
                <c:pt idx="8183">
                  <c:v>-1.03617E-2</c:v>
                </c:pt>
                <c:pt idx="8184">
                  <c:v>-1.20039E-2</c:v>
                </c:pt>
                <c:pt idx="8185">
                  <c:v>-6.2198599999999998E-3</c:v>
                </c:pt>
                <c:pt idx="8186">
                  <c:v>-6.6433000000000004E-3</c:v>
                </c:pt>
                <c:pt idx="8187">
                  <c:v>-1.07765E-4</c:v>
                </c:pt>
                <c:pt idx="8188">
                  <c:v>-4.3802299999999997E-3</c:v>
                </c:pt>
                <c:pt idx="8189">
                  <c:v>-9.1857899999999992E-3</c:v>
                </c:pt>
                <c:pt idx="8190">
                  <c:v>-7.6179500000000001E-3</c:v>
                </c:pt>
                <c:pt idx="8191">
                  <c:v>-6.54697E-3</c:v>
                </c:pt>
                <c:pt idx="8192">
                  <c:v>3.05748E-3</c:v>
                </c:pt>
                <c:pt idx="8193">
                  <c:v>-7.5769399999999999E-3</c:v>
                </c:pt>
                <c:pt idx="8194">
                  <c:v>-6.60992E-3</c:v>
                </c:pt>
                <c:pt idx="8195">
                  <c:v>-2.6226000000000001E-3</c:v>
                </c:pt>
                <c:pt idx="8196">
                  <c:v>-5.1784500000000002E-3</c:v>
                </c:pt>
                <c:pt idx="8197">
                  <c:v>8.0966899999999995E-4</c:v>
                </c:pt>
                <c:pt idx="8198">
                  <c:v>-4.15802E-4</c:v>
                </c:pt>
                <c:pt idx="8199">
                  <c:v>-2.30598E-3</c:v>
                </c:pt>
                <c:pt idx="8200">
                  <c:v>-7.5092300000000004E-3</c:v>
                </c:pt>
                <c:pt idx="8201">
                  <c:v>-1.19877E-3</c:v>
                </c:pt>
                <c:pt idx="8202">
                  <c:v>-7.9040499999999993E-3</c:v>
                </c:pt>
                <c:pt idx="8203">
                  <c:v>-3.7364999999999998E-3</c:v>
                </c:pt>
                <c:pt idx="8204">
                  <c:v>-3.6420799999999998E-3</c:v>
                </c:pt>
                <c:pt idx="8205">
                  <c:v>-4.3277699999999999E-3</c:v>
                </c:pt>
                <c:pt idx="8206">
                  <c:v>2.4700200000000002E-4</c:v>
                </c:pt>
                <c:pt idx="8207">
                  <c:v>-9.984970000000001E-4</c:v>
                </c:pt>
                <c:pt idx="8208">
                  <c:v>3.8137399999999999E-3</c:v>
                </c:pt>
                <c:pt idx="8209">
                  <c:v>-2.06661E-3</c:v>
                </c:pt>
                <c:pt idx="8210">
                  <c:v>-2.5758700000000001E-3</c:v>
                </c:pt>
                <c:pt idx="8211">
                  <c:v>-3.8709600000000001E-3</c:v>
                </c:pt>
                <c:pt idx="8212">
                  <c:v>-6.2751799999999998E-4</c:v>
                </c:pt>
                <c:pt idx="8213">
                  <c:v>-2.94685E-3</c:v>
                </c:pt>
                <c:pt idx="8214">
                  <c:v>-2.6826900000000002E-3</c:v>
                </c:pt>
                <c:pt idx="8215">
                  <c:v>-6.0367600000000004E-3</c:v>
                </c:pt>
                <c:pt idx="8216">
                  <c:v>-2.2497200000000002E-3</c:v>
                </c:pt>
                <c:pt idx="8217">
                  <c:v>-4.8542000000000002E-4</c:v>
                </c:pt>
                <c:pt idx="8218">
                  <c:v>-2.2020299999999998E-3</c:v>
                </c:pt>
                <c:pt idx="8219">
                  <c:v>-1.91402E-3</c:v>
                </c:pt>
                <c:pt idx="8220">
                  <c:v>-4.3230100000000004E-3</c:v>
                </c:pt>
                <c:pt idx="8221" formatCode="0.00E+00">
                  <c:v>1.6212500000000001E-5</c:v>
                </c:pt>
                <c:pt idx="8222">
                  <c:v>-4.03595E-3</c:v>
                </c:pt>
                <c:pt idx="8223">
                  <c:v>4.4508000000000004E-3</c:v>
                </c:pt>
                <c:pt idx="8224">
                  <c:v>-3.0927699999999999E-3</c:v>
                </c:pt>
                <c:pt idx="8225">
                  <c:v>4.3144200000000002E-3</c:v>
                </c:pt>
                <c:pt idx="8226">
                  <c:v>3.2300900000000001E-3</c:v>
                </c:pt>
                <c:pt idx="8227">
                  <c:v>6.2675500000000002E-3</c:v>
                </c:pt>
                <c:pt idx="8228">
                  <c:v>2.9687899999999998E-3</c:v>
                </c:pt>
                <c:pt idx="8229">
                  <c:v>2.6664700000000002E-3</c:v>
                </c:pt>
                <c:pt idx="8230">
                  <c:v>6.4935699999999997E-3</c:v>
                </c:pt>
                <c:pt idx="8231">
                  <c:v>-1.21689E-3</c:v>
                </c:pt>
                <c:pt idx="8232">
                  <c:v>-3.6926300000000001E-3</c:v>
                </c:pt>
                <c:pt idx="8233">
                  <c:v>-7.6866100000000002E-4</c:v>
                </c:pt>
                <c:pt idx="8234">
                  <c:v>-9.4222999999999996E-4</c:v>
                </c:pt>
                <c:pt idx="8235">
                  <c:v>2.5825499999999999E-3</c:v>
                </c:pt>
                <c:pt idx="8236">
                  <c:v>7.6532400000000004E-3</c:v>
                </c:pt>
                <c:pt idx="8237">
                  <c:v>-1.03283E-3</c:v>
                </c:pt>
                <c:pt idx="8238">
                  <c:v>-2.6197400000000002E-3</c:v>
                </c:pt>
                <c:pt idx="8239">
                  <c:v>1.9741100000000001E-4</c:v>
                </c:pt>
                <c:pt idx="8240">
                  <c:v>-2.74658E-4</c:v>
                </c:pt>
                <c:pt idx="8241">
                  <c:v>2.9268300000000001E-3</c:v>
                </c:pt>
                <c:pt idx="8242">
                  <c:v>-6.8569200000000001E-4</c:v>
                </c:pt>
                <c:pt idx="8243">
                  <c:v>-2.4528499999999999E-3</c:v>
                </c:pt>
                <c:pt idx="8244">
                  <c:v>2.04849E-3</c:v>
                </c:pt>
                <c:pt idx="8245">
                  <c:v>-8.2397500000000001E-4</c:v>
                </c:pt>
                <c:pt idx="8246">
                  <c:v>-6.3705399999999996E-4</c:v>
                </c:pt>
                <c:pt idx="8247">
                  <c:v>-7.63607E-3</c:v>
                </c:pt>
                <c:pt idx="8248">
                  <c:v>-3.5991700000000001E-3</c:v>
                </c:pt>
                <c:pt idx="8249">
                  <c:v>-5.7792700000000004E-3</c:v>
                </c:pt>
                <c:pt idx="8250">
                  <c:v>-2.1142999999999999E-3</c:v>
                </c:pt>
                <c:pt idx="8251">
                  <c:v>-7.0447900000000004E-3</c:v>
                </c:pt>
                <c:pt idx="8252">
                  <c:v>-1.1301E-2</c:v>
                </c:pt>
                <c:pt idx="8253">
                  <c:v>-6.2322599999999999E-3</c:v>
                </c:pt>
                <c:pt idx="8254">
                  <c:v>-4.4860799999999999E-3</c:v>
                </c:pt>
                <c:pt idx="8255">
                  <c:v>-1.2311900000000001E-3</c:v>
                </c:pt>
                <c:pt idx="8256">
                  <c:v>-6.3228599999999996E-3</c:v>
                </c:pt>
                <c:pt idx="8257">
                  <c:v>-6.8607299999999998E-3</c:v>
                </c:pt>
                <c:pt idx="8258">
                  <c:v>-6.9103200000000002E-3</c:v>
                </c:pt>
                <c:pt idx="8259">
                  <c:v>-3.2930400000000001E-3</c:v>
                </c:pt>
                <c:pt idx="8260">
                  <c:v>-3.4914E-3</c:v>
                </c:pt>
                <c:pt idx="8261">
                  <c:v>-4.1913999999999996E-3</c:v>
                </c:pt>
                <c:pt idx="8262">
                  <c:v>-3.7355399999999999E-3</c:v>
                </c:pt>
                <c:pt idx="8263">
                  <c:v>-3.89194E-3</c:v>
                </c:pt>
                <c:pt idx="8264">
                  <c:v>2.8610199999999999E-4</c:v>
                </c:pt>
                <c:pt idx="8265">
                  <c:v>6.3247700000000004E-3</c:v>
                </c:pt>
                <c:pt idx="8266">
                  <c:v>3.0365000000000001E-3</c:v>
                </c:pt>
                <c:pt idx="8267">
                  <c:v>-4.9018900000000003E-4</c:v>
                </c:pt>
                <c:pt idx="8268">
                  <c:v>-3.1814600000000001E-3</c:v>
                </c:pt>
                <c:pt idx="8269">
                  <c:v>-2.2792799999999999E-4</c:v>
                </c:pt>
                <c:pt idx="8270">
                  <c:v>2.1486299999999999E-3</c:v>
                </c:pt>
                <c:pt idx="8271">
                  <c:v>7.8725800000000005E-3</c:v>
                </c:pt>
                <c:pt idx="8272">
                  <c:v>1.0403600000000001E-2</c:v>
                </c:pt>
                <c:pt idx="8273">
                  <c:v>1.03254E-2</c:v>
                </c:pt>
                <c:pt idx="8274">
                  <c:v>8.6526899999999993E-3</c:v>
                </c:pt>
                <c:pt idx="8275">
                  <c:v>1.4111500000000001E-2</c:v>
                </c:pt>
                <c:pt idx="8276">
                  <c:v>1.0542899999999999E-2</c:v>
                </c:pt>
                <c:pt idx="8277">
                  <c:v>1.4128699999999999E-2</c:v>
                </c:pt>
                <c:pt idx="8278">
                  <c:v>1.02749E-2</c:v>
                </c:pt>
                <c:pt idx="8279">
                  <c:v>1.00613E-2</c:v>
                </c:pt>
                <c:pt idx="8280">
                  <c:v>1.3398200000000001E-2</c:v>
                </c:pt>
                <c:pt idx="8281">
                  <c:v>7.8420599999999997E-3</c:v>
                </c:pt>
                <c:pt idx="8282">
                  <c:v>1.8124600000000001E-2</c:v>
                </c:pt>
                <c:pt idx="8283">
                  <c:v>1.0241500000000001E-2</c:v>
                </c:pt>
                <c:pt idx="8284">
                  <c:v>1.1065500000000001E-2</c:v>
                </c:pt>
                <c:pt idx="8285">
                  <c:v>1.35441E-2</c:v>
                </c:pt>
                <c:pt idx="8286">
                  <c:v>1.5529599999999999E-2</c:v>
                </c:pt>
                <c:pt idx="8287">
                  <c:v>1.23234E-2</c:v>
                </c:pt>
                <c:pt idx="8288">
                  <c:v>9.6740699999999999E-3</c:v>
                </c:pt>
                <c:pt idx="8289">
                  <c:v>7.4558300000000001E-3</c:v>
                </c:pt>
                <c:pt idx="8290">
                  <c:v>5.2452100000000002E-3</c:v>
                </c:pt>
                <c:pt idx="8291">
                  <c:v>7.78198E-3</c:v>
                </c:pt>
                <c:pt idx="8292">
                  <c:v>7.1907000000000004E-3</c:v>
                </c:pt>
                <c:pt idx="8293">
                  <c:v>5.5608699999999999E-3</c:v>
                </c:pt>
                <c:pt idx="8294">
                  <c:v>1.0668800000000001E-2</c:v>
                </c:pt>
                <c:pt idx="8295">
                  <c:v>3.1795500000000002E-3</c:v>
                </c:pt>
                <c:pt idx="8296">
                  <c:v>3.65067E-3</c:v>
                </c:pt>
                <c:pt idx="8297">
                  <c:v>1.0686899999999999E-2</c:v>
                </c:pt>
                <c:pt idx="8298">
                  <c:v>2.73895E-3</c:v>
                </c:pt>
                <c:pt idx="8299">
                  <c:v>5.1126499999999998E-3</c:v>
                </c:pt>
                <c:pt idx="8300">
                  <c:v>5.0458899999999999E-3</c:v>
                </c:pt>
                <c:pt idx="8301">
                  <c:v>4.28963E-3</c:v>
                </c:pt>
                <c:pt idx="8302">
                  <c:v>5.7859399999999998E-3</c:v>
                </c:pt>
                <c:pt idx="8303">
                  <c:v>5.2356700000000004E-3</c:v>
                </c:pt>
                <c:pt idx="8304">
                  <c:v>9.2143999999999993E-3</c:v>
                </c:pt>
                <c:pt idx="8305">
                  <c:v>6.2742199999999996E-3</c:v>
                </c:pt>
                <c:pt idx="8306">
                  <c:v>1.18704E-2</c:v>
                </c:pt>
                <c:pt idx="8307">
                  <c:v>5.9375799999999996E-3</c:v>
                </c:pt>
                <c:pt idx="8308">
                  <c:v>3.9110200000000003E-3</c:v>
                </c:pt>
                <c:pt idx="8309">
                  <c:v>8.6250300000000005E-3</c:v>
                </c:pt>
                <c:pt idx="8310">
                  <c:v>1.03798E-2</c:v>
                </c:pt>
                <c:pt idx="8311">
                  <c:v>1.0005E-2</c:v>
                </c:pt>
                <c:pt idx="8312">
                  <c:v>1.08814E-3</c:v>
                </c:pt>
                <c:pt idx="8313">
                  <c:v>2.882E-3</c:v>
                </c:pt>
                <c:pt idx="8314">
                  <c:v>-1.8205599999999999E-3</c:v>
                </c:pt>
                <c:pt idx="8315">
                  <c:v>4.1828200000000003E-3</c:v>
                </c:pt>
                <c:pt idx="8316">
                  <c:v>-1.47438E-3</c:v>
                </c:pt>
                <c:pt idx="8317">
                  <c:v>7.0877099999999997E-3</c:v>
                </c:pt>
                <c:pt idx="8318">
                  <c:v>6.7930200000000003E-3</c:v>
                </c:pt>
                <c:pt idx="8319">
                  <c:v>2.7799600000000002E-3</c:v>
                </c:pt>
                <c:pt idx="8320">
                  <c:v>5.4283100000000004E-3</c:v>
                </c:pt>
                <c:pt idx="8321">
                  <c:v>3.1824100000000001E-3</c:v>
                </c:pt>
                <c:pt idx="8322">
                  <c:v>7.9841600000000006E-3</c:v>
                </c:pt>
                <c:pt idx="8323">
                  <c:v>9.3669900000000004E-3</c:v>
                </c:pt>
                <c:pt idx="8324">
                  <c:v>1.77479E-3</c:v>
                </c:pt>
                <c:pt idx="8325">
                  <c:v>6.38676E-3</c:v>
                </c:pt>
                <c:pt idx="8326">
                  <c:v>3.4256E-3</c:v>
                </c:pt>
                <c:pt idx="8327">
                  <c:v>9.1237999999999996E-3</c:v>
                </c:pt>
                <c:pt idx="8328">
                  <c:v>5.6981999999999996E-3</c:v>
                </c:pt>
                <c:pt idx="8329">
                  <c:v>9.0475099999999999E-3</c:v>
                </c:pt>
                <c:pt idx="8330">
                  <c:v>2.81525E-3</c:v>
                </c:pt>
                <c:pt idx="8331">
                  <c:v>8.6469700000000004E-3</c:v>
                </c:pt>
                <c:pt idx="8332">
                  <c:v>6.9560999999999998E-3</c:v>
                </c:pt>
                <c:pt idx="8333">
                  <c:v>8.5334799999999995E-3</c:v>
                </c:pt>
                <c:pt idx="8334">
                  <c:v>1.091E-2</c:v>
                </c:pt>
                <c:pt idx="8335">
                  <c:v>1.3382E-2</c:v>
                </c:pt>
                <c:pt idx="8336">
                  <c:v>1.90887E-2</c:v>
                </c:pt>
                <c:pt idx="8337">
                  <c:v>3.19958E-3</c:v>
                </c:pt>
                <c:pt idx="8338">
                  <c:v>1.60036E-2</c:v>
                </c:pt>
                <c:pt idx="8339">
                  <c:v>9.5357900000000006E-3</c:v>
                </c:pt>
                <c:pt idx="8340">
                  <c:v>8.6011899999999999E-3</c:v>
                </c:pt>
                <c:pt idx="8341">
                  <c:v>1.1343000000000001E-2</c:v>
                </c:pt>
                <c:pt idx="8342">
                  <c:v>5.3682299999999999E-3</c:v>
                </c:pt>
                <c:pt idx="8343">
                  <c:v>5.4140100000000003E-3</c:v>
                </c:pt>
                <c:pt idx="8344">
                  <c:v>4.6024300000000002E-3</c:v>
                </c:pt>
                <c:pt idx="8345">
                  <c:v>7.0552799999999997E-3</c:v>
                </c:pt>
                <c:pt idx="8346">
                  <c:v>7.4224499999999997E-3</c:v>
                </c:pt>
                <c:pt idx="8347">
                  <c:v>1.58453E-2</c:v>
                </c:pt>
                <c:pt idx="8348">
                  <c:v>4.8866300000000003E-3</c:v>
                </c:pt>
                <c:pt idx="8349" formatCode="0.00E+00">
                  <c:v>1.2340500000000001E-2</c:v>
                </c:pt>
                <c:pt idx="8350" formatCode="0.00E+00">
                  <c:v>8.2664499999999998E-3</c:v>
                </c:pt>
                <c:pt idx="8351">
                  <c:v>1.38578E-2</c:v>
                </c:pt>
                <c:pt idx="8352">
                  <c:v>7.0066499999999997E-3</c:v>
                </c:pt>
                <c:pt idx="8353">
                  <c:v>2.4061199999999999E-3</c:v>
                </c:pt>
                <c:pt idx="8354">
                  <c:v>4.0759999999999998E-3</c:v>
                </c:pt>
                <c:pt idx="8355">
                  <c:v>9.3879700000000007E-3</c:v>
                </c:pt>
                <c:pt idx="8356">
                  <c:v>6.6499699999999998E-3</c:v>
                </c:pt>
                <c:pt idx="8357">
                  <c:v>1.27668E-2</c:v>
                </c:pt>
                <c:pt idx="8358">
                  <c:v>1.10493E-2</c:v>
                </c:pt>
                <c:pt idx="8359">
                  <c:v>3.8042100000000001E-3</c:v>
                </c:pt>
                <c:pt idx="8360">
                  <c:v>8.8949200000000006E-3</c:v>
                </c:pt>
                <c:pt idx="8361">
                  <c:v>5.8746299999999998E-4</c:v>
                </c:pt>
                <c:pt idx="8362">
                  <c:v>7.0724500000000001E-3</c:v>
                </c:pt>
                <c:pt idx="8363">
                  <c:v>6.2675500000000002E-3</c:v>
                </c:pt>
                <c:pt idx="8364">
                  <c:v>1.1155099999999999E-2</c:v>
                </c:pt>
                <c:pt idx="8365">
                  <c:v>8.5926100000000005E-3</c:v>
                </c:pt>
                <c:pt idx="8366">
                  <c:v>7.6389300000000004E-3</c:v>
                </c:pt>
                <c:pt idx="8367">
                  <c:v>4.4403100000000003E-3</c:v>
                </c:pt>
                <c:pt idx="8368">
                  <c:v>8.7203999999999997E-3</c:v>
                </c:pt>
                <c:pt idx="8369">
                  <c:v>7.85923E-3</c:v>
                </c:pt>
                <c:pt idx="8370">
                  <c:v>8.7423299999999995E-3</c:v>
                </c:pt>
                <c:pt idx="8371">
                  <c:v>6.7815799999999997E-3</c:v>
                </c:pt>
                <c:pt idx="8372">
                  <c:v>3.9157899999999997E-3</c:v>
                </c:pt>
                <c:pt idx="8373">
                  <c:v>5.6819899999999996E-3</c:v>
                </c:pt>
                <c:pt idx="8374">
                  <c:v>9.6912400000000003E-3</c:v>
                </c:pt>
                <c:pt idx="8375" formatCode="0.00E+00">
                  <c:v>9.8600400000000005E-3</c:v>
                </c:pt>
                <c:pt idx="8376">
                  <c:v>5.2604699999999997E-3</c:v>
                </c:pt>
                <c:pt idx="8377">
                  <c:v>4.8027E-3</c:v>
                </c:pt>
                <c:pt idx="8378">
                  <c:v>8.82053E-3</c:v>
                </c:pt>
                <c:pt idx="8379" formatCode="0.00E+00">
                  <c:v>9.5615400000000003E-3</c:v>
                </c:pt>
                <c:pt idx="8380">
                  <c:v>4.9991599999999999E-3</c:v>
                </c:pt>
                <c:pt idx="8381">
                  <c:v>8.3017300000000002E-3</c:v>
                </c:pt>
                <c:pt idx="8382" formatCode="0.00E+00">
                  <c:v>1.2069699999999999E-2</c:v>
                </c:pt>
                <c:pt idx="8383">
                  <c:v>1.30749E-2</c:v>
                </c:pt>
                <c:pt idx="8384">
                  <c:v>1.0039299999999999E-2</c:v>
                </c:pt>
                <c:pt idx="8385">
                  <c:v>8.7680799999999993E-3</c:v>
                </c:pt>
                <c:pt idx="8386">
                  <c:v>6.4296700000000002E-3</c:v>
                </c:pt>
                <c:pt idx="8387">
                  <c:v>7.4825300000000003E-3</c:v>
                </c:pt>
                <c:pt idx="8388">
                  <c:v>1.4233600000000001E-2</c:v>
                </c:pt>
                <c:pt idx="8389">
                  <c:v>9.3612699999999997E-3</c:v>
                </c:pt>
                <c:pt idx="8390">
                  <c:v>1.02539E-2</c:v>
                </c:pt>
                <c:pt idx="8391">
                  <c:v>1.39618E-2</c:v>
                </c:pt>
                <c:pt idx="8392">
                  <c:v>1.6297300000000001E-2</c:v>
                </c:pt>
                <c:pt idx="8393">
                  <c:v>1.6005499999999999E-2</c:v>
                </c:pt>
                <c:pt idx="8394">
                  <c:v>2.1978399999999999E-2</c:v>
                </c:pt>
                <c:pt idx="8395">
                  <c:v>1.3998E-2</c:v>
                </c:pt>
                <c:pt idx="8396">
                  <c:v>1.8659599999999998E-2</c:v>
                </c:pt>
                <c:pt idx="8397">
                  <c:v>1.3668100000000001E-2</c:v>
                </c:pt>
                <c:pt idx="8398">
                  <c:v>1.54409E-2</c:v>
                </c:pt>
                <c:pt idx="8399">
                  <c:v>2.1908799999999999E-2</c:v>
                </c:pt>
                <c:pt idx="8400">
                  <c:v>2.0089099999999999E-2</c:v>
                </c:pt>
                <c:pt idx="8401">
                  <c:v>2.3072200000000001E-2</c:v>
                </c:pt>
                <c:pt idx="8402">
                  <c:v>2.2337900000000001E-2</c:v>
                </c:pt>
                <c:pt idx="8403">
                  <c:v>1.9090699999999999E-2</c:v>
                </c:pt>
                <c:pt idx="8404">
                  <c:v>1.7167999999999999E-2</c:v>
                </c:pt>
                <c:pt idx="8405">
                  <c:v>1.3561200000000001E-2</c:v>
                </c:pt>
                <c:pt idx="8406">
                  <c:v>1.50852E-2</c:v>
                </c:pt>
                <c:pt idx="8407">
                  <c:v>1.7059299999999999E-2</c:v>
                </c:pt>
                <c:pt idx="8408">
                  <c:v>9.3383800000000003E-3</c:v>
                </c:pt>
                <c:pt idx="8409">
                  <c:v>9.1104500000000008E-3</c:v>
                </c:pt>
                <c:pt idx="8410">
                  <c:v>1.03645E-2</c:v>
                </c:pt>
                <c:pt idx="8411">
                  <c:v>1.54381E-2</c:v>
                </c:pt>
                <c:pt idx="8412">
                  <c:v>1.12896E-2</c:v>
                </c:pt>
                <c:pt idx="8413">
                  <c:v>1.8036799999999999E-2</c:v>
                </c:pt>
                <c:pt idx="8414">
                  <c:v>1.29719E-2</c:v>
                </c:pt>
                <c:pt idx="8415">
                  <c:v>1.05457E-2</c:v>
                </c:pt>
                <c:pt idx="8416">
                  <c:v>1.21193E-2</c:v>
                </c:pt>
                <c:pt idx="8417">
                  <c:v>1.5824299999999999E-2</c:v>
                </c:pt>
                <c:pt idx="8418">
                  <c:v>1.2844100000000001E-2</c:v>
                </c:pt>
                <c:pt idx="8419">
                  <c:v>1.51834E-2</c:v>
                </c:pt>
                <c:pt idx="8420">
                  <c:v>1.6858100000000001E-2</c:v>
                </c:pt>
                <c:pt idx="8421">
                  <c:v>8.4724399999999995E-3</c:v>
                </c:pt>
                <c:pt idx="8422">
                  <c:v>1.6456599999999998E-2</c:v>
                </c:pt>
                <c:pt idx="8423">
                  <c:v>1.4090500000000001E-2</c:v>
                </c:pt>
                <c:pt idx="8424">
                  <c:v>2.0468699999999999E-2</c:v>
                </c:pt>
                <c:pt idx="8425">
                  <c:v>1.36204E-2</c:v>
                </c:pt>
                <c:pt idx="8426">
                  <c:v>1.38073E-2</c:v>
                </c:pt>
                <c:pt idx="8427">
                  <c:v>1.5158700000000001E-2</c:v>
                </c:pt>
                <c:pt idx="8428">
                  <c:v>1.6231499999999999E-2</c:v>
                </c:pt>
                <c:pt idx="8429">
                  <c:v>1.4405299999999999E-2</c:v>
                </c:pt>
                <c:pt idx="8430">
                  <c:v>1.6319299999999998E-2</c:v>
                </c:pt>
                <c:pt idx="8431">
                  <c:v>1.1547999999999999E-2</c:v>
                </c:pt>
                <c:pt idx="8432">
                  <c:v>1.719E-2</c:v>
                </c:pt>
                <c:pt idx="8433">
                  <c:v>1.7024000000000001E-2</c:v>
                </c:pt>
                <c:pt idx="8434">
                  <c:v>1.2229E-2</c:v>
                </c:pt>
                <c:pt idx="8435">
                  <c:v>1.2926099999999999E-2</c:v>
                </c:pt>
                <c:pt idx="8436">
                  <c:v>1.31989E-2</c:v>
                </c:pt>
                <c:pt idx="8437">
                  <c:v>1.95923E-2</c:v>
                </c:pt>
                <c:pt idx="8438">
                  <c:v>1.4493900000000001E-2</c:v>
                </c:pt>
                <c:pt idx="8439">
                  <c:v>1.1694899999999999E-2</c:v>
                </c:pt>
                <c:pt idx="8440">
                  <c:v>1.2774499999999999E-2</c:v>
                </c:pt>
                <c:pt idx="8441" formatCode="0.00E+00">
                  <c:v>9.0436900000000001E-3</c:v>
                </c:pt>
                <c:pt idx="8442">
                  <c:v>7.8897499999999992E-3</c:v>
                </c:pt>
                <c:pt idx="8443" formatCode="0.00E+00">
                  <c:v>1.37482E-2</c:v>
                </c:pt>
                <c:pt idx="8444">
                  <c:v>2.3107499999999999E-3</c:v>
                </c:pt>
                <c:pt idx="8445">
                  <c:v>1.10321E-2</c:v>
                </c:pt>
                <c:pt idx="8446">
                  <c:v>1.5249300000000001E-3</c:v>
                </c:pt>
                <c:pt idx="8447">
                  <c:v>4.7082900000000004E-3</c:v>
                </c:pt>
                <c:pt idx="8448">
                  <c:v>9.23824E-3</c:v>
                </c:pt>
                <c:pt idx="8449">
                  <c:v>1.32322E-2</c:v>
                </c:pt>
                <c:pt idx="8450">
                  <c:v>1.2761099999999999E-2</c:v>
                </c:pt>
                <c:pt idx="8451">
                  <c:v>1.1406899999999999E-2</c:v>
                </c:pt>
                <c:pt idx="8452">
                  <c:v>1.44329E-2</c:v>
                </c:pt>
                <c:pt idx="8453">
                  <c:v>9.10854E-3</c:v>
                </c:pt>
                <c:pt idx="8454">
                  <c:v>7.6150899999999997E-3</c:v>
                </c:pt>
                <c:pt idx="8455">
                  <c:v>9.4642600000000004E-3</c:v>
                </c:pt>
                <c:pt idx="8456">
                  <c:v>1.7534299999999999E-2</c:v>
                </c:pt>
                <c:pt idx="8457">
                  <c:v>1.12429E-2</c:v>
                </c:pt>
                <c:pt idx="8458">
                  <c:v>1.6367900000000001E-2</c:v>
                </c:pt>
                <c:pt idx="8459">
                  <c:v>1.53913E-2</c:v>
                </c:pt>
                <c:pt idx="8460">
                  <c:v>1.6253500000000001E-2</c:v>
                </c:pt>
                <c:pt idx="8461">
                  <c:v>1.6415599999999999E-2</c:v>
                </c:pt>
                <c:pt idx="8462">
                  <c:v>8.7699900000000001E-3</c:v>
                </c:pt>
                <c:pt idx="8463">
                  <c:v>1.4136299999999999E-2</c:v>
                </c:pt>
                <c:pt idx="8464">
                  <c:v>1.38569E-2</c:v>
                </c:pt>
                <c:pt idx="8465">
                  <c:v>1.1714E-2</c:v>
                </c:pt>
                <c:pt idx="8466">
                  <c:v>9.0866100000000002E-3</c:v>
                </c:pt>
                <c:pt idx="8467">
                  <c:v>1.43137E-2</c:v>
                </c:pt>
                <c:pt idx="8468">
                  <c:v>1.08299E-2</c:v>
                </c:pt>
                <c:pt idx="8469">
                  <c:v>1.3391500000000001E-2</c:v>
                </c:pt>
                <c:pt idx="8470">
                  <c:v>1.0985399999999999E-2</c:v>
                </c:pt>
                <c:pt idx="8471">
                  <c:v>8.4562300000000003E-3</c:v>
                </c:pt>
                <c:pt idx="8472">
                  <c:v>7.9650899999999993E-3</c:v>
                </c:pt>
                <c:pt idx="8473">
                  <c:v>7.0409799999999996E-3</c:v>
                </c:pt>
                <c:pt idx="8474">
                  <c:v>5.56946E-3</c:v>
                </c:pt>
                <c:pt idx="8475">
                  <c:v>8.4438299999999994E-3</c:v>
                </c:pt>
                <c:pt idx="8476">
                  <c:v>3.68404E-3</c:v>
                </c:pt>
                <c:pt idx="8477">
                  <c:v>1.18523E-2</c:v>
                </c:pt>
                <c:pt idx="8478">
                  <c:v>1.48869E-3</c:v>
                </c:pt>
                <c:pt idx="8479">
                  <c:v>8.9960100000000005E-3</c:v>
                </c:pt>
                <c:pt idx="8480">
                  <c:v>9.4699899999999993E-3</c:v>
                </c:pt>
                <c:pt idx="8481">
                  <c:v>7.4663200000000002E-3</c:v>
                </c:pt>
                <c:pt idx="8482">
                  <c:v>1.02253E-2</c:v>
                </c:pt>
                <c:pt idx="8483">
                  <c:v>9.7112699999999993E-3</c:v>
                </c:pt>
                <c:pt idx="8484">
                  <c:v>1.1658699999999999E-2</c:v>
                </c:pt>
                <c:pt idx="8485">
                  <c:v>1.18084E-2</c:v>
                </c:pt>
                <c:pt idx="8486">
                  <c:v>1.68629E-2</c:v>
                </c:pt>
                <c:pt idx="8487">
                  <c:v>7.6761199999999998E-3</c:v>
                </c:pt>
                <c:pt idx="8488">
                  <c:v>1.02243E-2</c:v>
                </c:pt>
                <c:pt idx="8489">
                  <c:v>4.5642900000000004E-3</c:v>
                </c:pt>
                <c:pt idx="8490">
                  <c:v>1.3258000000000001E-2</c:v>
                </c:pt>
                <c:pt idx="8491">
                  <c:v>1.1072200000000001E-2</c:v>
                </c:pt>
                <c:pt idx="8492">
                  <c:v>1.5497199999999999E-2</c:v>
                </c:pt>
                <c:pt idx="8493">
                  <c:v>1.231E-2</c:v>
                </c:pt>
                <c:pt idx="8494">
                  <c:v>8.6469700000000004E-3</c:v>
                </c:pt>
                <c:pt idx="8495">
                  <c:v>1.3070099999999999E-2</c:v>
                </c:pt>
                <c:pt idx="8496">
                  <c:v>1.48191E-2</c:v>
                </c:pt>
                <c:pt idx="8497">
                  <c:v>1.87359E-2</c:v>
                </c:pt>
                <c:pt idx="8498">
                  <c:v>1.29709E-2</c:v>
                </c:pt>
                <c:pt idx="8499">
                  <c:v>8.3160400000000002E-3</c:v>
                </c:pt>
                <c:pt idx="8500">
                  <c:v>8.0194499999999991E-3</c:v>
                </c:pt>
                <c:pt idx="8501">
                  <c:v>1.3402000000000001E-2</c:v>
                </c:pt>
                <c:pt idx="8502">
                  <c:v>1.2335799999999999E-2</c:v>
                </c:pt>
                <c:pt idx="8503">
                  <c:v>4.8637400000000001E-3</c:v>
                </c:pt>
                <c:pt idx="8504">
                  <c:v>3.6859499999999999E-3</c:v>
                </c:pt>
                <c:pt idx="8505">
                  <c:v>8.1300699999999997E-3</c:v>
                </c:pt>
                <c:pt idx="8506">
                  <c:v>3.9262799999999999E-3</c:v>
                </c:pt>
                <c:pt idx="8507">
                  <c:v>6.5774900000000001E-3</c:v>
                </c:pt>
                <c:pt idx="8508">
                  <c:v>3.6296800000000001E-3</c:v>
                </c:pt>
                <c:pt idx="8509">
                  <c:v>8.0776199999999995E-4</c:v>
                </c:pt>
                <c:pt idx="8510">
                  <c:v>1.89781E-4</c:v>
                </c:pt>
                <c:pt idx="8511">
                  <c:v>9.3460099999999996E-4</c:v>
                </c:pt>
                <c:pt idx="8512">
                  <c:v>-2.0799600000000001E-3</c:v>
                </c:pt>
                <c:pt idx="8513">
                  <c:v>4.2228700000000001E-3</c:v>
                </c:pt>
                <c:pt idx="8514">
                  <c:v>6.19602E-3</c:v>
                </c:pt>
                <c:pt idx="8515">
                  <c:v>4.0721899999999998E-3</c:v>
                </c:pt>
                <c:pt idx="8516">
                  <c:v>6.8721800000000003E-3</c:v>
                </c:pt>
                <c:pt idx="8517">
                  <c:v>7.2879800000000003E-3</c:v>
                </c:pt>
                <c:pt idx="8518">
                  <c:v>4.6644199999999999E-3</c:v>
                </c:pt>
                <c:pt idx="8519">
                  <c:v>5.4950700000000003E-3</c:v>
                </c:pt>
                <c:pt idx="8520">
                  <c:v>5.6190500000000004E-3</c:v>
                </c:pt>
                <c:pt idx="8521">
                  <c:v>5.69916E-3</c:v>
                </c:pt>
                <c:pt idx="8522">
                  <c:v>6.2723199999999996E-3</c:v>
                </c:pt>
                <c:pt idx="8523">
                  <c:v>1.0354E-2</c:v>
                </c:pt>
                <c:pt idx="8524">
                  <c:v>4.9076099999999998E-3</c:v>
                </c:pt>
                <c:pt idx="8525">
                  <c:v>8.6059599999999993E-3</c:v>
                </c:pt>
                <c:pt idx="8526">
                  <c:v>8.4943799999999993E-3</c:v>
                </c:pt>
                <c:pt idx="8527">
                  <c:v>4.5490299999999999E-3</c:v>
                </c:pt>
                <c:pt idx="8528">
                  <c:v>8.4409700000000008E-3</c:v>
                </c:pt>
                <c:pt idx="8529">
                  <c:v>2.62356E-3</c:v>
                </c:pt>
                <c:pt idx="8530">
                  <c:v>6.29139E-3</c:v>
                </c:pt>
                <c:pt idx="8531">
                  <c:v>-9.75609E-4</c:v>
                </c:pt>
                <c:pt idx="8532">
                  <c:v>-1.7642999999999999E-4</c:v>
                </c:pt>
                <c:pt idx="8533">
                  <c:v>7.3451999999999996E-3</c:v>
                </c:pt>
                <c:pt idx="8534">
                  <c:v>3.9749099999999999E-3</c:v>
                </c:pt>
                <c:pt idx="8535">
                  <c:v>-1.4200199999999999E-3</c:v>
                </c:pt>
                <c:pt idx="8536">
                  <c:v>-4.8904400000000002E-3</c:v>
                </c:pt>
                <c:pt idx="8537">
                  <c:v>-4.3668700000000001E-3</c:v>
                </c:pt>
                <c:pt idx="8538">
                  <c:v>-5.7249099999999997E-3</c:v>
                </c:pt>
                <c:pt idx="8539">
                  <c:v>-3.5820000000000001E-3</c:v>
                </c:pt>
                <c:pt idx="8540">
                  <c:v>-2.01225E-4</c:v>
                </c:pt>
                <c:pt idx="8541">
                  <c:v>-3.3874500000000002E-3</c:v>
                </c:pt>
                <c:pt idx="8542">
                  <c:v>8.9931500000000003E-4</c:v>
                </c:pt>
                <c:pt idx="8543">
                  <c:v>-9.5138500000000008E-3</c:v>
                </c:pt>
                <c:pt idx="8544">
                  <c:v>-3.2920800000000002E-3</c:v>
                </c:pt>
                <c:pt idx="8545">
                  <c:v>2.5253300000000001E-3</c:v>
                </c:pt>
                <c:pt idx="8546">
                  <c:v>4.5137399999999996E-3</c:v>
                </c:pt>
                <c:pt idx="8547">
                  <c:v>2.09618E-3</c:v>
                </c:pt>
                <c:pt idx="8548">
                  <c:v>6.3896199999999997E-4</c:v>
                </c:pt>
                <c:pt idx="8549">
                  <c:v>-5.0716399999999997E-3</c:v>
                </c:pt>
                <c:pt idx="8550">
                  <c:v>-6.7453399999999998E-3</c:v>
                </c:pt>
                <c:pt idx="8551" formatCode="0.00E+00">
                  <c:v>-1.61648E-3</c:v>
                </c:pt>
                <c:pt idx="8552">
                  <c:v>1.31321E-3</c:v>
                </c:pt>
                <c:pt idx="8553">
                  <c:v>-1.08719E-3</c:v>
                </c:pt>
                <c:pt idx="8554">
                  <c:v>-1.97029E-3</c:v>
                </c:pt>
                <c:pt idx="8555" formatCode="0.00E+00">
                  <c:v>-7.1525600000000005E-5</c:v>
                </c:pt>
                <c:pt idx="8556">
                  <c:v>-4.7483400000000002E-3</c:v>
                </c:pt>
                <c:pt idx="8557" formatCode="0.00E+00">
                  <c:v>-4.1961700000000002E-5</c:v>
                </c:pt>
                <c:pt idx="8558">
                  <c:v>1.93882E-3</c:v>
                </c:pt>
                <c:pt idx="8559">
                  <c:v>1.0747899999999999E-3</c:v>
                </c:pt>
                <c:pt idx="8560">
                  <c:v>3.1833600000000001E-3</c:v>
                </c:pt>
                <c:pt idx="8561">
                  <c:v>-2.9058500000000002E-3</c:v>
                </c:pt>
                <c:pt idx="8562">
                  <c:v>1.7642999999999999E-3</c:v>
                </c:pt>
                <c:pt idx="8563">
                  <c:v>3.10707E-3</c:v>
                </c:pt>
                <c:pt idx="8564">
                  <c:v>2.32124E-3</c:v>
                </c:pt>
                <c:pt idx="8565">
                  <c:v>5.1078800000000004E-3</c:v>
                </c:pt>
                <c:pt idx="8566">
                  <c:v>6.7510599999999997E-3</c:v>
                </c:pt>
                <c:pt idx="8567">
                  <c:v>-2.4766900000000001E-3</c:v>
                </c:pt>
                <c:pt idx="8568">
                  <c:v>4.8446699999999998E-4</c:v>
                </c:pt>
                <c:pt idx="8569">
                  <c:v>-3.9777800000000002E-3</c:v>
                </c:pt>
                <c:pt idx="8570">
                  <c:v>1.9016300000000001E-3</c:v>
                </c:pt>
                <c:pt idx="8571">
                  <c:v>7.6084100000000003E-3</c:v>
                </c:pt>
                <c:pt idx="8572">
                  <c:v>-5.0640099999999996E-4</c:v>
                </c:pt>
                <c:pt idx="8573">
                  <c:v>9.6416500000000001E-4</c:v>
                </c:pt>
                <c:pt idx="8574">
                  <c:v>-3.0384100000000001E-3</c:v>
                </c:pt>
                <c:pt idx="8575">
                  <c:v>-4.7273599999999999E-3</c:v>
                </c:pt>
                <c:pt idx="8576">
                  <c:v>-5.5599200000000005E-4</c:v>
                </c:pt>
                <c:pt idx="8577">
                  <c:v>-6.7081500000000004E-3</c:v>
                </c:pt>
                <c:pt idx="8578">
                  <c:v>-2.04849E-3</c:v>
                </c:pt>
                <c:pt idx="8579">
                  <c:v>-5.8031100000000002E-3</c:v>
                </c:pt>
                <c:pt idx="8580">
                  <c:v>-4.5051600000000002E-3</c:v>
                </c:pt>
                <c:pt idx="8581">
                  <c:v>-7.8048700000000002E-3</c:v>
                </c:pt>
                <c:pt idx="8582">
                  <c:v>-1.0097500000000001E-2</c:v>
                </c:pt>
                <c:pt idx="8583">
                  <c:v>-8.7652200000000006E-3</c:v>
                </c:pt>
                <c:pt idx="8584">
                  <c:v>-1.1158899999999999E-2</c:v>
                </c:pt>
                <c:pt idx="8585">
                  <c:v>-1.5518199999999999E-2</c:v>
                </c:pt>
                <c:pt idx="8586">
                  <c:v>-1.48182E-2</c:v>
                </c:pt>
                <c:pt idx="8587">
                  <c:v>-1.0110900000000001E-2</c:v>
                </c:pt>
                <c:pt idx="8588">
                  <c:v>-9.4041799999999998E-3</c:v>
                </c:pt>
                <c:pt idx="8589">
                  <c:v>-3.5953500000000002E-4</c:v>
                </c:pt>
                <c:pt idx="8590">
                  <c:v>-5.3892100000000002E-3</c:v>
                </c:pt>
                <c:pt idx="8591">
                  <c:v>-8.6784399999999999E-4</c:v>
                </c:pt>
                <c:pt idx="8592">
                  <c:v>-9.4604500000000005E-3</c:v>
                </c:pt>
                <c:pt idx="8593">
                  <c:v>-7.3871600000000003E-3</c:v>
                </c:pt>
                <c:pt idx="8594">
                  <c:v>-4.9180999999999999E-3</c:v>
                </c:pt>
                <c:pt idx="8595">
                  <c:v>-7.9479200000000007E-3</c:v>
                </c:pt>
                <c:pt idx="8596">
                  <c:v>-6.89793E-3</c:v>
                </c:pt>
                <c:pt idx="8597">
                  <c:v>-4.2619700000000003E-3</c:v>
                </c:pt>
                <c:pt idx="8598">
                  <c:v>2.2964499999999998E-3</c:v>
                </c:pt>
                <c:pt idx="8599">
                  <c:v>-2.62642E-3</c:v>
                </c:pt>
                <c:pt idx="8600">
                  <c:v>2.5215099999999998E-3</c:v>
                </c:pt>
                <c:pt idx="8601">
                  <c:v>-1.6126599999999999E-3</c:v>
                </c:pt>
                <c:pt idx="8602">
                  <c:v>1.0280599999999999E-3</c:v>
                </c:pt>
                <c:pt idx="8603">
                  <c:v>-1.06525E-3</c:v>
                </c:pt>
                <c:pt idx="8604">
                  <c:v>-7.9212199999999997E-3</c:v>
                </c:pt>
                <c:pt idx="8605">
                  <c:v>-1.06897E-2</c:v>
                </c:pt>
                <c:pt idx="8606">
                  <c:v>-1.5239699999999999E-3</c:v>
                </c:pt>
                <c:pt idx="8607">
                  <c:v>-2.5177000000000001E-4</c:v>
                </c:pt>
                <c:pt idx="8608">
                  <c:v>-4.6825399999999998E-4</c:v>
                </c:pt>
                <c:pt idx="8609">
                  <c:v>-8.4218999999999995E-3</c:v>
                </c:pt>
                <c:pt idx="8610" formatCode="0.00E+00">
                  <c:v>-7.8792600000000008E-3</c:v>
                </c:pt>
                <c:pt idx="8611">
                  <c:v>-1.2522699999999999E-2</c:v>
                </c:pt>
                <c:pt idx="8612">
                  <c:v>-5.2843100000000004E-3</c:v>
                </c:pt>
                <c:pt idx="8613">
                  <c:v>-4.9190500000000003E-3</c:v>
                </c:pt>
                <c:pt idx="8614">
                  <c:v>-7.8744899999999996E-3</c:v>
                </c:pt>
                <c:pt idx="8615">
                  <c:v>-1.20926E-3</c:v>
                </c:pt>
                <c:pt idx="8616">
                  <c:v>-3.2062499999999999E-3</c:v>
                </c:pt>
                <c:pt idx="8617">
                  <c:v>-2.9535299999999998E-3</c:v>
                </c:pt>
                <c:pt idx="8618">
                  <c:v>3.1242399999999999E-3</c:v>
                </c:pt>
                <c:pt idx="8619">
                  <c:v>-1.56403E-4</c:v>
                </c:pt>
                <c:pt idx="8620">
                  <c:v>2.8676999999999999E-3</c:v>
                </c:pt>
                <c:pt idx="8621">
                  <c:v>6.1054200000000003E-3</c:v>
                </c:pt>
                <c:pt idx="8622">
                  <c:v>-3.49045E-3</c:v>
                </c:pt>
                <c:pt idx="8623">
                  <c:v>3.4980800000000002E-3</c:v>
                </c:pt>
                <c:pt idx="8624">
                  <c:v>4.0864899999999999E-3</c:v>
                </c:pt>
                <c:pt idx="8625">
                  <c:v>5.6543399999999999E-3</c:v>
                </c:pt>
                <c:pt idx="8626">
                  <c:v>7.8897499999999992E-3</c:v>
                </c:pt>
                <c:pt idx="8627">
                  <c:v>-3.4999800000000002E-4</c:v>
                </c:pt>
                <c:pt idx="8628">
                  <c:v>-3.2262800000000002E-3</c:v>
                </c:pt>
                <c:pt idx="8629">
                  <c:v>8.8920600000000002E-3</c:v>
                </c:pt>
                <c:pt idx="8630">
                  <c:v>3.7584300000000001E-3</c:v>
                </c:pt>
                <c:pt idx="8631">
                  <c:v>8.5611300000000001E-3</c:v>
                </c:pt>
                <c:pt idx="8632">
                  <c:v>2.5787399999999999E-3</c:v>
                </c:pt>
                <c:pt idx="8633">
                  <c:v>7.8439700000000005E-3</c:v>
                </c:pt>
                <c:pt idx="8634">
                  <c:v>-2.2973999999999998E-3</c:v>
                </c:pt>
                <c:pt idx="8635">
                  <c:v>-5.7191799999999999E-3</c:v>
                </c:pt>
                <c:pt idx="8636" formatCode="0.00E+00">
                  <c:v>-1.7833700000000001E-4</c:v>
                </c:pt>
                <c:pt idx="8637">
                  <c:v>1.0967300000000001E-4</c:v>
                </c:pt>
                <c:pt idx="8638">
                  <c:v>-8.0490100000000001E-4</c:v>
                </c:pt>
                <c:pt idx="8639">
                  <c:v>-7.4853899999999998E-3</c:v>
                </c:pt>
                <c:pt idx="8640">
                  <c:v>-1.35736E-2</c:v>
                </c:pt>
                <c:pt idx="8641">
                  <c:v>-8.9788400000000001E-3</c:v>
                </c:pt>
                <c:pt idx="8642">
                  <c:v>-3.0708300000000001E-3</c:v>
                </c:pt>
                <c:pt idx="8643">
                  <c:v>-9.7827899999999995E-3</c:v>
                </c:pt>
                <c:pt idx="8644">
                  <c:v>-9.8533600000000002E-3</c:v>
                </c:pt>
                <c:pt idx="8645">
                  <c:v>-1.1518499999999999E-2</c:v>
                </c:pt>
                <c:pt idx="8646">
                  <c:v>-1.5958799999999999E-2</c:v>
                </c:pt>
                <c:pt idx="8647">
                  <c:v>-1.1658699999999999E-2</c:v>
                </c:pt>
                <c:pt idx="8648">
                  <c:v>-1.0182399999999999E-2</c:v>
                </c:pt>
                <c:pt idx="8649">
                  <c:v>-9.6645399999999992E-3</c:v>
                </c:pt>
                <c:pt idx="8650">
                  <c:v>-8.5134500000000005E-3</c:v>
                </c:pt>
                <c:pt idx="8651">
                  <c:v>-1.1324900000000001E-2</c:v>
                </c:pt>
                <c:pt idx="8652">
                  <c:v>-1.1523200000000001E-2</c:v>
                </c:pt>
                <c:pt idx="8653">
                  <c:v>-1.1360200000000001E-2</c:v>
                </c:pt>
                <c:pt idx="8654">
                  <c:v>-1.04055E-2</c:v>
                </c:pt>
                <c:pt idx="8655">
                  <c:v>-1.10502E-2</c:v>
                </c:pt>
                <c:pt idx="8656">
                  <c:v>-8.96454E-3</c:v>
                </c:pt>
                <c:pt idx="8657">
                  <c:v>-1.1346800000000001E-2</c:v>
                </c:pt>
                <c:pt idx="8658">
                  <c:v>-1.03979E-2</c:v>
                </c:pt>
                <c:pt idx="8659">
                  <c:v>-9.2268000000000003E-3</c:v>
                </c:pt>
                <c:pt idx="8660">
                  <c:v>-1.28012E-2</c:v>
                </c:pt>
                <c:pt idx="8661">
                  <c:v>-4.9829499999999999E-3</c:v>
                </c:pt>
                <c:pt idx="8662">
                  <c:v>-1.11103E-2</c:v>
                </c:pt>
                <c:pt idx="8663">
                  <c:v>-1.52254E-2</c:v>
                </c:pt>
                <c:pt idx="8664">
                  <c:v>-9.8638500000000004E-3</c:v>
                </c:pt>
                <c:pt idx="8665">
                  <c:v>-1.2472199999999999E-2</c:v>
                </c:pt>
                <c:pt idx="8666">
                  <c:v>-9.8438299999999996E-3</c:v>
                </c:pt>
                <c:pt idx="8667">
                  <c:v>-8.2616800000000004E-3</c:v>
                </c:pt>
                <c:pt idx="8668">
                  <c:v>-3.4027100000000002E-3</c:v>
                </c:pt>
                <c:pt idx="8669">
                  <c:v>-1.36271E-2</c:v>
                </c:pt>
                <c:pt idx="8670">
                  <c:v>-1.0129000000000001E-2</c:v>
                </c:pt>
                <c:pt idx="8671">
                  <c:v>-9.5892000000000008E-3</c:v>
                </c:pt>
                <c:pt idx="8672">
                  <c:v>-1.08786E-2</c:v>
                </c:pt>
                <c:pt idx="8673">
                  <c:v>-6.2780400000000004E-3</c:v>
                </c:pt>
                <c:pt idx="8674">
                  <c:v>-9.1228500000000001E-3</c:v>
                </c:pt>
                <c:pt idx="8675">
                  <c:v>-1.6141900000000001E-2</c:v>
                </c:pt>
                <c:pt idx="8676">
                  <c:v>-1.8610000000000002E-2</c:v>
                </c:pt>
                <c:pt idx="8677">
                  <c:v>-2.4492300000000002E-2</c:v>
                </c:pt>
                <c:pt idx="8678">
                  <c:v>-1.5191100000000001E-2</c:v>
                </c:pt>
                <c:pt idx="8679">
                  <c:v>-5.8965700000000003E-3</c:v>
                </c:pt>
                <c:pt idx="8680">
                  <c:v>-1.70879E-2</c:v>
                </c:pt>
                <c:pt idx="8681">
                  <c:v>-2.1225899999999999E-2</c:v>
                </c:pt>
                <c:pt idx="8682">
                  <c:v>-2.1747599999999999E-2</c:v>
                </c:pt>
                <c:pt idx="8683">
                  <c:v>-1.7452200000000001E-2</c:v>
                </c:pt>
                <c:pt idx="8684">
                  <c:v>-1.6228699999999999E-2</c:v>
                </c:pt>
                <c:pt idx="8685">
                  <c:v>-8.9549999999999994E-3</c:v>
                </c:pt>
                <c:pt idx="8686">
                  <c:v>-1.4726599999999999E-2</c:v>
                </c:pt>
                <c:pt idx="8687">
                  <c:v>-1.33686E-2</c:v>
                </c:pt>
                <c:pt idx="8688">
                  <c:v>-1.7906200000000001E-2</c:v>
                </c:pt>
                <c:pt idx="8689">
                  <c:v>-1.1069300000000001E-2</c:v>
                </c:pt>
                <c:pt idx="8690">
                  <c:v>-1.2392E-2</c:v>
                </c:pt>
                <c:pt idx="8691">
                  <c:v>-8.5563700000000006E-3</c:v>
                </c:pt>
                <c:pt idx="8692">
                  <c:v>-8.9197200000000008E-3</c:v>
                </c:pt>
                <c:pt idx="8693">
                  <c:v>-1.6194299999999998E-2</c:v>
                </c:pt>
                <c:pt idx="8694">
                  <c:v>-1.1929499999999999E-2</c:v>
                </c:pt>
                <c:pt idx="8695">
                  <c:v>-1.2610400000000001E-2</c:v>
                </c:pt>
                <c:pt idx="8696">
                  <c:v>-9.8657599999999995E-3</c:v>
                </c:pt>
                <c:pt idx="8697">
                  <c:v>-7.3871600000000003E-3</c:v>
                </c:pt>
                <c:pt idx="8698">
                  <c:v>-1.29023E-2</c:v>
                </c:pt>
                <c:pt idx="8699">
                  <c:v>-6.8903000000000002E-3</c:v>
                </c:pt>
                <c:pt idx="8700">
                  <c:v>-8.1720400000000002E-3</c:v>
                </c:pt>
                <c:pt idx="8701">
                  <c:v>-5.9366200000000001E-3</c:v>
                </c:pt>
                <c:pt idx="8702">
                  <c:v>-5.8202699999999998E-3</c:v>
                </c:pt>
                <c:pt idx="8703">
                  <c:v>-5.2766799999999997E-3</c:v>
                </c:pt>
                <c:pt idx="8704">
                  <c:v>-8.2397500000000005E-3</c:v>
                </c:pt>
                <c:pt idx="8705">
                  <c:v>-1.10264E-2</c:v>
                </c:pt>
                <c:pt idx="8706">
                  <c:v>-9.9144000000000003E-3</c:v>
                </c:pt>
                <c:pt idx="8707">
                  <c:v>-1.37701E-2</c:v>
                </c:pt>
                <c:pt idx="8708">
                  <c:v>-1.03827E-2</c:v>
                </c:pt>
                <c:pt idx="8709">
                  <c:v>-1.0305399999999999E-2</c:v>
                </c:pt>
                <c:pt idx="8710">
                  <c:v>-1.5464800000000001E-2</c:v>
                </c:pt>
                <c:pt idx="8711">
                  <c:v>-1.25656E-2</c:v>
                </c:pt>
                <c:pt idx="8712">
                  <c:v>-1.59826E-2</c:v>
                </c:pt>
                <c:pt idx="8713">
                  <c:v>-2.1333700000000001E-2</c:v>
                </c:pt>
                <c:pt idx="8714">
                  <c:v>-1.84174E-2</c:v>
                </c:pt>
                <c:pt idx="8715">
                  <c:v>-1.9108799999999999E-2</c:v>
                </c:pt>
                <c:pt idx="8716">
                  <c:v>-2.3181E-2</c:v>
                </c:pt>
                <c:pt idx="8717">
                  <c:v>-1.6223899999999999E-2</c:v>
                </c:pt>
                <c:pt idx="8718">
                  <c:v>-1.86319E-2</c:v>
                </c:pt>
                <c:pt idx="8719">
                  <c:v>-1.8347700000000002E-2</c:v>
                </c:pt>
                <c:pt idx="8720">
                  <c:v>-1.6072300000000001E-2</c:v>
                </c:pt>
                <c:pt idx="8721">
                  <c:v>-1.5266399999999999E-2</c:v>
                </c:pt>
                <c:pt idx="8722">
                  <c:v>-1.36051E-2</c:v>
                </c:pt>
                <c:pt idx="8723">
                  <c:v>-1.10464E-2</c:v>
                </c:pt>
                <c:pt idx="8724">
                  <c:v>-1.2126899999999999E-2</c:v>
                </c:pt>
                <c:pt idx="8725">
                  <c:v>-1.6923000000000001E-2</c:v>
                </c:pt>
                <c:pt idx="8726">
                  <c:v>-1.12181E-2</c:v>
                </c:pt>
                <c:pt idx="8727">
                  <c:v>-1.40457E-2</c:v>
                </c:pt>
                <c:pt idx="8728">
                  <c:v>-1.13974E-2</c:v>
                </c:pt>
                <c:pt idx="8729">
                  <c:v>-9.9058199999999992E-3</c:v>
                </c:pt>
                <c:pt idx="8730">
                  <c:v>-1.61028E-2</c:v>
                </c:pt>
                <c:pt idx="8731">
                  <c:v>-9.8295199999999996E-3</c:v>
                </c:pt>
                <c:pt idx="8732">
                  <c:v>-1.3538400000000001E-2</c:v>
                </c:pt>
                <c:pt idx="8733">
                  <c:v>-1.2441600000000001E-2</c:v>
                </c:pt>
                <c:pt idx="8734">
                  <c:v>-1.2689600000000001E-2</c:v>
                </c:pt>
                <c:pt idx="8735">
                  <c:v>-7.3842999999999999E-3</c:v>
                </c:pt>
                <c:pt idx="8736">
                  <c:v>-1.34182E-2</c:v>
                </c:pt>
                <c:pt idx="8737">
                  <c:v>-1.3650900000000001E-2</c:v>
                </c:pt>
                <c:pt idx="8738">
                  <c:v>-1.52674E-2</c:v>
                </c:pt>
                <c:pt idx="8739">
                  <c:v>-1.24788E-2</c:v>
                </c:pt>
                <c:pt idx="8740">
                  <c:v>-1.37196E-2</c:v>
                </c:pt>
                <c:pt idx="8741">
                  <c:v>-1.13373E-2</c:v>
                </c:pt>
                <c:pt idx="8742">
                  <c:v>-1.43547E-2</c:v>
                </c:pt>
                <c:pt idx="8743">
                  <c:v>-1.6591100000000001E-2</c:v>
                </c:pt>
                <c:pt idx="8744" formatCode="0.00E+00">
                  <c:v>-1.52044E-2</c:v>
                </c:pt>
                <c:pt idx="8745">
                  <c:v>-1.51644E-2</c:v>
                </c:pt>
                <c:pt idx="8746">
                  <c:v>-1.21841E-2</c:v>
                </c:pt>
                <c:pt idx="8747">
                  <c:v>-1.19781E-2</c:v>
                </c:pt>
                <c:pt idx="8748">
                  <c:v>-1.53236E-2</c:v>
                </c:pt>
                <c:pt idx="8749">
                  <c:v>-1.20955E-2</c:v>
                </c:pt>
                <c:pt idx="8750">
                  <c:v>-1.5817600000000001E-2</c:v>
                </c:pt>
                <c:pt idx="8751">
                  <c:v>-1.4240299999999999E-2</c:v>
                </c:pt>
                <c:pt idx="8752">
                  <c:v>-1.2058299999999999E-2</c:v>
                </c:pt>
                <c:pt idx="8753">
                  <c:v>-1.7599099999999999E-2</c:v>
                </c:pt>
                <c:pt idx="8754">
                  <c:v>-8.7013200000000002E-3</c:v>
                </c:pt>
                <c:pt idx="8755">
                  <c:v>-1.56107E-2</c:v>
                </c:pt>
                <c:pt idx="8756">
                  <c:v>-5.9966999999999998E-3</c:v>
                </c:pt>
                <c:pt idx="8757">
                  <c:v>-9.9544500000000001E-3</c:v>
                </c:pt>
                <c:pt idx="8758">
                  <c:v>-1.1691999999999999E-2</c:v>
                </c:pt>
                <c:pt idx="8759">
                  <c:v>-1.15862E-2</c:v>
                </c:pt>
                <c:pt idx="8760">
                  <c:v>-1.29833E-2</c:v>
                </c:pt>
                <c:pt idx="8761">
                  <c:v>-1.0384600000000001E-2</c:v>
                </c:pt>
                <c:pt idx="8762">
                  <c:v>-1.9323300000000002E-2</c:v>
                </c:pt>
                <c:pt idx="8763">
                  <c:v>-1.5464800000000001E-2</c:v>
                </c:pt>
                <c:pt idx="8764">
                  <c:v>-8.2826600000000007E-3</c:v>
                </c:pt>
                <c:pt idx="8765">
                  <c:v>-9.3164400000000005E-3</c:v>
                </c:pt>
                <c:pt idx="8766">
                  <c:v>-7.3251699999999998E-3</c:v>
                </c:pt>
                <c:pt idx="8767">
                  <c:v>-9.9353800000000006E-3</c:v>
                </c:pt>
                <c:pt idx="8768">
                  <c:v>-1.3769099999999999E-2</c:v>
                </c:pt>
                <c:pt idx="8769">
                  <c:v>-7.6484700000000001E-3</c:v>
                </c:pt>
                <c:pt idx="8770">
                  <c:v>-1.01595E-2</c:v>
                </c:pt>
                <c:pt idx="8771">
                  <c:v>-1.3413400000000001E-2</c:v>
                </c:pt>
                <c:pt idx="8772">
                  <c:v>-1.16072E-2</c:v>
                </c:pt>
                <c:pt idx="8773">
                  <c:v>-1.26696E-2</c:v>
                </c:pt>
                <c:pt idx="8774">
                  <c:v>-1.5619299999999999E-2</c:v>
                </c:pt>
                <c:pt idx="8775">
                  <c:v>-1.04542E-2</c:v>
                </c:pt>
                <c:pt idx="8776">
                  <c:v>-1.2230899999999999E-2</c:v>
                </c:pt>
                <c:pt idx="8777">
                  <c:v>-9.7217599999999994E-3</c:v>
                </c:pt>
                <c:pt idx="8778">
                  <c:v>-1.09386E-2</c:v>
                </c:pt>
                <c:pt idx="8779">
                  <c:v>-1.9098299999999999E-2</c:v>
                </c:pt>
                <c:pt idx="8780">
                  <c:v>-1.8254300000000001E-2</c:v>
                </c:pt>
                <c:pt idx="8781">
                  <c:v>-1.5683200000000001E-2</c:v>
                </c:pt>
                <c:pt idx="8782">
                  <c:v>-1.21975E-2</c:v>
                </c:pt>
                <c:pt idx="8783">
                  <c:v>-1.28746E-2</c:v>
                </c:pt>
                <c:pt idx="8784">
                  <c:v>-9.3317000000000001E-3</c:v>
                </c:pt>
                <c:pt idx="8785">
                  <c:v>-9.6178099999999992E-3</c:v>
                </c:pt>
                <c:pt idx="8786">
                  <c:v>-8.1205400000000007E-3</c:v>
                </c:pt>
                <c:pt idx="8787">
                  <c:v>-6.7338900000000002E-3</c:v>
                </c:pt>
                <c:pt idx="8788">
                  <c:v>-1.04437E-2</c:v>
                </c:pt>
                <c:pt idx="8789">
                  <c:v>-7.4996899999999998E-3</c:v>
                </c:pt>
                <c:pt idx="8790">
                  <c:v>-4.1332199999999999E-3</c:v>
                </c:pt>
                <c:pt idx="8791">
                  <c:v>-6.2665899999999998E-3</c:v>
                </c:pt>
                <c:pt idx="8792">
                  <c:v>-4.6787299999999999E-3</c:v>
                </c:pt>
                <c:pt idx="8793">
                  <c:v>-7.8573199999999992E-3</c:v>
                </c:pt>
                <c:pt idx="8794">
                  <c:v>-1.9588499999999998E-3</c:v>
                </c:pt>
                <c:pt idx="8795">
                  <c:v>-4.3869E-3</c:v>
                </c:pt>
                <c:pt idx="8796">
                  <c:v>-7.2383899999999999E-3</c:v>
                </c:pt>
                <c:pt idx="8797" formatCode="0.00E+00">
                  <c:v>-1.00117E-2</c:v>
                </c:pt>
                <c:pt idx="8798">
                  <c:v>-5.0468400000000004E-3</c:v>
                </c:pt>
                <c:pt idx="8799">
                  <c:v>-4.1379900000000002E-3</c:v>
                </c:pt>
                <c:pt idx="8800">
                  <c:v>-3.1423599999999999E-3</c:v>
                </c:pt>
                <c:pt idx="8801">
                  <c:v>-2.7618400000000002E-3</c:v>
                </c:pt>
                <c:pt idx="8802">
                  <c:v>-1.5087099999999999E-3</c:v>
                </c:pt>
                <c:pt idx="8803">
                  <c:v>-4.4727300000000003E-3</c:v>
                </c:pt>
                <c:pt idx="8804">
                  <c:v>3.1566599999999998E-4</c:v>
                </c:pt>
                <c:pt idx="8805">
                  <c:v>-1.15929E-2</c:v>
                </c:pt>
                <c:pt idx="8806">
                  <c:v>-1.0118500000000001E-2</c:v>
                </c:pt>
                <c:pt idx="8807">
                  <c:v>-5.4092400000000001E-3</c:v>
                </c:pt>
                <c:pt idx="8808">
                  <c:v>-8.4104499999999999E-3</c:v>
                </c:pt>
                <c:pt idx="8809">
                  <c:v>1.6365100000000001E-3</c:v>
                </c:pt>
                <c:pt idx="8810">
                  <c:v>-1.0528600000000001E-3</c:v>
                </c:pt>
                <c:pt idx="8811">
                  <c:v>-1.86539E-3</c:v>
                </c:pt>
                <c:pt idx="8812">
                  <c:v>9.9945099999999994E-4</c:v>
                </c:pt>
                <c:pt idx="8813">
                  <c:v>4.0369000000000004E-3</c:v>
                </c:pt>
                <c:pt idx="8814">
                  <c:v>-2.8696099999999999E-3</c:v>
                </c:pt>
                <c:pt idx="8815">
                  <c:v>-4.45175E-3</c:v>
                </c:pt>
                <c:pt idx="8816">
                  <c:v>4.1008E-4</c:v>
                </c:pt>
                <c:pt idx="8817">
                  <c:v>-5.3377199999999998E-3</c:v>
                </c:pt>
                <c:pt idx="8818">
                  <c:v>-4.0397599999999999E-3</c:v>
                </c:pt>
                <c:pt idx="8819">
                  <c:v>-1.9731499999999999E-3</c:v>
                </c:pt>
                <c:pt idx="8820">
                  <c:v>2.25544E-3</c:v>
                </c:pt>
                <c:pt idx="8821">
                  <c:v>-4.6129200000000004E-3</c:v>
                </c:pt>
                <c:pt idx="8822">
                  <c:v>2.88105E-3</c:v>
                </c:pt>
                <c:pt idx="8823">
                  <c:v>-5.0268200000000004E-3</c:v>
                </c:pt>
                <c:pt idx="8824">
                  <c:v>-6.7806200000000002E-3</c:v>
                </c:pt>
                <c:pt idx="8825">
                  <c:v>-8.8214900000000004E-4</c:v>
                </c:pt>
                <c:pt idx="8826">
                  <c:v>-7.93839E-3</c:v>
                </c:pt>
                <c:pt idx="8827">
                  <c:v>-2.70367E-3</c:v>
                </c:pt>
                <c:pt idx="8828">
                  <c:v>-1.2203200000000001E-2</c:v>
                </c:pt>
                <c:pt idx="8829">
                  <c:v>-9.9210700000000006E-3</c:v>
                </c:pt>
                <c:pt idx="8830">
                  <c:v>-1.12E-2</c:v>
                </c:pt>
                <c:pt idx="8831">
                  <c:v>-9.0551399999999997E-3</c:v>
                </c:pt>
                <c:pt idx="8832">
                  <c:v>-1.11828E-2</c:v>
                </c:pt>
                <c:pt idx="8833" formatCode="0.00E+00">
                  <c:v>-1.30405E-2</c:v>
                </c:pt>
                <c:pt idx="8834">
                  <c:v>-1.5100499999999999E-2</c:v>
                </c:pt>
                <c:pt idx="8835">
                  <c:v>-1.2530299999999999E-2</c:v>
                </c:pt>
                <c:pt idx="8836">
                  <c:v>-1.47934E-2</c:v>
                </c:pt>
                <c:pt idx="8837">
                  <c:v>-8.6097699999999992E-3</c:v>
                </c:pt>
                <c:pt idx="8838">
                  <c:v>-1.1428799999999999E-2</c:v>
                </c:pt>
                <c:pt idx="8839">
                  <c:v>-1.60456E-2</c:v>
                </c:pt>
                <c:pt idx="8840">
                  <c:v>-8.9187599999999995E-3</c:v>
                </c:pt>
                <c:pt idx="8841">
                  <c:v>-1.1475600000000001E-2</c:v>
                </c:pt>
                <c:pt idx="8842">
                  <c:v>-7.7114100000000001E-3</c:v>
                </c:pt>
                <c:pt idx="8843">
                  <c:v>-1.11942E-2</c:v>
                </c:pt>
                <c:pt idx="8844">
                  <c:v>-7.4262599999999996E-3</c:v>
                </c:pt>
                <c:pt idx="8845">
                  <c:v>-1.38855E-2</c:v>
                </c:pt>
                <c:pt idx="8846">
                  <c:v>-1.3433499999999999E-2</c:v>
                </c:pt>
                <c:pt idx="8847">
                  <c:v>-1.09415E-2</c:v>
                </c:pt>
                <c:pt idx="8848">
                  <c:v>-5.1183699999999997E-3</c:v>
                </c:pt>
                <c:pt idx="8849">
                  <c:v>-4.8723200000000003E-3</c:v>
                </c:pt>
                <c:pt idx="8850">
                  <c:v>-1.54305E-3</c:v>
                </c:pt>
                <c:pt idx="8851">
                  <c:v>-1.3448699999999999E-2</c:v>
                </c:pt>
                <c:pt idx="8852">
                  <c:v>-1.4596E-2</c:v>
                </c:pt>
                <c:pt idx="8853">
                  <c:v>-8.7747599999999995E-3</c:v>
                </c:pt>
                <c:pt idx="8854">
                  <c:v>-3.4341799999999998E-3</c:v>
                </c:pt>
                <c:pt idx="8855">
                  <c:v>-6.42109E-3</c:v>
                </c:pt>
                <c:pt idx="8856">
                  <c:v>-8.6421999999999992E-3</c:v>
                </c:pt>
                <c:pt idx="8857">
                  <c:v>-7.49207E-3</c:v>
                </c:pt>
                <c:pt idx="8858">
                  <c:v>-1.25389E-2</c:v>
                </c:pt>
                <c:pt idx="8859">
                  <c:v>-4.2944000000000003E-3</c:v>
                </c:pt>
                <c:pt idx="8860">
                  <c:v>-3.7221899999999998E-3</c:v>
                </c:pt>
                <c:pt idx="8861">
                  <c:v>-1.87206E-3</c:v>
                </c:pt>
                <c:pt idx="8862">
                  <c:v>-1.20735E-3</c:v>
                </c:pt>
                <c:pt idx="8863">
                  <c:v>-1.82533E-3</c:v>
                </c:pt>
                <c:pt idx="8864">
                  <c:v>-2.0713799999999998E-3</c:v>
                </c:pt>
                <c:pt idx="8865">
                  <c:v>-2.4833699999999999E-3</c:v>
                </c:pt>
                <c:pt idx="8866">
                  <c:v>-1.6222000000000001E-3</c:v>
                </c:pt>
                <c:pt idx="8867">
                  <c:v>-5.74589E-3</c:v>
                </c:pt>
                <c:pt idx="8868">
                  <c:v>2.4089799999999998E-3</c:v>
                </c:pt>
                <c:pt idx="8869">
                  <c:v>-7.2193099999999996E-3</c:v>
                </c:pt>
                <c:pt idx="8870">
                  <c:v>-6.1445199999999997E-3</c:v>
                </c:pt>
                <c:pt idx="8871">
                  <c:v>-3.9005300000000001E-3</c:v>
                </c:pt>
                <c:pt idx="8872">
                  <c:v>-1.5564000000000001E-3</c:v>
                </c:pt>
                <c:pt idx="8873">
                  <c:v>-1.1720700000000001E-3</c:v>
                </c:pt>
                <c:pt idx="8874">
                  <c:v>-2.1953599999999999E-3</c:v>
                </c:pt>
                <c:pt idx="8875">
                  <c:v>-7.2584199999999998E-3</c:v>
                </c:pt>
                <c:pt idx="8876">
                  <c:v>-7.4033700000000003E-3</c:v>
                </c:pt>
                <c:pt idx="8877">
                  <c:v>-4.3554300000000004E-3</c:v>
                </c:pt>
                <c:pt idx="8878">
                  <c:v>-3.6382699999999999E-3</c:v>
                </c:pt>
                <c:pt idx="8879">
                  <c:v>-3.6096600000000002E-3</c:v>
                </c:pt>
                <c:pt idx="8880">
                  <c:v>-6.4458800000000002E-3</c:v>
                </c:pt>
                <c:pt idx="8881">
                  <c:v>-8.8815700000000001E-3</c:v>
                </c:pt>
                <c:pt idx="8882">
                  <c:v>-2.6550300000000001E-3</c:v>
                </c:pt>
                <c:pt idx="8883">
                  <c:v>-3.8366300000000002E-3</c:v>
                </c:pt>
                <c:pt idx="8884">
                  <c:v>-3.1890899999999999E-3</c:v>
                </c:pt>
                <c:pt idx="8885">
                  <c:v>-1.59264E-3</c:v>
                </c:pt>
                <c:pt idx="8886">
                  <c:v>-4.9533800000000003E-3</c:v>
                </c:pt>
                <c:pt idx="8887">
                  <c:v>-6.4382600000000003E-3</c:v>
                </c:pt>
                <c:pt idx="8888">
                  <c:v>-8.7757100000000008E-3</c:v>
                </c:pt>
                <c:pt idx="8889">
                  <c:v>3.9815900000000001E-3</c:v>
                </c:pt>
                <c:pt idx="8890" formatCode="0.00E+00">
                  <c:v>5.1498400000000001E-5</c:v>
                </c:pt>
                <c:pt idx="8891">
                  <c:v>-3.0231499999999999E-4</c:v>
                </c:pt>
                <c:pt idx="8892">
                  <c:v>-2.3775100000000002E-3</c:v>
                </c:pt>
                <c:pt idx="8893">
                  <c:v>4.6920799999999998E-4</c:v>
                </c:pt>
                <c:pt idx="8894">
                  <c:v>-1.0938600000000001E-3</c:v>
                </c:pt>
                <c:pt idx="8895">
                  <c:v>2.3879999999999999E-3</c:v>
                </c:pt>
                <c:pt idx="8896">
                  <c:v>1.8186599999999999E-3</c:v>
                </c:pt>
                <c:pt idx="8897">
                  <c:v>6.1893499999999997E-3</c:v>
                </c:pt>
                <c:pt idx="8898">
                  <c:v>4.0369000000000004E-3</c:v>
                </c:pt>
                <c:pt idx="8899">
                  <c:v>-3.5553E-3</c:v>
                </c:pt>
                <c:pt idx="8900">
                  <c:v>1.19495E-3</c:v>
                </c:pt>
                <c:pt idx="8901">
                  <c:v>3.8232800000000001E-3</c:v>
                </c:pt>
                <c:pt idx="8902">
                  <c:v>9.0637200000000008E-3</c:v>
                </c:pt>
                <c:pt idx="8903">
                  <c:v>3.5753299999999998E-3</c:v>
                </c:pt>
                <c:pt idx="8904">
                  <c:v>3.9091100000000004E-3</c:v>
                </c:pt>
                <c:pt idx="8905">
                  <c:v>3.4341799999999998E-3</c:v>
                </c:pt>
                <c:pt idx="8906">
                  <c:v>4.5003899999999999E-3</c:v>
                </c:pt>
                <c:pt idx="8907" formatCode="0.00E+00">
                  <c:v>7.6799399999999997E-3</c:v>
                </c:pt>
                <c:pt idx="8908">
                  <c:v>6.0777699999999997E-3</c:v>
                </c:pt>
                <c:pt idx="8909">
                  <c:v>-3.1375899999999999E-4</c:v>
                </c:pt>
                <c:pt idx="8910">
                  <c:v>2.2230100000000001E-3</c:v>
                </c:pt>
                <c:pt idx="8911">
                  <c:v>7.9345700000000002E-4</c:v>
                </c:pt>
                <c:pt idx="8912">
                  <c:v>4.2982100000000002E-3</c:v>
                </c:pt>
                <c:pt idx="8913">
                  <c:v>4.4794099999999996E-3</c:v>
                </c:pt>
                <c:pt idx="8914">
                  <c:v>3.1557099999999999E-3</c:v>
                </c:pt>
                <c:pt idx="8915">
                  <c:v>4.2066600000000001E-3</c:v>
                </c:pt>
                <c:pt idx="8916">
                  <c:v>-7.4958800000000003E-4</c:v>
                </c:pt>
                <c:pt idx="8917">
                  <c:v>-1.9721999999999999E-3</c:v>
                </c:pt>
                <c:pt idx="8918">
                  <c:v>-9.3746200000000002E-4</c:v>
                </c:pt>
                <c:pt idx="8919">
                  <c:v>-5.3215000000000001E-4</c:v>
                </c:pt>
                <c:pt idx="8920">
                  <c:v>-3.5476699999999997E-4</c:v>
                </c:pt>
                <c:pt idx="8921">
                  <c:v>7.8392000000000002E-4</c:v>
                </c:pt>
                <c:pt idx="8922">
                  <c:v>-2.2506699999999999E-4</c:v>
                </c:pt>
                <c:pt idx="8923">
                  <c:v>3.5800900000000002E-3</c:v>
                </c:pt>
                <c:pt idx="8924" formatCode="0.00E+00">
                  <c:v>-7.3432900000000006E-5</c:v>
                </c:pt>
                <c:pt idx="8925" formatCode="0.00E+00">
                  <c:v>9.2506399999999999E-5</c:v>
                </c:pt>
                <c:pt idx="8926">
                  <c:v>-9.2411000000000001E-4</c:v>
                </c:pt>
                <c:pt idx="8927">
                  <c:v>4.9915300000000001E-3</c:v>
                </c:pt>
                <c:pt idx="8928">
                  <c:v>-8.8882399999999997E-4</c:v>
                </c:pt>
                <c:pt idx="8929">
                  <c:v>1.93691E-3</c:v>
                </c:pt>
                <c:pt idx="8930">
                  <c:v>2.8705599999999999E-3</c:v>
                </c:pt>
                <c:pt idx="8931">
                  <c:v>3.0298199999999999E-3</c:v>
                </c:pt>
                <c:pt idx="8932">
                  <c:v>2.2792799999999999E-4</c:v>
                </c:pt>
                <c:pt idx="8933">
                  <c:v>-9.1457400000000003E-4</c:v>
                </c:pt>
                <c:pt idx="8934">
                  <c:v>4.3592500000000003E-3</c:v>
                </c:pt>
                <c:pt idx="8935">
                  <c:v>3.7975299999999999E-3</c:v>
                </c:pt>
                <c:pt idx="8936">
                  <c:v>3.0994399999999999E-4</c:v>
                </c:pt>
                <c:pt idx="8937" formatCode="0.00E+00">
                  <c:v>4.3869000000000003E-5</c:v>
                </c:pt>
                <c:pt idx="8938">
                  <c:v>8.3455999999999999E-3</c:v>
                </c:pt>
                <c:pt idx="8939">
                  <c:v>5.0497099999999998E-3</c:v>
                </c:pt>
                <c:pt idx="8940">
                  <c:v>3.7593800000000001E-3</c:v>
                </c:pt>
                <c:pt idx="8941">
                  <c:v>4.7578799999999999E-3</c:v>
                </c:pt>
                <c:pt idx="8942">
                  <c:v>9.2105899999999994E-3</c:v>
                </c:pt>
                <c:pt idx="8943">
                  <c:v>4.7245000000000004E-3</c:v>
                </c:pt>
                <c:pt idx="8944">
                  <c:v>1.1075E-2</c:v>
                </c:pt>
                <c:pt idx="8945">
                  <c:v>1.1273399999999999E-2</c:v>
                </c:pt>
                <c:pt idx="8946">
                  <c:v>7.7219000000000003E-3</c:v>
                </c:pt>
                <c:pt idx="8947">
                  <c:v>9.3660400000000008E-3</c:v>
                </c:pt>
                <c:pt idx="8948">
                  <c:v>8.9759799999999997E-3</c:v>
                </c:pt>
                <c:pt idx="8949">
                  <c:v>1.50061E-2</c:v>
                </c:pt>
                <c:pt idx="8950">
                  <c:v>8.3074599999999992E-3</c:v>
                </c:pt>
                <c:pt idx="8951">
                  <c:v>3.76129E-3</c:v>
                </c:pt>
                <c:pt idx="8952">
                  <c:v>1.01137E-2</c:v>
                </c:pt>
                <c:pt idx="8953">
                  <c:v>9.4852400000000007E-3</c:v>
                </c:pt>
                <c:pt idx="8954">
                  <c:v>5.6676900000000004E-3</c:v>
                </c:pt>
                <c:pt idx="8955">
                  <c:v>1.17731E-2</c:v>
                </c:pt>
                <c:pt idx="8956">
                  <c:v>8.0366099999999996E-3</c:v>
                </c:pt>
                <c:pt idx="8957">
                  <c:v>9.7427399999999997E-3</c:v>
                </c:pt>
                <c:pt idx="8958">
                  <c:v>-2.4862299999999999E-3</c:v>
                </c:pt>
                <c:pt idx="8959">
                  <c:v>7.18975E-3</c:v>
                </c:pt>
                <c:pt idx="8960">
                  <c:v>1.54772E-2</c:v>
                </c:pt>
                <c:pt idx="8961">
                  <c:v>6.86741E-3</c:v>
                </c:pt>
                <c:pt idx="8962">
                  <c:v>5.4655099999999998E-3</c:v>
                </c:pt>
                <c:pt idx="8963">
                  <c:v>3.0670200000000002E-3</c:v>
                </c:pt>
                <c:pt idx="8964">
                  <c:v>3.0374500000000001E-3</c:v>
                </c:pt>
                <c:pt idx="8965">
                  <c:v>6.6347100000000003E-3</c:v>
                </c:pt>
                <c:pt idx="8966">
                  <c:v>3.7498499999999999E-3</c:v>
                </c:pt>
                <c:pt idx="8967">
                  <c:v>7.9870199999999992E-3</c:v>
                </c:pt>
                <c:pt idx="8968">
                  <c:v>8.4800699999999993E-3</c:v>
                </c:pt>
                <c:pt idx="8969">
                  <c:v>1.25237E-2</c:v>
                </c:pt>
                <c:pt idx="8970">
                  <c:v>1.7311099999999999E-2</c:v>
                </c:pt>
                <c:pt idx="8971">
                  <c:v>1.40581E-2</c:v>
                </c:pt>
                <c:pt idx="8972">
                  <c:v>1.4229800000000001E-2</c:v>
                </c:pt>
                <c:pt idx="8973">
                  <c:v>1.2894600000000001E-2</c:v>
                </c:pt>
                <c:pt idx="8974">
                  <c:v>1.0034599999999999E-2</c:v>
                </c:pt>
                <c:pt idx="8975">
                  <c:v>7.8000999999999999E-3</c:v>
                </c:pt>
                <c:pt idx="8976">
                  <c:v>9.1628999999999999E-3</c:v>
                </c:pt>
                <c:pt idx="8977">
                  <c:v>6.6528300000000002E-3</c:v>
                </c:pt>
                <c:pt idx="8978">
                  <c:v>1.4514000000000001E-2</c:v>
                </c:pt>
                <c:pt idx="8979">
                  <c:v>1.0397E-2</c:v>
                </c:pt>
                <c:pt idx="8980">
                  <c:v>1.0554300000000001E-2</c:v>
                </c:pt>
                <c:pt idx="8981">
                  <c:v>1.51691E-2</c:v>
                </c:pt>
                <c:pt idx="8982">
                  <c:v>1.8805499999999999E-2</c:v>
                </c:pt>
                <c:pt idx="8983">
                  <c:v>1.19896E-2</c:v>
                </c:pt>
                <c:pt idx="8984">
                  <c:v>7.0514699999999998E-3</c:v>
                </c:pt>
                <c:pt idx="8985">
                  <c:v>1.07946E-2</c:v>
                </c:pt>
                <c:pt idx="8986">
                  <c:v>1.4398599999999999E-2</c:v>
                </c:pt>
                <c:pt idx="8987">
                  <c:v>2.10686E-2</c:v>
                </c:pt>
                <c:pt idx="8988">
                  <c:v>1.91202E-2</c:v>
                </c:pt>
                <c:pt idx="8989">
                  <c:v>1.6725500000000001E-2</c:v>
                </c:pt>
                <c:pt idx="8990">
                  <c:v>1.53084E-2</c:v>
                </c:pt>
                <c:pt idx="8991">
                  <c:v>1.85156E-2</c:v>
                </c:pt>
                <c:pt idx="8992">
                  <c:v>1.3264700000000001E-2</c:v>
                </c:pt>
                <c:pt idx="8993">
                  <c:v>1.4163E-2</c:v>
                </c:pt>
                <c:pt idx="8994">
                  <c:v>1.6895299999999999E-2</c:v>
                </c:pt>
                <c:pt idx="8995">
                  <c:v>1.6663600000000001E-2</c:v>
                </c:pt>
                <c:pt idx="8996">
                  <c:v>1.7746000000000001E-2</c:v>
                </c:pt>
                <c:pt idx="8997">
                  <c:v>1.47171E-2</c:v>
                </c:pt>
                <c:pt idx="8998">
                  <c:v>1.65224E-2</c:v>
                </c:pt>
                <c:pt idx="8999">
                  <c:v>2.01082E-2</c:v>
                </c:pt>
                <c:pt idx="9000">
                  <c:v>1.72987E-2</c:v>
                </c:pt>
                <c:pt idx="9001">
                  <c:v>1.8425899999999999E-2</c:v>
                </c:pt>
                <c:pt idx="9002" formatCode="0.00E+00">
                  <c:v>1.41277E-2</c:v>
                </c:pt>
                <c:pt idx="9003">
                  <c:v>1.82877E-2</c:v>
                </c:pt>
                <c:pt idx="9004">
                  <c:v>1.90344E-2</c:v>
                </c:pt>
                <c:pt idx="9005">
                  <c:v>1.2390099999999999E-2</c:v>
                </c:pt>
                <c:pt idx="9006">
                  <c:v>1.6902E-2</c:v>
                </c:pt>
                <c:pt idx="9007">
                  <c:v>1.33934E-2</c:v>
                </c:pt>
                <c:pt idx="9008">
                  <c:v>1.07327E-2</c:v>
                </c:pt>
                <c:pt idx="9009">
                  <c:v>1.6367900000000001E-2</c:v>
                </c:pt>
                <c:pt idx="9010">
                  <c:v>1.3207399999999999E-2</c:v>
                </c:pt>
                <c:pt idx="9011">
                  <c:v>1.2598E-2</c:v>
                </c:pt>
                <c:pt idx="9012">
                  <c:v>1.2558E-2</c:v>
                </c:pt>
                <c:pt idx="9013">
                  <c:v>1.21479E-2</c:v>
                </c:pt>
                <c:pt idx="9014">
                  <c:v>8.3999599999999997E-3</c:v>
                </c:pt>
                <c:pt idx="9015">
                  <c:v>1.4014199999999999E-2</c:v>
                </c:pt>
                <c:pt idx="9016">
                  <c:v>1.39618E-2</c:v>
                </c:pt>
                <c:pt idx="9017">
                  <c:v>1.21841E-2</c:v>
                </c:pt>
                <c:pt idx="9018">
                  <c:v>1.5619299999999999E-2</c:v>
                </c:pt>
                <c:pt idx="9019">
                  <c:v>1.2436900000000001E-2</c:v>
                </c:pt>
                <c:pt idx="9020">
                  <c:v>2.0566899999999999E-2</c:v>
                </c:pt>
                <c:pt idx="9021">
                  <c:v>1.2016300000000001E-2</c:v>
                </c:pt>
                <c:pt idx="9022">
                  <c:v>7.6494199999999997E-3</c:v>
                </c:pt>
                <c:pt idx="9023">
                  <c:v>7.22027E-3</c:v>
                </c:pt>
                <c:pt idx="9024">
                  <c:v>9.3860599999999999E-3</c:v>
                </c:pt>
                <c:pt idx="9025">
                  <c:v>1.01023E-2</c:v>
                </c:pt>
                <c:pt idx="9026">
                  <c:v>1.0020299999999999E-2</c:v>
                </c:pt>
                <c:pt idx="9027">
                  <c:v>8.1358000000000003E-3</c:v>
                </c:pt>
                <c:pt idx="9028">
                  <c:v>5.6600599999999997E-3</c:v>
                </c:pt>
                <c:pt idx="9029">
                  <c:v>7.18784E-3</c:v>
                </c:pt>
                <c:pt idx="9030">
                  <c:v>1.1393500000000001E-2</c:v>
                </c:pt>
                <c:pt idx="9031">
                  <c:v>1.1252399999999999E-2</c:v>
                </c:pt>
                <c:pt idx="9032">
                  <c:v>4.7426200000000003E-3</c:v>
                </c:pt>
                <c:pt idx="9033">
                  <c:v>5.0125100000000004E-3</c:v>
                </c:pt>
                <c:pt idx="9034">
                  <c:v>-2.2716500000000001E-3</c:v>
                </c:pt>
                <c:pt idx="9035">
                  <c:v>1.9016300000000001E-3</c:v>
                </c:pt>
                <c:pt idx="9036">
                  <c:v>3.7374499999999998E-3</c:v>
                </c:pt>
                <c:pt idx="9037">
                  <c:v>6.7644100000000002E-3</c:v>
                </c:pt>
                <c:pt idx="9038">
                  <c:v>7.2450600000000002E-3</c:v>
                </c:pt>
                <c:pt idx="9039">
                  <c:v>1.6183899999999999E-3</c:v>
                </c:pt>
                <c:pt idx="9040">
                  <c:v>9.6187600000000005E-3</c:v>
                </c:pt>
                <c:pt idx="9041">
                  <c:v>1.0554300000000001E-2</c:v>
                </c:pt>
                <c:pt idx="9042">
                  <c:v>5.3167300000000004E-3</c:v>
                </c:pt>
                <c:pt idx="9043">
                  <c:v>6.9398899999999998E-3</c:v>
                </c:pt>
                <c:pt idx="9044">
                  <c:v>4.1151E-3</c:v>
                </c:pt>
                <c:pt idx="9045">
                  <c:v>6.0615499999999998E-3</c:v>
                </c:pt>
                <c:pt idx="9046">
                  <c:v>7.9813000000000002E-3</c:v>
                </c:pt>
                <c:pt idx="9047">
                  <c:v>1.10397E-2</c:v>
                </c:pt>
                <c:pt idx="9048">
                  <c:v>1.0397E-2</c:v>
                </c:pt>
                <c:pt idx="9049">
                  <c:v>5.5780400000000003E-3</c:v>
                </c:pt>
                <c:pt idx="9050">
                  <c:v>1.13726E-2</c:v>
                </c:pt>
                <c:pt idx="9051">
                  <c:v>1.30329E-2</c:v>
                </c:pt>
                <c:pt idx="9052">
                  <c:v>1.13478E-2</c:v>
                </c:pt>
                <c:pt idx="9053">
                  <c:v>9.0274799999999992E-3</c:v>
                </c:pt>
                <c:pt idx="9054">
                  <c:v>1.34392E-2</c:v>
                </c:pt>
                <c:pt idx="9055">
                  <c:v>8.5945099999999996E-3</c:v>
                </c:pt>
                <c:pt idx="9056">
                  <c:v>1.3312299999999999E-2</c:v>
                </c:pt>
                <c:pt idx="9057">
                  <c:v>1.10846E-2</c:v>
                </c:pt>
                <c:pt idx="9058">
                  <c:v>1.28784E-2</c:v>
                </c:pt>
                <c:pt idx="9059">
                  <c:v>1.55706E-2</c:v>
                </c:pt>
                <c:pt idx="9060">
                  <c:v>1.4089600000000001E-2</c:v>
                </c:pt>
                <c:pt idx="9061">
                  <c:v>1.38578E-2</c:v>
                </c:pt>
                <c:pt idx="9062">
                  <c:v>1.17235E-2</c:v>
                </c:pt>
                <c:pt idx="9063">
                  <c:v>8.02135E-3</c:v>
                </c:pt>
                <c:pt idx="9064">
                  <c:v>8.7738E-3</c:v>
                </c:pt>
                <c:pt idx="9065">
                  <c:v>1.3710999999999999E-2</c:v>
                </c:pt>
                <c:pt idx="9066">
                  <c:v>1.2340500000000001E-2</c:v>
                </c:pt>
                <c:pt idx="9067">
                  <c:v>1.5756599999999999E-2</c:v>
                </c:pt>
                <c:pt idx="9068">
                  <c:v>8.4371600000000008E-3</c:v>
                </c:pt>
                <c:pt idx="9069">
                  <c:v>8.6879699999999997E-3</c:v>
                </c:pt>
                <c:pt idx="9070">
                  <c:v>7.9460099999999999E-3</c:v>
                </c:pt>
                <c:pt idx="9071">
                  <c:v>8.9817000000000004E-3</c:v>
                </c:pt>
                <c:pt idx="9072">
                  <c:v>1.23196E-2</c:v>
                </c:pt>
                <c:pt idx="9073">
                  <c:v>1.3062499999999999E-2</c:v>
                </c:pt>
                <c:pt idx="9074">
                  <c:v>3.4332299999999998E-3</c:v>
                </c:pt>
                <c:pt idx="9075">
                  <c:v>6.9084200000000002E-3</c:v>
                </c:pt>
                <c:pt idx="9076">
                  <c:v>1.5514399999999999E-2</c:v>
                </c:pt>
                <c:pt idx="9077">
                  <c:v>2.11182E-2</c:v>
                </c:pt>
                <c:pt idx="9078">
                  <c:v>1.6825699999999999E-2</c:v>
                </c:pt>
                <c:pt idx="9079">
                  <c:v>1.4329E-2</c:v>
                </c:pt>
                <c:pt idx="9080">
                  <c:v>2.1396600000000002E-2</c:v>
                </c:pt>
                <c:pt idx="9081">
                  <c:v>1.55888E-2</c:v>
                </c:pt>
                <c:pt idx="9082">
                  <c:v>1.77603E-2</c:v>
                </c:pt>
                <c:pt idx="9083">
                  <c:v>2.37103E-2</c:v>
                </c:pt>
                <c:pt idx="9084">
                  <c:v>2.6306199999999998E-2</c:v>
                </c:pt>
                <c:pt idx="9085">
                  <c:v>2.0878799999999999E-2</c:v>
                </c:pt>
                <c:pt idx="9086">
                  <c:v>1.5399899999999999E-2</c:v>
                </c:pt>
                <c:pt idx="9087" formatCode="0.00E+00">
                  <c:v>2.0024299999999998E-2</c:v>
                </c:pt>
                <c:pt idx="9088">
                  <c:v>2.0805400000000002E-2</c:v>
                </c:pt>
                <c:pt idx="9089">
                  <c:v>1.8092199999999999E-2</c:v>
                </c:pt>
                <c:pt idx="9090">
                  <c:v>2.1040900000000001E-2</c:v>
                </c:pt>
                <c:pt idx="9091">
                  <c:v>1.6633999999999999E-2</c:v>
                </c:pt>
                <c:pt idx="9092">
                  <c:v>9.0742099999999992E-3</c:v>
                </c:pt>
                <c:pt idx="9093">
                  <c:v>1.45063E-2</c:v>
                </c:pt>
                <c:pt idx="9094">
                  <c:v>1.54333E-2</c:v>
                </c:pt>
                <c:pt idx="9095">
                  <c:v>1.6230600000000001E-2</c:v>
                </c:pt>
                <c:pt idx="9096">
                  <c:v>1.3019599999999999E-2</c:v>
                </c:pt>
                <c:pt idx="9097">
                  <c:v>1.38998E-2</c:v>
                </c:pt>
                <c:pt idx="9098">
                  <c:v>1.3322799999999999E-2</c:v>
                </c:pt>
                <c:pt idx="9099">
                  <c:v>9.0799299999999999E-3</c:v>
                </c:pt>
                <c:pt idx="9100">
                  <c:v>9.6893299999999995E-3</c:v>
                </c:pt>
                <c:pt idx="9101">
                  <c:v>8.15105E-3</c:v>
                </c:pt>
                <c:pt idx="9102">
                  <c:v>1.51024E-2</c:v>
                </c:pt>
                <c:pt idx="9103">
                  <c:v>9.8352400000000003E-3</c:v>
                </c:pt>
                <c:pt idx="9104">
                  <c:v>7.5912499999999999E-3</c:v>
                </c:pt>
                <c:pt idx="9105">
                  <c:v>1.07613E-2</c:v>
                </c:pt>
                <c:pt idx="9106">
                  <c:v>1.05734E-2</c:v>
                </c:pt>
                <c:pt idx="9107">
                  <c:v>1.37758E-2</c:v>
                </c:pt>
                <c:pt idx="9108">
                  <c:v>1.2022E-2</c:v>
                </c:pt>
                <c:pt idx="9109">
                  <c:v>1.32465E-2</c:v>
                </c:pt>
                <c:pt idx="9110">
                  <c:v>9.9754300000000004E-3</c:v>
                </c:pt>
                <c:pt idx="9111">
                  <c:v>1.19238E-2</c:v>
                </c:pt>
                <c:pt idx="9112">
                  <c:v>5.7630499999999996E-3</c:v>
                </c:pt>
                <c:pt idx="9113">
                  <c:v>1.1720700000000001E-2</c:v>
                </c:pt>
                <c:pt idx="9114">
                  <c:v>9.5167199999999993E-3</c:v>
                </c:pt>
                <c:pt idx="9115">
                  <c:v>9.6187600000000005E-3</c:v>
                </c:pt>
                <c:pt idx="9116">
                  <c:v>9.0637200000000008E-3</c:v>
                </c:pt>
                <c:pt idx="9117">
                  <c:v>7.3528300000000003E-3</c:v>
                </c:pt>
                <c:pt idx="9118">
                  <c:v>9.5558199999999996E-3</c:v>
                </c:pt>
                <c:pt idx="9119">
                  <c:v>8.2511900000000003E-3</c:v>
                </c:pt>
                <c:pt idx="9120">
                  <c:v>9.8495500000000003E-3</c:v>
                </c:pt>
                <c:pt idx="9121">
                  <c:v>6.9551500000000002E-3</c:v>
                </c:pt>
                <c:pt idx="9122">
                  <c:v>1.00842E-2</c:v>
                </c:pt>
                <c:pt idx="9123">
                  <c:v>1.59807E-2</c:v>
                </c:pt>
                <c:pt idx="9124">
                  <c:v>1.39341E-2</c:v>
                </c:pt>
                <c:pt idx="9125">
                  <c:v>1.5893000000000001E-2</c:v>
                </c:pt>
                <c:pt idx="9126">
                  <c:v>1.7829899999999999E-2</c:v>
                </c:pt>
                <c:pt idx="9127">
                  <c:v>8.2349799999999994E-3</c:v>
                </c:pt>
                <c:pt idx="9128">
                  <c:v>5.5847199999999996E-3</c:v>
                </c:pt>
                <c:pt idx="9129">
                  <c:v>1.04866E-2</c:v>
                </c:pt>
                <c:pt idx="9130">
                  <c:v>9.2248899999999995E-3</c:v>
                </c:pt>
                <c:pt idx="9131">
                  <c:v>1.1605300000000001E-2</c:v>
                </c:pt>
                <c:pt idx="9132">
                  <c:v>1.07136E-2</c:v>
                </c:pt>
                <c:pt idx="9133">
                  <c:v>1.2440700000000001E-2</c:v>
                </c:pt>
                <c:pt idx="9134">
                  <c:v>8.2511900000000003E-3</c:v>
                </c:pt>
                <c:pt idx="9135">
                  <c:v>5.4235500000000001E-3</c:v>
                </c:pt>
                <c:pt idx="9136">
                  <c:v>1.2779199999999999E-2</c:v>
                </c:pt>
                <c:pt idx="9137">
                  <c:v>1.3134E-2</c:v>
                </c:pt>
                <c:pt idx="9138">
                  <c:v>8.3084100000000004E-3</c:v>
                </c:pt>
                <c:pt idx="9139">
                  <c:v>5.0039300000000002E-3</c:v>
                </c:pt>
                <c:pt idx="9140">
                  <c:v>7.4663200000000002E-3</c:v>
                </c:pt>
                <c:pt idx="9141">
                  <c:v>6.0443900000000002E-3</c:v>
                </c:pt>
                <c:pt idx="9142">
                  <c:v>2.0284700000000001E-3</c:v>
                </c:pt>
                <c:pt idx="9143">
                  <c:v>9.3278900000000001E-3</c:v>
                </c:pt>
                <c:pt idx="9144">
                  <c:v>6.6013299999999999E-3</c:v>
                </c:pt>
                <c:pt idx="9145">
                  <c:v>5.8765400000000004E-3</c:v>
                </c:pt>
                <c:pt idx="9146">
                  <c:v>3.7374499999999998E-3</c:v>
                </c:pt>
                <c:pt idx="9147">
                  <c:v>2.32029E-3</c:v>
                </c:pt>
                <c:pt idx="9148">
                  <c:v>2.8905900000000002E-3</c:v>
                </c:pt>
                <c:pt idx="9149">
                  <c:v>5.4826700000000003E-3</c:v>
                </c:pt>
                <c:pt idx="9150">
                  <c:v>7.0037800000000002E-3</c:v>
                </c:pt>
                <c:pt idx="9151">
                  <c:v>1.1117E-2</c:v>
                </c:pt>
                <c:pt idx="9152">
                  <c:v>8.4953300000000006E-3</c:v>
                </c:pt>
                <c:pt idx="9153">
                  <c:v>2.6483499999999998E-3</c:v>
                </c:pt>
                <c:pt idx="9154">
                  <c:v>6.8283099999999998E-3</c:v>
                </c:pt>
                <c:pt idx="9155">
                  <c:v>6.0100600000000002E-3</c:v>
                </c:pt>
                <c:pt idx="9156">
                  <c:v>6.6614200000000004E-3</c:v>
                </c:pt>
                <c:pt idx="9157">
                  <c:v>1.07975E-2</c:v>
                </c:pt>
                <c:pt idx="9158">
                  <c:v>6.3924799999999999E-3</c:v>
                </c:pt>
                <c:pt idx="9159">
                  <c:v>1.8205599999999999E-3</c:v>
                </c:pt>
                <c:pt idx="9160">
                  <c:v>8.6488699999999995E-3</c:v>
                </c:pt>
                <c:pt idx="9161">
                  <c:v>8.0814400000000005E-3</c:v>
                </c:pt>
                <c:pt idx="9162">
                  <c:v>6.89983E-3</c:v>
                </c:pt>
                <c:pt idx="9163">
                  <c:v>3.8204200000000002E-3</c:v>
                </c:pt>
                <c:pt idx="9164">
                  <c:v>6.7338900000000002E-3</c:v>
                </c:pt>
                <c:pt idx="9165">
                  <c:v>9.4175300000000003E-3</c:v>
                </c:pt>
                <c:pt idx="9166">
                  <c:v>6.8139999999999997E-3</c:v>
                </c:pt>
                <c:pt idx="9167">
                  <c:v>5.3253199999999997E-3</c:v>
                </c:pt>
                <c:pt idx="9168">
                  <c:v>9.0589499999999996E-3</c:v>
                </c:pt>
                <c:pt idx="9169">
                  <c:v>6.3571900000000004E-3</c:v>
                </c:pt>
                <c:pt idx="9170">
                  <c:v>6.9713600000000002E-3</c:v>
                </c:pt>
                <c:pt idx="9171">
                  <c:v>6.4945200000000002E-3</c:v>
                </c:pt>
                <c:pt idx="9172">
                  <c:v>6.9456099999999996E-3</c:v>
                </c:pt>
                <c:pt idx="9173">
                  <c:v>1.0129000000000001E-2</c:v>
                </c:pt>
                <c:pt idx="9174">
                  <c:v>3.6849999999999999E-3</c:v>
                </c:pt>
                <c:pt idx="9175">
                  <c:v>5.0153699999999999E-3</c:v>
                </c:pt>
                <c:pt idx="9176">
                  <c:v>5.2738200000000002E-3</c:v>
                </c:pt>
                <c:pt idx="9177">
                  <c:v>8.1901600000000001E-3</c:v>
                </c:pt>
                <c:pt idx="9178">
                  <c:v>4.8151000000000001E-3</c:v>
                </c:pt>
                <c:pt idx="9179">
                  <c:v>9.2878300000000004E-3</c:v>
                </c:pt>
                <c:pt idx="9180">
                  <c:v>9.8762499999999996E-3</c:v>
                </c:pt>
                <c:pt idx="9181">
                  <c:v>3.4542100000000001E-3</c:v>
                </c:pt>
                <c:pt idx="9182">
                  <c:v>7.9832099999999993E-3</c:v>
                </c:pt>
                <c:pt idx="9183">
                  <c:v>6.7205399999999997E-3</c:v>
                </c:pt>
                <c:pt idx="9184">
                  <c:v>1.30863E-2</c:v>
                </c:pt>
                <c:pt idx="9185">
                  <c:v>2.5415400000000001E-3</c:v>
                </c:pt>
                <c:pt idx="9186">
                  <c:v>9.2754399999999994E-3</c:v>
                </c:pt>
                <c:pt idx="9187">
                  <c:v>3.41129E-3</c:v>
                </c:pt>
                <c:pt idx="9188">
                  <c:v>4.8179599999999996E-3</c:v>
                </c:pt>
                <c:pt idx="9189">
                  <c:v>3.1509400000000001E-3</c:v>
                </c:pt>
                <c:pt idx="9190">
                  <c:v>1.0020299999999999E-2</c:v>
                </c:pt>
                <c:pt idx="9191">
                  <c:v>1.06459E-2</c:v>
                </c:pt>
                <c:pt idx="9192">
                  <c:v>1.9979500000000001E-3</c:v>
                </c:pt>
                <c:pt idx="9193">
                  <c:v>7.6742199999999998E-3</c:v>
                </c:pt>
                <c:pt idx="9194">
                  <c:v>8.1205400000000007E-3</c:v>
                </c:pt>
                <c:pt idx="9195">
                  <c:v>8.9674000000000004E-3</c:v>
                </c:pt>
                <c:pt idx="9196">
                  <c:v>5.8155100000000003E-3</c:v>
                </c:pt>
                <c:pt idx="9197">
                  <c:v>5.7773599999999996E-3</c:v>
                </c:pt>
                <c:pt idx="9198">
                  <c:v>3.7374499999999998E-3</c:v>
                </c:pt>
                <c:pt idx="9199">
                  <c:v>2.0074799999999999E-3</c:v>
                </c:pt>
                <c:pt idx="9200">
                  <c:v>7.0609999999999996E-3</c:v>
                </c:pt>
                <c:pt idx="9201">
                  <c:v>4.0054299999999999E-3</c:v>
                </c:pt>
                <c:pt idx="9202">
                  <c:v>1.08051E-3</c:v>
                </c:pt>
                <c:pt idx="9203">
                  <c:v>3.6335E-3</c:v>
                </c:pt>
                <c:pt idx="9204">
                  <c:v>1.05209E-2</c:v>
                </c:pt>
                <c:pt idx="9205">
                  <c:v>1.54009E-2</c:v>
                </c:pt>
                <c:pt idx="9206">
                  <c:v>9.8638500000000004E-3</c:v>
                </c:pt>
                <c:pt idx="9207" formatCode="0.00E+00">
                  <c:v>9.5291100000000004E-3</c:v>
                </c:pt>
                <c:pt idx="9208">
                  <c:v>5.0182300000000003E-3</c:v>
                </c:pt>
                <c:pt idx="9209">
                  <c:v>7.9488800000000002E-3</c:v>
                </c:pt>
                <c:pt idx="9210">
                  <c:v>4.8885300000000003E-3</c:v>
                </c:pt>
                <c:pt idx="9211">
                  <c:v>6.43349E-3</c:v>
                </c:pt>
                <c:pt idx="9212">
                  <c:v>8.0051400000000009E-3</c:v>
                </c:pt>
                <c:pt idx="9213">
                  <c:v>6.9122300000000001E-3</c:v>
                </c:pt>
                <c:pt idx="9214">
                  <c:v>7.7381100000000003E-3</c:v>
                </c:pt>
                <c:pt idx="9215">
                  <c:v>2.24018E-3</c:v>
                </c:pt>
                <c:pt idx="9216">
                  <c:v>2.0589800000000002E-3</c:v>
                </c:pt>
                <c:pt idx="9217">
                  <c:v>7.13921E-3</c:v>
                </c:pt>
                <c:pt idx="9218">
                  <c:v>7.9965599999999998E-3</c:v>
                </c:pt>
                <c:pt idx="9219">
                  <c:v>-4.3649700000000001E-3</c:v>
                </c:pt>
                <c:pt idx="9220">
                  <c:v>-5.5561100000000004E-3</c:v>
                </c:pt>
                <c:pt idx="9221">
                  <c:v>-6.3190499999999997E-3</c:v>
                </c:pt>
                <c:pt idx="9222">
                  <c:v>-3.2148400000000001E-3</c:v>
                </c:pt>
                <c:pt idx="9223">
                  <c:v>5.3997000000000003E-3</c:v>
                </c:pt>
                <c:pt idx="9224">
                  <c:v>3.4942599999999999E-3</c:v>
                </c:pt>
                <c:pt idx="9225">
                  <c:v>2.6283299999999999E-3</c:v>
                </c:pt>
                <c:pt idx="9226">
                  <c:v>-1.4114399999999999E-3</c:v>
                </c:pt>
                <c:pt idx="9227">
                  <c:v>-3.4141499999999999E-3</c:v>
                </c:pt>
                <c:pt idx="9228">
                  <c:v>-3.2405899999999998E-3</c:v>
                </c:pt>
                <c:pt idx="9229">
                  <c:v>-1.80912E-3</c:v>
                </c:pt>
                <c:pt idx="9230">
                  <c:v>-5.4073300000000001E-3</c:v>
                </c:pt>
                <c:pt idx="9231">
                  <c:v>-9.82857E-3</c:v>
                </c:pt>
                <c:pt idx="9232">
                  <c:v>-6.8092300000000003E-3</c:v>
                </c:pt>
                <c:pt idx="9233">
                  <c:v>-4.5747799999999996E-3</c:v>
                </c:pt>
                <c:pt idx="9234">
                  <c:v>-1.8043499999999999E-3</c:v>
                </c:pt>
                <c:pt idx="9235">
                  <c:v>-4.8828099999999996E-3</c:v>
                </c:pt>
                <c:pt idx="9236">
                  <c:v>7.3718999999999998E-4</c:v>
                </c:pt>
                <c:pt idx="9237">
                  <c:v>-6.3104600000000004E-3</c:v>
                </c:pt>
                <c:pt idx="9238">
                  <c:v>-6.2360799999999997E-3</c:v>
                </c:pt>
                <c:pt idx="9239">
                  <c:v>-7.3671300000000004E-3</c:v>
                </c:pt>
                <c:pt idx="9240">
                  <c:v>-5.26714E-3</c:v>
                </c:pt>
                <c:pt idx="9241">
                  <c:v>-7.2469700000000001E-3</c:v>
                </c:pt>
                <c:pt idx="9242">
                  <c:v>-5.7210899999999999E-3</c:v>
                </c:pt>
                <c:pt idx="9243">
                  <c:v>-7.18784E-3</c:v>
                </c:pt>
                <c:pt idx="9244">
                  <c:v>-7.5979200000000002E-3</c:v>
                </c:pt>
                <c:pt idx="9245">
                  <c:v>-9.1772099999999999E-3</c:v>
                </c:pt>
                <c:pt idx="9246">
                  <c:v>-1.0862399999999999E-2</c:v>
                </c:pt>
                <c:pt idx="9247">
                  <c:v>-1.08328E-2</c:v>
                </c:pt>
                <c:pt idx="9248">
                  <c:v>-1.4115300000000001E-2</c:v>
                </c:pt>
                <c:pt idx="9249">
                  <c:v>-1.2422600000000001E-2</c:v>
                </c:pt>
                <c:pt idx="9250">
                  <c:v>-1.22471E-2</c:v>
                </c:pt>
                <c:pt idx="9251">
                  <c:v>-1.03064E-2</c:v>
                </c:pt>
                <c:pt idx="9252">
                  <c:v>-1.1339200000000001E-2</c:v>
                </c:pt>
                <c:pt idx="9253">
                  <c:v>-1.21279E-2</c:v>
                </c:pt>
                <c:pt idx="9254">
                  <c:v>-1.3051999999999999E-2</c:v>
                </c:pt>
                <c:pt idx="9255">
                  <c:v>-1.2445400000000001E-2</c:v>
                </c:pt>
                <c:pt idx="9256">
                  <c:v>-1.4248800000000001E-2</c:v>
                </c:pt>
                <c:pt idx="9257">
                  <c:v>-8.7165799999999998E-3</c:v>
                </c:pt>
                <c:pt idx="9258">
                  <c:v>-6.9665899999999999E-3</c:v>
                </c:pt>
                <c:pt idx="9259" formatCode="0.00E+00">
                  <c:v>-6.8759900000000002E-3</c:v>
                </c:pt>
                <c:pt idx="9260">
                  <c:v>-1.1180900000000001E-2</c:v>
                </c:pt>
                <c:pt idx="9261">
                  <c:v>-6.5774900000000001E-3</c:v>
                </c:pt>
                <c:pt idx="9262">
                  <c:v>-8.2282999999999992E-3</c:v>
                </c:pt>
                <c:pt idx="9263">
                  <c:v>-8.4543199999999995E-3</c:v>
                </c:pt>
                <c:pt idx="9264">
                  <c:v>-5.76401E-3</c:v>
                </c:pt>
                <c:pt idx="9265">
                  <c:v>-7.0714999999999997E-3</c:v>
                </c:pt>
                <c:pt idx="9266">
                  <c:v>-7.9488800000000002E-3</c:v>
                </c:pt>
                <c:pt idx="9267">
                  <c:v>-1.00584E-2</c:v>
                </c:pt>
                <c:pt idx="9268">
                  <c:v>-1.11456E-2</c:v>
                </c:pt>
                <c:pt idx="9269">
                  <c:v>-1.15604E-2</c:v>
                </c:pt>
                <c:pt idx="9270">
                  <c:v>-6.2131900000000004E-3</c:v>
                </c:pt>
                <c:pt idx="9271">
                  <c:v>-7.0476499999999999E-3</c:v>
                </c:pt>
                <c:pt idx="9272">
                  <c:v>-2.8705599999999999E-3</c:v>
                </c:pt>
                <c:pt idx="9273">
                  <c:v>-4.9839000000000003E-3</c:v>
                </c:pt>
                <c:pt idx="9274" formatCode="0.00E+00">
                  <c:v>-5.93853E-3</c:v>
                </c:pt>
                <c:pt idx="9275">
                  <c:v>-3.18527E-3</c:v>
                </c:pt>
                <c:pt idx="9276">
                  <c:v>-6.4268099999999998E-3</c:v>
                </c:pt>
                <c:pt idx="9277">
                  <c:v>-3.1499900000000001E-3</c:v>
                </c:pt>
                <c:pt idx="9278">
                  <c:v>-2.9869100000000002E-3</c:v>
                </c:pt>
                <c:pt idx="9279">
                  <c:v>-2.0980799999999999E-4</c:v>
                </c:pt>
                <c:pt idx="9280">
                  <c:v>-4.6176899999999998E-3</c:v>
                </c:pt>
                <c:pt idx="9281">
                  <c:v>-6.7834899999999997E-3</c:v>
                </c:pt>
                <c:pt idx="9282" formatCode="0.00E+00">
                  <c:v>-1.90735E-6</c:v>
                </c:pt>
                <c:pt idx="9283">
                  <c:v>-1.3475399999999999E-3</c:v>
                </c:pt>
                <c:pt idx="9284" formatCode="0.00E+00">
                  <c:v>-2.2125199999999999E-3</c:v>
                </c:pt>
                <c:pt idx="9285">
                  <c:v>2.2792799999999998E-3</c:v>
                </c:pt>
                <c:pt idx="9286">
                  <c:v>-1.8835099999999999E-3</c:v>
                </c:pt>
                <c:pt idx="9287">
                  <c:v>-7.4481999999999999E-4</c:v>
                </c:pt>
                <c:pt idx="9288">
                  <c:v>-4.9381299999999998E-3</c:v>
                </c:pt>
                <c:pt idx="9289">
                  <c:v>-2.3803700000000001E-3</c:v>
                </c:pt>
                <c:pt idx="9290">
                  <c:v>-3.8890800000000001E-3</c:v>
                </c:pt>
                <c:pt idx="9291" formatCode="0.00E+00">
                  <c:v>-3.8146999999999999E-3</c:v>
                </c:pt>
                <c:pt idx="9292">
                  <c:v>-4.7111499999999999E-3</c:v>
                </c:pt>
                <c:pt idx="9293">
                  <c:v>-1.1310599999999999E-3</c:v>
                </c:pt>
                <c:pt idx="9294">
                  <c:v>-2.1734200000000001E-3</c:v>
                </c:pt>
                <c:pt idx="9295">
                  <c:v>-5.9328100000000002E-3</c:v>
                </c:pt>
                <c:pt idx="9296">
                  <c:v>-1.1539499999999999E-2</c:v>
                </c:pt>
                <c:pt idx="9297">
                  <c:v>-7.3680899999999999E-3</c:v>
                </c:pt>
                <c:pt idx="9298">
                  <c:v>-8.7747599999999995E-3</c:v>
                </c:pt>
                <c:pt idx="9299">
                  <c:v>-6.7701300000000001E-3</c:v>
                </c:pt>
                <c:pt idx="9300">
                  <c:v>-7.4768100000000004E-3</c:v>
                </c:pt>
                <c:pt idx="9301">
                  <c:v>-1.11237E-2</c:v>
                </c:pt>
                <c:pt idx="9302">
                  <c:v>-7.5950599999999998E-3</c:v>
                </c:pt>
                <c:pt idx="9303">
                  <c:v>-7.2450600000000002E-3</c:v>
                </c:pt>
                <c:pt idx="9304">
                  <c:v>-9.52625E-3</c:v>
                </c:pt>
                <c:pt idx="9305">
                  <c:v>-1.5332200000000001E-2</c:v>
                </c:pt>
                <c:pt idx="9306">
                  <c:v>-9.6435500000000007E-3</c:v>
                </c:pt>
                <c:pt idx="9307">
                  <c:v>-1.15862E-2</c:v>
                </c:pt>
                <c:pt idx="9308">
                  <c:v>-1.3901699999999999E-2</c:v>
                </c:pt>
                <c:pt idx="9309">
                  <c:v>-1.80197E-2</c:v>
                </c:pt>
                <c:pt idx="9310">
                  <c:v>-1.5916799999999998E-2</c:v>
                </c:pt>
                <c:pt idx="9311">
                  <c:v>-6.1988800000000004E-3</c:v>
                </c:pt>
                <c:pt idx="9312">
                  <c:v>-8.6965600000000007E-3</c:v>
                </c:pt>
                <c:pt idx="9313">
                  <c:v>-1.41239E-2</c:v>
                </c:pt>
                <c:pt idx="9314">
                  <c:v>-1.67923E-2</c:v>
                </c:pt>
                <c:pt idx="9315">
                  <c:v>-1.3121600000000001E-2</c:v>
                </c:pt>
                <c:pt idx="9316">
                  <c:v>-1.474E-2</c:v>
                </c:pt>
                <c:pt idx="9317">
                  <c:v>-1.6559600000000001E-2</c:v>
                </c:pt>
                <c:pt idx="9318">
                  <c:v>-1.63593E-2</c:v>
                </c:pt>
                <c:pt idx="9319">
                  <c:v>-1.33743E-2</c:v>
                </c:pt>
                <c:pt idx="9320">
                  <c:v>-1.4874500000000001E-2</c:v>
                </c:pt>
                <c:pt idx="9321">
                  <c:v>-1.55468E-2</c:v>
                </c:pt>
                <c:pt idx="9322">
                  <c:v>-1.52912E-2</c:v>
                </c:pt>
                <c:pt idx="9323" formatCode="0.00E+00">
                  <c:v>-1.6785600000000001E-2</c:v>
                </c:pt>
                <c:pt idx="9324">
                  <c:v>-1.9808800000000001E-2</c:v>
                </c:pt>
                <c:pt idx="9325">
                  <c:v>-1.6686400000000001E-2</c:v>
                </c:pt>
                <c:pt idx="9326">
                  <c:v>-1.62992E-2</c:v>
                </c:pt>
                <c:pt idx="9327">
                  <c:v>-1.5657399999999998E-2</c:v>
                </c:pt>
                <c:pt idx="9328">
                  <c:v>-8.8119500000000007E-3</c:v>
                </c:pt>
                <c:pt idx="9329">
                  <c:v>-1.5108099999999999E-2</c:v>
                </c:pt>
                <c:pt idx="9330" formatCode="0.00E+00">
                  <c:v>-1.58453E-2</c:v>
                </c:pt>
                <c:pt idx="9331">
                  <c:v>-1.11752E-2</c:v>
                </c:pt>
                <c:pt idx="9332">
                  <c:v>-1.1533699999999999E-2</c:v>
                </c:pt>
                <c:pt idx="9333">
                  <c:v>-8.0327999999999997E-3</c:v>
                </c:pt>
                <c:pt idx="9334">
                  <c:v>-1.0136600000000001E-2</c:v>
                </c:pt>
                <c:pt idx="9335">
                  <c:v>-1.18666E-2</c:v>
                </c:pt>
                <c:pt idx="9336">
                  <c:v>-1.15843E-2</c:v>
                </c:pt>
                <c:pt idx="9337">
                  <c:v>-9.2725800000000008E-3</c:v>
                </c:pt>
                <c:pt idx="9338">
                  <c:v>-8.1081399999999998E-3</c:v>
                </c:pt>
                <c:pt idx="9339">
                  <c:v>-1.55678E-2</c:v>
                </c:pt>
                <c:pt idx="9340">
                  <c:v>-1.3195999999999999E-2</c:v>
                </c:pt>
                <c:pt idx="9341">
                  <c:v>-6.5402999999999998E-3</c:v>
                </c:pt>
                <c:pt idx="9342">
                  <c:v>-1.3038599999999999E-2</c:v>
                </c:pt>
                <c:pt idx="9343">
                  <c:v>-1.24779E-2</c:v>
                </c:pt>
                <c:pt idx="9344">
                  <c:v>-1.27773E-2</c:v>
                </c:pt>
                <c:pt idx="9345">
                  <c:v>-6.2198599999999998E-3</c:v>
                </c:pt>
                <c:pt idx="9346">
                  <c:v>-1.15099E-2</c:v>
                </c:pt>
                <c:pt idx="9347">
                  <c:v>-1.5655499999999999E-2</c:v>
                </c:pt>
                <c:pt idx="9348" formatCode="0.00E+00">
                  <c:v>-1.03359E-2</c:v>
                </c:pt>
                <c:pt idx="9349">
                  <c:v>-7.5807599999999998E-3</c:v>
                </c:pt>
                <c:pt idx="9350">
                  <c:v>-1.17416E-2</c:v>
                </c:pt>
                <c:pt idx="9351">
                  <c:v>-1.0028799999999999E-2</c:v>
                </c:pt>
                <c:pt idx="9352">
                  <c:v>-1.0423699999999999E-2</c:v>
                </c:pt>
                <c:pt idx="9353">
                  <c:v>-1.4100100000000001E-2</c:v>
                </c:pt>
                <c:pt idx="9354">
                  <c:v>-1.6628299999999999E-2</c:v>
                </c:pt>
                <c:pt idx="9355">
                  <c:v>-1.13182E-2</c:v>
                </c:pt>
                <c:pt idx="9356">
                  <c:v>-8.9588199999999993E-3</c:v>
                </c:pt>
                <c:pt idx="9357">
                  <c:v>-9.1161699999999998E-3</c:v>
                </c:pt>
                <c:pt idx="9358">
                  <c:v>-5.55325E-3</c:v>
                </c:pt>
                <c:pt idx="9359">
                  <c:v>-9.3908299999999993E-3</c:v>
                </c:pt>
                <c:pt idx="9360">
                  <c:v>-6.8550099999999999E-3</c:v>
                </c:pt>
                <c:pt idx="9361">
                  <c:v>-1.11065E-2</c:v>
                </c:pt>
                <c:pt idx="9362">
                  <c:v>-1.12505E-2</c:v>
                </c:pt>
                <c:pt idx="9363">
                  <c:v>-8.6507800000000003E-3</c:v>
                </c:pt>
                <c:pt idx="9364">
                  <c:v>-5.9185000000000001E-3</c:v>
                </c:pt>
                <c:pt idx="9365">
                  <c:v>-4.7721899999999999E-3</c:v>
                </c:pt>
                <c:pt idx="9366">
                  <c:v>-7.4062299999999998E-3</c:v>
                </c:pt>
                <c:pt idx="9367">
                  <c:v>-5.8975199999999998E-3</c:v>
                </c:pt>
                <c:pt idx="9368">
                  <c:v>-5.2080199999999998E-3</c:v>
                </c:pt>
                <c:pt idx="9369">
                  <c:v>-4.2171500000000002E-3</c:v>
                </c:pt>
                <c:pt idx="9370">
                  <c:v>-2.1715200000000001E-3</c:v>
                </c:pt>
                <c:pt idx="9371">
                  <c:v>-5.5427599999999999E-3</c:v>
                </c:pt>
                <c:pt idx="9372">
                  <c:v>-9.5901500000000004E-3</c:v>
                </c:pt>
                <c:pt idx="9373">
                  <c:v>-7.5397499999999996E-3</c:v>
                </c:pt>
                <c:pt idx="9374">
                  <c:v>-4.2200099999999997E-3</c:v>
                </c:pt>
                <c:pt idx="9375">
                  <c:v>-1.76907E-3</c:v>
                </c:pt>
                <c:pt idx="9376">
                  <c:v>-7.7772099999999997E-3</c:v>
                </c:pt>
                <c:pt idx="9377">
                  <c:v>-8.7490099999999998E-3</c:v>
                </c:pt>
                <c:pt idx="9378">
                  <c:v>-9.7770700000000006E-3</c:v>
                </c:pt>
                <c:pt idx="9379">
                  <c:v>-1.27096E-2</c:v>
                </c:pt>
                <c:pt idx="9380">
                  <c:v>-1.0179499999999999E-2</c:v>
                </c:pt>
                <c:pt idx="9381">
                  <c:v>-5.26714E-3</c:v>
                </c:pt>
                <c:pt idx="9382">
                  <c:v>-1.2016300000000001E-2</c:v>
                </c:pt>
                <c:pt idx="9383">
                  <c:v>-1.41268E-2</c:v>
                </c:pt>
                <c:pt idx="9384">
                  <c:v>-1.49231E-2</c:v>
                </c:pt>
                <c:pt idx="9385">
                  <c:v>-1.4409999999999999E-2</c:v>
                </c:pt>
                <c:pt idx="9386">
                  <c:v>-1.11065E-2</c:v>
                </c:pt>
                <c:pt idx="9387">
                  <c:v>-1.3278999999999999E-2</c:v>
                </c:pt>
                <c:pt idx="9388">
                  <c:v>-2.0790099999999999E-2</c:v>
                </c:pt>
                <c:pt idx="9389">
                  <c:v>-1.44958E-2</c:v>
                </c:pt>
                <c:pt idx="9390">
                  <c:v>-1.6881E-2</c:v>
                </c:pt>
                <c:pt idx="9391">
                  <c:v>-1.06106E-2</c:v>
                </c:pt>
                <c:pt idx="9392">
                  <c:v>-9.6998199999999996E-3</c:v>
                </c:pt>
                <c:pt idx="9393">
                  <c:v>-1.4974599999999999E-2</c:v>
                </c:pt>
                <c:pt idx="9394" formatCode="0.00E+00">
                  <c:v>-1.9165000000000001E-2</c:v>
                </c:pt>
                <c:pt idx="9395">
                  <c:v>-1.6454699999999999E-2</c:v>
                </c:pt>
                <c:pt idx="9396">
                  <c:v>-1.1649100000000001E-2</c:v>
                </c:pt>
                <c:pt idx="9397">
                  <c:v>-1.2083999999999999E-2</c:v>
                </c:pt>
                <c:pt idx="9398">
                  <c:v>-8.9511899999999995E-3</c:v>
                </c:pt>
                <c:pt idx="9399">
                  <c:v>-1.33896E-2</c:v>
                </c:pt>
                <c:pt idx="9400">
                  <c:v>-7.3556899999999998E-3</c:v>
                </c:pt>
                <c:pt idx="9401">
                  <c:v>-1.4608400000000001E-2</c:v>
                </c:pt>
                <c:pt idx="9402">
                  <c:v>-1.4316600000000001E-2</c:v>
                </c:pt>
                <c:pt idx="9403">
                  <c:v>-1.6056999999999998E-2</c:v>
                </c:pt>
                <c:pt idx="9404">
                  <c:v>-1.6984900000000001E-2</c:v>
                </c:pt>
                <c:pt idx="9405">
                  <c:v>-1.22814E-2</c:v>
                </c:pt>
                <c:pt idx="9406">
                  <c:v>-1.43318E-2</c:v>
                </c:pt>
                <c:pt idx="9407">
                  <c:v>-1.3876899999999999E-2</c:v>
                </c:pt>
                <c:pt idx="9408">
                  <c:v>-9.9840199999999997E-3</c:v>
                </c:pt>
                <c:pt idx="9409">
                  <c:v>-1.0621999999999999E-2</c:v>
                </c:pt>
                <c:pt idx="9410">
                  <c:v>-1.4748600000000001E-2</c:v>
                </c:pt>
                <c:pt idx="9411">
                  <c:v>-1.36385E-2</c:v>
                </c:pt>
                <c:pt idx="9412">
                  <c:v>-1.52826E-2</c:v>
                </c:pt>
                <c:pt idx="9413">
                  <c:v>-1.55449E-2</c:v>
                </c:pt>
                <c:pt idx="9414">
                  <c:v>-1.53008E-2</c:v>
                </c:pt>
                <c:pt idx="9415">
                  <c:v>-1.46608E-2</c:v>
                </c:pt>
                <c:pt idx="9416">
                  <c:v>-1.38359E-2</c:v>
                </c:pt>
                <c:pt idx="9417">
                  <c:v>-1.16673E-2</c:v>
                </c:pt>
                <c:pt idx="9418">
                  <c:v>-1.7979599999999998E-2</c:v>
                </c:pt>
                <c:pt idx="9419">
                  <c:v>-1.83725E-2</c:v>
                </c:pt>
                <c:pt idx="9420">
                  <c:v>-2.19069E-2</c:v>
                </c:pt>
                <c:pt idx="9421">
                  <c:v>-1.74284E-2</c:v>
                </c:pt>
                <c:pt idx="9422">
                  <c:v>-1.7174700000000001E-2</c:v>
                </c:pt>
                <c:pt idx="9423">
                  <c:v>-1.79081E-2</c:v>
                </c:pt>
                <c:pt idx="9424">
                  <c:v>-2.2234E-2</c:v>
                </c:pt>
                <c:pt idx="9425">
                  <c:v>-1.6703599999999999E-2</c:v>
                </c:pt>
                <c:pt idx="9426">
                  <c:v>-1.42918E-2</c:v>
                </c:pt>
                <c:pt idx="9427">
                  <c:v>-1.75085E-2</c:v>
                </c:pt>
                <c:pt idx="9428">
                  <c:v>-1.6416500000000001E-2</c:v>
                </c:pt>
                <c:pt idx="9429">
                  <c:v>-1.32952E-2</c:v>
                </c:pt>
                <c:pt idx="9430">
                  <c:v>-1.3103500000000001E-2</c:v>
                </c:pt>
                <c:pt idx="9431">
                  <c:v>-1.3870199999999999E-2</c:v>
                </c:pt>
                <c:pt idx="9432">
                  <c:v>-1.05047E-2</c:v>
                </c:pt>
                <c:pt idx="9433">
                  <c:v>-1.3005299999999999E-2</c:v>
                </c:pt>
                <c:pt idx="9434">
                  <c:v>-8.2130399999999996E-3</c:v>
                </c:pt>
                <c:pt idx="9435">
                  <c:v>-1.3217899999999999E-2</c:v>
                </c:pt>
                <c:pt idx="9436">
                  <c:v>-1.0719299999999999E-2</c:v>
                </c:pt>
                <c:pt idx="9437">
                  <c:v>-1.26944E-2</c:v>
                </c:pt>
                <c:pt idx="9438">
                  <c:v>-7.09057E-3</c:v>
                </c:pt>
                <c:pt idx="9439">
                  <c:v>-1.0785100000000001E-2</c:v>
                </c:pt>
                <c:pt idx="9440">
                  <c:v>-8.2845699999999998E-3</c:v>
                </c:pt>
                <c:pt idx="9441">
                  <c:v>-3.0117E-3</c:v>
                </c:pt>
                <c:pt idx="9442">
                  <c:v>-8.9807499999999992E-3</c:v>
                </c:pt>
                <c:pt idx="9443">
                  <c:v>-8.37421E-3</c:v>
                </c:pt>
                <c:pt idx="9444">
                  <c:v>-1.4110599999999999E-2</c:v>
                </c:pt>
                <c:pt idx="9445">
                  <c:v>-2.0040499999999999E-2</c:v>
                </c:pt>
                <c:pt idx="9446">
                  <c:v>-1.9350099999999999E-2</c:v>
                </c:pt>
                <c:pt idx="9447">
                  <c:v>-1.6480399999999999E-2</c:v>
                </c:pt>
                <c:pt idx="9448">
                  <c:v>-1.22509E-2</c:v>
                </c:pt>
                <c:pt idx="9449">
                  <c:v>-1.0172799999999999E-2</c:v>
                </c:pt>
                <c:pt idx="9450">
                  <c:v>-1.5601200000000001E-2</c:v>
                </c:pt>
                <c:pt idx="9451">
                  <c:v>-1.84975E-2</c:v>
                </c:pt>
                <c:pt idx="9452">
                  <c:v>-1.7647699999999999E-2</c:v>
                </c:pt>
                <c:pt idx="9453">
                  <c:v>-1.32198E-2</c:v>
                </c:pt>
                <c:pt idx="9454">
                  <c:v>-1.9298599999999999E-2</c:v>
                </c:pt>
                <c:pt idx="9455">
                  <c:v>-1.5543899999999999E-2</c:v>
                </c:pt>
                <c:pt idx="9456">
                  <c:v>-2.06223E-2</c:v>
                </c:pt>
                <c:pt idx="9457">
                  <c:v>-1.5714599999999999E-2</c:v>
                </c:pt>
                <c:pt idx="9458">
                  <c:v>-1.37959E-2</c:v>
                </c:pt>
                <c:pt idx="9459">
                  <c:v>-1.66626E-2</c:v>
                </c:pt>
                <c:pt idx="9460">
                  <c:v>-1.6967800000000002E-2</c:v>
                </c:pt>
                <c:pt idx="9461">
                  <c:v>-1.44796E-2</c:v>
                </c:pt>
                <c:pt idx="9462">
                  <c:v>-1.7854700000000001E-2</c:v>
                </c:pt>
                <c:pt idx="9463">
                  <c:v>-1.7117500000000001E-2</c:v>
                </c:pt>
                <c:pt idx="9464">
                  <c:v>-1.3067199999999999E-2</c:v>
                </c:pt>
                <c:pt idx="9465">
                  <c:v>-1.1265799999999999E-2</c:v>
                </c:pt>
                <c:pt idx="9466">
                  <c:v>-7.06005E-3</c:v>
                </c:pt>
                <c:pt idx="9467">
                  <c:v>-9.2935599999999993E-3</c:v>
                </c:pt>
                <c:pt idx="9468">
                  <c:v>-8.4037799999999996E-3</c:v>
                </c:pt>
                <c:pt idx="9469">
                  <c:v>-9.5481899999999998E-3</c:v>
                </c:pt>
                <c:pt idx="9470">
                  <c:v>-6.8426099999999998E-3</c:v>
                </c:pt>
                <c:pt idx="9471">
                  <c:v>-9.3421900000000002E-3</c:v>
                </c:pt>
                <c:pt idx="9472">
                  <c:v>1.0967300000000001E-4</c:v>
                </c:pt>
                <c:pt idx="9473">
                  <c:v>-5.1879900000000002E-4</c:v>
                </c:pt>
                <c:pt idx="9474" formatCode="0.00E+00">
                  <c:v>-1.90735E-5</c:v>
                </c:pt>
                <c:pt idx="9475">
                  <c:v>6.3896200000000004E-3</c:v>
                </c:pt>
                <c:pt idx="9476">
                  <c:v>4.5318600000000004E-3</c:v>
                </c:pt>
                <c:pt idx="9477">
                  <c:v>7.7066399999999998E-3</c:v>
                </c:pt>
                <c:pt idx="9478">
                  <c:v>7.65228E-3</c:v>
                </c:pt>
                <c:pt idx="9479">
                  <c:v>3.0336400000000002E-3</c:v>
                </c:pt>
                <c:pt idx="9480">
                  <c:v>2.3946800000000002E-3</c:v>
                </c:pt>
                <c:pt idx="9481">
                  <c:v>4.8255900000000003E-4</c:v>
                </c:pt>
                <c:pt idx="9482">
                  <c:v>8.8071799999999995E-3</c:v>
                </c:pt>
                <c:pt idx="9483">
                  <c:v>1.13306E-2</c:v>
                </c:pt>
                <c:pt idx="9484">
                  <c:v>5.3081500000000002E-3</c:v>
                </c:pt>
                <c:pt idx="9485">
                  <c:v>3.0946699999999999E-3</c:v>
                </c:pt>
                <c:pt idx="9486">
                  <c:v>-4.7016099999999997E-4</c:v>
                </c:pt>
                <c:pt idx="9487">
                  <c:v>-2.0255999999999998E-3</c:v>
                </c:pt>
                <c:pt idx="9488">
                  <c:v>5.00965E-3</c:v>
                </c:pt>
                <c:pt idx="9489">
                  <c:v>2.8162E-3</c:v>
                </c:pt>
                <c:pt idx="9490">
                  <c:v>1.45721E-3</c:v>
                </c:pt>
                <c:pt idx="9491">
                  <c:v>-4.32396E-3</c:v>
                </c:pt>
                <c:pt idx="9492">
                  <c:v>-1.2292900000000001E-3</c:v>
                </c:pt>
                <c:pt idx="9493">
                  <c:v>2.7942700000000001E-4</c:v>
                </c:pt>
                <c:pt idx="9494" formatCode="0.00E+00">
                  <c:v>-8.5830700000000005E-6</c:v>
                </c:pt>
                <c:pt idx="9495">
                  <c:v>-8.7013200000000002E-3</c:v>
                </c:pt>
                <c:pt idx="9496">
                  <c:v>-5.87368E-3</c:v>
                </c:pt>
                <c:pt idx="9497">
                  <c:v>-4.6043400000000002E-3</c:v>
                </c:pt>
                <c:pt idx="9498">
                  <c:v>-3.6115600000000002E-3</c:v>
                </c:pt>
                <c:pt idx="9499">
                  <c:v>-3.87478E-3</c:v>
                </c:pt>
                <c:pt idx="9500">
                  <c:v>-8.6488699999999995E-3</c:v>
                </c:pt>
                <c:pt idx="9501">
                  <c:v>-5.37682E-3</c:v>
                </c:pt>
                <c:pt idx="9502">
                  <c:v>-6.4621000000000001E-3</c:v>
                </c:pt>
                <c:pt idx="9503">
                  <c:v>-8.6383799999999993E-3</c:v>
                </c:pt>
                <c:pt idx="9504">
                  <c:v>-3.7899000000000001E-3</c:v>
                </c:pt>
                <c:pt idx="9505">
                  <c:v>-4.7292699999999998E-3</c:v>
                </c:pt>
                <c:pt idx="9506">
                  <c:v>-5.2909899999999998E-3</c:v>
                </c:pt>
                <c:pt idx="9507">
                  <c:v>-8.1014599999999996E-3</c:v>
                </c:pt>
                <c:pt idx="9508">
                  <c:v>-7.52449E-3</c:v>
                </c:pt>
                <c:pt idx="9509">
                  <c:v>-7.8878400000000001E-3</c:v>
                </c:pt>
                <c:pt idx="9510">
                  <c:v>-3.6849999999999999E-3</c:v>
                </c:pt>
                <c:pt idx="9511">
                  <c:v>-6.43349E-3</c:v>
                </c:pt>
                <c:pt idx="9512">
                  <c:v>-9.5758400000000004E-3</c:v>
                </c:pt>
                <c:pt idx="9513">
                  <c:v>-1.2304300000000001E-2</c:v>
                </c:pt>
                <c:pt idx="9514">
                  <c:v>-1.4896400000000001E-2</c:v>
                </c:pt>
                <c:pt idx="9515">
                  <c:v>-1.1572799999999999E-2</c:v>
                </c:pt>
                <c:pt idx="9516">
                  <c:v>-1.6433699999999999E-2</c:v>
                </c:pt>
                <c:pt idx="9517">
                  <c:v>-1.79653E-2</c:v>
                </c:pt>
                <c:pt idx="9518">
                  <c:v>-1.48144E-2</c:v>
                </c:pt>
                <c:pt idx="9519">
                  <c:v>-1.45168E-2</c:v>
                </c:pt>
                <c:pt idx="9520">
                  <c:v>-1.3880699999999999E-2</c:v>
                </c:pt>
                <c:pt idx="9521">
                  <c:v>-1.9910799999999999E-2</c:v>
                </c:pt>
                <c:pt idx="9522">
                  <c:v>-1.5882500000000001E-2</c:v>
                </c:pt>
                <c:pt idx="9523">
                  <c:v>-1.8711100000000001E-2</c:v>
                </c:pt>
                <c:pt idx="9524">
                  <c:v>-1.4953599999999999E-2</c:v>
                </c:pt>
                <c:pt idx="9525">
                  <c:v>-1.5615499999999999E-2</c:v>
                </c:pt>
                <c:pt idx="9526">
                  <c:v>-1.55344E-2</c:v>
                </c:pt>
                <c:pt idx="9527">
                  <c:v>-1.6458500000000001E-2</c:v>
                </c:pt>
                <c:pt idx="9528">
                  <c:v>-1.6167600000000001E-2</c:v>
                </c:pt>
                <c:pt idx="9529">
                  <c:v>-1.1698699999999999E-2</c:v>
                </c:pt>
                <c:pt idx="9530">
                  <c:v>-1.11666E-2</c:v>
                </c:pt>
                <c:pt idx="9531">
                  <c:v>-5.4397600000000001E-3</c:v>
                </c:pt>
                <c:pt idx="9532">
                  <c:v>-4.6358099999999998E-3</c:v>
                </c:pt>
                <c:pt idx="9533">
                  <c:v>-6.0644100000000001E-3</c:v>
                </c:pt>
                <c:pt idx="9534">
                  <c:v>-3.5619699999999998E-3</c:v>
                </c:pt>
                <c:pt idx="9535">
                  <c:v>-5.4788600000000003E-3</c:v>
                </c:pt>
                <c:pt idx="9536">
                  <c:v>-2.01797E-3</c:v>
                </c:pt>
                <c:pt idx="9537">
                  <c:v>-7.0772200000000004E-3</c:v>
                </c:pt>
                <c:pt idx="9538">
                  <c:v>-5.4235500000000001E-3</c:v>
                </c:pt>
                <c:pt idx="9539">
                  <c:v>-4.4298200000000001E-3</c:v>
                </c:pt>
                <c:pt idx="9540">
                  <c:v>-6.4754500000000002E-4</c:v>
                </c:pt>
                <c:pt idx="9541">
                  <c:v>-4.99344E-3</c:v>
                </c:pt>
                <c:pt idx="9542">
                  <c:v>-1.8196099999999999E-3</c:v>
                </c:pt>
                <c:pt idx="9543">
                  <c:v>-6.6061000000000002E-3</c:v>
                </c:pt>
                <c:pt idx="9544">
                  <c:v>-9.01508E-3</c:v>
                </c:pt>
                <c:pt idx="9545">
                  <c:v>-6.6814400000000003E-3</c:v>
                </c:pt>
                <c:pt idx="9546">
                  <c:v>-2.44808E-3</c:v>
                </c:pt>
                <c:pt idx="9547">
                  <c:v>-3.7717800000000002E-3</c:v>
                </c:pt>
                <c:pt idx="9548">
                  <c:v>-7.6799399999999997E-3</c:v>
                </c:pt>
                <c:pt idx="9549">
                  <c:v>-5.2566499999999999E-3</c:v>
                </c:pt>
                <c:pt idx="9550">
                  <c:v>3.4627899999999999E-3</c:v>
                </c:pt>
                <c:pt idx="9551">
                  <c:v>3.1004000000000001E-3</c:v>
                </c:pt>
                <c:pt idx="9552">
                  <c:v>-3.31402E-3</c:v>
                </c:pt>
                <c:pt idx="9553">
                  <c:v>-1.20735E-3</c:v>
                </c:pt>
                <c:pt idx="9554">
                  <c:v>1.04904E-3</c:v>
                </c:pt>
                <c:pt idx="9555">
                  <c:v>-1.07861E-3</c:v>
                </c:pt>
                <c:pt idx="9556">
                  <c:v>3.0469899999999999E-3</c:v>
                </c:pt>
                <c:pt idx="9557">
                  <c:v>9.2411000000000004E-3</c:v>
                </c:pt>
                <c:pt idx="9558">
                  <c:v>-1.7423600000000001E-3</c:v>
                </c:pt>
                <c:pt idx="9559">
                  <c:v>2.5415400000000001E-3</c:v>
                </c:pt>
                <c:pt idx="9560">
                  <c:v>2.1829599999999998E-3</c:v>
                </c:pt>
                <c:pt idx="9561">
                  <c:v>6.9217699999999998E-3</c:v>
                </c:pt>
                <c:pt idx="9562">
                  <c:v>3.1948099999999999E-4</c:v>
                </c:pt>
                <c:pt idx="9563">
                  <c:v>4.5585599999999998E-4</c:v>
                </c:pt>
                <c:pt idx="9564">
                  <c:v>1.8196099999999999E-3</c:v>
                </c:pt>
                <c:pt idx="9565">
                  <c:v>1.91975E-3</c:v>
                </c:pt>
                <c:pt idx="9566">
                  <c:v>7.0200000000000002E-3</c:v>
                </c:pt>
                <c:pt idx="9567">
                  <c:v>7.2030999999999996E-3</c:v>
                </c:pt>
                <c:pt idx="9568">
                  <c:v>1.21832E-2</c:v>
                </c:pt>
                <c:pt idx="9569">
                  <c:v>9.78184E-3</c:v>
                </c:pt>
                <c:pt idx="9570">
                  <c:v>5.47409E-3</c:v>
                </c:pt>
                <c:pt idx="9571">
                  <c:v>3.6268199999999998E-3</c:v>
                </c:pt>
                <c:pt idx="9572">
                  <c:v>3.4332299999999998E-3</c:v>
                </c:pt>
                <c:pt idx="9573">
                  <c:v>4.1542100000000002E-3</c:v>
                </c:pt>
                <c:pt idx="9574">
                  <c:v>6.2808999999999999E-3</c:v>
                </c:pt>
                <c:pt idx="9575">
                  <c:v>2.0923600000000001E-3</c:v>
                </c:pt>
                <c:pt idx="9576">
                  <c:v>3.6535299999999999E-3</c:v>
                </c:pt>
                <c:pt idx="9577">
                  <c:v>9.1066399999999992E-3</c:v>
                </c:pt>
                <c:pt idx="9578">
                  <c:v>1.0420799999999999E-2</c:v>
                </c:pt>
                <c:pt idx="9579">
                  <c:v>1.0763200000000001E-2</c:v>
                </c:pt>
                <c:pt idx="9580">
                  <c:v>7.9431499999999995E-3</c:v>
                </c:pt>
                <c:pt idx="9581">
                  <c:v>3.8490299999999998E-3</c:v>
                </c:pt>
                <c:pt idx="9582">
                  <c:v>1.18256E-4</c:v>
                </c:pt>
                <c:pt idx="9583">
                  <c:v>7.7428799999999997E-3</c:v>
                </c:pt>
                <c:pt idx="9584">
                  <c:v>4.7645600000000001E-3</c:v>
                </c:pt>
                <c:pt idx="9585">
                  <c:v>1.67465E-3</c:v>
                </c:pt>
                <c:pt idx="9586">
                  <c:v>-4.1227299999999998E-3</c:v>
                </c:pt>
                <c:pt idx="9587">
                  <c:v>-4.8847200000000004E-3</c:v>
                </c:pt>
                <c:pt idx="9588">
                  <c:v>-4.6634699999999999E-4</c:v>
                </c:pt>
                <c:pt idx="9589">
                  <c:v>9.4165800000000008E-3</c:v>
                </c:pt>
                <c:pt idx="9590">
                  <c:v>8.03566E-3</c:v>
                </c:pt>
                <c:pt idx="9591">
                  <c:v>1.3707199999999999E-2</c:v>
                </c:pt>
                <c:pt idx="9592">
                  <c:v>1.67122E-2</c:v>
                </c:pt>
                <c:pt idx="9593">
                  <c:v>9.4299299999999996E-3</c:v>
                </c:pt>
                <c:pt idx="9594">
                  <c:v>6.8845699999999996E-3</c:v>
                </c:pt>
                <c:pt idx="9595">
                  <c:v>1.0829E-2</c:v>
                </c:pt>
                <c:pt idx="9596">
                  <c:v>9.6473700000000006E-3</c:v>
                </c:pt>
                <c:pt idx="9597">
                  <c:v>7.71713E-3</c:v>
                </c:pt>
                <c:pt idx="9598">
                  <c:v>7.1764000000000003E-3</c:v>
                </c:pt>
                <c:pt idx="9599">
                  <c:v>5.7773599999999996E-3</c:v>
                </c:pt>
                <c:pt idx="9600">
                  <c:v>1.8741600000000001E-2</c:v>
                </c:pt>
                <c:pt idx="9601">
                  <c:v>1.9741100000000001E-2</c:v>
                </c:pt>
                <c:pt idx="9602">
                  <c:v>2.1677999999999999E-2</c:v>
                </c:pt>
                <c:pt idx="9603">
                  <c:v>1.4936400000000001E-2</c:v>
                </c:pt>
                <c:pt idx="9604">
                  <c:v>1.0499E-2</c:v>
                </c:pt>
                <c:pt idx="9605">
                  <c:v>4.8780400000000002E-3</c:v>
                </c:pt>
                <c:pt idx="9606">
                  <c:v>2.2466699999999999E-2</c:v>
                </c:pt>
                <c:pt idx="9607">
                  <c:v>2.981E-2</c:v>
                </c:pt>
                <c:pt idx="9608">
                  <c:v>1.22795E-2</c:v>
                </c:pt>
                <c:pt idx="9609">
                  <c:v>-5.5904400000000003E-3</c:v>
                </c:pt>
                <c:pt idx="9610">
                  <c:v>2.7151100000000002E-3</c:v>
                </c:pt>
                <c:pt idx="9611">
                  <c:v>5.7220500000000002E-3</c:v>
                </c:pt>
                <c:pt idx="9612">
                  <c:v>1.46313E-2</c:v>
                </c:pt>
                <c:pt idx="9613">
                  <c:v>1.30615E-2</c:v>
                </c:pt>
                <c:pt idx="9614">
                  <c:v>-1.20316E-2</c:v>
                </c:pt>
                <c:pt idx="9615">
                  <c:v>-1.46255E-2</c:v>
                </c:pt>
                <c:pt idx="9616">
                  <c:v>-1.2066800000000001E-2</c:v>
                </c:pt>
                <c:pt idx="9617">
                  <c:v>2.1530199999999999E-2</c:v>
                </c:pt>
                <c:pt idx="9618" formatCode="0.00E+00">
                  <c:v>1.11904E-2</c:v>
                </c:pt>
                <c:pt idx="9619">
                  <c:v>5.9366200000000001E-3</c:v>
                </c:pt>
                <c:pt idx="9620">
                  <c:v>-1.5878699999999999E-3</c:v>
                </c:pt>
                <c:pt idx="9621">
                  <c:v>2.2229200000000001E-2</c:v>
                </c:pt>
                <c:pt idx="9622">
                  <c:v>5.3990400000000001E-2</c:v>
                </c:pt>
                <c:pt idx="9623">
                  <c:v>2.0941700000000001E-2</c:v>
                </c:pt>
                <c:pt idx="9624">
                  <c:v>7.1706799999999996E-3</c:v>
                </c:pt>
                <c:pt idx="9625">
                  <c:v>-1.9788699999999999E-2</c:v>
                </c:pt>
                <c:pt idx="9626">
                  <c:v>-8.1787100000000005E-3</c:v>
                </c:pt>
                <c:pt idx="9627">
                  <c:v>1.06344E-2</c:v>
                </c:pt>
                <c:pt idx="9628">
                  <c:v>5.7220500000000002E-3</c:v>
                </c:pt>
                <c:pt idx="9629">
                  <c:v>9.54056E-3</c:v>
                </c:pt>
                <c:pt idx="9630">
                  <c:v>3.1801200000000002E-2</c:v>
                </c:pt>
                <c:pt idx="9631">
                  <c:v>3.7900900000000001E-2</c:v>
                </c:pt>
                <c:pt idx="9632">
                  <c:v>3.7088400000000001E-2</c:v>
                </c:pt>
                <c:pt idx="9633">
                  <c:v>1.68285E-2</c:v>
                </c:pt>
                <c:pt idx="9634">
                  <c:v>9.8648099999999999E-3</c:v>
                </c:pt>
                <c:pt idx="9635">
                  <c:v>1.7094600000000001E-2</c:v>
                </c:pt>
                <c:pt idx="9636">
                  <c:v>3.0345899999999999E-2</c:v>
                </c:pt>
                <c:pt idx="9637">
                  <c:v>4.2285000000000003E-2</c:v>
                </c:pt>
                <c:pt idx="9638">
                  <c:v>2.0885500000000001E-2</c:v>
                </c:pt>
                <c:pt idx="9639">
                  <c:v>1.2221299999999999E-2</c:v>
                </c:pt>
                <c:pt idx="9640">
                  <c:v>6.4258600000000003E-3</c:v>
                </c:pt>
                <c:pt idx="9641">
                  <c:v>7.5054199999999998E-4</c:v>
                </c:pt>
                <c:pt idx="9642">
                  <c:v>-1.0231000000000001E-2</c:v>
                </c:pt>
                <c:pt idx="9643">
                  <c:v>4.8770899999999997E-3</c:v>
                </c:pt>
                <c:pt idx="9644">
                  <c:v>9.6387899999999995E-3</c:v>
                </c:pt>
                <c:pt idx="9645">
                  <c:v>1.4939300000000001E-2</c:v>
                </c:pt>
                <c:pt idx="9646">
                  <c:v>2.0794900000000002E-2</c:v>
                </c:pt>
                <c:pt idx="9647">
                  <c:v>1.83077E-2</c:v>
                </c:pt>
                <c:pt idx="9648">
                  <c:v>1.4677000000000001E-2</c:v>
                </c:pt>
                <c:pt idx="9649">
                  <c:v>-3.4160599999999998E-3</c:v>
                </c:pt>
                <c:pt idx="9650">
                  <c:v>-1.04628E-2</c:v>
                </c:pt>
                <c:pt idx="9651">
                  <c:v>4.2200099999999997E-3</c:v>
                </c:pt>
                <c:pt idx="9652">
                  <c:v>5.29957E-3</c:v>
                </c:pt>
                <c:pt idx="9653">
                  <c:v>3.9291400000000001E-4</c:v>
                </c:pt>
                <c:pt idx="9654">
                  <c:v>-2.0566000000000001E-2</c:v>
                </c:pt>
                <c:pt idx="9655">
                  <c:v>-1.42221E-2</c:v>
                </c:pt>
                <c:pt idx="9656">
                  <c:v>8.8796599999999993E-3</c:v>
                </c:pt>
                <c:pt idx="9657">
                  <c:v>-1.5564000000000001E-3</c:v>
                </c:pt>
                <c:pt idx="9658">
                  <c:v>-2.3136099999999998E-3</c:v>
                </c:pt>
                <c:pt idx="9659">
                  <c:v>3.1814600000000001E-3</c:v>
                </c:pt>
                <c:pt idx="9660" formatCode="0.00E+00">
                  <c:v>1.33905E-2</c:v>
                </c:pt>
                <c:pt idx="9661">
                  <c:v>5.9471100000000002E-3</c:v>
                </c:pt>
                <c:pt idx="9662">
                  <c:v>2.2131899999999999E-2</c:v>
                </c:pt>
                <c:pt idx="9663">
                  <c:v>1.6031299999999998E-2</c:v>
                </c:pt>
                <c:pt idx="9664">
                  <c:v>1.60322E-2</c:v>
                </c:pt>
                <c:pt idx="9665">
                  <c:v>1.11246E-2</c:v>
                </c:pt>
                <c:pt idx="9666">
                  <c:v>2.1230700000000002E-2</c:v>
                </c:pt>
                <c:pt idx="9667">
                  <c:v>4.5976599999999999E-3</c:v>
                </c:pt>
                <c:pt idx="9668">
                  <c:v>4.1666000000000003E-3</c:v>
                </c:pt>
                <c:pt idx="9669">
                  <c:v>-4.85134E-3</c:v>
                </c:pt>
                <c:pt idx="9670">
                  <c:v>5.9843099999999996E-3</c:v>
                </c:pt>
                <c:pt idx="9671">
                  <c:v>1.9605600000000001E-2</c:v>
                </c:pt>
                <c:pt idx="9672">
                  <c:v>5.8336300000000002E-3</c:v>
                </c:pt>
                <c:pt idx="9673">
                  <c:v>9.4347000000000007E-3</c:v>
                </c:pt>
                <c:pt idx="9674">
                  <c:v>-1.8281899999999999E-3</c:v>
                </c:pt>
                <c:pt idx="9675">
                  <c:v>8.7833400000000004E-4</c:v>
                </c:pt>
                <c:pt idx="9676">
                  <c:v>-2.65884E-3</c:v>
                </c:pt>
                <c:pt idx="9677">
                  <c:v>8.9092300000000006E-3</c:v>
                </c:pt>
                <c:pt idx="9678">
                  <c:v>7.9870199999999992E-3</c:v>
                </c:pt>
                <c:pt idx="9679">
                  <c:v>1.12152E-2</c:v>
                </c:pt>
                <c:pt idx="9680">
                  <c:v>2.3596800000000001E-2</c:v>
                </c:pt>
                <c:pt idx="9681">
                  <c:v>3.07522E-2</c:v>
                </c:pt>
                <c:pt idx="9682">
                  <c:v>4.0427200000000003E-2</c:v>
                </c:pt>
                <c:pt idx="9683">
                  <c:v>2.73504E-2</c:v>
                </c:pt>
                <c:pt idx="9684">
                  <c:v>1.7888100000000001E-2</c:v>
                </c:pt>
                <c:pt idx="9685">
                  <c:v>9.3831999999999995E-3</c:v>
                </c:pt>
                <c:pt idx="9686">
                  <c:v>2.4086E-2</c:v>
                </c:pt>
                <c:pt idx="9687">
                  <c:v>3.54509E-2</c:v>
                </c:pt>
                <c:pt idx="9688">
                  <c:v>3.5615899999999999E-2</c:v>
                </c:pt>
                <c:pt idx="9689">
                  <c:v>2.7403799999999999E-2</c:v>
                </c:pt>
                <c:pt idx="9690">
                  <c:v>3.5464299999999997E-2</c:v>
                </c:pt>
                <c:pt idx="9691">
                  <c:v>2.97976E-2</c:v>
                </c:pt>
                <c:pt idx="9692">
                  <c:v>2.4440799999999999E-2</c:v>
                </c:pt>
                <c:pt idx="9693">
                  <c:v>5.6257199999999999E-3</c:v>
                </c:pt>
                <c:pt idx="9694">
                  <c:v>6.0749100000000004E-4</c:v>
                </c:pt>
                <c:pt idx="9695">
                  <c:v>1.07946E-2</c:v>
                </c:pt>
                <c:pt idx="9696">
                  <c:v>1.5776600000000002E-2</c:v>
                </c:pt>
                <c:pt idx="9697">
                  <c:v>2.1659899999999999E-2</c:v>
                </c:pt>
                <c:pt idx="9698">
                  <c:v>9.3021400000000004E-3</c:v>
                </c:pt>
                <c:pt idx="9699">
                  <c:v>2.5937100000000001E-2</c:v>
                </c:pt>
                <c:pt idx="9700">
                  <c:v>2.53992E-2</c:v>
                </c:pt>
                <c:pt idx="9701">
                  <c:v>1.8878900000000001E-2</c:v>
                </c:pt>
                <c:pt idx="9702">
                  <c:v>1.5950200000000001E-2</c:v>
                </c:pt>
                <c:pt idx="9703">
                  <c:v>1.9738200000000001E-2</c:v>
                </c:pt>
                <c:pt idx="9704">
                  <c:v>2.9897699999999999E-2</c:v>
                </c:pt>
                <c:pt idx="9705">
                  <c:v>2.38132E-2</c:v>
                </c:pt>
                <c:pt idx="9706">
                  <c:v>2.4910000000000002E-3</c:v>
                </c:pt>
                <c:pt idx="9707">
                  <c:v>1.8711100000000001E-2</c:v>
                </c:pt>
                <c:pt idx="9708">
                  <c:v>2.5865599999999999E-2</c:v>
                </c:pt>
                <c:pt idx="9709">
                  <c:v>3.1360600000000002E-2</c:v>
                </c:pt>
                <c:pt idx="9710">
                  <c:v>3.5383199999999997E-2</c:v>
                </c:pt>
                <c:pt idx="9711">
                  <c:v>2.17276E-2</c:v>
                </c:pt>
                <c:pt idx="9712">
                  <c:v>2.1505400000000001E-2</c:v>
                </c:pt>
                <c:pt idx="9713">
                  <c:v>1.0925300000000001E-2</c:v>
                </c:pt>
                <c:pt idx="9714">
                  <c:v>1.40038E-2</c:v>
                </c:pt>
                <c:pt idx="9715">
                  <c:v>1.7458000000000001E-2</c:v>
                </c:pt>
                <c:pt idx="9716">
                  <c:v>1.3336199999999999E-2</c:v>
                </c:pt>
                <c:pt idx="9717">
                  <c:v>1.42212E-2</c:v>
                </c:pt>
                <c:pt idx="9718">
                  <c:v>5.9680899999999997E-3</c:v>
                </c:pt>
                <c:pt idx="9719">
                  <c:v>1.27954E-2</c:v>
                </c:pt>
                <c:pt idx="9720">
                  <c:v>1.6985900000000002E-2</c:v>
                </c:pt>
                <c:pt idx="9721">
                  <c:v>1.3485E-2</c:v>
                </c:pt>
                <c:pt idx="9722">
                  <c:v>1.2919399999999999E-2</c:v>
                </c:pt>
                <c:pt idx="9723">
                  <c:v>2.14243E-2</c:v>
                </c:pt>
                <c:pt idx="9724">
                  <c:v>3.0340200000000001E-2</c:v>
                </c:pt>
                <c:pt idx="9725">
                  <c:v>5.6762699999999998E-3</c:v>
                </c:pt>
                <c:pt idx="9726">
                  <c:v>5.2528399999999999E-3</c:v>
                </c:pt>
                <c:pt idx="9727">
                  <c:v>6.1998399999999999E-3</c:v>
                </c:pt>
                <c:pt idx="9728">
                  <c:v>9.3107199999999998E-3</c:v>
                </c:pt>
                <c:pt idx="9729">
                  <c:v>1.3729099999999999E-2</c:v>
                </c:pt>
                <c:pt idx="9730">
                  <c:v>7.7505100000000004E-3</c:v>
                </c:pt>
                <c:pt idx="9731">
                  <c:v>2.3340199999999998E-2</c:v>
                </c:pt>
                <c:pt idx="9732">
                  <c:v>2.16055E-2</c:v>
                </c:pt>
                <c:pt idx="9733">
                  <c:v>1.68839E-2</c:v>
                </c:pt>
                <c:pt idx="9734">
                  <c:v>1.06783E-2</c:v>
                </c:pt>
                <c:pt idx="9735">
                  <c:v>-3.5762799999999998E-3</c:v>
                </c:pt>
                <c:pt idx="9736">
                  <c:v>2.72751E-4</c:v>
                </c:pt>
                <c:pt idx="9737">
                  <c:v>1.9407300000000001E-3</c:v>
                </c:pt>
                <c:pt idx="9738">
                  <c:v>1.98908E-2</c:v>
                </c:pt>
                <c:pt idx="9739">
                  <c:v>2.8122899999999999E-2</c:v>
                </c:pt>
                <c:pt idx="9740">
                  <c:v>1.8359199999999999E-2</c:v>
                </c:pt>
                <c:pt idx="9741">
                  <c:v>2.80094E-2</c:v>
                </c:pt>
                <c:pt idx="9742">
                  <c:v>3.3712399999999997E-2</c:v>
                </c:pt>
                <c:pt idx="9743">
                  <c:v>3.2272299999999997E-2</c:v>
                </c:pt>
                <c:pt idx="9744">
                  <c:v>1.7346400000000001E-2</c:v>
                </c:pt>
                <c:pt idx="9745">
                  <c:v>2.34947E-2</c:v>
                </c:pt>
                <c:pt idx="9746">
                  <c:v>1.6717900000000001E-2</c:v>
                </c:pt>
                <c:pt idx="9747">
                  <c:v>2.0801500000000001E-2</c:v>
                </c:pt>
                <c:pt idx="9748">
                  <c:v>2.3442299999999999E-2</c:v>
                </c:pt>
                <c:pt idx="9749">
                  <c:v>2.6031499999999999E-2</c:v>
                </c:pt>
                <c:pt idx="9750">
                  <c:v>2.3384100000000001E-2</c:v>
                </c:pt>
                <c:pt idx="9751">
                  <c:v>1.44262E-2</c:v>
                </c:pt>
                <c:pt idx="9752">
                  <c:v>2.6964200000000001E-2</c:v>
                </c:pt>
                <c:pt idx="9753">
                  <c:v>1.0164299999999999E-2</c:v>
                </c:pt>
                <c:pt idx="9754">
                  <c:v>2.0408599999999999E-2</c:v>
                </c:pt>
                <c:pt idx="9755">
                  <c:v>2.55756E-2</c:v>
                </c:pt>
                <c:pt idx="9756">
                  <c:v>2.3322099999999998E-2</c:v>
                </c:pt>
                <c:pt idx="9757">
                  <c:v>1.0683099999999999E-2</c:v>
                </c:pt>
                <c:pt idx="9758">
                  <c:v>1.32561E-2</c:v>
                </c:pt>
                <c:pt idx="9759">
                  <c:v>2.58636E-2</c:v>
                </c:pt>
                <c:pt idx="9760">
                  <c:v>1.7714500000000001E-2</c:v>
                </c:pt>
                <c:pt idx="9761">
                  <c:v>9.4509099999999999E-3</c:v>
                </c:pt>
                <c:pt idx="9762">
                  <c:v>1.03035E-2</c:v>
                </c:pt>
                <c:pt idx="9763">
                  <c:v>1.4878300000000001E-2</c:v>
                </c:pt>
                <c:pt idx="9764">
                  <c:v>9.2983200000000001E-4</c:v>
                </c:pt>
                <c:pt idx="9765" formatCode="0.00E+00">
                  <c:v>7.7438400000000003E-4</c:v>
                </c:pt>
                <c:pt idx="9766">
                  <c:v>1.9655200000000001E-3</c:v>
                </c:pt>
                <c:pt idx="9767">
                  <c:v>6.9656400000000004E-3</c:v>
                </c:pt>
                <c:pt idx="9768">
                  <c:v>1.6012200000000001E-2</c:v>
                </c:pt>
                <c:pt idx="9769">
                  <c:v>8.2874299999999995E-4</c:v>
                </c:pt>
                <c:pt idx="9770">
                  <c:v>5.2232700000000003E-3</c:v>
                </c:pt>
                <c:pt idx="9771">
                  <c:v>4.7254599999999999E-3</c:v>
                </c:pt>
                <c:pt idx="9772">
                  <c:v>1.7849899999999998E-2</c:v>
                </c:pt>
                <c:pt idx="9773">
                  <c:v>1.44768E-2</c:v>
                </c:pt>
                <c:pt idx="9774">
                  <c:v>5.3901699999999997E-3</c:v>
                </c:pt>
                <c:pt idx="9775">
                  <c:v>1.4157299999999999E-2</c:v>
                </c:pt>
                <c:pt idx="9776">
                  <c:v>-3.4227400000000001E-3</c:v>
                </c:pt>
                <c:pt idx="9777">
                  <c:v>7.0733999999999997E-3</c:v>
                </c:pt>
                <c:pt idx="9778">
                  <c:v>4.7893500000000004E-3</c:v>
                </c:pt>
                <c:pt idx="9779">
                  <c:v>-2.97737E-3</c:v>
                </c:pt>
                <c:pt idx="9780">
                  <c:v>4.3725999999999999E-3</c:v>
                </c:pt>
                <c:pt idx="9781">
                  <c:v>2.9984500000000001E-2</c:v>
                </c:pt>
                <c:pt idx="9782">
                  <c:v>7.78198E-3</c:v>
                </c:pt>
                <c:pt idx="9783">
                  <c:v>5.4244999999999996E-3</c:v>
                </c:pt>
                <c:pt idx="9784">
                  <c:v>-8.3246199999999996E-3</c:v>
                </c:pt>
                <c:pt idx="9785">
                  <c:v>-7.7505100000000004E-3</c:v>
                </c:pt>
                <c:pt idx="9786">
                  <c:v>2.9182399999999999E-3</c:v>
                </c:pt>
                <c:pt idx="9787">
                  <c:v>6.93321E-4</c:v>
                </c:pt>
                <c:pt idx="9788">
                  <c:v>-1.8882799999999999E-4</c:v>
                </c:pt>
                <c:pt idx="9789">
                  <c:v>1.53198E-2</c:v>
                </c:pt>
                <c:pt idx="9790">
                  <c:v>2.38838E-2</c:v>
                </c:pt>
                <c:pt idx="9791">
                  <c:v>1.69821E-2</c:v>
                </c:pt>
                <c:pt idx="9792">
                  <c:v>8.4505099999999996E-3</c:v>
                </c:pt>
                <c:pt idx="9793">
                  <c:v>1.27954E-2</c:v>
                </c:pt>
                <c:pt idx="9794">
                  <c:v>1.5721300000000001E-2</c:v>
                </c:pt>
                <c:pt idx="9795">
                  <c:v>1.5054700000000001E-2</c:v>
                </c:pt>
                <c:pt idx="9796">
                  <c:v>7.4968300000000003E-3</c:v>
                </c:pt>
                <c:pt idx="9797">
                  <c:v>1.7575299999999999E-2</c:v>
                </c:pt>
                <c:pt idx="9798">
                  <c:v>8.4800699999999993E-3</c:v>
                </c:pt>
                <c:pt idx="9799">
                  <c:v>1.18303E-2</c:v>
                </c:pt>
                <c:pt idx="9800">
                  <c:v>8.2273499999999996E-3</c:v>
                </c:pt>
                <c:pt idx="9801">
                  <c:v>3.9987599999999996E-3</c:v>
                </c:pt>
                <c:pt idx="9802">
                  <c:v>2.3508100000000001E-2</c:v>
                </c:pt>
                <c:pt idx="9803">
                  <c:v>1.88551E-2</c:v>
                </c:pt>
                <c:pt idx="9804">
                  <c:v>1.7167100000000001E-2</c:v>
                </c:pt>
                <c:pt idx="9805">
                  <c:v>6.7625000000000003E-3</c:v>
                </c:pt>
                <c:pt idx="9806">
                  <c:v>1.8776899999999999E-2</c:v>
                </c:pt>
                <c:pt idx="9807">
                  <c:v>1.15814E-2</c:v>
                </c:pt>
                <c:pt idx="9808">
                  <c:v>1.8792199999999998E-2</c:v>
                </c:pt>
                <c:pt idx="9809">
                  <c:v>1.24254E-2</c:v>
                </c:pt>
                <c:pt idx="9810">
                  <c:v>1.3470599999999999E-2</c:v>
                </c:pt>
                <c:pt idx="9811">
                  <c:v>1.0787E-2</c:v>
                </c:pt>
                <c:pt idx="9812">
                  <c:v>3.1534199999999998E-2</c:v>
                </c:pt>
                <c:pt idx="9813">
                  <c:v>2.2668799999999999E-2</c:v>
                </c:pt>
                <c:pt idx="9814">
                  <c:v>1.79291E-3</c:v>
                </c:pt>
                <c:pt idx="9815">
                  <c:v>1.6023599999999999E-2</c:v>
                </c:pt>
                <c:pt idx="9816">
                  <c:v>1.94521E-2</c:v>
                </c:pt>
                <c:pt idx="9817">
                  <c:v>1.07841E-2</c:v>
                </c:pt>
                <c:pt idx="9818">
                  <c:v>9.8800699999999995E-4</c:v>
                </c:pt>
                <c:pt idx="9819">
                  <c:v>-1.88065E-3</c:v>
                </c:pt>
                <c:pt idx="9820">
                  <c:v>-1.32351E-2</c:v>
                </c:pt>
                <c:pt idx="9821">
                  <c:v>3.2587100000000002E-3</c:v>
                </c:pt>
                <c:pt idx="9822">
                  <c:v>-1.67942E-3</c:v>
                </c:pt>
                <c:pt idx="9823">
                  <c:v>4.43363E-3</c:v>
                </c:pt>
                <c:pt idx="9824">
                  <c:v>-1.20211E-2</c:v>
                </c:pt>
                <c:pt idx="9825">
                  <c:v>-1.16081E-2</c:v>
                </c:pt>
                <c:pt idx="9826">
                  <c:v>-1.1691099999999999E-2</c:v>
                </c:pt>
                <c:pt idx="9827">
                  <c:v>3.3893600000000001E-3</c:v>
                </c:pt>
                <c:pt idx="9828">
                  <c:v>-1.17435E-2</c:v>
                </c:pt>
                <c:pt idx="9829">
                  <c:v>-1.24893E-2</c:v>
                </c:pt>
                <c:pt idx="9830">
                  <c:v>-1.45092E-2</c:v>
                </c:pt>
                <c:pt idx="9831">
                  <c:v>-5.1546099999999996E-3</c:v>
                </c:pt>
                <c:pt idx="9832">
                  <c:v>1.5485799999999999E-2</c:v>
                </c:pt>
                <c:pt idx="9833">
                  <c:v>7.8391999999999993E-3</c:v>
                </c:pt>
                <c:pt idx="9834">
                  <c:v>3.1118399999999998E-3</c:v>
                </c:pt>
                <c:pt idx="9835">
                  <c:v>3.8528400000000002E-3</c:v>
                </c:pt>
                <c:pt idx="9836">
                  <c:v>1.49059E-3</c:v>
                </c:pt>
                <c:pt idx="9837">
                  <c:v>1.19877E-3</c:v>
                </c:pt>
                <c:pt idx="9838">
                  <c:v>-8.8272100000000003E-3</c:v>
                </c:pt>
                <c:pt idx="9839">
                  <c:v>-6.91605E-3</c:v>
                </c:pt>
                <c:pt idx="9840">
                  <c:v>-5.0373099999999997E-3</c:v>
                </c:pt>
                <c:pt idx="9841">
                  <c:v>4.7273599999999999E-3</c:v>
                </c:pt>
                <c:pt idx="9842">
                  <c:v>6.9618200000000005E-4</c:v>
                </c:pt>
                <c:pt idx="9843">
                  <c:v>-5.8460200000000004E-4</c:v>
                </c:pt>
                <c:pt idx="9844">
                  <c:v>5.92422E-3</c:v>
                </c:pt>
                <c:pt idx="9845">
                  <c:v>7.1334800000000004E-4</c:v>
                </c:pt>
                <c:pt idx="9846" formatCode="0.00E+00">
                  <c:v>7.6293900000000005E-5</c:v>
                </c:pt>
                <c:pt idx="9847">
                  <c:v>4.86565E-3</c:v>
                </c:pt>
                <c:pt idx="9848">
                  <c:v>2.7504000000000001E-3</c:v>
                </c:pt>
                <c:pt idx="9849">
                  <c:v>-8.2263900000000001E-3</c:v>
                </c:pt>
                <c:pt idx="9850">
                  <c:v>5.63431E-3</c:v>
                </c:pt>
                <c:pt idx="9851">
                  <c:v>1.7351200000000001E-2</c:v>
                </c:pt>
                <c:pt idx="9852">
                  <c:v>4.7226000000000004E-3</c:v>
                </c:pt>
                <c:pt idx="9853">
                  <c:v>-2.5510799999999998E-3</c:v>
                </c:pt>
                <c:pt idx="9854">
                  <c:v>1.3294200000000001E-2</c:v>
                </c:pt>
                <c:pt idx="9855">
                  <c:v>6.8712199999999999E-3</c:v>
                </c:pt>
                <c:pt idx="9856">
                  <c:v>-9.6693000000000005E-3</c:v>
                </c:pt>
                <c:pt idx="9857">
                  <c:v>-9.1705299999999997E-3</c:v>
                </c:pt>
                <c:pt idx="9858">
                  <c:v>-4.8961600000000001E-3</c:v>
                </c:pt>
                <c:pt idx="9859">
                  <c:v>-1.07422E-2</c:v>
                </c:pt>
                <c:pt idx="9860">
                  <c:v>-3.26633E-3</c:v>
                </c:pt>
                <c:pt idx="9861">
                  <c:v>3.7879900000000002E-3</c:v>
                </c:pt>
                <c:pt idx="9862">
                  <c:v>-6.1416599999999997E-4</c:v>
                </c:pt>
                <c:pt idx="9863">
                  <c:v>-1.26038E-2</c:v>
                </c:pt>
                <c:pt idx="9864">
                  <c:v>-8.0432899999999998E-3</c:v>
                </c:pt>
                <c:pt idx="9865">
                  <c:v>3.1747799999999999E-3</c:v>
                </c:pt>
                <c:pt idx="9866">
                  <c:v>3.4999800000000002E-4</c:v>
                </c:pt>
                <c:pt idx="9867">
                  <c:v>1.6946800000000001E-3</c:v>
                </c:pt>
                <c:pt idx="9868">
                  <c:v>-2.5834999999999999E-3</c:v>
                </c:pt>
                <c:pt idx="9869">
                  <c:v>7.1506499999999997E-3</c:v>
                </c:pt>
                <c:pt idx="9870">
                  <c:v>-3.6258699999999998E-3</c:v>
                </c:pt>
                <c:pt idx="9871">
                  <c:v>1.15061E-2</c:v>
                </c:pt>
                <c:pt idx="9872">
                  <c:v>1.56021E-3</c:v>
                </c:pt>
                <c:pt idx="9873">
                  <c:v>9.2268000000000003E-3</c:v>
                </c:pt>
                <c:pt idx="9874">
                  <c:v>7.6408400000000003E-3</c:v>
                </c:pt>
                <c:pt idx="9875">
                  <c:v>1.11971E-2</c:v>
                </c:pt>
                <c:pt idx="9876">
                  <c:v>3.7765500000000002E-4</c:v>
                </c:pt>
                <c:pt idx="9877">
                  <c:v>6.66046E-3</c:v>
                </c:pt>
                <c:pt idx="9878">
                  <c:v>3.10802E-3</c:v>
                </c:pt>
                <c:pt idx="9879">
                  <c:v>-7.2183600000000001E-3</c:v>
                </c:pt>
                <c:pt idx="9880">
                  <c:v>1.0133700000000001E-2</c:v>
                </c:pt>
                <c:pt idx="9881">
                  <c:v>-5.5437100000000003E-3</c:v>
                </c:pt>
                <c:pt idx="9882">
                  <c:v>4.3010699999999999E-4</c:v>
                </c:pt>
                <c:pt idx="9883">
                  <c:v>-6.4067799999999999E-3</c:v>
                </c:pt>
                <c:pt idx="9884">
                  <c:v>6.1731299999999998E-3</c:v>
                </c:pt>
                <c:pt idx="9885">
                  <c:v>4.0721899999999998E-3</c:v>
                </c:pt>
                <c:pt idx="9886">
                  <c:v>1.38283E-3</c:v>
                </c:pt>
                <c:pt idx="9887">
                  <c:v>-2.0027200000000001E-4</c:v>
                </c:pt>
                <c:pt idx="9888">
                  <c:v>9.8896000000000001E-3</c:v>
                </c:pt>
                <c:pt idx="9889">
                  <c:v>8.8596300000000003E-4</c:v>
                </c:pt>
                <c:pt idx="9890">
                  <c:v>1.0929100000000001E-2</c:v>
                </c:pt>
                <c:pt idx="9891">
                  <c:v>9.76753E-3</c:v>
                </c:pt>
                <c:pt idx="9892">
                  <c:v>1.00136E-3</c:v>
                </c:pt>
                <c:pt idx="9893">
                  <c:v>-6.0529700000000004E-3</c:v>
                </c:pt>
                <c:pt idx="9894">
                  <c:v>-5.1364899999999996E-3</c:v>
                </c:pt>
                <c:pt idx="9895">
                  <c:v>-5.5980700000000001E-3</c:v>
                </c:pt>
                <c:pt idx="9896">
                  <c:v>-1.09873E-2</c:v>
                </c:pt>
                <c:pt idx="9897">
                  <c:v>-4.4937099999999997E-3</c:v>
                </c:pt>
                <c:pt idx="9898">
                  <c:v>-5.09071E-3</c:v>
                </c:pt>
                <c:pt idx="9899">
                  <c:v>3.9768200000000001E-4</c:v>
                </c:pt>
                <c:pt idx="9900">
                  <c:v>-7.9555500000000005E-3</c:v>
                </c:pt>
                <c:pt idx="9901">
                  <c:v>-2.8324099999999999E-4</c:v>
                </c:pt>
                <c:pt idx="9902">
                  <c:v>4.4889500000000002E-3</c:v>
                </c:pt>
                <c:pt idx="9903">
                  <c:v>9.4375599999999994E-3</c:v>
                </c:pt>
                <c:pt idx="9904">
                  <c:v>-6.4697299999999999E-3</c:v>
                </c:pt>
                <c:pt idx="9905">
                  <c:v>-1.4308E-2</c:v>
                </c:pt>
                <c:pt idx="9906">
                  <c:v>-1.2884100000000001E-2</c:v>
                </c:pt>
                <c:pt idx="9907">
                  <c:v>-7.0962899999999999E-3</c:v>
                </c:pt>
                <c:pt idx="9908">
                  <c:v>5.1784500000000002E-3</c:v>
                </c:pt>
                <c:pt idx="9909">
                  <c:v>-1.0182399999999999E-2</c:v>
                </c:pt>
                <c:pt idx="9910">
                  <c:v>2.8305100000000001E-3</c:v>
                </c:pt>
                <c:pt idx="9911">
                  <c:v>1.1692E-3</c:v>
                </c:pt>
                <c:pt idx="9912">
                  <c:v>3.2567999999999998E-3</c:v>
                </c:pt>
                <c:pt idx="9913">
                  <c:v>-7.6446500000000002E-3</c:v>
                </c:pt>
                <c:pt idx="9914">
                  <c:v>-2.7751899999999999E-3</c:v>
                </c:pt>
                <c:pt idx="9915">
                  <c:v>2.4938600000000001E-3</c:v>
                </c:pt>
                <c:pt idx="9916">
                  <c:v>-1.4245000000000001E-2</c:v>
                </c:pt>
                <c:pt idx="9917">
                  <c:v>-1.36271E-2</c:v>
                </c:pt>
                <c:pt idx="9918">
                  <c:v>-1.7923399999999999E-2</c:v>
                </c:pt>
                <c:pt idx="9919">
                  <c:v>-8.3532299999999997E-3</c:v>
                </c:pt>
                <c:pt idx="9920">
                  <c:v>-1.20144E-2</c:v>
                </c:pt>
                <c:pt idx="9921">
                  <c:v>9.7942400000000001E-4</c:v>
                </c:pt>
                <c:pt idx="9922">
                  <c:v>-1.29967E-2</c:v>
                </c:pt>
                <c:pt idx="9923">
                  <c:v>-4.6024300000000002E-3</c:v>
                </c:pt>
                <c:pt idx="9924">
                  <c:v>-7.5073199999999996E-3</c:v>
                </c:pt>
                <c:pt idx="9925">
                  <c:v>-1.5132E-2</c:v>
                </c:pt>
                <c:pt idx="9926">
                  <c:v>-1.0581999999999999E-2</c:v>
                </c:pt>
                <c:pt idx="9927">
                  <c:v>-2.7800600000000002E-2</c:v>
                </c:pt>
                <c:pt idx="9928">
                  <c:v>-1.12E-2</c:v>
                </c:pt>
                <c:pt idx="9929">
                  <c:v>-1.25799E-2</c:v>
                </c:pt>
                <c:pt idx="9930">
                  <c:v>-1.3977099999999999E-2</c:v>
                </c:pt>
                <c:pt idx="9931">
                  <c:v>-2.4720200000000001E-2</c:v>
                </c:pt>
                <c:pt idx="9932">
                  <c:v>-2.15797E-2</c:v>
                </c:pt>
                <c:pt idx="9933">
                  <c:v>-1.7473200000000001E-2</c:v>
                </c:pt>
                <c:pt idx="9934">
                  <c:v>-1.0711699999999999E-2</c:v>
                </c:pt>
                <c:pt idx="9935">
                  <c:v>-1.30119E-2</c:v>
                </c:pt>
                <c:pt idx="9936">
                  <c:v>-1.19524E-2</c:v>
                </c:pt>
                <c:pt idx="9937">
                  <c:v>-7.9422E-3</c:v>
                </c:pt>
                <c:pt idx="9938">
                  <c:v>-4.37069E-3</c:v>
                </c:pt>
                <c:pt idx="9939" formatCode="0.00E+00">
                  <c:v>-1.29795E-2</c:v>
                </c:pt>
                <c:pt idx="9940">
                  <c:v>-1.47791E-2</c:v>
                </c:pt>
                <c:pt idx="9941">
                  <c:v>-3.3389099999999998E-2</c:v>
                </c:pt>
                <c:pt idx="9942">
                  <c:v>-2.0978900000000002E-2</c:v>
                </c:pt>
                <c:pt idx="9943">
                  <c:v>-1.8011099999999999E-2</c:v>
                </c:pt>
                <c:pt idx="9944">
                  <c:v>-1.35899E-3</c:v>
                </c:pt>
                <c:pt idx="9945">
                  <c:v>-1.4914500000000001E-2</c:v>
                </c:pt>
                <c:pt idx="9946">
                  <c:v>-4.1439999999999998E-2</c:v>
                </c:pt>
                <c:pt idx="9947">
                  <c:v>-4.2113299999999999E-2</c:v>
                </c:pt>
                <c:pt idx="9948">
                  <c:v>-2.0854899999999999E-2</c:v>
                </c:pt>
                <c:pt idx="9949">
                  <c:v>-1.4104800000000001E-2</c:v>
                </c:pt>
                <c:pt idx="9950">
                  <c:v>-1.2626600000000001E-3</c:v>
                </c:pt>
                <c:pt idx="9951">
                  <c:v>-2.4988199999999999E-2</c:v>
                </c:pt>
                <c:pt idx="9952">
                  <c:v>-2.7972199999999999E-2</c:v>
                </c:pt>
                <c:pt idx="9953">
                  <c:v>-2.3262999999999999E-2</c:v>
                </c:pt>
                <c:pt idx="9954">
                  <c:v>-3.1604799999999998E-3</c:v>
                </c:pt>
                <c:pt idx="9955">
                  <c:v>2.6546500000000001E-2</c:v>
                </c:pt>
                <c:pt idx="9956">
                  <c:v>-1.05057E-2</c:v>
                </c:pt>
                <c:pt idx="9957">
                  <c:v>8.3589600000000003E-3</c:v>
                </c:pt>
                <c:pt idx="9958">
                  <c:v>-6.43539E-3</c:v>
                </c:pt>
                <c:pt idx="9959">
                  <c:v>3.3178300000000001E-2</c:v>
                </c:pt>
                <c:pt idx="9960">
                  <c:v>2.036E-2</c:v>
                </c:pt>
                <c:pt idx="9961">
                  <c:v>-1.6181000000000001E-2</c:v>
                </c:pt>
                <c:pt idx="9962">
                  <c:v>-2.56195E-2</c:v>
                </c:pt>
                <c:pt idx="9963">
                  <c:v>-3.2187500000000001E-2</c:v>
                </c:pt>
                <c:pt idx="9964" formatCode="0.00E+00">
                  <c:v>-1.25532E-2</c:v>
                </c:pt>
                <c:pt idx="9965">
                  <c:v>-1.4903100000000001E-2</c:v>
                </c:pt>
                <c:pt idx="9966">
                  <c:v>-4.9943899999999996E-3</c:v>
                </c:pt>
                <c:pt idx="9967">
                  <c:v>2.9173899999999999E-2</c:v>
                </c:pt>
                <c:pt idx="9968">
                  <c:v>4.7788600000000001E-2</c:v>
                </c:pt>
                <c:pt idx="9969">
                  <c:v>1.9923199999999999E-2</c:v>
                </c:pt>
                <c:pt idx="9970">
                  <c:v>-4.1656499999999999E-3</c:v>
                </c:pt>
                <c:pt idx="9971">
                  <c:v>-4.6887400000000003E-2</c:v>
                </c:pt>
                <c:pt idx="9972">
                  <c:v>-1.0903400000000001E-2</c:v>
                </c:pt>
                <c:pt idx="9973">
                  <c:v>7.6398799999999999E-3</c:v>
                </c:pt>
                <c:pt idx="9974">
                  <c:v>1.7891899999999999E-2</c:v>
                </c:pt>
                <c:pt idx="9975">
                  <c:v>6.8540600000000004E-3</c:v>
                </c:pt>
                <c:pt idx="9976">
                  <c:v>-1.4564499999999999E-2</c:v>
                </c:pt>
                <c:pt idx="9977">
                  <c:v>-8.2912400000000001E-3</c:v>
                </c:pt>
                <c:pt idx="9978">
                  <c:v>1.3656600000000001E-3</c:v>
                </c:pt>
                <c:pt idx="9979">
                  <c:v>-1.08042E-2</c:v>
                </c:pt>
                <c:pt idx="9980">
                  <c:v>-3.0983900000000002E-2</c:v>
                </c:pt>
                <c:pt idx="9981">
                  <c:v>-1.83783E-2</c:v>
                </c:pt>
                <c:pt idx="9982">
                  <c:v>-1.90134E-2</c:v>
                </c:pt>
                <c:pt idx="9983">
                  <c:v>-1.0851899999999999E-2</c:v>
                </c:pt>
                <c:pt idx="9984">
                  <c:v>-4.2152400000000003E-3</c:v>
                </c:pt>
                <c:pt idx="9985">
                  <c:v>-8.27694E-3</c:v>
                </c:pt>
                <c:pt idx="9986">
                  <c:v>-2.0197900000000001E-2</c:v>
                </c:pt>
                <c:pt idx="9987">
                  <c:v>-4.0340399999999998E-2</c:v>
                </c:pt>
                <c:pt idx="9988">
                  <c:v>-1.69611E-2</c:v>
                </c:pt>
                <c:pt idx="9989">
                  <c:v>-3.00827E-2</c:v>
                </c:pt>
                <c:pt idx="9990">
                  <c:v>-4.6248400000000002E-2</c:v>
                </c:pt>
                <c:pt idx="9991">
                  <c:v>-5.1427800000000003E-2</c:v>
                </c:pt>
                <c:pt idx="9992">
                  <c:v>-3.02305E-2</c:v>
                </c:pt>
                <c:pt idx="9993">
                  <c:v>1.16072E-2</c:v>
                </c:pt>
                <c:pt idx="9994">
                  <c:v>1.1364900000000001E-2</c:v>
                </c:pt>
                <c:pt idx="9995">
                  <c:v>-1.45817E-3</c:v>
                </c:pt>
                <c:pt idx="9996">
                  <c:v>-1.9741099999999998E-3</c:v>
                </c:pt>
                <c:pt idx="9997">
                  <c:v>4.6949399999999999E-3</c:v>
                </c:pt>
                <c:pt idx="9998">
                  <c:v>6.9780299999999996E-3</c:v>
                </c:pt>
                <c:pt idx="9999">
                  <c:v>4.2056999999999999E-4</c:v>
                </c:pt>
                <c:pt idx="10000">
                  <c:v>5.6886699999999998E-3</c:v>
                </c:pt>
                <c:pt idx="10001">
                  <c:v>-4.4937099999999997E-3</c:v>
                </c:pt>
                <c:pt idx="10002">
                  <c:v>-2.1625499999999999E-2</c:v>
                </c:pt>
                <c:pt idx="10003">
                  <c:v>-9.0885199999999992E-3</c:v>
                </c:pt>
                <c:pt idx="10004">
                  <c:v>-1.0799400000000001E-2</c:v>
                </c:pt>
                <c:pt idx="10005">
                  <c:v>-3.0259100000000001E-2</c:v>
                </c:pt>
                <c:pt idx="10006">
                  <c:v>-5.2207000000000003E-2</c:v>
                </c:pt>
                <c:pt idx="10007">
                  <c:v>-3.3883099999999999E-2</c:v>
                </c:pt>
                <c:pt idx="10008">
                  <c:v>-3.4527799999999997E-2</c:v>
                </c:pt>
                <c:pt idx="10009">
                  <c:v>-2.4051699999999999E-2</c:v>
                </c:pt>
                <c:pt idx="10010">
                  <c:v>-3.7701600000000002E-2</c:v>
                </c:pt>
                <c:pt idx="10011">
                  <c:v>-3.47519E-3</c:v>
                </c:pt>
                <c:pt idx="10012">
                  <c:v>-8.0938299999999998E-3</c:v>
                </c:pt>
                <c:pt idx="10013">
                  <c:v>3.7422200000000001E-3</c:v>
                </c:pt>
                <c:pt idx="10014">
                  <c:v>-3.1642900000000002E-2</c:v>
                </c:pt>
                <c:pt idx="10015">
                  <c:v>-2.39019E-2</c:v>
                </c:pt>
                <c:pt idx="10016">
                  <c:v>-1.0725E-2</c:v>
                </c:pt>
                <c:pt idx="10017">
                  <c:v>-1.52283E-2</c:v>
                </c:pt>
                <c:pt idx="10018">
                  <c:v>5.4550200000000001E-4</c:v>
                </c:pt>
                <c:pt idx="10019">
                  <c:v>-8.4495499999999999E-4</c:v>
                </c:pt>
                <c:pt idx="10020">
                  <c:v>1.7385499999999999E-3</c:v>
                </c:pt>
                <c:pt idx="10021">
                  <c:v>-1.5770900000000001E-2</c:v>
                </c:pt>
                <c:pt idx="10022">
                  <c:v>-8.2016000000000001E-4</c:v>
                </c:pt>
                <c:pt idx="10023" formatCode="0.00E+00">
                  <c:v>-4.0283200000000002E-3</c:v>
                </c:pt>
                <c:pt idx="10024">
                  <c:v>8.6240799999999992E-3</c:v>
                </c:pt>
                <c:pt idx="10025">
                  <c:v>-2.2704100000000001E-2</c:v>
                </c:pt>
                <c:pt idx="10026">
                  <c:v>-2.53782E-2</c:v>
                </c:pt>
                <c:pt idx="10027">
                  <c:v>-1.16177E-2</c:v>
                </c:pt>
                <c:pt idx="10028">
                  <c:v>4.0969800000000001E-3</c:v>
                </c:pt>
                <c:pt idx="10029">
                  <c:v>-3.14264E-2</c:v>
                </c:pt>
                <c:pt idx="10030">
                  <c:v>-2.98386E-2</c:v>
                </c:pt>
                <c:pt idx="10031">
                  <c:v>-4.10709E-2</c:v>
                </c:pt>
                <c:pt idx="10032">
                  <c:v>-3.00179E-2</c:v>
                </c:pt>
                <c:pt idx="10033">
                  <c:v>-9.4127700000000009E-3</c:v>
                </c:pt>
                <c:pt idx="10034">
                  <c:v>-2.28329E-2</c:v>
                </c:pt>
                <c:pt idx="10035">
                  <c:v>-2.4606699999999999E-2</c:v>
                </c:pt>
                <c:pt idx="10036">
                  <c:v>-2.11544E-2</c:v>
                </c:pt>
                <c:pt idx="10037">
                  <c:v>-7.1258500000000004E-3</c:v>
                </c:pt>
                <c:pt idx="10038">
                  <c:v>-7.9441099999999997E-4</c:v>
                </c:pt>
                <c:pt idx="10039">
                  <c:v>-4.1856799999999998E-3</c:v>
                </c:pt>
                <c:pt idx="10040">
                  <c:v>-2.3327799999999999E-2</c:v>
                </c:pt>
                <c:pt idx="10041">
                  <c:v>-3.4589799999999997E-2</c:v>
                </c:pt>
                <c:pt idx="10042">
                  <c:v>-2.6835399999999999E-2</c:v>
                </c:pt>
                <c:pt idx="10043">
                  <c:v>-3.4765200000000003E-2</c:v>
                </c:pt>
                <c:pt idx="10044">
                  <c:v>-3.0571899999999999E-2</c:v>
                </c:pt>
                <c:pt idx="10045">
                  <c:v>-3.5875299999999999E-2</c:v>
                </c:pt>
                <c:pt idx="10046">
                  <c:v>-1.8781699999999998E-2</c:v>
                </c:pt>
                <c:pt idx="10047">
                  <c:v>-1.9852600000000001E-2</c:v>
                </c:pt>
                <c:pt idx="10048">
                  <c:v>-1.6345999999999999E-2</c:v>
                </c:pt>
                <c:pt idx="10049">
                  <c:v>-3.2486000000000001E-2</c:v>
                </c:pt>
                <c:pt idx="10050">
                  <c:v>-2.8033300000000001E-2</c:v>
                </c:pt>
                <c:pt idx="10051">
                  <c:v>-2.4561900000000001E-2</c:v>
                </c:pt>
                <c:pt idx="10052">
                  <c:v>-2.0211199999999999E-2</c:v>
                </c:pt>
                <c:pt idx="10053">
                  <c:v>-2.3508999999999999E-2</c:v>
                </c:pt>
                <c:pt idx="10054">
                  <c:v>-4.4214200000000002E-2</c:v>
                </c:pt>
                <c:pt idx="10055">
                  <c:v>-3.0121800000000001E-2</c:v>
                </c:pt>
                <c:pt idx="10056">
                  <c:v>-3.7454599999999998E-2</c:v>
                </c:pt>
                <c:pt idx="10057">
                  <c:v>-6.5755800000000001E-3</c:v>
                </c:pt>
                <c:pt idx="10058">
                  <c:v>-3.3230799999999998E-2</c:v>
                </c:pt>
                <c:pt idx="10059">
                  <c:v>-1.76125E-2</c:v>
                </c:pt>
                <c:pt idx="10060">
                  <c:v>-1.5443800000000001E-2</c:v>
                </c:pt>
                <c:pt idx="10061">
                  <c:v>-2.8533899999999999E-3</c:v>
                </c:pt>
                <c:pt idx="10062">
                  <c:v>-1.406E-2</c:v>
                </c:pt>
                <c:pt idx="10063">
                  <c:v>-1.11389E-2</c:v>
                </c:pt>
                <c:pt idx="10064">
                  <c:v>-1.1816999999999999E-2</c:v>
                </c:pt>
                <c:pt idx="10065">
                  <c:v>-1.34077E-2</c:v>
                </c:pt>
                <c:pt idx="10066">
                  <c:v>-4.1055700000000002E-3</c:v>
                </c:pt>
                <c:pt idx="10067">
                  <c:v>-1.2728700000000001E-2</c:v>
                </c:pt>
                <c:pt idx="10068">
                  <c:v>-1.3465899999999999E-2</c:v>
                </c:pt>
                <c:pt idx="10069">
                  <c:v>-1.78099E-2</c:v>
                </c:pt>
                <c:pt idx="10070">
                  <c:v>-1.2879399999999999E-2</c:v>
                </c:pt>
                <c:pt idx="10071">
                  <c:v>-1.22509E-2</c:v>
                </c:pt>
                <c:pt idx="10072">
                  <c:v>-1.19781E-2</c:v>
                </c:pt>
                <c:pt idx="10073">
                  <c:v>-2.4341600000000001E-2</c:v>
                </c:pt>
                <c:pt idx="10074">
                  <c:v>-1.8039699999999999E-2</c:v>
                </c:pt>
                <c:pt idx="10075">
                  <c:v>-1.9430200000000002E-2</c:v>
                </c:pt>
                <c:pt idx="10076">
                  <c:v>-1.3278999999999999E-2</c:v>
                </c:pt>
                <c:pt idx="10077">
                  <c:v>5.3167300000000004E-3</c:v>
                </c:pt>
                <c:pt idx="10078">
                  <c:v>1.44701E-2</c:v>
                </c:pt>
                <c:pt idx="10079">
                  <c:v>9.3145399999999996E-3</c:v>
                </c:pt>
                <c:pt idx="10080">
                  <c:v>1.10416E-2</c:v>
                </c:pt>
                <c:pt idx="10081">
                  <c:v>-7.1907000000000004E-3</c:v>
                </c:pt>
                <c:pt idx="10082">
                  <c:v>1.2023900000000001E-2</c:v>
                </c:pt>
                <c:pt idx="10083">
                  <c:v>-2.7112999999999998E-3</c:v>
                </c:pt>
                <c:pt idx="10084">
                  <c:v>-1.05457E-2</c:v>
                </c:pt>
                <c:pt idx="10085">
                  <c:v>-1.92528E-2</c:v>
                </c:pt>
                <c:pt idx="10086">
                  <c:v>-6.4086899999999999E-3</c:v>
                </c:pt>
                <c:pt idx="10087">
                  <c:v>-1.4744800000000001E-2</c:v>
                </c:pt>
                <c:pt idx="10088">
                  <c:v>-1.17302E-2</c:v>
                </c:pt>
                <c:pt idx="10089">
                  <c:v>1.14412E-2</c:v>
                </c:pt>
                <c:pt idx="10090">
                  <c:v>-1.11961E-3</c:v>
                </c:pt>
                <c:pt idx="10091">
                  <c:v>-6.5231300000000002E-3</c:v>
                </c:pt>
                <c:pt idx="10092">
                  <c:v>-1.3133000000000001E-2</c:v>
                </c:pt>
                <c:pt idx="10093">
                  <c:v>-1.0312999999999999E-2</c:v>
                </c:pt>
                <c:pt idx="10094">
                  <c:v>-6.7872999999999996E-3</c:v>
                </c:pt>
                <c:pt idx="10095">
                  <c:v>-2.14291E-3</c:v>
                </c:pt>
                <c:pt idx="10096">
                  <c:v>-8.6011899999999999E-3</c:v>
                </c:pt>
                <c:pt idx="10097">
                  <c:v>-6.0005199999999996E-3</c:v>
                </c:pt>
                <c:pt idx="10098">
                  <c:v>-1.13773E-2</c:v>
                </c:pt>
                <c:pt idx="10099">
                  <c:v>-2.1396600000000002E-2</c:v>
                </c:pt>
                <c:pt idx="10100">
                  <c:v>-1.1490800000000001E-2</c:v>
                </c:pt>
                <c:pt idx="10101">
                  <c:v>-1.95017E-2</c:v>
                </c:pt>
                <c:pt idx="10102">
                  <c:v>-1.85881E-2</c:v>
                </c:pt>
                <c:pt idx="10103">
                  <c:v>-1.91326E-2</c:v>
                </c:pt>
                <c:pt idx="10104">
                  <c:v>-1.40305E-2</c:v>
                </c:pt>
                <c:pt idx="10105">
                  <c:v>-1.49488E-2</c:v>
                </c:pt>
                <c:pt idx="10106">
                  <c:v>-2.03514E-3</c:v>
                </c:pt>
                <c:pt idx="10107">
                  <c:v>-1.00327E-2</c:v>
                </c:pt>
                <c:pt idx="10108">
                  <c:v>-1.9867900000000001E-2</c:v>
                </c:pt>
                <c:pt idx="10109">
                  <c:v>4.5356800000000003E-3</c:v>
                </c:pt>
                <c:pt idx="10110">
                  <c:v>-7.9498299999999997E-3</c:v>
                </c:pt>
                <c:pt idx="10111">
                  <c:v>-1.30644E-2</c:v>
                </c:pt>
                <c:pt idx="10112">
                  <c:v>-1.61858E-2</c:v>
                </c:pt>
                <c:pt idx="10113">
                  <c:v>-2.3243E-2</c:v>
                </c:pt>
                <c:pt idx="10114">
                  <c:v>-2.5062600000000001E-2</c:v>
                </c:pt>
                <c:pt idx="10115">
                  <c:v>-9.5653500000000002E-3</c:v>
                </c:pt>
                <c:pt idx="10116">
                  <c:v>-1.71995E-2</c:v>
                </c:pt>
                <c:pt idx="10117">
                  <c:v>-1.46246E-2</c:v>
                </c:pt>
                <c:pt idx="10118">
                  <c:v>-2.5054900000000001E-2</c:v>
                </c:pt>
                <c:pt idx="10119">
                  <c:v>-1.4870599999999999E-2</c:v>
                </c:pt>
                <c:pt idx="10120">
                  <c:v>-1.7113699999999999E-2</c:v>
                </c:pt>
                <c:pt idx="10121">
                  <c:v>-2.6342399999999998E-2</c:v>
                </c:pt>
                <c:pt idx="10122">
                  <c:v>-2.44551E-2</c:v>
                </c:pt>
                <c:pt idx="10123">
                  <c:v>3.2119800000000001E-3</c:v>
                </c:pt>
                <c:pt idx="10124">
                  <c:v>1.0828000000000001E-2</c:v>
                </c:pt>
                <c:pt idx="10125">
                  <c:v>1.4991799999999999E-3</c:v>
                </c:pt>
                <c:pt idx="10126">
                  <c:v>-1.4752400000000001E-2</c:v>
                </c:pt>
                <c:pt idx="10127">
                  <c:v>-2.88105E-3</c:v>
                </c:pt>
                <c:pt idx="10128">
                  <c:v>-1.5583000000000001E-3</c:v>
                </c:pt>
                <c:pt idx="10129">
                  <c:v>-1.5714599999999999E-2</c:v>
                </c:pt>
                <c:pt idx="10130">
                  <c:v>-3.0834199999999999E-2</c:v>
                </c:pt>
                <c:pt idx="10131">
                  <c:v>-2.0093900000000001E-2</c:v>
                </c:pt>
                <c:pt idx="10132">
                  <c:v>-3.6067999999999998E-3</c:v>
                </c:pt>
                <c:pt idx="10133">
                  <c:v>-8.0385200000000004E-3</c:v>
                </c:pt>
                <c:pt idx="10134">
                  <c:v>-8.7080000000000005E-3</c:v>
                </c:pt>
                <c:pt idx="10135">
                  <c:v>-3.2396299999999999E-3</c:v>
                </c:pt>
                <c:pt idx="10136">
                  <c:v>9.4394700000000002E-3</c:v>
                </c:pt>
                <c:pt idx="10137">
                  <c:v>-1.5254999999999999E-2</c:v>
                </c:pt>
                <c:pt idx="10138">
                  <c:v>-7.5330700000000002E-3</c:v>
                </c:pt>
                <c:pt idx="10139">
                  <c:v>-9.8123599999999991E-3</c:v>
                </c:pt>
                <c:pt idx="10140">
                  <c:v>-1.9582700000000001E-2</c:v>
                </c:pt>
                <c:pt idx="10141">
                  <c:v>-1.6103699999999999E-2</c:v>
                </c:pt>
                <c:pt idx="10142">
                  <c:v>-1.5640299999999999E-2</c:v>
                </c:pt>
                <c:pt idx="10143">
                  <c:v>-9.23824E-3</c:v>
                </c:pt>
                <c:pt idx="10144">
                  <c:v>-6.0730000000000003E-3</c:v>
                </c:pt>
                <c:pt idx="10145">
                  <c:v>-1.87387E-2</c:v>
                </c:pt>
                <c:pt idx="10146">
                  <c:v>-1.01843E-2</c:v>
                </c:pt>
                <c:pt idx="10147">
                  <c:v>-2.4562799999999999E-2</c:v>
                </c:pt>
                <c:pt idx="10148">
                  <c:v>-9.4261199999999996E-3</c:v>
                </c:pt>
                <c:pt idx="10149">
                  <c:v>9.5329300000000002E-3</c:v>
                </c:pt>
                <c:pt idx="10150">
                  <c:v>5.4121000000000004E-3</c:v>
                </c:pt>
                <c:pt idx="10151">
                  <c:v>-9.5701199999999997E-3</c:v>
                </c:pt>
                <c:pt idx="10152">
                  <c:v>-1.6176200000000002E-2</c:v>
                </c:pt>
                <c:pt idx="10153">
                  <c:v>-1.59359E-3</c:v>
                </c:pt>
                <c:pt idx="10154">
                  <c:v>-3.5038000000000001E-3</c:v>
                </c:pt>
                <c:pt idx="10155">
                  <c:v>-4.5681000000000003E-3</c:v>
                </c:pt>
                <c:pt idx="10156">
                  <c:v>-2.2316900000000001E-2</c:v>
                </c:pt>
                <c:pt idx="10157">
                  <c:v>-3.3918400000000001E-2</c:v>
                </c:pt>
                <c:pt idx="10158">
                  <c:v>-1.4626500000000001E-2</c:v>
                </c:pt>
                <c:pt idx="10159">
                  <c:v>-1.20792E-2</c:v>
                </c:pt>
                <c:pt idx="10160">
                  <c:v>-2.4887099999999999E-2</c:v>
                </c:pt>
                <c:pt idx="10161">
                  <c:v>-2.3108500000000001E-2</c:v>
                </c:pt>
                <c:pt idx="10162">
                  <c:v>-4.6186400000000002E-3</c:v>
                </c:pt>
                <c:pt idx="10163">
                  <c:v>7.5635900000000002E-3</c:v>
                </c:pt>
                <c:pt idx="10164">
                  <c:v>6.10065E-3</c:v>
                </c:pt>
                <c:pt idx="10165">
                  <c:v>8.4343000000000005E-3</c:v>
                </c:pt>
                <c:pt idx="10166">
                  <c:v>-2.37083E-3</c:v>
                </c:pt>
                <c:pt idx="10167">
                  <c:v>-2.22588E-3</c:v>
                </c:pt>
                <c:pt idx="10168">
                  <c:v>-4.5013400000000004E-3</c:v>
                </c:pt>
                <c:pt idx="10169">
                  <c:v>-3.5648300000000002E-3</c:v>
                </c:pt>
                <c:pt idx="10170">
                  <c:v>9.38225E-3</c:v>
                </c:pt>
                <c:pt idx="10171">
                  <c:v>-3.5905799999999999E-3</c:v>
                </c:pt>
                <c:pt idx="10172">
                  <c:v>4.5270900000000001E-3</c:v>
                </c:pt>
                <c:pt idx="10173">
                  <c:v>1.6132400000000002E-2</c:v>
                </c:pt>
                <c:pt idx="10174">
                  <c:v>1.54209E-2</c:v>
                </c:pt>
                <c:pt idx="10175">
                  <c:v>-9.3936900000000001E-4</c:v>
                </c:pt>
                <c:pt idx="10176">
                  <c:v>-7.1277600000000003E-3</c:v>
                </c:pt>
                <c:pt idx="10177">
                  <c:v>2.6149699999999999E-3</c:v>
                </c:pt>
                <c:pt idx="10178">
                  <c:v>-8.8596300000000003E-4</c:v>
                </c:pt>
                <c:pt idx="10179">
                  <c:v>5.3682299999999999E-3</c:v>
                </c:pt>
                <c:pt idx="10180">
                  <c:v>-7.4100499999999998E-4</c:v>
                </c:pt>
                <c:pt idx="10181">
                  <c:v>1.4535899999999999E-2</c:v>
                </c:pt>
                <c:pt idx="10182">
                  <c:v>1.7273899999999998E-2</c:v>
                </c:pt>
                <c:pt idx="10183">
                  <c:v>1.44844E-2</c:v>
                </c:pt>
                <c:pt idx="10184">
                  <c:v>1.22766E-2</c:v>
                </c:pt>
                <c:pt idx="10185">
                  <c:v>2.3140000000000001E-2</c:v>
                </c:pt>
                <c:pt idx="10186">
                  <c:v>1.7628700000000001E-2</c:v>
                </c:pt>
                <c:pt idx="10187">
                  <c:v>5.3167300000000004E-3</c:v>
                </c:pt>
                <c:pt idx="10188">
                  <c:v>9.2716199999999995E-3</c:v>
                </c:pt>
                <c:pt idx="10189">
                  <c:v>9.0742099999999992E-3</c:v>
                </c:pt>
                <c:pt idx="10190">
                  <c:v>1.1299099999999999E-2</c:v>
                </c:pt>
                <c:pt idx="10191">
                  <c:v>2.0685200000000001E-2</c:v>
                </c:pt>
                <c:pt idx="10192">
                  <c:v>1.93224E-2</c:v>
                </c:pt>
                <c:pt idx="10193">
                  <c:v>1.89199E-2</c:v>
                </c:pt>
                <c:pt idx="10194">
                  <c:v>1.5332200000000001E-2</c:v>
                </c:pt>
                <c:pt idx="10195">
                  <c:v>1.1302E-2</c:v>
                </c:pt>
                <c:pt idx="10196">
                  <c:v>4.40598E-4</c:v>
                </c:pt>
                <c:pt idx="10197">
                  <c:v>-5.2318599999999996E-3</c:v>
                </c:pt>
                <c:pt idx="10198">
                  <c:v>1.6527199999999999E-2</c:v>
                </c:pt>
                <c:pt idx="10199">
                  <c:v>8.7976500000000006E-3</c:v>
                </c:pt>
                <c:pt idx="10200">
                  <c:v>-1.7192800000000001E-2</c:v>
                </c:pt>
                <c:pt idx="10201">
                  <c:v>-2.52724E-3</c:v>
                </c:pt>
                <c:pt idx="10202">
                  <c:v>1.37825E-2</c:v>
                </c:pt>
                <c:pt idx="10203">
                  <c:v>5.69916E-3</c:v>
                </c:pt>
                <c:pt idx="10204">
                  <c:v>-6.9265400000000001E-3</c:v>
                </c:pt>
                <c:pt idx="10205">
                  <c:v>1.4132499999999999E-2</c:v>
                </c:pt>
                <c:pt idx="10206">
                  <c:v>3.8051600000000001E-3</c:v>
                </c:pt>
                <c:pt idx="10207">
                  <c:v>3.3397700000000002E-3</c:v>
                </c:pt>
                <c:pt idx="10208">
                  <c:v>2.7453399999999999E-2</c:v>
                </c:pt>
                <c:pt idx="10209">
                  <c:v>1.0932000000000001E-2</c:v>
                </c:pt>
                <c:pt idx="10210">
                  <c:v>9.6197100000000001E-3</c:v>
                </c:pt>
                <c:pt idx="10211">
                  <c:v>3.6811800000000002E-4</c:v>
                </c:pt>
                <c:pt idx="10212">
                  <c:v>1.3606099999999999E-2</c:v>
                </c:pt>
                <c:pt idx="10213">
                  <c:v>7.5092300000000004E-3</c:v>
                </c:pt>
                <c:pt idx="10214">
                  <c:v>5.9204100000000001E-3</c:v>
                </c:pt>
                <c:pt idx="10215">
                  <c:v>9.3050000000000008E-3</c:v>
                </c:pt>
                <c:pt idx="10216">
                  <c:v>-1.04885E-2</c:v>
                </c:pt>
                <c:pt idx="10217">
                  <c:v>-5.6886699999999998E-3</c:v>
                </c:pt>
                <c:pt idx="10218">
                  <c:v>-2.02045E-2</c:v>
                </c:pt>
                <c:pt idx="10219">
                  <c:v>-1.1224700000000001E-2</c:v>
                </c:pt>
                <c:pt idx="10220">
                  <c:v>-2.30598E-3</c:v>
                </c:pt>
                <c:pt idx="10221">
                  <c:v>-1.15347E-2</c:v>
                </c:pt>
                <c:pt idx="10222">
                  <c:v>-1.02024E-2</c:v>
                </c:pt>
                <c:pt idx="10223">
                  <c:v>3.0012099999999998E-3</c:v>
                </c:pt>
                <c:pt idx="10224">
                  <c:v>-6.3476599999999998E-3</c:v>
                </c:pt>
                <c:pt idx="10225">
                  <c:v>1.0071800000000001E-2</c:v>
                </c:pt>
                <c:pt idx="10226">
                  <c:v>2.0114900000000002E-2</c:v>
                </c:pt>
                <c:pt idx="10227">
                  <c:v>5.6705499999999999E-3</c:v>
                </c:pt>
                <c:pt idx="10228">
                  <c:v>1.8371599999999998E-2</c:v>
                </c:pt>
                <c:pt idx="10229">
                  <c:v>8.0795299999999997E-3</c:v>
                </c:pt>
                <c:pt idx="10230">
                  <c:v>-1.68343E-2</c:v>
                </c:pt>
                <c:pt idx="10231">
                  <c:v>4.3554300000000004E-3</c:v>
                </c:pt>
                <c:pt idx="10232">
                  <c:v>6.6709500000000001E-3</c:v>
                </c:pt>
                <c:pt idx="10233">
                  <c:v>-2.3388900000000001E-2</c:v>
                </c:pt>
                <c:pt idx="10234">
                  <c:v>1.85518E-2</c:v>
                </c:pt>
                <c:pt idx="10235">
                  <c:v>1.21613E-2</c:v>
                </c:pt>
                <c:pt idx="10236">
                  <c:v>2.85206E-2</c:v>
                </c:pt>
                <c:pt idx="10237">
                  <c:v>1.19343E-2</c:v>
                </c:pt>
                <c:pt idx="10238">
                  <c:v>9.9353800000000006E-3</c:v>
                </c:pt>
                <c:pt idx="10239">
                  <c:v>1.8305800000000001E-2</c:v>
                </c:pt>
                <c:pt idx="10240">
                  <c:v>1.3844499999999999E-2</c:v>
                </c:pt>
                <c:pt idx="10241">
                  <c:v>1.6632999999999998E-2</c:v>
                </c:pt>
                <c:pt idx="10242">
                  <c:v>-1.0982499999999999E-2</c:v>
                </c:pt>
                <c:pt idx="10243">
                  <c:v>1.16711E-2</c:v>
                </c:pt>
                <c:pt idx="10244">
                  <c:v>4.2343099999999998E-3</c:v>
                </c:pt>
                <c:pt idx="10245">
                  <c:v>1.5770900000000001E-2</c:v>
                </c:pt>
                <c:pt idx="10246">
                  <c:v>4.3582899999999999E-4</c:v>
                </c:pt>
                <c:pt idx="10247">
                  <c:v>3.5409899999999999E-3</c:v>
                </c:pt>
                <c:pt idx="10248">
                  <c:v>2.1899200000000001E-2</c:v>
                </c:pt>
                <c:pt idx="10249">
                  <c:v>1.3146400000000001E-2</c:v>
                </c:pt>
                <c:pt idx="10250">
                  <c:v>-6.3180900000000002E-3</c:v>
                </c:pt>
                <c:pt idx="10251">
                  <c:v>-1.52111E-3</c:v>
                </c:pt>
                <c:pt idx="10252">
                  <c:v>2.5888399999999999E-2</c:v>
                </c:pt>
                <c:pt idx="10253">
                  <c:v>-7.3204000000000003E-3</c:v>
                </c:pt>
                <c:pt idx="10254">
                  <c:v>1.6518600000000001E-2</c:v>
                </c:pt>
                <c:pt idx="10255">
                  <c:v>-1.93691E-3</c:v>
                </c:pt>
                <c:pt idx="10256">
                  <c:v>-1.9409200000000001E-2</c:v>
                </c:pt>
                <c:pt idx="10257">
                  <c:v>2.0446800000000001E-3</c:v>
                </c:pt>
                <c:pt idx="10258">
                  <c:v>-2.6817299999999998E-3</c:v>
                </c:pt>
                <c:pt idx="10259">
                  <c:v>-1.5418100000000001E-2</c:v>
                </c:pt>
                <c:pt idx="10260">
                  <c:v>-8.1043199999999999E-3</c:v>
                </c:pt>
                <c:pt idx="10261">
                  <c:v>-1.30758E-2</c:v>
                </c:pt>
                <c:pt idx="10262">
                  <c:v>1.2234699999999999E-2</c:v>
                </c:pt>
                <c:pt idx="10263">
                  <c:v>-1.4738100000000001E-2</c:v>
                </c:pt>
                <c:pt idx="10264">
                  <c:v>-3.60203E-3</c:v>
                </c:pt>
                <c:pt idx="10265">
                  <c:v>1.9011500000000001E-2</c:v>
                </c:pt>
                <c:pt idx="10266">
                  <c:v>1.2216600000000001E-3</c:v>
                </c:pt>
                <c:pt idx="10267">
                  <c:v>1.13811E-2</c:v>
                </c:pt>
                <c:pt idx="10268">
                  <c:v>2.62547E-3</c:v>
                </c:pt>
                <c:pt idx="10269">
                  <c:v>5.9661899999999997E-3</c:v>
                </c:pt>
                <c:pt idx="10270" formatCode="0.00E+00">
                  <c:v>4.4145599999999997E-3</c:v>
                </c:pt>
                <c:pt idx="10271">
                  <c:v>2.1580700000000001E-2</c:v>
                </c:pt>
                <c:pt idx="10272">
                  <c:v>1.64604E-2</c:v>
                </c:pt>
                <c:pt idx="10273" formatCode="0.00E+00">
                  <c:v>-1.29128E-2</c:v>
                </c:pt>
                <c:pt idx="10274">
                  <c:v>1.0287299999999999E-2</c:v>
                </c:pt>
                <c:pt idx="10275">
                  <c:v>3.5980199999999997E-2</c:v>
                </c:pt>
                <c:pt idx="10276">
                  <c:v>1.55649E-2</c:v>
                </c:pt>
                <c:pt idx="10277">
                  <c:v>6.27708E-3</c:v>
                </c:pt>
                <c:pt idx="10278">
                  <c:v>1.54839E-2</c:v>
                </c:pt>
                <c:pt idx="10279">
                  <c:v>1.77603E-2</c:v>
                </c:pt>
                <c:pt idx="10280">
                  <c:v>2.3042699999999999E-2</c:v>
                </c:pt>
                <c:pt idx="10281">
                  <c:v>3.1172800000000001E-2</c:v>
                </c:pt>
                <c:pt idx="10282">
                  <c:v>4.0717099999999999E-2</c:v>
                </c:pt>
                <c:pt idx="10283">
                  <c:v>1.5727000000000001E-2</c:v>
                </c:pt>
                <c:pt idx="10284">
                  <c:v>3.7447000000000001E-2</c:v>
                </c:pt>
                <c:pt idx="10285">
                  <c:v>3.2279000000000002E-2</c:v>
                </c:pt>
                <c:pt idx="10286">
                  <c:v>4.0743799999999997E-2</c:v>
                </c:pt>
                <c:pt idx="10287">
                  <c:v>3.3680000000000002E-2</c:v>
                </c:pt>
                <c:pt idx="10288">
                  <c:v>3.14913E-2</c:v>
                </c:pt>
                <c:pt idx="10289">
                  <c:v>3.33204E-2</c:v>
                </c:pt>
                <c:pt idx="10290">
                  <c:v>8.9120899999999992E-3</c:v>
                </c:pt>
                <c:pt idx="10291">
                  <c:v>2.46363E-2</c:v>
                </c:pt>
                <c:pt idx="10292">
                  <c:v>3.1623800000000001E-2</c:v>
                </c:pt>
                <c:pt idx="10293">
                  <c:v>2.8104799999999999E-2</c:v>
                </c:pt>
                <c:pt idx="10294">
                  <c:v>1.42469E-2</c:v>
                </c:pt>
                <c:pt idx="10295">
                  <c:v>2.5235199999999999E-2</c:v>
                </c:pt>
                <c:pt idx="10296">
                  <c:v>2.8519599999999999E-2</c:v>
                </c:pt>
                <c:pt idx="10297">
                  <c:v>4.36239E-2</c:v>
                </c:pt>
                <c:pt idx="10298">
                  <c:v>4.6801599999999999E-2</c:v>
                </c:pt>
                <c:pt idx="10299">
                  <c:v>3.9214100000000002E-2</c:v>
                </c:pt>
                <c:pt idx="10300">
                  <c:v>4.3777499999999997E-2</c:v>
                </c:pt>
                <c:pt idx="10301">
                  <c:v>3.3002900000000002E-2</c:v>
                </c:pt>
                <c:pt idx="10302">
                  <c:v>3.8323400000000001E-2</c:v>
                </c:pt>
                <c:pt idx="10303">
                  <c:v>1.8282900000000001E-2</c:v>
                </c:pt>
                <c:pt idx="10304">
                  <c:v>2.7666099999999999E-2</c:v>
                </c:pt>
                <c:pt idx="10305">
                  <c:v>2.0862599999999999E-2</c:v>
                </c:pt>
                <c:pt idx="10306">
                  <c:v>2.57387E-2</c:v>
                </c:pt>
                <c:pt idx="10307">
                  <c:v>1.48363E-2</c:v>
                </c:pt>
                <c:pt idx="10308">
                  <c:v>1.28345E-2</c:v>
                </c:pt>
                <c:pt idx="10309">
                  <c:v>1.90496E-2</c:v>
                </c:pt>
                <c:pt idx="10310">
                  <c:v>1.7502799999999999E-2</c:v>
                </c:pt>
                <c:pt idx="10311">
                  <c:v>2.3597699999999999E-2</c:v>
                </c:pt>
                <c:pt idx="10312">
                  <c:v>2.6445400000000001E-2</c:v>
                </c:pt>
                <c:pt idx="10313">
                  <c:v>2.2539099999999999E-2</c:v>
                </c:pt>
                <c:pt idx="10314">
                  <c:v>1.50671E-2</c:v>
                </c:pt>
                <c:pt idx="10315">
                  <c:v>1.7802200000000001E-2</c:v>
                </c:pt>
                <c:pt idx="10316">
                  <c:v>2.1806699999999998E-2</c:v>
                </c:pt>
                <c:pt idx="10317">
                  <c:v>1.7861399999999999E-2</c:v>
                </c:pt>
                <c:pt idx="10318">
                  <c:v>2.69632E-2</c:v>
                </c:pt>
                <c:pt idx="10319">
                  <c:v>-4.8446699999999997E-3</c:v>
                </c:pt>
                <c:pt idx="10320">
                  <c:v>1.07794E-2</c:v>
                </c:pt>
                <c:pt idx="10321">
                  <c:v>1.03359E-2</c:v>
                </c:pt>
                <c:pt idx="10322">
                  <c:v>1.55993E-2</c:v>
                </c:pt>
                <c:pt idx="10323">
                  <c:v>9.3193100000000008E-3</c:v>
                </c:pt>
                <c:pt idx="10324">
                  <c:v>9.3240700000000003E-3</c:v>
                </c:pt>
                <c:pt idx="10325">
                  <c:v>-1.5239699999999999E-3</c:v>
                </c:pt>
                <c:pt idx="10326">
                  <c:v>-1.1353500000000001E-2</c:v>
                </c:pt>
                <c:pt idx="10327">
                  <c:v>4.0226000000000003E-3</c:v>
                </c:pt>
                <c:pt idx="10328">
                  <c:v>-5.49221E-3</c:v>
                </c:pt>
                <c:pt idx="10329">
                  <c:v>-9.3450500000000006E-3</c:v>
                </c:pt>
                <c:pt idx="10330">
                  <c:v>-1.34468E-3</c:v>
                </c:pt>
                <c:pt idx="10331">
                  <c:v>8.4238100000000003E-3</c:v>
                </c:pt>
                <c:pt idx="10332">
                  <c:v>1.55487E-2</c:v>
                </c:pt>
                <c:pt idx="10333">
                  <c:v>7.5721699999999996E-3</c:v>
                </c:pt>
                <c:pt idx="10334">
                  <c:v>-2.1343199999999999E-3</c:v>
                </c:pt>
                <c:pt idx="10335">
                  <c:v>1.3339E-2</c:v>
                </c:pt>
                <c:pt idx="10336">
                  <c:v>6.6804899999999999E-3</c:v>
                </c:pt>
                <c:pt idx="10337">
                  <c:v>-9.9353800000000006E-3</c:v>
                </c:pt>
                <c:pt idx="10338">
                  <c:v>9.6511800000000005E-3</c:v>
                </c:pt>
                <c:pt idx="10339">
                  <c:v>2.5390599999999999E-2</c:v>
                </c:pt>
                <c:pt idx="10340">
                  <c:v>1.50394E-2</c:v>
                </c:pt>
                <c:pt idx="10341">
                  <c:v>2.62814E-2</c:v>
                </c:pt>
                <c:pt idx="10342">
                  <c:v>1.4939300000000001E-2</c:v>
                </c:pt>
                <c:pt idx="10343">
                  <c:v>2.07081E-2</c:v>
                </c:pt>
                <c:pt idx="10344">
                  <c:v>1.59855E-2</c:v>
                </c:pt>
                <c:pt idx="10345">
                  <c:v>1.9947099999999999E-2</c:v>
                </c:pt>
                <c:pt idx="10346">
                  <c:v>1.70679E-2</c:v>
                </c:pt>
                <c:pt idx="10347">
                  <c:v>2.3940099999999999E-2</c:v>
                </c:pt>
                <c:pt idx="10348">
                  <c:v>1.7341599999999999E-2</c:v>
                </c:pt>
                <c:pt idx="10349">
                  <c:v>3.4006099999999997E-2</c:v>
                </c:pt>
                <c:pt idx="10350">
                  <c:v>1.3405800000000001E-2</c:v>
                </c:pt>
                <c:pt idx="10351">
                  <c:v>1.62449E-2</c:v>
                </c:pt>
                <c:pt idx="10352">
                  <c:v>1.8218000000000002E-2</c:v>
                </c:pt>
                <c:pt idx="10353">
                  <c:v>-2.6016199999999998E-3</c:v>
                </c:pt>
                <c:pt idx="10354">
                  <c:v>3.9720500000000004E-3</c:v>
                </c:pt>
                <c:pt idx="10355">
                  <c:v>9.9019999999999993E-3</c:v>
                </c:pt>
                <c:pt idx="10356">
                  <c:v>1.3299E-2</c:v>
                </c:pt>
                <c:pt idx="10357">
                  <c:v>8.9073199999999998E-4</c:v>
                </c:pt>
                <c:pt idx="10358">
                  <c:v>6.3495599999999998E-3</c:v>
                </c:pt>
                <c:pt idx="10359">
                  <c:v>3.0469899999999999E-3</c:v>
                </c:pt>
                <c:pt idx="10360">
                  <c:v>5.4264099999999996E-4</c:v>
                </c:pt>
                <c:pt idx="10361">
                  <c:v>-1.17683E-3</c:v>
                </c:pt>
                <c:pt idx="10362">
                  <c:v>1.0349300000000001E-2</c:v>
                </c:pt>
                <c:pt idx="10363">
                  <c:v>7.1649599999999997E-3</c:v>
                </c:pt>
                <c:pt idx="10364">
                  <c:v>7.3118200000000001E-3</c:v>
                </c:pt>
                <c:pt idx="10365">
                  <c:v>2.4604800000000001E-3</c:v>
                </c:pt>
                <c:pt idx="10366">
                  <c:v>6.3438399999999999E-3</c:v>
                </c:pt>
                <c:pt idx="10367">
                  <c:v>1.2606600000000001E-2</c:v>
                </c:pt>
                <c:pt idx="10368">
                  <c:v>4.5213700000000002E-3</c:v>
                </c:pt>
                <c:pt idx="10369">
                  <c:v>-1.1157E-2</c:v>
                </c:pt>
                <c:pt idx="10370">
                  <c:v>4.0254599999999998E-3</c:v>
                </c:pt>
                <c:pt idx="10371">
                  <c:v>-1.0272E-2</c:v>
                </c:pt>
                <c:pt idx="10372">
                  <c:v>-1.3859700000000001E-2</c:v>
                </c:pt>
                <c:pt idx="10373">
                  <c:v>2.1056200000000001E-2</c:v>
                </c:pt>
                <c:pt idx="10374">
                  <c:v>1.7311099999999999E-2</c:v>
                </c:pt>
                <c:pt idx="10375">
                  <c:v>1.3682400000000001E-2</c:v>
                </c:pt>
                <c:pt idx="10376">
                  <c:v>-7.7629100000000003E-4</c:v>
                </c:pt>
                <c:pt idx="10377">
                  <c:v>2.48146E-3</c:v>
                </c:pt>
                <c:pt idx="10378">
                  <c:v>9.5119499999999999E-3</c:v>
                </c:pt>
                <c:pt idx="10379">
                  <c:v>5.1784499999999996E-4</c:v>
                </c:pt>
                <c:pt idx="10380">
                  <c:v>5.83649E-4</c:v>
                </c:pt>
                <c:pt idx="10381">
                  <c:v>8.3341600000000002E-3</c:v>
                </c:pt>
                <c:pt idx="10382">
                  <c:v>1.4539699999999999E-2</c:v>
                </c:pt>
                <c:pt idx="10383">
                  <c:v>-1.01318E-2</c:v>
                </c:pt>
                <c:pt idx="10384">
                  <c:v>6.7548800000000004E-3</c:v>
                </c:pt>
                <c:pt idx="10385">
                  <c:v>3.02172E-2</c:v>
                </c:pt>
                <c:pt idx="10386">
                  <c:v>4.1949300000000002E-2</c:v>
                </c:pt>
                <c:pt idx="10387">
                  <c:v>4.5537900000000003E-3</c:v>
                </c:pt>
                <c:pt idx="10388">
                  <c:v>1.5436200000000001E-2</c:v>
                </c:pt>
                <c:pt idx="10389">
                  <c:v>4.5318600000000004E-3</c:v>
                </c:pt>
                <c:pt idx="10390">
                  <c:v>1.50948E-2</c:v>
                </c:pt>
                <c:pt idx="10391">
                  <c:v>-2.99358E-3</c:v>
                </c:pt>
                <c:pt idx="10392">
                  <c:v>7.4319800000000004E-3</c:v>
                </c:pt>
                <c:pt idx="10393">
                  <c:v>2.05002E-2</c:v>
                </c:pt>
                <c:pt idx="10394">
                  <c:v>1.5998800000000001E-2</c:v>
                </c:pt>
                <c:pt idx="10395">
                  <c:v>1.9608500000000001E-2</c:v>
                </c:pt>
                <c:pt idx="10396">
                  <c:v>1.9007699999999999E-2</c:v>
                </c:pt>
                <c:pt idx="10397">
                  <c:v>3.4539199999999999E-2</c:v>
                </c:pt>
                <c:pt idx="10398">
                  <c:v>2.0533599999999999E-2</c:v>
                </c:pt>
                <c:pt idx="10399">
                  <c:v>1.91927E-2</c:v>
                </c:pt>
                <c:pt idx="10400">
                  <c:v>3.5263099999999999E-2</c:v>
                </c:pt>
                <c:pt idx="10401">
                  <c:v>2.2260700000000001E-2</c:v>
                </c:pt>
                <c:pt idx="10402">
                  <c:v>2.3161899999999999E-2</c:v>
                </c:pt>
                <c:pt idx="10403">
                  <c:v>2.9609699999999999E-2</c:v>
                </c:pt>
                <c:pt idx="10404">
                  <c:v>5.4498699999999997E-2</c:v>
                </c:pt>
                <c:pt idx="10405">
                  <c:v>2.9998799999999999E-2</c:v>
                </c:pt>
                <c:pt idx="10406">
                  <c:v>1.5856700000000001E-2</c:v>
                </c:pt>
                <c:pt idx="10407">
                  <c:v>2.6441599999999999E-2</c:v>
                </c:pt>
                <c:pt idx="10408">
                  <c:v>4.6516399999999999E-2</c:v>
                </c:pt>
                <c:pt idx="10409">
                  <c:v>1.1040700000000001E-2</c:v>
                </c:pt>
                <c:pt idx="10410" formatCode="0.00E+00">
                  <c:v>1.754E-2</c:v>
                </c:pt>
                <c:pt idx="10411">
                  <c:v>4.1430500000000002E-2</c:v>
                </c:pt>
                <c:pt idx="10412">
                  <c:v>4.1233100000000002E-2</c:v>
                </c:pt>
                <c:pt idx="10413">
                  <c:v>3.0967700000000001E-2</c:v>
                </c:pt>
                <c:pt idx="10414">
                  <c:v>2.67353E-2</c:v>
                </c:pt>
                <c:pt idx="10415">
                  <c:v>4.4301E-2</c:v>
                </c:pt>
                <c:pt idx="10416" formatCode="0.00E+00">
                  <c:v>2.7167299999999998E-2</c:v>
                </c:pt>
                <c:pt idx="10417">
                  <c:v>2.6292799999999999E-3</c:v>
                </c:pt>
                <c:pt idx="10418">
                  <c:v>1.44463E-2</c:v>
                </c:pt>
                <c:pt idx="10419">
                  <c:v>4.3799400000000002E-2</c:v>
                </c:pt>
                <c:pt idx="10420">
                  <c:v>2.16866E-2</c:v>
                </c:pt>
                <c:pt idx="10421">
                  <c:v>1.7045999999999999E-2</c:v>
                </c:pt>
                <c:pt idx="10422">
                  <c:v>1.39551E-2</c:v>
                </c:pt>
                <c:pt idx="10423">
                  <c:v>1.3539300000000001E-2</c:v>
                </c:pt>
                <c:pt idx="10424">
                  <c:v>9.889600000000001E-4</c:v>
                </c:pt>
                <c:pt idx="10425">
                  <c:v>5.8803600000000003E-3</c:v>
                </c:pt>
                <c:pt idx="10426">
                  <c:v>1.8114100000000001E-2</c:v>
                </c:pt>
                <c:pt idx="10427">
                  <c:v>6.5574600000000002E-3</c:v>
                </c:pt>
                <c:pt idx="10428">
                  <c:v>-7.3308899999999996E-3</c:v>
                </c:pt>
                <c:pt idx="10429">
                  <c:v>-6.5536500000000003E-3</c:v>
                </c:pt>
                <c:pt idx="10430">
                  <c:v>8.4495499999999999E-4</c:v>
                </c:pt>
                <c:pt idx="10431">
                  <c:v>3.60298E-3</c:v>
                </c:pt>
                <c:pt idx="10432">
                  <c:v>-5.0926200000000002E-4</c:v>
                </c:pt>
                <c:pt idx="10433">
                  <c:v>-1.18628E-2</c:v>
                </c:pt>
                <c:pt idx="10434">
                  <c:v>-6.1922100000000001E-3</c:v>
                </c:pt>
                <c:pt idx="10435">
                  <c:v>-6.4010600000000001E-3</c:v>
                </c:pt>
                <c:pt idx="10436">
                  <c:v>-1.77193E-2</c:v>
                </c:pt>
                <c:pt idx="10437">
                  <c:v>5.6257199999999999E-3</c:v>
                </c:pt>
                <c:pt idx="10438">
                  <c:v>8.9349700000000004E-3</c:v>
                </c:pt>
                <c:pt idx="10439">
                  <c:v>-2.3565299999999999E-3</c:v>
                </c:pt>
                <c:pt idx="10440">
                  <c:v>1.6872399999999999E-2</c:v>
                </c:pt>
                <c:pt idx="10441">
                  <c:v>-1.4374700000000001E-2</c:v>
                </c:pt>
                <c:pt idx="10442">
                  <c:v>5.1078800000000004E-3</c:v>
                </c:pt>
                <c:pt idx="10443" formatCode="0.00E+00">
                  <c:v>1.3351400000000001E-5</c:v>
                </c:pt>
                <c:pt idx="10444">
                  <c:v>-1.1968599999999999E-3</c:v>
                </c:pt>
                <c:pt idx="10445">
                  <c:v>8.0423400000000003E-3</c:v>
                </c:pt>
                <c:pt idx="10446">
                  <c:v>1.02472E-2</c:v>
                </c:pt>
                <c:pt idx="10447">
                  <c:v>-1.2894600000000001E-2</c:v>
                </c:pt>
                <c:pt idx="10448">
                  <c:v>-8.4752999999999998E-3</c:v>
                </c:pt>
                <c:pt idx="10449">
                  <c:v>-2.9716500000000002E-3</c:v>
                </c:pt>
                <c:pt idx="10450">
                  <c:v>8.2140000000000008E-3</c:v>
                </c:pt>
                <c:pt idx="10451">
                  <c:v>1.8251400000000001E-2</c:v>
                </c:pt>
                <c:pt idx="10452">
                  <c:v>-1.6818E-2</c:v>
                </c:pt>
                <c:pt idx="10453">
                  <c:v>4.3067899999999996E-3</c:v>
                </c:pt>
                <c:pt idx="10454">
                  <c:v>2.45428E-2</c:v>
                </c:pt>
                <c:pt idx="10455">
                  <c:v>7.8277599999999996E-3</c:v>
                </c:pt>
                <c:pt idx="10456">
                  <c:v>1.0637300000000001E-2</c:v>
                </c:pt>
                <c:pt idx="10457">
                  <c:v>6.0710900000000003E-3</c:v>
                </c:pt>
                <c:pt idx="10458">
                  <c:v>1.10998E-2</c:v>
                </c:pt>
                <c:pt idx="10459">
                  <c:v>-1.7979599999999998E-2</c:v>
                </c:pt>
                <c:pt idx="10460">
                  <c:v>-3.4055700000000001E-3</c:v>
                </c:pt>
                <c:pt idx="10461">
                  <c:v>-6.4248999999999999E-3</c:v>
                </c:pt>
                <c:pt idx="10462">
                  <c:v>3.28064E-3</c:v>
                </c:pt>
                <c:pt idx="10463">
                  <c:v>-2.2966400000000001E-2</c:v>
                </c:pt>
                <c:pt idx="10464">
                  <c:v>4.9858100000000002E-3</c:v>
                </c:pt>
                <c:pt idx="10465">
                  <c:v>6.0710900000000003E-3</c:v>
                </c:pt>
                <c:pt idx="10466">
                  <c:v>-2.1052399999999999E-2</c:v>
                </c:pt>
                <c:pt idx="10467">
                  <c:v>-6.1607399999999996E-3</c:v>
                </c:pt>
                <c:pt idx="10468">
                  <c:v>-1.1577600000000001E-3</c:v>
                </c:pt>
                <c:pt idx="10469">
                  <c:v>-3.44276E-3</c:v>
                </c:pt>
                <c:pt idx="10470" formatCode="0.00E+00">
                  <c:v>-4.7683700000000004E-6</c:v>
                </c:pt>
                <c:pt idx="10471">
                  <c:v>-1.10598E-2</c:v>
                </c:pt>
                <c:pt idx="10472">
                  <c:v>7.8544600000000006E-3</c:v>
                </c:pt>
                <c:pt idx="10473">
                  <c:v>5.0964399999999998E-3</c:v>
                </c:pt>
                <c:pt idx="10474">
                  <c:v>6.5088300000000002E-3</c:v>
                </c:pt>
                <c:pt idx="10475">
                  <c:v>-4.9104700000000001E-3</c:v>
                </c:pt>
                <c:pt idx="10476">
                  <c:v>6.7577399999999999E-3</c:v>
                </c:pt>
                <c:pt idx="10477">
                  <c:v>-1.99223E-2</c:v>
                </c:pt>
                <c:pt idx="10478">
                  <c:v>-8.2311599999999995E-3</c:v>
                </c:pt>
                <c:pt idx="10479">
                  <c:v>4.1685100000000003E-3</c:v>
                </c:pt>
                <c:pt idx="10480">
                  <c:v>-5.3014799999999999E-3</c:v>
                </c:pt>
                <c:pt idx="10481">
                  <c:v>1.5311200000000001E-2</c:v>
                </c:pt>
                <c:pt idx="10482">
                  <c:v>-1.1184700000000001E-2</c:v>
                </c:pt>
                <c:pt idx="10483">
                  <c:v>-1.6328800000000001E-2</c:v>
                </c:pt>
                <c:pt idx="10484">
                  <c:v>-1.62373E-2</c:v>
                </c:pt>
                <c:pt idx="10485">
                  <c:v>-1.46036E-2</c:v>
                </c:pt>
                <c:pt idx="10486">
                  <c:v>-1.59521E-2</c:v>
                </c:pt>
                <c:pt idx="10487">
                  <c:v>-1.7510399999999999E-2</c:v>
                </c:pt>
                <c:pt idx="10488">
                  <c:v>-2.63386E-2</c:v>
                </c:pt>
                <c:pt idx="10489">
                  <c:v>-9.6483200000000002E-3</c:v>
                </c:pt>
                <c:pt idx="10490">
                  <c:v>-9.8638500000000004E-3</c:v>
                </c:pt>
                <c:pt idx="10491">
                  <c:v>-2.6915600000000001E-2</c:v>
                </c:pt>
                <c:pt idx="10492">
                  <c:v>-2.33698E-2</c:v>
                </c:pt>
                <c:pt idx="10493">
                  <c:v>-7.7724499999999998E-4</c:v>
                </c:pt>
                <c:pt idx="10494">
                  <c:v>-2.0656600000000001E-2</c:v>
                </c:pt>
                <c:pt idx="10495">
                  <c:v>-2.0771999999999999E-2</c:v>
                </c:pt>
                <c:pt idx="10496">
                  <c:v>-1.16568E-2</c:v>
                </c:pt>
                <c:pt idx="10497">
                  <c:v>-1.43251E-2</c:v>
                </c:pt>
                <c:pt idx="10498">
                  <c:v>2.1705600000000002E-3</c:v>
                </c:pt>
                <c:pt idx="10499">
                  <c:v>1.6784699999999999E-4</c:v>
                </c:pt>
                <c:pt idx="10500">
                  <c:v>-6.7672699999999997E-3</c:v>
                </c:pt>
                <c:pt idx="10501">
                  <c:v>-2.14767E-3</c:v>
                </c:pt>
                <c:pt idx="10502">
                  <c:v>-1.0416E-2</c:v>
                </c:pt>
                <c:pt idx="10503">
                  <c:v>6.2179599999999998E-4</c:v>
                </c:pt>
                <c:pt idx="10504">
                  <c:v>4.3792700000000002E-3</c:v>
                </c:pt>
                <c:pt idx="10505">
                  <c:v>6.54697E-3</c:v>
                </c:pt>
                <c:pt idx="10506">
                  <c:v>3.0797999999999999E-2</c:v>
                </c:pt>
                <c:pt idx="10507">
                  <c:v>6.69289E-3</c:v>
                </c:pt>
                <c:pt idx="10508">
                  <c:v>-8.1911099999999997E-3</c:v>
                </c:pt>
                <c:pt idx="10509">
                  <c:v>2.4862299999999999E-3</c:v>
                </c:pt>
                <c:pt idx="10510">
                  <c:v>1.76096E-2</c:v>
                </c:pt>
                <c:pt idx="10511">
                  <c:v>2.4147000000000001E-3</c:v>
                </c:pt>
                <c:pt idx="10512">
                  <c:v>1.21288E-2</c:v>
                </c:pt>
                <c:pt idx="10513">
                  <c:v>2.8633100000000002E-2</c:v>
                </c:pt>
                <c:pt idx="10514">
                  <c:v>4.7362300000000003E-2</c:v>
                </c:pt>
                <c:pt idx="10515">
                  <c:v>2.43979E-2</c:v>
                </c:pt>
                <c:pt idx="10516">
                  <c:v>2.2968300000000001E-2</c:v>
                </c:pt>
                <c:pt idx="10517">
                  <c:v>2.8436699999999999E-2</c:v>
                </c:pt>
                <c:pt idx="10518">
                  <c:v>3.4977899999999999E-2</c:v>
                </c:pt>
                <c:pt idx="10519">
                  <c:v>1.6676900000000001E-2</c:v>
                </c:pt>
                <c:pt idx="10520">
                  <c:v>2.35233E-2</c:v>
                </c:pt>
                <c:pt idx="10521">
                  <c:v>3.0571000000000001E-2</c:v>
                </c:pt>
                <c:pt idx="10522">
                  <c:v>2.7782399999999999E-2</c:v>
                </c:pt>
                <c:pt idx="10523">
                  <c:v>3.0285800000000002E-2</c:v>
                </c:pt>
                <c:pt idx="10524">
                  <c:v>1.06506E-2</c:v>
                </c:pt>
                <c:pt idx="10525">
                  <c:v>1.58529E-2</c:v>
                </c:pt>
                <c:pt idx="10526">
                  <c:v>2.6216500000000001E-3</c:v>
                </c:pt>
                <c:pt idx="10527">
                  <c:v>-7.5883900000000004E-3</c:v>
                </c:pt>
                <c:pt idx="10528">
                  <c:v>1.14021E-2</c:v>
                </c:pt>
                <c:pt idx="10529">
                  <c:v>-8.5439699999999997E-3</c:v>
                </c:pt>
                <c:pt idx="10530">
                  <c:v>-6.4268099999999998E-3</c:v>
                </c:pt>
                <c:pt idx="10531">
                  <c:v>7.0200000000000002E-3</c:v>
                </c:pt>
                <c:pt idx="10532">
                  <c:v>-4.4164699999999996E-3</c:v>
                </c:pt>
                <c:pt idx="10533">
                  <c:v>-2.2720299999999999E-2</c:v>
                </c:pt>
                <c:pt idx="10534">
                  <c:v>-6.2141399999999999E-3</c:v>
                </c:pt>
                <c:pt idx="10535">
                  <c:v>-2.9478099999999999E-3</c:v>
                </c:pt>
                <c:pt idx="10536">
                  <c:v>-2.3021700000000001E-3</c:v>
                </c:pt>
                <c:pt idx="10537">
                  <c:v>-8.61168E-3</c:v>
                </c:pt>
                <c:pt idx="10538">
                  <c:v>-1.74208E-2</c:v>
                </c:pt>
                <c:pt idx="10539">
                  <c:v>3.2758700000000002E-3</c:v>
                </c:pt>
                <c:pt idx="10540">
                  <c:v>-1.2989E-3</c:v>
                </c:pt>
                <c:pt idx="10541">
                  <c:v>-2.5693899999999999E-2</c:v>
                </c:pt>
                <c:pt idx="10542">
                  <c:v>-2.1142999999999999E-2</c:v>
                </c:pt>
                <c:pt idx="10543">
                  <c:v>-1.7074599999999999E-2</c:v>
                </c:pt>
                <c:pt idx="10544">
                  <c:v>-1.52073E-2</c:v>
                </c:pt>
                <c:pt idx="10545">
                  <c:v>-1.9656199999999999E-2</c:v>
                </c:pt>
                <c:pt idx="10546">
                  <c:v>-7.1401600000000004E-3</c:v>
                </c:pt>
                <c:pt idx="10547">
                  <c:v>1.84917E-3</c:v>
                </c:pt>
                <c:pt idx="10548">
                  <c:v>-1.73092E-2</c:v>
                </c:pt>
                <c:pt idx="10549">
                  <c:v>-1.09663E-2</c:v>
                </c:pt>
                <c:pt idx="10550">
                  <c:v>-1.8020600000000001E-2</c:v>
                </c:pt>
                <c:pt idx="10551">
                  <c:v>-7.5263999999999999E-3</c:v>
                </c:pt>
                <c:pt idx="10552">
                  <c:v>-1.34964E-2</c:v>
                </c:pt>
                <c:pt idx="10553">
                  <c:v>6.0462999999999999E-4</c:v>
                </c:pt>
                <c:pt idx="10554">
                  <c:v>5.0249099999999996E-3</c:v>
                </c:pt>
                <c:pt idx="10555">
                  <c:v>-2.7255100000000001E-2</c:v>
                </c:pt>
                <c:pt idx="10556">
                  <c:v>-1.6450900000000001E-2</c:v>
                </c:pt>
                <c:pt idx="10557">
                  <c:v>-5.0401700000000001E-3</c:v>
                </c:pt>
                <c:pt idx="10558">
                  <c:v>3.0660599999999998E-3</c:v>
                </c:pt>
                <c:pt idx="10559">
                  <c:v>-2.15015E-2</c:v>
                </c:pt>
                <c:pt idx="10560">
                  <c:v>-3.3635100000000001E-2</c:v>
                </c:pt>
                <c:pt idx="10561">
                  <c:v>-2.08769E-2</c:v>
                </c:pt>
                <c:pt idx="10562">
                  <c:v>-3.29599E-2</c:v>
                </c:pt>
                <c:pt idx="10563">
                  <c:v>-1.47257E-2</c:v>
                </c:pt>
                <c:pt idx="10564">
                  <c:v>-1.8668199999999999E-2</c:v>
                </c:pt>
                <c:pt idx="10565">
                  <c:v>-1.7448399999999999E-2</c:v>
                </c:pt>
                <c:pt idx="10566">
                  <c:v>-1.3740499999999999E-2</c:v>
                </c:pt>
                <c:pt idx="10567">
                  <c:v>-1.2966200000000001E-2</c:v>
                </c:pt>
                <c:pt idx="10568">
                  <c:v>-3.01208E-2</c:v>
                </c:pt>
                <c:pt idx="10569">
                  <c:v>-2.6441599999999999E-2</c:v>
                </c:pt>
                <c:pt idx="10570">
                  <c:v>-2.1026599999999999E-2</c:v>
                </c:pt>
                <c:pt idx="10571">
                  <c:v>-1.26734E-2</c:v>
                </c:pt>
                <c:pt idx="10572">
                  <c:v>-8.2998299999999994E-3</c:v>
                </c:pt>
                <c:pt idx="10573">
                  <c:v>-1.8983799999999999E-2</c:v>
                </c:pt>
                <c:pt idx="10574">
                  <c:v>-1.0911000000000001E-2</c:v>
                </c:pt>
                <c:pt idx="10575">
                  <c:v>-2.3623499999999999E-2</c:v>
                </c:pt>
                <c:pt idx="10576">
                  <c:v>-2.3960100000000002E-2</c:v>
                </c:pt>
                <c:pt idx="10577">
                  <c:v>-7.2536500000000004E-3</c:v>
                </c:pt>
                <c:pt idx="10578">
                  <c:v>-1.29681E-2</c:v>
                </c:pt>
                <c:pt idx="10579">
                  <c:v>-2.1910700000000002E-2</c:v>
                </c:pt>
                <c:pt idx="10580" formatCode="0.00E+00">
                  <c:v>-6.8826699999999996E-3</c:v>
                </c:pt>
                <c:pt idx="10581">
                  <c:v>-1.6414600000000001E-2</c:v>
                </c:pt>
                <c:pt idx="10582">
                  <c:v>-3.1271899999999998E-2</c:v>
                </c:pt>
                <c:pt idx="10583">
                  <c:v>1.4505399999999999E-3</c:v>
                </c:pt>
                <c:pt idx="10584">
                  <c:v>-8.19778E-3</c:v>
                </c:pt>
                <c:pt idx="10585">
                  <c:v>-3.22876E-2</c:v>
                </c:pt>
                <c:pt idx="10586">
                  <c:v>-2.5115999999999999E-2</c:v>
                </c:pt>
                <c:pt idx="10587">
                  <c:v>-1.87931E-2</c:v>
                </c:pt>
                <c:pt idx="10588">
                  <c:v>-1.64814E-2</c:v>
                </c:pt>
                <c:pt idx="10589">
                  <c:v>-2.3771299999999999E-2</c:v>
                </c:pt>
                <c:pt idx="10590">
                  <c:v>-2.1095300000000001E-2</c:v>
                </c:pt>
                <c:pt idx="10591">
                  <c:v>-2.0548799999999999E-2</c:v>
                </c:pt>
                <c:pt idx="10592">
                  <c:v>-3.4191100000000002E-2</c:v>
                </c:pt>
                <c:pt idx="10593">
                  <c:v>-2.8543499999999999E-2</c:v>
                </c:pt>
                <c:pt idx="10594">
                  <c:v>-3.3901199999999999E-2</c:v>
                </c:pt>
                <c:pt idx="10595">
                  <c:v>-3.2773999999999998E-2</c:v>
                </c:pt>
                <c:pt idx="10596">
                  <c:v>-3.7792199999999998E-2</c:v>
                </c:pt>
                <c:pt idx="10597">
                  <c:v>-2.3664500000000002E-2</c:v>
                </c:pt>
                <c:pt idx="10598">
                  <c:v>-2.17123E-2</c:v>
                </c:pt>
                <c:pt idx="10599">
                  <c:v>-2.21272E-2</c:v>
                </c:pt>
                <c:pt idx="10600">
                  <c:v>-2.8308900000000001E-2</c:v>
                </c:pt>
                <c:pt idx="10601">
                  <c:v>-3.4390400000000002E-2</c:v>
                </c:pt>
                <c:pt idx="10602">
                  <c:v>-2.8868700000000001E-2</c:v>
                </c:pt>
                <c:pt idx="10603">
                  <c:v>-3.16057E-2</c:v>
                </c:pt>
                <c:pt idx="10604">
                  <c:v>-8.9082699999999994E-3</c:v>
                </c:pt>
                <c:pt idx="10605">
                  <c:v>-1.5275E-2</c:v>
                </c:pt>
                <c:pt idx="10606">
                  <c:v>-2.1705599999999999E-2</c:v>
                </c:pt>
                <c:pt idx="10607">
                  <c:v>-2.6214600000000001E-2</c:v>
                </c:pt>
                <c:pt idx="10608">
                  <c:v>-3.3211699999999997E-2</c:v>
                </c:pt>
                <c:pt idx="10609">
                  <c:v>2.99454E-3</c:v>
                </c:pt>
                <c:pt idx="10610">
                  <c:v>-1.6983000000000002E-2</c:v>
                </c:pt>
                <c:pt idx="10611">
                  <c:v>-1.72625E-2</c:v>
                </c:pt>
                <c:pt idx="10612">
                  <c:v>-3.4020399999999999E-2</c:v>
                </c:pt>
                <c:pt idx="10613">
                  <c:v>1.8138900000000001E-3</c:v>
                </c:pt>
                <c:pt idx="10614">
                  <c:v>-9.2143999999999993E-3</c:v>
                </c:pt>
                <c:pt idx="10615">
                  <c:v>-7.2498299999999996E-3</c:v>
                </c:pt>
                <c:pt idx="10616">
                  <c:v>4.85134E-3</c:v>
                </c:pt>
                <c:pt idx="10617">
                  <c:v>6.0939800000000004E-4</c:v>
                </c:pt>
                <c:pt idx="10618">
                  <c:v>2.3145700000000002E-3</c:v>
                </c:pt>
                <c:pt idx="10619">
                  <c:v>-1.3971300000000001E-2</c:v>
                </c:pt>
                <c:pt idx="10620">
                  <c:v>-3.2138800000000001E-3</c:v>
                </c:pt>
                <c:pt idx="10621">
                  <c:v>-4.1389499999999997E-3</c:v>
                </c:pt>
                <c:pt idx="10622">
                  <c:v>-7.3394799999999998E-3</c:v>
                </c:pt>
                <c:pt idx="10623">
                  <c:v>1.41668E-2</c:v>
                </c:pt>
                <c:pt idx="10624">
                  <c:v>1.10207E-2</c:v>
                </c:pt>
                <c:pt idx="10625">
                  <c:v>1.9941300000000002E-3</c:v>
                </c:pt>
                <c:pt idx="10626">
                  <c:v>-6.7920699999999999E-3</c:v>
                </c:pt>
                <c:pt idx="10627">
                  <c:v>1.4220200000000001E-2</c:v>
                </c:pt>
                <c:pt idx="10628">
                  <c:v>3.4828200000000002E-3</c:v>
                </c:pt>
                <c:pt idx="10629">
                  <c:v>-9.9334699999999998E-3</c:v>
                </c:pt>
                <c:pt idx="10630">
                  <c:v>5.1622400000000002E-3</c:v>
                </c:pt>
                <c:pt idx="10631">
                  <c:v>1.35345E-2</c:v>
                </c:pt>
                <c:pt idx="10632">
                  <c:v>4.1132E-3</c:v>
                </c:pt>
                <c:pt idx="10633">
                  <c:v>1.2846000000000001E-3</c:v>
                </c:pt>
                <c:pt idx="10634">
                  <c:v>1.8646200000000002E-2</c:v>
                </c:pt>
                <c:pt idx="10635">
                  <c:v>1.3729099999999999E-2</c:v>
                </c:pt>
                <c:pt idx="10636">
                  <c:v>8.5954699999999992E-3</c:v>
                </c:pt>
                <c:pt idx="10637">
                  <c:v>-6.3428900000000003E-3</c:v>
                </c:pt>
                <c:pt idx="10638">
                  <c:v>6.5050100000000003E-3</c:v>
                </c:pt>
                <c:pt idx="10639">
                  <c:v>-1.30434E-2</c:v>
                </c:pt>
                <c:pt idx="10640">
                  <c:v>-1.2430200000000001E-2</c:v>
                </c:pt>
                <c:pt idx="10641">
                  <c:v>4.6062499999999999E-4</c:v>
                </c:pt>
                <c:pt idx="10642">
                  <c:v>1.59454E-3</c:v>
                </c:pt>
                <c:pt idx="10643">
                  <c:v>-1.14527E-2</c:v>
                </c:pt>
                <c:pt idx="10644">
                  <c:v>9.2067699999999995E-3</c:v>
                </c:pt>
                <c:pt idx="10645">
                  <c:v>-9.5672599999999993E-3</c:v>
                </c:pt>
                <c:pt idx="10646">
                  <c:v>-1.35546E-2</c:v>
                </c:pt>
                <c:pt idx="10647">
                  <c:v>-1.33686E-2</c:v>
                </c:pt>
                <c:pt idx="10648">
                  <c:v>-1.32675E-2</c:v>
                </c:pt>
                <c:pt idx="10649">
                  <c:v>-1.46255E-2</c:v>
                </c:pt>
                <c:pt idx="10650">
                  <c:v>-2.2254900000000001E-2</c:v>
                </c:pt>
                <c:pt idx="10651">
                  <c:v>-2.2702199999999999E-2</c:v>
                </c:pt>
                <c:pt idx="10652">
                  <c:v>-7.2431600000000002E-3</c:v>
                </c:pt>
                <c:pt idx="10653">
                  <c:v>-1.1061700000000001E-2</c:v>
                </c:pt>
                <c:pt idx="10654">
                  <c:v>-1.24102E-2</c:v>
                </c:pt>
                <c:pt idx="10655">
                  <c:v>-2.24304E-2</c:v>
                </c:pt>
                <c:pt idx="10656">
                  <c:v>-2.1002799999999999E-2</c:v>
                </c:pt>
                <c:pt idx="10657">
                  <c:v>-1.6340299999999999E-2</c:v>
                </c:pt>
                <c:pt idx="10658">
                  <c:v>-3.1930899999999998E-2</c:v>
                </c:pt>
                <c:pt idx="10659">
                  <c:v>-4.3297799999999997E-2</c:v>
                </c:pt>
                <c:pt idx="10660">
                  <c:v>-1.9392E-2</c:v>
                </c:pt>
                <c:pt idx="10661">
                  <c:v>-3.9846399999999997E-2</c:v>
                </c:pt>
                <c:pt idx="10662">
                  <c:v>-3.8337699999999998E-3</c:v>
                </c:pt>
                <c:pt idx="10663">
                  <c:v>-3.0812300000000001E-2</c:v>
                </c:pt>
                <c:pt idx="10664">
                  <c:v>-2.6175500000000001E-2</c:v>
                </c:pt>
                <c:pt idx="10665">
                  <c:v>-2.7262700000000001E-2</c:v>
                </c:pt>
                <c:pt idx="10666">
                  <c:v>-3.7378300000000003E-2</c:v>
                </c:pt>
                <c:pt idx="10667">
                  <c:v>-3.6738399999999997E-2</c:v>
                </c:pt>
                <c:pt idx="10668">
                  <c:v>-2.2719400000000001E-2</c:v>
                </c:pt>
                <c:pt idx="10669" formatCode="0.00E+00">
                  <c:v>-3.3065799999999999E-2</c:v>
                </c:pt>
                <c:pt idx="10670">
                  <c:v>-2.44856E-2</c:v>
                </c:pt>
                <c:pt idx="10671">
                  <c:v>-8.7299300000000003E-3</c:v>
                </c:pt>
                <c:pt idx="10672">
                  <c:v>-1.6127599999999999E-2</c:v>
                </c:pt>
                <c:pt idx="10673">
                  <c:v>-3.2342000000000003E-2</c:v>
                </c:pt>
                <c:pt idx="10674">
                  <c:v>-3.2303800000000001E-2</c:v>
                </c:pt>
                <c:pt idx="10675">
                  <c:v>-1.3917000000000001E-2</c:v>
                </c:pt>
                <c:pt idx="10676">
                  <c:v>-3.4448600000000003E-2</c:v>
                </c:pt>
                <c:pt idx="10677">
                  <c:v>-3.3391999999999998E-2</c:v>
                </c:pt>
                <c:pt idx="10678">
                  <c:v>-1.1468900000000001E-2</c:v>
                </c:pt>
                <c:pt idx="10679">
                  <c:v>-3.7975299999999999E-3</c:v>
                </c:pt>
                <c:pt idx="10680">
                  <c:v>-8.2330700000000003E-3</c:v>
                </c:pt>
                <c:pt idx="10681">
                  <c:v>-2.7699499999999998E-2</c:v>
                </c:pt>
                <c:pt idx="10682">
                  <c:v>-6.7186399999999997E-3</c:v>
                </c:pt>
                <c:pt idx="10683">
                  <c:v>-1.8877999999999999E-2</c:v>
                </c:pt>
                <c:pt idx="10684">
                  <c:v>-2.2089999999999999E-2</c:v>
                </c:pt>
                <c:pt idx="10685">
                  <c:v>-1.9451099999999999E-2</c:v>
                </c:pt>
                <c:pt idx="10686">
                  <c:v>-1.7252900000000002E-2</c:v>
                </c:pt>
                <c:pt idx="10687">
                  <c:v>-2.48775E-2</c:v>
                </c:pt>
                <c:pt idx="10688">
                  <c:v>-1.4904000000000001E-2</c:v>
                </c:pt>
                <c:pt idx="10689">
                  <c:v>-2.2463799999999999E-2</c:v>
                </c:pt>
                <c:pt idx="10690">
                  <c:v>-1.8648100000000001E-2</c:v>
                </c:pt>
                <c:pt idx="10691">
                  <c:v>1.02539E-2</c:v>
                </c:pt>
                <c:pt idx="10692">
                  <c:v>-8.4505099999999996E-3</c:v>
                </c:pt>
                <c:pt idx="10693">
                  <c:v>-1.2602800000000001E-2</c:v>
                </c:pt>
                <c:pt idx="10694">
                  <c:v>-1.0171899999999999E-2</c:v>
                </c:pt>
                <c:pt idx="10695">
                  <c:v>9.3526800000000004E-3</c:v>
                </c:pt>
                <c:pt idx="10696">
                  <c:v>-9.2620800000000007E-3</c:v>
                </c:pt>
                <c:pt idx="10697">
                  <c:v>3.8528400000000001E-4</c:v>
                </c:pt>
                <c:pt idx="10698">
                  <c:v>-2.5548000000000001E-2</c:v>
                </c:pt>
                <c:pt idx="10699">
                  <c:v>8.7928799999999994E-3</c:v>
                </c:pt>
                <c:pt idx="10700">
                  <c:v>-1.7426500000000001E-2</c:v>
                </c:pt>
                <c:pt idx="10701">
                  <c:v>-1.1591000000000001E-2</c:v>
                </c:pt>
                <c:pt idx="10702">
                  <c:v>-1.03474E-2</c:v>
                </c:pt>
                <c:pt idx="10703">
                  <c:v>-6.1550099999999998E-3</c:v>
                </c:pt>
                <c:pt idx="10704">
                  <c:v>-5.3911200000000001E-3</c:v>
                </c:pt>
                <c:pt idx="10705">
                  <c:v>-1.5159600000000001E-2</c:v>
                </c:pt>
                <c:pt idx="10706">
                  <c:v>-1.9845000000000002E-2</c:v>
                </c:pt>
                <c:pt idx="10707">
                  <c:v>-1.0407400000000001E-2</c:v>
                </c:pt>
                <c:pt idx="10708">
                  <c:v>-1.8649099999999998E-2</c:v>
                </c:pt>
                <c:pt idx="10709">
                  <c:v>1.21784E-3</c:v>
                </c:pt>
                <c:pt idx="10710">
                  <c:v>-5.8031100000000002E-3</c:v>
                </c:pt>
                <c:pt idx="10711">
                  <c:v>-1.01128E-2</c:v>
                </c:pt>
                <c:pt idx="10712">
                  <c:v>2.4890900000000001E-4</c:v>
                </c:pt>
                <c:pt idx="10713">
                  <c:v>-3.0600499999999999E-2</c:v>
                </c:pt>
                <c:pt idx="10714">
                  <c:v>-1.35756E-2</c:v>
                </c:pt>
                <c:pt idx="10715">
                  <c:v>-4.81701E-3</c:v>
                </c:pt>
                <c:pt idx="10716">
                  <c:v>-7.29942E-3</c:v>
                </c:pt>
                <c:pt idx="10717" formatCode="0.00E+00">
                  <c:v>-8.4867499999999995E-3</c:v>
                </c:pt>
                <c:pt idx="10718">
                  <c:v>-3.8518900000000002E-3</c:v>
                </c:pt>
                <c:pt idx="10719">
                  <c:v>4.0187799999999996E-3</c:v>
                </c:pt>
                <c:pt idx="10720">
                  <c:v>-1.8057799999999999E-2</c:v>
                </c:pt>
                <c:pt idx="10721">
                  <c:v>4.8332200000000001E-3</c:v>
                </c:pt>
                <c:pt idx="10722">
                  <c:v>-3.9501199999999997E-3</c:v>
                </c:pt>
                <c:pt idx="10723">
                  <c:v>-3.4999800000000002E-4</c:v>
                </c:pt>
                <c:pt idx="10724">
                  <c:v>-2.1444299999999999E-2</c:v>
                </c:pt>
                <c:pt idx="10725">
                  <c:v>-9.4423300000000005E-3</c:v>
                </c:pt>
                <c:pt idx="10726">
                  <c:v>7.8020099999999998E-3</c:v>
                </c:pt>
                <c:pt idx="10727">
                  <c:v>1.1797000000000001E-3</c:v>
                </c:pt>
                <c:pt idx="10728">
                  <c:v>-1.0355E-2</c:v>
                </c:pt>
                <c:pt idx="10729">
                  <c:v>8.7728500000000004E-3</c:v>
                </c:pt>
                <c:pt idx="10730">
                  <c:v>-7.9374300000000005E-3</c:v>
                </c:pt>
                <c:pt idx="10731">
                  <c:v>-3.9558400000000004E-3</c:v>
                </c:pt>
                <c:pt idx="10732">
                  <c:v>-1.05381E-2</c:v>
                </c:pt>
                <c:pt idx="10733">
                  <c:v>-7.1516000000000001E-3</c:v>
                </c:pt>
                <c:pt idx="10734">
                  <c:v>1.36423E-2</c:v>
                </c:pt>
                <c:pt idx="10735">
                  <c:v>2.44522E-2</c:v>
                </c:pt>
                <c:pt idx="10736">
                  <c:v>6.8292600000000002E-3</c:v>
                </c:pt>
                <c:pt idx="10737">
                  <c:v>1.9692399999999999E-2</c:v>
                </c:pt>
                <c:pt idx="10738">
                  <c:v>3.2148400000000001E-3</c:v>
                </c:pt>
                <c:pt idx="10739">
                  <c:v>8.6317100000000008E-3</c:v>
                </c:pt>
                <c:pt idx="10740">
                  <c:v>-2.7504000000000001E-3</c:v>
                </c:pt>
                <c:pt idx="10741">
                  <c:v>2.3002600000000002E-3</c:v>
                </c:pt>
                <c:pt idx="10742">
                  <c:v>1.77765E-3</c:v>
                </c:pt>
                <c:pt idx="10743">
                  <c:v>-4.7635999999999998E-3</c:v>
                </c:pt>
                <c:pt idx="10744">
                  <c:v>2.07958E-2</c:v>
                </c:pt>
                <c:pt idx="10745">
                  <c:v>-3.2129300000000001E-3</c:v>
                </c:pt>
                <c:pt idx="10746">
                  <c:v>1.0788000000000001E-2</c:v>
                </c:pt>
                <c:pt idx="10747">
                  <c:v>-4.7302200000000003E-4</c:v>
                </c:pt>
                <c:pt idx="10748">
                  <c:v>1.0741199999999999E-2</c:v>
                </c:pt>
                <c:pt idx="10749">
                  <c:v>3.18623E-3</c:v>
                </c:pt>
                <c:pt idx="10750">
                  <c:v>-7.76196E-3</c:v>
                </c:pt>
                <c:pt idx="10751">
                  <c:v>2.1397599999999999E-2</c:v>
                </c:pt>
                <c:pt idx="10752">
                  <c:v>1.0024099999999999E-2</c:v>
                </c:pt>
                <c:pt idx="10753">
                  <c:v>-2.6769599999999999E-3</c:v>
                </c:pt>
                <c:pt idx="10754">
                  <c:v>7.1592299999999999E-3</c:v>
                </c:pt>
                <c:pt idx="10755">
                  <c:v>6.6986099999999998E-3</c:v>
                </c:pt>
                <c:pt idx="10756">
                  <c:v>5.7067899999999998E-3</c:v>
                </c:pt>
                <c:pt idx="10757">
                  <c:v>-1.64423E-2</c:v>
                </c:pt>
                <c:pt idx="10758">
                  <c:v>1.6296399999999999E-2</c:v>
                </c:pt>
                <c:pt idx="10759">
                  <c:v>2.3031200000000001E-3</c:v>
                </c:pt>
                <c:pt idx="10760">
                  <c:v>2.7809100000000002E-3</c:v>
                </c:pt>
                <c:pt idx="10761">
                  <c:v>-2.7618400000000002E-3</c:v>
                </c:pt>
                <c:pt idx="10762">
                  <c:v>1.10483E-2</c:v>
                </c:pt>
                <c:pt idx="10763">
                  <c:v>1.0437E-2</c:v>
                </c:pt>
                <c:pt idx="10764">
                  <c:v>-9.6120800000000003E-3</c:v>
                </c:pt>
                <c:pt idx="10765">
                  <c:v>-1.6517599999999999E-3</c:v>
                </c:pt>
                <c:pt idx="10766">
                  <c:v>1.6613000000000001E-3</c:v>
                </c:pt>
                <c:pt idx="10767">
                  <c:v>-4.3010699999999997E-3</c:v>
                </c:pt>
                <c:pt idx="10768">
                  <c:v>-7.1048699999999999E-4</c:v>
                </c:pt>
                <c:pt idx="10769">
                  <c:v>2.3965800000000002E-3</c:v>
                </c:pt>
                <c:pt idx="10770">
                  <c:v>2.1286E-3</c:v>
                </c:pt>
                <c:pt idx="10771">
                  <c:v>-7.6007799999999997E-3</c:v>
                </c:pt>
                <c:pt idx="10772">
                  <c:v>-5.1546099999999996E-3</c:v>
                </c:pt>
                <c:pt idx="10773">
                  <c:v>-3.3397700000000002E-3</c:v>
                </c:pt>
                <c:pt idx="10774">
                  <c:v>-8.91781E-3</c:v>
                </c:pt>
                <c:pt idx="10775">
                  <c:v>-4.3029799999999997E-3</c:v>
                </c:pt>
                <c:pt idx="10776">
                  <c:v>-2.0504999999999999E-2</c:v>
                </c:pt>
                <c:pt idx="10777">
                  <c:v>-2.53782E-2</c:v>
                </c:pt>
                <c:pt idx="10778">
                  <c:v>-1.7798399999999999E-2</c:v>
                </c:pt>
                <c:pt idx="10779">
                  <c:v>-1.8967600000000001E-2</c:v>
                </c:pt>
                <c:pt idx="10780">
                  <c:v>-1.8438300000000001E-2</c:v>
                </c:pt>
                <c:pt idx="10781">
                  <c:v>-2.2061299999999999E-2</c:v>
                </c:pt>
                <c:pt idx="10782">
                  <c:v>1.09482E-3</c:v>
                </c:pt>
                <c:pt idx="10783">
                  <c:v>-2.2232100000000001E-2</c:v>
                </c:pt>
                <c:pt idx="10784">
                  <c:v>-1.27554E-2</c:v>
                </c:pt>
                <c:pt idx="10785">
                  <c:v>-1.15633E-2</c:v>
                </c:pt>
                <c:pt idx="10786">
                  <c:v>-1.2955700000000001E-2</c:v>
                </c:pt>
                <c:pt idx="10787">
                  <c:v>-2.7971300000000001E-3</c:v>
                </c:pt>
                <c:pt idx="10788">
                  <c:v>1.45597E-2</c:v>
                </c:pt>
                <c:pt idx="10789">
                  <c:v>-7.9078699999999991E-3</c:v>
                </c:pt>
                <c:pt idx="10790">
                  <c:v>-3.04127E-3</c:v>
                </c:pt>
                <c:pt idx="10791">
                  <c:v>-2.14138E-2</c:v>
                </c:pt>
                <c:pt idx="10792">
                  <c:v>-1.40543E-2</c:v>
                </c:pt>
                <c:pt idx="10793">
                  <c:v>-1.0666800000000001E-2</c:v>
                </c:pt>
                <c:pt idx="10794">
                  <c:v>3.58486E-3</c:v>
                </c:pt>
                <c:pt idx="10795">
                  <c:v>9.8686199999999998E-3</c:v>
                </c:pt>
                <c:pt idx="10796">
                  <c:v>-6.9227200000000003E-3</c:v>
                </c:pt>
                <c:pt idx="10797">
                  <c:v>-5.4836299999999995E-4</c:v>
                </c:pt>
                <c:pt idx="10798">
                  <c:v>-4.5061099999999998E-3</c:v>
                </c:pt>
                <c:pt idx="10799">
                  <c:v>-7.9307600000000002E-3</c:v>
                </c:pt>
                <c:pt idx="10800">
                  <c:v>-1.11704E-2</c:v>
                </c:pt>
                <c:pt idx="10801">
                  <c:v>1.7566700000000001E-3</c:v>
                </c:pt>
                <c:pt idx="10802">
                  <c:v>-2.1515800000000002E-2</c:v>
                </c:pt>
                <c:pt idx="10803">
                  <c:v>6.6013299999999999E-3</c:v>
                </c:pt>
                <c:pt idx="10804">
                  <c:v>6.21033E-3</c:v>
                </c:pt>
                <c:pt idx="10805">
                  <c:v>-1.57833E-3</c:v>
                </c:pt>
                <c:pt idx="10806">
                  <c:v>9.1133099999999995E-3</c:v>
                </c:pt>
                <c:pt idx="10807">
                  <c:v>-3.17001E-3</c:v>
                </c:pt>
                <c:pt idx="10808">
                  <c:v>-1.39542E-2</c:v>
                </c:pt>
                <c:pt idx="10809">
                  <c:v>-2.9315899999999999E-2</c:v>
                </c:pt>
                <c:pt idx="10810">
                  <c:v>-8.9206700000000003E-3</c:v>
                </c:pt>
                <c:pt idx="10811">
                  <c:v>1.38283E-4</c:v>
                </c:pt>
                <c:pt idx="10812">
                  <c:v>1.3195E-2</c:v>
                </c:pt>
                <c:pt idx="10813">
                  <c:v>-1.6489E-3</c:v>
                </c:pt>
                <c:pt idx="10814">
                  <c:v>2.6044800000000002E-3</c:v>
                </c:pt>
                <c:pt idx="10815">
                  <c:v>-1.49879E-2</c:v>
                </c:pt>
                <c:pt idx="10816">
                  <c:v>-8.5849800000000007E-3</c:v>
                </c:pt>
                <c:pt idx="10817">
                  <c:v>6.35433E-3</c:v>
                </c:pt>
                <c:pt idx="10818">
                  <c:v>1.2437800000000001E-2</c:v>
                </c:pt>
                <c:pt idx="10819">
                  <c:v>-7.1382499999999996E-3</c:v>
                </c:pt>
                <c:pt idx="10820">
                  <c:v>-6.4449299999999998E-3</c:v>
                </c:pt>
                <c:pt idx="10821">
                  <c:v>1.04752E-2</c:v>
                </c:pt>
                <c:pt idx="10822">
                  <c:v>7.60555E-3</c:v>
                </c:pt>
                <c:pt idx="10823">
                  <c:v>-3.4952199999999998E-3</c:v>
                </c:pt>
                <c:pt idx="10824">
                  <c:v>-7.7686300000000003E-3</c:v>
                </c:pt>
                <c:pt idx="10825">
                  <c:v>-6.0453399999999997E-3</c:v>
                </c:pt>
                <c:pt idx="10826">
                  <c:v>-2.2168199999999999E-2</c:v>
                </c:pt>
                <c:pt idx="10827">
                  <c:v>4.3525700000000001E-3</c:v>
                </c:pt>
                <c:pt idx="10828">
                  <c:v>1.69849E-3</c:v>
                </c:pt>
                <c:pt idx="10829">
                  <c:v>7.5015999999999998E-3</c:v>
                </c:pt>
                <c:pt idx="10830">
                  <c:v>-1.20115E-2</c:v>
                </c:pt>
                <c:pt idx="10831">
                  <c:v>4.8437100000000002E-3</c:v>
                </c:pt>
                <c:pt idx="10832">
                  <c:v>-8.1882499999999993E-3</c:v>
                </c:pt>
                <c:pt idx="10833">
                  <c:v>7.3928800000000001E-3</c:v>
                </c:pt>
                <c:pt idx="10834">
                  <c:v>-1.53952E-2</c:v>
                </c:pt>
                <c:pt idx="10835">
                  <c:v>-6.3142800000000002E-3</c:v>
                </c:pt>
                <c:pt idx="10836">
                  <c:v>-1.30682E-2</c:v>
                </c:pt>
                <c:pt idx="10837">
                  <c:v>-7.5473800000000002E-3</c:v>
                </c:pt>
                <c:pt idx="10838">
                  <c:v>-2.8123900000000001E-3</c:v>
                </c:pt>
                <c:pt idx="10839">
                  <c:v>6.5937000000000001E-3</c:v>
                </c:pt>
                <c:pt idx="10840">
                  <c:v>1.05171E-2</c:v>
                </c:pt>
                <c:pt idx="10841">
                  <c:v>-6.5412500000000002E-3</c:v>
                </c:pt>
                <c:pt idx="10842">
                  <c:v>1.05095E-2</c:v>
                </c:pt>
                <c:pt idx="10843">
                  <c:v>2.04563E-2</c:v>
                </c:pt>
                <c:pt idx="10844">
                  <c:v>-3.7488899999999999E-3</c:v>
                </c:pt>
                <c:pt idx="10845">
                  <c:v>1.31588E-2</c:v>
                </c:pt>
                <c:pt idx="10846">
                  <c:v>-3.9348600000000001E-3</c:v>
                </c:pt>
                <c:pt idx="10847">
                  <c:v>3.6687899999999999E-3</c:v>
                </c:pt>
                <c:pt idx="10848">
                  <c:v>7.1449299999999999E-3</c:v>
                </c:pt>
                <c:pt idx="10849">
                  <c:v>1.53542E-3</c:v>
                </c:pt>
                <c:pt idx="10850">
                  <c:v>1.52636E-2</c:v>
                </c:pt>
                <c:pt idx="10851">
                  <c:v>9.8714800000000002E-3</c:v>
                </c:pt>
                <c:pt idx="10852">
                  <c:v>1.8763499999999999E-2</c:v>
                </c:pt>
                <c:pt idx="10853" formatCode="0.00E+00">
                  <c:v>2.9915799999999999E-2</c:v>
                </c:pt>
                <c:pt idx="10854">
                  <c:v>1.2900399999999999E-2</c:v>
                </c:pt>
                <c:pt idx="10855">
                  <c:v>1.3070099999999999E-2</c:v>
                </c:pt>
                <c:pt idx="10856">
                  <c:v>2.2115699999999999E-3</c:v>
                </c:pt>
                <c:pt idx="10857">
                  <c:v>1.8031100000000001E-2</c:v>
                </c:pt>
                <c:pt idx="10858">
                  <c:v>1.8739700000000001E-2</c:v>
                </c:pt>
                <c:pt idx="10859">
                  <c:v>6.2637300000000003E-3</c:v>
                </c:pt>
                <c:pt idx="10860">
                  <c:v>2.35958E-2</c:v>
                </c:pt>
                <c:pt idx="10861">
                  <c:v>2.15359E-2</c:v>
                </c:pt>
                <c:pt idx="10862">
                  <c:v>1.96857E-2</c:v>
                </c:pt>
                <c:pt idx="10863">
                  <c:v>-7.0409799999999996E-3</c:v>
                </c:pt>
                <c:pt idx="10864">
                  <c:v>1.9843099999999999E-2</c:v>
                </c:pt>
                <c:pt idx="10865">
                  <c:v>1.49803E-2</c:v>
                </c:pt>
                <c:pt idx="10866">
                  <c:v>2.6498799999999999E-2</c:v>
                </c:pt>
                <c:pt idx="10867">
                  <c:v>3.1147999999999999E-2</c:v>
                </c:pt>
                <c:pt idx="10868">
                  <c:v>1.21374E-2</c:v>
                </c:pt>
                <c:pt idx="10869">
                  <c:v>1.3322799999999999E-3</c:v>
                </c:pt>
                <c:pt idx="10870">
                  <c:v>1.8075000000000001E-2</c:v>
                </c:pt>
                <c:pt idx="10871">
                  <c:v>2.2107100000000001E-2</c:v>
                </c:pt>
                <c:pt idx="10872">
                  <c:v>1.24273E-2</c:v>
                </c:pt>
                <c:pt idx="10873">
                  <c:v>7.0066499999999997E-3</c:v>
                </c:pt>
                <c:pt idx="10874">
                  <c:v>3.5939199999999998E-2</c:v>
                </c:pt>
                <c:pt idx="10875">
                  <c:v>5.4702800000000001E-3</c:v>
                </c:pt>
                <c:pt idx="10876">
                  <c:v>2.7140600000000001E-2</c:v>
                </c:pt>
                <c:pt idx="10877">
                  <c:v>1.4140099999999999E-2</c:v>
                </c:pt>
                <c:pt idx="10878">
                  <c:v>3.83463E-2</c:v>
                </c:pt>
                <c:pt idx="10879">
                  <c:v>1.89199E-2</c:v>
                </c:pt>
                <c:pt idx="10880">
                  <c:v>1.1691999999999999E-2</c:v>
                </c:pt>
                <c:pt idx="10881">
                  <c:v>1.8560400000000001E-2</c:v>
                </c:pt>
                <c:pt idx="10882">
                  <c:v>9.8161700000000008E-3</c:v>
                </c:pt>
                <c:pt idx="10883">
                  <c:v>2.0646100000000001E-2</c:v>
                </c:pt>
                <c:pt idx="10884">
                  <c:v>1.7990099999999998E-2</c:v>
                </c:pt>
                <c:pt idx="10885">
                  <c:v>2.45066E-2</c:v>
                </c:pt>
                <c:pt idx="10886">
                  <c:v>2.0525000000000002E-2</c:v>
                </c:pt>
                <c:pt idx="10887">
                  <c:v>2.7891200000000001E-2</c:v>
                </c:pt>
                <c:pt idx="10888">
                  <c:v>1.9761999999999998E-2</c:v>
                </c:pt>
                <c:pt idx="10889">
                  <c:v>3.3645599999999998E-2</c:v>
                </c:pt>
                <c:pt idx="10890">
                  <c:v>1.7801299999999999E-2</c:v>
                </c:pt>
                <c:pt idx="10891">
                  <c:v>2.5747300000000001E-2</c:v>
                </c:pt>
                <c:pt idx="10892">
                  <c:v>3.6525700000000002E-4</c:v>
                </c:pt>
                <c:pt idx="10893">
                  <c:v>1.0416999999999999E-2</c:v>
                </c:pt>
                <c:pt idx="10894">
                  <c:v>2.6462599999999999E-2</c:v>
                </c:pt>
                <c:pt idx="10895">
                  <c:v>2.08092E-2</c:v>
                </c:pt>
                <c:pt idx="10896">
                  <c:v>1.8365900000000001E-2</c:v>
                </c:pt>
                <c:pt idx="10897">
                  <c:v>1.40848E-2</c:v>
                </c:pt>
                <c:pt idx="10898">
                  <c:v>1.06306E-2</c:v>
                </c:pt>
                <c:pt idx="10899">
                  <c:v>5.84507E-3</c:v>
                </c:pt>
                <c:pt idx="10900">
                  <c:v>1.3268500000000001E-2</c:v>
                </c:pt>
                <c:pt idx="10901">
                  <c:v>9.6139899999999993E-3</c:v>
                </c:pt>
                <c:pt idx="10902">
                  <c:v>1.1684399999999999E-2</c:v>
                </c:pt>
                <c:pt idx="10903">
                  <c:v>3.8490299999999998E-3</c:v>
                </c:pt>
                <c:pt idx="10904">
                  <c:v>1.01023E-2</c:v>
                </c:pt>
                <c:pt idx="10905">
                  <c:v>1.84298E-2</c:v>
                </c:pt>
                <c:pt idx="10906" formatCode="0.00E+00">
                  <c:v>3.9625199999999998E-3</c:v>
                </c:pt>
                <c:pt idx="10907">
                  <c:v>1.62086E-2</c:v>
                </c:pt>
                <c:pt idx="10908">
                  <c:v>4.7655099999999997E-3</c:v>
                </c:pt>
                <c:pt idx="10909" formatCode="0.00E+00">
                  <c:v>1.2042000000000001E-2</c:v>
                </c:pt>
                <c:pt idx="10910">
                  <c:v>1.37892E-2</c:v>
                </c:pt>
                <c:pt idx="10911">
                  <c:v>2.4832699999999999E-2</c:v>
                </c:pt>
                <c:pt idx="10912">
                  <c:v>2.2951099999999999E-2</c:v>
                </c:pt>
                <c:pt idx="10913">
                  <c:v>2.25544E-3</c:v>
                </c:pt>
                <c:pt idx="10914">
                  <c:v>3.9005300000000001E-4</c:v>
                </c:pt>
                <c:pt idx="10915">
                  <c:v>2.0710900000000001E-2</c:v>
                </c:pt>
                <c:pt idx="10916">
                  <c:v>1.3729999999999999E-2</c:v>
                </c:pt>
                <c:pt idx="10917">
                  <c:v>2.5106400000000001E-2</c:v>
                </c:pt>
                <c:pt idx="10918">
                  <c:v>9.9134400000000008E-3</c:v>
                </c:pt>
                <c:pt idx="10919">
                  <c:v>2.4476999999999999E-2</c:v>
                </c:pt>
                <c:pt idx="10920">
                  <c:v>2.8896299999999999E-4</c:v>
                </c:pt>
                <c:pt idx="10921">
                  <c:v>1.1522299999999999E-2</c:v>
                </c:pt>
                <c:pt idx="10922">
                  <c:v>8.9788400000000001E-3</c:v>
                </c:pt>
                <c:pt idx="10923">
                  <c:v>2.83279E-2</c:v>
                </c:pt>
                <c:pt idx="10924">
                  <c:v>5.7830800000000003E-3</c:v>
                </c:pt>
                <c:pt idx="10925">
                  <c:v>1.6239199999999999E-2</c:v>
                </c:pt>
                <c:pt idx="10926">
                  <c:v>2.9912899999999999E-2</c:v>
                </c:pt>
                <c:pt idx="10927">
                  <c:v>2.7719500000000001E-2</c:v>
                </c:pt>
                <c:pt idx="10928">
                  <c:v>-3.26633E-3</c:v>
                </c:pt>
                <c:pt idx="10929">
                  <c:v>1.5144299999999999E-2</c:v>
                </c:pt>
                <c:pt idx="10930">
                  <c:v>3.9672900000000002E-4</c:v>
                </c:pt>
                <c:pt idx="10931">
                  <c:v>-1.5173000000000001E-3</c:v>
                </c:pt>
                <c:pt idx="10932">
                  <c:v>-2.28882E-3</c:v>
                </c:pt>
                <c:pt idx="10933">
                  <c:v>2.0072E-2</c:v>
                </c:pt>
                <c:pt idx="10934">
                  <c:v>3.96385E-2</c:v>
                </c:pt>
                <c:pt idx="10935">
                  <c:v>1.92165E-3</c:v>
                </c:pt>
                <c:pt idx="10936">
                  <c:v>1.7653499999999999E-2</c:v>
                </c:pt>
                <c:pt idx="10937">
                  <c:v>4.5728699999999997E-3</c:v>
                </c:pt>
                <c:pt idx="10938">
                  <c:v>1.02186E-2</c:v>
                </c:pt>
                <c:pt idx="10939">
                  <c:v>2.5758700000000001E-3</c:v>
                </c:pt>
                <c:pt idx="10940">
                  <c:v>7.7114100000000001E-3</c:v>
                </c:pt>
                <c:pt idx="10941">
                  <c:v>-4.5270900000000001E-3</c:v>
                </c:pt>
                <c:pt idx="10942" formatCode="0.00E+00">
                  <c:v>-2.34842E-2</c:v>
                </c:pt>
                <c:pt idx="10943">
                  <c:v>-2.5320099999999999E-3</c:v>
                </c:pt>
                <c:pt idx="10944">
                  <c:v>1.0042199999999999E-2</c:v>
                </c:pt>
                <c:pt idx="10945">
                  <c:v>1.3427700000000001E-3</c:v>
                </c:pt>
                <c:pt idx="10946">
                  <c:v>-1.40343E-2</c:v>
                </c:pt>
                <c:pt idx="10947">
                  <c:v>1.8135999999999999E-2</c:v>
                </c:pt>
                <c:pt idx="10948">
                  <c:v>-4.9781800000000002E-4</c:v>
                </c:pt>
                <c:pt idx="10949">
                  <c:v>-1.70612E-3</c:v>
                </c:pt>
                <c:pt idx="10950">
                  <c:v>-1.51834E-2</c:v>
                </c:pt>
                <c:pt idx="10951">
                  <c:v>-5.4559700000000001E-3</c:v>
                </c:pt>
                <c:pt idx="10952">
                  <c:v>4.6062500000000001E-3</c:v>
                </c:pt>
                <c:pt idx="10953">
                  <c:v>6.26087E-3</c:v>
                </c:pt>
                <c:pt idx="10954">
                  <c:v>8.3064999999999996E-3</c:v>
                </c:pt>
                <c:pt idx="10955">
                  <c:v>8.6021399999999994E-3</c:v>
                </c:pt>
                <c:pt idx="10956">
                  <c:v>1.87054E-2</c:v>
                </c:pt>
                <c:pt idx="10957">
                  <c:v>6.6881199999999997E-3</c:v>
                </c:pt>
                <c:pt idx="10958">
                  <c:v>9.8485900000000008E-3</c:v>
                </c:pt>
                <c:pt idx="10959">
                  <c:v>1.32961E-2</c:v>
                </c:pt>
                <c:pt idx="10960">
                  <c:v>2.5873200000000002E-3</c:v>
                </c:pt>
                <c:pt idx="10961">
                  <c:v>5.12314E-3</c:v>
                </c:pt>
                <c:pt idx="10962">
                  <c:v>1.29766E-2</c:v>
                </c:pt>
                <c:pt idx="10963">
                  <c:v>9.9039100000000001E-3</c:v>
                </c:pt>
                <c:pt idx="10964">
                  <c:v>-1.6975399999999999E-4</c:v>
                </c:pt>
                <c:pt idx="10965">
                  <c:v>1.94597E-2</c:v>
                </c:pt>
                <c:pt idx="10966">
                  <c:v>3.5953500000000002E-4</c:v>
                </c:pt>
                <c:pt idx="10967">
                  <c:v>8.0966899999999995E-4</c:v>
                </c:pt>
                <c:pt idx="10968">
                  <c:v>2.8400399999999998E-3</c:v>
                </c:pt>
                <c:pt idx="10969">
                  <c:v>1.16606E-2</c:v>
                </c:pt>
                <c:pt idx="10970">
                  <c:v>9.9267999999999995E-3</c:v>
                </c:pt>
                <c:pt idx="10971">
                  <c:v>2.2458100000000002E-2</c:v>
                </c:pt>
                <c:pt idx="10972">
                  <c:v>2.48022E-2</c:v>
                </c:pt>
                <c:pt idx="10973">
                  <c:v>3.0719799999999998E-2</c:v>
                </c:pt>
                <c:pt idx="10974">
                  <c:v>5.1097900000000003E-3</c:v>
                </c:pt>
                <c:pt idx="10975">
                  <c:v>1.8366799999999999E-2</c:v>
                </c:pt>
                <c:pt idx="10976">
                  <c:v>2.3007400000000001E-2</c:v>
                </c:pt>
                <c:pt idx="10977">
                  <c:v>1.47057E-2</c:v>
                </c:pt>
                <c:pt idx="10978">
                  <c:v>6.3533799999999996E-3</c:v>
                </c:pt>
                <c:pt idx="10979">
                  <c:v>2.0523099999999999E-2</c:v>
                </c:pt>
                <c:pt idx="10980">
                  <c:v>3.3901199999999999E-2</c:v>
                </c:pt>
                <c:pt idx="10981">
                  <c:v>2.0939800000000001E-2</c:v>
                </c:pt>
                <c:pt idx="10982">
                  <c:v>2.5906599999999998E-2</c:v>
                </c:pt>
                <c:pt idx="10983">
                  <c:v>2.0571699999999998E-2</c:v>
                </c:pt>
                <c:pt idx="10984">
                  <c:v>2.69556E-2</c:v>
                </c:pt>
                <c:pt idx="10985">
                  <c:v>1.32303E-2</c:v>
                </c:pt>
                <c:pt idx="10986">
                  <c:v>3.15895E-2</c:v>
                </c:pt>
                <c:pt idx="10987">
                  <c:v>4.7550200000000004E-3</c:v>
                </c:pt>
                <c:pt idx="10988">
                  <c:v>1.22414E-2</c:v>
                </c:pt>
                <c:pt idx="10989">
                  <c:v>1.4216400000000001E-2</c:v>
                </c:pt>
                <c:pt idx="10990">
                  <c:v>2.9982600000000002E-2</c:v>
                </c:pt>
                <c:pt idx="10991">
                  <c:v>2.2956799999999999E-2</c:v>
                </c:pt>
                <c:pt idx="10992">
                  <c:v>2.5436400000000001E-2</c:v>
                </c:pt>
                <c:pt idx="10993">
                  <c:v>1.5713700000000001E-2</c:v>
                </c:pt>
                <c:pt idx="10994">
                  <c:v>2.4995799999999999E-2</c:v>
                </c:pt>
                <c:pt idx="10995">
                  <c:v>4.4622400000000001E-3</c:v>
                </c:pt>
                <c:pt idx="10996">
                  <c:v>2.81782E-2</c:v>
                </c:pt>
                <c:pt idx="10997">
                  <c:v>-5.7735399999999997E-3</c:v>
                </c:pt>
                <c:pt idx="10998">
                  <c:v>1.17006E-2</c:v>
                </c:pt>
                <c:pt idx="10999">
                  <c:v>5.4884E-3</c:v>
                </c:pt>
                <c:pt idx="11000">
                  <c:v>1.2268100000000001E-2</c:v>
                </c:pt>
                <c:pt idx="11001">
                  <c:v>1.57337E-2</c:v>
                </c:pt>
                <c:pt idx="11002">
                  <c:v>2.27785E-2</c:v>
                </c:pt>
                <c:pt idx="11003">
                  <c:v>1.82066E-2</c:v>
                </c:pt>
                <c:pt idx="11004">
                  <c:v>1.0615299999999999E-2</c:v>
                </c:pt>
                <c:pt idx="11005">
                  <c:v>9.4575900000000001E-3</c:v>
                </c:pt>
                <c:pt idx="11006">
                  <c:v>1.5188200000000001E-2</c:v>
                </c:pt>
                <c:pt idx="11007">
                  <c:v>1.19972E-3</c:v>
                </c:pt>
                <c:pt idx="11008" formatCode="0.00E+00">
                  <c:v>1.21479E-2</c:v>
                </c:pt>
                <c:pt idx="11009">
                  <c:v>1.8962900000000001E-2</c:v>
                </c:pt>
                <c:pt idx="11010">
                  <c:v>1.0013599999999999E-2</c:v>
                </c:pt>
                <c:pt idx="11011">
                  <c:v>5.9032400000000004E-4</c:v>
                </c:pt>
                <c:pt idx="11012">
                  <c:v>1.8218999999999999E-2</c:v>
                </c:pt>
                <c:pt idx="11013">
                  <c:v>3.6716499999999998E-3</c:v>
                </c:pt>
                <c:pt idx="11014">
                  <c:v>3.2463100000000001E-3</c:v>
                </c:pt>
                <c:pt idx="11015">
                  <c:v>-6.8578700000000003E-3</c:v>
                </c:pt>
                <c:pt idx="11016">
                  <c:v>1.57127E-2</c:v>
                </c:pt>
                <c:pt idx="11017">
                  <c:v>1.8083599999999998E-2</c:v>
                </c:pt>
                <c:pt idx="11018">
                  <c:v>1.43137E-2</c:v>
                </c:pt>
                <c:pt idx="11019">
                  <c:v>-9.0265299999999996E-3</c:v>
                </c:pt>
                <c:pt idx="11020">
                  <c:v>-1.6679799999999999E-3</c:v>
                </c:pt>
                <c:pt idx="11021">
                  <c:v>4.6606099999999999E-3</c:v>
                </c:pt>
                <c:pt idx="11022">
                  <c:v>-1.4971699999999999E-2</c:v>
                </c:pt>
                <c:pt idx="11023">
                  <c:v>2.39639E-2</c:v>
                </c:pt>
                <c:pt idx="11024">
                  <c:v>-8.8367500000000009E-3</c:v>
                </c:pt>
                <c:pt idx="11025">
                  <c:v>4.7578799999999999E-3</c:v>
                </c:pt>
                <c:pt idx="11026">
                  <c:v>-2.73705E-3</c:v>
                </c:pt>
                <c:pt idx="11027">
                  <c:v>1.6101799999999999E-2</c:v>
                </c:pt>
                <c:pt idx="11028">
                  <c:v>6.0596499999999998E-3</c:v>
                </c:pt>
                <c:pt idx="11029">
                  <c:v>1.5032800000000001E-2</c:v>
                </c:pt>
                <c:pt idx="11030">
                  <c:v>9.9821100000000006E-3</c:v>
                </c:pt>
                <c:pt idx="11031">
                  <c:v>1.5170100000000001E-2</c:v>
                </c:pt>
                <c:pt idx="11032">
                  <c:v>1.0413199999999999E-2</c:v>
                </c:pt>
                <c:pt idx="11033">
                  <c:v>-7.3671300000000004E-3</c:v>
                </c:pt>
                <c:pt idx="11034">
                  <c:v>9.5701199999999997E-3</c:v>
                </c:pt>
                <c:pt idx="11035">
                  <c:v>1.32227E-2</c:v>
                </c:pt>
                <c:pt idx="11036">
                  <c:v>1.6272499999999999E-2</c:v>
                </c:pt>
                <c:pt idx="11037">
                  <c:v>1.0518999999999999E-3</c:v>
                </c:pt>
                <c:pt idx="11038">
                  <c:v>-3.8137399999999999E-3</c:v>
                </c:pt>
                <c:pt idx="11039" formatCode="0.00E+00">
                  <c:v>3.3654200000000002E-2</c:v>
                </c:pt>
                <c:pt idx="11040">
                  <c:v>9.7408300000000007E-3</c:v>
                </c:pt>
                <c:pt idx="11041">
                  <c:v>5.7249099999999997E-3</c:v>
                </c:pt>
                <c:pt idx="11042">
                  <c:v>1.76592E-2</c:v>
                </c:pt>
                <c:pt idx="11043" formatCode="0.00E+00">
                  <c:v>-1.52588E-5</c:v>
                </c:pt>
                <c:pt idx="11044">
                  <c:v>1.50566E-2</c:v>
                </c:pt>
                <c:pt idx="11045">
                  <c:v>2.2907299999999999E-3</c:v>
                </c:pt>
                <c:pt idx="11046">
                  <c:v>6.3848500000000001E-3</c:v>
                </c:pt>
                <c:pt idx="11047">
                  <c:v>9.2964199999999997E-3</c:v>
                </c:pt>
                <c:pt idx="11048">
                  <c:v>7.8239399999999997E-3</c:v>
                </c:pt>
                <c:pt idx="11049">
                  <c:v>1.2907E-2</c:v>
                </c:pt>
                <c:pt idx="11050">
                  <c:v>7.8582800000000003E-4</c:v>
                </c:pt>
                <c:pt idx="11051">
                  <c:v>-2.01216E-2</c:v>
                </c:pt>
                <c:pt idx="11052">
                  <c:v>-5.9690500000000001E-3</c:v>
                </c:pt>
                <c:pt idx="11053">
                  <c:v>1.92642E-4</c:v>
                </c:pt>
                <c:pt idx="11054">
                  <c:v>2.48518E-2</c:v>
                </c:pt>
                <c:pt idx="11055" formatCode="0.00E+00">
                  <c:v>8.4876999999999994E-5</c:v>
                </c:pt>
                <c:pt idx="11056">
                  <c:v>-1.23672E-2</c:v>
                </c:pt>
                <c:pt idx="11057">
                  <c:v>4.21047E-3</c:v>
                </c:pt>
                <c:pt idx="11058">
                  <c:v>-8.7623600000000003E-3</c:v>
                </c:pt>
                <c:pt idx="11059">
                  <c:v>6.0625100000000001E-3</c:v>
                </c:pt>
                <c:pt idx="11060">
                  <c:v>-4.9018900000000003E-4</c:v>
                </c:pt>
                <c:pt idx="11061">
                  <c:v>-9.8447799999999992E-3</c:v>
                </c:pt>
                <c:pt idx="11062">
                  <c:v>-6.5250400000000002E-3</c:v>
                </c:pt>
                <c:pt idx="11063">
                  <c:v>-6.3619599999999998E-3</c:v>
                </c:pt>
                <c:pt idx="11064">
                  <c:v>1.36528E-2</c:v>
                </c:pt>
                <c:pt idx="11065">
                  <c:v>1.6689299999999999E-4</c:v>
                </c:pt>
                <c:pt idx="11066">
                  <c:v>1.30272E-3</c:v>
                </c:pt>
                <c:pt idx="11067">
                  <c:v>-1.46389E-3</c:v>
                </c:pt>
                <c:pt idx="11068">
                  <c:v>4.0588400000000002E-3</c:v>
                </c:pt>
                <c:pt idx="11069">
                  <c:v>-1.2989E-3</c:v>
                </c:pt>
                <c:pt idx="11070">
                  <c:v>-1.9907000000000001E-2</c:v>
                </c:pt>
                <c:pt idx="11071">
                  <c:v>2.9851900000000001E-2</c:v>
                </c:pt>
                <c:pt idx="11072">
                  <c:v>1.2195599999999999E-2</c:v>
                </c:pt>
                <c:pt idx="11073">
                  <c:v>2.5653799999999999E-3</c:v>
                </c:pt>
                <c:pt idx="11074">
                  <c:v>2.2983600000000002E-3</c:v>
                </c:pt>
                <c:pt idx="11075">
                  <c:v>3.7765500000000002E-4</c:v>
                </c:pt>
                <c:pt idx="11076">
                  <c:v>2.1012300000000001E-2</c:v>
                </c:pt>
                <c:pt idx="11077">
                  <c:v>-1.6167600000000001E-2</c:v>
                </c:pt>
                <c:pt idx="11078">
                  <c:v>-1.03102E-2</c:v>
                </c:pt>
                <c:pt idx="11079">
                  <c:v>-2.93159E-3</c:v>
                </c:pt>
                <c:pt idx="11080">
                  <c:v>4.4250499999999998E-3</c:v>
                </c:pt>
                <c:pt idx="11081">
                  <c:v>1.64919E-2</c:v>
                </c:pt>
                <c:pt idx="11082">
                  <c:v>1.28164E-2</c:v>
                </c:pt>
                <c:pt idx="11083">
                  <c:v>1.95408E-3</c:v>
                </c:pt>
                <c:pt idx="11084">
                  <c:v>-6.4992899999999996E-3</c:v>
                </c:pt>
                <c:pt idx="11085">
                  <c:v>2.8753300000000002E-3</c:v>
                </c:pt>
                <c:pt idx="11086">
                  <c:v>2.53239E-2</c:v>
                </c:pt>
                <c:pt idx="11087">
                  <c:v>1.42574E-2</c:v>
                </c:pt>
                <c:pt idx="11088">
                  <c:v>2.2668800000000002E-3</c:v>
                </c:pt>
                <c:pt idx="11089">
                  <c:v>2.0394300000000001E-2</c:v>
                </c:pt>
                <c:pt idx="11090">
                  <c:v>1.43137E-2</c:v>
                </c:pt>
                <c:pt idx="11091">
                  <c:v>2.5166500000000001E-2</c:v>
                </c:pt>
                <c:pt idx="11092">
                  <c:v>2.04306E-2</c:v>
                </c:pt>
                <c:pt idx="11093">
                  <c:v>1.22614E-2</c:v>
                </c:pt>
                <c:pt idx="11094">
                  <c:v>3.12862E-2</c:v>
                </c:pt>
                <c:pt idx="11095">
                  <c:v>2.77042E-3</c:v>
                </c:pt>
                <c:pt idx="11096">
                  <c:v>2.4655300000000002E-2</c:v>
                </c:pt>
                <c:pt idx="11097">
                  <c:v>1.45798E-2</c:v>
                </c:pt>
                <c:pt idx="11098">
                  <c:v>2.9596299999999999E-2</c:v>
                </c:pt>
                <c:pt idx="11099">
                  <c:v>2.06375E-2</c:v>
                </c:pt>
                <c:pt idx="11100">
                  <c:v>2.9694600000000002E-2</c:v>
                </c:pt>
                <c:pt idx="11101">
                  <c:v>2.5056800000000001E-2</c:v>
                </c:pt>
                <c:pt idx="11102">
                  <c:v>1.8349600000000001E-2</c:v>
                </c:pt>
                <c:pt idx="11103">
                  <c:v>1.04628E-2</c:v>
                </c:pt>
                <c:pt idx="11104">
                  <c:v>3.9949399999999998E-3</c:v>
                </c:pt>
                <c:pt idx="11105">
                  <c:v>4.6634700000000001E-2</c:v>
                </c:pt>
                <c:pt idx="11106">
                  <c:v>1.64061E-2</c:v>
                </c:pt>
                <c:pt idx="11107">
                  <c:v>-2.4318699999999999E-4</c:v>
                </c:pt>
                <c:pt idx="11108">
                  <c:v>2.3140000000000001E-2</c:v>
                </c:pt>
                <c:pt idx="11109">
                  <c:v>1.5051800000000001E-2</c:v>
                </c:pt>
                <c:pt idx="11110">
                  <c:v>3.0094099999999999E-2</c:v>
                </c:pt>
                <c:pt idx="11111">
                  <c:v>-9.6302000000000002E-3</c:v>
                </c:pt>
                <c:pt idx="11112">
                  <c:v>3.4998899999999999E-2</c:v>
                </c:pt>
                <c:pt idx="11113">
                  <c:v>1.36442E-2</c:v>
                </c:pt>
                <c:pt idx="11114">
                  <c:v>1.11542E-2</c:v>
                </c:pt>
                <c:pt idx="11115">
                  <c:v>1.78432E-3</c:v>
                </c:pt>
                <c:pt idx="11116">
                  <c:v>6.6556899999999997E-3</c:v>
                </c:pt>
                <c:pt idx="11117">
                  <c:v>8.6221700000000002E-3</c:v>
                </c:pt>
                <c:pt idx="11118">
                  <c:v>1.7152799999999999E-2</c:v>
                </c:pt>
                <c:pt idx="11119">
                  <c:v>2.2579200000000001E-2</c:v>
                </c:pt>
                <c:pt idx="11120">
                  <c:v>5.8584199999999996E-3</c:v>
                </c:pt>
                <c:pt idx="11121">
                  <c:v>1.7097500000000002E-2</c:v>
                </c:pt>
                <c:pt idx="11122">
                  <c:v>-7.267E-3</c:v>
                </c:pt>
                <c:pt idx="11123">
                  <c:v>-2.6655200000000002E-3</c:v>
                </c:pt>
                <c:pt idx="11124">
                  <c:v>4.3821299999999997E-3</c:v>
                </c:pt>
                <c:pt idx="11125">
                  <c:v>-1.51997E-2</c:v>
                </c:pt>
                <c:pt idx="11126">
                  <c:v>1.45855E-2</c:v>
                </c:pt>
                <c:pt idx="11127">
                  <c:v>9.70268E-3</c:v>
                </c:pt>
                <c:pt idx="11128">
                  <c:v>7.1506499999999997E-3</c:v>
                </c:pt>
                <c:pt idx="11129">
                  <c:v>-1.9298599999999999E-2</c:v>
                </c:pt>
                <c:pt idx="11130">
                  <c:v>-1.27811E-2</c:v>
                </c:pt>
                <c:pt idx="11131">
                  <c:v>1.25446E-2</c:v>
                </c:pt>
                <c:pt idx="11132">
                  <c:v>-1.08719E-3</c:v>
                </c:pt>
                <c:pt idx="11133">
                  <c:v>-6.9379799999999998E-3</c:v>
                </c:pt>
                <c:pt idx="11134">
                  <c:v>4.4975299999999996E-3</c:v>
                </c:pt>
                <c:pt idx="11135">
                  <c:v>-1.86558E-2</c:v>
                </c:pt>
                <c:pt idx="11136">
                  <c:v>-1.10826E-2</c:v>
                </c:pt>
                <c:pt idx="11137">
                  <c:v>-2.1782900000000001E-2</c:v>
                </c:pt>
                <c:pt idx="11138">
                  <c:v>-7.4319800000000004E-3</c:v>
                </c:pt>
                <c:pt idx="11139" formatCode="0.00E+00">
                  <c:v>4.7683700000000004E-6</c:v>
                </c:pt>
                <c:pt idx="11140">
                  <c:v>2.03133E-3</c:v>
                </c:pt>
                <c:pt idx="11141">
                  <c:v>-4.6939800000000004E-3</c:v>
                </c:pt>
                <c:pt idx="11142">
                  <c:v>-3.4456300000000002E-2</c:v>
                </c:pt>
                <c:pt idx="11143">
                  <c:v>-3.7099800000000002E-2</c:v>
                </c:pt>
                <c:pt idx="11144">
                  <c:v>-2.9333100000000001E-2</c:v>
                </c:pt>
                <c:pt idx="11145">
                  <c:v>-1.44958E-3</c:v>
                </c:pt>
                <c:pt idx="11146">
                  <c:v>-8.2149500000000004E-3</c:v>
                </c:pt>
                <c:pt idx="11147">
                  <c:v>-1.7305399999999999E-2</c:v>
                </c:pt>
                <c:pt idx="11148">
                  <c:v>-1.21984E-2</c:v>
                </c:pt>
                <c:pt idx="11149">
                  <c:v>-9.9620799999999999E-3</c:v>
                </c:pt>
                <c:pt idx="11150">
                  <c:v>-2.12421E-2</c:v>
                </c:pt>
                <c:pt idx="11151">
                  <c:v>-2.9147099999999999E-2</c:v>
                </c:pt>
                <c:pt idx="11152">
                  <c:v>-3.2994299999999997E-2</c:v>
                </c:pt>
                <c:pt idx="11153">
                  <c:v>-3.4623099999999997E-2</c:v>
                </c:pt>
                <c:pt idx="11154">
                  <c:v>-1.6586299999999998E-2</c:v>
                </c:pt>
                <c:pt idx="11155">
                  <c:v>-2.4191899999999999E-2</c:v>
                </c:pt>
                <c:pt idx="11156">
                  <c:v>-5.2013399999999996E-3</c:v>
                </c:pt>
                <c:pt idx="11157">
                  <c:v>-1.8074E-2</c:v>
                </c:pt>
                <c:pt idx="11158">
                  <c:v>-2.7096700000000001E-2</c:v>
                </c:pt>
                <c:pt idx="11159">
                  <c:v>-2.40631E-2</c:v>
                </c:pt>
                <c:pt idx="11160">
                  <c:v>-3.1957600000000003E-2</c:v>
                </c:pt>
                <c:pt idx="11161">
                  <c:v>-1.0746E-2</c:v>
                </c:pt>
                <c:pt idx="11162">
                  <c:v>-2.4317700000000001E-2</c:v>
                </c:pt>
                <c:pt idx="11163">
                  <c:v>-1.0417900000000001E-2</c:v>
                </c:pt>
                <c:pt idx="11164">
                  <c:v>-2.3166699999999998E-2</c:v>
                </c:pt>
                <c:pt idx="11165">
                  <c:v>-1.2248999999999999E-2</c:v>
                </c:pt>
                <c:pt idx="11166">
                  <c:v>-1.74675E-2</c:v>
                </c:pt>
                <c:pt idx="11167">
                  <c:v>-4.14753E-3</c:v>
                </c:pt>
                <c:pt idx="11168">
                  <c:v>-1.78251E-2</c:v>
                </c:pt>
                <c:pt idx="11169">
                  <c:v>-2.7737600000000001E-2</c:v>
                </c:pt>
                <c:pt idx="11170">
                  <c:v>-8.6793900000000004E-3</c:v>
                </c:pt>
                <c:pt idx="11171">
                  <c:v>-2.70262E-2</c:v>
                </c:pt>
                <c:pt idx="11172">
                  <c:v>-5.9966999999999998E-3</c:v>
                </c:pt>
                <c:pt idx="11173">
                  <c:v>-2.28901E-2</c:v>
                </c:pt>
                <c:pt idx="11174">
                  <c:v>-1.9559900000000002E-2</c:v>
                </c:pt>
                <c:pt idx="11175">
                  <c:v>-3.5314600000000002E-3</c:v>
                </c:pt>
                <c:pt idx="11176">
                  <c:v>-1.65539E-2</c:v>
                </c:pt>
                <c:pt idx="11177">
                  <c:v>-2.78482E-2</c:v>
                </c:pt>
                <c:pt idx="11178">
                  <c:v>-2.24304E-2</c:v>
                </c:pt>
                <c:pt idx="11179">
                  <c:v>-1.0067899999999999E-2</c:v>
                </c:pt>
                <c:pt idx="11180">
                  <c:v>-1.6004600000000001E-2</c:v>
                </c:pt>
                <c:pt idx="11181">
                  <c:v>-3.9981799999999998E-2</c:v>
                </c:pt>
                <c:pt idx="11182">
                  <c:v>-1.0579099999999999E-2</c:v>
                </c:pt>
                <c:pt idx="11183">
                  <c:v>-1.51682E-2</c:v>
                </c:pt>
                <c:pt idx="11184">
                  <c:v>-3.2294299999999998E-2</c:v>
                </c:pt>
                <c:pt idx="11185">
                  <c:v>-3.6557199999999998E-2</c:v>
                </c:pt>
                <c:pt idx="11186">
                  <c:v>-9.65214E-3</c:v>
                </c:pt>
                <c:pt idx="11187">
                  <c:v>9.0885200000000003E-4</c:v>
                </c:pt>
                <c:pt idx="11188">
                  <c:v>-2.23293E-2</c:v>
                </c:pt>
                <c:pt idx="11189">
                  <c:v>-2.98824E-2</c:v>
                </c:pt>
                <c:pt idx="11190">
                  <c:v>-1.27487E-2</c:v>
                </c:pt>
                <c:pt idx="11191">
                  <c:v>-2.78225E-2</c:v>
                </c:pt>
                <c:pt idx="11192">
                  <c:v>-2.5078799999999998E-2</c:v>
                </c:pt>
                <c:pt idx="11193">
                  <c:v>-2.1390900000000002E-3</c:v>
                </c:pt>
                <c:pt idx="11194">
                  <c:v>-1.9245099999999999E-3</c:v>
                </c:pt>
                <c:pt idx="11195">
                  <c:v>-2.5386800000000001E-2</c:v>
                </c:pt>
                <c:pt idx="11196">
                  <c:v>-2.71378E-2</c:v>
                </c:pt>
                <c:pt idx="11197">
                  <c:v>-7.8039199999999998E-3</c:v>
                </c:pt>
                <c:pt idx="11198">
                  <c:v>-1.67589E-2</c:v>
                </c:pt>
                <c:pt idx="11199">
                  <c:v>-1.88837E-2</c:v>
                </c:pt>
                <c:pt idx="11200">
                  <c:v>1.4734300000000001E-2</c:v>
                </c:pt>
                <c:pt idx="11201">
                  <c:v>1.5573500000000001E-3</c:v>
                </c:pt>
                <c:pt idx="11202">
                  <c:v>-1.53542E-4</c:v>
                </c:pt>
                <c:pt idx="11203">
                  <c:v>-9.4690299999999998E-3</c:v>
                </c:pt>
                <c:pt idx="11204">
                  <c:v>1.0013599999999999E-2</c:v>
                </c:pt>
                <c:pt idx="11205">
                  <c:v>3.68118E-3</c:v>
                </c:pt>
                <c:pt idx="11206">
                  <c:v>-2.1850600000000001E-2</c:v>
                </c:pt>
                <c:pt idx="11207">
                  <c:v>9.74941E-3</c:v>
                </c:pt>
                <c:pt idx="11208">
                  <c:v>1.22538E-2</c:v>
                </c:pt>
                <c:pt idx="11209">
                  <c:v>4.8561100000000003E-3</c:v>
                </c:pt>
                <c:pt idx="11210">
                  <c:v>-1.3303799999999999E-2</c:v>
                </c:pt>
                <c:pt idx="11211">
                  <c:v>2.08969E-2</c:v>
                </c:pt>
                <c:pt idx="11212">
                  <c:v>4.2324099999999998E-3</c:v>
                </c:pt>
                <c:pt idx="11213">
                  <c:v>-1.5332200000000001E-2</c:v>
                </c:pt>
                <c:pt idx="11214">
                  <c:v>4.1246399999999997E-3</c:v>
                </c:pt>
                <c:pt idx="11215">
                  <c:v>3.3473999999999998E-4</c:v>
                </c:pt>
                <c:pt idx="11216">
                  <c:v>2.6022E-2</c:v>
                </c:pt>
                <c:pt idx="11217">
                  <c:v>-1.24826E-2</c:v>
                </c:pt>
                <c:pt idx="11218">
                  <c:v>1.57547E-2</c:v>
                </c:pt>
                <c:pt idx="11219">
                  <c:v>9.3765299999999992E-3</c:v>
                </c:pt>
                <c:pt idx="11220">
                  <c:v>-1.5994100000000001E-2</c:v>
                </c:pt>
                <c:pt idx="11221">
                  <c:v>-9.3984600000000008E-3</c:v>
                </c:pt>
                <c:pt idx="11222">
                  <c:v>2.8140100000000001E-2</c:v>
                </c:pt>
                <c:pt idx="11223">
                  <c:v>2.07853E-2</c:v>
                </c:pt>
                <c:pt idx="11224">
                  <c:v>-1.6887699999999999E-2</c:v>
                </c:pt>
                <c:pt idx="11225">
                  <c:v>1.40953E-2</c:v>
                </c:pt>
                <c:pt idx="11226">
                  <c:v>1.51176E-2</c:v>
                </c:pt>
                <c:pt idx="11227">
                  <c:v>6.5231300000000002E-3</c:v>
                </c:pt>
                <c:pt idx="11228">
                  <c:v>1.2116399999999999E-2</c:v>
                </c:pt>
                <c:pt idx="11229">
                  <c:v>6.5355300000000003E-3</c:v>
                </c:pt>
                <c:pt idx="11230">
                  <c:v>7.5798000000000003E-3</c:v>
                </c:pt>
                <c:pt idx="11231">
                  <c:v>-2.38991E-2</c:v>
                </c:pt>
                <c:pt idx="11232">
                  <c:v>7.38239E-3</c:v>
                </c:pt>
                <c:pt idx="11233">
                  <c:v>9.5090899999999996E-3</c:v>
                </c:pt>
                <c:pt idx="11234">
                  <c:v>-6.9065100000000003E-3</c:v>
                </c:pt>
                <c:pt idx="11235">
                  <c:v>-2.1839099999999998E-3</c:v>
                </c:pt>
                <c:pt idx="11236">
                  <c:v>-5.72968E-3</c:v>
                </c:pt>
                <c:pt idx="11237">
                  <c:v>1.4772400000000001E-3</c:v>
                </c:pt>
                <c:pt idx="11238">
                  <c:v>-2.9156700000000001E-2</c:v>
                </c:pt>
                <c:pt idx="11239">
                  <c:v>1.9474E-3</c:v>
                </c:pt>
                <c:pt idx="11240" formatCode="0.00E+00">
                  <c:v>1.8186599999999999E-3</c:v>
                </c:pt>
                <c:pt idx="11241">
                  <c:v>-1.00012E-2</c:v>
                </c:pt>
                <c:pt idx="11242">
                  <c:v>-3.6853799999999999E-2</c:v>
                </c:pt>
                <c:pt idx="11243">
                  <c:v>-4.12941E-4</c:v>
                </c:pt>
                <c:pt idx="11244">
                  <c:v>-1.3128300000000001E-2</c:v>
                </c:pt>
                <c:pt idx="11245">
                  <c:v>-2.11124E-2</c:v>
                </c:pt>
                <c:pt idx="11246">
                  <c:v>-6.1283099999999997E-3</c:v>
                </c:pt>
                <c:pt idx="11247">
                  <c:v>-1.08232E-2</c:v>
                </c:pt>
                <c:pt idx="11248">
                  <c:v>-1.10226E-2</c:v>
                </c:pt>
                <c:pt idx="11249">
                  <c:v>-1.40152E-2</c:v>
                </c:pt>
                <c:pt idx="11250">
                  <c:v>-1.01776E-2</c:v>
                </c:pt>
                <c:pt idx="11251">
                  <c:v>-1.0345500000000001E-2</c:v>
                </c:pt>
                <c:pt idx="11252">
                  <c:v>-8.1348400000000008E-3</c:v>
                </c:pt>
                <c:pt idx="11253">
                  <c:v>-1.44768E-3</c:v>
                </c:pt>
                <c:pt idx="11254">
                  <c:v>-1.3365699999999999E-2</c:v>
                </c:pt>
                <c:pt idx="11255">
                  <c:v>-1.9020100000000002E-2</c:v>
                </c:pt>
                <c:pt idx="11256">
                  <c:v>-1.72205E-2</c:v>
                </c:pt>
                <c:pt idx="11257">
                  <c:v>-3.49007E-2</c:v>
                </c:pt>
                <c:pt idx="11258">
                  <c:v>-1.92652E-2</c:v>
                </c:pt>
                <c:pt idx="11259">
                  <c:v>-1.9312900000000001E-2</c:v>
                </c:pt>
                <c:pt idx="11260">
                  <c:v>-2.08845E-2</c:v>
                </c:pt>
                <c:pt idx="11261">
                  <c:v>-1.23348E-2</c:v>
                </c:pt>
                <c:pt idx="11262">
                  <c:v>-1.8848400000000001E-2</c:v>
                </c:pt>
                <c:pt idx="11263">
                  <c:v>-1.98078E-2</c:v>
                </c:pt>
                <c:pt idx="11264">
                  <c:v>-2.6982300000000001E-2</c:v>
                </c:pt>
                <c:pt idx="11265">
                  <c:v>-1.86663E-2</c:v>
                </c:pt>
                <c:pt idx="11266">
                  <c:v>-1.99165E-2</c:v>
                </c:pt>
                <c:pt idx="11267">
                  <c:v>-1.77965E-2</c:v>
                </c:pt>
                <c:pt idx="11268">
                  <c:v>-2.6308999999999999E-2</c:v>
                </c:pt>
                <c:pt idx="11269">
                  <c:v>-2.91271E-2</c:v>
                </c:pt>
                <c:pt idx="11270">
                  <c:v>-2.2466699999999999E-2</c:v>
                </c:pt>
                <c:pt idx="11271">
                  <c:v>-9.49383E-3</c:v>
                </c:pt>
                <c:pt idx="11272">
                  <c:v>-8.1110000000000002E-3</c:v>
                </c:pt>
                <c:pt idx="11273">
                  <c:v>-3.0530000000000002E-2</c:v>
                </c:pt>
                <c:pt idx="11274">
                  <c:v>-1.6220100000000001E-2</c:v>
                </c:pt>
                <c:pt idx="11275">
                  <c:v>-1.5903500000000001E-2</c:v>
                </c:pt>
                <c:pt idx="11276">
                  <c:v>-1.7405500000000001E-2</c:v>
                </c:pt>
                <c:pt idx="11277">
                  <c:v>-1.9086800000000001E-2</c:v>
                </c:pt>
                <c:pt idx="11278">
                  <c:v>-3.1804100000000002E-2</c:v>
                </c:pt>
                <c:pt idx="11279">
                  <c:v>-2.4688700000000001E-2</c:v>
                </c:pt>
                <c:pt idx="11280">
                  <c:v>-3.9915100000000002E-2</c:v>
                </c:pt>
                <c:pt idx="11281">
                  <c:v>-1.06354E-2</c:v>
                </c:pt>
                <c:pt idx="11282">
                  <c:v>-3.2170299999999999E-2</c:v>
                </c:pt>
                <c:pt idx="11283">
                  <c:v>-1.3570799999999999E-2</c:v>
                </c:pt>
                <c:pt idx="11284">
                  <c:v>-2.6888800000000001E-2</c:v>
                </c:pt>
                <c:pt idx="11285">
                  <c:v>-2.2964499999999999E-2</c:v>
                </c:pt>
                <c:pt idx="11286">
                  <c:v>-2.07081E-2</c:v>
                </c:pt>
                <c:pt idx="11287">
                  <c:v>-2.72932E-2</c:v>
                </c:pt>
                <c:pt idx="11288">
                  <c:v>-2.2738499999999998E-2</c:v>
                </c:pt>
                <c:pt idx="11289">
                  <c:v>-2.4495099999999999E-2</c:v>
                </c:pt>
                <c:pt idx="11290">
                  <c:v>-2.3405100000000002E-2</c:v>
                </c:pt>
                <c:pt idx="11291">
                  <c:v>-3.8562800000000001E-2</c:v>
                </c:pt>
                <c:pt idx="11292">
                  <c:v>-1.0164299999999999E-2</c:v>
                </c:pt>
                <c:pt idx="11293" formatCode="0.00E+00">
                  <c:v>-1.5640299999999999E-2</c:v>
                </c:pt>
                <c:pt idx="11294">
                  <c:v>-3.1891799999999998E-2</c:v>
                </c:pt>
                <c:pt idx="11295">
                  <c:v>-2.9505699999999999E-2</c:v>
                </c:pt>
                <c:pt idx="11296">
                  <c:v>-3.28093E-2</c:v>
                </c:pt>
                <c:pt idx="11297">
                  <c:v>-1.43118E-2</c:v>
                </c:pt>
                <c:pt idx="11298">
                  <c:v>-1.39141E-2</c:v>
                </c:pt>
                <c:pt idx="11299" formatCode="0.00E+00">
                  <c:v>-1.7649700000000001E-2</c:v>
                </c:pt>
                <c:pt idx="11300">
                  <c:v>-1.8335299999999999E-2</c:v>
                </c:pt>
                <c:pt idx="11301">
                  <c:v>-3.1315799999999998E-2</c:v>
                </c:pt>
                <c:pt idx="11302">
                  <c:v>-3.1619099999999997E-2</c:v>
                </c:pt>
                <c:pt idx="11303">
                  <c:v>-1.6804699999999999E-2</c:v>
                </c:pt>
                <c:pt idx="11304">
                  <c:v>-1.3949400000000001E-2</c:v>
                </c:pt>
                <c:pt idx="11305">
                  <c:v>-2.2200600000000001E-2</c:v>
                </c:pt>
                <c:pt idx="11306">
                  <c:v>-2.43254E-2</c:v>
                </c:pt>
                <c:pt idx="11307">
                  <c:v>-2.4310100000000001E-2</c:v>
                </c:pt>
                <c:pt idx="11308">
                  <c:v>-1.2760199999999999E-2</c:v>
                </c:pt>
                <c:pt idx="11309">
                  <c:v>-1.46646E-2</c:v>
                </c:pt>
                <c:pt idx="11310">
                  <c:v>1.6117099999999999E-2</c:v>
                </c:pt>
                <c:pt idx="11311">
                  <c:v>-2.0297099999999998E-2</c:v>
                </c:pt>
                <c:pt idx="11312">
                  <c:v>-1.80349E-2</c:v>
                </c:pt>
                <c:pt idx="11313">
                  <c:v>-2.0057700000000001E-2</c:v>
                </c:pt>
                <c:pt idx="11314">
                  <c:v>-9.4337499999999994E-3</c:v>
                </c:pt>
                <c:pt idx="11315">
                  <c:v>-1.6681700000000001E-2</c:v>
                </c:pt>
                <c:pt idx="11316">
                  <c:v>-1.24178E-2</c:v>
                </c:pt>
                <c:pt idx="11317">
                  <c:v>-2.9754599999999999E-4</c:v>
                </c:pt>
                <c:pt idx="11318">
                  <c:v>8.5754400000000001E-3</c:v>
                </c:pt>
                <c:pt idx="11319">
                  <c:v>-1.7812700000000001E-2</c:v>
                </c:pt>
                <c:pt idx="11320">
                  <c:v>-1.27306E-2</c:v>
                </c:pt>
                <c:pt idx="11321">
                  <c:v>6.8569200000000001E-4</c:v>
                </c:pt>
                <c:pt idx="11322">
                  <c:v>-7.9574599999999995E-3</c:v>
                </c:pt>
                <c:pt idx="11323">
                  <c:v>-1.88217E-2</c:v>
                </c:pt>
                <c:pt idx="11324">
                  <c:v>-1.3380099999999999E-3</c:v>
                </c:pt>
                <c:pt idx="11325">
                  <c:v>-1.8358199999999999E-3</c:v>
                </c:pt>
                <c:pt idx="11326">
                  <c:v>-2.3215300000000001E-2</c:v>
                </c:pt>
                <c:pt idx="11327">
                  <c:v>1.1370699999999999E-2</c:v>
                </c:pt>
                <c:pt idx="11328">
                  <c:v>1.47552E-2</c:v>
                </c:pt>
                <c:pt idx="11329">
                  <c:v>5.3453399999999996E-3</c:v>
                </c:pt>
                <c:pt idx="11330">
                  <c:v>-4.04835E-3</c:v>
                </c:pt>
                <c:pt idx="11331">
                  <c:v>-1.1466E-2</c:v>
                </c:pt>
                <c:pt idx="11332">
                  <c:v>1.07107E-2</c:v>
                </c:pt>
                <c:pt idx="11333">
                  <c:v>-2.45142E-2</c:v>
                </c:pt>
                <c:pt idx="11334">
                  <c:v>-3.9129300000000002E-3</c:v>
                </c:pt>
                <c:pt idx="11335">
                  <c:v>7.0638699999999999E-3</c:v>
                </c:pt>
                <c:pt idx="11336">
                  <c:v>1.20544E-2</c:v>
                </c:pt>
                <c:pt idx="11337">
                  <c:v>5.7334899999999999E-3</c:v>
                </c:pt>
                <c:pt idx="11338">
                  <c:v>-1.87397E-3</c:v>
                </c:pt>
                <c:pt idx="11339">
                  <c:v>1.88398E-2</c:v>
                </c:pt>
                <c:pt idx="11340">
                  <c:v>1.2149800000000001E-2</c:v>
                </c:pt>
                <c:pt idx="11341">
                  <c:v>5.0029799999999998E-3</c:v>
                </c:pt>
                <c:pt idx="11342">
                  <c:v>1.6384100000000001E-3</c:v>
                </c:pt>
                <c:pt idx="11343">
                  <c:v>-2.0851100000000001E-2</c:v>
                </c:pt>
                <c:pt idx="11344">
                  <c:v>2.5444E-3</c:v>
                </c:pt>
                <c:pt idx="11345">
                  <c:v>-1.43061E-2</c:v>
                </c:pt>
                <c:pt idx="11346">
                  <c:v>-3.12233E-3</c:v>
                </c:pt>
                <c:pt idx="11347">
                  <c:v>-3.0963899999999999E-2</c:v>
                </c:pt>
                <c:pt idx="11348">
                  <c:v>-1.09701E-2</c:v>
                </c:pt>
                <c:pt idx="11349">
                  <c:v>-1.04904E-3</c:v>
                </c:pt>
                <c:pt idx="11350">
                  <c:v>-4.3554300000000004E-3</c:v>
                </c:pt>
                <c:pt idx="11351">
                  <c:v>-2.9248199999999999E-2</c:v>
                </c:pt>
                <c:pt idx="11352">
                  <c:v>-2.2209199999999998E-2</c:v>
                </c:pt>
                <c:pt idx="11353">
                  <c:v>-8.3389299999999996E-3</c:v>
                </c:pt>
                <c:pt idx="11354">
                  <c:v>9.1657600000000002E-3</c:v>
                </c:pt>
                <c:pt idx="11355">
                  <c:v>-2.0307499999999999E-2</c:v>
                </c:pt>
                <c:pt idx="11356">
                  <c:v>-2.0454400000000001E-2</c:v>
                </c:pt>
                <c:pt idx="11357">
                  <c:v>-7.4520100000000002E-3</c:v>
                </c:pt>
                <c:pt idx="11358">
                  <c:v>-1.36642E-2</c:v>
                </c:pt>
                <c:pt idx="11359">
                  <c:v>-3.6819499999999998E-2</c:v>
                </c:pt>
                <c:pt idx="11360">
                  <c:v>-4.6752000000000002E-2</c:v>
                </c:pt>
                <c:pt idx="11361">
                  <c:v>-1.05066E-2</c:v>
                </c:pt>
                <c:pt idx="11362">
                  <c:v>-1.2472199999999999E-2</c:v>
                </c:pt>
                <c:pt idx="11363">
                  <c:v>-1.34506E-2</c:v>
                </c:pt>
                <c:pt idx="11364">
                  <c:v>-3.1156500000000002E-3</c:v>
                </c:pt>
                <c:pt idx="11365">
                  <c:v>-4.1065199999999998E-3</c:v>
                </c:pt>
                <c:pt idx="11366">
                  <c:v>-1.36204E-2</c:v>
                </c:pt>
                <c:pt idx="11367">
                  <c:v>9.3555500000000007E-3</c:v>
                </c:pt>
                <c:pt idx="11368">
                  <c:v>4.9390800000000002E-3</c:v>
                </c:pt>
                <c:pt idx="11369">
                  <c:v>-3.01914E-2</c:v>
                </c:pt>
                <c:pt idx="11370">
                  <c:v>-5.54447E-2</c:v>
                </c:pt>
                <c:pt idx="11371">
                  <c:v>3.5696E-3</c:v>
                </c:pt>
                <c:pt idx="11372">
                  <c:v>-1.04618E-2</c:v>
                </c:pt>
                <c:pt idx="11373">
                  <c:v>-2.1814299999999998E-2</c:v>
                </c:pt>
                <c:pt idx="11374">
                  <c:v>-3.3103E-2</c:v>
                </c:pt>
                <c:pt idx="11375">
                  <c:v>-1.7703099999999999E-2</c:v>
                </c:pt>
                <c:pt idx="11376">
                  <c:v>-1.7866099999999999E-2</c:v>
                </c:pt>
                <c:pt idx="11377">
                  <c:v>-4.3650599999999998E-2</c:v>
                </c:pt>
                <c:pt idx="11378">
                  <c:v>-1.8013999999999999E-2</c:v>
                </c:pt>
                <c:pt idx="11379">
                  <c:v>-9.6941000000000006E-3</c:v>
                </c:pt>
                <c:pt idx="11380">
                  <c:v>-1.42717E-2</c:v>
                </c:pt>
                <c:pt idx="11381">
                  <c:v>-4.7834399999999999E-2</c:v>
                </c:pt>
                <c:pt idx="11382">
                  <c:v>-3.2601400000000003E-2</c:v>
                </c:pt>
                <c:pt idx="11383">
                  <c:v>-1.43862E-2</c:v>
                </c:pt>
                <c:pt idx="11384">
                  <c:v>-1.7769799999999999E-2</c:v>
                </c:pt>
                <c:pt idx="11385">
                  <c:v>-2.0057700000000001E-2</c:v>
                </c:pt>
                <c:pt idx="11386">
                  <c:v>-3.5061799999999997E-2</c:v>
                </c:pt>
                <c:pt idx="11387">
                  <c:v>-2.67172E-2</c:v>
                </c:pt>
                <c:pt idx="11388">
                  <c:v>-1.99966E-2</c:v>
                </c:pt>
                <c:pt idx="11389">
                  <c:v>-2.1001800000000001E-2</c:v>
                </c:pt>
                <c:pt idx="11390">
                  <c:v>3.76415E-3</c:v>
                </c:pt>
                <c:pt idx="11391">
                  <c:v>-2.86579E-3</c:v>
                </c:pt>
                <c:pt idx="11392">
                  <c:v>1.2149800000000001E-3</c:v>
                </c:pt>
                <c:pt idx="11393">
                  <c:v>-8.4686299999999996E-3</c:v>
                </c:pt>
                <c:pt idx="11394">
                  <c:v>-1.14441E-4</c:v>
                </c:pt>
                <c:pt idx="11395">
                  <c:v>-8.2569099999999993E-3</c:v>
                </c:pt>
                <c:pt idx="11396">
                  <c:v>-1.9095399999999998E-2</c:v>
                </c:pt>
                <c:pt idx="11397">
                  <c:v>7.3909800000000001E-3</c:v>
                </c:pt>
                <c:pt idx="11398">
                  <c:v>-1.6036000000000002E-2</c:v>
                </c:pt>
                <c:pt idx="11399">
                  <c:v>-5.8078800000000005E-4</c:v>
                </c:pt>
                <c:pt idx="11400">
                  <c:v>-1.55125E-2</c:v>
                </c:pt>
                <c:pt idx="11401">
                  <c:v>-1.7480900000000001E-3</c:v>
                </c:pt>
                <c:pt idx="11402">
                  <c:v>2.3697900000000001E-2</c:v>
                </c:pt>
                <c:pt idx="11403">
                  <c:v>-8.8653599999999992E-3</c:v>
                </c:pt>
                <c:pt idx="11404">
                  <c:v>-2.6493099999999999E-2</c:v>
                </c:pt>
                <c:pt idx="11405">
                  <c:v>-1.18227E-2</c:v>
                </c:pt>
                <c:pt idx="11406">
                  <c:v>2.1104800000000001E-3</c:v>
                </c:pt>
                <c:pt idx="11407">
                  <c:v>1.17588E-3</c:v>
                </c:pt>
                <c:pt idx="11408">
                  <c:v>-9.8571800000000001E-3</c:v>
                </c:pt>
                <c:pt idx="11409">
                  <c:v>1.6119000000000001E-2</c:v>
                </c:pt>
                <c:pt idx="11410">
                  <c:v>9.5291100000000004E-3</c:v>
                </c:pt>
                <c:pt idx="11411">
                  <c:v>-2.7341800000000001E-3</c:v>
                </c:pt>
                <c:pt idx="11412">
                  <c:v>1.4915499999999999E-3</c:v>
                </c:pt>
                <c:pt idx="11413">
                  <c:v>5.58853E-4</c:v>
                </c:pt>
                <c:pt idx="11414">
                  <c:v>-9.0694399999999998E-3</c:v>
                </c:pt>
                <c:pt idx="11415">
                  <c:v>-2.2981600000000001E-2</c:v>
                </c:pt>
                <c:pt idx="11416">
                  <c:v>-8.9769399999999992E-3</c:v>
                </c:pt>
                <c:pt idx="11417">
                  <c:v>-5.9204100000000001E-3</c:v>
                </c:pt>
                <c:pt idx="11418">
                  <c:v>-2.2088099999999999E-2</c:v>
                </c:pt>
                <c:pt idx="11419">
                  <c:v>-3.9195999999999996E-3</c:v>
                </c:pt>
                <c:pt idx="11420">
                  <c:v>-1.45121E-2</c:v>
                </c:pt>
                <c:pt idx="11421">
                  <c:v>-1.2297600000000001E-2</c:v>
                </c:pt>
                <c:pt idx="11422">
                  <c:v>-2.3225800000000001E-2</c:v>
                </c:pt>
                <c:pt idx="11423">
                  <c:v>3.80993E-3</c:v>
                </c:pt>
                <c:pt idx="11424">
                  <c:v>-2.81334E-4</c:v>
                </c:pt>
                <c:pt idx="11425">
                  <c:v>-1.30081E-2</c:v>
                </c:pt>
                <c:pt idx="11426">
                  <c:v>-5.0229999999999997E-3</c:v>
                </c:pt>
                <c:pt idx="11427">
                  <c:v>-1.05667E-3</c:v>
                </c:pt>
                <c:pt idx="11428">
                  <c:v>6.1893500000000004E-4</c:v>
                </c:pt>
                <c:pt idx="11429">
                  <c:v>1.8127399999999998E-2</c:v>
                </c:pt>
                <c:pt idx="11430">
                  <c:v>8.8310200000000002E-3</c:v>
                </c:pt>
                <c:pt idx="11431">
                  <c:v>1.6212500000000001E-2</c:v>
                </c:pt>
                <c:pt idx="11432">
                  <c:v>-9.2458699999999998E-3</c:v>
                </c:pt>
                <c:pt idx="11433">
                  <c:v>5.7210899999999999E-3</c:v>
                </c:pt>
                <c:pt idx="11434">
                  <c:v>5.2681000000000004E-3</c:v>
                </c:pt>
                <c:pt idx="11435">
                  <c:v>-1.30472E-2</c:v>
                </c:pt>
                <c:pt idx="11436">
                  <c:v>8.3017300000000002E-3</c:v>
                </c:pt>
                <c:pt idx="11437">
                  <c:v>2.3303999999999998E-2</c:v>
                </c:pt>
                <c:pt idx="11438">
                  <c:v>7.9851200000000001E-3</c:v>
                </c:pt>
                <c:pt idx="11439">
                  <c:v>-3.41034E-3</c:v>
                </c:pt>
                <c:pt idx="11440">
                  <c:v>2.4698299999999999E-2</c:v>
                </c:pt>
                <c:pt idx="11441">
                  <c:v>2.88553E-2</c:v>
                </c:pt>
                <c:pt idx="11442">
                  <c:v>1.85337E-2</c:v>
                </c:pt>
                <c:pt idx="11443">
                  <c:v>1.8932299999999999E-2</c:v>
                </c:pt>
                <c:pt idx="11444">
                  <c:v>3.8330999999999997E-2</c:v>
                </c:pt>
                <c:pt idx="11445">
                  <c:v>1.6632999999999998E-2</c:v>
                </c:pt>
                <c:pt idx="11446">
                  <c:v>2.5234200000000002E-3</c:v>
                </c:pt>
                <c:pt idx="11447">
                  <c:v>7.8697200000000002E-3</c:v>
                </c:pt>
                <c:pt idx="11448">
                  <c:v>3.0391700000000001E-2</c:v>
                </c:pt>
                <c:pt idx="11449">
                  <c:v>4.8505800000000002E-2</c:v>
                </c:pt>
                <c:pt idx="11450">
                  <c:v>4.0289899999999997E-2</c:v>
                </c:pt>
                <c:pt idx="11451">
                  <c:v>1.9389199999999999E-2</c:v>
                </c:pt>
                <c:pt idx="11452">
                  <c:v>4.3315899999999997E-2</c:v>
                </c:pt>
                <c:pt idx="11453">
                  <c:v>2.83833E-2</c:v>
                </c:pt>
                <c:pt idx="11454">
                  <c:v>3.7107500000000001E-3</c:v>
                </c:pt>
                <c:pt idx="11455">
                  <c:v>3.7075999999999998E-2</c:v>
                </c:pt>
                <c:pt idx="11456">
                  <c:v>1.7599099999999999E-2</c:v>
                </c:pt>
                <c:pt idx="11457">
                  <c:v>9.7875600000000007E-3</c:v>
                </c:pt>
                <c:pt idx="11458">
                  <c:v>6.5212200000000003E-3</c:v>
                </c:pt>
                <c:pt idx="11459">
                  <c:v>2.3236300000000001E-2</c:v>
                </c:pt>
                <c:pt idx="11460">
                  <c:v>3.1347300000000002E-2</c:v>
                </c:pt>
                <c:pt idx="11461">
                  <c:v>4.3697400000000004E-3</c:v>
                </c:pt>
                <c:pt idx="11462" formatCode="0.00E+00">
                  <c:v>-6.0739499999999998E-3</c:v>
                </c:pt>
                <c:pt idx="11463">
                  <c:v>4.50172E-2</c:v>
                </c:pt>
                <c:pt idx="11464">
                  <c:v>2.35367E-3</c:v>
                </c:pt>
                <c:pt idx="11465">
                  <c:v>2.7751899999999999E-3</c:v>
                </c:pt>
                <c:pt idx="11466">
                  <c:v>2.8215400000000002E-2</c:v>
                </c:pt>
                <c:pt idx="11467">
                  <c:v>1.9913699999999999E-2</c:v>
                </c:pt>
                <c:pt idx="11468">
                  <c:v>1.2893699999999999E-2</c:v>
                </c:pt>
                <c:pt idx="11469">
                  <c:v>8.2368900000000002E-3</c:v>
                </c:pt>
                <c:pt idx="11470">
                  <c:v>2.2880600000000001E-2</c:v>
                </c:pt>
                <c:pt idx="11471">
                  <c:v>1.4787700000000001E-2</c:v>
                </c:pt>
                <c:pt idx="11472">
                  <c:v>6.6375699999999995E-4</c:v>
                </c:pt>
                <c:pt idx="11473">
                  <c:v>1.12009E-2</c:v>
                </c:pt>
                <c:pt idx="11474">
                  <c:v>9.4985999999999994E-3</c:v>
                </c:pt>
                <c:pt idx="11475" formatCode="0.00E+00">
                  <c:v>8.6994199999999994E-3</c:v>
                </c:pt>
                <c:pt idx="11476">
                  <c:v>1.41916E-2</c:v>
                </c:pt>
                <c:pt idx="11477">
                  <c:v>-2.2192000000000002E-3</c:v>
                </c:pt>
                <c:pt idx="11478">
                  <c:v>9.3727099999999994E-3</c:v>
                </c:pt>
                <c:pt idx="11479">
                  <c:v>9.5443699999999999E-3</c:v>
                </c:pt>
                <c:pt idx="11480">
                  <c:v>-5.2051500000000004E-3</c:v>
                </c:pt>
                <c:pt idx="11481">
                  <c:v>4.7626500000000002E-3</c:v>
                </c:pt>
                <c:pt idx="11482">
                  <c:v>-2.5820699999999999E-2</c:v>
                </c:pt>
                <c:pt idx="11483">
                  <c:v>3.3655199999999999E-3</c:v>
                </c:pt>
                <c:pt idx="11484">
                  <c:v>-2.6922199999999999E-3</c:v>
                </c:pt>
                <c:pt idx="11485">
                  <c:v>5.55706E-3</c:v>
                </c:pt>
                <c:pt idx="11486">
                  <c:v>1.6103699999999999E-2</c:v>
                </c:pt>
                <c:pt idx="11487">
                  <c:v>6.5727199999999998E-3</c:v>
                </c:pt>
                <c:pt idx="11488">
                  <c:v>-1.6329799999999998E-2</c:v>
                </c:pt>
                <c:pt idx="11489">
                  <c:v>5.7258600000000002E-3</c:v>
                </c:pt>
                <c:pt idx="11490">
                  <c:v>-2.5505099999999999E-2</c:v>
                </c:pt>
                <c:pt idx="11491">
                  <c:v>-1.91641E-2</c:v>
                </c:pt>
                <c:pt idx="11492">
                  <c:v>-7.0180900000000003E-3</c:v>
                </c:pt>
                <c:pt idx="11493">
                  <c:v>3.6306400000000001E-3</c:v>
                </c:pt>
                <c:pt idx="11494">
                  <c:v>3.7651099999999999E-3</c:v>
                </c:pt>
                <c:pt idx="11495">
                  <c:v>-1.1716799999999999E-2</c:v>
                </c:pt>
                <c:pt idx="11496">
                  <c:v>-9.9449199999999995E-3</c:v>
                </c:pt>
                <c:pt idx="11497">
                  <c:v>-2.6149699999999999E-3</c:v>
                </c:pt>
                <c:pt idx="11498">
                  <c:v>-2.1124799999999999E-2</c:v>
                </c:pt>
                <c:pt idx="11499" formatCode="0.00E+00">
                  <c:v>-4.2915299999999999E-5</c:v>
                </c:pt>
                <c:pt idx="11500">
                  <c:v>-4.9867599999999998E-3</c:v>
                </c:pt>
                <c:pt idx="11501">
                  <c:v>-3.9377199999999996E-3</c:v>
                </c:pt>
                <c:pt idx="11502">
                  <c:v>1.2696300000000001E-2</c:v>
                </c:pt>
                <c:pt idx="11503">
                  <c:v>5.2909899999999998E-3</c:v>
                </c:pt>
                <c:pt idx="11504">
                  <c:v>1.24359E-2</c:v>
                </c:pt>
                <c:pt idx="11505">
                  <c:v>2.5205599999999998E-3</c:v>
                </c:pt>
                <c:pt idx="11506">
                  <c:v>-5.5646899999999997E-3</c:v>
                </c:pt>
                <c:pt idx="11507">
                  <c:v>8.5439699999999997E-3</c:v>
                </c:pt>
                <c:pt idx="11508">
                  <c:v>6.8788499999999997E-3</c:v>
                </c:pt>
                <c:pt idx="11509">
                  <c:v>5.1984800000000001E-3</c:v>
                </c:pt>
                <c:pt idx="11510">
                  <c:v>1.19104E-2</c:v>
                </c:pt>
                <c:pt idx="11511">
                  <c:v>-4.5547499999999998E-3</c:v>
                </c:pt>
                <c:pt idx="11512">
                  <c:v>2.04659E-3</c:v>
                </c:pt>
                <c:pt idx="11513">
                  <c:v>3.9300899999999998E-3</c:v>
                </c:pt>
                <c:pt idx="11514">
                  <c:v>1.3238E-2</c:v>
                </c:pt>
                <c:pt idx="11515">
                  <c:v>-6.8006500000000001E-3</c:v>
                </c:pt>
                <c:pt idx="11516">
                  <c:v>-9.4623599999999995E-3</c:v>
                </c:pt>
                <c:pt idx="11517">
                  <c:v>1.2361499999999999E-2</c:v>
                </c:pt>
                <c:pt idx="11518">
                  <c:v>1.4568299999999999E-2</c:v>
                </c:pt>
                <c:pt idx="11519">
                  <c:v>1.8212300000000001E-2</c:v>
                </c:pt>
                <c:pt idx="11520">
                  <c:v>6.0090999999999999E-3</c:v>
                </c:pt>
                <c:pt idx="11521">
                  <c:v>-3.3273700000000001E-3</c:v>
                </c:pt>
                <c:pt idx="11522">
                  <c:v>1.8517499999999999E-2</c:v>
                </c:pt>
                <c:pt idx="11523">
                  <c:v>9.0208100000000006E-3</c:v>
                </c:pt>
                <c:pt idx="11524">
                  <c:v>6.0434299999999998E-3</c:v>
                </c:pt>
                <c:pt idx="11525">
                  <c:v>2.2473300000000002E-2</c:v>
                </c:pt>
                <c:pt idx="11526">
                  <c:v>1.17626E-2</c:v>
                </c:pt>
                <c:pt idx="11527">
                  <c:v>-8.9311600000000005E-3</c:v>
                </c:pt>
                <c:pt idx="11528">
                  <c:v>1.0270100000000001E-2</c:v>
                </c:pt>
                <c:pt idx="11529">
                  <c:v>9.6797900000000006E-3</c:v>
                </c:pt>
                <c:pt idx="11530">
                  <c:v>1.4805799999999999E-2</c:v>
                </c:pt>
                <c:pt idx="11531">
                  <c:v>1.9679100000000001E-2</c:v>
                </c:pt>
                <c:pt idx="11532">
                  <c:v>1.71976E-2</c:v>
                </c:pt>
                <c:pt idx="11533">
                  <c:v>1.4211700000000001E-2</c:v>
                </c:pt>
                <c:pt idx="11534">
                  <c:v>1.47533E-3</c:v>
                </c:pt>
                <c:pt idx="11535">
                  <c:v>-3.87192E-3</c:v>
                </c:pt>
                <c:pt idx="11536">
                  <c:v>2.5225600000000001E-2</c:v>
                </c:pt>
                <c:pt idx="11537">
                  <c:v>6.6595100000000004E-3</c:v>
                </c:pt>
                <c:pt idx="11538">
                  <c:v>3.0169499999999998E-2</c:v>
                </c:pt>
                <c:pt idx="11539">
                  <c:v>1.51205E-2</c:v>
                </c:pt>
                <c:pt idx="11540">
                  <c:v>7.1525599999999996E-3</c:v>
                </c:pt>
                <c:pt idx="11541">
                  <c:v>2.99864E-2</c:v>
                </c:pt>
                <c:pt idx="11542">
                  <c:v>2.4504700000000001E-2</c:v>
                </c:pt>
                <c:pt idx="11543">
                  <c:v>1.7352099999999999E-2</c:v>
                </c:pt>
                <c:pt idx="11544">
                  <c:v>1.85547E-2</c:v>
                </c:pt>
                <c:pt idx="11545">
                  <c:v>5.2480699999999996E-3</c:v>
                </c:pt>
                <c:pt idx="11546">
                  <c:v>6.1254500000000002E-3</c:v>
                </c:pt>
                <c:pt idx="11547">
                  <c:v>7.1649599999999997E-3</c:v>
                </c:pt>
                <c:pt idx="11548">
                  <c:v>1.27411E-2</c:v>
                </c:pt>
                <c:pt idx="11549">
                  <c:v>1.1876100000000001E-2</c:v>
                </c:pt>
                <c:pt idx="11550">
                  <c:v>1.5335100000000001E-2</c:v>
                </c:pt>
                <c:pt idx="11551">
                  <c:v>2.2190100000000001E-2</c:v>
                </c:pt>
                <c:pt idx="11552">
                  <c:v>3.2402E-2</c:v>
                </c:pt>
                <c:pt idx="11553">
                  <c:v>6.5135999999999996E-3</c:v>
                </c:pt>
                <c:pt idx="11554">
                  <c:v>1.9799199999999999E-2</c:v>
                </c:pt>
                <c:pt idx="11555">
                  <c:v>2.3724599999999998E-2</c:v>
                </c:pt>
                <c:pt idx="11556">
                  <c:v>1.6263E-2</c:v>
                </c:pt>
                <c:pt idx="11557">
                  <c:v>7.0419300000000001E-3</c:v>
                </c:pt>
                <c:pt idx="11558">
                  <c:v>-9.3650799999999996E-4</c:v>
                </c:pt>
                <c:pt idx="11559">
                  <c:v>4.8499100000000003E-2</c:v>
                </c:pt>
                <c:pt idx="11560">
                  <c:v>3.8617100000000001E-2</c:v>
                </c:pt>
                <c:pt idx="11561">
                  <c:v>4.1861500000000003E-2</c:v>
                </c:pt>
                <c:pt idx="11562">
                  <c:v>4.2566300000000001E-2</c:v>
                </c:pt>
                <c:pt idx="11563" formatCode="0.00E+00">
                  <c:v>1.192E-2</c:v>
                </c:pt>
                <c:pt idx="11564">
                  <c:v>2.09312E-2</c:v>
                </c:pt>
                <c:pt idx="11565">
                  <c:v>5.6552900000000005E-4</c:v>
                </c:pt>
                <c:pt idx="11566">
                  <c:v>2.7797700000000002E-2</c:v>
                </c:pt>
                <c:pt idx="11567">
                  <c:v>3.9690999999999997E-2</c:v>
                </c:pt>
                <c:pt idx="11568">
                  <c:v>2.2426600000000001E-2</c:v>
                </c:pt>
                <c:pt idx="11569">
                  <c:v>2.4284400000000001E-2</c:v>
                </c:pt>
                <c:pt idx="11570">
                  <c:v>4.3334999999999999E-2</c:v>
                </c:pt>
                <c:pt idx="11571">
                  <c:v>1.7448399999999999E-2</c:v>
                </c:pt>
                <c:pt idx="11572">
                  <c:v>3.5480499999999998E-2</c:v>
                </c:pt>
                <c:pt idx="11573">
                  <c:v>1.1169399999999999E-2</c:v>
                </c:pt>
                <c:pt idx="11574">
                  <c:v>3.8939500000000002E-2</c:v>
                </c:pt>
                <c:pt idx="11575">
                  <c:v>2.76327E-2</c:v>
                </c:pt>
                <c:pt idx="11576">
                  <c:v>2.0052899999999999E-2</c:v>
                </c:pt>
                <c:pt idx="11577">
                  <c:v>3.28426E-2</c:v>
                </c:pt>
                <c:pt idx="11578" formatCode="0.00E+00">
                  <c:v>3.0622499999999999E-3</c:v>
                </c:pt>
                <c:pt idx="11579">
                  <c:v>2.5411599999999999E-2</c:v>
                </c:pt>
                <c:pt idx="11580">
                  <c:v>2.8202999999999999E-2</c:v>
                </c:pt>
                <c:pt idx="11581">
                  <c:v>3.2159800000000002E-2</c:v>
                </c:pt>
                <c:pt idx="11582">
                  <c:v>7.8306199999999999E-3</c:v>
                </c:pt>
                <c:pt idx="11583">
                  <c:v>3.7356399999999998E-2</c:v>
                </c:pt>
                <c:pt idx="11584">
                  <c:v>1.1343000000000001E-2</c:v>
                </c:pt>
                <c:pt idx="11585">
                  <c:v>1.87054E-2</c:v>
                </c:pt>
                <c:pt idx="11586">
                  <c:v>2.1492000000000001E-2</c:v>
                </c:pt>
                <c:pt idx="11587">
                  <c:v>6.8168600000000001E-3</c:v>
                </c:pt>
                <c:pt idx="11588">
                  <c:v>1.7269099999999999E-2</c:v>
                </c:pt>
                <c:pt idx="11589">
                  <c:v>1.4490100000000001E-2</c:v>
                </c:pt>
                <c:pt idx="11590">
                  <c:v>2.6285200000000002E-2</c:v>
                </c:pt>
                <c:pt idx="11591">
                  <c:v>1.85518E-2</c:v>
                </c:pt>
                <c:pt idx="11592">
                  <c:v>-3.0117E-3</c:v>
                </c:pt>
                <c:pt idx="11593">
                  <c:v>-3.5263999999999997E-2</c:v>
                </c:pt>
                <c:pt idx="11594">
                  <c:v>4.4603300000000002E-3</c:v>
                </c:pt>
                <c:pt idx="11595">
                  <c:v>1.6383200000000001E-2</c:v>
                </c:pt>
                <c:pt idx="11596" formatCode="0.00E+00">
                  <c:v>-2.30408E-3</c:v>
                </c:pt>
                <c:pt idx="11597">
                  <c:v>2.49672E-3</c:v>
                </c:pt>
                <c:pt idx="11598">
                  <c:v>1.45273E-2</c:v>
                </c:pt>
                <c:pt idx="11599">
                  <c:v>3.1004000000000001E-3</c:v>
                </c:pt>
                <c:pt idx="11600">
                  <c:v>-8.0957400000000006E-3</c:v>
                </c:pt>
                <c:pt idx="11601">
                  <c:v>-6.4220400000000004E-3</c:v>
                </c:pt>
                <c:pt idx="11602">
                  <c:v>-7.6389299999999997E-4</c:v>
                </c:pt>
                <c:pt idx="11603">
                  <c:v>9.9916499999999995E-3</c:v>
                </c:pt>
                <c:pt idx="11604">
                  <c:v>-1.7328300000000001E-3</c:v>
                </c:pt>
                <c:pt idx="11605">
                  <c:v>1.32322E-2</c:v>
                </c:pt>
                <c:pt idx="11606">
                  <c:v>4.9972500000000002E-4</c:v>
                </c:pt>
                <c:pt idx="11607">
                  <c:v>3.4236000000000003E-2</c:v>
                </c:pt>
                <c:pt idx="11608">
                  <c:v>2.2777599999999999E-2</c:v>
                </c:pt>
                <c:pt idx="11609">
                  <c:v>1.08433E-2</c:v>
                </c:pt>
                <c:pt idx="11610">
                  <c:v>-7.2345700000000001E-3</c:v>
                </c:pt>
                <c:pt idx="11611">
                  <c:v>1.8033999999999999E-3</c:v>
                </c:pt>
                <c:pt idx="11612">
                  <c:v>-1.9159299999999999E-3</c:v>
                </c:pt>
                <c:pt idx="11613">
                  <c:v>2.5891299999999999E-2</c:v>
                </c:pt>
                <c:pt idx="11614">
                  <c:v>3.6712599999999998E-2</c:v>
                </c:pt>
                <c:pt idx="11615">
                  <c:v>1.6269700000000002E-2</c:v>
                </c:pt>
                <c:pt idx="11616">
                  <c:v>-3.34644E-3</c:v>
                </c:pt>
                <c:pt idx="11617">
                  <c:v>2.9935799999999999E-2</c:v>
                </c:pt>
                <c:pt idx="11618">
                  <c:v>3.3894500000000001E-2</c:v>
                </c:pt>
                <c:pt idx="11619">
                  <c:v>3.8791699999999998E-2</c:v>
                </c:pt>
                <c:pt idx="11620">
                  <c:v>1.5176800000000001E-2</c:v>
                </c:pt>
                <c:pt idx="11621">
                  <c:v>1.22118E-2</c:v>
                </c:pt>
                <c:pt idx="11622">
                  <c:v>1.00374E-2</c:v>
                </c:pt>
                <c:pt idx="11623">
                  <c:v>8.5945099999999996E-3</c:v>
                </c:pt>
                <c:pt idx="11624">
                  <c:v>1.1201900000000001E-2</c:v>
                </c:pt>
                <c:pt idx="11625">
                  <c:v>2.64893E-2</c:v>
                </c:pt>
                <c:pt idx="11626">
                  <c:v>4.2782800000000003E-2</c:v>
                </c:pt>
                <c:pt idx="11627">
                  <c:v>6.4153700000000001E-3</c:v>
                </c:pt>
                <c:pt idx="11628">
                  <c:v>-1.86253E-3</c:v>
                </c:pt>
                <c:pt idx="11629">
                  <c:v>2.9487599999999999E-3</c:v>
                </c:pt>
                <c:pt idx="11630">
                  <c:v>2.4520900000000002E-2</c:v>
                </c:pt>
                <c:pt idx="11631">
                  <c:v>-1.7579999999999998E-2</c:v>
                </c:pt>
                <c:pt idx="11632">
                  <c:v>-6.29139E-3</c:v>
                </c:pt>
                <c:pt idx="11633">
                  <c:v>3.68404E-3</c:v>
                </c:pt>
                <c:pt idx="11634">
                  <c:v>-2.8696099999999999E-3</c:v>
                </c:pt>
                <c:pt idx="11635">
                  <c:v>2.2948300000000001E-2</c:v>
                </c:pt>
                <c:pt idx="11636">
                  <c:v>1.74723E-2</c:v>
                </c:pt>
                <c:pt idx="11637">
                  <c:v>2.6090599999999999E-2</c:v>
                </c:pt>
                <c:pt idx="11638">
                  <c:v>3.16525E-2</c:v>
                </c:pt>
                <c:pt idx="11639">
                  <c:v>3.2509799999999998E-2</c:v>
                </c:pt>
                <c:pt idx="11640">
                  <c:v>4.8976899999999997E-2</c:v>
                </c:pt>
                <c:pt idx="11641">
                  <c:v>4.4578600000000003E-2</c:v>
                </c:pt>
                <c:pt idx="11642">
                  <c:v>3.5941099999999997E-2</c:v>
                </c:pt>
                <c:pt idx="11643">
                  <c:v>2.5586100000000001E-2</c:v>
                </c:pt>
                <c:pt idx="11644">
                  <c:v>4.8318899999999998E-2</c:v>
                </c:pt>
                <c:pt idx="11645">
                  <c:v>4.1302699999999998E-2</c:v>
                </c:pt>
                <c:pt idx="11646">
                  <c:v>2.1326999999999999E-2</c:v>
                </c:pt>
                <c:pt idx="11647">
                  <c:v>2.5509799999999999E-2</c:v>
                </c:pt>
                <c:pt idx="11648">
                  <c:v>4.7833399999999998E-2</c:v>
                </c:pt>
                <c:pt idx="11649">
                  <c:v>2.00644E-2</c:v>
                </c:pt>
                <c:pt idx="11650">
                  <c:v>1.29023E-2</c:v>
                </c:pt>
                <c:pt idx="11651">
                  <c:v>5.0659199999999998E-3</c:v>
                </c:pt>
                <c:pt idx="11652">
                  <c:v>2.3828499999999999E-2</c:v>
                </c:pt>
                <c:pt idx="11653">
                  <c:v>2.45008E-2</c:v>
                </c:pt>
                <c:pt idx="11654">
                  <c:v>1.8301000000000001E-3</c:v>
                </c:pt>
                <c:pt idx="11655">
                  <c:v>3.4135800000000001E-2</c:v>
                </c:pt>
                <c:pt idx="11656">
                  <c:v>2.84958E-3</c:v>
                </c:pt>
                <c:pt idx="11657">
                  <c:v>1.5392299999999999E-2</c:v>
                </c:pt>
                <c:pt idx="11658">
                  <c:v>3.2504999999999999E-2</c:v>
                </c:pt>
                <c:pt idx="11659">
                  <c:v>3.3516900000000002E-2</c:v>
                </c:pt>
                <c:pt idx="11660">
                  <c:v>2.51503E-2</c:v>
                </c:pt>
                <c:pt idx="11661">
                  <c:v>2.6722900000000001E-2</c:v>
                </c:pt>
                <c:pt idx="11662">
                  <c:v>1.56717E-2</c:v>
                </c:pt>
                <c:pt idx="11663">
                  <c:v>7.7609999999999997E-3</c:v>
                </c:pt>
                <c:pt idx="11664">
                  <c:v>7.5559599999999996E-3</c:v>
                </c:pt>
                <c:pt idx="11665">
                  <c:v>4.2638800000000003E-3</c:v>
                </c:pt>
                <c:pt idx="11666">
                  <c:v>1.3715700000000001E-2</c:v>
                </c:pt>
                <c:pt idx="11667">
                  <c:v>1.54638E-2</c:v>
                </c:pt>
                <c:pt idx="11668">
                  <c:v>3.0927699999999999E-3</c:v>
                </c:pt>
                <c:pt idx="11669">
                  <c:v>1.1011099999999999E-2</c:v>
                </c:pt>
                <c:pt idx="11670">
                  <c:v>1.0576199999999999E-2</c:v>
                </c:pt>
                <c:pt idx="11671">
                  <c:v>9.2172599999999997E-3</c:v>
                </c:pt>
                <c:pt idx="11672">
                  <c:v>1.2371099999999999E-2</c:v>
                </c:pt>
                <c:pt idx="11673">
                  <c:v>1.4921200000000001E-2</c:v>
                </c:pt>
                <c:pt idx="11674">
                  <c:v>8.3446500000000003E-3</c:v>
                </c:pt>
                <c:pt idx="11675">
                  <c:v>1.89199E-2</c:v>
                </c:pt>
                <c:pt idx="11676">
                  <c:v>1.7899499999999999E-2</c:v>
                </c:pt>
                <c:pt idx="11677">
                  <c:v>2.2676499999999999E-2</c:v>
                </c:pt>
                <c:pt idx="11678">
                  <c:v>2.69175E-2</c:v>
                </c:pt>
                <c:pt idx="11679">
                  <c:v>2.3225800000000001E-2</c:v>
                </c:pt>
                <c:pt idx="11680">
                  <c:v>2.5808299999999999E-2</c:v>
                </c:pt>
                <c:pt idx="11681">
                  <c:v>1.8615700000000001E-3</c:v>
                </c:pt>
                <c:pt idx="11682">
                  <c:v>2.7053799999999999E-2</c:v>
                </c:pt>
                <c:pt idx="11683">
                  <c:v>2.9480900000000001E-2</c:v>
                </c:pt>
                <c:pt idx="11684">
                  <c:v>1.7984400000000001E-2</c:v>
                </c:pt>
                <c:pt idx="11685">
                  <c:v>1.29461E-2</c:v>
                </c:pt>
                <c:pt idx="11686">
                  <c:v>3.2548899999999999E-2</c:v>
                </c:pt>
                <c:pt idx="11687">
                  <c:v>4.02613E-2</c:v>
                </c:pt>
                <c:pt idx="11688">
                  <c:v>2.3822800000000001E-3</c:v>
                </c:pt>
                <c:pt idx="11689">
                  <c:v>1.0437E-2</c:v>
                </c:pt>
                <c:pt idx="11690">
                  <c:v>1.87511E-2</c:v>
                </c:pt>
                <c:pt idx="11691">
                  <c:v>2.5181800000000001E-2</c:v>
                </c:pt>
                <c:pt idx="11692">
                  <c:v>7.7667200000000004E-3</c:v>
                </c:pt>
                <c:pt idx="11693">
                  <c:v>2.4836500000000001E-2</c:v>
                </c:pt>
                <c:pt idx="11694">
                  <c:v>1.5519099999999999E-2</c:v>
                </c:pt>
                <c:pt idx="11695">
                  <c:v>3.8283299999999999E-2</c:v>
                </c:pt>
                <c:pt idx="11696">
                  <c:v>1.87283E-2</c:v>
                </c:pt>
                <c:pt idx="11697">
                  <c:v>-1.8348699999999999E-3</c:v>
                </c:pt>
                <c:pt idx="11698">
                  <c:v>2.0112000000000001E-2</c:v>
                </c:pt>
                <c:pt idx="11699">
                  <c:v>2.25344E-2</c:v>
                </c:pt>
                <c:pt idx="11700">
                  <c:v>1.0367400000000001E-2</c:v>
                </c:pt>
                <c:pt idx="11701">
                  <c:v>-1.00708E-3</c:v>
                </c:pt>
                <c:pt idx="11702">
                  <c:v>-6.9999700000000003E-3</c:v>
                </c:pt>
                <c:pt idx="11703">
                  <c:v>-4.2619700000000003E-3</c:v>
                </c:pt>
                <c:pt idx="11704">
                  <c:v>-4.9734100000000002E-3</c:v>
                </c:pt>
                <c:pt idx="11705">
                  <c:v>-1.6217200000000001E-2</c:v>
                </c:pt>
                <c:pt idx="11706">
                  <c:v>1.4125800000000001E-2</c:v>
                </c:pt>
                <c:pt idx="11707">
                  <c:v>7.1611399999999999E-3</c:v>
                </c:pt>
                <c:pt idx="11708">
                  <c:v>-1.9969899999999999E-2</c:v>
                </c:pt>
                <c:pt idx="11709">
                  <c:v>-2.1028499999999999E-2</c:v>
                </c:pt>
                <c:pt idx="11710">
                  <c:v>-2.2411299999999999E-4</c:v>
                </c:pt>
                <c:pt idx="11711">
                  <c:v>2.4777400000000002E-2</c:v>
                </c:pt>
                <c:pt idx="11712">
                  <c:v>6.11496E-3</c:v>
                </c:pt>
                <c:pt idx="11713">
                  <c:v>-1.34964E-2</c:v>
                </c:pt>
                <c:pt idx="11714">
                  <c:v>-4.5108799999999999E-4</c:v>
                </c:pt>
                <c:pt idx="11715">
                  <c:v>2.5234200000000002E-3</c:v>
                </c:pt>
                <c:pt idx="11716" formatCode="0.00E+00">
                  <c:v>1.3193099999999999E-2</c:v>
                </c:pt>
                <c:pt idx="11717">
                  <c:v>-1.4123899999999999E-3</c:v>
                </c:pt>
                <c:pt idx="11718">
                  <c:v>2.18E-2</c:v>
                </c:pt>
                <c:pt idx="11719">
                  <c:v>1.1968599999999999E-3</c:v>
                </c:pt>
                <c:pt idx="11720">
                  <c:v>-1.5734700000000001E-2</c:v>
                </c:pt>
                <c:pt idx="11721">
                  <c:v>1.6393700000000001E-2</c:v>
                </c:pt>
                <c:pt idx="11722">
                  <c:v>4.1675599999999998E-3</c:v>
                </c:pt>
                <c:pt idx="11723">
                  <c:v>6.3629200000000002E-3</c:v>
                </c:pt>
                <c:pt idx="11724">
                  <c:v>-9.3774800000000005E-3</c:v>
                </c:pt>
                <c:pt idx="11725">
                  <c:v>-3.2281900000000001E-3</c:v>
                </c:pt>
                <c:pt idx="11726">
                  <c:v>2.3965800000000002E-3</c:v>
                </c:pt>
                <c:pt idx="11727">
                  <c:v>-1.8276199999999999E-2</c:v>
                </c:pt>
                <c:pt idx="11728" formatCode="0.00E+00">
                  <c:v>-1.21078E-2</c:v>
                </c:pt>
                <c:pt idx="11729">
                  <c:v>9.9458700000000008E-3</c:v>
                </c:pt>
                <c:pt idx="11730">
                  <c:v>-2.6531200000000001E-3</c:v>
                </c:pt>
                <c:pt idx="11731">
                  <c:v>-1.37815E-2</c:v>
                </c:pt>
                <c:pt idx="11732">
                  <c:v>8.4142699999999997E-3</c:v>
                </c:pt>
                <c:pt idx="11733">
                  <c:v>4.8131900000000002E-3</c:v>
                </c:pt>
                <c:pt idx="11734">
                  <c:v>-2.7273200000000001E-2</c:v>
                </c:pt>
                <c:pt idx="11735">
                  <c:v>1.6765599999999999E-3</c:v>
                </c:pt>
                <c:pt idx="11736">
                  <c:v>-2.9420900000000001E-3</c:v>
                </c:pt>
                <c:pt idx="11737">
                  <c:v>-4.3106100000000003E-3</c:v>
                </c:pt>
                <c:pt idx="11738">
                  <c:v>-1.52035E-2</c:v>
                </c:pt>
                <c:pt idx="11739">
                  <c:v>1.1091200000000001E-2</c:v>
                </c:pt>
                <c:pt idx="11740">
                  <c:v>2.8247799999999998E-3</c:v>
                </c:pt>
                <c:pt idx="11741">
                  <c:v>-1.10989E-2</c:v>
                </c:pt>
                <c:pt idx="11742">
                  <c:v>-1.14708E-2</c:v>
                </c:pt>
                <c:pt idx="11743">
                  <c:v>7.1687699999999997E-3</c:v>
                </c:pt>
                <c:pt idx="11744">
                  <c:v>-1.0757399999999999E-3</c:v>
                </c:pt>
                <c:pt idx="11745">
                  <c:v>7.90977E-3</c:v>
                </c:pt>
                <c:pt idx="11746" formatCode="0.00E+00">
                  <c:v>9.7341500000000004E-3</c:v>
                </c:pt>
                <c:pt idx="11747">
                  <c:v>-1.13659E-2</c:v>
                </c:pt>
                <c:pt idx="11748">
                  <c:v>1.07355E-2</c:v>
                </c:pt>
                <c:pt idx="11749">
                  <c:v>3.9091100000000004E-3</c:v>
                </c:pt>
                <c:pt idx="11750">
                  <c:v>8.5153599999999996E-3</c:v>
                </c:pt>
                <c:pt idx="11751">
                  <c:v>-9.8190299999999994E-3</c:v>
                </c:pt>
                <c:pt idx="11752">
                  <c:v>-4.6806299999999999E-3</c:v>
                </c:pt>
                <c:pt idx="11753">
                  <c:v>2.0227399999999999E-3</c:v>
                </c:pt>
                <c:pt idx="11754">
                  <c:v>1.8110299999999999E-3</c:v>
                </c:pt>
                <c:pt idx="11755">
                  <c:v>3.28064E-3</c:v>
                </c:pt>
                <c:pt idx="11756">
                  <c:v>1.59311E-2</c:v>
                </c:pt>
                <c:pt idx="11757">
                  <c:v>8.0337499999999992E-3</c:v>
                </c:pt>
                <c:pt idx="11758">
                  <c:v>-5.7582900000000001E-3</c:v>
                </c:pt>
                <c:pt idx="11759">
                  <c:v>7.9364799999999992E-3</c:v>
                </c:pt>
                <c:pt idx="11760">
                  <c:v>8.6879699999999997E-3</c:v>
                </c:pt>
                <c:pt idx="11761">
                  <c:v>-5.6886699999999998E-3</c:v>
                </c:pt>
                <c:pt idx="11762">
                  <c:v>-6.3705400000000001E-3</c:v>
                </c:pt>
                <c:pt idx="11763">
                  <c:v>3.3893600000000001E-3</c:v>
                </c:pt>
                <c:pt idx="11764">
                  <c:v>-1.5249300000000001E-3</c:v>
                </c:pt>
                <c:pt idx="11765">
                  <c:v>-1.8600499999999999E-2</c:v>
                </c:pt>
                <c:pt idx="11766">
                  <c:v>-5.0535199999999997E-3</c:v>
                </c:pt>
                <c:pt idx="11767">
                  <c:v>1.8262899999999999E-2</c:v>
                </c:pt>
                <c:pt idx="11768">
                  <c:v>4.7273599999999999E-3</c:v>
                </c:pt>
                <c:pt idx="11769">
                  <c:v>9.2191700000000005E-3</c:v>
                </c:pt>
                <c:pt idx="11770">
                  <c:v>3.81088E-3</c:v>
                </c:pt>
                <c:pt idx="11771">
                  <c:v>1.3483E-2</c:v>
                </c:pt>
                <c:pt idx="11772">
                  <c:v>-3.4227400000000001E-3</c:v>
                </c:pt>
                <c:pt idx="11773">
                  <c:v>-1.7706900000000001E-2</c:v>
                </c:pt>
                <c:pt idx="11774">
                  <c:v>8.8396099999999995E-3</c:v>
                </c:pt>
                <c:pt idx="11775">
                  <c:v>3.7355399999999999E-3</c:v>
                </c:pt>
                <c:pt idx="11776">
                  <c:v>-8.9511899999999995E-3</c:v>
                </c:pt>
                <c:pt idx="11777">
                  <c:v>3.7345899999999999E-3</c:v>
                </c:pt>
                <c:pt idx="11778">
                  <c:v>-5.8278999999999996E-3</c:v>
                </c:pt>
                <c:pt idx="11779">
                  <c:v>-2.6531200000000001E-3</c:v>
                </c:pt>
                <c:pt idx="11780">
                  <c:v>-1.0352099999999999E-2</c:v>
                </c:pt>
                <c:pt idx="11781">
                  <c:v>5.9509300000000001E-3</c:v>
                </c:pt>
                <c:pt idx="11782">
                  <c:v>-2.5548899999999999E-2</c:v>
                </c:pt>
                <c:pt idx="11783">
                  <c:v>-1.2859300000000001E-2</c:v>
                </c:pt>
                <c:pt idx="11784">
                  <c:v>-1.20096E-2</c:v>
                </c:pt>
                <c:pt idx="11785">
                  <c:v>1.9430200000000002E-2</c:v>
                </c:pt>
                <c:pt idx="11786">
                  <c:v>4.3611500000000003E-3</c:v>
                </c:pt>
                <c:pt idx="11787">
                  <c:v>-5.1679600000000001E-3</c:v>
                </c:pt>
                <c:pt idx="11788">
                  <c:v>-9.5472300000000003E-3</c:v>
                </c:pt>
                <c:pt idx="11789">
                  <c:v>-5.9947999999999998E-3</c:v>
                </c:pt>
                <c:pt idx="11790">
                  <c:v>3.31402E-3</c:v>
                </c:pt>
                <c:pt idx="11791">
                  <c:v>-1.2472199999999999E-2</c:v>
                </c:pt>
                <c:pt idx="11792">
                  <c:v>-9.55868E-3</c:v>
                </c:pt>
                <c:pt idx="11793">
                  <c:v>-1.2042000000000001E-2</c:v>
                </c:pt>
                <c:pt idx="11794">
                  <c:v>-1.5764199999999999E-2</c:v>
                </c:pt>
                <c:pt idx="11795">
                  <c:v>-1.65176E-2</c:v>
                </c:pt>
                <c:pt idx="11796">
                  <c:v>5.9862099999999996E-3</c:v>
                </c:pt>
                <c:pt idx="11797">
                  <c:v>-4.8074700000000003E-3</c:v>
                </c:pt>
                <c:pt idx="11798">
                  <c:v>-5.6552900000000005E-4</c:v>
                </c:pt>
                <c:pt idx="11799">
                  <c:v>-2.4042099999999999E-3</c:v>
                </c:pt>
                <c:pt idx="11800">
                  <c:v>-2.7275099999999998E-3</c:v>
                </c:pt>
                <c:pt idx="11801">
                  <c:v>-8.6803399999999999E-3</c:v>
                </c:pt>
                <c:pt idx="11802">
                  <c:v>-2.28024E-2</c:v>
                </c:pt>
                <c:pt idx="11803">
                  <c:v>7.25269E-3</c:v>
                </c:pt>
                <c:pt idx="11804">
                  <c:v>4.6548800000000001E-3</c:v>
                </c:pt>
                <c:pt idx="11805">
                  <c:v>-9.1867400000000005E-3</c:v>
                </c:pt>
                <c:pt idx="11806">
                  <c:v>-3.6745100000000002E-3</c:v>
                </c:pt>
                <c:pt idx="11807">
                  <c:v>-5.5456200000000002E-3</c:v>
                </c:pt>
                <c:pt idx="11808">
                  <c:v>6.0939800000000004E-4</c:v>
                </c:pt>
                <c:pt idx="11809">
                  <c:v>-1.2750600000000001E-2</c:v>
                </c:pt>
                <c:pt idx="11810">
                  <c:v>3.8328199999999998E-3</c:v>
                </c:pt>
                <c:pt idx="11811">
                  <c:v>-1.99919E-2</c:v>
                </c:pt>
                <c:pt idx="11812">
                  <c:v>-1.00946E-2</c:v>
                </c:pt>
                <c:pt idx="11813">
                  <c:v>-8.7537799999999992E-3</c:v>
                </c:pt>
                <c:pt idx="11814">
                  <c:v>-7.6866100000000002E-4</c:v>
                </c:pt>
                <c:pt idx="11815">
                  <c:v>4.5852699999999998E-3</c:v>
                </c:pt>
                <c:pt idx="11816">
                  <c:v>-1.49593E-2</c:v>
                </c:pt>
                <c:pt idx="11817">
                  <c:v>-2.2281599999999999E-2</c:v>
                </c:pt>
                <c:pt idx="11818">
                  <c:v>1.05572E-3</c:v>
                </c:pt>
                <c:pt idx="11819">
                  <c:v>-1.1057900000000001E-2</c:v>
                </c:pt>
                <c:pt idx="11820">
                  <c:v>-1.30615E-2</c:v>
                </c:pt>
                <c:pt idx="11821">
                  <c:v>-3.5400399999999999E-3</c:v>
                </c:pt>
                <c:pt idx="11822">
                  <c:v>3.5152400000000002E-3</c:v>
                </c:pt>
                <c:pt idx="11823">
                  <c:v>-8.0652199999999997E-3</c:v>
                </c:pt>
                <c:pt idx="11824">
                  <c:v>-1.7769799999999999E-2</c:v>
                </c:pt>
                <c:pt idx="11825">
                  <c:v>-1.40038E-2</c:v>
                </c:pt>
                <c:pt idx="11826">
                  <c:v>-6.93321E-4</c:v>
                </c:pt>
                <c:pt idx="11827">
                  <c:v>-7.7438400000000001E-3</c:v>
                </c:pt>
                <c:pt idx="11828">
                  <c:v>-1.81551E-2</c:v>
                </c:pt>
                <c:pt idx="11829">
                  <c:v>-2.4149899999999998E-2</c:v>
                </c:pt>
                <c:pt idx="11830">
                  <c:v>-2.63214E-4</c:v>
                </c:pt>
                <c:pt idx="11831">
                  <c:v>-1.3791100000000001E-2</c:v>
                </c:pt>
                <c:pt idx="11832">
                  <c:v>-3.4679399999999999E-2</c:v>
                </c:pt>
                <c:pt idx="11833">
                  <c:v>-2.30618E-2</c:v>
                </c:pt>
                <c:pt idx="11834">
                  <c:v>-1.5550599999999999E-2</c:v>
                </c:pt>
                <c:pt idx="11835">
                  <c:v>-2.2190100000000001E-2</c:v>
                </c:pt>
                <c:pt idx="11836">
                  <c:v>-1.8981899999999999E-2</c:v>
                </c:pt>
                <c:pt idx="11837">
                  <c:v>-1.10521E-2</c:v>
                </c:pt>
                <c:pt idx="11838">
                  <c:v>-1.3582199999999999E-2</c:v>
                </c:pt>
                <c:pt idx="11839">
                  <c:v>-2.3083699999999999E-2</c:v>
                </c:pt>
                <c:pt idx="11840">
                  <c:v>-1.41859E-2</c:v>
                </c:pt>
                <c:pt idx="11841">
                  <c:v>-5.1584200000000004E-3</c:v>
                </c:pt>
                <c:pt idx="11842">
                  <c:v>-1.1461300000000001E-2</c:v>
                </c:pt>
                <c:pt idx="11843">
                  <c:v>-2.2575399999999999E-2</c:v>
                </c:pt>
                <c:pt idx="11844">
                  <c:v>-1.35231E-2</c:v>
                </c:pt>
                <c:pt idx="11845">
                  <c:v>-1.32484E-2</c:v>
                </c:pt>
                <c:pt idx="11846">
                  <c:v>-2.1755199999999999E-2</c:v>
                </c:pt>
                <c:pt idx="11847">
                  <c:v>-1.3193099999999999E-2</c:v>
                </c:pt>
                <c:pt idx="11848">
                  <c:v>-3.8690600000000001E-3</c:v>
                </c:pt>
                <c:pt idx="11849">
                  <c:v>-1.8176100000000001E-2</c:v>
                </c:pt>
                <c:pt idx="11850">
                  <c:v>-3.1056400000000001E-2</c:v>
                </c:pt>
                <c:pt idx="11851">
                  <c:v>-1.7097500000000002E-2</c:v>
                </c:pt>
                <c:pt idx="11852">
                  <c:v>-8.1281700000000005E-3</c:v>
                </c:pt>
                <c:pt idx="11853">
                  <c:v>-1.9148800000000001E-2</c:v>
                </c:pt>
                <c:pt idx="11854">
                  <c:v>-2.1034199999999999E-2</c:v>
                </c:pt>
                <c:pt idx="11855">
                  <c:v>-1.7294899999999998E-2</c:v>
                </c:pt>
                <c:pt idx="11856">
                  <c:v>-2.5491699999999999E-2</c:v>
                </c:pt>
                <c:pt idx="11857">
                  <c:v>-3.98731E-3</c:v>
                </c:pt>
                <c:pt idx="11858">
                  <c:v>-4.9552900000000002E-3</c:v>
                </c:pt>
                <c:pt idx="11859" formatCode="0.00E+00">
                  <c:v>1.09482E-3</c:v>
                </c:pt>
                <c:pt idx="11860">
                  <c:v>-1.8809300000000001E-2</c:v>
                </c:pt>
                <c:pt idx="11861">
                  <c:v>-8.2464200000000008E-3</c:v>
                </c:pt>
                <c:pt idx="11862">
                  <c:v>-2.2096600000000001E-2</c:v>
                </c:pt>
                <c:pt idx="11863" formatCode="0.00E+00">
                  <c:v>-3.7088400000000001E-3</c:v>
                </c:pt>
                <c:pt idx="11864">
                  <c:v>-6.3753100000000004E-3</c:v>
                </c:pt>
                <c:pt idx="11865">
                  <c:v>-1.74713E-3</c:v>
                </c:pt>
                <c:pt idx="11866">
                  <c:v>-1.0114700000000001E-2</c:v>
                </c:pt>
                <c:pt idx="11867">
                  <c:v>5.5789899999999998E-3</c:v>
                </c:pt>
                <c:pt idx="11868">
                  <c:v>-2.0885500000000001E-4</c:v>
                </c:pt>
                <c:pt idx="11869">
                  <c:v>-1.08194E-2</c:v>
                </c:pt>
                <c:pt idx="11870">
                  <c:v>-4.1103399999999997E-3</c:v>
                </c:pt>
                <c:pt idx="11871">
                  <c:v>6.2637300000000003E-3</c:v>
                </c:pt>
                <c:pt idx="11872">
                  <c:v>-1.2955700000000001E-2</c:v>
                </c:pt>
                <c:pt idx="11873">
                  <c:v>-1.6689300000000001E-2</c:v>
                </c:pt>
                <c:pt idx="11874">
                  <c:v>4.05025E-3</c:v>
                </c:pt>
                <c:pt idx="11875">
                  <c:v>-1.9775399999999999E-2</c:v>
                </c:pt>
                <c:pt idx="11876">
                  <c:v>3.12138E-3</c:v>
                </c:pt>
                <c:pt idx="11877">
                  <c:v>-1.4290799999999999E-2</c:v>
                </c:pt>
                <c:pt idx="11878">
                  <c:v>-5.2690499999999999E-3</c:v>
                </c:pt>
                <c:pt idx="11879">
                  <c:v>1.0877599999999999E-2</c:v>
                </c:pt>
                <c:pt idx="11880">
                  <c:v>-2.0172099999999998E-2</c:v>
                </c:pt>
                <c:pt idx="11881">
                  <c:v>-3.0231499999999999E-4</c:v>
                </c:pt>
                <c:pt idx="11882">
                  <c:v>-1.93691E-2</c:v>
                </c:pt>
                <c:pt idx="11883">
                  <c:v>-1.4420499999999999E-2</c:v>
                </c:pt>
                <c:pt idx="11884">
                  <c:v>-1.7780299999999999E-2</c:v>
                </c:pt>
                <c:pt idx="11885">
                  <c:v>1.61648E-3</c:v>
                </c:pt>
                <c:pt idx="11886">
                  <c:v>-5.6104700000000002E-3</c:v>
                </c:pt>
                <c:pt idx="11887">
                  <c:v>-1.63879E-2</c:v>
                </c:pt>
                <c:pt idx="11888">
                  <c:v>-1.2435E-2</c:v>
                </c:pt>
                <c:pt idx="11889">
                  <c:v>-2.5917099999999998E-2</c:v>
                </c:pt>
                <c:pt idx="11890">
                  <c:v>-6.0081499999999999E-4</c:v>
                </c:pt>
                <c:pt idx="11891">
                  <c:v>-1.7433199999999999E-2</c:v>
                </c:pt>
                <c:pt idx="11892">
                  <c:v>-2.48203E-2</c:v>
                </c:pt>
                <c:pt idx="11893" formatCode="0.00E+00">
                  <c:v>-3.2403899999999999E-2</c:v>
                </c:pt>
                <c:pt idx="11894">
                  <c:v>-2.4833699999999999E-3</c:v>
                </c:pt>
                <c:pt idx="11895">
                  <c:v>-9.7513200000000008E-3</c:v>
                </c:pt>
                <c:pt idx="11896">
                  <c:v>-1.6040800000000001E-2</c:v>
                </c:pt>
                <c:pt idx="11897">
                  <c:v>-1.45845E-2</c:v>
                </c:pt>
                <c:pt idx="11898">
                  <c:v>-1.5748000000000002E-2</c:v>
                </c:pt>
                <c:pt idx="11899">
                  <c:v>-1.6710300000000001E-2</c:v>
                </c:pt>
                <c:pt idx="11900">
                  <c:v>-2.2874800000000001E-2</c:v>
                </c:pt>
                <c:pt idx="11901">
                  <c:v>-2.1106699999999999E-2</c:v>
                </c:pt>
                <c:pt idx="11902">
                  <c:v>-4.48666E-2</c:v>
                </c:pt>
                <c:pt idx="11903">
                  <c:v>-2.70443E-2</c:v>
                </c:pt>
                <c:pt idx="11904" formatCode="0.00E+00">
                  <c:v>-4.1784300000000003E-2</c:v>
                </c:pt>
                <c:pt idx="11905">
                  <c:v>-1.06211E-2</c:v>
                </c:pt>
                <c:pt idx="11906">
                  <c:v>-2.3047399999999999E-2</c:v>
                </c:pt>
                <c:pt idx="11907">
                  <c:v>-3.9544099999999999E-2</c:v>
                </c:pt>
                <c:pt idx="11908">
                  <c:v>-2.4593400000000001E-2</c:v>
                </c:pt>
                <c:pt idx="11909">
                  <c:v>-3.4529700000000003E-2</c:v>
                </c:pt>
                <c:pt idx="11910">
                  <c:v>-1.48621E-2</c:v>
                </c:pt>
                <c:pt idx="11911">
                  <c:v>-1.3690000000000001E-2</c:v>
                </c:pt>
                <c:pt idx="11912">
                  <c:v>-1.47543E-2</c:v>
                </c:pt>
                <c:pt idx="11913">
                  <c:v>-2.9196699999999999E-2</c:v>
                </c:pt>
                <c:pt idx="11914">
                  <c:v>-2.0636600000000001E-2</c:v>
                </c:pt>
                <c:pt idx="11915">
                  <c:v>-1.35946E-2</c:v>
                </c:pt>
                <c:pt idx="11916">
                  <c:v>-8.9769399999999992E-3</c:v>
                </c:pt>
                <c:pt idx="11917">
                  <c:v>-2.4141300000000001E-2</c:v>
                </c:pt>
                <c:pt idx="11918">
                  <c:v>2.0389599999999998E-3</c:v>
                </c:pt>
                <c:pt idx="11919">
                  <c:v>2.22397E-3</c:v>
                </c:pt>
                <c:pt idx="11920">
                  <c:v>-1.9582700000000001E-2</c:v>
                </c:pt>
                <c:pt idx="11921">
                  <c:v>-9.7484600000000005E-3</c:v>
                </c:pt>
                <c:pt idx="11922">
                  <c:v>4.7254599999999999E-3</c:v>
                </c:pt>
                <c:pt idx="11923">
                  <c:v>-8.9931500000000001E-3</c:v>
                </c:pt>
                <c:pt idx="11924">
                  <c:v>-1.4672299999999999E-2</c:v>
                </c:pt>
                <c:pt idx="11925">
                  <c:v>-2.8511000000000002E-2</c:v>
                </c:pt>
                <c:pt idx="11926">
                  <c:v>-2.7322800000000001E-2</c:v>
                </c:pt>
                <c:pt idx="11927">
                  <c:v>-5.97095E-3</c:v>
                </c:pt>
                <c:pt idx="11928">
                  <c:v>-2.0898799999999999E-2</c:v>
                </c:pt>
                <c:pt idx="11929">
                  <c:v>-5.8870299999999997E-3</c:v>
                </c:pt>
                <c:pt idx="11930">
                  <c:v>-1.9320500000000001E-2</c:v>
                </c:pt>
                <c:pt idx="11931" formatCode="0.00E+00">
                  <c:v>-7.3099100000000002E-3</c:v>
                </c:pt>
                <c:pt idx="11932">
                  <c:v>-1.7613400000000001E-2</c:v>
                </c:pt>
                <c:pt idx="11933">
                  <c:v>-1.2707700000000001E-2</c:v>
                </c:pt>
                <c:pt idx="11934">
                  <c:v>-1.7045000000000001E-2</c:v>
                </c:pt>
                <c:pt idx="11935">
                  <c:v>-2.3036000000000001E-2</c:v>
                </c:pt>
                <c:pt idx="11936">
                  <c:v>-1.89257E-2</c:v>
                </c:pt>
                <c:pt idx="11937">
                  <c:v>-2.1430000000000001E-2</c:v>
                </c:pt>
                <c:pt idx="11938">
                  <c:v>-2.6165999999999998E-2</c:v>
                </c:pt>
                <c:pt idx="11939">
                  <c:v>-2.6484500000000001E-2</c:v>
                </c:pt>
                <c:pt idx="11940">
                  <c:v>-7.5330700000000002E-3</c:v>
                </c:pt>
                <c:pt idx="11941">
                  <c:v>-3.9348599999999997E-2</c:v>
                </c:pt>
                <c:pt idx="11942">
                  <c:v>-3.0707399999999999E-2</c:v>
                </c:pt>
                <c:pt idx="11943">
                  <c:v>-2.9753700000000001E-2</c:v>
                </c:pt>
                <c:pt idx="11944">
                  <c:v>-3.0613899999999999E-2</c:v>
                </c:pt>
                <c:pt idx="11945">
                  <c:v>-2.18315E-2</c:v>
                </c:pt>
                <c:pt idx="11946">
                  <c:v>-4.1563999999999997E-2</c:v>
                </c:pt>
                <c:pt idx="11947">
                  <c:v>-3.5889600000000001E-2</c:v>
                </c:pt>
                <c:pt idx="11948">
                  <c:v>-3.5227799999999997E-2</c:v>
                </c:pt>
                <c:pt idx="11949">
                  <c:v>-1.1568999999999999E-2</c:v>
                </c:pt>
                <c:pt idx="11950">
                  <c:v>-4.44202E-2</c:v>
                </c:pt>
                <c:pt idx="11951">
                  <c:v>-4.3327299999999999E-2</c:v>
                </c:pt>
                <c:pt idx="11952">
                  <c:v>-4.8693699999999999E-2</c:v>
                </c:pt>
                <c:pt idx="11953">
                  <c:v>-5.3581200000000002E-2</c:v>
                </c:pt>
                <c:pt idx="11954">
                  <c:v>-3.4612700000000003E-2</c:v>
                </c:pt>
                <c:pt idx="11955">
                  <c:v>-3.2676700000000003E-2</c:v>
                </c:pt>
                <c:pt idx="11956">
                  <c:v>-1.7076500000000001E-2</c:v>
                </c:pt>
                <c:pt idx="11957">
                  <c:v>-3.0525199999999999E-2</c:v>
                </c:pt>
                <c:pt idx="11958">
                  <c:v>-2.20547E-2</c:v>
                </c:pt>
                <c:pt idx="11959">
                  <c:v>-3.0355500000000001E-2</c:v>
                </c:pt>
                <c:pt idx="11960">
                  <c:v>-2.1191600000000001E-2</c:v>
                </c:pt>
                <c:pt idx="11961">
                  <c:v>-2.7338000000000001E-2</c:v>
                </c:pt>
                <c:pt idx="11962">
                  <c:v>-3.6974E-2</c:v>
                </c:pt>
                <c:pt idx="11963">
                  <c:v>-3.92208E-2</c:v>
                </c:pt>
                <c:pt idx="11964">
                  <c:v>-2.4787900000000002E-2</c:v>
                </c:pt>
                <c:pt idx="11965">
                  <c:v>-1.99575E-2</c:v>
                </c:pt>
                <c:pt idx="11966">
                  <c:v>4.7273599999999999E-3</c:v>
                </c:pt>
                <c:pt idx="11967">
                  <c:v>-1.9167900000000002E-2</c:v>
                </c:pt>
                <c:pt idx="11968">
                  <c:v>-1.4977499999999999E-2</c:v>
                </c:pt>
                <c:pt idx="11969">
                  <c:v>-1.4848699999999999E-2</c:v>
                </c:pt>
                <c:pt idx="11970">
                  <c:v>8.1338899999999995E-3</c:v>
                </c:pt>
                <c:pt idx="11971">
                  <c:v>-1.441E-3</c:v>
                </c:pt>
                <c:pt idx="11972">
                  <c:v>-2.7828200000000001E-3</c:v>
                </c:pt>
                <c:pt idx="11973">
                  <c:v>-1.56116E-3</c:v>
                </c:pt>
                <c:pt idx="11974">
                  <c:v>6.4201400000000004E-3</c:v>
                </c:pt>
                <c:pt idx="11975">
                  <c:v>-7.6704E-3</c:v>
                </c:pt>
                <c:pt idx="11976" formatCode="0.00E+00">
                  <c:v>4.94671E-3</c:v>
                </c:pt>
                <c:pt idx="11977" formatCode="0.00E+00">
                  <c:v>-6.5803500000000001E-5</c:v>
                </c:pt>
                <c:pt idx="11978" formatCode="0.00E+00">
                  <c:v>-2.7656599999999999E-5</c:v>
                </c:pt>
                <c:pt idx="11979">
                  <c:v>-6.2532400000000002E-3</c:v>
                </c:pt>
                <c:pt idx="11980">
                  <c:v>-1.7318699999999999E-2</c:v>
                </c:pt>
                <c:pt idx="11981">
                  <c:v>-1.01709E-2</c:v>
                </c:pt>
                <c:pt idx="11982">
                  <c:v>-1.34182E-2</c:v>
                </c:pt>
                <c:pt idx="11983">
                  <c:v>-1.2430200000000001E-2</c:v>
                </c:pt>
                <c:pt idx="11984">
                  <c:v>-2.213E-2</c:v>
                </c:pt>
                <c:pt idx="11985">
                  <c:v>-1.0766E-2</c:v>
                </c:pt>
                <c:pt idx="11986">
                  <c:v>-9.7436899999999993E-3</c:v>
                </c:pt>
                <c:pt idx="11987">
                  <c:v>-9.4871499999999997E-3</c:v>
                </c:pt>
                <c:pt idx="11988">
                  <c:v>-1.91641E-2</c:v>
                </c:pt>
                <c:pt idx="11989">
                  <c:v>3.3502599999999999E-3</c:v>
                </c:pt>
                <c:pt idx="11990">
                  <c:v>-2.5205599999999998E-3</c:v>
                </c:pt>
                <c:pt idx="11991">
                  <c:v>-1.90344E-2</c:v>
                </c:pt>
                <c:pt idx="11992">
                  <c:v>3.7822699999999999E-3</c:v>
                </c:pt>
                <c:pt idx="11993">
                  <c:v>-1.92003E-2</c:v>
                </c:pt>
                <c:pt idx="11994">
                  <c:v>-1.5853900000000001E-2</c:v>
                </c:pt>
                <c:pt idx="11995">
                  <c:v>-3.9520299999999996E-3</c:v>
                </c:pt>
                <c:pt idx="11996">
                  <c:v>-3.0050300000000001E-3</c:v>
                </c:pt>
                <c:pt idx="11997">
                  <c:v>1.26772E-2</c:v>
                </c:pt>
                <c:pt idx="11998">
                  <c:v>-4.4574699999999998E-3</c:v>
                </c:pt>
                <c:pt idx="11999" formatCode="0.00E+00">
                  <c:v>4.3554300000000004E-3</c:v>
                </c:pt>
                <c:pt idx="12000">
                  <c:v>7.3194499999999999E-3</c:v>
                </c:pt>
                <c:pt idx="12001">
                  <c:v>-1.10998E-2</c:v>
                </c:pt>
                <c:pt idx="12002">
                  <c:v>-1.0139499999999999E-2</c:v>
                </c:pt>
                <c:pt idx="12003">
                  <c:v>-1.63097E-2</c:v>
                </c:pt>
                <c:pt idx="12004">
                  <c:v>-5.55515E-3</c:v>
                </c:pt>
                <c:pt idx="12005">
                  <c:v>-6.6461599999999999E-3</c:v>
                </c:pt>
                <c:pt idx="12006">
                  <c:v>-3.02505E-3</c:v>
                </c:pt>
                <c:pt idx="12007">
                  <c:v>5.8374400000000002E-3</c:v>
                </c:pt>
                <c:pt idx="12008">
                  <c:v>-3.3836399999999998E-3</c:v>
                </c:pt>
                <c:pt idx="12009">
                  <c:v>-2.1765699999999999E-2</c:v>
                </c:pt>
                <c:pt idx="12010">
                  <c:v>-3.1328200000000001E-3</c:v>
                </c:pt>
                <c:pt idx="12011">
                  <c:v>-3.0221900000000001E-3</c:v>
                </c:pt>
                <c:pt idx="12012">
                  <c:v>-1.3609899999999999E-2</c:v>
                </c:pt>
                <c:pt idx="12013">
                  <c:v>-2.2576300000000001E-2</c:v>
                </c:pt>
                <c:pt idx="12014">
                  <c:v>-2.5271399999999999E-2</c:v>
                </c:pt>
                <c:pt idx="12015">
                  <c:v>-6.3991500000000002E-4</c:v>
                </c:pt>
                <c:pt idx="12016">
                  <c:v>-7.9250299999999996E-3</c:v>
                </c:pt>
                <c:pt idx="12017">
                  <c:v>-9.3507799999999995E-3</c:v>
                </c:pt>
                <c:pt idx="12018">
                  <c:v>-2.0728099999999999E-2</c:v>
                </c:pt>
                <c:pt idx="12019">
                  <c:v>-1.5749900000000001E-2</c:v>
                </c:pt>
                <c:pt idx="12020">
                  <c:v>-1.3452499999999999E-2</c:v>
                </c:pt>
                <c:pt idx="12021">
                  <c:v>-1.8986699999999999E-2</c:v>
                </c:pt>
                <c:pt idx="12022">
                  <c:v>-3.0810400000000002E-2</c:v>
                </c:pt>
                <c:pt idx="12023">
                  <c:v>-2.15149E-2</c:v>
                </c:pt>
                <c:pt idx="12024">
                  <c:v>-1.9968E-2</c:v>
                </c:pt>
                <c:pt idx="12025">
                  <c:v>-1.9915599999999999E-2</c:v>
                </c:pt>
                <c:pt idx="12026">
                  <c:v>-4.1370399999999998E-3</c:v>
                </c:pt>
                <c:pt idx="12027">
                  <c:v>-9.9496800000000007E-3</c:v>
                </c:pt>
                <c:pt idx="12028" formatCode="0.00E+00">
                  <c:v>-4.6844499999999997E-3</c:v>
                </c:pt>
                <c:pt idx="12029">
                  <c:v>-4.3993000000000001E-3</c:v>
                </c:pt>
                <c:pt idx="12030">
                  <c:v>-1.0700200000000001E-3</c:v>
                </c:pt>
                <c:pt idx="12031">
                  <c:v>-2.6269000000000001E-2</c:v>
                </c:pt>
                <c:pt idx="12032">
                  <c:v>0</c:v>
                </c:pt>
                <c:pt idx="12033">
                  <c:v>-1.47038E-2</c:v>
                </c:pt>
                <c:pt idx="12034">
                  <c:v>3.3855400000000003E-4</c:v>
                </c:pt>
                <c:pt idx="12035">
                  <c:v>6.6375699999999995E-4</c:v>
                </c:pt>
                <c:pt idx="12036">
                  <c:v>1.21107E-2</c:v>
                </c:pt>
                <c:pt idx="12037">
                  <c:v>6.6490200000000003E-3</c:v>
                </c:pt>
                <c:pt idx="12038">
                  <c:v>-2.5386800000000002E-3</c:v>
                </c:pt>
                <c:pt idx="12039">
                  <c:v>3.65162E-3</c:v>
                </c:pt>
                <c:pt idx="12040">
                  <c:v>1.18532E-2</c:v>
                </c:pt>
                <c:pt idx="12041">
                  <c:v>2.9640199999999999E-3</c:v>
                </c:pt>
                <c:pt idx="12042">
                  <c:v>1.3290400000000001E-2</c:v>
                </c:pt>
                <c:pt idx="12043">
                  <c:v>-1.4591199999999999E-4</c:v>
                </c:pt>
                <c:pt idx="12044">
                  <c:v>8.9759799999999997E-3</c:v>
                </c:pt>
                <c:pt idx="12045">
                  <c:v>6.9065100000000003E-3</c:v>
                </c:pt>
                <c:pt idx="12046">
                  <c:v>1.44815E-2</c:v>
                </c:pt>
                <c:pt idx="12047">
                  <c:v>5.2070600000000003E-3</c:v>
                </c:pt>
                <c:pt idx="12048">
                  <c:v>-1.1331600000000001E-2</c:v>
                </c:pt>
                <c:pt idx="12049">
                  <c:v>5.2270900000000002E-3</c:v>
                </c:pt>
                <c:pt idx="12050">
                  <c:v>-4.18663E-4</c:v>
                </c:pt>
                <c:pt idx="12051">
                  <c:v>-1.8612900000000002E-2</c:v>
                </c:pt>
                <c:pt idx="12052">
                  <c:v>-2.6890799999999999E-2</c:v>
                </c:pt>
                <c:pt idx="12053">
                  <c:v>-1.43328E-2</c:v>
                </c:pt>
                <c:pt idx="12054">
                  <c:v>-2.8415699999999999E-2</c:v>
                </c:pt>
                <c:pt idx="12055">
                  <c:v>-1.2146000000000001E-2</c:v>
                </c:pt>
                <c:pt idx="12056">
                  <c:v>-1.17111E-2</c:v>
                </c:pt>
                <c:pt idx="12057">
                  <c:v>-1.9772499999999998E-2</c:v>
                </c:pt>
                <c:pt idx="12058">
                  <c:v>-2.3251500000000001E-2</c:v>
                </c:pt>
                <c:pt idx="12059">
                  <c:v>-9.4709400000000006E-3</c:v>
                </c:pt>
                <c:pt idx="12060">
                  <c:v>-2.38914E-2</c:v>
                </c:pt>
                <c:pt idx="12061">
                  <c:v>-3.3065799999999999E-2</c:v>
                </c:pt>
                <c:pt idx="12062">
                  <c:v>-2.4133700000000001E-2</c:v>
                </c:pt>
                <c:pt idx="12063">
                  <c:v>-2.0464900000000001E-2</c:v>
                </c:pt>
                <c:pt idx="12064">
                  <c:v>-1.4521600000000001E-2</c:v>
                </c:pt>
                <c:pt idx="12065">
                  <c:v>-2.0174000000000001E-2</c:v>
                </c:pt>
                <c:pt idx="12066">
                  <c:v>-1.5519099999999999E-2</c:v>
                </c:pt>
                <c:pt idx="12067">
                  <c:v>-2.58923E-2</c:v>
                </c:pt>
                <c:pt idx="12068">
                  <c:v>-1.43051E-4</c:v>
                </c:pt>
                <c:pt idx="12069">
                  <c:v>-1.15747E-2</c:v>
                </c:pt>
                <c:pt idx="12070">
                  <c:v>-1.36147E-2</c:v>
                </c:pt>
                <c:pt idx="12071">
                  <c:v>-8.0728499999999995E-3</c:v>
                </c:pt>
                <c:pt idx="12072">
                  <c:v>-1.9749599999999999E-2</c:v>
                </c:pt>
                <c:pt idx="12073">
                  <c:v>-2.30227E-2</c:v>
                </c:pt>
                <c:pt idx="12074">
                  <c:v>-2.2983600000000002E-3</c:v>
                </c:pt>
                <c:pt idx="12075">
                  <c:v>-6.3619599999999998E-3</c:v>
                </c:pt>
                <c:pt idx="12076">
                  <c:v>1.46675E-3</c:v>
                </c:pt>
                <c:pt idx="12077">
                  <c:v>-9.6111300000000007E-3</c:v>
                </c:pt>
                <c:pt idx="12078">
                  <c:v>7.5845699999999997E-3</c:v>
                </c:pt>
                <c:pt idx="12079">
                  <c:v>-7.0009199999999999E-3</c:v>
                </c:pt>
                <c:pt idx="12080">
                  <c:v>-7.7438400000000001E-3</c:v>
                </c:pt>
                <c:pt idx="12081">
                  <c:v>-6.1197300000000003E-3</c:v>
                </c:pt>
                <c:pt idx="12082">
                  <c:v>3.2243699999999998E-3</c:v>
                </c:pt>
                <c:pt idx="12083">
                  <c:v>-2.71988E-3</c:v>
                </c:pt>
                <c:pt idx="12084">
                  <c:v>-4.31061E-4</c:v>
                </c:pt>
                <c:pt idx="12085">
                  <c:v>4.2867699999999996E-3</c:v>
                </c:pt>
                <c:pt idx="12086">
                  <c:v>4.8713699999999999E-3</c:v>
                </c:pt>
                <c:pt idx="12087">
                  <c:v>-7.9698600000000005E-3</c:v>
                </c:pt>
                <c:pt idx="12088" formatCode="0.00E+00">
                  <c:v>7.0505100000000003E-3</c:v>
                </c:pt>
                <c:pt idx="12089">
                  <c:v>-4.6777700000000004E-3</c:v>
                </c:pt>
                <c:pt idx="12090">
                  <c:v>5.9471100000000002E-3</c:v>
                </c:pt>
                <c:pt idx="12091">
                  <c:v>-2.4871799999999999E-3</c:v>
                </c:pt>
                <c:pt idx="12092">
                  <c:v>-1.03216E-2</c:v>
                </c:pt>
                <c:pt idx="12093">
                  <c:v>8.0776200000000006E-3</c:v>
                </c:pt>
                <c:pt idx="12094">
                  <c:v>-9.8228499999999993E-3</c:v>
                </c:pt>
                <c:pt idx="12095">
                  <c:v>1.15643E-2</c:v>
                </c:pt>
                <c:pt idx="12096">
                  <c:v>8.9931500000000003E-4</c:v>
                </c:pt>
                <c:pt idx="12097">
                  <c:v>9.1533699999999992E-3</c:v>
                </c:pt>
                <c:pt idx="12098">
                  <c:v>-6.1674099999999999E-3</c:v>
                </c:pt>
                <c:pt idx="12099">
                  <c:v>5.62E-3</c:v>
                </c:pt>
                <c:pt idx="12100">
                  <c:v>1.52225E-2</c:v>
                </c:pt>
                <c:pt idx="12101">
                  <c:v>1.3752E-3</c:v>
                </c:pt>
                <c:pt idx="12102">
                  <c:v>1.1982899999999999E-2</c:v>
                </c:pt>
                <c:pt idx="12103">
                  <c:v>-7.3738099999999997E-3</c:v>
                </c:pt>
                <c:pt idx="12104">
                  <c:v>1.6830399999999999E-2</c:v>
                </c:pt>
                <c:pt idx="12105" formatCode="0.00E+00">
                  <c:v>1.8986699999999999E-2</c:v>
                </c:pt>
                <c:pt idx="12106">
                  <c:v>1.4161099999999999E-2</c:v>
                </c:pt>
                <c:pt idx="12107">
                  <c:v>2.0797699999999999E-2</c:v>
                </c:pt>
                <c:pt idx="12108">
                  <c:v>2.2180600000000002E-2</c:v>
                </c:pt>
                <c:pt idx="12109">
                  <c:v>2.4217599999999999E-2</c:v>
                </c:pt>
                <c:pt idx="12110">
                  <c:v>1.2530299999999999E-2</c:v>
                </c:pt>
                <c:pt idx="12111">
                  <c:v>8.7671299999999997E-3</c:v>
                </c:pt>
                <c:pt idx="12112">
                  <c:v>1.4437699999999999E-2</c:v>
                </c:pt>
                <c:pt idx="12113">
                  <c:v>1.5377E-2</c:v>
                </c:pt>
                <c:pt idx="12114">
                  <c:v>-9.4222999999999996E-4</c:v>
                </c:pt>
                <c:pt idx="12115">
                  <c:v>1.70612E-3</c:v>
                </c:pt>
                <c:pt idx="12116">
                  <c:v>1.12543E-2</c:v>
                </c:pt>
                <c:pt idx="12117">
                  <c:v>1.47362E-2</c:v>
                </c:pt>
                <c:pt idx="12118">
                  <c:v>1.04914E-2</c:v>
                </c:pt>
                <c:pt idx="12119">
                  <c:v>6.8302199999999997E-3</c:v>
                </c:pt>
                <c:pt idx="12120" formatCode="0.00E+00">
                  <c:v>9.0999600000000007E-3</c:v>
                </c:pt>
                <c:pt idx="12121">
                  <c:v>2.8019E-3</c:v>
                </c:pt>
                <c:pt idx="12122">
                  <c:v>5.8927500000000004E-3</c:v>
                </c:pt>
                <c:pt idx="12123">
                  <c:v>1.1860799999999999E-2</c:v>
                </c:pt>
                <c:pt idx="12124">
                  <c:v>-5.4988900000000002E-3</c:v>
                </c:pt>
                <c:pt idx="12125">
                  <c:v>7.3347100000000004E-3</c:v>
                </c:pt>
                <c:pt idx="12126">
                  <c:v>1.14374E-2</c:v>
                </c:pt>
                <c:pt idx="12127">
                  <c:v>7.7390699999999998E-3</c:v>
                </c:pt>
                <c:pt idx="12128">
                  <c:v>-4.48227E-3</c:v>
                </c:pt>
                <c:pt idx="12129">
                  <c:v>9.5090899999999996E-3</c:v>
                </c:pt>
                <c:pt idx="12130">
                  <c:v>8.96454E-3</c:v>
                </c:pt>
                <c:pt idx="12131">
                  <c:v>-8.9445099999999993E-3</c:v>
                </c:pt>
                <c:pt idx="12132">
                  <c:v>-1.0690699999999999E-2</c:v>
                </c:pt>
                <c:pt idx="12133">
                  <c:v>2.8705599999999999E-3</c:v>
                </c:pt>
                <c:pt idx="12134">
                  <c:v>1.08118E-2</c:v>
                </c:pt>
                <c:pt idx="12135">
                  <c:v>-1.7807E-2</c:v>
                </c:pt>
                <c:pt idx="12136">
                  <c:v>-3.3349999999999999E-3</c:v>
                </c:pt>
                <c:pt idx="12137">
                  <c:v>-1.48497E-2</c:v>
                </c:pt>
                <c:pt idx="12138">
                  <c:v>-4.5614200000000001E-3</c:v>
                </c:pt>
                <c:pt idx="12139">
                  <c:v>-5.7554199999999998E-3</c:v>
                </c:pt>
                <c:pt idx="12140">
                  <c:v>-3.87192E-3</c:v>
                </c:pt>
                <c:pt idx="12141">
                  <c:v>-7.5998300000000001E-3</c:v>
                </c:pt>
                <c:pt idx="12142">
                  <c:v>-1.2199399999999999E-2</c:v>
                </c:pt>
                <c:pt idx="12143">
                  <c:v>6.8817100000000001E-3</c:v>
                </c:pt>
                <c:pt idx="12144">
                  <c:v>1.1693E-2</c:v>
                </c:pt>
                <c:pt idx="12145">
                  <c:v>8.6898800000000005E-3</c:v>
                </c:pt>
                <c:pt idx="12146">
                  <c:v>-1.11456E-2</c:v>
                </c:pt>
                <c:pt idx="12147">
                  <c:v>8.2969700000000007E-3</c:v>
                </c:pt>
                <c:pt idx="12148">
                  <c:v>1.6329799999999998E-2</c:v>
                </c:pt>
                <c:pt idx="12149">
                  <c:v>-5.3148300000000004E-3</c:v>
                </c:pt>
                <c:pt idx="12150">
                  <c:v>2.32697E-4</c:v>
                </c:pt>
                <c:pt idx="12151">
                  <c:v>9.0694399999999998E-3</c:v>
                </c:pt>
                <c:pt idx="12152">
                  <c:v>1.3742400000000001E-3</c:v>
                </c:pt>
                <c:pt idx="12153">
                  <c:v>7.2488800000000001E-3</c:v>
                </c:pt>
                <c:pt idx="12154">
                  <c:v>-2.1743800000000001E-3</c:v>
                </c:pt>
                <c:pt idx="12155">
                  <c:v>1.8090200000000001E-2</c:v>
                </c:pt>
                <c:pt idx="12156">
                  <c:v>1.50394E-2</c:v>
                </c:pt>
                <c:pt idx="12157">
                  <c:v>-8.0299400000000002E-4</c:v>
                </c:pt>
                <c:pt idx="12158">
                  <c:v>-1.2207E-4</c:v>
                </c:pt>
                <c:pt idx="12159">
                  <c:v>-1.60027E-3</c:v>
                </c:pt>
                <c:pt idx="12160">
                  <c:v>1.10388E-2</c:v>
                </c:pt>
                <c:pt idx="12161">
                  <c:v>-7.4005099999999999E-3</c:v>
                </c:pt>
                <c:pt idx="12162">
                  <c:v>7.2269400000000003E-3</c:v>
                </c:pt>
                <c:pt idx="12163">
                  <c:v>1.9790599999999998E-2</c:v>
                </c:pt>
                <c:pt idx="12164">
                  <c:v>1.7079400000000002E-2</c:v>
                </c:pt>
                <c:pt idx="12165" formatCode="0.00E+00">
                  <c:v>5.16987E-3</c:v>
                </c:pt>
                <c:pt idx="12166">
                  <c:v>1.25971E-2</c:v>
                </c:pt>
                <c:pt idx="12167">
                  <c:v>3.0783700000000001E-2</c:v>
                </c:pt>
                <c:pt idx="12168">
                  <c:v>1.9424400000000001E-2</c:v>
                </c:pt>
                <c:pt idx="12169">
                  <c:v>1.7086E-2</c:v>
                </c:pt>
                <c:pt idx="12170">
                  <c:v>1.7403600000000002E-2</c:v>
                </c:pt>
                <c:pt idx="12171">
                  <c:v>2.3199999999999998E-2</c:v>
                </c:pt>
                <c:pt idx="12172">
                  <c:v>1.7478899999999999E-2</c:v>
                </c:pt>
                <c:pt idx="12173">
                  <c:v>4.61006E-3</c:v>
                </c:pt>
                <c:pt idx="12174">
                  <c:v>1.8071199999999999E-2</c:v>
                </c:pt>
                <c:pt idx="12175">
                  <c:v>1.81885E-2</c:v>
                </c:pt>
                <c:pt idx="12176">
                  <c:v>1.8329600000000001E-2</c:v>
                </c:pt>
                <c:pt idx="12177">
                  <c:v>4.8332200000000001E-3</c:v>
                </c:pt>
                <c:pt idx="12178">
                  <c:v>2.0494499999999999E-2</c:v>
                </c:pt>
                <c:pt idx="12179">
                  <c:v>1.01461E-2</c:v>
                </c:pt>
                <c:pt idx="12180">
                  <c:v>-1.45531E-3</c:v>
                </c:pt>
                <c:pt idx="12181">
                  <c:v>9.6559499999999999E-3</c:v>
                </c:pt>
                <c:pt idx="12182">
                  <c:v>1.6622499999999998E-2</c:v>
                </c:pt>
                <c:pt idx="12183">
                  <c:v>1.3318999999999999E-2</c:v>
                </c:pt>
                <c:pt idx="12184">
                  <c:v>1.5356099999999999E-2</c:v>
                </c:pt>
                <c:pt idx="12185">
                  <c:v>1.29032E-2</c:v>
                </c:pt>
                <c:pt idx="12186">
                  <c:v>2.23789E-2</c:v>
                </c:pt>
                <c:pt idx="12187">
                  <c:v>1.8194200000000001E-2</c:v>
                </c:pt>
                <c:pt idx="12188">
                  <c:v>-5.2890799999999998E-3</c:v>
                </c:pt>
                <c:pt idx="12189">
                  <c:v>4.1132E-3</c:v>
                </c:pt>
                <c:pt idx="12190">
                  <c:v>1.04084E-2</c:v>
                </c:pt>
                <c:pt idx="12191">
                  <c:v>-5.6772200000000002E-3</c:v>
                </c:pt>
                <c:pt idx="12192">
                  <c:v>1.14412E-2</c:v>
                </c:pt>
                <c:pt idx="12193">
                  <c:v>8.5420600000000006E-3</c:v>
                </c:pt>
                <c:pt idx="12194">
                  <c:v>1.69172E-2</c:v>
                </c:pt>
                <c:pt idx="12195">
                  <c:v>1.25513E-2</c:v>
                </c:pt>
                <c:pt idx="12196">
                  <c:v>-5.1202799999999996E-3</c:v>
                </c:pt>
                <c:pt idx="12197">
                  <c:v>2.3017900000000001E-2</c:v>
                </c:pt>
                <c:pt idx="12198">
                  <c:v>2.85521E-2</c:v>
                </c:pt>
                <c:pt idx="12199">
                  <c:v>1.6735099999999999E-2</c:v>
                </c:pt>
                <c:pt idx="12200">
                  <c:v>2.09055E-2</c:v>
                </c:pt>
                <c:pt idx="12201">
                  <c:v>2.3731200000000001E-2</c:v>
                </c:pt>
                <c:pt idx="12202">
                  <c:v>2.2872E-2</c:v>
                </c:pt>
                <c:pt idx="12203">
                  <c:v>1.7320599999999998E-2</c:v>
                </c:pt>
                <c:pt idx="12204">
                  <c:v>1.6353599999999999E-2</c:v>
                </c:pt>
                <c:pt idx="12205">
                  <c:v>3.9923699999999999E-2</c:v>
                </c:pt>
                <c:pt idx="12206">
                  <c:v>2.8889700000000001E-2</c:v>
                </c:pt>
                <c:pt idx="12207">
                  <c:v>4.7678900000000003E-2</c:v>
                </c:pt>
                <c:pt idx="12208">
                  <c:v>2.8062799999999999E-2</c:v>
                </c:pt>
                <c:pt idx="12209">
                  <c:v>2.9014600000000002E-2</c:v>
                </c:pt>
                <c:pt idx="12210">
                  <c:v>3.0356399999999999E-2</c:v>
                </c:pt>
                <c:pt idx="12211">
                  <c:v>3.6412199999999999E-2</c:v>
                </c:pt>
                <c:pt idx="12212">
                  <c:v>2.51265E-2</c:v>
                </c:pt>
                <c:pt idx="12213">
                  <c:v>2.5249500000000001E-2</c:v>
                </c:pt>
                <c:pt idx="12214">
                  <c:v>1.7209100000000001E-2</c:v>
                </c:pt>
                <c:pt idx="12215">
                  <c:v>4.2753199999999998E-2</c:v>
                </c:pt>
                <c:pt idx="12216">
                  <c:v>4.7185900000000003E-2</c:v>
                </c:pt>
                <c:pt idx="12217">
                  <c:v>2.8216399999999999E-2</c:v>
                </c:pt>
                <c:pt idx="12218">
                  <c:v>3.6002199999999998E-2</c:v>
                </c:pt>
                <c:pt idx="12219">
                  <c:v>2.30894E-2</c:v>
                </c:pt>
                <c:pt idx="12220">
                  <c:v>4.0028599999999998E-2</c:v>
                </c:pt>
                <c:pt idx="12221">
                  <c:v>1.4110599999999999E-2</c:v>
                </c:pt>
                <c:pt idx="12222">
                  <c:v>2.4216700000000001E-2</c:v>
                </c:pt>
                <c:pt idx="12223">
                  <c:v>4.2665500000000002E-2</c:v>
                </c:pt>
                <c:pt idx="12224">
                  <c:v>1.16148E-2</c:v>
                </c:pt>
                <c:pt idx="12225">
                  <c:v>1.6300200000000001E-2</c:v>
                </c:pt>
                <c:pt idx="12226">
                  <c:v>1.56212E-3</c:v>
                </c:pt>
                <c:pt idx="12227">
                  <c:v>3.2155000000000003E-2</c:v>
                </c:pt>
                <c:pt idx="12228">
                  <c:v>2.8516799999999998E-2</c:v>
                </c:pt>
                <c:pt idx="12229">
                  <c:v>6.1979299999999999E-3</c:v>
                </c:pt>
                <c:pt idx="12230">
                  <c:v>1.9767799999999999E-2</c:v>
                </c:pt>
                <c:pt idx="12231">
                  <c:v>8.3732600000000004E-3</c:v>
                </c:pt>
                <c:pt idx="12232">
                  <c:v>1.3567900000000001E-2</c:v>
                </c:pt>
                <c:pt idx="12233">
                  <c:v>1.7591499999999999E-2</c:v>
                </c:pt>
                <c:pt idx="12234">
                  <c:v>6.2990199999999998E-3</c:v>
                </c:pt>
                <c:pt idx="12235">
                  <c:v>8.2387899999999993E-3</c:v>
                </c:pt>
                <c:pt idx="12236">
                  <c:v>1.1202800000000001E-2</c:v>
                </c:pt>
                <c:pt idx="12237">
                  <c:v>7.6808900000000001E-3</c:v>
                </c:pt>
                <c:pt idx="12238">
                  <c:v>-1.7738299999999999E-3</c:v>
                </c:pt>
                <c:pt idx="12239">
                  <c:v>2.00825E-2</c:v>
                </c:pt>
                <c:pt idx="12240">
                  <c:v>2.52199E-2</c:v>
                </c:pt>
                <c:pt idx="12241">
                  <c:v>2.3348799999999999E-2</c:v>
                </c:pt>
                <c:pt idx="12242">
                  <c:v>-2.10762E-4</c:v>
                </c:pt>
                <c:pt idx="12243">
                  <c:v>-9.7980500000000009E-3</c:v>
                </c:pt>
                <c:pt idx="12244">
                  <c:v>8.0871600000000001E-4</c:v>
                </c:pt>
                <c:pt idx="12245">
                  <c:v>2.1711299999999999E-2</c:v>
                </c:pt>
                <c:pt idx="12246">
                  <c:v>5.6924799999999998E-3</c:v>
                </c:pt>
                <c:pt idx="12247">
                  <c:v>1.4370000000000001E-2</c:v>
                </c:pt>
                <c:pt idx="12248">
                  <c:v>2.89793E-2</c:v>
                </c:pt>
                <c:pt idx="12249">
                  <c:v>1.5637399999999999E-2</c:v>
                </c:pt>
                <c:pt idx="12250">
                  <c:v>6.2236799999999997E-3</c:v>
                </c:pt>
                <c:pt idx="12251">
                  <c:v>9.7351099999999999E-3</c:v>
                </c:pt>
                <c:pt idx="12252">
                  <c:v>2.22397E-3</c:v>
                </c:pt>
                <c:pt idx="12253">
                  <c:v>3.8337699999999998E-3</c:v>
                </c:pt>
                <c:pt idx="12254">
                  <c:v>-6.9465600000000001E-3</c:v>
                </c:pt>
                <c:pt idx="12255">
                  <c:v>1.50738E-2</c:v>
                </c:pt>
                <c:pt idx="12256">
                  <c:v>2.4025899999999999E-2</c:v>
                </c:pt>
                <c:pt idx="12257">
                  <c:v>1.46675E-3</c:v>
                </c:pt>
                <c:pt idx="12258">
                  <c:v>1.33305E-2</c:v>
                </c:pt>
                <c:pt idx="12259">
                  <c:v>9.1505100000000006E-3</c:v>
                </c:pt>
                <c:pt idx="12260">
                  <c:v>-9.6359299999999991E-3</c:v>
                </c:pt>
                <c:pt idx="12261">
                  <c:v>-3.9720500000000004E-3</c:v>
                </c:pt>
                <c:pt idx="12262">
                  <c:v>8.8968299999999997E-3</c:v>
                </c:pt>
                <c:pt idx="12263">
                  <c:v>8.14724E-3</c:v>
                </c:pt>
                <c:pt idx="12264">
                  <c:v>3.1089799999999999E-4</c:v>
                </c:pt>
                <c:pt idx="12265">
                  <c:v>3.0450799999999999E-3</c:v>
                </c:pt>
                <c:pt idx="12266">
                  <c:v>2.7409599999999999E-2</c:v>
                </c:pt>
                <c:pt idx="12267">
                  <c:v>4.1322700000000004E-3</c:v>
                </c:pt>
                <c:pt idx="12268">
                  <c:v>2.9630699999999999E-3</c:v>
                </c:pt>
                <c:pt idx="12269">
                  <c:v>8.3217599999999992E-3</c:v>
                </c:pt>
                <c:pt idx="12270">
                  <c:v>2.22492E-2</c:v>
                </c:pt>
                <c:pt idx="12271">
                  <c:v>-1.7480900000000001E-3</c:v>
                </c:pt>
                <c:pt idx="12272">
                  <c:v>-3.7507999999999999E-3</c:v>
                </c:pt>
                <c:pt idx="12273">
                  <c:v>3.1050700000000001E-2</c:v>
                </c:pt>
                <c:pt idx="12274">
                  <c:v>3.12319E-2</c:v>
                </c:pt>
                <c:pt idx="12275">
                  <c:v>9.7236600000000003E-3</c:v>
                </c:pt>
                <c:pt idx="12276">
                  <c:v>2.7684199999999999E-2</c:v>
                </c:pt>
                <c:pt idx="12277">
                  <c:v>2.77109E-2</c:v>
                </c:pt>
                <c:pt idx="12278">
                  <c:v>4.1853000000000001E-2</c:v>
                </c:pt>
                <c:pt idx="12279">
                  <c:v>1.3517400000000001E-2</c:v>
                </c:pt>
                <c:pt idx="12280">
                  <c:v>9.9172600000000007E-3</c:v>
                </c:pt>
                <c:pt idx="12281">
                  <c:v>3.2759700000000003E-2</c:v>
                </c:pt>
                <c:pt idx="12282">
                  <c:v>2.39248E-2</c:v>
                </c:pt>
                <c:pt idx="12283">
                  <c:v>2.6502600000000001E-2</c:v>
                </c:pt>
                <c:pt idx="12284">
                  <c:v>2.6645700000000001E-2</c:v>
                </c:pt>
                <c:pt idx="12285">
                  <c:v>3.03726E-2</c:v>
                </c:pt>
                <c:pt idx="12286">
                  <c:v>3.09334E-2</c:v>
                </c:pt>
                <c:pt idx="12287">
                  <c:v>1.26696E-2</c:v>
                </c:pt>
                <c:pt idx="12288">
                  <c:v>1.8524200000000001E-2</c:v>
                </c:pt>
                <c:pt idx="12289">
                  <c:v>2.1946899999999998E-2</c:v>
                </c:pt>
                <c:pt idx="12290">
                  <c:v>2.4461700000000001E-3</c:v>
                </c:pt>
                <c:pt idx="12291">
                  <c:v>1.70288E-2</c:v>
                </c:pt>
                <c:pt idx="12292">
                  <c:v>1.6702700000000001E-2</c:v>
                </c:pt>
                <c:pt idx="12293">
                  <c:v>8.7165799999999998E-3</c:v>
                </c:pt>
                <c:pt idx="12294">
                  <c:v>1.51787E-2</c:v>
                </c:pt>
                <c:pt idx="12295">
                  <c:v>1.4082900000000001E-2</c:v>
                </c:pt>
                <c:pt idx="12296">
                  <c:v>2.0685200000000001E-2</c:v>
                </c:pt>
                <c:pt idx="12297">
                  <c:v>1.2256599999999999E-2</c:v>
                </c:pt>
                <c:pt idx="12298">
                  <c:v>-2.6025800000000002E-3</c:v>
                </c:pt>
                <c:pt idx="12299">
                  <c:v>-1.0936700000000001E-2</c:v>
                </c:pt>
                <c:pt idx="12300">
                  <c:v>-1.74427E-3</c:v>
                </c:pt>
                <c:pt idx="12301">
                  <c:v>-1.09768E-3</c:v>
                </c:pt>
                <c:pt idx="12302">
                  <c:v>-2.1715200000000001E-3</c:v>
                </c:pt>
                <c:pt idx="12303">
                  <c:v>2.5215099999999998E-3</c:v>
                </c:pt>
                <c:pt idx="12304">
                  <c:v>-6.9312999999999996E-3</c:v>
                </c:pt>
                <c:pt idx="12305">
                  <c:v>-6.91795E-3</c:v>
                </c:pt>
                <c:pt idx="12306">
                  <c:v>-2.2325499999999998E-3</c:v>
                </c:pt>
                <c:pt idx="12307">
                  <c:v>5.4693199999999997E-3</c:v>
                </c:pt>
                <c:pt idx="12308">
                  <c:v>1.11542E-2</c:v>
                </c:pt>
                <c:pt idx="12309">
                  <c:v>-2.9268300000000001E-3</c:v>
                </c:pt>
                <c:pt idx="12310">
                  <c:v>4.1837699999999999E-3</c:v>
                </c:pt>
                <c:pt idx="12311">
                  <c:v>1.5205400000000001E-2</c:v>
                </c:pt>
                <c:pt idx="12312">
                  <c:v>1.0746E-2</c:v>
                </c:pt>
                <c:pt idx="12313">
                  <c:v>7.7705400000000003E-3</c:v>
                </c:pt>
                <c:pt idx="12314">
                  <c:v>2.4134599999999999E-2</c:v>
                </c:pt>
                <c:pt idx="12315">
                  <c:v>1.30987E-2</c:v>
                </c:pt>
                <c:pt idx="12316">
                  <c:v>1.4042900000000001E-2</c:v>
                </c:pt>
                <c:pt idx="12317">
                  <c:v>1.93586E-2</c:v>
                </c:pt>
                <c:pt idx="12318">
                  <c:v>3.9605099999999997E-2</c:v>
                </c:pt>
                <c:pt idx="12319">
                  <c:v>2.47993E-2</c:v>
                </c:pt>
                <c:pt idx="12320">
                  <c:v>2.54354E-2</c:v>
                </c:pt>
                <c:pt idx="12321">
                  <c:v>2.01797E-3</c:v>
                </c:pt>
                <c:pt idx="12322">
                  <c:v>2.43406E-2</c:v>
                </c:pt>
                <c:pt idx="12323">
                  <c:v>1.89619E-2</c:v>
                </c:pt>
                <c:pt idx="12324">
                  <c:v>2.74048E-2</c:v>
                </c:pt>
                <c:pt idx="12325">
                  <c:v>2.4914700000000001E-2</c:v>
                </c:pt>
                <c:pt idx="12326" formatCode="0.00E+00">
                  <c:v>1.5909199999999998E-2</c:v>
                </c:pt>
                <c:pt idx="12327">
                  <c:v>3.7573799999999997E-2</c:v>
                </c:pt>
                <c:pt idx="12328">
                  <c:v>1.29795E-2</c:v>
                </c:pt>
                <c:pt idx="12329">
                  <c:v>2.1773299999999999E-2</c:v>
                </c:pt>
                <c:pt idx="12330">
                  <c:v>1.17807E-2</c:v>
                </c:pt>
                <c:pt idx="12331">
                  <c:v>6.8168600000000001E-3</c:v>
                </c:pt>
                <c:pt idx="12332">
                  <c:v>1.19276E-2</c:v>
                </c:pt>
                <c:pt idx="12333">
                  <c:v>1.18952E-2</c:v>
                </c:pt>
                <c:pt idx="12334">
                  <c:v>2.0771000000000001E-3</c:v>
                </c:pt>
                <c:pt idx="12335">
                  <c:v>9.2134499999999998E-3</c:v>
                </c:pt>
                <c:pt idx="12336">
                  <c:v>-4.3172799999999997E-3</c:v>
                </c:pt>
                <c:pt idx="12337">
                  <c:v>6.3266800000000003E-3</c:v>
                </c:pt>
                <c:pt idx="12338">
                  <c:v>1.28717E-2</c:v>
                </c:pt>
                <c:pt idx="12339">
                  <c:v>4.1790000000000004E-3</c:v>
                </c:pt>
                <c:pt idx="12340">
                  <c:v>1.15566E-2</c:v>
                </c:pt>
                <c:pt idx="12341">
                  <c:v>7.9364799999999992E-3</c:v>
                </c:pt>
                <c:pt idx="12342">
                  <c:v>2.1228799999999999E-2</c:v>
                </c:pt>
                <c:pt idx="12343">
                  <c:v>-1.68228E-3</c:v>
                </c:pt>
                <c:pt idx="12344">
                  <c:v>1.18093E-2</c:v>
                </c:pt>
                <c:pt idx="12345">
                  <c:v>6.8922000000000002E-3</c:v>
                </c:pt>
                <c:pt idx="12346">
                  <c:v>1.7185200000000001E-2</c:v>
                </c:pt>
                <c:pt idx="12347">
                  <c:v>1.46561E-2</c:v>
                </c:pt>
                <c:pt idx="12348">
                  <c:v>9.1104500000000008E-3</c:v>
                </c:pt>
                <c:pt idx="12349">
                  <c:v>2.85978E-2</c:v>
                </c:pt>
                <c:pt idx="12350">
                  <c:v>1.8949500000000001E-2</c:v>
                </c:pt>
                <c:pt idx="12351">
                  <c:v>4.5747799999999996E-3</c:v>
                </c:pt>
                <c:pt idx="12352">
                  <c:v>1.1489900000000001E-2</c:v>
                </c:pt>
                <c:pt idx="12353">
                  <c:v>2.7434299999999998E-2</c:v>
                </c:pt>
                <c:pt idx="12354">
                  <c:v>2.0904499999999999E-2</c:v>
                </c:pt>
                <c:pt idx="12355">
                  <c:v>2.3936300000000001E-2</c:v>
                </c:pt>
                <c:pt idx="12356" formatCode="0.00E+00">
                  <c:v>2.25544E-3</c:v>
                </c:pt>
                <c:pt idx="12357">
                  <c:v>2.5874100000000001E-2</c:v>
                </c:pt>
                <c:pt idx="12358">
                  <c:v>1.21651E-2</c:v>
                </c:pt>
                <c:pt idx="12359">
                  <c:v>2.73762E-2</c:v>
                </c:pt>
                <c:pt idx="12360">
                  <c:v>2.8924900000000002E-3</c:v>
                </c:pt>
                <c:pt idx="12361">
                  <c:v>2.35929E-2</c:v>
                </c:pt>
                <c:pt idx="12362">
                  <c:v>1.68734E-2</c:v>
                </c:pt>
                <c:pt idx="12363">
                  <c:v>2.7624099999999999E-2</c:v>
                </c:pt>
                <c:pt idx="12364">
                  <c:v>1.94159E-2</c:v>
                </c:pt>
                <c:pt idx="12365">
                  <c:v>3.3550300000000002E-3</c:v>
                </c:pt>
                <c:pt idx="12366">
                  <c:v>5.8183699999999998E-3</c:v>
                </c:pt>
                <c:pt idx="12367">
                  <c:v>9.1009100000000002E-3</c:v>
                </c:pt>
                <c:pt idx="12368">
                  <c:v>2.00176E-2</c:v>
                </c:pt>
                <c:pt idx="12369">
                  <c:v>3.72887E-3</c:v>
                </c:pt>
                <c:pt idx="12370">
                  <c:v>1.0683099999999999E-2</c:v>
                </c:pt>
                <c:pt idx="12371">
                  <c:v>9.0494200000000007E-3</c:v>
                </c:pt>
                <c:pt idx="12372">
                  <c:v>9.2134499999999998E-3</c:v>
                </c:pt>
                <c:pt idx="12373">
                  <c:v>6.3266800000000003E-3</c:v>
                </c:pt>
                <c:pt idx="12374">
                  <c:v>1.8316300000000001E-2</c:v>
                </c:pt>
                <c:pt idx="12375">
                  <c:v>2.5781599999999998E-2</c:v>
                </c:pt>
                <c:pt idx="12376">
                  <c:v>1.13001E-2</c:v>
                </c:pt>
                <c:pt idx="12377">
                  <c:v>-6.8359400000000004E-3</c:v>
                </c:pt>
                <c:pt idx="12378">
                  <c:v>1.09005E-2</c:v>
                </c:pt>
                <c:pt idx="12379">
                  <c:v>1.02463E-2</c:v>
                </c:pt>
                <c:pt idx="12380">
                  <c:v>1.4385200000000001E-2</c:v>
                </c:pt>
                <c:pt idx="12381">
                  <c:v>1.93768E-2</c:v>
                </c:pt>
                <c:pt idx="12382">
                  <c:v>2.31466E-2</c:v>
                </c:pt>
                <c:pt idx="12383">
                  <c:v>2.5387799999999999E-2</c:v>
                </c:pt>
                <c:pt idx="12384">
                  <c:v>1.76458E-2</c:v>
                </c:pt>
                <c:pt idx="12385">
                  <c:v>1.4424299999999999E-2</c:v>
                </c:pt>
                <c:pt idx="12386">
                  <c:v>3.6381700000000003E-2</c:v>
                </c:pt>
                <c:pt idx="12387">
                  <c:v>5.5465699999999998E-3</c:v>
                </c:pt>
                <c:pt idx="12388">
                  <c:v>9.1104500000000008E-3</c:v>
                </c:pt>
                <c:pt idx="12389">
                  <c:v>1.8740699999999999E-2</c:v>
                </c:pt>
                <c:pt idx="12390">
                  <c:v>1.4942199999999999E-2</c:v>
                </c:pt>
                <c:pt idx="12391">
                  <c:v>4.6806299999999999E-3</c:v>
                </c:pt>
                <c:pt idx="12392">
                  <c:v>5.0935700000000004E-3</c:v>
                </c:pt>
                <c:pt idx="12393">
                  <c:v>1.37606E-2</c:v>
                </c:pt>
                <c:pt idx="12394">
                  <c:v>2.0957900000000002E-2</c:v>
                </c:pt>
                <c:pt idx="12395">
                  <c:v>1.29509E-3</c:v>
                </c:pt>
                <c:pt idx="12396">
                  <c:v>-4.9734100000000002E-3</c:v>
                </c:pt>
                <c:pt idx="12397">
                  <c:v>2.8266900000000002E-3</c:v>
                </c:pt>
                <c:pt idx="12398">
                  <c:v>1.34888E-2</c:v>
                </c:pt>
                <c:pt idx="12399">
                  <c:v>1.1912300000000001E-2</c:v>
                </c:pt>
                <c:pt idx="12400">
                  <c:v>4.1627900000000004E-3</c:v>
                </c:pt>
                <c:pt idx="12401">
                  <c:v>7.06005E-3</c:v>
                </c:pt>
                <c:pt idx="12402">
                  <c:v>-9.6416499999999999E-3</c:v>
                </c:pt>
                <c:pt idx="12403">
                  <c:v>-4.4412599999999998E-3</c:v>
                </c:pt>
                <c:pt idx="12404">
                  <c:v>1.0266300000000001E-2</c:v>
                </c:pt>
                <c:pt idx="12405">
                  <c:v>1.6775100000000001E-2</c:v>
                </c:pt>
                <c:pt idx="12406">
                  <c:v>3.7088400000000001E-3</c:v>
                </c:pt>
                <c:pt idx="12407">
                  <c:v>-2.3746499999999999E-4</c:v>
                </c:pt>
                <c:pt idx="12408">
                  <c:v>7.15542E-3</c:v>
                </c:pt>
                <c:pt idx="12409">
                  <c:v>-2.6998500000000002E-3</c:v>
                </c:pt>
                <c:pt idx="12410">
                  <c:v>1.9960400000000001E-3</c:v>
                </c:pt>
                <c:pt idx="12411">
                  <c:v>-5.2309000000000001E-3</c:v>
                </c:pt>
                <c:pt idx="12412">
                  <c:v>7.0953399999999995E-4</c:v>
                </c:pt>
                <c:pt idx="12413">
                  <c:v>-7.49016E-3</c:v>
                </c:pt>
                <c:pt idx="12414">
                  <c:v>1.4330900000000001E-2</c:v>
                </c:pt>
                <c:pt idx="12415">
                  <c:v>1.25275E-2</c:v>
                </c:pt>
                <c:pt idx="12416">
                  <c:v>-4.5766799999999996E-3</c:v>
                </c:pt>
                <c:pt idx="12417">
                  <c:v>-1.1126499999999999E-2</c:v>
                </c:pt>
                <c:pt idx="12418">
                  <c:v>-2.1130599999999999E-2</c:v>
                </c:pt>
                <c:pt idx="12419">
                  <c:v>-1.14059E-2</c:v>
                </c:pt>
                <c:pt idx="12420">
                  <c:v>1.4772400000000001E-3</c:v>
                </c:pt>
                <c:pt idx="12421">
                  <c:v>-1.31197E-2</c:v>
                </c:pt>
                <c:pt idx="12422">
                  <c:v>-1.3595599999999999E-2</c:v>
                </c:pt>
                <c:pt idx="12423">
                  <c:v>-6.1750399999999997E-3</c:v>
                </c:pt>
                <c:pt idx="12424">
                  <c:v>-9.1676699999999993E-3</c:v>
                </c:pt>
                <c:pt idx="12425">
                  <c:v>-1.79787E-2</c:v>
                </c:pt>
                <c:pt idx="12426">
                  <c:v>-2.1453900000000001E-2</c:v>
                </c:pt>
                <c:pt idx="12427">
                  <c:v>5.3215000000000001E-4</c:v>
                </c:pt>
                <c:pt idx="12428">
                  <c:v>-2.3489000000000001E-3</c:v>
                </c:pt>
                <c:pt idx="12429">
                  <c:v>-2.23532E-2</c:v>
                </c:pt>
                <c:pt idx="12430">
                  <c:v>-1.9208900000000001E-2</c:v>
                </c:pt>
                <c:pt idx="12431">
                  <c:v>-1.1606200000000001E-2</c:v>
                </c:pt>
                <c:pt idx="12432">
                  <c:v>-2.12421E-2</c:v>
                </c:pt>
                <c:pt idx="12433">
                  <c:v>-7.6293899999999998E-3</c:v>
                </c:pt>
                <c:pt idx="12434">
                  <c:v>-1.2605699999999999E-2</c:v>
                </c:pt>
                <c:pt idx="12435">
                  <c:v>3.07274E-3</c:v>
                </c:pt>
                <c:pt idx="12436">
                  <c:v>-1.25599E-3</c:v>
                </c:pt>
                <c:pt idx="12437">
                  <c:v>-1.4464400000000001E-2</c:v>
                </c:pt>
                <c:pt idx="12438">
                  <c:v>-7.28512E-3</c:v>
                </c:pt>
                <c:pt idx="12439">
                  <c:v>-1.76411E-2</c:v>
                </c:pt>
                <c:pt idx="12440">
                  <c:v>8.0194499999999991E-3</c:v>
                </c:pt>
                <c:pt idx="12441">
                  <c:v>-2.30503E-3</c:v>
                </c:pt>
                <c:pt idx="12442">
                  <c:v>-1.0269199999999999E-2</c:v>
                </c:pt>
                <c:pt idx="12443">
                  <c:v>1.0614400000000001E-3</c:v>
                </c:pt>
                <c:pt idx="12444">
                  <c:v>1.0005999999999999E-2</c:v>
                </c:pt>
                <c:pt idx="12445">
                  <c:v>4.4898999999999998E-3</c:v>
                </c:pt>
                <c:pt idx="12446">
                  <c:v>-9.7503699999999995E-3</c:v>
                </c:pt>
                <c:pt idx="12447">
                  <c:v>-5.8364899999999997E-3</c:v>
                </c:pt>
                <c:pt idx="12448">
                  <c:v>7.6999700000000004E-3</c:v>
                </c:pt>
                <c:pt idx="12449">
                  <c:v>9.6216200000000009E-3</c:v>
                </c:pt>
                <c:pt idx="12450">
                  <c:v>8.9206700000000003E-3</c:v>
                </c:pt>
                <c:pt idx="12451">
                  <c:v>6.5135999999999996E-3</c:v>
                </c:pt>
                <c:pt idx="12452">
                  <c:v>1.04799E-2</c:v>
                </c:pt>
                <c:pt idx="12453">
                  <c:v>1.3560300000000001E-2</c:v>
                </c:pt>
                <c:pt idx="12454">
                  <c:v>9.3326599999999996E-3</c:v>
                </c:pt>
                <c:pt idx="12455">
                  <c:v>-4.3869E-3</c:v>
                </c:pt>
                <c:pt idx="12456">
                  <c:v>2.3119899999999999E-2</c:v>
                </c:pt>
                <c:pt idx="12457">
                  <c:v>9.8600400000000005E-3</c:v>
                </c:pt>
                <c:pt idx="12458">
                  <c:v>-1.35994E-3</c:v>
                </c:pt>
                <c:pt idx="12459">
                  <c:v>9.9477799999999998E-3</c:v>
                </c:pt>
                <c:pt idx="12460">
                  <c:v>2.1843000000000001E-2</c:v>
                </c:pt>
                <c:pt idx="12461">
                  <c:v>1.36557E-2</c:v>
                </c:pt>
                <c:pt idx="12462">
                  <c:v>8.5582699999999998E-3</c:v>
                </c:pt>
                <c:pt idx="12463">
                  <c:v>-1.3852099999999999E-2</c:v>
                </c:pt>
                <c:pt idx="12464">
                  <c:v>1.7066000000000001E-2</c:v>
                </c:pt>
                <c:pt idx="12465">
                  <c:v>-1.3408700000000001E-3</c:v>
                </c:pt>
                <c:pt idx="12466">
                  <c:v>9.7198500000000004E-3</c:v>
                </c:pt>
                <c:pt idx="12467">
                  <c:v>3.5152400000000002E-3</c:v>
                </c:pt>
                <c:pt idx="12468">
                  <c:v>-5.1917999999999999E-3</c:v>
                </c:pt>
                <c:pt idx="12469">
                  <c:v>3.9825399999999997E-3</c:v>
                </c:pt>
                <c:pt idx="12470">
                  <c:v>-9.2487300000000001E-3</c:v>
                </c:pt>
                <c:pt idx="12471">
                  <c:v>4.1675600000000001E-4</c:v>
                </c:pt>
                <c:pt idx="12472">
                  <c:v>-1.2307200000000001E-2</c:v>
                </c:pt>
                <c:pt idx="12473">
                  <c:v>-9.5453299999999994E-3</c:v>
                </c:pt>
                <c:pt idx="12474">
                  <c:v>-3.7231400000000002E-3</c:v>
                </c:pt>
                <c:pt idx="12475">
                  <c:v>-1.6777E-2</c:v>
                </c:pt>
                <c:pt idx="12476">
                  <c:v>-2.3324000000000001E-2</c:v>
                </c:pt>
                <c:pt idx="12477">
                  <c:v>-3.4296E-2</c:v>
                </c:pt>
                <c:pt idx="12478">
                  <c:v>1.0071800000000001E-2</c:v>
                </c:pt>
                <c:pt idx="12479">
                  <c:v>-2.09713E-3</c:v>
                </c:pt>
                <c:pt idx="12480">
                  <c:v>-5.6428900000000002E-3</c:v>
                </c:pt>
                <c:pt idx="12481">
                  <c:v>-5.4073300000000001E-3</c:v>
                </c:pt>
                <c:pt idx="12482">
                  <c:v>-1.5946399999999999E-2</c:v>
                </c:pt>
                <c:pt idx="12483">
                  <c:v>-6.3857999999999996E-3</c:v>
                </c:pt>
                <c:pt idx="12484">
                  <c:v>-1.1414499999999999E-2</c:v>
                </c:pt>
                <c:pt idx="12485">
                  <c:v>2.5491699999999999E-3</c:v>
                </c:pt>
                <c:pt idx="12486">
                  <c:v>-1.6076099999999999E-2</c:v>
                </c:pt>
                <c:pt idx="12487">
                  <c:v>-2.51036E-2</c:v>
                </c:pt>
                <c:pt idx="12488">
                  <c:v>-7.7419300000000002E-3</c:v>
                </c:pt>
                <c:pt idx="12489">
                  <c:v>-1.06096E-2</c:v>
                </c:pt>
                <c:pt idx="12490">
                  <c:v>-1.18742E-2</c:v>
                </c:pt>
                <c:pt idx="12491">
                  <c:v>-8.8844300000000005E-3</c:v>
                </c:pt>
                <c:pt idx="12492">
                  <c:v>-2.9459E-3</c:v>
                </c:pt>
                <c:pt idx="12493">
                  <c:v>-1.85156E-2</c:v>
                </c:pt>
                <c:pt idx="12494">
                  <c:v>-1.54562E-2</c:v>
                </c:pt>
                <c:pt idx="12495">
                  <c:v>-8.8653599999999992E-3</c:v>
                </c:pt>
                <c:pt idx="12496">
                  <c:v>5.9957500000000002E-3</c:v>
                </c:pt>
                <c:pt idx="12497">
                  <c:v>-1.66836E-2</c:v>
                </c:pt>
                <c:pt idx="12498">
                  <c:v>-1.27592E-2</c:v>
                </c:pt>
                <c:pt idx="12499">
                  <c:v>-1.3845400000000001E-2</c:v>
                </c:pt>
                <c:pt idx="12500">
                  <c:v>-7.7571899999999997E-3</c:v>
                </c:pt>
                <c:pt idx="12501">
                  <c:v>-3.6268199999999998E-3</c:v>
                </c:pt>
                <c:pt idx="12502">
                  <c:v>-4.6396299999999996E-3</c:v>
                </c:pt>
                <c:pt idx="12503">
                  <c:v>-2.1856299999999999E-2</c:v>
                </c:pt>
                <c:pt idx="12504">
                  <c:v>-2.3179100000000001E-2</c:v>
                </c:pt>
                <c:pt idx="12505">
                  <c:v>-2.0004299999999999E-2</c:v>
                </c:pt>
                <c:pt idx="12506">
                  <c:v>-2.5337200000000001E-2</c:v>
                </c:pt>
                <c:pt idx="12507">
                  <c:v>-1.05343E-2</c:v>
                </c:pt>
                <c:pt idx="12508">
                  <c:v>-6.2198599999999998E-3</c:v>
                </c:pt>
                <c:pt idx="12509">
                  <c:v>-1.8768299999999999E-3</c:v>
                </c:pt>
                <c:pt idx="12510">
                  <c:v>-3.7394499999999997E-2</c:v>
                </c:pt>
                <c:pt idx="12511">
                  <c:v>-1.8057799999999999E-2</c:v>
                </c:pt>
                <c:pt idx="12512">
                  <c:v>-5.2633300000000001E-3</c:v>
                </c:pt>
                <c:pt idx="12513">
                  <c:v>-1.37806E-2</c:v>
                </c:pt>
                <c:pt idx="12514">
                  <c:v>-2.99425E-2</c:v>
                </c:pt>
                <c:pt idx="12515">
                  <c:v>-2.9453300000000002E-2</c:v>
                </c:pt>
                <c:pt idx="12516">
                  <c:v>-2.8458600000000001E-2</c:v>
                </c:pt>
                <c:pt idx="12517">
                  <c:v>-1.6437500000000001E-2</c:v>
                </c:pt>
                <c:pt idx="12518">
                  <c:v>-1.09167E-2</c:v>
                </c:pt>
                <c:pt idx="12519">
                  <c:v>-1.18017E-2</c:v>
                </c:pt>
                <c:pt idx="12520">
                  <c:v>3.0021700000000002E-3</c:v>
                </c:pt>
                <c:pt idx="12521">
                  <c:v>-1.64394E-2</c:v>
                </c:pt>
                <c:pt idx="12522">
                  <c:v>-1.8412600000000001E-2</c:v>
                </c:pt>
                <c:pt idx="12523">
                  <c:v>-1.07946E-2</c:v>
                </c:pt>
                <c:pt idx="12524">
                  <c:v>-1.8665299999999999E-2</c:v>
                </c:pt>
                <c:pt idx="12525">
                  <c:v>-1.3311399999999999E-2</c:v>
                </c:pt>
                <c:pt idx="12526">
                  <c:v>-1.9368199999999999E-2</c:v>
                </c:pt>
                <c:pt idx="12527">
                  <c:v>-1.2991000000000001E-2</c:v>
                </c:pt>
                <c:pt idx="12528">
                  <c:v>-2.6559800000000001E-2</c:v>
                </c:pt>
                <c:pt idx="12529">
                  <c:v>-1.7632499999999999E-2</c:v>
                </c:pt>
                <c:pt idx="12530">
                  <c:v>-2.3550999999999999E-2</c:v>
                </c:pt>
                <c:pt idx="12531">
                  <c:v>-1.2836500000000001E-2</c:v>
                </c:pt>
                <c:pt idx="12532">
                  <c:v>-1.9593200000000002E-2</c:v>
                </c:pt>
                <c:pt idx="12533">
                  <c:v>-1.6189599999999998E-2</c:v>
                </c:pt>
                <c:pt idx="12534">
                  <c:v>-2.7732799999999998E-2</c:v>
                </c:pt>
                <c:pt idx="12535">
                  <c:v>-3.0657799999999999E-2</c:v>
                </c:pt>
                <c:pt idx="12536">
                  <c:v>-4.3430299999999998E-2</c:v>
                </c:pt>
                <c:pt idx="12537">
                  <c:v>-2.24876E-2</c:v>
                </c:pt>
                <c:pt idx="12538">
                  <c:v>-8.0452000000000006E-3</c:v>
                </c:pt>
                <c:pt idx="12539">
                  <c:v>-1.42174E-2</c:v>
                </c:pt>
                <c:pt idx="12540" formatCode="0.00E+00">
                  <c:v>-1.29642E-2</c:v>
                </c:pt>
                <c:pt idx="12541">
                  <c:v>-2.1131500000000001E-2</c:v>
                </c:pt>
                <c:pt idx="12542">
                  <c:v>-2.7382900000000002E-2</c:v>
                </c:pt>
                <c:pt idx="12543">
                  <c:v>-3.4708999999999997E-2</c:v>
                </c:pt>
                <c:pt idx="12544">
                  <c:v>-3.2607999999999998E-2</c:v>
                </c:pt>
                <c:pt idx="12545">
                  <c:v>-3.27835E-2</c:v>
                </c:pt>
                <c:pt idx="12546">
                  <c:v>-2.0057700000000001E-2</c:v>
                </c:pt>
                <c:pt idx="12547">
                  <c:v>-2.7753799999999999E-2</c:v>
                </c:pt>
                <c:pt idx="12548">
                  <c:v>-1.64289E-2</c:v>
                </c:pt>
                <c:pt idx="12549">
                  <c:v>-1.43318E-2</c:v>
                </c:pt>
                <c:pt idx="12550">
                  <c:v>-1.30978E-2</c:v>
                </c:pt>
                <c:pt idx="12551">
                  <c:v>-2.7214100000000001E-2</c:v>
                </c:pt>
                <c:pt idx="12552">
                  <c:v>-3.1997699999999997E-2</c:v>
                </c:pt>
                <c:pt idx="12553">
                  <c:v>-3.3354799999999997E-2</c:v>
                </c:pt>
                <c:pt idx="12554">
                  <c:v>-1.06354E-2</c:v>
                </c:pt>
                <c:pt idx="12555">
                  <c:v>-3.2244700000000001E-2</c:v>
                </c:pt>
                <c:pt idx="12556">
                  <c:v>-2.04802E-2</c:v>
                </c:pt>
                <c:pt idx="12557">
                  <c:v>-4.7903099999999999E-3</c:v>
                </c:pt>
                <c:pt idx="12558">
                  <c:v>-9.6559499999999999E-3</c:v>
                </c:pt>
                <c:pt idx="12559">
                  <c:v>2.8791400000000001E-3</c:v>
                </c:pt>
                <c:pt idx="12560">
                  <c:v>-5.7449299999999997E-3</c:v>
                </c:pt>
                <c:pt idx="12561">
                  <c:v>-6.2198599999999998E-3</c:v>
                </c:pt>
                <c:pt idx="12562">
                  <c:v>9.1266600000000002E-4</c:v>
                </c:pt>
                <c:pt idx="12563">
                  <c:v>-1.0330199999999999E-2</c:v>
                </c:pt>
                <c:pt idx="12564">
                  <c:v>-7.5073199999999996E-3</c:v>
                </c:pt>
                <c:pt idx="12565">
                  <c:v>2.2566800000000001E-2</c:v>
                </c:pt>
                <c:pt idx="12566">
                  <c:v>9.9267999999999995E-3</c:v>
                </c:pt>
                <c:pt idx="12567">
                  <c:v>-1.8265699999999999E-2</c:v>
                </c:pt>
                <c:pt idx="12568">
                  <c:v>-1.23415E-2</c:v>
                </c:pt>
                <c:pt idx="12569" formatCode="0.00E+00">
                  <c:v>6.6270799999999996E-3</c:v>
                </c:pt>
                <c:pt idx="12570">
                  <c:v>1.5877700000000002E-2</c:v>
                </c:pt>
                <c:pt idx="12571">
                  <c:v>9.7627600000000005E-3</c:v>
                </c:pt>
                <c:pt idx="12572">
                  <c:v>6.4773599999999997E-3</c:v>
                </c:pt>
                <c:pt idx="12573">
                  <c:v>-4.7178300000000001E-3</c:v>
                </c:pt>
                <c:pt idx="12574">
                  <c:v>-8.55064E-3</c:v>
                </c:pt>
                <c:pt idx="12575">
                  <c:v>-1.6493799999999999E-2</c:v>
                </c:pt>
                <c:pt idx="12576">
                  <c:v>2.5539400000000002E-3</c:v>
                </c:pt>
                <c:pt idx="12577">
                  <c:v>-7.1249E-3</c:v>
                </c:pt>
                <c:pt idx="12578">
                  <c:v>-1.2763999999999999E-2</c:v>
                </c:pt>
                <c:pt idx="12579">
                  <c:v>1.0931E-2</c:v>
                </c:pt>
                <c:pt idx="12580">
                  <c:v>-8.5334799999999995E-3</c:v>
                </c:pt>
                <c:pt idx="12581">
                  <c:v>-8.8586800000000007E-3</c:v>
                </c:pt>
                <c:pt idx="12582">
                  <c:v>-2.32038E-2</c:v>
                </c:pt>
                <c:pt idx="12583">
                  <c:v>-1.8485999999999999E-2</c:v>
                </c:pt>
                <c:pt idx="12584">
                  <c:v>-1.52941E-2</c:v>
                </c:pt>
                <c:pt idx="12585">
                  <c:v>-3.4782399999999998E-2</c:v>
                </c:pt>
                <c:pt idx="12586">
                  <c:v>-1.28031E-2</c:v>
                </c:pt>
                <c:pt idx="12587">
                  <c:v>2.8295500000000001E-3</c:v>
                </c:pt>
                <c:pt idx="12588">
                  <c:v>-1.1058800000000001E-2</c:v>
                </c:pt>
                <c:pt idx="12589">
                  <c:v>-1.7551400000000002E-2</c:v>
                </c:pt>
                <c:pt idx="12590">
                  <c:v>-2.6332899999999999E-2</c:v>
                </c:pt>
                <c:pt idx="12591">
                  <c:v>-1.7746000000000001E-2</c:v>
                </c:pt>
                <c:pt idx="12592">
                  <c:v>-2.3690200000000002E-2</c:v>
                </c:pt>
                <c:pt idx="12593">
                  <c:v>-1.75219E-2</c:v>
                </c:pt>
                <c:pt idx="12594">
                  <c:v>-8.2826600000000007E-3</c:v>
                </c:pt>
                <c:pt idx="12595">
                  <c:v>-2.35023E-2</c:v>
                </c:pt>
                <c:pt idx="12596">
                  <c:v>-1.2308100000000001E-2</c:v>
                </c:pt>
                <c:pt idx="12597">
                  <c:v>-1.6070399999999999E-2</c:v>
                </c:pt>
                <c:pt idx="12598" formatCode="0.00E+00">
                  <c:v>-5.3672800000000003E-3</c:v>
                </c:pt>
                <c:pt idx="12599">
                  <c:v>-2.29731E-2</c:v>
                </c:pt>
                <c:pt idx="12600">
                  <c:v>-1.27983E-2</c:v>
                </c:pt>
                <c:pt idx="12601">
                  <c:v>-1.20144E-2</c:v>
                </c:pt>
                <c:pt idx="12602">
                  <c:v>-6.0758599999999998E-3</c:v>
                </c:pt>
                <c:pt idx="12603">
                  <c:v>-2.6859299999999999E-2</c:v>
                </c:pt>
                <c:pt idx="12604">
                  <c:v>-8.2006500000000003E-3</c:v>
                </c:pt>
                <c:pt idx="12605">
                  <c:v>-7.2183600000000001E-3</c:v>
                </c:pt>
                <c:pt idx="12606">
                  <c:v>-2.2623999999999998E-2</c:v>
                </c:pt>
                <c:pt idx="12607">
                  <c:v>-2.9191999999999999E-2</c:v>
                </c:pt>
                <c:pt idx="12608">
                  <c:v>-2.04954E-2</c:v>
                </c:pt>
                <c:pt idx="12609">
                  <c:v>-5.5437100000000003E-3</c:v>
                </c:pt>
                <c:pt idx="12610">
                  <c:v>-1.44472E-2</c:v>
                </c:pt>
                <c:pt idx="12611">
                  <c:v>-3.5239199999999998E-2</c:v>
                </c:pt>
                <c:pt idx="12612">
                  <c:v>-2.03886E-2</c:v>
                </c:pt>
                <c:pt idx="12613">
                  <c:v>-1.7523799999999999E-2</c:v>
                </c:pt>
                <c:pt idx="12614">
                  <c:v>-3.2615699999999999E-4</c:v>
                </c:pt>
                <c:pt idx="12615">
                  <c:v>-1.42097E-2</c:v>
                </c:pt>
                <c:pt idx="12616">
                  <c:v>-6.4363500000000004E-3</c:v>
                </c:pt>
                <c:pt idx="12617">
                  <c:v>-2.07624E-2</c:v>
                </c:pt>
                <c:pt idx="12618">
                  <c:v>-2.0447699999999999E-2</c:v>
                </c:pt>
                <c:pt idx="12619">
                  <c:v>-3.0822800000000001E-2</c:v>
                </c:pt>
                <c:pt idx="12620">
                  <c:v>-1.01519E-2</c:v>
                </c:pt>
                <c:pt idx="12621">
                  <c:v>-9.8657599999999995E-3</c:v>
                </c:pt>
                <c:pt idx="12622" formatCode="0.00E+00">
                  <c:v>-3.3633200000000002E-2</c:v>
                </c:pt>
                <c:pt idx="12623">
                  <c:v>-3.8988099999999998E-2</c:v>
                </c:pt>
                <c:pt idx="12624">
                  <c:v>-4.9371700000000003E-3</c:v>
                </c:pt>
                <c:pt idx="12625">
                  <c:v>-2.3555799999999999E-3</c:v>
                </c:pt>
                <c:pt idx="12626">
                  <c:v>-2.3842800000000001E-2</c:v>
                </c:pt>
                <c:pt idx="12627">
                  <c:v>-1.52178E-2</c:v>
                </c:pt>
                <c:pt idx="12628">
                  <c:v>-1.43518E-2</c:v>
                </c:pt>
                <c:pt idx="12629">
                  <c:v>-1.8013999999999999E-2</c:v>
                </c:pt>
                <c:pt idx="12630">
                  <c:v>-3.7712099999999998E-2</c:v>
                </c:pt>
                <c:pt idx="12631">
                  <c:v>-1.89953E-2</c:v>
                </c:pt>
                <c:pt idx="12632">
                  <c:v>-2.3716000000000001E-2</c:v>
                </c:pt>
                <c:pt idx="12633">
                  <c:v>-4.8570599999999998E-3</c:v>
                </c:pt>
                <c:pt idx="12634">
                  <c:v>-2.74925E-2</c:v>
                </c:pt>
                <c:pt idx="12635">
                  <c:v>8.3684899999999993E-3</c:v>
                </c:pt>
                <c:pt idx="12636">
                  <c:v>8.0118199999999994E-3</c:v>
                </c:pt>
                <c:pt idx="12637">
                  <c:v>-2.7839699999999998E-2</c:v>
                </c:pt>
                <c:pt idx="12638">
                  <c:v>-3.5560599999999998E-2</c:v>
                </c:pt>
                <c:pt idx="12639">
                  <c:v>-5.7210899999999999E-3</c:v>
                </c:pt>
                <c:pt idx="12640">
                  <c:v>-1.27621E-2</c:v>
                </c:pt>
                <c:pt idx="12641">
                  <c:v>-4.5516000000000001E-2</c:v>
                </c:pt>
                <c:pt idx="12642">
                  <c:v>-3.8789700000000003E-2</c:v>
                </c:pt>
                <c:pt idx="12643">
                  <c:v>-7.3776199999999997E-3</c:v>
                </c:pt>
                <c:pt idx="12644">
                  <c:v>-1.8109299999999998E-2</c:v>
                </c:pt>
                <c:pt idx="12645">
                  <c:v>-2.0179699999999998E-2</c:v>
                </c:pt>
                <c:pt idx="12646">
                  <c:v>-2.8867699999999999E-3</c:v>
                </c:pt>
                <c:pt idx="12647">
                  <c:v>-1.7452200000000001E-2</c:v>
                </c:pt>
                <c:pt idx="12648">
                  <c:v>-4.2181000000000003E-2</c:v>
                </c:pt>
                <c:pt idx="12649">
                  <c:v>-3.3142999999999999E-2</c:v>
                </c:pt>
                <c:pt idx="12650">
                  <c:v>-2.5692900000000001E-2</c:v>
                </c:pt>
                <c:pt idx="12651">
                  <c:v>-7.97462E-3</c:v>
                </c:pt>
                <c:pt idx="12652">
                  <c:v>-2.6992800000000001E-2</c:v>
                </c:pt>
                <c:pt idx="12653">
                  <c:v>-1.9529299999999999E-2</c:v>
                </c:pt>
                <c:pt idx="12654">
                  <c:v>-1.5655499999999999E-2</c:v>
                </c:pt>
                <c:pt idx="12655">
                  <c:v>-2.3388900000000001E-2</c:v>
                </c:pt>
                <c:pt idx="12656">
                  <c:v>-1.4992699999999999E-2</c:v>
                </c:pt>
                <c:pt idx="12657">
                  <c:v>-9.6883799999999999E-3</c:v>
                </c:pt>
                <c:pt idx="12658">
                  <c:v>-2.94933E-2</c:v>
                </c:pt>
                <c:pt idx="12659">
                  <c:v>-4.3238600000000002E-2</c:v>
                </c:pt>
                <c:pt idx="12660">
                  <c:v>-3.8896600000000003E-2</c:v>
                </c:pt>
                <c:pt idx="12661">
                  <c:v>-9.5529599999999992E-3</c:v>
                </c:pt>
                <c:pt idx="12662">
                  <c:v>-2.0558400000000001E-2</c:v>
                </c:pt>
                <c:pt idx="12663">
                  <c:v>-3.3050499999999997E-2</c:v>
                </c:pt>
                <c:pt idx="12664">
                  <c:v>-1.4493000000000001E-2</c:v>
                </c:pt>
                <c:pt idx="12665">
                  <c:v>-6.8740800000000003E-3</c:v>
                </c:pt>
                <c:pt idx="12666">
                  <c:v>-1.44405E-2</c:v>
                </c:pt>
                <c:pt idx="12667">
                  <c:v>-2.4655300000000002E-2</c:v>
                </c:pt>
                <c:pt idx="12668">
                  <c:v>-1.54877E-2</c:v>
                </c:pt>
                <c:pt idx="12669">
                  <c:v>-6.77204E-3</c:v>
                </c:pt>
                <c:pt idx="12670">
                  <c:v>-3.0449899999999998E-2</c:v>
                </c:pt>
                <c:pt idx="12671">
                  <c:v>-2.9808999999999999E-2</c:v>
                </c:pt>
                <c:pt idx="12672">
                  <c:v>-1.4342300000000001E-2</c:v>
                </c:pt>
                <c:pt idx="12673">
                  <c:v>-6.7625000000000003E-3</c:v>
                </c:pt>
                <c:pt idx="12674">
                  <c:v>-7.4729899999999997E-3</c:v>
                </c:pt>
                <c:pt idx="12675">
                  <c:v>2.6693300000000001E-3</c:v>
                </c:pt>
                <c:pt idx="12676">
                  <c:v>-1.36948E-2</c:v>
                </c:pt>
                <c:pt idx="12677">
                  <c:v>-1.0558100000000001E-2</c:v>
                </c:pt>
                <c:pt idx="12678">
                  <c:v>-1.7385500000000002E-2</c:v>
                </c:pt>
                <c:pt idx="12679">
                  <c:v>-3.79562E-3</c:v>
                </c:pt>
                <c:pt idx="12680">
                  <c:v>-6.9494200000000004E-3</c:v>
                </c:pt>
                <c:pt idx="12681">
                  <c:v>-1.13344E-2</c:v>
                </c:pt>
                <c:pt idx="12682">
                  <c:v>9.0274799999999992E-3</c:v>
                </c:pt>
                <c:pt idx="12683">
                  <c:v>2.10762E-4</c:v>
                </c:pt>
                <c:pt idx="12684">
                  <c:v>9.4156299999999995E-3</c:v>
                </c:pt>
                <c:pt idx="12685">
                  <c:v>-1.05066E-2</c:v>
                </c:pt>
                <c:pt idx="12686">
                  <c:v>-1.4384299999999999E-2</c:v>
                </c:pt>
                <c:pt idx="12687">
                  <c:v>-4.4870400000000003E-3</c:v>
                </c:pt>
                <c:pt idx="12688">
                  <c:v>-1.1634800000000001E-2</c:v>
                </c:pt>
                <c:pt idx="12689">
                  <c:v>-1.4507300000000001E-2</c:v>
                </c:pt>
                <c:pt idx="12690">
                  <c:v>2.59209E-3</c:v>
                </c:pt>
                <c:pt idx="12691">
                  <c:v>8.5878399999999994E-3</c:v>
                </c:pt>
                <c:pt idx="12692">
                  <c:v>7.3146799999999996E-3</c:v>
                </c:pt>
                <c:pt idx="12693">
                  <c:v>-2.5324800000000001E-2</c:v>
                </c:pt>
                <c:pt idx="12694">
                  <c:v>-1.8845600000000001E-2</c:v>
                </c:pt>
                <c:pt idx="12695">
                  <c:v>-8.8605899999999998E-3</c:v>
                </c:pt>
                <c:pt idx="12696">
                  <c:v>-4.8732799999999998E-4</c:v>
                </c:pt>
                <c:pt idx="12697">
                  <c:v>-3.47233E-3</c:v>
                </c:pt>
                <c:pt idx="12698">
                  <c:v>1.5883399999999999E-2</c:v>
                </c:pt>
                <c:pt idx="12699">
                  <c:v>-3.7574800000000002E-4</c:v>
                </c:pt>
                <c:pt idx="12700">
                  <c:v>-1.5010799999999999E-2</c:v>
                </c:pt>
                <c:pt idx="12701">
                  <c:v>-2.2597300000000001E-2</c:v>
                </c:pt>
                <c:pt idx="12702">
                  <c:v>-2.4004000000000001E-2</c:v>
                </c:pt>
                <c:pt idx="12703">
                  <c:v>-9.7789799999999996E-3</c:v>
                </c:pt>
                <c:pt idx="12704">
                  <c:v>-2.44055E-2</c:v>
                </c:pt>
                <c:pt idx="12705">
                  <c:v>-1.91612E-2</c:v>
                </c:pt>
                <c:pt idx="12706">
                  <c:v>-2.5761599999999999E-2</c:v>
                </c:pt>
                <c:pt idx="12707">
                  <c:v>-2.15511E-2</c:v>
                </c:pt>
                <c:pt idx="12708">
                  <c:v>-2.2319800000000001E-2</c:v>
                </c:pt>
                <c:pt idx="12709">
                  <c:v>-2.1874399999999999E-2</c:v>
                </c:pt>
                <c:pt idx="12710">
                  <c:v>-1.9110700000000001E-2</c:v>
                </c:pt>
                <c:pt idx="12711">
                  <c:v>-4.3152799999999998E-2</c:v>
                </c:pt>
                <c:pt idx="12712">
                  <c:v>-1.9909900000000001E-2</c:v>
                </c:pt>
                <c:pt idx="12713">
                  <c:v>-9.8428700000000001E-3</c:v>
                </c:pt>
                <c:pt idx="12714">
                  <c:v>-1.5398E-2</c:v>
                </c:pt>
                <c:pt idx="12715">
                  <c:v>-3.1145099999999998E-2</c:v>
                </c:pt>
                <c:pt idx="12716">
                  <c:v>-2.4800300000000001E-2</c:v>
                </c:pt>
                <c:pt idx="12717">
                  <c:v>-1.7504700000000002E-2</c:v>
                </c:pt>
                <c:pt idx="12718">
                  <c:v>-2.23007E-2</c:v>
                </c:pt>
                <c:pt idx="12719">
                  <c:v>-1.7551400000000002E-2</c:v>
                </c:pt>
                <c:pt idx="12720">
                  <c:v>1.71375E-2</c:v>
                </c:pt>
                <c:pt idx="12721">
                  <c:v>9.1381099999999996E-3</c:v>
                </c:pt>
                <c:pt idx="12722">
                  <c:v>-3.1340600000000003E-2</c:v>
                </c:pt>
                <c:pt idx="12723">
                  <c:v>-3.7362100000000002E-2</c:v>
                </c:pt>
                <c:pt idx="12724">
                  <c:v>-3.7984799999999999E-3</c:v>
                </c:pt>
                <c:pt idx="12725">
                  <c:v>1.5803299999999999E-2</c:v>
                </c:pt>
                <c:pt idx="12726">
                  <c:v>-7.7342999999999997E-4</c:v>
                </c:pt>
                <c:pt idx="12727">
                  <c:v>-1.2496E-2</c:v>
                </c:pt>
                <c:pt idx="12728">
                  <c:v>7.7409699999999998E-3</c:v>
                </c:pt>
                <c:pt idx="12729">
                  <c:v>-1.39999E-3</c:v>
                </c:pt>
                <c:pt idx="12730">
                  <c:v>-7.2345700000000001E-3</c:v>
                </c:pt>
                <c:pt idx="12731">
                  <c:v>-2.7265499999999999E-3</c:v>
                </c:pt>
                <c:pt idx="12732">
                  <c:v>3.6716500000000003E-4</c:v>
                </c:pt>
                <c:pt idx="12733">
                  <c:v>-2.036E-2</c:v>
                </c:pt>
                <c:pt idx="12734">
                  <c:v>-1.1191400000000001E-2</c:v>
                </c:pt>
                <c:pt idx="12735">
                  <c:v>5.6610100000000002E-3</c:v>
                </c:pt>
                <c:pt idx="12736">
                  <c:v>1.39084E-2</c:v>
                </c:pt>
                <c:pt idx="12737">
                  <c:v>9.9849699999999993E-3</c:v>
                </c:pt>
                <c:pt idx="12738">
                  <c:v>-9.6950500000000002E-3</c:v>
                </c:pt>
                <c:pt idx="12739">
                  <c:v>5.0086999999999996E-3</c:v>
                </c:pt>
                <c:pt idx="12740">
                  <c:v>4.33922E-4</c:v>
                </c:pt>
                <c:pt idx="12741">
                  <c:v>3.78036E-3</c:v>
                </c:pt>
                <c:pt idx="12742">
                  <c:v>-7.8992799999999998E-3</c:v>
                </c:pt>
                <c:pt idx="12743">
                  <c:v>1.28679E-2</c:v>
                </c:pt>
                <c:pt idx="12744">
                  <c:v>-3.1185200000000001E-3</c:v>
                </c:pt>
                <c:pt idx="12745">
                  <c:v>-2.01607E-3</c:v>
                </c:pt>
                <c:pt idx="12746">
                  <c:v>-3.6153800000000001E-3</c:v>
                </c:pt>
                <c:pt idx="12747">
                  <c:v>-1.27525E-2</c:v>
                </c:pt>
                <c:pt idx="12748">
                  <c:v>-1.48869E-3</c:v>
                </c:pt>
                <c:pt idx="12749">
                  <c:v>-5.4683700000000002E-3</c:v>
                </c:pt>
                <c:pt idx="12750">
                  <c:v>1.0107E-2</c:v>
                </c:pt>
                <c:pt idx="12751">
                  <c:v>-4.0435800000000001E-4</c:v>
                </c:pt>
                <c:pt idx="12752">
                  <c:v>1.2833600000000001E-2</c:v>
                </c:pt>
                <c:pt idx="12753">
                  <c:v>-1.0232E-2</c:v>
                </c:pt>
                <c:pt idx="12754">
                  <c:v>-3.23296E-3</c:v>
                </c:pt>
                <c:pt idx="12755">
                  <c:v>-6.4182300000000002E-4</c:v>
                </c:pt>
                <c:pt idx="12756">
                  <c:v>-2.8018000000000001E-2</c:v>
                </c:pt>
                <c:pt idx="12757">
                  <c:v>3.93677E-3</c:v>
                </c:pt>
                <c:pt idx="12758">
                  <c:v>1.71185E-3</c:v>
                </c:pt>
                <c:pt idx="12759">
                  <c:v>1.8646200000000002E-2</c:v>
                </c:pt>
                <c:pt idx="12760">
                  <c:v>2.1642700000000001E-2</c:v>
                </c:pt>
                <c:pt idx="12761">
                  <c:v>5.87368E-3</c:v>
                </c:pt>
                <c:pt idx="12762">
                  <c:v>-2.65789E-3</c:v>
                </c:pt>
                <c:pt idx="12763">
                  <c:v>-9.94015E-3</c:v>
                </c:pt>
                <c:pt idx="12764">
                  <c:v>-2.1153499999999999E-2</c:v>
                </c:pt>
                <c:pt idx="12765">
                  <c:v>4.4384000000000003E-3</c:v>
                </c:pt>
                <c:pt idx="12766">
                  <c:v>2.0102499999999999E-2</c:v>
                </c:pt>
                <c:pt idx="12767">
                  <c:v>2.1077200000000001E-2</c:v>
                </c:pt>
                <c:pt idx="12768">
                  <c:v>1.5803299999999999E-2</c:v>
                </c:pt>
                <c:pt idx="12769">
                  <c:v>1.8763499999999999E-2</c:v>
                </c:pt>
                <c:pt idx="12770">
                  <c:v>-1.4123899999999999E-3</c:v>
                </c:pt>
                <c:pt idx="12771">
                  <c:v>5.8069200000000001E-3</c:v>
                </c:pt>
                <c:pt idx="12772">
                  <c:v>6.3180900000000002E-3</c:v>
                </c:pt>
                <c:pt idx="12773">
                  <c:v>1.78099E-2</c:v>
                </c:pt>
                <c:pt idx="12774">
                  <c:v>2.1843000000000001E-2</c:v>
                </c:pt>
                <c:pt idx="12775">
                  <c:v>1.0194799999999999E-3</c:v>
                </c:pt>
                <c:pt idx="12776">
                  <c:v>1.0384600000000001E-2</c:v>
                </c:pt>
                <c:pt idx="12777">
                  <c:v>1.04113E-2</c:v>
                </c:pt>
                <c:pt idx="12778" formatCode="0.00E+00">
                  <c:v>7.5340300000000001E-5</c:v>
                </c:pt>
                <c:pt idx="12779">
                  <c:v>1.58348E-2</c:v>
                </c:pt>
                <c:pt idx="12780">
                  <c:v>1.7623900000000001E-2</c:v>
                </c:pt>
                <c:pt idx="12781">
                  <c:v>1.10703E-2</c:v>
                </c:pt>
                <c:pt idx="12782">
                  <c:v>8.0509199999999996E-3</c:v>
                </c:pt>
                <c:pt idx="12783">
                  <c:v>5.6028400000000004E-3</c:v>
                </c:pt>
                <c:pt idx="12784">
                  <c:v>8.8233900000000004E-3</c:v>
                </c:pt>
                <c:pt idx="12785">
                  <c:v>-1.2256599999999999E-2</c:v>
                </c:pt>
                <c:pt idx="12786">
                  <c:v>-8.1081399999999998E-3</c:v>
                </c:pt>
                <c:pt idx="12787">
                  <c:v>2.71769E-2</c:v>
                </c:pt>
                <c:pt idx="12788">
                  <c:v>2.07415E-2</c:v>
                </c:pt>
                <c:pt idx="12789">
                  <c:v>1.08938E-2</c:v>
                </c:pt>
                <c:pt idx="12790">
                  <c:v>8.7547299999999998E-4</c:v>
                </c:pt>
                <c:pt idx="12791">
                  <c:v>9.0446499999999996E-3</c:v>
                </c:pt>
                <c:pt idx="12792">
                  <c:v>-7.6103200000000003E-4</c:v>
                </c:pt>
                <c:pt idx="12793">
                  <c:v>-1.10817E-2</c:v>
                </c:pt>
                <c:pt idx="12794">
                  <c:v>-4.6691900000000001E-3</c:v>
                </c:pt>
                <c:pt idx="12795">
                  <c:v>-2.4223300000000001E-4</c:v>
                </c:pt>
                <c:pt idx="12796">
                  <c:v>2.8469999999999999E-2</c:v>
                </c:pt>
                <c:pt idx="12797">
                  <c:v>1.4072400000000001E-2</c:v>
                </c:pt>
                <c:pt idx="12798">
                  <c:v>2.9959699999999999E-2</c:v>
                </c:pt>
                <c:pt idx="12799">
                  <c:v>1.3548899999999999E-2</c:v>
                </c:pt>
                <c:pt idx="12800">
                  <c:v>5.4931600000000004E-3</c:v>
                </c:pt>
                <c:pt idx="12801">
                  <c:v>1.40266E-2</c:v>
                </c:pt>
                <c:pt idx="12802">
                  <c:v>1.0125200000000001E-2</c:v>
                </c:pt>
                <c:pt idx="12803">
                  <c:v>1.70755E-2</c:v>
                </c:pt>
                <c:pt idx="12804">
                  <c:v>2.1149600000000001E-2</c:v>
                </c:pt>
                <c:pt idx="12805">
                  <c:v>3.6559099999999997E-2</c:v>
                </c:pt>
                <c:pt idx="12806">
                  <c:v>1.76172E-2</c:v>
                </c:pt>
                <c:pt idx="12807">
                  <c:v>1.02472E-2</c:v>
                </c:pt>
                <c:pt idx="12808">
                  <c:v>5.0849900000000002E-3</c:v>
                </c:pt>
                <c:pt idx="12809">
                  <c:v>3.0786500000000001E-2</c:v>
                </c:pt>
                <c:pt idx="12810">
                  <c:v>3.0066499999999999E-2</c:v>
                </c:pt>
                <c:pt idx="12811">
                  <c:v>1.6037900000000001E-2</c:v>
                </c:pt>
                <c:pt idx="12812">
                  <c:v>4.5204199999999998E-3</c:v>
                </c:pt>
                <c:pt idx="12813">
                  <c:v>1.7564799999999998E-2</c:v>
                </c:pt>
                <c:pt idx="12814">
                  <c:v>2.5177000000000001E-4</c:v>
                </c:pt>
                <c:pt idx="12815">
                  <c:v>6.1321300000000004E-3</c:v>
                </c:pt>
                <c:pt idx="12816">
                  <c:v>1.20039E-2</c:v>
                </c:pt>
                <c:pt idx="12817">
                  <c:v>1.52254E-2</c:v>
                </c:pt>
                <c:pt idx="12818">
                  <c:v>4.2009400000000002E-3</c:v>
                </c:pt>
                <c:pt idx="12819">
                  <c:v>5.4788600000000003E-3</c:v>
                </c:pt>
                <c:pt idx="12820">
                  <c:v>-5.8746299999999998E-4</c:v>
                </c:pt>
                <c:pt idx="12821">
                  <c:v>7.9994200000000001E-3</c:v>
                </c:pt>
                <c:pt idx="12822">
                  <c:v>5.1307699999999998E-3</c:v>
                </c:pt>
                <c:pt idx="12823">
                  <c:v>-1.0157599999999999E-2</c:v>
                </c:pt>
                <c:pt idx="12824">
                  <c:v>-1.18055E-2</c:v>
                </c:pt>
                <c:pt idx="12825">
                  <c:v>-1.70107E-2</c:v>
                </c:pt>
                <c:pt idx="12826">
                  <c:v>6.4201400000000004E-3</c:v>
                </c:pt>
                <c:pt idx="12827">
                  <c:v>7.0772200000000004E-3</c:v>
                </c:pt>
                <c:pt idx="12828">
                  <c:v>1.2793499999999999E-2</c:v>
                </c:pt>
                <c:pt idx="12829">
                  <c:v>-2.2732700000000002E-2</c:v>
                </c:pt>
                <c:pt idx="12830">
                  <c:v>-1.21336E-2</c:v>
                </c:pt>
                <c:pt idx="12831">
                  <c:v>2.0685199999999999E-3</c:v>
                </c:pt>
                <c:pt idx="12832">
                  <c:v>3.0212400000000001E-3</c:v>
                </c:pt>
                <c:pt idx="12833">
                  <c:v>-1.6239199999999999E-2</c:v>
                </c:pt>
                <c:pt idx="12834">
                  <c:v>-8.0175400000000001E-3</c:v>
                </c:pt>
                <c:pt idx="12835">
                  <c:v>-7.5044600000000001E-3</c:v>
                </c:pt>
                <c:pt idx="12836">
                  <c:v>3.1766899999999998E-3</c:v>
                </c:pt>
                <c:pt idx="12837" formatCode="0.00E+00">
                  <c:v>4.7779099999999998E-3</c:v>
                </c:pt>
                <c:pt idx="12838">
                  <c:v>1.36242E-2</c:v>
                </c:pt>
                <c:pt idx="12839" formatCode="0.00E+00">
                  <c:v>-5.3634599999999996E-3</c:v>
                </c:pt>
                <c:pt idx="12840">
                  <c:v>-1.19305E-3</c:v>
                </c:pt>
                <c:pt idx="12841">
                  <c:v>1.4801E-3</c:v>
                </c:pt>
                <c:pt idx="12842">
                  <c:v>-1.3841600000000001E-2</c:v>
                </c:pt>
                <c:pt idx="12843">
                  <c:v>2.6903199999999999E-2</c:v>
                </c:pt>
                <c:pt idx="12844">
                  <c:v>2.1009400000000001E-2</c:v>
                </c:pt>
                <c:pt idx="12845">
                  <c:v>3.2352400000000003E-2</c:v>
                </c:pt>
                <c:pt idx="12846">
                  <c:v>7.82681E-3</c:v>
                </c:pt>
                <c:pt idx="12847">
                  <c:v>1.40343E-2</c:v>
                </c:pt>
                <c:pt idx="12848">
                  <c:v>1.28307E-2</c:v>
                </c:pt>
                <c:pt idx="12849">
                  <c:v>1.8035900000000001E-2</c:v>
                </c:pt>
                <c:pt idx="12850">
                  <c:v>2.49739E-2</c:v>
                </c:pt>
                <c:pt idx="12851">
                  <c:v>1.1255299999999999E-2</c:v>
                </c:pt>
                <c:pt idx="12852">
                  <c:v>1.7765E-2</c:v>
                </c:pt>
                <c:pt idx="12853">
                  <c:v>3.28846E-2</c:v>
                </c:pt>
                <c:pt idx="12854">
                  <c:v>2.4992899999999998E-2</c:v>
                </c:pt>
                <c:pt idx="12855">
                  <c:v>2.24514E-2</c:v>
                </c:pt>
                <c:pt idx="12856">
                  <c:v>2.35462E-3</c:v>
                </c:pt>
                <c:pt idx="12857">
                  <c:v>1.5341799999999999E-2</c:v>
                </c:pt>
                <c:pt idx="12858">
                  <c:v>4.2499500000000003E-2</c:v>
                </c:pt>
                <c:pt idx="12859">
                  <c:v>1.6793300000000001E-2</c:v>
                </c:pt>
                <c:pt idx="12860">
                  <c:v>2.1946899999999998E-2</c:v>
                </c:pt>
                <c:pt idx="12861">
                  <c:v>2.2948300000000001E-2</c:v>
                </c:pt>
                <c:pt idx="12862">
                  <c:v>3.4248399999999998E-2</c:v>
                </c:pt>
                <c:pt idx="12863">
                  <c:v>6.94847E-3</c:v>
                </c:pt>
                <c:pt idx="12864">
                  <c:v>2.21786E-2</c:v>
                </c:pt>
                <c:pt idx="12865">
                  <c:v>2.6677099999999999E-2</c:v>
                </c:pt>
                <c:pt idx="12866">
                  <c:v>2.38838E-2</c:v>
                </c:pt>
                <c:pt idx="12867">
                  <c:v>2.2470500000000001E-2</c:v>
                </c:pt>
                <c:pt idx="12868">
                  <c:v>2.1088599999999999E-2</c:v>
                </c:pt>
                <c:pt idx="12869">
                  <c:v>4.0815400000000002E-2</c:v>
                </c:pt>
                <c:pt idx="12870">
                  <c:v>3.2874100000000003E-2</c:v>
                </c:pt>
                <c:pt idx="12871">
                  <c:v>7.3890700000000002E-3</c:v>
                </c:pt>
                <c:pt idx="12872">
                  <c:v>2.6061999999999998E-2</c:v>
                </c:pt>
                <c:pt idx="12873">
                  <c:v>3.1992899999999998E-2</c:v>
                </c:pt>
                <c:pt idx="12874">
                  <c:v>2.9823300000000001E-2</c:v>
                </c:pt>
                <c:pt idx="12875">
                  <c:v>2.39925E-2</c:v>
                </c:pt>
                <c:pt idx="12876">
                  <c:v>3.03164E-2</c:v>
                </c:pt>
                <c:pt idx="12877">
                  <c:v>4.7251700000000001E-2</c:v>
                </c:pt>
                <c:pt idx="12878">
                  <c:v>3.1277699999999999E-2</c:v>
                </c:pt>
                <c:pt idx="12879">
                  <c:v>3.5043699999999997E-2</c:v>
                </c:pt>
                <c:pt idx="12880">
                  <c:v>3.9740600000000001E-2</c:v>
                </c:pt>
                <c:pt idx="12881">
                  <c:v>3.7455599999999999E-2</c:v>
                </c:pt>
                <c:pt idx="12882">
                  <c:v>2.5582299999999999E-2</c:v>
                </c:pt>
                <c:pt idx="12883">
                  <c:v>4.9133299999999996E-3</c:v>
                </c:pt>
                <c:pt idx="12884">
                  <c:v>2.2118599999999999E-2</c:v>
                </c:pt>
                <c:pt idx="12885">
                  <c:v>3.07102E-2</c:v>
                </c:pt>
                <c:pt idx="12886">
                  <c:v>3.1834599999999998E-2</c:v>
                </c:pt>
                <c:pt idx="12887">
                  <c:v>2.8731300000000001E-2</c:v>
                </c:pt>
                <c:pt idx="12888">
                  <c:v>1.9587500000000001E-2</c:v>
                </c:pt>
                <c:pt idx="12889">
                  <c:v>8.3322499999999994E-3</c:v>
                </c:pt>
                <c:pt idx="12890">
                  <c:v>1.8240900000000001E-2</c:v>
                </c:pt>
                <c:pt idx="12891">
                  <c:v>9.34982E-3</c:v>
                </c:pt>
                <c:pt idx="12892">
                  <c:v>1.5532499999999999E-2</c:v>
                </c:pt>
                <c:pt idx="12893">
                  <c:v>9.9182099999999994E-4</c:v>
                </c:pt>
                <c:pt idx="12894">
                  <c:v>5.5236800000000004E-3</c:v>
                </c:pt>
                <c:pt idx="12895">
                  <c:v>-3.8528400000000002E-3</c:v>
                </c:pt>
                <c:pt idx="12896">
                  <c:v>3.5280199999999998E-2</c:v>
                </c:pt>
                <c:pt idx="12897">
                  <c:v>3.1647700000000001E-2</c:v>
                </c:pt>
                <c:pt idx="12898">
                  <c:v>8.3894699999999996E-3</c:v>
                </c:pt>
                <c:pt idx="12899">
                  <c:v>-1.3351400000000001E-3</c:v>
                </c:pt>
                <c:pt idx="12900">
                  <c:v>-1.00231E-3</c:v>
                </c:pt>
                <c:pt idx="12901">
                  <c:v>1.1428799999999999E-2</c:v>
                </c:pt>
                <c:pt idx="12902">
                  <c:v>1.41125E-2</c:v>
                </c:pt>
                <c:pt idx="12903">
                  <c:v>2.0948399999999999E-2</c:v>
                </c:pt>
                <c:pt idx="12904">
                  <c:v>1.00727E-2</c:v>
                </c:pt>
                <c:pt idx="12905">
                  <c:v>1.22414E-2</c:v>
                </c:pt>
                <c:pt idx="12906">
                  <c:v>2.2878600000000001E-3</c:v>
                </c:pt>
                <c:pt idx="12907">
                  <c:v>5.4616899999999999E-3</c:v>
                </c:pt>
                <c:pt idx="12908">
                  <c:v>3.4157800000000002E-2</c:v>
                </c:pt>
                <c:pt idx="12909">
                  <c:v>1.0164299999999999E-2</c:v>
                </c:pt>
                <c:pt idx="12910">
                  <c:v>7.39479E-3</c:v>
                </c:pt>
                <c:pt idx="12911">
                  <c:v>4.9839000000000003E-3</c:v>
                </c:pt>
                <c:pt idx="12912">
                  <c:v>1.7134699999999999E-2</c:v>
                </c:pt>
                <c:pt idx="12913">
                  <c:v>1.78928E-2</c:v>
                </c:pt>
                <c:pt idx="12914">
                  <c:v>1.68734E-2</c:v>
                </c:pt>
                <c:pt idx="12915">
                  <c:v>1.2725800000000001E-2</c:v>
                </c:pt>
                <c:pt idx="12916">
                  <c:v>3.9949399999999998E-3</c:v>
                </c:pt>
                <c:pt idx="12917">
                  <c:v>2.3083699999999999E-2</c:v>
                </c:pt>
                <c:pt idx="12918">
                  <c:v>7.2250400000000003E-3</c:v>
                </c:pt>
                <c:pt idx="12919">
                  <c:v>2.8013199999999999E-2</c:v>
                </c:pt>
                <c:pt idx="12920">
                  <c:v>2.54126E-2</c:v>
                </c:pt>
                <c:pt idx="12921">
                  <c:v>1.1406899999999999E-2</c:v>
                </c:pt>
                <c:pt idx="12922">
                  <c:v>2.8573999999999999E-2</c:v>
                </c:pt>
                <c:pt idx="12923">
                  <c:v>1.6534799999999999E-2</c:v>
                </c:pt>
                <c:pt idx="12924">
                  <c:v>1.58558E-2</c:v>
                </c:pt>
                <c:pt idx="12925">
                  <c:v>2.44722E-2</c:v>
                </c:pt>
                <c:pt idx="12926">
                  <c:v>2.5301899999999999E-2</c:v>
                </c:pt>
                <c:pt idx="12927">
                  <c:v>1.9388200000000001E-2</c:v>
                </c:pt>
                <c:pt idx="12928">
                  <c:v>1.05343E-2</c:v>
                </c:pt>
                <c:pt idx="12929">
                  <c:v>1.0060299999999999E-2</c:v>
                </c:pt>
                <c:pt idx="12930">
                  <c:v>6.82068E-3</c:v>
                </c:pt>
                <c:pt idx="12931">
                  <c:v>1.8035900000000001E-2</c:v>
                </c:pt>
                <c:pt idx="12932">
                  <c:v>1.2889899999999999E-2</c:v>
                </c:pt>
                <c:pt idx="12933">
                  <c:v>2.23398E-2</c:v>
                </c:pt>
                <c:pt idx="12934">
                  <c:v>1.68705E-2</c:v>
                </c:pt>
                <c:pt idx="12935">
                  <c:v>-7.31754E-3</c:v>
                </c:pt>
                <c:pt idx="12936">
                  <c:v>2.4184199999999999E-2</c:v>
                </c:pt>
                <c:pt idx="12937">
                  <c:v>2.6272799999999999E-2</c:v>
                </c:pt>
                <c:pt idx="12938">
                  <c:v>1.9910799999999999E-2</c:v>
                </c:pt>
                <c:pt idx="12939">
                  <c:v>1.56212E-2</c:v>
                </c:pt>
                <c:pt idx="12940">
                  <c:v>2.3303000000000001E-2</c:v>
                </c:pt>
                <c:pt idx="12941">
                  <c:v>2.2712699999999999E-2</c:v>
                </c:pt>
                <c:pt idx="12942">
                  <c:v>1.2269E-2</c:v>
                </c:pt>
                <c:pt idx="12943" formatCode="0.00E+00">
                  <c:v>-5.43594E-5</c:v>
                </c:pt>
                <c:pt idx="12944">
                  <c:v>1.5896799999999999E-2</c:v>
                </c:pt>
                <c:pt idx="12945">
                  <c:v>8.3999599999999997E-3</c:v>
                </c:pt>
                <c:pt idx="12946">
                  <c:v>1.7143200000000001E-2</c:v>
                </c:pt>
                <c:pt idx="12947">
                  <c:v>3.4501999999999998E-2</c:v>
                </c:pt>
                <c:pt idx="12948">
                  <c:v>1.9047700000000001E-2</c:v>
                </c:pt>
                <c:pt idx="12949">
                  <c:v>2.3783700000000001E-2</c:v>
                </c:pt>
                <c:pt idx="12950">
                  <c:v>2.5653799999999999E-3</c:v>
                </c:pt>
                <c:pt idx="12951" formatCode="0.00E+00">
                  <c:v>8.8005099999999992E-3</c:v>
                </c:pt>
                <c:pt idx="12952">
                  <c:v>2.9182399999999999E-3</c:v>
                </c:pt>
                <c:pt idx="12953">
                  <c:v>9.5119499999999999E-3</c:v>
                </c:pt>
                <c:pt idx="12954">
                  <c:v>1.9306199999999999E-2</c:v>
                </c:pt>
                <c:pt idx="12955">
                  <c:v>2.47993E-2</c:v>
                </c:pt>
                <c:pt idx="12956">
                  <c:v>2.0025299999999999E-2</c:v>
                </c:pt>
                <c:pt idx="12957">
                  <c:v>1.9131700000000001E-2</c:v>
                </c:pt>
                <c:pt idx="12958">
                  <c:v>2.36998E-2</c:v>
                </c:pt>
                <c:pt idx="12959">
                  <c:v>1.20077E-2</c:v>
                </c:pt>
                <c:pt idx="12960">
                  <c:v>8.1214900000000003E-3</c:v>
                </c:pt>
                <c:pt idx="12961">
                  <c:v>2.8896299999999998E-3</c:v>
                </c:pt>
                <c:pt idx="12962">
                  <c:v>1.4511100000000001E-2</c:v>
                </c:pt>
                <c:pt idx="12963">
                  <c:v>3.8283299999999999E-2</c:v>
                </c:pt>
                <c:pt idx="12964">
                  <c:v>2.8999299999999999E-2</c:v>
                </c:pt>
                <c:pt idx="12965">
                  <c:v>3.8662000000000002E-2</c:v>
                </c:pt>
                <c:pt idx="12966">
                  <c:v>2.8426199999999999E-2</c:v>
                </c:pt>
                <c:pt idx="12967">
                  <c:v>3.4664199999999999E-2</c:v>
                </c:pt>
                <c:pt idx="12968">
                  <c:v>1.0326399999999999E-2</c:v>
                </c:pt>
                <c:pt idx="12969">
                  <c:v>1.4922100000000001E-2</c:v>
                </c:pt>
                <c:pt idx="12970">
                  <c:v>3.9513600000000003E-2</c:v>
                </c:pt>
                <c:pt idx="12971">
                  <c:v>3.5409000000000003E-2</c:v>
                </c:pt>
                <c:pt idx="12972">
                  <c:v>3.3687599999999998E-2</c:v>
                </c:pt>
                <c:pt idx="12973">
                  <c:v>2.57673E-2</c:v>
                </c:pt>
                <c:pt idx="12974">
                  <c:v>2.16551E-2</c:v>
                </c:pt>
                <c:pt idx="12975">
                  <c:v>3.6549600000000002E-2</c:v>
                </c:pt>
                <c:pt idx="12976">
                  <c:v>2.3961099999999999E-2</c:v>
                </c:pt>
                <c:pt idx="12977">
                  <c:v>3.0484199999999999E-2</c:v>
                </c:pt>
                <c:pt idx="12978">
                  <c:v>4.07E-2</c:v>
                </c:pt>
                <c:pt idx="12979">
                  <c:v>3.7024500000000002E-2</c:v>
                </c:pt>
                <c:pt idx="12980">
                  <c:v>4.2254399999999998E-2</c:v>
                </c:pt>
                <c:pt idx="12981">
                  <c:v>3.2247499999999998E-2</c:v>
                </c:pt>
                <c:pt idx="12982">
                  <c:v>2.03342E-2</c:v>
                </c:pt>
                <c:pt idx="12983">
                  <c:v>1.3953200000000001E-2</c:v>
                </c:pt>
                <c:pt idx="12984">
                  <c:v>9.4404199999999997E-3</c:v>
                </c:pt>
                <c:pt idx="12985">
                  <c:v>2.9149100000000001E-2</c:v>
                </c:pt>
                <c:pt idx="12986">
                  <c:v>3.5422299999999997E-2</c:v>
                </c:pt>
                <c:pt idx="12987">
                  <c:v>3.5507200000000003E-2</c:v>
                </c:pt>
                <c:pt idx="12988">
                  <c:v>4.2095199999999999E-2</c:v>
                </c:pt>
                <c:pt idx="12989">
                  <c:v>2.0755800000000001E-2</c:v>
                </c:pt>
                <c:pt idx="12990">
                  <c:v>3.02324E-2</c:v>
                </c:pt>
                <c:pt idx="12991">
                  <c:v>3.95679E-3</c:v>
                </c:pt>
                <c:pt idx="12992">
                  <c:v>1.53379E-2</c:v>
                </c:pt>
                <c:pt idx="12993">
                  <c:v>1.70603E-2</c:v>
                </c:pt>
                <c:pt idx="12994">
                  <c:v>1.6419400000000001E-2</c:v>
                </c:pt>
                <c:pt idx="12995">
                  <c:v>2.9433299999999999E-2</c:v>
                </c:pt>
                <c:pt idx="12996">
                  <c:v>2.16703E-2</c:v>
                </c:pt>
                <c:pt idx="12997">
                  <c:v>1.53837E-2</c:v>
                </c:pt>
                <c:pt idx="12998">
                  <c:v>6.7758599999999999E-3</c:v>
                </c:pt>
                <c:pt idx="12999">
                  <c:v>7.7609999999999997E-3</c:v>
                </c:pt>
                <c:pt idx="13000">
                  <c:v>6.0854000000000004E-3</c:v>
                </c:pt>
                <c:pt idx="13001">
                  <c:v>9.8457300000000005E-3</c:v>
                </c:pt>
                <c:pt idx="13002">
                  <c:v>7.8153600000000004E-3</c:v>
                </c:pt>
                <c:pt idx="13003">
                  <c:v>1.8386799999999998E-2</c:v>
                </c:pt>
                <c:pt idx="13004">
                  <c:v>1.48983E-2</c:v>
                </c:pt>
                <c:pt idx="13005">
                  <c:v>5.2795400000000001E-3</c:v>
                </c:pt>
                <c:pt idx="13006">
                  <c:v>3.4789999999999999E-3</c:v>
                </c:pt>
                <c:pt idx="13007">
                  <c:v>-1.5735600000000001E-3</c:v>
                </c:pt>
                <c:pt idx="13008">
                  <c:v>7.1744900000000004E-3</c:v>
                </c:pt>
                <c:pt idx="13009">
                  <c:v>9.4165800000000008E-3</c:v>
                </c:pt>
                <c:pt idx="13010">
                  <c:v>2.3256300000000001E-2</c:v>
                </c:pt>
                <c:pt idx="13011">
                  <c:v>2.2139499999999999E-2</c:v>
                </c:pt>
                <c:pt idx="13012">
                  <c:v>2.2345500000000001E-2</c:v>
                </c:pt>
                <c:pt idx="13013">
                  <c:v>7.2402999999999999E-3</c:v>
                </c:pt>
                <c:pt idx="13014">
                  <c:v>4.2915299999999999E-4</c:v>
                </c:pt>
                <c:pt idx="13015">
                  <c:v>8.35609E-3</c:v>
                </c:pt>
                <c:pt idx="13016">
                  <c:v>8.4123600000000007E-3</c:v>
                </c:pt>
                <c:pt idx="13017">
                  <c:v>2.2667900000000001E-2</c:v>
                </c:pt>
                <c:pt idx="13018">
                  <c:v>2.4217599999999999E-2</c:v>
                </c:pt>
                <c:pt idx="13019">
                  <c:v>1.01099E-2</c:v>
                </c:pt>
                <c:pt idx="13020">
                  <c:v>4.7149699999999998E-3</c:v>
                </c:pt>
                <c:pt idx="13021">
                  <c:v>-1.0232900000000001E-3</c:v>
                </c:pt>
                <c:pt idx="13022">
                  <c:v>3.8051600000000001E-4</c:v>
                </c:pt>
                <c:pt idx="13023">
                  <c:v>1.2302400000000001E-3</c:v>
                </c:pt>
                <c:pt idx="13024">
                  <c:v>-3.8928999999999999E-3</c:v>
                </c:pt>
                <c:pt idx="13025">
                  <c:v>-4.3115599999999999E-3</c:v>
                </c:pt>
                <c:pt idx="13026">
                  <c:v>1.7520899999999999E-2</c:v>
                </c:pt>
                <c:pt idx="13027">
                  <c:v>1.26076E-2</c:v>
                </c:pt>
                <c:pt idx="13028">
                  <c:v>2.99644E-3</c:v>
                </c:pt>
                <c:pt idx="13029">
                  <c:v>1.23806E-2</c:v>
                </c:pt>
                <c:pt idx="13030">
                  <c:v>-9.14097E-3</c:v>
                </c:pt>
                <c:pt idx="13031">
                  <c:v>4.9781800000000002E-4</c:v>
                </c:pt>
                <c:pt idx="13032">
                  <c:v>-4.9056999999999998E-3</c:v>
                </c:pt>
                <c:pt idx="13033">
                  <c:v>1.1698699999999999E-2</c:v>
                </c:pt>
                <c:pt idx="13034">
                  <c:v>1.37482E-2</c:v>
                </c:pt>
                <c:pt idx="13035">
                  <c:v>1.5062300000000001E-2</c:v>
                </c:pt>
                <c:pt idx="13036">
                  <c:v>-2.9277799999999999E-4</c:v>
                </c:pt>
                <c:pt idx="13037">
                  <c:v>-9.3936900000000001E-4</c:v>
                </c:pt>
                <c:pt idx="13038">
                  <c:v>2.1633099999999999E-2</c:v>
                </c:pt>
                <c:pt idx="13039">
                  <c:v>-1.52588E-4</c:v>
                </c:pt>
                <c:pt idx="13040">
                  <c:v>-1.42221E-2</c:v>
                </c:pt>
                <c:pt idx="13041">
                  <c:v>1.5184400000000001E-2</c:v>
                </c:pt>
                <c:pt idx="13042">
                  <c:v>9.5195799999999997E-3</c:v>
                </c:pt>
                <c:pt idx="13043">
                  <c:v>2.14453E-2</c:v>
                </c:pt>
                <c:pt idx="13044">
                  <c:v>-5.8479300000000003E-3</c:v>
                </c:pt>
                <c:pt idx="13045">
                  <c:v>-1.67017E-2</c:v>
                </c:pt>
                <c:pt idx="13046">
                  <c:v>7.1029700000000001E-3</c:v>
                </c:pt>
                <c:pt idx="13047">
                  <c:v>-1.7871899999999999E-3</c:v>
                </c:pt>
                <c:pt idx="13048">
                  <c:v>1.54228E-2</c:v>
                </c:pt>
                <c:pt idx="13049">
                  <c:v>1.7640099999999999E-2</c:v>
                </c:pt>
                <c:pt idx="13050">
                  <c:v>1.5187300000000001E-2</c:v>
                </c:pt>
                <c:pt idx="13051">
                  <c:v>-6.5364799999999999E-3</c:v>
                </c:pt>
                <c:pt idx="13052">
                  <c:v>-7.3003800000000004E-3</c:v>
                </c:pt>
                <c:pt idx="13053">
                  <c:v>-6.3810300000000002E-3</c:v>
                </c:pt>
                <c:pt idx="13054">
                  <c:v>-8.5020100000000008E-3</c:v>
                </c:pt>
                <c:pt idx="13055">
                  <c:v>1.2455900000000001E-2</c:v>
                </c:pt>
                <c:pt idx="13056">
                  <c:v>-8.9740800000000004E-4</c:v>
                </c:pt>
                <c:pt idx="13057">
                  <c:v>-2.35558E-4</c:v>
                </c:pt>
                <c:pt idx="13058">
                  <c:v>1.7976800000000001E-3</c:v>
                </c:pt>
                <c:pt idx="13059">
                  <c:v>9.0503700000000003E-4</c:v>
                </c:pt>
                <c:pt idx="13060">
                  <c:v>-1.45521E-2</c:v>
                </c:pt>
                <c:pt idx="13061">
                  <c:v>-2.1836299999999999E-2</c:v>
                </c:pt>
                <c:pt idx="13062">
                  <c:v>-1.09243E-2</c:v>
                </c:pt>
                <c:pt idx="13063">
                  <c:v>-1.8096000000000001E-2</c:v>
                </c:pt>
                <c:pt idx="13064">
                  <c:v>7.6579999999999997E-4</c:v>
                </c:pt>
                <c:pt idx="13065">
                  <c:v>-1.0862399999999999E-2</c:v>
                </c:pt>
                <c:pt idx="13066">
                  <c:v>-7.5607299999999999E-3</c:v>
                </c:pt>
                <c:pt idx="13067">
                  <c:v>-1.1670099999999999E-2</c:v>
                </c:pt>
                <c:pt idx="13068">
                  <c:v>-2.41947E-2</c:v>
                </c:pt>
                <c:pt idx="13069">
                  <c:v>-1.14956E-2</c:v>
                </c:pt>
                <c:pt idx="13070">
                  <c:v>-1.04733E-2</c:v>
                </c:pt>
                <c:pt idx="13071">
                  <c:v>-2.1106699999999999E-2</c:v>
                </c:pt>
                <c:pt idx="13072">
                  <c:v>-1.40181E-2</c:v>
                </c:pt>
                <c:pt idx="13073">
                  <c:v>4.7588300000000002E-4</c:v>
                </c:pt>
                <c:pt idx="13074">
                  <c:v>3.5285900000000002E-4</c:v>
                </c:pt>
                <c:pt idx="13075">
                  <c:v>-8.7928799999999999E-4</c:v>
                </c:pt>
                <c:pt idx="13076">
                  <c:v>6.91414E-3</c:v>
                </c:pt>
                <c:pt idx="13077">
                  <c:v>-7.12395E-4</c:v>
                </c:pt>
                <c:pt idx="13078">
                  <c:v>-5.0878499999999997E-3</c:v>
                </c:pt>
                <c:pt idx="13079">
                  <c:v>-1.25895E-2</c:v>
                </c:pt>
                <c:pt idx="13080">
                  <c:v>2.3069399999999999E-3</c:v>
                </c:pt>
                <c:pt idx="13081">
                  <c:v>-4.282E-4</c:v>
                </c:pt>
                <c:pt idx="13082">
                  <c:v>9.9782900000000008E-3</c:v>
                </c:pt>
                <c:pt idx="13083">
                  <c:v>5.15366E-3</c:v>
                </c:pt>
                <c:pt idx="13084">
                  <c:v>-1.0377900000000001E-2</c:v>
                </c:pt>
                <c:pt idx="13085">
                  <c:v>-1.66578E-2</c:v>
                </c:pt>
                <c:pt idx="13086">
                  <c:v>-1.93481E-2</c:v>
                </c:pt>
                <c:pt idx="13087">
                  <c:v>-4.0197399999999999E-3</c:v>
                </c:pt>
                <c:pt idx="13088">
                  <c:v>9.5119499999999999E-3</c:v>
                </c:pt>
                <c:pt idx="13089">
                  <c:v>1.1742600000000001E-2</c:v>
                </c:pt>
                <c:pt idx="13090">
                  <c:v>-1.6841899999999999E-3</c:v>
                </c:pt>
                <c:pt idx="13091">
                  <c:v>-8.6669899999999994E-3</c:v>
                </c:pt>
                <c:pt idx="13092">
                  <c:v>-2.1479600000000001E-2</c:v>
                </c:pt>
                <c:pt idx="13093">
                  <c:v>-9.1552699999999996E-4</c:v>
                </c:pt>
                <c:pt idx="13094">
                  <c:v>-2.0389600000000001E-2</c:v>
                </c:pt>
                <c:pt idx="13095">
                  <c:v>-1.5106200000000001E-3</c:v>
                </c:pt>
                <c:pt idx="13096">
                  <c:v>1.40038E-2</c:v>
                </c:pt>
                <c:pt idx="13097">
                  <c:v>2.1123900000000001E-2</c:v>
                </c:pt>
                <c:pt idx="13098">
                  <c:v>3.4208300000000001E-3</c:v>
                </c:pt>
                <c:pt idx="13099">
                  <c:v>-1.87397E-3</c:v>
                </c:pt>
                <c:pt idx="13100">
                  <c:v>1.1742600000000001E-2</c:v>
                </c:pt>
                <c:pt idx="13101">
                  <c:v>4.4632E-4</c:v>
                </c:pt>
                <c:pt idx="13102">
                  <c:v>1.3818700000000001E-3</c:v>
                </c:pt>
                <c:pt idx="13103">
                  <c:v>-7.3842999999999999E-3</c:v>
                </c:pt>
                <c:pt idx="13104">
                  <c:v>1.6407999999999999E-2</c:v>
                </c:pt>
                <c:pt idx="13105">
                  <c:v>-1.0433199999999999E-3</c:v>
                </c:pt>
                <c:pt idx="13106">
                  <c:v>-6.2942499999999997E-4</c:v>
                </c:pt>
                <c:pt idx="13107">
                  <c:v>-3.41129E-3</c:v>
                </c:pt>
                <c:pt idx="13108">
                  <c:v>-6.8683599999999996E-3</c:v>
                </c:pt>
                <c:pt idx="13109">
                  <c:v>1.5449499999999999E-4</c:v>
                </c:pt>
                <c:pt idx="13110">
                  <c:v>9.5577200000000005E-3</c:v>
                </c:pt>
                <c:pt idx="13111">
                  <c:v>-3.5753299999999998E-3</c:v>
                </c:pt>
                <c:pt idx="13112">
                  <c:v>3.8023000000000002E-3</c:v>
                </c:pt>
                <c:pt idx="13113">
                  <c:v>-1.09081E-2</c:v>
                </c:pt>
                <c:pt idx="13114">
                  <c:v>-1.81808E-2</c:v>
                </c:pt>
                <c:pt idx="13115">
                  <c:v>-5.3920699999999997E-3</c:v>
                </c:pt>
                <c:pt idx="13116">
                  <c:v>-7.3194499999999999E-3</c:v>
                </c:pt>
                <c:pt idx="13117">
                  <c:v>7.6065100000000004E-3</c:v>
                </c:pt>
                <c:pt idx="13118">
                  <c:v>1.2995700000000001E-2</c:v>
                </c:pt>
                <c:pt idx="13119">
                  <c:v>-9.8676700000000003E-3</c:v>
                </c:pt>
                <c:pt idx="13120">
                  <c:v>7.9250299999999996E-4</c:v>
                </c:pt>
                <c:pt idx="13121">
                  <c:v>-1.8308600000000001E-2</c:v>
                </c:pt>
                <c:pt idx="13122">
                  <c:v>2.13051E-3</c:v>
                </c:pt>
                <c:pt idx="13123">
                  <c:v>3.8642899999999998E-3</c:v>
                </c:pt>
                <c:pt idx="13124">
                  <c:v>-7.6217699999999999E-3</c:v>
                </c:pt>
                <c:pt idx="13125">
                  <c:v>-9.1457400000000003E-4</c:v>
                </c:pt>
                <c:pt idx="13126">
                  <c:v>-4.7874500000000004E-3</c:v>
                </c:pt>
                <c:pt idx="13127">
                  <c:v>1.6365100000000001E-3</c:v>
                </c:pt>
                <c:pt idx="13128">
                  <c:v>-7.0886600000000001E-3</c:v>
                </c:pt>
                <c:pt idx="13129">
                  <c:v>3.9081599999999999E-3</c:v>
                </c:pt>
                <c:pt idx="13130">
                  <c:v>-1.22671E-2</c:v>
                </c:pt>
                <c:pt idx="13131">
                  <c:v>-3.0262000000000001E-2</c:v>
                </c:pt>
                <c:pt idx="13132">
                  <c:v>-1.3830200000000001E-2</c:v>
                </c:pt>
                <c:pt idx="13133">
                  <c:v>-5.6734100000000003E-3</c:v>
                </c:pt>
                <c:pt idx="13134">
                  <c:v>-8.8634500000000001E-3</c:v>
                </c:pt>
                <c:pt idx="13135">
                  <c:v>7.3337599999999999E-4</c:v>
                </c:pt>
                <c:pt idx="13136">
                  <c:v>6.8645499999999996E-3</c:v>
                </c:pt>
                <c:pt idx="13137">
                  <c:v>-9.76753E-3</c:v>
                </c:pt>
                <c:pt idx="13138">
                  <c:v>-1.54171E-2</c:v>
                </c:pt>
                <c:pt idx="13139">
                  <c:v>-2.0755800000000001E-2</c:v>
                </c:pt>
                <c:pt idx="13140">
                  <c:v>-2.47011E-2</c:v>
                </c:pt>
                <c:pt idx="13141">
                  <c:v>-1.4220200000000001E-2</c:v>
                </c:pt>
                <c:pt idx="13142">
                  <c:v>-2.15015E-2</c:v>
                </c:pt>
                <c:pt idx="13143">
                  <c:v>-1.09262E-2</c:v>
                </c:pt>
                <c:pt idx="13144">
                  <c:v>-2.0713800000000001E-2</c:v>
                </c:pt>
                <c:pt idx="13145">
                  <c:v>-9.6197100000000001E-3</c:v>
                </c:pt>
                <c:pt idx="13146">
                  <c:v>-6.8464299999999997E-3</c:v>
                </c:pt>
                <c:pt idx="13147">
                  <c:v>-7.5807599999999998E-3</c:v>
                </c:pt>
                <c:pt idx="13148">
                  <c:v>-7.6112699999999998E-3</c:v>
                </c:pt>
                <c:pt idx="13149">
                  <c:v>-1.13144E-2</c:v>
                </c:pt>
                <c:pt idx="13150">
                  <c:v>-1.0452300000000001E-3</c:v>
                </c:pt>
                <c:pt idx="13151">
                  <c:v>-1.8317199999999999E-2</c:v>
                </c:pt>
                <c:pt idx="13152">
                  <c:v>-1.14574E-2</c:v>
                </c:pt>
                <c:pt idx="13153">
                  <c:v>-1.2692500000000001E-2</c:v>
                </c:pt>
                <c:pt idx="13154">
                  <c:v>2.8095199999999998E-3</c:v>
                </c:pt>
                <c:pt idx="13155">
                  <c:v>-1.36642E-2</c:v>
                </c:pt>
                <c:pt idx="13156">
                  <c:v>-1.17617E-2</c:v>
                </c:pt>
                <c:pt idx="13157">
                  <c:v>-1.09911E-2</c:v>
                </c:pt>
                <c:pt idx="13158">
                  <c:v>-1.91221E-2</c:v>
                </c:pt>
                <c:pt idx="13159">
                  <c:v>3.5696E-3</c:v>
                </c:pt>
                <c:pt idx="13160">
                  <c:v>-1.5740400000000002E-2</c:v>
                </c:pt>
                <c:pt idx="13161">
                  <c:v>-1.47505E-2</c:v>
                </c:pt>
                <c:pt idx="13162">
                  <c:v>-2.36473E-2</c:v>
                </c:pt>
                <c:pt idx="13163">
                  <c:v>-4.5747799999999996E-3</c:v>
                </c:pt>
                <c:pt idx="13164">
                  <c:v>-2.5067300000000001E-2</c:v>
                </c:pt>
                <c:pt idx="13165">
                  <c:v>-1.7059299999999999E-2</c:v>
                </c:pt>
                <c:pt idx="13166">
                  <c:v>-2.6378599999999999E-2</c:v>
                </c:pt>
                <c:pt idx="13167">
                  <c:v>-1.36366E-2</c:v>
                </c:pt>
                <c:pt idx="13168">
                  <c:v>-2.58398E-2</c:v>
                </c:pt>
                <c:pt idx="13169">
                  <c:v>-1.31559E-2</c:v>
                </c:pt>
                <c:pt idx="13170">
                  <c:v>-1.4669400000000001E-2</c:v>
                </c:pt>
                <c:pt idx="13171">
                  <c:v>-2.0997999999999999E-2</c:v>
                </c:pt>
                <c:pt idx="13172">
                  <c:v>-3.07341E-2</c:v>
                </c:pt>
                <c:pt idx="13173">
                  <c:v>-3.8651499999999998E-2</c:v>
                </c:pt>
                <c:pt idx="13174">
                  <c:v>-2.3052199999999998E-2</c:v>
                </c:pt>
                <c:pt idx="13175">
                  <c:v>-3.1838400000000003E-2</c:v>
                </c:pt>
                <c:pt idx="13176">
                  <c:v>-3.1419799999999998E-2</c:v>
                </c:pt>
                <c:pt idx="13177">
                  <c:v>-3.2736800000000003E-2</c:v>
                </c:pt>
                <c:pt idx="13178">
                  <c:v>-3.4300799999999999E-2</c:v>
                </c:pt>
                <c:pt idx="13179">
                  <c:v>-3.0246700000000001E-2</c:v>
                </c:pt>
                <c:pt idx="13180">
                  <c:v>-3.6740299999999997E-2</c:v>
                </c:pt>
                <c:pt idx="13181">
                  <c:v>-3.0935299999999999E-2</c:v>
                </c:pt>
                <c:pt idx="13182">
                  <c:v>-2.2045100000000002E-2</c:v>
                </c:pt>
                <c:pt idx="13183">
                  <c:v>-4.4394500000000003E-2</c:v>
                </c:pt>
                <c:pt idx="13184">
                  <c:v>-4.29106E-2</c:v>
                </c:pt>
                <c:pt idx="13185">
                  <c:v>-2.22721E-2</c:v>
                </c:pt>
                <c:pt idx="13186">
                  <c:v>-3.3890700000000003E-2</c:v>
                </c:pt>
                <c:pt idx="13187">
                  <c:v>-2.8928800000000001E-2</c:v>
                </c:pt>
                <c:pt idx="13188">
                  <c:v>-3.866E-2</c:v>
                </c:pt>
                <c:pt idx="13189">
                  <c:v>-3.6769900000000001E-2</c:v>
                </c:pt>
                <c:pt idx="13190">
                  <c:v>-3.18699E-2</c:v>
                </c:pt>
                <c:pt idx="13191">
                  <c:v>-2.8696099999999999E-2</c:v>
                </c:pt>
                <c:pt idx="13192">
                  <c:v>-2.2254900000000001E-2</c:v>
                </c:pt>
                <c:pt idx="13193">
                  <c:v>-1.38855E-2</c:v>
                </c:pt>
                <c:pt idx="13194">
                  <c:v>-2.8494800000000001E-2</c:v>
                </c:pt>
                <c:pt idx="13195">
                  <c:v>-4.4456500000000003E-2</c:v>
                </c:pt>
                <c:pt idx="13196">
                  <c:v>-2.7346599999999999E-2</c:v>
                </c:pt>
                <c:pt idx="13197">
                  <c:v>-1.6973499999999999E-2</c:v>
                </c:pt>
                <c:pt idx="13198">
                  <c:v>-2.0206499999999999E-2</c:v>
                </c:pt>
                <c:pt idx="13199">
                  <c:v>-1.3052899999999999E-2</c:v>
                </c:pt>
                <c:pt idx="13200">
                  <c:v>-2.2096600000000001E-2</c:v>
                </c:pt>
                <c:pt idx="13201">
                  <c:v>-2.9167200000000001E-2</c:v>
                </c:pt>
                <c:pt idx="13202">
                  <c:v>-2.8539700000000001E-2</c:v>
                </c:pt>
                <c:pt idx="13203">
                  <c:v>-8.7032299999999993E-3</c:v>
                </c:pt>
                <c:pt idx="13204">
                  <c:v>-2.9983499999999999E-3</c:v>
                </c:pt>
                <c:pt idx="13205">
                  <c:v>-2.1916399999999999E-2</c:v>
                </c:pt>
                <c:pt idx="13206">
                  <c:v>-1.90525E-2</c:v>
                </c:pt>
                <c:pt idx="13207">
                  <c:v>-2.5609E-2</c:v>
                </c:pt>
                <c:pt idx="13208">
                  <c:v>-1.40219E-2</c:v>
                </c:pt>
                <c:pt idx="13209">
                  <c:v>-8.6784399999999999E-4</c:v>
                </c:pt>
                <c:pt idx="13210">
                  <c:v>-1.08252E-2</c:v>
                </c:pt>
                <c:pt idx="13211">
                  <c:v>-5.6333499999999996E-3</c:v>
                </c:pt>
                <c:pt idx="13212">
                  <c:v>-6.1178200000000004E-3</c:v>
                </c:pt>
                <c:pt idx="13213">
                  <c:v>-2.27785E-2</c:v>
                </c:pt>
                <c:pt idx="13214">
                  <c:v>-3.87573E-3</c:v>
                </c:pt>
                <c:pt idx="13215">
                  <c:v>-2.0926500000000001E-2</c:v>
                </c:pt>
                <c:pt idx="13216">
                  <c:v>-2.8295500000000001E-3</c:v>
                </c:pt>
                <c:pt idx="13217">
                  <c:v>-7.84492E-3</c:v>
                </c:pt>
                <c:pt idx="13218">
                  <c:v>-1.3117800000000001E-2</c:v>
                </c:pt>
                <c:pt idx="13219">
                  <c:v>4.13132E-3</c:v>
                </c:pt>
                <c:pt idx="13220">
                  <c:v>-1.72596E-2</c:v>
                </c:pt>
                <c:pt idx="13221">
                  <c:v>-5.4550199999999997E-3</c:v>
                </c:pt>
                <c:pt idx="13222">
                  <c:v>-1.9261400000000001E-2</c:v>
                </c:pt>
                <c:pt idx="13223">
                  <c:v>9.2792500000000002E-4</c:v>
                </c:pt>
                <c:pt idx="13224">
                  <c:v>-2.0465899999999999E-2</c:v>
                </c:pt>
                <c:pt idx="13225">
                  <c:v>-1.5727000000000001E-2</c:v>
                </c:pt>
                <c:pt idx="13226">
                  <c:v>-9.6216200000000009E-3</c:v>
                </c:pt>
                <c:pt idx="13227">
                  <c:v>-4.6920800000000004E-3</c:v>
                </c:pt>
                <c:pt idx="13228">
                  <c:v>-1.9469299999999998E-2</c:v>
                </c:pt>
                <c:pt idx="13229">
                  <c:v>-1.2022E-2</c:v>
                </c:pt>
                <c:pt idx="13230">
                  <c:v>-8.2368900000000002E-3</c:v>
                </c:pt>
                <c:pt idx="13231">
                  <c:v>-1.66397E-2</c:v>
                </c:pt>
                <c:pt idx="13232">
                  <c:v>-6.1721800000000002E-3</c:v>
                </c:pt>
                <c:pt idx="13233">
                  <c:v>-1.7896700000000001E-2</c:v>
                </c:pt>
                <c:pt idx="13234">
                  <c:v>5.8536500000000002E-3</c:v>
                </c:pt>
                <c:pt idx="13235">
                  <c:v>-1.3894999999999999E-2</c:v>
                </c:pt>
                <c:pt idx="13236">
                  <c:v>-1.20077E-2</c:v>
                </c:pt>
                <c:pt idx="13237">
                  <c:v>-1.0891E-3</c:v>
                </c:pt>
                <c:pt idx="13238">
                  <c:v>-1.3027199999999999E-2</c:v>
                </c:pt>
                <c:pt idx="13239">
                  <c:v>-1.7613400000000001E-2</c:v>
                </c:pt>
                <c:pt idx="13240">
                  <c:v>-2.5301000000000001E-2</c:v>
                </c:pt>
                <c:pt idx="13241">
                  <c:v>-1.80559E-2</c:v>
                </c:pt>
                <c:pt idx="13242">
                  <c:v>-1.47495E-2</c:v>
                </c:pt>
                <c:pt idx="13243">
                  <c:v>-2.1987E-2</c:v>
                </c:pt>
                <c:pt idx="13244">
                  <c:v>-3.0553799999999999E-2</c:v>
                </c:pt>
                <c:pt idx="13245">
                  <c:v>-1.8540399999999999E-2</c:v>
                </c:pt>
                <c:pt idx="13246">
                  <c:v>-2.05936E-2</c:v>
                </c:pt>
                <c:pt idx="13247">
                  <c:v>-1.71223E-2</c:v>
                </c:pt>
                <c:pt idx="13248">
                  <c:v>-9.9716200000000005E-3</c:v>
                </c:pt>
                <c:pt idx="13249">
                  <c:v>-9.3908299999999993E-3</c:v>
                </c:pt>
                <c:pt idx="13250">
                  <c:v>-2.22206E-2</c:v>
                </c:pt>
                <c:pt idx="13251">
                  <c:v>-4.0983199999999997E-2</c:v>
                </c:pt>
                <c:pt idx="13252">
                  <c:v>-2.6640899999999999E-2</c:v>
                </c:pt>
                <c:pt idx="13253">
                  <c:v>-2.9837599999999999E-2</c:v>
                </c:pt>
                <c:pt idx="13254">
                  <c:v>-2.8962100000000001E-2</c:v>
                </c:pt>
                <c:pt idx="13255">
                  <c:v>-2.3978200000000002E-2</c:v>
                </c:pt>
                <c:pt idx="13256">
                  <c:v>-1.44796E-2</c:v>
                </c:pt>
                <c:pt idx="13257">
                  <c:v>-2.3086499999999999E-2</c:v>
                </c:pt>
                <c:pt idx="13258">
                  <c:v>-2.3205799999999999E-2</c:v>
                </c:pt>
                <c:pt idx="13259">
                  <c:v>-1.31521E-2</c:v>
                </c:pt>
                <c:pt idx="13260">
                  <c:v>-2.09312E-2</c:v>
                </c:pt>
                <c:pt idx="13261">
                  <c:v>-1.6216299999999999E-2</c:v>
                </c:pt>
                <c:pt idx="13262">
                  <c:v>-3.1441700000000003E-2</c:v>
                </c:pt>
                <c:pt idx="13263">
                  <c:v>-1.95894E-2</c:v>
                </c:pt>
                <c:pt idx="13264">
                  <c:v>-1.6631099999999999E-2</c:v>
                </c:pt>
                <c:pt idx="13265">
                  <c:v>-2.7529700000000001E-2</c:v>
                </c:pt>
                <c:pt idx="13266">
                  <c:v>-2.7787200000000001E-2</c:v>
                </c:pt>
                <c:pt idx="13267">
                  <c:v>-9.1829300000000006E-3</c:v>
                </c:pt>
                <c:pt idx="13268">
                  <c:v>-1.6601600000000001E-2</c:v>
                </c:pt>
                <c:pt idx="13269">
                  <c:v>-2.17018E-2</c:v>
                </c:pt>
                <c:pt idx="13270">
                  <c:v>-2.2271200000000001E-2</c:v>
                </c:pt>
                <c:pt idx="13271">
                  <c:v>-2.0859699999999998E-2</c:v>
                </c:pt>
                <c:pt idx="13272" formatCode="0.00E+00">
                  <c:v>-2.1559700000000001E-2</c:v>
                </c:pt>
                <c:pt idx="13273">
                  <c:v>-3.6548600000000001E-2</c:v>
                </c:pt>
                <c:pt idx="13274">
                  <c:v>-1.7712599999999998E-2</c:v>
                </c:pt>
                <c:pt idx="13275">
                  <c:v>-1.4182999999999999E-2</c:v>
                </c:pt>
                <c:pt idx="13276">
                  <c:v>-6.8712199999999999E-3</c:v>
                </c:pt>
                <c:pt idx="13277">
                  <c:v>-9.2840200000000005E-3</c:v>
                </c:pt>
                <c:pt idx="13278">
                  <c:v>-3.5416599999999999E-2</c:v>
                </c:pt>
                <c:pt idx="13279">
                  <c:v>-1.4125800000000001E-2</c:v>
                </c:pt>
                <c:pt idx="13280">
                  <c:v>-1.30644E-2</c:v>
                </c:pt>
                <c:pt idx="13281">
                  <c:v>-1.6181899999999999E-2</c:v>
                </c:pt>
                <c:pt idx="13282">
                  <c:v>-2.4836500000000001E-2</c:v>
                </c:pt>
                <c:pt idx="13283">
                  <c:v>-3.4523999999999999E-2</c:v>
                </c:pt>
                <c:pt idx="13284">
                  <c:v>-1.98517E-2</c:v>
                </c:pt>
                <c:pt idx="13285">
                  <c:v>-7.5960200000000002E-3</c:v>
                </c:pt>
                <c:pt idx="13286">
                  <c:v>-1.3916E-2</c:v>
                </c:pt>
                <c:pt idx="13287">
                  <c:v>-5.3873100000000002E-3</c:v>
                </c:pt>
                <c:pt idx="13288">
                  <c:v>-8.2941100000000004E-3</c:v>
                </c:pt>
                <c:pt idx="13289">
                  <c:v>-1.12E-2</c:v>
                </c:pt>
                <c:pt idx="13290">
                  <c:v>-2.7545900000000002E-2</c:v>
                </c:pt>
                <c:pt idx="13291">
                  <c:v>-4.6725299999999997E-2</c:v>
                </c:pt>
                <c:pt idx="13292">
                  <c:v>-2.3698799999999999E-2</c:v>
                </c:pt>
                <c:pt idx="13293">
                  <c:v>-1.7590499999999998E-2</c:v>
                </c:pt>
                <c:pt idx="13294">
                  <c:v>-1.7227200000000002E-2</c:v>
                </c:pt>
                <c:pt idx="13295">
                  <c:v>-1.6324999999999999E-2</c:v>
                </c:pt>
                <c:pt idx="13296">
                  <c:v>-2.9665E-2</c:v>
                </c:pt>
                <c:pt idx="13297">
                  <c:v>-2.3653E-2</c:v>
                </c:pt>
                <c:pt idx="13298">
                  <c:v>-1.77135E-2</c:v>
                </c:pt>
                <c:pt idx="13299">
                  <c:v>-3.4382799999999998E-2</c:v>
                </c:pt>
                <c:pt idx="13300">
                  <c:v>-1.5350300000000001E-2</c:v>
                </c:pt>
                <c:pt idx="13301">
                  <c:v>-2.50616E-2</c:v>
                </c:pt>
                <c:pt idx="13302">
                  <c:v>-1.36375E-2</c:v>
                </c:pt>
                <c:pt idx="13303">
                  <c:v>-1.6928700000000001E-2</c:v>
                </c:pt>
                <c:pt idx="13304">
                  <c:v>-1.43976E-2</c:v>
                </c:pt>
                <c:pt idx="13305">
                  <c:v>-7.7209499999999999E-3</c:v>
                </c:pt>
                <c:pt idx="13306">
                  <c:v>-1.4762900000000001E-2</c:v>
                </c:pt>
                <c:pt idx="13307">
                  <c:v>-1.0541E-2</c:v>
                </c:pt>
                <c:pt idx="13308">
                  <c:v>-1.34249E-2</c:v>
                </c:pt>
                <c:pt idx="13309">
                  <c:v>-2.1909700000000001E-2</c:v>
                </c:pt>
                <c:pt idx="13310">
                  <c:v>-1.6981099999999999E-2</c:v>
                </c:pt>
                <c:pt idx="13311">
                  <c:v>-8.0776200000000006E-3</c:v>
                </c:pt>
                <c:pt idx="13312">
                  <c:v>-2.0351399999999999E-2</c:v>
                </c:pt>
                <c:pt idx="13313">
                  <c:v>-1.9258500000000001E-2</c:v>
                </c:pt>
                <c:pt idx="13314">
                  <c:v>-1.78747E-2</c:v>
                </c:pt>
                <c:pt idx="13315">
                  <c:v>-3.9176899999999997E-3</c:v>
                </c:pt>
                <c:pt idx="13316">
                  <c:v>-9.4842899999999994E-3</c:v>
                </c:pt>
                <c:pt idx="13317">
                  <c:v>-1.26324E-2</c:v>
                </c:pt>
                <c:pt idx="13318">
                  <c:v>-1.58844E-2</c:v>
                </c:pt>
                <c:pt idx="13319">
                  <c:v>5.3272199999999997E-3</c:v>
                </c:pt>
                <c:pt idx="13320">
                  <c:v>-5.5046100000000001E-3</c:v>
                </c:pt>
                <c:pt idx="13321">
                  <c:v>-2.60973E-2</c:v>
                </c:pt>
                <c:pt idx="13322">
                  <c:v>-1.4935500000000001E-2</c:v>
                </c:pt>
                <c:pt idx="13323">
                  <c:v>-9.8018600000000008E-3</c:v>
                </c:pt>
                <c:pt idx="13324" formatCode="0.00E+00">
                  <c:v>6.7853899999999997E-3</c:v>
                </c:pt>
                <c:pt idx="13325">
                  <c:v>-8.9016000000000008E-3</c:v>
                </c:pt>
                <c:pt idx="13326" formatCode="0.00E+00">
                  <c:v>-3.3378599999999999E-5</c:v>
                </c:pt>
                <c:pt idx="13327">
                  <c:v>-1.5068099999999999E-3</c:v>
                </c:pt>
                <c:pt idx="13328">
                  <c:v>7.3337599999999999E-3</c:v>
                </c:pt>
                <c:pt idx="13329">
                  <c:v>-1.86377E-2</c:v>
                </c:pt>
                <c:pt idx="13330">
                  <c:v>-5.8908500000000004E-3</c:v>
                </c:pt>
                <c:pt idx="13331">
                  <c:v>-1.29766E-2</c:v>
                </c:pt>
                <c:pt idx="13332">
                  <c:v>1.11761E-2</c:v>
                </c:pt>
                <c:pt idx="13333">
                  <c:v>-6.0052899999999999E-3</c:v>
                </c:pt>
                <c:pt idx="13334">
                  <c:v>1.5392299999999999E-3</c:v>
                </c:pt>
                <c:pt idx="13335">
                  <c:v>2.56252E-3</c:v>
                </c:pt>
                <c:pt idx="13336">
                  <c:v>-4.6195999999999997E-3</c:v>
                </c:pt>
                <c:pt idx="13337">
                  <c:v>6.1225899999999998E-3</c:v>
                </c:pt>
                <c:pt idx="13338">
                  <c:v>-1.1767400000000001E-2</c:v>
                </c:pt>
                <c:pt idx="13339">
                  <c:v>9.75609E-4</c:v>
                </c:pt>
                <c:pt idx="13340">
                  <c:v>9.0513199999999999E-3</c:v>
                </c:pt>
                <c:pt idx="13341">
                  <c:v>-6.7520099999999995E-4</c:v>
                </c:pt>
                <c:pt idx="13342">
                  <c:v>4.9371700000000003E-3</c:v>
                </c:pt>
                <c:pt idx="13343">
                  <c:v>1.17664E-2</c:v>
                </c:pt>
                <c:pt idx="13344">
                  <c:v>1.06287E-2</c:v>
                </c:pt>
                <c:pt idx="13345">
                  <c:v>7.5740800000000004E-3</c:v>
                </c:pt>
                <c:pt idx="13346">
                  <c:v>5.3424800000000001E-3</c:v>
                </c:pt>
                <c:pt idx="13347">
                  <c:v>8.8586800000000007E-3</c:v>
                </c:pt>
                <c:pt idx="13348">
                  <c:v>-3.63255E-3</c:v>
                </c:pt>
                <c:pt idx="13349">
                  <c:v>-7.5693100000000001E-3</c:v>
                </c:pt>
                <c:pt idx="13350">
                  <c:v>9.5243499999999991E-3</c:v>
                </c:pt>
                <c:pt idx="13351">
                  <c:v>-8.3255799999999995E-4</c:v>
                </c:pt>
                <c:pt idx="13352">
                  <c:v>-6.4430199999999998E-3</c:v>
                </c:pt>
                <c:pt idx="13353">
                  <c:v>-1.6546200000000001E-3</c:v>
                </c:pt>
                <c:pt idx="13354">
                  <c:v>6.0882599999999999E-3</c:v>
                </c:pt>
                <c:pt idx="13355">
                  <c:v>8.5001E-3</c:v>
                </c:pt>
                <c:pt idx="13356">
                  <c:v>-1.1428799999999999E-2</c:v>
                </c:pt>
                <c:pt idx="13357">
                  <c:v>-7.09057E-3</c:v>
                </c:pt>
                <c:pt idx="13358">
                  <c:v>8.9874299999999994E-3</c:v>
                </c:pt>
                <c:pt idx="13359">
                  <c:v>-1.37033E-2</c:v>
                </c:pt>
                <c:pt idx="13360">
                  <c:v>-8.23021E-3</c:v>
                </c:pt>
                <c:pt idx="13361">
                  <c:v>-4.3477999999999998E-3</c:v>
                </c:pt>
                <c:pt idx="13362">
                  <c:v>-6.7997000000000001E-4</c:v>
                </c:pt>
                <c:pt idx="13363">
                  <c:v>-1.7001200000000001E-2</c:v>
                </c:pt>
                <c:pt idx="13364">
                  <c:v>-1.91383E-2</c:v>
                </c:pt>
                <c:pt idx="13365">
                  <c:v>-8.7709399999999996E-3</c:v>
                </c:pt>
                <c:pt idx="13366">
                  <c:v>-9.7064999999999999E-3</c:v>
                </c:pt>
                <c:pt idx="13367">
                  <c:v>-1.0579099999999999E-2</c:v>
                </c:pt>
                <c:pt idx="13368">
                  <c:v>-5.0497099999999998E-3</c:v>
                </c:pt>
                <c:pt idx="13369">
                  <c:v>1.6565300000000002E-2</c:v>
                </c:pt>
                <c:pt idx="13370">
                  <c:v>-6.2208200000000002E-3</c:v>
                </c:pt>
                <c:pt idx="13371">
                  <c:v>5.3796800000000004E-3</c:v>
                </c:pt>
                <c:pt idx="13372">
                  <c:v>-1.25656E-2</c:v>
                </c:pt>
                <c:pt idx="13373">
                  <c:v>1.9950900000000001E-3</c:v>
                </c:pt>
                <c:pt idx="13374">
                  <c:v>-5.9785799999999998E-3</c:v>
                </c:pt>
                <c:pt idx="13375">
                  <c:v>-1.50013E-2</c:v>
                </c:pt>
                <c:pt idx="13376">
                  <c:v>-3.8652399999999998E-3</c:v>
                </c:pt>
                <c:pt idx="13377">
                  <c:v>3.9930299999999998E-3</c:v>
                </c:pt>
                <c:pt idx="13378">
                  <c:v>-8.27789E-4</c:v>
                </c:pt>
                <c:pt idx="13379" formatCode="0.00E+00">
                  <c:v>5.1402999999999996E-4</c:v>
                </c:pt>
                <c:pt idx="13380">
                  <c:v>1.2369200000000001E-3</c:v>
                </c:pt>
                <c:pt idx="13381">
                  <c:v>-5.2738200000000002E-3</c:v>
                </c:pt>
                <c:pt idx="13382">
                  <c:v>-6.8903000000000002E-3</c:v>
                </c:pt>
                <c:pt idx="13383">
                  <c:v>-4.1160600000000004E-3</c:v>
                </c:pt>
                <c:pt idx="13384">
                  <c:v>-8.4228500000000008E-3</c:v>
                </c:pt>
                <c:pt idx="13385">
                  <c:v>-6.2208200000000002E-3</c:v>
                </c:pt>
                <c:pt idx="13386">
                  <c:v>-8.4495499999999999E-4</c:v>
                </c:pt>
                <c:pt idx="13387">
                  <c:v>4.0092499999999998E-3</c:v>
                </c:pt>
                <c:pt idx="13388">
                  <c:v>-2.30408E-3</c:v>
                </c:pt>
                <c:pt idx="13389">
                  <c:v>3.3826799999999999E-3</c:v>
                </c:pt>
                <c:pt idx="13390">
                  <c:v>5.1784499999999996E-4</c:v>
                </c:pt>
                <c:pt idx="13391">
                  <c:v>-1.8043499999999999E-3</c:v>
                </c:pt>
                <c:pt idx="13392">
                  <c:v>-1.25656E-2</c:v>
                </c:pt>
                <c:pt idx="13393">
                  <c:v>-9.3765299999999992E-3</c:v>
                </c:pt>
                <c:pt idx="13394">
                  <c:v>1.39046E-3</c:v>
                </c:pt>
                <c:pt idx="13395">
                  <c:v>-4.9333600000000003E-3</c:v>
                </c:pt>
                <c:pt idx="13396">
                  <c:v>8.7451900000000003E-4</c:v>
                </c:pt>
                <c:pt idx="13397">
                  <c:v>8.3208099999999997E-3</c:v>
                </c:pt>
                <c:pt idx="13398">
                  <c:v>1.00813E-2</c:v>
                </c:pt>
                <c:pt idx="13399">
                  <c:v>-1.4348E-2</c:v>
                </c:pt>
                <c:pt idx="13400">
                  <c:v>-1.4799100000000001E-2</c:v>
                </c:pt>
                <c:pt idx="13401">
                  <c:v>-9.5081300000000001E-3</c:v>
                </c:pt>
                <c:pt idx="13402">
                  <c:v>1.2624700000000001E-2</c:v>
                </c:pt>
                <c:pt idx="13403">
                  <c:v>-4.3802299999999997E-3</c:v>
                </c:pt>
                <c:pt idx="13404">
                  <c:v>7.9822499999999995E-4</c:v>
                </c:pt>
                <c:pt idx="13405">
                  <c:v>1.3654700000000001E-2</c:v>
                </c:pt>
                <c:pt idx="13406">
                  <c:v>3.2959E-3</c:v>
                </c:pt>
                <c:pt idx="13407">
                  <c:v>1.1666299999999999E-2</c:v>
                </c:pt>
                <c:pt idx="13408">
                  <c:v>-7.4005099999999999E-3</c:v>
                </c:pt>
                <c:pt idx="13409">
                  <c:v>8.8748899999999999E-3</c:v>
                </c:pt>
                <c:pt idx="13410">
                  <c:v>-2.9354099999999998E-3</c:v>
                </c:pt>
                <c:pt idx="13411">
                  <c:v>1.0533300000000001E-2</c:v>
                </c:pt>
                <c:pt idx="13412">
                  <c:v>1.85871E-3</c:v>
                </c:pt>
                <c:pt idx="13413">
                  <c:v>4.88186E-3</c:v>
                </c:pt>
                <c:pt idx="13414">
                  <c:v>-1.9578899999999999E-3</c:v>
                </c:pt>
                <c:pt idx="13415">
                  <c:v>1.34964E-2</c:v>
                </c:pt>
                <c:pt idx="13416">
                  <c:v>1.8250499999999999E-2</c:v>
                </c:pt>
                <c:pt idx="13417">
                  <c:v>-2.8429000000000002E-3</c:v>
                </c:pt>
                <c:pt idx="13418">
                  <c:v>-1.0471300000000001E-3</c:v>
                </c:pt>
                <c:pt idx="13419">
                  <c:v>-1.38378E-3</c:v>
                </c:pt>
                <c:pt idx="13420">
                  <c:v>1.8151299999999999E-2</c:v>
                </c:pt>
                <c:pt idx="13421">
                  <c:v>1.01767E-2</c:v>
                </c:pt>
                <c:pt idx="13422">
                  <c:v>2.44904E-3</c:v>
                </c:pt>
                <c:pt idx="13423">
                  <c:v>3.3083000000000001E-3</c:v>
                </c:pt>
                <c:pt idx="13424">
                  <c:v>9.3841599999999997E-4</c:v>
                </c:pt>
                <c:pt idx="13425">
                  <c:v>4.7254599999999999E-3</c:v>
                </c:pt>
                <c:pt idx="13426">
                  <c:v>-5.0210999999999997E-3</c:v>
                </c:pt>
                <c:pt idx="13427">
                  <c:v>1.61152E-2</c:v>
                </c:pt>
                <c:pt idx="13428">
                  <c:v>1.46017E-2</c:v>
                </c:pt>
                <c:pt idx="13429">
                  <c:v>6.4783100000000001E-3</c:v>
                </c:pt>
                <c:pt idx="13430">
                  <c:v>-5.0067899999999997E-4</c:v>
                </c:pt>
                <c:pt idx="13431">
                  <c:v>1.1739700000000001E-3</c:v>
                </c:pt>
                <c:pt idx="13432">
                  <c:v>2.9722200000000001E-2</c:v>
                </c:pt>
                <c:pt idx="13433">
                  <c:v>1.5725099999999999E-2</c:v>
                </c:pt>
                <c:pt idx="13434">
                  <c:v>1.6301199999999998E-2</c:v>
                </c:pt>
                <c:pt idx="13435">
                  <c:v>3.6354099999999999E-3</c:v>
                </c:pt>
                <c:pt idx="13436">
                  <c:v>6.4325299999999997E-3</c:v>
                </c:pt>
                <c:pt idx="13437">
                  <c:v>-7.7571899999999997E-3</c:v>
                </c:pt>
                <c:pt idx="13438">
                  <c:v>1.5471499999999999E-2</c:v>
                </c:pt>
                <c:pt idx="13439">
                  <c:v>2.0202600000000001E-2</c:v>
                </c:pt>
                <c:pt idx="13440">
                  <c:v>1.04542E-2</c:v>
                </c:pt>
                <c:pt idx="13441">
                  <c:v>1.90496E-2</c:v>
                </c:pt>
                <c:pt idx="13442">
                  <c:v>8.1071900000000002E-3</c:v>
                </c:pt>
                <c:pt idx="13443">
                  <c:v>2.24104E-2</c:v>
                </c:pt>
                <c:pt idx="13444">
                  <c:v>1.02291E-2</c:v>
                </c:pt>
                <c:pt idx="13445">
                  <c:v>1.7567599999999999E-2</c:v>
                </c:pt>
                <c:pt idx="13446">
                  <c:v>1.0381700000000001E-2</c:v>
                </c:pt>
                <c:pt idx="13447">
                  <c:v>-3.3836399999999998E-3</c:v>
                </c:pt>
                <c:pt idx="13448">
                  <c:v>6.1235400000000002E-3</c:v>
                </c:pt>
                <c:pt idx="13449">
                  <c:v>2.20232E-2</c:v>
                </c:pt>
                <c:pt idx="13450">
                  <c:v>1.03464E-2</c:v>
                </c:pt>
                <c:pt idx="13451">
                  <c:v>1.2750600000000001E-2</c:v>
                </c:pt>
                <c:pt idx="13452">
                  <c:v>4.7674199999999996E-3</c:v>
                </c:pt>
                <c:pt idx="13453">
                  <c:v>1.8608099999999999E-2</c:v>
                </c:pt>
                <c:pt idx="13454">
                  <c:v>1.7639200000000001E-2</c:v>
                </c:pt>
                <c:pt idx="13455">
                  <c:v>6.7529699999999996E-3</c:v>
                </c:pt>
                <c:pt idx="13456">
                  <c:v>2.3758899999999999E-2</c:v>
                </c:pt>
                <c:pt idx="13457">
                  <c:v>8.7747599999999995E-3</c:v>
                </c:pt>
                <c:pt idx="13458">
                  <c:v>5.7859399999999998E-3</c:v>
                </c:pt>
                <c:pt idx="13459">
                  <c:v>3.8642899999999998E-3</c:v>
                </c:pt>
                <c:pt idx="13460">
                  <c:v>2.99397E-2</c:v>
                </c:pt>
                <c:pt idx="13461">
                  <c:v>1.6695000000000002E-2</c:v>
                </c:pt>
                <c:pt idx="13462">
                  <c:v>2.05965E-2</c:v>
                </c:pt>
                <c:pt idx="13463">
                  <c:v>2.10943E-2</c:v>
                </c:pt>
                <c:pt idx="13464">
                  <c:v>7.7419300000000002E-3</c:v>
                </c:pt>
                <c:pt idx="13465">
                  <c:v>4.4298200000000001E-3</c:v>
                </c:pt>
                <c:pt idx="13466">
                  <c:v>1.2104999999999999E-2</c:v>
                </c:pt>
                <c:pt idx="13467">
                  <c:v>1.0330199999999999E-2</c:v>
                </c:pt>
                <c:pt idx="13468">
                  <c:v>8.0442399999999994E-3</c:v>
                </c:pt>
                <c:pt idx="13469">
                  <c:v>1.71375E-3</c:v>
                </c:pt>
                <c:pt idx="13470">
                  <c:v>1.3718599999999999E-2</c:v>
                </c:pt>
                <c:pt idx="13471">
                  <c:v>1.99995E-2</c:v>
                </c:pt>
                <c:pt idx="13472">
                  <c:v>1.7455100000000001E-2</c:v>
                </c:pt>
                <c:pt idx="13473">
                  <c:v>2.3330699999999999E-2</c:v>
                </c:pt>
                <c:pt idx="13474">
                  <c:v>1.6983999999999999E-2</c:v>
                </c:pt>
                <c:pt idx="13475">
                  <c:v>1.9557000000000001E-2</c:v>
                </c:pt>
                <c:pt idx="13476">
                  <c:v>1.25332E-2</c:v>
                </c:pt>
                <c:pt idx="13477">
                  <c:v>1.7987300000000001E-2</c:v>
                </c:pt>
                <c:pt idx="13478">
                  <c:v>2.2420900000000001E-2</c:v>
                </c:pt>
                <c:pt idx="13479">
                  <c:v>1.66445E-2</c:v>
                </c:pt>
                <c:pt idx="13480">
                  <c:v>7.2545999999999999E-3</c:v>
                </c:pt>
                <c:pt idx="13481">
                  <c:v>2.9451399999999999E-2</c:v>
                </c:pt>
                <c:pt idx="13482" formatCode="0.00E+00">
                  <c:v>1.35117E-2</c:v>
                </c:pt>
                <c:pt idx="13483">
                  <c:v>2.3853300000000001E-2</c:v>
                </c:pt>
                <c:pt idx="13484">
                  <c:v>1.34649E-2</c:v>
                </c:pt>
                <c:pt idx="13485">
                  <c:v>2.1087600000000001E-2</c:v>
                </c:pt>
                <c:pt idx="13486">
                  <c:v>2.5538399999999999E-2</c:v>
                </c:pt>
                <c:pt idx="13487">
                  <c:v>1.8989599999999999E-2</c:v>
                </c:pt>
                <c:pt idx="13488">
                  <c:v>1.79262E-2</c:v>
                </c:pt>
                <c:pt idx="13489">
                  <c:v>2.9406499999999999E-2</c:v>
                </c:pt>
                <c:pt idx="13490">
                  <c:v>2.0146399999999998E-2</c:v>
                </c:pt>
                <c:pt idx="13491">
                  <c:v>-9.6292500000000007E-3</c:v>
                </c:pt>
                <c:pt idx="13492">
                  <c:v>6.5012000000000004E-3</c:v>
                </c:pt>
                <c:pt idx="13493">
                  <c:v>5.43594E-4</c:v>
                </c:pt>
                <c:pt idx="13494">
                  <c:v>2.1269799999999998E-2</c:v>
                </c:pt>
                <c:pt idx="13495">
                  <c:v>1.25389E-2</c:v>
                </c:pt>
                <c:pt idx="13496">
                  <c:v>3.3804899999999999E-2</c:v>
                </c:pt>
                <c:pt idx="13497">
                  <c:v>2.5592799999999999E-2</c:v>
                </c:pt>
                <c:pt idx="13498">
                  <c:v>1.32389E-2</c:v>
                </c:pt>
                <c:pt idx="13499">
                  <c:v>-1.6307800000000001E-4</c:v>
                </c:pt>
                <c:pt idx="13500">
                  <c:v>1.8157E-2</c:v>
                </c:pt>
                <c:pt idx="13501">
                  <c:v>1.7108900000000001E-3</c:v>
                </c:pt>
                <c:pt idx="13502">
                  <c:v>1.23672E-2</c:v>
                </c:pt>
                <c:pt idx="13503">
                  <c:v>7.3986099999999999E-3</c:v>
                </c:pt>
                <c:pt idx="13504">
                  <c:v>2.18525E-2</c:v>
                </c:pt>
                <c:pt idx="13505">
                  <c:v>2.48547E-2</c:v>
                </c:pt>
                <c:pt idx="13506">
                  <c:v>1.5917799999999999E-2</c:v>
                </c:pt>
                <c:pt idx="13507">
                  <c:v>1.46246E-2</c:v>
                </c:pt>
                <c:pt idx="13508">
                  <c:v>-1.4589299999999999E-2</c:v>
                </c:pt>
                <c:pt idx="13509">
                  <c:v>2.4868999999999999E-2</c:v>
                </c:pt>
                <c:pt idx="13510">
                  <c:v>-9.3431499999999997E-3</c:v>
                </c:pt>
                <c:pt idx="13511">
                  <c:v>2.21329E-2</c:v>
                </c:pt>
                <c:pt idx="13512">
                  <c:v>-2.2363700000000001E-3</c:v>
                </c:pt>
                <c:pt idx="13513">
                  <c:v>1.9306199999999999E-2</c:v>
                </c:pt>
                <c:pt idx="13514">
                  <c:v>1.8840800000000001E-2</c:v>
                </c:pt>
                <c:pt idx="13515">
                  <c:v>2.93741E-2</c:v>
                </c:pt>
                <c:pt idx="13516">
                  <c:v>1.8589000000000001E-2</c:v>
                </c:pt>
                <c:pt idx="13517">
                  <c:v>4.1480099999999999E-2</c:v>
                </c:pt>
                <c:pt idx="13518">
                  <c:v>1.3264700000000001E-2</c:v>
                </c:pt>
                <c:pt idx="13519">
                  <c:v>2.0652799999999999E-2</c:v>
                </c:pt>
                <c:pt idx="13520">
                  <c:v>3.4908300000000003E-2</c:v>
                </c:pt>
                <c:pt idx="13521">
                  <c:v>-3.0851400000000001E-3</c:v>
                </c:pt>
                <c:pt idx="13522">
                  <c:v>1.0978699999999999E-2</c:v>
                </c:pt>
                <c:pt idx="13523">
                  <c:v>4.9200099999999998E-3</c:v>
                </c:pt>
                <c:pt idx="13524">
                  <c:v>2.92368E-2</c:v>
                </c:pt>
                <c:pt idx="13525">
                  <c:v>6.0462999999999999E-4</c:v>
                </c:pt>
                <c:pt idx="13526">
                  <c:v>4.3442700000000001E-2</c:v>
                </c:pt>
                <c:pt idx="13527">
                  <c:v>2.1716099999999999E-2</c:v>
                </c:pt>
                <c:pt idx="13528">
                  <c:v>3.8241400000000002E-2</c:v>
                </c:pt>
                <c:pt idx="13529">
                  <c:v>-6.1636E-3</c:v>
                </c:pt>
                <c:pt idx="13530">
                  <c:v>7.13921E-3</c:v>
                </c:pt>
                <c:pt idx="13531">
                  <c:v>1.719E-2</c:v>
                </c:pt>
                <c:pt idx="13532">
                  <c:v>9.0951899999999995E-3</c:v>
                </c:pt>
                <c:pt idx="13533">
                  <c:v>7.1601900000000003E-3</c:v>
                </c:pt>
                <c:pt idx="13534">
                  <c:v>1.5789999999999998E-2</c:v>
                </c:pt>
                <c:pt idx="13535">
                  <c:v>3.1640099999999997E-2</c:v>
                </c:pt>
                <c:pt idx="13536">
                  <c:v>-4.7969800000000002E-3</c:v>
                </c:pt>
                <c:pt idx="13537">
                  <c:v>2.9029799999999999E-3</c:v>
                </c:pt>
                <c:pt idx="13538">
                  <c:v>2.6471100000000001E-2</c:v>
                </c:pt>
                <c:pt idx="13539">
                  <c:v>2.5902700000000001E-2</c:v>
                </c:pt>
                <c:pt idx="13540">
                  <c:v>8.46863E-4</c:v>
                </c:pt>
                <c:pt idx="13541">
                  <c:v>1.08051E-2</c:v>
                </c:pt>
                <c:pt idx="13542">
                  <c:v>1.2538000000000001E-2</c:v>
                </c:pt>
                <c:pt idx="13543">
                  <c:v>1.3975100000000001E-2</c:v>
                </c:pt>
                <c:pt idx="13544">
                  <c:v>1.26505E-2</c:v>
                </c:pt>
                <c:pt idx="13545">
                  <c:v>1.25294E-2</c:v>
                </c:pt>
                <c:pt idx="13546">
                  <c:v>2.26278E-2</c:v>
                </c:pt>
                <c:pt idx="13547">
                  <c:v>4.9095199999999997E-3</c:v>
                </c:pt>
                <c:pt idx="13548">
                  <c:v>8.4400199999999995E-4</c:v>
                </c:pt>
                <c:pt idx="13549">
                  <c:v>1.2619999999999999E-2</c:v>
                </c:pt>
                <c:pt idx="13550" formatCode="0.00E+00">
                  <c:v>3.44982E-2</c:v>
                </c:pt>
                <c:pt idx="13551">
                  <c:v>9.6225700000000004E-3</c:v>
                </c:pt>
                <c:pt idx="13552">
                  <c:v>-5.9452100000000003E-3</c:v>
                </c:pt>
                <c:pt idx="13553">
                  <c:v>2.8384199999999998E-2</c:v>
                </c:pt>
                <c:pt idx="13554">
                  <c:v>4.0193600000000003E-2</c:v>
                </c:pt>
                <c:pt idx="13555">
                  <c:v>3.3290899999999998E-2</c:v>
                </c:pt>
                <c:pt idx="13556">
                  <c:v>2.00024E-2</c:v>
                </c:pt>
                <c:pt idx="13557">
                  <c:v>4.2127600000000001E-2</c:v>
                </c:pt>
                <c:pt idx="13558">
                  <c:v>2.3557700000000001E-2</c:v>
                </c:pt>
                <c:pt idx="13559">
                  <c:v>7.4529599999999998E-3</c:v>
                </c:pt>
                <c:pt idx="13560">
                  <c:v>1.44224E-2</c:v>
                </c:pt>
                <c:pt idx="13561">
                  <c:v>2.7165399999999999E-2</c:v>
                </c:pt>
                <c:pt idx="13562">
                  <c:v>1.52903E-2</c:v>
                </c:pt>
                <c:pt idx="13563">
                  <c:v>1.16796E-2</c:v>
                </c:pt>
                <c:pt idx="13564">
                  <c:v>7.5664499999999997E-3</c:v>
                </c:pt>
                <c:pt idx="13565">
                  <c:v>1.5554399999999999E-2</c:v>
                </c:pt>
                <c:pt idx="13566">
                  <c:v>1.8218999999999999E-2</c:v>
                </c:pt>
                <c:pt idx="13567">
                  <c:v>1.0148000000000001E-2</c:v>
                </c:pt>
                <c:pt idx="13568">
                  <c:v>2.4674399999999999E-2</c:v>
                </c:pt>
                <c:pt idx="13569">
                  <c:v>-4.2514800000000002E-3</c:v>
                </c:pt>
                <c:pt idx="13570">
                  <c:v>4.9343099999999999E-3</c:v>
                </c:pt>
                <c:pt idx="13571">
                  <c:v>-7.0705400000000002E-3</c:v>
                </c:pt>
                <c:pt idx="13572">
                  <c:v>1.9125900000000001E-2</c:v>
                </c:pt>
                <c:pt idx="13573">
                  <c:v>2.41671E-2</c:v>
                </c:pt>
                <c:pt idx="13574">
                  <c:v>9.851459999999999E-4</c:v>
                </c:pt>
                <c:pt idx="13575">
                  <c:v>7.5073199999999996E-3</c:v>
                </c:pt>
                <c:pt idx="13576">
                  <c:v>2.2803299999999999E-2</c:v>
                </c:pt>
                <c:pt idx="13577">
                  <c:v>2.0462000000000001E-2</c:v>
                </c:pt>
                <c:pt idx="13578">
                  <c:v>4.7435799999999998E-3</c:v>
                </c:pt>
                <c:pt idx="13579">
                  <c:v>6.51646E-3</c:v>
                </c:pt>
                <c:pt idx="13580">
                  <c:v>3.0019799999999999E-2</c:v>
                </c:pt>
                <c:pt idx="13581">
                  <c:v>9.3364699999999995E-3</c:v>
                </c:pt>
                <c:pt idx="13582">
                  <c:v>7.3633199999999996E-3</c:v>
                </c:pt>
                <c:pt idx="13583">
                  <c:v>2.7912099999999999E-2</c:v>
                </c:pt>
                <c:pt idx="13584">
                  <c:v>1.9677199999999999E-2</c:v>
                </c:pt>
                <c:pt idx="13585" formatCode="0.00E+00">
                  <c:v>1.99814E-2</c:v>
                </c:pt>
                <c:pt idx="13586">
                  <c:v>-2.1238300000000002E-3</c:v>
                </c:pt>
                <c:pt idx="13587">
                  <c:v>3.8080200000000001E-3</c:v>
                </c:pt>
                <c:pt idx="13588">
                  <c:v>1.50175E-2</c:v>
                </c:pt>
                <c:pt idx="13589">
                  <c:v>7.0247699999999996E-3</c:v>
                </c:pt>
                <c:pt idx="13590">
                  <c:v>4.7273599999999999E-3</c:v>
                </c:pt>
                <c:pt idx="13591">
                  <c:v>8.7928799999999994E-3</c:v>
                </c:pt>
                <c:pt idx="13592">
                  <c:v>1.4738100000000001E-2</c:v>
                </c:pt>
                <c:pt idx="13593">
                  <c:v>1.8405899999999999E-2</c:v>
                </c:pt>
                <c:pt idx="13594">
                  <c:v>1.36051E-2</c:v>
                </c:pt>
                <c:pt idx="13595">
                  <c:v>5.2642799999999997E-3</c:v>
                </c:pt>
                <c:pt idx="13596">
                  <c:v>7.1620900000000003E-3</c:v>
                </c:pt>
                <c:pt idx="13597">
                  <c:v>2.0961799999999999E-2</c:v>
                </c:pt>
                <c:pt idx="13598">
                  <c:v>1.2919399999999999E-2</c:v>
                </c:pt>
                <c:pt idx="13599">
                  <c:v>1.5398999999999999E-2</c:v>
                </c:pt>
                <c:pt idx="13600">
                  <c:v>1.4782E-2</c:v>
                </c:pt>
                <c:pt idx="13601">
                  <c:v>9.3460099999999996E-4</c:v>
                </c:pt>
                <c:pt idx="13602">
                  <c:v>1.7602E-2</c:v>
                </c:pt>
                <c:pt idx="13603">
                  <c:v>-1.6264899999999999E-2</c:v>
                </c:pt>
                <c:pt idx="13604">
                  <c:v>1.4115300000000001E-2</c:v>
                </c:pt>
                <c:pt idx="13605">
                  <c:v>2.3492800000000001E-2</c:v>
                </c:pt>
                <c:pt idx="13606">
                  <c:v>-1.37329E-4</c:v>
                </c:pt>
                <c:pt idx="13607">
                  <c:v>-1.5942600000000001E-2</c:v>
                </c:pt>
                <c:pt idx="13608">
                  <c:v>9.3755699999999997E-3</c:v>
                </c:pt>
                <c:pt idx="13609">
                  <c:v>1.6615899999999999E-2</c:v>
                </c:pt>
                <c:pt idx="13610">
                  <c:v>8.3522800000000001E-3</c:v>
                </c:pt>
                <c:pt idx="13611">
                  <c:v>-1.71375E-3</c:v>
                </c:pt>
                <c:pt idx="13612">
                  <c:v>5.8288599999999999E-3</c:v>
                </c:pt>
                <c:pt idx="13613">
                  <c:v>5.4712299999999997E-3</c:v>
                </c:pt>
                <c:pt idx="13614">
                  <c:v>-9.2248899999999995E-3</c:v>
                </c:pt>
                <c:pt idx="13615">
                  <c:v>7.8659100000000003E-3</c:v>
                </c:pt>
                <c:pt idx="13616">
                  <c:v>1.03397E-2</c:v>
                </c:pt>
                <c:pt idx="13617">
                  <c:v>1.09444E-2</c:v>
                </c:pt>
                <c:pt idx="13618">
                  <c:v>5.3663299999999999E-3</c:v>
                </c:pt>
                <c:pt idx="13619">
                  <c:v>7.8964199999999995E-3</c:v>
                </c:pt>
                <c:pt idx="13620">
                  <c:v>1.5895800000000002E-2</c:v>
                </c:pt>
                <c:pt idx="13621">
                  <c:v>-7.5492900000000002E-3</c:v>
                </c:pt>
                <c:pt idx="13622">
                  <c:v>-1.2928E-2</c:v>
                </c:pt>
                <c:pt idx="13623">
                  <c:v>1.7185200000000001E-3</c:v>
                </c:pt>
                <c:pt idx="13624">
                  <c:v>5.5894899999999999E-3</c:v>
                </c:pt>
                <c:pt idx="13625">
                  <c:v>1.6615899999999999E-2</c:v>
                </c:pt>
                <c:pt idx="13626">
                  <c:v>-9.7370099999999999E-4</c:v>
                </c:pt>
                <c:pt idx="13627">
                  <c:v>6.7539200000000001E-3</c:v>
                </c:pt>
                <c:pt idx="13628">
                  <c:v>1.7928099999999999E-2</c:v>
                </c:pt>
                <c:pt idx="13629">
                  <c:v>-9.9620799999999999E-3</c:v>
                </c:pt>
                <c:pt idx="13630">
                  <c:v>8.0642700000000001E-3</c:v>
                </c:pt>
                <c:pt idx="13631">
                  <c:v>-1.36948E-3</c:v>
                </c:pt>
                <c:pt idx="13632">
                  <c:v>8.78811E-3</c:v>
                </c:pt>
                <c:pt idx="13633">
                  <c:v>1.7910000000000001E-3</c:v>
                </c:pt>
                <c:pt idx="13634">
                  <c:v>2.3773200000000001E-2</c:v>
                </c:pt>
                <c:pt idx="13635">
                  <c:v>4.6062499999999999E-4</c:v>
                </c:pt>
                <c:pt idx="13636">
                  <c:v>3.0484199999999999E-2</c:v>
                </c:pt>
                <c:pt idx="13637">
                  <c:v>8.1186299999999999E-3</c:v>
                </c:pt>
                <c:pt idx="13638">
                  <c:v>7.1926100000000003E-3</c:v>
                </c:pt>
                <c:pt idx="13639">
                  <c:v>6.8893399999999999E-3</c:v>
                </c:pt>
                <c:pt idx="13640">
                  <c:v>1.02253E-2</c:v>
                </c:pt>
                <c:pt idx="13641">
                  <c:v>2.5320099999999999E-3</c:v>
                </c:pt>
                <c:pt idx="13642">
                  <c:v>6.3981999999999997E-3</c:v>
                </c:pt>
                <c:pt idx="13643">
                  <c:v>3.2084500000000002E-2</c:v>
                </c:pt>
                <c:pt idx="13644">
                  <c:v>1.68343E-2</c:v>
                </c:pt>
                <c:pt idx="13645">
                  <c:v>1.0333999999999999E-2</c:v>
                </c:pt>
                <c:pt idx="13646">
                  <c:v>1.52082E-2</c:v>
                </c:pt>
                <c:pt idx="13647">
                  <c:v>1.68839E-2</c:v>
                </c:pt>
                <c:pt idx="13648">
                  <c:v>-5.8746299999999998E-4</c:v>
                </c:pt>
                <c:pt idx="13649">
                  <c:v>1.93882E-3</c:v>
                </c:pt>
                <c:pt idx="13650" formatCode="0.00E+00">
                  <c:v>8.5096400000000006E-3</c:v>
                </c:pt>
                <c:pt idx="13651">
                  <c:v>1.77498E-2</c:v>
                </c:pt>
                <c:pt idx="13652">
                  <c:v>1.4142999999999999E-2</c:v>
                </c:pt>
                <c:pt idx="13653">
                  <c:v>1.18294E-2</c:v>
                </c:pt>
                <c:pt idx="13654">
                  <c:v>2.4023099999999999E-2</c:v>
                </c:pt>
                <c:pt idx="13655">
                  <c:v>2.7629899999999999E-2</c:v>
                </c:pt>
                <c:pt idx="13656">
                  <c:v>5.2118299999999998E-3</c:v>
                </c:pt>
                <c:pt idx="13657">
                  <c:v>2.0246500000000001E-2</c:v>
                </c:pt>
                <c:pt idx="13658">
                  <c:v>6.32381E-3</c:v>
                </c:pt>
                <c:pt idx="13659">
                  <c:v>3.00884E-3</c:v>
                </c:pt>
                <c:pt idx="13660">
                  <c:v>9.3669900000000004E-3</c:v>
                </c:pt>
                <c:pt idx="13661">
                  <c:v>1.0643E-3</c:v>
                </c:pt>
                <c:pt idx="13662">
                  <c:v>9.1610000000000007E-3</c:v>
                </c:pt>
                <c:pt idx="13663">
                  <c:v>-1.48869E-3</c:v>
                </c:pt>
                <c:pt idx="13664">
                  <c:v>2.7656600000000001E-3</c:v>
                </c:pt>
                <c:pt idx="13665">
                  <c:v>7.2603199999999998E-3</c:v>
                </c:pt>
                <c:pt idx="13666">
                  <c:v>1.47648E-2</c:v>
                </c:pt>
                <c:pt idx="13667">
                  <c:v>9.1762500000000004E-3</c:v>
                </c:pt>
                <c:pt idx="13668">
                  <c:v>1.4987E-2</c:v>
                </c:pt>
                <c:pt idx="13669">
                  <c:v>-2.22397E-3</c:v>
                </c:pt>
                <c:pt idx="13670">
                  <c:v>8.0862E-3</c:v>
                </c:pt>
                <c:pt idx="13671">
                  <c:v>-1.0293E-2</c:v>
                </c:pt>
                <c:pt idx="13672">
                  <c:v>1.3690000000000001E-2</c:v>
                </c:pt>
                <c:pt idx="13673">
                  <c:v>5.6791300000000001E-3</c:v>
                </c:pt>
                <c:pt idx="13674">
                  <c:v>2.3965800000000002E-3</c:v>
                </c:pt>
                <c:pt idx="13675">
                  <c:v>3.4581199999999999E-2</c:v>
                </c:pt>
                <c:pt idx="13676">
                  <c:v>1.17407E-2</c:v>
                </c:pt>
                <c:pt idx="13677">
                  <c:v>2.44722E-2</c:v>
                </c:pt>
                <c:pt idx="13678">
                  <c:v>6.2856700000000001E-3</c:v>
                </c:pt>
                <c:pt idx="13679">
                  <c:v>1.0600099999999999E-2</c:v>
                </c:pt>
                <c:pt idx="13680">
                  <c:v>1.9020100000000002E-2</c:v>
                </c:pt>
                <c:pt idx="13681">
                  <c:v>9.2411000000000004E-3</c:v>
                </c:pt>
                <c:pt idx="13682">
                  <c:v>5.5322599999999998E-3</c:v>
                </c:pt>
                <c:pt idx="13683">
                  <c:v>2.3716899999999999E-2</c:v>
                </c:pt>
                <c:pt idx="13684">
                  <c:v>1.00307E-2</c:v>
                </c:pt>
                <c:pt idx="13685">
                  <c:v>1.7967199999999999E-3</c:v>
                </c:pt>
                <c:pt idx="13686">
                  <c:v>2.9204399999999998E-2</c:v>
                </c:pt>
                <c:pt idx="13687">
                  <c:v>2.9192900000000001E-2</c:v>
                </c:pt>
                <c:pt idx="13688">
                  <c:v>1.0013599999999999E-2</c:v>
                </c:pt>
                <c:pt idx="13689">
                  <c:v>1.2847900000000001E-2</c:v>
                </c:pt>
                <c:pt idx="13690">
                  <c:v>9.8171200000000004E-3</c:v>
                </c:pt>
                <c:pt idx="13691">
                  <c:v>4.1408499999999997E-3</c:v>
                </c:pt>
                <c:pt idx="13692">
                  <c:v>1.05772E-2</c:v>
                </c:pt>
                <c:pt idx="13693">
                  <c:v>-2.3879999999999999E-3</c:v>
                </c:pt>
                <c:pt idx="13694">
                  <c:v>4.1065199999999998E-3</c:v>
                </c:pt>
                <c:pt idx="13695">
                  <c:v>1.70259E-2</c:v>
                </c:pt>
                <c:pt idx="13696">
                  <c:v>-6.1588299999999997E-3</c:v>
                </c:pt>
                <c:pt idx="13697">
                  <c:v>-7.5588199999999999E-3</c:v>
                </c:pt>
                <c:pt idx="13698">
                  <c:v>-5.1603300000000003E-3</c:v>
                </c:pt>
                <c:pt idx="13699">
                  <c:v>5.5379899999999996E-3</c:v>
                </c:pt>
                <c:pt idx="13700">
                  <c:v>-7.3671300000000004E-3</c:v>
                </c:pt>
                <c:pt idx="13701">
                  <c:v>-1.8110299999999999E-3</c:v>
                </c:pt>
                <c:pt idx="13702">
                  <c:v>-2.5312399999999999E-2</c:v>
                </c:pt>
                <c:pt idx="13703">
                  <c:v>-7.4348399999999999E-3</c:v>
                </c:pt>
                <c:pt idx="13704">
                  <c:v>-7.0419300000000001E-3</c:v>
                </c:pt>
                <c:pt idx="13705">
                  <c:v>-8.5058200000000007E-3</c:v>
                </c:pt>
                <c:pt idx="13706" formatCode="0.00E+00">
                  <c:v>4.2791399999999999E-3</c:v>
                </c:pt>
                <c:pt idx="13707">
                  <c:v>-2.8533899999999999E-3</c:v>
                </c:pt>
                <c:pt idx="13708">
                  <c:v>-2.5779699999999999E-2</c:v>
                </c:pt>
                <c:pt idx="13709">
                  <c:v>-2.9363599999999998E-3</c:v>
                </c:pt>
                <c:pt idx="13710">
                  <c:v>-6.3104600000000004E-3</c:v>
                </c:pt>
                <c:pt idx="13711">
                  <c:v>5.0897599999999996E-3</c:v>
                </c:pt>
                <c:pt idx="13712">
                  <c:v>3.8833600000000002E-3</c:v>
                </c:pt>
                <c:pt idx="13713">
                  <c:v>7.9688999999999992E-3</c:v>
                </c:pt>
                <c:pt idx="13714">
                  <c:v>-1.15719E-2</c:v>
                </c:pt>
                <c:pt idx="13715">
                  <c:v>-1.09949E-2</c:v>
                </c:pt>
                <c:pt idx="13716">
                  <c:v>3.1852699999999998E-4</c:v>
                </c:pt>
                <c:pt idx="13717">
                  <c:v>5.8288599999999999E-3</c:v>
                </c:pt>
                <c:pt idx="13718">
                  <c:v>3.26633E-3</c:v>
                </c:pt>
                <c:pt idx="13719">
                  <c:v>-9.0179400000000003E-3</c:v>
                </c:pt>
                <c:pt idx="13720">
                  <c:v>-3.0326799999999998E-4</c:v>
                </c:pt>
                <c:pt idx="13721">
                  <c:v>-2.2707000000000001E-3</c:v>
                </c:pt>
                <c:pt idx="13722">
                  <c:v>-9.2659000000000005E-3</c:v>
                </c:pt>
                <c:pt idx="13723">
                  <c:v>-9.7398799999999994E-3</c:v>
                </c:pt>
                <c:pt idx="13724">
                  <c:v>-4.5871699999999998E-3</c:v>
                </c:pt>
                <c:pt idx="13725" formatCode="0.00E+00">
                  <c:v>3.0136099999999999E-3</c:v>
                </c:pt>
                <c:pt idx="13726">
                  <c:v>-1.2182200000000001E-2</c:v>
                </c:pt>
                <c:pt idx="13727">
                  <c:v>-4.5928999999999996E-3</c:v>
                </c:pt>
                <c:pt idx="13728">
                  <c:v>8.2044600000000002E-3</c:v>
                </c:pt>
                <c:pt idx="13729">
                  <c:v>-1.19915E-2</c:v>
                </c:pt>
                <c:pt idx="13730">
                  <c:v>-6.3314399999999998E-3</c:v>
                </c:pt>
                <c:pt idx="13731">
                  <c:v>-1.24502E-2</c:v>
                </c:pt>
                <c:pt idx="13732">
                  <c:v>-5.4264099999999996E-4</c:v>
                </c:pt>
                <c:pt idx="13733">
                  <c:v>1.10083E-2</c:v>
                </c:pt>
                <c:pt idx="13734">
                  <c:v>-7.7342999999999997E-4</c:v>
                </c:pt>
                <c:pt idx="13735">
                  <c:v>3.4208300000000001E-3</c:v>
                </c:pt>
                <c:pt idx="13736">
                  <c:v>1.7064099999999999E-2</c:v>
                </c:pt>
                <c:pt idx="13737">
                  <c:v>-1.4538799999999999E-2</c:v>
                </c:pt>
                <c:pt idx="13738">
                  <c:v>1.5806199999999999E-2</c:v>
                </c:pt>
                <c:pt idx="13739">
                  <c:v>-1.2221299999999999E-2</c:v>
                </c:pt>
                <c:pt idx="13740">
                  <c:v>-1.0843300000000001E-3</c:v>
                </c:pt>
                <c:pt idx="13741">
                  <c:v>-9.0951899999999995E-3</c:v>
                </c:pt>
                <c:pt idx="13742">
                  <c:v>-1.11179E-2</c:v>
                </c:pt>
                <c:pt idx="13743">
                  <c:v>-4.9495700000000004E-3</c:v>
                </c:pt>
                <c:pt idx="13744" formatCode="0.00E+00">
                  <c:v>8.8691700000000003E-5</c:v>
                </c:pt>
                <c:pt idx="13745">
                  <c:v>1.9383399999999999E-2</c:v>
                </c:pt>
                <c:pt idx="13746">
                  <c:v>1.58587E-2</c:v>
                </c:pt>
                <c:pt idx="13747">
                  <c:v>-2.8867699999999999E-3</c:v>
                </c:pt>
                <c:pt idx="13748">
                  <c:v>-1.23129E-2</c:v>
                </c:pt>
                <c:pt idx="13749">
                  <c:v>-2.3822800000000001E-3</c:v>
                </c:pt>
                <c:pt idx="13750">
                  <c:v>4.9095199999999997E-3</c:v>
                </c:pt>
                <c:pt idx="13751">
                  <c:v>2.8743699999999998E-3</c:v>
                </c:pt>
                <c:pt idx="13752">
                  <c:v>5.5322599999999998E-3</c:v>
                </c:pt>
                <c:pt idx="13753">
                  <c:v>2.7828200000000001E-2</c:v>
                </c:pt>
                <c:pt idx="13754">
                  <c:v>1.79863E-2</c:v>
                </c:pt>
                <c:pt idx="13755">
                  <c:v>1.33276E-2</c:v>
                </c:pt>
                <c:pt idx="13756">
                  <c:v>7.8659100000000003E-3</c:v>
                </c:pt>
                <c:pt idx="13757">
                  <c:v>1.3818700000000001E-3</c:v>
                </c:pt>
                <c:pt idx="13758">
                  <c:v>-1.6298300000000001E-3</c:v>
                </c:pt>
                <c:pt idx="13759">
                  <c:v>7.8220400000000006E-3</c:v>
                </c:pt>
                <c:pt idx="13760">
                  <c:v>-9.3936900000000001E-4</c:v>
                </c:pt>
                <c:pt idx="13761">
                  <c:v>-1.49727E-3</c:v>
                </c:pt>
                <c:pt idx="13762">
                  <c:v>-6.6814400000000003E-3</c:v>
                </c:pt>
                <c:pt idx="13763">
                  <c:v>-5.6095099999999998E-3</c:v>
                </c:pt>
                <c:pt idx="13764">
                  <c:v>1.1472699999999999E-3</c:v>
                </c:pt>
                <c:pt idx="13765">
                  <c:v>1.6160999999999998E-2</c:v>
                </c:pt>
                <c:pt idx="13766">
                  <c:v>7.1249E-3</c:v>
                </c:pt>
                <c:pt idx="13767">
                  <c:v>3.7555700000000002E-3</c:v>
                </c:pt>
                <c:pt idx="13768">
                  <c:v>8.5830699999999999E-3</c:v>
                </c:pt>
                <c:pt idx="13769">
                  <c:v>4.5070600000000002E-3</c:v>
                </c:pt>
                <c:pt idx="13770">
                  <c:v>7.5206800000000001E-3</c:v>
                </c:pt>
                <c:pt idx="13771">
                  <c:v>8.5544599999999998E-3</c:v>
                </c:pt>
                <c:pt idx="13772">
                  <c:v>7.3614099999999997E-3</c:v>
                </c:pt>
                <c:pt idx="13773">
                  <c:v>-1.2083999999999999E-2</c:v>
                </c:pt>
                <c:pt idx="13774">
                  <c:v>-2.0247500000000002E-2</c:v>
                </c:pt>
                <c:pt idx="13775">
                  <c:v>-2.1527299999999999E-2</c:v>
                </c:pt>
                <c:pt idx="13776">
                  <c:v>-1.2901299999999999E-2</c:v>
                </c:pt>
                <c:pt idx="13777">
                  <c:v>-2.2010799999999998E-3</c:v>
                </c:pt>
                <c:pt idx="13778">
                  <c:v>7.8287099999999991E-3</c:v>
                </c:pt>
                <c:pt idx="13779">
                  <c:v>1.12514E-2</c:v>
                </c:pt>
                <c:pt idx="13780">
                  <c:v>5.4216400000000001E-3</c:v>
                </c:pt>
                <c:pt idx="13781">
                  <c:v>-1.5396099999999999E-2</c:v>
                </c:pt>
                <c:pt idx="13782">
                  <c:v>-7.6808900000000001E-3</c:v>
                </c:pt>
                <c:pt idx="13783">
                  <c:v>-1.46675E-3</c:v>
                </c:pt>
                <c:pt idx="13784">
                  <c:v>4.0283200000000002E-3</c:v>
                </c:pt>
                <c:pt idx="13785">
                  <c:v>5.3844499999999998E-3</c:v>
                </c:pt>
                <c:pt idx="13786">
                  <c:v>-5.3672800000000003E-3</c:v>
                </c:pt>
                <c:pt idx="13787">
                  <c:v>-2.08664E-2</c:v>
                </c:pt>
                <c:pt idx="13788">
                  <c:v>-1.24969E-2</c:v>
                </c:pt>
                <c:pt idx="13789">
                  <c:v>-4.3783199999999998E-3</c:v>
                </c:pt>
                <c:pt idx="13790">
                  <c:v>-1.74932E-2</c:v>
                </c:pt>
                <c:pt idx="13791">
                  <c:v>1.02673E-2</c:v>
                </c:pt>
                <c:pt idx="13792">
                  <c:v>-1.37997E-2</c:v>
                </c:pt>
                <c:pt idx="13793">
                  <c:v>-5.2280399999999998E-3</c:v>
                </c:pt>
                <c:pt idx="13794">
                  <c:v>-5.5446599999999999E-3</c:v>
                </c:pt>
                <c:pt idx="13795">
                  <c:v>-1.7629599999999999E-2</c:v>
                </c:pt>
                <c:pt idx="13796">
                  <c:v>-9.4566300000000006E-3</c:v>
                </c:pt>
                <c:pt idx="13797">
                  <c:v>-6.4172700000000001E-3</c:v>
                </c:pt>
                <c:pt idx="13798">
                  <c:v>-1.06506E-2</c:v>
                </c:pt>
                <c:pt idx="13799">
                  <c:v>-4.7836299999999997E-3</c:v>
                </c:pt>
                <c:pt idx="13800">
                  <c:v>-2.57025E-2</c:v>
                </c:pt>
                <c:pt idx="13801">
                  <c:v>-2.7956999999999999E-2</c:v>
                </c:pt>
                <c:pt idx="13802">
                  <c:v>-1.18113E-2</c:v>
                </c:pt>
                <c:pt idx="13803">
                  <c:v>-1.2782099999999999E-2</c:v>
                </c:pt>
                <c:pt idx="13804">
                  <c:v>1.30653E-3</c:v>
                </c:pt>
                <c:pt idx="13805">
                  <c:v>-2.32658E-2</c:v>
                </c:pt>
                <c:pt idx="13806">
                  <c:v>-3.2517400000000002E-2</c:v>
                </c:pt>
                <c:pt idx="13807">
                  <c:v>-4.2524300000000001E-2</c:v>
                </c:pt>
                <c:pt idx="13808">
                  <c:v>-1.5075699999999999E-2</c:v>
                </c:pt>
                <c:pt idx="13809">
                  <c:v>-6.8731299999999999E-3</c:v>
                </c:pt>
                <c:pt idx="13810">
                  <c:v>-8.7223100000000005E-3</c:v>
                </c:pt>
                <c:pt idx="13811">
                  <c:v>-9.0856600000000006E-3</c:v>
                </c:pt>
                <c:pt idx="13812">
                  <c:v>-1.85156E-2</c:v>
                </c:pt>
                <c:pt idx="13813">
                  <c:v>-2.8615999999999999E-2</c:v>
                </c:pt>
                <c:pt idx="13814">
                  <c:v>-3.3498800000000002E-2</c:v>
                </c:pt>
                <c:pt idx="13815">
                  <c:v>-2.8218300000000002E-2</c:v>
                </c:pt>
                <c:pt idx="13816">
                  <c:v>-2.4875600000000001E-2</c:v>
                </c:pt>
                <c:pt idx="13817">
                  <c:v>-7.5836200000000001E-3</c:v>
                </c:pt>
                <c:pt idx="13818">
                  <c:v>-2.4673500000000001E-2</c:v>
                </c:pt>
                <c:pt idx="13819">
                  <c:v>-3.22046E-2</c:v>
                </c:pt>
                <c:pt idx="13820">
                  <c:v>-1.1716799999999999E-2</c:v>
                </c:pt>
                <c:pt idx="13821">
                  <c:v>-2.0857799999999999E-2</c:v>
                </c:pt>
                <c:pt idx="13822">
                  <c:v>-2.4377800000000002E-2</c:v>
                </c:pt>
                <c:pt idx="13823">
                  <c:v>-6.1197300000000003E-3</c:v>
                </c:pt>
                <c:pt idx="13824">
                  <c:v>-1.3217899999999999E-2</c:v>
                </c:pt>
                <c:pt idx="13825">
                  <c:v>-2.00777E-2</c:v>
                </c:pt>
                <c:pt idx="13826">
                  <c:v>-1.3073E-2</c:v>
                </c:pt>
                <c:pt idx="13827">
                  <c:v>-1.1035E-2</c:v>
                </c:pt>
                <c:pt idx="13828">
                  <c:v>-7.0371599999999998E-3</c:v>
                </c:pt>
                <c:pt idx="13829">
                  <c:v>-9.8829299999999998E-3</c:v>
                </c:pt>
                <c:pt idx="13830">
                  <c:v>-6.3409800000000004E-3</c:v>
                </c:pt>
                <c:pt idx="13831">
                  <c:v>-1.25971E-2</c:v>
                </c:pt>
                <c:pt idx="13832">
                  <c:v>-1.6181899999999999E-2</c:v>
                </c:pt>
                <c:pt idx="13833">
                  <c:v>-1.6859099999999998E-2</c:v>
                </c:pt>
                <c:pt idx="13834">
                  <c:v>-2.3210499999999998E-2</c:v>
                </c:pt>
                <c:pt idx="13835">
                  <c:v>-1.1248599999999999E-2</c:v>
                </c:pt>
                <c:pt idx="13836">
                  <c:v>-9.7246199999999998E-3</c:v>
                </c:pt>
                <c:pt idx="13837">
                  <c:v>-2.5095900000000001E-2</c:v>
                </c:pt>
                <c:pt idx="13838">
                  <c:v>-1.8095E-2</c:v>
                </c:pt>
                <c:pt idx="13839">
                  <c:v>-4.5303299999999998E-2</c:v>
                </c:pt>
                <c:pt idx="13840">
                  <c:v>-1.9071600000000001E-2</c:v>
                </c:pt>
                <c:pt idx="13841">
                  <c:v>-9.9706599999999992E-3</c:v>
                </c:pt>
                <c:pt idx="13842">
                  <c:v>1.8043499999999999E-3</c:v>
                </c:pt>
                <c:pt idx="13843">
                  <c:v>-6.0739499999999998E-3</c:v>
                </c:pt>
                <c:pt idx="13844">
                  <c:v>6.3190499999999997E-3</c:v>
                </c:pt>
                <c:pt idx="13845">
                  <c:v>-1.45626E-2</c:v>
                </c:pt>
                <c:pt idx="13846">
                  <c:v>5.55515E-3</c:v>
                </c:pt>
                <c:pt idx="13847">
                  <c:v>-9.5481899999999998E-3</c:v>
                </c:pt>
                <c:pt idx="13848">
                  <c:v>-9.4041799999999998E-3</c:v>
                </c:pt>
                <c:pt idx="13849" formatCode="0.00E+00">
                  <c:v>2.00272E-5</c:v>
                </c:pt>
                <c:pt idx="13850">
                  <c:v>-1.21689E-2</c:v>
                </c:pt>
                <c:pt idx="13851">
                  <c:v>-4.0254599999999998E-3</c:v>
                </c:pt>
                <c:pt idx="13852">
                  <c:v>-3.0956299999999998E-3</c:v>
                </c:pt>
                <c:pt idx="13853">
                  <c:v>1.0128E-2</c:v>
                </c:pt>
                <c:pt idx="13854">
                  <c:v>3.4027100000000002E-3</c:v>
                </c:pt>
                <c:pt idx="13855">
                  <c:v>-4.4717799999999999E-3</c:v>
                </c:pt>
                <c:pt idx="13856">
                  <c:v>-2.0755800000000001E-2</c:v>
                </c:pt>
                <c:pt idx="13857">
                  <c:v>-1.9750599999999998E-3</c:v>
                </c:pt>
                <c:pt idx="13858">
                  <c:v>-2.78568E-3</c:v>
                </c:pt>
                <c:pt idx="13859">
                  <c:v>-1.16959E-2</c:v>
                </c:pt>
                <c:pt idx="13860">
                  <c:v>-5.0640099999999999E-3</c:v>
                </c:pt>
                <c:pt idx="13861">
                  <c:v>-1.1480300000000001E-2</c:v>
                </c:pt>
                <c:pt idx="13862">
                  <c:v>-1.0519000000000001E-2</c:v>
                </c:pt>
                <c:pt idx="13863">
                  <c:v>-2.4395E-2</c:v>
                </c:pt>
                <c:pt idx="13864">
                  <c:v>2.2516300000000001E-3</c:v>
                </c:pt>
                <c:pt idx="13865">
                  <c:v>-7.70092E-3</c:v>
                </c:pt>
                <c:pt idx="13866">
                  <c:v>-1.0312999999999999E-2</c:v>
                </c:pt>
                <c:pt idx="13867">
                  <c:v>-1.82428E-2</c:v>
                </c:pt>
                <c:pt idx="13868">
                  <c:v>-1.1609100000000001E-2</c:v>
                </c:pt>
                <c:pt idx="13869">
                  <c:v>-9.7551300000000007E-3</c:v>
                </c:pt>
                <c:pt idx="13870">
                  <c:v>-4.8637399999999998E-4</c:v>
                </c:pt>
                <c:pt idx="13871">
                  <c:v>-1.60885E-3</c:v>
                </c:pt>
                <c:pt idx="13872">
                  <c:v>-2.5285700000000001E-2</c:v>
                </c:pt>
                <c:pt idx="13873">
                  <c:v>3.87478E-3</c:v>
                </c:pt>
                <c:pt idx="13874">
                  <c:v>-1.3884499999999999E-2</c:v>
                </c:pt>
                <c:pt idx="13875">
                  <c:v>-1.11961E-3</c:v>
                </c:pt>
                <c:pt idx="13876">
                  <c:v>-5.5112800000000003E-3</c:v>
                </c:pt>
                <c:pt idx="13877">
                  <c:v>-7.9431499999999995E-3</c:v>
                </c:pt>
                <c:pt idx="13878">
                  <c:v>-1.2504599999999999E-2</c:v>
                </c:pt>
                <c:pt idx="13879">
                  <c:v>-4.37737E-4</c:v>
                </c:pt>
                <c:pt idx="13880">
                  <c:v>-1.23529E-2</c:v>
                </c:pt>
                <c:pt idx="13881">
                  <c:v>6.3657799999999997E-3</c:v>
                </c:pt>
                <c:pt idx="13882">
                  <c:v>-1.47371E-2</c:v>
                </c:pt>
                <c:pt idx="13883">
                  <c:v>-6.3114199999999999E-3</c:v>
                </c:pt>
                <c:pt idx="13884">
                  <c:v>8.9645399999999998E-4</c:v>
                </c:pt>
                <c:pt idx="13885">
                  <c:v>-1.0644000000000001E-2</c:v>
                </c:pt>
                <c:pt idx="13886">
                  <c:v>-3.09181E-3</c:v>
                </c:pt>
                <c:pt idx="13887">
                  <c:v>1.6811400000000001E-2</c:v>
                </c:pt>
                <c:pt idx="13888">
                  <c:v>1.0148000000000001E-2</c:v>
                </c:pt>
                <c:pt idx="13889">
                  <c:v>-2.0646100000000001E-2</c:v>
                </c:pt>
                <c:pt idx="13890">
                  <c:v>-1.04141E-3</c:v>
                </c:pt>
                <c:pt idx="13891">
                  <c:v>-1.05085E-2</c:v>
                </c:pt>
                <c:pt idx="13892">
                  <c:v>4.7826800000000001E-3</c:v>
                </c:pt>
                <c:pt idx="13893">
                  <c:v>-2.0868299999999999E-2</c:v>
                </c:pt>
                <c:pt idx="13894">
                  <c:v>-1.22833E-2</c:v>
                </c:pt>
                <c:pt idx="13895">
                  <c:v>-1.8212300000000001E-2</c:v>
                </c:pt>
                <c:pt idx="13896">
                  <c:v>-1.5280699999999999E-2</c:v>
                </c:pt>
                <c:pt idx="13897">
                  <c:v>-1.40409E-2</c:v>
                </c:pt>
                <c:pt idx="13898">
                  <c:v>-2.0034799999999998E-2</c:v>
                </c:pt>
                <c:pt idx="13899">
                  <c:v>-5.0535199999999997E-3</c:v>
                </c:pt>
                <c:pt idx="13900">
                  <c:v>-1.8893199999999999E-2</c:v>
                </c:pt>
                <c:pt idx="13901">
                  <c:v>-2.4004000000000001E-2</c:v>
                </c:pt>
                <c:pt idx="13902">
                  <c:v>-7.7838899999999999E-3</c:v>
                </c:pt>
                <c:pt idx="13903">
                  <c:v>-1.8158899999999999E-2</c:v>
                </c:pt>
                <c:pt idx="13904">
                  <c:v>-5.5971099999999998E-3</c:v>
                </c:pt>
                <c:pt idx="13905">
                  <c:v>-1.00164E-2</c:v>
                </c:pt>
                <c:pt idx="13906">
                  <c:v>-1.3743399999999999E-2</c:v>
                </c:pt>
                <c:pt idx="13907">
                  <c:v>6.86741E-3</c:v>
                </c:pt>
                <c:pt idx="13908">
                  <c:v>-2.2761300000000002E-2</c:v>
                </c:pt>
                <c:pt idx="13909">
                  <c:v>1.6517599999999999E-3</c:v>
                </c:pt>
                <c:pt idx="13910">
                  <c:v>-2.5236100000000001E-2</c:v>
                </c:pt>
                <c:pt idx="13911">
                  <c:v>-2.9182399999999999E-4</c:v>
                </c:pt>
                <c:pt idx="13912">
                  <c:v>-9.5834700000000002E-3</c:v>
                </c:pt>
                <c:pt idx="13913">
                  <c:v>-1.4248800000000001E-2</c:v>
                </c:pt>
                <c:pt idx="13914">
                  <c:v>-9.6025499999999996E-3</c:v>
                </c:pt>
                <c:pt idx="13915">
                  <c:v>-1.0528600000000001E-3</c:v>
                </c:pt>
                <c:pt idx="13916">
                  <c:v>-4.7178300000000001E-3</c:v>
                </c:pt>
                <c:pt idx="13917">
                  <c:v>-8.8396099999999995E-3</c:v>
                </c:pt>
                <c:pt idx="13918">
                  <c:v>-4.57764E-3</c:v>
                </c:pt>
                <c:pt idx="13919">
                  <c:v>-1.08929E-2</c:v>
                </c:pt>
                <c:pt idx="13920" formatCode="0.00E+00">
                  <c:v>-4.00543E-5</c:v>
                </c:pt>
                <c:pt idx="13921">
                  <c:v>-6.2570600000000001E-3</c:v>
                </c:pt>
                <c:pt idx="13922">
                  <c:v>-2.4528499999999999E-3</c:v>
                </c:pt>
                <c:pt idx="13923">
                  <c:v>5.42736E-3</c:v>
                </c:pt>
                <c:pt idx="13924">
                  <c:v>-6.7997000000000001E-4</c:v>
                </c:pt>
                <c:pt idx="13925">
                  <c:v>-5.8383899999999997E-3</c:v>
                </c:pt>
                <c:pt idx="13926">
                  <c:v>-8.8615399999999993E-3</c:v>
                </c:pt>
                <c:pt idx="13927">
                  <c:v>-8.61168E-3</c:v>
                </c:pt>
                <c:pt idx="13928">
                  <c:v>1.03407E-2</c:v>
                </c:pt>
                <c:pt idx="13929">
                  <c:v>5.3978000000000003E-3</c:v>
                </c:pt>
                <c:pt idx="13930">
                  <c:v>-6.1016100000000004E-3</c:v>
                </c:pt>
                <c:pt idx="13931">
                  <c:v>-6.8263999999999998E-3</c:v>
                </c:pt>
                <c:pt idx="13932">
                  <c:v>-2.91195E-2</c:v>
                </c:pt>
                <c:pt idx="13933">
                  <c:v>-6.89793E-3</c:v>
                </c:pt>
                <c:pt idx="13934">
                  <c:v>6.7167299999999997E-3</c:v>
                </c:pt>
                <c:pt idx="13935">
                  <c:v>-1.5626899999999999E-2</c:v>
                </c:pt>
                <c:pt idx="13936">
                  <c:v>-1.29509E-2</c:v>
                </c:pt>
                <c:pt idx="13937">
                  <c:v>-3.6005000000000002E-2</c:v>
                </c:pt>
                <c:pt idx="13938">
                  <c:v>-1.23129E-2</c:v>
                </c:pt>
                <c:pt idx="13939">
                  <c:v>-1.3341900000000001E-3</c:v>
                </c:pt>
                <c:pt idx="13940">
                  <c:v>3.3054400000000002E-3</c:v>
                </c:pt>
                <c:pt idx="13941">
                  <c:v>-2.3614900000000001E-2</c:v>
                </c:pt>
                <c:pt idx="13942">
                  <c:v>-1.2038200000000001E-2</c:v>
                </c:pt>
                <c:pt idx="13943">
                  <c:v>-9.1123599999999999E-3</c:v>
                </c:pt>
                <c:pt idx="13944">
                  <c:v>-1.8054000000000001E-2</c:v>
                </c:pt>
                <c:pt idx="13945">
                  <c:v>-1.2779199999999999E-2</c:v>
                </c:pt>
                <c:pt idx="13946">
                  <c:v>-1.88351E-2</c:v>
                </c:pt>
                <c:pt idx="13947">
                  <c:v>-1.73817E-2</c:v>
                </c:pt>
                <c:pt idx="13948">
                  <c:v>-3.05262E-2</c:v>
                </c:pt>
                <c:pt idx="13949">
                  <c:v>-1.36662E-2</c:v>
                </c:pt>
                <c:pt idx="13950">
                  <c:v>6.43539E-3</c:v>
                </c:pt>
                <c:pt idx="13951">
                  <c:v>-6.5851199999999999E-3</c:v>
                </c:pt>
                <c:pt idx="13952">
                  <c:v>3.7117000000000001E-3</c:v>
                </c:pt>
                <c:pt idx="13953" formatCode="0.00E+00">
                  <c:v>-2.6470199999999999E-2</c:v>
                </c:pt>
                <c:pt idx="13954">
                  <c:v>5.0020200000000003E-3</c:v>
                </c:pt>
                <c:pt idx="13955">
                  <c:v>-3.6764100000000002E-3</c:v>
                </c:pt>
                <c:pt idx="13956">
                  <c:v>7.9793899999999994E-3</c:v>
                </c:pt>
                <c:pt idx="13957">
                  <c:v>8.5544600000000005E-4</c:v>
                </c:pt>
                <c:pt idx="13958">
                  <c:v>-9.4499600000000003E-3</c:v>
                </c:pt>
                <c:pt idx="13959">
                  <c:v>-3.55244E-3</c:v>
                </c:pt>
                <c:pt idx="13960">
                  <c:v>-1.19991E-2</c:v>
                </c:pt>
                <c:pt idx="13961">
                  <c:v>-1.089E-2</c:v>
                </c:pt>
                <c:pt idx="13962">
                  <c:v>-9.6550000000000004E-3</c:v>
                </c:pt>
                <c:pt idx="13963">
                  <c:v>8.9492800000000004E-3</c:v>
                </c:pt>
                <c:pt idx="13964">
                  <c:v>2.4223300000000001E-4</c:v>
                </c:pt>
                <c:pt idx="13965">
                  <c:v>1.30653E-4</c:v>
                </c:pt>
                <c:pt idx="13966">
                  <c:v>-1.05209E-2</c:v>
                </c:pt>
                <c:pt idx="13967">
                  <c:v>-6.2437100000000004E-3</c:v>
                </c:pt>
                <c:pt idx="13968">
                  <c:v>-6.5708199999999998E-3</c:v>
                </c:pt>
                <c:pt idx="13969">
                  <c:v>-1.03245E-2</c:v>
                </c:pt>
                <c:pt idx="13970">
                  <c:v>-5.3920699999999997E-3</c:v>
                </c:pt>
                <c:pt idx="13971">
                  <c:v>-1.08004E-2</c:v>
                </c:pt>
                <c:pt idx="13972">
                  <c:v>-1.6379399999999999E-2</c:v>
                </c:pt>
                <c:pt idx="13973">
                  <c:v>-3.2525100000000001E-2</c:v>
                </c:pt>
                <c:pt idx="13974">
                  <c:v>-1.3546900000000001E-2</c:v>
                </c:pt>
                <c:pt idx="13975">
                  <c:v>-2.9659299999999999E-3</c:v>
                </c:pt>
                <c:pt idx="13976">
                  <c:v>-2.2764199999999998E-2</c:v>
                </c:pt>
                <c:pt idx="13977">
                  <c:v>-1.4338500000000001E-2</c:v>
                </c:pt>
                <c:pt idx="13978">
                  <c:v>-1.52712E-2</c:v>
                </c:pt>
                <c:pt idx="13979">
                  <c:v>-6.2074699999999997E-3</c:v>
                </c:pt>
                <c:pt idx="13980">
                  <c:v>-3.2268499999999999E-2</c:v>
                </c:pt>
                <c:pt idx="13981">
                  <c:v>-3.1937599999999997E-2</c:v>
                </c:pt>
                <c:pt idx="13982">
                  <c:v>-5.6610100000000002E-3</c:v>
                </c:pt>
                <c:pt idx="13983">
                  <c:v>-1.8034000000000001E-2</c:v>
                </c:pt>
                <c:pt idx="13984">
                  <c:v>-1.9615199999999999E-2</c:v>
                </c:pt>
                <c:pt idx="13985">
                  <c:v>-3.0350700000000001E-2</c:v>
                </c:pt>
                <c:pt idx="13986">
                  <c:v>-6.8807599999999997E-3</c:v>
                </c:pt>
                <c:pt idx="13987">
                  <c:v>1.3341900000000001E-3</c:v>
                </c:pt>
                <c:pt idx="13988">
                  <c:v>-1.80349E-2</c:v>
                </c:pt>
                <c:pt idx="13989">
                  <c:v>4.8446699999999998E-4</c:v>
                </c:pt>
                <c:pt idx="13990">
                  <c:v>-2.09751E-2</c:v>
                </c:pt>
                <c:pt idx="13991">
                  <c:v>-6.1540600000000003E-3</c:v>
                </c:pt>
                <c:pt idx="13992">
                  <c:v>-6.8387999999999999E-3</c:v>
                </c:pt>
                <c:pt idx="13993">
                  <c:v>2.882E-3</c:v>
                </c:pt>
                <c:pt idx="13994">
                  <c:v>5.0182300000000003E-3</c:v>
                </c:pt>
                <c:pt idx="13995">
                  <c:v>-8.8672600000000001E-3</c:v>
                </c:pt>
                <c:pt idx="13996">
                  <c:v>9.0971000000000003E-3</c:v>
                </c:pt>
                <c:pt idx="13997">
                  <c:v>-3.41768E-2</c:v>
                </c:pt>
                <c:pt idx="13998">
                  <c:v>-6.1416600000000002E-3</c:v>
                </c:pt>
                <c:pt idx="13999">
                  <c:v>2.1190599999999999E-3</c:v>
                </c:pt>
                <c:pt idx="14000">
                  <c:v>-5.9452100000000003E-3</c:v>
                </c:pt>
                <c:pt idx="14001">
                  <c:v>-1.07727E-2</c:v>
                </c:pt>
                <c:pt idx="14002">
                  <c:v>-1.04609E-2</c:v>
                </c:pt>
                <c:pt idx="14003">
                  <c:v>-1.03464E-2</c:v>
                </c:pt>
                <c:pt idx="14004">
                  <c:v>-2.36397E-2</c:v>
                </c:pt>
                <c:pt idx="14005">
                  <c:v>-7.2698600000000004E-3</c:v>
                </c:pt>
                <c:pt idx="14006">
                  <c:v>-1.21136E-2</c:v>
                </c:pt>
                <c:pt idx="14007">
                  <c:v>-7.7161799999999996E-3</c:v>
                </c:pt>
                <c:pt idx="14008">
                  <c:v>-1.47495E-2</c:v>
                </c:pt>
                <c:pt idx="14009">
                  <c:v>-1.37711E-3</c:v>
                </c:pt>
                <c:pt idx="14010">
                  <c:v>-2.4620099999999999E-2</c:v>
                </c:pt>
                <c:pt idx="14011">
                  <c:v>-1.8872300000000002E-2</c:v>
                </c:pt>
                <c:pt idx="14012">
                  <c:v>-1.1202800000000001E-2</c:v>
                </c:pt>
                <c:pt idx="14013">
                  <c:v>-1.75114E-2</c:v>
                </c:pt>
                <c:pt idx="14014">
                  <c:v>1.30367E-3</c:v>
                </c:pt>
                <c:pt idx="14015">
                  <c:v>-1.6251600000000001E-2</c:v>
                </c:pt>
                <c:pt idx="14016">
                  <c:v>-8.7509200000000006E-3</c:v>
                </c:pt>
                <c:pt idx="14017" formatCode="0.00E+00">
                  <c:v>-1.00298E-2</c:v>
                </c:pt>
                <c:pt idx="14018">
                  <c:v>4.9762699999999997E-3</c:v>
                </c:pt>
                <c:pt idx="14019">
                  <c:v>9.81331E-4</c:v>
                </c:pt>
                <c:pt idx="14020">
                  <c:v>-5.9204100000000001E-3</c:v>
                </c:pt>
                <c:pt idx="14021">
                  <c:v>-4.6691900000000001E-3</c:v>
                </c:pt>
                <c:pt idx="14022">
                  <c:v>-7.9631800000000003E-3</c:v>
                </c:pt>
                <c:pt idx="14023">
                  <c:v>-4.73785E-3</c:v>
                </c:pt>
                <c:pt idx="14024">
                  <c:v>-1.2359599999999999E-3</c:v>
                </c:pt>
                <c:pt idx="14025">
                  <c:v>-4.8875799999999999E-3</c:v>
                </c:pt>
                <c:pt idx="14026">
                  <c:v>8.9330699999999996E-3</c:v>
                </c:pt>
                <c:pt idx="14027">
                  <c:v>-5.2175499999999996E-3</c:v>
                </c:pt>
                <c:pt idx="14028">
                  <c:v>-4.3678299999999996E-3</c:v>
                </c:pt>
                <c:pt idx="14029">
                  <c:v>-1.0445599999999999E-2</c:v>
                </c:pt>
                <c:pt idx="14030">
                  <c:v>2.2512399999999998E-2</c:v>
                </c:pt>
                <c:pt idx="14031">
                  <c:v>-9.1476400000000003E-3</c:v>
                </c:pt>
                <c:pt idx="14032">
                  <c:v>-8.7776199999999999E-3</c:v>
                </c:pt>
                <c:pt idx="14033">
                  <c:v>1.39141E-3</c:v>
                </c:pt>
                <c:pt idx="14034">
                  <c:v>-6.0348499999999996E-3</c:v>
                </c:pt>
                <c:pt idx="14035">
                  <c:v>1.7273899999999998E-2</c:v>
                </c:pt>
                <c:pt idx="14036">
                  <c:v>-1.3689E-2</c:v>
                </c:pt>
                <c:pt idx="14037">
                  <c:v>6.4125099999999997E-3</c:v>
                </c:pt>
                <c:pt idx="14038">
                  <c:v>5.1145599999999998E-3</c:v>
                </c:pt>
                <c:pt idx="14039">
                  <c:v>1.65939E-3</c:v>
                </c:pt>
                <c:pt idx="14040">
                  <c:v>2.25544E-3</c:v>
                </c:pt>
                <c:pt idx="14041">
                  <c:v>6.6223100000000002E-3</c:v>
                </c:pt>
                <c:pt idx="14042">
                  <c:v>1.22433E-2</c:v>
                </c:pt>
                <c:pt idx="14043">
                  <c:v>7.4358000000000002E-3</c:v>
                </c:pt>
                <c:pt idx="14044">
                  <c:v>-1.8960000000000001E-2</c:v>
                </c:pt>
                <c:pt idx="14045">
                  <c:v>5.7697299999999998E-3</c:v>
                </c:pt>
                <c:pt idx="14046">
                  <c:v>2.5968599999999999E-3</c:v>
                </c:pt>
                <c:pt idx="14047">
                  <c:v>-5.7754499999999997E-3</c:v>
                </c:pt>
                <c:pt idx="14048">
                  <c:v>6.32572E-3</c:v>
                </c:pt>
                <c:pt idx="14049">
                  <c:v>1.3742400000000001E-3</c:v>
                </c:pt>
                <c:pt idx="14050">
                  <c:v>-8.1882499999999993E-3</c:v>
                </c:pt>
                <c:pt idx="14051" formatCode="0.00E+00">
                  <c:v>-1.0314E-2</c:v>
                </c:pt>
                <c:pt idx="14052">
                  <c:v>6.4477900000000001E-3</c:v>
                </c:pt>
                <c:pt idx="14053">
                  <c:v>3.45802E-3</c:v>
                </c:pt>
                <c:pt idx="14054">
                  <c:v>1.3506900000000001E-2</c:v>
                </c:pt>
                <c:pt idx="14055">
                  <c:v>-7.6065100000000004E-3</c:v>
                </c:pt>
                <c:pt idx="14056">
                  <c:v>-9.2411000000000001E-4</c:v>
                </c:pt>
                <c:pt idx="14057">
                  <c:v>-3.3874500000000002E-3</c:v>
                </c:pt>
                <c:pt idx="14058">
                  <c:v>-2.3269699999999998E-3</c:v>
                </c:pt>
                <c:pt idx="14059">
                  <c:v>3.2196E-3</c:v>
                </c:pt>
                <c:pt idx="14060">
                  <c:v>5.0773600000000004E-3</c:v>
                </c:pt>
                <c:pt idx="14061">
                  <c:v>7.7190399999999999E-3</c:v>
                </c:pt>
                <c:pt idx="14062">
                  <c:v>-1.1691099999999999E-2</c:v>
                </c:pt>
                <c:pt idx="14063">
                  <c:v>-1.7201399999999999E-2</c:v>
                </c:pt>
                <c:pt idx="14064">
                  <c:v>-5.6867599999999999E-3</c:v>
                </c:pt>
                <c:pt idx="14065">
                  <c:v>5.3663299999999999E-3</c:v>
                </c:pt>
                <c:pt idx="14066">
                  <c:v>-6.13117E-3</c:v>
                </c:pt>
                <c:pt idx="14067">
                  <c:v>1.5663099999999999E-2</c:v>
                </c:pt>
                <c:pt idx="14068">
                  <c:v>1.13764E-2</c:v>
                </c:pt>
                <c:pt idx="14069" formatCode="0.00E+00">
                  <c:v>1.2359599999999999E-3</c:v>
                </c:pt>
                <c:pt idx="14070">
                  <c:v>-6.1159099999999996E-3</c:v>
                </c:pt>
                <c:pt idx="14071">
                  <c:v>-7.3146799999999998E-4</c:v>
                </c:pt>
                <c:pt idx="14072">
                  <c:v>-2.30598E-3</c:v>
                </c:pt>
                <c:pt idx="14073">
                  <c:v>4.2171500000000002E-3</c:v>
                </c:pt>
                <c:pt idx="14074">
                  <c:v>8.3894699999999996E-3</c:v>
                </c:pt>
                <c:pt idx="14075">
                  <c:v>-1.20792E-2</c:v>
                </c:pt>
                <c:pt idx="14076">
                  <c:v>-3.0670200000000002E-3</c:v>
                </c:pt>
                <c:pt idx="14077">
                  <c:v>-6.0443900000000002E-3</c:v>
                </c:pt>
                <c:pt idx="14078">
                  <c:v>9.9077200000000001E-3</c:v>
                </c:pt>
                <c:pt idx="14079">
                  <c:v>1.6049399999999998E-2</c:v>
                </c:pt>
                <c:pt idx="14080">
                  <c:v>-3.9844499999999996E-3</c:v>
                </c:pt>
                <c:pt idx="14081">
                  <c:v>-8.0995600000000004E-3</c:v>
                </c:pt>
                <c:pt idx="14082">
                  <c:v>-7.5702699999999996E-3</c:v>
                </c:pt>
                <c:pt idx="14083">
                  <c:v>4.5118299999999997E-3</c:v>
                </c:pt>
                <c:pt idx="14084">
                  <c:v>-6.5326700000000002E-4</c:v>
                </c:pt>
                <c:pt idx="14085">
                  <c:v>5.7086899999999998E-3</c:v>
                </c:pt>
                <c:pt idx="14086">
                  <c:v>-1.3430599999999999E-2</c:v>
                </c:pt>
                <c:pt idx="14087">
                  <c:v>-5.58853E-4</c:v>
                </c:pt>
                <c:pt idx="14088">
                  <c:v>-1.27983E-3</c:v>
                </c:pt>
                <c:pt idx="14089">
                  <c:v>3.3855399999999998E-3</c:v>
                </c:pt>
                <c:pt idx="14090">
                  <c:v>-5.0620999999999999E-3</c:v>
                </c:pt>
                <c:pt idx="14091">
                  <c:v>6.3905699999999999E-3</c:v>
                </c:pt>
                <c:pt idx="14092">
                  <c:v>-3.3664699999999999E-3</c:v>
                </c:pt>
                <c:pt idx="14093">
                  <c:v>-8.8682199999999996E-3</c:v>
                </c:pt>
                <c:pt idx="14094">
                  <c:v>7.3490099999999996E-3</c:v>
                </c:pt>
                <c:pt idx="14095">
                  <c:v>-2.5758700000000001E-3</c:v>
                </c:pt>
                <c:pt idx="14096">
                  <c:v>5.4521600000000002E-3</c:v>
                </c:pt>
                <c:pt idx="14097">
                  <c:v>6.1092400000000002E-3</c:v>
                </c:pt>
                <c:pt idx="14098">
                  <c:v>-7.3213599999999998E-3</c:v>
                </c:pt>
                <c:pt idx="14099">
                  <c:v>-3.2520299999999998E-4</c:v>
                </c:pt>
                <c:pt idx="14100">
                  <c:v>2.78568E-3</c:v>
                </c:pt>
                <c:pt idx="14101">
                  <c:v>7.0333499999999998E-3</c:v>
                </c:pt>
                <c:pt idx="14102">
                  <c:v>1.7012599999999999E-2</c:v>
                </c:pt>
                <c:pt idx="14103">
                  <c:v>-1.45531E-3</c:v>
                </c:pt>
                <c:pt idx="14104">
                  <c:v>1.34048E-2</c:v>
                </c:pt>
                <c:pt idx="14105">
                  <c:v>2.3021700000000001E-3</c:v>
                </c:pt>
                <c:pt idx="14106">
                  <c:v>-4.7874499999999998E-4</c:v>
                </c:pt>
                <c:pt idx="14107">
                  <c:v>-2.13623E-4</c:v>
                </c:pt>
                <c:pt idx="14108">
                  <c:v>5.7630499999999996E-3</c:v>
                </c:pt>
                <c:pt idx="14109">
                  <c:v>2.4446499999999999E-2</c:v>
                </c:pt>
                <c:pt idx="14110">
                  <c:v>3.8547500000000001E-3</c:v>
                </c:pt>
                <c:pt idx="14111">
                  <c:v>1.40285E-3</c:v>
                </c:pt>
                <c:pt idx="14112">
                  <c:v>1.10884E-2</c:v>
                </c:pt>
                <c:pt idx="14113">
                  <c:v>9.5825200000000006E-3</c:v>
                </c:pt>
                <c:pt idx="14114">
                  <c:v>-3.58772E-3</c:v>
                </c:pt>
                <c:pt idx="14115">
                  <c:v>6.4048799999999999E-3</c:v>
                </c:pt>
                <c:pt idx="14116">
                  <c:v>5.3978000000000001E-4</c:v>
                </c:pt>
                <c:pt idx="14117">
                  <c:v>-1.64032E-3</c:v>
                </c:pt>
                <c:pt idx="14118">
                  <c:v>1.1262899999999999E-2</c:v>
                </c:pt>
                <c:pt idx="14119">
                  <c:v>1.4500600000000001E-2</c:v>
                </c:pt>
                <c:pt idx="14120">
                  <c:v>2.67067E-2</c:v>
                </c:pt>
                <c:pt idx="14121">
                  <c:v>9.8562200000000006E-3</c:v>
                </c:pt>
                <c:pt idx="14122">
                  <c:v>6.2856700000000001E-3</c:v>
                </c:pt>
                <c:pt idx="14123">
                  <c:v>1.6015999999999999E-2</c:v>
                </c:pt>
                <c:pt idx="14124">
                  <c:v>1.36662E-2</c:v>
                </c:pt>
                <c:pt idx="14125">
                  <c:v>3.0096999999999999E-2</c:v>
                </c:pt>
                <c:pt idx="14126">
                  <c:v>3.06225E-2</c:v>
                </c:pt>
                <c:pt idx="14127">
                  <c:v>2.2001300000000001E-2</c:v>
                </c:pt>
                <c:pt idx="14128">
                  <c:v>4.0588400000000002E-3</c:v>
                </c:pt>
                <c:pt idx="14129">
                  <c:v>9.9458700000000008E-3</c:v>
                </c:pt>
                <c:pt idx="14130">
                  <c:v>9.8476399999999995E-3</c:v>
                </c:pt>
                <c:pt idx="14131">
                  <c:v>2.6658999999999999E-2</c:v>
                </c:pt>
                <c:pt idx="14132">
                  <c:v>2.5597600000000002E-2</c:v>
                </c:pt>
                <c:pt idx="14133">
                  <c:v>1.9577000000000001E-2</c:v>
                </c:pt>
                <c:pt idx="14134">
                  <c:v>9.82857E-3</c:v>
                </c:pt>
                <c:pt idx="14135">
                  <c:v>1.1771200000000001E-2</c:v>
                </c:pt>
                <c:pt idx="14136">
                  <c:v>1.7974899999999999E-2</c:v>
                </c:pt>
                <c:pt idx="14137">
                  <c:v>1.7858499999999999E-2</c:v>
                </c:pt>
                <c:pt idx="14138">
                  <c:v>2.3085600000000001E-2</c:v>
                </c:pt>
                <c:pt idx="14139">
                  <c:v>6.1063799999999998E-3</c:v>
                </c:pt>
                <c:pt idx="14140">
                  <c:v>1.3176E-2</c:v>
                </c:pt>
                <c:pt idx="14141">
                  <c:v>7.7190399999999999E-3</c:v>
                </c:pt>
                <c:pt idx="14142">
                  <c:v>2.53286E-2</c:v>
                </c:pt>
                <c:pt idx="14143">
                  <c:v>9.5691700000000001E-3</c:v>
                </c:pt>
                <c:pt idx="14144">
                  <c:v>1.2581800000000001E-2</c:v>
                </c:pt>
                <c:pt idx="14145">
                  <c:v>1.4473E-2</c:v>
                </c:pt>
                <c:pt idx="14146">
                  <c:v>7.9173999999999998E-3</c:v>
                </c:pt>
                <c:pt idx="14147">
                  <c:v>6.8855299999999995E-4</c:v>
                </c:pt>
                <c:pt idx="14148">
                  <c:v>9.4928700000000005E-3</c:v>
                </c:pt>
                <c:pt idx="14149">
                  <c:v>9.2411000000000004E-3</c:v>
                </c:pt>
                <c:pt idx="14150">
                  <c:v>2.2926299999999999E-3</c:v>
                </c:pt>
                <c:pt idx="14151">
                  <c:v>5.5046100000000001E-3</c:v>
                </c:pt>
                <c:pt idx="14152">
                  <c:v>1.43442E-2</c:v>
                </c:pt>
                <c:pt idx="14153">
                  <c:v>2.20003E-2</c:v>
                </c:pt>
                <c:pt idx="14154">
                  <c:v>-8.6832000000000003E-3</c:v>
                </c:pt>
                <c:pt idx="14155">
                  <c:v>5.0745E-3</c:v>
                </c:pt>
                <c:pt idx="14156">
                  <c:v>-1.44768E-3</c:v>
                </c:pt>
                <c:pt idx="14157">
                  <c:v>2.8676999999999999E-3</c:v>
                </c:pt>
                <c:pt idx="14158">
                  <c:v>1.37901E-2</c:v>
                </c:pt>
                <c:pt idx="14159">
                  <c:v>5.0249099999999996E-3</c:v>
                </c:pt>
                <c:pt idx="14160">
                  <c:v>6.3943899999999998E-3</c:v>
                </c:pt>
                <c:pt idx="14161">
                  <c:v>2.6197400000000002E-3</c:v>
                </c:pt>
                <c:pt idx="14162">
                  <c:v>-4.1875799999999998E-3</c:v>
                </c:pt>
                <c:pt idx="14163">
                  <c:v>1.44119E-2</c:v>
                </c:pt>
                <c:pt idx="14164">
                  <c:v>7.8764000000000004E-3</c:v>
                </c:pt>
                <c:pt idx="14165">
                  <c:v>-1.01881E-2</c:v>
                </c:pt>
                <c:pt idx="14166">
                  <c:v>-2.0008999999999999E-2</c:v>
                </c:pt>
                <c:pt idx="14167">
                  <c:v>-1.0211E-2</c:v>
                </c:pt>
                <c:pt idx="14168">
                  <c:v>-1.35622E-2</c:v>
                </c:pt>
                <c:pt idx="14169">
                  <c:v>-1.89772E-2</c:v>
                </c:pt>
                <c:pt idx="14170">
                  <c:v>3.5495800000000001E-3</c:v>
                </c:pt>
                <c:pt idx="14171">
                  <c:v>-3.5820000000000001E-3</c:v>
                </c:pt>
                <c:pt idx="14172">
                  <c:v>3.3655199999999999E-3</c:v>
                </c:pt>
                <c:pt idx="14173">
                  <c:v>-2.8638800000000001E-3</c:v>
                </c:pt>
                <c:pt idx="14174">
                  <c:v>-7.1287199999999998E-3</c:v>
                </c:pt>
                <c:pt idx="14175">
                  <c:v>-5.9013399999999997E-3</c:v>
                </c:pt>
                <c:pt idx="14176">
                  <c:v>-1.8539400000000001E-3</c:v>
                </c:pt>
                <c:pt idx="14177">
                  <c:v>7.7533699999999997E-4</c:v>
                </c:pt>
                <c:pt idx="14178">
                  <c:v>-3.9434400000000003E-3</c:v>
                </c:pt>
                <c:pt idx="14179">
                  <c:v>-5.2795400000000001E-3</c:v>
                </c:pt>
                <c:pt idx="14180">
                  <c:v>-7.6560999999999999E-3</c:v>
                </c:pt>
                <c:pt idx="14181">
                  <c:v>5.3358099999999999E-3</c:v>
                </c:pt>
                <c:pt idx="14182">
                  <c:v>7.5817100000000002E-3</c:v>
                </c:pt>
                <c:pt idx="14183">
                  <c:v>2.1200199999999998E-3</c:v>
                </c:pt>
                <c:pt idx="14184">
                  <c:v>-9.1533699999999992E-3</c:v>
                </c:pt>
                <c:pt idx="14185">
                  <c:v>-1.22795E-2</c:v>
                </c:pt>
                <c:pt idx="14186">
                  <c:v>-7.79629E-3</c:v>
                </c:pt>
                <c:pt idx="14187">
                  <c:v>-1.52216E-2</c:v>
                </c:pt>
                <c:pt idx="14188">
                  <c:v>-3.4132999999999997E-2</c:v>
                </c:pt>
                <c:pt idx="14189">
                  <c:v>-1.5487700000000001E-3</c:v>
                </c:pt>
                <c:pt idx="14190">
                  <c:v>3.3435800000000001E-3</c:v>
                </c:pt>
                <c:pt idx="14191">
                  <c:v>-1.0700200000000001E-3</c:v>
                </c:pt>
                <c:pt idx="14192">
                  <c:v>2.3097999999999999E-3</c:v>
                </c:pt>
                <c:pt idx="14193">
                  <c:v>3.0631999999999999E-3</c:v>
                </c:pt>
                <c:pt idx="14194">
                  <c:v>4.5232800000000002E-3</c:v>
                </c:pt>
                <c:pt idx="14195">
                  <c:v>2.3164700000000002E-3</c:v>
                </c:pt>
                <c:pt idx="14196">
                  <c:v>8.4114099999999994E-3</c:v>
                </c:pt>
                <c:pt idx="14197">
                  <c:v>8.7966899999999994E-3</c:v>
                </c:pt>
                <c:pt idx="14198">
                  <c:v>-1.5958799999999999E-2</c:v>
                </c:pt>
                <c:pt idx="14199">
                  <c:v>2.1124799999999999E-2</c:v>
                </c:pt>
                <c:pt idx="14200">
                  <c:v>1.25799E-2</c:v>
                </c:pt>
                <c:pt idx="14201">
                  <c:v>2.0960800000000002E-2</c:v>
                </c:pt>
                <c:pt idx="14202">
                  <c:v>1.87225E-2</c:v>
                </c:pt>
                <c:pt idx="14203">
                  <c:v>1.33095E-2</c:v>
                </c:pt>
                <c:pt idx="14204">
                  <c:v>6.78635E-3</c:v>
                </c:pt>
                <c:pt idx="14205">
                  <c:v>2.7122499999999998E-3</c:v>
                </c:pt>
                <c:pt idx="14206">
                  <c:v>-1.93596E-3</c:v>
                </c:pt>
                <c:pt idx="14207">
                  <c:v>1.2480700000000001E-2</c:v>
                </c:pt>
                <c:pt idx="14208">
                  <c:v>1.0154699999999999E-2</c:v>
                </c:pt>
                <c:pt idx="14209">
                  <c:v>5.3472499999999996E-3</c:v>
                </c:pt>
                <c:pt idx="14210">
                  <c:v>1.47181E-2</c:v>
                </c:pt>
                <c:pt idx="14211">
                  <c:v>1.4555E-2</c:v>
                </c:pt>
                <c:pt idx="14212">
                  <c:v>2.2568700000000001E-2</c:v>
                </c:pt>
                <c:pt idx="14213">
                  <c:v>2.6521700000000001E-3</c:v>
                </c:pt>
                <c:pt idx="14214">
                  <c:v>5.3501099999999999E-3</c:v>
                </c:pt>
                <c:pt idx="14215">
                  <c:v>5.6428900000000002E-3</c:v>
                </c:pt>
                <c:pt idx="14216">
                  <c:v>1.7453199999999999E-2</c:v>
                </c:pt>
                <c:pt idx="14217">
                  <c:v>4.1408499999999997E-3</c:v>
                </c:pt>
                <c:pt idx="14218">
                  <c:v>-4.5375800000000003E-3</c:v>
                </c:pt>
                <c:pt idx="14219">
                  <c:v>9.2782999999999997E-3</c:v>
                </c:pt>
                <c:pt idx="14220">
                  <c:v>-6.6080100000000001E-3</c:v>
                </c:pt>
                <c:pt idx="14221">
                  <c:v>-3.1185200000000001E-3</c:v>
                </c:pt>
                <c:pt idx="14222">
                  <c:v>2.0047200000000001E-2</c:v>
                </c:pt>
                <c:pt idx="14223">
                  <c:v>1.1547099999999999E-2</c:v>
                </c:pt>
                <c:pt idx="14224">
                  <c:v>7.7123599999999997E-3</c:v>
                </c:pt>
                <c:pt idx="14225">
                  <c:v>3.5400399999999999E-3</c:v>
                </c:pt>
                <c:pt idx="14226">
                  <c:v>-4.2343099999999999E-4</c:v>
                </c:pt>
                <c:pt idx="14227">
                  <c:v>1.7920499999999999E-2</c:v>
                </c:pt>
                <c:pt idx="14228">
                  <c:v>1.73197E-2</c:v>
                </c:pt>
                <c:pt idx="14229">
                  <c:v>2.94495E-3</c:v>
                </c:pt>
                <c:pt idx="14230">
                  <c:v>1.2558E-2</c:v>
                </c:pt>
                <c:pt idx="14231">
                  <c:v>2.7323699999999999E-2</c:v>
                </c:pt>
                <c:pt idx="14232">
                  <c:v>2.6534100000000001E-2</c:v>
                </c:pt>
                <c:pt idx="14233">
                  <c:v>1.8244699999999999E-2</c:v>
                </c:pt>
                <c:pt idx="14234">
                  <c:v>1.4255500000000001E-2</c:v>
                </c:pt>
                <c:pt idx="14235">
                  <c:v>3.7655800000000003E-2</c:v>
                </c:pt>
                <c:pt idx="14236">
                  <c:v>2.1700899999999999E-2</c:v>
                </c:pt>
                <c:pt idx="14237">
                  <c:v>2.0538299999999999E-2</c:v>
                </c:pt>
                <c:pt idx="14238">
                  <c:v>3.3414800000000001E-2</c:v>
                </c:pt>
                <c:pt idx="14239">
                  <c:v>4.2884800000000001E-2</c:v>
                </c:pt>
                <c:pt idx="14240">
                  <c:v>2.6830699999999999E-2</c:v>
                </c:pt>
                <c:pt idx="14241">
                  <c:v>2.8497700000000001E-2</c:v>
                </c:pt>
                <c:pt idx="14242">
                  <c:v>1.6038899999999998E-2</c:v>
                </c:pt>
                <c:pt idx="14243">
                  <c:v>2.6075399999999999E-2</c:v>
                </c:pt>
                <c:pt idx="14244">
                  <c:v>2.4043999999999999E-2</c:v>
                </c:pt>
                <c:pt idx="14245">
                  <c:v>3.0119900000000002E-2</c:v>
                </c:pt>
                <c:pt idx="14246">
                  <c:v>9.4871499999999997E-3</c:v>
                </c:pt>
                <c:pt idx="14247">
                  <c:v>8.8119499999999998E-4</c:v>
                </c:pt>
                <c:pt idx="14248">
                  <c:v>1.21031E-2</c:v>
                </c:pt>
                <c:pt idx="14249">
                  <c:v>2.0944600000000001E-2</c:v>
                </c:pt>
                <c:pt idx="14250">
                  <c:v>1.9643799999999999E-2</c:v>
                </c:pt>
                <c:pt idx="14251">
                  <c:v>1.55516E-2</c:v>
                </c:pt>
                <c:pt idx="14252">
                  <c:v>3.4287499999999999E-2</c:v>
                </c:pt>
                <c:pt idx="14253">
                  <c:v>1.0075600000000001E-2</c:v>
                </c:pt>
                <c:pt idx="14254">
                  <c:v>1.0936700000000001E-2</c:v>
                </c:pt>
                <c:pt idx="14255">
                  <c:v>1.10674E-2</c:v>
                </c:pt>
                <c:pt idx="14256">
                  <c:v>1.6241100000000001E-2</c:v>
                </c:pt>
                <c:pt idx="14257">
                  <c:v>1.7528499999999999E-2</c:v>
                </c:pt>
                <c:pt idx="14258">
                  <c:v>1.8599500000000001E-2</c:v>
                </c:pt>
                <c:pt idx="14259">
                  <c:v>1.9154500000000001E-2</c:v>
                </c:pt>
                <c:pt idx="14260">
                  <c:v>-2.6617099999999999E-3</c:v>
                </c:pt>
                <c:pt idx="14261">
                  <c:v>2.54068E-2</c:v>
                </c:pt>
                <c:pt idx="14262">
                  <c:v>2.1713300000000001E-2</c:v>
                </c:pt>
                <c:pt idx="14263">
                  <c:v>2.2790000000000001E-2</c:v>
                </c:pt>
                <c:pt idx="14264">
                  <c:v>1.2126899999999999E-2</c:v>
                </c:pt>
                <c:pt idx="14265">
                  <c:v>5.4855299999999997E-3</c:v>
                </c:pt>
                <c:pt idx="14266">
                  <c:v>1.5377999999999999E-2</c:v>
                </c:pt>
                <c:pt idx="14267">
                  <c:v>2.0914100000000001E-2</c:v>
                </c:pt>
                <c:pt idx="14268">
                  <c:v>1.1480300000000001E-2</c:v>
                </c:pt>
                <c:pt idx="14269">
                  <c:v>1.3111100000000001E-2</c:v>
                </c:pt>
                <c:pt idx="14270">
                  <c:v>9.3708000000000003E-3</c:v>
                </c:pt>
                <c:pt idx="14271">
                  <c:v>3.3067699999999998E-2</c:v>
                </c:pt>
                <c:pt idx="14272">
                  <c:v>-8.5172700000000004E-3</c:v>
                </c:pt>
                <c:pt idx="14273">
                  <c:v>1.38245E-2</c:v>
                </c:pt>
                <c:pt idx="14274">
                  <c:v>3.3996600000000002E-2</c:v>
                </c:pt>
                <c:pt idx="14275">
                  <c:v>1.9741099999999998E-3</c:v>
                </c:pt>
                <c:pt idx="14276">
                  <c:v>-1.31226E-3</c:v>
                </c:pt>
                <c:pt idx="14277">
                  <c:v>5.0354000000000002E-4</c:v>
                </c:pt>
                <c:pt idx="14278">
                  <c:v>8.8005099999999992E-3</c:v>
                </c:pt>
                <c:pt idx="14279">
                  <c:v>2.24113E-3</c:v>
                </c:pt>
                <c:pt idx="14280">
                  <c:v>8.8596300000000003E-4</c:v>
                </c:pt>
                <c:pt idx="14281">
                  <c:v>5.5961600000000002E-3</c:v>
                </c:pt>
                <c:pt idx="14282">
                  <c:v>2.1533E-2</c:v>
                </c:pt>
                <c:pt idx="14283">
                  <c:v>-1.28326E-2</c:v>
                </c:pt>
                <c:pt idx="14284">
                  <c:v>9.7847000000000003E-3</c:v>
                </c:pt>
                <c:pt idx="14285">
                  <c:v>1.07193E-3</c:v>
                </c:pt>
                <c:pt idx="14286">
                  <c:v>2.15979E-2</c:v>
                </c:pt>
                <c:pt idx="14287">
                  <c:v>-6.5479300000000004E-3</c:v>
                </c:pt>
                <c:pt idx="14288">
                  <c:v>1.2764899999999999E-2</c:v>
                </c:pt>
                <c:pt idx="14289">
                  <c:v>3.5625499999999997E-2</c:v>
                </c:pt>
                <c:pt idx="14290">
                  <c:v>2.6502600000000002E-3</c:v>
                </c:pt>
                <c:pt idx="14291">
                  <c:v>1.0437E-2</c:v>
                </c:pt>
                <c:pt idx="14292">
                  <c:v>2.4108900000000002E-3</c:v>
                </c:pt>
                <c:pt idx="14293">
                  <c:v>1.5766100000000002E-2</c:v>
                </c:pt>
                <c:pt idx="14294">
                  <c:v>-1.21412E-2</c:v>
                </c:pt>
                <c:pt idx="14295">
                  <c:v>-2.6442500000000001E-2</c:v>
                </c:pt>
                <c:pt idx="14296">
                  <c:v>1.37901E-3</c:v>
                </c:pt>
                <c:pt idx="14297">
                  <c:v>4.3344500000000001E-3</c:v>
                </c:pt>
                <c:pt idx="14298">
                  <c:v>6.4830799999999996E-3</c:v>
                </c:pt>
                <c:pt idx="14299">
                  <c:v>-1.8874200000000001E-2</c:v>
                </c:pt>
                <c:pt idx="14300">
                  <c:v>1.77345E-2</c:v>
                </c:pt>
                <c:pt idx="14301">
                  <c:v>2.74906E-2</c:v>
                </c:pt>
                <c:pt idx="14302" formatCode="0.00E+00">
                  <c:v>-2.6130700000000001E-4</c:v>
                </c:pt>
                <c:pt idx="14303">
                  <c:v>-9.6645399999999992E-3</c:v>
                </c:pt>
                <c:pt idx="14304">
                  <c:v>-6.9723099999999998E-3</c:v>
                </c:pt>
                <c:pt idx="14305">
                  <c:v>9.8762499999999996E-3</c:v>
                </c:pt>
                <c:pt idx="14306">
                  <c:v>-1.24063E-2</c:v>
                </c:pt>
                <c:pt idx="14307">
                  <c:v>1.48506E-2</c:v>
                </c:pt>
                <c:pt idx="14308">
                  <c:v>1.7293900000000001E-2</c:v>
                </c:pt>
                <c:pt idx="14309">
                  <c:v>1.57681E-2</c:v>
                </c:pt>
                <c:pt idx="14310">
                  <c:v>6.9150899999999996E-3</c:v>
                </c:pt>
                <c:pt idx="14311">
                  <c:v>1.8129300000000001E-2</c:v>
                </c:pt>
                <c:pt idx="14312">
                  <c:v>2.0462000000000001E-2</c:v>
                </c:pt>
                <c:pt idx="14313">
                  <c:v>1.29204E-2</c:v>
                </c:pt>
                <c:pt idx="14314">
                  <c:v>2.96211E-3</c:v>
                </c:pt>
                <c:pt idx="14315">
                  <c:v>2.2850000000000001E-3</c:v>
                </c:pt>
                <c:pt idx="14316">
                  <c:v>1.59597E-2</c:v>
                </c:pt>
                <c:pt idx="14317">
                  <c:v>2.56252E-3</c:v>
                </c:pt>
                <c:pt idx="14318">
                  <c:v>1.1220900000000001E-2</c:v>
                </c:pt>
                <c:pt idx="14319">
                  <c:v>9.9830600000000002E-3</c:v>
                </c:pt>
                <c:pt idx="14320">
                  <c:v>5.45788E-3</c:v>
                </c:pt>
                <c:pt idx="14321">
                  <c:v>-1.5367499999999999E-2</c:v>
                </c:pt>
                <c:pt idx="14322">
                  <c:v>1.4399500000000001E-2</c:v>
                </c:pt>
                <c:pt idx="14323">
                  <c:v>1.0252E-3</c:v>
                </c:pt>
                <c:pt idx="14324">
                  <c:v>1.16405E-2</c:v>
                </c:pt>
                <c:pt idx="14325">
                  <c:v>-9.7322499999999996E-3</c:v>
                </c:pt>
                <c:pt idx="14326">
                  <c:v>-2.3117099999999998E-3</c:v>
                </c:pt>
                <c:pt idx="14327">
                  <c:v>6.2923400000000004E-3</c:v>
                </c:pt>
                <c:pt idx="14328">
                  <c:v>2.3391700000000001E-2</c:v>
                </c:pt>
                <c:pt idx="14329">
                  <c:v>-1.2912799999999999E-3</c:v>
                </c:pt>
                <c:pt idx="14330">
                  <c:v>8.5640000000000004E-3</c:v>
                </c:pt>
                <c:pt idx="14331">
                  <c:v>8.0509199999999996E-3</c:v>
                </c:pt>
                <c:pt idx="14332">
                  <c:v>1.9397699999999999E-3</c:v>
                </c:pt>
                <c:pt idx="14333">
                  <c:v>1.4346100000000001E-2</c:v>
                </c:pt>
                <c:pt idx="14334">
                  <c:v>-1.9950900000000001E-2</c:v>
                </c:pt>
                <c:pt idx="14335">
                  <c:v>1.29023E-2</c:v>
                </c:pt>
                <c:pt idx="14336">
                  <c:v>2.56062E-3</c:v>
                </c:pt>
                <c:pt idx="14337">
                  <c:v>1.9397699999999999E-3</c:v>
                </c:pt>
                <c:pt idx="14338">
                  <c:v>9.8228500000000006E-4</c:v>
                </c:pt>
                <c:pt idx="14339">
                  <c:v>2.0590799999999999E-2</c:v>
                </c:pt>
                <c:pt idx="14340">
                  <c:v>3.1161299999999999E-2</c:v>
                </c:pt>
                <c:pt idx="14341">
                  <c:v>2.79703E-2</c:v>
                </c:pt>
                <c:pt idx="14342">
                  <c:v>-7.2412500000000003E-3</c:v>
                </c:pt>
                <c:pt idx="14343">
                  <c:v>-6.75583E-3</c:v>
                </c:pt>
                <c:pt idx="14344">
                  <c:v>9.9916499999999995E-3</c:v>
                </c:pt>
                <c:pt idx="14345">
                  <c:v>4.5022999999999999E-3</c:v>
                </c:pt>
                <c:pt idx="14346">
                  <c:v>5.2471200000000001E-3</c:v>
                </c:pt>
                <c:pt idx="14347">
                  <c:v>3.9520299999999996E-3</c:v>
                </c:pt>
                <c:pt idx="14348">
                  <c:v>2.8636000000000002E-2</c:v>
                </c:pt>
                <c:pt idx="14349">
                  <c:v>8.1014599999999996E-3</c:v>
                </c:pt>
                <c:pt idx="14350">
                  <c:v>3.2758700000000002E-3</c:v>
                </c:pt>
                <c:pt idx="14351">
                  <c:v>8.3255800000000008E-3</c:v>
                </c:pt>
                <c:pt idx="14352">
                  <c:v>1.4913600000000001E-2</c:v>
                </c:pt>
                <c:pt idx="14353">
                  <c:v>3.08895E-3</c:v>
                </c:pt>
                <c:pt idx="14354">
                  <c:v>-1.8012E-2</c:v>
                </c:pt>
                <c:pt idx="14355">
                  <c:v>1.15175E-2</c:v>
                </c:pt>
                <c:pt idx="14356">
                  <c:v>2.5885600000000002E-2</c:v>
                </c:pt>
                <c:pt idx="14357">
                  <c:v>8.7194400000000002E-3</c:v>
                </c:pt>
                <c:pt idx="14358">
                  <c:v>3.9033900000000001E-3</c:v>
                </c:pt>
                <c:pt idx="14359">
                  <c:v>2.05135E-2</c:v>
                </c:pt>
                <c:pt idx="14360">
                  <c:v>9.5424700000000008E-3</c:v>
                </c:pt>
                <c:pt idx="14361">
                  <c:v>-3.6745100000000002E-3</c:v>
                </c:pt>
                <c:pt idx="14362">
                  <c:v>-6.7815799999999997E-3</c:v>
                </c:pt>
                <c:pt idx="14363">
                  <c:v>1.53694E-2</c:v>
                </c:pt>
                <c:pt idx="14364">
                  <c:v>1.57652E-2</c:v>
                </c:pt>
                <c:pt idx="14365">
                  <c:v>-1.93596E-3</c:v>
                </c:pt>
                <c:pt idx="14366">
                  <c:v>2.3332599999999998E-2</c:v>
                </c:pt>
                <c:pt idx="14367">
                  <c:v>1.6217200000000001E-2</c:v>
                </c:pt>
                <c:pt idx="14368">
                  <c:v>2.2048999999999999E-2</c:v>
                </c:pt>
                <c:pt idx="14369">
                  <c:v>-3.8662000000000002E-3</c:v>
                </c:pt>
                <c:pt idx="14370">
                  <c:v>2.2907299999999999E-3</c:v>
                </c:pt>
                <c:pt idx="14371">
                  <c:v>-9.3135800000000001E-3</c:v>
                </c:pt>
                <c:pt idx="14372">
                  <c:v>-4.9552900000000002E-3</c:v>
                </c:pt>
                <c:pt idx="14373">
                  <c:v>3.1538E-3</c:v>
                </c:pt>
                <c:pt idx="14374">
                  <c:v>-9.4537700000000002E-3</c:v>
                </c:pt>
                <c:pt idx="14375">
                  <c:v>2.68288E-2</c:v>
                </c:pt>
                <c:pt idx="14376">
                  <c:v>5.2051500000000004E-3</c:v>
                </c:pt>
                <c:pt idx="14377">
                  <c:v>1.5993100000000001E-3</c:v>
                </c:pt>
                <c:pt idx="14378">
                  <c:v>-8.5926100000000005E-4</c:v>
                </c:pt>
                <c:pt idx="14379">
                  <c:v>1.53799E-2</c:v>
                </c:pt>
                <c:pt idx="14380">
                  <c:v>-3.3664699999999998E-4</c:v>
                </c:pt>
                <c:pt idx="14381">
                  <c:v>-9.3622199999999992E-3</c:v>
                </c:pt>
                <c:pt idx="14382">
                  <c:v>-3.10421E-3</c:v>
                </c:pt>
                <c:pt idx="14383">
                  <c:v>-1.2912799999999999E-3</c:v>
                </c:pt>
                <c:pt idx="14384">
                  <c:v>-1.47038E-2</c:v>
                </c:pt>
                <c:pt idx="14385">
                  <c:v>3.3664699999999999E-3</c:v>
                </c:pt>
                <c:pt idx="14386">
                  <c:v>-7.6961499999999997E-3</c:v>
                </c:pt>
                <c:pt idx="14387">
                  <c:v>2.4557099999999998E-3</c:v>
                </c:pt>
                <c:pt idx="14388">
                  <c:v>-5.2137399999999997E-3</c:v>
                </c:pt>
                <c:pt idx="14389">
                  <c:v>-1.5844299999999999E-2</c:v>
                </c:pt>
                <c:pt idx="14390">
                  <c:v>-9.5930100000000008E-3</c:v>
                </c:pt>
                <c:pt idx="14391">
                  <c:v>-6.4659099999999996E-4</c:v>
                </c:pt>
                <c:pt idx="14392">
                  <c:v>4.5947999999999996E-3</c:v>
                </c:pt>
                <c:pt idx="14393">
                  <c:v>-2.36893E-3</c:v>
                </c:pt>
                <c:pt idx="14394">
                  <c:v>-3.09649E-2</c:v>
                </c:pt>
                <c:pt idx="14395">
                  <c:v>-8.1863400000000003E-3</c:v>
                </c:pt>
                <c:pt idx="14396">
                  <c:v>-2.70748E-3</c:v>
                </c:pt>
                <c:pt idx="14397">
                  <c:v>1.5506700000000001E-3</c:v>
                </c:pt>
                <c:pt idx="14398">
                  <c:v>-1.3003300000000001E-2</c:v>
                </c:pt>
                <c:pt idx="14399">
                  <c:v>-5.8479300000000003E-3</c:v>
                </c:pt>
                <c:pt idx="14400">
                  <c:v>-1.75896E-2</c:v>
                </c:pt>
                <c:pt idx="14401">
                  <c:v>-1.5392299999999999E-2</c:v>
                </c:pt>
                <c:pt idx="14402">
                  <c:v>5.2661899999999996E-3</c:v>
                </c:pt>
                <c:pt idx="14403">
                  <c:v>-1.85051E-2</c:v>
                </c:pt>
                <c:pt idx="14404">
                  <c:v>-7.2441099999999998E-3</c:v>
                </c:pt>
                <c:pt idx="14405">
                  <c:v>-5.1898999999999999E-3</c:v>
                </c:pt>
                <c:pt idx="14406">
                  <c:v>-1.45016E-2</c:v>
                </c:pt>
                <c:pt idx="14407">
                  <c:v>-5.84126E-3</c:v>
                </c:pt>
                <c:pt idx="14408">
                  <c:v>6.4659099999999996E-4</c:v>
                </c:pt>
                <c:pt idx="14409">
                  <c:v>2.7809100000000002E-3</c:v>
                </c:pt>
                <c:pt idx="14410">
                  <c:v>-8.6975099999999999E-4</c:v>
                </c:pt>
                <c:pt idx="14411">
                  <c:v>-1.7798399999999999E-2</c:v>
                </c:pt>
                <c:pt idx="14412">
                  <c:v>-5.0401700000000001E-3</c:v>
                </c:pt>
                <c:pt idx="14413">
                  <c:v>7.9631800000000003E-3</c:v>
                </c:pt>
                <c:pt idx="14414">
                  <c:v>1.00613E-2</c:v>
                </c:pt>
                <c:pt idx="14415">
                  <c:v>1.53017E-2</c:v>
                </c:pt>
                <c:pt idx="14416">
                  <c:v>2.32277E-2</c:v>
                </c:pt>
                <c:pt idx="14417">
                  <c:v>9.1714899999999992E-3</c:v>
                </c:pt>
                <c:pt idx="14418">
                  <c:v>3.7984799999999999E-3</c:v>
                </c:pt>
                <c:pt idx="14419">
                  <c:v>2.36893E-3</c:v>
                </c:pt>
                <c:pt idx="14420">
                  <c:v>1.08824E-2</c:v>
                </c:pt>
                <c:pt idx="14421">
                  <c:v>1.8638600000000002E-2</c:v>
                </c:pt>
                <c:pt idx="14422">
                  <c:v>-1.8129299999999999E-3</c:v>
                </c:pt>
                <c:pt idx="14423">
                  <c:v>-9.3708000000000003E-3</c:v>
                </c:pt>
                <c:pt idx="14424">
                  <c:v>-1.84822E-3</c:v>
                </c:pt>
                <c:pt idx="14425">
                  <c:v>-1.7108900000000001E-3</c:v>
                </c:pt>
                <c:pt idx="14426">
                  <c:v>-9.6406900000000004E-3</c:v>
                </c:pt>
                <c:pt idx="14427">
                  <c:v>1.41602E-2</c:v>
                </c:pt>
                <c:pt idx="14428">
                  <c:v>-6.0911200000000002E-3</c:v>
                </c:pt>
                <c:pt idx="14429">
                  <c:v>-9.7875600000000007E-3</c:v>
                </c:pt>
                <c:pt idx="14430">
                  <c:v>-4.70734E-3</c:v>
                </c:pt>
                <c:pt idx="14431">
                  <c:v>1.05057E-2</c:v>
                </c:pt>
                <c:pt idx="14432">
                  <c:v>-9.3803399999999992E-3</c:v>
                </c:pt>
                <c:pt idx="14433">
                  <c:v>3.89004E-3</c:v>
                </c:pt>
                <c:pt idx="14434">
                  <c:v>-2.2881499999999999E-2</c:v>
                </c:pt>
                <c:pt idx="14435">
                  <c:v>-8.0327999999999997E-3</c:v>
                </c:pt>
                <c:pt idx="14436">
                  <c:v>-1.0042199999999999E-2</c:v>
                </c:pt>
                <c:pt idx="14437" formatCode="0.00E+00">
                  <c:v>-5.2452099999999999E-5</c:v>
                </c:pt>
                <c:pt idx="14438">
                  <c:v>5.8155100000000003E-3</c:v>
                </c:pt>
                <c:pt idx="14439">
                  <c:v>-6.1893499999999997E-3</c:v>
                </c:pt>
                <c:pt idx="14440">
                  <c:v>1.3459199999999999E-2</c:v>
                </c:pt>
                <c:pt idx="14441">
                  <c:v>-1.60503E-2</c:v>
                </c:pt>
                <c:pt idx="14442">
                  <c:v>-6.1531099999999998E-3</c:v>
                </c:pt>
                <c:pt idx="14443">
                  <c:v>-1.8020600000000001E-2</c:v>
                </c:pt>
                <c:pt idx="14444">
                  <c:v>1.124E-2</c:v>
                </c:pt>
                <c:pt idx="14445">
                  <c:v>2.9840499999999998E-3</c:v>
                </c:pt>
                <c:pt idx="14446">
                  <c:v>-6.8521500000000004E-3</c:v>
                </c:pt>
                <c:pt idx="14447">
                  <c:v>-3.28064E-3</c:v>
                </c:pt>
                <c:pt idx="14448">
                  <c:v>2.8038E-3</c:v>
                </c:pt>
                <c:pt idx="14449">
                  <c:v>-2.1686600000000002E-3</c:v>
                </c:pt>
                <c:pt idx="14450">
                  <c:v>-1.8550899999999999E-2</c:v>
                </c:pt>
                <c:pt idx="14451">
                  <c:v>-2.5091200000000001E-3</c:v>
                </c:pt>
                <c:pt idx="14452">
                  <c:v>-1.1886600000000001E-2</c:v>
                </c:pt>
                <c:pt idx="14453">
                  <c:v>-1.07498E-2</c:v>
                </c:pt>
                <c:pt idx="14454">
                  <c:v>1.4991799999999999E-3</c:v>
                </c:pt>
                <c:pt idx="14455" formatCode="0.00E+00">
                  <c:v>-1.6306899999999999E-2</c:v>
                </c:pt>
                <c:pt idx="14456">
                  <c:v>-3.5495800000000001E-3</c:v>
                </c:pt>
                <c:pt idx="14457">
                  <c:v>-5.2232700000000003E-3</c:v>
                </c:pt>
                <c:pt idx="14458">
                  <c:v>-1.0666800000000001E-2</c:v>
                </c:pt>
                <c:pt idx="14459">
                  <c:v>-2.8715099999999999E-3</c:v>
                </c:pt>
                <c:pt idx="14460">
                  <c:v>5.4502500000000002E-3</c:v>
                </c:pt>
                <c:pt idx="14461">
                  <c:v>-5.6734100000000003E-3</c:v>
                </c:pt>
                <c:pt idx="14462">
                  <c:v>-1.7693500000000001E-2</c:v>
                </c:pt>
                <c:pt idx="14463">
                  <c:v>-1.6418499999999999E-2</c:v>
                </c:pt>
                <c:pt idx="14464">
                  <c:v>-8.5392000000000003E-3</c:v>
                </c:pt>
                <c:pt idx="14465">
                  <c:v>-1.2212799999999999E-2</c:v>
                </c:pt>
                <c:pt idx="14466">
                  <c:v>6.0167299999999996E-3</c:v>
                </c:pt>
                <c:pt idx="14467">
                  <c:v>-5.3310400000000004E-3</c:v>
                </c:pt>
                <c:pt idx="14468">
                  <c:v>-1.9559899999999999E-3</c:v>
                </c:pt>
                <c:pt idx="14469">
                  <c:v>-1.9050600000000001E-2</c:v>
                </c:pt>
                <c:pt idx="14470">
                  <c:v>-1.06239E-2</c:v>
                </c:pt>
                <c:pt idx="14471">
                  <c:v>-9.1447799999999999E-3</c:v>
                </c:pt>
                <c:pt idx="14472">
                  <c:v>-1.39437E-2</c:v>
                </c:pt>
                <c:pt idx="14473">
                  <c:v>-6.45351E-3</c:v>
                </c:pt>
                <c:pt idx="14474">
                  <c:v>-5.8469799999999999E-3</c:v>
                </c:pt>
                <c:pt idx="14475">
                  <c:v>-1.05133E-2</c:v>
                </c:pt>
                <c:pt idx="14476">
                  <c:v>-8.0394699999999995E-4</c:v>
                </c:pt>
                <c:pt idx="14477">
                  <c:v>-1.3176E-2</c:v>
                </c:pt>
                <c:pt idx="14478">
                  <c:v>-1.2949E-2</c:v>
                </c:pt>
                <c:pt idx="14479">
                  <c:v>-8.0318500000000001E-3</c:v>
                </c:pt>
                <c:pt idx="14480">
                  <c:v>-1.8971399999999999E-2</c:v>
                </c:pt>
                <c:pt idx="14481">
                  <c:v>9.4032299999999996E-4</c:v>
                </c:pt>
                <c:pt idx="14482">
                  <c:v>-1.9986199999999999E-2</c:v>
                </c:pt>
                <c:pt idx="14483">
                  <c:v>1.0034599999999999E-2</c:v>
                </c:pt>
                <c:pt idx="14484">
                  <c:v>3.2272300000000002E-3</c:v>
                </c:pt>
                <c:pt idx="14485">
                  <c:v>4.0206900000000004E-3</c:v>
                </c:pt>
                <c:pt idx="14486">
                  <c:v>-6.3037900000000003E-4</c:v>
                </c:pt>
                <c:pt idx="14487">
                  <c:v>-1.1396399999999999E-3</c:v>
                </c:pt>
                <c:pt idx="14488">
                  <c:v>9.4985999999999996E-4</c:v>
                </c:pt>
                <c:pt idx="14489">
                  <c:v>-2.9785200000000001E-2</c:v>
                </c:pt>
                <c:pt idx="14490">
                  <c:v>-9.9449199999999995E-3</c:v>
                </c:pt>
                <c:pt idx="14491">
                  <c:v>-1.09348E-2</c:v>
                </c:pt>
                <c:pt idx="14492">
                  <c:v>3.74413E-3</c:v>
                </c:pt>
                <c:pt idx="14493">
                  <c:v>-1.13077E-2</c:v>
                </c:pt>
                <c:pt idx="14494">
                  <c:v>4.4641500000000001E-3</c:v>
                </c:pt>
                <c:pt idx="14495">
                  <c:v>-6.4926100000000002E-3</c:v>
                </c:pt>
                <c:pt idx="14496">
                  <c:v>-8.2893399999999992E-3</c:v>
                </c:pt>
                <c:pt idx="14497">
                  <c:v>-1.6373599999999999E-2</c:v>
                </c:pt>
                <c:pt idx="14498">
                  <c:v>-1.7499900000000001E-3</c:v>
                </c:pt>
                <c:pt idx="14499">
                  <c:v>-2.6518799999999999E-2</c:v>
                </c:pt>
                <c:pt idx="14500">
                  <c:v>-8.9740800000000006E-3</c:v>
                </c:pt>
                <c:pt idx="14501">
                  <c:v>2.9830899999999999E-3</c:v>
                </c:pt>
                <c:pt idx="14502">
                  <c:v>-5.7954800000000004E-3</c:v>
                </c:pt>
                <c:pt idx="14503">
                  <c:v>-4.9333600000000003E-3</c:v>
                </c:pt>
                <c:pt idx="14504">
                  <c:v>-1.63097E-2</c:v>
                </c:pt>
                <c:pt idx="14505">
                  <c:v>-4.1160600000000004E-3</c:v>
                </c:pt>
                <c:pt idx="14506">
                  <c:v>-1.2768699999999999E-2</c:v>
                </c:pt>
                <c:pt idx="14507">
                  <c:v>-2.0375299999999999E-2</c:v>
                </c:pt>
                <c:pt idx="14508">
                  <c:v>-1.1076000000000001E-2</c:v>
                </c:pt>
                <c:pt idx="14509">
                  <c:v>-1.9874599999999999E-3</c:v>
                </c:pt>
                <c:pt idx="14510">
                  <c:v>-1.03693E-2</c:v>
                </c:pt>
                <c:pt idx="14511">
                  <c:v>-1.68037E-3</c:v>
                </c:pt>
                <c:pt idx="14512">
                  <c:v>1.7499900000000001E-3</c:v>
                </c:pt>
                <c:pt idx="14513">
                  <c:v>-4.6825399999999998E-4</c:v>
                </c:pt>
                <c:pt idx="14514">
                  <c:v>-5.2757300000000002E-3</c:v>
                </c:pt>
                <c:pt idx="14515">
                  <c:v>-1.81522E-2</c:v>
                </c:pt>
                <c:pt idx="14516">
                  <c:v>-2.7675600000000001E-3</c:v>
                </c:pt>
                <c:pt idx="14517">
                  <c:v>-8.6708099999999993E-3</c:v>
                </c:pt>
                <c:pt idx="14518">
                  <c:v>6.8540600000000004E-3</c:v>
                </c:pt>
                <c:pt idx="14519">
                  <c:v>-1.8949500000000001E-2</c:v>
                </c:pt>
                <c:pt idx="14520">
                  <c:v>-1.21412E-2</c:v>
                </c:pt>
                <c:pt idx="14521">
                  <c:v>-6.5994299999999997E-4</c:v>
                </c:pt>
                <c:pt idx="14522">
                  <c:v>-1.29576E-2</c:v>
                </c:pt>
                <c:pt idx="14523">
                  <c:v>9.2925999999999998E-3</c:v>
                </c:pt>
                <c:pt idx="14524">
                  <c:v>1.8262899999999999E-3</c:v>
                </c:pt>
                <c:pt idx="14525">
                  <c:v>-2.1734200000000001E-3</c:v>
                </c:pt>
                <c:pt idx="14526">
                  <c:v>-6.8569199999999999E-3</c:v>
                </c:pt>
                <c:pt idx="14527">
                  <c:v>-2.3140000000000001E-2</c:v>
                </c:pt>
                <c:pt idx="14528">
                  <c:v>-2.8346099999999999E-2</c:v>
                </c:pt>
                <c:pt idx="14529">
                  <c:v>-9.9592199999999995E-3</c:v>
                </c:pt>
                <c:pt idx="14530">
                  <c:v>-1.43433E-2</c:v>
                </c:pt>
                <c:pt idx="14531">
                  <c:v>-1.9912699999999998E-2</c:v>
                </c:pt>
                <c:pt idx="14532">
                  <c:v>-3.85017E-2</c:v>
                </c:pt>
                <c:pt idx="14533">
                  <c:v>-1.4150599999999999E-2</c:v>
                </c:pt>
                <c:pt idx="14534">
                  <c:v>-1.2153600000000001E-2</c:v>
                </c:pt>
                <c:pt idx="14535" formatCode="0.00E+00">
                  <c:v>5.2452099999999999E-5</c:v>
                </c:pt>
                <c:pt idx="14536">
                  <c:v>-2.0029100000000001E-2</c:v>
                </c:pt>
                <c:pt idx="14537">
                  <c:v>6.2246300000000001E-3</c:v>
                </c:pt>
                <c:pt idx="14538">
                  <c:v>-2.5559399999999999E-2</c:v>
                </c:pt>
                <c:pt idx="14539">
                  <c:v>-3.4303699999999999E-2</c:v>
                </c:pt>
                <c:pt idx="14540">
                  <c:v>-3.6382699999999999E-3</c:v>
                </c:pt>
                <c:pt idx="14541">
                  <c:v>-9.4261199999999996E-3</c:v>
                </c:pt>
                <c:pt idx="14542">
                  <c:v>7.8125E-3</c:v>
                </c:pt>
                <c:pt idx="14543">
                  <c:v>-1.58405E-2</c:v>
                </c:pt>
                <c:pt idx="14544">
                  <c:v>-2.44493E-2</c:v>
                </c:pt>
                <c:pt idx="14545">
                  <c:v>-2.7319900000000001E-2</c:v>
                </c:pt>
                <c:pt idx="14546">
                  <c:v>-2.0246499999999998E-3</c:v>
                </c:pt>
                <c:pt idx="14547">
                  <c:v>-1.32265E-2</c:v>
                </c:pt>
                <c:pt idx="14548">
                  <c:v>-1.49879E-2</c:v>
                </c:pt>
                <c:pt idx="14549">
                  <c:v>-3.0207600000000001E-2</c:v>
                </c:pt>
                <c:pt idx="14550">
                  <c:v>-1.0665900000000001E-2</c:v>
                </c:pt>
                <c:pt idx="14551">
                  <c:v>-2.1762799999999999E-2</c:v>
                </c:pt>
                <c:pt idx="14552">
                  <c:v>-1.66759E-2</c:v>
                </c:pt>
                <c:pt idx="14553">
                  <c:v>-1.10626E-3</c:v>
                </c:pt>
                <c:pt idx="14554">
                  <c:v>-1.47581E-2</c:v>
                </c:pt>
                <c:pt idx="14555">
                  <c:v>-1.7872800000000001E-2</c:v>
                </c:pt>
                <c:pt idx="14556">
                  <c:v>-1.9281400000000001E-2</c:v>
                </c:pt>
                <c:pt idx="14557">
                  <c:v>-2.1963099999999999E-2</c:v>
                </c:pt>
                <c:pt idx="14558">
                  <c:v>-4.3392200000000004E-3</c:v>
                </c:pt>
                <c:pt idx="14559">
                  <c:v>-3.1799300000000003E-2</c:v>
                </c:pt>
                <c:pt idx="14560">
                  <c:v>-1.7748799999999999E-2</c:v>
                </c:pt>
                <c:pt idx="14561">
                  <c:v>-1.9202199999999999E-2</c:v>
                </c:pt>
                <c:pt idx="14562">
                  <c:v>-1.0705900000000001E-2</c:v>
                </c:pt>
                <c:pt idx="14563">
                  <c:v>-3.2009099999999999E-2</c:v>
                </c:pt>
                <c:pt idx="14564">
                  <c:v>-9.58729E-3</c:v>
                </c:pt>
                <c:pt idx="14565">
                  <c:v>-1.2105899999999999E-2</c:v>
                </c:pt>
                <c:pt idx="14566">
                  <c:v>-1.3051999999999999E-2</c:v>
                </c:pt>
                <c:pt idx="14567">
                  <c:v>-2.07882E-2</c:v>
                </c:pt>
                <c:pt idx="14568" formatCode="0.00E+00">
                  <c:v>-2.2709799999999999E-2</c:v>
                </c:pt>
                <c:pt idx="14569">
                  <c:v>-7.2517399999999996E-3</c:v>
                </c:pt>
                <c:pt idx="14570">
                  <c:v>-3.1229E-2</c:v>
                </c:pt>
                <c:pt idx="14571">
                  <c:v>-3.8146999999999999E-3</c:v>
                </c:pt>
                <c:pt idx="14572">
                  <c:v>-1.7567599999999999E-2</c:v>
                </c:pt>
                <c:pt idx="14573">
                  <c:v>1.5811899999999999E-3</c:v>
                </c:pt>
                <c:pt idx="14574">
                  <c:v>-2.8960199999999998E-2</c:v>
                </c:pt>
                <c:pt idx="14575">
                  <c:v>-1.2303400000000001E-2</c:v>
                </c:pt>
                <c:pt idx="14576">
                  <c:v>-1.01814E-2</c:v>
                </c:pt>
                <c:pt idx="14577">
                  <c:v>-1.6365999999999999E-2</c:v>
                </c:pt>
                <c:pt idx="14578">
                  <c:v>-1.1619600000000001E-2</c:v>
                </c:pt>
                <c:pt idx="14579">
                  <c:v>-8.1605900000000006E-3</c:v>
                </c:pt>
                <c:pt idx="14580">
                  <c:v>-5.4674099999999998E-3</c:v>
                </c:pt>
                <c:pt idx="14581">
                  <c:v>-2.6661899999999999E-2</c:v>
                </c:pt>
                <c:pt idx="14582">
                  <c:v>-1.46523E-2</c:v>
                </c:pt>
                <c:pt idx="14583">
                  <c:v>-2.6890799999999999E-2</c:v>
                </c:pt>
                <c:pt idx="14584">
                  <c:v>8.5077299999999998E-3</c:v>
                </c:pt>
                <c:pt idx="14585">
                  <c:v>-1.26438E-2</c:v>
                </c:pt>
                <c:pt idx="14586">
                  <c:v>1.194E-3</c:v>
                </c:pt>
                <c:pt idx="14587">
                  <c:v>-9.3460099999999996E-4</c:v>
                </c:pt>
                <c:pt idx="14588">
                  <c:v>-2.8760899999999999E-2</c:v>
                </c:pt>
                <c:pt idx="14589">
                  <c:v>-1.49584E-2</c:v>
                </c:pt>
                <c:pt idx="14590">
                  <c:v>1.20831E-3</c:v>
                </c:pt>
                <c:pt idx="14591">
                  <c:v>-2.7698500000000001E-2</c:v>
                </c:pt>
                <c:pt idx="14592">
                  <c:v>-1.0956799999999999E-2</c:v>
                </c:pt>
                <c:pt idx="14593">
                  <c:v>-2.2942500000000001E-2</c:v>
                </c:pt>
                <c:pt idx="14594">
                  <c:v>3.39603E-3</c:v>
                </c:pt>
                <c:pt idx="14595">
                  <c:v>-1.0004000000000001E-2</c:v>
                </c:pt>
                <c:pt idx="14596">
                  <c:v>-7.5740800000000004E-3</c:v>
                </c:pt>
                <c:pt idx="14597">
                  <c:v>-1.27945E-2</c:v>
                </c:pt>
                <c:pt idx="14598">
                  <c:v>-1.55792E-2</c:v>
                </c:pt>
                <c:pt idx="14599">
                  <c:v>-1.33524E-2</c:v>
                </c:pt>
                <c:pt idx="14600">
                  <c:v>-1.7125100000000001E-2</c:v>
                </c:pt>
                <c:pt idx="14601">
                  <c:v>4.51279E-3</c:v>
                </c:pt>
                <c:pt idx="14602">
                  <c:v>6.5040599999999997E-4</c:v>
                </c:pt>
                <c:pt idx="14603">
                  <c:v>-7.9793899999999994E-3</c:v>
                </c:pt>
                <c:pt idx="14604">
                  <c:v>-9.7045900000000008E-3</c:v>
                </c:pt>
                <c:pt idx="14605">
                  <c:v>-1.01032E-2</c:v>
                </c:pt>
                <c:pt idx="14606">
                  <c:v>4.2676900000000002E-3</c:v>
                </c:pt>
                <c:pt idx="14607">
                  <c:v>-8.2807499999999999E-3</c:v>
                </c:pt>
                <c:pt idx="14608">
                  <c:v>-2.31075E-2</c:v>
                </c:pt>
                <c:pt idx="14609">
                  <c:v>-1.6259200000000001E-2</c:v>
                </c:pt>
                <c:pt idx="14610">
                  <c:v>-1.13592E-2</c:v>
                </c:pt>
                <c:pt idx="14611">
                  <c:v>3.2300900000000001E-3</c:v>
                </c:pt>
                <c:pt idx="14612">
                  <c:v>-2.9433299999999999E-2</c:v>
                </c:pt>
                <c:pt idx="14613">
                  <c:v>4.6014799999999998E-3</c:v>
                </c:pt>
                <c:pt idx="14614">
                  <c:v>6.0710900000000003E-3</c:v>
                </c:pt>
                <c:pt idx="14615">
                  <c:v>6.1502500000000003E-3</c:v>
                </c:pt>
                <c:pt idx="14616">
                  <c:v>1.0681200000000001E-3</c:v>
                </c:pt>
                <c:pt idx="14617">
                  <c:v>-8.9359300000000003E-4</c:v>
                </c:pt>
                <c:pt idx="14618">
                  <c:v>1.4352799999999999E-3</c:v>
                </c:pt>
                <c:pt idx="14619">
                  <c:v>-1.10321E-2</c:v>
                </c:pt>
                <c:pt idx="14620">
                  <c:v>5.7315800000000004E-4</c:v>
                </c:pt>
                <c:pt idx="14621">
                  <c:v>1.68991E-3</c:v>
                </c:pt>
                <c:pt idx="14622">
                  <c:v>-1.28231E-2</c:v>
                </c:pt>
                <c:pt idx="14623">
                  <c:v>-6.5708200000000002E-4</c:v>
                </c:pt>
                <c:pt idx="14624">
                  <c:v>-6.8578700000000003E-3</c:v>
                </c:pt>
                <c:pt idx="14625">
                  <c:v>8.1682200000000003E-3</c:v>
                </c:pt>
                <c:pt idx="14626">
                  <c:v>-1.34373E-3</c:v>
                </c:pt>
                <c:pt idx="14627">
                  <c:v>1.35412E-2</c:v>
                </c:pt>
                <c:pt idx="14628">
                  <c:v>-9.5939599999999995E-4</c:v>
                </c:pt>
                <c:pt idx="14629" formatCode="0.00E+00">
                  <c:v>-1.0028799999999999E-2</c:v>
                </c:pt>
                <c:pt idx="14630">
                  <c:v>-6.1445199999999997E-3</c:v>
                </c:pt>
                <c:pt idx="14631">
                  <c:v>1.6994499999999999E-3</c:v>
                </c:pt>
                <c:pt idx="14632">
                  <c:v>1.56946E-2</c:v>
                </c:pt>
                <c:pt idx="14633">
                  <c:v>-7.33185E-3</c:v>
                </c:pt>
                <c:pt idx="14634">
                  <c:v>-1.8529900000000001E-3</c:v>
                </c:pt>
                <c:pt idx="14635">
                  <c:v>-6.3905699999999999E-3</c:v>
                </c:pt>
                <c:pt idx="14636">
                  <c:v>1.29795E-2</c:v>
                </c:pt>
                <c:pt idx="14637">
                  <c:v>-1.5268300000000001E-3</c:v>
                </c:pt>
                <c:pt idx="14638">
                  <c:v>-1.6327899999999999E-2</c:v>
                </c:pt>
                <c:pt idx="14639">
                  <c:v>-1.9965199999999999E-2</c:v>
                </c:pt>
                <c:pt idx="14640">
                  <c:v>1.6353599999999999E-2</c:v>
                </c:pt>
                <c:pt idx="14641">
                  <c:v>-3.0126599999999999E-3</c:v>
                </c:pt>
                <c:pt idx="14642">
                  <c:v>4.2963000000000003E-3</c:v>
                </c:pt>
                <c:pt idx="14643">
                  <c:v>1.0259600000000001E-2</c:v>
                </c:pt>
                <c:pt idx="14644">
                  <c:v>5.7029699999999999E-4</c:v>
                </c:pt>
                <c:pt idx="14645">
                  <c:v>3.9014800000000001E-3</c:v>
                </c:pt>
                <c:pt idx="14646">
                  <c:v>-9.6473700000000006E-3</c:v>
                </c:pt>
                <c:pt idx="14647">
                  <c:v>4.8866300000000003E-3</c:v>
                </c:pt>
                <c:pt idx="14648">
                  <c:v>-1.92289E-2</c:v>
                </c:pt>
                <c:pt idx="14649">
                  <c:v>1.0995899999999999E-3</c:v>
                </c:pt>
                <c:pt idx="14650">
                  <c:v>-2.32868E-2</c:v>
                </c:pt>
                <c:pt idx="14651">
                  <c:v>1.31121E-2</c:v>
                </c:pt>
                <c:pt idx="14652">
                  <c:v>-1.7002099999999999E-2</c:v>
                </c:pt>
                <c:pt idx="14653">
                  <c:v>9.9468199999999999E-4</c:v>
                </c:pt>
                <c:pt idx="14654">
                  <c:v>-8.0251699999999999E-3</c:v>
                </c:pt>
                <c:pt idx="14655">
                  <c:v>-2.4455999999999999E-2</c:v>
                </c:pt>
                <c:pt idx="14656">
                  <c:v>-1.33677E-2</c:v>
                </c:pt>
                <c:pt idx="14657">
                  <c:v>-4.9295399999999996E-3</c:v>
                </c:pt>
                <c:pt idx="14658">
                  <c:v>-7.9298000000000007E-3</c:v>
                </c:pt>
                <c:pt idx="14659">
                  <c:v>-6.0253099999999999E-3</c:v>
                </c:pt>
                <c:pt idx="14660">
                  <c:v>-1.36452E-2</c:v>
                </c:pt>
                <c:pt idx="14661">
                  <c:v>-8.1195799999999995E-3</c:v>
                </c:pt>
                <c:pt idx="14662">
                  <c:v>-6.0415299999999998E-3</c:v>
                </c:pt>
                <c:pt idx="14663">
                  <c:v>-3.6621100000000001E-3</c:v>
                </c:pt>
                <c:pt idx="14664">
                  <c:v>-1.9227999999999999E-2</c:v>
                </c:pt>
                <c:pt idx="14665">
                  <c:v>2.9811899999999999E-3</c:v>
                </c:pt>
                <c:pt idx="14666">
                  <c:v>-2.1433799999999999E-2</c:v>
                </c:pt>
                <c:pt idx="14667">
                  <c:v>-1.2661E-2</c:v>
                </c:pt>
                <c:pt idx="14668">
                  <c:v>-1.18523E-2</c:v>
                </c:pt>
                <c:pt idx="14669">
                  <c:v>7.18784E-3</c:v>
                </c:pt>
                <c:pt idx="14670">
                  <c:v>1.33095E-2</c:v>
                </c:pt>
                <c:pt idx="14671">
                  <c:v>6.7949300000000002E-3</c:v>
                </c:pt>
                <c:pt idx="14672">
                  <c:v>-1.9502600000000001E-3</c:v>
                </c:pt>
                <c:pt idx="14673">
                  <c:v>-3.0689200000000002E-3</c:v>
                </c:pt>
                <c:pt idx="14674">
                  <c:v>-5.7668700000000003E-3</c:v>
                </c:pt>
                <c:pt idx="14675">
                  <c:v>-1.5667899999999998E-2</c:v>
                </c:pt>
                <c:pt idx="14676">
                  <c:v>-1.9605600000000001E-2</c:v>
                </c:pt>
                <c:pt idx="14677">
                  <c:v>-1.02463E-2</c:v>
                </c:pt>
                <c:pt idx="14678">
                  <c:v>3.6125200000000001E-3</c:v>
                </c:pt>
                <c:pt idx="14679">
                  <c:v>-8.9187599999999995E-3</c:v>
                </c:pt>
                <c:pt idx="14680">
                  <c:v>-1.27659E-2</c:v>
                </c:pt>
                <c:pt idx="14681">
                  <c:v>-1.75266E-2</c:v>
                </c:pt>
                <c:pt idx="14682">
                  <c:v>-1.20144E-2</c:v>
                </c:pt>
                <c:pt idx="14683">
                  <c:v>-1.1238100000000001E-2</c:v>
                </c:pt>
                <c:pt idx="14684">
                  <c:v>-1.6295400000000002E-2</c:v>
                </c:pt>
                <c:pt idx="14685">
                  <c:v>-3.0032199999999998E-2</c:v>
                </c:pt>
                <c:pt idx="14686">
                  <c:v>1.5071899999999999E-2</c:v>
                </c:pt>
                <c:pt idx="14687">
                  <c:v>1.67274E-3</c:v>
                </c:pt>
                <c:pt idx="14688">
                  <c:v>-9.6235299999999999E-3</c:v>
                </c:pt>
                <c:pt idx="14689">
                  <c:v>-2.65512E-2</c:v>
                </c:pt>
                <c:pt idx="14690">
                  <c:v>-4.3792700000000002E-3</c:v>
                </c:pt>
                <c:pt idx="14691">
                  <c:v>-2.7017600000000001E-3</c:v>
                </c:pt>
                <c:pt idx="14692">
                  <c:v>-1.38569E-3</c:v>
                </c:pt>
                <c:pt idx="14693">
                  <c:v>-1.44844E-2</c:v>
                </c:pt>
                <c:pt idx="14694">
                  <c:v>5.0916700000000004E-3</c:v>
                </c:pt>
                <c:pt idx="14695">
                  <c:v>-2.0704299999999998E-3</c:v>
                </c:pt>
                <c:pt idx="14696">
                  <c:v>-2.0947500000000001E-2</c:v>
                </c:pt>
                <c:pt idx="14697">
                  <c:v>-1.1539499999999999E-3</c:v>
                </c:pt>
                <c:pt idx="14698">
                  <c:v>1.06325E-2</c:v>
                </c:pt>
                <c:pt idx="14699">
                  <c:v>1.0032699999999999E-3</c:v>
                </c:pt>
                <c:pt idx="14700">
                  <c:v>-4.7273599999999999E-3</c:v>
                </c:pt>
                <c:pt idx="14701">
                  <c:v>-9.5758400000000004E-3</c:v>
                </c:pt>
                <c:pt idx="14702">
                  <c:v>3.6144299999999997E-4</c:v>
                </c:pt>
                <c:pt idx="14703">
                  <c:v>8.8377000000000004E-3</c:v>
                </c:pt>
                <c:pt idx="14704">
                  <c:v>-3.85666E-3</c:v>
                </c:pt>
                <c:pt idx="14705">
                  <c:v>5.9966999999999998E-3</c:v>
                </c:pt>
                <c:pt idx="14706">
                  <c:v>-3.26633E-3</c:v>
                </c:pt>
                <c:pt idx="14707">
                  <c:v>1.2386299999999999E-2</c:v>
                </c:pt>
                <c:pt idx="14708">
                  <c:v>-5.4235500000000001E-3</c:v>
                </c:pt>
                <c:pt idx="14709">
                  <c:v>1.9230799999999999E-2</c:v>
                </c:pt>
                <c:pt idx="14710">
                  <c:v>1.7603899999999999E-2</c:v>
                </c:pt>
                <c:pt idx="14711">
                  <c:v>-3.2634700000000001E-3</c:v>
                </c:pt>
                <c:pt idx="14712" formatCode="0.00E+00">
                  <c:v>-1.10559E-2</c:v>
                </c:pt>
                <c:pt idx="14713">
                  <c:v>4.1751899999999996E-3</c:v>
                </c:pt>
                <c:pt idx="14714">
                  <c:v>-2.2106199999999999E-3</c:v>
                </c:pt>
                <c:pt idx="14715">
                  <c:v>-8.1996900000000008E-3</c:v>
                </c:pt>
                <c:pt idx="14716">
                  <c:v>1.4752400000000001E-2</c:v>
                </c:pt>
                <c:pt idx="14717">
                  <c:v>8.4562300000000003E-3</c:v>
                </c:pt>
                <c:pt idx="14718">
                  <c:v>-1.7343500000000001E-2</c:v>
                </c:pt>
                <c:pt idx="14719">
                  <c:v>-2.9535299999999998E-3</c:v>
                </c:pt>
                <c:pt idx="14720">
                  <c:v>1.6262100000000002E-2</c:v>
                </c:pt>
                <c:pt idx="14721">
                  <c:v>1.05915E-2</c:v>
                </c:pt>
                <c:pt idx="14722">
                  <c:v>-1.80693E-2</c:v>
                </c:pt>
                <c:pt idx="14723">
                  <c:v>-9.2983200000000001E-4</c:v>
                </c:pt>
                <c:pt idx="14724">
                  <c:v>8.0251699999999999E-3</c:v>
                </c:pt>
                <c:pt idx="14725">
                  <c:v>-1.2361499999999999E-2</c:v>
                </c:pt>
                <c:pt idx="14726">
                  <c:v>7.68471E-3</c:v>
                </c:pt>
                <c:pt idx="14727">
                  <c:v>8.9187599999999995E-3</c:v>
                </c:pt>
                <c:pt idx="14728">
                  <c:v>1.9422499999999999E-2</c:v>
                </c:pt>
                <c:pt idx="14729" formatCode="0.00E+00">
                  <c:v>5.4607400000000004E-3</c:v>
                </c:pt>
                <c:pt idx="14730">
                  <c:v>-6.7701300000000001E-3</c:v>
                </c:pt>
                <c:pt idx="14731">
                  <c:v>8.2998299999999994E-3</c:v>
                </c:pt>
                <c:pt idx="14732">
                  <c:v>1.0178599999999999E-2</c:v>
                </c:pt>
                <c:pt idx="14733">
                  <c:v>1.55239E-2</c:v>
                </c:pt>
                <c:pt idx="14734">
                  <c:v>4.2056999999999999E-4</c:v>
                </c:pt>
                <c:pt idx="14735">
                  <c:v>6.7977899999999997E-3</c:v>
                </c:pt>
                <c:pt idx="14736">
                  <c:v>9.3440999999999993E-3</c:v>
                </c:pt>
                <c:pt idx="14737">
                  <c:v>1.37596E-2</c:v>
                </c:pt>
                <c:pt idx="14738">
                  <c:v>6.2084200000000001E-3</c:v>
                </c:pt>
                <c:pt idx="14739">
                  <c:v>7.7114100000000001E-3</c:v>
                </c:pt>
                <c:pt idx="14740">
                  <c:v>9.10854E-3</c:v>
                </c:pt>
                <c:pt idx="14741">
                  <c:v>2.6243200000000001E-2</c:v>
                </c:pt>
                <c:pt idx="14742" formatCode="0.00E+00">
                  <c:v>-8.8691700000000003E-5</c:v>
                </c:pt>
                <c:pt idx="14743">
                  <c:v>9.1161699999999998E-3</c:v>
                </c:pt>
                <c:pt idx="14744">
                  <c:v>2.70748E-3</c:v>
                </c:pt>
                <c:pt idx="14745">
                  <c:v>-2.1257400000000001E-3</c:v>
                </c:pt>
                <c:pt idx="14746">
                  <c:v>9.4089499999999993E-3</c:v>
                </c:pt>
                <c:pt idx="14747">
                  <c:v>8.3913800000000004E-3</c:v>
                </c:pt>
                <c:pt idx="14748">
                  <c:v>4.4431699999999998E-3</c:v>
                </c:pt>
                <c:pt idx="14749">
                  <c:v>4.5700100000000002E-3</c:v>
                </c:pt>
                <c:pt idx="14750">
                  <c:v>-3.2424899999999998E-4</c:v>
                </c:pt>
                <c:pt idx="14751">
                  <c:v>-6.0319900000000001E-3</c:v>
                </c:pt>
                <c:pt idx="14752">
                  <c:v>2.65694E-3</c:v>
                </c:pt>
                <c:pt idx="14753">
                  <c:v>1.22156E-2</c:v>
                </c:pt>
                <c:pt idx="14754">
                  <c:v>1.22738E-2</c:v>
                </c:pt>
                <c:pt idx="14755">
                  <c:v>2.1339400000000001E-2</c:v>
                </c:pt>
                <c:pt idx="14756">
                  <c:v>1.09138E-2</c:v>
                </c:pt>
                <c:pt idx="14757">
                  <c:v>5.5294000000000003E-3</c:v>
                </c:pt>
                <c:pt idx="14758">
                  <c:v>1.62191E-2</c:v>
                </c:pt>
                <c:pt idx="14759">
                  <c:v>7.5311700000000002E-3</c:v>
                </c:pt>
                <c:pt idx="14760">
                  <c:v>1.6757999999999999E-2</c:v>
                </c:pt>
                <c:pt idx="14761">
                  <c:v>1.31121E-2</c:v>
                </c:pt>
                <c:pt idx="14762">
                  <c:v>2.8911599999999999E-2</c:v>
                </c:pt>
                <c:pt idx="14763">
                  <c:v>1.4236499999999999E-2</c:v>
                </c:pt>
                <c:pt idx="14764">
                  <c:v>1.58873E-2</c:v>
                </c:pt>
                <c:pt idx="14765">
                  <c:v>1.7738299999999999E-3</c:v>
                </c:pt>
                <c:pt idx="14766">
                  <c:v>2.6401500000000001E-2</c:v>
                </c:pt>
                <c:pt idx="14767">
                  <c:v>6.6995600000000002E-3</c:v>
                </c:pt>
                <c:pt idx="14768">
                  <c:v>-5.1279100000000003E-3</c:v>
                </c:pt>
                <c:pt idx="14769">
                  <c:v>9.9964100000000007E-3</c:v>
                </c:pt>
                <c:pt idx="14770" formatCode="0.00E+00">
                  <c:v>2.64187E-2</c:v>
                </c:pt>
                <c:pt idx="14771">
                  <c:v>3.3893600000000001E-3</c:v>
                </c:pt>
                <c:pt idx="14772">
                  <c:v>-3.3988999999999998E-3</c:v>
                </c:pt>
                <c:pt idx="14773">
                  <c:v>1.3658500000000001E-2</c:v>
                </c:pt>
                <c:pt idx="14774">
                  <c:v>1.8460299999999999E-2</c:v>
                </c:pt>
                <c:pt idx="14775">
                  <c:v>3.6039399999999999E-3</c:v>
                </c:pt>
                <c:pt idx="14776">
                  <c:v>7.8430199999999992E-3</c:v>
                </c:pt>
                <c:pt idx="14777">
                  <c:v>9.9945099999999994E-4</c:v>
                </c:pt>
                <c:pt idx="14778">
                  <c:v>1.1868500000000001E-2</c:v>
                </c:pt>
                <c:pt idx="14779">
                  <c:v>4.3096499999999999E-3</c:v>
                </c:pt>
                <c:pt idx="14780">
                  <c:v>6.6776300000000004E-3</c:v>
                </c:pt>
                <c:pt idx="14781">
                  <c:v>1.29786E-2</c:v>
                </c:pt>
                <c:pt idx="14782">
                  <c:v>3.6201499999999999E-3</c:v>
                </c:pt>
                <c:pt idx="14783">
                  <c:v>-3.28064E-3</c:v>
                </c:pt>
                <c:pt idx="14784">
                  <c:v>1.10054E-2</c:v>
                </c:pt>
                <c:pt idx="14785">
                  <c:v>2.05317E-2</c:v>
                </c:pt>
                <c:pt idx="14786">
                  <c:v>3.5190599999999997E-4</c:v>
                </c:pt>
                <c:pt idx="14787">
                  <c:v>1.37234E-2</c:v>
                </c:pt>
                <c:pt idx="14788">
                  <c:v>-9.2697100000000004E-3</c:v>
                </c:pt>
                <c:pt idx="14789">
                  <c:v>1.6109499999999999E-2</c:v>
                </c:pt>
                <c:pt idx="14790">
                  <c:v>1.02062E-2</c:v>
                </c:pt>
                <c:pt idx="14791">
                  <c:v>1.58634E-2</c:v>
                </c:pt>
                <c:pt idx="14792">
                  <c:v>2.3946800000000002E-3</c:v>
                </c:pt>
                <c:pt idx="14793">
                  <c:v>2.63042E-2</c:v>
                </c:pt>
                <c:pt idx="14794">
                  <c:v>1.4576E-2</c:v>
                </c:pt>
                <c:pt idx="14795" formatCode="0.00E+00">
                  <c:v>3.0336400000000002E-3</c:v>
                </c:pt>
                <c:pt idx="14796">
                  <c:v>2.1753300000000001E-3</c:v>
                </c:pt>
                <c:pt idx="14797">
                  <c:v>8.6937000000000004E-3</c:v>
                </c:pt>
                <c:pt idx="14798">
                  <c:v>9.9277500000000008E-3</c:v>
                </c:pt>
                <c:pt idx="14799">
                  <c:v>1.3571700000000001E-2</c:v>
                </c:pt>
                <c:pt idx="14800">
                  <c:v>2.24028E-2</c:v>
                </c:pt>
                <c:pt idx="14801">
                  <c:v>7.9450600000000003E-3</c:v>
                </c:pt>
                <c:pt idx="14802">
                  <c:v>2.5113099999999999E-2</c:v>
                </c:pt>
                <c:pt idx="14803">
                  <c:v>5.0392199999999996E-3</c:v>
                </c:pt>
                <c:pt idx="14804">
                  <c:v>2.35643E-2</c:v>
                </c:pt>
                <c:pt idx="14805">
                  <c:v>1.6417500000000002E-2</c:v>
                </c:pt>
                <c:pt idx="14806">
                  <c:v>1.8138900000000001E-3</c:v>
                </c:pt>
                <c:pt idx="14807">
                  <c:v>2.5599500000000001E-2</c:v>
                </c:pt>
                <c:pt idx="14808">
                  <c:v>6.7215E-3</c:v>
                </c:pt>
                <c:pt idx="14809">
                  <c:v>1.6943E-2</c:v>
                </c:pt>
                <c:pt idx="14810">
                  <c:v>2.9946299999999999E-2</c:v>
                </c:pt>
                <c:pt idx="14811">
                  <c:v>2.4162300000000001E-2</c:v>
                </c:pt>
                <c:pt idx="14812">
                  <c:v>3.0320199999999999E-2</c:v>
                </c:pt>
                <c:pt idx="14813">
                  <c:v>1.1655799999999999E-2</c:v>
                </c:pt>
                <c:pt idx="14814">
                  <c:v>2.2141500000000001E-2</c:v>
                </c:pt>
                <c:pt idx="14815">
                  <c:v>2.91348E-3</c:v>
                </c:pt>
                <c:pt idx="14816">
                  <c:v>1.9158399999999999E-2</c:v>
                </c:pt>
                <c:pt idx="14817">
                  <c:v>1.9871699999999999E-2</c:v>
                </c:pt>
                <c:pt idx="14818">
                  <c:v>3.29809E-2</c:v>
                </c:pt>
                <c:pt idx="14819">
                  <c:v>1.91956E-2</c:v>
                </c:pt>
                <c:pt idx="14820">
                  <c:v>9.6397400000000008E-3</c:v>
                </c:pt>
                <c:pt idx="14821">
                  <c:v>9.6998199999999996E-3</c:v>
                </c:pt>
                <c:pt idx="14822">
                  <c:v>3.2974200000000002E-2</c:v>
                </c:pt>
                <c:pt idx="14823">
                  <c:v>6.9112799999999997E-3</c:v>
                </c:pt>
                <c:pt idx="14824">
                  <c:v>-1.3434400000000001E-2</c:v>
                </c:pt>
                <c:pt idx="14825">
                  <c:v>1.22652E-2</c:v>
                </c:pt>
                <c:pt idx="14826">
                  <c:v>1.8103600000000001E-2</c:v>
                </c:pt>
                <c:pt idx="14827">
                  <c:v>3.0356399999999999E-2</c:v>
                </c:pt>
                <c:pt idx="14828">
                  <c:v>2.7437199999999998E-2</c:v>
                </c:pt>
                <c:pt idx="14829">
                  <c:v>1.76954E-2</c:v>
                </c:pt>
                <c:pt idx="14830">
                  <c:v>7.8916500000000001E-3</c:v>
                </c:pt>
                <c:pt idx="14831">
                  <c:v>3.4046200000000001E-3</c:v>
                </c:pt>
                <c:pt idx="14832">
                  <c:v>1.36309E-2</c:v>
                </c:pt>
                <c:pt idx="14833">
                  <c:v>2.1334599999999999E-2</c:v>
                </c:pt>
                <c:pt idx="14834" formatCode="0.00E+00">
                  <c:v>2.0081499999999999E-2</c:v>
                </c:pt>
                <c:pt idx="14835">
                  <c:v>1.3210299999999999E-2</c:v>
                </c:pt>
                <c:pt idx="14836">
                  <c:v>1.11713E-2</c:v>
                </c:pt>
                <c:pt idx="14837">
                  <c:v>1.5843400000000001E-2</c:v>
                </c:pt>
                <c:pt idx="14838">
                  <c:v>2.631E-2</c:v>
                </c:pt>
                <c:pt idx="14839">
                  <c:v>3.2342000000000003E-2</c:v>
                </c:pt>
                <c:pt idx="14840">
                  <c:v>2.7711900000000001E-2</c:v>
                </c:pt>
                <c:pt idx="14841">
                  <c:v>4.4241000000000003E-3</c:v>
                </c:pt>
                <c:pt idx="14842">
                  <c:v>6.2808999999999999E-3</c:v>
                </c:pt>
                <c:pt idx="14843">
                  <c:v>2.0922699999999999E-2</c:v>
                </c:pt>
                <c:pt idx="14844">
                  <c:v>1.54743E-2</c:v>
                </c:pt>
                <c:pt idx="14845">
                  <c:v>3.8459800000000002E-2</c:v>
                </c:pt>
                <c:pt idx="14846">
                  <c:v>-5.0916700000000004E-3</c:v>
                </c:pt>
                <c:pt idx="14847">
                  <c:v>3.7322000000000001E-2</c:v>
                </c:pt>
                <c:pt idx="14848">
                  <c:v>9.7656299999999995E-4</c:v>
                </c:pt>
                <c:pt idx="14849">
                  <c:v>1.3417200000000001E-2</c:v>
                </c:pt>
                <c:pt idx="14850">
                  <c:v>1.97039E-2</c:v>
                </c:pt>
                <c:pt idx="14851" formatCode="0.00E+00">
                  <c:v>2.04954E-2</c:v>
                </c:pt>
                <c:pt idx="14852">
                  <c:v>2.1938300000000001E-2</c:v>
                </c:pt>
                <c:pt idx="14853">
                  <c:v>-8.2893399999999992E-3</c:v>
                </c:pt>
                <c:pt idx="14854">
                  <c:v>2.20079E-2</c:v>
                </c:pt>
                <c:pt idx="14855">
                  <c:v>1.5514399999999999E-2</c:v>
                </c:pt>
                <c:pt idx="14856">
                  <c:v>2.12193E-2</c:v>
                </c:pt>
                <c:pt idx="14857">
                  <c:v>8.93211E-3</c:v>
                </c:pt>
                <c:pt idx="14858">
                  <c:v>2.14577E-3</c:v>
                </c:pt>
                <c:pt idx="14859">
                  <c:v>3.69272E-2</c:v>
                </c:pt>
                <c:pt idx="14860">
                  <c:v>2.62356E-3</c:v>
                </c:pt>
                <c:pt idx="14861">
                  <c:v>2.3181899999999998E-2</c:v>
                </c:pt>
                <c:pt idx="14862">
                  <c:v>3.3349999999999999E-3</c:v>
                </c:pt>
                <c:pt idx="14863">
                  <c:v>6.1912499999999997E-3</c:v>
                </c:pt>
                <c:pt idx="14864">
                  <c:v>7.8782999999999995E-3</c:v>
                </c:pt>
                <c:pt idx="14865">
                  <c:v>1.2307200000000001E-2</c:v>
                </c:pt>
                <c:pt idx="14866">
                  <c:v>1.6033200000000001E-2</c:v>
                </c:pt>
                <c:pt idx="14867">
                  <c:v>2.1657899999999999E-3</c:v>
                </c:pt>
                <c:pt idx="14868">
                  <c:v>2.9583000000000002E-2</c:v>
                </c:pt>
                <c:pt idx="14869">
                  <c:v>9.4413799999999992E-3</c:v>
                </c:pt>
                <c:pt idx="14870">
                  <c:v>1.90029E-2</c:v>
                </c:pt>
                <c:pt idx="14871">
                  <c:v>1.8349600000000001E-2</c:v>
                </c:pt>
                <c:pt idx="14872">
                  <c:v>1.7973900000000001E-2</c:v>
                </c:pt>
                <c:pt idx="14873">
                  <c:v>1.53236E-2</c:v>
                </c:pt>
                <c:pt idx="14874">
                  <c:v>9.1123599999999999E-3</c:v>
                </c:pt>
                <c:pt idx="14875">
                  <c:v>1.653E-2</c:v>
                </c:pt>
                <c:pt idx="14876">
                  <c:v>1.13306E-2</c:v>
                </c:pt>
                <c:pt idx="14877">
                  <c:v>1.5971200000000001E-2</c:v>
                </c:pt>
                <c:pt idx="14878">
                  <c:v>1.46599E-2</c:v>
                </c:pt>
                <c:pt idx="14879">
                  <c:v>2.1660800000000001E-2</c:v>
                </c:pt>
                <c:pt idx="14880">
                  <c:v>3.5742799999999998E-2</c:v>
                </c:pt>
                <c:pt idx="14881">
                  <c:v>3.6535299999999999E-3</c:v>
                </c:pt>
                <c:pt idx="14882">
                  <c:v>9.5357900000000006E-3</c:v>
                </c:pt>
                <c:pt idx="14883">
                  <c:v>1.5788099999999999E-2</c:v>
                </c:pt>
                <c:pt idx="14884">
                  <c:v>6.56319E-3</c:v>
                </c:pt>
                <c:pt idx="14885">
                  <c:v>1.0744099999999999E-2</c:v>
                </c:pt>
                <c:pt idx="14886">
                  <c:v>1.03664E-2</c:v>
                </c:pt>
                <c:pt idx="14887">
                  <c:v>2.59829E-2</c:v>
                </c:pt>
                <c:pt idx="14888">
                  <c:v>1.8062600000000001E-3</c:v>
                </c:pt>
                <c:pt idx="14889">
                  <c:v>1.8109299999999998E-2</c:v>
                </c:pt>
                <c:pt idx="14890">
                  <c:v>6.6251799999999996E-3</c:v>
                </c:pt>
                <c:pt idx="14891">
                  <c:v>1.02901E-2</c:v>
                </c:pt>
                <c:pt idx="14892">
                  <c:v>1.9749599999999999E-2</c:v>
                </c:pt>
                <c:pt idx="14893">
                  <c:v>6.1988799999999997E-4</c:v>
                </c:pt>
                <c:pt idx="14894">
                  <c:v>5.3987499999999999E-3</c:v>
                </c:pt>
                <c:pt idx="14895">
                  <c:v>2.2183399999999999E-2</c:v>
                </c:pt>
                <c:pt idx="14896">
                  <c:v>1.89409E-2</c:v>
                </c:pt>
                <c:pt idx="14897">
                  <c:v>1.3861699999999999E-2</c:v>
                </c:pt>
                <c:pt idx="14898">
                  <c:v>4.6462999999999999E-3</c:v>
                </c:pt>
                <c:pt idx="14899">
                  <c:v>9.5853799999999992E-3</c:v>
                </c:pt>
                <c:pt idx="14900">
                  <c:v>1.3731E-2</c:v>
                </c:pt>
                <c:pt idx="14901">
                  <c:v>1.46666E-2</c:v>
                </c:pt>
                <c:pt idx="14902">
                  <c:v>1.0693599999999999E-2</c:v>
                </c:pt>
                <c:pt idx="14903" formatCode="0.00E+00">
                  <c:v>1.68524E-2</c:v>
                </c:pt>
                <c:pt idx="14904">
                  <c:v>1.5948299999999999E-2</c:v>
                </c:pt>
                <c:pt idx="14905">
                  <c:v>4.3020200000000001E-3</c:v>
                </c:pt>
                <c:pt idx="14906">
                  <c:v>1.90344E-2</c:v>
                </c:pt>
                <c:pt idx="14907">
                  <c:v>-5.2957500000000001E-3</c:v>
                </c:pt>
                <c:pt idx="14908">
                  <c:v>3.3807799999999999E-3</c:v>
                </c:pt>
                <c:pt idx="14909">
                  <c:v>6.0300800000000002E-3</c:v>
                </c:pt>
                <c:pt idx="14910">
                  <c:v>2.2854800000000002E-2</c:v>
                </c:pt>
                <c:pt idx="14911">
                  <c:v>1.0249100000000001E-2</c:v>
                </c:pt>
                <c:pt idx="14912">
                  <c:v>-9.1066399999999992E-3</c:v>
                </c:pt>
                <c:pt idx="14913">
                  <c:v>9.8504999999999999E-3</c:v>
                </c:pt>
                <c:pt idx="14914">
                  <c:v>2.5568000000000001E-3</c:v>
                </c:pt>
                <c:pt idx="14915">
                  <c:v>5.09071E-3</c:v>
                </c:pt>
                <c:pt idx="14916">
                  <c:v>5.1136000000000003E-3</c:v>
                </c:pt>
                <c:pt idx="14917">
                  <c:v>4.8284499999999998E-3</c:v>
                </c:pt>
                <c:pt idx="14918">
                  <c:v>1.9779200000000002E-3</c:v>
                </c:pt>
                <c:pt idx="14919">
                  <c:v>1.4305100000000001E-3</c:v>
                </c:pt>
                <c:pt idx="14920">
                  <c:v>2.8791400000000001E-3</c:v>
                </c:pt>
                <c:pt idx="14921" formatCode="0.00E+00">
                  <c:v>2.9354099999999998E-3</c:v>
                </c:pt>
                <c:pt idx="14922">
                  <c:v>2.1446199999999999E-2</c:v>
                </c:pt>
                <c:pt idx="14923">
                  <c:v>-2.72274E-3</c:v>
                </c:pt>
                <c:pt idx="14924">
                  <c:v>4.3325400000000002E-3</c:v>
                </c:pt>
                <c:pt idx="14925">
                  <c:v>-9.3688999999999995E-3</c:v>
                </c:pt>
                <c:pt idx="14926">
                  <c:v>1.6689299999999999E-3</c:v>
                </c:pt>
                <c:pt idx="14927">
                  <c:v>-1.4817200000000001E-2</c:v>
                </c:pt>
                <c:pt idx="14928">
                  <c:v>3.0336400000000002E-3</c:v>
                </c:pt>
                <c:pt idx="14929">
                  <c:v>1.80349E-2</c:v>
                </c:pt>
                <c:pt idx="14930">
                  <c:v>3.3588400000000001E-3</c:v>
                </c:pt>
                <c:pt idx="14931">
                  <c:v>-1.2246099999999999E-2</c:v>
                </c:pt>
                <c:pt idx="14932">
                  <c:v>9.0122199999999996E-3</c:v>
                </c:pt>
                <c:pt idx="14933">
                  <c:v>1.69754E-3</c:v>
                </c:pt>
                <c:pt idx="14934">
                  <c:v>-8.4876999999999999E-4</c:v>
                </c:pt>
                <c:pt idx="14935">
                  <c:v>1.6731300000000001E-2</c:v>
                </c:pt>
                <c:pt idx="14936">
                  <c:v>7.3671300000000004E-3</c:v>
                </c:pt>
                <c:pt idx="14937">
                  <c:v>1.0467499999999999E-2</c:v>
                </c:pt>
                <c:pt idx="14938">
                  <c:v>2.9182399999999999E-3</c:v>
                </c:pt>
                <c:pt idx="14939">
                  <c:v>6.5031100000000003E-3</c:v>
                </c:pt>
                <c:pt idx="14940">
                  <c:v>1.18523E-2</c:v>
                </c:pt>
                <c:pt idx="14941">
                  <c:v>1.6964E-2</c:v>
                </c:pt>
                <c:pt idx="14942">
                  <c:v>1.2208E-2</c:v>
                </c:pt>
                <c:pt idx="14943">
                  <c:v>1.5216800000000001E-2</c:v>
                </c:pt>
                <c:pt idx="14944">
                  <c:v>7.6379799999999999E-3</c:v>
                </c:pt>
                <c:pt idx="14945">
                  <c:v>1.68314E-2</c:v>
                </c:pt>
                <c:pt idx="14946">
                  <c:v>1.47152E-3</c:v>
                </c:pt>
                <c:pt idx="14947">
                  <c:v>1.29108E-2</c:v>
                </c:pt>
                <c:pt idx="14948">
                  <c:v>1.57576E-2</c:v>
                </c:pt>
                <c:pt idx="14949">
                  <c:v>2.66075E-4</c:v>
                </c:pt>
                <c:pt idx="14950">
                  <c:v>4.1599300000000001E-3</c:v>
                </c:pt>
                <c:pt idx="14951">
                  <c:v>1.54848E-2</c:v>
                </c:pt>
                <c:pt idx="14952">
                  <c:v>4.1351299999999999E-3</c:v>
                </c:pt>
                <c:pt idx="14953">
                  <c:v>-5.3405800000000002E-4</c:v>
                </c:pt>
                <c:pt idx="14954">
                  <c:v>-7.2517399999999996E-3</c:v>
                </c:pt>
                <c:pt idx="14955">
                  <c:v>-4.3325400000000002E-3</c:v>
                </c:pt>
                <c:pt idx="14956">
                  <c:v>1.52903E-2</c:v>
                </c:pt>
                <c:pt idx="14957">
                  <c:v>-1.02787E-2</c:v>
                </c:pt>
                <c:pt idx="14958">
                  <c:v>9.3660400000000008E-3</c:v>
                </c:pt>
                <c:pt idx="14959">
                  <c:v>-2.4614300000000001E-3</c:v>
                </c:pt>
                <c:pt idx="14960" formatCode="0.00E+00">
                  <c:v>5.4264099999999996E-3</c:v>
                </c:pt>
                <c:pt idx="14961">
                  <c:v>-1.25284E-2</c:v>
                </c:pt>
                <c:pt idx="14962">
                  <c:v>-1.85776E-3</c:v>
                </c:pt>
                <c:pt idx="14963" formatCode="0.00E+00">
                  <c:v>-8.6536400000000006E-3</c:v>
                </c:pt>
                <c:pt idx="14964">
                  <c:v>-7.6894800000000003E-3</c:v>
                </c:pt>
                <c:pt idx="14965">
                  <c:v>-1.38044E-2</c:v>
                </c:pt>
                <c:pt idx="14966">
                  <c:v>3.3407200000000001E-3</c:v>
                </c:pt>
                <c:pt idx="14967">
                  <c:v>4.17805E-3</c:v>
                </c:pt>
                <c:pt idx="14968">
                  <c:v>-7.8878400000000001E-3</c:v>
                </c:pt>
                <c:pt idx="14969">
                  <c:v>-2.17724E-3</c:v>
                </c:pt>
                <c:pt idx="14970">
                  <c:v>8.4609999999999998E-3</c:v>
                </c:pt>
                <c:pt idx="14971">
                  <c:v>2.5887500000000001E-2</c:v>
                </c:pt>
                <c:pt idx="14972">
                  <c:v>-8.2473800000000003E-3</c:v>
                </c:pt>
                <c:pt idx="14973">
                  <c:v>1.0108900000000001E-2</c:v>
                </c:pt>
                <c:pt idx="14974">
                  <c:v>1.11217E-2</c:v>
                </c:pt>
                <c:pt idx="14975">
                  <c:v>1.3355300000000001E-2</c:v>
                </c:pt>
                <c:pt idx="14976">
                  <c:v>-6.1559700000000002E-3</c:v>
                </c:pt>
                <c:pt idx="14977">
                  <c:v>4.41742E-3</c:v>
                </c:pt>
                <c:pt idx="14978">
                  <c:v>-2.7494400000000001E-3</c:v>
                </c:pt>
                <c:pt idx="14979">
                  <c:v>-8.1090899999999994E-3</c:v>
                </c:pt>
                <c:pt idx="14980">
                  <c:v>1.6964900000000002E-2</c:v>
                </c:pt>
                <c:pt idx="14981">
                  <c:v>1.0711699999999999E-2</c:v>
                </c:pt>
                <c:pt idx="14982">
                  <c:v>9.3984600000000008E-3</c:v>
                </c:pt>
                <c:pt idx="14983">
                  <c:v>-1.32284E-2</c:v>
                </c:pt>
                <c:pt idx="14984">
                  <c:v>-1.9722900000000002E-2</c:v>
                </c:pt>
                <c:pt idx="14985" formatCode="0.00E+00">
                  <c:v>-3.4685100000000002E-3</c:v>
                </c:pt>
                <c:pt idx="14986">
                  <c:v>-2.0036699999999999E-3</c:v>
                </c:pt>
                <c:pt idx="14987">
                  <c:v>2.7456299999999999E-2</c:v>
                </c:pt>
                <c:pt idx="14988">
                  <c:v>-1.1126499999999999E-2</c:v>
                </c:pt>
                <c:pt idx="14989">
                  <c:v>1.9025800000000001E-3</c:v>
                </c:pt>
                <c:pt idx="14990">
                  <c:v>-8.6689000000000004E-4</c:v>
                </c:pt>
                <c:pt idx="14991">
                  <c:v>-2.0631799999999999E-2</c:v>
                </c:pt>
                <c:pt idx="14992">
                  <c:v>-1.20831E-3</c:v>
                </c:pt>
                <c:pt idx="14993">
                  <c:v>-2.96116E-3</c:v>
                </c:pt>
                <c:pt idx="14994">
                  <c:v>3.9520299999999996E-3</c:v>
                </c:pt>
                <c:pt idx="14995">
                  <c:v>2.36893E-3</c:v>
                </c:pt>
                <c:pt idx="14996">
                  <c:v>4.7798199999999997E-3</c:v>
                </c:pt>
                <c:pt idx="14997">
                  <c:v>5.0239600000000001E-3</c:v>
                </c:pt>
                <c:pt idx="14998">
                  <c:v>-3.2806399999999998E-4</c:v>
                </c:pt>
                <c:pt idx="14999">
                  <c:v>1.7768900000000001E-2</c:v>
                </c:pt>
                <c:pt idx="15000">
                  <c:v>9.8676700000000003E-3</c:v>
                </c:pt>
                <c:pt idx="15001">
                  <c:v>-9.5539100000000005E-3</c:v>
                </c:pt>
                <c:pt idx="15002">
                  <c:v>6.9580099999999997E-3</c:v>
                </c:pt>
                <c:pt idx="15003">
                  <c:v>-1.1191400000000001E-2</c:v>
                </c:pt>
                <c:pt idx="15004">
                  <c:v>-6.2294000000000004E-3</c:v>
                </c:pt>
                <c:pt idx="15005">
                  <c:v>-1.4283199999999999E-2</c:v>
                </c:pt>
                <c:pt idx="15006">
                  <c:v>-1.8453600000000001E-3</c:v>
                </c:pt>
                <c:pt idx="15007">
                  <c:v>1.3008099999999999E-3</c:v>
                </c:pt>
                <c:pt idx="15008">
                  <c:v>1.20897E-2</c:v>
                </c:pt>
                <c:pt idx="15009">
                  <c:v>-4.5700100000000002E-3</c:v>
                </c:pt>
                <c:pt idx="15010">
                  <c:v>-7.4224499999999997E-3</c:v>
                </c:pt>
                <c:pt idx="15011">
                  <c:v>1.0571499999999999E-2</c:v>
                </c:pt>
                <c:pt idx="15012">
                  <c:v>5.7249099999999997E-3</c:v>
                </c:pt>
                <c:pt idx="15013">
                  <c:v>1.6612999999999999E-2</c:v>
                </c:pt>
                <c:pt idx="15014">
                  <c:v>-3.0047399999999998E-2</c:v>
                </c:pt>
                <c:pt idx="15015">
                  <c:v>1.0087E-2</c:v>
                </c:pt>
                <c:pt idx="15016">
                  <c:v>-2.2652599999999998E-2</c:v>
                </c:pt>
                <c:pt idx="15017">
                  <c:v>-5.8803600000000003E-3</c:v>
                </c:pt>
                <c:pt idx="15018">
                  <c:v>-2.7639400000000001E-2</c:v>
                </c:pt>
                <c:pt idx="15019">
                  <c:v>-3.8845999999999999E-2</c:v>
                </c:pt>
                <c:pt idx="15020">
                  <c:v>-1.8987699999999999E-3</c:v>
                </c:pt>
                <c:pt idx="15021">
                  <c:v>-1.23405E-3</c:v>
                </c:pt>
                <c:pt idx="15022">
                  <c:v>6.8464299999999997E-3</c:v>
                </c:pt>
                <c:pt idx="15023">
                  <c:v>-1.01519E-2</c:v>
                </c:pt>
                <c:pt idx="15024">
                  <c:v>-8.4781600000000004E-4</c:v>
                </c:pt>
                <c:pt idx="15025">
                  <c:v>-1.6747499999999998E-2</c:v>
                </c:pt>
                <c:pt idx="15026">
                  <c:v>1.48964E-3</c:v>
                </c:pt>
                <c:pt idx="15027">
                  <c:v>-1.0982499999999999E-2</c:v>
                </c:pt>
                <c:pt idx="15028">
                  <c:v>-2.97632E-2</c:v>
                </c:pt>
                <c:pt idx="15029">
                  <c:v>2.56252E-3</c:v>
                </c:pt>
                <c:pt idx="15030">
                  <c:v>-2.19717E-2</c:v>
                </c:pt>
                <c:pt idx="15031">
                  <c:v>-2.70882E-2</c:v>
                </c:pt>
                <c:pt idx="15032">
                  <c:v>2.27079E-2</c:v>
                </c:pt>
                <c:pt idx="15033">
                  <c:v>3.0994399999999999E-4</c:v>
                </c:pt>
                <c:pt idx="15034">
                  <c:v>-8.8377000000000004E-3</c:v>
                </c:pt>
                <c:pt idx="15035">
                  <c:v>-4.0908800000000002E-2</c:v>
                </c:pt>
                <c:pt idx="15036">
                  <c:v>-1.22843E-2</c:v>
                </c:pt>
                <c:pt idx="15037">
                  <c:v>-2.3729299999999998E-2</c:v>
                </c:pt>
                <c:pt idx="15038">
                  <c:v>-1.3678600000000001E-2</c:v>
                </c:pt>
                <c:pt idx="15039">
                  <c:v>-4.4775000000000002E-2</c:v>
                </c:pt>
                <c:pt idx="15040">
                  <c:v>-1.688E-3</c:v>
                </c:pt>
                <c:pt idx="15041">
                  <c:v>-1.6295400000000002E-2</c:v>
                </c:pt>
                <c:pt idx="15042">
                  <c:v>-3.3374800000000003E-2</c:v>
                </c:pt>
                <c:pt idx="15043">
                  <c:v>-2.4024E-2</c:v>
                </c:pt>
                <c:pt idx="15044" formatCode="0.00E+00">
                  <c:v>-1.3556500000000001E-2</c:v>
                </c:pt>
                <c:pt idx="15045">
                  <c:v>-1.27592E-2</c:v>
                </c:pt>
                <c:pt idx="15046">
                  <c:v>-4.4348699999999998E-2</c:v>
                </c:pt>
                <c:pt idx="15047">
                  <c:v>-3.0689200000000002E-3</c:v>
                </c:pt>
                <c:pt idx="15048">
                  <c:v>1.17769E-2</c:v>
                </c:pt>
                <c:pt idx="15049">
                  <c:v>2.9983499999999999E-3</c:v>
                </c:pt>
                <c:pt idx="15050">
                  <c:v>-2.04458E-2</c:v>
                </c:pt>
                <c:pt idx="15051">
                  <c:v>-6.5126400000000001E-3</c:v>
                </c:pt>
                <c:pt idx="15052">
                  <c:v>1.05267E-2</c:v>
                </c:pt>
                <c:pt idx="15053">
                  <c:v>-1.4145899999999999E-2</c:v>
                </c:pt>
                <c:pt idx="15054">
                  <c:v>-3.9639500000000001E-2</c:v>
                </c:pt>
                <c:pt idx="15055">
                  <c:v>-1.9006699999999999E-3</c:v>
                </c:pt>
                <c:pt idx="15056">
                  <c:v>-3.2480200000000001E-2</c:v>
                </c:pt>
                <c:pt idx="15057">
                  <c:v>-1.2026800000000001E-2</c:v>
                </c:pt>
                <c:pt idx="15058">
                  <c:v>-1.04761E-2</c:v>
                </c:pt>
                <c:pt idx="15059">
                  <c:v>2.3755999999999998E-3</c:v>
                </c:pt>
                <c:pt idx="15060">
                  <c:v>1.1797000000000001E-3</c:v>
                </c:pt>
                <c:pt idx="15061">
                  <c:v>-2.54507E-2</c:v>
                </c:pt>
                <c:pt idx="15062">
                  <c:v>-2.0003300000000002E-2</c:v>
                </c:pt>
                <c:pt idx="15063">
                  <c:v>1.6145700000000001E-3</c:v>
                </c:pt>
                <c:pt idx="15064">
                  <c:v>-5.3367600000000003E-3</c:v>
                </c:pt>
                <c:pt idx="15065">
                  <c:v>-6.8407099999999998E-3</c:v>
                </c:pt>
                <c:pt idx="15066">
                  <c:v>-2.0992299999999998E-2</c:v>
                </c:pt>
                <c:pt idx="15067">
                  <c:v>-1.0691600000000001E-2</c:v>
                </c:pt>
                <c:pt idx="15068">
                  <c:v>-2.8775200000000001E-2</c:v>
                </c:pt>
                <c:pt idx="15069">
                  <c:v>-2.7087199999999999E-2</c:v>
                </c:pt>
                <c:pt idx="15070">
                  <c:v>-2.9392200000000002E-3</c:v>
                </c:pt>
                <c:pt idx="15071">
                  <c:v>8.24451E-3</c:v>
                </c:pt>
                <c:pt idx="15072">
                  <c:v>-1.4928800000000001E-2</c:v>
                </c:pt>
                <c:pt idx="15073">
                  <c:v>-1.3225600000000001E-2</c:v>
                </c:pt>
                <c:pt idx="15074">
                  <c:v>-2.3254400000000001E-2</c:v>
                </c:pt>
                <c:pt idx="15075">
                  <c:v>1.3551699999999999E-3</c:v>
                </c:pt>
                <c:pt idx="15076">
                  <c:v>-3.1955699999999997E-2</c:v>
                </c:pt>
                <c:pt idx="15077">
                  <c:v>-3.5231600000000002E-2</c:v>
                </c:pt>
                <c:pt idx="15078">
                  <c:v>-7.44343E-3</c:v>
                </c:pt>
                <c:pt idx="15079">
                  <c:v>-1.8899900000000001E-2</c:v>
                </c:pt>
                <c:pt idx="15080">
                  <c:v>-1.50537E-2</c:v>
                </c:pt>
                <c:pt idx="15081">
                  <c:v>-4.2913399999999997E-2</c:v>
                </c:pt>
                <c:pt idx="15082">
                  <c:v>-1.0137600000000001E-3</c:v>
                </c:pt>
                <c:pt idx="15083">
                  <c:v>-1.26467E-2</c:v>
                </c:pt>
                <c:pt idx="15084">
                  <c:v>-1.3913200000000001E-2</c:v>
                </c:pt>
                <c:pt idx="15085">
                  <c:v>-6.1607399999999998E-4</c:v>
                </c:pt>
                <c:pt idx="15086">
                  <c:v>-5.5379899999999996E-3</c:v>
                </c:pt>
                <c:pt idx="15087">
                  <c:v>2.2808999999999999E-2</c:v>
                </c:pt>
                <c:pt idx="15088">
                  <c:v>-4.5684799999999998E-2</c:v>
                </c:pt>
                <c:pt idx="15089">
                  <c:v>3.79467E-3</c:v>
                </c:pt>
                <c:pt idx="15090">
                  <c:v>-2.9354099999999998E-3</c:v>
                </c:pt>
                <c:pt idx="15091">
                  <c:v>1.41029E-2</c:v>
                </c:pt>
                <c:pt idx="15092">
                  <c:v>-1.54371E-2</c:v>
                </c:pt>
                <c:pt idx="15093">
                  <c:v>-1.46713E-2</c:v>
                </c:pt>
                <c:pt idx="15094">
                  <c:v>5.8832199999999998E-3</c:v>
                </c:pt>
                <c:pt idx="15095">
                  <c:v>-2.4780300000000002E-2</c:v>
                </c:pt>
                <c:pt idx="15096">
                  <c:v>-1.3251300000000001E-2</c:v>
                </c:pt>
                <c:pt idx="15097">
                  <c:v>-7.9545999999999992E-3</c:v>
                </c:pt>
                <c:pt idx="15098">
                  <c:v>1.23558E-2</c:v>
                </c:pt>
                <c:pt idx="15099">
                  <c:v>1.01175E-2</c:v>
                </c:pt>
                <c:pt idx="15100">
                  <c:v>3.20339E-3</c:v>
                </c:pt>
                <c:pt idx="15101">
                  <c:v>-1.2282400000000001E-2</c:v>
                </c:pt>
                <c:pt idx="15102">
                  <c:v>-1.15738E-2</c:v>
                </c:pt>
                <c:pt idx="15103">
                  <c:v>-2.5501299999999998E-3</c:v>
                </c:pt>
                <c:pt idx="15104">
                  <c:v>-1.5068099999999999E-3</c:v>
                </c:pt>
                <c:pt idx="15105">
                  <c:v>-8.5115399999999997E-3</c:v>
                </c:pt>
                <c:pt idx="15106">
                  <c:v>-2.05002E-2</c:v>
                </c:pt>
                <c:pt idx="15107">
                  <c:v>-2.3317299999999999E-2</c:v>
                </c:pt>
                <c:pt idx="15108">
                  <c:v>-1.73473E-2</c:v>
                </c:pt>
                <c:pt idx="15109">
                  <c:v>3.3083000000000001E-3</c:v>
                </c:pt>
                <c:pt idx="15110">
                  <c:v>-1.22414E-2</c:v>
                </c:pt>
                <c:pt idx="15111">
                  <c:v>-2.2935899999999999E-2</c:v>
                </c:pt>
                <c:pt idx="15112">
                  <c:v>-2.55003E-2</c:v>
                </c:pt>
                <c:pt idx="15113">
                  <c:v>-2.6843100000000002E-2</c:v>
                </c:pt>
                <c:pt idx="15114">
                  <c:v>-1.51577E-2</c:v>
                </c:pt>
                <c:pt idx="15115">
                  <c:v>-3.2155000000000003E-2</c:v>
                </c:pt>
                <c:pt idx="15116">
                  <c:v>-2.9230100000000002E-3</c:v>
                </c:pt>
                <c:pt idx="15117">
                  <c:v>-2.4558099999999999E-2</c:v>
                </c:pt>
                <c:pt idx="15118">
                  <c:v>-1.1202800000000001E-2</c:v>
                </c:pt>
                <c:pt idx="15119">
                  <c:v>-3.2637600000000003E-2</c:v>
                </c:pt>
                <c:pt idx="15120">
                  <c:v>-2.3449899999999999E-2</c:v>
                </c:pt>
                <c:pt idx="15121">
                  <c:v>-8.1491500000000008E-3</c:v>
                </c:pt>
                <c:pt idx="15122">
                  <c:v>-1.46427E-2</c:v>
                </c:pt>
                <c:pt idx="15123">
                  <c:v>-1.26915E-2</c:v>
                </c:pt>
                <c:pt idx="15124">
                  <c:v>-2.5049200000000001E-2</c:v>
                </c:pt>
                <c:pt idx="15125">
                  <c:v>6.0234099999999999E-3</c:v>
                </c:pt>
                <c:pt idx="15126">
                  <c:v>-2.0823500000000002E-2</c:v>
                </c:pt>
                <c:pt idx="15127">
                  <c:v>-4.21085E-2</c:v>
                </c:pt>
                <c:pt idx="15128">
                  <c:v>-2.24514E-2</c:v>
                </c:pt>
                <c:pt idx="15129">
                  <c:v>-2.4280500000000002E-3</c:v>
                </c:pt>
                <c:pt idx="15130">
                  <c:v>-8.9893300000000002E-3</c:v>
                </c:pt>
                <c:pt idx="15131">
                  <c:v>-2.51427E-2</c:v>
                </c:pt>
                <c:pt idx="15132">
                  <c:v>-1.7559100000000001E-2</c:v>
                </c:pt>
                <c:pt idx="15133">
                  <c:v>-2.7497299999999999E-2</c:v>
                </c:pt>
                <c:pt idx="15134">
                  <c:v>-8.6269399999999996E-3</c:v>
                </c:pt>
                <c:pt idx="15135">
                  <c:v>-3.7558599999999998E-2</c:v>
                </c:pt>
                <c:pt idx="15136">
                  <c:v>-1.1158899999999999E-2</c:v>
                </c:pt>
                <c:pt idx="15137">
                  <c:v>-3.2477399999999997E-2</c:v>
                </c:pt>
                <c:pt idx="15138">
                  <c:v>-9.0770699999999996E-3</c:v>
                </c:pt>
                <c:pt idx="15139">
                  <c:v>-2.58713E-2</c:v>
                </c:pt>
                <c:pt idx="15140">
                  <c:v>-2.8901099999999999E-2</c:v>
                </c:pt>
                <c:pt idx="15141">
                  <c:v>-2.2096600000000001E-2</c:v>
                </c:pt>
                <c:pt idx="15142">
                  <c:v>-1.5810000000000001E-2</c:v>
                </c:pt>
                <c:pt idx="15143">
                  <c:v>1.0681200000000001E-3</c:v>
                </c:pt>
                <c:pt idx="15144">
                  <c:v>-3.7220999999999997E-2</c:v>
                </c:pt>
                <c:pt idx="15145">
                  <c:v>-1.8099799999999999E-2</c:v>
                </c:pt>
                <c:pt idx="15146">
                  <c:v>-3.2599400000000001E-2</c:v>
                </c:pt>
                <c:pt idx="15147">
                  <c:v>-2.44446E-2</c:v>
                </c:pt>
                <c:pt idx="15148">
                  <c:v>-2.41508E-2</c:v>
                </c:pt>
                <c:pt idx="15149">
                  <c:v>-1.70574E-2</c:v>
                </c:pt>
                <c:pt idx="15150">
                  <c:v>-2.10295E-2</c:v>
                </c:pt>
                <c:pt idx="15151">
                  <c:v>-1.6287800000000002E-2</c:v>
                </c:pt>
                <c:pt idx="15152">
                  <c:v>-2.6577E-2</c:v>
                </c:pt>
                <c:pt idx="15153">
                  <c:v>-4.0325199999999999E-2</c:v>
                </c:pt>
                <c:pt idx="15154">
                  <c:v>-1.5421900000000001E-2</c:v>
                </c:pt>
                <c:pt idx="15155">
                  <c:v>-9.67979E-4</c:v>
                </c:pt>
                <c:pt idx="15156">
                  <c:v>-1.8142700000000001E-2</c:v>
                </c:pt>
                <c:pt idx="15157">
                  <c:v>-3.03059E-2</c:v>
                </c:pt>
                <c:pt idx="15158">
                  <c:v>-2.1944999999999999E-2</c:v>
                </c:pt>
                <c:pt idx="15159">
                  <c:v>-2.07472E-2</c:v>
                </c:pt>
                <c:pt idx="15160">
                  <c:v>5.4168700000000001E-4</c:v>
                </c:pt>
                <c:pt idx="15161">
                  <c:v>-2.49348E-2</c:v>
                </c:pt>
                <c:pt idx="15162">
                  <c:v>-1.27335E-2</c:v>
                </c:pt>
                <c:pt idx="15163">
                  <c:v>5.1813099999999997E-3</c:v>
                </c:pt>
                <c:pt idx="15164">
                  <c:v>-1.0680200000000001E-2</c:v>
                </c:pt>
                <c:pt idx="15165">
                  <c:v>-1.5609700000000001E-2</c:v>
                </c:pt>
                <c:pt idx="15166">
                  <c:v>-6.3753100000000004E-3</c:v>
                </c:pt>
                <c:pt idx="15167">
                  <c:v>-1.3557400000000001E-2</c:v>
                </c:pt>
                <c:pt idx="15168">
                  <c:v>6.0281800000000002E-3</c:v>
                </c:pt>
                <c:pt idx="15169">
                  <c:v>-2.9403700000000001E-2</c:v>
                </c:pt>
                <c:pt idx="15170">
                  <c:v>-1.43147E-3</c:v>
                </c:pt>
                <c:pt idx="15171">
                  <c:v>-1.7556200000000001E-2</c:v>
                </c:pt>
                <c:pt idx="15172">
                  <c:v>-6.8311700000000001E-3</c:v>
                </c:pt>
                <c:pt idx="15173">
                  <c:v>-2.66886E-2</c:v>
                </c:pt>
                <c:pt idx="15174">
                  <c:v>2.0875899999999998E-3</c:v>
                </c:pt>
                <c:pt idx="15175">
                  <c:v>-8.5048699999999994E-3</c:v>
                </c:pt>
                <c:pt idx="15176">
                  <c:v>-1.7134699999999999E-2</c:v>
                </c:pt>
                <c:pt idx="15177">
                  <c:v>7.2603199999999998E-3</c:v>
                </c:pt>
                <c:pt idx="15178">
                  <c:v>-1.7162299999999998E-2</c:v>
                </c:pt>
                <c:pt idx="15179">
                  <c:v>-1.5891099999999998E-2</c:v>
                </c:pt>
                <c:pt idx="15180">
                  <c:v>-3.6382699999999999E-3</c:v>
                </c:pt>
                <c:pt idx="15181">
                  <c:v>-9.0446499999999996E-3</c:v>
                </c:pt>
                <c:pt idx="15182">
                  <c:v>-4.8732799999999998E-4</c:v>
                </c:pt>
                <c:pt idx="15183">
                  <c:v>-5.8803600000000003E-3</c:v>
                </c:pt>
                <c:pt idx="15184">
                  <c:v>-9.4108600000000001E-3</c:v>
                </c:pt>
                <c:pt idx="15185">
                  <c:v>1.0707899999999999E-2</c:v>
                </c:pt>
                <c:pt idx="15186">
                  <c:v>5.0964399999999998E-3</c:v>
                </c:pt>
                <c:pt idx="15187">
                  <c:v>-1.07937E-2</c:v>
                </c:pt>
                <c:pt idx="15188">
                  <c:v>5.8937099999999999E-4</c:v>
                </c:pt>
                <c:pt idx="15189">
                  <c:v>-2.5055899999999999E-2</c:v>
                </c:pt>
                <c:pt idx="15190">
                  <c:v>1.8872300000000002E-2</c:v>
                </c:pt>
                <c:pt idx="15191">
                  <c:v>-1.5202500000000001E-2</c:v>
                </c:pt>
                <c:pt idx="15192">
                  <c:v>-6.8597800000000002E-3</c:v>
                </c:pt>
                <c:pt idx="15193">
                  <c:v>-8.6784399999999999E-4</c:v>
                </c:pt>
                <c:pt idx="15194">
                  <c:v>-1.5458100000000001E-2</c:v>
                </c:pt>
                <c:pt idx="15195">
                  <c:v>3.9014800000000001E-3</c:v>
                </c:pt>
                <c:pt idx="15196">
                  <c:v>-2.61564E-2</c:v>
                </c:pt>
                <c:pt idx="15197">
                  <c:v>-2.5358200000000001E-2</c:v>
                </c:pt>
                <c:pt idx="15198">
                  <c:v>-1.03588E-2</c:v>
                </c:pt>
                <c:pt idx="15199">
                  <c:v>-1.1238100000000001E-2</c:v>
                </c:pt>
                <c:pt idx="15200">
                  <c:v>-1.10235E-2</c:v>
                </c:pt>
                <c:pt idx="15201">
                  <c:v>-1.5049E-2</c:v>
                </c:pt>
                <c:pt idx="15202">
                  <c:v>-6.8254500000000003E-3</c:v>
                </c:pt>
                <c:pt idx="15203">
                  <c:v>1.10922E-2</c:v>
                </c:pt>
                <c:pt idx="15204">
                  <c:v>-8.8758499999999994E-3</c:v>
                </c:pt>
                <c:pt idx="15205">
                  <c:v>-1.05858E-4</c:v>
                </c:pt>
                <c:pt idx="15206">
                  <c:v>-1.70698E-2</c:v>
                </c:pt>
                <c:pt idx="15207">
                  <c:v>-5.3272199999999997E-3</c:v>
                </c:pt>
                <c:pt idx="15208">
                  <c:v>-4.7750500000000003E-3</c:v>
                </c:pt>
                <c:pt idx="15209">
                  <c:v>1.5068099999999999E-3</c:v>
                </c:pt>
                <c:pt idx="15210">
                  <c:v>1.2548399999999999E-2</c:v>
                </c:pt>
                <c:pt idx="15211">
                  <c:v>-1.30329E-2</c:v>
                </c:pt>
                <c:pt idx="15212">
                  <c:v>-7.7362100000000003E-3</c:v>
                </c:pt>
                <c:pt idx="15213">
                  <c:v>2.1790500000000001E-2</c:v>
                </c:pt>
                <c:pt idx="15214">
                  <c:v>1.8787400000000001E-4</c:v>
                </c:pt>
                <c:pt idx="15215">
                  <c:v>-2.4929000000000002E-3</c:v>
                </c:pt>
                <c:pt idx="15216">
                  <c:v>2.6640899999999999E-2</c:v>
                </c:pt>
                <c:pt idx="15217">
                  <c:v>-1.4774300000000001E-2</c:v>
                </c:pt>
                <c:pt idx="15218">
                  <c:v>6.5965700000000004E-3</c:v>
                </c:pt>
                <c:pt idx="15219">
                  <c:v>-9.8342900000000007E-3</c:v>
                </c:pt>
                <c:pt idx="15220">
                  <c:v>3.8023000000000002E-3</c:v>
                </c:pt>
                <c:pt idx="15221">
                  <c:v>2.56195E-2</c:v>
                </c:pt>
                <c:pt idx="15222">
                  <c:v>2.7108199999999999E-2</c:v>
                </c:pt>
                <c:pt idx="15223">
                  <c:v>-9.3460099999999996E-4</c:v>
                </c:pt>
                <c:pt idx="15224">
                  <c:v>-1.0230100000000001E-2</c:v>
                </c:pt>
                <c:pt idx="15225">
                  <c:v>-1.4504400000000001E-2</c:v>
                </c:pt>
                <c:pt idx="15226">
                  <c:v>-6.69289E-3</c:v>
                </c:pt>
                <c:pt idx="15227">
                  <c:v>-1.18914E-2</c:v>
                </c:pt>
                <c:pt idx="15228">
                  <c:v>-2.4843199999999999E-3</c:v>
                </c:pt>
                <c:pt idx="15229">
                  <c:v>-5.1517500000000001E-3</c:v>
                </c:pt>
                <c:pt idx="15230">
                  <c:v>2.8410000000000002E-3</c:v>
                </c:pt>
                <c:pt idx="15231">
                  <c:v>-1.8322000000000001E-2</c:v>
                </c:pt>
                <c:pt idx="15232">
                  <c:v>-2.12345E-2</c:v>
                </c:pt>
                <c:pt idx="15233">
                  <c:v>-2.0057700000000001E-2</c:v>
                </c:pt>
                <c:pt idx="15234">
                  <c:v>-2.9224400000000001E-2</c:v>
                </c:pt>
                <c:pt idx="15235">
                  <c:v>4.8646899999999996E-3</c:v>
                </c:pt>
                <c:pt idx="15236">
                  <c:v>-1.72157E-2</c:v>
                </c:pt>
                <c:pt idx="15237">
                  <c:v>-8.1491500000000008E-3</c:v>
                </c:pt>
                <c:pt idx="15238">
                  <c:v>-1.24817E-2</c:v>
                </c:pt>
                <c:pt idx="15239">
                  <c:v>-1.8802599999999999E-2</c:v>
                </c:pt>
                <c:pt idx="15240">
                  <c:v>1.6599699999999998E-2</c:v>
                </c:pt>
                <c:pt idx="15241">
                  <c:v>-1.5494300000000001E-2</c:v>
                </c:pt>
                <c:pt idx="15242">
                  <c:v>-5.7249099999999997E-3</c:v>
                </c:pt>
                <c:pt idx="15243">
                  <c:v>-2.4407399999999999E-2</c:v>
                </c:pt>
                <c:pt idx="15244">
                  <c:v>-1.76172E-2</c:v>
                </c:pt>
                <c:pt idx="15245">
                  <c:v>-3.44181E-3</c:v>
                </c:pt>
                <c:pt idx="15246">
                  <c:v>-1.33543E-2</c:v>
                </c:pt>
                <c:pt idx="15247">
                  <c:v>1.31559E-2</c:v>
                </c:pt>
                <c:pt idx="15248">
                  <c:v>5.3043400000000003E-3</c:v>
                </c:pt>
                <c:pt idx="15249">
                  <c:v>-6.8807599999999997E-3</c:v>
                </c:pt>
                <c:pt idx="15250">
                  <c:v>-2.43635E-2</c:v>
                </c:pt>
                <c:pt idx="15251">
                  <c:v>-2.5278100000000001E-2</c:v>
                </c:pt>
                <c:pt idx="15252">
                  <c:v>7.5426099999999999E-3</c:v>
                </c:pt>
                <c:pt idx="15253">
                  <c:v>-3.7632E-3</c:v>
                </c:pt>
                <c:pt idx="15254">
                  <c:v>1.00651E-2</c:v>
                </c:pt>
                <c:pt idx="15255">
                  <c:v>-1.4295600000000001E-3</c:v>
                </c:pt>
                <c:pt idx="15256">
                  <c:v>-3.79372E-3</c:v>
                </c:pt>
                <c:pt idx="15257">
                  <c:v>3.87287E-3</c:v>
                </c:pt>
                <c:pt idx="15258">
                  <c:v>-7.3995600000000003E-3</c:v>
                </c:pt>
                <c:pt idx="15259">
                  <c:v>-5.4101899999999996E-3</c:v>
                </c:pt>
                <c:pt idx="15260">
                  <c:v>-1.54152E-2</c:v>
                </c:pt>
                <c:pt idx="15261">
                  <c:v>-1.41048E-3</c:v>
                </c:pt>
                <c:pt idx="15262">
                  <c:v>4.8561100000000003E-3</c:v>
                </c:pt>
                <c:pt idx="15263">
                  <c:v>-3.6106100000000002E-3</c:v>
                </c:pt>
                <c:pt idx="15264">
                  <c:v>5.1355400000000001E-3</c:v>
                </c:pt>
                <c:pt idx="15265">
                  <c:v>2.34632E-2</c:v>
                </c:pt>
                <c:pt idx="15266">
                  <c:v>5.8460200000000004E-3</c:v>
                </c:pt>
                <c:pt idx="15267">
                  <c:v>-1.4608400000000001E-2</c:v>
                </c:pt>
                <c:pt idx="15268">
                  <c:v>-1.02901E-2</c:v>
                </c:pt>
                <c:pt idx="15269">
                  <c:v>-1.4878300000000001E-2</c:v>
                </c:pt>
                <c:pt idx="15270">
                  <c:v>-9.9859200000000006E-3</c:v>
                </c:pt>
                <c:pt idx="15271">
                  <c:v>-1.07861E-3</c:v>
                </c:pt>
                <c:pt idx="15272">
                  <c:v>4.3678299999999996E-3</c:v>
                </c:pt>
                <c:pt idx="15273">
                  <c:v>6.37245E-3</c:v>
                </c:pt>
                <c:pt idx="15274">
                  <c:v>1.7443699999999999E-2</c:v>
                </c:pt>
                <c:pt idx="15275">
                  <c:v>9.02939E-3</c:v>
                </c:pt>
                <c:pt idx="15276">
                  <c:v>6.3610100000000003E-3</c:v>
                </c:pt>
                <c:pt idx="15277">
                  <c:v>-9.2687599999999992E-3</c:v>
                </c:pt>
                <c:pt idx="15278">
                  <c:v>1.32313E-2</c:v>
                </c:pt>
                <c:pt idx="15279">
                  <c:v>-6.6337599999999998E-3</c:v>
                </c:pt>
                <c:pt idx="15280">
                  <c:v>2.4333E-2</c:v>
                </c:pt>
                <c:pt idx="15281">
                  <c:v>9.2000999999999993E-3</c:v>
                </c:pt>
                <c:pt idx="15282">
                  <c:v>5.5704099999999996E-3</c:v>
                </c:pt>
                <c:pt idx="15283">
                  <c:v>9.1190300000000002E-3</c:v>
                </c:pt>
                <c:pt idx="15284">
                  <c:v>9.7751600000000011E-4</c:v>
                </c:pt>
                <c:pt idx="15285">
                  <c:v>4.529E-3</c:v>
                </c:pt>
                <c:pt idx="15286">
                  <c:v>2.93636E-2</c:v>
                </c:pt>
                <c:pt idx="15287">
                  <c:v>6.8807599999999997E-3</c:v>
                </c:pt>
                <c:pt idx="15288">
                  <c:v>-3.8414E-3</c:v>
                </c:pt>
                <c:pt idx="15289">
                  <c:v>3.0488999999999998E-3</c:v>
                </c:pt>
                <c:pt idx="15290">
                  <c:v>5.7306299999999996E-3</c:v>
                </c:pt>
                <c:pt idx="15291">
                  <c:v>6.5813099999999999E-3</c:v>
                </c:pt>
                <c:pt idx="15292">
                  <c:v>7.3995600000000003E-3</c:v>
                </c:pt>
                <c:pt idx="15293">
                  <c:v>5.1212300000000001E-3</c:v>
                </c:pt>
                <c:pt idx="15294">
                  <c:v>3.14322E-2</c:v>
                </c:pt>
                <c:pt idx="15295">
                  <c:v>1.03502E-2</c:v>
                </c:pt>
                <c:pt idx="15296">
                  <c:v>1.59931E-2</c:v>
                </c:pt>
                <c:pt idx="15297">
                  <c:v>1.9204100000000002E-2</c:v>
                </c:pt>
                <c:pt idx="15298">
                  <c:v>1.2530299999999999E-2</c:v>
                </c:pt>
                <c:pt idx="15299" formatCode="0.00E+00">
                  <c:v>2.51141E-2</c:v>
                </c:pt>
                <c:pt idx="15300">
                  <c:v>1.4740899999999999E-2</c:v>
                </c:pt>
                <c:pt idx="15301">
                  <c:v>1.7232899999999999E-2</c:v>
                </c:pt>
                <c:pt idx="15302">
                  <c:v>2.38523E-2</c:v>
                </c:pt>
                <c:pt idx="15303">
                  <c:v>3.1585699999999999E-3</c:v>
                </c:pt>
                <c:pt idx="15304">
                  <c:v>1.51834E-2</c:v>
                </c:pt>
                <c:pt idx="15305">
                  <c:v>1.2581800000000001E-2</c:v>
                </c:pt>
                <c:pt idx="15306">
                  <c:v>1.5678399999999999E-2</c:v>
                </c:pt>
                <c:pt idx="15307">
                  <c:v>5.5131900000000003E-3</c:v>
                </c:pt>
                <c:pt idx="15308">
                  <c:v>1.05066E-2</c:v>
                </c:pt>
                <c:pt idx="15309">
                  <c:v>1.0352099999999999E-2</c:v>
                </c:pt>
                <c:pt idx="15310" formatCode="0.00E+00">
                  <c:v>-1.49822E-3</c:v>
                </c:pt>
                <c:pt idx="15311">
                  <c:v>-8.5515999999999995E-3</c:v>
                </c:pt>
                <c:pt idx="15312">
                  <c:v>1.2595200000000001E-2</c:v>
                </c:pt>
                <c:pt idx="15313">
                  <c:v>-4.1360900000000003E-3</c:v>
                </c:pt>
                <c:pt idx="15314">
                  <c:v>6.7167299999999997E-3</c:v>
                </c:pt>
                <c:pt idx="15315">
                  <c:v>2.3107499999999999E-3</c:v>
                </c:pt>
                <c:pt idx="15316">
                  <c:v>4.9572000000000001E-3</c:v>
                </c:pt>
                <c:pt idx="15317">
                  <c:v>-8.0452000000000006E-3</c:v>
                </c:pt>
                <c:pt idx="15318">
                  <c:v>-1.05047E-2</c:v>
                </c:pt>
                <c:pt idx="15319" formatCode="0.00E+00">
                  <c:v>7.0219000000000002E-3</c:v>
                </c:pt>
                <c:pt idx="15320">
                  <c:v>2.79999E-3</c:v>
                </c:pt>
                <c:pt idx="15321">
                  <c:v>3.0003499999999999E-2</c:v>
                </c:pt>
                <c:pt idx="15322">
                  <c:v>-1.9414899999999999E-2</c:v>
                </c:pt>
                <c:pt idx="15323">
                  <c:v>1.83287E-2</c:v>
                </c:pt>
                <c:pt idx="15324">
                  <c:v>-1.28937E-3</c:v>
                </c:pt>
                <c:pt idx="15325">
                  <c:v>3.8671500000000002E-3</c:v>
                </c:pt>
                <c:pt idx="15326">
                  <c:v>7.8191800000000002E-3</c:v>
                </c:pt>
                <c:pt idx="15327">
                  <c:v>-2.22778E-3</c:v>
                </c:pt>
                <c:pt idx="15328">
                  <c:v>-7.1716300000000005E-4</c:v>
                </c:pt>
                <c:pt idx="15329">
                  <c:v>1.0540000000000001E-2</c:v>
                </c:pt>
                <c:pt idx="15330">
                  <c:v>5.3873100000000002E-3</c:v>
                </c:pt>
                <c:pt idx="15331">
                  <c:v>1.3581299999999999E-2</c:v>
                </c:pt>
                <c:pt idx="15332">
                  <c:v>3.61176E-2</c:v>
                </c:pt>
                <c:pt idx="15333">
                  <c:v>2.53315E-2</c:v>
                </c:pt>
                <c:pt idx="15334">
                  <c:v>8.6431500000000005E-3</c:v>
                </c:pt>
                <c:pt idx="15335">
                  <c:v>2.3752200000000001E-2</c:v>
                </c:pt>
                <c:pt idx="15336">
                  <c:v>5.2070600000000003E-3</c:v>
                </c:pt>
                <c:pt idx="15337">
                  <c:v>3.7488899999999999E-3</c:v>
                </c:pt>
                <c:pt idx="15338">
                  <c:v>2.4082200000000002E-2</c:v>
                </c:pt>
                <c:pt idx="15339">
                  <c:v>2.5721500000000001E-2</c:v>
                </c:pt>
                <c:pt idx="15340">
                  <c:v>2.8759E-2</c:v>
                </c:pt>
                <c:pt idx="15341">
                  <c:v>4.89998E-3</c:v>
                </c:pt>
                <c:pt idx="15342">
                  <c:v>1.78461E-2</c:v>
                </c:pt>
                <c:pt idx="15343">
                  <c:v>2.0586E-2</c:v>
                </c:pt>
                <c:pt idx="15344">
                  <c:v>8.2902900000000005E-3</c:v>
                </c:pt>
                <c:pt idx="15345">
                  <c:v>5.3224600000000002E-3</c:v>
                </c:pt>
                <c:pt idx="15346">
                  <c:v>4.9896200000000002E-3</c:v>
                </c:pt>
                <c:pt idx="15347">
                  <c:v>-3.04222E-3</c:v>
                </c:pt>
                <c:pt idx="15348">
                  <c:v>9.1838800000000002E-4</c:v>
                </c:pt>
                <c:pt idx="15349">
                  <c:v>9.9916499999999995E-3</c:v>
                </c:pt>
                <c:pt idx="15350">
                  <c:v>-3.50571E-3</c:v>
                </c:pt>
                <c:pt idx="15351">
                  <c:v>-4.22478E-4</c:v>
                </c:pt>
                <c:pt idx="15352">
                  <c:v>-3.3369099999999998E-3</c:v>
                </c:pt>
                <c:pt idx="15353">
                  <c:v>-4.6358099999999998E-3</c:v>
                </c:pt>
                <c:pt idx="15354">
                  <c:v>8.4876999999999999E-4</c:v>
                </c:pt>
                <c:pt idx="15355">
                  <c:v>2.6860200000000001E-2</c:v>
                </c:pt>
                <c:pt idx="15356">
                  <c:v>-4.0559799999999998E-3</c:v>
                </c:pt>
                <c:pt idx="15357">
                  <c:v>9.3231200000000007E-3</c:v>
                </c:pt>
                <c:pt idx="15358">
                  <c:v>1.0837599999999999E-2</c:v>
                </c:pt>
                <c:pt idx="15359">
                  <c:v>6.9351200000000003E-3</c:v>
                </c:pt>
                <c:pt idx="15360">
                  <c:v>1.4226000000000001E-2</c:v>
                </c:pt>
                <c:pt idx="15361">
                  <c:v>-1.2792599999999999E-2</c:v>
                </c:pt>
                <c:pt idx="15362">
                  <c:v>1.7471299999999999E-2</c:v>
                </c:pt>
                <c:pt idx="15363">
                  <c:v>2.1801899999999999E-2</c:v>
                </c:pt>
                <c:pt idx="15364">
                  <c:v>-3.64971E-3</c:v>
                </c:pt>
                <c:pt idx="15365">
                  <c:v>1.0193799999999999E-2</c:v>
                </c:pt>
                <c:pt idx="15366">
                  <c:v>4.06456E-3</c:v>
                </c:pt>
                <c:pt idx="15367">
                  <c:v>3.3407200000000001E-3</c:v>
                </c:pt>
                <c:pt idx="15368">
                  <c:v>-6.1063799999999998E-3</c:v>
                </c:pt>
                <c:pt idx="15369">
                  <c:v>9.0999600000000007E-3</c:v>
                </c:pt>
                <c:pt idx="15370">
                  <c:v>1.95246E-2</c:v>
                </c:pt>
                <c:pt idx="15371">
                  <c:v>1.40734E-2</c:v>
                </c:pt>
                <c:pt idx="15372">
                  <c:v>4.1091000000000003E-2</c:v>
                </c:pt>
                <c:pt idx="15373">
                  <c:v>2.83127E-2</c:v>
                </c:pt>
                <c:pt idx="15374">
                  <c:v>1.96571E-2</c:v>
                </c:pt>
                <c:pt idx="15375">
                  <c:v>1.66941E-2</c:v>
                </c:pt>
                <c:pt idx="15376">
                  <c:v>-2.0618400000000001E-3</c:v>
                </c:pt>
                <c:pt idx="15377">
                  <c:v>1.16291E-2</c:v>
                </c:pt>
                <c:pt idx="15378">
                  <c:v>-1.0433199999999999E-3</c:v>
                </c:pt>
                <c:pt idx="15379">
                  <c:v>1.9699100000000001E-2</c:v>
                </c:pt>
                <c:pt idx="15380">
                  <c:v>1.1119800000000001E-2</c:v>
                </c:pt>
                <c:pt idx="15381">
                  <c:v>1.6663600000000001E-2</c:v>
                </c:pt>
                <c:pt idx="15382">
                  <c:v>1.48907E-2</c:v>
                </c:pt>
                <c:pt idx="15383">
                  <c:v>3.50761E-3</c:v>
                </c:pt>
                <c:pt idx="15384">
                  <c:v>1.3020500000000001E-2</c:v>
                </c:pt>
                <c:pt idx="15385">
                  <c:v>-4.3888099999999999E-3</c:v>
                </c:pt>
                <c:pt idx="15386">
                  <c:v>6.6585500000000001E-3</c:v>
                </c:pt>
                <c:pt idx="15387">
                  <c:v>-3.5028500000000001E-3</c:v>
                </c:pt>
                <c:pt idx="15388" formatCode="0.00E+00">
                  <c:v>2.1757100000000001E-2</c:v>
                </c:pt>
                <c:pt idx="15389">
                  <c:v>1.0925300000000001E-2</c:v>
                </c:pt>
                <c:pt idx="15390">
                  <c:v>1.6282100000000001E-2</c:v>
                </c:pt>
                <c:pt idx="15391">
                  <c:v>8.6689000000000004E-4</c:v>
                </c:pt>
                <c:pt idx="15392">
                  <c:v>1.3254200000000001E-2</c:v>
                </c:pt>
                <c:pt idx="15393">
                  <c:v>1.5916799999999998E-2</c:v>
                </c:pt>
                <c:pt idx="15394">
                  <c:v>7.5912499999999999E-3</c:v>
                </c:pt>
                <c:pt idx="15395">
                  <c:v>1.9773499999999999E-2</c:v>
                </c:pt>
                <c:pt idx="15396">
                  <c:v>-2.3622500000000002E-3</c:v>
                </c:pt>
                <c:pt idx="15397">
                  <c:v>2.3501399999999999E-2</c:v>
                </c:pt>
                <c:pt idx="15398">
                  <c:v>2.17066E-2</c:v>
                </c:pt>
                <c:pt idx="15399">
                  <c:v>4.4812200000000003E-2</c:v>
                </c:pt>
                <c:pt idx="15400">
                  <c:v>3.7864700000000001E-2</c:v>
                </c:pt>
                <c:pt idx="15401">
                  <c:v>-8.8157700000000006E-3</c:v>
                </c:pt>
                <c:pt idx="15402">
                  <c:v>1.69277E-2</c:v>
                </c:pt>
                <c:pt idx="15403">
                  <c:v>2.5749200000000001E-3</c:v>
                </c:pt>
                <c:pt idx="15404">
                  <c:v>1.3815900000000001E-2</c:v>
                </c:pt>
                <c:pt idx="15405">
                  <c:v>1.1392599999999999E-2</c:v>
                </c:pt>
                <c:pt idx="15406">
                  <c:v>1.07393E-2</c:v>
                </c:pt>
                <c:pt idx="15407">
                  <c:v>1.98202E-2</c:v>
                </c:pt>
                <c:pt idx="15408">
                  <c:v>1.45197E-2</c:v>
                </c:pt>
                <c:pt idx="15409">
                  <c:v>1.68419E-2</c:v>
                </c:pt>
                <c:pt idx="15410">
                  <c:v>2.1007499999999998E-2</c:v>
                </c:pt>
                <c:pt idx="15411">
                  <c:v>6.4315800000000001E-3</c:v>
                </c:pt>
                <c:pt idx="15412">
                  <c:v>1.4555E-2</c:v>
                </c:pt>
                <c:pt idx="15413">
                  <c:v>2.4430299999999999E-2</c:v>
                </c:pt>
                <c:pt idx="15414">
                  <c:v>2.4110800000000002E-2</c:v>
                </c:pt>
                <c:pt idx="15415">
                  <c:v>1.15309E-2</c:v>
                </c:pt>
                <c:pt idx="15416">
                  <c:v>1.3210299999999999E-2</c:v>
                </c:pt>
                <c:pt idx="15417">
                  <c:v>2.5039700000000002E-2</c:v>
                </c:pt>
                <c:pt idx="15418">
                  <c:v>2.5054900000000001E-2</c:v>
                </c:pt>
                <c:pt idx="15419">
                  <c:v>2.1545399999999999E-2</c:v>
                </c:pt>
                <c:pt idx="15420">
                  <c:v>-2.46153E-2</c:v>
                </c:pt>
                <c:pt idx="15421">
                  <c:v>1.0932000000000001E-2</c:v>
                </c:pt>
                <c:pt idx="15422">
                  <c:v>1.08337E-2</c:v>
                </c:pt>
                <c:pt idx="15423">
                  <c:v>3.3087699999999998E-2</c:v>
                </c:pt>
                <c:pt idx="15424">
                  <c:v>8.4695800000000009E-3</c:v>
                </c:pt>
                <c:pt idx="15425">
                  <c:v>3.2775899999999997E-2</c:v>
                </c:pt>
                <c:pt idx="15426">
                  <c:v>1.6450900000000001E-2</c:v>
                </c:pt>
                <c:pt idx="15427">
                  <c:v>4.3087000000000004E-3</c:v>
                </c:pt>
                <c:pt idx="15428">
                  <c:v>-1.1615799999999999E-3</c:v>
                </c:pt>
                <c:pt idx="15429">
                  <c:v>-2.3956300000000002E-3</c:v>
                </c:pt>
                <c:pt idx="15430">
                  <c:v>1.6926799999999999E-2</c:v>
                </c:pt>
                <c:pt idx="15431">
                  <c:v>3.1782199999999997E-2</c:v>
                </c:pt>
                <c:pt idx="15432">
                  <c:v>2.9354099999999998E-3</c:v>
                </c:pt>
                <c:pt idx="15433">
                  <c:v>2.99168E-2</c:v>
                </c:pt>
                <c:pt idx="15434">
                  <c:v>1.4381400000000001E-2</c:v>
                </c:pt>
                <c:pt idx="15435">
                  <c:v>1.36671E-2</c:v>
                </c:pt>
                <c:pt idx="15436">
                  <c:v>1.0704999999999999E-2</c:v>
                </c:pt>
                <c:pt idx="15437">
                  <c:v>5.7077400000000002E-3</c:v>
                </c:pt>
                <c:pt idx="15438">
                  <c:v>9.6168499999999997E-3</c:v>
                </c:pt>
                <c:pt idx="15439">
                  <c:v>-3.7670100000000001E-4</c:v>
                </c:pt>
                <c:pt idx="15440">
                  <c:v>9.0322500000000003E-3</c:v>
                </c:pt>
                <c:pt idx="15441">
                  <c:v>-4.73976E-3</c:v>
                </c:pt>
                <c:pt idx="15442">
                  <c:v>1.26801E-2</c:v>
                </c:pt>
                <c:pt idx="15443">
                  <c:v>-1.2710600000000001E-2</c:v>
                </c:pt>
                <c:pt idx="15444">
                  <c:v>1.9411100000000001E-2</c:v>
                </c:pt>
                <c:pt idx="15445">
                  <c:v>-2.9354099999999998E-3</c:v>
                </c:pt>
                <c:pt idx="15446">
                  <c:v>1.68886E-2</c:v>
                </c:pt>
                <c:pt idx="15447">
                  <c:v>1.40476E-2</c:v>
                </c:pt>
                <c:pt idx="15448">
                  <c:v>-3.8499799999999998E-3</c:v>
                </c:pt>
                <c:pt idx="15449">
                  <c:v>1.10235E-2</c:v>
                </c:pt>
                <c:pt idx="15450">
                  <c:v>3.47424E-3</c:v>
                </c:pt>
                <c:pt idx="15451">
                  <c:v>1.34497E-2</c:v>
                </c:pt>
                <c:pt idx="15452">
                  <c:v>1.47896E-2</c:v>
                </c:pt>
                <c:pt idx="15453">
                  <c:v>2.5838900000000001E-2</c:v>
                </c:pt>
                <c:pt idx="15454">
                  <c:v>4.8608799999999997E-3</c:v>
                </c:pt>
                <c:pt idx="15455">
                  <c:v>1.4701799999999999E-2</c:v>
                </c:pt>
                <c:pt idx="15456">
                  <c:v>1.11103E-3</c:v>
                </c:pt>
                <c:pt idx="15457">
                  <c:v>4.9848599999999998E-3</c:v>
                </c:pt>
                <c:pt idx="15458">
                  <c:v>1.95141E-2</c:v>
                </c:pt>
                <c:pt idx="15459">
                  <c:v>1.6430899999999998E-2</c:v>
                </c:pt>
                <c:pt idx="15460">
                  <c:v>2.0607E-2</c:v>
                </c:pt>
                <c:pt idx="15461">
                  <c:v>1.05953E-2</c:v>
                </c:pt>
                <c:pt idx="15462">
                  <c:v>1.76353E-2</c:v>
                </c:pt>
                <c:pt idx="15463">
                  <c:v>1.7304400000000001E-2</c:v>
                </c:pt>
                <c:pt idx="15464">
                  <c:v>9.8733899999999993E-3</c:v>
                </c:pt>
                <c:pt idx="15465">
                  <c:v>2.1192599999999999E-2</c:v>
                </c:pt>
                <c:pt idx="15466">
                  <c:v>1.6969700000000001E-2</c:v>
                </c:pt>
                <c:pt idx="15467">
                  <c:v>2.0270300000000002E-2</c:v>
                </c:pt>
                <c:pt idx="15468">
                  <c:v>2.64168E-3</c:v>
                </c:pt>
                <c:pt idx="15469">
                  <c:v>2.2066100000000002E-2</c:v>
                </c:pt>
                <c:pt idx="15470">
                  <c:v>1.5745200000000001E-2</c:v>
                </c:pt>
                <c:pt idx="15471">
                  <c:v>3.5044699999999998E-2</c:v>
                </c:pt>
                <c:pt idx="15472" formatCode="0.00E+00">
                  <c:v>-3.3378599999999999E-5</c:v>
                </c:pt>
                <c:pt idx="15473">
                  <c:v>1.85232E-2</c:v>
                </c:pt>
                <c:pt idx="15474">
                  <c:v>1.06163E-2</c:v>
                </c:pt>
                <c:pt idx="15475">
                  <c:v>6.0253099999999999E-3</c:v>
                </c:pt>
                <c:pt idx="15476">
                  <c:v>1.78976E-2</c:v>
                </c:pt>
                <c:pt idx="15477">
                  <c:v>-6.1855299999999998E-3</c:v>
                </c:pt>
                <c:pt idx="15478">
                  <c:v>2.1363300000000002E-2</c:v>
                </c:pt>
                <c:pt idx="15479">
                  <c:v>-5.1565200000000004E-3</c:v>
                </c:pt>
                <c:pt idx="15480">
                  <c:v>2.77519E-4</c:v>
                </c:pt>
                <c:pt idx="15481">
                  <c:v>5.3901699999999997E-3</c:v>
                </c:pt>
                <c:pt idx="15482">
                  <c:v>-7.1115500000000003E-3</c:v>
                </c:pt>
                <c:pt idx="15483">
                  <c:v>-5.8727299999999996E-3</c:v>
                </c:pt>
                <c:pt idx="15484">
                  <c:v>1.7134699999999999E-2</c:v>
                </c:pt>
                <c:pt idx="15485">
                  <c:v>6.0253099999999999E-3</c:v>
                </c:pt>
                <c:pt idx="15486">
                  <c:v>1.85013E-3</c:v>
                </c:pt>
                <c:pt idx="15487">
                  <c:v>5.72205E-4</c:v>
                </c:pt>
                <c:pt idx="15488">
                  <c:v>-9.75609E-4</c:v>
                </c:pt>
                <c:pt idx="15489">
                  <c:v>1.7005900000000001E-2</c:v>
                </c:pt>
                <c:pt idx="15490">
                  <c:v>4.4250499999999998E-3</c:v>
                </c:pt>
                <c:pt idx="15491">
                  <c:v>8.35609E-3</c:v>
                </c:pt>
                <c:pt idx="15492">
                  <c:v>-2.62642E-3</c:v>
                </c:pt>
                <c:pt idx="15493">
                  <c:v>1.4066700000000001E-3</c:v>
                </c:pt>
                <c:pt idx="15494">
                  <c:v>1.6002700000000002E-2</c:v>
                </c:pt>
                <c:pt idx="15495">
                  <c:v>-6.27708E-3</c:v>
                </c:pt>
                <c:pt idx="15496">
                  <c:v>3.3131599999999997E-2</c:v>
                </c:pt>
                <c:pt idx="15497">
                  <c:v>-6.5717700000000002E-3</c:v>
                </c:pt>
                <c:pt idx="15498">
                  <c:v>1.66264E-2</c:v>
                </c:pt>
                <c:pt idx="15499">
                  <c:v>1.84841E-2</c:v>
                </c:pt>
                <c:pt idx="15500">
                  <c:v>8.9511899999999995E-3</c:v>
                </c:pt>
                <c:pt idx="15501">
                  <c:v>1.0075600000000001E-2</c:v>
                </c:pt>
                <c:pt idx="15502">
                  <c:v>-6.7872999999999996E-3</c:v>
                </c:pt>
                <c:pt idx="15503">
                  <c:v>2.9707000000000002E-3</c:v>
                </c:pt>
                <c:pt idx="15504">
                  <c:v>8.1110000000000002E-3</c:v>
                </c:pt>
                <c:pt idx="15505">
                  <c:v>2.4099299999999998E-3</c:v>
                </c:pt>
                <c:pt idx="15506">
                  <c:v>5.8355300000000002E-3</c:v>
                </c:pt>
                <c:pt idx="15507">
                  <c:v>4.6014799999999998E-3</c:v>
                </c:pt>
                <c:pt idx="15508">
                  <c:v>-9.7093600000000002E-3</c:v>
                </c:pt>
                <c:pt idx="15509">
                  <c:v>-5.2452100000000002E-3</c:v>
                </c:pt>
                <c:pt idx="15510">
                  <c:v>1.6731300000000001E-2</c:v>
                </c:pt>
                <c:pt idx="15511">
                  <c:v>3.1513199999999998E-2</c:v>
                </c:pt>
                <c:pt idx="15512">
                  <c:v>1.0869999999999999E-2</c:v>
                </c:pt>
                <c:pt idx="15513">
                  <c:v>-1.0802300000000001E-2</c:v>
                </c:pt>
                <c:pt idx="15514">
                  <c:v>3.6430399999999997E-4</c:v>
                </c:pt>
                <c:pt idx="15515">
                  <c:v>7.8191800000000002E-3</c:v>
                </c:pt>
                <c:pt idx="15516">
                  <c:v>6.5708199999999998E-3</c:v>
                </c:pt>
                <c:pt idx="15517">
                  <c:v>3.41034E-3</c:v>
                </c:pt>
                <c:pt idx="15518">
                  <c:v>1.38569E-3</c:v>
                </c:pt>
                <c:pt idx="15519">
                  <c:v>-1.0813700000000001E-2</c:v>
                </c:pt>
                <c:pt idx="15520">
                  <c:v>-1.46494E-2</c:v>
                </c:pt>
                <c:pt idx="15521">
                  <c:v>-2.9735600000000001E-3</c:v>
                </c:pt>
                <c:pt idx="15522">
                  <c:v>2.0027199999999999E-3</c:v>
                </c:pt>
                <c:pt idx="15523">
                  <c:v>5.45788E-3</c:v>
                </c:pt>
                <c:pt idx="15524">
                  <c:v>-7.9526900000000001E-3</c:v>
                </c:pt>
                <c:pt idx="15525">
                  <c:v>-2.7313200000000002E-3</c:v>
                </c:pt>
                <c:pt idx="15526">
                  <c:v>-1.0407400000000001E-2</c:v>
                </c:pt>
                <c:pt idx="15527">
                  <c:v>-3.9281799999999999E-3</c:v>
                </c:pt>
                <c:pt idx="15528">
                  <c:v>5.5913899999999999E-3</c:v>
                </c:pt>
                <c:pt idx="15529">
                  <c:v>-1.77002E-3</c:v>
                </c:pt>
                <c:pt idx="15530">
                  <c:v>-9.8180799999999999E-3</c:v>
                </c:pt>
                <c:pt idx="15531">
                  <c:v>-8.8500999999999999E-4</c:v>
                </c:pt>
                <c:pt idx="15532">
                  <c:v>1.9941300000000002E-3</c:v>
                </c:pt>
                <c:pt idx="15533">
                  <c:v>1.4553999999999999E-2</c:v>
                </c:pt>
                <c:pt idx="15534">
                  <c:v>-1.0981599999999999E-2</c:v>
                </c:pt>
                <c:pt idx="15535">
                  <c:v>-1.4024699999999999E-2</c:v>
                </c:pt>
                <c:pt idx="15536">
                  <c:v>-2.1715200000000001E-3</c:v>
                </c:pt>
                <c:pt idx="15537">
                  <c:v>6.7901599999999995E-4</c:v>
                </c:pt>
                <c:pt idx="15538">
                  <c:v>-3.89004E-3</c:v>
                </c:pt>
                <c:pt idx="15539">
                  <c:v>7.4453399999999999E-3</c:v>
                </c:pt>
                <c:pt idx="15540">
                  <c:v>2.17819E-3</c:v>
                </c:pt>
                <c:pt idx="15541">
                  <c:v>1.43042E-2</c:v>
                </c:pt>
                <c:pt idx="15542">
                  <c:v>1.9093499999999999E-2</c:v>
                </c:pt>
                <c:pt idx="15543">
                  <c:v>2.6321399999999998E-3</c:v>
                </c:pt>
                <c:pt idx="15544">
                  <c:v>-5.4540600000000002E-3</c:v>
                </c:pt>
                <c:pt idx="15545">
                  <c:v>-1.55134E-2</c:v>
                </c:pt>
                <c:pt idx="15546">
                  <c:v>-7.8897499999999992E-3</c:v>
                </c:pt>
                <c:pt idx="15547">
                  <c:v>2.7923599999999998E-3</c:v>
                </c:pt>
                <c:pt idx="15548">
                  <c:v>-5.53131E-4</c:v>
                </c:pt>
                <c:pt idx="15549">
                  <c:v>1.5039400000000001E-3</c:v>
                </c:pt>
                <c:pt idx="15550">
                  <c:v>1.36852E-2</c:v>
                </c:pt>
                <c:pt idx="15551">
                  <c:v>6.93226E-3</c:v>
                </c:pt>
                <c:pt idx="15552">
                  <c:v>-5.1593799999999999E-3</c:v>
                </c:pt>
                <c:pt idx="15553">
                  <c:v>-1.34249E-2</c:v>
                </c:pt>
                <c:pt idx="15554">
                  <c:v>-2.6636099999999998E-3</c:v>
                </c:pt>
                <c:pt idx="15555">
                  <c:v>5.1307699999999998E-3</c:v>
                </c:pt>
                <c:pt idx="15556">
                  <c:v>6.1120999999999997E-3</c:v>
                </c:pt>
                <c:pt idx="15557">
                  <c:v>1.15967E-2</c:v>
                </c:pt>
                <c:pt idx="15558">
                  <c:v>1.26152E-2</c:v>
                </c:pt>
                <c:pt idx="15559">
                  <c:v>1.39971E-2</c:v>
                </c:pt>
                <c:pt idx="15560">
                  <c:v>-6.5126400000000001E-3</c:v>
                </c:pt>
                <c:pt idx="15561">
                  <c:v>8.8596300000000003E-4</c:v>
                </c:pt>
                <c:pt idx="15562">
                  <c:v>-8.7184900000000006E-3</c:v>
                </c:pt>
                <c:pt idx="15563">
                  <c:v>-3.5743699999999999E-3</c:v>
                </c:pt>
                <c:pt idx="15564">
                  <c:v>1.5898700000000002E-2</c:v>
                </c:pt>
                <c:pt idx="15565">
                  <c:v>9.2220300000000009E-3</c:v>
                </c:pt>
                <c:pt idx="15566">
                  <c:v>1.30548E-2</c:v>
                </c:pt>
                <c:pt idx="15567">
                  <c:v>6.1464299999999996E-3</c:v>
                </c:pt>
                <c:pt idx="15568">
                  <c:v>1.6394599999999999E-2</c:v>
                </c:pt>
                <c:pt idx="15569">
                  <c:v>5.4035200000000002E-3</c:v>
                </c:pt>
                <c:pt idx="15570">
                  <c:v>-1.02787E-2</c:v>
                </c:pt>
                <c:pt idx="15571">
                  <c:v>4.6539299999999997E-3</c:v>
                </c:pt>
                <c:pt idx="15572">
                  <c:v>1.41811E-3</c:v>
                </c:pt>
                <c:pt idx="15573">
                  <c:v>-8.5878399999999994E-3</c:v>
                </c:pt>
                <c:pt idx="15574">
                  <c:v>1.5698400000000001E-2</c:v>
                </c:pt>
                <c:pt idx="15575">
                  <c:v>1.7026900000000001E-2</c:v>
                </c:pt>
                <c:pt idx="15576">
                  <c:v>1.6469999999999999E-2</c:v>
                </c:pt>
                <c:pt idx="15577">
                  <c:v>3.0317299999999998E-3</c:v>
                </c:pt>
                <c:pt idx="15578">
                  <c:v>-8.0165900000000005E-3</c:v>
                </c:pt>
                <c:pt idx="15579">
                  <c:v>1.1875200000000001E-2</c:v>
                </c:pt>
                <c:pt idx="15580">
                  <c:v>1.7242399999999999E-3</c:v>
                </c:pt>
                <c:pt idx="15581">
                  <c:v>-4.18663E-4</c:v>
                </c:pt>
                <c:pt idx="15582">
                  <c:v>-3.1253799999999998E-2</c:v>
                </c:pt>
                <c:pt idx="15583">
                  <c:v>4.4364900000000004E-3</c:v>
                </c:pt>
                <c:pt idx="15584">
                  <c:v>1.2703900000000001E-2</c:v>
                </c:pt>
                <c:pt idx="15585">
                  <c:v>1.9899400000000001E-2</c:v>
                </c:pt>
                <c:pt idx="15586">
                  <c:v>-1.75476E-3</c:v>
                </c:pt>
                <c:pt idx="15587">
                  <c:v>-2.09618E-3</c:v>
                </c:pt>
                <c:pt idx="15588">
                  <c:v>5.0086999999999996E-3</c:v>
                </c:pt>
                <c:pt idx="15589">
                  <c:v>4.3840399999999996E-3</c:v>
                </c:pt>
                <c:pt idx="15590">
                  <c:v>-1.7271000000000002E-2</c:v>
                </c:pt>
                <c:pt idx="15591">
                  <c:v>1.06897E-2</c:v>
                </c:pt>
                <c:pt idx="15592">
                  <c:v>4.0979399999999996E-3</c:v>
                </c:pt>
                <c:pt idx="15593">
                  <c:v>1.46523E-2</c:v>
                </c:pt>
                <c:pt idx="15594">
                  <c:v>-7.47776E-3</c:v>
                </c:pt>
                <c:pt idx="15595">
                  <c:v>6.6938400000000004E-3</c:v>
                </c:pt>
                <c:pt idx="15596">
                  <c:v>-1.0644000000000001E-2</c:v>
                </c:pt>
                <c:pt idx="15597">
                  <c:v>1.14555E-2</c:v>
                </c:pt>
                <c:pt idx="15598">
                  <c:v>-7.0858E-4</c:v>
                </c:pt>
                <c:pt idx="15599">
                  <c:v>1.2216599999999999E-2</c:v>
                </c:pt>
                <c:pt idx="15600">
                  <c:v>-3.9806399999999997E-3</c:v>
                </c:pt>
                <c:pt idx="15601">
                  <c:v>4.4832199999999996E-3</c:v>
                </c:pt>
                <c:pt idx="15602">
                  <c:v>1.42851E-2</c:v>
                </c:pt>
                <c:pt idx="15603">
                  <c:v>1.92738E-3</c:v>
                </c:pt>
                <c:pt idx="15604">
                  <c:v>1.07899E-2</c:v>
                </c:pt>
                <c:pt idx="15605">
                  <c:v>-1.1514699999999999E-2</c:v>
                </c:pt>
                <c:pt idx="15606">
                  <c:v>1.34649E-2</c:v>
                </c:pt>
                <c:pt idx="15607">
                  <c:v>-1.6176200000000002E-2</c:v>
                </c:pt>
                <c:pt idx="15608">
                  <c:v>4.6711000000000001E-3</c:v>
                </c:pt>
                <c:pt idx="15609">
                  <c:v>-6.4411199999999998E-3</c:v>
                </c:pt>
                <c:pt idx="15610">
                  <c:v>1.0974899999999999E-2</c:v>
                </c:pt>
                <c:pt idx="15611">
                  <c:v>2.1247900000000001E-3</c:v>
                </c:pt>
                <c:pt idx="15612">
                  <c:v>-3.9844499999999996E-3</c:v>
                </c:pt>
                <c:pt idx="15613">
                  <c:v>-1.33629E-2</c:v>
                </c:pt>
                <c:pt idx="15614">
                  <c:v>7.5149500000000003E-3</c:v>
                </c:pt>
                <c:pt idx="15615">
                  <c:v>-2.3717899999999999E-3</c:v>
                </c:pt>
                <c:pt idx="15616">
                  <c:v>8.1949199999999996E-3</c:v>
                </c:pt>
                <c:pt idx="15617">
                  <c:v>2.9268300000000001E-3</c:v>
                </c:pt>
                <c:pt idx="15618">
                  <c:v>-8.9454700000000005E-3</c:v>
                </c:pt>
                <c:pt idx="15619">
                  <c:v>1.7738299999999999E-3</c:v>
                </c:pt>
                <c:pt idx="15620">
                  <c:v>-2.1829599999999998E-3</c:v>
                </c:pt>
                <c:pt idx="15621">
                  <c:v>7.1315800000000002E-3</c:v>
                </c:pt>
                <c:pt idx="15622">
                  <c:v>-1.66731E-2</c:v>
                </c:pt>
                <c:pt idx="15623">
                  <c:v>-3.7689199999999998E-3</c:v>
                </c:pt>
                <c:pt idx="15624">
                  <c:v>-3.4236900000000001E-3</c:v>
                </c:pt>
                <c:pt idx="15625">
                  <c:v>-1.3708100000000001E-2</c:v>
                </c:pt>
                <c:pt idx="15626">
                  <c:v>-1.6383200000000001E-2</c:v>
                </c:pt>
                <c:pt idx="15627">
                  <c:v>5.3882599999999995E-4</c:v>
                </c:pt>
                <c:pt idx="15628">
                  <c:v>-7.7343000000000004E-3</c:v>
                </c:pt>
                <c:pt idx="15629">
                  <c:v>1.9321399999999999E-3</c:v>
                </c:pt>
                <c:pt idx="15630">
                  <c:v>-2.18391E-2</c:v>
                </c:pt>
                <c:pt idx="15631">
                  <c:v>-1.12085E-2</c:v>
                </c:pt>
                <c:pt idx="15632">
                  <c:v>1.03378E-3</c:v>
                </c:pt>
                <c:pt idx="15633">
                  <c:v>-1.6371699999999999E-2</c:v>
                </c:pt>
                <c:pt idx="15634">
                  <c:v>-1.8201800000000001E-2</c:v>
                </c:pt>
                <c:pt idx="15635">
                  <c:v>-1.15967E-2</c:v>
                </c:pt>
                <c:pt idx="15636">
                  <c:v>-8.0261199999999994E-3</c:v>
                </c:pt>
                <c:pt idx="15637">
                  <c:v>-1.1158E-4</c:v>
                </c:pt>
                <c:pt idx="15638">
                  <c:v>-3.6258699999999998E-2</c:v>
                </c:pt>
                <c:pt idx="15639">
                  <c:v>-5.5093800000000004E-3</c:v>
                </c:pt>
                <c:pt idx="15640">
                  <c:v>-7.8039199999999998E-3</c:v>
                </c:pt>
                <c:pt idx="15641">
                  <c:v>8.2397500000000001E-4</c:v>
                </c:pt>
                <c:pt idx="15642">
                  <c:v>-8.1253100000000002E-4</c:v>
                </c:pt>
                <c:pt idx="15643">
                  <c:v>-4.8522900000000004E-3</c:v>
                </c:pt>
                <c:pt idx="15644">
                  <c:v>-8.2836200000000002E-3</c:v>
                </c:pt>
                <c:pt idx="15645">
                  <c:v>-1.21593E-2</c:v>
                </c:pt>
                <c:pt idx="15646">
                  <c:v>-1.0973E-2</c:v>
                </c:pt>
                <c:pt idx="15647">
                  <c:v>-1.0352099999999999E-2</c:v>
                </c:pt>
                <c:pt idx="15648">
                  <c:v>-5.4445300000000004E-3</c:v>
                </c:pt>
                <c:pt idx="15649">
                  <c:v>-1.24025E-2</c:v>
                </c:pt>
                <c:pt idx="15650">
                  <c:v>-5.0802199999999999E-3</c:v>
                </c:pt>
                <c:pt idx="15651">
                  <c:v>-5.6114199999999998E-3</c:v>
                </c:pt>
                <c:pt idx="15652">
                  <c:v>5.0449400000000004E-3</c:v>
                </c:pt>
                <c:pt idx="15653">
                  <c:v>-1.8499399999999999E-2</c:v>
                </c:pt>
                <c:pt idx="15654">
                  <c:v>3.0479399999999999E-3</c:v>
                </c:pt>
                <c:pt idx="15655">
                  <c:v>5.4225899999999997E-3</c:v>
                </c:pt>
                <c:pt idx="15656">
                  <c:v>-1.62344E-2</c:v>
                </c:pt>
                <c:pt idx="15657" formatCode="0.00E+00">
                  <c:v>-2.5652899999999999E-2</c:v>
                </c:pt>
                <c:pt idx="15658">
                  <c:v>-1.6419400000000001E-2</c:v>
                </c:pt>
                <c:pt idx="15659">
                  <c:v>-7.63607E-3</c:v>
                </c:pt>
                <c:pt idx="15660">
                  <c:v>3.5657900000000001E-3</c:v>
                </c:pt>
                <c:pt idx="15661">
                  <c:v>-1.2426399999999999E-3</c:v>
                </c:pt>
                <c:pt idx="15662">
                  <c:v>-2.8057099999999999E-3</c:v>
                </c:pt>
                <c:pt idx="15663">
                  <c:v>-2.5548900000000002E-3</c:v>
                </c:pt>
                <c:pt idx="15664">
                  <c:v>-1.12286E-2</c:v>
                </c:pt>
                <c:pt idx="15665">
                  <c:v>9.8047299999999993E-3</c:v>
                </c:pt>
                <c:pt idx="15666">
                  <c:v>-1.50681E-4</c:v>
                </c:pt>
                <c:pt idx="15667">
                  <c:v>5.8689099999999998E-3</c:v>
                </c:pt>
                <c:pt idx="15668">
                  <c:v>-7.3061000000000003E-3</c:v>
                </c:pt>
                <c:pt idx="15669">
                  <c:v>8.5926100000000005E-3</c:v>
                </c:pt>
                <c:pt idx="15670">
                  <c:v>3.7670100000000001E-4</c:v>
                </c:pt>
                <c:pt idx="15671">
                  <c:v>1.42384E-3</c:v>
                </c:pt>
                <c:pt idx="15672">
                  <c:v>-1.46074E-2</c:v>
                </c:pt>
                <c:pt idx="15673">
                  <c:v>-1.9043899999999999E-2</c:v>
                </c:pt>
                <c:pt idx="15674">
                  <c:v>-1.65253E-2</c:v>
                </c:pt>
                <c:pt idx="15675">
                  <c:v>-2.84958E-3</c:v>
                </c:pt>
                <c:pt idx="15676">
                  <c:v>3.5333600000000001E-3</c:v>
                </c:pt>
                <c:pt idx="15677">
                  <c:v>1.6936300000000001E-2</c:v>
                </c:pt>
                <c:pt idx="15678">
                  <c:v>-1.3113E-2</c:v>
                </c:pt>
                <c:pt idx="15679">
                  <c:v>-1.1797E-2</c:v>
                </c:pt>
                <c:pt idx="15680">
                  <c:v>-3.1394999999999999E-3</c:v>
                </c:pt>
                <c:pt idx="15681">
                  <c:v>2.7933099999999998E-3</c:v>
                </c:pt>
                <c:pt idx="15682">
                  <c:v>1.2476900000000001E-2</c:v>
                </c:pt>
                <c:pt idx="15683">
                  <c:v>-6.8531E-3</c:v>
                </c:pt>
                <c:pt idx="15684">
                  <c:v>9.7408300000000007E-3</c:v>
                </c:pt>
                <c:pt idx="15685">
                  <c:v>-5.2967099999999996E-3</c:v>
                </c:pt>
                <c:pt idx="15686">
                  <c:v>1.9264200000000001E-3</c:v>
                </c:pt>
                <c:pt idx="15687">
                  <c:v>1.7099400000000001E-3</c:v>
                </c:pt>
                <c:pt idx="15688">
                  <c:v>-4.6482099999999998E-3</c:v>
                </c:pt>
                <c:pt idx="15689">
                  <c:v>-1.86272E-2</c:v>
                </c:pt>
                <c:pt idx="15690">
                  <c:v>-1.3401E-2</c:v>
                </c:pt>
                <c:pt idx="15691">
                  <c:v>-9.7808800000000005E-3</c:v>
                </c:pt>
                <c:pt idx="15692">
                  <c:v>-7.9183599999999993E-3</c:v>
                </c:pt>
                <c:pt idx="15693">
                  <c:v>-1.4648400000000001E-2</c:v>
                </c:pt>
                <c:pt idx="15694">
                  <c:v>-2.4062199999999999E-2</c:v>
                </c:pt>
                <c:pt idx="15695">
                  <c:v>-7.7743500000000002E-3</c:v>
                </c:pt>
                <c:pt idx="15696">
                  <c:v>-1.3542200000000001E-2</c:v>
                </c:pt>
                <c:pt idx="15697">
                  <c:v>-2.4433100000000002E-3</c:v>
                </c:pt>
                <c:pt idx="15698">
                  <c:v>-8.4457400000000002E-3</c:v>
                </c:pt>
                <c:pt idx="15699">
                  <c:v>-5.2795400000000001E-3</c:v>
                </c:pt>
                <c:pt idx="15700">
                  <c:v>1.02425E-2</c:v>
                </c:pt>
                <c:pt idx="15701">
                  <c:v>-6.5317200000000004E-3</c:v>
                </c:pt>
                <c:pt idx="15702">
                  <c:v>1.4910700000000001E-2</c:v>
                </c:pt>
                <c:pt idx="15703">
                  <c:v>4.6854000000000002E-3</c:v>
                </c:pt>
                <c:pt idx="15704">
                  <c:v>-2.2349399999999998E-2</c:v>
                </c:pt>
                <c:pt idx="15705">
                  <c:v>-4.8379900000000003E-3</c:v>
                </c:pt>
                <c:pt idx="15706">
                  <c:v>-2.4232900000000002E-2</c:v>
                </c:pt>
                <c:pt idx="15707">
                  <c:v>-8.3379700000000001E-3</c:v>
                </c:pt>
                <c:pt idx="15708">
                  <c:v>-7.6656299999999997E-3</c:v>
                </c:pt>
                <c:pt idx="15709">
                  <c:v>-2.7428600000000001E-2</c:v>
                </c:pt>
                <c:pt idx="15710">
                  <c:v>8.9578599999999998E-3</c:v>
                </c:pt>
                <c:pt idx="15711">
                  <c:v>-1.6340299999999999E-2</c:v>
                </c:pt>
                <c:pt idx="15712">
                  <c:v>-1.68133E-3</c:v>
                </c:pt>
                <c:pt idx="15713">
                  <c:v>-9.6330600000000006E-3</c:v>
                </c:pt>
                <c:pt idx="15714">
                  <c:v>-9.19151E-3</c:v>
                </c:pt>
                <c:pt idx="15715">
                  <c:v>-7.3070499999999998E-3</c:v>
                </c:pt>
                <c:pt idx="15716">
                  <c:v>-2.71273E-2</c:v>
                </c:pt>
                <c:pt idx="15717">
                  <c:v>-1.14269E-2</c:v>
                </c:pt>
                <c:pt idx="15718">
                  <c:v>-8.0385200000000004E-3</c:v>
                </c:pt>
                <c:pt idx="15719">
                  <c:v>-1.6239199999999999E-2</c:v>
                </c:pt>
                <c:pt idx="15720">
                  <c:v>-2.248E-2</c:v>
                </c:pt>
                <c:pt idx="15721">
                  <c:v>-4.9400300000000002E-4</c:v>
                </c:pt>
                <c:pt idx="15722">
                  <c:v>-2.68936E-4</c:v>
                </c:pt>
                <c:pt idx="15723">
                  <c:v>-1.4428099999999999E-2</c:v>
                </c:pt>
                <c:pt idx="15724">
                  <c:v>-1.58272E-2</c:v>
                </c:pt>
                <c:pt idx="15725">
                  <c:v>-8.7633099999999998E-3</c:v>
                </c:pt>
                <c:pt idx="15726">
                  <c:v>-3.9243699999999999E-3</c:v>
                </c:pt>
                <c:pt idx="15727">
                  <c:v>-9.0932800000000005E-3</c:v>
                </c:pt>
                <c:pt idx="15728">
                  <c:v>3.60203E-3</c:v>
                </c:pt>
                <c:pt idx="15729">
                  <c:v>-9.7503699999999995E-3</c:v>
                </c:pt>
                <c:pt idx="15730">
                  <c:v>-2.87123E-2</c:v>
                </c:pt>
                <c:pt idx="15731">
                  <c:v>-2.6572200000000001E-2</c:v>
                </c:pt>
                <c:pt idx="15732">
                  <c:v>-1.26143E-2</c:v>
                </c:pt>
                <c:pt idx="15733">
                  <c:v>5.1469799999999998E-3</c:v>
                </c:pt>
                <c:pt idx="15734">
                  <c:v>8.7709399999999996E-3</c:v>
                </c:pt>
                <c:pt idx="15735">
                  <c:v>-1.6155200000000001E-3</c:v>
                </c:pt>
                <c:pt idx="15736">
                  <c:v>-5.1870299999999996E-3</c:v>
                </c:pt>
                <c:pt idx="15737">
                  <c:v>6.5135999999999996E-3</c:v>
                </c:pt>
                <c:pt idx="15738">
                  <c:v>4.2505299999999998E-3</c:v>
                </c:pt>
                <c:pt idx="15739">
                  <c:v>2.9849999999999999E-4</c:v>
                </c:pt>
                <c:pt idx="15740">
                  <c:v>1.9967100000000002E-2</c:v>
                </c:pt>
                <c:pt idx="15741">
                  <c:v>1.15862E-2</c:v>
                </c:pt>
                <c:pt idx="15742">
                  <c:v>2.40135E-3</c:v>
                </c:pt>
                <c:pt idx="15743">
                  <c:v>-4.03404E-4</c:v>
                </c:pt>
                <c:pt idx="15744" formatCode="0.00E+00">
                  <c:v>-2.01187E-2</c:v>
                </c:pt>
                <c:pt idx="15745">
                  <c:v>-6.2198599999999998E-3</c:v>
                </c:pt>
                <c:pt idx="15746">
                  <c:v>-2.1859199999999999E-2</c:v>
                </c:pt>
                <c:pt idx="15747">
                  <c:v>-2.9249200000000001E-3</c:v>
                </c:pt>
                <c:pt idx="15748">
                  <c:v>-2.1001800000000001E-2</c:v>
                </c:pt>
                <c:pt idx="15749">
                  <c:v>-1.7207099999999999E-2</c:v>
                </c:pt>
                <c:pt idx="15750">
                  <c:v>-2.7834899999999999E-2</c:v>
                </c:pt>
                <c:pt idx="15751">
                  <c:v>-1.9465400000000001E-2</c:v>
                </c:pt>
                <c:pt idx="15752">
                  <c:v>6.7215E-3</c:v>
                </c:pt>
                <c:pt idx="15753">
                  <c:v>-3.6907200000000002E-4</c:v>
                </c:pt>
                <c:pt idx="15754">
                  <c:v>3.4809099999999998E-3</c:v>
                </c:pt>
                <c:pt idx="15755">
                  <c:v>-8.0013299999999992E-3</c:v>
                </c:pt>
                <c:pt idx="15756">
                  <c:v>-1.6091299999999999E-2</c:v>
                </c:pt>
                <c:pt idx="15757">
                  <c:v>-1.6789399999999999E-2</c:v>
                </c:pt>
                <c:pt idx="15758">
                  <c:v>-1.27382E-2</c:v>
                </c:pt>
                <c:pt idx="15759">
                  <c:v>-1.59626E-2</c:v>
                </c:pt>
                <c:pt idx="15760">
                  <c:v>-1.19781E-2</c:v>
                </c:pt>
                <c:pt idx="15761">
                  <c:v>-7.0619599999999999E-3</c:v>
                </c:pt>
                <c:pt idx="15762">
                  <c:v>3.5562499999999999E-3</c:v>
                </c:pt>
                <c:pt idx="15763">
                  <c:v>-4.1904400000000001E-3</c:v>
                </c:pt>
                <c:pt idx="15764">
                  <c:v>-1.7037400000000001E-2</c:v>
                </c:pt>
                <c:pt idx="15765">
                  <c:v>-1.58272E-2</c:v>
                </c:pt>
                <c:pt idx="15766">
                  <c:v>-2.0103500000000002E-3</c:v>
                </c:pt>
                <c:pt idx="15767">
                  <c:v>7.5015999999999998E-3</c:v>
                </c:pt>
                <c:pt idx="15768">
                  <c:v>2.2134799999999999E-3</c:v>
                </c:pt>
                <c:pt idx="15769">
                  <c:v>-6.4563800000000003E-3</c:v>
                </c:pt>
                <c:pt idx="15770">
                  <c:v>-6.5441099999999997E-3</c:v>
                </c:pt>
                <c:pt idx="15771">
                  <c:v>2.3069399999999999E-3</c:v>
                </c:pt>
                <c:pt idx="15772">
                  <c:v>-2.3326900000000001E-3</c:v>
                </c:pt>
                <c:pt idx="15773">
                  <c:v>-8.7299300000000003E-3</c:v>
                </c:pt>
                <c:pt idx="15774">
                  <c:v>-1.7108900000000001E-3</c:v>
                </c:pt>
                <c:pt idx="15775">
                  <c:v>-4.0350000000000004E-3</c:v>
                </c:pt>
                <c:pt idx="15776">
                  <c:v>-5.4721800000000001E-3</c:v>
                </c:pt>
                <c:pt idx="15777">
                  <c:v>-1.2085E-2</c:v>
                </c:pt>
                <c:pt idx="15778">
                  <c:v>-1.1188500000000001E-2</c:v>
                </c:pt>
                <c:pt idx="15779">
                  <c:v>-1.6345999999999999E-2</c:v>
                </c:pt>
                <c:pt idx="15780">
                  <c:v>-3.8309099999999999E-3</c:v>
                </c:pt>
                <c:pt idx="15781">
                  <c:v>-8.0394699999999999E-3</c:v>
                </c:pt>
                <c:pt idx="15782" formatCode="0.00E+00">
                  <c:v>-3.2957100000000003E-2</c:v>
                </c:pt>
                <c:pt idx="15783">
                  <c:v>-2.7086300000000001E-2</c:v>
                </c:pt>
                <c:pt idx="15784">
                  <c:v>-2.3950599999999999E-2</c:v>
                </c:pt>
                <c:pt idx="15785">
                  <c:v>-5.1774999999999998E-3</c:v>
                </c:pt>
                <c:pt idx="15786">
                  <c:v>-2.4127999999999999E-4</c:v>
                </c:pt>
                <c:pt idx="15787">
                  <c:v>-1.8409700000000001E-2</c:v>
                </c:pt>
                <c:pt idx="15788">
                  <c:v>-1.67274E-2</c:v>
                </c:pt>
                <c:pt idx="15789">
                  <c:v>-1.8879900000000002E-2</c:v>
                </c:pt>
                <c:pt idx="15790">
                  <c:v>-1.61152E-2</c:v>
                </c:pt>
                <c:pt idx="15791">
                  <c:v>-2.9133800000000001E-2</c:v>
                </c:pt>
                <c:pt idx="15792">
                  <c:v>-2.0408599999999998E-3</c:v>
                </c:pt>
                <c:pt idx="15793">
                  <c:v>-1.8599500000000001E-2</c:v>
                </c:pt>
                <c:pt idx="15794">
                  <c:v>-1.6589199999999998E-2</c:v>
                </c:pt>
                <c:pt idx="15795">
                  <c:v>-1.3875999999999999E-2</c:v>
                </c:pt>
                <c:pt idx="15796">
                  <c:v>-9.3402899999999994E-3</c:v>
                </c:pt>
                <c:pt idx="15797">
                  <c:v>-8.4581399999999994E-3</c:v>
                </c:pt>
                <c:pt idx="15798">
                  <c:v>-8.0251699999999999E-3</c:v>
                </c:pt>
                <c:pt idx="15799">
                  <c:v>-5.4588299999999996E-3</c:v>
                </c:pt>
                <c:pt idx="15800">
                  <c:v>-1.4486300000000001E-2</c:v>
                </c:pt>
                <c:pt idx="15801">
                  <c:v>-2.4789800000000001E-2</c:v>
                </c:pt>
                <c:pt idx="15802">
                  <c:v>-9.2887899999999999E-3</c:v>
                </c:pt>
                <c:pt idx="15803">
                  <c:v>-9.0198499999999994E-3</c:v>
                </c:pt>
                <c:pt idx="15804">
                  <c:v>-1.4349000000000001E-2</c:v>
                </c:pt>
                <c:pt idx="15805">
                  <c:v>-1.1735000000000001E-2</c:v>
                </c:pt>
                <c:pt idx="15806">
                  <c:v>-1.968E-2</c:v>
                </c:pt>
                <c:pt idx="15807">
                  <c:v>-3.9005300000000001E-4</c:v>
                </c:pt>
                <c:pt idx="15808">
                  <c:v>5.8660500000000003E-3</c:v>
                </c:pt>
                <c:pt idx="15809">
                  <c:v>1.00298E-2</c:v>
                </c:pt>
                <c:pt idx="15810">
                  <c:v>1.08042E-2</c:v>
                </c:pt>
                <c:pt idx="15811">
                  <c:v>3.4036600000000002E-3</c:v>
                </c:pt>
                <c:pt idx="15812">
                  <c:v>1.8138900000000001E-3</c:v>
                </c:pt>
                <c:pt idx="15813">
                  <c:v>1.47142E-2</c:v>
                </c:pt>
                <c:pt idx="15814">
                  <c:v>8.5878399999999994E-3</c:v>
                </c:pt>
                <c:pt idx="15815">
                  <c:v>4.8732799999999998E-4</c:v>
                </c:pt>
                <c:pt idx="15816">
                  <c:v>-1.02959E-2</c:v>
                </c:pt>
                <c:pt idx="15817">
                  <c:v>4.7102000000000003E-3</c:v>
                </c:pt>
                <c:pt idx="15818">
                  <c:v>-4.2056999999999997E-3</c:v>
                </c:pt>
                <c:pt idx="15819">
                  <c:v>-1.9241299999999999E-2</c:v>
                </c:pt>
                <c:pt idx="15820">
                  <c:v>-3.9577500000000001E-4</c:v>
                </c:pt>
                <c:pt idx="15821">
                  <c:v>-7.8353899999999994E-3</c:v>
                </c:pt>
                <c:pt idx="15822">
                  <c:v>-1.08929E-2</c:v>
                </c:pt>
                <c:pt idx="15823">
                  <c:v>-8.0871600000000001E-4</c:v>
                </c:pt>
                <c:pt idx="15824">
                  <c:v>-1.24254E-2</c:v>
                </c:pt>
                <c:pt idx="15825">
                  <c:v>6.0701399999999999E-3</c:v>
                </c:pt>
                <c:pt idx="15826">
                  <c:v>-3.3073400000000002E-3</c:v>
                </c:pt>
                <c:pt idx="15827">
                  <c:v>9.9325200000000002E-3</c:v>
                </c:pt>
                <c:pt idx="15828">
                  <c:v>-1.3172100000000001E-2</c:v>
                </c:pt>
                <c:pt idx="15829">
                  <c:v>-1.91355E-2</c:v>
                </c:pt>
                <c:pt idx="15830">
                  <c:v>-6.8788499999999997E-3</c:v>
                </c:pt>
                <c:pt idx="15831">
                  <c:v>-6.9046000000000003E-3</c:v>
                </c:pt>
                <c:pt idx="15832">
                  <c:v>-5.7239500000000002E-3</c:v>
                </c:pt>
                <c:pt idx="15833">
                  <c:v>-1.43404E-2</c:v>
                </c:pt>
                <c:pt idx="15834">
                  <c:v>-1.0808E-2</c:v>
                </c:pt>
                <c:pt idx="15835">
                  <c:v>2.0132100000000001E-3</c:v>
                </c:pt>
                <c:pt idx="15836">
                  <c:v>-4.5299499999999996E-3</c:v>
                </c:pt>
                <c:pt idx="15837">
                  <c:v>7.3690400000000003E-3</c:v>
                </c:pt>
                <c:pt idx="15838">
                  <c:v>3.2920800000000002E-3</c:v>
                </c:pt>
                <c:pt idx="15839">
                  <c:v>-1.93501E-3</c:v>
                </c:pt>
                <c:pt idx="15840">
                  <c:v>-1.441E-3</c:v>
                </c:pt>
                <c:pt idx="15841">
                  <c:v>-1.11294E-3</c:v>
                </c:pt>
                <c:pt idx="15842">
                  <c:v>1.7013499999999999E-3</c:v>
                </c:pt>
                <c:pt idx="15843">
                  <c:v>-2.2452400000000001E-2</c:v>
                </c:pt>
                <c:pt idx="15844">
                  <c:v>-1.77479E-2</c:v>
                </c:pt>
                <c:pt idx="15845">
                  <c:v>-1.8241899999999998E-2</c:v>
                </c:pt>
                <c:pt idx="15846">
                  <c:v>-6.03771E-3</c:v>
                </c:pt>
                <c:pt idx="15847">
                  <c:v>-1.6057999999999999E-2</c:v>
                </c:pt>
                <c:pt idx="15848">
                  <c:v>1.21222E-2</c:v>
                </c:pt>
                <c:pt idx="15849">
                  <c:v>-1.9578899999999999E-3</c:v>
                </c:pt>
                <c:pt idx="15850">
                  <c:v>-1.16796E-2</c:v>
                </c:pt>
                <c:pt idx="15851">
                  <c:v>-1.6937300000000001E-3</c:v>
                </c:pt>
                <c:pt idx="15852">
                  <c:v>-2.5529900000000002E-3</c:v>
                </c:pt>
                <c:pt idx="15853">
                  <c:v>2.7089100000000001E-2</c:v>
                </c:pt>
                <c:pt idx="15854">
                  <c:v>-7.7991500000000004E-3</c:v>
                </c:pt>
                <c:pt idx="15855">
                  <c:v>8.1958799999999991E-3</c:v>
                </c:pt>
                <c:pt idx="15856">
                  <c:v>-5.0601999999999999E-3</c:v>
                </c:pt>
                <c:pt idx="15857">
                  <c:v>-2.6063900000000001E-3</c:v>
                </c:pt>
                <c:pt idx="15858">
                  <c:v>-1.0701199999999999E-2</c:v>
                </c:pt>
                <c:pt idx="15859">
                  <c:v>-1.48945E-2</c:v>
                </c:pt>
                <c:pt idx="15860">
                  <c:v>-1.4699E-2</c:v>
                </c:pt>
                <c:pt idx="15861">
                  <c:v>-2.0616499999999999E-2</c:v>
                </c:pt>
                <c:pt idx="15862">
                  <c:v>-6.3848500000000001E-3</c:v>
                </c:pt>
                <c:pt idx="15863">
                  <c:v>-1.1946699999999999E-2</c:v>
                </c:pt>
                <c:pt idx="15864">
                  <c:v>-1.01423E-2</c:v>
                </c:pt>
                <c:pt idx="15865">
                  <c:v>-3.2892199999999998E-3</c:v>
                </c:pt>
                <c:pt idx="15866">
                  <c:v>-2.12955E-3</c:v>
                </c:pt>
                <c:pt idx="15867">
                  <c:v>-1.5708900000000001E-2</c:v>
                </c:pt>
                <c:pt idx="15868">
                  <c:v>-1.6583400000000002E-2</c:v>
                </c:pt>
                <c:pt idx="15869">
                  <c:v>-1.6058900000000001E-2</c:v>
                </c:pt>
                <c:pt idx="15870">
                  <c:v>-9.2468299999999993E-3</c:v>
                </c:pt>
                <c:pt idx="15871">
                  <c:v>-9.4680800000000002E-3</c:v>
                </c:pt>
                <c:pt idx="15872">
                  <c:v>-6.3896199999999997E-4</c:v>
                </c:pt>
                <c:pt idx="15873">
                  <c:v>-2.5987599999999999E-3</c:v>
                </c:pt>
                <c:pt idx="15874">
                  <c:v>-2.79417E-2</c:v>
                </c:pt>
                <c:pt idx="15875">
                  <c:v>-1.09596E-2</c:v>
                </c:pt>
                <c:pt idx="15876">
                  <c:v>-1.6902899999999998E-2</c:v>
                </c:pt>
                <c:pt idx="15877">
                  <c:v>-1.6145699999999999E-2</c:v>
                </c:pt>
                <c:pt idx="15878">
                  <c:v>-1.7192800000000001E-2</c:v>
                </c:pt>
                <c:pt idx="15879">
                  <c:v>-1.62506E-2</c:v>
                </c:pt>
                <c:pt idx="15880">
                  <c:v>-1.38216E-2</c:v>
                </c:pt>
                <c:pt idx="15881">
                  <c:v>-8.1434200000000002E-3</c:v>
                </c:pt>
                <c:pt idx="15882">
                  <c:v>-7.1840300000000001E-3</c:v>
                </c:pt>
                <c:pt idx="15883">
                  <c:v>-6.8387999999999999E-3</c:v>
                </c:pt>
                <c:pt idx="15884">
                  <c:v>-1.9240400000000001E-2</c:v>
                </c:pt>
                <c:pt idx="15885">
                  <c:v>-2.19765E-2</c:v>
                </c:pt>
                <c:pt idx="15886">
                  <c:v>-9.4766599999999996E-3</c:v>
                </c:pt>
                <c:pt idx="15887">
                  <c:v>-9.3297999999999992E-3</c:v>
                </c:pt>
                <c:pt idx="15888">
                  <c:v>-2.1414800000000001E-2</c:v>
                </c:pt>
                <c:pt idx="15889">
                  <c:v>-2.9665E-2</c:v>
                </c:pt>
                <c:pt idx="15890">
                  <c:v>-1.6797099999999999E-2</c:v>
                </c:pt>
                <c:pt idx="15891">
                  <c:v>-1.2371099999999999E-2</c:v>
                </c:pt>
                <c:pt idx="15892">
                  <c:v>-8.5029600000000004E-3</c:v>
                </c:pt>
                <c:pt idx="15893">
                  <c:v>-1.9183200000000001E-2</c:v>
                </c:pt>
                <c:pt idx="15894">
                  <c:v>-1.25723E-2</c:v>
                </c:pt>
                <c:pt idx="15895">
                  <c:v>-2.87724E-2</c:v>
                </c:pt>
                <c:pt idx="15896">
                  <c:v>-1.0935800000000001E-2</c:v>
                </c:pt>
                <c:pt idx="15897">
                  <c:v>-7.9545999999999992E-3</c:v>
                </c:pt>
                <c:pt idx="15898">
                  <c:v>1.1981E-2</c:v>
                </c:pt>
                <c:pt idx="15899">
                  <c:v>6.8569200000000001E-4</c:v>
                </c:pt>
                <c:pt idx="15900">
                  <c:v>2.2439999999999999E-3</c:v>
                </c:pt>
                <c:pt idx="15901">
                  <c:v>-1.0449399999999999E-2</c:v>
                </c:pt>
                <c:pt idx="15902">
                  <c:v>-1.0725E-2</c:v>
                </c:pt>
                <c:pt idx="15903">
                  <c:v>-8.2673999999999994E-3</c:v>
                </c:pt>
                <c:pt idx="15904">
                  <c:v>-9.0284300000000005E-3</c:v>
                </c:pt>
                <c:pt idx="15905">
                  <c:v>-7.8935600000000009E-3</c:v>
                </c:pt>
                <c:pt idx="15906">
                  <c:v>-2.5649999999999999E-2</c:v>
                </c:pt>
                <c:pt idx="15907">
                  <c:v>-1.39732E-2</c:v>
                </c:pt>
                <c:pt idx="15908">
                  <c:v>-8.7928799999999994E-3</c:v>
                </c:pt>
                <c:pt idx="15909">
                  <c:v>-6.2713600000000001E-3</c:v>
                </c:pt>
                <c:pt idx="15910">
                  <c:v>-1.01023E-2</c:v>
                </c:pt>
                <c:pt idx="15911">
                  <c:v>6.8798100000000001E-3</c:v>
                </c:pt>
                <c:pt idx="15912">
                  <c:v>1.4266999999999999E-3</c:v>
                </c:pt>
                <c:pt idx="15913">
                  <c:v>-8.9311600000000005E-3</c:v>
                </c:pt>
                <c:pt idx="15914">
                  <c:v>-8.7194400000000002E-3</c:v>
                </c:pt>
                <c:pt idx="15915">
                  <c:v>5.8336300000000002E-3</c:v>
                </c:pt>
                <c:pt idx="15916">
                  <c:v>-3.5009400000000001E-3</c:v>
                </c:pt>
                <c:pt idx="15917">
                  <c:v>-5.6181E-3</c:v>
                </c:pt>
                <c:pt idx="15918">
                  <c:v>-1.42078E-2</c:v>
                </c:pt>
                <c:pt idx="15919">
                  <c:v>-7.5912499999999999E-3</c:v>
                </c:pt>
                <c:pt idx="15920">
                  <c:v>-1.45121E-2</c:v>
                </c:pt>
                <c:pt idx="15921">
                  <c:v>-1.5502E-2</c:v>
                </c:pt>
                <c:pt idx="15922">
                  <c:v>-4.7807700000000002E-3</c:v>
                </c:pt>
                <c:pt idx="15923">
                  <c:v>-8.5763899999999997E-3</c:v>
                </c:pt>
                <c:pt idx="15924">
                  <c:v>-5.4502500000000002E-3</c:v>
                </c:pt>
                <c:pt idx="15925">
                  <c:v>-1.26944E-2</c:v>
                </c:pt>
                <c:pt idx="15926">
                  <c:v>1.29509E-3</c:v>
                </c:pt>
                <c:pt idx="15927">
                  <c:v>4.34017E-3</c:v>
                </c:pt>
                <c:pt idx="15928">
                  <c:v>2.61097E-2</c:v>
                </c:pt>
                <c:pt idx="15929">
                  <c:v>1.4686600000000001E-3</c:v>
                </c:pt>
                <c:pt idx="15930">
                  <c:v>4.0512100000000004E-3</c:v>
                </c:pt>
                <c:pt idx="15931">
                  <c:v>-9.3545899999999994E-3</c:v>
                </c:pt>
                <c:pt idx="15932">
                  <c:v>-1.6091299999999999E-2</c:v>
                </c:pt>
                <c:pt idx="15933">
                  <c:v>1.00708E-3</c:v>
                </c:pt>
                <c:pt idx="15934">
                  <c:v>1.85871E-3</c:v>
                </c:pt>
                <c:pt idx="15935">
                  <c:v>1.65844E-3</c:v>
                </c:pt>
                <c:pt idx="15936">
                  <c:v>-2.2506699999999999E-4</c:v>
                </c:pt>
                <c:pt idx="15937">
                  <c:v>4.7998399999999997E-3</c:v>
                </c:pt>
                <c:pt idx="15938">
                  <c:v>7.9107299999999995E-3</c:v>
                </c:pt>
                <c:pt idx="15939">
                  <c:v>2.0901699999999999E-2</c:v>
                </c:pt>
                <c:pt idx="15940">
                  <c:v>-6.2417999999999996E-3</c:v>
                </c:pt>
                <c:pt idx="15941">
                  <c:v>1.6681700000000001E-2</c:v>
                </c:pt>
                <c:pt idx="15942">
                  <c:v>-2.1944E-3</c:v>
                </c:pt>
                <c:pt idx="15943">
                  <c:v>5.4035200000000002E-3</c:v>
                </c:pt>
                <c:pt idx="15944">
                  <c:v>3.4637499999999998E-3</c:v>
                </c:pt>
                <c:pt idx="15945">
                  <c:v>-1.0053599999999999E-2</c:v>
                </c:pt>
                <c:pt idx="15946">
                  <c:v>1.7337800000000001E-3</c:v>
                </c:pt>
                <c:pt idx="15947">
                  <c:v>3.0231499999999999E-4</c:v>
                </c:pt>
                <c:pt idx="15948">
                  <c:v>-1.0965300000000001E-2</c:v>
                </c:pt>
                <c:pt idx="15949">
                  <c:v>-4.1751899999999996E-3</c:v>
                </c:pt>
                <c:pt idx="15950">
                  <c:v>-8.1605900000000006E-3</c:v>
                </c:pt>
                <c:pt idx="15951">
                  <c:v>-1.5336000000000001E-2</c:v>
                </c:pt>
                <c:pt idx="15952">
                  <c:v>-4.0111499999999998E-3</c:v>
                </c:pt>
                <c:pt idx="15953">
                  <c:v>1.8844599999999999E-3</c:v>
                </c:pt>
                <c:pt idx="15954">
                  <c:v>-4.8027E-3</c:v>
                </c:pt>
                <c:pt idx="15955">
                  <c:v>-2.0800599999999999E-2</c:v>
                </c:pt>
                <c:pt idx="15956">
                  <c:v>-1.3164500000000001E-2</c:v>
                </c:pt>
                <c:pt idx="15957">
                  <c:v>-3.4904499999999998E-4</c:v>
                </c:pt>
                <c:pt idx="15958">
                  <c:v>-4.2400399999999996E-3</c:v>
                </c:pt>
                <c:pt idx="15959">
                  <c:v>-1.2226100000000001E-3</c:v>
                </c:pt>
                <c:pt idx="15960">
                  <c:v>-4.5299499999999996E-3</c:v>
                </c:pt>
                <c:pt idx="15961">
                  <c:v>1.89686E-3</c:v>
                </c:pt>
                <c:pt idx="15962">
                  <c:v>3.8814499999999998E-3</c:v>
                </c:pt>
                <c:pt idx="15963">
                  <c:v>3.4246400000000001E-3</c:v>
                </c:pt>
                <c:pt idx="15964">
                  <c:v>1.82772E-2</c:v>
                </c:pt>
                <c:pt idx="15965">
                  <c:v>2.99644E-3</c:v>
                </c:pt>
                <c:pt idx="15966">
                  <c:v>-3.7212399999999998E-3</c:v>
                </c:pt>
                <c:pt idx="15967">
                  <c:v>-2.0580300000000002E-3</c:v>
                </c:pt>
                <c:pt idx="15968">
                  <c:v>1.0576199999999999E-2</c:v>
                </c:pt>
                <c:pt idx="15969">
                  <c:v>3.65067E-3</c:v>
                </c:pt>
                <c:pt idx="15970">
                  <c:v>-4.1151E-3</c:v>
                </c:pt>
                <c:pt idx="15971">
                  <c:v>1.3485000000000001E-3</c:v>
                </c:pt>
                <c:pt idx="15972">
                  <c:v>1.5802400000000001E-2</c:v>
                </c:pt>
                <c:pt idx="15973">
                  <c:v>8.9473699999999996E-3</c:v>
                </c:pt>
                <c:pt idx="15974">
                  <c:v>-1.0870899999999999E-2</c:v>
                </c:pt>
                <c:pt idx="15975">
                  <c:v>1.45531E-3</c:v>
                </c:pt>
                <c:pt idx="15976">
                  <c:v>-1.15528E-2</c:v>
                </c:pt>
                <c:pt idx="15977">
                  <c:v>-2.70367E-3</c:v>
                </c:pt>
                <c:pt idx="15978">
                  <c:v>1.02787E-2</c:v>
                </c:pt>
                <c:pt idx="15979">
                  <c:v>1.7423600000000001E-3</c:v>
                </c:pt>
                <c:pt idx="15980">
                  <c:v>1.0287299999999999E-2</c:v>
                </c:pt>
                <c:pt idx="15981">
                  <c:v>1.38292E-2</c:v>
                </c:pt>
                <c:pt idx="15982">
                  <c:v>8.6364700000000003E-3</c:v>
                </c:pt>
                <c:pt idx="15983">
                  <c:v>1.7665899999999998E-2</c:v>
                </c:pt>
                <c:pt idx="15984">
                  <c:v>5.9557000000000004E-3</c:v>
                </c:pt>
                <c:pt idx="15985">
                  <c:v>1.3894999999999999E-2</c:v>
                </c:pt>
                <c:pt idx="15986">
                  <c:v>2.2687900000000001E-3</c:v>
                </c:pt>
                <c:pt idx="15987">
                  <c:v>-8.4238100000000003E-3</c:v>
                </c:pt>
                <c:pt idx="15988">
                  <c:v>-6.3247700000000004E-3</c:v>
                </c:pt>
                <c:pt idx="15989">
                  <c:v>8.8462799999999998E-3</c:v>
                </c:pt>
                <c:pt idx="15990">
                  <c:v>-1.3852099999999999E-2</c:v>
                </c:pt>
                <c:pt idx="15991">
                  <c:v>3.2959E-3</c:v>
                </c:pt>
                <c:pt idx="15992">
                  <c:v>-1.9331000000000001E-3</c:v>
                </c:pt>
                <c:pt idx="15993">
                  <c:v>-1.4841099999999999E-2</c:v>
                </c:pt>
                <c:pt idx="15994">
                  <c:v>-5.0449400000000004E-3</c:v>
                </c:pt>
                <c:pt idx="15995">
                  <c:v>-1.42641E-2</c:v>
                </c:pt>
                <c:pt idx="15996">
                  <c:v>-1.3332400000000001E-3</c:v>
                </c:pt>
                <c:pt idx="15997">
                  <c:v>-1.7223399999999999E-3</c:v>
                </c:pt>
                <c:pt idx="15998">
                  <c:v>-8.1043199999999999E-3</c:v>
                </c:pt>
                <c:pt idx="15999">
                  <c:v>-3.8833600000000002E-3</c:v>
                </c:pt>
                <c:pt idx="16000">
                  <c:v>-8.2063699999999993E-3</c:v>
                </c:pt>
                <c:pt idx="16001">
                  <c:v>-3.74603E-3</c:v>
                </c:pt>
                <c:pt idx="16002">
                  <c:v>-6.9026900000000004E-3</c:v>
                </c:pt>
                <c:pt idx="16003">
                  <c:v>-1.2922299999999999E-3</c:v>
                </c:pt>
                <c:pt idx="16004">
                  <c:v>1.38664E-3</c:v>
                </c:pt>
                <c:pt idx="16005">
                  <c:v>1.1392599999999999E-2</c:v>
                </c:pt>
                <c:pt idx="16006">
                  <c:v>-2.3622500000000002E-3</c:v>
                </c:pt>
                <c:pt idx="16007">
                  <c:v>1.9502600000000001E-3</c:v>
                </c:pt>
                <c:pt idx="16008">
                  <c:v>7.3547400000000002E-3</c:v>
                </c:pt>
                <c:pt idx="16009">
                  <c:v>9.1705299999999997E-3</c:v>
                </c:pt>
                <c:pt idx="16010">
                  <c:v>1.43337E-3</c:v>
                </c:pt>
                <c:pt idx="16011">
                  <c:v>8.0413800000000007E-3</c:v>
                </c:pt>
                <c:pt idx="16012">
                  <c:v>-4.5738200000000001E-3</c:v>
                </c:pt>
                <c:pt idx="16013">
                  <c:v>1.06564E-2</c:v>
                </c:pt>
                <c:pt idx="16014">
                  <c:v>-9.5901500000000004E-3</c:v>
                </c:pt>
                <c:pt idx="16015">
                  <c:v>-1.2111699999999999E-3</c:v>
                </c:pt>
                <c:pt idx="16016">
                  <c:v>-5.15366E-3</c:v>
                </c:pt>
                <c:pt idx="16017">
                  <c:v>-1.00307E-2</c:v>
                </c:pt>
                <c:pt idx="16018">
                  <c:v>-6.2465699999999999E-3</c:v>
                </c:pt>
                <c:pt idx="16019">
                  <c:v>7.3127699999999997E-3</c:v>
                </c:pt>
                <c:pt idx="16020">
                  <c:v>-4.7426200000000003E-3</c:v>
                </c:pt>
                <c:pt idx="16021">
                  <c:v>-4.9400299999999998E-3</c:v>
                </c:pt>
                <c:pt idx="16022">
                  <c:v>-6.1120999999999997E-3</c:v>
                </c:pt>
                <c:pt idx="16023">
                  <c:v>9.3107199999999998E-3</c:v>
                </c:pt>
                <c:pt idx="16024">
                  <c:v>8.7537799999999992E-3</c:v>
                </c:pt>
                <c:pt idx="16025">
                  <c:v>1.4163E-2</c:v>
                </c:pt>
                <c:pt idx="16026">
                  <c:v>1.6936300000000001E-2</c:v>
                </c:pt>
                <c:pt idx="16027">
                  <c:v>8.0070499999999999E-3</c:v>
                </c:pt>
                <c:pt idx="16028">
                  <c:v>5.0725900000000001E-3</c:v>
                </c:pt>
                <c:pt idx="16029">
                  <c:v>-1.3580300000000001E-3</c:v>
                </c:pt>
                <c:pt idx="16030">
                  <c:v>-6.4420700000000003E-3</c:v>
                </c:pt>
                <c:pt idx="16031">
                  <c:v>1.1558499999999999E-3</c:v>
                </c:pt>
                <c:pt idx="16032">
                  <c:v>-1.02434E-2</c:v>
                </c:pt>
                <c:pt idx="16033">
                  <c:v>5.9270900000000003E-3</c:v>
                </c:pt>
                <c:pt idx="16034">
                  <c:v>-1.5230199999999999E-3</c:v>
                </c:pt>
                <c:pt idx="16035">
                  <c:v>-1.9006699999999999E-3</c:v>
                </c:pt>
                <c:pt idx="16036">
                  <c:v>1.02034E-2</c:v>
                </c:pt>
                <c:pt idx="16037">
                  <c:v>-4.88186E-3</c:v>
                </c:pt>
                <c:pt idx="16038">
                  <c:v>2.0057700000000001E-2</c:v>
                </c:pt>
                <c:pt idx="16039">
                  <c:v>3.4980800000000002E-3</c:v>
                </c:pt>
                <c:pt idx="16040" formatCode="0.00E+00">
                  <c:v>1.14279E-2</c:v>
                </c:pt>
                <c:pt idx="16041">
                  <c:v>1.7173799999999999E-2</c:v>
                </c:pt>
                <c:pt idx="16042">
                  <c:v>1.06611E-2</c:v>
                </c:pt>
                <c:pt idx="16043">
                  <c:v>2.3734999999999999E-2</c:v>
                </c:pt>
                <c:pt idx="16044">
                  <c:v>1.54991E-2</c:v>
                </c:pt>
                <c:pt idx="16045">
                  <c:v>1.4201200000000001E-2</c:v>
                </c:pt>
                <c:pt idx="16046">
                  <c:v>6.2646899999999998E-3</c:v>
                </c:pt>
                <c:pt idx="16047">
                  <c:v>7.6923399999999998E-3</c:v>
                </c:pt>
                <c:pt idx="16048">
                  <c:v>1.2710600000000001E-2</c:v>
                </c:pt>
                <c:pt idx="16049">
                  <c:v>1.2610400000000001E-2</c:v>
                </c:pt>
                <c:pt idx="16050">
                  <c:v>4.0388100000000003E-3</c:v>
                </c:pt>
                <c:pt idx="16051">
                  <c:v>1.3690000000000001E-2</c:v>
                </c:pt>
                <c:pt idx="16052">
                  <c:v>1.38245E-2</c:v>
                </c:pt>
                <c:pt idx="16053">
                  <c:v>1.49899E-2</c:v>
                </c:pt>
                <c:pt idx="16054">
                  <c:v>4.0893600000000002E-3</c:v>
                </c:pt>
                <c:pt idx="16055">
                  <c:v>2.3365E-3</c:v>
                </c:pt>
                <c:pt idx="16056">
                  <c:v>1.6515700000000001E-2</c:v>
                </c:pt>
                <c:pt idx="16057">
                  <c:v>6.7815799999999997E-3</c:v>
                </c:pt>
                <c:pt idx="16058">
                  <c:v>1.18265E-2</c:v>
                </c:pt>
                <c:pt idx="16059">
                  <c:v>8.8014600000000005E-3</c:v>
                </c:pt>
                <c:pt idx="16060">
                  <c:v>1.30939E-2</c:v>
                </c:pt>
                <c:pt idx="16061">
                  <c:v>2.64263E-2</c:v>
                </c:pt>
                <c:pt idx="16062">
                  <c:v>2.1681800000000001E-2</c:v>
                </c:pt>
                <c:pt idx="16063">
                  <c:v>4.1084299999999997E-3</c:v>
                </c:pt>
                <c:pt idx="16064">
                  <c:v>1.2437800000000001E-2</c:v>
                </c:pt>
                <c:pt idx="16065">
                  <c:v>2.9611599999999998E-2</c:v>
                </c:pt>
                <c:pt idx="16066">
                  <c:v>1.7314900000000001E-2</c:v>
                </c:pt>
                <c:pt idx="16067">
                  <c:v>2.24209E-3</c:v>
                </c:pt>
                <c:pt idx="16068">
                  <c:v>1.28822E-2</c:v>
                </c:pt>
                <c:pt idx="16069">
                  <c:v>1.2538000000000001E-2</c:v>
                </c:pt>
                <c:pt idx="16070">
                  <c:v>9.4232599999999993E-3</c:v>
                </c:pt>
                <c:pt idx="16071">
                  <c:v>-3.8023000000000002E-3</c:v>
                </c:pt>
                <c:pt idx="16072">
                  <c:v>8.7842900000000002E-3</c:v>
                </c:pt>
                <c:pt idx="16073">
                  <c:v>1.49765E-2</c:v>
                </c:pt>
                <c:pt idx="16074">
                  <c:v>9.4547299999999997E-3</c:v>
                </c:pt>
                <c:pt idx="16075">
                  <c:v>1.3017700000000001E-3</c:v>
                </c:pt>
                <c:pt idx="16076">
                  <c:v>8.8758499999999994E-3</c:v>
                </c:pt>
                <c:pt idx="16077">
                  <c:v>1.4707599999999999E-2</c:v>
                </c:pt>
                <c:pt idx="16078">
                  <c:v>1.7373099999999999E-2</c:v>
                </c:pt>
                <c:pt idx="16079">
                  <c:v>2.5203699999999999E-2</c:v>
                </c:pt>
                <c:pt idx="16080">
                  <c:v>1.8397299999999998E-2</c:v>
                </c:pt>
                <c:pt idx="16081">
                  <c:v>4.9705499999999998E-3</c:v>
                </c:pt>
                <c:pt idx="16082">
                  <c:v>7.7209499999999999E-3</c:v>
                </c:pt>
                <c:pt idx="16083">
                  <c:v>2.80094E-3</c:v>
                </c:pt>
                <c:pt idx="16084">
                  <c:v>3.1461700000000002E-3</c:v>
                </c:pt>
                <c:pt idx="16085">
                  <c:v>1.31474E-2</c:v>
                </c:pt>
                <c:pt idx="16086">
                  <c:v>5.9356699999999997E-3</c:v>
                </c:pt>
                <c:pt idx="16087">
                  <c:v>-7.6904299999999998E-3</c:v>
                </c:pt>
                <c:pt idx="16088">
                  <c:v>1.0308299999999999E-2</c:v>
                </c:pt>
                <c:pt idx="16089">
                  <c:v>2.2688900000000001E-2</c:v>
                </c:pt>
                <c:pt idx="16090">
                  <c:v>1.7570499999999999E-2</c:v>
                </c:pt>
                <c:pt idx="16091">
                  <c:v>2.1716099999999999E-2</c:v>
                </c:pt>
                <c:pt idx="16092">
                  <c:v>8.0175400000000001E-3</c:v>
                </c:pt>
                <c:pt idx="16093">
                  <c:v>8.78811E-3</c:v>
                </c:pt>
                <c:pt idx="16094">
                  <c:v>1.16825E-2</c:v>
                </c:pt>
                <c:pt idx="16095">
                  <c:v>4.61006E-3</c:v>
                </c:pt>
                <c:pt idx="16096">
                  <c:v>1.1274299999999999E-2</c:v>
                </c:pt>
                <c:pt idx="16097">
                  <c:v>1.3203599999999999E-2</c:v>
                </c:pt>
                <c:pt idx="16098">
                  <c:v>9.3574499999999998E-3</c:v>
                </c:pt>
                <c:pt idx="16099">
                  <c:v>1.58529E-2</c:v>
                </c:pt>
                <c:pt idx="16100">
                  <c:v>7.0972400000000003E-3</c:v>
                </c:pt>
                <c:pt idx="16101">
                  <c:v>-2.1705600000000002E-3</c:v>
                </c:pt>
                <c:pt idx="16102">
                  <c:v>1.32847E-2</c:v>
                </c:pt>
                <c:pt idx="16103">
                  <c:v>1.02825E-2</c:v>
                </c:pt>
                <c:pt idx="16104">
                  <c:v>1.1014899999999999E-2</c:v>
                </c:pt>
                <c:pt idx="16105">
                  <c:v>5.4950700000000003E-3</c:v>
                </c:pt>
                <c:pt idx="16106">
                  <c:v>1.2111699999999999E-3</c:v>
                </c:pt>
                <c:pt idx="16107">
                  <c:v>1.8734000000000001E-2</c:v>
                </c:pt>
                <c:pt idx="16108">
                  <c:v>2.14577E-4</c:v>
                </c:pt>
                <c:pt idx="16109">
                  <c:v>8.9244800000000003E-3</c:v>
                </c:pt>
                <c:pt idx="16110">
                  <c:v>-2.03323E-3</c:v>
                </c:pt>
                <c:pt idx="16111">
                  <c:v>1.8183700000000001E-2</c:v>
                </c:pt>
                <c:pt idx="16112" formatCode="0.00E+00">
                  <c:v>1.3552700000000001E-2</c:v>
                </c:pt>
                <c:pt idx="16113">
                  <c:v>6.75583E-3</c:v>
                </c:pt>
                <c:pt idx="16114">
                  <c:v>1.1591000000000001E-2</c:v>
                </c:pt>
                <c:pt idx="16115">
                  <c:v>7.6856600000000004E-3</c:v>
                </c:pt>
                <c:pt idx="16116">
                  <c:v>1.06707E-2</c:v>
                </c:pt>
                <c:pt idx="16117">
                  <c:v>1.9681899999999999E-2</c:v>
                </c:pt>
                <c:pt idx="16118">
                  <c:v>1.35584E-2</c:v>
                </c:pt>
                <c:pt idx="16119">
                  <c:v>1.13478E-2</c:v>
                </c:pt>
                <c:pt idx="16120">
                  <c:v>8.8224400000000008E-3</c:v>
                </c:pt>
                <c:pt idx="16121">
                  <c:v>2.9096600000000001E-3</c:v>
                </c:pt>
                <c:pt idx="16122">
                  <c:v>2.1506299999999999E-2</c:v>
                </c:pt>
                <c:pt idx="16123">
                  <c:v>1.55649E-2</c:v>
                </c:pt>
                <c:pt idx="16124">
                  <c:v>8.8739400000000003E-3</c:v>
                </c:pt>
                <c:pt idx="16125">
                  <c:v>1.59492E-2</c:v>
                </c:pt>
                <c:pt idx="16126">
                  <c:v>1.0026E-2</c:v>
                </c:pt>
                <c:pt idx="16127">
                  <c:v>2.1531100000000001E-2</c:v>
                </c:pt>
                <c:pt idx="16128">
                  <c:v>1.61409E-2</c:v>
                </c:pt>
                <c:pt idx="16129">
                  <c:v>2.23923E-2</c:v>
                </c:pt>
                <c:pt idx="16130">
                  <c:v>1.11599E-2</c:v>
                </c:pt>
                <c:pt idx="16131">
                  <c:v>1.8331500000000001E-2</c:v>
                </c:pt>
                <c:pt idx="16132">
                  <c:v>5.3443900000000001E-3</c:v>
                </c:pt>
                <c:pt idx="16133">
                  <c:v>4.8637400000000001E-3</c:v>
                </c:pt>
                <c:pt idx="16134" formatCode="0.00E+00">
                  <c:v>2.5044400000000001E-2</c:v>
                </c:pt>
                <c:pt idx="16135">
                  <c:v>2.32067E-2</c:v>
                </c:pt>
                <c:pt idx="16136">
                  <c:v>2.7061499999999999E-2</c:v>
                </c:pt>
                <c:pt idx="16137">
                  <c:v>1.8189400000000001E-2</c:v>
                </c:pt>
                <c:pt idx="16138">
                  <c:v>2.6925999999999999E-2</c:v>
                </c:pt>
                <c:pt idx="16139">
                  <c:v>2.7574499999999998E-2</c:v>
                </c:pt>
                <c:pt idx="16140">
                  <c:v>1.7494200000000001E-2</c:v>
                </c:pt>
                <c:pt idx="16141">
                  <c:v>2.1347000000000001E-2</c:v>
                </c:pt>
                <c:pt idx="16142">
                  <c:v>2.3658800000000001E-2</c:v>
                </c:pt>
                <c:pt idx="16143">
                  <c:v>1.70937E-2</c:v>
                </c:pt>
                <c:pt idx="16144">
                  <c:v>8.1901600000000001E-3</c:v>
                </c:pt>
                <c:pt idx="16145">
                  <c:v>6.2370300000000002E-3</c:v>
                </c:pt>
                <c:pt idx="16146">
                  <c:v>1.4809599999999999E-2</c:v>
                </c:pt>
                <c:pt idx="16147" formatCode="0.00E+00">
                  <c:v>2.1204000000000001E-2</c:v>
                </c:pt>
                <c:pt idx="16148">
                  <c:v>1.30329E-2</c:v>
                </c:pt>
                <c:pt idx="16149">
                  <c:v>2.8503400000000002E-2</c:v>
                </c:pt>
                <c:pt idx="16150">
                  <c:v>1.51348E-2</c:v>
                </c:pt>
                <c:pt idx="16151">
                  <c:v>1.0536200000000001E-2</c:v>
                </c:pt>
                <c:pt idx="16152">
                  <c:v>9.5186200000000002E-3</c:v>
                </c:pt>
                <c:pt idx="16153">
                  <c:v>2.5672899999999998E-2</c:v>
                </c:pt>
                <c:pt idx="16154">
                  <c:v>2.5477400000000001E-2</c:v>
                </c:pt>
                <c:pt idx="16155">
                  <c:v>1.55859E-2</c:v>
                </c:pt>
                <c:pt idx="16156">
                  <c:v>1.86214E-2</c:v>
                </c:pt>
                <c:pt idx="16157">
                  <c:v>1.0787E-2</c:v>
                </c:pt>
                <c:pt idx="16158">
                  <c:v>1.16405E-2</c:v>
                </c:pt>
                <c:pt idx="16159">
                  <c:v>6.4439800000000002E-3</c:v>
                </c:pt>
                <c:pt idx="16160">
                  <c:v>2.5909399999999999E-2</c:v>
                </c:pt>
                <c:pt idx="16161">
                  <c:v>9.9105800000000004E-3</c:v>
                </c:pt>
                <c:pt idx="16162">
                  <c:v>1.0129000000000001E-2</c:v>
                </c:pt>
                <c:pt idx="16163">
                  <c:v>7.86304E-3</c:v>
                </c:pt>
                <c:pt idx="16164">
                  <c:v>1.7419799999999999E-2</c:v>
                </c:pt>
                <c:pt idx="16165">
                  <c:v>5.9471100000000002E-3</c:v>
                </c:pt>
                <c:pt idx="16166">
                  <c:v>1.92938E-2</c:v>
                </c:pt>
                <c:pt idx="16167">
                  <c:v>2.41795E-2</c:v>
                </c:pt>
                <c:pt idx="16168">
                  <c:v>1.89772E-2</c:v>
                </c:pt>
                <c:pt idx="16169">
                  <c:v>1.8042599999999999E-2</c:v>
                </c:pt>
                <c:pt idx="16170">
                  <c:v>2.4743999999999999E-2</c:v>
                </c:pt>
                <c:pt idx="16171">
                  <c:v>2.0014799999999999E-2</c:v>
                </c:pt>
                <c:pt idx="16172">
                  <c:v>2.2870100000000001E-2</c:v>
                </c:pt>
                <c:pt idx="16173">
                  <c:v>1.52617E-2</c:v>
                </c:pt>
                <c:pt idx="16174">
                  <c:v>1.8070200000000002E-2</c:v>
                </c:pt>
                <c:pt idx="16175">
                  <c:v>2.6536000000000001E-2</c:v>
                </c:pt>
                <c:pt idx="16176">
                  <c:v>2.6014300000000001E-2</c:v>
                </c:pt>
                <c:pt idx="16177">
                  <c:v>3.1755400000000003E-2</c:v>
                </c:pt>
                <c:pt idx="16178">
                  <c:v>2.4439800000000001E-2</c:v>
                </c:pt>
                <c:pt idx="16179">
                  <c:v>1.32523E-2</c:v>
                </c:pt>
                <c:pt idx="16180">
                  <c:v>1.4167799999999999E-2</c:v>
                </c:pt>
                <c:pt idx="16181">
                  <c:v>2.7010900000000001E-2</c:v>
                </c:pt>
                <c:pt idx="16182">
                  <c:v>3.2516499999999997E-2</c:v>
                </c:pt>
                <c:pt idx="16183">
                  <c:v>2.37875E-2</c:v>
                </c:pt>
                <c:pt idx="16184">
                  <c:v>1.40085E-2</c:v>
                </c:pt>
                <c:pt idx="16185">
                  <c:v>1.03102E-2</c:v>
                </c:pt>
                <c:pt idx="16186">
                  <c:v>1.2458800000000001E-2</c:v>
                </c:pt>
                <c:pt idx="16187">
                  <c:v>1.74932E-2</c:v>
                </c:pt>
                <c:pt idx="16188">
                  <c:v>1.4514000000000001E-2</c:v>
                </c:pt>
                <c:pt idx="16189">
                  <c:v>1.00851E-2</c:v>
                </c:pt>
                <c:pt idx="16190">
                  <c:v>8.7661700000000002E-3</c:v>
                </c:pt>
                <c:pt idx="16191">
                  <c:v>1.5914000000000001E-2</c:v>
                </c:pt>
                <c:pt idx="16192">
                  <c:v>1.7588599999999999E-2</c:v>
                </c:pt>
                <c:pt idx="16193">
                  <c:v>2.2021300000000001E-2</c:v>
                </c:pt>
                <c:pt idx="16194">
                  <c:v>1.3731E-2</c:v>
                </c:pt>
                <c:pt idx="16195">
                  <c:v>1.8096899999999999E-2</c:v>
                </c:pt>
                <c:pt idx="16196">
                  <c:v>9.7103099999999998E-3</c:v>
                </c:pt>
                <c:pt idx="16197">
                  <c:v>7.0896099999999997E-3</c:v>
                </c:pt>
                <c:pt idx="16198">
                  <c:v>1.27735E-2</c:v>
                </c:pt>
                <c:pt idx="16199">
                  <c:v>1.86949E-2</c:v>
                </c:pt>
                <c:pt idx="16200">
                  <c:v>4.1389500000000001E-4</c:v>
                </c:pt>
                <c:pt idx="16201">
                  <c:v>6.1130500000000001E-3</c:v>
                </c:pt>
                <c:pt idx="16202">
                  <c:v>6.6270799999999996E-3</c:v>
                </c:pt>
                <c:pt idx="16203">
                  <c:v>4.8303599999999997E-3</c:v>
                </c:pt>
                <c:pt idx="16204">
                  <c:v>1.03188E-3</c:v>
                </c:pt>
                <c:pt idx="16205">
                  <c:v>4.5175600000000003E-3</c:v>
                </c:pt>
                <c:pt idx="16206">
                  <c:v>1.65854E-2</c:v>
                </c:pt>
                <c:pt idx="16207">
                  <c:v>1.1975299999999999E-2</c:v>
                </c:pt>
                <c:pt idx="16208">
                  <c:v>1.18475E-2</c:v>
                </c:pt>
                <c:pt idx="16209">
                  <c:v>2.07052E-2</c:v>
                </c:pt>
                <c:pt idx="16210">
                  <c:v>1.25494E-2</c:v>
                </c:pt>
                <c:pt idx="16211">
                  <c:v>1.45264E-2</c:v>
                </c:pt>
                <c:pt idx="16212">
                  <c:v>1.7045000000000001E-2</c:v>
                </c:pt>
                <c:pt idx="16213">
                  <c:v>2.0695700000000001E-2</c:v>
                </c:pt>
                <c:pt idx="16214">
                  <c:v>1.2763999999999999E-2</c:v>
                </c:pt>
                <c:pt idx="16215">
                  <c:v>2.77033E-2</c:v>
                </c:pt>
                <c:pt idx="16216">
                  <c:v>1.6017900000000002E-2</c:v>
                </c:pt>
                <c:pt idx="16217">
                  <c:v>1.37205E-2</c:v>
                </c:pt>
                <c:pt idx="16218">
                  <c:v>1.86663E-2</c:v>
                </c:pt>
                <c:pt idx="16219">
                  <c:v>5.8765400000000004E-3</c:v>
                </c:pt>
                <c:pt idx="16220">
                  <c:v>2.5176E-2</c:v>
                </c:pt>
                <c:pt idx="16221">
                  <c:v>6.0720399999999999E-3</c:v>
                </c:pt>
                <c:pt idx="16222">
                  <c:v>1.5216800000000001E-2</c:v>
                </c:pt>
                <c:pt idx="16223">
                  <c:v>9.2868800000000008E-3</c:v>
                </c:pt>
                <c:pt idx="16224">
                  <c:v>9.2773400000000002E-3</c:v>
                </c:pt>
                <c:pt idx="16225">
                  <c:v>5.0687800000000002E-3</c:v>
                </c:pt>
                <c:pt idx="16226">
                  <c:v>4.1570699999999997E-3</c:v>
                </c:pt>
                <c:pt idx="16227">
                  <c:v>1.72596E-2</c:v>
                </c:pt>
                <c:pt idx="16228">
                  <c:v>-4.6033899999999997E-3</c:v>
                </c:pt>
                <c:pt idx="16229">
                  <c:v>6.9408400000000002E-3</c:v>
                </c:pt>
                <c:pt idx="16230">
                  <c:v>9.5682100000000006E-3</c:v>
                </c:pt>
                <c:pt idx="16231">
                  <c:v>1.6756099999999999E-2</c:v>
                </c:pt>
                <c:pt idx="16232">
                  <c:v>-4.4403100000000003E-3</c:v>
                </c:pt>
                <c:pt idx="16233">
                  <c:v>1.04628E-2</c:v>
                </c:pt>
                <c:pt idx="16234">
                  <c:v>3.3073400000000002E-3</c:v>
                </c:pt>
                <c:pt idx="16235">
                  <c:v>1.1613800000000001E-2</c:v>
                </c:pt>
                <c:pt idx="16236">
                  <c:v>1.40285E-3</c:v>
                </c:pt>
                <c:pt idx="16237">
                  <c:v>-8.2387899999999993E-3</c:v>
                </c:pt>
                <c:pt idx="16238">
                  <c:v>4.62818E-3</c:v>
                </c:pt>
                <c:pt idx="16239">
                  <c:v>9.4890600000000001E-4</c:v>
                </c:pt>
                <c:pt idx="16240">
                  <c:v>1.2517E-2</c:v>
                </c:pt>
                <c:pt idx="16241">
                  <c:v>4.1904400000000001E-3</c:v>
                </c:pt>
                <c:pt idx="16242">
                  <c:v>6.8550099999999999E-3</c:v>
                </c:pt>
                <c:pt idx="16243" formatCode="0.00E+00">
                  <c:v>-2.8610199999999999E-6</c:v>
                </c:pt>
                <c:pt idx="16244">
                  <c:v>1.25656E-2</c:v>
                </c:pt>
                <c:pt idx="16245">
                  <c:v>-3.87287E-3</c:v>
                </c:pt>
                <c:pt idx="16246">
                  <c:v>3.3187899999999998E-3</c:v>
                </c:pt>
                <c:pt idx="16247">
                  <c:v>1.15776E-2</c:v>
                </c:pt>
                <c:pt idx="16248">
                  <c:v>1.9345299999999999E-2</c:v>
                </c:pt>
                <c:pt idx="16249">
                  <c:v>2.04086E-4</c:v>
                </c:pt>
                <c:pt idx="16250">
                  <c:v>1.0452300000000001E-3</c:v>
                </c:pt>
                <c:pt idx="16251">
                  <c:v>5.4731399999999996E-3</c:v>
                </c:pt>
                <c:pt idx="16252">
                  <c:v>2.2993100000000002E-3</c:v>
                </c:pt>
                <c:pt idx="16253">
                  <c:v>-3.4513500000000002E-3</c:v>
                </c:pt>
                <c:pt idx="16254">
                  <c:v>1.28174E-2</c:v>
                </c:pt>
                <c:pt idx="16255">
                  <c:v>9.8152199999999995E-3</c:v>
                </c:pt>
                <c:pt idx="16256">
                  <c:v>1.35651E-2</c:v>
                </c:pt>
                <c:pt idx="16257">
                  <c:v>7.3251699999999998E-3</c:v>
                </c:pt>
                <c:pt idx="16258">
                  <c:v>1.0995899999999999E-3</c:v>
                </c:pt>
                <c:pt idx="16259">
                  <c:v>2.4184199999999999E-2</c:v>
                </c:pt>
                <c:pt idx="16260">
                  <c:v>-6.8082799999999999E-3</c:v>
                </c:pt>
                <c:pt idx="16261" formatCode="0.00E+00">
                  <c:v>8.7738000000000006E-5</c:v>
                </c:pt>
                <c:pt idx="16262">
                  <c:v>6.5526999999999998E-3</c:v>
                </c:pt>
                <c:pt idx="16263">
                  <c:v>-1.6832399999999999E-3</c:v>
                </c:pt>
                <c:pt idx="16264">
                  <c:v>-1.41554E-2</c:v>
                </c:pt>
                <c:pt idx="16265">
                  <c:v>-4.6405800000000001E-3</c:v>
                </c:pt>
                <c:pt idx="16266" formatCode="0.00E+00">
                  <c:v>-2.9516199999999999E-3</c:v>
                </c:pt>
                <c:pt idx="16267">
                  <c:v>1.9493100000000001E-3</c:v>
                </c:pt>
                <c:pt idx="16268">
                  <c:v>-3.87383E-3</c:v>
                </c:pt>
                <c:pt idx="16269">
                  <c:v>-9.8161700000000008E-3</c:v>
                </c:pt>
                <c:pt idx="16270">
                  <c:v>-1.94454E-3</c:v>
                </c:pt>
                <c:pt idx="16271">
                  <c:v>-1.6784699999999999E-4</c:v>
                </c:pt>
                <c:pt idx="16272">
                  <c:v>5.3777699999999996E-3</c:v>
                </c:pt>
                <c:pt idx="16273">
                  <c:v>8.1014599999999996E-3</c:v>
                </c:pt>
                <c:pt idx="16274">
                  <c:v>6.6480599999999999E-3</c:v>
                </c:pt>
                <c:pt idx="16275">
                  <c:v>-1.04113E-2</c:v>
                </c:pt>
                <c:pt idx="16276">
                  <c:v>3.5638800000000002E-3</c:v>
                </c:pt>
                <c:pt idx="16277">
                  <c:v>8.9931500000000003E-4</c:v>
                </c:pt>
                <c:pt idx="16278">
                  <c:v>2.4948100000000001E-3</c:v>
                </c:pt>
                <c:pt idx="16279">
                  <c:v>9.9811599999999993E-3</c:v>
                </c:pt>
                <c:pt idx="16280">
                  <c:v>1.20745E-2</c:v>
                </c:pt>
                <c:pt idx="16281">
                  <c:v>5.7888000000000004E-4</c:v>
                </c:pt>
                <c:pt idx="16282">
                  <c:v>8.1539200000000003E-3</c:v>
                </c:pt>
                <c:pt idx="16283">
                  <c:v>6.5050100000000003E-3</c:v>
                </c:pt>
                <c:pt idx="16284">
                  <c:v>5.36251E-3</c:v>
                </c:pt>
                <c:pt idx="16285">
                  <c:v>-4.31061E-4</c:v>
                </c:pt>
                <c:pt idx="16286">
                  <c:v>-8.1281700000000005E-3</c:v>
                </c:pt>
                <c:pt idx="16287">
                  <c:v>-7.6379799999999999E-3</c:v>
                </c:pt>
                <c:pt idx="16288">
                  <c:v>7.1506499999999997E-3</c:v>
                </c:pt>
                <c:pt idx="16289">
                  <c:v>-4.06647E-3</c:v>
                </c:pt>
                <c:pt idx="16290">
                  <c:v>-6.0272199999999998E-4</c:v>
                </c:pt>
                <c:pt idx="16291">
                  <c:v>-3.58391E-3</c:v>
                </c:pt>
                <c:pt idx="16292">
                  <c:v>4.9514800000000003E-3</c:v>
                </c:pt>
                <c:pt idx="16293">
                  <c:v>-6.5364799999999999E-3</c:v>
                </c:pt>
                <c:pt idx="16294">
                  <c:v>6.4373E-3</c:v>
                </c:pt>
                <c:pt idx="16295">
                  <c:v>8.9149499999999996E-3</c:v>
                </c:pt>
                <c:pt idx="16296">
                  <c:v>3.8671500000000002E-3</c:v>
                </c:pt>
                <c:pt idx="16297">
                  <c:v>-5.5027000000000001E-3</c:v>
                </c:pt>
                <c:pt idx="16298">
                  <c:v>-3.8871800000000001E-3</c:v>
                </c:pt>
                <c:pt idx="16299">
                  <c:v>5.9213599999999996E-3</c:v>
                </c:pt>
                <c:pt idx="16300">
                  <c:v>3.1251899999999999E-3</c:v>
                </c:pt>
                <c:pt idx="16301">
                  <c:v>-2.0360899999999999E-3</c:v>
                </c:pt>
                <c:pt idx="16302">
                  <c:v>1.8262899999999999E-3</c:v>
                </c:pt>
                <c:pt idx="16303">
                  <c:v>9.7255699999999994E-3</c:v>
                </c:pt>
                <c:pt idx="16304">
                  <c:v>4.88377E-3</c:v>
                </c:pt>
                <c:pt idx="16305">
                  <c:v>-7.4567799999999997E-3</c:v>
                </c:pt>
                <c:pt idx="16306">
                  <c:v>6.4744900000000003E-3</c:v>
                </c:pt>
                <c:pt idx="16307">
                  <c:v>6.2694500000000002E-3</c:v>
                </c:pt>
                <c:pt idx="16308">
                  <c:v>4.2543399999999997E-3</c:v>
                </c:pt>
                <c:pt idx="16309">
                  <c:v>-6.7529699999999996E-3</c:v>
                </c:pt>
                <c:pt idx="16310">
                  <c:v>-4.8313100000000001E-3</c:v>
                </c:pt>
                <c:pt idx="16311">
                  <c:v>8.7261200000000004E-4</c:v>
                </c:pt>
                <c:pt idx="16312">
                  <c:v>-1.1317300000000001E-2</c:v>
                </c:pt>
                <c:pt idx="16313">
                  <c:v>-1.19638E-2</c:v>
                </c:pt>
                <c:pt idx="16314">
                  <c:v>-4.0960299999999996E-3</c:v>
                </c:pt>
                <c:pt idx="16315">
                  <c:v>4.3258699999999999E-3</c:v>
                </c:pt>
                <c:pt idx="16316">
                  <c:v>-7.7753099999999997E-3</c:v>
                </c:pt>
                <c:pt idx="16317">
                  <c:v>3.5581599999999999E-3</c:v>
                </c:pt>
                <c:pt idx="16318">
                  <c:v>-2.5682399999999998E-3</c:v>
                </c:pt>
                <c:pt idx="16319">
                  <c:v>8.2492799999999995E-3</c:v>
                </c:pt>
                <c:pt idx="16320">
                  <c:v>5.76401E-3</c:v>
                </c:pt>
                <c:pt idx="16321">
                  <c:v>-2.09618E-3</c:v>
                </c:pt>
                <c:pt idx="16322" formatCode="0.00E+00">
                  <c:v>1.4371900000000001E-3</c:v>
                </c:pt>
                <c:pt idx="16323">
                  <c:v>7.1096400000000004E-3</c:v>
                </c:pt>
                <c:pt idx="16324">
                  <c:v>-6.2503799999999998E-3</c:v>
                </c:pt>
                <c:pt idx="16325">
                  <c:v>-1.10054E-2</c:v>
                </c:pt>
                <c:pt idx="16326">
                  <c:v>4.2200099999999997E-3</c:v>
                </c:pt>
                <c:pt idx="16327">
                  <c:v>-1.07574E-2</c:v>
                </c:pt>
                <c:pt idx="16328">
                  <c:v>1.4258399999999999E-2</c:v>
                </c:pt>
                <c:pt idx="16329">
                  <c:v>-4.7588300000000002E-4</c:v>
                </c:pt>
                <c:pt idx="16330">
                  <c:v>-1.56403E-4</c:v>
                </c:pt>
                <c:pt idx="16331">
                  <c:v>-4.1227299999999998E-3</c:v>
                </c:pt>
                <c:pt idx="16332">
                  <c:v>2.0527799999999999E-2</c:v>
                </c:pt>
                <c:pt idx="16333">
                  <c:v>1.4686599999999999E-2</c:v>
                </c:pt>
                <c:pt idx="16334">
                  <c:v>8.7423299999999995E-3</c:v>
                </c:pt>
                <c:pt idx="16335">
                  <c:v>1.5623099999999999E-2</c:v>
                </c:pt>
                <c:pt idx="16336">
                  <c:v>1.8444100000000001E-3</c:v>
                </c:pt>
                <c:pt idx="16337">
                  <c:v>1.3067199999999999E-2</c:v>
                </c:pt>
                <c:pt idx="16338">
                  <c:v>-5.4454799999999999E-3</c:v>
                </c:pt>
                <c:pt idx="16339">
                  <c:v>1.1282E-2</c:v>
                </c:pt>
                <c:pt idx="16340">
                  <c:v>3.41129E-3</c:v>
                </c:pt>
                <c:pt idx="16341">
                  <c:v>-4.6462999999999999E-3</c:v>
                </c:pt>
                <c:pt idx="16342">
                  <c:v>-1.6098000000000001E-2</c:v>
                </c:pt>
                <c:pt idx="16343">
                  <c:v>5.0125100000000004E-3</c:v>
                </c:pt>
                <c:pt idx="16344">
                  <c:v>-5.5112800000000003E-3</c:v>
                </c:pt>
                <c:pt idx="16345">
                  <c:v>-4.3668700000000001E-3</c:v>
                </c:pt>
                <c:pt idx="16346">
                  <c:v>-1.5735600000000001E-3</c:v>
                </c:pt>
                <c:pt idx="16347">
                  <c:v>-1.0200499999999999E-2</c:v>
                </c:pt>
                <c:pt idx="16348">
                  <c:v>-1.68571E-2</c:v>
                </c:pt>
                <c:pt idx="16349">
                  <c:v>-1.52988E-2</c:v>
                </c:pt>
                <c:pt idx="16350">
                  <c:v>-5.1603300000000003E-3</c:v>
                </c:pt>
                <c:pt idx="16351">
                  <c:v>-8.2111400000000005E-3</c:v>
                </c:pt>
                <c:pt idx="16352">
                  <c:v>-1.51567E-2</c:v>
                </c:pt>
                <c:pt idx="16353">
                  <c:v>-1.5782399999999999E-2</c:v>
                </c:pt>
                <c:pt idx="16354">
                  <c:v>-1.2578000000000001E-2</c:v>
                </c:pt>
                <c:pt idx="16355">
                  <c:v>-1.5930199999999999E-2</c:v>
                </c:pt>
                <c:pt idx="16356">
                  <c:v>-1.3545E-2</c:v>
                </c:pt>
                <c:pt idx="16357">
                  <c:v>-2.2517200000000001E-2</c:v>
                </c:pt>
                <c:pt idx="16358">
                  <c:v>-1.4546399999999999E-2</c:v>
                </c:pt>
                <c:pt idx="16359">
                  <c:v>-1.2774499999999999E-2</c:v>
                </c:pt>
                <c:pt idx="16360">
                  <c:v>-8.8901499999999994E-3</c:v>
                </c:pt>
                <c:pt idx="16361">
                  <c:v>-2.4297699999999998E-2</c:v>
                </c:pt>
                <c:pt idx="16362">
                  <c:v>-9.0770699999999996E-3</c:v>
                </c:pt>
                <c:pt idx="16363">
                  <c:v>-1.40848E-2</c:v>
                </c:pt>
                <c:pt idx="16364">
                  <c:v>-4.7264100000000003E-3</c:v>
                </c:pt>
                <c:pt idx="16365">
                  <c:v>-9.1066399999999992E-3</c:v>
                </c:pt>
                <c:pt idx="16366">
                  <c:v>-1.5714599999999999E-2</c:v>
                </c:pt>
                <c:pt idx="16367">
                  <c:v>-1.24149E-2</c:v>
                </c:pt>
                <c:pt idx="16368">
                  <c:v>-1.99986E-3</c:v>
                </c:pt>
                <c:pt idx="16369">
                  <c:v>-1.3181699999999999E-2</c:v>
                </c:pt>
                <c:pt idx="16370">
                  <c:v>-1.7632499999999999E-2</c:v>
                </c:pt>
                <c:pt idx="16371">
                  <c:v>-1.44587E-2</c:v>
                </c:pt>
                <c:pt idx="16372">
                  <c:v>-1.12906E-2</c:v>
                </c:pt>
                <c:pt idx="16373">
                  <c:v>-9.3708000000000003E-3</c:v>
                </c:pt>
                <c:pt idx="16374">
                  <c:v>-1.4121099999999999E-2</c:v>
                </c:pt>
                <c:pt idx="16375">
                  <c:v>-1.36366E-2</c:v>
                </c:pt>
                <c:pt idx="16376">
                  <c:v>-1.5725099999999999E-2</c:v>
                </c:pt>
                <c:pt idx="16377">
                  <c:v>-1.8319100000000001E-2</c:v>
                </c:pt>
                <c:pt idx="16378">
                  <c:v>-1.4378500000000001E-2</c:v>
                </c:pt>
                <c:pt idx="16379">
                  <c:v>-9.6263900000000003E-3</c:v>
                </c:pt>
                <c:pt idx="16380">
                  <c:v>-1.07241E-2</c:v>
                </c:pt>
                <c:pt idx="16381">
                  <c:v>-6.9379799999999998E-3</c:v>
                </c:pt>
                <c:pt idx="16382">
                  <c:v>-1.1623400000000001E-2</c:v>
                </c:pt>
                <c:pt idx="16383">
                  <c:v>-3.2091099999999998E-3</c:v>
                </c:pt>
                <c:pt idx="16384">
                  <c:v>-1.14822E-2</c:v>
                </c:pt>
                <c:pt idx="16385">
                  <c:v>-1.8267599999999998E-2</c:v>
                </c:pt>
                <c:pt idx="16386">
                  <c:v>-1.5868199999999999E-2</c:v>
                </c:pt>
                <c:pt idx="16387">
                  <c:v>-7.0953400000000003E-3</c:v>
                </c:pt>
                <c:pt idx="16388">
                  <c:v>-5.4264099999999996E-3</c:v>
                </c:pt>
                <c:pt idx="16389">
                  <c:v>-1.1611E-2</c:v>
                </c:pt>
                <c:pt idx="16390">
                  <c:v>-2.3450900000000002E-3</c:v>
                </c:pt>
                <c:pt idx="16391">
                  <c:v>-8.0709500000000003E-3</c:v>
                </c:pt>
                <c:pt idx="16392">
                  <c:v>-5.6381199999999999E-3</c:v>
                </c:pt>
                <c:pt idx="16393">
                  <c:v>-2.0161599999999998E-2</c:v>
                </c:pt>
                <c:pt idx="16394">
                  <c:v>-2.2420900000000001E-2</c:v>
                </c:pt>
                <c:pt idx="16395">
                  <c:v>-1.8822700000000001E-2</c:v>
                </c:pt>
                <c:pt idx="16396">
                  <c:v>-1.5581100000000001E-2</c:v>
                </c:pt>
                <c:pt idx="16397">
                  <c:v>-1.6488099999999999E-2</c:v>
                </c:pt>
                <c:pt idx="16398">
                  <c:v>-1.6533900000000001E-2</c:v>
                </c:pt>
                <c:pt idx="16399">
                  <c:v>-2.3320199999999999E-2</c:v>
                </c:pt>
                <c:pt idx="16400">
                  <c:v>-1.14632E-2</c:v>
                </c:pt>
                <c:pt idx="16401">
                  <c:v>-1.2016300000000001E-2</c:v>
                </c:pt>
                <c:pt idx="16402">
                  <c:v>-1.9760099999999999E-2</c:v>
                </c:pt>
                <c:pt idx="16403">
                  <c:v>8.6689000000000004E-4</c:v>
                </c:pt>
                <c:pt idx="16404">
                  <c:v>-1.19848E-2</c:v>
                </c:pt>
                <c:pt idx="16405">
                  <c:v>-1.4543499999999999E-2</c:v>
                </c:pt>
                <c:pt idx="16406">
                  <c:v>-1.77479E-2</c:v>
                </c:pt>
                <c:pt idx="16407">
                  <c:v>-9.5481899999999998E-3</c:v>
                </c:pt>
                <c:pt idx="16408">
                  <c:v>-7.2393400000000004E-3</c:v>
                </c:pt>
                <c:pt idx="16409">
                  <c:v>-1.1147499999999999E-2</c:v>
                </c:pt>
                <c:pt idx="16410">
                  <c:v>-3.7031199999999998E-3</c:v>
                </c:pt>
                <c:pt idx="16411">
                  <c:v>-4.2581600000000004E-3</c:v>
                </c:pt>
                <c:pt idx="16412">
                  <c:v>-1.75896E-2</c:v>
                </c:pt>
                <c:pt idx="16413">
                  <c:v>-1.5950200000000001E-2</c:v>
                </c:pt>
                <c:pt idx="16414">
                  <c:v>-1.2062099999999999E-2</c:v>
                </c:pt>
                <c:pt idx="16415">
                  <c:v>-1.6218199999999999E-2</c:v>
                </c:pt>
                <c:pt idx="16416">
                  <c:v>-1.13344E-2</c:v>
                </c:pt>
                <c:pt idx="16417">
                  <c:v>-4.0931700000000001E-3</c:v>
                </c:pt>
                <c:pt idx="16418">
                  <c:v>-1.31197E-2</c:v>
                </c:pt>
                <c:pt idx="16419">
                  <c:v>-1.01957E-2</c:v>
                </c:pt>
                <c:pt idx="16420">
                  <c:v>-8.7146800000000007E-3</c:v>
                </c:pt>
                <c:pt idx="16421">
                  <c:v>-1.7777399999999999E-2</c:v>
                </c:pt>
                <c:pt idx="16422">
                  <c:v>-1.72596E-2</c:v>
                </c:pt>
                <c:pt idx="16423">
                  <c:v>-9.3755699999999997E-3</c:v>
                </c:pt>
                <c:pt idx="16424">
                  <c:v>-2.2010800000000001E-2</c:v>
                </c:pt>
                <c:pt idx="16425">
                  <c:v>-1.8813099999999999E-2</c:v>
                </c:pt>
                <c:pt idx="16426">
                  <c:v>-2.39353E-2</c:v>
                </c:pt>
                <c:pt idx="16427">
                  <c:v>-3.3742899999999999E-2</c:v>
                </c:pt>
                <c:pt idx="16428">
                  <c:v>-2.6197399999999999E-2</c:v>
                </c:pt>
                <c:pt idx="16429">
                  <c:v>-2.0488699999999999E-2</c:v>
                </c:pt>
                <c:pt idx="16430">
                  <c:v>-1.60789E-2</c:v>
                </c:pt>
                <c:pt idx="16431">
                  <c:v>-1.59883E-2</c:v>
                </c:pt>
                <c:pt idx="16432">
                  <c:v>-2.73867E-2</c:v>
                </c:pt>
                <c:pt idx="16433">
                  <c:v>-3.0602500000000001E-2</c:v>
                </c:pt>
                <c:pt idx="16434">
                  <c:v>-3.60556E-2</c:v>
                </c:pt>
                <c:pt idx="16435">
                  <c:v>-3.2794999999999998E-2</c:v>
                </c:pt>
                <c:pt idx="16436">
                  <c:v>-2.2014599999999999E-2</c:v>
                </c:pt>
                <c:pt idx="16437">
                  <c:v>-2.9765099999999999E-2</c:v>
                </c:pt>
                <c:pt idx="16438">
                  <c:v>-3.3707599999999997E-2</c:v>
                </c:pt>
                <c:pt idx="16439">
                  <c:v>-2.9963500000000001E-2</c:v>
                </c:pt>
                <c:pt idx="16440">
                  <c:v>-3.4276000000000001E-2</c:v>
                </c:pt>
                <c:pt idx="16441">
                  <c:v>-1.1403999999999999E-2</c:v>
                </c:pt>
                <c:pt idx="16442">
                  <c:v>-1.8700600000000001E-2</c:v>
                </c:pt>
                <c:pt idx="16443">
                  <c:v>-1.8388700000000001E-2</c:v>
                </c:pt>
                <c:pt idx="16444">
                  <c:v>-2.3602499999999998E-2</c:v>
                </c:pt>
                <c:pt idx="16445">
                  <c:v>-3.1409300000000001E-2</c:v>
                </c:pt>
                <c:pt idx="16446">
                  <c:v>-2.8504399999999999E-2</c:v>
                </c:pt>
                <c:pt idx="16447">
                  <c:v>-2.8744700000000001E-2</c:v>
                </c:pt>
                <c:pt idx="16448">
                  <c:v>-1.6775100000000001E-2</c:v>
                </c:pt>
                <c:pt idx="16449">
                  <c:v>-1.4510199999999999E-2</c:v>
                </c:pt>
                <c:pt idx="16450">
                  <c:v>-2.1375700000000001E-2</c:v>
                </c:pt>
                <c:pt idx="16451">
                  <c:v>-1.7621999999999999E-2</c:v>
                </c:pt>
                <c:pt idx="16452">
                  <c:v>-2.0577399999999999E-2</c:v>
                </c:pt>
                <c:pt idx="16453">
                  <c:v>-1.5360800000000001E-2</c:v>
                </c:pt>
                <c:pt idx="16454">
                  <c:v>-2.48957E-2</c:v>
                </c:pt>
                <c:pt idx="16455">
                  <c:v>-2.7726199999999999E-2</c:v>
                </c:pt>
                <c:pt idx="16456">
                  <c:v>-2.7390500000000002E-2</c:v>
                </c:pt>
                <c:pt idx="16457">
                  <c:v>-2.98176E-2</c:v>
                </c:pt>
                <c:pt idx="16458">
                  <c:v>-1.94731E-2</c:v>
                </c:pt>
                <c:pt idx="16459" formatCode="0.00E+00">
                  <c:v>-2.1603600000000001E-2</c:v>
                </c:pt>
                <c:pt idx="16460">
                  <c:v>-1.8158899999999999E-2</c:v>
                </c:pt>
                <c:pt idx="16461">
                  <c:v>-1.6742699999999999E-2</c:v>
                </c:pt>
                <c:pt idx="16462">
                  <c:v>-2.7266499999999999E-2</c:v>
                </c:pt>
                <c:pt idx="16463">
                  <c:v>-2.70262E-2</c:v>
                </c:pt>
                <c:pt idx="16464">
                  <c:v>-3.0096100000000001E-2</c:v>
                </c:pt>
                <c:pt idx="16465">
                  <c:v>-2.25267E-2</c:v>
                </c:pt>
                <c:pt idx="16466">
                  <c:v>-2.4749799999999999E-2</c:v>
                </c:pt>
                <c:pt idx="16467">
                  <c:v>-1.4028499999999999E-2</c:v>
                </c:pt>
                <c:pt idx="16468">
                  <c:v>-2.44675E-2</c:v>
                </c:pt>
                <c:pt idx="16469">
                  <c:v>-2.5314300000000001E-2</c:v>
                </c:pt>
                <c:pt idx="16470">
                  <c:v>-2.79388E-2</c:v>
                </c:pt>
                <c:pt idx="16471">
                  <c:v>-1.9808800000000001E-2</c:v>
                </c:pt>
                <c:pt idx="16472">
                  <c:v>-1.1950499999999999E-2</c:v>
                </c:pt>
                <c:pt idx="16473">
                  <c:v>-1.5647899999999999E-2</c:v>
                </c:pt>
                <c:pt idx="16474">
                  <c:v>-2.0158800000000001E-2</c:v>
                </c:pt>
                <c:pt idx="16475">
                  <c:v>-1.2047799999999999E-2</c:v>
                </c:pt>
                <c:pt idx="16476">
                  <c:v>-1.9434E-2</c:v>
                </c:pt>
                <c:pt idx="16477">
                  <c:v>-8.27694E-3</c:v>
                </c:pt>
                <c:pt idx="16478">
                  <c:v>-1.3682400000000001E-2</c:v>
                </c:pt>
                <c:pt idx="16479">
                  <c:v>-1.1557599999999999E-2</c:v>
                </c:pt>
                <c:pt idx="16480">
                  <c:v>-1.35908E-2</c:v>
                </c:pt>
                <c:pt idx="16481">
                  <c:v>-1.4589299999999999E-2</c:v>
                </c:pt>
                <c:pt idx="16482">
                  <c:v>-2.0607E-2</c:v>
                </c:pt>
                <c:pt idx="16483">
                  <c:v>-1.27659E-2</c:v>
                </c:pt>
                <c:pt idx="16484">
                  <c:v>-5.9213599999999996E-3</c:v>
                </c:pt>
                <c:pt idx="16485">
                  <c:v>-8.96454E-3</c:v>
                </c:pt>
                <c:pt idx="16486">
                  <c:v>-8.6450599999999996E-3</c:v>
                </c:pt>
                <c:pt idx="16487">
                  <c:v>-2.0709999999999999E-2</c:v>
                </c:pt>
                <c:pt idx="16488">
                  <c:v>-1.16043E-2</c:v>
                </c:pt>
                <c:pt idx="16489">
                  <c:v>6.7520099999999995E-4</c:v>
                </c:pt>
                <c:pt idx="16490">
                  <c:v>-6.8988799999999996E-3</c:v>
                </c:pt>
                <c:pt idx="16491">
                  <c:v>-3.5667400000000002E-4</c:v>
                </c:pt>
                <c:pt idx="16492">
                  <c:v>-4.73976E-3</c:v>
                </c:pt>
                <c:pt idx="16493">
                  <c:v>-1.30873E-2</c:v>
                </c:pt>
                <c:pt idx="16494">
                  <c:v>-1.7128E-3</c:v>
                </c:pt>
                <c:pt idx="16495">
                  <c:v>6.8855299999999995E-4</c:v>
                </c:pt>
                <c:pt idx="16496">
                  <c:v>6.3600499999999999E-3</c:v>
                </c:pt>
                <c:pt idx="16497">
                  <c:v>3.7040699999999998E-3</c:v>
                </c:pt>
                <c:pt idx="16498">
                  <c:v>-1.45168E-2</c:v>
                </c:pt>
                <c:pt idx="16499">
                  <c:v>-1.2356799999999999E-2</c:v>
                </c:pt>
                <c:pt idx="16500">
                  <c:v>-6.5746299999999997E-3</c:v>
                </c:pt>
                <c:pt idx="16501">
                  <c:v>-7.3366200000000003E-3</c:v>
                </c:pt>
                <c:pt idx="16502">
                  <c:v>-3.9024400000000001E-3</c:v>
                </c:pt>
                <c:pt idx="16503">
                  <c:v>-1.0395100000000001E-2</c:v>
                </c:pt>
                <c:pt idx="16504">
                  <c:v>-9.2239399999999999E-3</c:v>
                </c:pt>
                <c:pt idx="16505">
                  <c:v>-6.3772200000000003E-3</c:v>
                </c:pt>
                <c:pt idx="16506">
                  <c:v>-2.1951700000000001E-2</c:v>
                </c:pt>
                <c:pt idx="16507">
                  <c:v>-1.89695E-2</c:v>
                </c:pt>
                <c:pt idx="16508">
                  <c:v>-7.3356599999999999E-3</c:v>
                </c:pt>
                <c:pt idx="16509">
                  <c:v>-2.81811E-3</c:v>
                </c:pt>
                <c:pt idx="16510">
                  <c:v>-8.4543199999999995E-3</c:v>
                </c:pt>
                <c:pt idx="16511">
                  <c:v>-1.9688600000000001E-2</c:v>
                </c:pt>
                <c:pt idx="16512">
                  <c:v>-1.7310099999999998E-2</c:v>
                </c:pt>
                <c:pt idx="16513">
                  <c:v>-7.3862099999999998E-3</c:v>
                </c:pt>
                <c:pt idx="16514">
                  <c:v>-5.74589E-3</c:v>
                </c:pt>
                <c:pt idx="16515">
                  <c:v>-7.1010600000000002E-3</c:v>
                </c:pt>
                <c:pt idx="16516">
                  <c:v>-8.4361999999999996E-3</c:v>
                </c:pt>
                <c:pt idx="16517">
                  <c:v>-1.85852E-2</c:v>
                </c:pt>
                <c:pt idx="16518">
                  <c:v>-6.3657799999999997E-3</c:v>
                </c:pt>
                <c:pt idx="16519">
                  <c:v>-8.6498300000000007E-3</c:v>
                </c:pt>
                <c:pt idx="16520">
                  <c:v>-3.9043400000000001E-3</c:v>
                </c:pt>
                <c:pt idx="16521">
                  <c:v>-1.5363699999999999E-2</c:v>
                </c:pt>
                <c:pt idx="16522">
                  <c:v>-1.73378E-2</c:v>
                </c:pt>
                <c:pt idx="16523">
                  <c:v>-1.31187E-2</c:v>
                </c:pt>
                <c:pt idx="16524">
                  <c:v>-2.54869E-2</c:v>
                </c:pt>
                <c:pt idx="16525">
                  <c:v>-1.44758E-2</c:v>
                </c:pt>
                <c:pt idx="16526">
                  <c:v>-1.0370300000000001E-2</c:v>
                </c:pt>
                <c:pt idx="16527">
                  <c:v>-1.2598E-2</c:v>
                </c:pt>
                <c:pt idx="16528">
                  <c:v>-1.1533699999999999E-2</c:v>
                </c:pt>
                <c:pt idx="16529">
                  <c:v>-1.10493E-2</c:v>
                </c:pt>
                <c:pt idx="16530">
                  <c:v>-1.44987E-2</c:v>
                </c:pt>
                <c:pt idx="16531">
                  <c:v>-7.9555500000000005E-3</c:v>
                </c:pt>
                <c:pt idx="16532">
                  <c:v>-1.1021599999999999E-2</c:v>
                </c:pt>
                <c:pt idx="16533">
                  <c:v>-4.1608799999999996E-3</c:v>
                </c:pt>
                <c:pt idx="16534">
                  <c:v>-1.58663E-2</c:v>
                </c:pt>
                <c:pt idx="16535">
                  <c:v>-5.7382600000000002E-3</c:v>
                </c:pt>
                <c:pt idx="16536">
                  <c:v>-2.37904E-2</c:v>
                </c:pt>
                <c:pt idx="16537">
                  <c:v>-1.5240699999999999E-2</c:v>
                </c:pt>
                <c:pt idx="16538">
                  <c:v>-1.9121200000000001E-2</c:v>
                </c:pt>
                <c:pt idx="16539">
                  <c:v>-1.1323E-2</c:v>
                </c:pt>
                <c:pt idx="16540">
                  <c:v>-1.4676099999999999E-2</c:v>
                </c:pt>
                <c:pt idx="16541">
                  <c:v>-2.85902E-2</c:v>
                </c:pt>
                <c:pt idx="16542">
                  <c:v>-9.4347000000000007E-3</c:v>
                </c:pt>
                <c:pt idx="16543">
                  <c:v>-1.4158199999999999E-2</c:v>
                </c:pt>
                <c:pt idx="16544">
                  <c:v>-8.7299300000000003E-3</c:v>
                </c:pt>
                <c:pt idx="16545">
                  <c:v>-1.9057299999999999E-2</c:v>
                </c:pt>
                <c:pt idx="16546">
                  <c:v>-1.4504400000000001E-2</c:v>
                </c:pt>
                <c:pt idx="16547">
                  <c:v>-1.42355E-2</c:v>
                </c:pt>
                <c:pt idx="16548">
                  <c:v>-8.0585499999999994E-3</c:v>
                </c:pt>
                <c:pt idx="16549">
                  <c:v>-7.6417899999999999E-3</c:v>
                </c:pt>
                <c:pt idx="16550">
                  <c:v>-1.6001700000000001E-2</c:v>
                </c:pt>
                <c:pt idx="16551">
                  <c:v>-1.23911E-2</c:v>
                </c:pt>
                <c:pt idx="16552">
                  <c:v>-7.7056900000000003E-3</c:v>
                </c:pt>
                <c:pt idx="16553">
                  <c:v>-1.0389300000000001E-2</c:v>
                </c:pt>
                <c:pt idx="16554">
                  <c:v>-1.02787E-2</c:v>
                </c:pt>
                <c:pt idx="16555">
                  <c:v>-1.07393E-2</c:v>
                </c:pt>
                <c:pt idx="16556">
                  <c:v>-1.0437E-2</c:v>
                </c:pt>
                <c:pt idx="16557">
                  <c:v>-2.5478399999999998E-2</c:v>
                </c:pt>
                <c:pt idx="16558">
                  <c:v>-1.15414E-2</c:v>
                </c:pt>
                <c:pt idx="16559">
                  <c:v>-6.9637299999999996E-3</c:v>
                </c:pt>
                <c:pt idx="16560">
                  <c:v>-3.4618399999999999E-3</c:v>
                </c:pt>
                <c:pt idx="16561">
                  <c:v>-8.0757099999999998E-3</c:v>
                </c:pt>
                <c:pt idx="16562">
                  <c:v>-7.5807599999999998E-3</c:v>
                </c:pt>
                <c:pt idx="16563">
                  <c:v>2.4795500000000001E-3</c:v>
                </c:pt>
                <c:pt idx="16564">
                  <c:v>-1.06544E-2</c:v>
                </c:pt>
                <c:pt idx="16565">
                  <c:v>-9.2067699999999995E-3</c:v>
                </c:pt>
                <c:pt idx="16566">
                  <c:v>-6.4668700000000004E-3</c:v>
                </c:pt>
                <c:pt idx="16567">
                  <c:v>-9.4881099999999993E-3</c:v>
                </c:pt>
                <c:pt idx="16568">
                  <c:v>-3.8681000000000002E-3</c:v>
                </c:pt>
                <c:pt idx="16569">
                  <c:v>-7.55692E-3</c:v>
                </c:pt>
                <c:pt idx="16570">
                  <c:v>-1.0546700000000001E-2</c:v>
                </c:pt>
                <c:pt idx="16571">
                  <c:v>-1.6975399999999999E-4</c:v>
                </c:pt>
                <c:pt idx="16572">
                  <c:v>-4.5604699999999996E-3</c:v>
                </c:pt>
                <c:pt idx="16573">
                  <c:v>-5.9699999999999998E-4</c:v>
                </c:pt>
                <c:pt idx="16574">
                  <c:v>8.6193099999999998E-3</c:v>
                </c:pt>
                <c:pt idx="16575">
                  <c:v>8.0203999999999996E-4</c:v>
                </c:pt>
                <c:pt idx="16576">
                  <c:v>2.71988E-3</c:v>
                </c:pt>
                <c:pt idx="16577">
                  <c:v>-5.2890799999999998E-3</c:v>
                </c:pt>
                <c:pt idx="16578">
                  <c:v>4.2848599999999997E-3</c:v>
                </c:pt>
                <c:pt idx="16579">
                  <c:v>1.3417200000000001E-2</c:v>
                </c:pt>
                <c:pt idx="16580">
                  <c:v>-3.3330899999999999E-3</c:v>
                </c:pt>
                <c:pt idx="16581">
                  <c:v>5.6858100000000003E-3</c:v>
                </c:pt>
                <c:pt idx="16582">
                  <c:v>-3.2806399999999998E-4</c:v>
                </c:pt>
                <c:pt idx="16583">
                  <c:v>8.3455999999999999E-3</c:v>
                </c:pt>
                <c:pt idx="16584">
                  <c:v>-1.0237700000000001E-2</c:v>
                </c:pt>
                <c:pt idx="16585">
                  <c:v>-3.1433099999999999E-3</c:v>
                </c:pt>
                <c:pt idx="16586">
                  <c:v>-7.3757199999999997E-3</c:v>
                </c:pt>
                <c:pt idx="16587">
                  <c:v>-5.4712299999999997E-3</c:v>
                </c:pt>
                <c:pt idx="16588">
                  <c:v>-2.6044800000000002E-3</c:v>
                </c:pt>
                <c:pt idx="16589">
                  <c:v>6.4220400000000004E-3</c:v>
                </c:pt>
                <c:pt idx="16590">
                  <c:v>5.8116900000000004E-3</c:v>
                </c:pt>
                <c:pt idx="16591">
                  <c:v>-3.9453500000000002E-3</c:v>
                </c:pt>
                <c:pt idx="16592">
                  <c:v>6.0090999999999999E-3</c:v>
                </c:pt>
                <c:pt idx="16593">
                  <c:v>-5.90611E-3</c:v>
                </c:pt>
                <c:pt idx="16594">
                  <c:v>-3.6058399999999999E-3</c:v>
                </c:pt>
                <c:pt idx="16595">
                  <c:v>-9.7131700000000001E-3</c:v>
                </c:pt>
                <c:pt idx="16596">
                  <c:v>3.0775099999999999E-3</c:v>
                </c:pt>
                <c:pt idx="16597">
                  <c:v>-1.0179499999999999E-2</c:v>
                </c:pt>
                <c:pt idx="16598">
                  <c:v>-3.5009400000000001E-3</c:v>
                </c:pt>
                <c:pt idx="16599">
                  <c:v>1.09577E-3</c:v>
                </c:pt>
                <c:pt idx="16600">
                  <c:v>6.7234E-4</c:v>
                </c:pt>
                <c:pt idx="16601">
                  <c:v>1.4352799999999999E-3</c:v>
                </c:pt>
                <c:pt idx="16602">
                  <c:v>-9.1142700000000007E-3</c:v>
                </c:pt>
                <c:pt idx="16603">
                  <c:v>8.9025500000000004E-3</c:v>
                </c:pt>
                <c:pt idx="16604">
                  <c:v>-2.5329599999999999E-3</c:v>
                </c:pt>
                <c:pt idx="16605">
                  <c:v>2.5520299999999998E-3</c:v>
                </c:pt>
                <c:pt idx="16606">
                  <c:v>4.4183699999999996E-3</c:v>
                </c:pt>
                <c:pt idx="16607">
                  <c:v>2.8219199999999999E-3</c:v>
                </c:pt>
                <c:pt idx="16608">
                  <c:v>2.2078500000000001E-2</c:v>
                </c:pt>
                <c:pt idx="16609">
                  <c:v>6.8082799999999999E-3</c:v>
                </c:pt>
                <c:pt idx="16610">
                  <c:v>-1.4307E-2</c:v>
                </c:pt>
                <c:pt idx="16611">
                  <c:v>8.0595000000000007E-3</c:v>
                </c:pt>
                <c:pt idx="16612">
                  <c:v>1.5401799999999999E-3</c:v>
                </c:pt>
                <c:pt idx="16613">
                  <c:v>6.7825300000000002E-3</c:v>
                </c:pt>
                <c:pt idx="16614">
                  <c:v>-4.5547499999999998E-3</c:v>
                </c:pt>
                <c:pt idx="16615">
                  <c:v>-9.7370099999999999E-4</c:v>
                </c:pt>
                <c:pt idx="16616">
                  <c:v>8.5105900000000002E-3</c:v>
                </c:pt>
                <c:pt idx="16617">
                  <c:v>-6.7911100000000004E-3</c:v>
                </c:pt>
                <c:pt idx="16618">
                  <c:v>3.8471199999999999E-3</c:v>
                </c:pt>
                <c:pt idx="16619">
                  <c:v>6.4744900000000003E-3</c:v>
                </c:pt>
                <c:pt idx="16620">
                  <c:v>5.53894E-3</c:v>
                </c:pt>
                <c:pt idx="16621">
                  <c:v>-1.35994E-3</c:v>
                </c:pt>
                <c:pt idx="16622">
                  <c:v>-2.0246499999999998E-3</c:v>
                </c:pt>
                <c:pt idx="16623">
                  <c:v>-3.8242300000000001E-3</c:v>
                </c:pt>
                <c:pt idx="16624">
                  <c:v>-7.9917900000000001E-4</c:v>
                </c:pt>
                <c:pt idx="16625">
                  <c:v>5.1021599999999997E-4</c:v>
                </c:pt>
                <c:pt idx="16626">
                  <c:v>-1.2081100000000001E-2</c:v>
                </c:pt>
                <c:pt idx="16627">
                  <c:v>-5.81264E-3</c:v>
                </c:pt>
                <c:pt idx="16628">
                  <c:v>-1.4355700000000001E-2</c:v>
                </c:pt>
                <c:pt idx="16629">
                  <c:v>-1.2557E-2</c:v>
                </c:pt>
                <c:pt idx="16630">
                  <c:v>1.1501300000000001E-3</c:v>
                </c:pt>
                <c:pt idx="16631">
                  <c:v>-7.7142699999999996E-3</c:v>
                </c:pt>
                <c:pt idx="16632">
                  <c:v>-5.7554199999999998E-3</c:v>
                </c:pt>
                <c:pt idx="16633">
                  <c:v>-1.11217E-2</c:v>
                </c:pt>
                <c:pt idx="16634">
                  <c:v>9.2668500000000001E-3</c:v>
                </c:pt>
                <c:pt idx="16635">
                  <c:v>1.6231500000000001E-3</c:v>
                </c:pt>
                <c:pt idx="16636" formatCode="0.00E+00">
                  <c:v>5.3978000000000001E-4</c:v>
                </c:pt>
                <c:pt idx="16637">
                  <c:v>5.5541999999999996E-3</c:v>
                </c:pt>
                <c:pt idx="16638">
                  <c:v>8.4981899999999992E-3</c:v>
                </c:pt>
                <c:pt idx="16639">
                  <c:v>-2.8228799999999998E-3</c:v>
                </c:pt>
                <c:pt idx="16640">
                  <c:v>4.6434400000000004E-3</c:v>
                </c:pt>
                <c:pt idx="16641">
                  <c:v>1.3656600000000001E-3</c:v>
                </c:pt>
                <c:pt idx="16642">
                  <c:v>3.3254600000000001E-3</c:v>
                </c:pt>
                <c:pt idx="16643" formatCode="0.00E+00">
                  <c:v>-6.67572E-6</c:v>
                </c:pt>
                <c:pt idx="16644">
                  <c:v>9.9239299999999992E-3</c:v>
                </c:pt>
                <c:pt idx="16645">
                  <c:v>-3.36075E-3</c:v>
                </c:pt>
                <c:pt idx="16646">
                  <c:v>5.2528399999999999E-3</c:v>
                </c:pt>
                <c:pt idx="16647">
                  <c:v>1.0787E-2</c:v>
                </c:pt>
                <c:pt idx="16648">
                  <c:v>1.23777E-2</c:v>
                </c:pt>
                <c:pt idx="16649">
                  <c:v>8.6402899999999999E-4</c:v>
                </c:pt>
                <c:pt idx="16650">
                  <c:v>7.5597800000000003E-3</c:v>
                </c:pt>
                <c:pt idx="16651">
                  <c:v>8.5277600000000005E-3</c:v>
                </c:pt>
                <c:pt idx="16652">
                  <c:v>1.04265E-2</c:v>
                </c:pt>
                <c:pt idx="16653">
                  <c:v>1.4164899999999999E-2</c:v>
                </c:pt>
                <c:pt idx="16654">
                  <c:v>8.9349700000000004E-3</c:v>
                </c:pt>
                <c:pt idx="16655">
                  <c:v>1.8133199999999999E-2</c:v>
                </c:pt>
                <c:pt idx="16656">
                  <c:v>6.54888E-3</c:v>
                </c:pt>
                <c:pt idx="16657">
                  <c:v>1.33305E-2</c:v>
                </c:pt>
                <c:pt idx="16658">
                  <c:v>1.8647199999999999E-2</c:v>
                </c:pt>
                <c:pt idx="16659">
                  <c:v>1.5921600000000001E-2</c:v>
                </c:pt>
                <c:pt idx="16660">
                  <c:v>1.7909999999999999E-2</c:v>
                </c:pt>
                <c:pt idx="16661">
                  <c:v>2.069E-2</c:v>
                </c:pt>
                <c:pt idx="16662">
                  <c:v>1.23482E-2</c:v>
                </c:pt>
                <c:pt idx="16663">
                  <c:v>1.9759200000000001E-2</c:v>
                </c:pt>
                <c:pt idx="16664">
                  <c:v>1.87855E-2</c:v>
                </c:pt>
                <c:pt idx="16665">
                  <c:v>1.59159E-2</c:v>
                </c:pt>
                <c:pt idx="16666">
                  <c:v>2.02799E-2</c:v>
                </c:pt>
                <c:pt idx="16667">
                  <c:v>1.44835E-2</c:v>
                </c:pt>
                <c:pt idx="16668">
                  <c:v>1.09262E-2</c:v>
                </c:pt>
                <c:pt idx="16669">
                  <c:v>1.2984300000000001E-2</c:v>
                </c:pt>
                <c:pt idx="16670">
                  <c:v>1.07584E-2</c:v>
                </c:pt>
                <c:pt idx="16671">
                  <c:v>6.9885299999999997E-3</c:v>
                </c:pt>
                <c:pt idx="16672">
                  <c:v>1.53151E-2</c:v>
                </c:pt>
                <c:pt idx="16673">
                  <c:v>1.7808899999999999E-2</c:v>
                </c:pt>
                <c:pt idx="16674">
                  <c:v>2.8602599999999999E-2</c:v>
                </c:pt>
                <c:pt idx="16675">
                  <c:v>1.6620599999999999E-2</c:v>
                </c:pt>
                <c:pt idx="16676">
                  <c:v>1.7723099999999999E-2</c:v>
                </c:pt>
                <c:pt idx="16677">
                  <c:v>3.0303E-2</c:v>
                </c:pt>
                <c:pt idx="16678">
                  <c:v>1.5806199999999999E-2</c:v>
                </c:pt>
                <c:pt idx="16679">
                  <c:v>1.4711399999999999E-2</c:v>
                </c:pt>
                <c:pt idx="16680">
                  <c:v>1.0641100000000001E-2</c:v>
                </c:pt>
                <c:pt idx="16681">
                  <c:v>8.7890599999999996E-3</c:v>
                </c:pt>
                <c:pt idx="16682">
                  <c:v>1.02463E-2</c:v>
                </c:pt>
                <c:pt idx="16683">
                  <c:v>1.89438E-2</c:v>
                </c:pt>
                <c:pt idx="16684">
                  <c:v>1.6876200000000001E-2</c:v>
                </c:pt>
                <c:pt idx="16685">
                  <c:v>2.2896799999999998E-2</c:v>
                </c:pt>
                <c:pt idx="16686">
                  <c:v>1.06354E-2</c:v>
                </c:pt>
                <c:pt idx="16687">
                  <c:v>1.41373E-2</c:v>
                </c:pt>
                <c:pt idx="16688">
                  <c:v>2.1521599999999998E-2</c:v>
                </c:pt>
                <c:pt idx="16689">
                  <c:v>2.7543100000000001E-2</c:v>
                </c:pt>
                <c:pt idx="16690">
                  <c:v>1.4711399999999999E-2</c:v>
                </c:pt>
                <c:pt idx="16691">
                  <c:v>2.6723899999999998E-2</c:v>
                </c:pt>
                <c:pt idx="16692">
                  <c:v>1.9007699999999999E-2</c:v>
                </c:pt>
                <c:pt idx="16693">
                  <c:v>3.40624E-2</c:v>
                </c:pt>
                <c:pt idx="16694">
                  <c:v>3.1499899999999997E-2</c:v>
                </c:pt>
                <c:pt idx="16695">
                  <c:v>2.8124799999999998E-2</c:v>
                </c:pt>
                <c:pt idx="16696">
                  <c:v>2.6333800000000001E-2</c:v>
                </c:pt>
                <c:pt idx="16697">
                  <c:v>1.91565E-2</c:v>
                </c:pt>
                <c:pt idx="16698">
                  <c:v>2.3676900000000001E-2</c:v>
                </c:pt>
                <c:pt idx="16699">
                  <c:v>1.9250900000000001E-2</c:v>
                </c:pt>
                <c:pt idx="16700">
                  <c:v>2.8970699999999999E-2</c:v>
                </c:pt>
                <c:pt idx="16701">
                  <c:v>3.5967800000000001E-2</c:v>
                </c:pt>
                <c:pt idx="16702">
                  <c:v>2.5392499999999998E-2</c:v>
                </c:pt>
                <c:pt idx="16703">
                  <c:v>1.9197499999999999E-2</c:v>
                </c:pt>
                <c:pt idx="16704">
                  <c:v>2.5608100000000002E-2</c:v>
                </c:pt>
                <c:pt idx="16705">
                  <c:v>4.1485800000000003E-2</c:v>
                </c:pt>
                <c:pt idx="16706">
                  <c:v>2.7984599999999998E-2</c:v>
                </c:pt>
                <c:pt idx="16707">
                  <c:v>2.1012300000000001E-2</c:v>
                </c:pt>
                <c:pt idx="16708">
                  <c:v>2.44884E-2</c:v>
                </c:pt>
                <c:pt idx="16709">
                  <c:v>1.9795400000000001E-2</c:v>
                </c:pt>
                <c:pt idx="16710">
                  <c:v>1.7250100000000001E-2</c:v>
                </c:pt>
                <c:pt idx="16711">
                  <c:v>1.6376499999999999E-2</c:v>
                </c:pt>
                <c:pt idx="16712">
                  <c:v>1.29833E-2</c:v>
                </c:pt>
                <c:pt idx="16713">
                  <c:v>1.33972E-2</c:v>
                </c:pt>
                <c:pt idx="16714">
                  <c:v>1.9413E-2</c:v>
                </c:pt>
                <c:pt idx="16715">
                  <c:v>3.76034E-3</c:v>
                </c:pt>
                <c:pt idx="16716">
                  <c:v>1.92623E-2</c:v>
                </c:pt>
                <c:pt idx="16717">
                  <c:v>1.0354E-2</c:v>
                </c:pt>
                <c:pt idx="16718">
                  <c:v>1.4326999999999999E-2</c:v>
                </c:pt>
                <c:pt idx="16719">
                  <c:v>6.0930300000000001E-3</c:v>
                </c:pt>
                <c:pt idx="16720">
                  <c:v>1.9588499999999998E-3</c:v>
                </c:pt>
                <c:pt idx="16721">
                  <c:v>1.3167399999999999E-2</c:v>
                </c:pt>
                <c:pt idx="16722">
                  <c:v>1.1025399999999999E-2</c:v>
                </c:pt>
                <c:pt idx="16723">
                  <c:v>7.8573199999999992E-3</c:v>
                </c:pt>
                <c:pt idx="16724">
                  <c:v>5.8012000000000003E-3</c:v>
                </c:pt>
                <c:pt idx="16725">
                  <c:v>8.5001E-3</c:v>
                </c:pt>
                <c:pt idx="16726">
                  <c:v>9.9983199999999998E-3</c:v>
                </c:pt>
                <c:pt idx="16727">
                  <c:v>7.06005E-3</c:v>
                </c:pt>
                <c:pt idx="16728">
                  <c:v>7.4577300000000001E-3</c:v>
                </c:pt>
                <c:pt idx="16729">
                  <c:v>1.7754599999999999E-2</c:v>
                </c:pt>
                <c:pt idx="16730">
                  <c:v>1.4578799999999999E-2</c:v>
                </c:pt>
                <c:pt idx="16731">
                  <c:v>1.56221E-2</c:v>
                </c:pt>
                <c:pt idx="16732">
                  <c:v>1.6991599999999999E-2</c:v>
                </c:pt>
                <c:pt idx="16733">
                  <c:v>6.7787200000000002E-3</c:v>
                </c:pt>
                <c:pt idx="16734">
                  <c:v>2.5628999999999999E-2</c:v>
                </c:pt>
                <c:pt idx="16735" formatCode="0.00E+00">
                  <c:v>1.7185200000000001E-2</c:v>
                </c:pt>
                <c:pt idx="16736">
                  <c:v>1.6465199999999999E-2</c:v>
                </c:pt>
                <c:pt idx="16737">
                  <c:v>1.2248999999999999E-2</c:v>
                </c:pt>
                <c:pt idx="16738">
                  <c:v>5.1984800000000001E-3</c:v>
                </c:pt>
                <c:pt idx="16739">
                  <c:v>1.0647800000000001E-2</c:v>
                </c:pt>
                <c:pt idx="16740">
                  <c:v>1.6977300000000001E-2</c:v>
                </c:pt>
                <c:pt idx="16741">
                  <c:v>1.75114E-2</c:v>
                </c:pt>
                <c:pt idx="16742">
                  <c:v>2.3641600000000001E-3</c:v>
                </c:pt>
                <c:pt idx="16743">
                  <c:v>1.7383599999999999E-2</c:v>
                </c:pt>
                <c:pt idx="16744">
                  <c:v>1.07746E-2</c:v>
                </c:pt>
                <c:pt idx="16745">
                  <c:v>1.34888E-2</c:v>
                </c:pt>
                <c:pt idx="16746">
                  <c:v>1.2043E-2</c:v>
                </c:pt>
                <c:pt idx="16747">
                  <c:v>1.8369699999999999E-2</c:v>
                </c:pt>
                <c:pt idx="16748">
                  <c:v>4.6167400000000003E-3</c:v>
                </c:pt>
                <c:pt idx="16749">
                  <c:v>1.08967E-2</c:v>
                </c:pt>
                <c:pt idx="16750">
                  <c:v>8.6183500000000003E-3</c:v>
                </c:pt>
                <c:pt idx="16751">
                  <c:v>5.9471100000000002E-3</c:v>
                </c:pt>
                <c:pt idx="16752">
                  <c:v>1.10197E-2</c:v>
                </c:pt>
                <c:pt idx="16753">
                  <c:v>6.6842999999999998E-3</c:v>
                </c:pt>
                <c:pt idx="16754">
                  <c:v>1.20077E-2</c:v>
                </c:pt>
                <c:pt idx="16755">
                  <c:v>-4.7874499999999998E-4</c:v>
                </c:pt>
                <c:pt idx="16756">
                  <c:v>-4.5013399999999998E-4</c:v>
                </c:pt>
                <c:pt idx="16757">
                  <c:v>1.34611E-2</c:v>
                </c:pt>
                <c:pt idx="16758">
                  <c:v>1.24712E-2</c:v>
                </c:pt>
                <c:pt idx="16759">
                  <c:v>2.0511600000000001E-2</c:v>
                </c:pt>
                <c:pt idx="16760">
                  <c:v>1.7802200000000001E-2</c:v>
                </c:pt>
                <c:pt idx="16761">
                  <c:v>1.38578E-2</c:v>
                </c:pt>
                <c:pt idx="16762">
                  <c:v>1.34544E-2</c:v>
                </c:pt>
                <c:pt idx="16763">
                  <c:v>1.1598600000000001E-2</c:v>
                </c:pt>
                <c:pt idx="16764">
                  <c:v>1.4932600000000001E-2</c:v>
                </c:pt>
                <c:pt idx="16765">
                  <c:v>1.8794999999999999E-2</c:v>
                </c:pt>
                <c:pt idx="16766" formatCode="0.00E+00">
                  <c:v>1.6328800000000001E-2</c:v>
                </c:pt>
                <c:pt idx="16767">
                  <c:v>9.2964199999999997E-3</c:v>
                </c:pt>
                <c:pt idx="16768">
                  <c:v>1.8338199999999999E-2</c:v>
                </c:pt>
                <c:pt idx="16769">
                  <c:v>1.43614E-2</c:v>
                </c:pt>
                <c:pt idx="16770">
                  <c:v>2.0958899999999999E-2</c:v>
                </c:pt>
                <c:pt idx="16771">
                  <c:v>1.7579999999999998E-2</c:v>
                </c:pt>
                <c:pt idx="16772">
                  <c:v>1.8024399999999999E-2</c:v>
                </c:pt>
                <c:pt idx="16773">
                  <c:v>1.8068299999999999E-2</c:v>
                </c:pt>
                <c:pt idx="16774">
                  <c:v>1.5646E-2</c:v>
                </c:pt>
                <c:pt idx="16775">
                  <c:v>1.05839E-2</c:v>
                </c:pt>
                <c:pt idx="16776">
                  <c:v>6.2828099999999998E-3</c:v>
                </c:pt>
                <c:pt idx="16777">
                  <c:v>1.0165199999999999E-2</c:v>
                </c:pt>
                <c:pt idx="16778">
                  <c:v>2.0882600000000001E-2</c:v>
                </c:pt>
                <c:pt idx="16779">
                  <c:v>2.35128E-2</c:v>
                </c:pt>
                <c:pt idx="16780">
                  <c:v>1.3654700000000001E-2</c:v>
                </c:pt>
                <c:pt idx="16781">
                  <c:v>9.0999600000000007E-3</c:v>
                </c:pt>
                <c:pt idx="16782">
                  <c:v>1.3413400000000001E-2</c:v>
                </c:pt>
                <c:pt idx="16783">
                  <c:v>6.1340300000000004E-3</c:v>
                </c:pt>
                <c:pt idx="16784">
                  <c:v>1.4744800000000001E-2</c:v>
                </c:pt>
                <c:pt idx="16785">
                  <c:v>1.7415E-2</c:v>
                </c:pt>
                <c:pt idx="16786">
                  <c:v>1.46599E-2</c:v>
                </c:pt>
                <c:pt idx="16787">
                  <c:v>1.5749900000000001E-2</c:v>
                </c:pt>
                <c:pt idx="16788">
                  <c:v>9.1218900000000006E-3</c:v>
                </c:pt>
                <c:pt idx="16789">
                  <c:v>2.5732000000000001E-2</c:v>
                </c:pt>
                <c:pt idx="16790">
                  <c:v>1.71165E-2</c:v>
                </c:pt>
                <c:pt idx="16791">
                  <c:v>9.8753000000000001E-3</c:v>
                </c:pt>
                <c:pt idx="16792">
                  <c:v>2.02799E-2</c:v>
                </c:pt>
                <c:pt idx="16793">
                  <c:v>1.06792E-2</c:v>
                </c:pt>
                <c:pt idx="16794">
                  <c:v>1.7973900000000001E-2</c:v>
                </c:pt>
                <c:pt idx="16795">
                  <c:v>1.22948E-2</c:v>
                </c:pt>
                <c:pt idx="16796">
                  <c:v>1.98517E-2</c:v>
                </c:pt>
                <c:pt idx="16797">
                  <c:v>2.27814E-2</c:v>
                </c:pt>
                <c:pt idx="16798">
                  <c:v>2.0672800000000002E-2</c:v>
                </c:pt>
                <c:pt idx="16799" formatCode="0.00E+00">
                  <c:v>1.59264E-2</c:v>
                </c:pt>
                <c:pt idx="16800">
                  <c:v>2.8792399999999999E-2</c:v>
                </c:pt>
                <c:pt idx="16801">
                  <c:v>5.8460200000000004E-3</c:v>
                </c:pt>
                <c:pt idx="16802">
                  <c:v>2.9993099999999998E-3</c:v>
                </c:pt>
                <c:pt idx="16803">
                  <c:v>1.39933E-2</c:v>
                </c:pt>
                <c:pt idx="16804">
                  <c:v>1.6402199999999999E-2</c:v>
                </c:pt>
                <c:pt idx="16805">
                  <c:v>1.8380199999999999E-2</c:v>
                </c:pt>
                <c:pt idx="16806">
                  <c:v>2.8591200000000002E-3</c:v>
                </c:pt>
                <c:pt idx="16807">
                  <c:v>1.43766E-2</c:v>
                </c:pt>
                <c:pt idx="16808">
                  <c:v>9.1199899999999997E-3</c:v>
                </c:pt>
                <c:pt idx="16809">
                  <c:v>6.1101899999999997E-3</c:v>
                </c:pt>
                <c:pt idx="16810">
                  <c:v>7.8611400000000008E-3</c:v>
                </c:pt>
                <c:pt idx="16811">
                  <c:v>1.3427700000000001E-3</c:v>
                </c:pt>
                <c:pt idx="16812">
                  <c:v>9.6492799999999997E-3</c:v>
                </c:pt>
                <c:pt idx="16813">
                  <c:v>4.1074800000000002E-3</c:v>
                </c:pt>
                <c:pt idx="16814">
                  <c:v>2.2487599999999998E-3</c:v>
                </c:pt>
                <c:pt idx="16815">
                  <c:v>5.0048799999999997E-3</c:v>
                </c:pt>
                <c:pt idx="16816">
                  <c:v>4.9533800000000003E-3</c:v>
                </c:pt>
                <c:pt idx="16817">
                  <c:v>1.0178599999999999E-2</c:v>
                </c:pt>
                <c:pt idx="16818">
                  <c:v>4.6920799999999998E-4</c:v>
                </c:pt>
                <c:pt idx="16819">
                  <c:v>6.8712199999999999E-3</c:v>
                </c:pt>
                <c:pt idx="16820">
                  <c:v>5.1689100000000001E-4</c:v>
                </c:pt>
                <c:pt idx="16821">
                  <c:v>9.3994100000000004E-3</c:v>
                </c:pt>
                <c:pt idx="16822">
                  <c:v>-2.14481E-3</c:v>
                </c:pt>
                <c:pt idx="16823">
                  <c:v>7.4996899999999998E-3</c:v>
                </c:pt>
                <c:pt idx="16824">
                  <c:v>1.2807799999999999E-2</c:v>
                </c:pt>
                <c:pt idx="16825">
                  <c:v>4.85134E-3</c:v>
                </c:pt>
                <c:pt idx="16826">
                  <c:v>6.8597800000000002E-3</c:v>
                </c:pt>
                <c:pt idx="16827">
                  <c:v>4.70924E-3</c:v>
                </c:pt>
                <c:pt idx="16828">
                  <c:v>1.2174600000000001E-2</c:v>
                </c:pt>
                <c:pt idx="16829">
                  <c:v>5.3014799999999999E-3</c:v>
                </c:pt>
                <c:pt idx="16830">
                  <c:v>7.71713E-3</c:v>
                </c:pt>
                <c:pt idx="16831">
                  <c:v>1.9785899999999999E-2</c:v>
                </c:pt>
                <c:pt idx="16832">
                  <c:v>1.33133E-2</c:v>
                </c:pt>
                <c:pt idx="16833">
                  <c:v>1.7185200000000001E-2</c:v>
                </c:pt>
                <c:pt idx="16834">
                  <c:v>1.3875E-2</c:v>
                </c:pt>
                <c:pt idx="16835">
                  <c:v>1.6648300000000001E-2</c:v>
                </c:pt>
                <c:pt idx="16836">
                  <c:v>2.4162300000000001E-2</c:v>
                </c:pt>
                <c:pt idx="16837">
                  <c:v>1.76048E-2</c:v>
                </c:pt>
                <c:pt idx="16838">
                  <c:v>1.1205700000000001E-2</c:v>
                </c:pt>
                <c:pt idx="16839">
                  <c:v>1.22795E-2</c:v>
                </c:pt>
                <c:pt idx="16840">
                  <c:v>1.23024E-2</c:v>
                </c:pt>
                <c:pt idx="16841">
                  <c:v>7.4386599999999997E-3</c:v>
                </c:pt>
                <c:pt idx="16842" formatCode="0.00E+00">
                  <c:v>1.1439299999999999E-2</c:v>
                </c:pt>
                <c:pt idx="16843">
                  <c:v>6.8664599999999996E-3</c:v>
                </c:pt>
                <c:pt idx="16844">
                  <c:v>1.40228E-2</c:v>
                </c:pt>
                <c:pt idx="16845">
                  <c:v>9.0255700000000001E-3</c:v>
                </c:pt>
                <c:pt idx="16846">
                  <c:v>9.7627600000000005E-3</c:v>
                </c:pt>
                <c:pt idx="16847">
                  <c:v>-3.4599299999999999E-3</c:v>
                </c:pt>
                <c:pt idx="16848">
                  <c:v>2.1858200000000002E-3</c:v>
                </c:pt>
                <c:pt idx="16849">
                  <c:v>7.3213599999999998E-3</c:v>
                </c:pt>
                <c:pt idx="16850">
                  <c:v>9.5033600000000006E-3</c:v>
                </c:pt>
                <c:pt idx="16851">
                  <c:v>6.7825300000000002E-3</c:v>
                </c:pt>
                <c:pt idx="16852">
                  <c:v>5.5475200000000002E-3</c:v>
                </c:pt>
                <c:pt idx="16853">
                  <c:v>1.40886E-2</c:v>
                </c:pt>
                <c:pt idx="16854">
                  <c:v>3.68023E-3</c:v>
                </c:pt>
                <c:pt idx="16855">
                  <c:v>1.29795E-2</c:v>
                </c:pt>
                <c:pt idx="16856">
                  <c:v>1.4472E-2</c:v>
                </c:pt>
                <c:pt idx="16857">
                  <c:v>2.44341E-2</c:v>
                </c:pt>
                <c:pt idx="16858">
                  <c:v>2.69251E-2</c:v>
                </c:pt>
                <c:pt idx="16859">
                  <c:v>1.26696E-2</c:v>
                </c:pt>
                <c:pt idx="16860">
                  <c:v>1.11599E-2</c:v>
                </c:pt>
                <c:pt idx="16861">
                  <c:v>1.2826000000000001E-2</c:v>
                </c:pt>
                <c:pt idx="16862">
                  <c:v>2.2559200000000001E-2</c:v>
                </c:pt>
                <c:pt idx="16863">
                  <c:v>2.91147E-2</c:v>
                </c:pt>
                <c:pt idx="16864">
                  <c:v>1.4208800000000001E-2</c:v>
                </c:pt>
                <c:pt idx="16865">
                  <c:v>2.9439900000000001E-3</c:v>
                </c:pt>
                <c:pt idx="16866">
                  <c:v>1.4363300000000001E-2</c:v>
                </c:pt>
                <c:pt idx="16867">
                  <c:v>2.1038100000000001E-2</c:v>
                </c:pt>
                <c:pt idx="16868">
                  <c:v>9.7951900000000005E-3</c:v>
                </c:pt>
                <c:pt idx="16869">
                  <c:v>5.1832199999999997E-3</c:v>
                </c:pt>
                <c:pt idx="16870">
                  <c:v>9.6731200000000003E-3</c:v>
                </c:pt>
                <c:pt idx="16871">
                  <c:v>7.4768100000000004E-4</c:v>
                </c:pt>
                <c:pt idx="16872">
                  <c:v>-6.3838999999999996E-3</c:v>
                </c:pt>
                <c:pt idx="16873">
                  <c:v>-5.4550199999999997E-3</c:v>
                </c:pt>
                <c:pt idx="16874">
                  <c:v>9.6645399999999992E-3</c:v>
                </c:pt>
                <c:pt idx="16875">
                  <c:v>8.3827999999999993E-3</c:v>
                </c:pt>
                <c:pt idx="16876">
                  <c:v>-1.4190699999999999E-3</c:v>
                </c:pt>
                <c:pt idx="16877">
                  <c:v>-1.8940000000000001E-3</c:v>
                </c:pt>
                <c:pt idx="16878">
                  <c:v>-4.1532499999999998E-3</c:v>
                </c:pt>
                <c:pt idx="16879">
                  <c:v>7.8964199999999995E-3</c:v>
                </c:pt>
                <c:pt idx="16880">
                  <c:v>2.5844600000000001E-4</c:v>
                </c:pt>
                <c:pt idx="16881">
                  <c:v>-9.9182099999999994E-4</c:v>
                </c:pt>
                <c:pt idx="16882">
                  <c:v>-4.51469E-3</c:v>
                </c:pt>
                <c:pt idx="16883">
                  <c:v>7.5750399999999999E-3</c:v>
                </c:pt>
                <c:pt idx="16884">
                  <c:v>6.9398899999999998E-3</c:v>
                </c:pt>
                <c:pt idx="16885">
                  <c:v>-7.3242200000000004E-4</c:v>
                </c:pt>
                <c:pt idx="16886">
                  <c:v>-4.1246399999999997E-3</c:v>
                </c:pt>
                <c:pt idx="16887" formatCode="0.00E+00">
                  <c:v>-9.7274800000000006E-5</c:v>
                </c:pt>
                <c:pt idx="16888">
                  <c:v>8.4304800000000006E-3</c:v>
                </c:pt>
                <c:pt idx="16889">
                  <c:v>5.9223200000000004E-4</c:v>
                </c:pt>
                <c:pt idx="16890">
                  <c:v>4.2820000000000002E-3</c:v>
                </c:pt>
                <c:pt idx="16891">
                  <c:v>1.78928E-2</c:v>
                </c:pt>
                <c:pt idx="16892">
                  <c:v>1.6243E-2</c:v>
                </c:pt>
                <c:pt idx="16893">
                  <c:v>1.15023E-2</c:v>
                </c:pt>
                <c:pt idx="16894">
                  <c:v>3.45898E-3</c:v>
                </c:pt>
                <c:pt idx="16895">
                  <c:v>5.6743599999999998E-3</c:v>
                </c:pt>
                <c:pt idx="16896">
                  <c:v>3.3245100000000001E-3</c:v>
                </c:pt>
                <c:pt idx="16897">
                  <c:v>3.4284599999999999E-3</c:v>
                </c:pt>
                <c:pt idx="16898">
                  <c:v>4.6796800000000003E-3</c:v>
                </c:pt>
                <c:pt idx="16899">
                  <c:v>7.7485999999999996E-3</c:v>
                </c:pt>
                <c:pt idx="16900">
                  <c:v>-1.3332400000000001E-3</c:v>
                </c:pt>
                <c:pt idx="16901">
                  <c:v>1.00803E-3</c:v>
                </c:pt>
                <c:pt idx="16902">
                  <c:v>-7.5149500000000003E-4</c:v>
                </c:pt>
                <c:pt idx="16903">
                  <c:v>-3.9129300000000002E-3</c:v>
                </c:pt>
                <c:pt idx="16904">
                  <c:v>2.9220600000000002E-3</c:v>
                </c:pt>
                <c:pt idx="16905">
                  <c:v>-3.9987599999999996E-3</c:v>
                </c:pt>
                <c:pt idx="16906">
                  <c:v>-8.7280299999999995E-3</c:v>
                </c:pt>
                <c:pt idx="16907">
                  <c:v>2.2535300000000001E-3</c:v>
                </c:pt>
                <c:pt idx="16908">
                  <c:v>-7.5683599999999997E-3</c:v>
                </c:pt>
                <c:pt idx="16909">
                  <c:v>-6.4811699999999996E-3</c:v>
                </c:pt>
                <c:pt idx="16910" formatCode="0.00E+00">
                  <c:v>-4.1007999999999998E-5</c:v>
                </c:pt>
                <c:pt idx="16911">
                  <c:v>-1.2740100000000001E-2</c:v>
                </c:pt>
                <c:pt idx="16912">
                  <c:v>-9.0637200000000008E-3</c:v>
                </c:pt>
                <c:pt idx="16913">
                  <c:v>-1.32599E-2</c:v>
                </c:pt>
                <c:pt idx="16914">
                  <c:v>-1.2220399999999999E-2</c:v>
                </c:pt>
                <c:pt idx="16915">
                  <c:v>-1.6476600000000001E-2</c:v>
                </c:pt>
                <c:pt idx="16916">
                  <c:v>-8.9979199999999995E-3</c:v>
                </c:pt>
                <c:pt idx="16917">
                  <c:v>-7.9412500000000004E-3</c:v>
                </c:pt>
                <c:pt idx="16918">
                  <c:v>-5.4149599999999999E-3</c:v>
                </c:pt>
                <c:pt idx="16919">
                  <c:v>-4.1589699999999997E-3</c:v>
                </c:pt>
                <c:pt idx="16920">
                  <c:v>-1.29318E-2</c:v>
                </c:pt>
                <c:pt idx="16921">
                  <c:v>-3.9939900000000002E-3</c:v>
                </c:pt>
                <c:pt idx="16922">
                  <c:v>-1.1199000000000001E-2</c:v>
                </c:pt>
                <c:pt idx="16923">
                  <c:v>-7.1582800000000004E-3</c:v>
                </c:pt>
                <c:pt idx="16924">
                  <c:v>-1.1173199999999999E-2</c:v>
                </c:pt>
                <c:pt idx="16925">
                  <c:v>-1.4678E-2</c:v>
                </c:pt>
                <c:pt idx="16926">
                  <c:v>-1.3023399999999999E-2</c:v>
                </c:pt>
                <c:pt idx="16927">
                  <c:v>-2.0647E-3</c:v>
                </c:pt>
                <c:pt idx="16928">
                  <c:v>3.0870400000000001E-3</c:v>
                </c:pt>
                <c:pt idx="16929">
                  <c:v>9.0694400000000002E-4</c:v>
                </c:pt>
                <c:pt idx="16930">
                  <c:v>-4.4774999999999997E-3</c:v>
                </c:pt>
                <c:pt idx="16931">
                  <c:v>-4.0721900000000001E-4</c:v>
                </c:pt>
                <c:pt idx="16932">
                  <c:v>-3.6745100000000002E-3</c:v>
                </c:pt>
                <c:pt idx="16933">
                  <c:v>-1.2588500000000001E-4</c:v>
                </c:pt>
                <c:pt idx="16934">
                  <c:v>4.2858100000000001E-3</c:v>
                </c:pt>
                <c:pt idx="16935">
                  <c:v>3.9424899999999999E-3</c:v>
                </c:pt>
                <c:pt idx="16936">
                  <c:v>-1.5414199999999999E-2</c:v>
                </c:pt>
                <c:pt idx="16937">
                  <c:v>-3.1309100000000002E-3</c:v>
                </c:pt>
                <c:pt idx="16938">
                  <c:v>-5.0354000000000002E-4</c:v>
                </c:pt>
                <c:pt idx="16939">
                  <c:v>-4.2314500000000003E-3</c:v>
                </c:pt>
                <c:pt idx="16940">
                  <c:v>3.2615700000000001E-3</c:v>
                </c:pt>
                <c:pt idx="16941">
                  <c:v>-3.0059800000000001E-3</c:v>
                </c:pt>
                <c:pt idx="16942">
                  <c:v>-7.9278899999999999E-3</c:v>
                </c:pt>
                <c:pt idx="16943">
                  <c:v>-9.4051399999999993E-3</c:v>
                </c:pt>
                <c:pt idx="16944">
                  <c:v>-1.2199399999999999E-2</c:v>
                </c:pt>
                <c:pt idx="16945">
                  <c:v>-2.0275100000000002E-3</c:v>
                </c:pt>
                <c:pt idx="16946">
                  <c:v>-4.8885300000000003E-3</c:v>
                </c:pt>
                <c:pt idx="16947">
                  <c:v>-2.4147000000000001E-3</c:v>
                </c:pt>
                <c:pt idx="16948">
                  <c:v>1.72138E-3</c:v>
                </c:pt>
                <c:pt idx="16949">
                  <c:v>-5.5093800000000004E-3</c:v>
                </c:pt>
                <c:pt idx="16950">
                  <c:v>-6.5450700000000001E-3</c:v>
                </c:pt>
                <c:pt idx="16951">
                  <c:v>-3.4818599999999998E-3</c:v>
                </c:pt>
                <c:pt idx="16952">
                  <c:v>-1.0014500000000001E-2</c:v>
                </c:pt>
                <c:pt idx="16953">
                  <c:v>-1.23835E-2</c:v>
                </c:pt>
                <c:pt idx="16954">
                  <c:v>-3.0403100000000001E-3</c:v>
                </c:pt>
                <c:pt idx="16955">
                  <c:v>-1.32027E-2</c:v>
                </c:pt>
                <c:pt idx="16956">
                  <c:v>-1.2534099999999999E-2</c:v>
                </c:pt>
                <c:pt idx="16957">
                  <c:v>4.0044800000000004E-3</c:v>
                </c:pt>
                <c:pt idx="16958">
                  <c:v>-1.2617100000000001E-3</c:v>
                </c:pt>
                <c:pt idx="16959">
                  <c:v>-6.7291299999999998E-3</c:v>
                </c:pt>
                <c:pt idx="16960">
                  <c:v>-5.9604599999999999E-3</c:v>
                </c:pt>
                <c:pt idx="16961">
                  <c:v>-2.6617099999999999E-3</c:v>
                </c:pt>
                <c:pt idx="16962">
                  <c:v>-4.0740999999999998E-3</c:v>
                </c:pt>
                <c:pt idx="16963">
                  <c:v>-1.02386E-2</c:v>
                </c:pt>
                <c:pt idx="16964">
                  <c:v>-1.0057399999999999E-2</c:v>
                </c:pt>
                <c:pt idx="16965">
                  <c:v>-1.1816999999999999E-2</c:v>
                </c:pt>
                <c:pt idx="16966">
                  <c:v>-3.6954900000000001E-3</c:v>
                </c:pt>
                <c:pt idx="16967">
                  <c:v>4.19617E-4</c:v>
                </c:pt>
                <c:pt idx="16968">
                  <c:v>2.6464499999999998E-3</c:v>
                </c:pt>
                <c:pt idx="16969">
                  <c:v>-6.6385300000000001E-3</c:v>
                </c:pt>
                <c:pt idx="16970">
                  <c:v>-3.1127899999999998E-3</c:v>
                </c:pt>
                <c:pt idx="16971">
                  <c:v>-6.5212200000000003E-3</c:v>
                </c:pt>
                <c:pt idx="16972">
                  <c:v>3.7336299999999999E-3</c:v>
                </c:pt>
                <c:pt idx="16973">
                  <c:v>-1.16539E-2</c:v>
                </c:pt>
                <c:pt idx="16974">
                  <c:v>-1.4687499999999999E-2</c:v>
                </c:pt>
                <c:pt idx="16975">
                  <c:v>-5.5942500000000003E-3</c:v>
                </c:pt>
                <c:pt idx="16976">
                  <c:v>2.3889499999999999E-3</c:v>
                </c:pt>
                <c:pt idx="16977">
                  <c:v>1.85108E-3</c:v>
                </c:pt>
                <c:pt idx="16978">
                  <c:v>-9.5253000000000004E-3</c:v>
                </c:pt>
                <c:pt idx="16979">
                  <c:v>-1.68896E-3</c:v>
                </c:pt>
                <c:pt idx="16980">
                  <c:v>-1.7678300000000001E-2</c:v>
                </c:pt>
                <c:pt idx="16981">
                  <c:v>-1.7059299999999999E-2</c:v>
                </c:pt>
                <c:pt idx="16982">
                  <c:v>-8.2578700000000005E-3</c:v>
                </c:pt>
                <c:pt idx="16983">
                  <c:v>-1.55268E-2</c:v>
                </c:pt>
                <c:pt idx="16984">
                  <c:v>-1.58978E-2</c:v>
                </c:pt>
                <c:pt idx="16985">
                  <c:v>-2.7647000000000001E-2</c:v>
                </c:pt>
                <c:pt idx="16986">
                  <c:v>-1.9533200000000001E-2</c:v>
                </c:pt>
                <c:pt idx="16987">
                  <c:v>-1.15967E-3</c:v>
                </c:pt>
                <c:pt idx="16988">
                  <c:v>-5.5427599999999999E-3</c:v>
                </c:pt>
                <c:pt idx="16989">
                  <c:v>-2.5395399999999999E-2</c:v>
                </c:pt>
                <c:pt idx="16990">
                  <c:v>-2.2520999999999999E-2</c:v>
                </c:pt>
                <c:pt idx="16991">
                  <c:v>-1.9585600000000002E-2</c:v>
                </c:pt>
                <c:pt idx="16992">
                  <c:v>-1.8631000000000002E-2</c:v>
                </c:pt>
                <c:pt idx="16993">
                  <c:v>-8.7652200000000006E-3</c:v>
                </c:pt>
                <c:pt idx="16994">
                  <c:v>-8.7919199999999999E-3</c:v>
                </c:pt>
                <c:pt idx="16995">
                  <c:v>-1.85699E-2</c:v>
                </c:pt>
                <c:pt idx="16996">
                  <c:v>-2.24047E-2</c:v>
                </c:pt>
                <c:pt idx="16997">
                  <c:v>-3.3473000000000003E-2</c:v>
                </c:pt>
                <c:pt idx="16998">
                  <c:v>-2.07052E-2</c:v>
                </c:pt>
                <c:pt idx="16999">
                  <c:v>-1.721E-2</c:v>
                </c:pt>
                <c:pt idx="17000">
                  <c:v>-1.6468E-2</c:v>
                </c:pt>
                <c:pt idx="17001">
                  <c:v>-1.5248299999999999E-2</c:v>
                </c:pt>
                <c:pt idx="17002">
                  <c:v>-2.38132E-2</c:v>
                </c:pt>
                <c:pt idx="17003">
                  <c:v>-1.91612E-2</c:v>
                </c:pt>
                <c:pt idx="17004">
                  <c:v>-1.6974400000000001E-2</c:v>
                </c:pt>
                <c:pt idx="17005">
                  <c:v>-2.6938400000000001E-2</c:v>
                </c:pt>
                <c:pt idx="17006">
                  <c:v>-2.00644E-2</c:v>
                </c:pt>
                <c:pt idx="17007">
                  <c:v>-1.1777899999999999E-2</c:v>
                </c:pt>
                <c:pt idx="17008">
                  <c:v>-2.0491599999999999E-2</c:v>
                </c:pt>
                <c:pt idx="17009">
                  <c:v>-2.34375E-2</c:v>
                </c:pt>
                <c:pt idx="17010">
                  <c:v>-2.7392400000000001E-2</c:v>
                </c:pt>
                <c:pt idx="17011">
                  <c:v>-1.6184799999999999E-2</c:v>
                </c:pt>
                <c:pt idx="17012">
                  <c:v>-1.41935E-2</c:v>
                </c:pt>
                <c:pt idx="17013">
                  <c:v>-1.7494200000000001E-2</c:v>
                </c:pt>
                <c:pt idx="17014">
                  <c:v>-8.0165900000000005E-3</c:v>
                </c:pt>
                <c:pt idx="17015">
                  <c:v>-2.0648E-2</c:v>
                </c:pt>
                <c:pt idx="17016">
                  <c:v>-1.8254300000000001E-2</c:v>
                </c:pt>
                <c:pt idx="17017">
                  <c:v>-1.7801299999999999E-2</c:v>
                </c:pt>
                <c:pt idx="17018">
                  <c:v>-1.0288200000000001E-2</c:v>
                </c:pt>
                <c:pt idx="17019">
                  <c:v>-1.48554E-2</c:v>
                </c:pt>
                <c:pt idx="17020">
                  <c:v>-1.8384899999999999E-2</c:v>
                </c:pt>
                <c:pt idx="17021">
                  <c:v>-1.9317600000000001E-2</c:v>
                </c:pt>
                <c:pt idx="17022">
                  <c:v>-1.32456E-2</c:v>
                </c:pt>
                <c:pt idx="17023">
                  <c:v>-1.8433600000000001E-2</c:v>
                </c:pt>
                <c:pt idx="17024">
                  <c:v>-1.8247599999999999E-2</c:v>
                </c:pt>
                <c:pt idx="17025">
                  <c:v>-1.9695299999999999E-2</c:v>
                </c:pt>
                <c:pt idx="17026">
                  <c:v>-2.51942E-2</c:v>
                </c:pt>
                <c:pt idx="17027">
                  <c:v>-2.3762700000000001E-2</c:v>
                </c:pt>
                <c:pt idx="17028">
                  <c:v>-1.65796E-2</c:v>
                </c:pt>
                <c:pt idx="17029">
                  <c:v>-1.51472E-2</c:v>
                </c:pt>
                <c:pt idx="17030">
                  <c:v>-2.2192E-2</c:v>
                </c:pt>
                <c:pt idx="17031">
                  <c:v>-1.8911399999999998E-2</c:v>
                </c:pt>
                <c:pt idx="17032">
                  <c:v>-2.0607E-2</c:v>
                </c:pt>
                <c:pt idx="17033">
                  <c:v>-8.4247599999999999E-3</c:v>
                </c:pt>
                <c:pt idx="17034">
                  <c:v>-1.36347E-2</c:v>
                </c:pt>
                <c:pt idx="17035">
                  <c:v>-1.26123E-2</c:v>
                </c:pt>
                <c:pt idx="17036">
                  <c:v>-1.3873099999999999E-2</c:v>
                </c:pt>
                <c:pt idx="17037">
                  <c:v>-1.0662100000000001E-2</c:v>
                </c:pt>
                <c:pt idx="17038">
                  <c:v>-5.7430299999999997E-3</c:v>
                </c:pt>
                <c:pt idx="17039">
                  <c:v>-9.5825200000000006E-3</c:v>
                </c:pt>
                <c:pt idx="17040">
                  <c:v>4.6920799999999998E-4</c:v>
                </c:pt>
                <c:pt idx="17041">
                  <c:v>-1.91717E-2</c:v>
                </c:pt>
                <c:pt idx="17042">
                  <c:v>-7.4186299999999998E-3</c:v>
                </c:pt>
                <c:pt idx="17043">
                  <c:v>-1.1076000000000001E-2</c:v>
                </c:pt>
                <c:pt idx="17044">
                  <c:v>-9.1047300000000001E-3</c:v>
                </c:pt>
                <c:pt idx="17045">
                  <c:v>-1.56307E-3</c:v>
                </c:pt>
                <c:pt idx="17046">
                  <c:v>-1.11313E-2</c:v>
                </c:pt>
                <c:pt idx="17047">
                  <c:v>-5.28526E-3</c:v>
                </c:pt>
                <c:pt idx="17048">
                  <c:v>-3.9234200000000004E-3</c:v>
                </c:pt>
                <c:pt idx="17049">
                  <c:v>-1.0595299999999999E-3</c:v>
                </c:pt>
                <c:pt idx="17050">
                  <c:v>-4.4908500000000002E-3</c:v>
                </c:pt>
                <c:pt idx="17051">
                  <c:v>-8.8405600000000003E-4</c:v>
                </c:pt>
                <c:pt idx="17052">
                  <c:v>-1.64032E-3</c:v>
                </c:pt>
                <c:pt idx="17053">
                  <c:v>8.4400199999999995E-4</c:v>
                </c:pt>
                <c:pt idx="17054">
                  <c:v>5.0287200000000004E-3</c:v>
                </c:pt>
                <c:pt idx="17055">
                  <c:v>5.5503799999999999E-4</c:v>
                </c:pt>
                <c:pt idx="17056">
                  <c:v>8.02135E-3</c:v>
                </c:pt>
                <c:pt idx="17057">
                  <c:v>4.3773700000000002E-3</c:v>
                </c:pt>
                <c:pt idx="17058">
                  <c:v>2.0523099999999999E-3</c:v>
                </c:pt>
                <c:pt idx="17059">
                  <c:v>3.0898999999999998E-4</c:v>
                </c:pt>
                <c:pt idx="17060">
                  <c:v>1.12915E-3</c:v>
                </c:pt>
                <c:pt idx="17061">
                  <c:v>-4.5022999999999999E-3</c:v>
                </c:pt>
                <c:pt idx="17062">
                  <c:v>-1.08719E-4</c:v>
                </c:pt>
                <c:pt idx="17063" formatCode="0.00E+00">
                  <c:v>1.6212500000000001E-5</c:v>
                </c:pt>
                <c:pt idx="17064">
                  <c:v>-4.14848E-4</c:v>
                </c:pt>
                <c:pt idx="17065">
                  <c:v>-1.0931E-2</c:v>
                </c:pt>
                <c:pt idx="17066">
                  <c:v>-9.6864700000000008E-3</c:v>
                </c:pt>
                <c:pt idx="17067">
                  <c:v>3.3807799999999999E-3</c:v>
                </c:pt>
                <c:pt idx="17068">
                  <c:v>-1.41716E-3</c:v>
                </c:pt>
                <c:pt idx="17069" formatCode="0.00E+00">
                  <c:v>6.7710899999999996E-5</c:v>
                </c:pt>
                <c:pt idx="17070">
                  <c:v>-5.9976600000000001E-3</c:v>
                </c:pt>
                <c:pt idx="17071">
                  <c:v>-5.0067899999999997E-3</c:v>
                </c:pt>
                <c:pt idx="17072">
                  <c:v>-1.3980900000000001E-3</c:v>
                </c:pt>
                <c:pt idx="17073">
                  <c:v>5.5599200000000005E-4</c:v>
                </c:pt>
                <c:pt idx="17074">
                  <c:v>3.12328E-3</c:v>
                </c:pt>
                <c:pt idx="17075">
                  <c:v>-3.0708299999999999E-4</c:v>
                </c:pt>
                <c:pt idx="17076">
                  <c:v>-1.06602E-2</c:v>
                </c:pt>
                <c:pt idx="17077">
                  <c:v>-6.1225899999999998E-3</c:v>
                </c:pt>
                <c:pt idx="17078">
                  <c:v>-1.1612900000000001E-2</c:v>
                </c:pt>
                <c:pt idx="17079">
                  <c:v>-1.24817E-2</c:v>
                </c:pt>
                <c:pt idx="17080">
                  <c:v>-4.6443899999999998E-4</c:v>
                </c:pt>
                <c:pt idx="17081">
                  <c:v>-1.2602800000000001E-2</c:v>
                </c:pt>
                <c:pt idx="17082">
                  <c:v>-1.4711399999999999E-2</c:v>
                </c:pt>
                <c:pt idx="17083">
                  <c:v>-8.8357899999999996E-3</c:v>
                </c:pt>
                <c:pt idx="17084">
                  <c:v>-3.26633E-3</c:v>
                </c:pt>
                <c:pt idx="17085">
                  <c:v>-4.06837E-3</c:v>
                </c:pt>
                <c:pt idx="17086">
                  <c:v>-1.3229400000000001E-2</c:v>
                </c:pt>
                <c:pt idx="17087">
                  <c:v>-1.03474E-2</c:v>
                </c:pt>
                <c:pt idx="17088">
                  <c:v>-5.0039300000000002E-3</c:v>
                </c:pt>
                <c:pt idx="17089">
                  <c:v>-6.8960200000000001E-3</c:v>
                </c:pt>
                <c:pt idx="17090">
                  <c:v>-2.0933199999999999E-2</c:v>
                </c:pt>
                <c:pt idx="17091">
                  <c:v>-8.4333399999999992E-3</c:v>
                </c:pt>
                <c:pt idx="17092">
                  <c:v>3.2281900000000001E-3</c:v>
                </c:pt>
                <c:pt idx="17093">
                  <c:v>-1.5874900000000001E-2</c:v>
                </c:pt>
                <c:pt idx="17094">
                  <c:v>-1.6370800000000001E-2</c:v>
                </c:pt>
                <c:pt idx="17095">
                  <c:v>-6.8225899999999999E-3</c:v>
                </c:pt>
                <c:pt idx="17096">
                  <c:v>-8.4428799999999998E-3</c:v>
                </c:pt>
                <c:pt idx="17097">
                  <c:v>-1.5598300000000001E-2</c:v>
                </c:pt>
                <c:pt idx="17098">
                  <c:v>-1.8464100000000001E-2</c:v>
                </c:pt>
                <c:pt idx="17099">
                  <c:v>-6.6080100000000001E-3</c:v>
                </c:pt>
                <c:pt idx="17100">
                  <c:v>-6.8769499999999997E-3</c:v>
                </c:pt>
                <c:pt idx="17101">
                  <c:v>-8.7776199999999999E-3</c:v>
                </c:pt>
                <c:pt idx="17102">
                  <c:v>-1.8374399999999999E-2</c:v>
                </c:pt>
                <c:pt idx="17103">
                  <c:v>-9.4776200000000008E-3</c:v>
                </c:pt>
                <c:pt idx="17104">
                  <c:v>-1.5357000000000001E-2</c:v>
                </c:pt>
                <c:pt idx="17105">
                  <c:v>-2.62785E-2</c:v>
                </c:pt>
                <c:pt idx="17106">
                  <c:v>-1.25179E-2</c:v>
                </c:pt>
                <c:pt idx="17107">
                  <c:v>-1.72806E-2</c:v>
                </c:pt>
                <c:pt idx="17108">
                  <c:v>-1.26772E-2</c:v>
                </c:pt>
                <c:pt idx="17109">
                  <c:v>-2.09389E-2</c:v>
                </c:pt>
                <c:pt idx="17110">
                  <c:v>-1.9953700000000001E-2</c:v>
                </c:pt>
                <c:pt idx="17111">
                  <c:v>-9.95827E-3</c:v>
                </c:pt>
                <c:pt idx="17112">
                  <c:v>-1.3696699999999999E-2</c:v>
                </c:pt>
                <c:pt idx="17113">
                  <c:v>-1.06812E-2</c:v>
                </c:pt>
                <c:pt idx="17114">
                  <c:v>-1.75056E-2</c:v>
                </c:pt>
                <c:pt idx="17115">
                  <c:v>-2.8583500000000001E-2</c:v>
                </c:pt>
                <c:pt idx="17116">
                  <c:v>-2.3762700000000001E-2</c:v>
                </c:pt>
                <c:pt idx="17117">
                  <c:v>-2.0654700000000002E-2</c:v>
                </c:pt>
                <c:pt idx="17118">
                  <c:v>-1.25322E-2</c:v>
                </c:pt>
                <c:pt idx="17119">
                  <c:v>-2.5613799999999999E-2</c:v>
                </c:pt>
                <c:pt idx="17120">
                  <c:v>-1.8784499999999999E-2</c:v>
                </c:pt>
                <c:pt idx="17121">
                  <c:v>-1.5978800000000001E-2</c:v>
                </c:pt>
                <c:pt idx="17122">
                  <c:v>-2.1380400000000001E-2</c:v>
                </c:pt>
                <c:pt idx="17123">
                  <c:v>-9.9163099999999994E-3</c:v>
                </c:pt>
                <c:pt idx="17124">
                  <c:v>-1.2347199999999999E-2</c:v>
                </c:pt>
                <c:pt idx="17125">
                  <c:v>-1.0118500000000001E-2</c:v>
                </c:pt>
                <c:pt idx="17126">
                  <c:v>-2.1444299999999999E-2</c:v>
                </c:pt>
                <c:pt idx="17127">
                  <c:v>-1.2469299999999999E-2</c:v>
                </c:pt>
                <c:pt idx="17128">
                  <c:v>-1.54495E-2</c:v>
                </c:pt>
                <c:pt idx="17129">
                  <c:v>-9.0656299999999999E-3</c:v>
                </c:pt>
                <c:pt idx="17130">
                  <c:v>-1.91975E-3</c:v>
                </c:pt>
                <c:pt idx="17131">
                  <c:v>-9.1743499999999995E-3</c:v>
                </c:pt>
                <c:pt idx="17132">
                  <c:v>-7.2565099999999999E-3</c:v>
                </c:pt>
                <c:pt idx="17133">
                  <c:v>-1.3936E-2</c:v>
                </c:pt>
                <c:pt idx="17134">
                  <c:v>-2.5949499999999999E-3</c:v>
                </c:pt>
                <c:pt idx="17135">
                  <c:v>-7.5092300000000004E-3</c:v>
                </c:pt>
                <c:pt idx="17136">
                  <c:v>-9.6807500000000001E-3</c:v>
                </c:pt>
                <c:pt idx="17137">
                  <c:v>-1.5082399999999999E-2</c:v>
                </c:pt>
                <c:pt idx="17138">
                  <c:v>-6.8550099999999999E-3</c:v>
                </c:pt>
                <c:pt idx="17139">
                  <c:v>-9.2334700000000006E-3</c:v>
                </c:pt>
                <c:pt idx="17140">
                  <c:v>-9.9859200000000006E-3</c:v>
                </c:pt>
                <c:pt idx="17141">
                  <c:v>-7.2374300000000004E-3</c:v>
                </c:pt>
                <c:pt idx="17142" formatCode="0.00E+00">
                  <c:v>-1.2196500000000001E-2</c:v>
                </c:pt>
                <c:pt idx="17143">
                  <c:v>-9.4490100000000007E-3</c:v>
                </c:pt>
                <c:pt idx="17144">
                  <c:v>-8.3923299999999999E-3</c:v>
                </c:pt>
                <c:pt idx="17145">
                  <c:v>-2.4948100000000001E-3</c:v>
                </c:pt>
                <c:pt idx="17146">
                  <c:v>-8.0833399999999996E-3</c:v>
                </c:pt>
                <c:pt idx="17147">
                  <c:v>4.2619700000000003E-3</c:v>
                </c:pt>
                <c:pt idx="17148">
                  <c:v>-1.49059E-3</c:v>
                </c:pt>
                <c:pt idx="17149">
                  <c:v>9.3650799999999996E-4</c:v>
                </c:pt>
                <c:pt idx="17150">
                  <c:v>-8.8377000000000004E-3</c:v>
                </c:pt>
                <c:pt idx="17151">
                  <c:v>-1.3580300000000001E-3</c:v>
                </c:pt>
                <c:pt idx="17152">
                  <c:v>-2.9230100000000002E-3</c:v>
                </c:pt>
                <c:pt idx="17153">
                  <c:v>3.0050300000000001E-3</c:v>
                </c:pt>
                <c:pt idx="17154">
                  <c:v>-1.7299699999999999E-3</c:v>
                </c:pt>
                <c:pt idx="17155">
                  <c:v>-4.3230100000000004E-3</c:v>
                </c:pt>
                <c:pt idx="17156">
                  <c:v>-9.76753E-3</c:v>
                </c:pt>
                <c:pt idx="17157">
                  <c:v>-8.9654899999999996E-3</c:v>
                </c:pt>
                <c:pt idx="17158">
                  <c:v>1.9865E-3</c:v>
                </c:pt>
                <c:pt idx="17159">
                  <c:v>3.0641599999999998E-3</c:v>
                </c:pt>
                <c:pt idx="17160">
                  <c:v>-6.7872999999999996E-3</c:v>
                </c:pt>
                <c:pt idx="17161">
                  <c:v>-1.2235599999999999E-2</c:v>
                </c:pt>
                <c:pt idx="17162">
                  <c:v>2.1524399999999998E-3</c:v>
                </c:pt>
                <c:pt idx="17163">
                  <c:v>-7.1182299999999997E-3</c:v>
                </c:pt>
                <c:pt idx="17164">
                  <c:v>-1.9416800000000001E-3</c:v>
                </c:pt>
                <c:pt idx="17165">
                  <c:v>1.544E-3</c:v>
                </c:pt>
                <c:pt idx="17166">
                  <c:v>-6.1082799999999998E-3</c:v>
                </c:pt>
                <c:pt idx="17167">
                  <c:v>-1.08366E-2</c:v>
                </c:pt>
                <c:pt idx="17168">
                  <c:v>-6.0005199999999996E-3</c:v>
                </c:pt>
                <c:pt idx="17169" formatCode="0.00E+00">
                  <c:v>7.4386600000000004E-5</c:v>
                </c:pt>
                <c:pt idx="17170">
                  <c:v>1.18189E-2</c:v>
                </c:pt>
                <c:pt idx="17171">
                  <c:v>6.7243600000000004E-3</c:v>
                </c:pt>
                <c:pt idx="17172">
                  <c:v>2.8676999999999999E-3</c:v>
                </c:pt>
                <c:pt idx="17173">
                  <c:v>-4.9400300000000002E-4</c:v>
                </c:pt>
                <c:pt idx="17174">
                  <c:v>2.2621199999999998E-3</c:v>
                </c:pt>
                <c:pt idx="17175">
                  <c:v>4.3201400000000001E-3</c:v>
                </c:pt>
                <c:pt idx="17176">
                  <c:v>2.04945E-3</c:v>
                </c:pt>
                <c:pt idx="17177" formatCode="0.00E+00">
                  <c:v>5.8631899999999999E-3</c:v>
                </c:pt>
                <c:pt idx="17178">
                  <c:v>-1.688E-3</c:v>
                </c:pt>
                <c:pt idx="17179">
                  <c:v>2.7494400000000001E-3</c:v>
                </c:pt>
                <c:pt idx="17180">
                  <c:v>3.8518900000000002E-3</c:v>
                </c:pt>
                <c:pt idx="17181">
                  <c:v>8.6879700000000004E-4</c:v>
                </c:pt>
                <c:pt idx="17182">
                  <c:v>-4.7102000000000003E-3</c:v>
                </c:pt>
                <c:pt idx="17183">
                  <c:v>-6.0463000000000001E-3</c:v>
                </c:pt>
                <c:pt idx="17184">
                  <c:v>-1.0042199999999999E-3</c:v>
                </c:pt>
                <c:pt idx="17185">
                  <c:v>9.4509100000000001E-4</c:v>
                </c:pt>
                <c:pt idx="17186">
                  <c:v>-6.0090999999999999E-3</c:v>
                </c:pt>
                <c:pt idx="17187">
                  <c:v>6.93321E-4</c:v>
                </c:pt>
                <c:pt idx="17188">
                  <c:v>3.8642899999999998E-3</c:v>
                </c:pt>
                <c:pt idx="17189">
                  <c:v>-4.3954800000000002E-3</c:v>
                </c:pt>
                <c:pt idx="17190">
                  <c:v>-3.8023000000000002E-3</c:v>
                </c:pt>
                <c:pt idx="17191">
                  <c:v>-7.0362100000000002E-3</c:v>
                </c:pt>
                <c:pt idx="17192">
                  <c:v>-6.1883900000000002E-3</c:v>
                </c:pt>
                <c:pt idx="17193">
                  <c:v>-6.2027000000000002E-3</c:v>
                </c:pt>
                <c:pt idx="17194">
                  <c:v>-7.5254400000000004E-3</c:v>
                </c:pt>
                <c:pt idx="17195">
                  <c:v>-1.4981299999999999E-2</c:v>
                </c:pt>
                <c:pt idx="17196">
                  <c:v>-5.3997000000000003E-3</c:v>
                </c:pt>
                <c:pt idx="17197">
                  <c:v>5.1593799999999997E-4</c:v>
                </c:pt>
                <c:pt idx="17198">
                  <c:v>-5.3987499999999999E-3</c:v>
                </c:pt>
                <c:pt idx="17199">
                  <c:v>-6.9456099999999996E-3</c:v>
                </c:pt>
                <c:pt idx="17200">
                  <c:v>-6.2704099999999997E-3</c:v>
                </c:pt>
                <c:pt idx="17201">
                  <c:v>-2.9010799999999999E-3</c:v>
                </c:pt>
                <c:pt idx="17202">
                  <c:v>1.9817400000000001E-3</c:v>
                </c:pt>
                <c:pt idx="17203">
                  <c:v>-4.27532E-3</c:v>
                </c:pt>
                <c:pt idx="17204">
                  <c:v>-1.7185200000000001E-3</c:v>
                </c:pt>
                <c:pt idx="17205">
                  <c:v>-2.5463100000000001E-4</c:v>
                </c:pt>
                <c:pt idx="17206">
                  <c:v>-3.09086E-3</c:v>
                </c:pt>
                <c:pt idx="17207">
                  <c:v>-1.5497200000000001E-3</c:v>
                </c:pt>
                <c:pt idx="17208">
                  <c:v>-2.2211100000000001E-3</c:v>
                </c:pt>
                <c:pt idx="17209">
                  <c:v>5.5751799999999999E-3</c:v>
                </c:pt>
                <c:pt idx="17210">
                  <c:v>-8.7261200000000004E-3</c:v>
                </c:pt>
                <c:pt idx="17211">
                  <c:v>4.5213700000000002E-3</c:v>
                </c:pt>
                <c:pt idx="17212">
                  <c:v>-5.6839E-4</c:v>
                </c:pt>
                <c:pt idx="17213">
                  <c:v>-1.40953E-3</c:v>
                </c:pt>
                <c:pt idx="17214">
                  <c:v>-2.1696100000000002E-3</c:v>
                </c:pt>
                <c:pt idx="17215">
                  <c:v>4.1770899999999996E-3</c:v>
                </c:pt>
                <c:pt idx="17216">
                  <c:v>7.2030999999999996E-3</c:v>
                </c:pt>
                <c:pt idx="17217">
                  <c:v>6.5517400000000001E-4</c:v>
                </c:pt>
                <c:pt idx="17218">
                  <c:v>1.70517E-3</c:v>
                </c:pt>
                <c:pt idx="17219">
                  <c:v>-3.9939900000000002E-3</c:v>
                </c:pt>
                <c:pt idx="17220" formatCode="0.00E+00">
                  <c:v>-2.6512100000000002E-3</c:v>
                </c:pt>
                <c:pt idx="17221">
                  <c:v>-4.32396E-3</c:v>
                </c:pt>
                <c:pt idx="17222">
                  <c:v>1.4175399999999999E-2</c:v>
                </c:pt>
                <c:pt idx="17223">
                  <c:v>-2.07901E-4</c:v>
                </c:pt>
                <c:pt idx="17224" formatCode="0.00E+00">
                  <c:v>3.7193300000000002E-5</c:v>
                </c:pt>
                <c:pt idx="17225">
                  <c:v>4.5890799999999997E-3</c:v>
                </c:pt>
                <c:pt idx="17226">
                  <c:v>-2.84958E-3</c:v>
                </c:pt>
                <c:pt idx="17227" formatCode="0.00E+00">
                  <c:v>-4.5824100000000003E-3</c:v>
                </c:pt>
                <c:pt idx="17228">
                  <c:v>-5.5198699999999996E-3</c:v>
                </c:pt>
                <c:pt idx="17229">
                  <c:v>5.476E-3</c:v>
                </c:pt>
                <c:pt idx="17230">
                  <c:v>6.3915300000000003E-3</c:v>
                </c:pt>
                <c:pt idx="17231">
                  <c:v>-2.9392200000000002E-3</c:v>
                </c:pt>
                <c:pt idx="17232">
                  <c:v>-1.1892300000000001E-3</c:v>
                </c:pt>
                <c:pt idx="17233">
                  <c:v>6.2980700000000002E-3</c:v>
                </c:pt>
                <c:pt idx="17234">
                  <c:v>1.2235600000000001E-3</c:v>
                </c:pt>
                <c:pt idx="17235">
                  <c:v>-2.0141600000000001E-3</c:v>
                </c:pt>
                <c:pt idx="17236">
                  <c:v>-1.4782E-4</c:v>
                </c:pt>
                <c:pt idx="17237">
                  <c:v>-1.9331000000000001E-3</c:v>
                </c:pt>
                <c:pt idx="17238">
                  <c:v>1.3656600000000001E-3</c:v>
                </c:pt>
                <c:pt idx="17239">
                  <c:v>-7.2956099999999999E-4</c:v>
                </c:pt>
                <c:pt idx="17240">
                  <c:v>4.1961699999999999E-3</c:v>
                </c:pt>
                <c:pt idx="17241">
                  <c:v>6.0529700000000004E-3</c:v>
                </c:pt>
                <c:pt idx="17242">
                  <c:v>3.39508E-3</c:v>
                </c:pt>
                <c:pt idx="17243">
                  <c:v>7.8506500000000007E-3</c:v>
                </c:pt>
                <c:pt idx="17244">
                  <c:v>1.6994499999999999E-3</c:v>
                </c:pt>
                <c:pt idx="17245">
                  <c:v>9.5663099999999997E-3</c:v>
                </c:pt>
                <c:pt idx="17246">
                  <c:v>4.9295399999999996E-3</c:v>
                </c:pt>
                <c:pt idx="17247">
                  <c:v>6.27708E-3</c:v>
                </c:pt>
                <c:pt idx="17248">
                  <c:v>1.40772E-2</c:v>
                </c:pt>
                <c:pt idx="17249">
                  <c:v>6.4706800000000004E-3</c:v>
                </c:pt>
                <c:pt idx="17250">
                  <c:v>1.60398E-2</c:v>
                </c:pt>
                <c:pt idx="17251">
                  <c:v>5.7878499999999998E-3</c:v>
                </c:pt>
                <c:pt idx="17252">
                  <c:v>4.1151E-3</c:v>
                </c:pt>
                <c:pt idx="17253">
                  <c:v>1.0541E-2</c:v>
                </c:pt>
                <c:pt idx="17254">
                  <c:v>9.8581299999999997E-3</c:v>
                </c:pt>
                <c:pt idx="17255">
                  <c:v>9.3345600000000004E-3</c:v>
                </c:pt>
                <c:pt idx="17256">
                  <c:v>7.4625000000000004E-3</c:v>
                </c:pt>
                <c:pt idx="17257">
                  <c:v>9.4518699999999994E-3</c:v>
                </c:pt>
                <c:pt idx="17258">
                  <c:v>1.33486E-2</c:v>
                </c:pt>
                <c:pt idx="17259">
                  <c:v>1.3146400000000001E-2</c:v>
                </c:pt>
                <c:pt idx="17260">
                  <c:v>1.9536000000000001E-2</c:v>
                </c:pt>
                <c:pt idx="17261">
                  <c:v>1.45941E-2</c:v>
                </c:pt>
                <c:pt idx="17262">
                  <c:v>9.4661699999999994E-3</c:v>
                </c:pt>
                <c:pt idx="17263">
                  <c:v>1.34287E-2</c:v>
                </c:pt>
                <c:pt idx="17264">
                  <c:v>2.9058500000000002E-3</c:v>
                </c:pt>
                <c:pt idx="17265">
                  <c:v>7.9202700000000001E-3</c:v>
                </c:pt>
                <c:pt idx="17266">
                  <c:v>5.0086999999999996E-3</c:v>
                </c:pt>
                <c:pt idx="17267">
                  <c:v>3.4942599999999999E-3</c:v>
                </c:pt>
                <c:pt idx="17268">
                  <c:v>5.5046100000000001E-3</c:v>
                </c:pt>
                <c:pt idx="17269">
                  <c:v>-5.0449399999999997E-4</c:v>
                </c:pt>
                <c:pt idx="17270">
                  <c:v>4.5700100000000002E-3</c:v>
                </c:pt>
                <c:pt idx="17271">
                  <c:v>2.16198E-3</c:v>
                </c:pt>
                <c:pt idx="17272">
                  <c:v>1.51348E-3</c:v>
                </c:pt>
                <c:pt idx="17273">
                  <c:v>2.5043499999999998E-3</c:v>
                </c:pt>
                <c:pt idx="17274">
                  <c:v>5.2823999999999996E-3</c:v>
                </c:pt>
                <c:pt idx="17275">
                  <c:v>1.0200499999999999E-2</c:v>
                </c:pt>
                <c:pt idx="17276">
                  <c:v>-1.8549E-3</c:v>
                </c:pt>
                <c:pt idx="17277">
                  <c:v>1.6288800000000001E-3</c:v>
                </c:pt>
                <c:pt idx="17278">
                  <c:v>-2.14577E-3</c:v>
                </c:pt>
                <c:pt idx="17279">
                  <c:v>5.9022900000000001E-3</c:v>
                </c:pt>
                <c:pt idx="17280">
                  <c:v>-2.2754699999999999E-3</c:v>
                </c:pt>
                <c:pt idx="17281">
                  <c:v>4.0245100000000001E-4</c:v>
                </c:pt>
                <c:pt idx="17282">
                  <c:v>1.14775E-2</c:v>
                </c:pt>
                <c:pt idx="17283">
                  <c:v>8.1691699999999999E-3</c:v>
                </c:pt>
                <c:pt idx="17284">
                  <c:v>1.37053E-2</c:v>
                </c:pt>
                <c:pt idx="17285">
                  <c:v>-2.4108900000000002E-3</c:v>
                </c:pt>
                <c:pt idx="17286">
                  <c:v>1.23987E-2</c:v>
                </c:pt>
                <c:pt idx="17287">
                  <c:v>2.5005299999999999E-3</c:v>
                </c:pt>
                <c:pt idx="17288">
                  <c:v>1.09549E-2</c:v>
                </c:pt>
                <c:pt idx="17289">
                  <c:v>8.9359299999999999E-3</c:v>
                </c:pt>
                <c:pt idx="17290">
                  <c:v>2.9525799999999998E-3</c:v>
                </c:pt>
                <c:pt idx="17291">
                  <c:v>3.3674199999999999E-3</c:v>
                </c:pt>
                <c:pt idx="17292">
                  <c:v>-3.2482100000000001E-3</c:v>
                </c:pt>
                <c:pt idx="17293">
                  <c:v>3.95679E-3</c:v>
                </c:pt>
                <c:pt idx="17294" formatCode="0.00E+00">
                  <c:v>-2.2678400000000001E-3</c:v>
                </c:pt>
                <c:pt idx="17295">
                  <c:v>2.56538E-4</c:v>
                </c:pt>
                <c:pt idx="17296">
                  <c:v>6.5851199999999999E-3</c:v>
                </c:pt>
                <c:pt idx="17297" formatCode="0.00E+00">
                  <c:v>-1.43051E-5</c:v>
                </c:pt>
                <c:pt idx="17298">
                  <c:v>-2.7580299999999999E-3</c:v>
                </c:pt>
                <c:pt idx="17299">
                  <c:v>-1.2292900000000001E-3</c:v>
                </c:pt>
                <c:pt idx="17300">
                  <c:v>1.6737E-3</c:v>
                </c:pt>
                <c:pt idx="17301">
                  <c:v>-3.3073400000000002E-3</c:v>
                </c:pt>
                <c:pt idx="17302">
                  <c:v>-7.9336200000000006E-3</c:v>
                </c:pt>
                <c:pt idx="17303">
                  <c:v>-5.8174100000000003E-3</c:v>
                </c:pt>
                <c:pt idx="17304">
                  <c:v>1.1253400000000001E-3</c:v>
                </c:pt>
                <c:pt idx="17305">
                  <c:v>-5.0573299999999996E-3</c:v>
                </c:pt>
                <c:pt idx="17306">
                  <c:v>-1.8291500000000001E-3</c:v>
                </c:pt>
                <c:pt idx="17307">
                  <c:v>6.9236799999999998E-3</c:v>
                </c:pt>
                <c:pt idx="17308">
                  <c:v>1.4438599999999999E-3</c:v>
                </c:pt>
                <c:pt idx="17309">
                  <c:v>5.8441200000000004E-3</c:v>
                </c:pt>
                <c:pt idx="17310">
                  <c:v>6.3304900000000002E-3</c:v>
                </c:pt>
                <c:pt idx="17311">
                  <c:v>7.5044600000000001E-3</c:v>
                </c:pt>
                <c:pt idx="17312">
                  <c:v>1.3149299999999999E-2</c:v>
                </c:pt>
                <c:pt idx="17313">
                  <c:v>1.1403999999999999E-2</c:v>
                </c:pt>
                <c:pt idx="17314">
                  <c:v>8.4238100000000003E-3</c:v>
                </c:pt>
                <c:pt idx="17315">
                  <c:v>1.14202E-2</c:v>
                </c:pt>
                <c:pt idx="17316">
                  <c:v>2.29502E-2</c:v>
                </c:pt>
                <c:pt idx="17317">
                  <c:v>2.1955499999999999E-2</c:v>
                </c:pt>
                <c:pt idx="17318">
                  <c:v>2.74544E-2</c:v>
                </c:pt>
                <c:pt idx="17319">
                  <c:v>2.2095699999999999E-2</c:v>
                </c:pt>
                <c:pt idx="17320">
                  <c:v>1.6150500000000002E-2</c:v>
                </c:pt>
                <c:pt idx="17321">
                  <c:v>1.49832E-2</c:v>
                </c:pt>
                <c:pt idx="17322">
                  <c:v>1.6201E-2</c:v>
                </c:pt>
                <c:pt idx="17323">
                  <c:v>2.0156899999999998E-2</c:v>
                </c:pt>
                <c:pt idx="17324">
                  <c:v>2.4437E-2</c:v>
                </c:pt>
                <c:pt idx="17325">
                  <c:v>2.7834899999999999E-2</c:v>
                </c:pt>
                <c:pt idx="17326">
                  <c:v>1.09625E-2</c:v>
                </c:pt>
                <c:pt idx="17327">
                  <c:v>1.7890900000000001E-2</c:v>
                </c:pt>
                <c:pt idx="17328">
                  <c:v>1.43023E-2</c:v>
                </c:pt>
                <c:pt idx="17329">
                  <c:v>1.86272E-2</c:v>
                </c:pt>
                <c:pt idx="17330">
                  <c:v>1.8210400000000002E-2</c:v>
                </c:pt>
                <c:pt idx="17331">
                  <c:v>1.35336E-2</c:v>
                </c:pt>
                <c:pt idx="17332">
                  <c:v>8.2941100000000004E-3</c:v>
                </c:pt>
                <c:pt idx="17333">
                  <c:v>1.00698E-2</c:v>
                </c:pt>
                <c:pt idx="17334">
                  <c:v>1.3963700000000001E-2</c:v>
                </c:pt>
                <c:pt idx="17335" formatCode="0.00E+00">
                  <c:v>8.0595000000000007E-3</c:v>
                </c:pt>
                <c:pt idx="17336">
                  <c:v>1.27029E-2</c:v>
                </c:pt>
                <c:pt idx="17337">
                  <c:v>1.3970399999999999E-2</c:v>
                </c:pt>
                <c:pt idx="17338">
                  <c:v>-2.3565299999999999E-3</c:v>
                </c:pt>
                <c:pt idx="17339">
                  <c:v>-2.3174299999999999E-4</c:v>
                </c:pt>
                <c:pt idx="17340">
                  <c:v>5.7525600000000003E-3</c:v>
                </c:pt>
                <c:pt idx="17341">
                  <c:v>9.9697099999999997E-3</c:v>
                </c:pt>
                <c:pt idx="17342">
                  <c:v>2.13051E-3</c:v>
                </c:pt>
                <c:pt idx="17343">
                  <c:v>-2.99263E-3</c:v>
                </c:pt>
                <c:pt idx="17344">
                  <c:v>-3.6230099999999999E-3</c:v>
                </c:pt>
                <c:pt idx="17345">
                  <c:v>5.3510700000000003E-3</c:v>
                </c:pt>
                <c:pt idx="17346">
                  <c:v>4.0759999999999998E-3</c:v>
                </c:pt>
                <c:pt idx="17347">
                  <c:v>8.9998200000000004E-3</c:v>
                </c:pt>
                <c:pt idx="17348">
                  <c:v>5.3520199999999999E-3</c:v>
                </c:pt>
                <c:pt idx="17349">
                  <c:v>3.0860900000000001E-3</c:v>
                </c:pt>
                <c:pt idx="17350">
                  <c:v>-4.40121E-3</c:v>
                </c:pt>
                <c:pt idx="17351">
                  <c:v>-3.66497E-3</c:v>
                </c:pt>
                <c:pt idx="17352">
                  <c:v>-2.4681099999999999E-3</c:v>
                </c:pt>
                <c:pt idx="17353">
                  <c:v>1.1711099999999999E-3</c:v>
                </c:pt>
                <c:pt idx="17354">
                  <c:v>6.4373E-3</c:v>
                </c:pt>
                <c:pt idx="17355">
                  <c:v>2.1076200000000002E-3</c:v>
                </c:pt>
                <c:pt idx="17356">
                  <c:v>7.1430199999999999E-4</c:v>
                </c:pt>
                <c:pt idx="17357">
                  <c:v>8.1300699999999997E-3</c:v>
                </c:pt>
                <c:pt idx="17358">
                  <c:v>6.2494300000000003E-3</c:v>
                </c:pt>
                <c:pt idx="17359">
                  <c:v>-3.5333600000000001E-3</c:v>
                </c:pt>
                <c:pt idx="17360">
                  <c:v>2.8858199999999999E-3</c:v>
                </c:pt>
                <c:pt idx="17361">
                  <c:v>2.14577E-4</c:v>
                </c:pt>
                <c:pt idx="17362">
                  <c:v>1.6021699999999999E-4</c:v>
                </c:pt>
                <c:pt idx="17363">
                  <c:v>-2.6702900000000001E-4</c:v>
                </c:pt>
                <c:pt idx="17364">
                  <c:v>-7.8954699999999999E-3</c:v>
                </c:pt>
                <c:pt idx="17365">
                  <c:v>6.7215E-3</c:v>
                </c:pt>
                <c:pt idx="17366">
                  <c:v>-1.52779E-3</c:v>
                </c:pt>
                <c:pt idx="17367">
                  <c:v>1.08042E-2</c:v>
                </c:pt>
                <c:pt idx="17368">
                  <c:v>2.33555E-3</c:v>
                </c:pt>
                <c:pt idx="17369">
                  <c:v>-1.0589599999999999E-2</c:v>
                </c:pt>
                <c:pt idx="17370">
                  <c:v>3.6926300000000001E-3</c:v>
                </c:pt>
                <c:pt idx="17371">
                  <c:v>1.31416E-3</c:v>
                </c:pt>
                <c:pt idx="17372">
                  <c:v>-6.24466E-3</c:v>
                </c:pt>
                <c:pt idx="17373">
                  <c:v>-8.3046000000000005E-3</c:v>
                </c:pt>
                <c:pt idx="17374">
                  <c:v>5.8069200000000001E-3</c:v>
                </c:pt>
                <c:pt idx="17375">
                  <c:v>-2.5081600000000001E-4</c:v>
                </c:pt>
                <c:pt idx="17376">
                  <c:v>1.1320099999999999E-3</c:v>
                </c:pt>
                <c:pt idx="17377">
                  <c:v>7.3223100000000003E-3</c:v>
                </c:pt>
                <c:pt idx="17378">
                  <c:v>3.9586999999999999E-3</c:v>
                </c:pt>
                <c:pt idx="17379">
                  <c:v>4.4641500000000001E-3</c:v>
                </c:pt>
                <c:pt idx="17380">
                  <c:v>2.6788699999999999E-3</c:v>
                </c:pt>
                <c:pt idx="17381">
                  <c:v>-2.0704299999999998E-3</c:v>
                </c:pt>
                <c:pt idx="17382">
                  <c:v>3.0326799999999998E-3</c:v>
                </c:pt>
                <c:pt idx="17383">
                  <c:v>6.8950699999999997E-3</c:v>
                </c:pt>
                <c:pt idx="17384">
                  <c:v>-4.0855400000000004E-3</c:v>
                </c:pt>
                <c:pt idx="17385">
                  <c:v>3.6897700000000002E-3</c:v>
                </c:pt>
                <c:pt idx="17386">
                  <c:v>1.18732E-3</c:v>
                </c:pt>
                <c:pt idx="17387">
                  <c:v>5.92232E-3</c:v>
                </c:pt>
                <c:pt idx="17388">
                  <c:v>4.1399000000000002E-3</c:v>
                </c:pt>
                <c:pt idx="17389">
                  <c:v>-1.77097E-3</c:v>
                </c:pt>
                <c:pt idx="17390">
                  <c:v>4.0655099999999996E-3</c:v>
                </c:pt>
                <c:pt idx="17391">
                  <c:v>1.05104E-2</c:v>
                </c:pt>
                <c:pt idx="17392">
                  <c:v>1.02186E-2</c:v>
                </c:pt>
                <c:pt idx="17393">
                  <c:v>5.3911200000000001E-3</c:v>
                </c:pt>
                <c:pt idx="17394">
                  <c:v>1.80149E-3</c:v>
                </c:pt>
                <c:pt idx="17395">
                  <c:v>9.5672599999999993E-3</c:v>
                </c:pt>
                <c:pt idx="17396">
                  <c:v>1.2501699999999999E-2</c:v>
                </c:pt>
                <c:pt idx="17397">
                  <c:v>1.22881E-2</c:v>
                </c:pt>
                <c:pt idx="17398">
                  <c:v>1.12362E-2</c:v>
                </c:pt>
                <c:pt idx="17399">
                  <c:v>6.54888E-3</c:v>
                </c:pt>
                <c:pt idx="17400">
                  <c:v>5.2661899999999996E-3</c:v>
                </c:pt>
                <c:pt idx="17401">
                  <c:v>2.74658E-4</c:v>
                </c:pt>
                <c:pt idx="17402">
                  <c:v>8.7099099999999995E-3</c:v>
                </c:pt>
                <c:pt idx="17403">
                  <c:v>3.0689200000000002E-3</c:v>
                </c:pt>
                <c:pt idx="17404">
                  <c:v>1.8262899999999999E-3</c:v>
                </c:pt>
                <c:pt idx="17405">
                  <c:v>3.68404E-3</c:v>
                </c:pt>
                <c:pt idx="17406">
                  <c:v>-3.6401699999999999E-3</c:v>
                </c:pt>
                <c:pt idx="17407">
                  <c:v>-4.9743699999999997E-3</c:v>
                </c:pt>
                <c:pt idx="17408">
                  <c:v>-2.4442700000000001E-3</c:v>
                </c:pt>
                <c:pt idx="17409">
                  <c:v>2.6330899999999998E-3</c:v>
                </c:pt>
                <c:pt idx="17410">
                  <c:v>2.8724699999999998E-3</c:v>
                </c:pt>
                <c:pt idx="17411">
                  <c:v>1.39618E-2</c:v>
                </c:pt>
                <c:pt idx="17412">
                  <c:v>3.2482100000000001E-3</c:v>
                </c:pt>
                <c:pt idx="17413">
                  <c:v>-7.3194499999999999E-3</c:v>
                </c:pt>
                <c:pt idx="17414">
                  <c:v>-2.0208399999999999E-3</c:v>
                </c:pt>
                <c:pt idx="17415">
                  <c:v>6.1426199999999997E-3</c:v>
                </c:pt>
                <c:pt idx="17416">
                  <c:v>5.0964399999999998E-3</c:v>
                </c:pt>
                <c:pt idx="17417">
                  <c:v>6.5317200000000004E-3</c:v>
                </c:pt>
                <c:pt idx="17418">
                  <c:v>-2.0618400000000001E-3</c:v>
                </c:pt>
                <c:pt idx="17419">
                  <c:v>-1.55163E-3</c:v>
                </c:pt>
                <c:pt idx="17420">
                  <c:v>1.544E-3</c:v>
                </c:pt>
                <c:pt idx="17421">
                  <c:v>-2.5482199999999999E-3</c:v>
                </c:pt>
                <c:pt idx="17422">
                  <c:v>6.16169E-3</c:v>
                </c:pt>
                <c:pt idx="17423">
                  <c:v>4.0311799999999997E-3</c:v>
                </c:pt>
                <c:pt idx="17424">
                  <c:v>7.2746299999999998E-3</c:v>
                </c:pt>
                <c:pt idx="17425">
                  <c:v>3.3340499999999999E-3</c:v>
                </c:pt>
                <c:pt idx="17426">
                  <c:v>-8.43048E-4</c:v>
                </c:pt>
                <c:pt idx="17427">
                  <c:v>7.6999700000000004E-3</c:v>
                </c:pt>
                <c:pt idx="17428">
                  <c:v>9.60541E-3</c:v>
                </c:pt>
                <c:pt idx="17429">
                  <c:v>1.3199799999999999E-2</c:v>
                </c:pt>
                <c:pt idx="17430">
                  <c:v>7.3566400000000002E-3</c:v>
                </c:pt>
                <c:pt idx="17431">
                  <c:v>1.0525700000000001E-2</c:v>
                </c:pt>
                <c:pt idx="17432">
                  <c:v>1.09062E-2</c:v>
                </c:pt>
                <c:pt idx="17433">
                  <c:v>8.7766600000000004E-3</c:v>
                </c:pt>
                <c:pt idx="17434">
                  <c:v>1.24111E-2</c:v>
                </c:pt>
                <c:pt idx="17435">
                  <c:v>1.14717E-2</c:v>
                </c:pt>
                <c:pt idx="17436">
                  <c:v>9.8438299999999996E-3</c:v>
                </c:pt>
                <c:pt idx="17437">
                  <c:v>7.8287099999999991E-3</c:v>
                </c:pt>
                <c:pt idx="17438">
                  <c:v>1.3635599999999999E-2</c:v>
                </c:pt>
                <c:pt idx="17439">
                  <c:v>1.08013E-2</c:v>
                </c:pt>
                <c:pt idx="17440">
                  <c:v>1.7812700000000001E-2</c:v>
                </c:pt>
                <c:pt idx="17441">
                  <c:v>2.43349E-2</c:v>
                </c:pt>
                <c:pt idx="17442">
                  <c:v>1.9647600000000001E-2</c:v>
                </c:pt>
                <c:pt idx="17443">
                  <c:v>1.7515200000000002E-2</c:v>
                </c:pt>
                <c:pt idx="17444">
                  <c:v>1.6167600000000001E-2</c:v>
                </c:pt>
                <c:pt idx="17445">
                  <c:v>1.6324000000000002E-2</c:v>
                </c:pt>
                <c:pt idx="17446">
                  <c:v>2.0991300000000001E-2</c:v>
                </c:pt>
                <c:pt idx="17447">
                  <c:v>9.8657599999999995E-3</c:v>
                </c:pt>
                <c:pt idx="17448">
                  <c:v>1.04694E-2</c:v>
                </c:pt>
                <c:pt idx="17449">
                  <c:v>1.52178E-2</c:v>
                </c:pt>
                <c:pt idx="17450">
                  <c:v>1.05591E-2</c:v>
                </c:pt>
                <c:pt idx="17451">
                  <c:v>1.3625099999999999E-2</c:v>
                </c:pt>
                <c:pt idx="17452">
                  <c:v>1.49832E-2</c:v>
                </c:pt>
                <c:pt idx="17453">
                  <c:v>1.5446700000000001E-2</c:v>
                </c:pt>
                <c:pt idx="17454">
                  <c:v>1.5865299999999999E-2</c:v>
                </c:pt>
                <c:pt idx="17455">
                  <c:v>1.69172E-2</c:v>
                </c:pt>
                <c:pt idx="17456">
                  <c:v>1.1178E-2</c:v>
                </c:pt>
                <c:pt idx="17457">
                  <c:v>8.8367500000000009E-3</c:v>
                </c:pt>
                <c:pt idx="17458">
                  <c:v>7.6923399999999998E-3</c:v>
                </c:pt>
                <c:pt idx="17459">
                  <c:v>4.7187799999999997E-3</c:v>
                </c:pt>
                <c:pt idx="17460">
                  <c:v>6.0071899999999999E-3</c:v>
                </c:pt>
                <c:pt idx="17461">
                  <c:v>6.7796699999999998E-3</c:v>
                </c:pt>
                <c:pt idx="17462">
                  <c:v>7.9917900000000001E-4</c:v>
                </c:pt>
                <c:pt idx="17463">
                  <c:v>5.12314E-3</c:v>
                </c:pt>
                <c:pt idx="17464">
                  <c:v>8.1901600000000001E-3</c:v>
                </c:pt>
                <c:pt idx="17465">
                  <c:v>9.4537700000000002E-3</c:v>
                </c:pt>
                <c:pt idx="17466">
                  <c:v>-8.8911100000000007E-3</c:v>
                </c:pt>
                <c:pt idx="17467">
                  <c:v>-7.3890700000000002E-3</c:v>
                </c:pt>
                <c:pt idx="17468">
                  <c:v>-6.6575999999999996E-3</c:v>
                </c:pt>
                <c:pt idx="17469">
                  <c:v>-8.6879700000000004E-4</c:v>
                </c:pt>
                <c:pt idx="17470">
                  <c:v>-6.9522900000000001E-4</c:v>
                </c:pt>
                <c:pt idx="17471">
                  <c:v>-2.17848E-2</c:v>
                </c:pt>
                <c:pt idx="17472">
                  <c:v>-1.5737500000000001E-2</c:v>
                </c:pt>
                <c:pt idx="17473">
                  <c:v>-1.7123200000000002E-2</c:v>
                </c:pt>
                <c:pt idx="17474">
                  <c:v>-1.10922E-2</c:v>
                </c:pt>
                <c:pt idx="17475">
                  <c:v>-1.26324E-2</c:v>
                </c:pt>
                <c:pt idx="17476">
                  <c:v>-1.39256E-2</c:v>
                </c:pt>
                <c:pt idx="17477">
                  <c:v>-1.1388799999999999E-2</c:v>
                </c:pt>
                <c:pt idx="17478">
                  <c:v>-2.3717899999999999E-3</c:v>
                </c:pt>
                <c:pt idx="17479">
                  <c:v>-6.9246300000000002E-3</c:v>
                </c:pt>
                <c:pt idx="17480">
                  <c:v>5.5561100000000004E-3</c:v>
                </c:pt>
                <c:pt idx="17481">
                  <c:v>1.5382799999999999E-3</c:v>
                </c:pt>
                <c:pt idx="17482">
                  <c:v>3.87192E-3</c:v>
                </c:pt>
                <c:pt idx="17483">
                  <c:v>3.3388100000000002E-3</c:v>
                </c:pt>
                <c:pt idx="17484">
                  <c:v>1.17683E-3</c:v>
                </c:pt>
                <c:pt idx="17485">
                  <c:v>6.2389400000000001E-3</c:v>
                </c:pt>
                <c:pt idx="17486">
                  <c:v>5.7525600000000003E-3</c:v>
                </c:pt>
                <c:pt idx="17487">
                  <c:v>1.3747199999999999E-2</c:v>
                </c:pt>
                <c:pt idx="17488">
                  <c:v>7.28512E-3</c:v>
                </c:pt>
                <c:pt idx="17489">
                  <c:v>1.8506100000000001E-2</c:v>
                </c:pt>
                <c:pt idx="17490">
                  <c:v>2.3551900000000001E-2</c:v>
                </c:pt>
                <c:pt idx="17491">
                  <c:v>2.0919799999999999E-2</c:v>
                </c:pt>
                <c:pt idx="17492">
                  <c:v>1.53484E-2</c:v>
                </c:pt>
                <c:pt idx="17493">
                  <c:v>1.5758500000000002E-2</c:v>
                </c:pt>
                <c:pt idx="17494">
                  <c:v>1.50347E-2</c:v>
                </c:pt>
                <c:pt idx="17495">
                  <c:v>2.2017499999999999E-2</c:v>
                </c:pt>
                <c:pt idx="17496">
                  <c:v>2.5649999999999999E-2</c:v>
                </c:pt>
                <c:pt idx="17497">
                  <c:v>2.6215599999999999E-2</c:v>
                </c:pt>
                <c:pt idx="17498">
                  <c:v>2.58684E-2</c:v>
                </c:pt>
                <c:pt idx="17499">
                  <c:v>3.1166099999999999E-2</c:v>
                </c:pt>
                <c:pt idx="17500">
                  <c:v>2.5120699999999999E-2</c:v>
                </c:pt>
                <c:pt idx="17501">
                  <c:v>2.15254E-2</c:v>
                </c:pt>
                <c:pt idx="17502">
                  <c:v>2.9619199999999998E-2</c:v>
                </c:pt>
                <c:pt idx="17503">
                  <c:v>2.77605E-2</c:v>
                </c:pt>
                <c:pt idx="17504">
                  <c:v>2.77729E-2</c:v>
                </c:pt>
                <c:pt idx="17505">
                  <c:v>1.8858900000000001E-2</c:v>
                </c:pt>
                <c:pt idx="17506">
                  <c:v>1.48554E-2</c:v>
                </c:pt>
                <c:pt idx="17507">
                  <c:v>2.2001300000000001E-2</c:v>
                </c:pt>
                <c:pt idx="17508">
                  <c:v>2.2085199999999999E-2</c:v>
                </c:pt>
                <c:pt idx="17509">
                  <c:v>1.98412E-2</c:v>
                </c:pt>
                <c:pt idx="17510">
                  <c:v>1.15566E-2</c:v>
                </c:pt>
                <c:pt idx="17511">
                  <c:v>9.0713500000000006E-3</c:v>
                </c:pt>
                <c:pt idx="17512">
                  <c:v>4.5528399999999998E-3</c:v>
                </c:pt>
                <c:pt idx="17513">
                  <c:v>6.9284400000000001E-3</c:v>
                </c:pt>
                <c:pt idx="17514">
                  <c:v>9.3412400000000007E-3</c:v>
                </c:pt>
                <c:pt idx="17515">
                  <c:v>2.99168E-3</c:v>
                </c:pt>
                <c:pt idx="17516">
                  <c:v>1.61648E-3</c:v>
                </c:pt>
                <c:pt idx="17517">
                  <c:v>-1.0204299999999999E-3</c:v>
                </c:pt>
                <c:pt idx="17518">
                  <c:v>-7.4167299999999999E-3</c:v>
                </c:pt>
                <c:pt idx="17519">
                  <c:v>-2.4719199999999998E-3</c:v>
                </c:pt>
                <c:pt idx="17520">
                  <c:v>3.9339099999999997E-3</c:v>
                </c:pt>
                <c:pt idx="17521" formatCode="0.00E+00">
                  <c:v>-7.2088200000000003E-3</c:v>
                </c:pt>
                <c:pt idx="17522">
                  <c:v>4.96292E-3</c:v>
                </c:pt>
                <c:pt idx="17523">
                  <c:v>-1.1241900000000001E-2</c:v>
                </c:pt>
                <c:pt idx="17524">
                  <c:v>-2.9191999999999998E-3</c:v>
                </c:pt>
                <c:pt idx="17525">
                  <c:v>1.6593900000000001E-4</c:v>
                </c:pt>
                <c:pt idx="17526">
                  <c:v>1.03722E-2</c:v>
                </c:pt>
                <c:pt idx="17527">
                  <c:v>5.76401E-3</c:v>
                </c:pt>
                <c:pt idx="17528">
                  <c:v>-3.4484899999999998E-3</c:v>
                </c:pt>
                <c:pt idx="17529">
                  <c:v>-1.31321E-3</c:v>
                </c:pt>
                <c:pt idx="17530">
                  <c:v>-5.4664600000000002E-3</c:v>
                </c:pt>
                <c:pt idx="17531">
                  <c:v>-9.2830699999999992E-3</c:v>
                </c:pt>
                <c:pt idx="17532">
                  <c:v>-1.0592499999999999E-2</c:v>
                </c:pt>
                <c:pt idx="17533" formatCode="0.00E+00">
                  <c:v>8.6784400000000002E-5</c:v>
                </c:pt>
                <c:pt idx="17534">
                  <c:v>-4.9076099999999998E-3</c:v>
                </c:pt>
                <c:pt idx="17535">
                  <c:v>-3.3483499999999999E-3</c:v>
                </c:pt>
                <c:pt idx="17536" formatCode="0.00E+00">
                  <c:v>5.5894899999999999E-3</c:v>
                </c:pt>
                <c:pt idx="17537">
                  <c:v>5.4254500000000001E-3</c:v>
                </c:pt>
                <c:pt idx="17538">
                  <c:v>9.6321099999999995E-4</c:v>
                </c:pt>
                <c:pt idx="17539">
                  <c:v>-4.8494300000000001E-3</c:v>
                </c:pt>
                <c:pt idx="17540">
                  <c:v>-8.9960100000000005E-3</c:v>
                </c:pt>
                <c:pt idx="17541">
                  <c:v>6.9694500000000003E-3</c:v>
                </c:pt>
                <c:pt idx="17542">
                  <c:v>1.08051E-3</c:v>
                </c:pt>
                <c:pt idx="17543">
                  <c:v>-5.5294000000000003E-3</c:v>
                </c:pt>
                <c:pt idx="17544">
                  <c:v>-1.6188600000000001E-2</c:v>
                </c:pt>
                <c:pt idx="17545">
                  <c:v>-1.5787099999999998E-2</c:v>
                </c:pt>
                <c:pt idx="17546">
                  <c:v>-8.96454E-3</c:v>
                </c:pt>
                <c:pt idx="17547">
                  <c:v>-1.7148E-2</c:v>
                </c:pt>
                <c:pt idx="17548">
                  <c:v>-1.9734399999999999E-2</c:v>
                </c:pt>
                <c:pt idx="17549">
                  <c:v>-1.96829E-2</c:v>
                </c:pt>
                <c:pt idx="17550">
                  <c:v>-2.82612E-2</c:v>
                </c:pt>
                <c:pt idx="17551">
                  <c:v>-2.2501899999999998E-2</c:v>
                </c:pt>
                <c:pt idx="17552">
                  <c:v>-1.71404E-2</c:v>
                </c:pt>
                <c:pt idx="17553">
                  <c:v>-1.14594E-2</c:v>
                </c:pt>
                <c:pt idx="17554">
                  <c:v>-1.12782E-2</c:v>
                </c:pt>
                <c:pt idx="17555">
                  <c:v>-1.48401E-2</c:v>
                </c:pt>
                <c:pt idx="17556">
                  <c:v>-1.5948299999999999E-2</c:v>
                </c:pt>
                <c:pt idx="17557">
                  <c:v>-1.17159E-2</c:v>
                </c:pt>
                <c:pt idx="17558">
                  <c:v>-8.55064E-3</c:v>
                </c:pt>
                <c:pt idx="17559">
                  <c:v>-1.41897E-2</c:v>
                </c:pt>
                <c:pt idx="17560">
                  <c:v>-2.2649800000000002E-3</c:v>
                </c:pt>
                <c:pt idx="17561">
                  <c:v>-5.0182300000000003E-3</c:v>
                </c:pt>
                <c:pt idx="17562">
                  <c:v>-6.4134600000000002E-3</c:v>
                </c:pt>
                <c:pt idx="17563">
                  <c:v>-1.67847E-3</c:v>
                </c:pt>
                <c:pt idx="17564">
                  <c:v>-1.39141E-3</c:v>
                </c:pt>
                <c:pt idx="17565">
                  <c:v>4.2390800000000001E-3</c:v>
                </c:pt>
                <c:pt idx="17566">
                  <c:v>3.3388100000000002E-3</c:v>
                </c:pt>
                <c:pt idx="17567">
                  <c:v>9.4356500000000003E-3</c:v>
                </c:pt>
                <c:pt idx="17568">
                  <c:v>4.11987E-4</c:v>
                </c:pt>
                <c:pt idx="17569">
                  <c:v>1.1313399999999999E-2</c:v>
                </c:pt>
                <c:pt idx="17570">
                  <c:v>5.2452100000000002E-3</c:v>
                </c:pt>
                <c:pt idx="17571">
                  <c:v>6.2951999999999999E-3</c:v>
                </c:pt>
                <c:pt idx="17572">
                  <c:v>1.12915E-3</c:v>
                </c:pt>
                <c:pt idx="17573">
                  <c:v>5.5847199999999996E-3</c:v>
                </c:pt>
                <c:pt idx="17574">
                  <c:v>3.5772299999999998E-3</c:v>
                </c:pt>
                <c:pt idx="17575">
                  <c:v>1.56212E-3</c:v>
                </c:pt>
                <c:pt idx="17576">
                  <c:v>-6.5851199999999999E-3</c:v>
                </c:pt>
                <c:pt idx="17577">
                  <c:v>-4.3373099999999996E-3</c:v>
                </c:pt>
                <c:pt idx="17578">
                  <c:v>-4.6081500000000001E-3</c:v>
                </c:pt>
                <c:pt idx="17579">
                  <c:v>-1.18551E-2</c:v>
                </c:pt>
                <c:pt idx="17580">
                  <c:v>-5.2299499999999997E-3</c:v>
                </c:pt>
                <c:pt idx="17581">
                  <c:v>-1.0751699999999999E-2</c:v>
                </c:pt>
                <c:pt idx="17582">
                  <c:v>-1.3399099999999999E-3</c:v>
                </c:pt>
                <c:pt idx="17583">
                  <c:v>-1.9483599999999999E-3</c:v>
                </c:pt>
                <c:pt idx="17584">
                  <c:v>-1.15385E-2</c:v>
                </c:pt>
                <c:pt idx="17585">
                  <c:v>-7.7381100000000003E-3</c:v>
                </c:pt>
                <c:pt idx="17586">
                  <c:v>-5.9633300000000002E-3</c:v>
                </c:pt>
                <c:pt idx="17587">
                  <c:v>-3.1375899999999999E-4</c:v>
                </c:pt>
                <c:pt idx="17588">
                  <c:v>3.36266E-3</c:v>
                </c:pt>
                <c:pt idx="17589">
                  <c:v>-7.7810300000000004E-3</c:v>
                </c:pt>
                <c:pt idx="17590">
                  <c:v>-2.60925E-3</c:v>
                </c:pt>
                <c:pt idx="17591">
                  <c:v>-3.1566599999999998E-4</c:v>
                </c:pt>
                <c:pt idx="17592">
                  <c:v>-3.7383999999999998E-3</c:v>
                </c:pt>
                <c:pt idx="17593">
                  <c:v>-1.05982E-2</c:v>
                </c:pt>
                <c:pt idx="17594">
                  <c:v>-1.5903500000000001E-2</c:v>
                </c:pt>
                <c:pt idx="17595">
                  <c:v>-9.6635799999999997E-3</c:v>
                </c:pt>
                <c:pt idx="17596">
                  <c:v>-5.2557000000000003E-3</c:v>
                </c:pt>
                <c:pt idx="17597">
                  <c:v>2.2449499999999999E-3</c:v>
                </c:pt>
                <c:pt idx="17598">
                  <c:v>3.9768199999999998E-3</c:v>
                </c:pt>
                <c:pt idx="17599">
                  <c:v>5.7859399999999998E-3</c:v>
                </c:pt>
                <c:pt idx="17600">
                  <c:v>1.7308199999999999E-2</c:v>
                </c:pt>
                <c:pt idx="17601">
                  <c:v>1.16224E-2</c:v>
                </c:pt>
                <c:pt idx="17602">
                  <c:v>7.2183600000000001E-3</c:v>
                </c:pt>
                <c:pt idx="17603">
                  <c:v>1.1057900000000001E-2</c:v>
                </c:pt>
                <c:pt idx="17604">
                  <c:v>1.3055799999999999E-2</c:v>
                </c:pt>
                <c:pt idx="17605">
                  <c:v>1.8296199999999999E-2</c:v>
                </c:pt>
                <c:pt idx="17606">
                  <c:v>2.0195999999999999E-2</c:v>
                </c:pt>
                <c:pt idx="17607">
                  <c:v>3.0529000000000001E-2</c:v>
                </c:pt>
                <c:pt idx="17608">
                  <c:v>1.63412E-2</c:v>
                </c:pt>
                <c:pt idx="17609">
                  <c:v>1.88322E-2</c:v>
                </c:pt>
                <c:pt idx="17610">
                  <c:v>2.2446600000000001E-2</c:v>
                </c:pt>
                <c:pt idx="17611">
                  <c:v>1.6386999999999999E-2</c:v>
                </c:pt>
                <c:pt idx="17612">
                  <c:v>1.86319E-2</c:v>
                </c:pt>
                <c:pt idx="17613">
                  <c:v>1.0866199999999999E-2</c:v>
                </c:pt>
                <c:pt idx="17614">
                  <c:v>1.4493900000000001E-2</c:v>
                </c:pt>
                <c:pt idx="17615">
                  <c:v>1.4493900000000001E-2</c:v>
                </c:pt>
                <c:pt idx="17616">
                  <c:v>1.1273399999999999E-2</c:v>
                </c:pt>
                <c:pt idx="17617">
                  <c:v>1.7756500000000001E-2</c:v>
                </c:pt>
                <c:pt idx="17618">
                  <c:v>1.4305099999999999E-2</c:v>
                </c:pt>
                <c:pt idx="17619">
                  <c:v>1.75476E-2</c:v>
                </c:pt>
                <c:pt idx="17620">
                  <c:v>9.5882399999999996E-3</c:v>
                </c:pt>
                <c:pt idx="17621">
                  <c:v>8.8119500000000007E-3</c:v>
                </c:pt>
                <c:pt idx="17622">
                  <c:v>4.1379900000000002E-3</c:v>
                </c:pt>
                <c:pt idx="17623">
                  <c:v>-9.9563600000000005E-4</c:v>
                </c:pt>
                <c:pt idx="17624">
                  <c:v>1.8367800000000001E-3</c:v>
                </c:pt>
                <c:pt idx="17625">
                  <c:v>-8.8739400000000003E-3</c:v>
                </c:pt>
                <c:pt idx="17626">
                  <c:v>-3.2548899999999999E-3</c:v>
                </c:pt>
                <c:pt idx="17627">
                  <c:v>7.4234000000000001E-3</c:v>
                </c:pt>
                <c:pt idx="17628">
                  <c:v>1.19019E-3</c:v>
                </c:pt>
                <c:pt idx="17629">
                  <c:v>2.61211E-3</c:v>
                </c:pt>
                <c:pt idx="17630">
                  <c:v>-1.2359599999999999E-3</c:v>
                </c:pt>
                <c:pt idx="17631">
                  <c:v>1.2130699999999999E-3</c:v>
                </c:pt>
                <c:pt idx="17632">
                  <c:v>-4.9514800000000003E-3</c:v>
                </c:pt>
                <c:pt idx="17633">
                  <c:v>-1.28813E-2</c:v>
                </c:pt>
                <c:pt idx="17634">
                  <c:v>-6.4792599999999997E-3</c:v>
                </c:pt>
                <c:pt idx="17635">
                  <c:v>-7.1573299999999999E-3</c:v>
                </c:pt>
                <c:pt idx="17636">
                  <c:v>-1.5777599999999999E-2</c:v>
                </c:pt>
                <c:pt idx="17637">
                  <c:v>-1.21355E-2</c:v>
                </c:pt>
                <c:pt idx="17638">
                  <c:v>-7.2383899999999999E-3</c:v>
                </c:pt>
                <c:pt idx="17639">
                  <c:v>-5.3978000000000003E-3</c:v>
                </c:pt>
                <c:pt idx="17640">
                  <c:v>-8.6269399999999996E-3</c:v>
                </c:pt>
                <c:pt idx="17641">
                  <c:v>-1.2318600000000001E-2</c:v>
                </c:pt>
                <c:pt idx="17642">
                  <c:v>-1.39618E-2</c:v>
                </c:pt>
                <c:pt idx="17643">
                  <c:v>-1.6335499999999999E-2</c:v>
                </c:pt>
                <c:pt idx="17644">
                  <c:v>-2.2864300000000001E-2</c:v>
                </c:pt>
                <c:pt idx="17645">
                  <c:v>-1.59416E-2</c:v>
                </c:pt>
                <c:pt idx="17646">
                  <c:v>-1.5384699999999999E-2</c:v>
                </c:pt>
                <c:pt idx="17647">
                  <c:v>-1.58148E-2</c:v>
                </c:pt>
                <c:pt idx="17648">
                  <c:v>-1.2947999999999999E-2</c:v>
                </c:pt>
                <c:pt idx="17649">
                  <c:v>-1.9215599999999999E-2</c:v>
                </c:pt>
                <c:pt idx="17650">
                  <c:v>-1.1633900000000001E-2</c:v>
                </c:pt>
                <c:pt idx="17651">
                  <c:v>-1.6513799999999999E-2</c:v>
                </c:pt>
                <c:pt idx="17652">
                  <c:v>-8.8348400000000001E-3</c:v>
                </c:pt>
                <c:pt idx="17653">
                  <c:v>-4.9848599999999998E-3</c:v>
                </c:pt>
                <c:pt idx="17654">
                  <c:v>-1.1846499999999999E-2</c:v>
                </c:pt>
                <c:pt idx="17655">
                  <c:v>-2.2764199999999999E-3</c:v>
                </c:pt>
                <c:pt idx="17656">
                  <c:v>-3.66783E-3</c:v>
                </c:pt>
                <c:pt idx="17657">
                  <c:v>-4.09126E-4</c:v>
                </c:pt>
                <c:pt idx="17658">
                  <c:v>1.36662E-3</c:v>
                </c:pt>
                <c:pt idx="17659">
                  <c:v>5.0897599999999996E-3</c:v>
                </c:pt>
                <c:pt idx="17660">
                  <c:v>6.9408400000000002E-3</c:v>
                </c:pt>
                <c:pt idx="17661">
                  <c:v>6.3323999999999997E-4</c:v>
                </c:pt>
                <c:pt idx="17662">
                  <c:v>4.2333600000000002E-3</c:v>
                </c:pt>
                <c:pt idx="17663">
                  <c:v>9.3250299999999998E-3</c:v>
                </c:pt>
                <c:pt idx="17664">
                  <c:v>2.07005E-2</c:v>
                </c:pt>
                <c:pt idx="17665">
                  <c:v>1.7412199999999999E-2</c:v>
                </c:pt>
                <c:pt idx="17666">
                  <c:v>5.2566499999999999E-3</c:v>
                </c:pt>
                <c:pt idx="17667">
                  <c:v>4.4803600000000001E-3</c:v>
                </c:pt>
                <c:pt idx="17668">
                  <c:v>2.8142900000000001E-3</c:v>
                </c:pt>
                <c:pt idx="17669">
                  <c:v>1.69849E-3</c:v>
                </c:pt>
                <c:pt idx="17670">
                  <c:v>8.8882400000000004E-3</c:v>
                </c:pt>
                <c:pt idx="17671">
                  <c:v>1.7309199999999999E-3</c:v>
                </c:pt>
                <c:pt idx="17672">
                  <c:v>4.2953499999999999E-3</c:v>
                </c:pt>
                <c:pt idx="17673">
                  <c:v>3.8051600000000001E-3</c:v>
                </c:pt>
                <c:pt idx="17674">
                  <c:v>-6.0224500000000004E-3</c:v>
                </c:pt>
                <c:pt idx="17675">
                  <c:v>2.5043499999999998E-3</c:v>
                </c:pt>
                <c:pt idx="17676">
                  <c:v>-5.6209600000000004E-3</c:v>
                </c:pt>
                <c:pt idx="17677">
                  <c:v>-8.3465599999999994E-3</c:v>
                </c:pt>
                <c:pt idx="17678">
                  <c:v>-1.23558E-2</c:v>
                </c:pt>
                <c:pt idx="17679">
                  <c:v>-5.4397600000000001E-3</c:v>
                </c:pt>
                <c:pt idx="17680">
                  <c:v>-3.7241000000000002E-3</c:v>
                </c:pt>
                <c:pt idx="17681">
                  <c:v>-7.6904299999999998E-3</c:v>
                </c:pt>
                <c:pt idx="17682">
                  <c:v>-1.7128E-3</c:v>
                </c:pt>
                <c:pt idx="17683">
                  <c:v>-9.2182199999999992E-3</c:v>
                </c:pt>
                <c:pt idx="17684">
                  <c:v>3.0555700000000001E-3</c:v>
                </c:pt>
                <c:pt idx="17685">
                  <c:v>1.3542200000000001E-4</c:v>
                </c:pt>
                <c:pt idx="17686">
                  <c:v>-1.65691E-2</c:v>
                </c:pt>
                <c:pt idx="17687">
                  <c:v>-8.0947899999999993E-3</c:v>
                </c:pt>
                <c:pt idx="17688">
                  <c:v>-8.9464200000000001E-3</c:v>
                </c:pt>
                <c:pt idx="17689">
                  <c:v>-8.2511900000000003E-3</c:v>
                </c:pt>
                <c:pt idx="17690">
                  <c:v>3.6420799999999998E-3</c:v>
                </c:pt>
                <c:pt idx="17691">
                  <c:v>-8.3532299999999997E-3</c:v>
                </c:pt>
                <c:pt idx="17692">
                  <c:v>-5.7086899999999998E-3</c:v>
                </c:pt>
                <c:pt idx="17693">
                  <c:v>-8.2788500000000008E-3</c:v>
                </c:pt>
                <c:pt idx="17694">
                  <c:v>-2.9191999999999998E-3</c:v>
                </c:pt>
                <c:pt idx="17695">
                  <c:v>6.1988799999999997E-4</c:v>
                </c:pt>
                <c:pt idx="17696">
                  <c:v>8.0203999999999996E-4</c:v>
                </c:pt>
                <c:pt idx="17697">
                  <c:v>-2.6292799999999999E-3</c:v>
                </c:pt>
                <c:pt idx="17698">
                  <c:v>5.7525600000000003E-3</c:v>
                </c:pt>
                <c:pt idx="17699">
                  <c:v>-7.07626E-3</c:v>
                </c:pt>
                <c:pt idx="17700">
                  <c:v>-2.1085700000000001E-3</c:v>
                </c:pt>
                <c:pt idx="17701">
                  <c:v>1.82438E-3</c:v>
                </c:pt>
                <c:pt idx="17702">
                  <c:v>-4.2400399999999996E-3</c:v>
                </c:pt>
                <c:pt idx="17703">
                  <c:v>-1.2833600000000001E-2</c:v>
                </c:pt>
                <c:pt idx="17704">
                  <c:v>-1.5914899999999999E-2</c:v>
                </c:pt>
                <c:pt idx="17705">
                  <c:v>-1.42565E-2</c:v>
                </c:pt>
                <c:pt idx="17706">
                  <c:v>-1.4179199999999999E-2</c:v>
                </c:pt>
                <c:pt idx="17707">
                  <c:v>-1.9237500000000001E-2</c:v>
                </c:pt>
                <c:pt idx="17708">
                  <c:v>-6.2484699999999999E-3</c:v>
                </c:pt>
                <c:pt idx="17709">
                  <c:v>-4.4670100000000004E-3</c:v>
                </c:pt>
                <c:pt idx="17710">
                  <c:v>-8.5658999999999996E-3</c:v>
                </c:pt>
                <c:pt idx="17711">
                  <c:v>-1.49012E-2</c:v>
                </c:pt>
                <c:pt idx="17712">
                  <c:v>-2.6626599999999999E-3</c:v>
                </c:pt>
                <c:pt idx="17713">
                  <c:v>-2.6836400000000002E-3</c:v>
                </c:pt>
                <c:pt idx="17714">
                  <c:v>-1.2020100000000001E-2</c:v>
                </c:pt>
                <c:pt idx="17715">
                  <c:v>-3.4380000000000001E-3</c:v>
                </c:pt>
                <c:pt idx="17716">
                  <c:v>-1.0132800000000001E-2</c:v>
                </c:pt>
                <c:pt idx="17717">
                  <c:v>-2.1811500000000001E-2</c:v>
                </c:pt>
                <c:pt idx="17718">
                  <c:v>-2.0234100000000001E-2</c:v>
                </c:pt>
                <c:pt idx="17719">
                  <c:v>-1.00555E-2</c:v>
                </c:pt>
                <c:pt idx="17720">
                  <c:v>-3.6468500000000001E-3</c:v>
                </c:pt>
                <c:pt idx="17721">
                  <c:v>4.5394899999999999E-4</c:v>
                </c:pt>
                <c:pt idx="17722">
                  <c:v>-8.9216199999999999E-3</c:v>
                </c:pt>
                <c:pt idx="17723">
                  <c:v>-1.01099E-2</c:v>
                </c:pt>
                <c:pt idx="17724">
                  <c:v>-1.1698699999999999E-2</c:v>
                </c:pt>
                <c:pt idx="17725">
                  <c:v>-6.8244899999999999E-3</c:v>
                </c:pt>
                <c:pt idx="17726">
                  <c:v>-5.1670099999999997E-3</c:v>
                </c:pt>
                <c:pt idx="17727">
                  <c:v>-1.07861E-2</c:v>
                </c:pt>
                <c:pt idx="17728">
                  <c:v>-8.5515999999999995E-3</c:v>
                </c:pt>
                <c:pt idx="17729">
                  <c:v>-5.9804899999999998E-3</c:v>
                </c:pt>
                <c:pt idx="17730">
                  <c:v>-6.0081500000000003E-3</c:v>
                </c:pt>
                <c:pt idx="17731">
                  <c:v>1.28078E-3</c:v>
                </c:pt>
                <c:pt idx="17732">
                  <c:v>-1.56384E-2</c:v>
                </c:pt>
                <c:pt idx="17733">
                  <c:v>-7.4834799999999998E-3</c:v>
                </c:pt>
                <c:pt idx="17734">
                  <c:v>-1.33457E-2</c:v>
                </c:pt>
                <c:pt idx="17735">
                  <c:v>-6.9007900000000004E-3</c:v>
                </c:pt>
                <c:pt idx="17736">
                  <c:v>-1.0038399999999999E-2</c:v>
                </c:pt>
                <c:pt idx="17737">
                  <c:v>-2.99644E-3</c:v>
                </c:pt>
                <c:pt idx="17738">
                  <c:v>-5.2909899999999998E-3</c:v>
                </c:pt>
                <c:pt idx="17739">
                  <c:v>-1.67017E-2</c:v>
                </c:pt>
                <c:pt idx="17740">
                  <c:v>-8.9063600000000003E-3</c:v>
                </c:pt>
                <c:pt idx="17741">
                  <c:v>-1.14813E-2</c:v>
                </c:pt>
                <c:pt idx="17742">
                  <c:v>-1.0859499999999999E-2</c:v>
                </c:pt>
                <c:pt idx="17743">
                  <c:v>-1.2538000000000001E-2</c:v>
                </c:pt>
                <c:pt idx="17744">
                  <c:v>-1.7795600000000002E-2</c:v>
                </c:pt>
                <c:pt idx="17745">
                  <c:v>-1.9063E-2</c:v>
                </c:pt>
                <c:pt idx="17746">
                  <c:v>-1.03178E-2</c:v>
                </c:pt>
                <c:pt idx="17747">
                  <c:v>-1.8669100000000001E-2</c:v>
                </c:pt>
                <c:pt idx="17748">
                  <c:v>-1.2351000000000001E-2</c:v>
                </c:pt>
                <c:pt idx="17749">
                  <c:v>-2.6108699999999999E-2</c:v>
                </c:pt>
                <c:pt idx="17750">
                  <c:v>-1.8986699999999999E-2</c:v>
                </c:pt>
                <c:pt idx="17751">
                  <c:v>-2.5410700000000001E-2</c:v>
                </c:pt>
                <c:pt idx="17752">
                  <c:v>-3.1713499999999999E-2</c:v>
                </c:pt>
                <c:pt idx="17753">
                  <c:v>-1.7800300000000002E-2</c:v>
                </c:pt>
                <c:pt idx="17754">
                  <c:v>-1.8428799999999999E-2</c:v>
                </c:pt>
                <c:pt idx="17755">
                  <c:v>-1.57681E-2</c:v>
                </c:pt>
                <c:pt idx="17756">
                  <c:v>-1.9000099999999999E-2</c:v>
                </c:pt>
                <c:pt idx="17757">
                  <c:v>-1.31559E-2</c:v>
                </c:pt>
                <c:pt idx="17758">
                  <c:v>-7.8897499999999992E-3</c:v>
                </c:pt>
                <c:pt idx="17759">
                  <c:v>-3.9482099999999997E-3</c:v>
                </c:pt>
                <c:pt idx="17760">
                  <c:v>-1.1986699999999999E-2</c:v>
                </c:pt>
                <c:pt idx="17761">
                  <c:v>-2.11954E-2</c:v>
                </c:pt>
                <c:pt idx="17762">
                  <c:v>-1.5917799999999999E-2</c:v>
                </c:pt>
                <c:pt idx="17763">
                  <c:v>-2.1197299999999999E-2</c:v>
                </c:pt>
                <c:pt idx="17764">
                  <c:v>-1.5594500000000001E-2</c:v>
                </c:pt>
                <c:pt idx="17765">
                  <c:v>-9.1457399999999994E-3</c:v>
                </c:pt>
                <c:pt idx="17766">
                  <c:v>-6.9246300000000002E-3</c:v>
                </c:pt>
                <c:pt idx="17767">
                  <c:v>-1.52683E-2</c:v>
                </c:pt>
                <c:pt idx="17768">
                  <c:v>-7.7485999999999996E-3</c:v>
                </c:pt>
                <c:pt idx="17769">
                  <c:v>-1.00479E-2</c:v>
                </c:pt>
                <c:pt idx="17770">
                  <c:v>-1.03111E-2</c:v>
                </c:pt>
                <c:pt idx="17771">
                  <c:v>-6.2360799999999997E-3</c:v>
                </c:pt>
                <c:pt idx="17772">
                  <c:v>-1.7308199999999999E-2</c:v>
                </c:pt>
                <c:pt idx="17773">
                  <c:v>-1.60351E-2</c:v>
                </c:pt>
                <c:pt idx="17774">
                  <c:v>-1.08509E-2</c:v>
                </c:pt>
                <c:pt idx="17775">
                  <c:v>-8.7642699999999994E-3</c:v>
                </c:pt>
                <c:pt idx="17776">
                  <c:v>-1.14737E-2</c:v>
                </c:pt>
                <c:pt idx="17777">
                  <c:v>-8.9616799999999996E-3</c:v>
                </c:pt>
                <c:pt idx="17778">
                  <c:v>-8.9769399999999992E-3</c:v>
                </c:pt>
                <c:pt idx="17779">
                  <c:v>2.73895E-3</c:v>
                </c:pt>
                <c:pt idx="17780">
                  <c:v>-5.2452100000000002E-3</c:v>
                </c:pt>
                <c:pt idx="17781">
                  <c:v>-4.9352600000000003E-3</c:v>
                </c:pt>
                <c:pt idx="17782">
                  <c:v>1.9254700000000001E-3</c:v>
                </c:pt>
                <c:pt idx="17783">
                  <c:v>-1.8119800000000001E-4</c:v>
                </c:pt>
                <c:pt idx="17784">
                  <c:v>2.8858199999999999E-3</c:v>
                </c:pt>
                <c:pt idx="17785">
                  <c:v>1.8196099999999999E-3</c:v>
                </c:pt>
                <c:pt idx="17786">
                  <c:v>9.1743499999999995E-3</c:v>
                </c:pt>
                <c:pt idx="17787" formatCode="0.00E+00">
                  <c:v>6.8664600000000007E-5</c:v>
                </c:pt>
                <c:pt idx="17788">
                  <c:v>-5.36442E-3</c:v>
                </c:pt>
                <c:pt idx="17789">
                  <c:v>4.2371700000000002E-3</c:v>
                </c:pt>
                <c:pt idx="17790">
                  <c:v>1.9569399999999999E-3</c:v>
                </c:pt>
                <c:pt idx="17791">
                  <c:v>1.0376000000000001E-3</c:v>
                </c:pt>
                <c:pt idx="17792">
                  <c:v>8.8071799999999995E-3</c:v>
                </c:pt>
                <c:pt idx="17793">
                  <c:v>1.3977099999999999E-2</c:v>
                </c:pt>
                <c:pt idx="17794">
                  <c:v>8.6545900000000002E-3</c:v>
                </c:pt>
                <c:pt idx="17795">
                  <c:v>-2.1390900000000002E-3</c:v>
                </c:pt>
                <c:pt idx="17796">
                  <c:v>9.5796600000000003E-3</c:v>
                </c:pt>
                <c:pt idx="17797">
                  <c:v>1.0312099999999999E-2</c:v>
                </c:pt>
                <c:pt idx="17798">
                  <c:v>7.8363400000000007E-3</c:v>
                </c:pt>
                <c:pt idx="17799">
                  <c:v>4.59385E-3</c:v>
                </c:pt>
                <c:pt idx="17800">
                  <c:v>-5.4721800000000001E-3</c:v>
                </c:pt>
                <c:pt idx="17801" formatCode="0.00E+00">
                  <c:v>6.5803500000000001E-5</c:v>
                </c:pt>
                <c:pt idx="17802">
                  <c:v>-6.42109E-3</c:v>
                </c:pt>
                <c:pt idx="17803">
                  <c:v>-8.4972399999999997E-3</c:v>
                </c:pt>
                <c:pt idx="17804">
                  <c:v>-3.9482099999999997E-3</c:v>
                </c:pt>
                <c:pt idx="17805">
                  <c:v>-1.3546900000000001E-2</c:v>
                </c:pt>
                <c:pt idx="17806">
                  <c:v>-9.9801999999999998E-3</c:v>
                </c:pt>
                <c:pt idx="17807">
                  <c:v>-1.64452E-2</c:v>
                </c:pt>
                <c:pt idx="17808" formatCode="0.00E+00">
                  <c:v>-1.9035300000000001E-3</c:v>
                </c:pt>
                <c:pt idx="17809">
                  <c:v>-1.7957699999999999E-3</c:v>
                </c:pt>
                <c:pt idx="17810">
                  <c:v>-8.3465599999999994E-3</c:v>
                </c:pt>
                <c:pt idx="17811">
                  <c:v>-5.5265399999999999E-3</c:v>
                </c:pt>
                <c:pt idx="17812">
                  <c:v>-4.7588300000000004E-3</c:v>
                </c:pt>
                <c:pt idx="17813">
                  <c:v>-1.1776E-2</c:v>
                </c:pt>
                <c:pt idx="17814">
                  <c:v>6.8540600000000004E-3</c:v>
                </c:pt>
                <c:pt idx="17815">
                  <c:v>7.20596E-3</c:v>
                </c:pt>
                <c:pt idx="17816">
                  <c:v>-2.2172899999999998E-3</c:v>
                </c:pt>
                <c:pt idx="17817">
                  <c:v>7.6255799999999999E-3</c:v>
                </c:pt>
                <c:pt idx="17818">
                  <c:v>-1.9807800000000001E-3</c:v>
                </c:pt>
                <c:pt idx="17819">
                  <c:v>1.27316E-3</c:v>
                </c:pt>
                <c:pt idx="17820">
                  <c:v>6.3285800000000003E-3</c:v>
                </c:pt>
                <c:pt idx="17821">
                  <c:v>5.5885300000000004E-3</c:v>
                </c:pt>
                <c:pt idx="17822">
                  <c:v>7.6484700000000003E-4</c:v>
                </c:pt>
                <c:pt idx="17823">
                  <c:v>1.17588E-3</c:v>
                </c:pt>
                <c:pt idx="17824">
                  <c:v>-3.29781E-3</c:v>
                </c:pt>
                <c:pt idx="17825">
                  <c:v>-3.6535299999999999E-3</c:v>
                </c:pt>
                <c:pt idx="17826">
                  <c:v>-5.6953400000000001E-3</c:v>
                </c:pt>
                <c:pt idx="17827">
                  <c:v>-7.6618199999999997E-3</c:v>
                </c:pt>
                <c:pt idx="17828">
                  <c:v>-9.3860599999999999E-3</c:v>
                </c:pt>
                <c:pt idx="17829">
                  <c:v>-3.8547500000000001E-3</c:v>
                </c:pt>
                <c:pt idx="17830">
                  <c:v>-1.0119400000000001E-2</c:v>
                </c:pt>
                <c:pt idx="17831">
                  <c:v>-1.7358800000000001E-2</c:v>
                </c:pt>
                <c:pt idx="17832">
                  <c:v>-1.3199799999999999E-2</c:v>
                </c:pt>
                <c:pt idx="17833">
                  <c:v>-1.84145E-2</c:v>
                </c:pt>
                <c:pt idx="17834">
                  <c:v>-2.07577E-2</c:v>
                </c:pt>
                <c:pt idx="17835">
                  <c:v>-1.37348E-2</c:v>
                </c:pt>
                <c:pt idx="17836">
                  <c:v>-1.583E-2</c:v>
                </c:pt>
                <c:pt idx="17837">
                  <c:v>-1.8988600000000001E-2</c:v>
                </c:pt>
                <c:pt idx="17838">
                  <c:v>-1.6079900000000001E-2</c:v>
                </c:pt>
                <c:pt idx="17839">
                  <c:v>-1.47829E-2</c:v>
                </c:pt>
                <c:pt idx="17840">
                  <c:v>-6.9742199999999997E-3</c:v>
                </c:pt>
                <c:pt idx="17841">
                  <c:v>-7.1773499999999999E-3</c:v>
                </c:pt>
                <c:pt idx="17842">
                  <c:v>-1.2242299999999999E-2</c:v>
                </c:pt>
                <c:pt idx="17843">
                  <c:v>-8.5697199999999994E-3</c:v>
                </c:pt>
                <c:pt idx="17844">
                  <c:v>-1.2785899999999999E-2</c:v>
                </c:pt>
                <c:pt idx="17845">
                  <c:v>-9.6425999999999994E-3</c:v>
                </c:pt>
                <c:pt idx="17846">
                  <c:v>-9.1524099999999997E-3</c:v>
                </c:pt>
                <c:pt idx="17847">
                  <c:v>-1.1908500000000001E-2</c:v>
                </c:pt>
                <c:pt idx="17848">
                  <c:v>-9.3069099999999998E-3</c:v>
                </c:pt>
                <c:pt idx="17849">
                  <c:v>-1.4086700000000001E-2</c:v>
                </c:pt>
                <c:pt idx="17850">
                  <c:v>-9.0799299999999999E-3</c:v>
                </c:pt>
                <c:pt idx="17851">
                  <c:v>-9.3688999999999995E-3</c:v>
                </c:pt>
                <c:pt idx="17852">
                  <c:v>-1.5032800000000001E-2</c:v>
                </c:pt>
                <c:pt idx="17853">
                  <c:v>1.7814599999999999E-3</c:v>
                </c:pt>
                <c:pt idx="17854">
                  <c:v>3.4599299999999999E-3</c:v>
                </c:pt>
                <c:pt idx="17855">
                  <c:v>-4.8227299999999999E-3</c:v>
                </c:pt>
                <c:pt idx="17856">
                  <c:v>-1.00479E-2</c:v>
                </c:pt>
                <c:pt idx="17857">
                  <c:v>-3.0298199999999999E-3</c:v>
                </c:pt>
                <c:pt idx="17858">
                  <c:v>-2.3479500000000001E-3</c:v>
                </c:pt>
                <c:pt idx="17859">
                  <c:v>2.1791499999999999E-3</c:v>
                </c:pt>
                <c:pt idx="17860">
                  <c:v>1.4877299999999999E-4</c:v>
                </c:pt>
                <c:pt idx="17861">
                  <c:v>-2.2172899999999998E-3</c:v>
                </c:pt>
                <c:pt idx="17862">
                  <c:v>-1.57442E-2</c:v>
                </c:pt>
                <c:pt idx="17863">
                  <c:v>-1.8291500000000001E-3</c:v>
                </c:pt>
                <c:pt idx="17864">
                  <c:v>-7.6789900000000001E-3</c:v>
                </c:pt>
                <c:pt idx="17865">
                  <c:v>-2.8801E-4</c:v>
                </c:pt>
                <c:pt idx="17866">
                  <c:v>-5.5837600000000001E-3</c:v>
                </c:pt>
                <c:pt idx="17867">
                  <c:v>-9.3622199999999992E-3</c:v>
                </c:pt>
                <c:pt idx="17868">
                  <c:v>-1.5986400000000001E-2</c:v>
                </c:pt>
                <c:pt idx="17869">
                  <c:v>-1.44672E-2</c:v>
                </c:pt>
                <c:pt idx="17870">
                  <c:v>-2.0799600000000001E-3</c:v>
                </c:pt>
                <c:pt idx="17871">
                  <c:v>-7.4720400000000001E-3</c:v>
                </c:pt>
                <c:pt idx="17872">
                  <c:v>-2.0561199999999998E-3</c:v>
                </c:pt>
                <c:pt idx="17873">
                  <c:v>-4.2705499999999997E-3</c:v>
                </c:pt>
                <c:pt idx="17874">
                  <c:v>1.8215199999999999E-4</c:v>
                </c:pt>
                <c:pt idx="17875">
                  <c:v>-9.0532300000000007E-3</c:v>
                </c:pt>
                <c:pt idx="17876">
                  <c:v>-1.3402900000000001E-2</c:v>
                </c:pt>
                <c:pt idx="17877">
                  <c:v>-1.3582199999999999E-2</c:v>
                </c:pt>
                <c:pt idx="17878">
                  <c:v>1.76716E-3</c:v>
                </c:pt>
                <c:pt idx="17879">
                  <c:v>-5.8012000000000003E-3</c:v>
                </c:pt>
                <c:pt idx="17880">
                  <c:v>-7.3337599999999999E-3</c:v>
                </c:pt>
                <c:pt idx="17881">
                  <c:v>-5.9518799999999997E-3</c:v>
                </c:pt>
                <c:pt idx="17882">
                  <c:v>-8.9845700000000008E-3</c:v>
                </c:pt>
                <c:pt idx="17883">
                  <c:v>-1.15032E-2</c:v>
                </c:pt>
                <c:pt idx="17884">
                  <c:v>-8.8014600000000005E-3</c:v>
                </c:pt>
                <c:pt idx="17885">
                  <c:v>-3.3006699999999999E-3</c:v>
                </c:pt>
                <c:pt idx="17886">
                  <c:v>-4.34017E-3</c:v>
                </c:pt>
                <c:pt idx="17887">
                  <c:v>1.14536E-3</c:v>
                </c:pt>
                <c:pt idx="17888">
                  <c:v>4.3306400000000002E-3</c:v>
                </c:pt>
                <c:pt idx="17889">
                  <c:v>3.3998499999999998E-3</c:v>
                </c:pt>
                <c:pt idx="17890">
                  <c:v>1.0049799999999999E-2</c:v>
                </c:pt>
                <c:pt idx="17891">
                  <c:v>-3.98731E-3</c:v>
                </c:pt>
                <c:pt idx="17892">
                  <c:v>-1.9817400000000001E-3</c:v>
                </c:pt>
                <c:pt idx="17893" formatCode="0.00E+00">
                  <c:v>-4.2915299999999999E-5</c:v>
                </c:pt>
                <c:pt idx="17894">
                  <c:v>-2.4118400000000002E-3</c:v>
                </c:pt>
                <c:pt idx="17895">
                  <c:v>-5.2566499999999999E-3</c:v>
                </c:pt>
                <c:pt idx="17896">
                  <c:v>-3.3655199999999999E-3</c:v>
                </c:pt>
                <c:pt idx="17897">
                  <c:v>-4.1875799999999998E-3</c:v>
                </c:pt>
                <c:pt idx="17898">
                  <c:v>-3.4294099999999999E-3</c:v>
                </c:pt>
                <c:pt idx="17899">
                  <c:v>-5.1879900000000002E-4</c:v>
                </c:pt>
                <c:pt idx="17900">
                  <c:v>-2.4442700000000001E-3</c:v>
                </c:pt>
                <c:pt idx="17901">
                  <c:v>1.16348E-4</c:v>
                </c:pt>
                <c:pt idx="17902">
                  <c:v>-1.0428400000000001E-2</c:v>
                </c:pt>
                <c:pt idx="17903">
                  <c:v>-1.2847900000000001E-2</c:v>
                </c:pt>
                <c:pt idx="17904">
                  <c:v>-9.3231200000000007E-3</c:v>
                </c:pt>
                <c:pt idx="17905">
                  <c:v>-1.0816599999999999E-2</c:v>
                </c:pt>
                <c:pt idx="17906">
                  <c:v>-9.3603100000000002E-3</c:v>
                </c:pt>
                <c:pt idx="17907">
                  <c:v>-9.6425999999999994E-3</c:v>
                </c:pt>
                <c:pt idx="17908">
                  <c:v>-9.5195799999999997E-3</c:v>
                </c:pt>
                <c:pt idx="17909">
                  <c:v>-3.0708300000000001E-3</c:v>
                </c:pt>
                <c:pt idx="17910">
                  <c:v>-1.42574E-2</c:v>
                </c:pt>
                <c:pt idx="17911">
                  <c:v>-6.3791300000000002E-3</c:v>
                </c:pt>
                <c:pt idx="17912">
                  <c:v>-1.0302499999999999E-2</c:v>
                </c:pt>
                <c:pt idx="17913">
                  <c:v>-2.1839099999999998E-3</c:v>
                </c:pt>
                <c:pt idx="17914">
                  <c:v>1.1348700000000001E-3</c:v>
                </c:pt>
                <c:pt idx="17915">
                  <c:v>1.17779E-3</c:v>
                </c:pt>
                <c:pt idx="17916">
                  <c:v>1.3049099999999999E-2</c:v>
                </c:pt>
                <c:pt idx="17917">
                  <c:v>7.8134499999999996E-3</c:v>
                </c:pt>
                <c:pt idx="17918">
                  <c:v>1.63174E-3</c:v>
                </c:pt>
                <c:pt idx="17919">
                  <c:v>1.1539499999999999E-3</c:v>
                </c:pt>
                <c:pt idx="17920">
                  <c:v>-2.61211E-3</c:v>
                </c:pt>
                <c:pt idx="17921">
                  <c:v>7.5969699999999998E-3</c:v>
                </c:pt>
                <c:pt idx="17922">
                  <c:v>3.2138800000000001E-3</c:v>
                </c:pt>
                <c:pt idx="17923">
                  <c:v>1.2626600000000001E-3</c:v>
                </c:pt>
                <c:pt idx="17924">
                  <c:v>5.3501099999999995E-4</c:v>
                </c:pt>
                <c:pt idx="17925">
                  <c:v>-4.5614200000000001E-3</c:v>
                </c:pt>
                <c:pt idx="17926">
                  <c:v>4.40598E-4</c:v>
                </c:pt>
                <c:pt idx="17927">
                  <c:v>3.1366300000000001E-3</c:v>
                </c:pt>
                <c:pt idx="17928">
                  <c:v>-3.1604799999999998E-3</c:v>
                </c:pt>
                <c:pt idx="17929">
                  <c:v>-1.9226099999999999E-3</c:v>
                </c:pt>
                <c:pt idx="17930">
                  <c:v>-2.79999E-3</c:v>
                </c:pt>
                <c:pt idx="17931">
                  <c:v>-2.0036699999999999E-3</c:v>
                </c:pt>
                <c:pt idx="17932">
                  <c:v>-8.85296E-3</c:v>
                </c:pt>
                <c:pt idx="17933">
                  <c:v>-6.24275E-3</c:v>
                </c:pt>
                <c:pt idx="17934">
                  <c:v>1.5344600000000001E-3</c:v>
                </c:pt>
                <c:pt idx="17935">
                  <c:v>-8.3198500000000002E-3</c:v>
                </c:pt>
                <c:pt idx="17936">
                  <c:v>-4.0121100000000002E-3</c:v>
                </c:pt>
                <c:pt idx="17937">
                  <c:v>2.4576200000000002E-3</c:v>
                </c:pt>
                <c:pt idx="17938">
                  <c:v>5.9413900000000004E-4</c:v>
                </c:pt>
                <c:pt idx="17939">
                  <c:v>6.1864900000000002E-3</c:v>
                </c:pt>
                <c:pt idx="17940" formatCode="0.00E+00">
                  <c:v>-6.38962E-5</c:v>
                </c:pt>
                <c:pt idx="17941">
                  <c:v>2.1228800000000002E-3</c:v>
                </c:pt>
                <c:pt idx="17942">
                  <c:v>3.3254600000000001E-3</c:v>
                </c:pt>
                <c:pt idx="17943">
                  <c:v>-9.2506399999999992E-3</c:v>
                </c:pt>
                <c:pt idx="17944">
                  <c:v>-4.9581499999999997E-3</c:v>
                </c:pt>
                <c:pt idx="17945">
                  <c:v>1.0813700000000001E-2</c:v>
                </c:pt>
                <c:pt idx="17946">
                  <c:v>8.0928800000000002E-3</c:v>
                </c:pt>
                <c:pt idx="17947">
                  <c:v>1.32942E-3</c:v>
                </c:pt>
                <c:pt idx="17948">
                  <c:v>3.1814600000000001E-3</c:v>
                </c:pt>
                <c:pt idx="17949">
                  <c:v>-2.6702900000000001E-4</c:v>
                </c:pt>
                <c:pt idx="17950">
                  <c:v>1.1609100000000001E-2</c:v>
                </c:pt>
                <c:pt idx="17951">
                  <c:v>7.2164500000000001E-3</c:v>
                </c:pt>
                <c:pt idx="17952">
                  <c:v>1.5649799999999998E-2</c:v>
                </c:pt>
                <c:pt idx="17953">
                  <c:v>6.2007900000000003E-3</c:v>
                </c:pt>
                <c:pt idx="17954">
                  <c:v>1.09911E-2</c:v>
                </c:pt>
                <c:pt idx="17955">
                  <c:v>1.30644E-2</c:v>
                </c:pt>
                <c:pt idx="17956">
                  <c:v>8.5267999999999993E-3</c:v>
                </c:pt>
                <c:pt idx="17957">
                  <c:v>8.32367E-3</c:v>
                </c:pt>
                <c:pt idx="17958">
                  <c:v>4.3115599999999999E-3</c:v>
                </c:pt>
                <c:pt idx="17959">
                  <c:v>6.9284400000000001E-3</c:v>
                </c:pt>
                <c:pt idx="17960">
                  <c:v>7.4138600000000004E-3</c:v>
                </c:pt>
                <c:pt idx="17961">
                  <c:v>3.8328199999999998E-3</c:v>
                </c:pt>
                <c:pt idx="17962">
                  <c:v>6.3180900000000002E-3</c:v>
                </c:pt>
                <c:pt idx="17963">
                  <c:v>1.1522299999999999E-2</c:v>
                </c:pt>
                <c:pt idx="17964">
                  <c:v>1.43375E-2</c:v>
                </c:pt>
                <c:pt idx="17965">
                  <c:v>1.00307E-2</c:v>
                </c:pt>
                <c:pt idx="17966">
                  <c:v>1.46093E-2</c:v>
                </c:pt>
                <c:pt idx="17967">
                  <c:v>1.13277E-2</c:v>
                </c:pt>
                <c:pt idx="17968">
                  <c:v>1.36852E-2</c:v>
                </c:pt>
                <c:pt idx="17969">
                  <c:v>9.4490100000000007E-3</c:v>
                </c:pt>
                <c:pt idx="17970">
                  <c:v>1.50309E-2</c:v>
                </c:pt>
                <c:pt idx="17971">
                  <c:v>1.4330900000000001E-2</c:v>
                </c:pt>
                <c:pt idx="17972">
                  <c:v>1.21069E-2</c:v>
                </c:pt>
                <c:pt idx="17973">
                  <c:v>1.18713E-2</c:v>
                </c:pt>
                <c:pt idx="17974">
                  <c:v>1.0115600000000001E-2</c:v>
                </c:pt>
                <c:pt idx="17975">
                  <c:v>1.0607699999999999E-2</c:v>
                </c:pt>
                <c:pt idx="17976">
                  <c:v>1.30768E-2</c:v>
                </c:pt>
                <c:pt idx="17977">
                  <c:v>4.6577500000000004E-3</c:v>
                </c:pt>
                <c:pt idx="17978">
                  <c:v>7.0590999999999996E-3</c:v>
                </c:pt>
                <c:pt idx="17979">
                  <c:v>1.8215200000000001E-3</c:v>
                </c:pt>
                <c:pt idx="17980">
                  <c:v>8.4409700000000008E-3</c:v>
                </c:pt>
                <c:pt idx="17981">
                  <c:v>6.4420700000000003E-3</c:v>
                </c:pt>
                <c:pt idx="17982">
                  <c:v>6.1054200000000003E-3</c:v>
                </c:pt>
                <c:pt idx="17983">
                  <c:v>7.1611399999999999E-3</c:v>
                </c:pt>
                <c:pt idx="17984">
                  <c:v>1.4182999999999999E-2</c:v>
                </c:pt>
                <c:pt idx="17985">
                  <c:v>1.15719E-2</c:v>
                </c:pt>
                <c:pt idx="17986">
                  <c:v>6.9780299999999996E-3</c:v>
                </c:pt>
                <c:pt idx="17987">
                  <c:v>1.04513E-2</c:v>
                </c:pt>
                <c:pt idx="17988">
                  <c:v>5.3310399999999996E-4</c:v>
                </c:pt>
                <c:pt idx="17989">
                  <c:v>1.1238100000000001E-2</c:v>
                </c:pt>
                <c:pt idx="17990">
                  <c:v>5.9795400000000002E-3</c:v>
                </c:pt>
                <c:pt idx="17991">
                  <c:v>5.36251E-3</c:v>
                </c:pt>
                <c:pt idx="17992">
                  <c:v>7.4224499999999997E-3</c:v>
                </c:pt>
                <c:pt idx="17993">
                  <c:v>5.7888000000000004E-4</c:v>
                </c:pt>
                <c:pt idx="17994">
                  <c:v>-1.6460400000000001E-3</c:v>
                </c:pt>
                <c:pt idx="17995">
                  <c:v>6.74152E-3</c:v>
                </c:pt>
                <c:pt idx="17996" formatCode="0.00E+00">
                  <c:v>2.6702900000000001E-5</c:v>
                </c:pt>
                <c:pt idx="17997">
                  <c:v>2.9277800000000001E-3</c:v>
                </c:pt>
                <c:pt idx="17998">
                  <c:v>1.0406500000000001E-2</c:v>
                </c:pt>
                <c:pt idx="17999">
                  <c:v>4.8761400000000002E-3</c:v>
                </c:pt>
                <c:pt idx="18000">
                  <c:v>1.1838899999999999E-2</c:v>
                </c:pt>
                <c:pt idx="18001">
                  <c:v>3.4198800000000001E-3</c:v>
                </c:pt>
                <c:pt idx="18002">
                  <c:v>-2.4080299999999998E-3</c:v>
                </c:pt>
                <c:pt idx="18003">
                  <c:v>2.6702900000000001E-3</c:v>
                </c:pt>
                <c:pt idx="18004" formatCode="0.00E+00">
                  <c:v>-4.1961700000000002E-5</c:v>
                </c:pt>
                <c:pt idx="18005">
                  <c:v>1.99318E-4</c:v>
                </c:pt>
                <c:pt idx="18006">
                  <c:v>-4.4241000000000003E-3</c:v>
                </c:pt>
                <c:pt idx="18007">
                  <c:v>-5.7907100000000001E-3</c:v>
                </c:pt>
                <c:pt idx="18008">
                  <c:v>-3.0336400000000002E-3</c:v>
                </c:pt>
                <c:pt idx="18009">
                  <c:v>-8.2616800000000004E-3</c:v>
                </c:pt>
                <c:pt idx="18010">
                  <c:v>-1.0208099999999999E-2</c:v>
                </c:pt>
                <c:pt idx="18011">
                  <c:v>-8.1930200000000005E-3</c:v>
                </c:pt>
                <c:pt idx="18012">
                  <c:v>-7.4491499999999999E-3</c:v>
                </c:pt>
                <c:pt idx="18013">
                  <c:v>-2.52914E-3</c:v>
                </c:pt>
                <c:pt idx="18014">
                  <c:v>-4.7111499999999999E-3</c:v>
                </c:pt>
                <c:pt idx="18015">
                  <c:v>-8.8252999999999995E-3</c:v>
                </c:pt>
                <c:pt idx="18016">
                  <c:v>-1.10397E-2</c:v>
                </c:pt>
                <c:pt idx="18017">
                  <c:v>-5.7859399999999998E-3</c:v>
                </c:pt>
                <c:pt idx="18018">
                  <c:v>7.2670000000000005E-4</c:v>
                </c:pt>
                <c:pt idx="18019">
                  <c:v>8.2492799999999995E-4</c:v>
                </c:pt>
                <c:pt idx="18020">
                  <c:v>-1.75095E-3</c:v>
                </c:pt>
                <c:pt idx="18021">
                  <c:v>-3.7546200000000002E-3</c:v>
                </c:pt>
                <c:pt idx="18022">
                  <c:v>5.3062400000000003E-3</c:v>
                </c:pt>
                <c:pt idx="18023">
                  <c:v>1.25389E-2</c:v>
                </c:pt>
                <c:pt idx="18024">
                  <c:v>3.68309E-3</c:v>
                </c:pt>
                <c:pt idx="18025">
                  <c:v>7.2841599999999996E-3</c:v>
                </c:pt>
                <c:pt idx="18026">
                  <c:v>7.2259899999999998E-3</c:v>
                </c:pt>
                <c:pt idx="18027">
                  <c:v>9.6559499999999999E-3</c:v>
                </c:pt>
                <c:pt idx="18028">
                  <c:v>1.5259699999999999E-2</c:v>
                </c:pt>
                <c:pt idx="18029">
                  <c:v>1.9482599999999999E-2</c:v>
                </c:pt>
                <c:pt idx="18030">
                  <c:v>1.3927500000000001E-2</c:v>
                </c:pt>
                <c:pt idx="18031">
                  <c:v>1.0414100000000001E-2</c:v>
                </c:pt>
                <c:pt idx="18032">
                  <c:v>1.3794900000000001E-2</c:v>
                </c:pt>
                <c:pt idx="18033">
                  <c:v>2.0268399999999999E-2</c:v>
                </c:pt>
                <c:pt idx="18034">
                  <c:v>2.41976E-2</c:v>
                </c:pt>
                <c:pt idx="18035">
                  <c:v>1.4678E-2</c:v>
                </c:pt>
                <c:pt idx="18036">
                  <c:v>2.3589100000000002E-2</c:v>
                </c:pt>
                <c:pt idx="18037">
                  <c:v>1.81341E-2</c:v>
                </c:pt>
                <c:pt idx="18038">
                  <c:v>2.1512E-2</c:v>
                </c:pt>
                <c:pt idx="18039">
                  <c:v>2.37494E-2</c:v>
                </c:pt>
                <c:pt idx="18040">
                  <c:v>1.8164599999999999E-2</c:v>
                </c:pt>
                <c:pt idx="18041">
                  <c:v>1.8849399999999999E-2</c:v>
                </c:pt>
                <c:pt idx="18042">
                  <c:v>1.89724E-2</c:v>
                </c:pt>
                <c:pt idx="18043">
                  <c:v>2.13251E-2</c:v>
                </c:pt>
                <c:pt idx="18044">
                  <c:v>2.0750000000000001E-2</c:v>
                </c:pt>
                <c:pt idx="18045">
                  <c:v>1.88503E-2</c:v>
                </c:pt>
                <c:pt idx="18046">
                  <c:v>1.2926099999999999E-2</c:v>
                </c:pt>
                <c:pt idx="18047">
                  <c:v>2.1388999999999998E-2</c:v>
                </c:pt>
                <c:pt idx="18048">
                  <c:v>1.7909000000000001E-2</c:v>
                </c:pt>
                <c:pt idx="18049">
                  <c:v>1.04952E-2</c:v>
                </c:pt>
                <c:pt idx="18050">
                  <c:v>8.2998299999999994E-3</c:v>
                </c:pt>
                <c:pt idx="18051">
                  <c:v>2.7885399999999999E-3</c:v>
                </c:pt>
                <c:pt idx="18052">
                  <c:v>4.0693300000000003E-3</c:v>
                </c:pt>
                <c:pt idx="18053">
                  <c:v>8.1195799999999995E-3</c:v>
                </c:pt>
                <c:pt idx="18054" formatCode="0.00E+00">
                  <c:v>1.1693E-2</c:v>
                </c:pt>
                <c:pt idx="18055">
                  <c:v>8.9549999999999994E-3</c:v>
                </c:pt>
                <c:pt idx="18056">
                  <c:v>1.42021E-2</c:v>
                </c:pt>
                <c:pt idx="18057">
                  <c:v>1.1184700000000001E-2</c:v>
                </c:pt>
                <c:pt idx="18058">
                  <c:v>1.2530299999999999E-2</c:v>
                </c:pt>
                <c:pt idx="18059">
                  <c:v>1.11828E-2</c:v>
                </c:pt>
                <c:pt idx="18060">
                  <c:v>1.28393E-2</c:v>
                </c:pt>
                <c:pt idx="18061">
                  <c:v>1.8910400000000001E-2</c:v>
                </c:pt>
                <c:pt idx="18062">
                  <c:v>1.62735E-2</c:v>
                </c:pt>
                <c:pt idx="18063">
                  <c:v>1.3181699999999999E-2</c:v>
                </c:pt>
                <c:pt idx="18064">
                  <c:v>1.36423E-2</c:v>
                </c:pt>
                <c:pt idx="18065">
                  <c:v>2.02045E-2</c:v>
                </c:pt>
                <c:pt idx="18066">
                  <c:v>2.1305999999999999E-2</c:v>
                </c:pt>
                <c:pt idx="18067">
                  <c:v>1.4053299999999999E-2</c:v>
                </c:pt>
                <c:pt idx="18068">
                  <c:v>1.6544300000000001E-2</c:v>
                </c:pt>
                <c:pt idx="18069">
                  <c:v>1.0511400000000001E-2</c:v>
                </c:pt>
                <c:pt idx="18070">
                  <c:v>2.0174000000000001E-2</c:v>
                </c:pt>
                <c:pt idx="18071">
                  <c:v>1.50213E-2</c:v>
                </c:pt>
                <c:pt idx="18072">
                  <c:v>1.3927500000000001E-2</c:v>
                </c:pt>
                <c:pt idx="18073">
                  <c:v>2.3151399999999999E-2</c:v>
                </c:pt>
                <c:pt idx="18074">
                  <c:v>2.1417599999999998E-2</c:v>
                </c:pt>
                <c:pt idx="18075">
                  <c:v>2.2001300000000001E-2</c:v>
                </c:pt>
                <c:pt idx="18076">
                  <c:v>1.5903500000000001E-2</c:v>
                </c:pt>
                <c:pt idx="18077" formatCode="0.00E+00">
                  <c:v>1.9496900000000001E-2</c:v>
                </c:pt>
                <c:pt idx="18078">
                  <c:v>1.91956E-2</c:v>
                </c:pt>
                <c:pt idx="18079">
                  <c:v>2.0991300000000001E-2</c:v>
                </c:pt>
                <c:pt idx="18080">
                  <c:v>1.9787800000000001E-2</c:v>
                </c:pt>
                <c:pt idx="18081">
                  <c:v>1.94731E-2</c:v>
                </c:pt>
                <c:pt idx="18082">
                  <c:v>1.9765899999999999E-2</c:v>
                </c:pt>
                <c:pt idx="18083">
                  <c:v>2.1902100000000001E-2</c:v>
                </c:pt>
                <c:pt idx="18084">
                  <c:v>2.1558799999999999E-2</c:v>
                </c:pt>
                <c:pt idx="18085">
                  <c:v>2.5976200000000001E-2</c:v>
                </c:pt>
                <c:pt idx="18086">
                  <c:v>2.8021799999999999E-2</c:v>
                </c:pt>
                <c:pt idx="18087">
                  <c:v>1.46246E-2</c:v>
                </c:pt>
                <c:pt idx="18088">
                  <c:v>1.5688899999999999E-2</c:v>
                </c:pt>
                <c:pt idx="18089">
                  <c:v>1.0165199999999999E-2</c:v>
                </c:pt>
                <c:pt idx="18090">
                  <c:v>9.1829300000000006E-3</c:v>
                </c:pt>
                <c:pt idx="18091">
                  <c:v>1.2058299999999999E-2</c:v>
                </c:pt>
                <c:pt idx="18092">
                  <c:v>1.03731E-2</c:v>
                </c:pt>
                <c:pt idx="18093">
                  <c:v>1.1339200000000001E-2</c:v>
                </c:pt>
                <c:pt idx="18094">
                  <c:v>1.5061400000000001E-2</c:v>
                </c:pt>
                <c:pt idx="18095">
                  <c:v>1.44768E-2</c:v>
                </c:pt>
                <c:pt idx="18096">
                  <c:v>1.52836E-2</c:v>
                </c:pt>
                <c:pt idx="18097">
                  <c:v>8.9626299999999992E-3</c:v>
                </c:pt>
                <c:pt idx="18098">
                  <c:v>8.0184899999999996E-3</c:v>
                </c:pt>
                <c:pt idx="18099">
                  <c:v>1.4247900000000001E-2</c:v>
                </c:pt>
                <c:pt idx="18100">
                  <c:v>8.0251699999999999E-3</c:v>
                </c:pt>
                <c:pt idx="18101">
                  <c:v>1.4658900000000001E-2</c:v>
                </c:pt>
                <c:pt idx="18102">
                  <c:v>1.1763600000000001E-2</c:v>
                </c:pt>
                <c:pt idx="18103">
                  <c:v>1.3891199999999999E-2</c:v>
                </c:pt>
                <c:pt idx="18104">
                  <c:v>2.61116E-3</c:v>
                </c:pt>
                <c:pt idx="18105">
                  <c:v>1.6599699999999998E-2</c:v>
                </c:pt>
                <c:pt idx="18106">
                  <c:v>5.7811700000000004E-3</c:v>
                </c:pt>
                <c:pt idx="18107">
                  <c:v>8.4609999999999998E-3</c:v>
                </c:pt>
                <c:pt idx="18108">
                  <c:v>1.6870500000000001E-3</c:v>
                </c:pt>
                <c:pt idx="18109">
                  <c:v>5.6028400000000004E-3</c:v>
                </c:pt>
                <c:pt idx="18110">
                  <c:v>5.5370300000000001E-3</c:v>
                </c:pt>
                <c:pt idx="18111">
                  <c:v>1.06783E-2</c:v>
                </c:pt>
                <c:pt idx="18112">
                  <c:v>3.92056E-3</c:v>
                </c:pt>
                <c:pt idx="18113">
                  <c:v>4.0350000000000004E-3</c:v>
                </c:pt>
                <c:pt idx="18114">
                  <c:v>-4.7874499999999998E-4</c:v>
                </c:pt>
                <c:pt idx="18115">
                  <c:v>-1.0690700000000001E-3</c:v>
                </c:pt>
                <c:pt idx="18116">
                  <c:v>-5.5980699999999995E-4</c:v>
                </c:pt>
                <c:pt idx="18117">
                  <c:v>-2.6464499999999998E-3</c:v>
                </c:pt>
                <c:pt idx="18118">
                  <c:v>-2.8915400000000002E-3</c:v>
                </c:pt>
                <c:pt idx="18119">
                  <c:v>-2.3803700000000001E-3</c:v>
                </c:pt>
                <c:pt idx="18120">
                  <c:v>-1.75476E-3</c:v>
                </c:pt>
                <c:pt idx="18121">
                  <c:v>2.7370500000000001E-4</c:v>
                </c:pt>
                <c:pt idx="18122">
                  <c:v>-1.91212E-3</c:v>
                </c:pt>
                <c:pt idx="18123">
                  <c:v>-4.7779099999999998E-4</c:v>
                </c:pt>
                <c:pt idx="18124">
                  <c:v>2.1486299999999999E-3</c:v>
                </c:pt>
                <c:pt idx="18125" formatCode="0.00E+00">
                  <c:v>6.5803500000000001E-5</c:v>
                </c:pt>
                <c:pt idx="18126">
                  <c:v>-4.4822699999999999E-4</c:v>
                </c:pt>
                <c:pt idx="18127">
                  <c:v>3.0040700000000002E-3</c:v>
                </c:pt>
                <c:pt idx="18128">
                  <c:v>3.3473999999999999E-3</c:v>
                </c:pt>
                <c:pt idx="18129">
                  <c:v>7.5235399999999996E-3</c:v>
                </c:pt>
                <c:pt idx="18130">
                  <c:v>1.12038E-2</c:v>
                </c:pt>
                <c:pt idx="18131">
                  <c:v>2.5301E-3</c:v>
                </c:pt>
                <c:pt idx="18132">
                  <c:v>6.7691799999999996E-3</c:v>
                </c:pt>
                <c:pt idx="18133">
                  <c:v>4.5032500000000003E-3</c:v>
                </c:pt>
                <c:pt idx="18134">
                  <c:v>1.11313E-2</c:v>
                </c:pt>
                <c:pt idx="18135">
                  <c:v>1.32847E-2</c:v>
                </c:pt>
                <c:pt idx="18136">
                  <c:v>2.4852799999999999E-3</c:v>
                </c:pt>
                <c:pt idx="18137">
                  <c:v>1.0027899999999999E-2</c:v>
                </c:pt>
                <c:pt idx="18138">
                  <c:v>1.17693E-2</c:v>
                </c:pt>
                <c:pt idx="18139">
                  <c:v>7.79819E-3</c:v>
                </c:pt>
                <c:pt idx="18140">
                  <c:v>1.42679E-2</c:v>
                </c:pt>
                <c:pt idx="18141">
                  <c:v>1.59311E-2</c:v>
                </c:pt>
                <c:pt idx="18142">
                  <c:v>1.72129E-2</c:v>
                </c:pt>
                <c:pt idx="18143">
                  <c:v>1.4352800000000001E-2</c:v>
                </c:pt>
                <c:pt idx="18144">
                  <c:v>1.0737399999999999E-2</c:v>
                </c:pt>
                <c:pt idx="18145">
                  <c:v>2.06194E-2</c:v>
                </c:pt>
                <c:pt idx="18146">
                  <c:v>1.7650599999999999E-2</c:v>
                </c:pt>
                <c:pt idx="18147">
                  <c:v>1.3812100000000001E-2</c:v>
                </c:pt>
                <c:pt idx="18148">
                  <c:v>1.85547E-2</c:v>
                </c:pt>
                <c:pt idx="18149">
                  <c:v>2.3836099999999999E-2</c:v>
                </c:pt>
                <c:pt idx="18150">
                  <c:v>2.0937899999999999E-2</c:v>
                </c:pt>
                <c:pt idx="18151">
                  <c:v>2.4483700000000001E-2</c:v>
                </c:pt>
                <c:pt idx="18152">
                  <c:v>1.54085E-2</c:v>
                </c:pt>
                <c:pt idx="18153">
                  <c:v>1.8490800000000002E-2</c:v>
                </c:pt>
                <c:pt idx="18154">
                  <c:v>1.2761099999999999E-2</c:v>
                </c:pt>
                <c:pt idx="18155">
                  <c:v>9.3460100000000001E-3</c:v>
                </c:pt>
                <c:pt idx="18156">
                  <c:v>1.4283199999999999E-2</c:v>
                </c:pt>
                <c:pt idx="18157">
                  <c:v>1.99633E-2</c:v>
                </c:pt>
                <c:pt idx="18158">
                  <c:v>2.2740400000000001E-2</c:v>
                </c:pt>
                <c:pt idx="18159">
                  <c:v>1.29623E-2</c:v>
                </c:pt>
                <c:pt idx="18160">
                  <c:v>1.07212E-2</c:v>
                </c:pt>
                <c:pt idx="18161">
                  <c:v>7.2250400000000003E-3</c:v>
                </c:pt>
                <c:pt idx="18162">
                  <c:v>9.1371500000000001E-3</c:v>
                </c:pt>
                <c:pt idx="18163">
                  <c:v>2.24333E-2</c:v>
                </c:pt>
                <c:pt idx="18164">
                  <c:v>2.0068200000000001E-2</c:v>
                </c:pt>
                <c:pt idx="18165">
                  <c:v>1.4739E-2</c:v>
                </c:pt>
                <c:pt idx="18166">
                  <c:v>1.3884499999999999E-2</c:v>
                </c:pt>
                <c:pt idx="18167">
                  <c:v>9.3555500000000007E-3</c:v>
                </c:pt>
                <c:pt idx="18168">
                  <c:v>2.0128299999999998E-2</c:v>
                </c:pt>
                <c:pt idx="18169">
                  <c:v>1.8820799999999999E-2</c:v>
                </c:pt>
                <c:pt idx="18170">
                  <c:v>2.04639E-2</c:v>
                </c:pt>
                <c:pt idx="18171">
                  <c:v>1.7873799999999999E-2</c:v>
                </c:pt>
                <c:pt idx="18172">
                  <c:v>8.8558200000000004E-3</c:v>
                </c:pt>
                <c:pt idx="18173">
                  <c:v>1.6142799999999999E-2</c:v>
                </c:pt>
                <c:pt idx="18174">
                  <c:v>1.0277700000000001E-2</c:v>
                </c:pt>
                <c:pt idx="18175">
                  <c:v>5.0497099999999998E-3</c:v>
                </c:pt>
                <c:pt idx="18176">
                  <c:v>9.4432800000000001E-3</c:v>
                </c:pt>
                <c:pt idx="18177">
                  <c:v>9.8676700000000003E-3</c:v>
                </c:pt>
                <c:pt idx="18178">
                  <c:v>4.2028400000000002E-3</c:v>
                </c:pt>
                <c:pt idx="18179">
                  <c:v>4.4450799999999997E-3</c:v>
                </c:pt>
                <c:pt idx="18180">
                  <c:v>5.1174200000000001E-3</c:v>
                </c:pt>
                <c:pt idx="18181">
                  <c:v>5.0363500000000002E-3</c:v>
                </c:pt>
                <c:pt idx="18182" formatCode="0.00E+00">
                  <c:v>2.38419E-5</c:v>
                </c:pt>
                <c:pt idx="18183">
                  <c:v>1.72806E-3</c:v>
                </c:pt>
                <c:pt idx="18184">
                  <c:v>-1.2868900000000001E-2</c:v>
                </c:pt>
                <c:pt idx="18185">
                  <c:v>-5.4016100000000003E-3</c:v>
                </c:pt>
                <c:pt idx="18186">
                  <c:v>-6.97899E-3</c:v>
                </c:pt>
                <c:pt idx="18187">
                  <c:v>-1.34373E-3</c:v>
                </c:pt>
                <c:pt idx="18188">
                  <c:v>-3.3378599999999998E-3</c:v>
                </c:pt>
                <c:pt idx="18189">
                  <c:v>-5.6819899999999996E-3</c:v>
                </c:pt>
                <c:pt idx="18190">
                  <c:v>5.9413900000000004E-4</c:v>
                </c:pt>
                <c:pt idx="18191">
                  <c:v>-1.2683900000000001E-3</c:v>
                </c:pt>
                <c:pt idx="18192">
                  <c:v>2.0446800000000001E-3</c:v>
                </c:pt>
                <c:pt idx="18193">
                  <c:v>5.8269500000000004E-4</c:v>
                </c:pt>
                <c:pt idx="18194">
                  <c:v>4.9591100000000001E-3</c:v>
                </c:pt>
                <c:pt idx="18195">
                  <c:v>-1.30653E-3</c:v>
                </c:pt>
                <c:pt idx="18196">
                  <c:v>-4.4107399999999998E-3</c:v>
                </c:pt>
                <c:pt idx="18197">
                  <c:v>4.6844499999999997E-3</c:v>
                </c:pt>
                <c:pt idx="18198">
                  <c:v>7.1020099999999997E-3</c:v>
                </c:pt>
                <c:pt idx="18199">
                  <c:v>1.23558E-2</c:v>
                </c:pt>
                <c:pt idx="18200">
                  <c:v>1.4419599999999999E-3</c:v>
                </c:pt>
                <c:pt idx="18201">
                  <c:v>3.8232800000000001E-3</c:v>
                </c:pt>
                <c:pt idx="18202">
                  <c:v>3.17097E-3</c:v>
                </c:pt>
                <c:pt idx="18203">
                  <c:v>1.82343E-3</c:v>
                </c:pt>
                <c:pt idx="18204">
                  <c:v>2.2468599999999998E-3</c:v>
                </c:pt>
                <c:pt idx="18205">
                  <c:v>1.68896E-3</c:v>
                </c:pt>
                <c:pt idx="18206">
                  <c:v>9.7045900000000008E-3</c:v>
                </c:pt>
                <c:pt idx="18207">
                  <c:v>5.0811800000000002E-3</c:v>
                </c:pt>
                <c:pt idx="18208">
                  <c:v>1.78432E-3</c:v>
                </c:pt>
                <c:pt idx="18209">
                  <c:v>1.04904E-3</c:v>
                </c:pt>
                <c:pt idx="18210">
                  <c:v>-5.79453E-3</c:v>
                </c:pt>
                <c:pt idx="18211">
                  <c:v>-6.8311700000000001E-3</c:v>
                </c:pt>
                <c:pt idx="18212">
                  <c:v>-8.5735299999999993E-3</c:v>
                </c:pt>
                <c:pt idx="18213">
                  <c:v>-6.5851199999999999E-3</c:v>
                </c:pt>
                <c:pt idx="18214">
                  <c:v>-9.3469599999999996E-3</c:v>
                </c:pt>
                <c:pt idx="18215">
                  <c:v>-1.46675E-3</c:v>
                </c:pt>
                <c:pt idx="18216" formatCode="0.00E+00">
                  <c:v>2.95639E-5</c:v>
                </c:pt>
                <c:pt idx="18217">
                  <c:v>-2.9172899999999999E-3</c:v>
                </c:pt>
                <c:pt idx="18218">
                  <c:v>-1.19019E-2</c:v>
                </c:pt>
                <c:pt idx="18219">
                  <c:v>-1.12572E-2</c:v>
                </c:pt>
                <c:pt idx="18220">
                  <c:v>-1.0759400000000001E-2</c:v>
                </c:pt>
                <c:pt idx="18221">
                  <c:v>-6.9274899999999997E-3</c:v>
                </c:pt>
                <c:pt idx="18222">
                  <c:v>-2.8696099999999999E-3</c:v>
                </c:pt>
                <c:pt idx="18223">
                  <c:v>-1.16472E-2</c:v>
                </c:pt>
                <c:pt idx="18224">
                  <c:v>-6.2656400000000003E-4</c:v>
                </c:pt>
                <c:pt idx="18225">
                  <c:v>9.1648100000000002E-4</c:v>
                </c:pt>
                <c:pt idx="18226">
                  <c:v>-1.39046E-3</c:v>
                </c:pt>
                <c:pt idx="18227">
                  <c:v>-3.37791E-3</c:v>
                </c:pt>
                <c:pt idx="18228">
                  <c:v>1.7795599999999999E-3</c:v>
                </c:pt>
                <c:pt idx="18229">
                  <c:v>1.9979500000000001E-3</c:v>
                </c:pt>
                <c:pt idx="18230">
                  <c:v>-8.9235300000000007E-3</c:v>
                </c:pt>
                <c:pt idx="18231">
                  <c:v>-7.0362100000000002E-3</c:v>
                </c:pt>
                <c:pt idx="18232">
                  <c:v>-7.7714899999999998E-3</c:v>
                </c:pt>
                <c:pt idx="18233">
                  <c:v>2.2792799999999998E-3</c:v>
                </c:pt>
                <c:pt idx="18234">
                  <c:v>6.3448000000000003E-3</c:v>
                </c:pt>
                <c:pt idx="18235">
                  <c:v>-6.6537899999999997E-3</c:v>
                </c:pt>
                <c:pt idx="18236">
                  <c:v>-4.6062500000000001E-3</c:v>
                </c:pt>
                <c:pt idx="18237">
                  <c:v>-2.62356E-3</c:v>
                </c:pt>
                <c:pt idx="18238">
                  <c:v>-1.0659200000000001E-2</c:v>
                </c:pt>
                <c:pt idx="18239">
                  <c:v>-8.0804799999999993E-3</c:v>
                </c:pt>
                <c:pt idx="18240" formatCode="0.00E+00">
                  <c:v>-7.5063700000000001E-3</c:v>
                </c:pt>
                <c:pt idx="18241">
                  <c:v>-4.8971199999999996E-3</c:v>
                </c:pt>
                <c:pt idx="18242">
                  <c:v>-6.6156399999999999E-3</c:v>
                </c:pt>
                <c:pt idx="18243">
                  <c:v>-8.0118199999999994E-3</c:v>
                </c:pt>
                <c:pt idx="18244">
                  <c:v>-5.02586E-3</c:v>
                </c:pt>
                <c:pt idx="18245">
                  <c:v>-1.0153799999999999E-2</c:v>
                </c:pt>
                <c:pt idx="18246">
                  <c:v>-1.01528E-2</c:v>
                </c:pt>
                <c:pt idx="18247">
                  <c:v>-1.44224E-2</c:v>
                </c:pt>
                <c:pt idx="18248">
                  <c:v>-1.16119E-2</c:v>
                </c:pt>
                <c:pt idx="18249">
                  <c:v>-8.7738E-3</c:v>
                </c:pt>
                <c:pt idx="18250">
                  <c:v>-6.8016099999999996E-3</c:v>
                </c:pt>
                <c:pt idx="18251">
                  <c:v>-1.3995199999999999E-2</c:v>
                </c:pt>
                <c:pt idx="18252">
                  <c:v>-1.15738E-2</c:v>
                </c:pt>
                <c:pt idx="18253">
                  <c:v>-1.1129399999999999E-2</c:v>
                </c:pt>
                <c:pt idx="18254">
                  <c:v>-8.8434199999999994E-3</c:v>
                </c:pt>
                <c:pt idx="18255">
                  <c:v>-3.34644E-3</c:v>
                </c:pt>
                <c:pt idx="18256">
                  <c:v>-6.3743599999999999E-3</c:v>
                </c:pt>
                <c:pt idx="18257">
                  <c:v>-2.0379999999999999E-3</c:v>
                </c:pt>
                <c:pt idx="18258">
                  <c:v>1.6107599999999999E-3</c:v>
                </c:pt>
                <c:pt idx="18259">
                  <c:v>-7.78198E-3</c:v>
                </c:pt>
                <c:pt idx="18260">
                  <c:v>-6.6480599999999999E-3</c:v>
                </c:pt>
                <c:pt idx="18261">
                  <c:v>-2.0418200000000002E-3</c:v>
                </c:pt>
                <c:pt idx="18262">
                  <c:v>3.6048900000000002E-4</c:v>
                </c:pt>
                <c:pt idx="18263">
                  <c:v>4.40598E-4</c:v>
                </c:pt>
                <c:pt idx="18264">
                  <c:v>-2.4471300000000001E-3</c:v>
                </c:pt>
                <c:pt idx="18265">
                  <c:v>6.3114199999999999E-3</c:v>
                </c:pt>
                <c:pt idx="18266">
                  <c:v>5.1727300000000004E-3</c:v>
                </c:pt>
                <c:pt idx="18267">
                  <c:v>-1.67942E-3</c:v>
                </c:pt>
                <c:pt idx="18268">
                  <c:v>9.2887899999999997E-4</c:v>
                </c:pt>
                <c:pt idx="18269">
                  <c:v>4.5366299999999998E-3</c:v>
                </c:pt>
                <c:pt idx="18270">
                  <c:v>4.2638800000000003E-3</c:v>
                </c:pt>
                <c:pt idx="18271">
                  <c:v>4.9419399999999997E-3</c:v>
                </c:pt>
                <c:pt idx="18272">
                  <c:v>-1.2970000000000001E-4</c:v>
                </c:pt>
                <c:pt idx="18273">
                  <c:v>4.8561100000000003E-3</c:v>
                </c:pt>
                <c:pt idx="18274">
                  <c:v>1.4200199999999999E-3</c:v>
                </c:pt>
                <c:pt idx="18275">
                  <c:v>-4.7492999999999997E-3</c:v>
                </c:pt>
                <c:pt idx="18276">
                  <c:v>-4.9905799999999997E-3</c:v>
                </c:pt>
                <c:pt idx="18277">
                  <c:v>-5.7506600000000005E-4</c:v>
                </c:pt>
                <c:pt idx="18278">
                  <c:v>4.5852699999999998E-3</c:v>
                </c:pt>
                <c:pt idx="18279">
                  <c:v>2.3755999999999998E-3</c:v>
                </c:pt>
                <c:pt idx="18280">
                  <c:v>-5.1650999999999997E-3</c:v>
                </c:pt>
                <c:pt idx="18281">
                  <c:v>-7.4014700000000003E-3</c:v>
                </c:pt>
                <c:pt idx="18282">
                  <c:v>-5.2566499999999999E-3</c:v>
                </c:pt>
                <c:pt idx="18283">
                  <c:v>-8.9712100000000003E-3</c:v>
                </c:pt>
                <c:pt idx="18284">
                  <c:v>-5.6514699999999996E-3</c:v>
                </c:pt>
                <c:pt idx="18285">
                  <c:v>-7.6875700000000003E-3</c:v>
                </c:pt>
                <c:pt idx="18286">
                  <c:v>-1.6293499999999999E-2</c:v>
                </c:pt>
                <c:pt idx="18287">
                  <c:v>-2.46305E-2</c:v>
                </c:pt>
                <c:pt idx="18288">
                  <c:v>-2.2317900000000002E-2</c:v>
                </c:pt>
                <c:pt idx="18289">
                  <c:v>-1.45731E-2</c:v>
                </c:pt>
                <c:pt idx="18290">
                  <c:v>-1.4323199999999999E-2</c:v>
                </c:pt>
                <c:pt idx="18291">
                  <c:v>-2.2213E-2</c:v>
                </c:pt>
                <c:pt idx="18292">
                  <c:v>-1.65024E-2</c:v>
                </c:pt>
                <c:pt idx="18293">
                  <c:v>-8.0366099999999996E-3</c:v>
                </c:pt>
                <c:pt idx="18294">
                  <c:v>-1.4557799999999999E-2</c:v>
                </c:pt>
                <c:pt idx="18295">
                  <c:v>-1.8121700000000001E-2</c:v>
                </c:pt>
                <c:pt idx="18296">
                  <c:v>-1.82171E-2</c:v>
                </c:pt>
                <c:pt idx="18297">
                  <c:v>-2.1095300000000001E-2</c:v>
                </c:pt>
                <c:pt idx="18298">
                  <c:v>-1.3740499999999999E-2</c:v>
                </c:pt>
                <c:pt idx="18299">
                  <c:v>-1.91326E-2</c:v>
                </c:pt>
                <c:pt idx="18300">
                  <c:v>-1.50995E-2</c:v>
                </c:pt>
                <c:pt idx="18301">
                  <c:v>-1.26438E-2</c:v>
                </c:pt>
                <c:pt idx="18302">
                  <c:v>-9.8943699999999996E-3</c:v>
                </c:pt>
                <c:pt idx="18303">
                  <c:v>-1.10788E-2</c:v>
                </c:pt>
                <c:pt idx="18304">
                  <c:v>-9.1695800000000001E-3</c:v>
                </c:pt>
                <c:pt idx="18305">
                  <c:v>-6.5021499999999999E-3</c:v>
                </c:pt>
                <c:pt idx="18306">
                  <c:v>-7.9116800000000008E-3</c:v>
                </c:pt>
                <c:pt idx="18307">
                  <c:v>-5.3501099999999995E-4</c:v>
                </c:pt>
                <c:pt idx="18308">
                  <c:v>-1.19104E-2</c:v>
                </c:pt>
                <c:pt idx="18309">
                  <c:v>-6.2856700000000001E-3</c:v>
                </c:pt>
                <c:pt idx="18310">
                  <c:v>-4.4841799999999999E-3</c:v>
                </c:pt>
                <c:pt idx="18311">
                  <c:v>-7.2460199999999997E-3</c:v>
                </c:pt>
                <c:pt idx="18312">
                  <c:v>-5.5007900000000002E-3</c:v>
                </c:pt>
                <c:pt idx="18313">
                  <c:v>-1.9884099999999999E-3</c:v>
                </c:pt>
                <c:pt idx="18314">
                  <c:v>-3.1976700000000001E-3</c:v>
                </c:pt>
                <c:pt idx="18315">
                  <c:v>-2.882E-3</c:v>
                </c:pt>
                <c:pt idx="18316">
                  <c:v>-8.0862E-3</c:v>
                </c:pt>
                <c:pt idx="18317">
                  <c:v>-7.8191800000000002E-3</c:v>
                </c:pt>
                <c:pt idx="18318">
                  <c:v>-4.3582899999999999E-4</c:v>
                </c:pt>
                <c:pt idx="18319">
                  <c:v>-1.92833E-3</c:v>
                </c:pt>
                <c:pt idx="18320">
                  <c:v>-1.2588500000000001E-4</c:v>
                </c:pt>
                <c:pt idx="18321">
                  <c:v>2.7551699999999999E-3</c:v>
                </c:pt>
                <c:pt idx="18322">
                  <c:v>3.5810500000000001E-3</c:v>
                </c:pt>
                <c:pt idx="18323">
                  <c:v>-1.56307E-3</c:v>
                </c:pt>
                <c:pt idx="18324">
                  <c:v>-5.62668E-4</c:v>
                </c:pt>
                <c:pt idx="18325">
                  <c:v>-5.3501099999999999E-3</c:v>
                </c:pt>
                <c:pt idx="18326">
                  <c:v>-5.8937099999999999E-3</c:v>
                </c:pt>
                <c:pt idx="18327">
                  <c:v>-3.0422199999999999E-4</c:v>
                </c:pt>
                <c:pt idx="18328">
                  <c:v>-8.6784400000000008E-3</c:v>
                </c:pt>
                <c:pt idx="18329">
                  <c:v>-2.8419500000000002E-3</c:v>
                </c:pt>
                <c:pt idx="18330">
                  <c:v>-5.5418000000000004E-3</c:v>
                </c:pt>
                <c:pt idx="18331">
                  <c:v>-6.2875700000000001E-3</c:v>
                </c:pt>
                <c:pt idx="18332">
                  <c:v>-8.2807499999999999E-3</c:v>
                </c:pt>
                <c:pt idx="18333">
                  <c:v>-9.4261199999999996E-3</c:v>
                </c:pt>
                <c:pt idx="18334">
                  <c:v>-1.01175E-2</c:v>
                </c:pt>
                <c:pt idx="18335">
                  <c:v>-1.3603199999999999E-2</c:v>
                </c:pt>
                <c:pt idx="18336">
                  <c:v>-1.62373E-2</c:v>
                </c:pt>
                <c:pt idx="18337">
                  <c:v>-1.2016300000000001E-2</c:v>
                </c:pt>
                <c:pt idx="18338">
                  <c:v>-1.6798E-2</c:v>
                </c:pt>
                <c:pt idx="18339">
                  <c:v>-1.4648400000000001E-2</c:v>
                </c:pt>
                <c:pt idx="18340">
                  <c:v>-1.12925E-2</c:v>
                </c:pt>
                <c:pt idx="18341">
                  <c:v>-1.6129500000000001E-2</c:v>
                </c:pt>
                <c:pt idx="18342">
                  <c:v>-1.5356099999999999E-2</c:v>
                </c:pt>
                <c:pt idx="18343">
                  <c:v>-2.2161500000000001E-2</c:v>
                </c:pt>
                <c:pt idx="18344">
                  <c:v>-1.9790599999999998E-2</c:v>
                </c:pt>
                <c:pt idx="18345">
                  <c:v>-1.8976199999999999E-2</c:v>
                </c:pt>
                <c:pt idx="18346">
                  <c:v>-1.7170899999999999E-2</c:v>
                </c:pt>
                <c:pt idx="18347">
                  <c:v>-2.6253700000000001E-2</c:v>
                </c:pt>
                <c:pt idx="18348">
                  <c:v>-2.6630399999999999E-2</c:v>
                </c:pt>
                <c:pt idx="18349">
                  <c:v>-2.7568800000000001E-2</c:v>
                </c:pt>
                <c:pt idx="18350">
                  <c:v>-2.1531100000000001E-2</c:v>
                </c:pt>
                <c:pt idx="18351">
                  <c:v>-1.92423E-2</c:v>
                </c:pt>
                <c:pt idx="18352">
                  <c:v>-2.3836099999999999E-2</c:v>
                </c:pt>
                <c:pt idx="18353">
                  <c:v>-2.39229E-2</c:v>
                </c:pt>
                <c:pt idx="18354">
                  <c:v>-2.3248700000000001E-2</c:v>
                </c:pt>
                <c:pt idx="18355">
                  <c:v>-2.72074E-2</c:v>
                </c:pt>
                <c:pt idx="18356">
                  <c:v>-2.32553E-2</c:v>
                </c:pt>
                <c:pt idx="18357">
                  <c:v>-2.1422400000000001E-2</c:v>
                </c:pt>
                <c:pt idx="18358">
                  <c:v>-1.8428799999999999E-2</c:v>
                </c:pt>
                <c:pt idx="18359">
                  <c:v>-2.1466300000000001E-2</c:v>
                </c:pt>
                <c:pt idx="18360">
                  <c:v>-2.1451000000000001E-2</c:v>
                </c:pt>
                <c:pt idx="18361">
                  <c:v>-2.75345E-2</c:v>
                </c:pt>
                <c:pt idx="18362">
                  <c:v>-2.85749E-2</c:v>
                </c:pt>
                <c:pt idx="18363">
                  <c:v>-2.2603999999999999E-2</c:v>
                </c:pt>
                <c:pt idx="18364">
                  <c:v>-2.4671599999999998E-2</c:v>
                </c:pt>
                <c:pt idx="18365">
                  <c:v>-1.54371E-2</c:v>
                </c:pt>
                <c:pt idx="18366">
                  <c:v>-2.4645799999999999E-2</c:v>
                </c:pt>
                <c:pt idx="18367">
                  <c:v>-2.8615999999999999E-2</c:v>
                </c:pt>
                <c:pt idx="18368">
                  <c:v>-2.85673E-2</c:v>
                </c:pt>
                <c:pt idx="18369">
                  <c:v>-2.2530600000000001E-2</c:v>
                </c:pt>
                <c:pt idx="18370">
                  <c:v>-2.1378500000000002E-2</c:v>
                </c:pt>
                <c:pt idx="18371">
                  <c:v>-2.3327799999999999E-2</c:v>
                </c:pt>
                <c:pt idx="18372">
                  <c:v>-2.7883499999999999E-2</c:v>
                </c:pt>
                <c:pt idx="18373">
                  <c:v>-2.3077E-2</c:v>
                </c:pt>
                <c:pt idx="18374">
                  <c:v>-2.3252499999999999E-2</c:v>
                </c:pt>
                <c:pt idx="18375">
                  <c:v>-2.0605100000000001E-2</c:v>
                </c:pt>
                <c:pt idx="18376">
                  <c:v>-1.33543E-2</c:v>
                </c:pt>
                <c:pt idx="18377">
                  <c:v>-1.22881E-2</c:v>
                </c:pt>
                <c:pt idx="18378">
                  <c:v>-1.2923199999999999E-2</c:v>
                </c:pt>
                <c:pt idx="18379">
                  <c:v>-1.5136699999999999E-2</c:v>
                </c:pt>
                <c:pt idx="18380">
                  <c:v>-9.1705299999999997E-3</c:v>
                </c:pt>
                <c:pt idx="18381">
                  <c:v>-1.06602E-2</c:v>
                </c:pt>
                <c:pt idx="18382">
                  <c:v>-1.0048899999999999E-2</c:v>
                </c:pt>
                <c:pt idx="18383">
                  <c:v>-8.8987400000000005E-3</c:v>
                </c:pt>
                <c:pt idx="18384">
                  <c:v>-5.1774999999999998E-3</c:v>
                </c:pt>
                <c:pt idx="18385">
                  <c:v>-6.5040599999999999E-3</c:v>
                </c:pt>
                <c:pt idx="18386">
                  <c:v>-8.9025500000000004E-3</c:v>
                </c:pt>
                <c:pt idx="18387">
                  <c:v>-1.01929E-2</c:v>
                </c:pt>
                <c:pt idx="18388">
                  <c:v>-1.3138800000000001E-2</c:v>
                </c:pt>
                <c:pt idx="18389">
                  <c:v>-8.8729900000000007E-3</c:v>
                </c:pt>
                <c:pt idx="18390">
                  <c:v>-1.2959500000000001E-2</c:v>
                </c:pt>
                <c:pt idx="18391">
                  <c:v>-8.0823900000000001E-3</c:v>
                </c:pt>
                <c:pt idx="18392">
                  <c:v>-1.0140400000000001E-2</c:v>
                </c:pt>
                <c:pt idx="18393">
                  <c:v>-5.4874399999999997E-3</c:v>
                </c:pt>
                <c:pt idx="18394">
                  <c:v>-5.8469799999999999E-3</c:v>
                </c:pt>
                <c:pt idx="18395">
                  <c:v>-1.2440700000000001E-2</c:v>
                </c:pt>
                <c:pt idx="18396">
                  <c:v>-8.5306199999999992E-3</c:v>
                </c:pt>
                <c:pt idx="18397">
                  <c:v>-1.0869999999999999E-2</c:v>
                </c:pt>
                <c:pt idx="18398">
                  <c:v>-1.08652E-2</c:v>
                </c:pt>
                <c:pt idx="18399">
                  <c:v>-9.8648099999999999E-3</c:v>
                </c:pt>
                <c:pt idx="18400">
                  <c:v>-5.9204100000000001E-3</c:v>
                </c:pt>
                <c:pt idx="18401">
                  <c:v>-9.0131800000000008E-3</c:v>
                </c:pt>
                <c:pt idx="18402">
                  <c:v>-6.7195900000000001E-3</c:v>
                </c:pt>
                <c:pt idx="18403">
                  <c:v>-1.50595E-2</c:v>
                </c:pt>
                <c:pt idx="18404">
                  <c:v>-1.1111299999999999E-2</c:v>
                </c:pt>
                <c:pt idx="18405">
                  <c:v>-1.0803200000000001E-2</c:v>
                </c:pt>
                <c:pt idx="18406">
                  <c:v>-1.21412E-2</c:v>
                </c:pt>
                <c:pt idx="18407">
                  <c:v>-1.7478899999999999E-2</c:v>
                </c:pt>
                <c:pt idx="18408">
                  <c:v>-1.11351E-2</c:v>
                </c:pt>
                <c:pt idx="18409">
                  <c:v>-1.38636E-2</c:v>
                </c:pt>
                <c:pt idx="18410">
                  <c:v>-1.2210800000000001E-2</c:v>
                </c:pt>
                <c:pt idx="18411">
                  <c:v>-1.4528299999999999E-2</c:v>
                </c:pt>
                <c:pt idx="18412">
                  <c:v>-8.6812999999999994E-3</c:v>
                </c:pt>
                <c:pt idx="18413">
                  <c:v>-1.18637E-2</c:v>
                </c:pt>
                <c:pt idx="18414">
                  <c:v>-8.3904300000000008E-3</c:v>
                </c:pt>
                <c:pt idx="18415">
                  <c:v>-7.6637299999999997E-3</c:v>
                </c:pt>
                <c:pt idx="18416">
                  <c:v>-1.51415E-2</c:v>
                </c:pt>
                <c:pt idx="18417">
                  <c:v>-9.76753E-3</c:v>
                </c:pt>
                <c:pt idx="18418">
                  <c:v>-1.13831E-2</c:v>
                </c:pt>
                <c:pt idx="18419">
                  <c:v>-1.1083600000000001E-2</c:v>
                </c:pt>
                <c:pt idx="18420">
                  <c:v>-6.3600499999999999E-3</c:v>
                </c:pt>
                <c:pt idx="18421">
                  <c:v>-2.7513500000000001E-3</c:v>
                </c:pt>
                <c:pt idx="18422">
                  <c:v>-2.3908599999999999E-3</c:v>
                </c:pt>
                <c:pt idx="18423">
                  <c:v>8.5926100000000005E-4</c:v>
                </c:pt>
                <c:pt idx="18424">
                  <c:v>7.7438400000000003E-4</c:v>
                </c:pt>
                <c:pt idx="18425">
                  <c:v>-4.7283200000000003E-3</c:v>
                </c:pt>
                <c:pt idx="18426">
                  <c:v>-4.3182400000000001E-3</c:v>
                </c:pt>
                <c:pt idx="18427">
                  <c:v>-7.3690400000000003E-3</c:v>
                </c:pt>
                <c:pt idx="18428">
                  <c:v>-7.3089599999999998E-3</c:v>
                </c:pt>
                <c:pt idx="18429">
                  <c:v>-3.09086E-3</c:v>
                </c:pt>
                <c:pt idx="18430">
                  <c:v>6.5774900000000001E-3</c:v>
                </c:pt>
                <c:pt idx="18431">
                  <c:v>4.7283200000000003E-3</c:v>
                </c:pt>
                <c:pt idx="18432">
                  <c:v>9.6349699999999996E-3</c:v>
                </c:pt>
                <c:pt idx="18433">
                  <c:v>6.1540600000000003E-3</c:v>
                </c:pt>
                <c:pt idx="18434">
                  <c:v>-3.2177E-3</c:v>
                </c:pt>
                <c:pt idx="18435">
                  <c:v>2.9220600000000002E-3</c:v>
                </c:pt>
                <c:pt idx="18436">
                  <c:v>3.47233E-3</c:v>
                </c:pt>
                <c:pt idx="18437">
                  <c:v>1.12438E-2</c:v>
                </c:pt>
                <c:pt idx="18438">
                  <c:v>1.51443E-3</c:v>
                </c:pt>
                <c:pt idx="18439">
                  <c:v>5.28145E-3</c:v>
                </c:pt>
                <c:pt idx="18440">
                  <c:v>2.27356E-3</c:v>
                </c:pt>
                <c:pt idx="18441" formatCode="0.00E+00">
                  <c:v>-6.38962E-5</c:v>
                </c:pt>
                <c:pt idx="18442">
                  <c:v>2.5396300000000002E-3</c:v>
                </c:pt>
                <c:pt idx="18443">
                  <c:v>6.7844400000000001E-3</c:v>
                </c:pt>
                <c:pt idx="18444">
                  <c:v>5.5980700000000001E-3</c:v>
                </c:pt>
                <c:pt idx="18445">
                  <c:v>-5.84507E-3</c:v>
                </c:pt>
                <c:pt idx="18446">
                  <c:v>-1.1645300000000001E-2</c:v>
                </c:pt>
                <c:pt idx="18447">
                  <c:v>-5.7992900000000003E-3</c:v>
                </c:pt>
                <c:pt idx="18448">
                  <c:v>-7.6169999999999996E-3</c:v>
                </c:pt>
                <c:pt idx="18449">
                  <c:v>-4.05025E-3</c:v>
                </c:pt>
                <c:pt idx="18450">
                  <c:v>-6.2198599999999998E-3</c:v>
                </c:pt>
                <c:pt idx="18451">
                  <c:v>-1.7744099999999999E-2</c:v>
                </c:pt>
                <c:pt idx="18452">
                  <c:v>-9.9916499999999995E-3</c:v>
                </c:pt>
                <c:pt idx="18453">
                  <c:v>-1.3963700000000001E-2</c:v>
                </c:pt>
                <c:pt idx="18454">
                  <c:v>-6.7167299999999997E-3</c:v>
                </c:pt>
                <c:pt idx="18455">
                  <c:v>-1.60789E-2</c:v>
                </c:pt>
                <c:pt idx="18456">
                  <c:v>-1.60112E-2</c:v>
                </c:pt>
                <c:pt idx="18457">
                  <c:v>-1.43356E-2</c:v>
                </c:pt>
                <c:pt idx="18458">
                  <c:v>-1.32561E-2</c:v>
                </c:pt>
                <c:pt idx="18459">
                  <c:v>-8.9416500000000006E-3</c:v>
                </c:pt>
                <c:pt idx="18460">
                  <c:v>-1.22156E-2</c:v>
                </c:pt>
                <c:pt idx="18461">
                  <c:v>-1.33743E-2</c:v>
                </c:pt>
                <c:pt idx="18462">
                  <c:v>-1.03912E-2</c:v>
                </c:pt>
                <c:pt idx="18463">
                  <c:v>-1.7980599999999999E-2</c:v>
                </c:pt>
                <c:pt idx="18464">
                  <c:v>-1.90887E-2</c:v>
                </c:pt>
                <c:pt idx="18465">
                  <c:v>-1.73426E-2</c:v>
                </c:pt>
                <c:pt idx="18466">
                  <c:v>-1.4697999999999999E-2</c:v>
                </c:pt>
                <c:pt idx="18467">
                  <c:v>-1.79758E-2</c:v>
                </c:pt>
                <c:pt idx="18468">
                  <c:v>-2.4617199999999999E-2</c:v>
                </c:pt>
                <c:pt idx="18469">
                  <c:v>-1.8034000000000001E-2</c:v>
                </c:pt>
                <c:pt idx="18470">
                  <c:v>-2.0704299999999998E-2</c:v>
                </c:pt>
                <c:pt idx="18471">
                  <c:v>-1.9648599999999999E-2</c:v>
                </c:pt>
                <c:pt idx="18472">
                  <c:v>-1.6920999999999999E-2</c:v>
                </c:pt>
                <c:pt idx="18473">
                  <c:v>-2.4834599999999998E-2</c:v>
                </c:pt>
                <c:pt idx="18474">
                  <c:v>-2.4919500000000001E-2</c:v>
                </c:pt>
                <c:pt idx="18475">
                  <c:v>-2.5698700000000001E-2</c:v>
                </c:pt>
                <c:pt idx="18476">
                  <c:v>-2.5861700000000001E-2</c:v>
                </c:pt>
                <c:pt idx="18477">
                  <c:v>-2.5815000000000001E-2</c:v>
                </c:pt>
                <c:pt idx="18478">
                  <c:v>-1.8267599999999998E-2</c:v>
                </c:pt>
                <c:pt idx="18479">
                  <c:v>-1.8338199999999999E-2</c:v>
                </c:pt>
                <c:pt idx="18480">
                  <c:v>-2.3330699999999999E-2</c:v>
                </c:pt>
                <c:pt idx="18481">
                  <c:v>-1.61467E-2</c:v>
                </c:pt>
                <c:pt idx="18482">
                  <c:v>-1.1591000000000001E-2</c:v>
                </c:pt>
                <c:pt idx="18483">
                  <c:v>-1.0540000000000001E-2</c:v>
                </c:pt>
                <c:pt idx="18484">
                  <c:v>-1.61724E-2</c:v>
                </c:pt>
                <c:pt idx="18485">
                  <c:v>-1.2149800000000001E-2</c:v>
                </c:pt>
                <c:pt idx="18486">
                  <c:v>-9.8381000000000007E-3</c:v>
                </c:pt>
                <c:pt idx="18487">
                  <c:v>-1.1283899999999999E-2</c:v>
                </c:pt>
                <c:pt idx="18488">
                  <c:v>2.43092E-3</c:v>
                </c:pt>
                <c:pt idx="18489">
                  <c:v>3.2272300000000002E-3</c:v>
                </c:pt>
                <c:pt idx="18490">
                  <c:v>1.95408E-3</c:v>
                </c:pt>
                <c:pt idx="18491">
                  <c:v>1.9636200000000001E-3</c:v>
                </c:pt>
                <c:pt idx="18492">
                  <c:v>-2.5730100000000001E-3</c:v>
                </c:pt>
                <c:pt idx="18493">
                  <c:v>6.0319900000000001E-3</c:v>
                </c:pt>
                <c:pt idx="18494">
                  <c:v>5.7249099999999997E-3</c:v>
                </c:pt>
                <c:pt idx="18495">
                  <c:v>7.2860700000000004E-4</c:v>
                </c:pt>
                <c:pt idx="18496">
                  <c:v>3.7698699999999998E-3</c:v>
                </c:pt>
                <c:pt idx="18497">
                  <c:v>3.0298199999999999E-3</c:v>
                </c:pt>
                <c:pt idx="18498">
                  <c:v>9.7913700000000006E-3</c:v>
                </c:pt>
                <c:pt idx="18499">
                  <c:v>6.1979299999999999E-3</c:v>
                </c:pt>
                <c:pt idx="18500">
                  <c:v>6.0329399999999997E-3</c:v>
                </c:pt>
                <c:pt idx="18501">
                  <c:v>3.5820000000000001E-3</c:v>
                </c:pt>
                <c:pt idx="18502">
                  <c:v>8.4734000000000007E-3</c:v>
                </c:pt>
                <c:pt idx="18503">
                  <c:v>5.7582900000000001E-3</c:v>
                </c:pt>
                <c:pt idx="18504">
                  <c:v>-1.2273799999999999E-3</c:v>
                </c:pt>
                <c:pt idx="18505">
                  <c:v>1.3418200000000001E-3</c:v>
                </c:pt>
                <c:pt idx="18506">
                  <c:v>5.0630600000000003E-3</c:v>
                </c:pt>
                <c:pt idx="18507">
                  <c:v>9.3050000000000008E-3</c:v>
                </c:pt>
                <c:pt idx="18508">
                  <c:v>4.2610199999999999E-3</c:v>
                </c:pt>
                <c:pt idx="18509">
                  <c:v>4.9839000000000003E-3</c:v>
                </c:pt>
                <c:pt idx="18510">
                  <c:v>7.6723099999999999E-3</c:v>
                </c:pt>
                <c:pt idx="18511">
                  <c:v>9.49383E-3</c:v>
                </c:pt>
                <c:pt idx="18512">
                  <c:v>8.9359300000000003E-4</c:v>
                </c:pt>
                <c:pt idx="18513">
                  <c:v>3.3321399999999999E-3</c:v>
                </c:pt>
                <c:pt idx="18514">
                  <c:v>2.68841E-3</c:v>
                </c:pt>
                <c:pt idx="18515">
                  <c:v>7.4024199999999998E-3</c:v>
                </c:pt>
                <c:pt idx="18516">
                  <c:v>5.9595100000000003E-3</c:v>
                </c:pt>
                <c:pt idx="18517">
                  <c:v>5.4178200000000003E-3</c:v>
                </c:pt>
                <c:pt idx="18518">
                  <c:v>8.5248900000000002E-3</c:v>
                </c:pt>
                <c:pt idx="18519">
                  <c:v>1.2248E-2</c:v>
                </c:pt>
                <c:pt idx="18520">
                  <c:v>8.5029600000000004E-3</c:v>
                </c:pt>
                <c:pt idx="18521">
                  <c:v>1.4308E-2</c:v>
                </c:pt>
                <c:pt idx="18522">
                  <c:v>1.11904E-2</c:v>
                </c:pt>
                <c:pt idx="18523">
                  <c:v>1.1198E-2</c:v>
                </c:pt>
                <c:pt idx="18524">
                  <c:v>1.1500399999999999E-2</c:v>
                </c:pt>
                <c:pt idx="18525">
                  <c:v>9.6635799999999997E-3</c:v>
                </c:pt>
                <c:pt idx="18526">
                  <c:v>1.25389E-2</c:v>
                </c:pt>
                <c:pt idx="18527">
                  <c:v>1.6710300000000001E-2</c:v>
                </c:pt>
                <c:pt idx="18528">
                  <c:v>2.3036999999999998E-2</c:v>
                </c:pt>
                <c:pt idx="18529">
                  <c:v>2.20804E-2</c:v>
                </c:pt>
                <c:pt idx="18530">
                  <c:v>2.2553400000000001E-2</c:v>
                </c:pt>
                <c:pt idx="18531">
                  <c:v>1.40781E-2</c:v>
                </c:pt>
                <c:pt idx="18532">
                  <c:v>1.7059299999999999E-2</c:v>
                </c:pt>
                <c:pt idx="18533">
                  <c:v>1.46914E-2</c:v>
                </c:pt>
                <c:pt idx="18534">
                  <c:v>1.95608E-2</c:v>
                </c:pt>
                <c:pt idx="18535">
                  <c:v>1.8112199999999998E-2</c:v>
                </c:pt>
                <c:pt idx="18536">
                  <c:v>1.6030300000000001E-2</c:v>
                </c:pt>
                <c:pt idx="18537">
                  <c:v>1.26371E-2</c:v>
                </c:pt>
                <c:pt idx="18538">
                  <c:v>1.1385899999999999E-2</c:v>
                </c:pt>
                <c:pt idx="18539">
                  <c:v>2.0792999999999999E-2</c:v>
                </c:pt>
                <c:pt idx="18540">
                  <c:v>1.10083E-2</c:v>
                </c:pt>
                <c:pt idx="18541">
                  <c:v>1.3013800000000001E-2</c:v>
                </c:pt>
                <c:pt idx="18542">
                  <c:v>7.9050100000000005E-3</c:v>
                </c:pt>
                <c:pt idx="18543">
                  <c:v>5.3978000000000003E-3</c:v>
                </c:pt>
                <c:pt idx="18544">
                  <c:v>1.16463E-2</c:v>
                </c:pt>
                <c:pt idx="18545">
                  <c:v>6.1807600000000004E-3</c:v>
                </c:pt>
                <c:pt idx="18546">
                  <c:v>9.9039100000000001E-3</c:v>
                </c:pt>
                <c:pt idx="18547">
                  <c:v>6.4411199999999998E-3</c:v>
                </c:pt>
                <c:pt idx="18548">
                  <c:v>3.3130600000000001E-3</c:v>
                </c:pt>
                <c:pt idx="18549">
                  <c:v>5.2299499999999997E-3</c:v>
                </c:pt>
                <c:pt idx="18550">
                  <c:v>8.4257099999999994E-3</c:v>
                </c:pt>
                <c:pt idx="18551">
                  <c:v>9.7303400000000005E-3</c:v>
                </c:pt>
                <c:pt idx="18552">
                  <c:v>1.1062600000000001E-2</c:v>
                </c:pt>
                <c:pt idx="18553">
                  <c:v>8.8443800000000006E-3</c:v>
                </c:pt>
                <c:pt idx="18554">
                  <c:v>7.8945200000000004E-3</c:v>
                </c:pt>
                <c:pt idx="18555">
                  <c:v>3.5152400000000002E-3</c:v>
                </c:pt>
                <c:pt idx="18556">
                  <c:v>1.2303400000000001E-2</c:v>
                </c:pt>
                <c:pt idx="18557">
                  <c:v>9.1657600000000002E-3</c:v>
                </c:pt>
                <c:pt idx="18558">
                  <c:v>9.2363399999999991E-3</c:v>
                </c:pt>
                <c:pt idx="18559">
                  <c:v>8.3160400000000002E-3</c:v>
                </c:pt>
                <c:pt idx="18560">
                  <c:v>5.9680899999999997E-3</c:v>
                </c:pt>
                <c:pt idx="18561">
                  <c:v>2.8762800000000002E-3</c:v>
                </c:pt>
                <c:pt idx="18562">
                  <c:v>5.0640099999999996E-4</c:v>
                </c:pt>
                <c:pt idx="18563">
                  <c:v>9.06181E-3</c:v>
                </c:pt>
                <c:pt idx="18564">
                  <c:v>9.1171299999999998E-4</c:v>
                </c:pt>
                <c:pt idx="18565">
                  <c:v>4.7302200000000003E-4</c:v>
                </c:pt>
                <c:pt idx="18566">
                  <c:v>2.6454899999999999E-3</c:v>
                </c:pt>
                <c:pt idx="18567">
                  <c:v>5.6591000000000002E-3</c:v>
                </c:pt>
                <c:pt idx="18568">
                  <c:v>-5.0258599999999996E-4</c:v>
                </c:pt>
                <c:pt idx="18569">
                  <c:v>-1.66607E-3</c:v>
                </c:pt>
                <c:pt idx="18570">
                  <c:v>-4.1704200000000002E-3</c:v>
                </c:pt>
                <c:pt idx="18571">
                  <c:v>-4.3277699999999999E-3</c:v>
                </c:pt>
                <c:pt idx="18572">
                  <c:v>-7.8363400000000007E-3</c:v>
                </c:pt>
                <c:pt idx="18573">
                  <c:v>-1.18198E-2</c:v>
                </c:pt>
                <c:pt idx="18574">
                  <c:v>-8.3494199999999998E-3</c:v>
                </c:pt>
                <c:pt idx="18575">
                  <c:v>-5.58567E-3</c:v>
                </c:pt>
                <c:pt idx="18576">
                  <c:v>7.18117E-4</c:v>
                </c:pt>
                <c:pt idx="18577">
                  <c:v>3.6783200000000001E-3</c:v>
                </c:pt>
                <c:pt idx="18578">
                  <c:v>9.4985999999999996E-4</c:v>
                </c:pt>
                <c:pt idx="18579">
                  <c:v>-3.5762799999999998E-3</c:v>
                </c:pt>
                <c:pt idx="18580">
                  <c:v>-3.1986200000000001E-3</c:v>
                </c:pt>
                <c:pt idx="18581">
                  <c:v>-1.75858E-3</c:v>
                </c:pt>
                <c:pt idx="18582">
                  <c:v>-2.4061199999999999E-3</c:v>
                </c:pt>
                <c:pt idx="18583">
                  <c:v>-2.1676999999999998E-3</c:v>
                </c:pt>
                <c:pt idx="18584">
                  <c:v>-5.4426199999999996E-3</c:v>
                </c:pt>
                <c:pt idx="18585">
                  <c:v>-3.1604799999999998E-3</c:v>
                </c:pt>
                <c:pt idx="18586">
                  <c:v>-4.7006599999999997E-3</c:v>
                </c:pt>
                <c:pt idx="18587">
                  <c:v>4.5967100000000004E-3</c:v>
                </c:pt>
                <c:pt idx="18588">
                  <c:v>3.3130600000000001E-3</c:v>
                </c:pt>
                <c:pt idx="18589">
                  <c:v>4.3325400000000002E-3</c:v>
                </c:pt>
                <c:pt idx="18590">
                  <c:v>1.29604E-3</c:v>
                </c:pt>
                <c:pt idx="18591">
                  <c:v>3.18527E-3</c:v>
                </c:pt>
                <c:pt idx="18592">
                  <c:v>2.70748E-3</c:v>
                </c:pt>
                <c:pt idx="18593">
                  <c:v>5.0506600000000002E-3</c:v>
                </c:pt>
                <c:pt idx="18594">
                  <c:v>1.4924999999999999E-3</c:v>
                </c:pt>
                <c:pt idx="18595">
                  <c:v>4.8217800000000003E-3</c:v>
                </c:pt>
                <c:pt idx="18596">
                  <c:v>1.36089E-2</c:v>
                </c:pt>
                <c:pt idx="18597">
                  <c:v>1.35155E-2</c:v>
                </c:pt>
                <c:pt idx="18598">
                  <c:v>1.31941E-2</c:v>
                </c:pt>
                <c:pt idx="18599">
                  <c:v>1.6479500000000001E-2</c:v>
                </c:pt>
                <c:pt idx="18600">
                  <c:v>1.13945E-2</c:v>
                </c:pt>
                <c:pt idx="18601">
                  <c:v>1.5569700000000001E-2</c:v>
                </c:pt>
                <c:pt idx="18602">
                  <c:v>1.6147600000000002E-2</c:v>
                </c:pt>
                <c:pt idx="18603">
                  <c:v>1.6861000000000001E-2</c:v>
                </c:pt>
                <c:pt idx="18604">
                  <c:v>1.37815E-2</c:v>
                </c:pt>
                <c:pt idx="18605">
                  <c:v>1.9015299999999999E-2</c:v>
                </c:pt>
                <c:pt idx="18606">
                  <c:v>2.3582499999999999E-2</c:v>
                </c:pt>
                <c:pt idx="18607">
                  <c:v>1.9246099999999999E-2</c:v>
                </c:pt>
                <c:pt idx="18608">
                  <c:v>2.25945E-2</c:v>
                </c:pt>
                <c:pt idx="18609">
                  <c:v>2.2190999999999999E-2</c:v>
                </c:pt>
                <c:pt idx="18610">
                  <c:v>2.7191199999999999E-2</c:v>
                </c:pt>
                <c:pt idx="18611">
                  <c:v>2.7499200000000001E-2</c:v>
                </c:pt>
                <c:pt idx="18612">
                  <c:v>1.78671E-2</c:v>
                </c:pt>
                <c:pt idx="18613">
                  <c:v>2.2812800000000001E-2</c:v>
                </c:pt>
                <c:pt idx="18614">
                  <c:v>2.12193E-2</c:v>
                </c:pt>
                <c:pt idx="18615">
                  <c:v>2.41251E-2</c:v>
                </c:pt>
                <c:pt idx="18616">
                  <c:v>2.5342900000000002E-2</c:v>
                </c:pt>
                <c:pt idx="18617">
                  <c:v>2.64969E-2</c:v>
                </c:pt>
                <c:pt idx="18618">
                  <c:v>3.02324E-2</c:v>
                </c:pt>
                <c:pt idx="18619">
                  <c:v>2.9400800000000001E-2</c:v>
                </c:pt>
                <c:pt idx="18620">
                  <c:v>2.70624E-2</c:v>
                </c:pt>
                <c:pt idx="18621">
                  <c:v>3.29237E-2</c:v>
                </c:pt>
                <c:pt idx="18622">
                  <c:v>2.5299100000000001E-2</c:v>
                </c:pt>
                <c:pt idx="18623">
                  <c:v>3.1014400000000001E-2</c:v>
                </c:pt>
                <c:pt idx="18624">
                  <c:v>2.8950699999999999E-2</c:v>
                </c:pt>
                <c:pt idx="18625">
                  <c:v>2.6918399999999999E-2</c:v>
                </c:pt>
                <c:pt idx="18626">
                  <c:v>2.6124999999999999E-2</c:v>
                </c:pt>
                <c:pt idx="18627">
                  <c:v>3.01237E-2</c:v>
                </c:pt>
                <c:pt idx="18628">
                  <c:v>3.4244499999999997E-2</c:v>
                </c:pt>
                <c:pt idx="18629">
                  <c:v>2.8547300000000001E-2</c:v>
                </c:pt>
                <c:pt idx="18630">
                  <c:v>3.3114400000000002E-2</c:v>
                </c:pt>
                <c:pt idx="18631">
                  <c:v>2.9121399999999999E-2</c:v>
                </c:pt>
                <c:pt idx="18632">
                  <c:v>1.7418900000000001E-2</c:v>
                </c:pt>
                <c:pt idx="18633">
                  <c:v>1.9207999999999999E-2</c:v>
                </c:pt>
                <c:pt idx="18634">
                  <c:v>2.08349E-2</c:v>
                </c:pt>
                <c:pt idx="18635">
                  <c:v>2.20623E-2</c:v>
                </c:pt>
                <c:pt idx="18636">
                  <c:v>2.8464300000000001E-2</c:v>
                </c:pt>
                <c:pt idx="18637">
                  <c:v>1.9193600000000002E-2</c:v>
                </c:pt>
                <c:pt idx="18638">
                  <c:v>2.48671E-2</c:v>
                </c:pt>
                <c:pt idx="18639">
                  <c:v>1.4555E-2</c:v>
                </c:pt>
                <c:pt idx="18640">
                  <c:v>2.0922699999999999E-2</c:v>
                </c:pt>
                <c:pt idx="18641">
                  <c:v>1.6430899999999998E-2</c:v>
                </c:pt>
                <c:pt idx="18642">
                  <c:v>1.43375E-2</c:v>
                </c:pt>
                <c:pt idx="18643">
                  <c:v>1.48191E-2</c:v>
                </c:pt>
                <c:pt idx="18644">
                  <c:v>1.1776E-2</c:v>
                </c:pt>
                <c:pt idx="18645">
                  <c:v>1.88551E-2</c:v>
                </c:pt>
                <c:pt idx="18646">
                  <c:v>1.8195200000000002E-2</c:v>
                </c:pt>
                <c:pt idx="18647">
                  <c:v>1.91145E-2</c:v>
                </c:pt>
                <c:pt idx="18648">
                  <c:v>2.1245E-2</c:v>
                </c:pt>
                <c:pt idx="18649">
                  <c:v>1.84269E-2</c:v>
                </c:pt>
                <c:pt idx="18650">
                  <c:v>1.43328E-2</c:v>
                </c:pt>
                <c:pt idx="18651">
                  <c:v>1.55373E-2</c:v>
                </c:pt>
                <c:pt idx="18652">
                  <c:v>1.05629E-2</c:v>
                </c:pt>
                <c:pt idx="18653">
                  <c:v>8.3131799999999999E-3</c:v>
                </c:pt>
                <c:pt idx="18654">
                  <c:v>8.2473800000000003E-3</c:v>
                </c:pt>
                <c:pt idx="18655">
                  <c:v>1.22414E-2</c:v>
                </c:pt>
                <c:pt idx="18656">
                  <c:v>1.4132499999999999E-2</c:v>
                </c:pt>
                <c:pt idx="18657">
                  <c:v>9.8848300000000007E-3</c:v>
                </c:pt>
                <c:pt idx="18658">
                  <c:v>1.42717E-2</c:v>
                </c:pt>
                <c:pt idx="18659">
                  <c:v>1.6266800000000001E-2</c:v>
                </c:pt>
                <c:pt idx="18660">
                  <c:v>7.1792599999999998E-3</c:v>
                </c:pt>
                <c:pt idx="18661">
                  <c:v>5.7840299999999999E-3</c:v>
                </c:pt>
                <c:pt idx="18662">
                  <c:v>7.0781699999999999E-3</c:v>
                </c:pt>
                <c:pt idx="18663">
                  <c:v>8.0966899999999995E-4</c:v>
                </c:pt>
                <c:pt idx="18664">
                  <c:v>4.0283200000000002E-3</c:v>
                </c:pt>
                <c:pt idx="18665">
                  <c:v>5.6219099999999999E-3</c:v>
                </c:pt>
                <c:pt idx="18666">
                  <c:v>5.2919400000000002E-3</c:v>
                </c:pt>
                <c:pt idx="18667">
                  <c:v>8.4714899999999999E-3</c:v>
                </c:pt>
                <c:pt idx="18668">
                  <c:v>7.6875700000000003E-3</c:v>
                </c:pt>
                <c:pt idx="18669">
                  <c:v>8.0528300000000004E-3</c:v>
                </c:pt>
                <c:pt idx="18670">
                  <c:v>1.47247E-3</c:v>
                </c:pt>
                <c:pt idx="18671" formatCode="0.00E+00">
                  <c:v>-5.6266800000000001E-5</c:v>
                </c:pt>
                <c:pt idx="18672">
                  <c:v>-1.77097E-3</c:v>
                </c:pt>
                <c:pt idx="18673">
                  <c:v>-5.4073299999999995E-4</c:v>
                </c:pt>
                <c:pt idx="18674">
                  <c:v>6.9427500000000001E-3</c:v>
                </c:pt>
                <c:pt idx="18675">
                  <c:v>9.1648100000000002E-4</c:v>
                </c:pt>
                <c:pt idx="18676">
                  <c:v>7.8964200000000001E-4</c:v>
                </c:pt>
                <c:pt idx="18677">
                  <c:v>-1.25694E-3</c:v>
                </c:pt>
                <c:pt idx="18678">
                  <c:v>-3.2129300000000001E-3</c:v>
                </c:pt>
                <c:pt idx="18679">
                  <c:v>3.0365000000000001E-3</c:v>
                </c:pt>
                <c:pt idx="18680">
                  <c:v>2.1028499999999999E-3</c:v>
                </c:pt>
                <c:pt idx="18681">
                  <c:v>-7.6465600000000002E-3</c:v>
                </c:pt>
                <c:pt idx="18682">
                  <c:v>-2.6063900000000001E-3</c:v>
                </c:pt>
                <c:pt idx="18683">
                  <c:v>-6.8607299999999998E-3</c:v>
                </c:pt>
                <c:pt idx="18684">
                  <c:v>-1.9865E-3</c:v>
                </c:pt>
                <c:pt idx="18685">
                  <c:v>-1.6222000000000001E-3</c:v>
                </c:pt>
                <c:pt idx="18686">
                  <c:v>-5.58758E-3</c:v>
                </c:pt>
                <c:pt idx="18687">
                  <c:v>-1.6431799999999999E-3</c:v>
                </c:pt>
                <c:pt idx="18688">
                  <c:v>-4.1399000000000002E-3</c:v>
                </c:pt>
                <c:pt idx="18689">
                  <c:v>-7.3003800000000004E-3</c:v>
                </c:pt>
                <c:pt idx="18690">
                  <c:v>2.4566700000000002E-3</c:v>
                </c:pt>
                <c:pt idx="18691">
                  <c:v>-1.2989E-3</c:v>
                </c:pt>
                <c:pt idx="18692">
                  <c:v>6.6089600000000001E-4</c:v>
                </c:pt>
                <c:pt idx="18693">
                  <c:v>-1.86348E-3</c:v>
                </c:pt>
                <c:pt idx="18694">
                  <c:v>3.41034E-3</c:v>
                </c:pt>
                <c:pt idx="18695">
                  <c:v>5.39494E-3</c:v>
                </c:pt>
                <c:pt idx="18696">
                  <c:v>4.1198700000000003E-3</c:v>
                </c:pt>
                <c:pt idx="18697">
                  <c:v>1.08185E-2</c:v>
                </c:pt>
                <c:pt idx="18698">
                  <c:v>4.9657800000000004E-3</c:v>
                </c:pt>
                <c:pt idx="18699">
                  <c:v>1.8959000000000001E-3</c:v>
                </c:pt>
                <c:pt idx="18700">
                  <c:v>3.0403100000000001E-3</c:v>
                </c:pt>
                <c:pt idx="18701">
                  <c:v>9.1352499999999993E-3</c:v>
                </c:pt>
                <c:pt idx="18702">
                  <c:v>6.0749100000000002E-3</c:v>
                </c:pt>
                <c:pt idx="18703">
                  <c:v>1.2248999999999999E-2</c:v>
                </c:pt>
                <c:pt idx="18704">
                  <c:v>7.3661799999999999E-3</c:v>
                </c:pt>
                <c:pt idx="18705">
                  <c:v>9.7017300000000004E-3</c:v>
                </c:pt>
                <c:pt idx="18706">
                  <c:v>8.9511899999999995E-3</c:v>
                </c:pt>
                <c:pt idx="18707">
                  <c:v>6.9122300000000001E-3</c:v>
                </c:pt>
                <c:pt idx="18708">
                  <c:v>1.0931E-2</c:v>
                </c:pt>
                <c:pt idx="18709">
                  <c:v>6.6080100000000001E-3</c:v>
                </c:pt>
                <c:pt idx="18710">
                  <c:v>4.8332200000000001E-3</c:v>
                </c:pt>
                <c:pt idx="18711">
                  <c:v>4.1007999999999999E-3</c:v>
                </c:pt>
                <c:pt idx="18712">
                  <c:v>7.10869E-3</c:v>
                </c:pt>
                <c:pt idx="18713">
                  <c:v>1.16062E-3</c:v>
                </c:pt>
                <c:pt idx="18714">
                  <c:v>9.2258500000000007E-3</c:v>
                </c:pt>
                <c:pt idx="18715">
                  <c:v>3.0460399999999999E-3</c:v>
                </c:pt>
                <c:pt idx="18716">
                  <c:v>4.7130599999999998E-3</c:v>
                </c:pt>
                <c:pt idx="18717">
                  <c:v>5.0048799999999997E-3</c:v>
                </c:pt>
                <c:pt idx="18718">
                  <c:v>2.5720600000000001E-3</c:v>
                </c:pt>
                <c:pt idx="18719">
                  <c:v>1.34745E-2</c:v>
                </c:pt>
                <c:pt idx="18720">
                  <c:v>1.26734E-2</c:v>
                </c:pt>
                <c:pt idx="18721">
                  <c:v>1.63383E-2</c:v>
                </c:pt>
                <c:pt idx="18722">
                  <c:v>1.2640999999999999E-2</c:v>
                </c:pt>
                <c:pt idx="18723">
                  <c:v>8.0843000000000009E-3</c:v>
                </c:pt>
                <c:pt idx="18724">
                  <c:v>1.0747E-2</c:v>
                </c:pt>
                <c:pt idx="18725">
                  <c:v>1.58815E-2</c:v>
                </c:pt>
                <c:pt idx="18726">
                  <c:v>1.9958500000000001E-2</c:v>
                </c:pt>
                <c:pt idx="18727">
                  <c:v>2.3929599999999999E-2</c:v>
                </c:pt>
                <c:pt idx="18728">
                  <c:v>1.9839300000000001E-2</c:v>
                </c:pt>
                <c:pt idx="18729">
                  <c:v>2.2719400000000001E-2</c:v>
                </c:pt>
                <c:pt idx="18730">
                  <c:v>2.1334599999999999E-2</c:v>
                </c:pt>
                <c:pt idx="18731">
                  <c:v>2.77605E-2</c:v>
                </c:pt>
                <c:pt idx="18732">
                  <c:v>2.66857E-2</c:v>
                </c:pt>
                <c:pt idx="18733">
                  <c:v>1.8571899999999999E-2</c:v>
                </c:pt>
                <c:pt idx="18734">
                  <c:v>2.48518E-2</c:v>
                </c:pt>
                <c:pt idx="18735">
                  <c:v>2.32277E-2</c:v>
                </c:pt>
                <c:pt idx="18736">
                  <c:v>1.8453600000000001E-2</c:v>
                </c:pt>
                <c:pt idx="18737">
                  <c:v>2.75316E-2</c:v>
                </c:pt>
                <c:pt idx="18738">
                  <c:v>1.8789299999999998E-2</c:v>
                </c:pt>
                <c:pt idx="18739">
                  <c:v>2.3205799999999999E-2</c:v>
                </c:pt>
                <c:pt idx="18740">
                  <c:v>1.3238E-2</c:v>
                </c:pt>
                <c:pt idx="18741">
                  <c:v>9.5653500000000002E-3</c:v>
                </c:pt>
                <c:pt idx="18742">
                  <c:v>1.24884E-2</c:v>
                </c:pt>
                <c:pt idx="18743">
                  <c:v>1.6040800000000001E-2</c:v>
                </c:pt>
                <c:pt idx="18744">
                  <c:v>1.6317399999999999E-2</c:v>
                </c:pt>
                <c:pt idx="18745">
                  <c:v>1.1406899999999999E-2</c:v>
                </c:pt>
                <c:pt idx="18746">
                  <c:v>1.3717699999999999E-2</c:v>
                </c:pt>
                <c:pt idx="18747">
                  <c:v>1.1652900000000001E-2</c:v>
                </c:pt>
                <c:pt idx="18748">
                  <c:v>1.09348E-2</c:v>
                </c:pt>
                <c:pt idx="18749">
                  <c:v>1.0691600000000001E-2</c:v>
                </c:pt>
                <c:pt idx="18750">
                  <c:v>1.11132E-2</c:v>
                </c:pt>
                <c:pt idx="18751">
                  <c:v>6.2742199999999996E-3</c:v>
                </c:pt>
                <c:pt idx="18752">
                  <c:v>-3.6535299999999999E-3</c:v>
                </c:pt>
                <c:pt idx="18753">
                  <c:v>7.2927499999999998E-3</c:v>
                </c:pt>
                <c:pt idx="18754">
                  <c:v>4.6777700000000004E-3</c:v>
                </c:pt>
                <c:pt idx="18755">
                  <c:v>5.6562399999999999E-3</c:v>
                </c:pt>
                <c:pt idx="18756">
                  <c:v>1.00136E-3</c:v>
                </c:pt>
                <c:pt idx="18757">
                  <c:v>-1.7252000000000001E-3</c:v>
                </c:pt>
                <c:pt idx="18758">
                  <c:v>1.44863E-3</c:v>
                </c:pt>
                <c:pt idx="18759">
                  <c:v>-3.2320000000000001E-3</c:v>
                </c:pt>
                <c:pt idx="18760">
                  <c:v>8.41141E-4</c:v>
                </c:pt>
                <c:pt idx="18761">
                  <c:v>-7.3432900000000004E-4</c:v>
                </c:pt>
                <c:pt idx="18762">
                  <c:v>3.3083000000000001E-3</c:v>
                </c:pt>
                <c:pt idx="18763">
                  <c:v>-2.0942700000000001E-3</c:v>
                </c:pt>
                <c:pt idx="18764">
                  <c:v>3.9081599999999999E-3</c:v>
                </c:pt>
                <c:pt idx="18765">
                  <c:v>-3.71361E-3</c:v>
                </c:pt>
                <c:pt idx="18766">
                  <c:v>2.3899099999999999E-3</c:v>
                </c:pt>
                <c:pt idx="18767">
                  <c:v>-3.0059800000000001E-3</c:v>
                </c:pt>
                <c:pt idx="18768">
                  <c:v>-7.6198599999999998E-4</c:v>
                </c:pt>
                <c:pt idx="18769">
                  <c:v>1.46389E-3</c:v>
                </c:pt>
                <c:pt idx="18770">
                  <c:v>-1.01852E-3</c:v>
                </c:pt>
                <c:pt idx="18771">
                  <c:v>7.20596E-3</c:v>
                </c:pt>
                <c:pt idx="18772">
                  <c:v>2.8696099999999999E-3</c:v>
                </c:pt>
                <c:pt idx="18773">
                  <c:v>3.7908600000000001E-3</c:v>
                </c:pt>
                <c:pt idx="18774">
                  <c:v>1.3389599999999999E-3</c:v>
                </c:pt>
                <c:pt idx="18775">
                  <c:v>2.6702900000000001E-4</c:v>
                </c:pt>
                <c:pt idx="18776">
                  <c:v>3.2520299999999998E-4</c:v>
                </c:pt>
                <c:pt idx="18777">
                  <c:v>-3.0126599999999999E-3</c:v>
                </c:pt>
                <c:pt idx="18778">
                  <c:v>7.18784E-3</c:v>
                </c:pt>
                <c:pt idx="18779">
                  <c:v>-5.4264099999999996E-4</c:v>
                </c:pt>
                <c:pt idx="18780">
                  <c:v>2.0771000000000001E-3</c:v>
                </c:pt>
                <c:pt idx="18781">
                  <c:v>3.5438499999999999E-3</c:v>
                </c:pt>
                <c:pt idx="18782" formatCode="0.00E+00">
                  <c:v>1.6212500000000001E-5</c:v>
                </c:pt>
                <c:pt idx="18783">
                  <c:v>-5.3090999999999998E-3</c:v>
                </c:pt>
                <c:pt idx="18784">
                  <c:v>-6.16169E-3</c:v>
                </c:pt>
                <c:pt idx="18785">
                  <c:v>-7.0552799999999997E-3</c:v>
                </c:pt>
                <c:pt idx="18786">
                  <c:v>7.9250299999999996E-4</c:v>
                </c:pt>
                <c:pt idx="18787">
                  <c:v>3.4217800000000001E-3</c:v>
                </c:pt>
                <c:pt idx="18788">
                  <c:v>7.1907000000000004E-4</c:v>
                </c:pt>
                <c:pt idx="18789">
                  <c:v>-4.03404E-4</c:v>
                </c:pt>
                <c:pt idx="18790">
                  <c:v>-4.6625099999999999E-3</c:v>
                </c:pt>
                <c:pt idx="18791">
                  <c:v>-8.4333399999999992E-3</c:v>
                </c:pt>
                <c:pt idx="18792">
                  <c:v>-1.9769700000000002E-3</c:v>
                </c:pt>
                <c:pt idx="18793">
                  <c:v>-5.4550200000000001E-4</c:v>
                </c:pt>
                <c:pt idx="18794">
                  <c:v>-3.1089799999999999E-4</c:v>
                </c:pt>
                <c:pt idx="18795">
                  <c:v>2.0999899999999999E-3</c:v>
                </c:pt>
                <c:pt idx="18796">
                  <c:v>-2.06661E-3</c:v>
                </c:pt>
                <c:pt idx="18797">
                  <c:v>-1.5554399999999999E-3</c:v>
                </c:pt>
                <c:pt idx="18798">
                  <c:v>1.7519E-3</c:v>
                </c:pt>
                <c:pt idx="18799">
                  <c:v>1.8844599999999999E-3</c:v>
                </c:pt>
                <c:pt idx="18800">
                  <c:v>2.7122499999999998E-3</c:v>
                </c:pt>
                <c:pt idx="18801">
                  <c:v>-6.9408400000000002E-3</c:v>
                </c:pt>
                <c:pt idx="18802">
                  <c:v>-4.1847200000000003E-3</c:v>
                </c:pt>
                <c:pt idx="18803">
                  <c:v>-9.9096299999999991E-3</c:v>
                </c:pt>
                <c:pt idx="18804">
                  <c:v>-5.8278999999999996E-3</c:v>
                </c:pt>
                <c:pt idx="18805">
                  <c:v>-4.0941199999999997E-3</c:v>
                </c:pt>
                <c:pt idx="18806">
                  <c:v>-1.0582899999999999E-2</c:v>
                </c:pt>
                <c:pt idx="18807">
                  <c:v>-1.7194700000000001E-3</c:v>
                </c:pt>
                <c:pt idx="18808">
                  <c:v>-1.4276499999999999E-3</c:v>
                </c:pt>
                <c:pt idx="18809">
                  <c:v>-6.0224500000000004E-3</c:v>
                </c:pt>
                <c:pt idx="18810">
                  <c:v>-1.1714E-2</c:v>
                </c:pt>
                <c:pt idx="18811">
                  <c:v>-3.4646999999999998E-3</c:v>
                </c:pt>
                <c:pt idx="18812">
                  <c:v>-6.7243600000000004E-3</c:v>
                </c:pt>
                <c:pt idx="18813">
                  <c:v>-4.2734100000000001E-3</c:v>
                </c:pt>
                <c:pt idx="18814">
                  <c:v>-7.7133200000000001E-3</c:v>
                </c:pt>
                <c:pt idx="18815">
                  <c:v>-9.0227099999999998E-3</c:v>
                </c:pt>
                <c:pt idx="18816">
                  <c:v>-7.2193099999999998E-4</c:v>
                </c:pt>
                <c:pt idx="18817">
                  <c:v>-5.1116900000000003E-3</c:v>
                </c:pt>
                <c:pt idx="18818">
                  <c:v>-7.7695799999999999E-3</c:v>
                </c:pt>
                <c:pt idx="18819">
                  <c:v>-5.4941199999999999E-3</c:v>
                </c:pt>
                <c:pt idx="18820">
                  <c:v>-1.11198E-3</c:v>
                </c:pt>
                <c:pt idx="18821">
                  <c:v>-1.8501300000000001E-4</c:v>
                </c:pt>
                <c:pt idx="18822">
                  <c:v>-1.0700200000000001E-3</c:v>
                </c:pt>
                <c:pt idx="18823">
                  <c:v>-7.7753099999999997E-3</c:v>
                </c:pt>
                <c:pt idx="18824">
                  <c:v>-5.6839E-4</c:v>
                </c:pt>
                <c:pt idx="18825" formatCode="0.00E+00">
                  <c:v>-3.3378599999999999E-5</c:v>
                </c:pt>
                <c:pt idx="18826">
                  <c:v>-1.6126599999999999E-3</c:v>
                </c:pt>
                <c:pt idx="18827">
                  <c:v>-6.40297E-3</c:v>
                </c:pt>
                <c:pt idx="18828">
                  <c:v>-1.3044399999999999E-2</c:v>
                </c:pt>
                <c:pt idx="18829">
                  <c:v>-3.9863600000000001E-4</c:v>
                </c:pt>
                <c:pt idx="18830">
                  <c:v>-6.0901599999999998E-3</c:v>
                </c:pt>
                <c:pt idx="18831">
                  <c:v>-9.8104500000000001E-3</c:v>
                </c:pt>
                <c:pt idx="18832">
                  <c:v>-2.43568E-3</c:v>
                </c:pt>
                <c:pt idx="18833">
                  <c:v>2.1934499999999999E-4</c:v>
                </c:pt>
                <c:pt idx="18834">
                  <c:v>-9.8266599999999992E-3</c:v>
                </c:pt>
                <c:pt idx="18835">
                  <c:v>-1.05124E-2</c:v>
                </c:pt>
                <c:pt idx="18836">
                  <c:v>-1.30758E-2</c:v>
                </c:pt>
                <c:pt idx="18837">
                  <c:v>-1.11675E-2</c:v>
                </c:pt>
                <c:pt idx="18838">
                  <c:v>-6.6566500000000001E-3</c:v>
                </c:pt>
                <c:pt idx="18839">
                  <c:v>-1.15242E-2</c:v>
                </c:pt>
                <c:pt idx="18840">
                  <c:v>-1.50032E-2</c:v>
                </c:pt>
                <c:pt idx="18841">
                  <c:v>-9.6664400000000001E-3</c:v>
                </c:pt>
                <c:pt idx="18842">
                  <c:v>-9.4776200000000008E-3</c:v>
                </c:pt>
                <c:pt idx="18843">
                  <c:v>-1.48363E-2</c:v>
                </c:pt>
                <c:pt idx="18844">
                  <c:v>-1.03903E-2</c:v>
                </c:pt>
                <c:pt idx="18845">
                  <c:v>-1.16291E-2</c:v>
                </c:pt>
                <c:pt idx="18846">
                  <c:v>-1.1111299999999999E-2</c:v>
                </c:pt>
                <c:pt idx="18847">
                  <c:v>-9.2363399999999991E-3</c:v>
                </c:pt>
                <c:pt idx="18848">
                  <c:v>-3.6535299999999999E-3</c:v>
                </c:pt>
                <c:pt idx="18849">
                  <c:v>-3.7221899999999998E-3</c:v>
                </c:pt>
                <c:pt idx="18850">
                  <c:v>-7.7991500000000004E-3</c:v>
                </c:pt>
                <c:pt idx="18851">
                  <c:v>-4.6758700000000004E-3</c:v>
                </c:pt>
                <c:pt idx="18852">
                  <c:v>-9.7780200000000001E-3</c:v>
                </c:pt>
                <c:pt idx="18853">
                  <c:v>-5.81074E-3</c:v>
                </c:pt>
                <c:pt idx="18854">
                  <c:v>-1.17178E-2</c:v>
                </c:pt>
                <c:pt idx="18855">
                  <c:v>-1.50318E-2</c:v>
                </c:pt>
                <c:pt idx="18856">
                  <c:v>-8.2855199999999993E-3</c:v>
                </c:pt>
                <c:pt idx="18857">
                  <c:v>-1.6067499999999998E-2</c:v>
                </c:pt>
                <c:pt idx="18858">
                  <c:v>-1.9536999999999999E-2</c:v>
                </c:pt>
                <c:pt idx="18859">
                  <c:v>-1.47438E-2</c:v>
                </c:pt>
                <c:pt idx="18860">
                  <c:v>-1.3718599999999999E-2</c:v>
                </c:pt>
                <c:pt idx="18861">
                  <c:v>-1.8090200000000001E-2</c:v>
                </c:pt>
                <c:pt idx="18862">
                  <c:v>-1.02825E-2</c:v>
                </c:pt>
                <c:pt idx="18863">
                  <c:v>-7.2479199999999997E-3</c:v>
                </c:pt>
                <c:pt idx="18864">
                  <c:v>-8.6584100000000001E-3</c:v>
                </c:pt>
                <c:pt idx="18865">
                  <c:v>-3.1318700000000001E-3</c:v>
                </c:pt>
                <c:pt idx="18866">
                  <c:v>-1.2574200000000001E-2</c:v>
                </c:pt>
                <c:pt idx="18867">
                  <c:v>-1.6427000000000001E-2</c:v>
                </c:pt>
                <c:pt idx="18868">
                  <c:v>-1.5193E-2</c:v>
                </c:pt>
                <c:pt idx="18869">
                  <c:v>-1.47543E-2</c:v>
                </c:pt>
                <c:pt idx="18870">
                  <c:v>-1.10989E-2</c:v>
                </c:pt>
                <c:pt idx="18871">
                  <c:v>-1.4763800000000001E-2</c:v>
                </c:pt>
                <c:pt idx="18872">
                  <c:v>-1.7596199999999999E-2</c:v>
                </c:pt>
                <c:pt idx="18873">
                  <c:v>-1.56116E-2</c:v>
                </c:pt>
                <c:pt idx="18874">
                  <c:v>-6.4449299999999998E-3</c:v>
                </c:pt>
                <c:pt idx="18875">
                  <c:v>-1.1219E-2</c:v>
                </c:pt>
                <c:pt idx="18876">
                  <c:v>-1.17226E-2</c:v>
                </c:pt>
                <c:pt idx="18877">
                  <c:v>-5.7277700000000001E-3</c:v>
                </c:pt>
                <c:pt idx="18878">
                  <c:v>-6.35624E-3</c:v>
                </c:pt>
                <c:pt idx="18879">
                  <c:v>-9.7761199999999993E-3</c:v>
                </c:pt>
                <c:pt idx="18880">
                  <c:v>-1.5317000000000001E-2</c:v>
                </c:pt>
                <c:pt idx="18881">
                  <c:v>-1.40743E-2</c:v>
                </c:pt>
                <c:pt idx="18882">
                  <c:v>-1.32427E-2</c:v>
                </c:pt>
                <c:pt idx="18883">
                  <c:v>-1.4700899999999999E-2</c:v>
                </c:pt>
                <c:pt idx="18884">
                  <c:v>-1.1007299999999999E-2</c:v>
                </c:pt>
                <c:pt idx="18885">
                  <c:v>-6.0129199999999997E-3</c:v>
                </c:pt>
                <c:pt idx="18886">
                  <c:v>-3.0031200000000002E-3</c:v>
                </c:pt>
                <c:pt idx="18887">
                  <c:v>-8.8453300000000002E-3</c:v>
                </c:pt>
                <c:pt idx="18888">
                  <c:v>-1.03912E-2</c:v>
                </c:pt>
                <c:pt idx="18889">
                  <c:v>-5.7897599999999997E-3</c:v>
                </c:pt>
                <c:pt idx="18890">
                  <c:v>-2.4108900000000002E-3</c:v>
                </c:pt>
                <c:pt idx="18891">
                  <c:v>-1.5106200000000001E-3</c:v>
                </c:pt>
                <c:pt idx="18892">
                  <c:v>-5.8708199999999997E-3</c:v>
                </c:pt>
                <c:pt idx="18893">
                  <c:v>-6.8168600000000001E-3</c:v>
                </c:pt>
                <c:pt idx="18894">
                  <c:v>-7.9059600000000001E-3</c:v>
                </c:pt>
                <c:pt idx="18895">
                  <c:v>-2.1369900000000001E-2</c:v>
                </c:pt>
                <c:pt idx="18896">
                  <c:v>-8.1701299999999994E-3</c:v>
                </c:pt>
                <c:pt idx="18897">
                  <c:v>-7.23648E-3</c:v>
                </c:pt>
                <c:pt idx="18898">
                  <c:v>-7.0705400000000002E-3</c:v>
                </c:pt>
                <c:pt idx="18899">
                  <c:v>-6.3629200000000002E-3</c:v>
                </c:pt>
                <c:pt idx="18900">
                  <c:v>-6.8702700000000004E-3</c:v>
                </c:pt>
                <c:pt idx="18901">
                  <c:v>-4.6319999999999998E-3</c:v>
                </c:pt>
                <c:pt idx="18902">
                  <c:v>-2.32029E-3</c:v>
                </c:pt>
                <c:pt idx="18903">
                  <c:v>-2.8753300000000002E-3</c:v>
                </c:pt>
                <c:pt idx="18904">
                  <c:v>-4.1837699999999999E-3</c:v>
                </c:pt>
                <c:pt idx="18905">
                  <c:v>-9.6855199999999995E-3</c:v>
                </c:pt>
                <c:pt idx="18906">
                  <c:v>-1.1198E-2</c:v>
                </c:pt>
                <c:pt idx="18907">
                  <c:v>-7.3928800000000001E-3</c:v>
                </c:pt>
                <c:pt idx="18908">
                  <c:v>-3.49045E-3</c:v>
                </c:pt>
                <c:pt idx="18909" formatCode="0.00E+00">
                  <c:v>1.8119799999999999E-5</c:v>
                </c:pt>
                <c:pt idx="18910">
                  <c:v>-1.28031E-2</c:v>
                </c:pt>
                <c:pt idx="18911">
                  <c:v>-9.9420499999999992E-3</c:v>
                </c:pt>
                <c:pt idx="18912">
                  <c:v>-1.12982E-2</c:v>
                </c:pt>
                <c:pt idx="18913">
                  <c:v>-1.3979E-2</c:v>
                </c:pt>
                <c:pt idx="18914">
                  <c:v>-1.0828000000000001E-2</c:v>
                </c:pt>
                <c:pt idx="18915">
                  <c:v>-1.0272E-2</c:v>
                </c:pt>
                <c:pt idx="18916">
                  <c:v>-1.22995E-2</c:v>
                </c:pt>
                <c:pt idx="18917">
                  <c:v>-1.3731999999999999E-2</c:v>
                </c:pt>
                <c:pt idx="18918">
                  <c:v>-1.16758E-2</c:v>
                </c:pt>
                <c:pt idx="18919">
                  <c:v>-1.29099E-2</c:v>
                </c:pt>
                <c:pt idx="18920">
                  <c:v>-1.6916299999999999E-2</c:v>
                </c:pt>
                <c:pt idx="18921">
                  <c:v>-1.2605699999999999E-2</c:v>
                </c:pt>
                <c:pt idx="18922">
                  <c:v>-1.10569E-2</c:v>
                </c:pt>
                <c:pt idx="18923">
                  <c:v>-1.4103900000000001E-2</c:v>
                </c:pt>
                <c:pt idx="18924">
                  <c:v>-1.8243800000000001E-2</c:v>
                </c:pt>
                <c:pt idx="18925">
                  <c:v>-1.50013E-2</c:v>
                </c:pt>
                <c:pt idx="18926">
                  <c:v>-1.5193E-2</c:v>
                </c:pt>
                <c:pt idx="18927">
                  <c:v>-1.4967899999999999E-2</c:v>
                </c:pt>
                <c:pt idx="18928">
                  <c:v>-1.8166499999999999E-2</c:v>
                </c:pt>
                <c:pt idx="18929">
                  <c:v>-1.5942600000000001E-2</c:v>
                </c:pt>
                <c:pt idx="18930">
                  <c:v>-2.17123E-2</c:v>
                </c:pt>
                <c:pt idx="18931">
                  <c:v>-1.6248700000000001E-2</c:v>
                </c:pt>
                <c:pt idx="18932">
                  <c:v>-1.93539E-2</c:v>
                </c:pt>
                <c:pt idx="18933">
                  <c:v>-1.5829099999999999E-2</c:v>
                </c:pt>
                <c:pt idx="18934">
                  <c:v>-2.36273E-2</c:v>
                </c:pt>
                <c:pt idx="18935">
                  <c:v>-2.3946800000000001E-2</c:v>
                </c:pt>
                <c:pt idx="18936">
                  <c:v>-1.8006299999999999E-2</c:v>
                </c:pt>
                <c:pt idx="18937">
                  <c:v>-1.8547999999999999E-2</c:v>
                </c:pt>
                <c:pt idx="18938">
                  <c:v>-1.3487799999999999E-2</c:v>
                </c:pt>
                <c:pt idx="18939">
                  <c:v>-1.2873600000000001E-2</c:v>
                </c:pt>
                <c:pt idx="18940">
                  <c:v>-1.43538E-2</c:v>
                </c:pt>
                <c:pt idx="18941">
                  <c:v>-1.5110999999999999E-2</c:v>
                </c:pt>
                <c:pt idx="18942">
                  <c:v>-1.7252900000000002E-2</c:v>
                </c:pt>
                <c:pt idx="18943">
                  <c:v>-1.8805499999999999E-2</c:v>
                </c:pt>
                <c:pt idx="18944">
                  <c:v>-1.4593099999999999E-2</c:v>
                </c:pt>
                <c:pt idx="18945">
                  <c:v>-1.4349000000000001E-2</c:v>
                </c:pt>
                <c:pt idx="18946">
                  <c:v>-1.29929E-2</c:v>
                </c:pt>
                <c:pt idx="18947">
                  <c:v>-1.1893300000000001E-2</c:v>
                </c:pt>
                <c:pt idx="18948">
                  <c:v>-9.6874200000000004E-3</c:v>
                </c:pt>
                <c:pt idx="18949">
                  <c:v>-8.4438299999999994E-3</c:v>
                </c:pt>
                <c:pt idx="18950">
                  <c:v>-5.2471200000000001E-3</c:v>
                </c:pt>
                <c:pt idx="18951">
                  <c:v>-4.7759999999999999E-3</c:v>
                </c:pt>
                <c:pt idx="18952">
                  <c:v>-5.04398E-3</c:v>
                </c:pt>
                <c:pt idx="18953">
                  <c:v>-1.05562E-2</c:v>
                </c:pt>
                <c:pt idx="18954">
                  <c:v>-1.3045299999999999E-2</c:v>
                </c:pt>
                <c:pt idx="18955">
                  <c:v>-8.19778E-3</c:v>
                </c:pt>
                <c:pt idx="18956">
                  <c:v>-5.87559E-3</c:v>
                </c:pt>
                <c:pt idx="18957">
                  <c:v>-1.1625299999999999E-3</c:v>
                </c:pt>
                <c:pt idx="18958">
                  <c:v>-6.8578700000000003E-3</c:v>
                </c:pt>
                <c:pt idx="18959">
                  <c:v>-6.7768100000000003E-3</c:v>
                </c:pt>
                <c:pt idx="18960">
                  <c:v>-8.9788400000000001E-3</c:v>
                </c:pt>
                <c:pt idx="18961">
                  <c:v>-1.5973999999999999E-3</c:v>
                </c:pt>
                <c:pt idx="18962">
                  <c:v>-4.8542000000000002E-4</c:v>
                </c:pt>
                <c:pt idx="18963">
                  <c:v>-4.1389499999999997E-3</c:v>
                </c:pt>
                <c:pt idx="18964">
                  <c:v>-1.2718200000000001E-2</c:v>
                </c:pt>
                <c:pt idx="18965">
                  <c:v>-8.8453300000000002E-3</c:v>
                </c:pt>
                <c:pt idx="18966">
                  <c:v>-1.0687800000000001E-2</c:v>
                </c:pt>
                <c:pt idx="18967" formatCode="0.00E+00">
                  <c:v>8.2969700000000006E-5</c:v>
                </c:pt>
                <c:pt idx="18968">
                  <c:v>-1.0515200000000001E-2</c:v>
                </c:pt>
                <c:pt idx="18969">
                  <c:v>-1.02892E-2</c:v>
                </c:pt>
                <c:pt idx="18970">
                  <c:v>-6.1159099999999996E-3</c:v>
                </c:pt>
                <c:pt idx="18971">
                  <c:v>-8.8901499999999994E-3</c:v>
                </c:pt>
                <c:pt idx="18972">
                  <c:v>-3.2377199999999999E-3</c:v>
                </c:pt>
                <c:pt idx="18973">
                  <c:v>-8.3046000000000005E-3</c:v>
                </c:pt>
                <c:pt idx="18974">
                  <c:v>-9.56535E-4</c:v>
                </c:pt>
                <c:pt idx="18975">
                  <c:v>3.3617E-3</c:v>
                </c:pt>
                <c:pt idx="18976">
                  <c:v>6.7729899999999996E-3</c:v>
                </c:pt>
                <c:pt idx="18977">
                  <c:v>3.3063900000000002E-3</c:v>
                </c:pt>
                <c:pt idx="18978">
                  <c:v>3.0555700000000001E-3</c:v>
                </c:pt>
                <c:pt idx="18979">
                  <c:v>9.2792500000000002E-4</c:v>
                </c:pt>
                <c:pt idx="18980" formatCode="0.00E+00">
                  <c:v>-7.2479199999999995E-5</c:v>
                </c:pt>
                <c:pt idx="18981">
                  <c:v>6.3705399999999996E-4</c:v>
                </c:pt>
                <c:pt idx="18982">
                  <c:v>1.9493100000000001E-3</c:v>
                </c:pt>
                <c:pt idx="18983">
                  <c:v>-5.3367600000000003E-3</c:v>
                </c:pt>
                <c:pt idx="18984">
                  <c:v>-2.6464499999999998E-3</c:v>
                </c:pt>
                <c:pt idx="18985">
                  <c:v>-2.0303700000000001E-3</c:v>
                </c:pt>
                <c:pt idx="18986">
                  <c:v>2.5177000000000001E-4</c:v>
                </c:pt>
                <c:pt idx="18987">
                  <c:v>7.6456099999999997E-3</c:v>
                </c:pt>
                <c:pt idx="18988">
                  <c:v>-1.51443E-3</c:v>
                </c:pt>
                <c:pt idx="18989">
                  <c:v>1.27792E-4</c:v>
                </c:pt>
                <c:pt idx="18990">
                  <c:v>1.74713E-3</c:v>
                </c:pt>
                <c:pt idx="18991">
                  <c:v>-8.5201300000000008E-3</c:v>
                </c:pt>
                <c:pt idx="18992">
                  <c:v>-1.12896E-2</c:v>
                </c:pt>
                <c:pt idx="18993">
                  <c:v>-1.34821E-2</c:v>
                </c:pt>
                <c:pt idx="18994">
                  <c:v>-4.6558399999999996E-3</c:v>
                </c:pt>
                <c:pt idx="18995">
                  <c:v>-6.4621000000000001E-3</c:v>
                </c:pt>
                <c:pt idx="18996">
                  <c:v>-7.7724500000000002E-3</c:v>
                </c:pt>
                <c:pt idx="18997">
                  <c:v>-6.9446600000000001E-3</c:v>
                </c:pt>
                <c:pt idx="18998">
                  <c:v>-4.2314500000000003E-3</c:v>
                </c:pt>
                <c:pt idx="18999">
                  <c:v>2.8085699999999998E-3</c:v>
                </c:pt>
                <c:pt idx="19000">
                  <c:v>-6.2808999999999999E-3</c:v>
                </c:pt>
                <c:pt idx="19001">
                  <c:v>-3.0755999999999999E-3</c:v>
                </c:pt>
                <c:pt idx="19002">
                  <c:v>4.2572E-3</c:v>
                </c:pt>
                <c:pt idx="19003">
                  <c:v>1.00765E-2</c:v>
                </c:pt>
                <c:pt idx="19004">
                  <c:v>9.6139899999999993E-3</c:v>
                </c:pt>
                <c:pt idx="19005">
                  <c:v>4.3144200000000002E-3</c:v>
                </c:pt>
                <c:pt idx="19006">
                  <c:v>6.2151000000000003E-3</c:v>
                </c:pt>
                <c:pt idx="19007">
                  <c:v>-4.37737E-4</c:v>
                </c:pt>
                <c:pt idx="19008">
                  <c:v>-7.4043299999999998E-3</c:v>
                </c:pt>
                <c:pt idx="19009">
                  <c:v>-5.6924799999999998E-3</c:v>
                </c:pt>
                <c:pt idx="19010">
                  <c:v>-7.3518799999999999E-3</c:v>
                </c:pt>
                <c:pt idx="19011">
                  <c:v>-8.0795299999999997E-3</c:v>
                </c:pt>
                <c:pt idx="19012">
                  <c:v>-6.0615499999999998E-3</c:v>
                </c:pt>
                <c:pt idx="19013">
                  <c:v>-1.1627200000000001E-2</c:v>
                </c:pt>
                <c:pt idx="19014">
                  <c:v>-9.3288399999999997E-3</c:v>
                </c:pt>
                <c:pt idx="19015">
                  <c:v>-7.8487399999999999E-3</c:v>
                </c:pt>
                <c:pt idx="19016">
                  <c:v>-6.4973799999999996E-3</c:v>
                </c:pt>
                <c:pt idx="19017">
                  <c:v>-8.5744900000000006E-3</c:v>
                </c:pt>
                <c:pt idx="19018">
                  <c:v>-1.3608E-2</c:v>
                </c:pt>
                <c:pt idx="19019">
                  <c:v>-1.3894999999999999E-2</c:v>
                </c:pt>
                <c:pt idx="19020">
                  <c:v>-1.4411E-2</c:v>
                </c:pt>
                <c:pt idx="19021">
                  <c:v>-1.6505200000000001E-2</c:v>
                </c:pt>
                <c:pt idx="19022">
                  <c:v>-2.63596E-2</c:v>
                </c:pt>
                <c:pt idx="19023">
                  <c:v>-1.6970599999999999E-2</c:v>
                </c:pt>
                <c:pt idx="19024">
                  <c:v>-1.6103699999999999E-2</c:v>
                </c:pt>
                <c:pt idx="19025">
                  <c:v>-1.22671E-2</c:v>
                </c:pt>
                <c:pt idx="19026">
                  <c:v>-1.07365E-2</c:v>
                </c:pt>
                <c:pt idx="19027">
                  <c:v>-1.44911E-2</c:v>
                </c:pt>
                <c:pt idx="19028">
                  <c:v>-7.6923399999999998E-3</c:v>
                </c:pt>
                <c:pt idx="19029">
                  <c:v>-1.1850400000000001E-2</c:v>
                </c:pt>
                <c:pt idx="19030">
                  <c:v>-7.8992799999999998E-3</c:v>
                </c:pt>
                <c:pt idx="19031">
                  <c:v>-9.7904199999999993E-3</c:v>
                </c:pt>
                <c:pt idx="19032">
                  <c:v>-2.5262800000000001E-3</c:v>
                </c:pt>
                <c:pt idx="19033" formatCode="0.00E+00">
                  <c:v>8.2969700000000006E-5</c:v>
                </c:pt>
                <c:pt idx="19034">
                  <c:v>-5.7125099999999996E-3</c:v>
                </c:pt>
                <c:pt idx="19035">
                  <c:v>-1.00803E-3</c:v>
                </c:pt>
                <c:pt idx="19036">
                  <c:v>-1.52111E-3</c:v>
                </c:pt>
                <c:pt idx="19037">
                  <c:v>2.57778E-3</c:v>
                </c:pt>
                <c:pt idx="19038">
                  <c:v>8.5010499999999996E-3</c:v>
                </c:pt>
                <c:pt idx="19039">
                  <c:v>2.1676999999999998E-3</c:v>
                </c:pt>
                <c:pt idx="19040">
                  <c:v>-1.9989000000000001E-3</c:v>
                </c:pt>
                <c:pt idx="19041">
                  <c:v>6.2417999999999996E-3</c:v>
                </c:pt>
                <c:pt idx="19042">
                  <c:v>5.8336300000000002E-3</c:v>
                </c:pt>
                <c:pt idx="19043">
                  <c:v>-7.1907000000000004E-4</c:v>
                </c:pt>
                <c:pt idx="19044">
                  <c:v>-5.4492999999999998E-3</c:v>
                </c:pt>
                <c:pt idx="19045">
                  <c:v>-8.3980600000000006E-3</c:v>
                </c:pt>
                <c:pt idx="19046">
                  <c:v>-6.1693199999999998E-3</c:v>
                </c:pt>
                <c:pt idx="19047">
                  <c:v>-7.8239399999999997E-3</c:v>
                </c:pt>
                <c:pt idx="19048">
                  <c:v>-3.15285E-3</c:v>
                </c:pt>
                <c:pt idx="19049">
                  <c:v>-1.00994E-3</c:v>
                </c:pt>
                <c:pt idx="19050">
                  <c:v>4.4918099999999997E-3</c:v>
                </c:pt>
                <c:pt idx="19051">
                  <c:v>2.22683E-3</c:v>
                </c:pt>
                <c:pt idx="19052">
                  <c:v>-3.8280499999999999E-3</c:v>
                </c:pt>
                <c:pt idx="19053">
                  <c:v>-2.6330899999999998E-3</c:v>
                </c:pt>
                <c:pt idx="19054">
                  <c:v>-3.9625199999999998E-3</c:v>
                </c:pt>
                <c:pt idx="19055">
                  <c:v>-1.62506E-3</c:v>
                </c:pt>
                <c:pt idx="19056">
                  <c:v>-7.7219000000000003E-3</c:v>
                </c:pt>
                <c:pt idx="19057">
                  <c:v>-1.0813700000000001E-2</c:v>
                </c:pt>
                <c:pt idx="19058">
                  <c:v>-1.17397E-2</c:v>
                </c:pt>
                <c:pt idx="19059">
                  <c:v>-1.0179499999999999E-2</c:v>
                </c:pt>
                <c:pt idx="19060">
                  <c:v>-4.6825399999999998E-3</c:v>
                </c:pt>
                <c:pt idx="19061">
                  <c:v>3.6706899999999999E-3</c:v>
                </c:pt>
                <c:pt idx="19062">
                  <c:v>6.0977899999999996E-3</c:v>
                </c:pt>
                <c:pt idx="19063">
                  <c:v>-5.5007900000000002E-3</c:v>
                </c:pt>
                <c:pt idx="19064">
                  <c:v>-4.8542000000000004E-3</c:v>
                </c:pt>
                <c:pt idx="19065">
                  <c:v>3.8213700000000001E-3</c:v>
                </c:pt>
                <c:pt idx="19066">
                  <c:v>4.5537900000000003E-3</c:v>
                </c:pt>
                <c:pt idx="19067">
                  <c:v>5.0401700000000001E-3</c:v>
                </c:pt>
                <c:pt idx="19068">
                  <c:v>-1.53637E-3</c:v>
                </c:pt>
                <c:pt idx="19069">
                  <c:v>-6.1769499999999996E-3</c:v>
                </c:pt>
                <c:pt idx="19070">
                  <c:v>-3.0040699999999999E-4</c:v>
                </c:pt>
                <c:pt idx="19071">
                  <c:v>-5.4330799999999999E-3</c:v>
                </c:pt>
                <c:pt idx="19072">
                  <c:v>-3.4608799999999999E-3</c:v>
                </c:pt>
                <c:pt idx="19073">
                  <c:v>4.8990199999999996E-3</c:v>
                </c:pt>
                <c:pt idx="19074">
                  <c:v>-1.20735E-3</c:v>
                </c:pt>
                <c:pt idx="19075">
                  <c:v>1.1167499999999999E-3</c:v>
                </c:pt>
                <c:pt idx="19076">
                  <c:v>-5.4903E-3</c:v>
                </c:pt>
                <c:pt idx="19077">
                  <c:v>-3.8137399999999999E-3</c:v>
                </c:pt>
                <c:pt idx="19078">
                  <c:v>6.6480599999999999E-3</c:v>
                </c:pt>
                <c:pt idx="19079">
                  <c:v>2.5100700000000001E-3</c:v>
                </c:pt>
                <c:pt idx="19080">
                  <c:v>-3.8719200000000002E-4</c:v>
                </c:pt>
                <c:pt idx="19081">
                  <c:v>-1.4190699999999999E-3</c:v>
                </c:pt>
                <c:pt idx="19082">
                  <c:v>-2.4986300000000002E-4</c:v>
                </c:pt>
                <c:pt idx="19083">
                  <c:v>-3.4837700000000002E-3</c:v>
                </c:pt>
                <c:pt idx="19084">
                  <c:v>-4.8427599999999998E-3</c:v>
                </c:pt>
                <c:pt idx="19085">
                  <c:v>2.4642900000000001E-3</c:v>
                </c:pt>
                <c:pt idx="19086">
                  <c:v>3.9377199999999996E-3</c:v>
                </c:pt>
                <c:pt idx="19087">
                  <c:v>-2.0885500000000001E-4</c:v>
                </c:pt>
                <c:pt idx="19088">
                  <c:v>3.91006E-4</c:v>
                </c:pt>
                <c:pt idx="19089">
                  <c:v>2.6493100000000002E-3</c:v>
                </c:pt>
                <c:pt idx="19090">
                  <c:v>6.6986099999999998E-3</c:v>
                </c:pt>
                <c:pt idx="19091">
                  <c:v>6.1073300000000002E-3</c:v>
                </c:pt>
                <c:pt idx="19092">
                  <c:v>8.2168599999999994E-3</c:v>
                </c:pt>
                <c:pt idx="19093">
                  <c:v>1.04399E-2</c:v>
                </c:pt>
                <c:pt idx="19094">
                  <c:v>5.20229E-3</c:v>
                </c:pt>
                <c:pt idx="19095">
                  <c:v>1.63364E-3</c:v>
                </c:pt>
                <c:pt idx="19096">
                  <c:v>-3.4942599999999999E-3</c:v>
                </c:pt>
                <c:pt idx="19097">
                  <c:v>7.9517400000000005E-3</c:v>
                </c:pt>
                <c:pt idx="19098">
                  <c:v>9.4642600000000004E-3</c:v>
                </c:pt>
                <c:pt idx="19099">
                  <c:v>7.1239500000000004E-3</c:v>
                </c:pt>
                <c:pt idx="19100">
                  <c:v>1.17588E-3</c:v>
                </c:pt>
                <c:pt idx="19101">
                  <c:v>4.9552900000000002E-3</c:v>
                </c:pt>
                <c:pt idx="19102">
                  <c:v>1.1903800000000001E-2</c:v>
                </c:pt>
                <c:pt idx="19103">
                  <c:v>2.65694E-3</c:v>
                </c:pt>
                <c:pt idx="19104">
                  <c:v>6.3476599999999998E-3</c:v>
                </c:pt>
                <c:pt idx="19105">
                  <c:v>3.6144300000000001E-3</c:v>
                </c:pt>
                <c:pt idx="19106">
                  <c:v>6.5336200000000004E-3</c:v>
                </c:pt>
                <c:pt idx="19107">
                  <c:v>6.4048799999999999E-3</c:v>
                </c:pt>
                <c:pt idx="19108">
                  <c:v>4.8608799999999997E-3</c:v>
                </c:pt>
                <c:pt idx="19109">
                  <c:v>6.6165900000000003E-3</c:v>
                </c:pt>
                <c:pt idx="19110" formatCode="0.00E+00">
                  <c:v>9.2506399999999999E-5</c:v>
                </c:pt>
                <c:pt idx="19111">
                  <c:v>-1.8701600000000001E-3</c:v>
                </c:pt>
                <c:pt idx="19112">
                  <c:v>1.8405900000000001E-4</c:v>
                </c:pt>
                <c:pt idx="19113">
                  <c:v>2.68936E-3</c:v>
                </c:pt>
                <c:pt idx="19114">
                  <c:v>-2.6769599999999999E-3</c:v>
                </c:pt>
                <c:pt idx="19115">
                  <c:v>2.2773699999999999E-3</c:v>
                </c:pt>
                <c:pt idx="19116">
                  <c:v>-1.3418200000000001E-3</c:v>
                </c:pt>
                <c:pt idx="19117">
                  <c:v>6.6185000000000003E-3</c:v>
                </c:pt>
                <c:pt idx="19118">
                  <c:v>7.5531000000000003E-4</c:v>
                </c:pt>
                <c:pt idx="19119">
                  <c:v>2.65694E-3</c:v>
                </c:pt>
                <c:pt idx="19120">
                  <c:v>6.35433E-3</c:v>
                </c:pt>
                <c:pt idx="19121">
                  <c:v>7.9965599999999998E-3</c:v>
                </c:pt>
                <c:pt idx="19122">
                  <c:v>6.1569199999999998E-3</c:v>
                </c:pt>
                <c:pt idx="19123">
                  <c:v>7.7085499999999998E-3</c:v>
                </c:pt>
                <c:pt idx="19124">
                  <c:v>7.6799399999999997E-3</c:v>
                </c:pt>
                <c:pt idx="19125">
                  <c:v>1.00508E-2</c:v>
                </c:pt>
                <c:pt idx="19126">
                  <c:v>1.1899E-2</c:v>
                </c:pt>
                <c:pt idx="19127">
                  <c:v>7.0543300000000001E-3</c:v>
                </c:pt>
                <c:pt idx="19128">
                  <c:v>1.7507600000000002E-2</c:v>
                </c:pt>
                <c:pt idx="19129">
                  <c:v>1.26143E-2</c:v>
                </c:pt>
                <c:pt idx="19130">
                  <c:v>1.31769E-2</c:v>
                </c:pt>
                <c:pt idx="19131">
                  <c:v>1.2329100000000001E-2</c:v>
                </c:pt>
                <c:pt idx="19132">
                  <c:v>1.1508000000000001E-2</c:v>
                </c:pt>
                <c:pt idx="19133">
                  <c:v>1.1467E-2</c:v>
                </c:pt>
                <c:pt idx="19134">
                  <c:v>5.6781799999999997E-3</c:v>
                </c:pt>
                <c:pt idx="19135">
                  <c:v>2.4843199999999999E-3</c:v>
                </c:pt>
                <c:pt idx="19136">
                  <c:v>6.6804899999999999E-3</c:v>
                </c:pt>
                <c:pt idx="19137">
                  <c:v>-2.9649699999999999E-3</c:v>
                </c:pt>
                <c:pt idx="19138">
                  <c:v>4.2381299999999997E-3</c:v>
                </c:pt>
                <c:pt idx="19139">
                  <c:v>1.38493E-2</c:v>
                </c:pt>
                <c:pt idx="19140">
                  <c:v>7.7505100000000004E-3</c:v>
                </c:pt>
                <c:pt idx="19141">
                  <c:v>5.39303E-3</c:v>
                </c:pt>
                <c:pt idx="19142">
                  <c:v>3.3473999999999998E-4</c:v>
                </c:pt>
                <c:pt idx="19143">
                  <c:v>5.2280399999999998E-3</c:v>
                </c:pt>
                <c:pt idx="19144">
                  <c:v>-1.77097E-3</c:v>
                </c:pt>
                <c:pt idx="19145">
                  <c:v>2.81811E-3</c:v>
                </c:pt>
                <c:pt idx="19146">
                  <c:v>7.3461500000000001E-3</c:v>
                </c:pt>
                <c:pt idx="19147">
                  <c:v>8.8472399999999993E-3</c:v>
                </c:pt>
                <c:pt idx="19148">
                  <c:v>8.6364700000000003E-3</c:v>
                </c:pt>
                <c:pt idx="19149">
                  <c:v>8.6698499999999998E-3</c:v>
                </c:pt>
                <c:pt idx="19150">
                  <c:v>1.7616300000000001E-2</c:v>
                </c:pt>
                <c:pt idx="19151">
                  <c:v>2.26698E-2</c:v>
                </c:pt>
                <c:pt idx="19152">
                  <c:v>2.05708E-2</c:v>
                </c:pt>
                <c:pt idx="19153">
                  <c:v>1.75581E-2</c:v>
                </c:pt>
                <c:pt idx="19154">
                  <c:v>1.6789399999999999E-2</c:v>
                </c:pt>
                <c:pt idx="19155">
                  <c:v>2.0003300000000002E-2</c:v>
                </c:pt>
                <c:pt idx="19156">
                  <c:v>1.8838899999999999E-2</c:v>
                </c:pt>
                <c:pt idx="19157">
                  <c:v>2.2276899999999999E-2</c:v>
                </c:pt>
                <c:pt idx="19158">
                  <c:v>1.9312900000000001E-2</c:v>
                </c:pt>
                <c:pt idx="19159">
                  <c:v>1.5673599999999999E-2</c:v>
                </c:pt>
                <c:pt idx="19160">
                  <c:v>2.0021400000000002E-2</c:v>
                </c:pt>
                <c:pt idx="19161">
                  <c:v>1.44501E-2</c:v>
                </c:pt>
                <c:pt idx="19162">
                  <c:v>1.5381799999999999E-2</c:v>
                </c:pt>
                <c:pt idx="19163">
                  <c:v>1.6848599999999998E-2</c:v>
                </c:pt>
                <c:pt idx="19164">
                  <c:v>1.8650099999999999E-2</c:v>
                </c:pt>
                <c:pt idx="19165">
                  <c:v>1.3668100000000001E-2</c:v>
                </c:pt>
                <c:pt idx="19166">
                  <c:v>1.40772E-2</c:v>
                </c:pt>
                <c:pt idx="19167">
                  <c:v>1.1493700000000001E-2</c:v>
                </c:pt>
                <c:pt idx="19168">
                  <c:v>8.7690400000000005E-3</c:v>
                </c:pt>
                <c:pt idx="19169">
                  <c:v>9.9735299999999995E-3</c:v>
                </c:pt>
                <c:pt idx="19170">
                  <c:v>1.21145E-2</c:v>
                </c:pt>
                <c:pt idx="19171">
                  <c:v>8.8806200000000005E-3</c:v>
                </c:pt>
                <c:pt idx="19172">
                  <c:v>1.14956E-2</c:v>
                </c:pt>
                <c:pt idx="19173">
                  <c:v>8.9836099999999995E-3</c:v>
                </c:pt>
                <c:pt idx="19174">
                  <c:v>9.4661699999999994E-3</c:v>
                </c:pt>
                <c:pt idx="19175">
                  <c:v>9.3793899999999996E-3</c:v>
                </c:pt>
                <c:pt idx="19176">
                  <c:v>1.3134E-2</c:v>
                </c:pt>
                <c:pt idx="19177">
                  <c:v>5.4464300000000004E-3</c:v>
                </c:pt>
                <c:pt idx="19178">
                  <c:v>1.18198E-2</c:v>
                </c:pt>
                <c:pt idx="19179">
                  <c:v>1.47829E-2</c:v>
                </c:pt>
                <c:pt idx="19180">
                  <c:v>1.2578000000000001E-2</c:v>
                </c:pt>
                <c:pt idx="19181">
                  <c:v>1.04399E-2</c:v>
                </c:pt>
                <c:pt idx="19182">
                  <c:v>1.5310300000000001E-2</c:v>
                </c:pt>
                <c:pt idx="19183">
                  <c:v>1.36013E-2</c:v>
                </c:pt>
                <c:pt idx="19184">
                  <c:v>1.34754E-2</c:v>
                </c:pt>
                <c:pt idx="19185">
                  <c:v>5.3587000000000001E-3</c:v>
                </c:pt>
                <c:pt idx="19186">
                  <c:v>1.0820400000000001E-2</c:v>
                </c:pt>
                <c:pt idx="19187">
                  <c:v>1.19848E-2</c:v>
                </c:pt>
                <c:pt idx="19188">
                  <c:v>9.1028199999999993E-3</c:v>
                </c:pt>
                <c:pt idx="19189">
                  <c:v>9.5777499999999995E-3</c:v>
                </c:pt>
                <c:pt idx="19190">
                  <c:v>3.84045E-3</c:v>
                </c:pt>
                <c:pt idx="19191">
                  <c:v>6.9503799999999999E-3</c:v>
                </c:pt>
                <c:pt idx="19192">
                  <c:v>2.3250599999999999E-3</c:v>
                </c:pt>
                <c:pt idx="19193">
                  <c:v>2.4623900000000001E-3</c:v>
                </c:pt>
                <c:pt idx="19194">
                  <c:v>6.8626399999999997E-3</c:v>
                </c:pt>
                <c:pt idx="19195">
                  <c:v>1.28078E-3</c:v>
                </c:pt>
                <c:pt idx="19196">
                  <c:v>-2.3078899999999999E-3</c:v>
                </c:pt>
                <c:pt idx="19197">
                  <c:v>-3.9577500000000003E-3</c:v>
                </c:pt>
                <c:pt idx="19198">
                  <c:v>-3.6258699999999998E-3</c:v>
                </c:pt>
                <c:pt idx="19199">
                  <c:v>2.3365E-3</c:v>
                </c:pt>
                <c:pt idx="19200">
                  <c:v>1.6288800000000001E-3</c:v>
                </c:pt>
                <c:pt idx="19201">
                  <c:v>3.4675600000000002E-3</c:v>
                </c:pt>
                <c:pt idx="19202">
                  <c:v>7.7867500000000003E-3</c:v>
                </c:pt>
                <c:pt idx="19203">
                  <c:v>7.5559599999999996E-3</c:v>
                </c:pt>
                <c:pt idx="19204">
                  <c:v>3.5028500000000001E-3</c:v>
                </c:pt>
                <c:pt idx="19205">
                  <c:v>4.7035200000000001E-3</c:v>
                </c:pt>
                <c:pt idx="19206">
                  <c:v>5.6924799999999998E-3</c:v>
                </c:pt>
                <c:pt idx="19207">
                  <c:v>5.1097900000000003E-3</c:v>
                </c:pt>
                <c:pt idx="19208">
                  <c:v>1.4438599999999999E-3</c:v>
                </c:pt>
                <c:pt idx="19209">
                  <c:v>9.6816999999999997E-3</c:v>
                </c:pt>
                <c:pt idx="19210">
                  <c:v>9.5071800000000005E-3</c:v>
                </c:pt>
                <c:pt idx="19211">
                  <c:v>7.0285800000000004E-3</c:v>
                </c:pt>
                <c:pt idx="19212">
                  <c:v>7.5674100000000001E-3</c:v>
                </c:pt>
                <c:pt idx="19213">
                  <c:v>1.09549E-2</c:v>
                </c:pt>
                <c:pt idx="19214">
                  <c:v>4.7988900000000001E-3</c:v>
                </c:pt>
                <c:pt idx="19215">
                  <c:v>1.1892300000000001E-3</c:v>
                </c:pt>
                <c:pt idx="19216">
                  <c:v>4.6129200000000004E-3</c:v>
                </c:pt>
                <c:pt idx="19217">
                  <c:v>4.6663299999999998E-3</c:v>
                </c:pt>
                <c:pt idx="19218">
                  <c:v>7.8125E-3</c:v>
                </c:pt>
                <c:pt idx="19219">
                  <c:v>1.09596E-2</c:v>
                </c:pt>
                <c:pt idx="19220">
                  <c:v>5.8679600000000002E-3</c:v>
                </c:pt>
                <c:pt idx="19221">
                  <c:v>4.8799500000000001E-3</c:v>
                </c:pt>
                <c:pt idx="19222">
                  <c:v>4.0731400000000003E-3</c:v>
                </c:pt>
                <c:pt idx="19223">
                  <c:v>3.1280499999999998E-3</c:v>
                </c:pt>
                <c:pt idx="19224">
                  <c:v>5.8488799999999999E-3</c:v>
                </c:pt>
                <c:pt idx="19225">
                  <c:v>9.39655E-3</c:v>
                </c:pt>
                <c:pt idx="19226">
                  <c:v>1.1942899999999999E-2</c:v>
                </c:pt>
                <c:pt idx="19227">
                  <c:v>9.9563599999999992E-3</c:v>
                </c:pt>
                <c:pt idx="19228">
                  <c:v>4.3630600000000002E-3</c:v>
                </c:pt>
                <c:pt idx="19229">
                  <c:v>3.74508E-3</c:v>
                </c:pt>
                <c:pt idx="19230">
                  <c:v>1.3495399999999999E-2</c:v>
                </c:pt>
                <c:pt idx="19231">
                  <c:v>5.2604699999999997E-3</c:v>
                </c:pt>
                <c:pt idx="19232">
                  <c:v>4.22478E-3</c:v>
                </c:pt>
                <c:pt idx="19233">
                  <c:v>8.4018700000000005E-4</c:v>
                </c:pt>
                <c:pt idx="19234">
                  <c:v>7.3718999999999998E-4</c:v>
                </c:pt>
                <c:pt idx="19235">
                  <c:v>-2.56538E-4</c:v>
                </c:pt>
                <c:pt idx="19236">
                  <c:v>-2.7818700000000001E-3</c:v>
                </c:pt>
                <c:pt idx="19237">
                  <c:v>2.6693300000000001E-3</c:v>
                </c:pt>
                <c:pt idx="19238">
                  <c:v>1.28841E-3</c:v>
                </c:pt>
                <c:pt idx="19239" formatCode="0.00E+00">
                  <c:v>-1.23978E-5</c:v>
                </c:pt>
                <c:pt idx="19240">
                  <c:v>-5.8841700000000004E-4</c:v>
                </c:pt>
                <c:pt idx="19241">
                  <c:v>5.8078800000000005E-4</c:v>
                </c:pt>
                <c:pt idx="19242">
                  <c:v>7.2002399999999999E-4</c:v>
                </c:pt>
                <c:pt idx="19243">
                  <c:v>4.1770899999999999E-4</c:v>
                </c:pt>
                <c:pt idx="19244">
                  <c:v>3.26443E-3</c:v>
                </c:pt>
                <c:pt idx="19245">
                  <c:v>3.72982E-3</c:v>
                </c:pt>
                <c:pt idx="19246">
                  <c:v>2.4700199999999999E-3</c:v>
                </c:pt>
                <c:pt idx="19247">
                  <c:v>4.4364900000000004E-3</c:v>
                </c:pt>
                <c:pt idx="19248">
                  <c:v>5.0573299999999996E-3</c:v>
                </c:pt>
                <c:pt idx="19249">
                  <c:v>8.6507800000000003E-3</c:v>
                </c:pt>
                <c:pt idx="19250">
                  <c:v>8.51822E-3</c:v>
                </c:pt>
                <c:pt idx="19251">
                  <c:v>7.3986099999999999E-3</c:v>
                </c:pt>
                <c:pt idx="19252">
                  <c:v>8.7509200000000006E-3</c:v>
                </c:pt>
                <c:pt idx="19253">
                  <c:v>1.09873E-2</c:v>
                </c:pt>
                <c:pt idx="19254">
                  <c:v>4.8637400000000001E-3</c:v>
                </c:pt>
                <c:pt idx="19255">
                  <c:v>1.0581999999999999E-2</c:v>
                </c:pt>
                <c:pt idx="19256">
                  <c:v>1.37749E-2</c:v>
                </c:pt>
                <c:pt idx="19257">
                  <c:v>1.6319299999999998E-2</c:v>
                </c:pt>
                <c:pt idx="19258">
                  <c:v>1.8467899999999999E-2</c:v>
                </c:pt>
                <c:pt idx="19259">
                  <c:v>1.5209200000000001E-2</c:v>
                </c:pt>
                <c:pt idx="19260">
                  <c:v>1.5644100000000001E-2</c:v>
                </c:pt>
                <c:pt idx="19261">
                  <c:v>8.61549E-3</c:v>
                </c:pt>
                <c:pt idx="19262">
                  <c:v>8.2187700000000002E-3</c:v>
                </c:pt>
                <c:pt idx="19263">
                  <c:v>8.6612700000000004E-3</c:v>
                </c:pt>
                <c:pt idx="19264">
                  <c:v>-1.0929100000000001E-3</c:v>
                </c:pt>
                <c:pt idx="19265">
                  <c:v>-9.67979E-4</c:v>
                </c:pt>
                <c:pt idx="19266" formatCode="0.00E+00">
                  <c:v>4.8542000000000004E-3</c:v>
                </c:pt>
                <c:pt idx="19267">
                  <c:v>3.1118399999999998E-3</c:v>
                </c:pt>
                <c:pt idx="19268">
                  <c:v>1.2197499999999999E-3</c:v>
                </c:pt>
                <c:pt idx="19269">
                  <c:v>-6.2217699999999997E-3</c:v>
                </c:pt>
                <c:pt idx="19270">
                  <c:v>-1.98555E-3</c:v>
                </c:pt>
                <c:pt idx="19271">
                  <c:v>-1.44768E-3</c:v>
                </c:pt>
                <c:pt idx="19272">
                  <c:v>-3.3588400000000001E-3</c:v>
                </c:pt>
                <c:pt idx="19273">
                  <c:v>-6.9827999999999999E-3</c:v>
                </c:pt>
                <c:pt idx="19274">
                  <c:v>-6.5107300000000002E-3</c:v>
                </c:pt>
                <c:pt idx="19275">
                  <c:v>-3.8337699999999998E-3</c:v>
                </c:pt>
                <c:pt idx="19276">
                  <c:v>-1.3074899999999999E-3</c:v>
                </c:pt>
                <c:pt idx="19277">
                  <c:v>-3.6382699999999999E-3</c:v>
                </c:pt>
                <c:pt idx="19278">
                  <c:v>-5.2452100000000002E-4</c:v>
                </c:pt>
                <c:pt idx="19279">
                  <c:v>-1.53542E-4</c:v>
                </c:pt>
                <c:pt idx="19280">
                  <c:v>-3.7002600000000002E-4</c:v>
                </c:pt>
                <c:pt idx="19281">
                  <c:v>-5.7001100000000004E-3</c:v>
                </c:pt>
                <c:pt idx="19282">
                  <c:v>-8.1281700000000005E-3</c:v>
                </c:pt>
                <c:pt idx="19283">
                  <c:v>-7.2565099999999999E-3</c:v>
                </c:pt>
                <c:pt idx="19284">
                  <c:v>-3.9138799999999998E-3</c:v>
                </c:pt>
                <c:pt idx="19285">
                  <c:v>-3.5028500000000001E-3</c:v>
                </c:pt>
                <c:pt idx="19286">
                  <c:v>-5.9604599999999999E-3</c:v>
                </c:pt>
                <c:pt idx="19287">
                  <c:v>-7.4024199999999998E-3</c:v>
                </c:pt>
                <c:pt idx="19288">
                  <c:v>-1.13115E-2</c:v>
                </c:pt>
                <c:pt idx="19289">
                  <c:v>-7.7018700000000004E-3</c:v>
                </c:pt>
                <c:pt idx="19290">
                  <c:v>-6.1922100000000001E-3</c:v>
                </c:pt>
                <c:pt idx="19291">
                  <c:v>-9.6473700000000006E-3</c:v>
                </c:pt>
                <c:pt idx="19292">
                  <c:v>-1.4319399999999999E-2</c:v>
                </c:pt>
                <c:pt idx="19293">
                  <c:v>-1.03369E-2</c:v>
                </c:pt>
                <c:pt idx="19294">
                  <c:v>-8.0633200000000006E-3</c:v>
                </c:pt>
                <c:pt idx="19295">
                  <c:v>-1.10378E-2</c:v>
                </c:pt>
                <c:pt idx="19296">
                  <c:v>-3.6687899999999999E-3</c:v>
                </c:pt>
                <c:pt idx="19297">
                  <c:v>-7.7705400000000003E-3</c:v>
                </c:pt>
                <c:pt idx="19298">
                  <c:v>-6.1893499999999997E-3</c:v>
                </c:pt>
                <c:pt idx="19299">
                  <c:v>-8.5811599999999991E-3</c:v>
                </c:pt>
                <c:pt idx="19300">
                  <c:v>-9.5348399999999993E-3</c:v>
                </c:pt>
                <c:pt idx="19301">
                  <c:v>-7.4348399999999999E-3</c:v>
                </c:pt>
                <c:pt idx="19302">
                  <c:v>-3.6363599999999999E-3</c:v>
                </c:pt>
                <c:pt idx="19303">
                  <c:v>-8.6288500000000004E-3</c:v>
                </c:pt>
                <c:pt idx="19304">
                  <c:v>-5.1460300000000002E-3</c:v>
                </c:pt>
                <c:pt idx="19305">
                  <c:v>2.1333699999999999E-3</c:v>
                </c:pt>
                <c:pt idx="19306">
                  <c:v>9.2029600000000003E-4</c:v>
                </c:pt>
                <c:pt idx="19307">
                  <c:v>-4.8484799999999996E-3</c:v>
                </c:pt>
                <c:pt idx="19308">
                  <c:v>-5.4178200000000003E-3</c:v>
                </c:pt>
                <c:pt idx="19309">
                  <c:v>-1.7414100000000001E-3</c:v>
                </c:pt>
                <c:pt idx="19310">
                  <c:v>1.1310599999999999E-3</c:v>
                </c:pt>
                <c:pt idx="19311">
                  <c:v>4.0407200000000002E-3</c:v>
                </c:pt>
                <c:pt idx="19312">
                  <c:v>1.8835099999999999E-3</c:v>
                </c:pt>
                <c:pt idx="19313">
                  <c:v>3.3741000000000001E-3</c:v>
                </c:pt>
                <c:pt idx="19314">
                  <c:v>1.75285E-3</c:v>
                </c:pt>
                <c:pt idx="19315">
                  <c:v>7.6942399999999998E-3</c:v>
                </c:pt>
                <c:pt idx="19316">
                  <c:v>5.6715000000000003E-3</c:v>
                </c:pt>
                <c:pt idx="19317">
                  <c:v>8.2206699999999994E-3</c:v>
                </c:pt>
                <c:pt idx="19318">
                  <c:v>8.8748899999999999E-3</c:v>
                </c:pt>
                <c:pt idx="19319">
                  <c:v>9.5682100000000006E-3</c:v>
                </c:pt>
                <c:pt idx="19320">
                  <c:v>8.0871599999999995E-3</c:v>
                </c:pt>
                <c:pt idx="19321">
                  <c:v>8.9273500000000006E-3</c:v>
                </c:pt>
                <c:pt idx="19322">
                  <c:v>1.5999800000000002E-2</c:v>
                </c:pt>
                <c:pt idx="19323">
                  <c:v>1.0249100000000001E-2</c:v>
                </c:pt>
                <c:pt idx="19324">
                  <c:v>5.0544700000000001E-3</c:v>
                </c:pt>
                <c:pt idx="19325">
                  <c:v>4.3859499999999996E-3</c:v>
                </c:pt>
                <c:pt idx="19326">
                  <c:v>1.11179E-2</c:v>
                </c:pt>
                <c:pt idx="19327">
                  <c:v>7.3938399999999996E-3</c:v>
                </c:pt>
                <c:pt idx="19328">
                  <c:v>4.4183699999999996E-3</c:v>
                </c:pt>
                <c:pt idx="19329">
                  <c:v>7.9679499999999997E-3</c:v>
                </c:pt>
                <c:pt idx="19330">
                  <c:v>6.9427500000000001E-3</c:v>
                </c:pt>
                <c:pt idx="19331">
                  <c:v>1.02358E-2</c:v>
                </c:pt>
                <c:pt idx="19332">
                  <c:v>1.09081E-2</c:v>
                </c:pt>
                <c:pt idx="19333">
                  <c:v>9.4308900000000008E-3</c:v>
                </c:pt>
                <c:pt idx="19334">
                  <c:v>1.04876E-2</c:v>
                </c:pt>
                <c:pt idx="19335">
                  <c:v>7.0886600000000001E-3</c:v>
                </c:pt>
                <c:pt idx="19336">
                  <c:v>7.3289899999999996E-3</c:v>
                </c:pt>
                <c:pt idx="19337">
                  <c:v>1.09777E-2</c:v>
                </c:pt>
                <c:pt idx="19338">
                  <c:v>6.8922000000000002E-3</c:v>
                </c:pt>
                <c:pt idx="19339">
                  <c:v>1.1561399999999999E-2</c:v>
                </c:pt>
                <c:pt idx="19340">
                  <c:v>7.3490099999999996E-3</c:v>
                </c:pt>
                <c:pt idx="19341">
                  <c:v>4.9619699999999996E-3</c:v>
                </c:pt>
                <c:pt idx="19342">
                  <c:v>7.9612699999999995E-3</c:v>
                </c:pt>
                <c:pt idx="19343">
                  <c:v>1.1500399999999999E-2</c:v>
                </c:pt>
                <c:pt idx="19344">
                  <c:v>5.4826700000000003E-3</c:v>
                </c:pt>
                <c:pt idx="19345">
                  <c:v>5.0754499999999996E-3</c:v>
                </c:pt>
                <c:pt idx="19346">
                  <c:v>1.0981599999999999E-2</c:v>
                </c:pt>
                <c:pt idx="19347">
                  <c:v>1.09777E-2</c:v>
                </c:pt>
                <c:pt idx="19348">
                  <c:v>1.01595E-2</c:v>
                </c:pt>
                <c:pt idx="19349">
                  <c:v>1.15309E-2</c:v>
                </c:pt>
                <c:pt idx="19350">
                  <c:v>1.3377200000000001E-2</c:v>
                </c:pt>
                <c:pt idx="19351">
                  <c:v>1.3820600000000001E-2</c:v>
                </c:pt>
                <c:pt idx="19352">
                  <c:v>1.3265600000000001E-2</c:v>
                </c:pt>
                <c:pt idx="19353">
                  <c:v>6.9522899999999999E-3</c:v>
                </c:pt>
                <c:pt idx="19354">
                  <c:v>6.51646E-3</c:v>
                </c:pt>
                <c:pt idx="19355">
                  <c:v>7.3967E-3</c:v>
                </c:pt>
                <c:pt idx="19356">
                  <c:v>9.3831999999999995E-3</c:v>
                </c:pt>
                <c:pt idx="19357">
                  <c:v>1.2052500000000001E-2</c:v>
                </c:pt>
                <c:pt idx="19358">
                  <c:v>1.4023799999999999E-2</c:v>
                </c:pt>
                <c:pt idx="19359">
                  <c:v>1.11103E-2</c:v>
                </c:pt>
                <c:pt idx="19360">
                  <c:v>7.2889299999999999E-3</c:v>
                </c:pt>
                <c:pt idx="19361">
                  <c:v>2.1066700000000002E-3</c:v>
                </c:pt>
                <c:pt idx="19362">
                  <c:v>4.0931700000000001E-3</c:v>
                </c:pt>
                <c:pt idx="19363">
                  <c:v>5.4063799999999997E-3</c:v>
                </c:pt>
                <c:pt idx="19364">
                  <c:v>1.7271000000000001E-3</c:v>
                </c:pt>
                <c:pt idx="19365">
                  <c:v>6.3180900000000002E-3</c:v>
                </c:pt>
                <c:pt idx="19366">
                  <c:v>3.39317E-3</c:v>
                </c:pt>
                <c:pt idx="19367">
                  <c:v>6.7615500000000001E-4</c:v>
                </c:pt>
                <c:pt idx="19368">
                  <c:v>-6.81877E-4</c:v>
                </c:pt>
                <c:pt idx="19369">
                  <c:v>4.7588300000000002E-4</c:v>
                </c:pt>
                <c:pt idx="19370">
                  <c:v>8.8119500000000007E-3</c:v>
                </c:pt>
                <c:pt idx="19371">
                  <c:v>5.4550199999999997E-3</c:v>
                </c:pt>
                <c:pt idx="19372">
                  <c:v>4.9352600000000003E-3</c:v>
                </c:pt>
                <c:pt idx="19373">
                  <c:v>-1.9950900000000001E-3</c:v>
                </c:pt>
                <c:pt idx="19374">
                  <c:v>1.08242E-3</c:v>
                </c:pt>
                <c:pt idx="19375">
                  <c:v>7.5054199999999996E-3</c:v>
                </c:pt>
                <c:pt idx="19376">
                  <c:v>4.6472500000000003E-3</c:v>
                </c:pt>
                <c:pt idx="19377">
                  <c:v>-1.36852E-3</c:v>
                </c:pt>
                <c:pt idx="19378">
                  <c:v>-1.14346E-3</c:v>
                </c:pt>
                <c:pt idx="19379">
                  <c:v>5.5122400000000001E-4</c:v>
                </c:pt>
                <c:pt idx="19380">
                  <c:v>2.1066700000000002E-3</c:v>
                </c:pt>
                <c:pt idx="19381">
                  <c:v>-2.4919500000000002E-3</c:v>
                </c:pt>
                <c:pt idx="19382" formatCode="0.00E+00">
                  <c:v>9.7274800000000006E-5</c:v>
                </c:pt>
                <c:pt idx="19383">
                  <c:v>7.00951E-4</c:v>
                </c:pt>
                <c:pt idx="19384">
                  <c:v>-1.8110299999999999E-3</c:v>
                </c:pt>
                <c:pt idx="19385">
                  <c:v>-1.9741099999999998E-3</c:v>
                </c:pt>
                <c:pt idx="19386">
                  <c:v>3.6716500000000003E-4</c:v>
                </c:pt>
                <c:pt idx="19387">
                  <c:v>1.9073500000000001E-4</c:v>
                </c:pt>
                <c:pt idx="19388">
                  <c:v>-1.1539499999999999E-3</c:v>
                </c:pt>
                <c:pt idx="19389">
                  <c:v>1.28746E-4</c:v>
                </c:pt>
                <c:pt idx="19390">
                  <c:v>-1.4295600000000001E-3</c:v>
                </c:pt>
                <c:pt idx="19391">
                  <c:v>-5.8231400000000001E-3</c:v>
                </c:pt>
                <c:pt idx="19392">
                  <c:v>-2.8410000000000002E-3</c:v>
                </c:pt>
                <c:pt idx="19393">
                  <c:v>-3.1852699999999998E-4</c:v>
                </c:pt>
                <c:pt idx="19394">
                  <c:v>-5.5332200000000002E-3</c:v>
                </c:pt>
                <c:pt idx="19395">
                  <c:v>-5.6781799999999997E-3</c:v>
                </c:pt>
                <c:pt idx="19396">
                  <c:v>-7.8373000000000002E-3</c:v>
                </c:pt>
                <c:pt idx="19397">
                  <c:v>-1.49946E-2</c:v>
                </c:pt>
                <c:pt idx="19398">
                  <c:v>-9.2134499999999998E-3</c:v>
                </c:pt>
                <c:pt idx="19399">
                  <c:v>-1.1954299999999999E-2</c:v>
                </c:pt>
                <c:pt idx="19400">
                  <c:v>-1.0445599999999999E-2</c:v>
                </c:pt>
                <c:pt idx="19401">
                  <c:v>-1.33495E-2</c:v>
                </c:pt>
                <c:pt idx="19402">
                  <c:v>-1.1693E-2</c:v>
                </c:pt>
                <c:pt idx="19403">
                  <c:v>-1.2164100000000001E-2</c:v>
                </c:pt>
                <c:pt idx="19404">
                  <c:v>-1.2619999999999999E-2</c:v>
                </c:pt>
                <c:pt idx="19405">
                  <c:v>-1.42422E-2</c:v>
                </c:pt>
                <c:pt idx="19406">
                  <c:v>-1.1140799999999999E-2</c:v>
                </c:pt>
                <c:pt idx="19407">
                  <c:v>-1.2329100000000001E-2</c:v>
                </c:pt>
                <c:pt idx="19408">
                  <c:v>-9.9039100000000001E-3</c:v>
                </c:pt>
                <c:pt idx="19409">
                  <c:v>-8.6937000000000004E-3</c:v>
                </c:pt>
                <c:pt idx="19410">
                  <c:v>-8.1567800000000006E-3</c:v>
                </c:pt>
                <c:pt idx="19411">
                  <c:v>-1.0921500000000001E-2</c:v>
                </c:pt>
                <c:pt idx="19412">
                  <c:v>-1.05886E-2</c:v>
                </c:pt>
                <c:pt idx="19413">
                  <c:v>-8.3789799999999994E-3</c:v>
                </c:pt>
                <c:pt idx="19414">
                  <c:v>-1.07861E-2</c:v>
                </c:pt>
                <c:pt idx="19415">
                  <c:v>-1.25351E-2</c:v>
                </c:pt>
                <c:pt idx="19416">
                  <c:v>-7.0877099999999997E-3</c:v>
                </c:pt>
                <c:pt idx="19417">
                  <c:v>-4.7178300000000001E-3</c:v>
                </c:pt>
                <c:pt idx="19418">
                  <c:v>-3.6563899999999998E-3</c:v>
                </c:pt>
                <c:pt idx="19419">
                  <c:v>-2.2363700000000001E-3</c:v>
                </c:pt>
                <c:pt idx="19420">
                  <c:v>-4.4612899999999997E-3</c:v>
                </c:pt>
                <c:pt idx="19421">
                  <c:v>-3.9186500000000001E-3</c:v>
                </c:pt>
                <c:pt idx="19422">
                  <c:v>-3.4599299999999999E-3</c:v>
                </c:pt>
                <c:pt idx="19423">
                  <c:v>-9.4604499999999996E-4</c:v>
                </c:pt>
                <c:pt idx="19424">
                  <c:v>-1.3380099999999999E-3</c:v>
                </c:pt>
                <c:pt idx="19425">
                  <c:v>-3.1719199999999999E-3</c:v>
                </c:pt>
                <c:pt idx="19426">
                  <c:v>-3.50571E-3</c:v>
                </c:pt>
                <c:pt idx="19427">
                  <c:v>-1.81007E-3</c:v>
                </c:pt>
                <c:pt idx="19428">
                  <c:v>-1.21021E-3</c:v>
                </c:pt>
                <c:pt idx="19429">
                  <c:v>-6.73962E-3</c:v>
                </c:pt>
                <c:pt idx="19430">
                  <c:v>-7.5225800000000001E-3</c:v>
                </c:pt>
                <c:pt idx="19431">
                  <c:v>-2.9210999999999998E-3</c:v>
                </c:pt>
                <c:pt idx="19432">
                  <c:v>-6.8569199999999999E-3</c:v>
                </c:pt>
                <c:pt idx="19433">
                  <c:v>-9.2391999999999995E-3</c:v>
                </c:pt>
                <c:pt idx="19434">
                  <c:v>-9.9201199999999993E-3</c:v>
                </c:pt>
                <c:pt idx="19435">
                  <c:v>-9.9334699999999998E-3</c:v>
                </c:pt>
                <c:pt idx="19436">
                  <c:v>-9.6197100000000001E-3</c:v>
                </c:pt>
                <c:pt idx="19437">
                  <c:v>-1.6058900000000001E-2</c:v>
                </c:pt>
                <c:pt idx="19438">
                  <c:v>-9.5567699999999992E-3</c:v>
                </c:pt>
                <c:pt idx="19439">
                  <c:v>-2.6817299999999998E-3</c:v>
                </c:pt>
                <c:pt idx="19440">
                  <c:v>-9.4871499999999997E-3</c:v>
                </c:pt>
                <c:pt idx="19441">
                  <c:v>-1.3935100000000001E-2</c:v>
                </c:pt>
                <c:pt idx="19442">
                  <c:v>-1.02501E-2</c:v>
                </c:pt>
                <c:pt idx="19443">
                  <c:v>-3.8127899999999999E-3</c:v>
                </c:pt>
                <c:pt idx="19444">
                  <c:v>-6.4592399999999998E-3</c:v>
                </c:pt>
                <c:pt idx="19445">
                  <c:v>-7.9755799999999995E-3</c:v>
                </c:pt>
                <c:pt idx="19446">
                  <c:v>-7.3337599999999999E-3</c:v>
                </c:pt>
                <c:pt idx="19447">
                  <c:v>-2.9802299999999999E-3</c:v>
                </c:pt>
                <c:pt idx="19448">
                  <c:v>1.65081E-3</c:v>
                </c:pt>
                <c:pt idx="19449">
                  <c:v>-1.40953E-3</c:v>
                </c:pt>
                <c:pt idx="19450">
                  <c:v>-5.3367600000000003E-3</c:v>
                </c:pt>
                <c:pt idx="19451">
                  <c:v>-6.0720399999999999E-3</c:v>
                </c:pt>
                <c:pt idx="19452">
                  <c:v>-7.4338900000000003E-3</c:v>
                </c:pt>
                <c:pt idx="19453">
                  <c:v>-6.8655000000000001E-3</c:v>
                </c:pt>
                <c:pt idx="19454">
                  <c:v>-7.8191800000000002E-3</c:v>
                </c:pt>
                <c:pt idx="19455">
                  <c:v>-5.0649600000000003E-3</c:v>
                </c:pt>
                <c:pt idx="19456">
                  <c:v>-5.2118299999999998E-3</c:v>
                </c:pt>
                <c:pt idx="19457">
                  <c:v>-8.9349700000000004E-3</c:v>
                </c:pt>
                <c:pt idx="19458">
                  <c:v>-1.0698300000000001E-2</c:v>
                </c:pt>
                <c:pt idx="19459">
                  <c:v>-6.2971099999999999E-3</c:v>
                </c:pt>
                <c:pt idx="19460">
                  <c:v>-4.8856699999999999E-3</c:v>
                </c:pt>
                <c:pt idx="19461">
                  <c:v>-1.0467499999999999E-2</c:v>
                </c:pt>
                <c:pt idx="19462">
                  <c:v>-8.0061000000000004E-3</c:v>
                </c:pt>
                <c:pt idx="19463">
                  <c:v>-7.0962899999999999E-3</c:v>
                </c:pt>
                <c:pt idx="19464">
                  <c:v>-9.5949199999999998E-3</c:v>
                </c:pt>
                <c:pt idx="19465">
                  <c:v>-6.10065E-3</c:v>
                </c:pt>
                <c:pt idx="19466">
                  <c:v>-3.1413999999999999E-3</c:v>
                </c:pt>
                <c:pt idx="19467">
                  <c:v>-5.1269499999999999E-3</c:v>
                </c:pt>
                <c:pt idx="19468">
                  <c:v>-9.2287099999999993E-3</c:v>
                </c:pt>
                <c:pt idx="19469">
                  <c:v>-6.3533799999999996E-3</c:v>
                </c:pt>
                <c:pt idx="19470">
                  <c:v>-7.57313E-3</c:v>
                </c:pt>
                <c:pt idx="19471">
                  <c:v>-4.3315899999999997E-3</c:v>
                </c:pt>
                <c:pt idx="19472">
                  <c:v>-1.0004E-3</c:v>
                </c:pt>
                <c:pt idx="19473">
                  <c:v>-5.6266800000000002E-3</c:v>
                </c:pt>
                <c:pt idx="19474">
                  <c:v>-3.6058399999999999E-3</c:v>
                </c:pt>
                <c:pt idx="19475">
                  <c:v>-6.27518E-3</c:v>
                </c:pt>
                <c:pt idx="19476">
                  <c:v>-6.9007900000000004E-3</c:v>
                </c:pt>
                <c:pt idx="19477">
                  <c:v>-7.7667200000000004E-3</c:v>
                </c:pt>
                <c:pt idx="19478">
                  <c:v>-1.13554E-2</c:v>
                </c:pt>
                <c:pt idx="19479">
                  <c:v>-9.0866100000000002E-3</c:v>
                </c:pt>
                <c:pt idx="19480">
                  <c:v>-9.9391900000000005E-3</c:v>
                </c:pt>
                <c:pt idx="19481">
                  <c:v>-6.60992E-3</c:v>
                </c:pt>
                <c:pt idx="19482">
                  <c:v>-6.3076E-3</c:v>
                </c:pt>
                <c:pt idx="19483">
                  <c:v>-7.1296700000000003E-3</c:v>
                </c:pt>
                <c:pt idx="19484">
                  <c:v>-2.7885399999999999E-3</c:v>
                </c:pt>
                <c:pt idx="19485">
                  <c:v>-3.6096600000000002E-3</c:v>
                </c:pt>
                <c:pt idx="19486">
                  <c:v>-3.18527E-3</c:v>
                </c:pt>
                <c:pt idx="19487">
                  <c:v>-8.2588200000000001E-4</c:v>
                </c:pt>
                <c:pt idx="19488">
                  <c:v>-8.37326E-4</c:v>
                </c:pt>
                <c:pt idx="19489">
                  <c:v>3.0136099999999999E-3</c:v>
                </c:pt>
                <c:pt idx="19490">
                  <c:v>1.0604900000000001E-3</c:v>
                </c:pt>
                <c:pt idx="19491" formatCode="0.00E+00">
                  <c:v>-3.6239599999999998E-5</c:v>
                </c:pt>
                <c:pt idx="19492">
                  <c:v>1.9760099999999998E-3</c:v>
                </c:pt>
                <c:pt idx="19493">
                  <c:v>5.9986100000000004E-4</c:v>
                </c:pt>
                <c:pt idx="19494">
                  <c:v>-2.7666100000000001E-3</c:v>
                </c:pt>
                <c:pt idx="19495">
                  <c:v>2.9268300000000001E-3</c:v>
                </c:pt>
                <c:pt idx="19496">
                  <c:v>-1.4658E-3</c:v>
                </c:pt>
                <c:pt idx="19497">
                  <c:v>2.3651100000000001E-4</c:v>
                </c:pt>
                <c:pt idx="19498">
                  <c:v>-3.1108899999999998E-3</c:v>
                </c:pt>
                <c:pt idx="19499">
                  <c:v>-7.2164500000000001E-3</c:v>
                </c:pt>
                <c:pt idx="19500">
                  <c:v>-5.6190500000000004E-3</c:v>
                </c:pt>
                <c:pt idx="19501">
                  <c:v>-6.06823E-3</c:v>
                </c:pt>
                <c:pt idx="19502">
                  <c:v>2.7656600000000001E-4</c:v>
                </c:pt>
                <c:pt idx="19503">
                  <c:v>-1.54305E-3</c:v>
                </c:pt>
                <c:pt idx="19504">
                  <c:v>-5.9499699999999997E-3</c:v>
                </c:pt>
                <c:pt idx="19505">
                  <c:v>-4.0512100000000004E-3</c:v>
                </c:pt>
                <c:pt idx="19506">
                  <c:v>7.1430199999999999E-4</c:v>
                </c:pt>
                <c:pt idx="19507">
                  <c:v>4.9333600000000003E-3</c:v>
                </c:pt>
                <c:pt idx="19508">
                  <c:v>2.2211100000000001E-3</c:v>
                </c:pt>
                <c:pt idx="19509">
                  <c:v>-5.9042000000000001E-3</c:v>
                </c:pt>
                <c:pt idx="19510">
                  <c:v>-4.3859499999999996E-3</c:v>
                </c:pt>
                <c:pt idx="19511" formatCode="0.00E+00">
                  <c:v>3.0517600000000001E-5</c:v>
                </c:pt>
                <c:pt idx="19512">
                  <c:v>-1.4057200000000001E-3</c:v>
                </c:pt>
                <c:pt idx="19513">
                  <c:v>4.6157799999999998E-4</c:v>
                </c:pt>
                <c:pt idx="19514">
                  <c:v>-4.5270900000000001E-3</c:v>
                </c:pt>
                <c:pt idx="19515">
                  <c:v>8.1825300000000001E-4</c:v>
                </c:pt>
                <c:pt idx="19516">
                  <c:v>-9.9468199999999999E-4</c:v>
                </c:pt>
                <c:pt idx="19517">
                  <c:v>7.5244899999999998E-4</c:v>
                </c:pt>
                <c:pt idx="19518">
                  <c:v>6.9932900000000001E-3</c:v>
                </c:pt>
                <c:pt idx="19519">
                  <c:v>7.3003800000000004E-3</c:v>
                </c:pt>
                <c:pt idx="19520">
                  <c:v>9.5739399999999995E-3</c:v>
                </c:pt>
                <c:pt idx="19521">
                  <c:v>1.8148400000000001E-3</c:v>
                </c:pt>
                <c:pt idx="19522">
                  <c:v>3.8642899999999998E-3</c:v>
                </c:pt>
                <c:pt idx="19523">
                  <c:v>6.9713600000000002E-3</c:v>
                </c:pt>
                <c:pt idx="19524">
                  <c:v>1.03035E-2</c:v>
                </c:pt>
                <c:pt idx="19525">
                  <c:v>1.3981800000000001E-2</c:v>
                </c:pt>
                <c:pt idx="19526">
                  <c:v>7.5321199999999998E-3</c:v>
                </c:pt>
                <c:pt idx="19527">
                  <c:v>8.6460100000000008E-3</c:v>
                </c:pt>
                <c:pt idx="19528">
                  <c:v>9.1171299999999993E-3</c:v>
                </c:pt>
                <c:pt idx="19529">
                  <c:v>1.19057E-2</c:v>
                </c:pt>
                <c:pt idx="19530">
                  <c:v>1.7850899999999999E-2</c:v>
                </c:pt>
                <c:pt idx="19531">
                  <c:v>9.4766599999999996E-3</c:v>
                </c:pt>
                <c:pt idx="19532">
                  <c:v>1.0471299999999999E-2</c:v>
                </c:pt>
                <c:pt idx="19533">
                  <c:v>9.6816999999999997E-3</c:v>
                </c:pt>
                <c:pt idx="19534">
                  <c:v>1.09348E-2</c:v>
                </c:pt>
                <c:pt idx="19535">
                  <c:v>1.51377E-2</c:v>
                </c:pt>
                <c:pt idx="19536">
                  <c:v>1.4042900000000001E-2</c:v>
                </c:pt>
                <c:pt idx="19537">
                  <c:v>9.7646699999999996E-3</c:v>
                </c:pt>
                <c:pt idx="19538">
                  <c:v>1.06459E-2</c:v>
                </c:pt>
                <c:pt idx="19539">
                  <c:v>1.0150899999999999E-2</c:v>
                </c:pt>
                <c:pt idx="19540">
                  <c:v>5.0182300000000003E-3</c:v>
                </c:pt>
                <c:pt idx="19541">
                  <c:v>6.2255899999999996E-3</c:v>
                </c:pt>
                <c:pt idx="19542">
                  <c:v>7.5922000000000003E-3</c:v>
                </c:pt>
                <c:pt idx="19543">
                  <c:v>6.0005199999999996E-3</c:v>
                </c:pt>
                <c:pt idx="19544">
                  <c:v>8.1071900000000002E-3</c:v>
                </c:pt>
                <c:pt idx="19545">
                  <c:v>1.2329100000000001E-2</c:v>
                </c:pt>
                <c:pt idx="19546">
                  <c:v>7.2317099999999997E-3</c:v>
                </c:pt>
                <c:pt idx="19547">
                  <c:v>8.7995499999999997E-3</c:v>
                </c:pt>
                <c:pt idx="19548">
                  <c:v>7.0676799999999998E-3</c:v>
                </c:pt>
                <c:pt idx="19549">
                  <c:v>9.6740699999999999E-3</c:v>
                </c:pt>
                <c:pt idx="19550">
                  <c:v>7.9765300000000008E-3</c:v>
                </c:pt>
                <c:pt idx="19551">
                  <c:v>5.1622400000000002E-3</c:v>
                </c:pt>
                <c:pt idx="19552">
                  <c:v>3.7345899999999999E-3</c:v>
                </c:pt>
                <c:pt idx="19553">
                  <c:v>4.2238199999999997E-3</c:v>
                </c:pt>
                <c:pt idx="19554">
                  <c:v>6.5698600000000003E-3</c:v>
                </c:pt>
                <c:pt idx="19555">
                  <c:v>1.2470200000000001E-2</c:v>
                </c:pt>
                <c:pt idx="19556">
                  <c:v>7.8573199999999992E-3</c:v>
                </c:pt>
                <c:pt idx="19557">
                  <c:v>3.5457599999999998E-3</c:v>
                </c:pt>
                <c:pt idx="19558">
                  <c:v>8.7203999999999997E-3</c:v>
                </c:pt>
                <c:pt idx="19559">
                  <c:v>4.9171400000000004E-3</c:v>
                </c:pt>
                <c:pt idx="19560">
                  <c:v>2.1676999999999998E-3</c:v>
                </c:pt>
                <c:pt idx="19561">
                  <c:v>2.7084399999999999E-3</c:v>
                </c:pt>
                <c:pt idx="19562">
                  <c:v>8.1338899999999995E-3</c:v>
                </c:pt>
                <c:pt idx="19563">
                  <c:v>1.4839199999999999E-3</c:v>
                </c:pt>
                <c:pt idx="19564">
                  <c:v>-1.83296E-3</c:v>
                </c:pt>
                <c:pt idx="19565">
                  <c:v>-2.9802299999999999E-3</c:v>
                </c:pt>
                <c:pt idx="19566">
                  <c:v>1.4877299999999999E-4</c:v>
                </c:pt>
                <c:pt idx="19567">
                  <c:v>-4.3792700000000002E-3</c:v>
                </c:pt>
                <c:pt idx="19568">
                  <c:v>-2.48241E-3</c:v>
                </c:pt>
                <c:pt idx="19569">
                  <c:v>-5.6819899999999996E-3</c:v>
                </c:pt>
                <c:pt idx="19570">
                  <c:v>-4.9562499999999997E-3</c:v>
                </c:pt>
                <c:pt idx="19571">
                  <c:v>-7.3099100000000002E-3</c:v>
                </c:pt>
                <c:pt idx="19572">
                  <c:v>-4.4069299999999999E-3</c:v>
                </c:pt>
                <c:pt idx="19573">
                  <c:v>-4.7588300000000004E-3</c:v>
                </c:pt>
                <c:pt idx="19574">
                  <c:v>-5.2700000000000004E-3</c:v>
                </c:pt>
                <c:pt idx="19575">
                  <c:v>-3.58772E-3</c:v>
                </c:pt>
                <c:pt idx="19576">
                  <c:v>-1.05734E-2</c:v>
                </c:pt>
                <c:pt idx="19577">
                  <c:v>-1.42136E-2</c:v>
                </c:pt>
                <c:pt idx="19578">
                  <c:v>-1.06163E-2</c:v>
                </c:pt>
                <c:pt idx="19579">
                  <c:v>-9.6330600000000006E-3</c:v>
                </c:pt>
                <c:pt idx="19580">
                  <c:v>-6.8540600000000004E-3</c:v>
                </c:pt>
                <c:pt idx="19581">
                  <c:v>-7.2297999999999998E-3</c:v>
                </c:pt>
                <c:pt idx="19582">
                  <c:v>-7.3375699999999999E-3</c:v>
                </c:pt>
                <c:pt idx="19583">
                  <c:v>-9.3469599999999996E-3</c:v>
                </c:pt>
                <c:pt idx="19584">
                  <c:v>-9.7694400000000008E-3</c:v>
                </c:pt>
                <c:pt idx="19585">
                  <c:v>-8.0308900000000006E-3</c:v>
                </c:pt>
                <c:pt idx="19586">
                  <c:v>-1.3058699999999999E-2</c:v>
                </c:pt>
                <c:pt idx="19587">
                  <c:v>-9.8009099999999995E-3</c:v>
                </c:pt>
                <c:pt idx="19588">
                  <c:v>-1.3227499999999999E-3</c:v>
                </c:pt>
                <c:pt idx="19589">
                  <c:v>-1.3256100000000001E-3</c:v>
                </c:pt>
                <c:pt idx="19590">
                  <c:v>-7.2259899999999998E-3</c:v>
                </c:pt>
                <c:pt idx="19591">
                  <c:v>-4.46796E-3</c:v>
                </c:pt>
                <c:pt idx="19592">
                  <c:v>-9.6807500000000001E-3</c:v>
                </c:pt>
                <c:pt idx="19593">
                  <c:v>-6.9379799999999998E-3</c:v>
                </c:pt>
                <c:pt idx="19594">
                  <c:v>-6.7462900000000003E-3</c:v>
                </c:pt>
                <c:pt idx="19595">
                  <c:v>-1.0402700000000001E-2</c:v>
                </c:pt>
                <c:pt idx="19596">
                  <c:v>-7.0877099999999997E-3</c:v>
                </c:pt>
                <c:pt idx="19597">
                  <c:v>-8.1901600000000001E-3</c:v>
                </c:pt>
                <c:pt idx="19598">
                  <c:v>-1.10321E-2</c:v>
                </c:pt>
                <c:pt idx="19599">
                  <c:v>-7.3432899999999997E-3</c:v>
                </c:pt>
                <c:pt idx="19600">
                  <c:v>-7.0571899999999996E-3</c:v>
                </c:pt>
                <c:pt idx="19601">
                  <c:v>-7.7590899999999997E-3</c:v>
                </c:pt>
                <c:pt idx="19602">
                  <c:v>-8.7642699999999994E-3</c:v>
                </c:pt>
                <c:pt idx="19603">
                  <c:v>-1.43795E-2</c:v>
                </c:pt>
                <c:pt idx="19604">
                  <c:v>-1.1547099999999999E-2</c:v>
                </c:pt>
                <c:pt idx="19605">
                  <c:v>-6.61373E-3</c:v>
                </c:pt>
                <c:pt idx="19606">
                  <c:v>-9.0885199999999992E-3</c:v>
                </c:pt>
                <c:pt idx="19607">
                  <c:v>-6.7157700000000002E-3</c:v>
                </c:pt>
                <c:pt idx="19608">
                  <c:v>-8.0452000000000006E-3</c:v>
                </c:pt>
                <c:pt idx="19609">
                  <c:v>-8.7165799999999998E-3</c:v>
                </c:pt>
                <c:pt idx="19610">
                  <c:v>-8.1214900000000003E-3</c:v>
                </c:pt>
                <c:pt idx="19611">
                  <c:v>-8.3465599999999994E-3</c:v>
                </c:pt>
                <c:pt idx="19612">
                  <c:v>-6.3304900000000002E-3</c:v>
                </c:pt>
                <c:pt idx="19613">
                  <c:v>-5.2585599999999998E-3</c:v>
                </c:pt>
                <c:pt idx="19614">
                  <c:v>-6.66046E-3</c:v>
                </c:pt>
                <c:pt idx="19615">
                  <c:v>-3.2062499999999999E-3</c:v>
                </c:pt>
                <c:pt idx="19616">
                  <c:v>-7.4157700000000003E-3</c:v>
                </c:pt>
                <c:pt idx="19617">
                  <c:v>-4.6176899999999998E-3</c:v>
                </c:pt>
                <c:pt idx="19618">
                  <c:v>-5.4130599999999999E-3</c:v>
                </c:pt>
                <c:pt idx="19619">
                  <c:v>-2.2439999999999999E-3</c:v>
                </c:pt>
                <c:pt idx="19620">
                  <c:v>3.2997099999999998E-4</c:v>
                </c:pt>
                <c:pt idx="19621">
                  <c:v>1.01566E-3</c:v>
                </c:pt>
                <c:pt idx="19622">
                  <c:v>2.2764199999999999E-3</c:v>
                </c:pt>
                <c:pt idx="19623">
                  <c:v>6.0272199999999998E-4</c:v>
                </c:pt>
                <c:pt idx="19624">
                  <c:v>9.889600000000001E-4</c:v>
                </c:pt>
                <c:pt idx="19625">
                  <c:v>1.7738299999999999E-3</c:v>
                </c:pt>
                <c:pt idx="19626">
                  <c:v>2.8162E-3</c:v>
                </c:pt>
                <c:pt idx="19627">
                  <c:v>2.72274E-3</c:v>
                </c:pt>
                <c:pt idx="19628">
                  <c:v>-8.2397500000000001E-4</c:v>
                </c:pt>
                <c:pt idx="19629">
                  <c:v>-1.6431799999999999E-3</c:v>
                </c:pt>
                <c:pt idx="19630">
                  <c:v>-2.25925E-3</c:v>
                </c:pt>
                <c:pt idx="19631">
                  <c:v>-4.6720499999999996E-3</c:v>
                </c:pt>
                <c:pt idx="19632">
                  <c:v>-3.0002599999999998E-3</c:v>
                </c:pt>
                <c:pt idx="19633">
                  <c:v>-1.3647100000000001E-3</c:v>
                </c:pt>
                <c:pt idx="19634">
                  <c:v>-1.544E-3</c:v>
                </c:pt>
                <c:pt idx="19635">
                  <c:v>-1.47915E-3</c:v>
                </c:pt>
                <c:pt idx="19636">
                  <c:v>2.72751E-4</c:v>
                </c:pt>
                <c:pt idx="19637">
                  <c:v>-1.5392299999999999E-3</c:v>
                </c:pt>
                <c:pt idx="19638">
                  <c:v>-2.8696099999999999E-3</c:v>
                </c:pt>
                <c:pt idx="19639">
                  <c:v>-8.0480599999999992E-3</c:v>
                </c:pt>
                <c:pt idx="19640">
                  <c:v>-1.6441299999999999E-3</c:v>
                </c:pt>
                <c:pt idx="19641">
                  <c:v>9.4318400000000001E-4</c:v>
                </c:pt>
                <c:pt idx="19642">
                  <c:v>1.8281899999999999E-3</c:v>
                </c:pt>
                <c:pt idx="19643">
                  <c:v>6.2179599999999998E-3</c:v>
                </c:pt>
                <c:pt idx="19644">
                  <c:v>-1.7166100000000001E-4</c:v>
                </c:pt>
                <c:pt idx="19645">
                  <c:v>3.6706899999999999E-3</c:v>
                </c:pt>
                <c:pt idx="19646">
                  <c:v>6.7777599999999999E-3</c:v>
                </c:pt>
                <c:pt idx="19647">
                  <c:v>6.5545999999999998E-3</c:v>
                </c:pt>
                <c:pt idx="19648">
                  <c:v>4.4269599999999997E-3</c:v>
                </c:pt>
                <c:pt idx="19649">
                  <c:v>2.3784600000000002E-3</c:v>
                </c:pt>
                <c:pt idx="19650">
                  <c:v>2.33936E-3</c:v>
                </c:pt>
                <c:pt idx="19651">
                  <c:v>3.50666E-3</c:v>
                </c:pt>
                <c:pt idx="19652">
                  <c:v>1.60885E-3</c:v>
                </c:pt>
                <c:pt idx="19653">
                  <c:v>8.8100399999999999E-3</c:v>
                </c:pt>
                <c:pt idx="19654">
                  <c:v>8.2197199999999998E-3</c:v>
                </c:pt>
                <c:pt idx="19655">
                  <c:v>6.5135999999999996E-3</c:v>
                </c:pt>
                <c:pt idx="19656">
                  <c:v>1.8062600000000001E-3</c:v>
                </c:pt>
                <c:pt idx="19657">
                  <c:v>5.9995700000000001E-3</c:v>
                </c:pt>
                <c:pt idx="19658">
                  <c:v>7.5635900000000002E-3</c:v>
                </c:pt>
                <c:pt idx="19659">
                  <c:v>1.81007E-3</c:v>
                </c:pt>
                <c:pt idx="19660">
                  <c:v>8.3923299999999999E-4</c:v>
                </c:pt>
                <c:pt idx="19661">
                  <c:v>-2.7551699999999999E-3</c:v>
                </c:pt>
                <c:pt idx="19662">
                  <c:v>2.71797E-4</c:v>
                </c:pt>
                <c:pt idx="19663">
                  <c:v>-1.9178400000000001E-3</c:v>
                </c:pt>
                <c:pt idx="19664">
                  <c:v>3.9291400000000001E-4</c:v>
                </c:pt>
                <c:pt idx="19665">
                  <c:v>-7.1048700000000001E-3</c:v>
                </c:pt>
                <c:pt idx="19666">
                  <c:v>-7.2412500000000003E-3</c:v>
                </c:pt>
                <c:pt idx="19667">
                  <c:v>-9.6216200000000009E-3</c:v>
                </c:pt>
                <c:pt idx="19668">
                  <c:v>-8.3389299999999996E-3</c:v>
                </c:pt>
                <c:pt idx="19669">
                  <c:v>-9.6197100000000001E-3</c:v>
                </c:pt>
                <c:pt idx="19670">
                  <c:v>-1.47133E-2</c:v>
                </c:pt>
                <c:pt idx="19671">
                  <c:v>-1.23844E-2</c:v>
                </c:pt>
                <c:pt idx="19672">
                  <c:v>-1.8740699999999999E-2</c:v>
                </c:pt>
                <c:pt idx="19673">
                  <c:v>-1.5665100000000001E-2</c:v>
                </c:pt>
                <c:pt idx="19674">
                  <c:v>-2.26851E-2</c:v>
                </c:pt>
                <c:pt idx="19675">
                  <c:v>-2.2769000000000001E-2</c:v>
                </c:pt>
                <c:pt idx="19676">
                  <c:v>-1.8991500000000001E-2</c:v>
                </c:pt>
                <c:pt idx="19677">
                  <c:v>-1.8389699999999998E-2</c:v>
                </c:pt>
                <c:pt idx="19678">
                  <c:v>-1.46074E-2</c:v>
                </c:pt>
                <c:pt idx="19679">
                  <c:v>-1.1227600000000001E-2</c:v>
                </c:pt>
                <c:pt idx="19680">
                  <c:v>-1.18666E-2</c:v>
                </c:pt>
                <c:pt idx="19681">
                  <c:v>-1.47533E-2</c:v>
                </c:pt>
                <c:pt idx="19682">
                  <c:v>-1.28498E-2</c:v>
                </c:pt>
                <c:pt idx="19683">
                  <c:v>-1.1525199999999999E-2</c:v>
                </c:pt>
                <c:pt idx="19684">
                  <c:v>-5.2766799999999997E-3</c:v>
                </c:pt>
                <c:pt idx="19685">
                  <c:v>-4.3487500000000002E-3</c:v>
                </c:pt>
                <c:pt idx="19686">
                  <c:v>-4.5261399999999997E-3</c:v>
                </c:pt>
                <c:pt idx="19687">
                  <c:v>-7.63607E-3</c:v>
                </c:pt>
                <c:pt idx="19688">
                  <c:v>-6.1063799999999998E-3</c:v>
                </c:pt>
                <c:pt idx="19689">
                  <c:v>1.56689E-3</c:v>
                </c:pt>
                <c:pt idx="19690">
                  <c:v>-6.0176800000000003E-4</c:v>
                </c:pt>
                <c:pt idx="19691" formatCode="0.00E+00">
                  <c:v>2.5844600000000001E-4</c:v>
                </c:pt>
                <c:pt idx="19692">
                  <c:v>5.2709599999999999E-3</c:v>
                </c:pt>
                <c:pt idx="19693">
                  <c:v>2.28977E-3</c:v>
                </c:pt>
                <c:pt idx="19694">
                  <c:v>6.62994E-3</c:v>
                </c:pt>
                <c:pt idx="19695">
                  <c:v>2.43378E-3</c:v>
                </c:pt>
                <c:pt idx="19696">
                  <c:v>1.17188E-2</c:v>
                </c:pt>
                <c:pt idx="19697">
                  <c:v>1.39122E-2</c:v>
                </c:pt>
                <c:pt idx="19698">
                  <c:v>8.8272100000000003E-3</c:v>
                </c:pt>
                <c:pt idx="19699">
                  <c:v>1.37701E-2</c:v>
                </c:pt>
                <c:pt idx="19700">
                  <c:v>1.03512E-2</c:v>
                </c:pt>
                <c:pt idx="19701">
                  <c:v>1.2419700000000001E-2</c:v>
                </c:pt>
                <c:pt idx="19702">
                  <c:v>8.8338900000000005E-3</c:v>
                </c:pt>
                <c:pt idx="19703">
                  <c:v>8.4428799999999998E-3</c:v>
                </c:pt>
                <c:pt idx="19704">
                  <c:v>8.1777599999999992E-3</c:v>
                </c:pt>
                <c:pt idx="19705">
                  <c:v>1.2455900000000001E-2</c:v>
                </c:pt>
                <c:pt idx="19706">
                  <c:v>1.59416E-2</c:v>
                </c:pt>
                <c:pt idx="19707">
                  <c:v>1.02291E-2</c:v>
                </c:pt>
                <c:pt idx="19708">
                  <c:v>3.0965799999999998E-3</c:v>
                </c:pt>
                <c:pt idx="19709">
                  <c:v>2.8533899999999999E-3</c:v>
                </c:pt>
                <c:pt idx="19710">
                  <c:v>5.1927600000000003E-3</c:v>
                </c:pt>
                <c:pt idx="19711">
                  <c:v>1.3308499999999999E-2</c:v>
                </c:pt>
                <c:pt idx="19712">
                  <c:v>1.13735E-2</c:v>
                </c:pt>
                <c:pt idx="19713">
                  <c:v>4.1427599999999997E-3</c:v>
                </c:pt>
                <c:pt idx="19714">
                  <c:v>5.5589699999999999E-3</c:v>
                </c:pt>
                <c:pt idx="19715">
                  <c:v>7.6417899999999999E-3</c:v>
                </c:pt>
                <c:pt idx="19716">
                  <c:v>8.8577299999999994E-3</c:v>
                </c:pt>
                <c:pt idx="19717">
                  <c:v>1.08843E-2</c:v>
                </c:pt>
                <c:pt idx="19718">
                  <c:v>1.4103900000000001E-2</c:v>
                </c:pt>
                <c:pt idx="19719">
                  <c:v>1.5176800000000001E-2</c:v>
                </c:pt>
                <c:pt idx="19720">
                  <c:v>1.1897100000000001E-2</c:v>
                </c:pt>
                <c:pt idx="19721">
                  <c:v>1.15776E-2</c:v>
                </c:pt>
                <c:pt idx="19722">
                  <c:v>1.47352E-2</c:v>
                </c:pt>
                <c:pt idx="19723">
                  <c:v>1.5043300000000001E-2</c:v>
                </c:pt>
                <c:pt idx="19724">
                  <c:v>1.49479E-2</c:v>
                </c:pt>
                <c:pt idx="19725">
                  <c:v>1.0284400000000001E-2</c:v>
                </c:pt>
                <c:pt idx="19726">
                  <c:v>5.7611499999999996E-3</c:v>
                </c:pt>
                <c:pt idx="19727">
                  <c:v>3.9539299999999996E-3</c:v>
                </c:pt>
                <c:pt idx="19728">
                  <c:v>6.5765399999999996E-3</c:v>
                </c:pt>
                <c:pt idx="19729">
                  <c:v>7.0629100000000004E-3</c:v>
                </c:pt>
                <c:pt idx="19730">
                  <c:v>8.8968299999999997E-3</c:v>
                </c:pt>
                <c:pt idx="19731">
                  <c:v>4.8389399999999999E-3</c:v>
                </c:pt>
                <c:pt idx="19732">
                  <c:v>1.07384E-3</c:v>
                </c:pt>
                <c:pt idx="19733">
                  <c:v>-2.84195E-4</c:v>
                </c:pt>
                <c:pt idx="19734">
                  <c:v>-1.7356899999999999E-4</c:v>
                </c:pt>
                <c:pt idx="19735">
                  <c:v>1.60122E-3</c:v>
                </c:pt>
                <c:pt idx="19736">
                  <c:v>-1.6050299999999999E-3</c:v>
                </c:pt>
                <c:pt idx="19737">
                  <c:v>-2.3498500000000001E-3</c:v>
                </c:pt>
                <c:pt idx="19738">
                  <c:v>-5.4216400000000001E-3</c:v>
                </c:pt>
                <c:pt idx="19739">
                  <c:v>-7.8954699999999999E-3</c:v>
                </c:pt>
                <c:pt idx="19740">
                  <c:v>-7.5941100000000003E-3</c:v>
                </c:pt>
                <c:pt idx="19741">
                  <c:v>-6.3362100000000001E-3</c:v>
                </c:pt>
                <c:pt idx="19742">
                  <c:v>-9.2983200000000001E-4</c:v>
                </c:pt>
                <c:pt idx="19743">
                  <c:v>-6.3295399999999998E-3</c:v>
                </c:pt>
                <c:pt idx="19744">
                  <c:v>-4.03595E-3</c:v>
                </c:pt>
                <c:pt idx="19745">
                  <c:v>-6.7300800000000003E-3</c:v>
                </c:pt>
                <c:pt idx="19746">
                  <c:v>-5.7144199999999996E-3</c:v>
                </c:pt>
                <c:pt idx="19747">
                  <c:v>-7.6675400000000002E-4</c:v>
                </c:pt>
                <c:pt idx="19748">
                  <c:v>-6.1120999999999997E-3</c:v>
                </c:pt>
                <c:pt idx="19749">
                  <c:v>-3.0460399999999999E-3</c:v>
                </c:pt>
                <c:pt idx="19750">
                  <c:v>2.5405900000000001E-3</c:v>
                </c:pt>
                <c:pt idx="19751">
                  <c:v>-6.5612799999999996E-4</c:v>
                </c:pt>
                <c:pt idx="19752">
                  <c:v>1.40858E-3</c:v>
                </c:pt>
                <c:pt idx="19753">
                  <c:v>-1.9807800000000001E-3</c:v>
                </c:pt>
                <c:pt idx="19754">
                  <c:v>1.79291E-3</c:v>
                </c:pt>
                <c:pt idx="19755">
                  <c:v>3.76034E-3</c:v>
                </c:pt>
                <c:pt idx="19756" formatCode="0.00E+00">
                  <c:v>-9.0599099999999998E-5</c:v>
                </c:pt>
                <c:pt idx="19757">
                  <c:v>2.9363599999999998E-3</c:v>
                </c:pt>
                <c:pt idx="19758">
                  <c:v>1.36852E-3</c:v>
                </c:pt>
                <c:pt idx="19759">
                  <c:v>1.9989000000000001E-3</c:v>
                </c:pt>
                <c:pt idx="19760">
                  <c:v>4.6110200000000004E-3</c:v>
                </c:pt>
                <c:pt idx="19761">
                  <c:v>3.10802E-3</c:v>
                </c:pt>
                <c:pt idx="19762">
                  <c:v>9.90868E-4</c:v>
                </c:pt>
                <c:pt idx="19763">
                  <c:v>-2.8743699999999998E-3</c:v>
                </c:pt>
                <c:pt idx="19764">
                  <c:v>-4.1599300000000001E-3</c:v>
                </c:pt>
                <c:pt idx="19765">
                  <c:v>-2.3469900000000002E-3</c:v>
                </c:pt>
                <c:pt idx="19766">
                  <c:v>-8.7547299999999998E-4</c:v>
                </c:pt>
                <c:pt idx="19767" formatCode="0.00E+00">
                  <c:v>-2.97737E-3</c:v>
                </c:pt>
                <c:pt idx="19768">
                  <c:v>1.99318E-4</c:v>
                </c:pt>
                <c:pt idx="19769">
                  <c:v>-3.0450799999999999E-3</c:v>
                </c:pt>
                <c:pt idx="19770">
                  <c:v>-3.2882699999999998E-3</c:v>
                </c:pt>
                <c:pt idx="19771">
                  <c:v>-4.8055600000000004E-3</c:v>
                </c:pt>
                <c:pt idx="19772">
                  <c:v>-3.9319999999999997E-3</c:v>
                </c:pt>
                <c:pt idx="19773">
                  <c:v>-6.7005199999999997E-3</c:v>
                </c:pt>
                <c:pt idx="19774">
                  <c:v>-6.33812E-3</c:v>
                </c:pt>
                <c:pt idx="19775">
                  <c:v>-7.5864799999999996E-3</c:v>
                </c:pt>
                <c:pt idx="19776">
                  <c:v>-2.9191999999999998E-3</c:v>
                </c:pt>
                <c:pt idx="19777">
                  <c:v>-2.5205599999999998E-3</c:v>
                </c:pt>
                <c:pt idx="19778">
                  <c:v>-2.7732799999999999E-3</c:v>
                </c:pt>
                <c:pt idx="19779">
                  <c:v>-7.2231300000000003E-3</c:v>
                </c:pt>
                <c:pt idx="19780">
                  <c:v>-8.10051E-3</c:v>
                </c:pt>
                <c:pt idx="19781">
                  <c:v>-8.9540499999999999E-3</c:v>
                </c:pt>
                <c:pt idx="19782">
                  <c:v>-1.00946E-2</c:v>
                </c:pt>
                <c:pt idx="19783">
                  <c:v>-1.1894200000000001E-2</c:v>
                </c:pt>
                <c:pt idx="19784">
                  <c:v>-8.5248900000000002E-3</c:v>
                </c:pt>
                <c:pt idx="19785">
                  <c:v>-1.1716799999999999E-2</c:v>
                </c:pt>
                <c:pt idx="19786">
                  <c:v>-1.1284799999999999E-2</c:v>
                </c:pt>
                <c:pt idx="19787">
                  <c:v>-9.6893299999999995E-3</c:v>
                </c:pt>
                <c:pt idx="19788">
                  <c:v>-1.19638E-2</c:v>
                </c:pt>
                <c:pt idx="19789">
                  <c:v>-1.12123E-2</c:v>
                </c:pt>
                <c:pt idx="19790">
                  <c:v>-1.25504E-2</c:v>
                </c:pt>
                <c:pt idx="19791">
                  <c:v>-1.6472799999999999E-2</c:v>
                </c:pt>
                <c:pt idx="19792">
                  <c:v>-2.1372800000000001E-2</c:v>
                </c:pt>
                <c:pt idx="19793">
                  <c:v>-1.8148399999999999E-2</c:v>
                </c:pt>
                <c:pt idx="19794">
                  <c:v>-2.0133000000000002E-2</c:v>
                </c:pt>
                <c:pt idx="19795">
                  <c:v>-1.80635E-2</c:v>
                </c:pt>
                <c:pt idx="19796">
                  <c:v>-2.0695700000000001E-2</c:v>
                </c:pt>
                <c:pt idx="19797">
                  <c:v>-1.8552800000000001E-2</c:v>
                </c:pt>
                <c:pt idx="19798">
                  <c:v>-1.50423E-2</c:v>
                </c:pt>
                <c:pt idx="19799">
                  <c:v>-1.2811700000000001E-2</c:v>
                </c:pt>
                <c:pt idx="19800">
                  <c:v>-1.49403E-2</c:v>
                </c:pt>
                <c:pt idx="19801">
                  <c:v>-1.7767000000000002E-2</c:v>
                </c:pt>
                <c:pt idx="19802">
                  <c:v>-1.48287E-2</c:v>
                </c:pt>
                <c:pt idx="19803">
                  <c:v>-1.10102E-2</c:v>
                </c:pt>
                <c:pt idx="19804">
                  <c:v>-5.3558299999999998E-3</c:v>
                </c:pt>
                <c:pt idx="19805">
                  <c:v>-7.9164500000000002E-3</c:v>
                </c:pt>
                <c:pt idx="19806">
                  <c:v>-7.93839E-3</c:v>
                </c:pt>
                <c:pt idx="19807">
                  <c:v>-7.4062299999999998E-3</c:v>
                </c:pt>
                <c:pt idx="19808">
                  <c:v>-3.1328200000000001E-3</c:v>
                </c:pt>
                <c:pt idx="19809">
                  <c:v>-8.0013299999999996E-4</c:v>
                </c:pt>
                <c:pt idx="19810" formatCode="0.00E+00">
                  <c:v>4.5776399999999998E-5</c:v>
                </c:pt>
                <c:pt idx="19811">
                  <c:v>-9.2124899999999996E-4</c:v>
                </c:pt>
                <c:pt idx="19812">
                  <c:v>-1.9989000000000001E-3</c:v>
                </c:pt>
                <c:pt idx="19813" formatCode="0.00E+00">
                  <c:v>-9.6321099999999995E-5</c:v>
                </c:pt>
                <c:pt idx="19814">
                  <c:v>-3.9672900000000002E-4</c:v>
                </c:pt>
                <c:pt idx="19815">
                  <c:v>-3.0279199999999999E-3</c:v>
                </c:pt>
                <c:pt idx="19816">
                  <c:v>-6.1140099999999996E-3</c:v>
                </c:pt>
                <c:pt idx="19817">
                  <c:v>-4.8932999999999997E-3</c:v>
                </c:pt>
                <c:pt idx="19818">
                  <c:v>-4.4670100000000004E-3</c:v>
                </c:pt>
                <c:pt idx="19819">
                  <c:v>-4.40311E-3</c:v>
                </c:pt>
                <c:pt idx="19820">
                  <c:v>-3.9901700000000003E-3</c:v>
                </c:pt>
                <c:pt idx="19821">
                  <c:v>-2.0685199999999999E-3</c:v>
                </c:pt>
                <c:pt idx="19822">
                  <c:v>-3.3264200000000001E-3</c:v>
                </c:pt>
                <c:pt idx="19823">
                  <c:v>-7.2145500000000001E-3</c:v>
                </c:pt>
                <c:pt idx="19824">
                  <c:v>-7.6284400000000002E-3</c:v>
                </c:pt>
                <c:pt idx="19825">
                  <c:v>-4.4241000000000003E-3</c:v>
                </c:pt>
                <c:pt idx="19826">
                  <c:v>-3.8719200000000002E-4</c:v>
                </c:pt>
                <c:pt idx="19827">
                  <c:v>-1.55354E-3</c:v>
                </c:pt>
                <c:pt idx="19828">
                  <c:v>-4.7492999999999998E-4</c:v>
                </c:pt>
                <c:pt idx="19829">
                  <c:v>-7.8773500000000002E-4</c:v>
                </c:pt>
                <c:pt idx="19830">
                  <c:v>-4.31061E-4</c:v>
                </c:pt>
                <c:pt idx="19831">
                  <c:v>1.1158E-4</c:v>
                </c:pt>
                <c:pt idx="19832" formatCode="0.00E+00">
                  <c:v>-8.1996900000000008E-3</c:v>
                </c:pt>
                <c:pt idx="19833">
                  <c:v>-8.0308900000000006E-3</c:v>
                </c:pt>
                <c:pt idx="19834">
                  <c:v>-4.2467099999999999E-3</c:v>
                </c:pt>
                <c:pt idx="19835">
                  <c:v>-1.67847E-3</c:v>
                </c:pt>
                <c:pt idx="19836">
                  <c:v>-4.9800900000000004E-3</c:v>
                </c:pt>
                <c:pt idx="19837">
                  <c:v>-9.9754300000000004E-4</c:v>
                </c:pt>
                <c:pt idx="19838">
                  <c:v>9.8037699999999994E-4</c:v>
                </c:pt>
                <c:pt idx="19839">
                  <c:v>-1.2970000000000001E-4</c:v>
                </c:pt>
                <c:pt idx="19840">
                  <c:v>1.9931800000000002E-3</c:v>
                </c:pt>
                <c:pt idx="19841">
                  <c:v>-1.0681200000000001E-4</c:v>
                </c:pt>
                <c:pt idx="19842">
                  <c:v>8.32748E-3</c:v>
                </c:pt>
                <c:pt idx="19843">
                  <c:v>5.1097900000000003E-3</c:v>
                </c:pt>
                <c:pt idx="19844">
                  <c:v>1.8796900000000001E-3</c:v>
                </c:pt>
                <c:pt idx="19845">
                  <c:v>3.6220599999999999E-3</c:v>
                </c:pt>
                <c:pt idx="19846">
                  <c:v>6.5622299999999996E-3</c:v>
                </c:pt>
                <c:pt idx="19847">
                  <c:v>1.0824200000000001E-2</c:v>
                </c:pt>
                <c:pt idx="19848">
                  <c:v>2.6350000000000002E-3</c:v>
                </c:pt>
                <c:pt idx="19849">
                  <c:v>-2.7446699999999998E-3</c:v>
                </c:pt>
                <c:pt idx="19850">
                  <c:v>-2.5901800000000001E-3</c:v>
                </c:pt>
                <c:pt idx="19851">
                  <c:v>3.1127899999999998E-3</c:v>
                </c:pt>
                <c:pt idx="19852">
                  <c:v>3.9978000000000001E-3</c:v>
                </c:pt>
                <c:pt idx="19853">
                  <c:v>4.2610199999999999E-3</c:v>
                </c:pt>
                <c:pt idx="19854">
                  <c:v>8.7833400000000004E-4</c:v>
                </c:pt>
                <c:pt idx="19855">
                  <c:v>-1.62411E-3</c:v>
                </c:pt>
                <c:pt idx="19856">
                  <c:v>-3.7384000000000001E-4</c:v>
                </c:pt>
                <c:pt idx="19857">
                  <c:v>-1.8224700000000001E-3</c:v>
                </c:pt>
                <c:pt idx="19858">
                  <c:v>-5.9156399999999998E-3</c:v>
                </c:pt>
                <c:pt idx="19859">
                  <c:v>-3.8309099999999999E-3</c:v>
                </c:pt>
                <c:pt idx="19860">
                  <c:v>-4.70543E-3</c:v>
                </c:pt>
                <c:pt idx="19861">
                  <c:v>-3.7822699999999999E-3</c:v>
                </c:pt>
                <c:pt idx="19862">
                  <c:v>-6.4153700000000001E-3</c:v>
                </c:pt>
                <c:pt idx="19863">
                  <c:v>-8.9168500000000003E-4</c:v>
                </c:pt>
                <c:pt idx="19864">
                  <c:v>-1.3427700000000001E-3</c:v>
                </c:pt>
                <c:pt idx="19865">
                  <c:v>-3.9749099999999999E-3</c:v>
                </c:pt>
                <c:pt idx="19866">
                  <c:v>-7.49397E-3</c:v>
                </c:pt>
                <c:pt idx="19867">
                  <c:v>-2.0074799999999999E-3</c:v>
                </c:pt>
                <c:pt idx="19868">
                  <c:v>-1.441E-3</c:v>
                </c:pt>
                <c:pt idx="19869">
                  <c:v>-5.6552900000000005E-4</c:v>
                </c:pt>
                <c:pt idx="19870">
                  <c:v>4.9591100000000003E-4</c:v>
                </c:pt>
                <c:pt idx="19871">
                  <c:v>-1.1062599999999999E-4</c:v>
                </c:pt>
                <c:pt idx="19872">
                  <c:v>4.0492999999999996E-3</c:v>
                </c:pt>
                <c:pt idx="19873">
                  <c:v>3.6230099999999999E-3</c:v>
                </c:pt>
                <c:pt idx="19874">
                  <c:v>3.7727400000000001E-3</c:v>
                </c:pt>
                <c:pt idx="19875">
                  <c:v>6.5803499999999996E-4</c:v>
                </c:pt>
                <c:pt idx="19876">
                  <c:v>5.3558299999999998E-3</c:v>
                </c:pt>
                <c:pt idx="19877">
                  <c:v>1.8787400000000001E-4</c:v>
                </c:pt>
                <c:pt idx="19878">
                  <c:v>4.7683700000000001E-3</c:v>
                </c:pt>
                <c:pt idx="19879">
                  <c:v>2.0752000000000001E-3</c:v>
                </c:pt>
                <c:pt idx="19880">
                  <c:v>8.7966899999999994E-3</c:v>
                </c:pt>
                <c:pt idx="19881">
                  <c:v>4.3506600000000001E-3</c:v>
                </c:pt>
                <c:pt idx="19882">
                  <c:v>3.3655199999999999E-3</c:v>
                </c:pt>
                <c:pt idx="19883">
                  <c:v>6.3934300000000003E-3</c:v>
                </c:pt>
                <c:pt idx="19884">
                  <c:v>4.11987E-4</c:v>
                </c:pt>
                <c:pt idx="19885">
                  <c:v>5.5780400000000003E-3</c:v>
                </c:pt>
                <c:pt idx="19886">
                  <c:v>7.5321199999999998E-3</c:v>
                </c:pt>
                <c:pt idx="19887">
                  <c:v>1.7225299999999999E-2</c:v>
                </c:pt>
                <c:pt idx="19888">
                  <c:v>1.30939E-2</c:v>
                </c:pt>
                <c:pt idx="19889">
                  <c:v>9.4041799999999998E-3</c:v>
                </c:pt>
                <c:pt idx="19890">
                  <c:v>9.2134499999999998E-3</c:v>
                </c:pt>
                <c:pt idx="19891">
                  <c:v>8.9492800000000004E-3</c:v>
                </c:pt>
                <c:pt idx="19892">
                  <c:v>3.1013500000000001E-3</c:v>
                </c:pt>
                <c:pt idx="19893">
                  <c:v>-1.57833E-3</c:v>
                </c:pt>
                <c:pt idx="19894">
                  <c:v>4.2629199999999999E-4</c:v>
                </c:pt>
                <c:pt idx="19895">
                  <c:v>5.5808999999999997E-3</c:v>
                </c:pt>
                <c:pt idx="19896">
                  <c:v>7.2030999999999996E-3</c:v>
                </c:pt>
                <c:pt idx="19897">
                  <c:v>9.6454599999999998E-3</c:v>
                </c:pt>
                <c:pt idx="19898">
                  <c:v>1.2400599999999999E-2</c:v>
                </c:pt>
                <c:pt idx="19899">
                  <c:v>1.14956E-2</c:v>
                </c:pt>
                <c:pt idx="19900">
                  <c:v>9.3870199999999994E-3</c:v>
                </c:pt>
                <c:pt idx="19901">
                  <c:v>9.8476399999999995E-3</c:v>
                </c:pt>
                <c:pt idx="19902">
                  <c:v>9.5634499999999994E-3</c:v>
                </c:pt>
                <c:pt idx="19903">
                  <c:v>7.4253100000000001E-3</c:v>
                </c:pt>
                <c:pt idx="19904">
                  <c:v>7.6427500000000002E-3</c:v>
                </c:pt>
                <c:pt idx="19905">
                  <c:v>1.21326E-2</c:v>
                </c:pt>
                <c:pt idx="19906">
                  <c:v>1.3710999999999999E-2</c:v>
                </c:pt>
                <c:pt idx="19907">
                  <c:v>1.0939600000000001E-2</c:v>
                </c:pt>
                <c:pt idx="19908">
                  <c:v>8.8691699999999991E-3</c:v>
                </c:pt>
                <c:pt idx="19909">
                  <c:v>1.0273900000000001E-2</c:v>
                </c:pt>
                <c:pt idx="19910">
                  <c:v>1.08805E-2</c:v>
                </c:pt>
                <c:pt idx="19911">
                  <c:v>1.06459E-2</c:v>
                </c:pt>
                <c:pt idx="19912">
                  <c:v>6.0291299999999997E-3</c:v>
                </c:pt>
                <c:pt idx="19913">
                  <c:v>8.8520100000000004E-3</c:v>
                </c:pt>
                <c:pt idx="19914">
                  <c:v>9.8047299999999993E-3</c:v>
                </c:pt>
                <c:pt idx="19915">
                  <c:v>7.4405699999999996E-3</c:v>
                </c:pt>
                <c:pt idx="19916">
                  <c:v>7.1373000000000001E-3</c:v>
                </c:pt>
                <c:pt idx="19917">
                  <c:v>8.1501000000000004E-3</c:v>
                </c:pt>
                <c:pt idx="19918">
                  <c:v>7.7419300000000002E-3</c:v>
                </c:pt>
                <c:pt idx="19919">
                  <c:v>6.5402999999999998E-3</c:v>
                </c:pt>
                <c:pt idx="19920">
                  <c:v>2.8142900000000001E-3</c:v>
                </c:pt>
                <c:pt idx="19921">
                  <c:v>2.20966E-3</c:v>
                </c:pt>
                <c:pt idx="19922">
                  <c:v>2.8390899999999998E-3</c:v>
                </c:pt>
                <c:pt idx="19923">
                  <c:v>2.4700199999999999E-3</c:v>
                </c:pt>
                <c:pt idx="19924">
                  <c:v>3.34644E-3</c:v>
                </c:pt>
                <c:pt idx="19925">
                  <c:v>2.4099299999999998E-3</c:v>
                </c:pt>
                <c:pt idx="19926">
                  <c:v>3.16906E-3</c:v>
                </c:pt>
                <c:pt idx="19927">
                  <c:v>6.6680899999999998E-3</c:v>
                </c:pt>
                <c:pt idx="19928">
                  <c:v>5.87368E-3</c:v>
                </c:pt>
                <c:pt idx="19929">
                  <c:v>1.3465899999999999E-3</c:v>
                </c:pt>
                <c:pt idx="19930">
                  <c:v>-3.1375899999999999E-4</c:v>
                </c:pt>
                <c:pt idx="19931">
                  <c:v>-2.0599400000000001E-4</c:v>
                </c:pt>
                <c:pt idx="19932">
                  <c:v>-8.1253100000000002E-4</c:v>
                </c:pt>
                <c:pt idx="19933">
                  <c:v>1.12915E-3</c:v>
                </c:pt>
                <c:pt idx="19934">
                  <c:v>2.7942700000000002E-3</c:v>
                </c:pt>
                <c:pt idx="19935">
                  <c:v>5.2947999999999997E-3</c:v>
                </c:pt>
                <c:pt idx="19936">
                  <c:v>3.7765500000000002E-4</c:v>
                </c:pt>
                <c:pt idx="19937">
                  <c:v>2.23923E-3</c:v>
                </c:pt>
                <c:pt idx="19938">
                  <c:v>2.1381400000000002E-3</c:v>
                </c:pt>
                <c:pt idx="19939">
                  <c:v>3.4980800000000002E-3</c:v>
                </c:pt>
                <c:pt idx="19940">
                  <c:v>-1.2149800000000001E-3</c:v>
                </c:pt>
                <c:pt idx="19941">
                  <c:v>-4.3258699999999999E-3</c:v>
                </c:pt>
                <c:pt idx="19942">
                  <c:v>-6.5059699999999998E-3</c:v>
                </c:pt>
                <c:pt idx="19943">
                  <c:v>-9.9210700000000006E-3</c:v>
                </c:pt>
                <c:pt idx="19944">
                  <c:v>-4.6434400000000004E-3</c:v>
                </c:pt>
                <c:pt idx="19945">
                  <c:v>-4.6358099999999998E-3</c:v>
                </c:pt>
                <c:pt idx="19946">
                  <c:v>-8.1014599999999996E-3</c:v>
                </c:pt>
                <c:pt idx="19947">
                  <c:v>-4.3268200000000003E-3</c:v>
                </c:pt>
                <c:pt idx="19948">
                  <c:v>-2.2468599999999998E-3</c:v>
                </c:pt>
                <c:pt idx="19949">
                  <c:v>-2.22588E-3</c:v>
                </c:pt>
                <c:pt idx="19950">
                  <c:v>-5.86128E-3</c:v>
                </c:pt>
                <c:pt idx="19951">
                  <c:v>-6.5727199999999998E-3</c:v>
                </c:pt>
                <c:pt idx="19952">
                  <c:v>-5.9862099999999996E-3</c:v>
                </c:pt>
                <c:pt idx="19953">
                  <c:v>-7.2126400000000002E-3</c:v>
                </c:pt>
                <c:pt idx="19954">
                  <c:v>-8.3999599999999997E-3</c:v>
                </c:pt>
                <c:pt idx="19955">
                  <c:v>-6.51455E-3</c:v>
                </c:pt>
                <c:pt idx="19956">
                  <c:v>-3.7107500000000001E-3</c:v>
                </c:pt>
                <c:pt idx="19957">
                  <c:v>-3.1509400000000001E-3</c:v>
                </c:pt>
                <c:pt idx="19958">
                  <c:v>-4.35638E-3</c:v>
                </c:pt>
                <c:pt idx="19959">
                  <c:v>4.3010699999999999E-4</c:v>
                </c:pt>
                <c:pt idx="19960">
                  <c:v>1.94359E-3</c:v>
                </c:pt>
                <c:pt idx="19961">
                  <c:v>5.8679600000000002E-3</c:v>
                </c:pt>
                <c:pt idx="19962">
                  <c:v>8.6879700000000004E-4</c:v>
                </c:pt>
                <c:pt idx="19963">
                  <c:v>2.8209699999999999E-3</c:v>
                </c:pt>
                <c:pt idx="19964">
                  <c:v>8.8901499999999994E-3</c:v>
                </c:pt>
                <c:pt idx="19965">
                  <c:v>5.9480699999999997E-3</c:v>
                </c:pt>
                <c:pt idx="19966">
                  <c:v>7.5292600000000003E-3</c:v>
                </c:pt>
                <c:pt idx="19967">
                  <c:v>4.5061099999999998E-3</c:v>
                </c:pt>
                <c:pt idx="19968">
                  <c:v>1.09978E-2</c:v>
                </c:pt>
                <c:pt idx="19969">
                  <c:v>4.6138799999999999E-3</c:v>
                </c:pt>
                <c:pt idx="19970">
                  <c:v>2.5272400000000002E-4</c:v>
                </c:pt>
                <c:pt idx="19971">
                  <c:v>6.8149600000000001E-3</c:v>
                </c:pt>
                <c:pt idx="19972">
                  <c:v>5.76591E-3</c:v>
                </c:pt>
                <c:pt idx="19973">
                  <c:v>1.7252000000000001E-3</c:v>
                </c:pt>
                <c:pt idx="19974">
                  <c:v>2.32697E-4</c:v>
                </c:pt>
                <c:pt idx="19975">
                  <c:v>4.2648299999999998E-3</c:v>
                </c:pt>
                <c:pt idx="19976">
                  <c:v>2.6483499999999998E-3</c:v>
                </c:pt>
                <c:pt idx="19977">
                  <c:v>4.0388100000000003E-3</c:v>
                </c:pt>
                <c:pt idx="19978">
                  <c:v>3.4713700000000002E-4</c:v>
                </c:pt>
                <c:pt idx="19979">
                  <c:v>2.2306399999999999E-3</c:v>
                </c:pt>
                <c:pt idx="19980">
                  <c:v>1.84727E-3</c:v>
                </c:pt>
                <c:pt idx="19981">
                  <c:v>1.37329E-4</c:v>
                </c:pt>
                <c:pt idx="19982">
                  <c:v>4.2190600000000002E-3</c:v>
                </c:pt>
                <c:pt idx="19983">
                  <c:v>9.81331E-4</c:v>
                </c:pt>
                <c:pt idx="19984">
                  <c:v>-2.3870499999999999E-3</c:v>
                </c:pt>
                <c:pt idx="19985">
                  <c:v>2.0504E-4</c:v>
                </c:pt>
                <c:pt idx="19986">
                  <c:v>6.4592399999999998E-3</c:v>
                </c:pt>
                <c:pt idx="19987">
                  <c:v>7.5197199999999997E-3</c:v>
                </c:pt>
                <c:pt idx="19988">
                  <c:v>7.5149500000000003E-3</c:v>
                </c:pt>
                <c:pt idx="19989">
                  <c:v>8.1205400000000007E-3</c:v>
                </c:pt>
                <c:pt idx="19990">
                  <c:v>6.4401600000000003E-3</c:v>
                </c:pt>
                <c:pt idx="19991">
                  <c:v>7.2746299999999998E-3</c:v>
                </c:pt>
                <c:pt idx="19992">
                  <c:v>8.8787099999999997E-3</c:v>
                </c:pt>
                <c:pt idx="19993">
                  <c:v>7.8306199999999999E-3</c:v>
                </c:pt>
                <c:pt idx="19994">
                  <c:v>1.04923E-2</c:v>
                </c:pt>
                <c:pt idx="19995">
                  <c:v>1.0377900000000001E-2</c:v>
                </c:pt>
                <c:pt idx="19996">
                  <c:v>1.0602E-2</c:v>
                </c:pt>
                <c:pt idx="19997">
                  <c:v>6.49834E-3</c:v>
                </c:pt>
                <c:pt idx="19998">
                  <c:v>5.0773600000000004E-3</c:v>
                </c:pt>
                <c:pt idx="19999">
                  <c:v>1.0669700000000001E-2</c:v>
                </c:pt>
                <c:pt idx="20000">
                  <c:v>8.4962800000000002E-3</c:v>
                </c:pt>
                <c:pt idx="20001">
                  <c:v>8.6612700000000004E-3</c:v>
                </c:pt>
                <c:pt idx="20002">
                  <c:v>8.5344300000000008E-3</c:v>
                </c:pt>
                <c:pt idx="20003">
                  <c:v>1.01805E-2</c:v>
                </c:pt>
                <c:pt idx="20004">
                  <c:v>1.33791E-2</c:v>
                </c:pt>
                <c:pt idx="20005">
                  <c:v>1.19715E-2</c:v>
                </c:pt>
                <c:pt idx="20006">
                  <c:v>1.6217200000000001E-2</c:v>
                </c:pt>
                <c:pt idx="20007">
                  <c:v>1.23444E-2</c:v>
                </c:pt>
                <c:pt idx="20008">
                  <c:v>1.23386E-2</c:v>
                </c:pt>
                <c:pt idx="20009">
                  <c:v>9.3221699999999994E-3</c:v>
                </c:pt>
                <c:pt idx="20010">
                  <c:v>1.12782E-2</c:v>
                </c:pt>
                <c:pt idx="20011">
                  <c:v>1.70574E-2</c:v>
                </c:pt>
                <c:pt idx="20012">
                  <c:v>1.7219499999999999E-2</c:v>
                </c:pt>
                <c:pt idx="20013">
                  <c:v>1.0658300000000001E-2</c:v>
                </c:pt>
                <c:pt idx="20014">
                  <c:v>8.5611300000000001E-3</c:v>
                </c:pt>
                <c:pt idx="20015">
                  <c:v>7.7400200000000002E-3</c:v>
                </c:pt>
                <c:pt idx="20016">
                  <c:v>9.3927400000000001E-3</c:v>
                </c:pt>
                <c:pt idx="20017">
                  <c:v>3.3893600000000001E-3</c:v>
                </c:pt>
                <c:pt idx="20018">
                  <c:v>3.9081599999999999E-3</c:v>
                </c:pt>
                <c:pt idx="20019">
                  <c:v>4.12941E-3</c:v>
                </c:pt>
                <c:pt idx="20020">
                  <c:v>4.7044799999999996E-3</c:v>
                </c:pt>
                <c:pt idx="20021">
                  <c:v>6.9122300000000001E-3</c:v>
                </c:pt>
                <c:pt idx="20022">
                  <c:v>8.9893300000000002E-3</c:v>
                </c:pt>
                <c:pt idx="20023">
                  <c:v>9.4013199999999995E-3</c:v>
                </c:pt>
                <c:pt idx="20024">
                  <c:v>5.1469799999999998E-3</c:v>
                </c:pt>
                <c:pt idx="20025">
                  <c:v>-2.13623E-4</c:v>
                </c:pt>
                <c:pt idx="20026">
                  <c:v>1.08242E-3</c:v>
                </c:pt>
                <c:pt idx="20027">
                  <c:v>-1.01757E-3</c:v>
                </c:pt>
                <c:pt idx="20028">
                  <c:v>7.7915199999999997E-4</c:v>
                </c:pt>
                <c:pt idx="20029">
                  <c:v>2.7809100000000002E-3</c:v>
                </c:pt>
                <c:pt idx="20030">
                  <c:v>3.4322699999999999E-3</c:v>
                </c:pt>
                <c:pt idx="20031">
                  <c:v>4.6796800000000003E-3</c:v>
                </c:pt>
                <c:pt idx="20032">
                  <c:v>-2.1877300000000001E-3</c:v>
                </c:pt>
                <c:pt idx="20033">
                  <c:v>2.2964499999999998E-3</c:v>
                </c:pt>
                <c:pt idx="20034">
                  <c:v>8.2702599999999998E-3</c:v>
                </c:pt>
                <c:pt idx="20035">
                  <c:v>4.5976599999999999E-3</c:v>
                </c:pt>
                <c:pt idx="20036">
                  <c:v>8.8214900000000004E-4</c:v>
                </c:pt>
                <c:pt idx="20037">
                  <c:v>-2.4557099999999998E-3</c:v>
                </c:pt>
                <c:pt idx="20038">
                  <c:v>4.0435800000000001E-4</c:v>
                </c:pt>
                <c:pt idx="20039">
                  <c:v>2.19345E-3</c:v>
                </c:pt>
                <c:pt idx="20040">
                  <c:v>8.4905599999999994E-3</c:v>
                </c:pt>
                <c:pt idx="20041">
                  <c:v>6.7119600000000003E-3</c:v>
                </c:pt>
                <c:pt idx="20042">
                  <c:v>7.6427500000000002E-3</c:v>
                </c:pt>
                <c:pt idx="20043">
                  <c:v>1.37329E-4</c:v>
                </c:pt>
                <c:pt idx="20044">
                  <c:v>2.72751E-4</c:v>
                </c:pt>
                <c:pt idx="20045">
                  <c:v>-2.7504000000000001E-3</c:v>
                </c:pt>
                <c:pt idx="20046">
                  <c:v>-2.4318699999999999E-4</c:v>
                </c:pt>
                <c:pt idx="20047">
                  <c:v>-4.5213700000000002E-3</c:v>
                </c:pt>
                <c:pt idx="20048">
                  <c:v>-3.0155199999999998E-3</c:v>
                </c:pt>
                <c:pt idx="20049">
                  <c:v>-2.1743800000000001E-3</c:v>
                </c:pt>
                <c:pt idx="20050">
                  <c:v>-3.6096600000000002E-3</c:v>
                </c:pt>
                <c:pt idx="20051">
                  <c:v>4.5337700000000003E-3</c:v>
                </c:pt>
                <c:pt idx="20052">
                  <c:v>5.1040599999999997E-3</c:v>
                </c:pt>
                <c:pt idx="20053">
                  <c:v>7.1020099999999997E-3</c:v>
                </c:pt>
                <c:pt idx="20054">
                  <c:v>1.8911399999999999E-3</c:v>
                </c:pt>
                <c:pt idx="20055">
                  <c:v>-5.5923500000000003E-3</c:v>
                </c:pt>
                <c:pt idx="20056">
                  <c:v>-2.16293E-3</c:v>
                </c:pt>
                <c:pt idx="20057">
                  <c:v>-1.0843300000000001E-3</c:v>
                </c:pt>
                <c:pt idx="20058">
                  <c:v>1.00136E-4</c:v>
                </c:pt>
                <c:pt idx="20059">
                  <c:v>3.0508000000000002E-3</c:v>
                </c:pt>
                <c:pt idx="20060">
                  <c:v>3.45612E-3</c:v>
                </c:pt>
                <c:pt idx="20061">
                  <c:v>6.9904299999999997E-3</c:v>
                </c:pt>
                <c:pt idx="20062">
                  <c:v>7.1668599999999997E-3</c:v>
                </c:pt>
                <c:pt idx="20063">
                  <c:v>1.19801E-2</c:v>
                </c:pt>
                <c:pt idx="20064">
                  <c:v>1.29099E-2</c:v>
                </c:pt>
                <c:pt idx="20065">
                  <c:v>1.08976E-2</c:v>
                </c:pt>
                <c:pt idx="20066">
                  <c:v>9.0093599999999992E-3</c:v>
                </c:pt>
                <c:pt idx="20067">
                  <c:v>1.09739E-2</c:v>
                </c:pt>
                <c:pt idx="20068">
                  <c:v>1.0807000000000001E-2</c:v>
                </c:pt>
                <c:pt idx="20069">
                  <c:v>1.12801E-2</c:v>
                </c:pt>
                <c:pt idx="20070">
                  <c:v>1.42498E-2</c:v>
                </c:pt>
                <c:pt idx="20071">
                  <c:v>8.66222E-3</c:v>
                </c:pt>
                <c:pt idx="20072">
                  <c:v>8.3694500000000005E-3</c:v>
                </c:pt>
                <c:pt idx="20073">
                  <c:v>1.25294E-2</c:v>
                </c:pt>
                <c:pt idx="20074">
                  <c:v>1.0820400000000001E-2</c:v>
                </c:pt>
                <c:pt idx="20075">
                  <c:v>1.5288400000000001E-2</c:v>
                </c:pt>
                <c:pt idx="20076">
                  <c:v>1.14193E-2</c:v>
                </c:pt>
                <c:pt idx="20077">
                  <c:v>1.0183299999999999E-2</c:v>
                </c:pt>
                <c:pt idx="20078">
                  <c:v>6.8893399999999999E-3</c:v>
                </c:pt>
                <c:pt idx="20079">
                  <c:v>9.7684899999999995E-3</c:v>
                </c:pt>
                <c:pt idx="20080">
                  <c:v>5.93853E-3</c:v>
                </c:pt>
                <c:pt idx="20081">
                  <c:v>2.0265600000000002E-3</c:v>
                </c:pt>
                <c:pt idx="20082">
                  <c:v>5.7697299999999998E-3</c:v>
                </c:pt>
                <c:pt idx="20083">
                  <c:v>1.2023900000000001E-2</c:v>
                </c:pt>
                <c:pt idx="20084">
                  <c:v>1.3743399999999999E-2</c:v>
                </c:pt>
                <c:pt idx="20085">
                  <c:v>1.1768300000000001E-2</c:v>
                </c:pt>
                <c:pt idx="20086">
                  <c:v>1.7272900000000001E-2</c:v>
                </c:pt>
                <c:pt idx="20087">
                  <c:v>1.8859899999999999E-2</c:v>
                </c:pt>
                <c:pt idx="20088">
                  <c:v>1.9975699999999999E-2</c:v>
                </c:pt>
                <c:pt idx="20089">
                  <c:v>2.2524800000000001E-2</c:v>
                </c:pt>
                <c:pt idx="20090">
                  <c:v>2.2226300000000001E-2</c:v>
                </c:pt>
                <c:pt idx="20091">
                  <c:v>2.0389600000000001E-2</c:v>
                </c:pt>
                <c:pt idx="20092">
                  <c:v>2.1696099999999999E-2</c:v>
                </c:pt>
                <c:pt idx="20093">
                  <c:v>1.33753E-2</c:v>
                </c:pt>
                <c:pt idx="20094">
                  <c:v>1.39141E-2</c:v>
                </c:pt>
                <c:pt idx="20095">
                  <c:v>1.69325E-2</c:v>
                </c:pt>
                <c:pt idx="20096">
                  <c:v>1.76077E-2</c:v>
                </c:pt>
                <c:pt idx="20097">
                  <c:v>1.7498E-2</c:v>
                </c:pt>
                <c:pt idx="20098">
                  <c:v>1.5771899999999998E-2</c:v>
                </c:pt>
                <c:pt idx="20099">
                  <c:v>1.74465E-2</c:v>
                </c:pt>
                <c:pt idx="20100">
                  <c:v>1.5752800000000001E-2</c:v>
                </c:pt>
                <c:pt idx="20101">
                  <c:v>1.57576E-2</c:v>
                </c:pt>
                <c:pt idx="20102">
                  <c:v>1.44081E-2</c:v>
                </c:pt>
                <c:pt idx="20103">
                  <c:v>1.4241200000000001E-2</c:v>
                </c:pt>
                <c:pt idx="20104">
                  <c:v>9.7055400000000003E-3</c:v>
                </c:pt>
                <c:pt idx="20105">
                  <c:v>1.02816E-2</c:v>
                </c:pt>
                <c:pt idx="20106">
                  <c:v>1.21107E-2</c:v>
                </c:pt>
                <c:pt idx="20107">
                  <c:v>1.1879900000000001E-2</c:v>
                </c:pt>
                <c:pt idx="20108">
                  <c:v>9.1352499999999993E-3</c:v>
                </c:pt>
                <c:pt idx="20109">
                  <c:v>9.1571799999999991E-3</c:v>
                </c:pt>
                <c:pt idx="20110">
                  <c:v>7.7543300000000003E-3</c:v>
                </c:pt>
                <c:pt idx="20111">
                  <c:v>7.46155E-3</c:v>
                </c:pt>
                <c:pt idx="20112">
                  <c:v>9.5748900000000008E-3</c:v>
                </c:pt>
                <c:pt idx="20113">
                  <c:v>9.6979100000000006E-3</c:v>
                </c:pt>
                <c:pt idx="20114">
                  <c:v>8.6545900000000002E-3</c:v>
                </c:pt>
                <c:pt idx="20115" formatCode="0.00E+00">
                  <c:v>6.4010600000000001E-3</c:v>
                </c:pt>
                <c:pt idx="20116">
                  <c:v>6.4525600000000004E-3</c:v>
                </c:pt>
                <c:pt idx="20117">
                  <c:v>7.3747600000000002E-3</c:v>
                </c:pt>
                <c:pt idx="20118">
                  <c:v>7.7095000000000002E-3</c:v>
                </c:pt>
                <c:pt idx="20119">
                  <c:v>5.1889400000000004E-3</c:v>
                </c:pt>
                <c:pt idx="20120">
                  <c:v>4.3926199999999999E-3</c:v>
                </c:pt>
                <c:pt idx="20121">
                  <c:v>3.2434500000000002E-3</c:v>
                </c:pt>
                <c:pt idx="20122">
                  <c:v>8.8901499999999994E-3</c:v>
                </c:pt>
                <c:pt idx="20123">
                  <c:v>3.58677E-3</c:v>
                </c:pt>
                <c:pt idx="20124">
                  <c:v>1.84059E-3</c:v>
                </c:pt>
                <c:pt idx="20125">
                  <c:v>1.9779200000000002E-3</c:v>
                </c:pt>
                <c:pt idx="20126">
                  <c:v>4.5719100000000002E-3</c:v>
                </c:pt>
                <c:pt idx="20127">
                  <c:v>-2.4919500000000002E-3</c:v>
                </c:pt>
                <c:pt idx="20128">
                  <c:v>-6.2408400000000001E-3</c:v>
                </c:pt>
                <c:pt idx="20129">
                  <c:v>-5.1164599999999998E-3</c:v>
                </c:pt>
                <c:pt idx="20130">
                  <c:v>-2.9106100000000001E-3</c:v>
                </c:pt>
                <c:pt idx="20131">
                  <c:v>2.2954899999999999E-3</c:v>
                </c:pt>
                <c:pt idx="20132">
                  <c:v>-3.6430399999999997E-4</c:v>
                </c:pt>
                <c:pt idx="20133">
                  <c:v>-4.3001200000000002E-3</c:v>
                </c:pt>
                <c:pt idx="20134">
                  <c:v>-5.5894899999999999E-3</c:v>
                </c:pt>
                <c:pt idx="20135">
                  <c:v>-3.5162000000000001E-3</c:v>
                </c:pt>
                <c:pt idx="20136">
                  <c:v>-2.14577E-3</c:v>
                </c:pt>
                <c:pt idx="20137">
                  <c:v>-3.3321399999999999E-3</c:v>
                </c:pt>
                <c:pt idx="20138">
                  <c:v>-4.5022999999999999E-3</c:v>
                </c:pt>
                <c:pt idx="20139">
                  <c:v>-2.96211E-3</c:v>
                </c:pt>
                <c:pt idx="20140">
                  <c:v>-6.4802200000000001E-3</c:v>
                </c:pt>
                <c:pt idx="20141">
                  <c:v>-6.7319900000000002E-3</c:v>
                </c:pt>
                <c:pt idx="20142">
                  <c:v>-5.0973900000000003E-3</c:v>
                </c:pt>
                <c:pt idx="20143">
                  <c:v>-1.1169399999999999E-2</c:v>
                </c:pt>
                <c:pt idx="20144">
                  <c:v>-7.0877099999999997E-3</c:v>
                </c:pt>
                <c:pt idx="20145">
                  <c:v>-1.16186E-2</c:v>
                </c:pt>
                <c:pt idx="20146">
                  <c:v>-1.3395300000000001E-2</c:v>
                </c:pt>
                <c:pt idx="20147">
                  <c:v>-1.44434E-2</c:v>
                </c:pt>
                <c:pt idx="20148">
                  <c:v>-1.09129E-2</c:v>
                </c:pt>
                <c:pt idx="20149">
                  <c:v>-1.12E-2</c:v>
                </c:pt>
                <c:pt idx="20150">
                  <c:v>-1.03798E-2</c:v>
                </c:pt>
                <c:pt idx="20151">
                  <c:v>-9.6044500000000005E-3</c:v>
                </c:pt>
                <c:pt idx="20152">
                  <c:v>-9.7599000000000002E-3</c:v>
                </c:pt>
                <c:pt idx="20153">
                  <c:v>-8.8319799999999997E-3</c:v>
                </c:pt>
                <c:pt idx="20154">
                  <c:v>-1.1903800000000001E-2</c:v>
                </c:pt>
                <c:pt idx="20155">
                  <c:v>-6.0214999999999999E-3</c:v>
                </c:pt>
                <c:pt idx="20156">
                  <c:v>-5.2118299999999998E-3</c:v>
                </c:pt>
                <c:pt idx="20157">
                  <c:v>-9.5624899999999999E-3</c:v>
                </c:pt>
                <c:pt idx="20158">
                  <c:v>-1.4708499999999999E-2</c:v>
                </c:pt>
                <c:pt idx="20159">
                  <c:v>-1.4896400000000001E-2</c:v>
                </c:pt>
                <c:pt idx="20160">
                  <c:v>-8.1825300000000004E-3</c:v>
                </c:pt>
                <c:pt idx="20161">
                  <c:v>-1.10235E-2</c:v>
                </c:pt>
                <c:pt idx="20162">
                  <c:v>-1.5808099999999999E-2</c:v>
                </c:pt>
                <c:pt idx="20163">
                  <c:v>-1.5688899999999999E-2</c:v>
                </c:pt>
                <c:pt idx="20164">
                  <c:v>-1.0035499999999999E-2</c:v>
                </c:pt>
                <c:pt idx="20165">
                  <c:v>-9.6855199999999995E-3</c:v>
                </c:pt>
                <c:pt idx="20166">
                  <c:v>-4.6291400000000003E-3</c:v>
                </c:pt>
                <c:pt idx="20167">
                  <c:v>-3.4666100000000002E-3</c:v>
                </c:pt>
                <c:pt idx="20168">
                  <c:v>-5.7020200000000004E-3</c:v>
                </c:pt>
                <c:pt idx="20169">
                  <c:v>-3.87478E-3</c:v>
                </c:pt>
                <c:pt idx="20170">
                  <c:v>-6.3705400000000001E-3</c:v>
                </c:pt>
                <c:pt idx="20171">
                  <c:v>-7.1449299999999999E-3</c:v>
                </c:pt>
                <c:pt idx="20172">
                  <c:v>-2.6788699999999999E-3</c:v>
                </c:pt>
                <c:pt idx="20173">
                  <c:v>-1.8777799999999999E-3</c:v>
                </c:pt>
                <c:pt idx="20174">
                  <c:v>-5.0516099999999998E-3</c:v>
                </c:pt>
                <c:pt idx="20175">
                  <c:v>-4.5967100000000004E-3</c:v>
                </c:pt>
                <c:pt idx="20176">
                  <c:v>1.04046E-3</c:v>
                </c:pt>
                <c:pt idx="20177">
                  <c:v>-2.35558E-4</c:v>
                </c:pt>
                <c:pt idx="20178">
                  <c:v>-3.9138799999999998E-3</c:v>
                </c:pt>
                <c:pt idx="20179">
                  <c:v>-4.0464400000000001E-3</c:v>
                </c:pt>
                <c:pt idx="20180">
                  <c:v>-1.1148499999999999E-3</c:v>
                </c:pt>
                <c:pt idx="20181">
                  <c:v>-2.14767E-3</c:v>
                </c:pt>
                <c:pt idx="20182">
                  <c:v>2.0837799999999999E-3</c:v>
                </c:pt>
                <c:pt idx="20183">
                  <c:v>1.5258800000000001E-3</c:v>
                </c:pt>
                <c:pt idx="20184">
                  <c:v>5.6304900000000001E-3</c:v>
                </c:pt>
                <c:pt idx="20185">
                  <c:v>5.0630600000000003E-3</c:v>
                </c:pt>
                <c:pt idx="20186">
                  <c:v>3.8719200000000002E-4</c:v>
                </c:pt>
                <c:pt idx="20187">
                  <c:v>-3.9615600000000003E-3</c:v>
                </c:pt>
                <c:pt idx="20188">
                  <c:v>-5.9194599999999997E-3</c:v>
                </c:pt>
                <c:pt idx="20189">
                  <c:v>-5.3358099999999999E-3</c:v>
                </c:pt>
                <c:pt idx="20190">
                  <c:v>-5.5122400000000001E-4</c:v>
                </c:pt>
                <c:pt idx="20191">
                  <c:v>-1.01089E-3</c:v>
                </c:pt>
                <c:pt idx="20192">
                  <c:v>4.37737E-4</c:v>
                </c:pt>
                <c:pt idx="20193">
                  <c:v>4.0941199999999997E-3</c:v>
                </c:pt>
                <c:pt idx="20194">
                  <c:v>8.1443799999999997E-3</c:v>
                </c:pt>
                <c:pt idx="20195">
                  <c:v>4.83513E-3</c:v>
                </c:pt>
                <c:pt idx="20196">
                  <c:v>4.25339E-4</c:v>
                </c:pt>
                <c:pt idx="20197">
                  <c:v>-4.5776399999999999E-4</c:v>
                </c:pt>
                <c:pt idx="20198">
                  <c:v>-1.8129299999999999E-3</c:v>
                </c:pt>
                <c:pt idx="20199">
                  <c:v>-2.33936E-3</c:v>
                </c:pt>
                <c:pt idx="20200">
                  <c:v>-1.4123899999999999E-3</c:v>
                </c:pt>
                <c:pt idx="20201" formatCode="0.00E+00">
                  <c:v>-6.2179599999999998E-4</c:v>
                </c:pt>
                <c:pt idx="20202">
                  <c:v>1.7147099999999999E-3</c:v>
                </c:pt>
                <c:pt idx="20203">
                  <c:v>1.6622500000000001E-3</c:v>
                </c:pt>
                <c:pt idx="20204">
                  <c:v>-2.4127999999999999E-4</c:v>
                </c:pt>
                <c:pt idx="20205" formatCode="0.00E+00">
                  <c:v>-2.5749200000000001E-5</c:v>
                </c:pt>
                <c:pt idx="20206">
                  <c:v>-1.02425E-3</c:v>
                </c:pt>
                <c:pt idx="20207">
                  <c:v>-1.2769700000000001E-3</c:v>
                </c:pt>
                <c:pt idx="20208">
                  <c:v>1.6050299999999999E-3</c:v>
                </c:pt>
                <c:pt idx="20209">
                  <c:v>3.2730099999999998E-3</c:v>
                </c:pt>
                <c:pt idx="20210">
                  <c:v>2.3317300000000002E-3</c:v>
                </c:pt>
                <c:pt idx="20211">
                  <c:v>4.5995699999999999E-3</c:v>
                </c:pt>
                <c:pt idx="20212">
                  <c:v>6.1559700000000002E-3</c:v>
                </c:pt>
                <c:pt idx="20213">
                  <c:v>1.71185E-3</c:v>
                </c:pt>
                <c:pt idx="20214">
                  <c:v>2.5320099999999999E-3</c:v>
                </c:pt>
                <c:pt idx="20215">
                  <c:v>1.6517599999999999E-3</c:v>
                </c:pt>
                <c:pt idx="20216">
                  <c:v>-6.3991500000000002E-4</c:v>
                </c:pt>
                <c:pt idx="20217">
                  <c:v>-1.3580300000000001E-3</c:v>
                </c:pt>
                <c:pt idx="20218">
                  <c:v>-9.2792500000000002E-4</c:v>
                </c:pt>
                <c:pt idx="20219">
                  <c:v>4.3773700000000002E-3</c:v>
                </c:pt>
                <c:pt idx="20220">
                  <c:v>1.72806E-3</c:v>
                </c:pt>
                <c:pt idx="20221">
                  <c:v>4.4822699999999999E-4</c:v>
                </c:pt>
                <c:pt idx="20222">
                  <c:v>3.92246E-3</c:v>
                </c:pt>
                <c:pt idx="20223">
                  <c:v>2.33746E-3</c:v>
                </c:pt>
                <c:pt idx="20224">
                  <c:v>6.97136E-4</c:v>
                </c:pt>
                <c:pt idx="20225">
                  <c:v>-3.0155199999999998E-3</c:v>
                </c:pt>
                <c:pt idx="20226">
                  <c:v>-3.4322699999999999E-3</c:v>
                </c:pt>
                <c:pt idx="20227">
                  <c:v>-9.1457400000000003E-4</c:v>
                </c:pt>
                <c:pt idx="20228">
                  <c:v>2.5434500000000001E-3</c:v>
                </c:pt>
                <c:pt idx="20229">
                  <c:v>3.4437199999999999E-3</c:v>
                </c:pt>
                <c:pt idx="20230">
                  <c:v>4.8751799999999998E-3</c:v>
                </c:pt>
                <c:pt idx="20231">
                  <c:v>4.4937099999999997E-3</c:v>
                </c:pt>
                <c:pt idx="20232">
                  <c:v>6.0510599999999996E-3</c:v>
                </c:pt>
                <c:pt idx="20233">
                  <c:v>3.7117000000000001E-3</c:v>
                </c:pt>
                <c:pt idx="20234">
                  <c:v>6.0558300000000003E-4</c:v>
                </c:pt>
                <c:pt idx="20235">
                  <c:v>-1.79291E-3</c:v>
                </c:pt>
                <c:pt idx="20236">
                  <c:v>-4.1246399999999997E-3</c:v>
                </c:pt>
                <c:pt idx="20237">
                  <c:v>-2.16293E-3</c:v>
                </c:pt>
                <c:pt idx="20238">
                  <c:v>-5.2309000000000001E-3</c:v>
                </c:pt>
                <c:pt idx="20239">
                  <c:v>-1.9569399999999999E-3</c:v>
                </c:pt>
                <c:pt idx="20240">
                  <c:v>4.0445300000000002E-3</c:v>
                </c:pt>
                <c:pt idx="20241">
                  <c:v>1.48773E-3</c:v>
                </c:pt>
                <c:pt idx="20242">
                  <c:v>-4.3125200000000002E-3</c:v>
                </c:pt>
                <c:pt idx="20243">
                  <c:v>-6.6490200000000003E-3</c:v>
                </c:pt>
                <c:pt idx="20244">
                  <c:v>-1.11542E-2</c:v>
                </c:pt>
                <c:pt idx="20245">
                  <c:v>-1.35145E-2</c:v>
                </c:pt>
                <c:pt idx="20246">
                  <c:v>-1.5010799999999999E-2</c:v>
                </c:pt>
                <c:pt idx="20247">
                  <c:v>-1.64814E-2</c:v>
                </c:pt>
                <c:pt idx="20248">
                  <c:v>-1.5879600000000001E-2</c:v>
                </c:pt>
                <c:pt idx="20249">
                  <c:v>-1.2700100000000001E-2</c:v>
                </c:pt>
                <c:pt idx="20250">
                  <c:v>-7.8554200000000001E-3</c:v>
                </c:pt>
                <c:pt idx="20251">
                  <c:v>-4.8570599999999998E-3</c:v>
                </c:pt>
                <c:pt idx="20252">
                  <c:v>-5.0153699999999999E-3</c:v>
                </c:pt>
                <c:pt idx="20253">
                  <c:v>-7.3680899999999999E-3</c:v>
                </c:pt>
                <c:pt idx="20254">
                  <c:v>-1.01557E-2</c:v>
                </c:pt>
                <c:pt idx="20255">
                  <c:v>-1.0018300000000001E-2</c:v>
                </c:pt>
                <c:pt idx="20256">
                  <c:v>-1.43137E-2</c:v>
                </c:pt>
                <c:pt idx="20257">
                  <c:v>-6.9351200000000003E-3</c:v>
                </c:pt>
                <c:pt idx="20258">
                  <c:v>-5.18799E-3</c:v>
                </c:pt>
                <c:pt idx="20259">
                  <c:v>-1.22795E-2</c:v>
                </c:pt>
                <c:pt idx="20260">
                  <c:v>-8.0862E-3</c:v>
                </c:pt>
                <c:pt idx="20261">
                  <c:v>-1.38321E-2</c:v>
                </c:pt>
                <c:pt idx="20262">
                  <c:v>-4.86755E-3</c:v>
                </c:pt>
                <c:pt idx="20263">
                  <c:v>-1.4090500000000001E-2</c:v>
                </c:pt>
                <c:pt idx="20264">
                  <c:v>-6.5336200000000004E-3</c:v>
                </c:pt>
                <c:pt idx="20265">
                  <c:v>-1.159E-2</c:v>
                </c:pt>
                <c:pt idx="20266">
                  <c:v>-5.5961600000000002E-3</c:v>
                </c:pt>
                <c:pt idx="20267">
                  <c:v>-9.0799299999999999E-3</c:v>
                </c:pt>
                <c:pt idx="20268">
                  <c:v>-3.4227400000000001E-3</c:v>
                </c:pt>
                <c:pt idx="20269">
                  <c:v>5.1498400000000001E-4</c:v>
                </c:pt>
                <c:pt idx="20270">
                  <c:v>-1.10435E-3</c:v>
                </c:pt>
                <c:pt idx="20271">
                  <c:v>-7.2555500000000004E-3</c:v>
                </c:pt>
                <c:pt idx="20272">
                  <c:v>-7.4787100000000004E-3</c:v>
                </c:pt>
                <c:pt idx="20273">
                  <c:v>-1.5642199999999998E-2</c:v>
                </c:pt>
                <c:pt idx="20274">
                  <c:v>-3.5276399999999999E-3</c:v>
                </c:pt>
                <c:pt idx="20275">
                  <c:v>-3.6611600000000001E-3</c:v>
                </c:pt>
                <c:pt idx="20276">
                  <c:v>-1.20897E-2</c:v>
                </c:pt>
                <c:pt idx="20277">
                  <c:v>-7.0867500000000002E-3</c:v>
                </c:pt>
                <c:pt idx="20278">
                  <c:v>-1.7242400000000001E-2</c:v>
                </c:pt>
                <c:pt idx="20279">
                  <c:v>-1.2914699999999999E-2</c:v>
                </c:pt>
                <c:pt idx="20280">
                  <c:v>-5.44357E-3</c:v>
                </c:pt>
                <c:pt idx="20281">
                  <c:v>5.5141399999999998E-3</c:v>
                </c:pt>
                <c:pt idx="20282">
                  <c:v>6.34193E-3</c:v>
                </c:pt>
                <c:pt idx="20283">
                  <c:v>2.0408599999999999E-2</c:v>
                </c:pt>
                <c:pt idx="20284">
                  <c:v>-4.19617E-4</c:v>
                </c:pt>
                <c:pt idx="20285">
                  <c:v>9.3946499999999992E-3</c:v>
                </c:pt>
                <c:pt idx="20286">
                  <c:v>2.32124E-3</c:v>
                </c:pt>
                <c:pt idx="20287">
                  <c:v>6.2360799999999997E-3</c:v>
                </c:pt>
                <c:pt idx="20288">
                  <c:v>-3.6239599999999999E-3</c:v>
                </c:pt>
                <c:pt idx="20289">
                  <c:v>-1.2227999999999999E-2</c:v>
                </c:pt>
                <c:pt idx="20290">
                  <c:v>-1.1816E-2</c:v>
                </c:pt>
                <c:pt idx="20291">
                  <c:v>-2.4274799999999999E-2</c:v>
                </c:pt>
                <c:pt idx="20292">
                  <c:v>-1.5182500000000001E-3</c:v>
                </c:pt>
                <c:pt idx="20293">
                  <c:v>7.2088200000000003E-3</c:v>
                </c:pt>
                <c:pt idx="20294">
                  <c:v>1.57261E-2</c:v>
                </c:pt>
                <c:pt idx="20295">
                  <c:v>9.4404199999999997E-3</c:v>
                </c:pt>
                <c:pt idx="20296">
                  <c:v>-6.2131900000000004E-3</c:v>
                </c:pt>
                <c:pt idx="20297">
                  <c:v>5.8488799999999999E-3</c:v>
                </c:pt>
                <c:pt idx="20298">
                  <c:v>1.2130699999999999E-2</c:v>
                </c:pt>
                <c:pt idx="20299">
                  <c:v>1.4492E-2</c:v>
                </c:pt>
                <c:pt idx="20300">
                  <c:v>-3.7918100000000001E-3</c:v>
                </c:pt>
                <c:pt idx="20301">
                  <c:v>-2.1350899999999999E-2</c:v>
                </c:pt>
                <c:pt idx="20302">
                  <c:v>2.4051699999999999E-3</c:v>
                </c:pt>
                <c:pt idx="20303">
                  <c:v>6.4744900000000003E-3</c:v>
                </c:pt>
                <c:pt idx="20304">
                  <c:v>8.2988699999999999E-3</c:v>
                </c:pt>
                <c:pt idx="20305">
                  <c:v>-9.3793899999999996E-3</c:v>
                </c:pt>
                <c:pt idx="20306">
                  <c:v>-1.00803E-2</c:v>
                </c:pt>
                <c:pt idx="20307">
                  <c:v>-1.0347399999999999E-3</c:v>
                </c:pt>
                <c:pt idx="20308">
                  <c:v>3.40939E-3</c:v>
                </c:pt>
                <c:pt idx="20309">
                  <c:v>-1.26581E-2</c:v>
                </c:pt>
                <c:pt idx="20310">
                  <c:v>-3.7736900000000001E-3</c:v>
                </c:pt>
                <c:pt idx="20311">
                  <c:v>-1.17331E-2</c:v>
                </c:pt>
                <c:pt idx="20312">
                  <c:v>-1.78823E-2</c:v>
                </c:pt>
                <c:pt idx="20313">
                  <c:v>-3.20053E-3</c:v>
                </c:pt>
                <c:pt idx="20314">
                  <c:v>-2.39878E-2</c:v>
                </c:pt>
                <c:pt idx="20315">
                  <c:v>-1.40667E-2</c:v>
                </c:pt>
                <c:pt idx="20316">
                  <c:v>-1.7862300000000001E-2</c:v>
                </c:pt>
                <c:pt idx="20317">
                  <c:v>-3.0537600000000002E-2</c:v>
                </c:pt>
                <c:pt idx="20318">
                  <c:v>-2.2631600000000002E-2</c:v>
                </c:pt>
                <c:pt idx="20319">
                  <c:v>-1.6287800000000002E-2</c:v>
                </c:pt>
                <c:pt idx="20320">
                  <c:v>-1.0272999999999999E-2</c:v>
                </c:pt>
                <c:pt idx="20321">
                  <c:v>-5.66864E-3</c:v>
                </c:pt>
                <c:pt idx="20322">
                  <c:v>-1.90811E-2</c:v>
                </c:pt>
                <c:pt idx="20323">
                  <c:v>4.282E-4</c:v>
                </c:pt>
                <c:pt idx="20324">
                  <c:v>-4.0941199999999997E-3</c:v>
                </c:pt>
                <c:pt idx="20325">
                  <c:v>4.6720499999999996E-3</c:v>
                </c:pt>
                <c:pt idx="20326">
                  <c:v>-3.4713700000000002E-4</c:v>
                </c:pt>
                <c:pt idx="20327">
                  <c:v>-1.23806E-2</c:v>
                </c:pt>
                <c:pt idx="20328">
                  <c:v>-7.8392000000000002E-4</c:v>
                </c:pt>
                <c:pt idx="20329">
                  <c:v>-1.14298E-2</c:v>
                </c:pt>
                <c:pt idx="20330">
                  <c:v>-8.1281700000000005E-3</c:v>
                </c:pt>
                <c:pt idx="20331">
                  <c:v>-1.32742E-2</c:v>
                </c:pt>
                <c:pt idx="20332">
                  <c:v>-2.0110099999999999E-2</c:v>
                </c:pt>
                <c:pt idx="20333">
                  <c:v>-1.11065E-2</c:v>
                </c:pt>
                <c:pt idx="20334">
                  <c:v>-1.7974899999999999E-2</c:v>
                </c:pt>
                <c:pt idx="20335">
                  <c:v>-1.9910799999999999E-2</c:v>
                </c:pt>
                <c:pt idx="20336">
                  <c:v>-3.1662000000000001E-3</c:v>
                </c:pt>
                <c:pt idx="20337">
                  <c:v>-1.4223100000000001E-2</c:v>
                </c:pt>
                <c:pt idx="20338">
                  <c:v>-1.1313399999999999E-2</c:v>
                </c:pt>
                <c:pt idx="20339">
                  <c:v>-1.4441499999999999E-2</c:v>
                </c:pt>
                <c:pt idx="20340">
                  <c:v>-2.3508100000000001E-3</c:v>
                </c:pt>
                <c:pt idx="20341">
                  <c:v>-1.09196E-2</c:v>
                </c:pt>
                <c:pt idx="20342">
                  <c:v>-4.7922099999999999E-3</c:v>
                </c:pt>
                <c:pt idx="20343">
                  <c:v>3.0593899999999999E-3</c:v>
                </c:pt>
                <c:pt idx="20344">
                  <c:v>-1.7828900000000002E-2</c:v>
                </c:pt>
                <c:pt idx="20345">
                  <c:v>-6.1292600000000001E-3</c:v>
                </c:pt>
                <c:pt idx="20346">
                  <c:v>-1.2174600000000001E-2</c:v>
                </c:pt>
                <c:pt idx="20347">
                  <c:v>-1.0038399999999999E-2</c:v>
                </c:pt>
                <c:pt idx="20348">
                  <c:v>-1.0911000000000001E-2</c:v>
                </c:pt>
                <c:pt idx="20349">
                  <c:v>-2.1111499999999998E-2</c:v>
                </c:pt>
                <c:pt idx="20350">
                  <c:v>-4.6491600000000003E-3</c:v>
                </c:pt>
                <c:pt idx="20351">
                  <c:v>-8.9359299999999999E-3</c:v>
                </c:pt>
                <c:pt idx="20352">
                  <c:v>-2.5272400000000002E-4</c:v>
                </c:pt>
                <c:pt idx="20353">
                  <c:v>-4.5232800000000002E-3</c:v>
                </c:pt>
                <c:pt idx="20354">
                  <c:v>-2.3660700000000001E-3</c:v>
                </c:pt>
                <c:pt idx="20355">
                  <c:v>2.4986300000000002E-4</c:v>
                </c:pt>
                <c:pt idx="20356">
                  <c:v>-1.96619E-2</c:v>
                </c:pt>
                <c:pt idx="20357">
                  <c:v>-3.6392199999999999E-3</c:v>
                </c:pt>
                <c:pt idx="20358">
                  <c:v>-1.62601E-3</c:v>
                </c:pt>
                <c:pt idx="20359">
                  <c:v>-1.36757E-3</c:v>
                </c:pt>
                <c:pt idx="20360">
                  <c:v>6.2484699999999999E-3</c:v>
                </c:pt>
                <c:pt idx="20361">
                  <c:v>4.61197E-3</c:v>
                </c:pt>
                <c:pt idx="20362">
                  <c:v>2.1076200000000002E-3</c:v>
                </c:pt>
                <c:pt idx="20363">
                  <c:v>6.7930200000000003E-3</c:v>
                </c:pt>
                <c:pt idx="20364">
                  <c:v>-2.5186499999999999E-3</c:v>
                </c:pt>
                <c:pt idx="20365">
                  <c:v>-2.3965800000000002E-3</c:v>
                </c:pt>
                <c:pt idx="20366">
                  <c:v>-4.3973900000000002E-3</c:v>
                </c:pt>
                <c:pt idx="20367">
                  <c:v>-4.7311799999999998E-3</c:v>
                </c:pt>
                <c:pt idx="20368">
                  <c:v>-5.77927E-4</c:v>
                </c:pt>
                <c:pt idx="20369">
                  <c:v>-2.5739700000000001E-3</c:v>
                </c:pt>
                <c:pt idx="20370">
                  <c:v>-3.2052999999999999E-3</c:v>
                </c:pt>
                <c:pt idx="20371">
                  <c:v>-1.3494500000000001E-3</c:v>
                </c:pt>
                <c:pt idx="20372">
                  <c:v>-4.6157799999999999E-3</c:v>
                </c:pt>
                <c:pt idx="20373">
                  <c:v>-9.0961500000000008E-3</c:v>
                </c:pt>
                <c:pt idx="20374">
                  <c:v>-7.9393399999999996E-3</c:v>
                </c:pt>
                <c:pt idx="20375">
                  <c:v>-1.4434799999999999E-2</c:v>
                </c:pt>
                <c:pt idx="20376">
                  <c:v>-7.4167299999999999E-3</c:v>
                </c:pt>
                <c:pt idx="20377">
                  <c:v>-1.15795E-2</c:v>
                </c:pt>
                <c:pt idx="20378">
                  <c:v>-8.7194400000000002E-3</c:v>
                </c:pt>
                <c:pt idx="20379">
                  <c:v>-6.9398899999999998E-3</c:v>
                </c:pt>
                <c:pt idx="20380">
                  <c:v>-1.6966800000000001E-2</c:v>
                </c:pt>
                <c:pt idx="20381">
                  <c:v>-2.4366399999999999E-3</c:v>
                </c:pt>
                <c:pt idx="20382">
                  <c:v>-2.3511899999999999E-2</c:v>
                </c:pt>
                <c:pt idx="20383">
                  <c:v>-1.0708799999999999E-2</c:v>
                </c:pt>
                <c:pt idx="20384">
                  <c:v>-1.0971099999999999E-2</c:v>
                </c:pt>
                <c:pt idx="20385">
                  <c:v>-1.31187E-2</c:v>
                </c:pt>
                <c:pt idx="20386">
                  <c:v>-1.8758799999999999E-3</c:v>
                </c:pt>
                <c:pt idx="20387">
                  <c:v>-1.2775399999999999E-2</c:v>
                </c:pt>
                <c:pt idx="20388">
                  <c:v>-5.2890799999999998E-3</c:v>
                </c:pt>
                <c:pt idx="20389">
                  <c:v>-5.8488799999999999E-3</c:v>
                </c:pt>
                <c:pt idx="20390">
                  <c:v>1.0671599999999999E-3</c:v>
                </c:pt>
                <c:pt idx="20391">
                  <c:v>1.8453600000000001E-3</c:v>
                </c:pt>
                <c:pt idx="20392">
                  <c:v>-2.6607499999999999E-3</c:v>
                </c:pt>
                <c:pt idx="20393">
                  <c:v>-4.3773700000000002E-3</c:v>
                </c:pt>
                <c:pt idx="20394">
                  <c:v>6.3619599999999998E-3</c:v>
                </c:pt>
                <c:pt idx="20395">
                  <c:v>1.9865E-3</c:v>
                </c:pt>
                <c:pt idx="20396">
                  <c:v>6.8283099999999995E-4</c:v>
                </c:pt>
                <c:pt idx="20397">
                  <c:v>2.9373200000000002E-3</c:v>
                </c:pt>
                <c:pt idx="20398">
                  <c:v>-2.7446699999999998E-3</c:v>
                </c:pt>
                <c:pt idx="20399">
                  <c:v>-4.5337700000000003E-3</c:v>
                </c:pt>
                <c:pt idx="20400">
                  <c:v>-2.8419500000000002E-3</c:v>
                </c:pt>
                <c:pt idx="20401">
                  <c:v>-2.5167499999999999E-3</c:v>
                </c:pt>
                <c:pt idx="20402">
                  <c:v>-3.63255E-3</c:v>
                </c:pt>
                <c:pt idx="20403">
                  <c:v>-1.24855E-2</c:v>
                </c:pt>
                <c:pt idx="20404">
                  <c:v>-8.0413800000000007E-3</c:v>
                </c:pt>
                <c:pt idx="20405">
                  <c:v>-1.35336E-2</c:v>
                </c:pt>
                <c:pt idx="20406">
                  <c:v>-1.5951199999999999E-2</c:v>
                </c:pt>
                <c:pt idx="20407">
                  <c:v>-8.0499600000000001E-3</c:v>
                </c:pt>
                <c:pt idx="20408">
                  <c:v>-1.2055400000000001E-2</c:v>
                </c:pt>
                <c:pt idx="20409">
                  <c:v>-5.7182300000000004E-3</c:v>
                </c:pt>
                <c:pt idx="20410">
                  <c:v>-5.6981999999999996E-3</c:v>
                </c:pt>
                <c:pt idx="20411">
                  <c:v>-1.24969E-2</c:v>
                </c:pt>
                <c:pt idx="20412">
                  <c:v>-1.5040400000000001E-2</c:v>
                </c:pt>
                <c:pt idx="20413">
                  <c:v>-9.4957400000000008E-3</c:v>
                </c:pt>
                <c:pt idx="20414">
                  <c:v>-1.3160699999999999E-2</c:v>
                </c:pt>
                <c:pt idx="20415">
                  <c:v>-8.0614099999999998E-3</c:v>
                </c:pt>
                <c:pt idx="20416">
                  <c:v>-1.6874299999999998E-2</c:v>
                </c:pt>
                <c:pt idx="20417">
                  <c:v>-1.14813E-2</c:v>
                </c:pt>
                <c:pt idx="20418">
                  <c:v>-7.9069099999999996E-3</c:v>
                </c:pt>
                <c:pt idx="20419">
                  <c:v>-2.0810100000000002E-2</c:v>
                </c:pt>
                <c:pt idx="20420">
                  <c:v>-1.22595E-2</c:v>
                </c:pt>
                <c:pt idx="20421">
                  <c:v>-1.07422E-2</c:v>
                </c:pt>
                <c:pt idx="20422">
                  <c:v>-1.1399299999999999E-2</c:v>
                </c:pt>
                <c:pt idx="20423">
                  <c:v>-1.25313E-2</c:v>
                </c:pt>
                <c:pt idx="20424">
                  <c:v>-1.17979E-2</c:v>
                </c:pt>
                <c:pt idx="20425">
                  <c:v>-1.0676400000000001E-2</c:v>
                </c:pt>
                <c:pt idx="20426">
                  <c:v>-3.1471299999999999E-4</c:v>
                </c:pt>
                <c:pt idx="20427">
                  <c:v>-1.3854999999999999E-2</c:v>
                </c:pt>
                <c:pt idx="20428">
                  <c:v>-7.7114100000000001E-3</c:v>
                </c:pt>
                <c:pt idx="20429">
                  <c:v>-1.6129500000000001E-2</c:v>
                </c:pt>
                <c:pt idx="20430">
                  <c:v>-1.20993E-2</c:v>
                </c:pt>
                <c:pt idx="20431">
                  <c:v>-1.2044899999999999E-3</c:v>
                </c:pt>
                <c:pt idx="20432">
                  <c:v>-1.5806199999999999E-2</c:v>
                </c:pt>
                <c:pt idx="20433">
                  <c:v>-3.8414E-3</c:v>
                </c:pt>
                <c:pt idx="20434">
                  <c:v>-7.6532400000000004E-3</c:v>
                </c:pt>
                <c:pt idx="20435">
                  <c:v>-1.1663400000000001E-3</c:v>
                </c:pt>
                <c:pt idx="20436">
                  <c:v>-3.7355399999999999E-3</c:v>
                </c:pt>
                <c:pt idx="20437">
                  <c:v>-6.9189100000000003E-3</c:v>
                </c:pt>
                <c:pt idx="20438">
                  <c:v>-2.2621199999999998E-3</c:v>
                </c:pt>
                <c:pt idx="20439">
                  <c:v>-6.7110099999999999E-3</c:v>
                </c:pt>
                <c:pt idx="20440">
                  <c:v>2.5434500000000001E-3</c:v>
                </c:pt>
                <c:pt idx="20441">
                  <c:v>-7.1401600000000004E-3</c:v>
                </c:pt>
                <c:pt idx="20442">
                  <c:v>7.6770799999999998E-4</c:v>
                </c:pt>
                <c:pt idx="20443">
                  <c:v>-5.4836299999999995E-4</c:v>
                </c:pt>
                <c:pt idx="20444">
                  <c:v>6.5040599999999999E-3</c:v>
                </c:pt>
                <c:pt idx="20445">
                  <c:v>8.9054100000000008E-3</c:v>
                </c:pt>
                <c:pt idx="20446">
                  <c:v>-2.6865000000000001E-3</c:v>
                </c:pt>
                <c:pt idx="20447">
                  <c:v>1.2455000000000001E-2</c:v>
                </c:pt>
                <c:pt idx="20448">
                  <c:v>-9.1524099999999997E-3</c:v>
                </c:pt>
                <c:pt idx="20449">
                  <c:v>1.06354E-2</c:v>
                </c:pt>
                <c:pt idx="20450">
                  <c:v>-3.0021700000000002E-3</c:v>
                </c:pt>
                <c:pt idx="20451">
                  <c:v>4.4231399999999999E-3</c:v>
                </c:pt>
                <c:pt idx="20452">
                  <c:v>5.2843100000000004E-3</c:v>
                </c:pt>
                <c:pt idx="20453">
                  <c:v>-5.7096500000000001E-3</c:v>
                </c:pt>
                <c:pt idx="20454">
                  <c:v>7.8811599999999999E-3</c:v>
                </c:pt>
                <c:pt idx="20455">
                  <c:v>-6.3438399999999999E-3</c:v>
                </c:pt>
                <c:pt idx="20456">
                  <c:v>1.25237E-2</c:v>
                </c:pt>
                <c:pt idx="20457">
                  <c:v>7.8487399999999997E-4</c:v>
                </c:pt>
                <c:pt idx="20458">
                  <c:v>3.3874500000000002E-3</c:v>
                </c:pt>
                <c:pt idx="20459">
                  <c:v>-5.0449399999999997E-4</c:v>
                </c:pt>
                <c:pt idx="20460">
                  <c:v>2.2850000000000001E-3</c:v>
                </c:pt>
                <c:pt idx="20461">
                  <c:v>-1.7347300000000001E-3</c:v>
                </c:pt>
                <c:pt idx="20462">
                  <c:v>2.3923900000000001E-2</c:v>
                </c:pt>
                <c:pt idx="20463">
                  <c:v>-8.3761200000000008E-3</c:v>
                </c:pt>
                <c:pt idx="20464">
                  <c:v>5.60379E-3</c:v>
                </c:pt>
                <c:pt idx="20465">
                  <c:v>5.6800799999999997E-3</c:v>
                </c:pt>
                <c:pt idx="20466">
                  <c:v>-2.43473E-3</c:v>
                </c:pt>
                <c:pt idx="20467">
                  <c:v>1.3437299999999999E-2</c:v>
                </c:pt>
                <c:pt idx="20468">
                  <c:v>6.3743599999999999E-3</c:v>
                </c:pt>
                <c:pt idx="20469">
                  <c:v>2.3168600000000001E-2</c:v>
                </c:pt>
                <c:pt idx="20470">
                  <c:v>1.61438E-2</c:v>
                </c:pt>
                <c:pt idx="20471">
                  <c:v>2.7785299999999999E-2</c:v>
                </c:pt>
                <c:pt idx="20472">
                  <c:v>4.3344500000000001E-3</c:v>
                </c:pt>
                <c:pt idx="20473">
                  <c:v>1.97401E-2</c:v>
                </c:pt>
                <c:pt idx="20474">
                  <c:v>1.2763E-2</c:v>
                </c:pt>
                <c:pt idx="20475">
                  <c:v>8.8577299999999994E-3</c:v>
                </c:pt>
                <c:pt idx="20476">
                  <c:v>-1.4019E-2</c:v>
                </c:pt>
                <c:pt idx="20477">
                  <c:v>4.4317200000000001E-3</c:v>
                </c:pt>
                <c:pt idx="20478" formatCode="0.00E+00">
                  <c:v>-6.25896E-3</c:v>
                </c:pt>
                <c:pt idx="20479">
                  <c:v>-6.6976500000000003E-3</c:v>
                </c:pt>
                <c:pt idx="20480">
                  <c:v>5.9814500000000001E-3</c:v>
                </c:pt>
                <c:pt idx="20481">
                  <c:v>1.21317E-2</c:v>
                </c:pt>
                <c:pt idx="20482">
                  <c:v>1.35441E-2</c:v>
                </c:pt>
                <c:pt idx="20483">
                  <c:v>-5.72968E-3</c:v>
                </c:pt>
                <c:pt idx="20484">
                  <c:v>3.0231499999999999E-4</c:v>
                </c:pt>
                <c:pt idx="20485">
                  <c:v>8.8214900000000004E-4</c:v>
                </c:pt>
                <c:pt idx="20486">
                  <c:v>1.49975E-2</c:v>
                </c:pt>
                <c:pt idx="20487">
                  <c:v>-3.85571E-3</c:v>
                </c:pt>
                <c:pt idx="20488">
                  <c:v>-1.45845E-2</c:v>
                </c:pt>
                <c:pt idx="20489">
                  <c:v>-1.93644E-2</c:v>
                </c:pt>
                <c:pt idx="20490">
                  <c:v>1.4467200000000001E-3</c:v>
                </c:pt>
                <c:pt idx="20491">
                  <c:v>-1.28145E-2</c:v>
                </c:pt>
                <c:pt idx="20492">
                  <c:v>-2.38514E-3</c:v>
                </c:pt>
                <c:pt idx="20493">
                  <c:v>-1.67513E-2</c:v>
                </c:pt>
                <c:pt idx="20494">
                  <c:v>-1.08967E-2</c:v>
                </c:pt>
                <c:pt idx="20495">
                  <c:v>7.5311700000000002E-3</c:v>
                </c:pt>
                <c:pt idx="20496">
                  <c:v>-1.7105100000000002E-2</c:v>
                </c:pt>
                <c:pt idx="20497">
                  <c:v>-7.6494199999999997E-3</c:v>
                </c:pt>
                <c:pt idx="20498">
                  <c:v>-8.7833400000000006E-3</c:v>
                </c:pt>
                <c:pt idx="20499">
                  <c:v>-5.2547499999999999E-3</c:v>
                </c:pt>
                <c:pt idx="20500">
                  <c:v>1.7331099999999999E-2</c:v>
                </c:pt>
                <c:pt idx="20501">
                  <c:v>1.07956E-3</c:v>
                </c:pt>
                <c:pt idx="20502">
                  <c:v>-5.8145499999999999E-3</c:v>
                </c:pt>
                <c:pt idx="20503">
                  <c:v>9.3765299999999992E-3</c:v>
                </c:pt>
                <c:pt idx="20504">
                  <c:v>1.8148400000000001E-3</c:v>
                </c:pt>
                <c:pt idx="20505">
                  <c:v>-8.0061000000000004E-3</c:v>
                </c:pt>
                <c:pt idx="20506">
                  <c:v>1.42565E-2</c:v>
                </c:pt>
                <c:pt idx="20507">
                  <c:v>4.3001200000000002E-3</c:v>
                </c:pt>
                <c:pt idx="20508">
                  <c:v>5.9051499999999996E-3</c:v>
                </c:pt>
                <c:pt idx="20509">
                  <c:v>9.7789799999999996E-3</c:v>
                </c:pt>
                <c:pt idx="20510">
                  <c:v>-4.99725E-3</c:v>
                </c:pt>
                <c:pt idx="20511">
                  <c:v>2.1635100000000001E-2</c:v>
                </c:pt>
                <c:pt idx="20512">
                  <c:v>7.3471099999999996E-3</c:v>
                </c:pt>
                <c:pt idx="20513">
                  <c:v>2.16732E-2</c:v>
                </c:pt>
                <c:pt idx="20514">
                  <c:v>1.48964E-3</c:v>
                </c:pt>
                <c:pt idx="20515">
                  <c:v>1.00899E-3</c:v>
                </c:pt>
                <c:pt idx="20516">
                  <c:v>5.4082899999999996E-3</c:v>
                </c:pt>
                <c:pt idx="20517">
                  <c:v>-8.6479199999999999E-3</c:v>
                </c:pt>
                <c:pt idx="20518" formatCode="0.00E+00">
                  <c:v>9.6321099999999995E-5</c:v>
                </c:pt>
                <c:pt idx="20519">
                  <c:v>-8.2206699999999994E-3</c:v>
                </c:pt>
                <c:pt idx="20520">
                  <c:v>-5.5027000000000001E-3</c:v>
                </c:pt>
                <c:pt idx="20521">
                  <c:v>2.5558500000000001E-4</c:v>
                </c:pt>
                <c:pt idx="20522">
                  <c:v>1.4019E-4</c:v>
                </c:pt>
                <c:pt idx="20523">
                  <c:v>4.2438500000000004E-3</c:v>
                </c:pt>
                <c:pt idx="20524">
                  <c:v>1.99986E-3</c:v>
                </c:pt>
                <c:pt idx="20525">
                  <c:v>-1.05991E-2</c:v>
                </c:pt>
                <c:pt idx="20526">
                  <c:v>4.9438499999999996E-3</c:v>
                </c:pt>
                <c:pt idx="20527">
                  <c:v>2.2220600000000001E-3</c:v>
                </c:pt>
                <c:pt idx="20528">
                  <c:v>1.8129299999999999E-3</c:v>
                </c:pt>
                <c:pt idx="20529">
                  <c:v>4.4279100000000002E-3</c:v>
                </c:pt>
                <c:pt idx="20530">
                  <c:v>7.7524200000000003E-3</c:v>
                </c:pt>
                <c:pt idx="20531">
                  <c:v>4.1179700000000003E-3</c:v>
                </c:pt>
                <c:pt idx="20532">
                  <c:v>2.8066599999999999E-3</c:v>
                </c:pt>
                <c:pt idx="20533">
                  <c:v>1.76048E-3</c:v>
                </c:pt>
                <c:pt idx="20534">
                  <c:v>-3.2358199999999999E-3</c:v>
                </c:pt>
                <c:pt idx="20535">
                  <c:v>1.39046E-3</c:v>
                </c:pt>
                <c:pt idx="20536">
                  <c:v>-1.1259099999999999E-2</c:v>
                </c:pt>
                <c:pt idx="20537">
                  <c:v>-5.81074E-3</c:v>
                </c:pt>
                <c:pt idx="20538">
                  <c:v>6.8616900000000002E-3</c:v>
                </c:pt>
                <c:pt idx="20539">
                  <c:v>1.124E-2</c:v>
                </c:pt>
                <c:pt idx="20540">
                  <c:v>3.9014800000000001E-3</c:v>
                </c:pt>
                <c:pt idx="20541">
                  <c:v>5.1689099999999997E-3</c:v>
                </c:pt>
                <c:pt idx="20542">
                  <c:v>2.6130699999999999E-3</c:v>
                </c:pt>
                <c:pt idx="20543">
                  <c:v>-1.05028E-2</c:v>
                </c:pt>
                <c:pt idx="20544">
                  <c:v>-7.9908400000000008E-3</c:v>
                </c:pt>
                <c:pt idx="20545">
                  <c:v>4.81701E-3</c:v>
                </c:pt>
                <c:pt idx="20546">
                  <c:v>-2.2535300000000001E-3</c:v>
                </c:pt>
                <c:pt idx="20547">
                  <c:v>1.1789300000000001E-2</c:v>
                </c:pt>
                <c:pt idx="20548">
                  <c:v>1.7673500000000002E-2</c:v>
                </c:pt>
                <c:pt idx="20549">
                  <c:v>4.5566599999999997E-3</c:v>
                </c:pt>
                <c:pt idx="20550">
                  <c:v>2.34995E-2</c:v>
                </c:pt>
                <c:pt idx="20551">
                  <c:v>4.2028400000000002E-3</c:v>
                </c:pt>
                <c:pt idx="20552">
                  <c:v>5.9928899999999998E-3</c:v>
                </c:pt>
                <c:pt idx="20553">
                  <c:v>9.3250299999999998E-3</c:v>
                </c:pt>
                <c:pt idx="20554">
                  <c:v>6.1788600000000004E-3</c:v>
                </c:pt>
                <c:pt idx="20555">
                  <c:v>3.9625199999999998E-3</c:v>
                </c:pt>
                <c:pt idx="20556">
                  <c:v>1.6983999999999999E-2</c:v>
                </c:pt>
                <c:pt idx="20557">
                  <c:v>3.79467E-3</c:v>
                </c:pt>
                <c:pt idx="20558">
                  <c:v>9.1018699999999998E-3</c:v>
                </c:pt>
                <c:pt idx="20559">
                  <c:v>2.3693100000000002E-2</c:v>
                </c:pt>
                <c:pt idx="20560">
                  <c:v>-5.2452100000000002E-3</c:v>
                </c:pt>
                <c:pt idx="20561">
                  <c:v>1.2083099999999999E-2</c:v>
                </c:pt>
                <c:pt idx="20562">
                  <c:v>5.1641500000000002E-3</c:v>
                </c:pt>
                <c:pt idx="20563">
                  <c:v>6.0996999999999996E-3</c:v>
                </c:pt>
                <c:pt idx="20564">
                  <c:v>8.3980600000000006E-3</c:v>
                </c:pt>
                <c:pt idx="20565">
                  <c:v>5.1784500000000002E-3</c:v>
                </c:pt>
                <c:pt idx="20566">
                  <c:v>1.71223E-2</c:v>
                </c:pt>
                <c:pt idx="20567">
                  <c:v>1.4634100000000001E-2</c:v>
                </c:pt>
                <c:pt idx="20568">
                  <c:v>-3.1852699999999998E-4</c:v>
                </c:pt>
                <c:pt idx="20569">
                  <c:v>1.14164E-2</c:v>
                </c:pt>
                <c:pt idx="20570">
                  <c:v>2.8276400000000002E-3</c:v>
                </c:pt>
                <c:pt idx="20571">
                  <c:v>1.0219600000000001E-2</c:v>
                </c:pt>
                <c:pt idx="20572">
                  <c:v>7.8782999999999995E-3</c:v>
                </c:pt>
                <c:pt idx="20573">
                  <c:v>1.35059E-2</c:v>
                </c:pt>
                <c:pt idx="20574">
                  <c:v>4.9285900000000001E-3</c:v>
                </c:pt>
                <c:pt idx="20575">
                  <c:v>2.91348E-3</c:v>
                </c:pt>
                <c:pt idx="20576">
                  <c:v>2.14386E-3</c:v>
                </c:pt>
                <c:pt idx="20577">
                  <c:v>-2.61211E-3</c:v>
                </c:pt>
                <c:pt idx="20578">
                  <c:v>1.3480199999999999E-2</c:v>
                </c:pt>
                <c:pt idx="20579">
                  <c:v>2.51484E-3</c:v>
                </c:pt>
                <c:pt idx="20580">
                  <c:v>3.9739600000000003E-3</c:v>
                </c:pt>
                <c:pt idx="20581">
                  <c:v>4.9963000000000004E-3</c:v>
                </c:pt>
                <c:pt idx="20582">
                  <c:v>3.9806399999999997E-3</c:v>
                </c:pt>
                <c:pt idx="20583">
                  <c:v>8.4209400000000005E-4</c:v>
                </c:pt>
                <c:pt idx="20584">
                  <c:v>1.73197E-2</c:v>
                </c:pt>
                <c:pt idx="20585">
                  <c:v>-1.6689299999999999E-3</c:v>
                </c:pt>
                <c:pt idx="20586">
                  <c:v>2.3679700000000001E-3</c:v>
                </c:pt>
                <c:pt idx="20587">
                  <c:v>1.7242399999999999E-3</c:v>
                </c:pt>
                <c:pt idx="20588">
                  <c:v>1.29976E-2</c:v>
                </c:pt>
                <c:pt idx="20589">
                  <c:v>3.2091099999999998E-3</c:v>
                </c:pt>
                <c:pt idx="20590">
                  <c:v>1.7806099999999998E-2</c:v>
                </c:pt>
                <c:pt idx="20591">
                  <c:v>1.3469699999999999E-2</c:v>
                </c:pt>
                <c:pt idx="20592">
                  <c:v>5.8860800000000001E-3</c:v>
                </c:pt>
                <c:pt idx="20593">
                  <c:v>3.6144300000000001E-3</c:v>
                </c:pt>
                <c:pt idx="20594">
                  <c:v>3.7107500000000001E-3</c:v>
                </c:pt>
                <c:pt idx="20595">
                  <c:v>1.3030099999999999E-2</c:v>
                </c:pt>
                <c:pt idx="20596">
                  <c:v>1.49307E-2</c:v>
                </c:pt>
                <c:pt idx="20597">
                  <c:v>2.1103899999999998E-2</c:v>
                </c:pt>
                <c:pt idx="20598">
                  <c:v>1.3351399999999999E-2</c:v>
                </c:pt>
                <c:pt idx="20599">
                  <c:v>1.4371900000000001E-3</c:v>
                </c:pt>
                <c:pt idx="20600">
                  <c:v>1.7987300000000001E-2</c:v>
                </c:pt>
                <c:pt idx="20601">
                  <c:v>1.2908899999999999E-2</c:v>
                </c:pt>
                <c:pt idx="20602">
                  <c:v>5.3138700000000001E-3</c:v>
                </c:pt>
                <c:pt idx="20603">
                  <c:v>9.8066300000000002E-3</c:v>
                </c:pt>
                <c:pt idx="20604">
                  <c:v>-8.6402899999999999E-4</c:v>
                </c:pt>
                <c:pt idx="20605">
                  <c:v>2.4585700000000002E-3</c:v>
                </c:pt>
                <c:pt idx="20606">
                  <c:v>-4.7788600000000002E-3</c:v>
                </c:pt>
                <c:pt idx="20607">
                  <c:v>-4.3945299999999998E-3</c:v>
                </c:pt>
                <c:pt idx="20608">
                  <c:v>2.2583E-3</c:v>
                </c:pt>
                <c:pt idx="20609">
                  <c:v>-5.9261299999999999E-3</c:v>
                </c:pt>
                <c:pt idx="20610">
                  <c:v>-4.9667399999999999E-3</c:v>
                </c:pt>
                <c:pt idx="20611">
                  <c:v>-2.8686499999999999E-3</c:v>
                </c:pt>
                <c:pt idx="20612">
                  <c:v>-4.1732799999999997E-3</c:v>
                </c:pt>
                <c:pt idx="20613">
                  <c:v>-5.1975299999999997E-3</c:v>
                </c:pt>
                <c:pt idx="20614">
                  <c:v>-2.7723299999999999E-3</c:v>
                </c:pt>
                <c:pt idx="20615">
                  <c:v>-5.3720499999999997E-3</c:v>
                </c:pt>
                <c:pt idx="20616">
                  <c:v>-1.07069E-2</c:v>
                </c:pt>
                <c:pt idx="20617">
                  <c:v>-5.7840299999999999E-3</c:v>
                </c:pt>
                <c:pt idx="20618">
                  <c:v>4.1284599999999996E-3</c:v>
                </c:pt>
                <c:pt idx="20619">
                  <c:v>-8.9063600000000003E-3</c:v>
                </c:pt>
                <c:pt idx="20620">
                  <c:v>2.3937199999999998E-3</c:v>
                </c:pt>
                <c:pt idx="20621">
                  <c:v>-8.06808E-3</c:v>
                </c:pt>
                <c:pt idx="20622">
                  <c:v>-6.4449299999999998E-3</c:v>
                </c:pt>
                <c:pt idx="20623">
                  <c:v>4.3954800000000002E-3</c:v>
                </c:pt>
                <c:pt idx="20624">
                  <c:v>1.5897800000000001E-3</c:v>
                </c:pt>
                <c:pt idx="20625">
                  <c:v>-1.1198E-2</c:v>
                </c:pt>
                <c:pt idx="20626">
                  <c:v>1.0891E-3</c:v>
                </c:pt>
                <c:pt idx="20627">
                  <c:v>-6.3991500000000002E-3</c:v>
                </c:pt>
                <c:pt idx="20628">
                  <c:v>-3.0040700000000002E-3</c:v>
                </c:pt>
                <c:pt idx="20629">
                  <c:v>-2.0055799999999999E-3</c:v>
                </c:pt>
                <c:pt idx="20630">
                  <c:v>-4.3449400000000003E-3</c:v>
                </c:pt>
                <c:pt idx="20631">
                  <c:v>7.4243499999999997E-3</c:v>
                </c:pt>
                <c:pt idx="20632">
                  <c:v>3.1585699999999999E-3</c:v>
                </c:pt>
                <c:pt idx="20633">
                  <c:v>1.48869E-2</c:v>
                </c:pt>
                <c:pt idx="20634">
                  <c:v>1.2350099999999999E-3</c:v>
                </c:pt>
                <c:pt idx="20635">
                  <c:v>1.05019E-2</c:v>
                </c:pt>
                <c:pt idx="20636">
                  <c:v>-1.0938600000000001E-3</c:v>
                </c:pt>
                <c:pt idx="20637">
                  <c:v>1.45855E-2</c:v>
                </c:pt>
                <c:pt idx="20638">
                  <c:v>-2.65121E-4</c:v>
                </c:pt>
                <c:pt idx="20639">
                  <c:v>8.8806200000000005E-3</c:v>
                </c:pt>
                <c:pt idx="20640">
                  <c:v>1.4866799999999999E-2</c:v>
                </c:pt>
                <c:pt idx="20641">
                  <c:v>1.05658E-2</c:v>
                </c:pt>
                <c:pt idx="20642">
                  <c:v>2.1699E-2</c:v>
                </c:pt>
                <c:pt idx="20643">
                  <c:v>1.8093100000000001E-2</c:v>
                </c:pt>
                <c:pt idx="20644">
                  <c:v>1.443E-2</c:v>
                </c:pt>
                <c:pt idx="20645">
                  <c:v>1.38969E-2</c:v>
                </c:pt>
                <c:pt idx="20646">
                  <c:v>5.7897599999999997E-3</c:v>
                </c:pt>
                <c:pt idx="20647">
                  <c:v>2.3025500000000001E-2</c:v>
                </c:pt>
                <c:pt idx="20648">
                  <c:v>1.3981800000000001E-2</c:v>
                </c:pt>
                <c:pt idx="20649">
                  <c:v>2.5423000000000001E-2</c:v>
                </c:pt>
                <c:pt idx="20650">
                  <c:v>1.46742E-2</c:v>
                </c:pt>
                <c:pt idx="20651">
                  <c:v>9.7360599999999995E-3</c:v>
                </c:pt>
                <c:pt idx="20652">
                  <c:v>2.81572E-2</c:v>
                </c:pt>
                <c:pt idx="20653">
                  <c:v>1.0269199999999999E-2</c:v>
                </c:pt>
                <c:pt idx="20654">
                  <c:v>1.8587099999999999E-2</c:v>
                </c:pt>
                <c:pt idx="20655">
                  <c:v>1.0813700000000001E-2</c:v>
                </c:pt>
                <c:pt idx="20656">
                  <c:v>9.6282999999999994E-3</c:v>
                </c:pt>
                <c:pt idx="20657">
                  <c:v>9.6454599999999998E-3</c:v>
                </c:pt>
                <c:pt idx="20658">
                  <c:v>2.13203E-2</c:v>
                </c:pt>
                <c:pt idx="20659">
                  <c:v>1.56002E-2</c:v>
                </c:pt>
                <c:pt idx="20660">
                  <c:v>1.3146400000000001E-2</c:v>
                </c:pt>
                <c:pt idx="20661">
                  <c:v>1.2043999999999999E-2</c:v>
                </c:pt>
                <c:pt idx="20662">
                  <c:v>3.0984900000000002E-3</c:v>
                </c:pt>
                <c:pt idx="20663">
                  <c:v>2.2449499999999999E-3</c:v>
                </c:pt>
                <c:pt idx="20664">
                  <c:v>6.1712299999999998E-3</c:v>
                </c:pt>
                <c:pt idx="20665">
                  <c:v>1.2126E-2</c:v>
                </c:pt>
                <c:pt idx="20666">
                  <c:v>1.2174600000000001E-2</c:v>
                </c:pt>
                <c:pt idx="20667">
                  <c:v>1.27192E-2</c:v>
                </c:pt>
                <c:pt idx="20668">
                  <c:v>1.8522299999999998E-2</c:v>
                </c:pt>
                <c:pt idx="20669">
                  <c:v>3.6001200000000001E-3</c:v>
                </c:pt>
                <c:pt idx="20670">
                  <c:v>1.2815500000000001E-2</c:v>
                </c:pt>
                <c:pt idx="20671">
                  <c:v>1.18637E-2</c:v>
                </c:pt>
                <c:pt idx="20672">
                  <c:v>-4.4574699999999998E-3</c:v>
                </c:pt>
                <c:pt idx="20673">
                  <c:v>2.0191199999999999E-2</c:v>
                </c:pt>
                <c:pt idx="20674">
                  <c:v>4.5185099999999999E-3</c:v>
                </c:pt>
                <c:pt idx="20675">
                  <c:v>1.2767799999999999E-2</c:v>
                </c:pt>
                <c:pt idx="20676">
                  <c:v>1.05886E-2</c:v>
                </c:pt>
                <c:pt idx="20677">
                  <c:v>9.3402899999999994E-3</c:v>
                </c:pt>
                <c:pt idx="20678">
                  <c:v>1.17693E-2</c:v>
                </c:pt>
                <c:pt idx="20679">
                  <c:v>8.9082699999999994E-3</c:v>
                </c:pt>
                <c:pt idx="20680">
                  <c:v>-5.6695900000000004E-3</c:v>
                </c:pt>
                <c:pt idx="20681">
                  <c:v>1.21069E-2</c:v>
                </c:pt>
                <c:pt idx="20682">
                  <c:v>1.1655799999999999E-2</c:v>
                </c:pt>
                <c:pt idx="20683">
                  <c:v>1.0101300000000001E-2</c:v>
                </c:pt>
                <c:pt idx="20684">
                  <c:v>2.35367E-3</c:v>
                </c:pt>
                <c:pt idx="20685">
                  <c:v>1.0855699999999999E-2</c:v>
                </c:pt>
                <c:pt idx="20686">
                  <c:v>1.00918E-2</c:v>
                </c:pt>
                <c:pt idx="20687">
                  <c:v>1.48106E-3</c:v>
                </c:pt>
                <c:pt idx="20688">
                  <c:v>5.26524E-3</c:v>
                </c:pt>
                <c:pt idx="20689">
                  <c:v>1.0967300000000001E-4</c:v>
                </c:pt>
                <c:pt idx="20690">
                  <c:v>-2.3450900000000002E-3</c:v>
                </c:pt>
                <c:pt idx="20691">
                  <c:v>3.3378599999999998E-4</c:v>
                </c:pt>
                <c:pt idx="20692">
                  <c:v>5.1355400000000001E-3</c:v>
                </c:pt>
                <c:pt idx="20693">
                  <c:v>1.11294E-3</c:v>
                </c:pt>
                <c:pt idx="20694">
                  <c:v>-7.1744900000000004E-3</c:v>
                </c:pt>
                <c:pt idx="20695">
                  <c:v>-8.38852E-3</c:v>
                </c:pt>
                <c:pt idx="20696">
                  <c:v>1.8606199999999999E-3</c:v>
                </c:pt>
                <c:pt idx="20697">
                  <c:v>-9.6769300000000003E-3</c:v>
                </c:pt>
                <c:pt idx="20698">
                  <c:v>-1.7023100000000001E-3</c:v>
                </c:pt>
                <c:pt idx="20699">
                  <c:v>-9.36413E-3</c:v>
                </c:pt>
                <c:pt idx="20700">
                  <c:v>5.5284499999999999E-3</c:v>
                </c:pt>
                <c:pt idx="20701">
                  <c:v>-1.15824E-2</c:v>
                </c:pt>
                <c:pt idx="20702">
                  <c:v>1.2588500000000001E-4</c:v>
                </c:pt>
                <c:pt idx="20703">
                  <c:v>4.8160599999999998E-4</c:v>
                </c:pt>
                <c:pt idx="20704">
                  <c:v>-9.3746200000000002E-4</c:v>
                </c:pt>
                <c:pt idx="20705">
                  <c:v>2.1925E-3</c:v>
                </c:pt>
                <c:pt idx="20706">
                  <c:v>1.5735599999999999E-4</c:v>
                </c:pt>
                <c:pt idx="20707">
                  <c:v>6.4964300000000001E-3</c:v>
                </c:pt>
                <c:pt idx="20708">
                  <c:v>4.19426E-3</c:v>
                </c:pt>
                <c:pt idx="20709">
                  <c:v>4.9781799999999996E-3</c:v>
                </c:pt>
                <c:pt idx="20710">
                  <c:v>8.0032300000000001E-3</c:v>
                </c:pt>
                <c:pt idx="20711">
                  <c:v>-1.5506700000000001E-3</c:v>
                </c:pt>
                <c:pt idx="20712">
                  <c:v>6.96278E-3</c:v>
                </c:pt>
                <c:pt idx="20713">
                  <c:v>7.9698600000000005E-3</c:v>
                </c:pt>
                <c:pt idx="20714">
                  <c:v>6.7453399999999998E-3</c:v>
                </c:pt>
                <c:pt idx="20715">
                  <c:v>8.3970999999999994E-3</c:v>
                </c:pt>
                <c:pt idx="20716">
                  <c:v>1.0737399999999999E-2</c:v>
                </c:pt>
                <c:pt idx="20717">
                  <c:v>-1.51348E-3</c:v>
                </c:pt>
                <c:pt idx="20718">
                  <c:v>9.4032299999999996E-4</c:v>
                </c:pt>
                <c:pt idx="20719">
                  <c:v>1.0259600000000001E-2</c:v>
                </c:pt>
                <c:pt idx="20720">
                  <c:v>2.35367E-3</c:v>
                </c:pt>
                <c:pt idx="20721">
                  <c:v>1.3570800000000001E-3</c:v>
                </c:pt>
                <c:pt idx="20722">
                  <c:v>-2.4719199999999998E-3</c:v>
                </c:pt>
                <c:pt idx="20723">
                  <c:v>-2.64168E-3</c:v>
                </c:pt>
                <c:pt idx="20724">
                  <c:v>-1.5802399999999999E-3</c:v>
                </c:pt>
                <c:pt idx="20725">
                  <c:v>4.2657900000000002E-3</c:v>
                </c:pt>
                <c:pt idx="20726">
                  <c:v>4.2028400000000002E-3</c:v>
                </c:pt>
                <c:pt idx="20727">
                  <c:v>6.5708200000000002E-4</c:v>
                </c:pt>
                <c:pt idx="20728">
                  <c:v>-5.6457499999999999E-4</c:v>
                </c:pt>
                <c:pt idx="20729">
                  <c:v>1.28174E-3</c:v>
                </c:pt>
                <c:pt idx="20730">
                  <c:v>-5.6304900000000001E-3</c:v>
                </c:pt>
                <c:pt idx="20731">
                  <c:v>5.3472499999999996E-3</c:v>
                </c:pt>
                <c:pt idx="20732">
                  <c:v>-7.1210900000000001E-3</c:v>
                </c:pt>
                <c:pt idx="20733">
                  <c:v>-9.8524100000000007E-3</c:v>
                </c:pt>
                <c:pt idx="20734">
                  <c:v>-5.8717700000000001E-3</c:v>
                </c:pt>
                <c:pt idx="20735">
                  <c:v>-4.8131900000000002E-3</c:v>
                </c:pt>
                <c:pt idx="20736">
                  <c:v>-1.5830999999999999E-4</c:v>
                </c:pt>
                <c:pt idx="20737">
                  <c:v>-8.3837500000000006E-3</c:v>
                </c:pt>
                <c:pt idx="20738">
                  <c:v>-4.4221900000000003E-3</c:v>
                </c:pt>
                <c:pt idx="20739">
                  <c:v>-3.8681000000000002E-3</c:v>
                </c:pt>
                <c:pt idx="20740">
                  <c:v>-6.4773599999999997E-3</c:v>
                </c:pt>
                <c:pt idx="20741">
                  <c:v>-6.7634599999999998E-3</c:v>
                </c:pt>
                <c:pt idx="20742">
                  <c:v>1.51348E-3</c:v>
                </c:pt>
                <c:pt idx="20743">
                  <c:v>6.0443900000000002E-3</c:v>
                </c:pt>
                <c:pt idx="20744">
                  <c:v>1.85013E-3</c:v>
                </c:pt>
                <c:pt idx="20745">
                  <c:v>3.8194700000000002E-3</c:v>
                </c:pt>
                <c:pt idx="20746">
                  <c:v>5.23472E-3</c:v>
                </c:pt>
                <c:pt idx="20747">
                  <c:v>6.8016099999999996E-3</c:v>
                </c:pt>
                <c:pt idx="20748">
                  <c:v>2.3021700000000001E-3</c:v>
                </c:pt>
                <c:pt idx="20749">
                  <c:v>5.4931600000000004E-3</c:v>
                </c:pt>
                <c:pt idx="20750">
                  <c:v>4.0464400000000001E-3</c:v>
                </c:pt>
                <c:pt idx="20751">
                  <c:v>8.4743500000000003E-3</c:v>
                </c:pt>
                <c:pt idx="20752">
                  <c:v>7.1620899999999999E-4</c:v>
                </c:pt>
                <c:pt idx="20753">
                  <c:v>1.90735E-2</c:v>
                </c:pt>
                <c:pt idx="20754" formatCode="0.00E+00">
                  <c:v>-5.7220499999999999E-5</c:v>
                </c:pt>
                <c:pt idx="20755">
                  <c:v>1.46914E-2</c:v>
                </c:pt>
                <c:pt idx="20756">
                  <c:v>4.0950800000000001E-3</c:v>
                </c:pt>
                <c:pt idx="20757">
                  <c:v>7.6456099999999997E-3</c:v>
                </c:pt>
                <c:pt idx="20758">
                  <c:v>2.6617099999999999E-3</c:v>
                </c:pt>
                <c:pt idx="20759">
                  <c:v>1.22595E-2</c:v>
                </c:pt>
                <c:pt idx="20760">
                  <c:v>5.8965700000000003E-3</c:v>
                </c:pt>
                <c:pt idx="20761" formatCode="0.00E+00">
                  <c:v>7.0571899999999994E-5</c:v>
                </c:pt>
                <c:pt idx="20762">
                  <c:v>6.0272199999999998E-4</c:v>
                </c:pt>
                <c:pt idx="20763">
                  <c:v>-1.5640300000000001E-3</c:v>
                </c:pt>
                <c:pt idx="20764">
                  <c:v>-3.0126599999999999E-3</c:v>
                </c:pt>
                <c:pt idx="20765">
                  <c:v>1.04828E-2</c:v>
                </c:pt>
                <c:pt idx="20766">
                  <c:v>1.8166499999999999E-2</c:v>
                </c:pt>
                <c:pt idx="20767">
                  <c:v>1.8692000000000001E-4</c:v>
                </c:pt>
                <c:pt idx="20768">
                  <c:v>1.6998300000000001E-2</c:v>
                </c:pt>
                <c:pt idx="20769">
                  <c:v>3.53718E-3</c:v>
                </c:pt>
                <c:pt idx="20770">
                  <c:v>7.0362100000000002E-3</c:v>
                </c:pt>
                <c:pt idx="20771">
                  <c:v>1.7232899999999999E-2</c:v>
                </c:pt>
                <c:pt idx="20772">
                  <c:v>8.3150900000000007E-3</c:v>
                </c:pt>
                <c:pt idx="20773">
                  <c:v>1.6893399999999999E-2</c:v>
                </c:pt>
                <c:pt idx="20774">
                  <c:v>8.2292600000000004E-3</c:v>
                </c:pt>
                <c:pt idx="20775">
                  <c:v>1.8352500000000001E-2</c:v>
                </c:pt>
                <c:pt idx="20776">
                  <c:v>9.7503699999999995E-3</c:v>
                </c:pt>
                <c:pt idx="20777">
                  <c:v>9.5443699999999999E-3</c:v>
                </c:pt>
                <c:pt idx="20778">
                  <c:v>2.0688999999999999E-2</c:v>
                </c:pt>
                <c:pt idx="20779">
                  <c:v>7.8582800000000003E-4</c:v>
                </c:pt>
                <c:pt idx="20780">
                  <c:v>8.4552800000000008E-3</c:v>
                </c:pt>
                <c:pt idx="20781">
                  <c:v>1.51253E-3</c:v>
                </c:pt>
                <c:pt idx="20782">
                  <c:v>8.7308899999999998E-3</c:v>
                </c:pt>
                <c:pt idx="20783">
                  <c:v>1.17416E-2</c:v>
                </c:pt>
                <c:pt idx="20784">
                  <c:v>5.7430299999999997E-3</c:v>
                </c:pt>
                <c:pt idx="20785">
                  <c:v>9.8171200000000004E-3</c:v>
                </c:pt>
                <c:pt idx="20786">
                  <c:v>1.8138900000000001E-3</c:v>
                </c:pt>
                <c:pt idx="20787">
                  <c:v>8.7737999999999998E-4</c:v>
                </c:pt>
                <c:pt idx="20788">
                  <c:v>-5.7115600000000001E-3</c:v>
                </c:pt>
                <c:pt idx="20789">
                  <c:v>-5.2947999999999997E-3</c:v>
                </c:pt>
                <c:pt idx="20790">
                  <c:v>-7.5025600000000001E-3</c:v>
                </c:pt>
                <c:pt idx="20791">
                  <c:v>-1.4486300000000001E-2</c:v>
                </c:pt>
                <c:pt idx="20792">
                  <c:v>-1.6058900000000001E-2</c:v>
                </c:pt>
                <c:pt idx="20793">
                  <c:v>-1.1036900000000001E-2</c:v>
                </c:pt>
                <c:pt idx="20794">
                  <c:v>-3.1261399999999999E-3</c:v>
                </c:pt>
                <c:pt idx="20795">
                  <c:v>-6.7358000000000001E-3</c:v>
                </c:pt>
                <c:pt idx="20796">
                  <c:v>-1.27029E-2</c:v>
                </c:pt>
                <c:pt idx="20797">
                  <c:v>-1.0211899999999999E-2</c:v>
                </c:pt>
                <c:pt idx="20798">
                  <c:v>-1.6987800000000001E-2</c:v>
                </c:pt>
                <c:pt idx="20799">
                  <c:v>-1.4287899999999999E-2</c:v>
                </c:pt>
                <c:pt idx="20800">
                  <c:v>-1.80912E-3</c:v>
                </c:pt>
                <c:pt idx="20801">
                  <c:v>-7.9126400000000003E-3</c:v>
                </c:pt>
                <c:pt idx="20802">
                  <c:v>-1.5830999999999999E-4</c:v>
                </c:pt>
                <c:pt idx="20803">
                  <c:v>-1.7373099999999999E-2</c:v>
                </c:pt>
                <c:pt idx="20804">
                  <c:v>1.3227499999999999E-3</c:v>
                </c:pt>
                <c:pt idx="20805">
                  <c:v>1.04189E-2</c:v>
                </c:pt>
                <c:pt idx="20806">
                  <c:v>3.9472600000000002E-3</c:v>
                </c:pt>
                <c:pt idx="20807">
                  <c:v>-4.5690499999999998E-3</c:v>
                </c:pt>
                <c:pt idx="20808">
                  <c:v>-5.3463E-3</c:v>
                </c:pt>
                <c:pt idx="20809">
                  <c:v>-1.29623E-2</c:v>
                </c:pt>
                <c:pt idx="20810">
                  <c:v>-4.1866300000000002E-3</c:v>
                </c:pt>
                <c:pt idx="20811">
                  <c:v>2.0675699999999999E-3</c:v>
                </c:pt>
                <c:pt idx="20812">
                  <c:v>9.4003699999999999E-3</c:v>
                </c:pt>
                <c:pt idx="20813">
                  <c:v>-6.6852600000000002E-4</c:v>
                </c:pt>
                <c:pt idx="20814">
                  <c:v>6.01959E-3</c:v>
                </c:pt>
                <c:pt idx="20815">
                  <c:v>4.7740899999999999E-3</c:v>
                </c:pt>
                <c:pt idx="20816">
                  <c:v>6.9170000000000004E-3</c:v>
                </c:pt>
                <c:pt idx="20817">
                  <c:v>1.1922800000000001E-2</c:v>
                </c:pt>
                <c:pt idx="20818">
                  <c:v>-7.2097800000000005E-4</c:v>
                </c:pt>
                <c:pt idx="20819">
                  <c:v>-4.16183E-3</c:v>
                </c:pt>
                <c:pt idx="20820">
                  <c:v>-2.2201500000000002E-3</c:v>
                </c:pt>
                <c:pt idx="20821">
                  <c:v>2.4642900000000001E-3</c:v>
                </c:pt>
                <c:pt idx="20822">
                  <c:v>-1.93787E-3</c:v>
                </c:pt>
                <c:pt idx="20823">
                  <c:v>3.4961699999999998E-3</c:v>
                </c:pt>
                <c:pt idx="20824">
                  <c:v>1.1515600000000001E-2</c:v>
                </c:pt>
                <c:pt idx="20825">
                  <c:v>-4.1055700000000002E-3</c:v>
                </c:pt>
                <c:pt idx="20826">
                  <c:v>-7.3890700000000002E-3</c:v>
                </c:pt>
                <c:pt idx="20827">
                  <c:v>1.1306800000000001E-2</c:v>
                </c:pt>
                <c:pt idx="20828">
                  <c:v>-8.1701299999999994E-3</c:v>
                </c:pt>
                <c:pt idx="20829">
                  <c:v>1.5626899999999999E-2</c:v>
                </c:pt>
                <c:pt idx="20830">
                  <c:v>-1.52779E-3</c:v>
                </c:pt>
                <c:pt idx="20831">
                  <c:v>9.5596299999999995E-3</c:v>
                </c:pt>
                <c:pt idx="20832">
                  <c:v>-4.0082900000000003E-3</c:v>
                </c:pt>
                <c:pt idx="20833">
                  <c:v>2.2211100000000001E-3</c:v>
                </c:pt>
                <c:pt idx="20834">
                  <c:v>3.72887E-3</c:v>
                </c:pt>
                <c:pt idx="20835">
                  <c:v>2.9354099999999998E-3</c:v>
                </c:pt>
                <c:pt idx="20836">
                  <c:v>4.3315899999999997E-3</c:v>
                </c:pt>
                <c:pt idx="20837">
                  <c:v>-7.3413799999999998E-3</c:v>
                </c:pt>
                <c:pt idx="20838">
                  <c:v>5.6438399999999998E-3</c:v>
                </c:pt>
                <c:pt idx="20839">
                  <c:v>8.2111399999999996E-4</c:v>
                </c:pt>
                <c:pt idx="20840">
                  <c:v>3.6954900000000001E-3</c:v>
                </c:pt>
                <c:pt idx="20841">
                  <c:v>7.7838899999999999E-3</c:v>
                </c:pt>
                <c:pt idx="20842">
                  <c:v>-4.3783199999999998E-3</c:v>
                </c:pt>
                <c:pt idx="20843">
                  <c:v>-6.3734100000000004E-3</c:v>
                </c:pt>
                <c:pt idx="20844">
                  <c:v>2.8438600000000001E-3</c:v>
                </c:pt>
                <c:pt idx="20845">
                  <c:v>3.7250500000000001E-3</c:v>
                </c:pt>
                <c:pt idx="20846">
                  <c:v>1.40448E-2</c:v>
                </c:pt>
                <c:pt idx="20847">
                  <c:v>-1.9617100000000002E-3</c:v>
                </c:pt>
                <c:pt idx="20848">
                  <c:v>6.38676E-3</c:v>
                </c:pt>
                <c:pt idx="20849">
                  <c:v>1.2035399999999999E-3</c:v>
                </c:pt>
                <c:pt idx="20850">
                  <c:v>7.9202700000000001E-3</c:v>
                </c:pt>
                <c:pt idx="20851">
                  <c:v>-4.3497099999999997E-3</c:v>
                </c:pt>
                <c:pt idx="20852">
                  <c:v>4.8589699999999998E-3</c:v>
                </c:pt>
                <c:pt idx="20853">
                  <c:v>-2.89726E-3</c:v>
                </c:pt>
                <c:pt idx="20854">
                  <c:v>5.41115E-3</c:v>
                </c:pt>
                <c:pt idx="20855">
                  <c:v>2.2163399999999998E-3</c:v>
                </c:pt>
                <c:pt idx="20856">
                  <c:v>8.6927399999999991E-3</c:v>
                </c:pt>
                <c:pt idx="20857">
                  <c:v>8.7318399999999994E-3</c:v>
                </c:pt>
                <c:pt idx="20858">
                  <c:v>-1.1253400000000001E-3</c:v>
                </c:pt>
                <c:pt idx="20859">
                  <c:v>1.2486499999999999E-2</c:v>
                </c:pt>
                <c:pt idx="20860">
                  <c:v>2.2010799999999998E-3</c:v>
                </c:pt>
                <c:pt idx="20861">
                  <c:v>1.2174600000000001E-2</c:v>
                </c:pt>
                <c:pt idx="20862">
                  <c:v>5.6533800000000004E-3</c:v>
                </c:pt>
                <c:pt idx="20863">
                  <c:v>1.24464E-2</c:v>
                </c:pt>
                <c:pt idx="20864">
                  <c:v>5.90801E-3</c:v>
                </c:pt>
                <c:pt idx="20865">
                  <c:v>1.3041499999999999E-2</c:v>
                </c:pt>
                <c:pt idx="20866">
                  <c:v>6.5689099999999999E-3</c:v>
                </c:pt>
                <c:pt idx="20867">
                  <c:v>2.2335100000000002E-3</c:v>
                </c:pt>
                <c:pt idx="20868">
                  <c:v>2.1953599999999999E-3</c:v>
                </c:pt>
                <c:pt idx="20869">
                  <c:v>9.7885100000000003E-3</c:v>
                </c:pt>
                <c:pt idx="20870">
                  <c:v>4.5871699999999998E-4</c:v>
                </c:pt>
                <c:pt idx="20871">
                  <c:v>1.5729E-2</c:v>
                </c:pt>
                <c:pt idx="20872">
                  <c:v>1.0776500000000001E-3</c:v>
                </c:pt>
                <c:pt idx="20873">
                  <c:v>1.6005499999999999E-2</c:v>
                </c:pt>
                <c:pt idx="20874">
                  <c:v>5.0449400000000004E-3</c:v>
                </c:pt>
                <c:pt idx="20875">
                  <c:v>1.7797500000000001E-2</c:v>
                </c:pt>
                <c:pt idx="20876">
                  <c:v>6.0358E-3</c:v>
                </c:pt>
                <c:pt idx="20877">
                  <c:v>5.1593799999999999E-3</c:v>
                </c:pt>
                <c:pt idx="20878">
                  <c:v>3.02696E-3</c:v>
                </c:pt>
                <c:pt idx="20879">
                  <c:v>3.48759E-3</c:v>
                </c:pt>
                <c:pt idx="20880">
                  <c:v>4.9877200000000002E-3</c:v>
                </c:pt>
                <c:pt idx="20881">
                  <c:v>-1.1663400000000001E-3</c:v>
                </c:pt>
                <c:pt idx="20882">
                  <c:v>3.0012099999999998E-3</c:v>
                </c:pt>
                <c:pt idx="20883">
                  <c:v>5.2690499999999999E-3</c:v>
                </c:pt>
                <c:pt idx="20884">
                  <c:v>3.2091099999999998E-3</c:v>
                </c:pt>
                <c:pt idx="20885">
                  <c:v>1.07174E-2</c:v>
                </c:pt>
                <c:pt idx="20886">
                  <c:v>6.67477E-3</c:v>
                </c:pt>
                <c:pt idx="20887">
                  <c:v>-1.0290099999999999E-3</c:v>
                </c:pt>
                <c:pt idx="20888">
                  <c:v>2.5596600000000001E-3</c:v>
                </c:pt>
                <c:pt idx="20889">
                  <c:v>-3.4551600000000001E-3</c:v>
                </c:pt>
                <c:pt idx="20890">
                  <c:v>-1.2388200000000001E-3</c:v>
                </c:pt>
                <c:pt idx="20891">
                  <c:v>-4.41742E-3</c:v>
                </c:pt>
                <c:pt idx="20892">
                  <c:v>-4.3277699999999999E-3</c:v>
                </c:pt>
                <c:pt idx="20893">
                  <c:v>-2.5634799999999999E-3</c:v>
                </c:pt>
                <c:pt idx="20894">
                  <c:v>-3.6230099999999999E-3</c:v>
                </c:pt>
                <c:pt idx="20895">
                  <c:v>-1.7264399999999999E-2</c:v>
                </c:pt>
                <c:pt idx="20896">
                  <c:v>-1.26953E-2</c:v>
                </c:pt>
                <c:pt idx="20897">
                  <c:v>-1.30186E-2</c:v>
                </c:pt>
                <c:pt idx="20898">
                  <c:v>-2.5970500000000001E-2</c:v>
                </c:pt>
                <c:pt idx="20899">
                  <c:v>-1.06277E-2</c:v>
                </c:pt>
                <c:pt idx="20900">
                  <c:v>-1.53046E-2</c:v>
                </c:pt>
                <c:pt idx="20901">
                  <c:v>1.9741100000000001E-4</c:v>
                </c:pt>
                <c:pt idx="20902">
                  <c:v>-1.52321E-2</c:v>
                </c:pt>
                <c:pt idx="20903">
                  <c:v>4.3439899999999998E-3</c:v>
                </c:pt>
                <c:pt idx="20904">
                  <c:v>-1.02901E-2</c:v>
                </c:pt>
                <c:pt idx="20905">
                  <c:v>-7.8363400000000007E-3</c:v>
                </c:pt>
                <c:pt idx="20906">
                  <c:v>-6.2341699999999998E-3</c:v>
                </c:pt>
                <c:pt idx="20907">
                  <c:v>-5.7601900000000001E-3</c:v>
                </c:pt>
                <c:pt idx="20908">
                  <c:v>-6.3791300000000002E-3</c:v>
                </c:pt>
                <c:pt idx="20909">
                  <c:v>-3.5505300000000001E-3</c:v>
                </c:pt>
                <c:pt idx="20910">
                  <c:v>-2.2460000000000001E-2</c:v>
                </c:pt>
                <c:pt idx="20911">
                  <c:v>-4.5900300000000002E-3</c:v>
                </c:pt>
                <c:pt idx="20912" formatCode="0.00E+00">
                  <c:v>-2.00272E-5</c:v>
                </c:pt>
                <c:pt idx="20913">
                  <c:v>1.21784E-3</c:v>
                </c:pt>
                <c:pt idx="20914">
                  <c:v>2.69032E-3</c:v>
                </c:pt>
                <c:pt idx="20915">
                  <c:v>-4.2238199999999997E-3</c:v>
                </c:pt>
                <c:pt idx="20916">
                  <c:v>3.1604799999999998E-3</c:v>
                </c:pt>
                <c:pt idx="20917">
                  <c:v>-1.1177100000000001E-2</c:v>
                </c:pt>
                <c:pt idx="20918" formatCode="0.00E+00">
                  <c:v>-9.6321099999999995E-5</c:v>
                </c:pt>
                <c:pt idx="20919">
                  <c:v>2.8696099999999999E-3</c:v>
                </c:pt>
                <c:pt idx="20920">
                  <c:v>-6.0176800000000001E-3</c:v>
                </c:pt>
                <c:pt idx="20921">
                  <c:v>-3.6926300000000001E-3</c:v>
                </c:pt>
                <c:pt idx="20922">
                  <c:v>-1.1486100000000001E-2</c:v>
                </c:pt>
                <c:pt idx="20923">
                  <c:v>-4.5175600000000003E-3</c:v>
                </c:pt>
                <c:pt idx="20924">
                  <c:v>-1.57337E-2</c:v>
                </c:pt>
                <c:pt idx="20925">
                  <c:v>-9.5386499999999992E-3</c:v>
                </c:pt>
                <c:pt idx="20926">
                  <c:v>3.4523000000000003E-4</c:v>
                </c:pt>
                <c:pt idx="20927">
                  <c:v>-4.8732799999999998E-3</c:v>
                </c:pt>
                <c:pt idx="20928">
                  <c:v>-1.32914E-2</c:v>
                </c:pt>
                <c:pt idx="20929">
                  <c:v>-1.1663400000000001E-3</c:v>
                </c:pt>
                <c:pt idx="20930">
                  <c:v>-2.7790100000000002E-3</c:v>
                </c:pt>
                <c:pt idx="20931">
                  <c:v>-1.4146799999999999E-2</c:v>
                </c:pt>
                <c:pt idx="20932">
                  <c:v>2.5205599999999998E-3</c:v>
                </c:pt>
                <c:pt idx="20933">
                  <c:v>3.8480799999999998E-3</c:v>
                </c:pt>
                <c:pt idx="20934">
                  <c:v>6.9093699999999997E-3</c:v>
                </c:pt>
                <c:pt idx="20935">
                  <c:v>-5.8364899999999997E-3</c:v>
                </c:pt>
                <c:pt idx="20936">
                  <c:v>-2.8276400000000002E-3</c:v>
                </c:pt>
                <c:pt idx="20937">
                  <c:v>-5.2804899999999997E-3</c:v>
                </c:pt>
                <c:pt idx="20938">
                  <c:v>2.0103500000000002E-3</c:v>
                </c:pt>
                <c:pt idx="20939">
                  <c:v>-8.6860700000000006E-3</c:v>
                </c:pt>
                <c:pt idx="20940">
                  <c:v>4.9018899999999999E-3</c:v>
                </c:pt>
                <c:pt idx="20941">
                  <c:v>2.8867699999999999E-3</c:v>
                </c:pt>
                <c:pt idx="20942">
                  <c:v>-1.24931E-3</c:v>
                </c:pt>
                <c:pt idx="20943">
                  <c:v>-2.4290100000000001E-3</c:v>
                </c:pt>
                <c:pt idx="20944">
                  <c:v>-9.2439700000000007E-3</c:v>
                </c:pt>
                <c:pt idx="20945">
                  <c:v>4.1999799999999999E-3</c:v>
                </c:pt>
                <c:pt idx="20946">
                  <c:v>-2.72751E-4</c:v>
                </c:pt>
                <c:pt idx="20947">
                  <c:v>-8.8405600000000003E-4</c:v>
                </c:pt>
                <c:pt idx="20948">
                  <c:v>-1.08337E-2</c:v>
                </c:pt>
                <c:pt idx="20949">
                  <c:v>-3.29781E-3</c:v>
                </c:pt>
                <c:pt idx="20950">
                  <c:v>-3.3617E-3</c:v>
                </c:pt>
                <c:pt idx="20951">
                  <c:v>-1.8481299999999999E-2</c:v>
                </c:pt>
                <c:pt idx="20952">
                  <c:v>-4.0721900000000001E-4</c:v>
                </c:pt>
                <c:pt idx="20953">
                  <c:v>-5.4521600000000002E-3</c:v>
                </c:pt>
                <c:pt idx="20954">
                  <c:v>-1.57862E-2</c:v>
                </c:pt>
                <c:pt idx="20955">
                  <c:v>-3.5781900000000002E-3</c:v>
                </c:pt>
                <c:pt idx="20956">
                  <c:v>-1.3256100000000001E-3</c:v>
                </c:pt>
                <c:pt idx="20957">
                  <c:v>-6.09875E-3</c:v>
                </c:pt>
                <c:pt idx="20958">
                  <c:v>-1.44005E-3</c:v>
                </c:pt>
                <c:pt idx="20959">
                  <c:v>-3.7193299999999999E-3</c:v>
                </c:pt>
                <c:pt idx="20960">
                  <c:v>-9.1009100000000002E-3</c:v>
                </c:pt>
                <c:pt idx="20961">
                  <c:v>-7.7419300000000002E-3</c:v>
                </c:pt>
                <c:pt idx="20962">
                  <c:v>-4.4555699999999998E-3</c:v>
                </c:pt>
                <c:pt idx="20963">
                  <c:v>-7.7753099999999997E-3</c:v>
                </c:pt>
                <c:pt idx="20964">
                  <c:v>3.0612899999999998E-4</c:v>
                </c:pt>
                <c:pt idx="20965">
                  <c:v>-7.6560999999999999E-3</c:v>
                </c:pt>
                <c:pt idx="20966">
                  <c:v>1.8291500000000001E-3</c:v>
                </c:pt>
                <c:pt idx="20967">
                  <c:v>-1.31016E-2</c:v>
                </c:pt>
                <c:pt idx="20968">
                  <c:v>-1.4617E-2</c:v>
                </c:pt>
                <c:pt idx="20969">
                  <c:v>-1.0687800000000001E-2</c:v>
                </c:pt>
                <c:pt idx="20970">
                  <c:v>-1.45922E-2</c:v>
                </c:pt>
                <c:pt idx="20971">
                  <c:v>-1.24359E-2</c:v>
                </c:pt>
                <c:pt idx="20972">
                  <c:v>-4.6644199999999999E-3</c:v>
                </c:pt>
                <c:pt idx="20973">
                  <c:v>2.9630699999999999E-3</c:v>
                </c:pt>
                <c:pt idx="20974">
                  <c:v>-5.87559E-3</c:v>
                </c:pt>
                <c:pt idx="20975">
                  <c:v>-8.0871599999999995E-3</c:v>
                </c:pt>
                <c:pt idx="20976">
                  <c:v>-2.7780499999999998E-3</c:v>
                </c:pt>
                <c:pt idx="20977">
                  <c:v>-1.9342399999999999E-2</c:v>
                </c:pt>
                <c:pt idx="20978">
                  <c:v>-1.5344600000000001E-3</c:v>
                </c:pt>
                <c:pt idx="20979">
                  <c:v>-9.4222999999999998E-3</c:v>
                </c:pt>
                <c:pt idx="20980">
                  <c:v>-4.82082E-3</c:v>
                </c:pt>
                <c:pt idx="20981">
                  <c:v>-4.3420799999999999E-3</c:v>
                </c:pt>
                <c:pt idx="20982">
                  <c:v>-6.13117E-3</c:v>
                </c:pt>
                <c:pt idx="20983">
                  <c:v>-1.3570799999999999E-2</c:v>
                </c:pt>
                <c:pt idx="20984">
                  <c:v>-4.7035200000000001E-3</c:v>
                </c:pt>
                <c:pt idx="20985">
                  <c:v>-2.9735600000000001E-3</c:v>
                </c:pt>
                <c:pt idx="20986">
                  <c:v>-1.0147099999999999E-2</c:v>
                </c:pt>
                <c:pt idx="20987">
                  <c:v>-1.0087E-2</c:v>
                </c:pt>
                <c:pt idx="20988">
                  <c:v>-7.4300800000000004E-3</c:v>
                </c:pt>
                <c:pt idx="20989">
                  <c:v>-2.3746499999999999E-4</c:v>
                </c:pt>
                <c:pt idx="20990">
                  <c:v>6.4239500000000003E-3</c:v>
                </c:pt>
                <c:pt idx="20991">
                  <c:v>7.6074599999999999E-3</c:v>
                </c:pt>
                <c:pt idx="20992">
                  <c:v>1.14527E-2</c:v>
                </c:pt>
                <c:pt idx="20993">
                  <c:v>1.01233E-2</c:v>
                </c:pt>
                <c:pt idx="20994">
                  <c:v>-5.87749E-3</c:v>
                </c:pt>
                <c:pt idx="20995">
                  <c:v>8.6126299999999996E-3</c:v>
                </c:pt>
                <c:pt idx="20996">
                  <c:v>-2.2468599999999998E-3</c:v>
                </c:pt>
                <c:pt idx="20997">
                  <c:v>4.6863599999999997E-3</c:v>
                </c:pt>
                <c:pt idx="20998">
                  <c:v>1.26362E-3</c:v>
                </c:pt>
                <c:pt idx="20999">
                  <c:v>3.74413E-3</c:v>
                </c:pt>
                <c:pt idx="21000">
                  <c:v>9.0684900000000002E-3</c:v>
                </c:pt>
                <c:pt idx="21001">
                  <c:v>8.7900200000000008E-3</c:v>
                </c:pt>
                <c:pt idx="21002">
                  <c:v>1.0956799999999999E-2</c:v>
                </c:pt>
                <c:pt idx="21003">
                  <c:v>6.9522899999999999E-3</c:v>
                </c:pt>
                <c:pt idx="21004">
                  <c:v>7.9832099999999993E-3</c:v>
                </c:pt>
                <c:pt idx="21005">
                  <c:v>-6.1769499999999996E-3</c:v>
                </c:pt>
                <c:pt idx="21006">
                  <c:v>-6.0720399999999999E-3</c:v>
                </c:pt>
                <c:pt idx="21007">
                  <c:v>3.1623799999999998E-3</c:v>
                </c:pt>
                <c:pt idx="21008">
                  <c:v>-2.7275099999999998E-3</c:v>
                </c:pt>
                <c:pt idx="21009">
                  <c:v>-6.5679600000000003E-3</c:v>
                </c:pt>
                <c:pt idx="21010">
                  <c:v>-6.5555600000000002E-3</c:v>
                </c:pt>
                <c:pt idx="21011">
                  <c:v>6.5326700000000002E-4</c:v>
                </c:pt>
                <c:pt idx="21012">
                  <c:v>-7.8792600000000008E-3</c:v>
                </c:pt>
                <c:pt idx="21013">
                  <c:v>-1.0579099999999999E-2</c:v>
                </c:pt>
                <c:pt idx="21014">
                  <c:v>-1.36948E-2</c:v>
                </c:pt>
                <c:pt idx="21015">
                  <c:v>-1.0293999999999999E-2</c:v>
                </c:pt>
                <c:pt idx="21016">
                  <c:v>-9.5653500000000002E-3</c:v>
                </c:pt>
                <c:pt idx="21017">
                  <c:v>-1.16606E-2</c:v>
                </c:pt>
                <c:pt idx="21018">
                  <c:v>-7.73144E-3</c:v>
                </c:pt>
                <c:pt idx="21019">
                  <c:v>-2.0990399999999999E-3</c:v>
                </c:pt>
                <c:pt idx="21020">
                  <c:v>-9.6197100000000001E-3</c:v>
                </c:pt>
                <c:pt idx="21021">
                  <c:v>-1.3977099999999999E-2</c:v>
                </c:pt>
                <c:pt idx="21022">
                  <c:v>-1.46322E-2</c:v>
                </c:pt>
                <c:pt idx="21023">
                  <c:v>-8.4085500000000007E-3</c:v>
                </c:pt>
                <c:pt idx="21024">
                  <c:v>-3.9215099999999996E-3</c:v>
                </c:pt>
                <c:pt idx="21025">
                  <c:v>-1.1860799999999999E-2</c:v>
                </c:pt>
                <c:pt idx="21026">
                  <c:v>-3.4942599999999999E-3</c:v>
                </c:pt>
                <c:pt idx="21027">
                  <c:v>-1.48249E-2</c:v>
                </c:pt>
                <c:pt idx="21028">
                  <c:v>-1.46713E-2</c:v>
                </c:pt>
                <c:pt idx="21029">
                  <c:v>-1.5337E-2</c:v>
                </c:pt>
                <c:pt idx="21030">
                  <c:v>-2.3199999999999998E-2</c:v>
                </c:pt>
                <c:pt idx="21031">
                  <c:v>-4.8294100000000001E-3</c:v>
                </c:pt>
                <c:pt idx="21032">
                  <c:v>-1.11465E-2</c:v>
                </c:pt>
                <c:pt idx="21033">
                  <c:v>-1.42479E-3</c:v>
                </c:pt>
                <c:pt idx="21034">
                  <c:v>-2.41947E-3</c:v>
                </c:pt>
                <c:pt idx="21035">
                  <c:v>-1.28775E-2</c:v>
                </c:pt>
                <c:pt idx="21036">
                  <c:v>7.8678099999999996E-4</c:v>
                </c:pt>
                <c:pt idx="21037">
                  <c:v>4.2972599999999998E-3</c:v>
                </c:pt>
                <c:pt idx="21038">
                  <c:v>-2.0837799999999999E-3</c:v>
                </c:pt>
                <c:pt idx="21039">
                  <c:v>-5.7430299999999997E-3</c:v>
                </c:pt>
                <c:pt idx="21040">
                  <c:v>-1.9807800000000001E-3</c:v>
                </c:pt>
                <c:pt idx="21041">
                  <c:v>-7.8649500000000008E-3</c:v>
                </c:pt>
                <c:pt idx="21042">
                  <c:v>-4.2152400000000003E-3</c:v>
                </c:pt>
                <c:pt idx="21043">
                  <c:v>3.1919499999999998E-3</c:v>
                </c:pt>
                <c:pt idx="21044">
                  <c:v>1.441E-3</c:v>
                </c:pt>
                <c:pt idx="21045">
                  <c:v>5.3024300000000003E-3</c:v>
                </c:pt>
                <c:pt idx="21046">
                  <c:v>-4.5518900000000003E-3</c:v>
                </c:pt>
                <c:pt idx="21047">
                  <c:v>-1.2311900000000001E-3</c:v>
                </c:pt>
                <c:pt idx="21048">
                  <c:v>-8.9740800000000004E-4</c:v>
                </c:pt>
                <c:pt idx="21049">
                  <c:v>-7.6265300000000003E-3</c:v>
                </c:pt>
                <c:pt idx="21050">
                  <c:v>5.8555600000000001E-3</c:v>
                </c:pt>
                <c:pt idx="21051">
                  <c:v>-1.02892E-2</c:v>
                </c:pt>
                <c:pt idx="21052">
                  <c:v>3.28445E-3</c:v>
                </c:pt>
                <c:pt idx="21053">
                  <c:v>-4.5242299999999997E-3</c:v>
                </c:pt>
                <c:pt idx="21054">
                  <c:v>-4.2562499999999996E-3</c:v>
                </c:pt>
                <c:pt idx="21055">
                  <c:v>-1.0297799999999999E-2</c:v>
                </c:pt>
                <c:pt idx="21056">
                  <c:v>-1.6555799999999999E-2</c:v>
                </c:pt>
                <c:pt idx="21057">
                  <c:v>-2.25925E-3</c:v>
                </c:pt>
                <c:pt idx="21058">
                  <c:v>-5.9108700000000004E-3</c:v>
                </c:pt>
                <c:pt idx="21059">
                  <c:v>-1.24254E-2</c:v>
                </c:pt>
                <c:pt idx="21060">
                  <c:v>-1.3289499999999999E-2</c:v>
                </c:pt>
                <c:pt idx="21061">
                  <c:v>-9.3688999999999995E-3</c:v>
                </c:pt>
                <c:pt idx="21062">
                  <c:v>-1.05276E-2</c:v>
                </c:pt>
                <c:pt idx="21063">
                  <c:v>-1.15747E-2</c:v>
                </c:pt>
                <c:pt idx="21064">
                  <c:v>-7.8220400000000006E-3</c:v>
                </c:pt>
                <c:pt idx="21065">
                  <c:v>-1.21832E-2</c:v>
                </c:pt>
                <c:pt idx="21066">
                  <c:v>-1.83258E-2</c:v>
                </c:pt>
                <c:pt idx="21067">
                  <c:v>-2.4936699999999999E-2</c:v>
                </c:pt>
                <c:pt idx="21068">
                  <c:v>-7.61986E-3</c:v>
                </c:pt>
                <c:pt idx="21069">
                  <c:v>-1.59206E-2</c:v>
                </c:pt>
                <c:pt idx="21070">
                  <c:v>-2.6168799999999998E-3</c:v>
                </c:pt>
                <c:pt idx="21071">
                  <c:v>-1.1158899999999999E-2</c:v>
                </c:pt>
                <c:pt idx="21072">
                  <c:v>-2.68936E-3</c:v>
                </c:pt>
                <c:pt idx="21073">
                  <c:v>-3.0450799999999999E-3</c:v>
                </c:pt>
                <c:pt idx="21074">
                  <c:v>-8.1567800000000006E-3</c:v>
                </c:pt>
                <c:pt idx="21075">
                  <c:v>-1.21212E-2</c:v>
                </c:pt>
                <c:pt idx="21076">
                  <c:v>-1.53875E-2</c:v>
                </c:pt>
                <c:pt idx="21077">
                  <c:v>-6.6957500000000003E-3</c:v>
                </c:pt>
                <c:pt idx="21078">
                  <c:v>-4.05025E-3</c:v>
                </c:pt>
                <c:pt idx="21079">
                  <c:v>-1.5447600000000001E-2</c:v>
                </c:pt>
                <c:pt idx="21080">
                  <c:v>-1.50013E-2</c:v>
                </c:pt>
                <c:pt idx="21081">
                  <c:v>-4.9104700000000001E-3</c:v>
                </c:pt>
                <c:pt idx="21082">
                  <c:v>-7.2612800000000002E-3</c:v>
                </c:pt>
                <c:pt idx="21083">
                  <c:v>-1.23129E-2</c:v>
                </c:pt>
                <c:pt idx="21084">
                  <c:v>-8.02135E-3</c:v>
                </c:pt>
                <c:pt idx="21085">
                  <c:v>-5.1660500000000002E-3</c:v>
                </c:pt>
                <c:pt idx="21086">
                  <c:v>-1.7519E-2</c:v>
                </c:pt>
                <c:pt idx="21087">
                  <c:v>-1.53828E-2</c:v>
                </c:pt>
                <c:pt idx="21088">
                  <c:v>-1.7159500000000001E-2</c:v>
                </c:pt>
                <c:pt idx="21089">
                  <c:v>-1.67084E-3</c:v>
                </c:pt>
                <c:pt idx="21090">
                  <c:v>-7.1563699999999996E-3</c:v>
                </c:pt>
                <c:pt idx="21091">
                  <c:v>-6.7567800000000004E-3</c:v>
                </c:pt>
                <c:pt idx="21092">
                  <c:v>-4.5976599999999999E-3</c:v>
                </c:pt>
                <c:pt idx="21093">
                  <c:v>-1.1922800000000001E-2</c:v>
                </c:pt>
                <c:pt idx="21094">
                  <c:v>-5.8918E-3</c:v>
                </c:pt>
                <c:pt idx="21095">
                  <c:v>-1.2552300000000001E-2</c:v>
                </c:pt>
                <c:pt idx="21096">
                  <c:v>-2.51579E-3</c:v>
                </c:pt>
                <c:pt idx="21097">
                  <c:v>-3.8156499999999999E-3</c:v>
                </c:pt>
                <c:pt idx="21098">
                  <c:v>-1.3459199999999999E-2</c:v>
                </c:pt>
                <c:pt idx="21099">
                  <c:v>-2.17724E-3</c:v>
                </c:pt>
                <c:pt idx="21100">
                  <c:v>-5.3739499999999997E-3</c:v>
                </c:pt>
                <c:pt idx="21101">
                  <c:v>3.6706899999999999E-3</c:v>
                </c:pt>
                <c:pt idx="21102">
                  <c:v>-6.0386700000000003E-3</c:v>
                </c:pt>
                <c:pt idx="21103">
                  <c:v>-1.15299E-3</c:v>
                </c:pt>
                <c:pt idx="21104">
                  <c:v>-1.49536E-3</c:v>
                </c:pt>
                <c:pt idx="21105">
                  <c:v>-7.8048700000000002E-3</c:v>
                </c:pt>
                <c:pt idx="21106">
                  <c:v>-7.8487399999999997E-4</c:v>
                </c:pt>
                <c:pt idx="21107">
                  <c:v>5.6324000000000001E-3</c:v>
                </c:pt>
                <c:pt idx="21108">
                  <c:v>-3.9053E-3</c:v>
                </c:pt>
                <c:pt idx="21109">
                  <c:v>-2.72083E-3</c:v>
                </c:pt>
                <c:pt idx="21110">
                  <c:v>-3.9663299999999997E-3</c:v>
                </c:pt>
                <c:pt idx="21111">
                  <c:v>4.7817199999999997E-3</c:v>
                </c:pt>
                <c:pt idx="21112">
                  <c:v>-1.49727E-3</c:v>
                </c:pt>
                <c:pt idx="21113">
                  <c:v>-2.6683800000000001E-3</c:v>
                </c:pt>
                <c:pt idx="21114">
                  <c:v>7.7076000000000002E-3</c:v>
                </c:pt>
                <c:pt idx="21115">
                  <c:v>-1.52206E-3</c:v>
                </c:pt>
                <c:pt idx="21116">
                  <c:v>4.6758700000000004E-3</c:v>
                </c:pt>
                <c:pt idx="21117">
                  <c:v>-1.51443E-3</c:v>
                </c:pt>
                <c:pt idx="21118" formatCode="0.00E+00">
                  <c:v>-1.23978E-5</c:v>
                </c:pt>
                <c:pt idx="21119">
                  <c:v>-2.5892300000000001E-3</c:v>
                </c:pt>
                <c:pt idx="21120">
                  <c:v>-8.2187700000000002E-3</c:v>
                </c:pt>
                <c:pt idx="21121">
                  <c:v>2.0055799999999999E-3</c:v>
                </c:pt>
                <c:pt idx="21122">
                  <c:v>-8.2111399999999996E-4</c:v>
                </c:pt>
                <c:pt idx="21123">
                  <c:v>-1.01175E-2</c:v>
                </c:pt>
                <c:pt idx="21124">
                  <c:v>4.1875799999999998E-3</c:v>
                </c:pt>
                <c:pt idx="21125">
                  <c:v>-1.22337E-2</c:v>
                </c:pt>
                <c:pt idx="21126">
                  <c:v>-7.8954699999999999E-3</c:v>
                </c:pt>
                <c:pt idx="21127">
                  <c:v>-8.8539099999999996E-3</c:v>
                </c:pt>
                <c:pt idx="21128">
                  <c:v>-2.35558E-4</c:v>
                </c:pt>
                <c:pt idx="21129">
                  <c:v>-1.5482900000000001E-2</c:v>
                </c:pt>
                <c:pt idx="21130">
                  <c:v>-1.3073899999999999E-2</c:v>
                </c:pt>
                <c:pt idx="21131">
                  <c:v>-8.91781E-3</c:v>
                </c:pt>
                <c:pt idx="21132">
                  <c:v>-9.2792499999999993E-3</c:v>
                </c:pt>
                <c:pt idx="21133">
                  <c:v>-4.5766799999999996E-3</c:v>
                </c:pt>
                <c:pt idx="21134">
                  <c:v>-3.3979399999999999E-3</c:v>
                </c:pt>
                <c:pt idx="21135">
                  <c:v>-3.58772E-3</c:v>
                </c:pt>
                <c:pt idx="21136">
                  <c:v>-1.0907200000000001E-2</c:v>
                </c:pt>
                <c:pt idx="21137">
                  <c:v>-1.4874500000000001E-2</c:v>
                </c:pt>
                <c:pt idx="21138">
                  <c:v>-2.1490100000000002E-2</c:v>
                </c:pt>
                <c:pt idx="21139">
                  <c:v>-1.1939999999999999E-2</c:v>
                </c:pt>
                <c:pt idx="21140">
                  <c:v>-1.9906E-2</c:v>
                </c:pt>
                <c:pt idx="21141">
                  <c:v>-5.1002499999999997E-3</c:v>
                </c:pt>
                <c:pt idx="21142">
                  <c:v>-1.1797E-2</c:v>
                </c:pt>
                <c:pt idx="21143">
                  <c:v>-1.5036600000000001E-2</c:v>
                </c:pt>
                <c:pt idx="21144">
                  <c:v>-4.2924900000000004E-3</c:v>
                </c:pt>
                <c:pt idx="21145">
                  <c:v>-1.8127399999999998E-2</c:v>
                </c:pt>
                <c:pt idx="21146">
                  <c:v>-5.6657799999999996E-3</c:v>
                </c:pt>
                <c:pt idx="21147">
                  <c:v>-1.25465E-2</c:v>
                </c:pt>
                <c:pt idx="21148">
                  <c:v>-1.6692200000000001E-2</c:v>
                </c:pt>
                <c:pt idx="21149">
                  <c:v>-1.5662200000000001E-2</c:v>
                </c:pt>
                <c:pt idx="21150">
                  <c:v>-1.7159500000000001E-2</c:v>
                </c:pt>
                <c:pt idx="21151">
                  <c:v>-1.3574599999999999E-2</c:v>
                </c:pt>
                <c:pt idx="21152">
                  <c:v>-5.0411199999999996E-3</c:v>
                </c:pt>
                <c:pt idx="21153">
                  <c:v>-1.3365699999999999E-2</c:v>
                </c:pt>
                <c:pt idx="21154">
                  <c:v>-7.8430199999999992E-3</c:v>
                </c:pt>
                <c:pt idx="21155">
                  <c:v>-1.9716299999999999E-2</c:v>
                </c:pt>
                <c:pt idx="21156">
                  <c:v>-3.9939900000000002E-3</c:v>
                </c:pt>
                <c:pt idx="21157">
                  <c:v>-2.0443900000000001E-2</c:v>
                </c:pt>
                <c:pt idx="21158">
                  <c:v>-1.1921899999999999E-2</c:v>
                </c:pt>
                <c:pt idx="21159">
                  <c:v>-9.9716200000000005E-3</c:v>
                </c:pt>
                <c:pt idx="21160">
                  <c:v>-5.6266800000000002E-3</c:v>
                </c:pt>
                <c:pt idx="21161">
                  <c:v>-1.4504400000000001E-2</c:v>
                </c:pt>
                <c:pt idx="21162">
                  <c:v>-2.8266900000000002E-3</c:v>
                </c:pt>
                <c:pt idx="21163">
                  <c:v>-5.9013399999999997E-3</c:v>
                </c:pt>
                <c:pt idx="21164">
                  <c:v>-1.53408E-2</c:v>
                </c:pt>
                <c:pt idx="21165">
                  <c:v>-1.3049099999999999E-2</c:v>
                </c:pt>
                <c:pt idx="21166">
                  <c:v>-1.41029E-2</c:v>
                </c:pt>
                <c:pt idx="21167">
                  <c:v>6.93226E-3</c:v>
                </c:pt>
                <c:pt idx="21168">
                  <c:v>-1.4473E-2</c:v>
                </c:pt>
                <c:pt idx="21169">
                  <c:v>-4.1351299999999999E-3</c:v>
                </c:pt>
                <c:pt idx="21170">
                  <c:v>-7.17163E-3</c:v>
                </c:pt>
                <c:pt idx="21171">
                  <c:v>-9.8686199999999998E-3</c:v>
                </c:pt>
                <c:pt idx="21172">
                  <c:v>-9.6063599999999996E-3</c:v>
                </c:pt>
                <c:pt idx="21173">
                  <c:v>-8.0804799999999993E-3</c:v>
                </c:pt>
                <c:pt idx="21174">
                  <c:v>-1.4801999999999999E-2</c:v>
                </c:pt>
                <c:pt idx="21175">
                  <c:v>-6.4058300000000004E-3</c:v>
                </c:pt>
                <c:pt idx="21176">
                  <c:v>-1.6046499999999998E-2</c:v>
                </c:pt>
                <c:pt idx="21177">
                  <c:v>-9.0341599999999994E-3</c:v>
                </c:pt>
                <c:pt idx="21178">
                  <c:v>-6.4163199999999997E-3</c:v>
                </c:pt>
                <c:pt idx="21179">
                  <c:v>-1.6087500000000001E-2</c:v>
                </c:pt>
                <c:pt idx="21180">
                  <c:v>-4.5785899999999996E-3</c:v>
                </c:pt>
                <c:pt idx="21181">
                  <c:v>-1.8924699999999999E-2</c:v>
                </c:pt>
                <c:pt idx="21182">
                  <c:v>-8.0013299999999996E-4</c:v>
                </c:pt>
                <c:pt idx="21183">
                  <c:v>-1.78204E-2</c:v>
                </c:pt>
                <c:pt idx="21184">
                  <c:v>-1.05305E-2</c:v>
                </c:pt>
                <c:pt idx="21185">
                  <c:v>1.69086E-3</c:v>
                </c:pt>
                <c:pt idx="21186">
                  <c:v>-1.15967E-2</c:v>
                </c:pt>
                <c:pt idx="21187">
                  <c:v>-3.9787299999999998E-3</c:v>
                </c:pt>
                <c:pt idx="21188">
                  <c:v>-1.6773199999999999E-2</c:v>
                </c:pt>
                <c:pt idx="21189">
                  <c:v>-9.6769300000000003E-3</c:v>
                </c:pt>
                <c:pt idx="21190">
                  <c:v>-9.1371500000000001E-3</c:v>
                </c:pt>
                <c:pt idx="21191">
                  <c:v>-5.0687800000000002E-3</c:v>
                </c:pt>
                <c:pt idx="21192">
                  <c:v>-1.4338500000000001E-2</c:v>
                </c:pt>
                <c:pt idx="21193">
                  <c:v>1.5964499999999999E-3</c:v>
                </c:pt>
                <c:pt idx="21194">
                  <c:v>-9.8247500000000001E-3</c:v>
                </c:pt>
                <c:pt idx="21195">
                  <c:v>-2.9726000000000002E-3</c:v>
                </c:pt>
                <c:pt idx="21196">
                  <c:v>-1.27048E-2</c:v>
                </c:pt>
                <c:pt idx="21197">
                  <c:v>2.86579E-3</c:v>
                </c:pt>
                <c:pt idx="21198">
                  <c:v>-5.8278999999999996E-3</c:v>
                </c:pt>
                <c:pt idx="21199">
                  <c:v>1.0776500000000001E-3</c:v>
                </c:pt>
                <c:pt idx="21200">
                  <c:v>-3.3760099999999998E-4</c:v>
                </c:pt>
                <c:pt idx="21201">
                  <c:v>-2.6855500000000001E-3</c:v>
                </c:pt>
                <c:pt idx="21202">
                  <c:v>2.7246499999999999E-3</c:v>
                </c:pt>
                <c:pt idx="21203">
                  <c:v>-1.8377300000000001E-3</c:v>
                </c:pt>
                <c:pt idx="21204">
                  <c:v>8.9616799999999996E-3</c:v>
                </c:pt>
                <c:pt idx="21205">
                  <c:v>7.5149500000000003E-3</c:v>
                </c:pt>
                <c:pt idx="21206">
                  <c:v>1.6695999999999999E-2</c:v>
                </c:pt>
                <c:pt idx="21207">
                  <c:v>-4.9686399999999996E-4</c:v>
                </c:pt>
                <c:pt idx="21208">
                  <c:v>5.1927600000000003E-3</c:v>
                </c:pt>
                <c:pt idx="21209">
                  <c:v>-2.9973999999999999E-3</c:v>
                </c:pt>
                <c:pt idx="21210">
                  <c:v>9.10854E-3</c:v>
                </c:pt>
                <c:pt idx="21211">
                  <c:v>4.2047500000000002E-3</c:v>
                </c:pt>
                <c:pt idx="21212">
                  <c:v>3.088E-3</c:v>
                </c:pt>
                <c:pt idx="21213">
                  <c:v>9.8800699999999995E-4</c:v>
                </c:pt>
                <c:pt idx="21214">
                  <c:v>1.23482E-2</c:v>
                </c:pt>
                <c:pt idx="21215">
                  <c:v>2.30503E-3</c:v>
                </c:pt>
                <c:pt idx="21216">
                  <c:v>9.2964199999999997E-3</c:v>
                </c:pt>
                <c:pt idx="21217">
                  <c:v>-5.5513400000000001E-3</c:v>
                </c:pt>
                <c:pt idx="21218">
                  <c:v>1.3885499999999999E-3</c:v>
                </c:pt>
                <c:pt idx="21219">
                  <c:v>3.5762800000000003E-4</c:v>
                </c:pt>
                <c:pt idx="21220">
                  <c:v>7.2965599999999997E-3</c:v>
                </c:pt>
                <c:pt idx="21221">
                  <c:v>-3.4370400000000001E-3</c:v>
                </c:pt>
                <c:pt idx="21222">
                  <c:v>2.3622500000000002E-3</c:v>
                </c:pt>
                <c:pt idx="21223">
                  <c:v>4.5623800000000004E-3</c:v>
                </c:pt>
                <c:pt idx="21224">
                  <c:v>2.1572100000000001E-3</c:v>
                </c:pt>
                <c:pt idx="21225" formatCode="0.00E+00">
                  <c:v>3.6449400000000002E-3</c:v>
                </c:pt>
                <c:pt idx="21226">
                  <c:v>-2.6540800000000001E-3</c:v>
                </c:pt>
                <c:pt idx="21227">
                  <c:v>-5.4168700000000001E-4</c:v>
                </c:pt>
                <c:pt idx="21228">
                  <c:v>-4.5766799999999996E-3</c:v>
                </c:pt>
                <c:pt idx="21229">
                  <c:v>-6.0758599999999998E-3</c:v>
                </c:pt>
                <c:pt idx="21230">
                  <c:v>5.50652E-3</c:v>
                </c:pt>
                <c:pt idx="21231">
                  <c:v>4.3535199999999996E-3</c:v>
                </c:pt>
                <c:pt idx="21232">
                  <c:v>1.20955E-2</c:v>
                </c:pt>
                <c:pt idx="21233">
                  <c:v>-1.03188E-3</c:v>
                </c:pt>
                <c:pt idx="21234">
                  <c:v>5.5789900000000005E-4</c:v>
                </c:pt>
                <c:pt idx="21235">
                  <c:v>5.3405800000000002E-4</c:v>
                </c:pt>
                <c:pt idx="21236">
                  <c:v>1.65558E-3</c:v>
                </c:pt>
                <c:pt idx="21237">
                  <c:v>8.6174000000000008E-3</c:v>
                </c:pt>
                <c:pt idx="21238">
                  <c:v>5.7649600000000004E-3</c:v>
                </c:pt>
                <c:pt idx="21239">
                  <c:v>-4.9800900000000004E-3</c:v>
                </c:pt>
                <c:pt idx="21240">
                  <c:v>3.8289999999999999E-3</c:v>
                </c:pt>
                <c:pt idx="21241">
                  <c:v>2.3412699999999999E-3</c:v>
                </c:pt>
                <c:pt idx="21242">
                  <c:v>4.1065199999999998E-3</c:v>
                </c:pt>
                <c:pt idx="21243">
                  <c:v>8.2035100000000007E-3</c:v>
                </c:pt>
                <c:pt idx="21244">
                  <c:v>9.5806099999999998E-3</c:v>
                </c:pt>
                <c:pt idx="21245">
                  <c:v>7.5187700000000001E-3</c:v>
                </c:pt>
                <c:pt idx="21246">
                  <c:v>5.2595100000000002E-3</c:v>
                </c:pt>
                <c:pt idx="21247">
                  <c:v>-1.404E-2</c:v>
                </c:pt>
                <c:pt idx="21248">
                  <c:v>2.4700199999999999E-3</c:v>
                </c:pt>
                <c:pt idx="21249">
                  <c:v>-1.6117099999999999E-4</c:v>
                </c:pt>
                <c:pt idx="21250">
                  <c:v>-7.9517400000000005E-3</c:v>
                </c:pt>
                <c:pt idx="21251">
                  <c:v>-6.8235400000000003E-3</c:v>
                </c:pt>
                <c:pt idx="21252">
                  <c:v>-3.9835000000000001E-3</c:v>
                </c:pt>
                <c:pt idx="21253">
                  <c:v>8.2235299999999997E-3</c:v>
                </c:pt>
                <c:pt idx="21254">
                  <c:v>-1.1505100000000001E-2</c:v>
                </c:pt>
                <c:pt idx="21255">
                  <c:v>-5.8669999999999998E-3</c:v>
                </c:pt>
                <c:pt idx="21256">
                  <c:v>-4.2791399999999999E-3</c:v>
                </c:pt>
                <c:pt idx="21257">
                  <c:v>-1.8863700000000001E-3</c:v>
                </c:pt>
                <c:pt idx="21258">
                  <c:v>1.7490400000000001E-3</c:v>
                </c:pt>
                <c:pt idx="21259">
                  <c:v>-7.7543300000000003E-3</c:v>
                </c:pt>
                <c:pt idx="21260">
                  <c:v>1.01471E-3</c:v>
                </c:pt>
                <c:pt idx="21261">
                  <c:v>-6.3571900000000004E-3</c:v>
                </c:pt>
                <c:pt idx="21262">
                  <c:v>6.6375699999999995E-4</c:v>
                </c:pt>
                <c:pt idx="21263">
                  <c:v>2.5539400000000002E-3</c:v>
                </c:pt>
                <c:pt idx="21264">
                  <c:v>3.7860900000000002E-4</c:v>
                </c:pt>
                <c:pt idx="21265">
                  <c:v>1.0168099999999999E-2</c:v>
                </c:pt>
                <c:pt idx="21266">
                  <c:v>1.2149800000000001E-3</c:v>
                </c:pt>
                <c:pt idx="21267">
                  <c:v>7.9717599999999996E-3</c:v>
                </c:pt>
                <c:pt idx="21268">
                  <c:v>3.7336299999999999E-3</c:v>
                </c:pt>
                <c:pt idx="21269">
                  <c:v>6.0825300000000001E-3</c:v>
                </c:pt>
                <c:pt idx="21270">
                  <c:v>7.1344399999999997E-3</c:v>
                </c:pt>
                <c:pt idx="21271">
                  <c:v>3.7593800000000001E-3</c:v>
                </c:pt>
                <c:pt idx="21272">
                  <c:v>2.0413400000000002E-2</c:v>
                </c:pt>
                <c:pt idx="21273">
                  <c:v>9.5748900000000008E-3</c:v>
                </c:pt>
                <c:pt idx="21274">
                  <c:v>8.1596399999999993E-3</c:v>
                </c:pt>
                <c:pt idx="21275">
                  <c:v>8.2149500000000004E-3</c:v>
                </c:pt>
                <c:pt idx="21276">
                  <c:v>2.3317300000000002E-3</c:v>
                </c:pt>
                <c:pt idx="21277">
                  <c:v>1.7849899999999998E-2</c:v>
                </c:pt>
                <c:pt idx="21278">
                  <c:v>-5.7125099999999996E-3</c:v>
                </c:pt>
                <c:pt idx="21279">
                  <c:v>1.06163E-2</c:v>
                </c:pt>
                <c:pt idx="21280">
                  <c:v>2.7465800000000002E-3</c:v>
                </c:pt>
                <c:pt idx="21281">
                  <c:v>1.00775E-2</c:v>
                </c:pt>
                <c:pt idx="21282">
                  <c:v>5.4121000000000004E-3</c:v>
                </c:pt>
                <c:pt idx="21283">
                  <c:v>2.1925E-3</c:v>
                </c:pt>
                <c:pt idx="21284">
                  <c:v>1.0519000000000001E-2</c:v>
                </c:pt>
                <c:pt idx="21285">
                  <c:v>-2.4232899999999998E-3</c:v>
                </c:pt>
                <c:pt idx="21286">
                  <c:v>9.3507799999999995E-3</c:v>
                </c:pt>
                <c:pt idx="21287">
                  <c:v>1.14746E-2</c:v>
                </c:pt>
                <c:pt idx="21288">
                  <c:v>-4.14848E-4</c:v>
                </c:pt>
                <c:pt idx="21289">
                  <c:v>1.1058800000000001E-2</c:v>
                </c:pt>
                <c:pt idx="21290">
                  <c:v>-1.2226100000000001E-3</c:v>
                </c:pt>
                <c:pt idx="21291">
                  <c:v>1.7958600000000002E-2</c:v>
                </c:pt>
                <c:pt idx="21292">
                  <c:v>7.2193099999999996E-3</c:v>
                </c:pt>
                <c:pt idx="21293">
                  <c:v>9.3097700000000002E-3</c:v>
                </c:pt>
                <c:pt idx="21294">
                  <c:v>1.0521900000000001E-2</c:v>
                </c:pt>
                <c:pt idx="21295">
                  <c:v>7.27654E-4</c:v>
                </c:pt>
                <c:pt idx="21296">
                  <c:v>5.1155100000000002E-3</c:v>
                </c:pt>
                <c:pt idx="21297">
                  <c:v>1.2683900000000001E-4</c:v>
                </c:pt>
                <c:pt idx="21298">
                  <c:v>1.0539099999999999E-2</c:v>
                </c:pt>
                <c:pt idx="21299">
                  <c:v>5.8193200000000002E-3</c:v>
                </c:pt>
                <c:pt idx="21300">
                  <c:v>5.2385299999999999E-3</c:v>
                </c:pt>
                <c:pt idx="21301">
                  <c:v>1.26762E-2</c:v>
                </c:pt>
                <c:pt idx="21302">
                  <c:v>1.3261800000000001E-2</c:v>
                </c:pt>
                <c:pt idx="21303">
                  <c:v>4.9257299999999997E-3</c:v>
                </c:pt>
                <c:pt idx="21304">
                  <c:v>1.9706700000000001E-2</c:v>
                </c:pt>
                <c:pt idx="21305">
                  <c:v>1.13201E-2</c:v>
                </c:pt>
                <c:pt idx="21306">
                  <c:v>1.49088E-2</c:v>
                </c:pt>
                <c:pt idx="21307">
                  <c:v>1.16501E-2</c:v>
                </c:pt>
                <c:pt idx="21308">
                  <c:v>7.18594E-3</c:v>
                </c:pt>
                <c:pt idx="21309">
                  <c:v>1.2715300000000001E-2</c:v>
                </c:pt>
                <c:pt idx="21310">
                  <c:v>1.33247E-2</c:v>
                </c:pt>
                <c:pt idx="21311">
                  <c:v>1.5590700000000001E-2</c:v>
                </c:pt>
                <c:pt idx="21312">
                  <c:v>2.38295E-2</c:v>
                </c:pt>
                <c:pt idx="21313">
                  <c:v>1.2749699999999999E-2</c:v>
                </c:pt>
                <c:pt idx="21314">
                  <c:v>1.5857699999999999E-2</c:v>
                </c:pt>
                <c:pt idx="21315">
                  <c:v>2.2252999999999998E-2</c:v>
                </c:pt>
                <c:pt idx="21316">
                  <c:v>9.5911E-3</c:v>
                </c:pt>
                <c:pt idx="21317">
                  <c:v>1.6288799999999999E-2</c:v>
                </c:pt>
                <c:pt idx="21318">
                  <c:v>1.6570100000000001E-2</c:v>
                </c:pt>
                <c:pt idx="21319">
                  <c:v>2.1674200000000001E-2</c:v>
                </c:pt>
                <c:pt idx="21320">
                  <c:v>6.6185000000000003E-3</c:v>
                </c:pt>
                <c:pt idx="21321">
                  <c:v>1.6485199999999998E-2</c:v>
                </c:pt>
                <c:pt idx="21322">
                  <c:v>1.9047700000000001E-2</c:v>
                </c:pt>
                <c:pt idx="21323">
                  <c:v>1.5831000000000001E-2</c:v>
                </c:pt>
                <c:pt idx="21324">
                  <c:v>1.1879900000000001E-2</c:v>
                </c:pt>
                <c:pt idx="21325">
                  <c:v>-5.6419399999999998E-3</c:v>
                </c:pt>
                <c:pt idx="21326">
                  <c:v>1.19743E-2</c:v>
                </c:pt>
                <c:pt idx="21327">
                  <c:v>-3.7021599999999999E-3</c:v>
                </c:pt>
                <c:pt idx="21328">
                  <c:v>9.9220300000000001E-3</c:v>
                </c:pt>
                <c:pt idx="21329">
                  <c:v>9.2744799999999999E-3</c:v>
                </c:pt>
                <c:pt idx="21330">
                  <c:v>1.30768E-2</c:v>
                </c:pt>
                <c:pt idx="21331">
                  <c:v>1.2928E-2</c:v>
                </c:pt>
                <c:pt idx="21332" formatCode="0.00E+00">
                  <c:v>1.43051E-5</c:v>
                </c:pt>
                <c:pt idx="21333">
                  <c:v>1.0885199999999999E-2</c:v>
                </c:pt>
                <c:pt idx="21334">
                  <c:v>1.1136999999999999E-2</c:v>
                </c:pt>
                <c:pt idx="21335">
                  <c:v>3.1280499999999998E-3</c:v>
                </c:pt>
                <c:pt idx="21336">
                  <c:v>4.4555699999999998E-3</c:v>
                </c:pt>
                <c:pt idx="21337">
                  <c:v>-1.9941300000000002E-3</c:v>
                </c:pt>
                <c:pt idx="21338">
                  <c:v>1.5946399999999999E-2</c:v>
                </c:pt>
                <c:pt idx="21339">
                  <c:v>8.5163099999999992E-3</c:v>
                </c:pt>
                <c:pt idx="21340">
                  <c:v>2.09599E-2</c:v>
                </c:pt>
                <c:pt idx="21341">
                  <c:v>7.06673E-4</c:v>
                </c:pt>
                <c:pt idx="21342">
                  <c:v>2.64072E-3</c:v>
                </c:pt>
                <c:pt idx="21343">
                  <c:v>6.4554199999999999E-3</c:v>
                </c:pt>
                <c:pt idx="21344">
                  <c:v>1.1576700000000001E-2</c:v>
                </c:pt>
                <c:pt idx="21345">
                  <c:v>7.1916599999999999E-3</c:v>
                </c:pt>
                <c:pt idx="21346">
                  <c:v>2.0649000000000001E-2</c:v>
                </c:pt>
                <c:pt idx="21347">
                  <c:v>6.6146900000000003E-3</c:v>
                </c:pt>
                <c:pt idx="21348">
                  <c:v>1.09167E-2</c:v>
                </c:pt>
                <c:pt idx="21349">
                  <c:v>4.4889500000000002E-3</c:v>
                </c:pt>
                <c:pt idx="21350">
                  <c:v>1.40257E-2</c:v>
                </c:pt>
                <c:pt idx="21351">
                  <c:v>1.22395E-2</c:v>
                </c:pt>
                <c:pt idx="21352">
                  <c:v>1.20831E-3</c:v>
                </c:pt>
                <c:pt idx="21353">
                  <c:v>1.82343E-3</c:v>
                </c:pt>
                <c:pt idx="21354">
                  <c:v>1.25294E-2</c:v>
                </c:pt>
                <c:pt idx="21355">
                  <c:v>4.9734100000000002E-3</c:v>
                </c:pt>
                <c:pt idx="21356">
                  <c:v>3.5972600000000001E-3</c:v>
                </c:pt>
                <c:pt idx="21357">
                  <c:v>7.3900199999999997E-3</c:v>
                </c:pt>
                <c:pt idx="21358">
                  <c:v>6.4134600000000002E-3</c:v>
                </c:pt>
                <c:pt idx="21359">
                  <c:v>1.76277E-2</c:v>
                </c:pt>
                <c:pt idx="21360">
                  <c:v>1.3693800000000001E-2</c:v>
                </c:pt>
                <c:pt idx="21361">
                  <c:v>5.1794099999999997E-3</c:v>
                </c:pt>
                <c:pt idx="21362">
                  <c:v>7.0409799999999996E-3</c:v>
                </c:pt>
                <c:pt idx="21363">
                  <c:v>5.8526999999999997E-3</c:v>
                </c:pt>
                <c:pt idx="21364">
                  <c:v>2.3755999999999998E-3</c:v>
                </c:pt>
                <c:pt idx="21365">
                  <c:v>1.2361499999999999E-2</c:v>
                </c:pt>
                <c:pt idx="21366">
                  <c:v>1.1631000000000001E-2</c:v>
                </c:pt>
                <c:pt idx="21367">
                  <c:v>1.78671E-2</c:v>
                </c:pt>
                <c:pt idx="21368">
                  <c:v>2.2996900000000001E-2</c:v>
                </c:pt>
                <c:pt idx="21369">
                  <c:v>2.4394999999999998E-3</c:v>
                </c:pt>
                <c:pt idx="21370">
                  <c:v>4.7483400000000002E-3</c:v>
                </c:pt>
                <c:pt idx="21371">
                  <c:v>-1.49727E-4</c:v>
                </c:pt>
                <c:pt idx="21372">
                  <c:v>2.5753999999999999E-2</c:v>
                </c:pt>
                <c:pt idx="21373">
                  <c:v>3.9520299999999996E-3</c:v>
                </c:pt>
                <c:pt idx="21374">
                  <c:v>1.0233900000000001E-2</c:v>
                </c:pt>
                <c:pt idx="21375">
                  <c:v>2.41756E-3</c:v>
                </c:pt>
                <c:pt idx="21376">
                  <c:v>1.5631699999999998E-2</c:v>
                </c:pt>
                <c:pt idx="21377">
                  <c:v>1.28098E-2</c:v>
                </c:pt>
                <c:pt idx="21378">
                  <c:v>3.8766899999999999E-3</c:v>
                </c:pt>
                <c:pt idx="21379">
                  <c:v>1.21002E-2</c:v>
                </c:pt>
                <c:pt idx="21380">
                  <c:v>6.0996999999999996E-3</c:v>
                </c:pt>
                <c:pt idx="21381">
                  <c:v>2.0467800000000001E-2</c:v>
                </c:pt>
                <c:pt idx="21382">
                  <c:v>7.29942E-3</c:v>
                </c:pt>
                <c:pt idx="21383">
                  <c:v>2.78473E-3</c:v>
                </c:pt>
                <c:pt idx="21384">
                  <c:v>1.7869900000000001E-2</c:v>
                </c:pt>
                <c:pt idx="21385">
                  <c:v>1.01242E-2</c:v>
                </c:pt>
                <c:pt idx="21386">
                  <c:v>1.9421600000000001E-2</c:v>
                </c:pt>
                <c:pt idx="21387">
                  <c:v>5.0678299999999997E-3</c:v>
                </c:pt>
                <c:pt idx="21388">
                  <c:v>1.7314E-2</c:v>
                </c:pt>
                <c:pt idx="21389">
                  <c:v>1.03798E-2</c:v>
                </c:pt>
                <c:pt idx="21390">
                  <c:v>8.4562300000000003E-3</c:v>
                </c:pt>
                <c:pt idx="21391">
                  <c:v>1.9061999999999999E-2</c:v>
                </c:pt>
                <c:pt idx="21392">
                  <c:v>1.6503299999999999E-2</c:v>
                </c:pt>
                <c:pt idx="21393">
                  <c:v>3.0003499999999999E-2</c:v>
                </c:pt>
                <c:pt idx="21394">
                  <c:v>1.2469299999999999E-2</c:v>
                </c:pt>
                <c:pt idx="21395">
                  <c:v>1.7602E-2</c:v>
                </c:pt>
                <c:pt idx="21396">
                  <c:v>1.48849E-2</c:v>
                </c:pt>
                <c:pt idx="21397">
                  <c:v>2.6865E-2</c:v>
                </c:pt>
                <c:pt idx="21398">
                  <c:v>1.7595300000000001E-2</c:v>
                </c:pt>
                <c:pt idx="21399">
                  <c:v>2.8866800000000001E-2</c:v>
                </c:pt>
                <c:pt idx="21400">
                  <c:v>1.12371E-2</c:v>
                </c:pt>
                <c:pt idx="21401">
                  <c:v>1.14155E-2</c:v>
                </c:pt>
                <c:pt idx="21402">
                  <c:v>2.69527E-2</c:v>
                </c:pt>
                <c:pt idx="21403">
                  <c:v>2.05002E-2</c:v>
                </c:pt>
                <c:pt idx="21404">
                  <c:v>3.2063500000000002E-2</c:v>
                </c:pt>
                <c:pt idx="21405">
                  <c:v>7.7209499999999999E-3</c:v>
                </c:pt>
                <c:pt idx="21406">
                  <c:v>2.2304500000000001E-2</c:v>
                </c:pt>
                <c:pt idx="21407">
                  <c:v>1.332E-2</c:v>
                </c:pt>
                <c:pt idx="21408">
                  <c:v>1.23663E-2</c:v>
                </c:pt>
                <c:pt idx="21409">
                  <c:v>2.5307699999999999E-2</c:v>
                </c:pt>
                <c:pt idx="21410">
                  <c:v>2.5436400000000001E-2</c:v>
                </c:pt>
                <c:pt idx="21411">
                  <c:v>2.0607899999999998E-2</c:v>
                </c:pt>
                <c:pt idx="21412">
                  <c:v>2.2486699999999998E-2</c:v>
                </c:pt>
                <c:pt idx="21413">
                  <c:v>8.0385200000000004E-3</c:v>
                </c:pt>
                <c:pt idx="21414">
                  <c:v>1.05238E-2</c:v>
                </c:pt>
                <c:pt idx="21415">
                  <c:v>1.9619899999999999E-2</c:v>
                </c:pt>
                <c:pt idx="21416">
                  <c:v>1.08223E-2</c:v>
                </c:pt>
                <c:pt idx="21417">
                  <c:v>3.0546199999999999E-2</c:v>
                </c:pt>
                <c:pt idx="21418">
                  <c:v>2.01292E-2</c:v>
                </c:pt>
                <c:pt idx="21419">
                  <c:v>1.8796899999999998E-2</c:v>
                </c:pt>
                <c:pt idx="21420">
                  <c:v>2.3172399999999999E-2</c:v>
                </c:pt>
                <c:pt idx="21421">
                  <c:v>1.7244300000000001E-2</c:v>
                </c:pt>
                <c:pt idx="21422">
                  <c:v>1.7828E-2</c:v>
                </c:pt>
                <c:pt idx="21423">
                  <c:v>1.6274500000000001E-2</c:v>
                </c:pt>
                <c:pt idx="21424">
                  <c:v>2.2356999999999998E-2</c:v>
                </c:pt>
                <c:pt idx="21425">
                  <c:v>2.2658299999999999E-2</c:v>
                </c:pt>
                <c:pt idx="21426">
                  <c:v>2.4009699999999998E-2</c:v>
                </c:pt>
                <c:pt idx="21427">
                  <c:v>1.9668600000000001E-2</c:v>
                </c:pt>
                <c:pt idx="21428">
                  <c:v>2.0193099999999999E-2</c:v>
                </c:pt>
                <c:pt idx="21429">
                  <c:v>2.10657E-2</c:v>
                </c:pt>
                <c:pt idx="21430">
                  <c:v>1.24388E-2</c:v>
                </c:pt>
                <c:pt idx="21431" formatCode="0.00E+00">
                  <c:v>4.7683699999999999E-5</c:v>
                </c:pt>
                <c:pt idx="21432">
                  <c:v>1.05743E-2</c:v>
                </c:pt>
                <c:pt idx="21433">
                  <c:v>3.00646E-2</c:v>
                </c:pt>
                <c:pt idx="21434">
                  <c:v>2.2316900000000001E-2</c:v>
                </c:pt>
                <c:pt idx="21435">
                  <c:v>8.4419300000000003E-3</c:v>
                </c:pt>
                <c:pt idx="21436">
                  <c:v>1.3459199999999999E-2</c:v>
                </c:pt>
                <c:pt idx="21437">
                  <c:v>1.28212E-2</c:v>
                </c:pt>
                <c:pt idx="21438">
                  <c:v>2.50301E-2</c:v>
                </c:pt>
                <c:pt idx="21439">
                  <c:v>9.6416500000000001E-4</c:v>
                </c:pt>
                <c:pt idx="21440">
                  <c:v>1.6407000000000001E-2</c:v>
                </c:pt>
                <c:pt idx="21441">
                  <c:v>1.8755899999999999E-2</c:v>
                </c:pt>
                <c:pt idx="21442">
                  <c:v>1.80454E-2</c:v>
                </c:pt>
                <c:pt idx="21443">
                  <c:v>1.0179499999999999E-2</c:v>
                </c:pt>
                <c:pt idx="21444">
                  <c:v>7.6942399999999998E-3</c:v>
                </c:pt>
                <c:pt idx="21445">
                  <c:v>3.3111600000000001E-3</c:v>
                </c:pt>
                <c:pt idx="21446">
                  <c:v>1.7008800000000001E-2</c:v>
                </c:pt>
                <c:pt idx="21447">
                  <c:v>1.1029199999999999E-2</c:v>
                </c:pt>
                <c:pt idx="21448">
                  <c:v>1.6700699999999999E-2</c:v>
                </c:pt>
                <c:pt idx="21449">
                  <c:v>2.0052899999999999E-2</c:v>
                </c:pt>
                <c:pt idx="21450">
                  <c:v>6.1578800000000001E-3</c:v>
                </c:pt>
                <c:pt idx="21451">
                  <c:v>4.7426200000000003E-3</c:v>
                </c:pt>
                <c:pt idx="21452">
                  <c:v>1.4293699999999999E-2</c:v>
                </c:pt>
                <c:pt idx="21453">
                  <c:v>1.4619800000000001E-2</c:v>
                </c:pt>
                <c:pt idx="21454">
                  <c:v>1.6248700000000001E-2</c:v>
                </c:pt>
                <c:pt idx="21455">
                  <c:v>1.1672999999999999E-2</c:v>
                </c:pt>
                <c:pt idx="21456">
                  <c:v>-9.1457400000000003E-4</c:v>
                </c:pt>
                <c:pt idx="21457">
                  <c:v>1.23158E-2</c:v>
                </c:pt>
                <c:pt idx="21458">
                  <c:v>-6.8302199999999997E-3</c:v>
                </c:pt>
                <c:pt idx="21459">
                  <c:v>2.5662399999999998E-2</c:v>
                </c:pt>
                <c:pt idx="21460">
                  <c:v>1.4696100000000001E-3</c:v>
                </c:pt>
                <c:pt idx="21461">
                  <c:v>1.53379E-2</c:v>
                </c:pt>
                <c:pt idx="21462">
                  <c:v>1.25179E-2</c:v>
                </c:pt>
                <c:pt idx="21463">
                  <c:v>7.9793899999999994E-3</c:v>
                </c:pt>
                <c:pt idx="21464">
                  <c:v>1.1348700000000001E-3</c:v>
                </c:pt>
                <c:pt idx="21465">
                  <c:v>1.27954E-2</c:v>
                </c:pt>
                <c:pt idx="21466">
                  <c:v>1.6738900000000001E-2</c:v>
                </c:pt>
                <c:pt idx="21467">
                  <c:v>8.7184900000000006E-3</c:v>
                </c:pt>
                <c:pt idx="21468">
                  <c:v>1.25866E-2</c:v>
                </c:pt>
                <c:pt idx="21469">
                  <c:v>-2.6445399999999999E-3</c:v>
                </c:pt>
                <c:pt idx="21470">
                  <c:v>5.1374400000000001E-3</c:v>
                </c:pt>
                <c:pt idx="21471">
                  <c:v>6.0291299999999997E-3</c:v>
                </c:pt>
                <c:pt idx="21472">
                  <c:v>9.0007799999999999E-3</c:v>
                </c:pt>
                <c:pt idx="21473">
                  <c:v>1.2774499999999999E-2</c:v>
                </c:pt>
                <c:pt idx="21474">
                  <c:v>8.4581399999999994E-3</c:v>
                </c:pt>
                <c:pt idx="21475">
                  <c:v>5.7001100000000004E-3</c:v>
                </c:pt>
                <c:pt idx="21476">
                  <c:v>5.8565099999999997E-3</c:v>
                </c:pt>
                <c:pt idx="21477">
                  <c:v>-1.5932100000000001E-2</c:v>
                </c:pt>
                <c:pt idx="21478">
                  <c:v>1.58815E-2</c:v>
                </c:pt>
                <c:pt idx="21479">
                  <c:v>4.9762699999999997E-3</c:v>
                </c:pt>
                <c:pt idx="21480">
                  <c:v>1.7376900000000001E-2</c:v>
                </c:pt>
                <c:pt idx="21481">
                  <c:v>-1.29604E-3</c:v>
                </c:pt>
                <c:pt idx="21482">
                  <c:v>6.2932999999999999E-3</c:v>
                </c:pt>
                <c:pt idx="21483">
                  <c:v>7.3471099999999996E-3</c:v>
                </c:pt>
                <c:pt idx="21484">
                  <c:v>6.1130500000000003E-4</c:v>
                </c:pt>
                <c:pt idx="21485">
                  <c:v>7.3967E-3</c:v>
                </c:pt>
                <c:pt idx="21486">
                  <c:v>1.2659999999999999E-2</c:v>
                </c:pt>
                <c:pt idx="21487">
                  <c:v>-4.0245100000000002E-3</c:v>
                </c:pt>
                <c:pt idx="21488">
                  <c:v>1.6415599999999999E-2</c:v>
                </c:pt>
                <c:pt idx="21489">
                  <c:v>7.0476499999999999E-4</c:v>
                </c:pt>
                <c:pt idx="21490">
                  <c:v>2.93064E-3</c:v>
                </c:pt>
                <c:pt idx="21491">
                  <c:v>8.05378E-3</c:v>
                </c:pt>
                <c:pt idx="21492">
                  <c:v>4.2724599999999996E-3</c:v>
                </c:pt>
                <c:pt idx="21493">
                  <c:v>9.5644000000000007E-3</c:v>
                </c:pt>
                <c:pt idx="21494">
                  <c:v>8.0595000000000007E-3</c:v>
                </c:pt>
                <c:pt idx="21495">
                  <c:v>-5.76401E-3</c:v>
                </c:pt>
                <c:pt idx="21496">
                  <c:v>1.0684000000000001E-2</c:v>
                </c:pt>
                <c:pt idx="21497" formatCode="0.00E+00">
                  <c:v>6.0081499999999997E-5</c:v>
                </c:pt>
                <c:pt idx="21498">
                  <c:v>7.8391999999999993E-3</c:v>
                </c:pt>
                <c:pt idx="21499">
                  <c:v>9.0427400000000005E-3</c:v>
                </c:pt>
                <c:pt idx="21500">
                  <c:v>-3.8299599999999999E-3</c:v>
                </c:pt>
                <c:pt idx="21501">
                  <c:v>1.25074E-2</c:v>
                </c:pt>
                <c:pt idx="21502">
                  <c:v>4.9543399999999998E-3</c:v>
                </c:pt>
                <c:pt idx="21503">
                  <c:v>1.6959200000000001E-2</c:v>
                </c:pt>
                <c:pt idx="21504">
                  <c:v>-4.1704200000000002E-3</c:v>
                </c:pt>
                <c:pt idx="21505">
                  <c:v>-4.7931700000000002E-3</c:v>
                </c:pt>
                <c:pt idx="21506">
                  <c:v>1.5605000000000001E-2</c:v>
                </c:pt>
                <c:pt idx="21507">
                  <c:v>-5.2490200000000001E-3</c:v>
                </c:pt>
                <c:pt idx="21508">
                  <c:v>1.35088E-2</c:v>
                </c:pt>
                <c:pt idx="21509">
                  <c:v>-3.3378599999999998E-4</c:v>
                </c:pt>
                <c:pt idx="21510">
                  <c:v>6.9503799999999999E-3</c:v>
                </c:pt>
                <c:pt idx="21511">
                  <c:v>4.7302200000000003E-3</c:v>
                </c:pt>
                <c:pt idx="21512">
                  <c:v>-4.1437100000000001E-3</c:v>
                </c:pt>
                <c:pt idx="21513">
                  <c:v>1.39542E-2</c:v>
                </c:pt>
                <c:pt idx="21514">
                  <c:v>-7.5025600000000001E-3</c:v>
                </c:pt>
                <c:pt idx="21515">
                  <c:v>4.7759999999999999E-3</c:v>
                </c:pt>
                <c:pt idx="21516">
                  <c:v>-6.7710899999999996E-4</c:v>
                </c:pt>
                <c:pt idx="21517">
                  <c:v>1.31197E-2</c:v>
                </c:pt>
                <c:pt idx="21518">
                  <c:v>4.2352700000000002E-3</c:v>
                </c:pt>
                <c:pt idx="21519">
                  <c:v>7.49016E-3</c:v>
                </c:pt>
                <c:pt idx="21520">
                  <c:v>5.5980699999999995E-4</c:v>
                </c:pt>
                <c:pt idx="21521">
                  <c:v>9.3507799999999995E-3</c:v>
                </c:pt>
                <c:pt idx="21522">
                  <c:v>1.65329E-2</c:v>
                </c:pt>
                <c:pt idx="21523">
                  <c:v>-2.0026200000000001E-2</c:v>
                </c:pt>
                <c:pt idx="21524">
                  <c:v>7.0981999999999998E-3</c:v>
                </c:pt>
                <c:pt idx="21525">
                  <c:v>-1.7499900000000001E-3</c:v>
                </c:pt>
                <c:pt idx="21526">
                  <c:v>3.3979399999999999E-3</c:v>
                </c:pt>
                <c:pt idx="21527">
                  <c:v>1.38788E-2</c:v>
                </c:pt>
                <c:pt idx="21528">
                  <c:v>-1.14746E-2</c:v>
                </c:pt>
                <c:pt idx="21529">
                  <c:v>6.0272199999999998E-4</c:v>
                </c:pt>
                <c:pt idx="21530">
                  <c:v>-9.8352400000000003E-3</c:v>
                </c:pt>
                <c:pt idx="21531" formatCode="0.00E+00">
                  <c:v>2.00272E-5</c:v>
                </c:pt>
                <c:pt idx="21532">
                  <c:v>-3.1433099999999999E-3</c:v>
                </c:pt>
                <c:pt idx="21533">
                  <c:v>-1.3093899999999999E-3</c:v>
                </c:pt>
                <c:pt idx="21534">
                  <c:v>-5.0620999999999999E-3</c:v>
                </c:pt>
                <c:pt idx="21535">
                  <c:v>8.1844299999999995E-3</c:v>
                </c:pt>
                <c:pt idx="21536">
                  <c:v>-1.6040799999999999E-3</c:v>
                </c:pt>
                <c:pt idx="21537">
                  <c:v>8.5735300000000004E-4</c:v>
                </c:pt>
                <c:pt idx="21538">
                  <c:v>-1.3941800000000001E-2</c:v>
                </c:pt>
                <c:pt idx="21539">
                  <c:v>3.9959000000000001E-3</c:v>
                </c:pt>
                <c:pt idx="21540">
                  <c:v>-5.77927E-4</c:v>
                </c:pt>
                <c:pt idx="21541">
                  <c:v>-3.0651099999999998E-3</c:v>
                </c:pt>
                <c:pt idx="21542">
                  <c:v>-1.9407300000000001E-3</c:v>
                </c:pt>
                <c:pt idx="21543">
                  <c:v>-1.3813000000000001E-2</c:v>
                </c:pt>
                <c:pt idx="21544">
                  <c:v>-1.5730899999999999E-2</c:v>
                </c:pt>
                <c:pt idx="21545">
                  <c:v>9.2496899999999996E-3</c:v>
                </c:pt>
                <c:pt idx="21546">
                  <c:v>1.0521900000000001E-2</c:v>
                </c:pt>
                <c:pt idx="21547">
                  <c:v>-2.7608899999999998E-3</c:v>
                </c:pt>
                <c:pt idx="21548">
                  <c:v>-4.7368999999999996E-3</c:v>
                </c:pt>
                <c:pt idx="21549">
                  <c:v>-2.1657899999999999E-3</c:v>
                </c:pt>
                <c:pt idx="21550">
                  <c:v>-1.64814E-2</c:v>
                </c:pt>
                <c:pt idx="21551">
                  <c:v>-1.6220100000000001E-2</c:v>
                </c:pt>
                <c:pt idx="21552">
                  <c:v>1.10435E-3</c:v>
                </c:pt>
                <c:pt idx="21553">
                  <c:v>-1.00899E-3</c:v>
                </c:pt>
                <c:pt idx="21554">
                  <c:v>3.5047500000000001E-3</c:v>
                </c:pt>
                <c:pt idx="21555">
                  <c:v>-1.70574E-2</c:v>
                </c:pt>
                <c:pt idx="21556">
                  <c:v>7.9822499999999995E-4</c:v>
                </c:pt>
                <c:pt idx="21557">
                  <c:v>-1.9950900000000001E-3</c:v>
                </c:pt>
                <c:pt idx="21558">
                  <c:v>-1.00889E-2</c:v>
                </c:pt>
                <c:pt idx="21559">
                  <c:v>6.4439800000000002E-3</c:v>
                </c:pt>
                <c:pt idx="21560">
                  <c:v>-1.2271900000000001E-2</c:v>
                </c:pt>
                <c:pt idx="21561">
                  <c:v>1.0018300000000001E-2</c:v>
                </c:pt>
                <c:pt idx="21562">
                  <c:v>-1.10703E-2</c:v>
                </c:pt>
                <c:pt idx="21563">
                  <c:v>1.69659E-3</c:v>
                </c:pt>
                <c:pt idx="21564">
                  <c:v>-6.1893499999999997E-3</c:v>
                </c:pt>
                <c:pt idx="21565">
                  <c:v>4.0626500000000001E-3</c:v>
                </c:pt>
                <c:pt idx="21566">
                  <c:v>-6.4086899999999997E-4</c:v>
                </c:pt>
                <c:pt idx="21567">
                  <c:v>-1.4250799999999999E-2</c:v>
                </c:pt>
                <c:pt idx="21568">
                  <c:v>7.0896099999999997E-3</c:v>
                </c:pt>
                <c:pt idx="21569">
                  <c:v>-7.2479199999999997E-3</c:v>
                </c:pt>
                <c:pt idx="21570">
                  <c:v>2.51484E-3</c:v>
                </c:pt>
                <c:pt idx="21571">
                  <c:v>-8.9263899999999993E-3</c:v>
                </c:pt>
                <c:pt idx="21572">
                  <c:v>-1.00803E-3</c:v>
                </c:pt>
                <c:pt idx="21573">
                  <c:v>1.39236E-3</c:v>
                </c:pt>
                <c:pt idx="21574">
                  <c:v>4.6234099999999997E-3</c:v>
                </c:pt>
                <c:pt idx="21575">
                  <c:v>-5.5322599999999998E-3</c:v>
                </c:pt>
                <c:pt idx="21576">
                  <c:v>5.7830800000000003E-3</c:v>
                </c:pt>
                <c:pt idx="21577">
                  <c:v>7.5244899999999998E-4</c:v>
                </c:pt>
                <c:pt idx="21578">
                  <c:v>4.4879899999999999E-3</c:v>
                </c:pt>
                <c:pt idx="21579">
                  <c:v>-8.0604600000000002E-3</c:v>
                </c:pt>
                <c:pt idx="21580">
                  <c:v>1.1371600000000001E-2</c:v>
                </c:pt>
                <c:pt idx="21581">
                  <c:v>-1.9134499999999999E-2</c:v>
                </c:pt>
                <c:pt idx="21582">
                  <c:v>1.02358E-2</c:v>
                </c:pt>
                <c:pt idx="21583">
                  <c:v>-1.76239E-3</c:v>
                </c:pt>
                <c:pt idx="21584">
                  <c:v>-7.9278899999999999E-3</c:v>
                </c:pt>
                <c:pt idx="21585">
                  <c:v>1.47791E-2</c:v>
                </c:pt>
                <c:pt idx="21586">
                  <c:v>-1.30844E-2</c:v>
                </c:pt>
                <c:pt idx="21587">
                  <c:v>-9.6654900000000005E-3</c:v>
                </c:pt>
                <c:pt idx="21588">
                  <c:v>-6.34003E-3</c:v>
                </c:pt>
                <c:pt idx="21589">
                  <c:v>-1.3058699999999999E-2</c:v>
                </c:pt>
                <c:pt idx="21590">
                  <c:v>-3.7765500000000002E-4</c:v>
                </c:pt>
                <c:pt idx="21591">
                  <c:v>-1.30272E-3</c:v>
                </c:pt>
                <c:pt idx="21592">
                  <c:v>-1.08261E-2</c:v>
                </c:pt>
                <c:pt idx="21593">
                  <c:v>-1.11742E-2</c:v>
                </c:pt>
                <c:pt idx="21594">
                  <c:v>-1.9845999999999999E-2</c:v>
                </c:pt>
                <c:pt idx="21595">
                  <c:v>-4.0807700000000001E-3</c:v>
                </c:pt>
                <c:pt idx="21596">
                  <c:v>-2.0714799999999998E-2</c:v>
                </c:pt>
                <c:pt idx="21597">
                  <c:v>-1.9227000000000001E-2</c:v>
                </c:pt>
                <c:pt idx="21598">
                  <c:v>3.36075E-3</c:v>
                </c:pt>
                <c:pt idx="21599">
                  <c:v>-3.6630600000000001E-3</c:v>
                </c:pt>
                <c:pt idx="21600">
                  <c:v>-2.8013199999999999E-2</c:v>
                </c:pt>
                <c:pt idx="21601">
                  <c:v>-5.2690499999999999E-3</c:v>
                </c:pt>
                <c:pt idx="21602">
                  <c:v>-2.4019200000000001E-2</c:v>
                </c:pt>
                <c:pt idx="21603">
                  <c:v>1.00994E-3</c:v>
                </c:pt>
                <c:pt idx="21604">
                  <c:v>-5.2871699999999999E-3</c:v>
                </c:pt>
                <c:pt idx="21605">
                  <c:v>-2.5214199999999999E-2</c:v>
                </c:pt>
                <c:pt idx="21606">
                  <c:v>-1.91975E-3</c:v>
                </c:pt>
                <c:pt idx="21607">
                  <c:v>-2.77624E-2</c:v>
                </c:pt>
                <c:pt idx="21608">
                  <c:v>2.25544E-3</c:v>
                </c:pt>
                <c:pt idx="21609">
                  <c:v>-1.8504099999999999E-2</c:v>
                </c:pt>
                <c:pt idx="21610">
                  <c:v>-7.4319800000000004E-3</c:v>
                </c:pt>
                <c:pt idx="21611">
                  <c:v>-1.86348E-2</c:v>
                </c:pt>
                <c:pt idx="21612">
                  <c:v>-1.64604E-2</c:v>
                </c:pt>
                <c:pt idx="21613">
                  <c:v>-1.5475300000000001E-2</c:v>
                </c:pt>
                <c:pt idx="21614">
                  <c:v>-1.3577499999999999E-2</c:v>
                </c:pt>
                <c:pt idx="21615">
                  <c:v>-1.0816599999999999E-2</c:v>
                </c:pt>
                <c:pt idx="21616">
                  <c:v>5.4979299999999998E-3</c:v>
                </c:pt>
                <c:pt idx="21617">
                  <c:v>-1.9959399999999999E-2</c:v>
                </c:pt>
                <c:pt idx="21618">
                  <c:v>-3.9755800000000001E-2</c:v>
                </c:pt>
                <c:pt idx="21619">
                  <c:v>-5.0687800000000002E-3</c:v>
                </c:pt>
                <c:pt idx="21620">
                  <c:v>-2.5760700000000001E-2</c:v>
                </c:pt>
                <c:pt idx="21621">
                  <c:v>-5.5904400000000003E-3</c:v>
                </c:pt>
                <c:pt idx="21622">
                  <c:v>-1.4593099999999999E-2</c:v>
                </c:pt>
                <c:pt idx="21623">
                  <c:v>-1.7709699999999998E-2</c:v>
                </c:pt>
                <c:pt idx="21624">
                  <c:v>-1.7802200000000001E-2</c:v>
                </c:pt>
                <c:pt idx="21625">
                  <c:v>-3.0036E-2</c:v>
                </c:pt>
                <c:pt idx="21626">
                  <c:v>-1.2661E-2</c:v>
                </c:pt>
                <c:pt idx="21627">
                  <c:v>-1.42851E-2</c:v>
                </c:pt>
                <c:pt idx="21628">
                  <c:v>-1.5436200000000001E-2</c:v>
                </c:pt>
                <c:pt idx="21629">
                  <c:v>-4.5385399999999998E-3</c:v>
                </c:pt>
                <c:pt idx="21630">
                  <c:v>-1.9724800000000001E-2</c:v>
                </c:pt>
                <c:pt idx="21631">
                  <c:v>-2.3405100000000002E-2</c:v>
                </c:pt>
                <c:pt idx="21632">
                  <c:v>-2.3751299999999999E-2</c:v>
                </c:pt>
                <c:pt idx="21633">
                  <c:v>-2.05288E-2</c:v>
                </c:pt>
                <c:pt idx="21634">
                  <c:v>-2.7705199999999999E-2</c:v>
                </c:pt>
                <c:pt idx="21635">
                  <c:v>-1.2249899999999999E-2</c:v>
                </c:pt>
                <c:pt idx="21636">
                  <c:v>-2.7322800000000001E-2</c:v>
                </c:pt>
                <c:pt idx="21637">
                  <c:v>-1.4370000000000001E-2</c:v>
                </c:pt>
                <c:pt idx="21638">
                  <c:v>-2.1699900000000001E-2</c:v>
                </c:pt>
                <c:pt idx="21639">
                  <c:v>-2.7948400000000002E-2</c:v>
                </c:pt>
                <c:pt idx="21640">
                  <c:v>-1.37033E-2</c:v>
                </c:pt>
                <c:pt idx="21641">
                  <c:v>-1.4629400000000001E-2</c:v>
                </c:pt>
                <c:pt idx="21642">
                  <c:v>-2.1142999999999999E-2</c:v>
                </c:pt>
                <c:pt idx="21643">
                  <c:v>-1.8237099999999999E-2</c:v>
                </c:pt>
                <c:pt idx="21644">
                  <c:v>-2.93636E-2</c:v>
                </c:pt>
                <c:pt idx="21645">
                  <c:v>-2.6758199999999999E-2</c:v>
                </c:pt>
                <c:pt idx="21646">
                  <c:v>-2.2990199999999999E-2</c:v>
                </c:pt>
                <c:pt idx="21647">
                  <c:v>-1.8931400000000001E-2</c:v>
                </c:pt>
                <c:pt idx="21648">
                  <c:v>-2.6267100000000002E-2</c:v>
                </c:pt>
                <c:pt idx="21649">
                  <c:v>-3.2520299999999999E-3</c:v>
                </c:pt>
                <c:pt idx="21650">
                  <c:v>-2.7878799999999999E-2</c:v>
                </c:pt>
                <c:pt idx="21651">
                  <c:v>-1.67723E-2</c:v>
                </c:pt>
                <c:pt idx="21652">
                  <c:v>-2.3186700000000001E-2</c:v>
                </c:pt>
                <c:pt idx="21653">
                  <c:v>-1.6736000000000001E-2</c:v>
                </c:pt>
                <c:pt idx="21654">
                  <c:v>-1.28136E-2</c:v>
                </c:pt>
                <c:pt idx="21655">
                  <c:v>-8.5344300000000008E-3</c:v>
                </c:pt>
                <c:pt idx="21656">
                  <c:v>-9.5329300000000002E-3</c:v>
                </c:pt>
                <c:pt idx="21657">
                  <c:v>-3.70464E-2</c:v>
                </c:pt>
                <c:pt idx="21658">
                  <c:v>-2.9004100000000001E-2</c:v>
                </c:pt>
                <c:pt idx="21659">
                  <c:v>1.87206E-3</c:v>
                </c:pt>
                <c:pt idx="21660">
                  <c:v>-2.0164499999999998E-2</c:v>
                </c:pt>
                <c:pt idx="21661">
                  <c:v>-3.2157900000000001E-3</c:v>
                </c:pt>
                <c:pt idx="21662">
                  <c:v>-2.5813099999999999E-2</c:v>
                </c:pt>
                <c:pt idx="21663">
                  <c:v>-3.13482E-2</c:v>
                </c:pt>
                <c:pt idx="21664">
                  <c:v>-2.3669200000000001E-2</c:v>
                </c:pt>
                <c:pt idx="21665">
                  <c:v>-1.8462200000000002E-2</c:v>
                </c:pt>
                <c:pt idx="21666">
                  <c:v>1.0833699999999999E-3</c:v>
                </c:pt>
                <c:pt idx="21667">
                  <c:v>-1.63746E-2</c:v>
                </c:pt>
                <c:pt idx="21668">
                  <c:v>-2.72932E-2</c:v>
                </c:pt>
                <c:pt idx="21669">
                  <c:v>-1.04218E-2</c:v>
                </c:pt>
                <c:pt idx="21670">
                  <c:v>-1.2408300000000001E-2</c:v>
                </c:pt>
                <c:pt idx="21671">
                  <c:v>-1.73302E-2</c:v>
                </c:pt>
                <c:pt idx="21672">
                  <c:v>-4.6768199999999999E-3</c:v>
                </c:pt>
                <c:pt idx="21673">
                  <c:v>2.9735600000000001E-3</c:v>
                </c:pt>
                <c:pt idx="21674">
                  <c:v>-8.8043199999999992E-3</c:v>
                </c:pt>
                <c:pt idx="21675">
                  <c:v>-2.4525600000000002E-2</c:v>
                </c:pt>
                <c:pt idx="21676">
                  <c:v>-4.0073399999999999E-3</c:v>
                </c:pt>
                <c:pt idx="21677">
                  <c:v>-2.0275100000000002E-3</c:v>
                </c:pt>
                <c:pt idx="21678">
                  <c:v>-1.2260399999999999E-2</c:v>
                </c:pt>
                <c:pt idx="21679">
                  <c:v>-1.8282900000000001E-2</c:v>
                </c:pt>
                <c:pt idx="21680">
                  <c:v>-8.1939700000000001E-3</c:v>
                </c:pt>
                <c:pt idx="21681">
                  <c:v>-1.7498E-2</c:v>
                </c:pt>
                <c:pt idx="21682">
                  <c:v>-5.1422100000000004E-3</c:v>
                </c:pt>
                <c:pt idx="21683">
                  <c:v>-2.14939E-2</c:v>
                </c:pt>
                <c:pt idx="21684">
                  <c:v>-6.5288500000000001E-3</c:v>
                </c:pt>
                <c:pt idx="21685">
                  <c:v>-1.9964200000000001E-2</c:v>
                </c:pt>
                <c:pt idx="21686">
                  <c:v>-7.5073199999999996E-3</c:v>
                </c:pt>
                <c:pt idx="21687">
                  <c:v>-8.6841599999999998E-3</c:v>
                </c:pt>
                <c:pt idx="21688">
                  <c:v>-1.9612299999999999E-2</c:v>
                </c:pt>
                <c:pt idx="21689">
                  <c:v>-2.50359E-2</c:v>
                </c:pt>
                <c:pt idx="21690">
                  <c:v>-7.5063700000000001E-3</c:v>
                </c:pt>
                <c:pt idx="21691">
                  <c:v>-4.6300899999999999E-3</c:v>
                </c:pt>
                <c:pt idx="21692">
                  <c:v>-2.75946E-2</c:v>
                </c:pt>
                <c:pt idx="21693">
                  <c:v>-3.0803699999999998E-3</c:v>
                </c:pt>
                <c:pt idx="21694">
                  <c:v>-2.3478499999999999E-2</c:v>
                </c:pt>
                <c:pt idx="21695">
                  <c:v>-2.73142E-2</c:v>
                </c:pt>
                <c:pt idx="21696">
                  <c:v>1.2388200000000001E-3</c:v>
                </c:pt>
                <c:pt idx="21697">
                  <c:v>-3.2438300000000003E-2</c:v>
                </c:pt>
                <c:pt idx="21698">
                  <c:v>-1.84946E-2</c:v>
                </c:pt>
                <c:pt idx="21699">
                  <c:v>-9.8686199999999998E-3</c:v>
                </c:pt>
                <c:pt idx="21700">
                  <c:v>-2.3670199999999999E-2</c:v>
                </c:pt>
                <c:pt idx="21701">
                  <c:v>-1.9956600000000001E-2</c:v>
                </c:pt>
                <c:pt idx="21702">
                  <c:v>-2.3335499999999999E-2</c:v>
                </c:pt>
                <c:pt idx="21703">
                  <c:v>-2.60191E-2</c:v>
                </c:pt>
                <c:pt idx="21704">
                  <c:v>-1.7557099999999999E-2</c:v>
                </c:pt>
                <c:pt idx="21705">
                  <c:v>-2.3332599999999998E-2</c:v>
                </c:pt>
                <c:pt idx="21706">
                  <c:v>-2.0654700000000002E-2</c:v>
                </c:pt>
                <c:pt idx="21707">
                  <c:v>-3.0716899999999998E-2</c:v>
                </c:pt>
                <c:pt idx="21708">
                  <c:v>-1.39008E-2</c:v>
                </c:pt>
                <c:pt idx="21709">
                  <c:v>-3.6507600000000001E-2</c:v>
                </c:pt>
                <c:pt idx="21710">
                  <c:v>-2.6890799999999999E-2</c:v>
                </c:pt>
                <c:pt idx="21711">
                  <c:v>-3.0299199999999998E-2</c:v>
                </c:pt>
                <c:pt idx="21712">
                  <c:v>-1.8442199999999999E-2</c:v>
                </c:pt>
                <c:pt idx="21713">
                  <c:v>-4.1269300000000002E-2</c:v>
                </c:pt>
                <c:pt idx="21714">
                  <c:v>-1.8264800000000001E-2</c:v>
                </c:pt>
                <c:pt idx="21715">
                  <c:v>-3.1967200000000001E-2</c:v>
                </c:pt>
                <c:pt idx="21716">
                  <c:v>-2.1891600000000001E-2</c:v>
                </c:pt>
                <c:pt idx="21717">
                  <c:v>-2.6859299999999999E-2</c:v>
                </c:pt>
                <c:pt idx="21718">
                  <c:v>-3.0955300000000002E-2</c:v>
                </c:pt>
                <c:pt idx="21719">
                  <c:v>-3.9298100000000002E-2</c:v>
                </c:pt>
                <c:pt idx="21720">
                  <c:v>-2.3324000000000001E-2</c:v>
                </c:pt>
                <c:pt idx="21721">
                  <c:v>-2.5543199999999999E-2</c:v>
                </c:pt>
                <c:pt idx="21722">
                  <c:v>-3.2481200000000002E-2</c:v>
                </c:pt>
                <c:pt idx="21723">
                  <c:v>-3.9319999999999997E-3</c:v>
                </c:pt>
                <c:pt idx="21724">
                  <c:v>-3.4469600000000003E-2</c:v>
                </c:pt>
                <c:pt idx="21725">
                  <c:v>-2.0779599999999999E-2</c:v>
                </c:pt>
                <c:pt idx="21726">
                  <c:v>-3.0148500000000002E-2</c:v>
                </c:pt>
                <c:pt idx="21727">
                  <c:v>-1.00765E-2</c:v>
                </c:pt>
                <c:pt idx="21728">
                  <c:v>-3.5228700000000002E-2</c:v>
                </c:pt>
                <c:pt idx="21729">
                  <c:v>-1.05162E-2</c:v>
                </c:pt>
                <c:pt idx="21730">
                  <c:v>-1.0869E-2</c:v>
                </c:pt>
                <c:pt idx="21731">
                  <c:v>-2.3039799999999999E-2</c:v>
                </c:pt>
                <c:pt idx="21732">
                  <c:v>-2.7449600000000001E-2</c:v>
                </c:pt>
                <c:pt idx="21733">
                  <c:v>2.11716E-4</c:v>
                </c:pt>
                <c:pt idx="21734">
                  <c:v>-2.2066100000000002E-2</c:v>
                </c:pt>
                <c:pt idx="21735">
                  <c:v>-1.18589E-2</c:v>
                </c:pt>
                <c:pt idx="21736">
                  <c:v>7.5721700000000002E-4</c:v>
                </c:pt>
                <c:pt idx="21737">
                  <c:v>-3.6736499999999998E-2</c:v>
                </c:pt>
                <c:pt idx="21738">
                  <c:v>-1.3672800000000001E-2</c:v>
                </c:pt>
                <c:pt idx="21739">
                  <c:v>-2.8316500000000001E-2</c:v>
                </c:pt>
                <c:pt idx="21740">
                  <c:v>4.5394900000000002E-3</c:v>
                </c:pt>
                <c:pt idx="21741">
                  <c:v>-2.1858200000000001E-2</c:v>
                </c:pt>
                <c:pt idx="21742">
                  <c:v>-1.4795300000000001E-2</c:v>
                </c:pt>
                <c:pt idx="21743">
                  <c:v>-1.93882E-3</c:v>
                </c:pt>
                <c:pt idx="21744">
                  <c:v>-5.7411199999999997E-3</c:v>
                </c:pt>
                <c:pt idx="21745">
                  <c:v>-1.3801600000000001E-2</c:v>
                </c:pt>
                <c:pt idx="21746">
                  <c:v>-1.9187900000000001E-2</c:v>
                </c:pt>
                <c:pt idx="21747">
                  <c:v>-6.2532400000000002E-3</c:v>
                </c:pt>
                <c:pt idx="21748">
                  <c:v>-9.7532299999999999E-3</c:v>
                </c:pt>
                <c:pt idx="21749">
                  <c:v>-1.0673500000000001E-2</c:v>
                </c:pt>
                <c:pt idx="21750">
                  <c:v>-1.01843E-2</c:v>
                </c:pt>
                <c:pt idx="21751">
                  <c:v>-6.1130500000000001E-3</c:v>
                </c:pt>
                <c:pt idx="21752">
                  <c:v>-2.64158E-2</c:v>
                </c:pt>
                <c:pt idx="21753">
                  <c:v>-1.01566E-3</c:v>
                </c:pt>
                <c:pt idx="21754">
                  <c:v>-3.5028500000000001E-3</c:v>
                </c:pt>
                <c:pt idx="21755">
                  <c:v>2.5911300000000001E-3</c:v>
                </c:pt>
                <c:pt idx="21756">
                  <c:v>-1.8008199999999999E-2</c:v>
                </c:pt>
                <c:pt idx="21757">
                  <c:v>4.1704200000000002E-3</c:v>
                </c:pt>
                <c:pt idx="21758">
                  <c:v>-1.16968E-2</c:v>
                </c:pt>
                <c:pt idx="21759">
                  <c:v>-6.66046E-3</c:v>
                </c:pt>
                <c:pt idx="21760">
                  <c:v>-4.0578799999999998E-3</c:v>
                </c:pt>
                <c:pt idx="21761">
                  <c:v>9.5863300000000005E-3</c:v>
                </c:pt>
                <c:pt idx="21762">
                  <c:v>-9.36413E-3</c:v>
                </c:pt>
                <c:pt idx="21763">
                  <c:v>-9.0246200000000006E-3</c:v>
                </c:pt>
                <c:pt idx="21764">
                  <c:v>-1.1525199999999999E-2</c:v>
                </c:pt>
                <c:pt idx="21765">
                  <c:v>-5.7888000000000004E-4</c:v>
                </c:pt>
                <c:pt idx="21766">
                  <c:v>-3.82614E-3</c:v>
                </c:pt>
                <c:pt idx="21767">
                  <c:v>-1.9211800000000001E-2</c:v>
                </c:pt>
                <c:pt idx="21768">
                  <c:v>-9.1123599999999999E-3</c:v>
                </c:pt>
                <c:pt idx="21769">
                  <c:v>-2.1156299999999999E-2</c:v>
                </c:pt>
                <c:pt idx="21770">
                  <c:v>2.07338E-2</c:v>
                </c:pt>
                <c:pt idx="21771">
                  <c:v>-1.0118500000000001E-2</c:v>
                </c:pt>
                <c:pt idx="21772">
                  <c:v>1.5335100000000001E-2</c:v>
                </c:pt>
                <c:pt idx="21773">
                  <c:v>-1.9780200000000001E-2</c:v>
                </c:pt>
                <c:pt idx="21774">
                  <c:v>-1.2081100000000001E-2</c:v>
                </c:pt>
                <c:pt idx="21775">
                  <c:v>-7.267E-3</c:v>
                </c:pt>
                <c:pt idx="21776">
                  <c:v>-1.2631399999999999E-2</c:v>
                </c:pt>
                <c:pt idx="21777">
                  <c:v>-1.61123E-2</c:v>
                </c:pt>
                <c:pt idx="21778">
                  <c:v>1.0521900000000001E-2</c:v>
                </c:pt>
                <c:pt idx="21779">
                  <c:v>-1.7559999999999999E-2</c:v>
                </c:pt>
                <c:pt idx="21780">
                  <c:v>-6.3619599999999998E-3</c:v>
                </c:pt>
                <c:pt idx="21781">
                  <c:v>-6.6575999999999996E-3</c:v>
                </c:pt>
                <c:pt idx="21782">
                  <c:v>4.8446699999999998E-4</c:v>
                </c:pt>
                <c:pt idx="21783">
                  <c:v>7.0915199999999996E-3</c:v>
                </c:pt>
                <c:pt idx="21784">
                  <c:v>-1.1472700000000001E-2</c:v>
                </c:pt>
                <c:pt idx="21785">
                  <c:v>1.90449E-3</c:v>
                </c:pt>
                <c:pt idx="21786">
                  <c:v>-5.0058400000000001E-3</c:v>
                </c:pt>
                <c:pt idx="21787">
                  <c:v>-2.3088499999999999E-3</c:v>
                </c:pt>
                <c:pt idx="21788">
                  <c:v>-1.5914000000000001E-2</c:v>
                </c:pt>
                <c:pt idx="21789">
                  <c:v>1.13049E-2</c:v>
                </c:pt>
                <c:pt idx="21790">
                  <c:v>-7.1458800000000003E-3</c:v>
                </c:pt>
                <c:pt idx="21791">
                  <c:v>-1.1720700000000001E-3</c:v>
                </c:pt>
                <c:pt idx="21792">
                  <c:v>-1.9146E-2</c:v>
                </c:pt>
                <c:pt idx="21793">
                  <c:v>-2.3422199999999999E-3</c:v>
                </c:pt>
                <c:pt idx="21794">
                  <c:v>-6.1893500000000004E-4</c:v>
                </c:pt>
                <c:pt idx="21795">
                  <c:v>1.6870500000000001E-3</c:v>
                </c:pt>
                <c:pt idx="21796">
                  <c:v>1.0375000000000001E-2</c:v>
                </c:pt>
                <c:pt idx="21797">
                  <c:v>1.89781E-4</c:v>
                </c:pt>
                <c:pt idx="21798">
                  <c:v>-8.5449199999999993E-3</c:v>
                </c:pt>
                <c:pt idx="21799">
                  <c:v>-1.89304E-2</c:v>
                </c:pt>
                <c:pt idx="21800">
                  <c:v>1.07288E-2</c:v>
                </c:pt>
                <c:pt idx="21801">
                  <c:v>5.3882599999999995E-4</c:v>
                </c:pt>
                <c:pt idx="21802">
                  <c:v>2.9792799999999999E-3</c:v>
                </c:pt>
                <c:pt idx="21803">
                  <c:v>9.9763899999999999E-3</c:v>
                </c:pt>
                <c:pt idx="21804">
                  <c:v>-9.3650799999999996E-4</c:v>
                </c:pt>
                <c:pt idx="21805">
                  <c:v>-1.0208099999999999E-2</c:v>
                </c:pt>
                <c:pt idx="21806">
                  <c:v>-1.7857600000000001E-2</c:v>
                </c:pt>
                <c:pt idx="21807">
                  <c:v>1.24712E-2</c:v>
                </c:pt>
                <c:pt idx="21808">
                  <c:v>-4.9505199999999999E-3</c:v>
                </c:pt>
                <c:pt idx="21809">
                  <c:v>6.9875700000000002E-3</c:v>
                </c:pt>
                <c:pt idx="21810">
                  <c:v>-5.5208200000000001E-3</c:v>
                </c:pt>
                <c:pt idx="21811">
                  <c:v>-4.7330899999999997E-3</c:v>
                </c:pt>
                <c:pt idx="21812">
                  <c:v>-3.5285900000000002E-4</c:v>
                </c:pt>
                <c:pt idx="21813">
                  <c:v>-8.6374299999999998E-3</c:v>
                </c:pt>
                <c:pt idx="21814">
                  <c:v>-6.3133199999999997E-4</c:v>
                </c:pt>
                <c:pt idx="21815">
                  <c:v>-3.0324E-2</c:v>
                </c:pt>
                <c:pt idx="21816">
                  <c:v>-2.5167499999999999E-3</c:v>
                </c:pt>
                <c:pt idx="21817">
                  <c:v>-1.8581400000000001E-2</c:v>
                </c:pt>
                <c:pt idx="21818">
                  <c:v>1.01519E-2</c:v>
                </c:pt>
                <c:pt idx="21819">
                  <c:v>-1.0869E-2</c:v>
                </c:pt>
                <c:pt idx="21820">
                  <c:v>-1.7309199999999999E-3</c:v>
                </c:pt>
                <c:pt idx="21821">
                  <c:v>-1.5140499999999999E-2</c:v>
                </c:pt>
                <c:pt idx="21822">
                  <c:v>-1.0088E-2</c:v>
                </c:pt>
                <c:pt idx="21823">
                  <c:v>-8.5744900000000006E-3</c:v>
                </c:pt>
                <c:pt idx="21824">
                  <c:v>2.5196099999999998E-3</c:v>
                </c:pt>
                <c:pt idx="21825">
                  <c:v>-5.5637400000000002E-3</c:v>
                </c:pt>
                <c:pt idx="21826">
                  <c:v>-1.08147E-2</c:v>
                </c:pt>
                <c:pt idx="21827">
                  <c:v>-6.4096500000000002E-3</c:v>
                </c:pt>
                <c:pt idx="21828" formatCode="0.00E+00">
                  <c:v>-1.8119799999999999E-5</c:v>
                </c:pt>
                <c:pt idx="21829">
                  <c:v>-9.81331E-4</c:v>
                </c:pt>
                <c:pt idx="21830">
                  <c:v>-1.2400599999999999E-2</c:v>
                </c:pt>
                <c:pt idx="21831">
                  <c:v>1.15681E-2</c:v>
                </c:pt>
                <c:pt idx="21832">
                  <c:v>-2.7673699999999999E-2</c:v>
                </c:pt>
                <c:pt idx="21833">
                  <c:v>-3.7088400000000001E-3</c:v>
                </c:pt>
                <c:pt idx="21834">
                  <c:v>4.8370399999999999E-3</c:v>
                </c:pt>
                <c:pt idx="21835">
                  <c:v>-6.2112799999999996E-3</c:v>
                </c:pt>
                <c:pt idx="21836">
                  <c:v>8.6746199999999992E-3</c:v>
                </c:pt>
                <c:pt idx="21837">
                  <c:v>-8.0442399999999994E-3</c:v>
                </c:pt>
                <c:pt idx="21838">
                  <c:v>-7.2956099999999999E-4</c:v>
                </c:pt>
                <c:pt idx="21839">
                  <c:v>-2.1171599999999999E-3</c:v>
                </c:pt>
                <c:pt idx="21840">
                  <c:v>-1.96934E-3</c:v>
                </c:pt>
                <c:pt idx="21841">
                  <c:v>-1.9748700000000001E-2</c:v>
                </c:pt>
                <c:pt idx="21842">
                  <c:v>-8.4161800000000005E-3</c:v>
                </c:pt>
                <c:pt idx="21843">
                  <c:v>5.3377199999999998E-3</c:v>
                </c:pt>
                <c:pt idx="21844">
                  <c:v>5.6743599999999998E-3</c:v>
                </c:pt>
                <c:pt idx="21845">
                  <c:v>-2.8324099999999999E-4</c:v>
                </c:pt>
                <c:pt idx="21846">
                  <c:v>3.6287300000000001E-3</c:v>
                </c:pt>
                <c:pt idx="21847">
                  <c:v>1.5749900000000001E-2</c:v>
                </c:pt>
                <c:pt idx="21848">
                  <c:v>-8.8119499999999998E-4</c:v>
                </c:pt>
                <c:pt idx="21849">
                  <c:v>7.4625000000000004E-3</c:v>
                </c:pt>
                <c:pt idx="21850">
                  <c:v>-1.5406599999999999E-2</c:v>
                </c:pt>
                <c:pt idx="21851">
                  <c:v>1.05028E-2</c:v>
                </c:pt>
                <c:pt idx="21852">
                  <c:v>4.4374499999999999E-3</c:v>
                </c:pt>
                <c:pt idx="21853">
                  <c:v>1.3531700000000001E-2</c:v>
                </c:pt>
                <c:pt idx="21854">
                  <c:v>5.9699999999999996E-3</c:v>
                </c:pt>
                <c:pt idx="21855">
                  <c:v>1.16682E-2</c:v>
                </c:pt>
                <c:pt idx="21856">
                  <c:v>9.4156299999999995E-3</c:v>
                </c:pt>
                <c:pt idx="21857">
                  <c:v>1.6468E-2</c:v>
                </c:pt>
                <c:pt idx="21858">
                  <c:v>-1.7070799999999999E-3</c:v>
                </c:pt>
                <c:pt idx="21859">
                  <c:v>8.2368900000000002E-3</c:v>
                </c:pt>
                <c:pt idx="21860">
                  <c:v>1.39332E-2</c:v>
                </c:pt>
                <c:pt idx="21861">
                  <c:v>2.2741299999999999E-2</c:v>
                </c:pt>
                <c:pt idx="21862">
                  <c:v>-2.4404499999999998E-3</c:v>
                </c:pt>
                <c:pt idx="21863">
                  <c:v>1.52531E-2</c:v>
                </c:pt>
                <c:pt idx="21864">
                  <c:v>1.27983E-2</c:v>
                </c:pt>
                <c:pt idx="21865">
                  <c:v>2.7139699999999999E-2</c:v>
                </c:pt>
                <c:pt idx="21866">
                  <c:v>8.8338900000000005E-3</c:v>
                </c:pt>
                <c:pt idx="21867">
                  <c:v>1.2148900000000001E-2</c:v>
                </c:pt>
                <c:pt idx="21868">
                  <c:v>1.41525E-2</c:v>
                </c:pt>
                <c:pt idx="21869">
                  <c:v>1.4017099999999999E-2</c:v>
                </c:pt>
                <c:pt idx="21870">
                  <c:v>2.2158600000000001E-2</c:v>
                </c:pt>
                <c:pt idx="21871">
                  <c:v>1.5402799999999999E-2</c:v>
                </c:pt>
                <c:pt idx="21872">
                  <c:v>1.19801E-2</c:v>
                </c:pt>
                <c:pt idx="21873">
                  <c:v>1.2414E-2</c:v>
                </c:pt>
                <c:pt idx="21874">
                  <c:v>2.7963600000000002E-2</c:v>
                </c:pt>
                <c:pt idx="21875">
                  <c:v>8.23021E-3</c:v>
                </c:pt>
                <c:pt idx="21876">
                  <c:v>1.8520399999999999E-3</c:v>
                </c:pt>
                <c:pt idx="21877">
                  <c:v>8.6631799999999995E-3</c:v>
                </c:pt>
                <c:pt idx="21878">
                  <c:v>1.3419199999999999E-2</c:v>
                </c:pt>
                <c:pt idx="21879">
                  <c:v>1.73168E-2</c:v>
                </c:pt>
                <c:pt idx="21880">
                  <c:v>1.8111200000000001E-2</c:v>
                </c:pt>
                <c:pt idx="21881">
                  <c:v>1.62764E-2</c:v>
                </c:pt>
                <c:pt idx="21882">
                  <c:v>5.5198699999999996E-3</c:v>
                </c:pt>
                <c:pt idx="21883">
                  <c:v>1.2674299999999999E-3</c:v>
                </c:pt>
                <c:pt idx="21884">
                  <c:v>2.3612999999999999E-2</c:v>
                </c:pt>
                <c:pt idx="21885">
                  <c:v>8.8891999999999999E-3</c:v>
                </c:pt>
                <c:pt idx="21886">
                  <c:v>2.9862400000000001E-2</c:v>
                </c:pt>
                <c:pt idx="21887">
                  <c:v>-1.2970000000000001E-4</c:v>
                </c:pt>
                <c:pt idx="21888">
                  <c:v>1.8959000000000001E-3</c:v>
                </c:pt>
                <c:pt idx="21889">
                  <c:v>6.8149600000000001E-3</c:v>
                </c:pt>
                <c:pt idx="21890">
                  <c:v>8.1691699999999999E-3</c:v>
                </c:pt>
                <c:pt idx="21891">
                  <c:v>1.3301800000000001E-2</c:v>
                </c:pt>
                <c:pt idx="21892">
                  <c:v>1.5831000000000001E-2</c:v>
                </c:pt>
                <c:pt idx="21893">
                  <c:v>1.4848699999999999E-3</c:v>
                </c:pt>
                <c:pt idx="21894">
                  <c:v>1.9757299999999998E-2</c:v>
                </c:pt>
                <c:pt idx="21895">
                  <c:v>9.2086800000000003E-3</c:v>
                </c:pt>
                <c:pt idx="21896">
                  <c:v>7.2307600000000001E-3</c:v>
                </c:pt>
                <c:pt idx="21897">
                  <c:v>8.8100399999999999E-3</c:v>
                </c:pt>
                <c:pt idx="21898">
                  <c:v>1.8457399999999999E-2</c:v>
                </c:pt>
                <c:pt idx="21899">
                  <c:v>5.9347200000000001E-3</c:v>
                </c:pt>
                <c:pt idx="21900">
                  <c:v>5.0697299999999997E-3</c:v>
                </c:pt>
                <c:pt idx="21901">
                  <c:v>1.4139199999999999E-2</c:v>
                </c:pt>
                <c:pt idx="21902">
                  <c:v>2.3982E-2</c:v>
                </c:pt>
                <c:pt idx="21903">
                  <c:v>1.8416399999999999E-2</c:v>
                </c:pt>
                <c:pt idx="21904">
                  <c:v>1.30825E-2</c:v>
                </c:pt>
                <c:pt idx="21905">
                  <c:v>-2.9230100000000002E-3</c:v>
                </c:pt>
                <c:pt idx="21906">
                  <c:v>-3.9196000000000001E-4</c:v>
                </c:pt>
                <c:pt idx="21907">
                  <c:v>2.1066700000000001E-2</c:v>
                </c:pt>
                <c:pt idx="21908">
                  <c:v>7.7876999999999998E-3</c:v>
                </c:pt>
                <c:pt idx="21909">
                  <c:v>1.49918E-2</c:v>
                </c:pt>
                <c:pt idx="21910">
                  <c:v>1.03388E-2</c:v>
                </c:pt>
                <c:pt idx="21911">
                  <c:v>5.57137E-3</c:v>
                </c:pt>
                <c:pt idx="21912">
                  <c:v>1.58405E-3</c:v>
                </c:pt>
                <c:pt idx="21913">
                  <c:v>7.5225800000000001E-3</c:v>
                </c:pt>
                <c:pt idx="21914">
                  <c:v>2.28481E-2</c:v>
                </c:pt>
                <c:pt idx="21915">
                  <c:v>1.5649800000000001E-3</c:v>
                </c:pt>
                <c:pt idx="21916">
                  <c:v>5.8507899999999998E-3</c:v>
                </c:pt>
                <c:pt idx="21917">
                  <c:v>1.5983600000000001E-2</c:v>
                </c:pt>
                <c:pt idx="21918">
                  <c:v>1.44634E-2</c:v>
                </c:pt>
                <c:pt idx="21919">
                  <c:v>3.92056E-3</c:v>
                </c:pt>
                <c:pt idx="21920">
                  <c:v>2.0691899999999999E-2</c:v>
                </c:pt>
                <c:pt idx="21921">
                  <c:v>6.7319900000000002E-3</c:v>
                </c:pt>
                <c:pt idx="21922">
                  <c:v>1.0453199999999999E-2</c:v>
                </c:pt>
                <c:pt idx="21923">
                  <c:v>1.8024399999999999E-2</c:v>
                </c:pt>
                <c:pt idx="21924">
                  <c:v>4.6215099999999997E-3</c:v>
                </c:pt>
                <c:pt idx="21925">
                  <c:v>3.0164699999999999E-2</c:v>
                </c:pt>
                <c:pt idx="21926">
                  <c:v>3.5514800000000001E-3</c:v>
                </c:pt>
                <c:pt idx="21927">
                  <c:v>1.5384699999999999E-2</c:v>
                </c:pt>
                <c:pt idx="21928">
                  <c:v>7.0753099999999996E-3</c:v>
                </c:pt>
                <c:pt idx="21929">
                  <c:v>1.3174099999999999E-2</c:v>
                </c:pt>
                <c:pt idx="21930">
                  <c:v>4.3306400000000002E-3</c:v>
                </c:pt>
                <c:pt idx="21931">
                  <c:v>1.2692500000000001E-2</c:v>
                </c:pt>
                <c:pt idx="21932">
                  <c:v>1.6566299999999999E-2</c:v>
                </c:pt>
                <c:pt idx="21933">
                  <c:v>2.2919700000000001E-2</c:v>
                </c:pt>
                <c:pt idx="21934">
                  <c:v>2.0566899999999999E-2</c:v>
                </c:pt>
                <c:pt idx="21935">
                  <c:v>1.9895599999999999E-2</c:v>
                </c:pt>
                <c:pt idx="21936">
                  <c:v>1.1544199999999999E-2</c:v>
                </c:pt>
                <c:pt idx="21937">
                  <c:v>9.4642600000000004E-3</c:v>
                </c:pt>
                <c:pt idx="21938">
                  <c:v>9.2353799999999996E-3</c:v>
                </c:pt>
                <c:pt idx="21939">
                  <c:v>8.8195800000000005E-3</c:v>
                </c:pt>
                <c:pt idx="21940">
                  <c:v>1.8124600000000001E-2</c:v>
                </c:pt>
                <c:pt idx="21941">
                  <c:v>1.3010000000000001E-2</c:v>
                </c:pt>
                <c:pt idx="21942">
                  <c:v>3.05805E-2</c:v>
                </c:pt>
                <c:pt idx="21943">
                  <c:v>2.5625200000000001E-2</c:v>
                </c:pt>
                <c:pt idx="21944">
                  <c:v>1.7121299999999999E-2</c:v>
                </c:pt>
                <c:pt idx="21945">
                  <c:v>1.38569E-2</c:v>
                </c:pt>
                <c:pt idx="21946">
                  <c:v>1.0118500000000001E-2</c:v>
                </c:pt>
                <c:pt idx="21947">
                  <c:v>2.2056599999999999E-2</c:v>
                </c:pt>
                <c:pt idx="21948">
                  <c:v>1.8543199999999999E-2</c:v>
                </c:pt>
                <c:pt idx="21949">
                  <c:v>2.0883599999999999E-2</c:v>
                </c:pt>
                <c:pt idx="21950">
                  <c:v>2.1768599999999999E-2</c:v>
                </c:pt>
                <c:pt idx="21951">
                  <c:v>2.00462E-2</c:v>
                </c:pt>
                <c:pt idx="21952">
                  <c:v>2.4640100000000002E-2</c:v>
                </c:pt>
                <c:pt idx="21953">
                  <c:v>3.02229E-2</c:v>
                </c:pt>
                <c:pt idx="21954">
                  <c:v>1.90992E-2</c:v>
                </c:pt>
                <c:pt idx="21955">
                  <c:v>2.8511000000000002E-2</c:v>
                </c:pt>
                <c:pt idx="21956">
                  <c:v>1.7940500000000002E-2</c:v>
                </c:pt>
                <c:pt idx="21957">
                  <c:v>2.3200999999999999E-2</c:v>
                </c:pt>
                <c:pt idx="21958">
                  <c:v>3.4936000000000002E-2</c:v>
                </c:pt>
                <c:pt idx="21959">
                  <c:v>2.4443599999999999E-2</c:v>
                </c:pt>
                <c:pt idx="21960">
                  <c:v>4.3683100000000002E-2</c:v>
                </c:pt>
                <c:pt idx="21961">
                  <c:v>2.1714199999999999E-2</c:v>
                </c:pt>
                <c:pt idx="21962">
                  <c:v>2.7402900000000001E-2</c:v>
                </c:pt>
                <c:pt idx="21963">
                  <c:v>2.7149199999999998E-2</c:v>
                </c:pt>
                <c:pt idx="21964">
                  <c:v>3.20053E-2</c:v>
                </c:pt>
                <c:pt idx="21965">
                  <c:v>3.7727400000000001E-2</c:v>
                </c:pt>
                <c:pt idx="21966">
                  <c:v>1.9349100000000001E-2</c:v>
                </c:pt>
                <c:pt idx="21967">
                  <c:v>2.2008900000000001E-2</c:v>
                </c:pt>
                <c:pt idx="21968">
                  <c:v>2.6413900000000001E-2</c:v>
                </c:pt>
                <c:pt idx="21969">
                  <c:v>3.2644300000000001E-2</c:v>
                </c:pt>
                <c:pt idx="21970">
                  <c:v>2.6876400000000002E-2</c:v>
                </c:pt>
                <c:pt idx="21971">
                  <c:v>2.9775599999999999E-2</c:v>
                </c:pt>
                <c:pt idx="21972">
                  <c:v>2.82612E-2</c:v>
                </c:pt>
                <c:pt idx="21973">
                  <c:v>2.38838E-2</c:v>
                </c:pt>
                <c:pt idx="21974">
                  <c:v>1.7715499999999999E-2</c:v>
                </c:pt>
                <c:pt idx="21975">
                  <c:v>1.2437800000000001E-2</c:v>
                </c:pt>
                <c:pt idx="21976">
                  <c:v>2.29702E-2</c:v>
                </c:pt>
                <c:pt idx="21977">
                  <c:v>1.2584700000000001E-2</c:v>
                </c:pt>
                <c:pt idx="21978">
                  <c:v>3.1561899999999997E-2</c:v>
                </c:pt>
                <c:pt idx="21979">
                  <c:v>1.3203599999999999E-2</c:v>
                </c:pt>
                <c:pt idx="21980">
                  <c:v>2.3067500000000001E-2</c:v>
                </c:pt>
                <c:pt idx="21981">
                  <c:v>2.5861700000000001E-2</c:v>
                </c:pt>
                <c:pt idx="21982">
                  <c:v>2.00176E-2</c:v>
                </c:pt>
                <c:pt idx="21983">
                  <c:v>2.4414100000000001E-2</c:v>
                </c:pt>
                <c:pt idx="21984">
                  <c:v>1.07002E-2</c:v>
                </c:pt>
                <c:pt idx="21985">
                  <c:v>1.50394E-2</c:v>
                </c:pt>
                <c:pt idx="21986">
                  <c:v>1.5769999999999999E-2</c:v>
                </c:pt>
                <c:pt idx="21987">
                  <c:v>1.30043E-2</c:v>
                </c:pt>
                <c:pt idx="21988">
                  <c:v>2.3962000000000001E-2</c:v>
                </c:pt>
                <c:pt idx="21989">
                  <c:v>1.4492E-2</c:v>
                </c:pt>
                <c:pt idx="21990">
                  <c:v>2.4735500000000001E-2</c:v>
                </c:pt>
                <c:pt idx="21991">
                  <c:v>1.00441E-2</c:v>
                </c:pt>
                <c:pt idx="21992">
                  <c:v>1.07203E-2</c:v>
                </c:pt>
                <c:pt idx="21993">
                  <c:v>9.2353799999999996E-3</c:v>
                </c:pt>
                <c:pt idx="21994">
                  <c:v>1.7437000000000001E-2</c:v>
                </c:pt>
                <c:pt idx="21995">
                  <c:v>2.4360699999999999E-2</c:v>
                </c:pt>
                <c:pt idx="21996">
                  <c:v>1.6861899999999999E-2</c:v>
                </c:pt>
                <c:pt idx="21997">
                  <c:v>1.70774E-2</c:v>
                </c:pt>
                <c:pt idx="21998">
                  <c:v>1.24531E-2</c:v>
                </c:pt>
                <c:pt idx="21999">
                  <c:v>1.8294299999999999E-2</c:v>
                </c:pt>
                <c:pt idx="22000">
                  <c:v>8.3217599999999992E-3</c:v>
                </c:pt>
                <c:pt idx="22001">
                  <c:v>1.1500399999999999E-2</c:v>
                </c:pt>
                <c:pt idx="22002">
                  <c:v>1.3989400000000001E-2</c:v>
                </c:pt>
                <c:pt idx="22003">
                  <c:v>1.82276E-2</c:v>
                </c:pt>
                <c:pt idx="22004">
                  <c:v>1.06821E-2</c:v>
                </c:pt>
                <c:pt idx="22005">
                  <c:v>1.12801E-2</c:v>
                </c:pt>
                <c:pt idx="22006">
                  <c:v>4.0369000000000004E-3</c:v>
                </c:pt>
                <c:pt idx="22007">
                  <c:v>1.54333E-2</c:v>
                </c:pt>
                <c:pt idx="22008">
                  <c:v>2.4118400000000002E-3</c:v>
                </c:pt>
                <c:pt idx="22009">
                  <c:v>7.5511900000000002E-3</c:v>
                </c:pt>
                <c:pt idx="22010">
                  <c:v>1.20897E-2</c:v>
                </c:pt>
                <c:pt idx="22011">
                  <c:v>3.0984900000000002E-3</c:v>
                </c:pt>
                <c:pt idx="22012">
                  <c:v>1.16854E-2</c:v>
                </c:pt>
                <c:pt idx="22013">
                  <c:v>-3.6935800000000001E-3</c:v>
                </c:pt>
                <c:pt idx="22014">
                  <c:v>1.89018E-2</c:v>
                </c:pt>
                <c:pt idx="22015">
                  <c:v>-6.4182299999999996E-3</c:v>
                </c:pt>
                <c:pt idx="22016">
                  <c:v>1.17579E-2</c:v>
                </c:pt>
                <c:pt idx="22017">
                  <c:v>5.9270900000000003E-3</c:v>
                </c:pt>
                <c:pt idx="22018">
                  <c:v>1.7587700000000001E-2</c:v>
                </c:pt>
                <c:pt idx="22019">
                  <c:v>5.1269499999999999E-3</c:v>
                </c:pt>
                <c:pt idx="22020">
                  <c:v>1.4352799999999999E-3</c:v>
                </c:pt>
                <c:pt idx="22021">
                  <c:v>2.5138899999999999E-2</c:v>
                </c:pt>
                <c:pt idx="22022">
                  <c:v>5.2337599999999996E-3</c:v>
                </c:pt>
                <c:pt idx="22023">
                  <c:v>1.65977E-2</c:v>
                </c:pt>
                <c:pt idx="22024">
                  <c:v>8.1291200000000001E-3</c:v>
                </c:pt>
                <c:pt idx="22025">
                  <c:v>1.58148E-2</c:v>
                </c:pt>
                <c:pt idx="22026">
                  <c:v>1.6800900000000001E-2</c:v>
                </c:pt>
                <c:pt idx="22027">
                  <c:v>7.9326599999999994E-3</c:v>
                </c:pt>
                <c:pt idx="22028">
                  <c:v>1.8080700000000002E-2</c:v>
                </c:pt>
                <c:pt idx="22029">
                  <c:v>1.18732E-2</c:v>
                </c:pt>
                <c:pt idx="22030">
                  <c:v>1.4061000000000001E-2</c:v>
                </c:pt>
                <c:pt idx="22031">
                  <c:v>2.04954E-2</c:v>
                </c:pt>
                <c:pt idx="22032">
                  <c:v>2.1674200000000001E-2</c:v>
                </c:pt>
                <c:pt idx="22033">
                  <c:v>2.75345E-2</c:v>
                </c:pt>
                <c:pt idx="22034">
                  <c:v>1.4756200000000001E-2</c:v>
                </c:pt>
                <c:pt idx="22035">
                  <c:v>2.56796E-2</c:v>
                </c:pt>
                <c:pt idx="22036">
                  <c:v>9.4604500000000005E-3</c:v>
                </c:pt>
                <c:pt idx="22037">
                  <c:v>2.43149E-2</c:v>
                </c:pt>
                <c:pt idx="22038">
                  <c:v>8.7442400000000003E-3</c:v>
                </c:pt>
                <c:pt idx="22039">
                  <c:v>1.4782E-2</c:v>
                </c:pt>
                <c:pt idx="22040">
                  <c:v>1.7403600000000002E-2</c:v>
                </c:pt>
                <c:pt idx="22041">
                  <c:v>2.8224900000000001E-2</c:v>
                </c:pt>
                <c:pt idx="22042">
                  <c:v>9.6683499999999992E-3</c:v>
                </c:pt>
                <c:pt idx="22043">
                  <c:v>9.8638500000000004E-3</c:v>
                </c:pt>
                <c:pt idx="22044">
                  <c:v>1.44806E-2</c:v>
                </c:pt>
                <c:pt idx="22045">
                  <c:v>2.2935899999999999E-2</c:v>
                </c:pt>
                <c:pt idx="22046">
                  <c:v>8.4762599999999994E-3</c:v>
                </c:pt>
                <c:pt idx="22047">
                  <c:v>-5.5131900000000003E-3</c:v>
                </c:pt>
                <c:pt idx="22048">
                  <c:v>1.1680599999999999E-2</c:v>
                </c:pt>
                <c:pt idx="22049">
                  <c:v>2.2219699999999998E-2</c:v>
                </c:pt>
                <c:pt idx="22050">
                  <c:v>4.8341800000000004E-3</c:v>
                </c:pt>
                <c:pt idx="22051">
                  <c:v>4.2114300000000004E-3</c:v>
                </c:pt>
                <c:pt idx="22052">
                  <c:v>1.8626199999999999E-2</c:v>
                </c:pt>
                <c:pt idx="22053">
                  <c:v>3.088E-3</c:v>
                </c:pt>
                <c:pt idx="22054">
                  <c:v>1.30291E-2</c:v>
                </c:pt>
                <c:pt idx="22055">
                  <c:v>6.4764000000000002E-3</c:v>
                </c:pt>
                <c:pt idx="22056">
                  <c:v>1.67017E-2</c:v>
                </c:pt>
                <c:pt idx="22057">
                  <c:v>8.3532299999999997E-3</c:v>
                </c:pt>
                <c:pt idx="22058">
                  <c:v>-9.4413799999999997E-4</c:v>
                </c:pt>
                <c:pt idx="22059">
                  <c:v>1.4906900000000001E-2</c:v>
                </c:pt>
                <c:pt idx="22060">
                  <c:v>1.71871E-2</c:v>
                </c:pt>
                <c:pt idx="22061">
                  <c:v>1.9362399999999998E-2</c:v>
                </c:pt>
                <c:pt idx="22062">
                  <c:v>1.7642999999999999E-2</c:v>
                </c:pt>
                <c:pt idx="22063">
                  <c:v>8.8577299999999994E-3</c:v>
                </c:pt>
                <c:pt idx="22064">
                  <c:v>1.2083099999999999E-2</c:v>
                </c:pt>
                <c:pt idx="22065">
                  <c:v>1.11828E-2</c:v>
                </c:pt>
                <c:pt idx="22066">
                  <c:v>9.5644000000000007E-3</c:v>
                </c:pt>
                <c:pt idx="22067">
                  <c:v>1.6459499999999998E-2</c:v>
                </c:pt>
                <c:pt idx="22068">
                  <c:v>1.20544E-2</c:v>
                </c:pt>
                <c:pt idx="22069">
                  <c:v>1.6144800000000001E-2</c:v>
                </c:pt>
                <c:pt idx="22070">
                  <c:v>7.2727199999999999E-3</c:v>
                </c:pt>
                <c:pt idx="22071">
                  <c:v>1.8617600000000002E-2</c:v>
                </c:pt>
                <c:pt idx="22072">
                  <c:v>1.1918099999999999E-2</c:v>
                </c:pt>
                <c:pt idx="22073">
                  <c:v>2.42262E-2</c:v>
                </c:pt>
                <c:pt idx="22074">
                  <c:v>1.1454600000000001E-2</c:v>
                </c:pt>
                <c:pt idx="22075">
                  <c:v>1.96619E-2</c:v>
                </c:pt>
                <c:pt idx="22076">
                  <c:v>1.9471200000000001E-2</c:v>
                </c:pt>
                <c:pt idx="22077">
                  <c:v>7.22027E-3</c:v>
                </c:pt>
                <c:pt idx="22078">
                  <c:v>3.3573199999999997E-2</c:v>
                </c:pt>
                <c:pt idx="22079">
                  <c:v>1.03407E-2</c:v>
                </c:pt>
                <c:pt idx="22080">
                  <c:v>1.6423199999999999E-2</c:v>
                </c:pt>
                <c:pt idx="22081">
                  <c:v>1.51091E-2</c:v>
                </c:pt>
                <c:pt idx="22082">
                  <c:v>1.33686E-2</c:v>
                </c:pt>
                <c:pt idx="22083">
                  <c:v>1.1654899999999999E-2</c:v>
                </c:pt>
                <c:pt idx="22084">
                  <c:v>1.43356E-2</c:v>
                </c:pt>
                <c:pt idx="22085">
                  <c:v>1.40514E-2</c:v>
                </c:pt>
                <c:pt idx="22086">
                  <c:v>9.0131800000000008E-3</c:v>
                </c:pt>
                <c:pt idx="22087">
                  <c:v>7.9526900000000001E-3</c:v>
                </c:pt>
                <c:pt idx="22088">
                  <c:v>2.4379700000000001E-2</c:v>
                </c:pt>
                <c:pt idx="22089">
                  <c:v>3.8976700000000002E-3</c:v>
                </c:pt>
                <c:pt idx="22090">
                  <c:v>1.02959E-2</c:v>
                </c:pt>
                <c:pt idx="22091">
                  <c:v>3.2405899999999998E-3</c:v>
                </c:pt>
                <c:pt idx="22092">
                  <c:v>6.6194499999999998E-3</c:v>
                </c:pt>
                <c:pt idx="22093">
                  <c:v>1.3159799999999999E-2</c:v>
                </c:pt>
                <c:pt idx="22094">
                  <c:v>2.0200699999999999E-2</c:v>
                </c:pt>
                <c:pt idx="22095">
                  <c:v>1.12371E-2</c:v>
                </c:pt>
                <c:pt idx="22096">
                  <c:v>3.4923599999999999E-3</c:v>
                </c:pt>
                <c:pt idx="22097">
                  <c:v>2.6788699999999999E-3</c:v>
                </c:pt>
                <c:pt idx="22098">
                  <c:v>1.9186999999999999E-2</c:v>
                </c:pt>
                <c:pt idx="22099">
                  <c:v>-5.3215000000000001E-4</c:v>
                </c:pt>
                <c:pt idx="22100">
                  <c:v>1.7423600000000001E-3</c:v>
                </c:pt>
                <c:pt idx="22101">
                  <c:v>4.6358099999999998E-3</c:v>
                </c:pt>
                <c:pt idx="22102">
                  <c:v>1.1140799999999999E-2</c:v>
                </c:pt>
                <c:pt idx="22103">
                  <c:v>1.0385500000000001E-3</c:v>
                </c:pt>
                <c:pt idx="22104">
                  <c:v>-2.2602099999999999E-3</c:v>
                </c:pt>
                <c:pt idx="22105">
                  <c:v>9.0589499999999996E-3</c:v>
                </c:pt>
                <c:pt idx="22106">
                  <c:v>5.3167300000000004E-3</c:v>
                </c:pt>
                <c:pt idx="22107">
                  <c:v>-5.5665999999999997E-3</c:v>
                </c:pt>
                <c:pt idx="22108">
                  <c:v>-1.4978399999999999E-2</c:v>
                </c:pt>
                <c:pt idx="22109">
                  <c:v>-2.1858200000000002E-3</c:v>
                </c:pt>
                <c:pt idx="22110">
                  <c:v>-3.7908600000000001E-3</c:v>
                </c:pt>
                <c:pt idx="22111">
                  <c:v>-4.9781799999999996E-3</c:v>
                </c:pt>
                <c:pt idx="22112">
                  <c:v>-7.7028299999999999E-3</c:v>
                </c:pt>
                <c:pt idx="22113">
                  <c:v>1.5163399999999999E-3</c:v>
                </c:pt>
                <c:pt idx="22114">
                  <c:v>-4.1627900000000004E-3</c:v>
                </c:pt>
                <c:pt idx="22115">
                  <c:v>-1.0536200000000001E-2</c:v>
                </c:pt>
                <c:pt idx="22116">
                  <c:v>-1.22366E-2</c:v>
                </c:pt>
                <c:pt idx="22117">
                  <c:v>-8.3961499999999998E-3</c:v>
                </c:pt>
                <c:pt idx="22118">
                  <c:v>-2.26021E-4</c:v>
                </c:pt>
                <c:pt idx="22119">
                  <c:v>-3.5123799999999998E-3</c:v>
                </c:pt>
                <c:pt idx="22120">
                  <c:v>-1.15671E-2</c:v>
                </c:pt>
                <c:pt idx="22121">
                  <c:v>-5.7992900000000003E-3</c:v>
                </c:pt>
                <c:pt idx="22122">
                  <c:v>4.05025E-3</c:v>
                </c:pt>
                <c:pt idx="22123">
                  <c:v>4.8961600000000001E-3</c:v>
                </c:pt>
                <c:pt idx="22124">
                  <c:v>-1.21441E-2</c:v>
                </c:pt>
                <c:pt idx="22125">
                  <c:v>-6.0281800000000002E-3</c:v>
                </c:pt>
                <c:pt idx="22126">
                  <c:v>-9.5892000000000008E-3</c:v>
                </c:pt>
                <c:pt idx="22127">
                  <c:v>-7.1516000000000001E-3</c:v>
                </c:pt>
                <c:pt idx="22128">
                  <c:v>-1.00613E-2</c:v>
                </c:pt>
                <c:pt idx="22129">
                  <c:v>-1.2317699999999999E-2</c:v>
                </c:pt>
                <c:pt idx="22130">
                  <c:v>5.2719100000000003E-3</c:v>
                </c:pt>
                <c:pt idx="22131">
                  <c:v>-5.0401700000000001E-3</c:v>
                </c:pt>
                <c:pt idx="22132">
                  <c:v>-4.6415299999999996E-3</c:v>
                </c:pt>
                <c:pt idx="22133">
                  <c:v>1.37615E-3</c:v>
                </c:pt>
                <c:pt idx="22134">
                  <c:v>-5.7592399999999997E-3</c:v>
                </c:pt>
                <c:pt idx="22135">
                  <c:v>-3.0689200000000002E-3</c:v>
                </c:pt>
                <c:pt idx="22136">
                  <c:v>-1.03588E-2</c:v>
                </c:pt>
                <c:pt idx="22137">
                  <c:v>6.25896E-3</c:v>
                </c:pt>
                <c:pt idx="22138">
                  <c:v>-8.3684899999999993E-3</c:v>
                </c:pt>
                <c:pt idx="22139">
                  <c:v>2.2487599999999998E-3</c:v>
                </c:pt>
                <c:pt idx="22140">
                  <c:v>2.24018E-3</c:v>
                </c:pt>
                <c:pt idx="22141">
                  <c:v>1.30463E-3</c:v>
                </c:pt>
                <c:pt idx="22142">
                  <c:v>2.4900399999999998E-3</c:v>
                </c:pt>
                <c:pt idx="22143">
                  <c:v>-1.7271000000000001E-3</c:v>
                </c:pt>
                <c:pt idx="22144">
                  <c:v>-2.1982199999999999E-3</c:v>
                </c:pt>
                <c:pt idx="22145">
                  <c:v>8.9359300000000003E-4</c:v>
                </c:pt>
                <c:pt idx="22146">
                  <c:v>-1.5954999999999999E-3</c:v>
                </c:pt>
                <c:pt idx="22147">
                  <c:v>-1.4343299999999999E-3</c:v>
                </c:pt>
                <c:pt idx="22148">
                  <c:v>-5.6161900000000001E-3</c:v>
                </c:pt>
                <c:pt idx="22149">
                  <c:v>7.8878400000000001E-3</c:v>
                </c:pt>
                <c:pt idx="22150">
                  <c:v>-6.4802200000000001E-3</c:v>
                </c:pt>
                <c:pt idx="22151">
                  <c:v>3.5638800000000002E-3</c:v>
                </c:pt>
                <c:pt idx="22152">
                  <c:v>5.9537899999999996E-3</c:v>
                </c:pt>
                <c:pt idx="22153">
                  <c:v>-4.4326799999999996E-3</c:v>
                </c:pt>
                <c:pt idx="22154">
                  <c:v>-4.2276400000000004E-3</c:v>
                </c:pt>
                <c:pt idx="22155">
                  <c:v>-1.57804E-2</c:v>
                </c:pt>
                <c:pt idx="22156">
                  <c:v>6.9961499999999996E-3</c:v>
                </c:pt>
                <c:pt idx="22157">
                  <c:v>-4.7655099999999997E-3</c:v>
                </c:pt>
                <c:pt idx="22158">
                  <c:v>1.6222000000000001E-3</c:v>
                </c:pt>
                <c:pt idx="22159">
                  <c:v>1.11198E-3</c:v>
                </c:pt>
                <c:pt idx="22160">
                  <c:v>-9.0999600000000007E-3</c:v>
                </c:pt>
                <c:pt idx="22161">
                  <c:v>8.7928799999999994E-3</c:v>
                </c:pt>
                <c:pt idx="22162">
                  <c:v>-1.08147E-3</c:v>
                </c:pt>
                <c:pt idx="22163">
                  <c:v>-3.3025699999999999E-3</c:v>
                </c:pt>
                <c:pt idx="22164">
                  <c:v>5.21851E-3</c:v>
                </c:pt>
                <c:pt idx="22165">
                  <c:v>-5.7888000000000002E-3</c:v>
                </c:pt>
                <c:pt idx="22166">
                  <c:v>4.5337700000000003E-3</c:v>
                </c:pt>
                <c:pt idx="22167">
                  <c:v>-3.9129300000000002E-3</c:v>
                </c:pt>
                <c:pt idx="22168">
                  <c:v>-2.5892300000000001E-3</c:v>
                </c:pt>
                <c:pt idx="22169">
                  <c:v>9.0227099999999998E-3</c:v>
                </c:pt>
                <c:pt idx="22170">
                  <c:v>-3.45802E-3</c:v>
                </c:pt>
                <c:pt idx="22171">
                  <c:v>-1.73664E-3</c:v>
                </c:pt>
                <c:pt idx="22172">
                  <c:v>9.5691700000000001E-3</c:v>
                </c:pt>
                <c:pt idx="22173">
                  <c:v>-3.05653E-3</c:v>
                </c:pt>
                <c:pt idx="22174">
                  <c:v>-7.9641299999999998E-3</c:v>
                </c:pt>
                <c:pt idx="22175">
                  <c:v>2.2611599999999999E-3</c:v>
                </c:pt>
                <c:pt idx="22176">
                  <c:v>-6.6890700000000001E-3</c:v>
                </c:pt>
                <c:pt idx="22177">
                  <c:v>-4.8570599999999998E-3</c:v>
                </c:pt>
                <c:pt idx="22178">
                  <c:v>-8.7366100000000006E-3</c:v>
                </c:pt>
                <c:pt idx="22179">
                  <c:v>-7.4768100000000004E-4</c:v>
                </c:pt>
                <c:pt idx="22180">
                  <c:v>-1.36709E-2</c:v>
                </c:pt>
                <c:pt idx="22181">
                  <c:v>-1.6412699999999999E-2</c:v>
                </c:pt>
                <c:pt idx="22182">
                  <c:v>3.6964400000000001E-3</c:v>
                </c:pt>
                <c:pt idx="22183">
                  <c:v>1.5249300000000001E-3</c:v>
                </c:pt>
                <c:pt idx="22184">
                  <c:v>-1.2731599999999999E-2</c:v>
                </c:pt>
                <c:pt idx="22185">
                  <c:v>-1.00746E-2</c:v>
                </c:pt>
                <c:pt idx="22186">
                  <c:v>-1.9323300000000002E-2</c:v>
                </c:pt>
                <c:pt idx="22187">
                  <c:v>1.2206999999999999E-3</c:v>
                </c:pt>
                <c:pt idx="22188">
                  <c:v>-1.85852E-2</c:v>
                </c:pt>
                <c:pt idx="22189">
                  <c:v>-3.0708300000000001E-3</c:v>
                </c:pt>
                <c:pt idx="22190">
                  <c:v>6.69098E-3</c:v>
                </c:pt>
                <c:pt idx="22191">
                  <c:v>-3.9825399999999997E-3</c:v>
                </c:pt>
                <c:pt idx="22192">
                  <c:v>-4.4183699999999996E-3</c:v>
                </c:pt>
                <c:pt idx="22193">
                  <c:v>-1.5899699999999999E-2</c:v>
                </c:pt>
                <c:pt idx="22194">
                  <c:v>-9.3288399999999997E-3</c:v>
                </c:pt>
                <c:pt idx="22195">
                  <c:v>-1.28775E-2</c:v>
                </c:pt>
                <c:pt idx="22196">
                  <c:v>-1.03216E-2</c:v>
                </c:pt>
                <c:pt idx="22197">
                  <c:v>-7.2641399999999997E-3</c:v>
                </c:pt>
                <c:pt idx="22198">
                  <c:v>-1.1119800000000001E-2</c:v>
                </c:pt>
                <c:pt idx="22199">
                  <c:v>-1.47791E-2</c:v>
                </c:pt>
                <c:pt idx="22200">
                  <c:v>-5.9289900000000003E-3</c:v>
                </c:pt>
                <c:pt idx="22201">
                  <c:v>-1.6171499999999998E-2</c:v>
                </c:pt>
                <c:pt idx="22202">
                  <c:v>-5.0802199999999999E-3</c:v>
                </c:pt>
                <c:pt idx="22203">
                  <c:v>-1.6334499999999998E-2</c:v>
                </c:pt>
                <c:pt idx="22204">
                  <c:v>-6.83689E-3</c:v>
                </c:pt>
                <c:pt idx="22205">
                  <c:v>-1.9762999999999999E-2</c:v>
                </c:pt>
                <c:pt idx="22206">
                  <c:v>-7.1430199999999999E-3</c:v>
                </c:pt>
                <c:pt idx="22207">
                  <c:v>-1.18628E-2</c:v>
                </c:pt>
                <c:pt idx="22208">
                  <c:v>-1.8539400000000001E-2</c:v>
                </c:pt>
                <c:pt idx="22209">
                  <c:v>-6.5622299999999996E-3</c:v>
                </c:pt>
                <c:pt idx="22210">
                  <c:v>-1.4761E-2</c:v>
                </c:pt>
                <c:pt idx="22211">
                  <c:v>-1.38712E-2</c:v>
                </c:pt>
                <c:pt idx="22212">
                  <c:v>-2.1776199999999999E-2</c:v>
                </c:pt>
                <c:pt idx="22213">
                  <c:v>-1.15957E-2</c:v>
                </c:pt>
                <c:pt idx="22214">
                  <c:v>-1.47905E-2</c:v>
                </c:pt>
                <c:pt idx="22215">
                  <c:v>-1.4507300000000001E-2</c:v>
                </c:pt>
                <c:pt idx="22216">
                  <c:v>-2.19612E-2</c:v>
                </c:pt>
                <c:pt idx="22217">
                  <c:v>-1.48516E-2</c:v>
                </c:pt>
                <c:pt idx="22218">
                  <c:v>-2.19612E-2</c:v>
                </c:pt>
                <c:pt idx="22219">
                  <c:v>-1.5443800000000001E-2</c:v>
                </c:pt>
                <c:pt idx="22220">
                  <c:v>-1.08871E-2</c:v>
                </c:pt>
                <c:pt idx="22221">
                  <c:v>-1.4882100000000001E-2</c:v>
                </c:pt>
                <c:pt idx="22222">
                  <c:v>-1.8314400000000002E-2</c:v>
                </c:pt>
                <c:pt idx="22223">
                  <c:v>-2.7195899999999999E-2</c:v>
                </c:pt>
                <c:pt idx="22224">
                  <c:v>-1.74799E-2</c:v>
                </c:pt>
                <c:pt idx="22225">
                  <c:v>-2.2460899999999999E-2</c:v>
                </c:pt>
                <c:pt idx="22226">
                  <c:v>-2.9652600000000001E-2</c:v>
                </c:pt>
                <c:pt idx="22227">
                  <c:v>-2.3073199999999999E-2</c:v>
                </c:pt>
                <c:pt idx="22228">
                  <c:v>-2.8227800000000001E-2</c:v>
                </c:pt>
                <c:pt idx="22229">
                  <c:v>-2.35567E-2</c:v>
                </c:pt>
                <c:pt idx="22230">
                  <c:v>-2.41175E-2</c:v>
                </c:pt>
                <c:pt idx="22231">
                  <c:v>-2.8343199999999999E-2</c:v>
                </c:pt>
                <c:pt idx="22232">
                  <c:v>-2.4575199999999998E-2</c:v>
                </c:pt>
                <c:pt idx="22233">
                  <c:v>-2.4048799999999999E-2</c:v>
                </c:pt>
                <c:pt idx="22234">
                  <c:v>-3.5314600000000002E-2</c:v>
                </c:pt>
                <c:pt idx="22235">
                  <c:v>-2.7111099999999999E-2</c:v>
                </c:pt>
                <c:pt idx="22236">
                  <c:v>-3.0697800000000001E-2</c:v>
                </c:pt>
                <c:pt idx="22237">
                  <c:v>-1.5033700000000001E-2</c:v>
                </c:pt>
                <c:pt idx="22238">
                  <c:v>-2.8877300000000002E-2</c:v>
                </c:pt>
                <c:pt idx="22239">
                  <c:v>-2.5380099999999999E-2</c:v>
                </c:pt>
                <c:pt idx="22240">
                  <c:v>-2.96955E-2</c:v>
                </c:pt>
                <c:pt idx="22241">
                  <c:v>-2.97585E-2</c:v>
                </c:pt>
                <c:pt idx="22242">
                  <c:v>-1.52645E-2</c:v>
                </c:pt>
                <c:pt idx="22243">
                  <c:v>-1.9253699999999999E-2</c:v>
                </c:pt>
                <c:pt idx="22244">
                  <c:v>-2.2364599999999998E-2</c:v>
                </c:pt>
                <c:pt idx="22245">
                  <c:v>-2.87123E-2</c:v>
                </c:pt>
                <c:pt idx="22246">
                  <c:v>-1.76458E-2</c:v>
                </c:pt>
                <c:pt idx="22247">
                  <c:v>-2.1663700000000001E-2</c:v>
                </c:pt>
                <c:pt idx="22248">
                  <c:v>-1.37739E-2</c:v>
                </c:pt>
                <c:pt idx="22249">
                  <c:v>-2.0395300000000002E-2</c:v>
                </c:pt>
                <c:pt idx="22250">
                  <c:v>-1.34354E-2</c:v>
                </c:pt>
                <c:pt idx="22251">
                  <c:v>-2.01082E-2</c:v>
                </c:pt>
                <c:pt idx="22252">
                  <c:v>-2.1941200000000001E-2</c:v>
                </c:pt>
                <c:pt idx="22253">
                  <c:v>-1.8016799999999999E-2</c:v>
                </c:pt>
                <c:pt idx="22254">
                  <c:v>-1.53761E-2</c:v>
                </c:pt>
                <c:pt idx="22255">
                  <c:v>-1.5547800000000001E-2</c:v>
                </c:pt>
                <c:pt idx="22256">
                  <c:v>-1.79291E-2</c:v>
                </c:pt>
                <c:pt idx="22257">
                  <c:v>-1.2548399999999999E-2</c:v>
                </c:pt>
                <c:pt idx="22258">
                  <c:v>-1.23386E-2</c:v>
                </c:pt>
                <c:pt idx="22259">
                  <c:v>-1.32265E-2</c:v>
                </c:pt>
                <c:pt idx="22260">
                  <c:v>-1.92184E-2</c:v>
                </c:pt>
                <c:pt idx="22261">
                  <c:v>-2.5753000000000002E-2</c:v>
                </c:pt>
                <c:pt idx="22262">
                  <c:v>-2.15015E-2</c:v>
                </c:pt>
                <c:pt idx="22263">
                  <c:v>-1.3647100000000001E-2</c:v>
                </c:pt>
                <c:pt idx="22264">
                  <c:v>-1.8564199999999999E-2</c:v>
                </c:pt>
                <c:pt idx="22265">
                  <c:v>-1.59054E-2</c:v>
                </c:pt>
                <c:pt idx="22266">
                  <c:v>-4.4631999999999996E-3</c:v>
                </c:pt>
                <c:pt idx="22267">
                  <c:v>-1.6257299999999999E-2</c:v>
                </c:pt>
                <c:pt idx="22268">
                  <c:v>-1.6803700000000001E-2</c:v>
                </c:pt>
                <c:pt idx="22269">
                  <c:v>-3.1422600000000002E-2</c:v>
                </c:pt>
                <c:pt idx="22270">
                  <c:v>-8.7928799999999994E-3</c:v>
                </c:pt>
                <c:pt idx="22271">
                  <c:v>-1.8698699999999999E-2</c:v>
                </c:pt>
                <c:pt idx="22272">
                  <c:v>-7.8325300000000007E-3</c:v>
                </c:pt>
                <c:pt idx="22273">
                  <c:v>-1.9082999999999999E-2</c:v>
                </c:pt>
                <c:pt idx="22274">
                  <c:v>-3.1108899999999998E-3</c:v>
                </c:pt>
                <c:pt idx="22275">
                  <c:v>-2.7651800000000001E-2</c:v>
                </c:pt>
                <c:pt idx="22276">
                  <c:v>-1.35508E-2</c:v>
                </c:pt>
                <c:pt idx="22277">
                  <c:v>-8.4199900000000005E-3</c:v>
                </c:pt>
                <c:pt idx="22278">
                  <c:v>-2.2974999999999999E-2</c:v>
                </c:pt>
                <c:pt idx="22279">
                  <c:v>-1.7203300000000001E-2</c:v>
                </c:pt>
                <c:pt idx="22280">
                  <c:v>-2.5875100000000002E-2</c:v>
                </c:pt>
                <c:pt idx="22281">
                  <c:v>-6.0653699999999996E-3</c:v>
                </c:pt>
                <c:pt idx="22282">
                  <c:v>-2.1283099999999999E-2</c:v>
                </c:pt>
                <c:pt idx="22283">
                  <c:v>-6.4401600000000003E-3</c:v>
                </c:pt>
                <c:pt idx="22284">
                  <c:v>-2.3635900000000001E-2</c:v>
                </c:pt>
                <c:pt idx="22285">
                  <c:v>1.20258E-3</c:v>
                </c:pt>
                <c:pt idx="22286">
                  <c:v>-2.0847299999999999E-2</c:v>
                </c:pt>
                <c:pt idx="22287">
                  <c:v>-1.8874200000000001E-2</c:v>
                </c:pt>
                <c:pt idx="22288">
                  <c:v>-2.4069799999999999E-2</c:v>
                </c:pt>
                <c:pt idx="22289">
                  <c:v>-5.8012000000000003E-3</c:v>
                </c:pt>
                <c:pt idx="22290">
                  <c:v>-1.19457E-2</c:v>
                </c:pt>
                <c:pt idx="22291">
                  <c:v>-1.98202E-2</c:v>
                </c:pt>
                <c:pt idx="22292">
                  <c:v>-1.3134E-2</c:v>
                </c:pt>
                <c:pt idx="22293">
                  <c:v>-2.2878599999999999E-2</c:v>
                </c:pt>
                <c:pt idx="22294">
                  <c:v>-9.9744800000000008E-3</c:v>
                </c:pt>
                <c:pt idx="22295">
                  <c:v>-1.81656E-2</c:v>
                </c:pt>
                <c:pt idx="22296">
                  <c:v>-9.3040499999999995E-3</c:v>
                </c:pt>
                <c:pt idx="22297">
                  <c:v>-1.6079900000000001E-2</c:v>
                </c:pt>
                <c:pt idx="22298">
                  <c:v>-9.0227099999999998E-3</c:v>
                </c:pt>
                <c:pt idx="22299">
                  <c:v>-2.3032199999999999E-2</c:v>
                </c:pt>
                <c:pt idx="22300">
                  <c:v>-1.6591100000000001E-2</c:v>
                </c:pt>
                <c:pt idx="22301">
                  <c:v>-1.4672299999999999E-2</c:v>
                </c:pt>
                <c:pt idx="22302">
                  <c:v>-1.93691E-3</c:v>
                </c:pt>
                <c:pt idx="22303">
                  <c:v>-1.2599900000000001E-2</c:v>
                </c:pt>
                <c:pt idx="22304">
                  <c:v>-1.3433499999999999E-2</c:v>
                </c:pt>
                <c:pt idx="22305">
                  <c:v>-6.5565099999999998E-3</c:v>
                </c:pt>
                <c:pt idx="22306">
                  <c:v>-1.1652900000000001E-2</c:v>
                </c:pt>
                <c:pt idx="22307">
                  <c:v>-1.84193E-2</c:v>
                </c:pt>
                <c:pt idx="22308">
                  <c:v>-1.2732500000000001E-2</c:v>
                </c:pt>
                <c:pt idx="22309">
                  <c:v>-2.0389600000000001E-2</c:v>
                </c:pt>
                <c:pt idx="22310">
                  <c:v>-9.3908299999999993E-3</c:v>
                </c:pt>
                <c:pt idx="22311">
                  <c:v>-1.0697399999999999E-2</c:v>
                </c:pt>
                <c:pt idx="22312">
                  <c:v>-1.7773600000000001E-2</c:v>
                </c:pt>
                <c:pt idx="22313">
                  <c:v>-8.4285699999999998E-3</c:v>
                </c:pt>
                <c:pt idx="22314">
                  <c:v>-1.8583300000000001E-2</c:v>
                </c:pt>
                <c:pt idx="22315">
                  <c:v>-1.6386000000000001E-2</c:v>
                </c:pt>
                <c:pt idx="22316">
                  <c:v>-2.61278E-2</c:v>
                </c:pt>
                <c:pt idx="22317">
                  <c:v>-1.41926E-2</c:v>
                </c:pt>
                <c:pt idx="22318">
                  <c:v>-1.5976000000000001E-2</c:v>
                </c:pt>
                <c:pt idx="22319">
                  <c:v>-2.2663099999999999E-2</c:v>
                </c:pt>
                <c:pt idx="22320">
                  <c:v>-8.30936E-3</c:v>
                </c:pt>
                <c:pt idx="22321">
                  <c:v>-1.5637399999999999E-2</c:v>
                </c:pt>
                <c:pt idx="22322">
                  <c:v>-1.34611E-2</c:v>
                </c:pt>
                <c:pt idx="22323">
                  <c:v>-1.1982E-2</c:v>
                </c:pt>
                <c:pt idx="22324">
                  <c:v>-1.26543E-2</c:v>
                </c:pt>
                <c:pt idx="22325">
                  <c:v>-1.9170800000000002E-2</c:v>
                </c:pt>
                <c:pt idx="22326">
                  <c:v>-1.1265799999999999E-2</c:v>
                </c:pt>
                <c:pt idx="22327">
                  <c:v>-1.7204299999999999E-2</c:v>
                </c:pt>
                <c:pt idx="22328">
                  <c:v>-1.5701300000000001E-2</c:v>
                </c:pt>
                <c:pt idx="22329">
                  <c:v>-1.52187E-2</c:v>
                </c:pt>
                <c:pt idx="22330">
                  <c:v>-1.3339999999999999E-2</c:v>
                </c:pt>
                <c:pt idx="22331">
                  <c:v>-2.16627E-2</c:v>
                </c:pt>
                <c:pt idx="22332">
                  <c:v>-6.2141399999999999E-3</c:v>
                </c:pt>
                <c:pt idx="22333">
                  <c:v>-1.47324E-2</c:v>
                </c:pt>
                <c:pt idx="22334">
                  <c:v>-8.3379700000000001E-3</c:v>
                </c:pt>
                <c:pt idx="22335">
                  <c:v>-1.6324999999999999E-2</c:v>
                </c:pt>
                <c:pt idx="22336">
                  <c:v>-1.0108000000000001E-2</c:v>
                </c:pt>
                <c:pt idx="22337">
                  <c:v>-1.8433600000000001E-2</c:v>
                </c:pt>
                <c:pt idx="22338">
                  <c:v>-1.3649E-2</c:v>
                </c:pt>
                <c:pt idx="22339">
                  <c:v>-6.7081500000000004E-3</c:v>
                </c:pt>
                <c:pt idx="22340">
                  <c:v>-1.55487E-2</c:v>
                </c:pt>
                <c:pt idx="22341">
                  <c:v>-1.6056999999999998E-2</c:v>
                </c:pt>
                <c:pt idx="22342">
                  <c:v>-1.40553E-2</c:v>
                </c:pt>
                <c:pt idx="22343">
                  <c:v>-1.2822200000000001E-2</c:v>
                </c:pt>
                <c:pt idx="22344">
                  <c:v>-1.52397E-2</c:v>
                </c:pt>
                <c:pt idx="22345">
                  <c:v>-1.75657E-2</c:v>
                </c:pt>
                <c:pt idx="22346">
                  <c:v>-2.2499999999999999E-2</c:v>
                </c:pt>
                <c:pt idx="22347">
                  <c:v>-2.0786300000000001E-2</c:v>
                </c:pt>
                <c:pt idx="22348">
                  <c:v>-1.53189E-2</c:v>
                </c:pt>
                <c:pt idx="22349">
                  <c:v>-1.1227600000000001E-2</c:v>
                </c:pt>
                <c:pt idx="22350">
                  <c:v>-2.1280299999999999E-2</c:v>
                </c:pt>
                <c:pt idx="22351">
                  <c:v>-6.27708E-3</c:v>
                </c:pt>
                <c:pt idx="22352">
                  <c:v>-1.68056E-2</c:v>
                </c:pt>
                <c:pt idx="22353">
                  <c:v>-1.1982899999999999E-2</c:v>
                </c:pt>
                <c:pt idx="22354">
                  <c:v>-2.38791E-2</c:v>
                </c:pt>
                <c:pt idx="22355">
                  <c:v>-1.1265799999999999E-2</c:v>
                </c:pt>
                <c:pt idx="22356">
                  <c:v>-2.1996499999999999E-2</c:v>
                </c:pt>
                <c:pt idx="22357">
                  <c:v>-2.1737099999999999E-2</c:v>
                </c:pt>
                <c:pt idx="22358">
                  <c:v>-1.7076500000000001E-2</c:v>
                </c:pt>
                <c:pt idx="22359">
                  <c:v>-8.4009199999999992E-3</c:v>
                </c:pt>
                <c:pt idx="22360">
                  <c:v>-1.49946E-2</c:v>
                </c:pt>
                <c:pt idx="22361">
                  <c:v>-2.16837E-2</c:v>
                </c:pt>
                <c:pt idx="22362">
                  <c:v>-1.7076500000000001E-2</c:v>
                </c:pt>
                <c:pt idx="22363">
                  <c:v>-1.9397699999999999E-3</c:v>
                </c:pt>
                <c:pt idx="22364">
                  <c:v>-1.4140099999999999E-2</c:v>
                </c:pt>
                <c:pt idx="22365">
                  <c:v>-1.39551E-2</c:v>
                </c:pt>
                <c:pt idx="22366">
                  <c:v>-4.0044800000000004E-3</c:v>
                </c:pt>
                <c:pt idx="22367">
                  <c:v>-1.8408799999999999E-2</c:v>
                </c:pt>
                <c:pt idx="22368">
                  <c:v>-9.6073200000000008E-3</c:v>
                </c:pt>
                <c:pt idx="22369">
                  <c:v>-1.4616000000000001E-2</c:v>
                </c:pt>
                <c:pt idx="22370">
                  <c:v>2.5539400000000002E-3</c:v>
                </c:pt>
                <c:pt idx="22371">
                  <c:v>-1.5398E-2</c:v>
                </c:pt>
                <c:pt idx="22372">
                  <c:v>-4.62437E-3</c:v>
                </c:pt>
                <c:pt idx="22373">
                  <c:v>-1.7616300000000001E-2</c:v>
                </c:pt>
                <c:pt idx="22374">
                  <c:v>-4.7941199999999998E-3</c:v>
                </c:pt>
                <c:pt idx="22375">
                  <c:v>-1.1990499999999999E-2</c:v>
                </c:pt>
                <c:pt idx="22376">
                  <c:v>-8.5229899999999994E-3</c:v>
                </c:pt>
                <c:pt idx="22377">
                  <c:v>-2.3155200000000002E-3</c:v>
                </c:pt>
                <c:pt idx="22378">
                  <c:v>-4.5585599999999997E-3</c:v>
                </c:pt>
                <c:pt idx="22379">
                  <c:v>6.6471100000000001E-4</c:v>
                </c:pt>
                <c:pt idx="22380">
                  <c:v>-6.5345799999999999E-3</c:v>
                </c:pt>
                <c:pt idx="22381">
                  <c:v>-6.0367600000000004E-4</c:v>
                </c:pt>
                <c:pt idx="22382">
                  <c:v>-1.3485000000000001E-3</c:v>
                </c:pt>
                <c:pt idx="22383">
                  <c:v>2.8543499999999999E-3</c:v>
                </c:pt>
                <c:pt idx="22384">
                  <c:v>-3.5495800000000001E-3</c:v>
                </c:pt>
                <c:pt idx="22385">
                  <c:v>-1.5020400000000001E-3</c:v>
                </c:pt>
                <c:pt idx="22386">
                  <c:v>-6.83689E-3</c:v>
                </c:pt>
                <c:pt idx="22387">
                  <c:v>-2.70367E-3</c:v>
                </c:pt>
                <c:pt idx="22388">
                  <c:v>-5.9909799999999999E-3</c:v>
                </c:pt>
                <c:pt idx="22389">
                  <c:v>-6.27518E-3</c:v>
                </c:pt>
                <c:pt idx="22390">
                  <c:v>1.1100800000000001E-3</c:v>
                </c:pt>
                <c:pt idx="22391">
                  <c:v>-1.1720700000000001E-3</c:v>
                </c:pt>
                <c:pt idx="22392">
                  <c:v>-1.5115700000000001E-3</c:v>
                </c:pt>
                <c:pt idx="22393">
                  <c:v>8.7642700000000004E-4</c:v>
                </c:pt>
                <c:pt idx="22394">
                  <c:v>6.2894800000000001E-3</c:v>
                </c:pt>
                <c:pt idx="22395">
                  <c:v>-6.8922000000000002E-3</c:v>
                </c:pt>
                <c:pt idx="22396">
                  <c:v>-2.0885500000000001E-4</c:v>
                </c:pt>
                <c:pt idx="22397">
                  <c:v>8.2349799999999994E-3</c:v>
                </c:pt>
                <c:pt idx="22398">
                  <c:v>-1.1287699999999999E-2</c:v>
                </c:pt>
                <c:pt idx="22399">
                  <c:v>-2.38514E-3</c:v>
                </c:pt>
                <c:pt idx="22400">
                  <c:v>-5.0144200000000003E-3</c:v>
                </c:pt>
                <c:pt idx="22401">
                  <c:v>1.69754E-3</c:v>
                </c:pt>
                <c:pt idx="22402">
                  <c:v>-5.1012000000000002E-3</c:v>
                </c:pt>
                <c:pt idx="22403">
                  <c:v>-6.1874399999999998E-3</c:v>
                </c:pt>
                <c:pt idx="22404">
                  <c:v>-9.2439700000000007E-3</c:v>
                </c:pt>
                <c:pt idx="22405">
                  <c:v>5.7563800000000002E-3</c:v>
                </c:pt>
                <c:pt idx="22406">
                  <c:v>-8.4676700000000001E-3</c:v>
                </c:pt>
                <c:pt idx="22407">
                  <c:v>-9.0274799999999992E-3</c:v>
                </c:pt>
                <c:pt idx="22408">
                  <c:v>-1.7414100000000001E-3</c:v>
                </c:pt>
                <c:pt idx="22409">
                  <c:v>-1.00927E-2</c:v>
                </c:pt>
                <c:pt idx="22410">
                  <c:v>-6.3943899999999998E-3</c:v>
                </c:pt>
                <c:pt idx="22411">
                  <c:v>-6.8826699999999996E-3</c:v>
                </c:pt>
                <c:pt idx="22412">
                  <c:v>7.7533699999999997E-4</c:v>
                </c:pt>
                <c:pt idx="22413">
                  <c:v>-6.9513300000000004E-3</c:v>
                </c:pt>
                <c:pt idx="22414">
                  <c:v>-1.2967100000000001E-2</c:v>
                </c:pt>
                <c:pt idx="22415">
                  <c:v>-2.3031200000000001E-3</c:v>
                </c:pt>
                <c:pt idx="22416">
                  <c:v>-1.1972399999999999E-2</c:v>
                </c:pt>
                <c:pt idx="22417">
                  <c:v>-3.2243699999999998E-3</c:v>
                </c:pt>
                <c:pt idx="22418">
                  <c:v>-5.2166000000000001E-3</c:v>
                </c:pt>
                <c:pt idx="22419">
                  <c:v>-3.0231500000000001E-3</c:v>
                </c:pt>
                <c:pt idx="22420">
                  <c:v>-6.3114199999999999E-3</c:v>
                </c:pt>
                <c:pt idx="22421">
                  <c:v>7.8020099999999998E-3</c:v>
                </c:pt>
                <c:pt idx="22422">
                  <c:v>1.6374600000000001E-3</c:v>
                </c:pt>
                <c:pt idx="22423">
                  <c:v>-4.8723200000000003E-3</c:v>
                </c:pt>
                <c:pt idx="22424">
                  <c:v>3.1948100000000002E-3</c:v>
                </c:pt>
                <c:pt idx="22425">
                  <c:v>-4.9762699999999997E-3</c:v>
                </c:pt>
                <c:pt idx="22426">
                  <c:v>3.9443999999999998E-3</c:v>
                </c:pt>
                <c:pt idx="22427">
                  <c:v>-2.06947E-4</c:v>
                </c:pt>
                <c:pt idx="22428">
                  <c:v>-1.58691E-3</c:v>
                </c:pt>
                <c:pt idx="22429">
                  <c:v>-3.4646999999999998E-3</c:v>
                </c:pt>
                <c:pt idx="22430">
                  <c:v>5.3348500000000004E-3</c:v>
                </c:pt>
                <c:pt idx="22431">
                  <c:v>-5.5294000000000003E-3</c:v>
                </c:pt>
                <c:pt idx="22432">
                  <c:v>-5.6171400000000005E-4</c:v>
                </c:pt>
                <c:pt idx="22433">
                  <c:v>-7.2574599999999999E-4</c:v>
                </c:pt>
                <c:pt idx="22434">
                  <c:v>2.5892300000000001E-3</c:v>
                </c:pt>
                <c:pt idx="22435">
                  <c:v>-6.9456099999999996E-3</c:v>
                </c:pt>
                <c:pt idx="22436">
                  <c:v>6.4048799999999999E-3</c:v>
                </c:pt>
                <c:pt idx="22437">
                  <c:v>-6.5288500000000001E-3</c:v>
                </c:pt>
                <c:pt idx="22438">
                  <c:v>1.57738E-3</c:v>
                </c:pt>
                <c:pt idx="22439" formatCode="0.00E+00">
                  <c:v>8.2015999999999995E-5</c:v>
                </c:pt>
                <c:pt idx="22440">
                  <c:v>1.6059900000000001E-3</c:v>
                </c:pt>
                <c:pt idx="22441">
                  <c:v>1.9989000000000001E-3</c:v>
                </c:pt>
                <c:pt idx="22442">
                  <c:v>4.6768199999999999E-3</c:v>
                </c:pt>
                <c:pt idx="22443">
                  <c:v>8.1539199999999996E-4</c:v>
                </c:pt>
                <c:pt idx="22444">
                  <c:v>-1.2331999999999999E-2</c:v>
                </c:pt>
                <c:pt idx="22445">
                  <c:v>2.1324199999999999E-3</c:v>
                </c:pt>
                <c:pt idx="22446">
                  <c:v>4.7044799999999996E-3</c:v>
                </c:pt>
                <c:pt idx="22447">
                  <c:v>-1.94454E-3</c:v>
                </c:pt>
                <c:pt idx="22448">
                  <c:v>-1.2164100000000001E-2</c:v>
                </c:pt>
                <c:pt idx="22449">
                  <c:v>-6.9904299999999997E-3</c:v>
                </c:pt>
                <c:pt idx="22450">
                  <c:v>-2.3775100000000002E-3</c:v>
                </c:pt>
                <c:pt idx="22451">
                  <c:v>-4.9591100000000003E-4</c:v>
                </c:pt>
                <c:pt idx="22452">
                  <c:v>9.2983200000000001E-4</c:v>
                </c:pt>
                <c:pt idx="22453" formatCode="0.00E+00">
                  <c:v>7.4386600000000004E-5</c:v>
                </c:pt>
                <c:pt idx="22454">
                  <c:v>-9.1104500000000008E-3</c:v>
                </c:pt>
                <c:pt idx="22455">
                  <c:v>2.09713E-3</c:v>
                </c:pt>
                <c:pt idx="22456">
                  <c:v>-9.7417800000000002E-3</c:v>
                </c:pt>
                <c:pt idx="22457">
                  <c:v>1.9807800000000001E-3</c:v>
                </c:pt>
                <c:pt idx="22458">
                  <c:v>1.8062600000000001E-3</c:v>
                </c:pt>
                <c:pt idx="22459">
                  <c:v>-8.51822E-3</c:v>
                </c:pt>
                <c:pt idx="22460">
                  <c:v>5.1136000000000003E-3</c:v>
                </c:pt>
                <c:pt idx="22461">
                  <c:v>-1.43242E-3</c:v>
                </c:pt>
                <c:pt idx="22462">
                  <c:v>7.5321199999999998E-3</c:v>
                </c:pt>
                <c:pt idx="22463">
                  <c:v>-9.9334699999999998E-3</c:v>
                </c:pt>
                <c:pt idx="22464">
                  <c:v>1.0873799999999999E-2</c:v>
                </c:pt>
                <c:pt idx="22465">
                  <c:v>-3.5810500000000001E-3</c:v>
                </c:pt>
                <c:pt idx="22466">
                  <c:v>1.5897800000000001E-3</c:v>
                </c:pt>
                <c:pt idx="22467">
                  <c:v>-1.7662000000000001E-3</c:v>
                </c:pt>
                <c:pt idx="22468">
                  <c:v>1.0211E-2</c:v>
                </c:pt>
                <c:pt idx="22469">
                  <c:v>-4.06265E-4</c:v>
                </c:pt>
                <c:pt idx="22470">
                  <c:v>2.0837799999999999E-3</c:v>
                </c:pt>
                <c:pt idx="22471">
                  <c:v>8.6221700000000002E-3</c:v>
                </c:pt>
                <c:pt idx="22472">
                  <c:v>4.3201399999999999E-4</c:v>
                </c:pt>
                <c:pt idx="22473">
                  <c:v>-1.45626E-3</c:v>
                </c:pt>
                <c:pt idx="22474">
                  <c:v>1.63174E-3</c:v>
                </c:pt>
                <c:pt idx="22475">
                  <c:v>1.0093700000000001E-2</c:v>
                </c:pt>
                <c:pt idx="22476">
                  <c:v>5.9890699999999998E-4</c:v>
                </c:pt>
                <c:pt idx="22477">
                  <c:v>4.9886699999999997E-3</c:v>
                </c:pt>
                <c:pt idx="22478">
                  <c:v>-5.4960299999999998E-3</c:v>
                </c:pt>
                <c:pt idx="22479">
                  <c:v>2.0088200000000001E-2</c:v>
                </c:pt>
                <c:pt idx="22480">
                  <c:v>1.40095E-3</c:v>
                </c:pt>
                <c:pt idx="22481">
                  <c:v>1.28307E-2</c:v>
                </c:pt>
                <c:pt idx="22482">
                  <c:v>8.8882399999999997E-4</c:v>
                </c:pt>
                <c:pt idx="22483">
                  <c:v>1.13764E-2</c:v>
                </c:pt>
                <c:pt idx="22484">
                  <c:v>2.94685E-3</c:v>
                </c:pt>
                <c:pt idx="22485">
                  <c:v>5.5170100000000001E-3</c:v>
                </c:pt>
                <c:pt idx="22486">
                  <c:v>2.43092E-3</c:v>
                </c:pt>
                <c:pt idx="22487">
                  <c:v>1.5065200000000001E-2</c:v>
                </c:pt>
                <c:pt idx="22488">
                  <c:v>-2.14386E-3</c:v>
                </c:pt>
                <c:pt idx="22489">
                  <c:v>4.3926199999999999E-3</c:v>
                </c:pt>
                <c:pt idx="22490">
                  <c:v>7.6065100000000004E-3</c:v>
                </c:pt>
                <c:pt idx="22491">
                  <c:v>8.4581399999999994E-3</c:v>
                </c:pt>
                <c:pt idx="22492">
                  <c:v>5.5408499999999999E-3</c:v>
                </c:pt>
                <c:pt idx="22493">
                  <c:v>7.2794000000000001E-3</c:v>
                </c:pt>
                <c:pt idx="22494">
                  <c:v>3.9234200000000004E-3</c:v>
                </c:pt>
                <c:pt idx="22495">
                  <c:v>7.5235399999999996E-3</c:v>
                </c:pt>
                <c:pt idx="22496">
                  <c:v>-7.4872999999999997E-3</c:v>
                </c:pt>
                <c:pt idx="22497">
                  <c:v>3.87573E-3</c:v>
                </c:pt>
                <c:pt idx="22498">
                  <c:v>8.7938300000000007E-3</c:v>
                </c:pt>
                <c:pt idx="22499">
                  <c:v>2.6454899999999999E-3</c:v>
                </c:pt>
                <c:pt idx="22500">
                  <c:v>1.0951000000000001E-2</c:v>
                </c:pt>
                <c:pt idx="22501">
                  <c:v>4.3964399999999997E-3</c:v>
                </c:pt>
                <c:pt idx="22502">
                  <c:v>1.5652699999999999E-2</c:v>
                </c:pt>
                <c:pt idx="22503">
                  <c:v>-3.28064E-3</c:v>
                </c:pt>
                <c:pt idx="22504">
                  <c:v>1.0785100000000001E-2</c:v>
                </c:pt>
                <c:pt idx="22505">
                  <c:v>1.3017700000000001E-3</c:v>
                </c:pt>
                <c:pt idx="22506">
                  <c:v>1.08395E-2</c:v>
                </c:pt>
                <c:pt idx="22507">
                  <c:v>5.5437100000000003E-3</c:v>
                </c:pt>
                <c:pt idx="22508">
                  <c:v>9.36413E-3</c:v>
                </c:pt>
                <c:pt idx="22509">
                  <c:v>1.5521E-2</c:v>
                </c:pt>
                <c:pt idx="22510">
                  <c:v>9.4823800000000003E-3</c:v>
                </c:pt>
                <c:pt idx="22511">
                  <c:v>8.6860700000000006E-3</c:v>
                </c:pt>
                <c:pt idx="22512">
                  <c:v>2.3879999999999999E-3</c:v>
                </c:pt>
                <c:pt idx="22513">
                  <c:v>1.5010799999999999E-2</c:v>
                </c:pt>
                <c:pt idx="22514">
                  <c:v>3.5924899999999998E-3</c:v>
                </c:pt>
                <c:pt idx="22515">
                  <c:v>1.00327E-2</c:v>
                </c:pt>
                <c:pt idx="22516">
                  <c:v>8.0032300000000001E-3</c:v>
                </c:pt>
                <c:pt idx="22517">
                  <c:v>9.8304699999999991E-3</c:v>
                </c:pt>
                <c:pt idx="22518">
                  <c:v>1.0974899999999999E-2</c:v>
                </c:pt>
                <c:pt idx="22519">
                  <c:v>8.2321200000000008E-3</c:v>
                </c:pt>
                <c:pt idx="22520">
                  <c:v>1.2571300000000001E-2</c:v>
                </c:pt>
                <c:pt idx="22521">
                  <c:v>1.9058200000000001E-2</c:v>
                </c:pt>
                <c:pt idx="22522">
                  <c:v>1.7490400000000001E-3</c:v>
                </c:pt>
                <c:pt idx="22523">
                  <c:v>1.7470400000000001E-2</c:v>
                </c:pt>
                <c:pt idx="22524">
                  <c:v>8.4457400000000002E-3</c:v>
                </c:pt>
                <c:pt idx="22525">
                  <c:v>7.7695799999999999E-3</c:v>
                </c:pt>
                <c:pt idx="22526">
                  <c:v>1.4913600000000001E-2</c:v>
                </c:pt>
                <c:pt idx="22527">
                  <c:v>1.8176999999999999E-2</c:v>
                </c:pt>
                <c:pt idx="22528">
                  <c:v>1.9834500000000001E-2</c:v>
                </c:pt>
                <c:pt idx="22529">
                  <c:v>1.22089E-2</c:v>
                </c:pt>
                <c:pt idx="22530">
                  <c:v>9.4928700000000005E-3</c:v>
                </c:pt>
                <c:pt idx="22531">
                  <c:v>1.7971000000000001E-2</c:v>
                </c:pt>
                <c:pt idx="22532">
                  <c:v>7.1620900000000003E-3</c:v>
                </c:pt>
                <c:pt idx="22533">
                  <c:v>1.83363E-2</c:v>
                </c:pt>
                <c:pt idx="22534">
                  <c:v>1.4234500000000001E-2</c:v>
                </c:pt>
                <c:pt idx="22535">
                  <c:v>1.8849399999999999E-2</c:v>
                </c:pt>
                <c:pt idx="22536">
                  <c:v>2.4778399999999999E-2</c:v>
                </c:pt>
                <c:pt idx="22537">
                  <c:v>1.9363399999999999E-2</c:v>
                </c:pt>
                <c:pt idx="22538">
                  <c:v>2.3480399999999998E-2</c:v>
                </c:pt>
                <c:pt idx="22539">
                  <c:v>2.5329600000000001E-2</c:v>
                </c:pt>
                <c:pt idx="22540">
                  <c:v>2.23083E-2</c:v>
                </c:pt>
                <c:pt idx="22541">
                  <c:v>1.7559100000000001E-2</c:v>
                </c:pt>
                <c:pt idx="22542">
                  <c:v>2.2561100000000001E-2</c:v>
                </c:pt>
                <c:pt idx="22543">
                  <c:v>2.4923299999999999E-2</c:v>
                </c:pt>
                <c:pt idx="22544">
                  <c:v>2.0146399999999998E-2</c:v>
                </c:pt>
                <c:pt idx="22545">
                  <c:v>2.4025000000000001E-2</c:v>
                </c:pt>
                <c:pt idx="22546">
                  <c:v>3.1134599999999998E-2</c:v>
                </c:pt>
                <c:pt idx="22547">
                  <c:v>2.20079E-2</c:v>
                </c:pt>
                <c:pt idx="22548">
                  <c:v>2.7732799999999998E-2</c:v>
                </c:pt>
                <c:pt idx="22549">
                  <c:v>2.0919799999999999E-2</c:v>
                </c:pt>
                <c:pt idx="22550">
                  <c:v>2.45533E-2</c:v>
                </c:pt>
                <c:pt idx="22551">
                  <c:v>2.1897300000000001E-2</c:v>
                </c:pt>
                <c:pt idx="22552">
                  <c:v>2.5753000000000002E-2</c:v>
                </c:pt>
                <c:pt idx="22553">
                  <c:v>2.6170700000000002E-2</c:v>
                </c:pt>
                <c:pt idx="22554">
                  <c:v>2.0973200000000001E-2</c:v>
                </c:pt>
                <c:pt idx="22555">
                  <c:v>2.3065599999999999E-2</c:v>
                </c:pt>
                <c:pt idx="22556">
                  <c:v>1.9243199999999999E-2</c:v>
                </c:pt>
                <c:pt idx="22557">
                  <c:v>1.41277E-2</c:v>
                </c:pt>
                <c:pt idx="22558">
                  <c:v>1.53227E-2</c:v>
                </c:pt>
                <c:pt idx="22559">
                  <c:v>1.9982300000000001E-2</c:v>
                </c:pt>
                <c:pt idx="22560">
                  <c:v>1.38149E-2</c:v>
                </c:pt>
                <c:pt idx="22561">
                  <c:v>1.7629599999999999E-2</c:v>
                </c:pt>
                <c:pt idx="22562">
                  <c:v>2.5579500000000002E-2</c:v>
                </c:pt>
                <c:pt idx="22563">
                  <c:v>1.8929499999999998E-2</c:v>
                </c:pt>
                <c:pt idx="22564">
                  <c:v>2.5670100000000001E-2</c:v>
                </c:pt>
                <c:pt idx="22565">
                  <c:v>2.2328400000000002E-2</c:v>
                </c:pt>
                <c:pt idx="22566">
                  <c:v>1.8610000000000002E-2</c:v>
                </c:pt>
                <c:pt idx="22567">
                  <c:v>2.74744E-2</c:v>
                </c:pt>
                <c:pt idx="22568">
                  <c:v>1.7380699999999999E-2</c:v>
                </c:pt>
                <c:pt idx="22569">
                  <c:v>2.5175099999999999E-2</c:v>
                </c:pt>
                <c:pt idx="22570">
                  <c:v>1.5122399999999999E-2</c:v>
                </c:pt>
                <c:pt idx="22571">
                  <c:v>3.04508E-2</c:v>
                </c:pt>
                <c:pt idx="22572">
                  <c:v>1.57156E-2</c:v>
                </c:pt>
                <c:pt idx="22573">
                  <c:v>1.8337200000000001E-2</c:v>
                </c:pt>
                <c:pt idx="22574">
                  <c:v>1.6440400000000001E-2</c:v>
                </c:pt>
                <c:pt idx="22575">
                  <c:v>2.34404E-2</c:v>
                </c:pt>
                <c:pt idx="22576">
                  <c:v>1.4996499999999999E-2</c:v>
                </c:pt>
                <c:pt idx="22577">
                  <c:v>1.60246E-2</c:v>
                </c:pt>
                <c:pt idx="22578">
                  <c:v>1.7980599999999999E-2</c:v>
                </c:pt>
                <c:pt idx="22579">
                  <c:v>1.0690699999999999E-2</c:v>
                </c:pt>
                <c:pt idx="22580">
                  <c:v>2.0231200000000001E-2</c:v>
                </c:pt>
                <c:pt idx="22581">
                  <c:v>1.8187499999999999E-2</c:v>
                </c:pt>
                <c:pt idx="22582">
                  <c:v>1.4555E-2</c:v>
                </c:pt>
                <c:pt idx="22583">
                  <c:v>1.9328100000000001E-2</c:v>
                </c:pt>
                <c:pt idx="22584">
                  <c:v>1.2606600000000001E-2</c:v>
                </c:pt>
                <c:pt idx="22585">
                  <c:v>8.5096400000000006E-3</c:v>
                </c:pt>
                <c:pt idx="22586">
                  <c:v>1.03979E-2</c:v>
                </c:pt>
                <c:pt idx="22587">
                  <c:v>8.67653E-3</c:v>
                </c:pt>
                <c:pt idx="22588">
                  <c:v>1.7525700000000002E-2</c:v>
                </c:pt>
                <c:pt idx="22589">
                  <c:v>9.6912400000000003E-3</c:v>
                </c:pt>
                <c:pt idx="22590">
                  <c:v>1.7225299999999999E-2</c:v>
                </c:pt>
                <c:pt idx="22591">
                  <c:v>9.3507799999999995E-3</c:v>
                </c:pt>
                <c:pt idx="22592">
                  <c:v>2.7027099999999998E-2</c:v>
                </c:pt>
                <c:pt idx="22593">
                  <c:v>1.7139399999999999E-2</c:v>
                </c:pt>
                <c:pt idx="22594">
                  <c:v>2.0690900000000002E-2</c:v>
                </c:pt>
                <c:pt idx="22595">
                  <c:v>1.32189E-2</c:v>
                </c:pt>
                <c:pt idx="22596">
                  <c:v>1.2293800000000001E-2</c:v>
                </c:pt>
                <c:pt idx="22597">
                  <c:v>8.5001E-3</c:v>
                </c:pt>
                <c:pt idx="22598">
                  <c:v>3.11804E-2</c:v>
                </c:pt>
                <c:pt idx="22599">
                  <c:v>1.6332599999999999E-2</c:v>
                </c:pt>
                <c:pt idx="22600">
                  <c:v>1.6868600000000001E-2</c:v>
                </c:pt>
                <c:pt idx="22601">
                  <c:v>7.6370199999999996E-3</c:v>
                </c:pt>
                <c:pt idx="22602">
                  <c:v>1.86453E-2</c:v>
                </c:pt>
                <c:pt idx="22603">
                  <c:v>2.1596000000000001E-2</c:v>
                </c:pt>
                <c:pt idx="22604">
                  <c:v>1.42288E-2</c:v>
                </c:pt>
                <c:pt idx="22605">
                  <c:v>2.1075199999999999E-2</c:v>
                </c:pt>
                <c:pt idx="22606">
                  <c:v>1.0965300000000001E-2</c:v>
                </c:pt>
                <c:pt idx="22607">
                  <c:v>1.95608E-2</c:v>
                </c:pt>
                <c:pt idx="22608">
                  <c:v>4.7483400000000002E-3</c:v>
                </c:pt>
                <c:pt idx="22609">
                  <c:v>2.6877399999999999E-2</c:v>
                </c:pt>
                <c:pt idx="22610">
                  <c:v>4.1656499999999999E-3</c:v>
                </c:pt>
                <c:pt idx="22611">
                  <c:v>2.6217500000000001E-2</c:v>
                </c:pt>
                <c:pt idx="22612">
                  <c:v>7.6608700000000002E-3</c:v>
                </c:pt>
                <c:pt idx="22613">
                  <c:v>2.0211199999999999E-2</c:v>
                </c:pt>
                <c:pt idx="22614">
                  <c:v>8.5172700000000004E-3</c:v>
                </c:pt>
                <c:pt idx="22615">
                  <c:v>1.4550199999999999E-2</c:v>
                </c:pt>
                <c:pt idx="22616">
                  <c:v>1.0593399999999999E-2</c:v>
                </c:pt>
                <c:pt idx="22617">
                  <c:v>2.31934E-3</c:v>
                </c:pt>
                <c:pt idx="22618">
                  <c:v>9.9201199999999993E-3</c:v>
                </c:pt>
                <c:pt idx="22619">
                  <c:v>8.7203999999999997E-3</c:v>
                </c:pt>
                <c:pt idx="22620">
                  <c:v>1.29967E-2</c:v>
                </c:pt>
                <c:pt idx="22621">
                  <c:v>1.2393E-2</c:v>
                </c:pt>
                <c:pt idx="22622">
                  <c:v>2.32477E-2</c:v>
                </c:pt>
                <c:pt idx="22623">
                  <c:v>1.5010799999999999E-2</c:v>
                </c:pt>
                <c:pt idx="22624">
                  <c:v>1.7174700000000001E-2</c:v>
                </c:pt>
                <c:pt idx="22625">
                  <c:v>1.1583299999999999E-2</c:v>
                </c:pt>
                <c:pt idx="22626">
                  <c:v>1.54991E-2</c:v>
                </c:pt>
                <c:pt idx="22627">
                  <c:v>1.17006E-2</c:v>
                </c:pt>
                <c:pt idx="22628">
                  <c:v>2.0410500000000002E-2</c:v>
                </c:pt>
                <c:pt idx="22629">
                  <c:v>6.2932999999999999E-3</c:v>
                </c:pt>
                <c:pt idx="22630">
                  <c:v>2.5838900000000001E-2</c:v>
                </c:pt>
                <c:pt idx="22631">
                  <c:v>1.1768300000000001E-2</c:v>
                </c:pt>
                <c:pt idx="22632">
                  <c:v>1.8499399999999999E-2</c:v>
                </c:pt>
                <c:pt idx="22633">
                  <c:v>2.37617E-2</c:v>
                </c:pt>
                <c:pt idx="22634">
                  <c:v>1.4061000000000001E-2</c:v>
                </c:pt>
                <c:pt idx="22635">
                  <c:v>1.6602499999999999E-2</c:v>
                </c:pt>
                <c:pt idx="22636">
                  <c:v>9.7885100000000003E-3</c:v>
                </c:pt>
                <c:pt idx="22637">
                  <c:v>1.6347899999999999E-2</c:v>
                </c:pt>
                <c:pt idx="22638">
                  <c:v>2.3341199999999999E-2</c:v>
                </c:pt>
                <c:pt idx="22639">
                  <c:v>2.036E-2</c:v>
                </c:pt>
                <c:pt idx="22640">
                  <c:v>2.07624E-2</c:v>
                </c:pt>
                <c:pt idx="22641">
                  <c:v>2.0822500000000001E-2</c:v>
                </c:pt>
                <c:pt idx="22642">
                  <c:v>1.21546E-2</c:v>
                </c:pt>
                <c:pt idx="22643">
                  <c:v>1.7448399999999999E-2</c:v>
                </c:pt>
                <c:pt idx="22644">
                  <c:v>1.9795400000000001E-2</c:v>
                </c:pt>
                <c:pt idx="22645">
                  <c:v>1.7314E-2</c:v>
                </c:pt>
                <c:pt idx="22646">
                  <c:v>2.0283700000000002E-2</c:v>
                </c:pt>
                <c:pt idx="22647">
                  <c:v>1.06287E-2</c:v>
                </c:pt>
                <c:pt idx="22648">
                  <c:v>1.55516E-2</c:v>
                </c:pt>
                <c:pt idx="22649">
                  <c:v>1.7738299999999999E-2</c:v>
                </c:pt>
                <c:pt idx="22650">
                  <c:v>2.16942E-2</c:v>
                </c:pt>
                <c:pt idx="22651">
                  <c:v>1.97401E-2</c:v>
                </c:pt>
                <c:pt idx="22652">
                  <c:v>1.81522E-2</c:v>
                </c:pt>
                <c:pt idx="22653">
                  <c:v>1.17579E-2</c:v>
                </c:pt>
                <c:pt idx="22654">
                  <c:v>1.43108E-2</c:v>
                </c:pt>
                <c:pt idx="22655">
                  <c:v>7.8573199999999992E-3</c:v>
                </c:pt>
                <c:pt idx="22656">
                  <c:v>2.23923E-2</c:v>
                </c:pt>
                <c:pt idx="22657">
                  <c:v>5.9804899999999998E-3</c:v>
                </c:pt>
                <c:pt idx="22658">
                  <c:v>1.3916E-2</c:v>
                </c:pt>
                <c:pt idx="22659">
                  <c:v>1.9496900000000001E-2</c:v>
                </c:pt>
                <c:pt idx="22660">
                  <c:v>1.57652E-2</c:v>
                </c:pt>
                <c:pt idx="22661">
                  <c:v>1.81026E-2</c:v>
                </c:pt>
                <c:pt idx="22662">
                  <c:v>1.9427300000000002E-2</c:v>
                </c:pt>
                <c:pt idx="22663">
                  <c:v>2.2826200000000001E-2</c:v>
                </c:pt>
                <c:pt idx="22664">
                  <c:v>5.6304900000000001E-3</c:v>
                </c:pt>
                <c:pt idx="22665">
                  <c:v>1.54161E-2</c:v>
                </c:pt>
                <c:pt idx="22666">
                  <c:v>4.3725999999999999E-3</c:v>
                </c:pt>
                <c:pt idx="22667">
                  <c:v>1.9995700000000002E-2</c:v>
                </c:pt>
                <c:pt idx="22668">
                  <c:v>1.2893699999999999E-2</c:v>
                </c:pt>
                <c:pt idx="22669">
                  <c:v>2.09599E-2</c:v>
                </c:pt>
                <c:pt idx="22670">
                  <c:v>1.14012E-2</c:v>
                </c:pt>
                <c:pt idx="22671">
                  <c:v>1.19915E-2</c:v>
                </c:pt>
                <c:pt idx="22672">
                  <c:v>1.8192300000000002E-2</c:v>
                </c:pt>
                <c:pt idx="22673">
                  <c:v>6.9580099999999997E-3</c:v>
                </c:pt>
                <c:pt idx="22674">
                  <c:v>1.74494E-2</c:v>
                </c:pt>
                <c:pt idx="22675">
                  <c:v>9.1896100000000008E-3</c:v>
                </c:pt>
                <c:pt idx="22676">
                  <c:v>1.8199900000000001E-2</c:v>
                </c:pt>
                <c:pt idx="22677">
                  <c:v>1.16358E-2</c:v>
                </c:pt>
                <c:pt idx="22678">
                  <c:v>2.06356E-2</c:v>
                </c:pt>
                <c:pt idx="22679">
                  <c:v>5.1612899999999998E-3</c:v>
                </c:pt>
                <c:pt idx="22680">
                  <c:v>1.8313400000000001E-2</c:v>
                </c:pt>
                <c:pt idx="22681">
                  <c:v>8.8129000000000002E-3</c:v>
                </c:pt>
                <c:pt idx="22682">
                  <c:v>1.16005E-2</c:v>
                </c:pt>
                <c:pt idx="22683">
                  <c:v>8.8424699999999998E-3</c:v>
                </c:pt>
                <c:pt idx="22684">
                  <c:v>5.8307599999999999E-3</c:v>
                </c:pt>
                <c:pt idx="22685">
                  <c:v>4.5194600000000003E-3</c:v>
                </c:pt>
                <c:pt idx="22686">
                  <c:v>1.3216E-2</c:v>
                </c:pt>
                <c:pt idx="22687">
                  <c:v>1.1820799999999999E-2</c:v>
                </c:pt>
                <c:pt idx="22688">
                  <c:v>1.0746E-2</c:v>
                </c:pt>
                <c:pt idx="22689">
                  <c:v>1.63412E-2</c:v>
                </c:pt>
                <c:pt idx="22690">
                  <c:v>1.02682E-2</c:v>
                </c:pt>
                <c:pt idx="22691">
                  <c:v>1.2763E-2</c:v>
                </c:pt>
                <c:pt idx="22692">
                  <c:v>1.97124E-3</c:v>
                </c:pt>
                <c:pt idx="22693">
                  <c:v>1.18055E-2</c:v>
                </c:pt>
                <c:pt idx="22694">
                  <c:v>1.42355E-2</c:v>
                </c:pt>
                <c:pt idx="22695">
                  <c:v>1.17693E-2</c:v>
                </c:pt>
                <c:pt idx="22696">
                  <c:v>2.1780999999999998E-2</c:v>
                </c:pt>
                <c:pt idx="22697">
                  <c:v>1.9965199999999999E-2</c:v>
                </c:pt>
                <c:pt idx="22698">
                  <c:v>1.22051E-2</c:v>
                </c:pt>
                <c:pt idx="22699">
                  <c:v>2.5919000000000001E-2</c:v>
                </c:pt>
                <c:pt idx="22700">
                  <c:v>1.10464E-2</c:v>
                </c:pt>
                <c:pt idx="22701">
                  <c:v>8.0757099999999998E-3</c:v>
                </c:pt>
                <c:pt idx="22702">
                  <c:v>1.3114000000000001E-2</c:v>
                </c:pt>
                <c:pt idx="22703">
                  <c:v>1.1879900000000001E-2</c:v>
                </c:pt>
                <c:pt idx="22704">
                  <c:v>1.52683E-2</c:v>
                </c:pt>
                <c:pt idx="22705">
                  <c:v>5.4502500000000002E-3</c:v>
                </c:pt>
                <c:pt idx="22706">
                  <c:v>8.3389299999999996E-3</c:v>
                </c:pt>
                <c:pt idx="22707">
                  <c:v>8.4714899999999999E-3</c:v>
                </c:pt>
                <c:pt idx="22708">
                  <c:v>1.1986699999999999E-2</c:v>
                </c:pt>
                <c:pt idx="22709">
                  <c:v>9.7751600000000011E-4</c:v>
                </c:pt>
                <c:pt idx="22710">
                  <c:v>-2.44808E-3</c:v>
                </c:pt>
                <c:pt idx="22711">
                  <c:v>1.7261500000000001E-3</c:v>
                </c:pt>
                <c:pt idx="22712">
                  <c:v>4.73785E-3</c:v>
                </c:pt>
                <c:pt idx="22713">
                  <c:v>-8.5592299999999993E-3</c:v>
                </c:pt>
                <c:pt idx="22714">
                  <c:v>7.2078699999999999E-3</c:v>
                </c:pt>
                <c:pt idx="22715">
                  <c:v>6.2246300000000001E-3</c:v>
                </c:pt>
                <c:pt idx="22716">
                  <c:v>1.1939E-2</c:v>
                </c:pt>
                <c:pt idx="22717">
                  <c:v>-1.9254700000000001E-3</c:v>
                </c:pt>
                <c:pt idx="22718">
                  <c:v>3.6420799999999998E-3</c:v>
                </c:pt>
                <c:pt idx="22719">
                  <c:v>-3.1480800000000001E-3</c:v>
                </c:pt>
                <c:pt idx="22720">
                  <c:v>5.7735399999999997E-3</c:v>
                </c:pt>
                <c:pt idx="22721">
                  <c:v>1.7347300000000001E-3</c:v>
                </c:pt>
                <c:pt idx="22722">
                  <c:v>1.3189300000000001E-3</c:v>
                </c:pt>
                <c:pt idx="22723">
                  <c:v>7.5902900000000004E-3</c:v>
                </c:pt>
                <c:pt idx="22724">
                  <c:v>-1.19209E-4</c:v>
                </c:pt>
                <c:pt idx="22725">
                  <c:v>1.24102E-2</c:v>
                </c:pt>
                <c:pt idx="22726">
                  <c:v>1.0010700000000001E-2</c:v>
                </c:pt>
                <c:pt idx="22727">
                  <c:v>9.76753E-3</c:v>
                </c:pt>
                <c:pt idx="22728">
                  <c:v>6.5069200000000002E-3</c:v>
                </c:pt>
                <c:pt idx="22729">
                  <c:v>9.3174000000000002E-4</c:v>
                </c:pt>
                <c:pt idx="22730">
                  <c:v>7.7381100000000003E-3</c:v>
                </c:pt>
                <c:pt idx="22731">
                  <c:v>4.4689200000000004E-3</c:v>
                </c:pt>
                <c:pt idx="22732">
                  <c:v>1.05495E-2</c:v>
                </c:pt>
                <c:pt idx="22733">
                  <c:v>2.2458100000000002E-2</c:v>
                </c:pt>
                <c:pt idx="22734">
                  <c:v>1.4020899999999999E-2</c:v>
                </c:pt>
                <c:pt idx="22735">
                  <c:v>1.0003099999999999E-2</c:v>
                </c:pt>
                <c:pt idx="22736">
                  <c:v>1.1096999999999999E-2</c:v>
                </c:pt>
                <c:pt idx="22737">
                  <c:v>9.8218899999999998E-3</c:v>
                </c:pt>
                <c:pt idx="22738">
                  <c:v>8.6812999999999994E-3</c:v>
                </c:pt>
                <c:pt idx="22739">
                  <c:v>1.2789699999999999E-2</c:v>
                </c:pt>
                <c:pt idx="22740">
                  <c:v>8.7709399999999996E-3</c:v>
                </c:pt>
                <c:pt idx="22741">
                  <c:v>1.1428799999999999E-2</c:v>
                </c:pt>
                <c:pt idx="22742">
                  <c:v>1.22919E-2</c:v>
                </c:pt>
                <c:pt idx="22743">
                  <c:v>1.0481799999999999E-2</c:v>
                </c:pt>
                <c:pt idx="22744">
                  <c:v>5.9204100000000001E-3</c:v>
                </c:pt>
                <c:pt idx="22745">
                  <c:v>6.0977899999999996E-3</c:v>
                </c:pt>
                <c:pt idx="22746">
                  <c:v>2.8676999999999999E-3</c:v>
                </c:pt>
                <c:pt idx="22747">
                  <c:v>6.35624E-3</c:v>
                </c:pt>
                <c:pt idx="22748">
                  <c:v>-4.6672800000000002E-3</c:v>
                </c:pt>
                <c:pt idx="22749">
                  <c:v>1.35012E-2</c:v>
                </c:pt>
                <c:pt idx="22750">
                  <c:v>4.62627E-3</c:v>
                </c:pt>
                <c:pt idx="22751">
                  <c:v>1.2768699999999999E-2</c:v>
                </c:pt>
                <c:pt idx="22752">
                  <c:v>3.4704200000000001E-3</c:v>
                </c:pt>
                <c:pt idx="22753">
                  <c:v>7.0629100000000004E-3</c:v>
                </c:pt>
                <c:pt idx="22754">
                  <c:v>4.1074800000000002E-3</c:v>
                </c:pt>
                <c:pt idx="22755">
                  <c:v>-1.1425000000000001E-3</c:v>
                </c:pt>
                <c:pt idx="22756">
                  <c:v>-7.0581400000000001E-3</c:v>
                </c:pt>
                <c:pt idx="22757">
                  <c:v>-5.3463E-3</c:v>
                </c:pt>
                <c:pt idx="22758">
                  <c:v>2.37083E-3</c:v>
                </c:pt>
                <c:pt idx="22759">
                  <c:v>-3.9739600000000003E-3</c:v>
                </c:pt>
                <c:pt idx="22760">
                  <c:v>2.9373200000000002E-3</c:v>
                </c:pt>
                <c:pt idx="22761">
                  <c:v>7.8182200000000007E-3</c:v>
                </c:pt>
                <c:pt idx="22762">
                  <c:v>1.1634799999999999E-3</c:v>
                </c:pt>
                <c:pt idx="22763">
                  <c:v>4.8351299999999998E-4</c:v>
                </c:pt>
                <c:pt idx="22764">
                  <c:v>-6.7281700000000003E-3</c:v>
                </c:pt>
                <c:pt idx="22765">
                  <c:v>3.3035299999999998E-3</c:v>
                </c:pt>
                <c:pt idx="22766">
                  <c:v>2.56062E-3</c:v>
                </c:pt>
                <c:pt idx="22767">
                  <c:v>-5.3720499999999997E-3</c:v>
                </c:pt>
                <c:pt idx="22768">
                  <c:v>6.4859399999999999E-3</c:v>
                </c:pt>
                <c:pt idx="22769">
                  <c:v>-3.1671500000000001E-3</c:v>
                </c:pt>
                <c:pt idx="22770">
                  <c:v>1.54781E-2</c:v>
                </c:pt>
                <c:pt idx="22771">
                  <c:v>1.4839199999999999E-3</c:v>
                </c:pt>
                <c:pt idx="22772">
                  <c:v>-1.2064000000000001E-3</c:v>
                </c:pt>
                <c:pt idx="22773">
                  <c:v>-3.3807799999999999E-3</c:v>
                </c:pt>
                <c:pt idx="22774">
                  <c:v>-2.94495E-3</c:v>
                </c:pt>
                <c:pt idx="22775">
                  <c:v>3.9730099999999999E-3</c:v>
                </c:pt>
                <c:pt idx="22776">
                  <c:v>4.6081500000000001E-3</c:v>
                </c:pt>
                <c:pt idx="22777">
                  <c:v>-1.8215199999999999E-4</c:v>
                </c:pt>
                <c:pt idx="22778">
                  <c:v>4.1570699999999997E-3</c:v>
                </c:pt>
                <c:pt idx="22779">
                  <c:v>-1.13831E-2</c:v>
                </c:pt>
                <c:pt idx="22780">
                  <c:v>4.25339E-4</c:v>
                </c:pt>
                <c:pt idx="22781">
                  <c:v>-5.3071999999999998E-3</c:v>
                </c:pt>
                <c:pt idx="22782">
                  <c:v>-4.2772299999999999E-3</c:v>
                </c:pt>
                <c:pt idx="22783">
                  <c:v>-4.5490299999999999E-4</c:v>
                </c:pt>
                <c:pt idx="22784">
                  <c:v>-2.29111E-2</c:v>
                </c:pt>
                <c:pt idx="22785">
                  <c:v>-1.02501E-2</c:v>
                </c:pt>
                <c:pt idx="22786">
                  <c:v>-1.8359199999999999E-2</c:v>
                </c:pt>
                <c:pt idx="22787">
                  <c:v>-5.7249099999999997E-3</c:v>
                </c:pt>
                <c:pt idx="22788">
                  <c:v>-5.10883E-3</c:v>
                </c:pt>
                <c:pt idx="22789">
                  <c:v>1.7746899999999999E-2</c:v>
                </c:pt>
                <c:pt idx="22790">
                  <c:v>5.55325E-3</c:v>
                </c:pt>
                <c:pt idx="22791">
                  <c:v>1.56775E-2</c:v>
                </c:pt>
                <c:pt idx="22792">
                  <c:v>1.38941E-2</c:v>
                </c:pt>
                <c:pt idx="22793">
                  <c:v>1.20039E-2</c:v>
                </c:pt>
                <c:pt idx="22794">
                  <c:v>8.7175399999999993E-3</c:v>
                </c:pt>
                <c:pt idx="22795">
                  <c:v>6.6146900000000003E-3</c:v>
                </c:pt>
                <c:pt idx="22796">
                  <c:v>-1.74332E-3</c:v>
                </c:pt>
                <c:pt idx="22797">
                  <c:v>-1.8031100000000001E-2</c:v>
                </c:pt>
                <c:pt idx="22798">
                  <c:v>-1.6736999999999998E-2</c:v>
                </c:pt>
                <c:pt idx="22799">
                  <c:v>-2.39925E-2</c:v>
                </c:pt>
                <c:pt idx="22800">
                  <c:v>1.32923E-2</c:v>
                </c:pt>
                <c:pt idx="22801">
                  <c:v>-3.6411299999999998E-3</c:v>
                </c:pt>
                <c:pt idx="22802">
                  <c:v>1.0398900000000001E-2</c:v>
                </c:pt>
                <c:pt idx="22803">
                  <c:v>-1.45817E-3</c:v>
                </c:pt>
                <c:pt idx="22804">
                  <c:v>-1.84822E-3</c:v>
                </c:pt>
                <c:pt idx="22805">
                  <c:v>-4.4202800000000004E-3</c:v>
                </c:pt>
                <c:pt idx="22806">
                  <c:v>2.17438E-4</c:v>
                </c:pt>
                <c:pt idx="22807">
                  <c:v>9.6082700000000004E-3</c:v>
                </c:pt>
                <c:pt idx="22808">
                  <c:v>-7.3080100000000002E-3</c:v>
                </c:pt>
                <c:pt idx="22809">
                  <c:v>1.93501E-3</c:v>
                </c:pt>
                <c:pt idx="22810">
                  <c:v>-1.0965300000000001E-2</c:v>
                </c:pt>
                <c:pt idx="22811">
                  <c:v>-2.04086E-4</c:v>
                </c:pt>
                <c:pt idx="22812">
                  <c:v>-1.34401E-2</c:v>
                </c:pt>
                <c:pt idx="22813">
                  <c:v>8.2731200000000001E-3</c:v>
                </c:pt>
                <c:pt idx="22814">
                  <c:v>-1.26085E-2</c:v>
                </c:pt>
                <c:pt idx="22815">
                  <c:v>-1.16968E-2</c:v>
                </c:pt>
                <c:pt idx="22816">
                  <c:v>4.4250499999999998E-3</c:v>
                </c:pt>
                <c:pt idx="22817">
                  <c:v>-2.00796E-2</c:v>
                </c:pt>
                <c:pt idx="22818">
                  <c:v>-5.5332200000000002E-3</c:v>
                </c:pt>
                <c:pt idx="22819">
                  <c:v>-1.4822E-2</c:v>
                </c:pt>
                <c:pt idx="22820">
                  <c:v>-7.4100499999999996E-3</c:v>
                </c:pt>
                <c:pt idx="22821">
                  <c:v>6.1740900000000001E-3</c:v>
                </c:pt>
                <c:pt idx="22822">
                  <c:v>-7.0486100000000003E-3</c:v>
                </c:pt>
                <c:pt idx="22823">
                  <c:v>-1.6503299999999999E-2</c:v>
                </c:pt>
                <c:pt idx="22824">
                  <c:v>-1.5550599999999999E-2</c:v>
                </c:pt>
                <c:pt idx="22825">
                  <c:v>-1.51033E-2</c:v>
                </c:pt>
                <c:pt idx="22826">
                  <c:v>-1.48659E-2</c:v>
                </c:pt>
                <c:pt idx="22827">
                  <c:v>-1.0600099999999999E-2</c:v>
                </c:pt>
                <c:pt idx="22828">
                  <c:v>-2.5894199999999999E-2</c:v>
                </c:pt>
                <c:pt idx="22829">
                  <c:v>-1.24435E-2</c:v>
                </c:pt>
                <c:pt idx="22830">
                  <c:v>-1.10483E-2</c:v>
                </c:pt>
                <c:pt idx="22831">
                  <c:v>1.4772400000000001E-3</c:v>
                </c:pt>
                <c:pt idx="22832">
                  <c:v>1.2963300000000001E-2</c:v>
                </c:pt>
                <c:pt idx="22833">
                  <c:v>-4.8580200000000002E-3</c:v>
                </c:pt>
                <c:pt idx="22834">
                  <c:v>3.9968499999999997E-3</c:v>
                </c:pt>
                <c:pt idx="22835">
                  <c:v>-1.82848E-2</c:v>
                </c:pt>
                <c:pt idx="22836">
                  <c:v>-2.1949799999999998E-2</c:v>
                </c:pt>
                <c:pt idx="22837">
                  <c:v>-4.7979399999999997E-3</c:v>
                </c:pt>
                <c:pt idx="22838">
                  <c:v>-1.0024999999999999E-2</c:v>
                </c:pt>
                <c:pt idx="22839" formatCode="0.00E+00">
                  <c:v>4.6730000000000002E-5</c:v>
                </c:pt>
                <c:pt idx="22840">
                  <c:v>-2.5099799999999999E-2</c:v>
                </c:pt>
                <c:pt idx="22841">
                  <c:v>-1.18017E-2</c:v>
                </c:pt>
                <c:pt idx="22842">
                  <c:v>-1.16892E-2</c:v>
                </c:pt>
                <c:pt idx="22843">
                  <c:v>-2.6125900000000001E-2</c:v>
                </c:pt>
                <c:pt idx="22844">
                  <c:v>-8.4552800000000008E-3</c:v>
                </c:pt>
                <c:pt idx="22845">
                  <c:v>-2.2322700000000001E-2</c:v>
                </c:pt>
                <c:pt idx="22846">
                  <c:v>-1.9237500000000001E-2</c:v>
                </c:pt>
                <c:pt idx="22847">
                  <c:v>-1.99966E-2</c:v>
                </c:pt>
                <c:pt idx="22848">
                  <c:v>-4.8484799999999996E-3</c:v>
                </c:pt>
                <c:pt idx="22849">
                  <c:v>-2.882E-3</c:v>
                </c:pt>
                <c:pt idx="22850">
                  <c:v>-4.5032500000000003E-3</c:v>
                </c:pt>
                <c:pt idx="22851">
                  <c:v>-5.1479300000000002E-3</c:v>
                </c:pt>
                <c:pt idx="22852">
                  <c:v>-1.74074E-2</c:v>
                </c:pt>
                <c:pt idx="22853">
                  <c:v>-1.089E-2</c:v>
                </c:pt>
                <c:pt idx="22854">
                  <c:v>-1.4856299999999999E-2</c:v>
                </c:pt>
                <c:pt idx="22855">
                  <c:v>-1.6699800000000001E-2</c:v>
                </c:pt>
                <c:pt idx="22856">
                  <c:v>-1.11761E-2</c:v>
                </c:pt>
                <c:pt idx="22857">
                  <c:v>-2.4123200000000001E-2</c:v>
                </c:pt>
                <c:pt idx="22858">
                  <c:v>-1.7723099999999999E-2</c:v>
                </c:pt>
                <c:pt idx="22859">
                  <c:v>-2.1649399999999999E-2</c:v>
                </c:pt>
                <c:pt idx="22860">
                  <c:v>-1.2210800000000001E-2</c:v>
                </c:pt>
                <c:pt idx="22861">
                  <c:v>-1.9194599999999999E-2</c:v>
                </c:pt>
                <c:pt idx="22862">
                  <c:v>-1.0500000000000001E-2</c:v>
                </c:pt>
                <c:pt idx="22863">
                  <c:v>-1.4945999999999999E-2</c:v>
                </c:pt>
                <c:pt idx="22864">
                  <c:v>-2.7726199999999999E-2</c:v>
                </c:pt>
                <c:pt idx="22865">
                  <c:v>-2.0776699999999999E-2</c:v>
                </c:pt>
                <c:pt idx="22866">
                  <c:v>-1.06564E-2</c:v>
                </c:pt>
                <c:pt idx="22867">
                  <c:v>-2.4593400000000001E-2</c:v>
                </c:pt>
                <c:pt idx="22868">
                  <c:v>-2.0376200000000001E-2</c:v>
                </c:pt>
                <c:pt idx="22869">
                  <c:v>-4.0454899999999997E-3</c:v>
                </c:pt>
                <c:pt idx="22870">
                  <c:v>-2.2941599999999999E-2</c:v>
                </c:pt>
                <c:pt idx="22871">
                  <c:v>-5.9576000000000004E-3</c:v>
                </c:pt>
                <c:pt idx="22872">
                  <c:v>-2.6004800000000002E-2</c:v>
                </c:pt>
                <c:pt idx="22873">
                  <c:v>-1.2019200000000001E-2</c:v>
                </c:pt>
                <c:pt idx="22874">
                  <c:v>-1.4460600000000001E-2</c:v>
                </c:pt>
                <c:pt idx="22875">
                  <c:v>-8.59737E-3</c:v>
                </c:pt>
                <c:pt idx="22876">
                  <c:v>-2.3179100000000001E-2</c:v>
                </c:pt>
                <c:pt idx="22877">
                  <c:v>-2.1257399999999999E-2</c:v>
                </c:pt>
                <c:pt idx="22878">
                  <c:v>-1.2929899999999999E-2</c:v>
                </c:pt>
                <c:pt idx="22879" formatCode="0.00E+00">
                  <c:v>-2.4497000000000001E-2</c:v>
                </c:pt>
                <c:pt idx="22880">
                  <c:v>-1.6622500000000001E-3</c:v>
                </c:pt>
                <c:pt idx="22881">
                  <c:v>-1.6686400000000001E-2</c:v>
                </c:pt>
                <c:pt idx="22882">
                  <c:v>-4.8379900000000003E-3</c:v>
                </c:pt>
                <c:pt idx="22883">
                  <c:v>-1.8618599999999999E-2</c:v>
                </c:pt>
                <c:pt idx="22884">
                  <c:v>-2.7234100000000001E-2</c:v>
                </c:pt>
                <c:pt idx="22885">
                  <c:v>-1.11971E-2</c:v>
                </c:pt>
                <c:pt idx="22886">
                  <c:v>-2.14577E-2</c:v>
                </c:pt>
                <c:pt idx="22887">
                  <c:v>-1.30367E-2</c:v>
                </c:pt>
                <c:pt idx="22888">
                  <c:v>-2.2003200000000001E-2</c:v>
                </c:pt>
                <c:pt idx="22889">
                  <c:v>-1.8278099999999999E-2</c:v>
                </c:pt>
                <c:pt idx="22890">
                  <c:v>-2.02436E-2</c:v>
                </c:pt>
                <c:pt idx="22891">
                  <c:v>-3.08294E-2</c:v>
                </c:pt>
                <c:pt idx="22892">
                  <c:v>-1.1418299999999999E-2</c:v>
                </c:pt>
                <c:pt idx="22893">
                  <c:v>-2.1718000000000001E-2</c:v>
                </c:pt>
                <c:pt idx="22894">
                  <c:v>-2.64292E-2</c:v>
                </c:pt>
                <c:pt idx="22895">
                  <c:v>-3.2000500000000001E-2</c:v>
                </c:pt>
                <c:pt idx="22896">
                  <c:v>-3.35226E-2</c:v>
                </c:pt>
                <c:pt idx="22897">
                  <c:v>-3.1682000000000002E-2</c:v>
                </c:pt>
                <c:pt idx="22898">
                  <c:v>-3.1490299999999999E-2</c:v>
                </c:pt>
                <c:pt idx="22899">
                  <c:v>-3.5294499999999999E-2</c:v>
                </c:pt>
                <c:pt idx="22900">
                  <c:v>-2.96803E-2</c:v>
                </c:pt>
                <c:pt idx="22901">
                  <c:v>-3.5002699999999998E-2</c:v>
                </c:pt>
                <c:pt idx="22902">
                  <c:v>-2.60296E-2</c:v>
                </c:pt>
                <c:pt idx="22903">
                  <c:v>-3.4123399999999998E-2</c:v>
                </c:pt>
                <c:pt idx="22904">
                  <c:v>-2.0525000000000002E-2</c:v>
                </c:pt>
                <c:pt idx="22905">
                  <c:v>-3.2959000000000002E-2</c:v>
                </c:pt>
                <c:pt idx="22906">
                  <c:v>-2.64006E-2</c:v>
                </c:pt>
                <c:pt idx="22907">
                  <c:v>-3.35827E-2</c:v>
                </c:pt>
                <c:pt idx="22908">
                  <c:v>-2.3750299999999998E-2</c:v>
                </c:pt>
                <c:pt idx="22909">
                  <c:v>-2.2447600000000002E-2</c:v>
                </c:pt>
                <c:pt idx="22910">
                  <c:v>-3.9653800000000003E-2</c:v>
                </c:pt>
                <c:pt idx="22911">
                  <c:v>-2.08893E-2</c:v>
                </c:pt>
                <c:pt idx="22912">
                  <c:v>-1.5665999999999999E-2</c:v>
                </c:pt>
                <c:pt idx="22913">
                  <c:v>-2.6480699999999999E-2</c:v>
                </c:pt>
                <c:pt idx="22914">
                  <c:v>-2.41327E-2</c:v>
                </c:pt>
                <c:pt idx="22915">
                  <c:v>-2.7308499999999999E-2</c:v>
                </c:pt>
                <c:pt idx="22916">
                  <c:v>-2.6894600000000001E-2</c:v>
                </c:pt>
                <c:pt idx="22917">
                  <c:v>-2.73867E-2</c:v>
                </c:pt>
                <c:pt idx="22918">
                  <c:v>-2.56224E-2</c:v>
                </c:pt>
                <c:pt idx="22919">
                  <c:v>-1.34602E-2</c:v>
                </c:pt>
                <c:pt idx="22920">
                  <c:v>-2.4119399999999999E-2</c:v>
                </c:pt>
                <c:pt idx="22921">
                  <c:v>-1.7397900000000001E-2</c:v>
                </c:pt>
                <c:pt idx="22922">
                  <c:v>-3.1456900000000003E-2</c:v>
                </c:pt>
                <c:pt idx="22923">
                  <c:v>-1.651E-2</c:v>
                </c:pt>
                <c:pt idx="22924" formatCode="0.00E+00">
                  <c:v>-2.00462E-2</c:v>
                </c:pt>
                <c:pt idx="22925">
                  <c:v>-1.41344E-2</c:v>
                </c:pt>
                <c:pt idx="22926">
                  <c:v>-1.5695600000000001E-2</c:v>
                </c:pt>
                <c:pt idx="22927">
                  <c:v>-1.7920499999999999E-2</c:v>
                </c:pt>
                <c:pt idx="22928">
                  <c:v>-2.4745900000000001E-2</c:v>
                </c:pt>
                <c:pt idx="22929">
                  <c:v>-1.192E-2</c:v>
                </c:pt>
                <c:pt idx="22930">
                  <c:v>-1.2624700000000001E-2</c:v>
                </c:pt>
                <c:pt idx="22931">
                  <c:v>-1.43614E-2</c:v>
                </c:pt>
                <c:pt idx="22932">
                  <c:v>-2.2200600000000001E-2</c:v>
                </c:pt>
                <c:pt idx="22933">
                  <c:v>-6.2551500000000001E-3</c:v>
                </c:pt>
                <c:pt idx="22934">
                  <c:v>-1.18303E-2</c:v>
                </c:pt>
                <c:pt idx="22935">
                  <c:v>-1.5454300000000001E-2</c:v>
                </c:pt>
                <c:pt idx="22936">
                  <c:v>-1.50499E-2</c:v>
                </c:pt>
                <c:pt idx="22937">
                  <c:v>-2.8000799999999999E-2</c:v>
                </c:pt>
                <c:pt idx="22938">
                  <c:v>-8.6107300000000005E-3</c:v>
                </c:pt>
                <c:pt idx="22939">
                  <c:v>-1.5958799999999999E-2</c:v>
                </c:pt>
                <c:pt idx="22940">
                  <c:v>-1.30501E-2</c:v>
                </c:pt>
                <c:pt idx="22941">
                  <c:v>-4.0807700000000001E-3</c:v>
                </c:pt>
                <c:pt idx="22942">
                  <c:v>-7.7342999999999997E-4</c:v>
                </c:pt>
                <c:pt idx="22943">
                  <c:v>-1.39332E-2</c:v>
                </c:pt>
                <c:pt idx="22944">
                  <c:v>-1.45407E-2</c:v>
                </c:pt>
                <c:pt idx="22945">
                  <c:v>-8.6269399999999996E-3</c:v>
                </c:pt>
                <c:pt idx="22946">
                  <c:v>-4.64249E-3</c:v>
                </c:pt>
                <c:pt idx="22947">
                  <c:v>1.0681200000000001E-3</c:v>
                </c:pt>
                <c:pt idx="22948">
                  <c:v>-1.6228699999999999E-2</c:v>
                </c:pt>
                <c:pt idx="22949">
                  <c:v>-9.1533699999999992E-3</c:v>
                </c:pt>
                <c:pt idx="22950">
                  <c:v>-4.5623800000000004E-3</c:v>
                </c:pt>
                <c:pt idx="22951">
                  <c:v>-1.4708499999999999E-2</c:v>
                </c:pt>
                <c:pt idx="22952">
                  <c:v>-1.04303E-2</c:v>
                </c:pt>
                <c:pt idx="22953">
                  <c:v>-8.1443800000000001E-4</c:v>
                </c:pt>
                <c:pt idx="22954">
                  <c:v>-5.8784500000000003E-3</c:v>
                </c:pt>
                <c:pt idx="22955">
                  <c:v>-1.76172E-2</c:v>
                </c:pt>
                <c:pt idx="22956">
                  <c:v>-9.8238000000000006E-3</c:v>
                </c:pt>
                <c:pt idx="22957">
                  <c:v>-1.29032E-2</c:v>
                </c:pt>
                <c:pt idx="22958">
                  <c:v>-9.2945100000000006E-3</c:v>
                </c:pt>
                <c:pt idx="22959">
                  <c:v>-3.04222E-3</c:v>
                </c:pt>
                <c:pt idx="22960">
                  <c:v>-1.2764899999999999E-2</c:v>
                </c:pt>
                <c:pt idx="22961">
                  <c:v>-8.3503699999999993E-3</c:v>
                </c:pt>
                <c:pt idx="22962">
                  <c:v>-1.8081699999999999E-2</c:v>
                </c:pt>
                <c:pt idx="22963">
                  <c:v>-1.67379E-2</c:v>
                </c:pt>
                <c:pt idx="22964">
                  <c:v>-1.2508399999999999E-2</c:v>
                </c:pt>
                <c:pt idx="22965">
                  <c:v>-2.1752400000000002E-2</c:v>
                </c:pt>
                <c:pt idx="22966">
                  <c:v>-2.3594899999999999E-2</c:v>
                </c:pt>
                <c:pt idx="22967">
                  <c:v>-1.39408E-2</c:v>
                </c:pt>
                <c:pt idx="22968">
                  <c:v>-3.6706899999999999E-3</c:v>
                </c:pt>
                <c:pt idx="22969">
                  <c:v>-1.5916799999999998E-2</c:v>
                </c:pt>
                <c:pt idx="22970">
                  <c:v>-7.3594999999999997E-3</c:v>
                </c:pt>
                <c:pt idx="22971">
                  <c:v>-2.2149100000000001E-2</c:v>
                </c:pt>
                <c:pt idx="22972">
                  <c:v>-1.5346500000000001E-2</c:v>
                </c:pt>
                <c:pt idx="22973">
                  <c:v>-1.48697E-2</c:v>
                </c:pt>
                <c:pt idx="22974">
                  <c:v>-1.5457200000000001E-2</c:v>
                </c:pt>
                <c:pt idx="22975">
                  <c:v>-1.12982E-2</c:v>
                </c:pt>
                <c:pt idx="22976">
                  <c:v>-1.53093E-2</c:v>
                </c:pt>
                <c:pt idx="22977">
                  <c:v>-4.0765799999999998E-2</c:v>
                </c:pt>
                <c:pt idx="22978">
                  <c:v>-2.92549E-2</c:v>
                </c:pt>
                <c:pt idx="22979">
                  <c:v>-2.60115E-2</c:v>
                </c:pt>
                <c:pt idx="22980">
                  <c:v>-2.13308E-2</c:v>
                </c:pt>
                <c:pt idx="22981">
                  <c:v>-9.74941E-3</c:v>
                </c:pt>
                <c:pt idx="22982">
                  <c:v>-1.4115300000000001E-2</c:v>
                </c:pt>
                <c:pt idx="22983">
                  <c:v>-1.2955700000000001E-2</c:v>
                </c:pt>
                <c:pt idx="22984">
                  <c:v>-1.6080899999999999E-2</c:v>
                </c:pt>
                <c:pt idx="22985">
                  <c:v>1.72043E-3</c:v>
                </c:pt>
                <c:pt idx="22986">
                  <c:v>-9.8781600000000004E-3</c:v>
                </c:pt>
                <c:pt idx="22987">
                  <c:v>-4.9428900000000001E-3</c:v>
                </c:pt>
                <c:pt idx="22988">
                  <c:v>-2.9206300000000001E-2</c:v>
                </c:pt>
                <c:pt idx="22989">
                  <c:v>-2.4163199999999999E-2</c:v>
                </c:pt>
                <c:pt idx="22990">
                  <c:v>-4.1370400000000002E-2</c:v>
                </c:pt>
                <c:pt idx="22991">
                  <c:v>-1.12E-2</c:v>
                </c:pt>
                <c:pt idx="22992">
                  <c:v>-3.4601199999999999E-2</c:v>
                </c:pt>
                <c:pt idx="22993">
                  <c:v>-7.9402899999999992E-3</c:v>
                </c:pt>
                <c:pt idx="22994">
                  <c:v>-1.10569E-2</c:v>
                </c:pt>
                <c:pt idx="22995">
                  <c:v>-1.7582899999999999E-2</c:v>
                </c:pt>
                <c:pt idx="22996">
                  <c:v>-1.0685E-2</c:v>
                </c:pt>
                <c:pt idx="22997">
                  <c:v>-1.7613400000000001E-2</c:v>
                </c:pt>
                <c:pt idx="22998">
                  <c:v>-1.6036000000000002E-2</c:v>
                </c:pt>
                <c:pt idx="22999">
                  <c:v>-7.4024199999999998E-3</c:v>
                </c:pt>
                <c:pt idx="23000">
                  <c:v>-1.52149E-2</c:v>
                </c:pt>
                <c:pt idx="23001">
                  <c:v>-1.8041600000000001E-2</c:v>
                </c:pt>
                <c:pt idx="23002">
                  <c:v>-2.7129199999999999E-2</c:v>
                </c:pt>
                <c:pt idx="23003">
                  <c:v>-2.1729499999999999E-2</c:v>
                </c:pt>
                <c:pt idx="23004">
                  <c:v>-1.5659300000000001E-2</c:v>
                </c:pt>
                <c:pt idx="23005">
                  <c:v>-2.4188000000000001E-2</c:v>
                </c:pt>
                <c:pt idx="23006">
                  <c:v>-8.6402900000000001E-3</c:v>
                </c:pt>
                <c:pt idx="23007">
                  <c:v>-3.3343299999999999E-2</c:v>
                </c:pt>
                <c:pt idx="23008">
                  <c:v>-7.9336200000000006E-3</c:v>
                </c:pt>
                <c:pt idx="23009">
                  <c:v>-1.91221E-2</c:v>
                </c:pt>
                <c:pt idx="23010">
                  <c:v>-3.0000700000000002E-2</c:v>
                </c:pt>
                <c:pt idx="23011">
                  <c:v>-1.40848E-2</c:v>
                </c:pt>
                <c:pt idx="23012">
                  <c:v>-8.9187599999999995E-3</c:v>
                </c:pt>
                <c:pt idx="23013">
                  <c:v>-1.05886E-2</c:v>
                </c:pt>
                <c:pt idx="23014">
                  <c:v>-8.8710799999999999E-3</c:v>
                </c:pt>
                <c:pt idx="23015">
                  <c:v>-2.9562000000000001E-2</c:v>
                </c:pt>
                <c:pt idx="23016">
                  <c:v>-2.9850000000000002E-2</c:v>
                </c:pt>
                <c:pt idx="23017">
                  <c:v>-1.9813500000000001E-2</c:v>
                </c:pt>
                <c:pt idx="23018">
                  <c:v>-7.1754499999999999E-3</c:v>
                </c:pt>
                <c:pt idx="23019">
                  <c:v>-2.9373199999999999E-2</c:v>
                </c:pt>
                <c:pt idx="23020">
                  <c:v>-1.32198E-2</c:v>
                </c:pt>
                <c:pt idx="23021">
                  <c:v>-2.52275E-2</c:v>
                </c:pt>
                <c:pt idx="23022">
                  <c:v>-1.55373E-2</c:v>
                </c:pt>
                <c:pt idx="23023">
                  <c:v>-8.3541899999999992E-3</c:v>
                </c:pt>
                <c:pt idx="23024">
                  <c:v>-5.7401700000000002E-3</c:v>
                </c:pt>
                <c:pt idx="23025">
                  <c:v>5.5894899999999999E-3</c:v>
                </c:pt>
                <c:pt idx="23026">
                  <c:v>-1.98259E-2</c:v>
                </c:pt>
                <c:pt idx="23027">
                  <c:v>-1.31454E-2</c:v>
                </c:pt>
                <c:pt idx="23028">
                  <c:v>-2.1217300000000001E-2</c:v>
                </c:pt>
                <c:pt idx="23029">
                  <c:v>-1.28498E-2</c:v>
                </c:pt>
                <c:pt idx="23030">
                  <c:v>-1.17273E-2</c:v>
                </c:pt>
                <c:pt idx="23031">
                  <c:v>-9.0465500000000004E-3</c:v>
                </c:pt>
                <c:pt idx="23032">
                  <c:v>-2.97661E-2</c:v>
                </c:pt>
                <c:pt idx="23033">
                  <c:v>-1.61514E-2</c:v>
                </c:pt>
                <c:pt idx="23034">
                  <c:v>-1.51539E-2</c:v>
                </c:pt>
                <c:pt idx="23035">
                  <c:v>-5.4635999999999999E-3</c:v>
                </c:pt>
                <c:pt idx="23036">
                  <c:v>-3.16496E-2</c:v>
                </c:pt>
                <c:pt idx="23037">
                  <c:v>-7.8229900000000002E-3</c:v>
                </c:pt>
                <c:pt idx="23038">
                  <c:v>-2.4108899999999999E-2</c:v>
                </c:pt>
                <c:pt idx="23039">
                  <c:v>-4.4803600000000001E-3</c:v>
                </c:pt>
                <c:pt idx="23040">
                  <c:v>-1.6337399999999998E-2</c:v>
                </c:pt>
                <c:pt idx="23041">
                  <c:v>6.0796699999999997E-3</c:v>
                </c:pt>
                <c:pt idx="23042">
                  <c:v>-8.0919300000000007E-3</c:v>
                </c:pt>
                <c:pt idx="23043">
                  <c:v>-5.2537900000000004E-3</c:v>
                </c:pt>
                <c:pt idx="23044">
                  <c:v>5.47409E-4</c:v>
                </c:pt>
                <c:pt idx="23045">
                  <c:v>-8.6812999999999994E-3</c:v>
                </c:pt>
                <c:pt idx="23046">
                  <c:v>6.0606000000000002E-3</c:v>
                </c:pt>
                <c:pt idx="23047">
                  <c:v>-1.8898000000000002E-2</c:v>
                </c:pt>
                <c:pt idx="23048">
                  <c:v>-2.16732E-2</c:v>
                </c:pt>
                <c:pt idx="23049">
                  <c:v>-1.05066E-2</c:v>
                </c:pt>
                <c:pt idx="23050">
                  <c:v>-1.35221E-2</c:v>
                </c:pt>
                <c:pt idx="23051">
                  <c:v>-1.2145E-2</c:v>
                </c:pt>
                <c:pt idx="23052">
                  <c:v>-2.0198799999999999E-3</c:v>
                </c:pt>
                <c:pt idx="23053">
                  <c:v>-1.30806E-2</c:v>
                </c:pt>
                <c:pt idx="23054">
                  <c:v>4.2629199999999999E-4</c:v>
                </c:pt>
                <c:pt idx="23055">
                  <c:v>-1.3509800000000001E-2</c:v>
                </c:pt>
                <c:pt idx="23056">
                  <c:v>-1.10455E-2</c:v>
                </c:pt>
                <c:pt idx="23057">
                  <c:v>-1.7502799999999999E-2</c:v>
                </c:pt>
                <c:pt idx="23058">
                  <c:v>-2.5656700000000001E-2</c:v>
                </c:pt>
                <c:pt idx="23059">
                  <c:v>-9.4690299999999998E-3</c:v>
                </c:pt>
                <c:pt idx="23060">
                  <c:v>-2.5217099999999999E-2</c:v>
                </c:pt>
                <c:pt idx="23061">
                  <c:v>-3.12233E-3</c:v>
                </c:pt>
                <c:pt idx="23062">
                  <c:v>2.2306399999999999E-3</c:v>
                </c:pt>
                <c:pt idx="23063">
                  <c:v>-6.6146900000000003E-3</c:v>
                </c:pt>
                <c:pt idx="23064">
                  <c:v>1.59264E-4</c:v>
                </c:pt>
                <c:pt idx="23065">
                  <c:v>-9.5691700000000001E-3</c:v>
                </c:pt>
                <c:pt idx="23066">
                  <c:v>-3.63445E-3</c:v>
                </c:pt>
                <c:pt idx="23067">
                  <c:v>7.8773500000000002E-4</c:v>
                </c:pt>
                <c:pt idx="23068">
                  <c:v>-2.7904499999999999E-3</c:v>
                </c:pt>
                <c:pt idx="23069">
                  <c:v>-1.6593E-2</c:v>
                </c:pt>
                <c:pt idx="23070">
                  <c:v>-2.8705599999999999E-3</c:v>
                </c:pt>
                <c:pt idx="23071">
                  <c:v>-1.73664E-3</c:v>
                </c:pt>
                <c:pt idx="23072">
                  <c:v>-7.8601799999999996E-3</c:v>
                </c:pt>
                <c:pt idx="23073">
                  <c:v>9.4614E-3</c:v>
                </c:pt>
                <c:pt idx="23074">
                  <c:v>-1.97029E-3</c:v>
                </c:pt>
                <c:pt idx="23075">
                  <c:v>-1.1157999999999999E-3</c:v>
                </c:pt>
                <c:pt idx="23076">
                  <c:v>-1.2715300000000001E-2</c:v>
                </c:pt>
                <c:pt idx="23077">
                  <c:v>2.6502600000000002E-3</c:v>
                </c:pt>
                <c:pt idx="23078">
                  <c:v>5.4244999999999996E-3</c:v>
                </c:pt>
                <c:pt idx="23079">
                  <c:v>3.4627899999999999E-3</c:v>
                </c:pt>
                <c:pt idx="23080">
                  <c:v>6.4630499999999997E-3</c:v>
                </c:pt>
                <c:pt idx="23081">
                  <c:v>2.3031200000000001E-3</c:v>
                </c:pt>
                <c:pt idx="23082">
                  <c:v>1.8020600000000001E-2</c:v>
                </c:pt>
                <c:pt idx="23083">
                  <c:v>-1.5454300000000001E-2</c:v>
                </c:pt>
                <c:pt idx="23084">
                  <c:v>1.7869900000000001E-2</c:v>
                </c:pt>
                <c:pt idx="23085">
                  <c:v>-1.05095E-2</c:v>
                </c:pt>
                <c:pt idx="23086">
                  <c:v>1.1405E-2</c:v>
                </c:pt>
                <c:pt idx="23087">
                  <c:v>-6.1788600000000004E-3</c:v>
                </c:pt>
                <c:pt idx="23088">
                  <c:v>1.6021699999999999E-4</c:v>
                </c:pt>
                <c:pt idx="23089">
                  <c:v>-1.46599E-2</c:v>
                </c:pt>
                <c:pt idx="23090">
                  <c:v>-5.5742300000000003E-3</c:v>
                </c:pt>
                <c:pt idx="23091">
                  <c:v>-1.48869E-3</c:v>
                </c:pt>
                <c:pt idx="23092">
                  <c:v>-7.2956100000000001E-3</c:v>
                </c:pt>
                <c:pt idx="23093">
                  <c:v>-1.0474199999999999E-2</c:v>
                </c:pt>
                <c:pt idx="23094">
                  <c:v>-1.6861000000000001E-2</c:v>
                </c:pt>
                <c:pt idx="23095">
                  <c:v>1.5573500000000001E-3</c:v>
                </c:pt>
                <c:pt idx="23096">
                  <c:v>-1.9165000000000001E-2</c:v>
                </c:pt>
                <c:pt idx="23097">
                  <c:v>-1.76563E-2</c:v>
                </c:pt>
                <c:pt idx="23098">
                  <c:v>-1.4143000000000001E-3</c:v>
                </c:pt>
                <c:pt idx="23099">
                  <c:v>6.2179599999999998E-3</c:v>
                </c:pt>
                <c:pt idx="23100">
                  <c:v>-3.9462999999999998E-3</c:v>
                </c:pt>
                <c:pt idx="23101">
                  <c:v>-6.6633200000000004E-3</c:v>
                </c:pt>
                <c:pt idx="23102">
                  <c:v>-3.0326799999999998E-3</c:v>
                </c:pt>
                <c:pt idx="23103">
                  <c:v>-6.5278999999999997E-3</c:v>
                </c:pt>
                <c:pt idx="23104">
                  <c:v>-1.9846E-3</c:v>
                </c:pt>
                <c:pt idx="23105">
                  <c:v>-8.5830699999999999E-3</c:v>
                </c:pt>
                <c:pt idx="23106">
                  <c:v>2.0551699999999998E-3</c:v>
                </c:pt>
                <c:pt idx="23107">
                  <c:v>-9.0065000000000006E-3</c:v>
                </c:pt>
                <c:pt idx="23108">
                  <c:v>-2.4271000000000002E-3</c:v>
                </c:pt>
                <c:pt idx="23109">
                  <c:v>-6.2694500000000002E-3</c:v>
                </c:pt>
                <c:pt idx="23110">
                  <c:v>5.56946E-4</c:v>
                </c:pt>
                <c:pt idx="23111">
                  <c:v>3.7374499999999998E-3</c:v>
                </c:pt>
                <c:pt idx="23112">
                  <c:v>9.57298E-3</c:v>
                </c:pt>
                <c:pt idx="23113">
                  <c:v>3.8452099999999999E-3</c:v>
                </c:pt>
                <c:pt idx="23114">
                  <c:v>2.64072E-3</c:v>
                </c:pt>
                <c:pt idx="23115">
                  <c:v>-3.5114299999999998E-3</c:v>
                </c:pt>
                <c:pt idx="23116">
                  <c:v>7.0791200000000004E-3</c:v>
                </c:pt>
                <c:pt idx="23117">
                  <c:v>-6.4659099999999996E-4</c:v>
                </c:pt>
                <c:pt idx="23118">
                  <c:v>3.6048899999999999E-3</c:v>
                </c:pt>
                <c:pt idx="23119">
                  <c:v>2.0628000000000001E-3</c:v>
                </c:pt>
                <c:pt idx="23120">
                  <c:v>4.1723300000000001E-3</c:v>
                </c:pt>
                <c:pt idx="23121">
                  <c:v>1.4542599999999999E-2</c:v>
                </c:pt>
                <c:pt idx="23122">
                  <c:v>8.4867499999999995E-3</c:v>
                </c:pt>
                <c:pt idx="23123">
                  <c:v>1.35202E-2</c:v>
                </c:pt>
                <c:pt idx="23124">
                  <c:v>7.8926099999999996E-3</c:v>
                </c:pt>
                <c:pt idx="23125">
                  <c:v>1.44262E-2</c:v>
                </c:pt>
                <c:pt idx="23126">
                  <c:v>1.54696E-2</c:v>
                </c:pt>
                <c:pt idx="23127">
                  <c:v>-1.4600800000000001E-3</c:v>
                </c:pt>
                <c:pt idx="23128">
                  <c:v>7.5521499999999997E-3</c:v>
                </c:pt>
                <c:pt idx="23129">
                  <c:v>1.5963600000000001E-2</c:v>
                </c:pt>
                <c:pt idx="23130">
                  <c:v>4.0245100000000001E-4</c:v>
                </c:pt>
                <c:pt idx="23131">
                  <c:v>1.12677E-2</c:v>
                </c:pt>
                <c:pt idx="23132">
                  <c:v>6.5879800000000002E-3</c:v>
                </c:pt>
                <c:pt idx="23133">
                  <c:v>2.0504E-4</c:v>
                </c:pt>
                <c:pt idx="23134">
                  <c:v>2.6416800000000001E-4</c:v>
                </c:pt>
                <c:pt idx="23135">
                  <c:v>1.74904E-2</c:v>
                </c:pt>
                <c:pt idx="23136">
                  <c:v>8.6593599999999998E-4</c:v>
                </c:pt>
                <c:pt idx="23137">
                  <c:v>1.6332599999999999E-2</c:v>
                </c:pt>
                <c:pt idx="23138">
                  <c:v>1.4806700000000001E-2</c:v>
                </c:pt>
                <c:pt idx="23139">
                  <c:v>9.4747500000000005E-3</c:v>
                </c:pt>
                <c:pt idx="23140">
                  <c:v>2.7156799999999998E-2</c:v>
                </c:pt>
                <c:pt idx="23141">
                  <c:v>-5.12314E-3</c:v>
                </c:pt>
                <c:pt idx="23142">
                  <c:v>2.32096E-2</c:v>
                </c:pt>
                <c:pt idx="23143">
                  <c:v>8.4819800000000001E-3</c:v>
                </c:pt>
                <c:pt idx="23144">
                  <c:v>1.3999899999999999E-2</c:v>
                </c:pt>
                <c:pt idx="23145">
                  <c:v>1.3545E-2</c:v>
                </c:pt>
                <c:pt idx="23146">
                  <c:v>1.45273E-2</c:v>
                </c:pt>
                <c:pt idx="23147">
                  <c:v>2.0592699999999999E-2</c:v>
                </c:pt>
                <c:pt idx="23148">
                  <c:v>2.2024200000000001E-2</c:v>
                </c:pt>
                <c:pt idx="23149">
                  <c:v>2.3623499999999999E-2</c:v>
                </c:pt>
                <c:pt idx="23150">
                  <c:v>2.5401099999999999E-2</c:v>
                </c:pt>
                <c:pt idx="23151">
                  <c:v>2.2258799999999999E-2</c:v>
                </c:pt>
                <c:pt idx="23152">
                  <c:v>2.1007499999999998E-2</c:v>
                </c:pt>
                <c:pt idx="23153">
                  <c:v>1.75838E-2</c:v>
                </c:pt>
                <c:pt idx="23154">
                  <c:v>2.6111599999999999E-2</c:v>
                </c:pt>
                <c:pt idx="23155">
                  <c:v>1.4121999999999999E-2</c:v>
                </c:pt>
                <c:pt idx="23156">
                  <c:v>2.3562400000000001E-2</c:v>
                </c:pt>
                <c:pt idx="23157">
                  <c:v>1.37701E-2</c:v>
                </c:pt>
                <c:pt idx="23158">
                  <c:v>2.6223199999999999E-2</c:v>
                </c:pt>
                <c:pt idx="23159">
                  <c:v>3.6411299999999998E-3</c:v>
                </c:pt>
                <c:pt idx="23160">
                  <c:v>2.0073899999999999E-2</c:v>
                </c:pt>
                <c:pt idx="23161">
                  <c:v>1.97687E-2</c:v>
                </c:pt>
                <c:pt idx="23162">
                  <c:v>1.8889400000000001E-2</c:v>
                </c:pt>
                <c:pt idx="23163">
                  <c:v>3.21894E-2</c:v>
                </c:pt>
                <c:pt idx="23164">
                  <c:v>1.10931E-2</c:v>
                </c:pt>
                <c:pt idx="23165">
                  <c:v>2.4447400000000001E-2</c:v>
                </c:pt>
                <c:pt idx="23166">
                  <c:v>7.1916599999999999E-3</c:v>
                </c:pt>
                <c:pt idx="23167">
                  <c:v>1.62601E-2</c:v>
                </c:pt>
                <c:pt idx="23168">
                  <c:v>1.07136E-2</c:v>
                </c:pt>
                <c:pt idx="23169">
                  <c:v>2.5877000000000001E-2</c:v>
                </c:pt>
                <c:pt idx="23170">
                  <c:v>1.5234899999999999E-2</c:v>
                </c:pt>
                <c:pt idx="23171">
                  <c:v>1.09015E-2</c:v>
                </c:pt>
                <c:pt idx="23172">
                  <c:v>1.50785E-2</c:v>
                </c:pt>
                <c:pt idx="23173">
                  <c:v>3.3378600000000001E-2</c:v>
                </c:pt>
                <c:pt idx="23174">
                  <c:v>2.4038299999999999E-2</c:v>
                </c:pt>
                <c:pt idx="23175">
                  <c:v>2.6251799999999999E-2</c:v>
                </c:pt>
                <c:pt idx="23176">
                  <c:v>1.61695E-2</c:v>
                </c:pt>
                <c:pt idx="23177">
                  <c:v>1.7418900000000001E-2</c:v>
                </c:pt>
                <c:pt idx="23178">
                  <c:v>1.2847900000000001E-2</c:v>
                </c:pt>
                <c:pt idx="23179">
                  <c:v>2.5937100000000001E-2</c:v>
                </c:pt>
                <c:pt idx="23180">
                  <c:v>2.0187400000000001E-2</c:v>
                </c:pt>
                <c:pt idx="23181">
                  <c:v>1.7162299999999998E-2</c:v>
                </c:pt>
                <c:pt idx="23182">
                  <c:v>2.6539799999999999E-2</c:v>
                </c:pt>
                <c:pt idx="23183">
                  <c:v>1.9658999999999999E-2</c:v>
                </c:pt>
                <c:pt idx="23184">
                  <c:v>2.2851900000000001E-2</c:v>
                </c:pt>
                <c:pt idx="23185">
                  <c:v>1.52225E-2</c:v>
                </c:pt>
                <c:pt idx="23186">
                  <c:v>1.5972099999999999E-2</c:v>
                </c:pt>
                <c:pt idx="23187">
                  <c:v>1.7341599999999999E-2</c:v>
                </c:pt>
                <c:pt idx="23188">
                  <c:v>2.8228800000000001E-4</c:v>
                </c:pt>
                <c:pt idx="23189">
                  <c:v>1.6648300000000001E-2</c:v>
                </c:pt>
                <c:pt idx="23190">
                  <c:v>1.22051E-2</c:v>
                </c:pt>
                <c:pt idx="23191">
                  <c:v>1.75867E-2</c:v>
                </c:pt>
                <c:pt idx="23192">
                  <c:v>2.2543899999999999E-2</c:v>
                </c:pt>
                <c:pt idx="23193">
                  <c:v>1.9821200000000001E-2</c:v>
                </c:pt>
                <c:pt idx="23194">
                  <c:v>3.6535299999999999E-3</c:v>
                </c:pt>
                <c:pt idx="23195">
                  <c:v>1.52397E-2</c:v>
                </c:pt>
                <c:pt idx="23196">
                  <c:v>2.1212600000000002E-2</c:v>
                </c:pt>
                <c:pt idx="23197">
                  <c:v>5.9909799999999999E-3</c:v>
                </c:pt>
                <c:pt idx="23198">
                  <c:v>8.4981899999999992E-3</c:v>
                </c:pt>
                <c:pt idx="23199">
                  <c:v>1.20602E-2</c:v>
                </c:pt>
                <c:pt idx="23200">
                  <c:v>1.4150599999999999E-2</c:v>
                </c:pt>
                <c:pt idx="23201">
                  <c:v>1.18189E-2</c:v>
                </c:pt>
                <c:pt idx="23202">
                  <c:v>2.9479000000000002E-2</c:v>
                </c:pt>
                <c:pt idx="23203">
                  <c:v>1.1209500000000001E-2</c:v>
                </c:pt>
                <c:pt idx="23204">
                  <c:v>2.0072E-2</c:v>
                </c:pt>
                <c:pt idx="23205">
                  <c:v>2.0280800000000002E-2</c:v>
                </c:pt>
                <c:pt idx="23206">
                  <c:v>2.4242400000000001E-2</c:v>
                </c:pt>
                <c:pt idx="23207">
                  <c:v>3.1637199999999997E-2</c:v>
                </c:pt>
                <c:pt idx="23208">
                  <c:v>2.6223199999999999E-2</c:v>
                </c:pt>
                <c:pt idx="23209">
                  <c:v>3.6194799999999999E-2</c:v>
                </c:pt>
                <c:pt idx="23210">
                  <c:v>3.2974200000000002E-2</c:v>
                </c:pt>
                <c:pt idx="23211">
                  <c:v>4.7022799999999997E-2</c:v>
                </c:pt>
                <c:pt idx="23212">
                  <c:v>3.0031200000000001E-2</c:v>
                </c:pt>
                <c:pt idx="23213">
                  <c:v>3.9019600000000002E-2</c:v>
                </c:pt>
                <c:pt idx="23214">
                  <c:v>3.2298100000000003E-2</c:v>
                </c:pt>
                <c:pt idx="23215">
                  <c:v>2.3353599999999999E-2</c:v>
                </c:pt>
                <c:pt idx="23216">
                  <c:v>3.2077799999999997E-2</c:v>
                </c:pt>
                <c:pt idx="23217">
                  <c:v>2.52228E-2</c:v>
                </c:pt>
                <c:pt idx="23218">
                  <c:v>3.07598E-2</c:v>
                </c:pt>
                <c:pt idx="23219">
                  <c:v>2.5609E-2</c:v>
                </c:pt>
                <c:pt idx="23220">
                  <c:v>2.57492E-2</c:v>
                </c:pt>
                <c:pt idx="23221">
                  <c:v>2.0163500000000001E-2</c:v>
                </c:pt>
                <c:pt idx="23222">
                  <c:v>2.90108E-2</c:v>
                </c:pt>
                <c:pt idx="23223">
                  <c:v>2.0155900000000001E-2</c:v>
                </c:pt>
                <c:pt idx="23224">
                  <c:v>1.9429200000000001E-2</c:v>
                </c:pt>
                <c:pt idx="23225">
                  <c:v>1.71947E-2</c:v>
                </c:pt>
                <c:pt idx="23226">
                  <c:v>1.5292200000000001E-2</c:v>
                </c:pt>
                <c:pt idx="23227">
                  <c:v>1.48869E-2</c:v>
                </c:pt>
                <c:pt idx="23228">
                  <c:v>1.09596E-2</c:v>
                </c:pt>
                <c:pt idx="23229">
                  <c:v>2.82717E-2</c:v>
                </c:pt>
                <c:pt idx="23230">
                  <c:v>2.0835900000000001E-2</c:v>
                </c:pt>
                <c:pt idx="23231">
                  <c:v>2.8119100000000001E-2</c:v>
                </c:pt>
                <c:pt idx="23232">
                  <c:v>1.2778299999999999E-2</c:v>
                </c:pt>
                <c:pt idx="23233">
                  <c:v>2.4572400000000001E-2</c:v>
                </c:pt>
                <c:pt idx="23234">
                  <c:v>2.4225199999999999E-2</c:v>
                </c:pt>
                <c:pt idx="23235">
                  <c:v>1.32208E-2</c:v>
                </c:pt>
                <c:pt idx="23236">
                  <c:v>1.32246E-2</c:v>
                </c:pt>
                <c:pt idx="23237">
                  <c:v>9.6387899999999995E-3</c:v>
                </c:pt>
                <c:pt idx="23238">
                  <c:v>2.8584499999999999E-2</c:v>
                </c:pt>
                <c:pt idx="23239">
                  <c:v>2.8591200000000001E-2</c:v>
                </c:pt>
                <c:pt idx="23240">
                  <c:v>1.5303600000000001E-2</c:v>
                </c:pt>
                <c:pt idx="23241">
                  <c:v>1.84917E-2</c:v>
                </c:pt>
                <c:pt idx="23242">
                  <c:v>1.43547E-2</c:v>
                </c:pt>
                <c:pt idx="23243">
                  <c:v>1.44005E-2</c:v>
                </c:pt>
                <c:pt idx="23244">
                  <c:v>1.25837E-2</c:v>
                </c:pt>
                <c:pt idx="23245">
                  <c:v>8.1186299999999999E-3</c:v>
                </c:pt>
                <c:pt idx="23246">
                  <c:v>2.1552100000000001E-2</c:v>
                </c:pt>
                <c:pt idx="23247">
                  <c:v>9.3488700000000004E-3</c:v>
                </c:pt>
                <c:pt idx="23248">
                  <c:v>2.79779E-2</c:v>
                </c:pt>
                <c:pt idx="23249">
                  <c:v>6.5851199999999999E-3</c:v>
                </c:pt>
                <c:pt idx="23250">
                  <c:v>2.05002E-2</c:v>
                </c:pt>
                <c:pt idx="23251">
                  <c:v>2.0257000000000001E-2</c:v>
                </c:pt>
                <c:pt idx="23252">
                  <c:v>2.13537E-2</c:v>
                </c:pt>
                <c:pt idx="23253">
                  <c:v>3.5982100000000001E-3</c:v>
                </c:pt>
                <c:pt idx="23254">
                  <c:v>2.3833300000000002E-2</c:v>
                </c:pt>
                <c:pt idx="23255">
                  <c:v>2.02723E-2</c:v>
                </c:pt>
                <c:pt idx="23256">
                  <c:v>1.35727E-2</c:v>
                </c:pt>
                <c:pt idx="23257">
                  <c:v>2.248E-2</c:v>
                </c:pt>
                <c:pt idx="23258">
                  <c:v>2.1240200000000001E-2</c:v>
                </c:pt>
                <c:pt idx="23259">
                  <c:v>2.6868800000000002E-2</c:v>
                </c:pt>
                <c:pt idx="23260">
                  <c:v>2.4018299999999999E-2</c:v>
                </c:pt>
                <c:pt idx="23261">
                  <c:v>2.5141699999999999E-2</c:v>
                </c:pt>
                <c:pt idx="23262">
                  <c:v>1.9158399999999999E-2</c:v>
                </c:pt>
                <c:pt idx="23263">
                  <c:v>2.32506E-2</c:v>
                </c:pt>
                <c:pt idx="23264">
                  <c:v>1.6166699999999999E-2</c:v>
                </c:pt>
                <c:pt idx="23265">
                  <c:v>2.50072E-2</c:v>
                </c:pt>
                <c:pt idx="23266">
                  <c:v>2.57282E-2</c:v>
                </c:pt>
                <c:pt idx="23267">
                  <c:v>1.58377E-2</c:v>
                </c:pt>
                <c:pt idx="23268">
                  <c:v>2.3941E-2</c:v>
                </c:pt>
                <c:pt idx="23269">
                  <c:v>1.9674299999999999E-2</c:v>
                </c:pt>
                <c:pt idx="23270">
                  <c:v>2.4065E-2</c:v>
                </c:pt>
                <c:pt idx="23271">
                  <c:v>1.6113300000000001E-2</c:v>
                </c:pt>
                <c:pt idx="23272">
                  <c:v>1.1505100000000001E-2</c:v>
                </c:pt>
                <c:pt idx="23273">
                  <c:v>1.7911E-2</c:v>
                </c:pt>
                <c:pt idx="23274">
                  <c:v>-4.3525700000000001E-3</c:v>
                </c:pt>
                <c:pt idx="23275">
                  <c:v>9.3946499999999992E-3</c:v>
                </c:pt>
                <c:pt idx="23276">
                  <c:v>2.2792799999999998E-3</c:v>
                </c:pt>
                <c:pt idx="23277">
                  <c:v>1.92909E-2</c:v>
                </c:pt>
                <c:pt idx="23278">
                  <c:v>1.6259200000000001E-2</c:v>
                </c:pt>
                <c:pt idx="23279">
                  <c:v>2.2153899999999998E-3</c:v>
                </c:pt>
                <c:pt idx="23280">
                  <c:v>2.3449899999999999E-2</c:v>
                </c:pt>
                <c:pt idx="23281">
                  <c:v>4.7435799999999998E-3</c:v>
                </c:pt>
                <c:pt idx="23282">
                  <c:v>2.1408099999999999E-2</c:v>
                </c:pt>
                <c:pt idx="23283">
                  <c:v>2.3025500000000001E-2</c:v>
                </c:pt>
                <c:pt idx="23284">
                  <c:v>1.7930999999999999E-2</c:v>
                </c:pt>
                <c:pt idx="23285">
                  <c:v>1.92032E-2</c:v>
                </c:pt>
                <c:pt idx="23286">
                  <c:v>2.2273100000000001E-2</c:v>
                </c:pt>
                <c:pt idx="23287">
                  <c:v>2.76051E-2</c:v>
                </c:pt>
                <c:pt idx="23288">
                  <c:v>3.0612E-2</c:v>
                </c:pt>
                <c:pt idx="23289">
                  <c:v>3.1500800000000002E-2</c:v>
                </c:pt>
                <c:pt idx="23290">
                  <c:v>2.9976800000000001E-2</c:v>
                </c:pt>
                <c:pt idx="23291">
                  <c:v>2.14605E-2</c:v>
                </c:pt>
                <c:pt idx="23292">
                  <c:v>2.7374300000000001E-2</c:v>
                </c:pt>
                <c:pt idx="23293">
                  <c:v>2.0595599999999999E-2</c:v>
                </c:pt>
                <c:pt idx="23294">
                  <c:v>2.8187799999999999E-2</c:v>
                </c:pt>
                <c:pt idx="23295">
                  <c:v>2.0043399999999999E-2</c:v>
                </c:pt>
                <c:pt idx="23296">
                  <c:v>2.7904499999999999E-2</c:v>
                </c:pt>
                <c:pt idx="23297">
                  <c:v>1.9409200000000001E-2</c:v>
                </c:pt>
                <c:pt idx="23298">
                  <c:v>3.0986799999999998E-2</c:v>
                </c:pt>
                <c:pt idx="23299">
                  <c:v>2.5588E-2</c:v>
                </c:pt>
                <c:pt idx="23300">
                  <c:v>2.9668799999999999E-2</c:v>
                </c:pt>
                <c:pt idx="23301">
                  <c:v>2.4126100000000001E-2</c:v>
                </c:pt>
                <c:pt idx="23302">
                  <c:v>2.2657400000000001E-2</c:v>
                </c:pt>
                <c:pt idx="23303">
                  <c:v>3.1183200000000001E-2</c:v>
                </c:pt>
                <c:pt idx="23304">
                  <c:v>2.9645000000000001E-2</c:v>
                </c:pt>
                <c:pt idx="23305">
                  <c:v>2.7823400000000002E-2</c:v>
                </c:pt>
                <c:pt idx="23306">
                  <c:v>1.13869E-2</c:v>
                </c:pt>
                <c:pt idx="23307">
                  <c:v>3.0695E-2</c:v>
                </c:pt>
                <c:pt idx="23308">
                  <c:v>1.87721E-2</c:v>
                </c:pt>
                <c:pt idx="23309">
                  <c:v>2.3270599999999999E-2</c:v>
                </c:pt>
                <c:pt idx="23310">
                  <c:v>1.47333E-2</c:v>
                </c:pt>
                <c:pt idx="23311">
                  <c:v>1.8833200000000001E-2</c:v>
                </c:pt>
                <c:pt idx="23312">
                  <c:v>1.51377E-2</c:v>
                </c:pt>
                <c:pt idx="23313">
                  <c:v>2.45247E-2</c:v>
                </c:pt>
                <c:pt idx="23314">
                  <c:v>1.5634499999999999E-2</c:v>
                </c:pt>
                <c:pt idx="23315">
                  <c:v>1.53046E-2</c:v>
                </c:pt>
                <c:pt idx="23316">
                  <c:v>2.2716500000000001E-2</c:v>
                </c:pt>
                <c:pt idx="23317">
                  <c:v>2.0073899999999999E-2</c:v>
                </c:pt>
                <c:pt idx="23318">
                  <c:v>3.4800499999999998E-2</c:v>
                </c:pt>
                <c:pt idx="23319">
                  <c:v>2.3213399999999999E-2</c:v>
                </c:pt>
                <c:pt idx="23320">
                  <c:v>1.62992E-2</c:v>
                </c:pt>
                <c:pt idx="23321">
                  <c:v>1.8029199999999999E-2</c:v>
                </c:pt>
                <c:pt idx="23322">
                  <c:v>1.9531300000000001E-2</c:v>
                </c:pt>
                <c:pt idx="23323">
                  <c:v>2.66371E-2</c:v>
                </c:pt>
                <c:pt idx="23324">
                  <c:v>2.6162100000000001E-2</c:v>
                </c:pt>
                <c:pt idx="23325">
                  <c:v>2.7284599999999999E-2</c:v>
                </c:pt>
                <c:pt idx="23326">
                  <c:v>2.59466E-2</c:v>
                </c:pt>
                <c:pt idx="23327">
                  <c:v>1.81055E-2</c:v>
                </c:pt>
                <c:pt idx="23328">
                  <c:v>2.2513399999999999E-2</c:v>
                </c:pt>
                <c:pt idx="23329">
                  <c:v>2.7078600000000001E-2</c:v>
                </c:pt>
                <c:pt idx="23330">
                  <c:v>3.1997699999999997E-2</c:v>
                </c:pt>
                <c:pt idx="23331">
                  <c:v>2.1585500000000001E-2</c:v>
                </c:pt>
                <c:pt idx="23332">
                  <c:v>1.01204E-2</c:v>
                </c:pt>
                <c:pt idx="23333">
                  <c:v>2.69117E-2</c:v>
                </c:pt>
                <c:pt idx="23334">
                  <c:v>1.6566299999999999E-2</c:v>
                </c:pt>
                <c:pt idx="23335">
                  <c:v>1.9342399999999999E-2</c:v>
                </c:pt>
                <c:pt idx="23336">
                  <c:v>9.7341500000000004E-3</c:v>
                </c:pt>
                <c:pt idx="23337">
                  <c:v>1.56612E-2</c:v>
                </c:pt>
                <c:pt idx="23338">
                  <c:v>6.3018800000000002E-3</c:v>
                </c:pt>
                <c:pt idx="23339">
                  <c:v>1.0034599999999999E-2</c:v>
                </c:pt>
                <c:pt idx="23340">
                  <c:v>5.8078799999999996E-3</c:v>
                </c:pt>
                <c:pt idx="23341">
                  <c:v>1.50318E-2</c:v>
                </c:pt>
                <c:pt idx="23342">
                  <c:v>4.14562E-3</c:v>
                </c:pt>
                <c:pt idx="23343">
                  <c:v>3.18813E-3</c:v>
                </c:pt>
                <c:pt idx="23344">
                  <c:v>1.03579E-2</c:v>
                </c:pt>
                <c:pt idx="23345">
                  <c:v>-1.11294E-3</c:v>
                </c:pt>
                <c:pt idx="23346">
                  <c:v>7.9021500000000001E-3</c:v>
                </c:pt>
                <c:pt idx="23347">
                  <c:v>3.5095199999999999E-3</c:v>
                </c:pt>
                <c:pt idx="23348">
                  <c:v>9.19151E-3</c:v>
                </c:pt>
                <c:pt idx="23349">
                  <c:v>1.0493300000000001E-2</c:v>
                </c:pt>
                <c:pt idx="23350">
                  <c:v>1.4586399999999999E-2</c:v>
                </c:pt>
                <c:pt idx="23351">
                  <c:v>6.6556899999999997E-3</c:v>
                </c:pt>
                <c:pt idx="23352">
                  <c:v>9.4518699999999994E-3</c:v>
                </c:pt>
                <c:pt idx="23353">
                  <c:v>1.52102E-2</c:v>
                </c:pt>
                <c:pt idx="23354">
                  <c:v>2.1676999999999998E-2</c:v>
                </c:pt>
                <c:pt idx="23355">
                  <c:v>1.40257E-2</c:v>
                </c:pt>
                <c:pt idx="23356">
                  <c:v>2.9689799999999999E-2</c:v>
                </c:pt>
                <c:pt idx="23357">
                  <c:v>2.5255199999999998E-2</c:v>
                </c:pt>
                <c:pt idx="23358">
                  <c:v>2.5148400000000001E-2</c:v>
                </c:pt>
                <c:pt idx="23359">
                  <c:v>2.2872E-2</c:v>
                </c:pt>
                <c:pt idx="23360">
                  <c:v>2.1835299999999998E-2</c:v>
                </c:pt>
                <c:pt idx="23361">
                  <c:v>3.3213600000000003E-2</c:v>
                </c:pt>
                <c:pt idx="23362">
                  <c:v>1.5960700000000001E-2</c:v>
                </c:pt>
                <c:pt idx="23363">
                  <c:v>2.7175899999999999E-2</c:v>
                </c:pt>
                <c:pt idx="23364">
                  <c:v>1.4163E-2</c:v>
                </c:pt>
                <c:pt idx="23365">
                  <c:v>1.7029800000000001E-2</c:v>
                </c:pt>
                <c:pt idx="23366">
                  <c:v>4.1980699999999999E-3</c:v>
                </c:pt>
                <c:pt idx="23367">
                  <c:v>2.0973200000000001E-2</c:v>
                </c:pt>
                <c:pt idx="23368">
                  <c:v>1.6886700000000001E-2</c:v>
                </c:pt>
                <c:pt idx="23369">
                  <c:v>7.2107300000000003E-3</c:v>
                </c:pt>
                <c:pt idx="23370">
                  <c:v>2.1000899999999999E-2</c:v>
                </c:pt>
                <c:pt idx="23371">
                  <c:v>1.10025E-2</c:v>
                </c:pt>
                <c:pt idx="23372">
                  <c:v>8.2111399999999996E-4</c:v>
                </c:pt>
                <c:pt idx="23373">
                  <c:v>9.1037800000000006E-3</c:v>
                </c:pt>
                <c:pt idx="23374">
                  <c:v>9.3011900000000008E-3</c:v>
                </c:pt>
                <c:pt idx="23375">
                  <c:v>9.2582700000000007E-3</c:v>
                </c:pt>
                <c:pt idx="23376">
                  <c:v>3.9033900000000001E-3</c:v>
                </c:pt>
                <c:pt idx="23377">
                  <c:v>7.3061000000000003E-3</c:v>
                </c:pt>
                <c:pt idx="23378">
                  <c:v>3.5381300000000002E-4</c:v>
                </c:pt>
                <c:pt idx="23379">
                  <c:v>6.3676799999999997E-3</c:v>
                </c:pt>
                <c:pt idx="23380">
                  <c:v>4.5909899999999997E-3</c:v>
                </c:pt>
                <c:pt idx="23381">
                  <c:v>5.0983399999999998E-3</c:v>
                </c:pt>
                <c:pt idx="23382">
                  <c:v>3.1099299999999999E-3</c:v>
                </c:pt>
                <c:pt idx="23383">
                  <c:v>4.8103299999999998E-3</c:v>
                </c:pt>
                <c:pt idx="23384">
                  <c:v>2.25925E-3</c:v>
                </c:pt>
                <c:pt idx="23385">
                  <c:v>-5.3310399999999996E-4</c:v>
                </c:pt>
                <c:pt idx="23386">
                  <c:v>4.3687800000000001E-3</c:v>
                </c:pt>
                <c:pt idx="23387">
                  <c:v>1.2152700000000001E-2</c:v>
                </c:pt>
                <c:pt idx="23388">
                  <c:v>8.5744900000000006E-3</c:v>
                </c:pt>
                <c:pt idx="23389">
                  <c:v>1.7681100000000002E-2</c:v>
                </c:pt>
                <c:pt idx="23390">
                  <c:v>5.4235500000000001E-3</c:v>
                </c:pt>
                <c:pt idx="23391">
                  <c:v>6.9055599999999998E-3</c:v>
                </c:pt>
                <c:pt idx="23392">
                  <c:v>2.0504E-3</c:v>
                </c:pt>
                <c:pt idx="23393">
                  <c:v>1.89648E-2</c:v>
                </c:pt>
                <c:pt idx="23394">
                  <c:v>1.23892E-2</c:v>
                </c:pt>
                <c:pt idx="23395">
                  <c:v>9.3812900000000005E-3</c:v>
                </c:pt>
                <c:pt idx="23396">
                  <c:v>3.8833600000000002E-3</c:v>
                </c:pt>
                <c:pt idx="23397">
                  <c:v>2.6502600000000002E-3</c:v>
                </c:pt>
                <c:pt idx="23398">
                  <c:v>8.6049999999999998E-3</c:v>
                </c:pt>
                <c:pt idx="23399">
                  <c:v>4.7063799999999996E-3</c:v>
                </c:pt>
                <c:pt idx="23400">
                  <c:v>6.3295399999999998E-3</c:v>
                </c:pt>
                <c:pt idx="23401">
                  <c:v>6.0148199999999997E-3</c:v>
                </c:pt>
                <c:pt idx="23402">
                  <c:v>-5.3482099999999999E-3</c:v>
                </c:pt>
                <c:pt idx="23403">
                  <c:v>3.76034E-3</c:v>
                </c:pt>
                <c:pt idx="23404">
                  <c:v>4.6720499999999996E-3</c:v>
                </c:pt>
                <c:pt idx="23405">
                  <c:v>1.7099400000000001E-3</c:v>
                </c:pt>
                <c:pt idx="23406">
                  <c:v>-1.4343299999999999E-3</c:v>
                </c:pt>
                <c:pt idx="23407">
                  <c:v>-1.20926E-3</c:v>
                </c:pt>
                <c:pt idx="23408">
                  <c:v>-7.0953399999999995E-4</c:v>
                </c:pt>
                <c:pt idx="23409">
                  <c:v>-8.6555499999999997E-3</c:v>
                </c:pt>
                <c:pt idx="23410">
                  <c:v>-9.6607199999999994E-3</c:v>
                </c:pt>
                <c:pt idx="23411">
                  <c:v>-3.15475E-3</c:v>
                </c:pt>
                <c:pt idx="23412">
                  <c:v>4.6167400000000003E-3</c:v>
                </c:pt>
                <c:pt idx="23413">
                  <c:v>-1.2702900000000001E-3</c:v>
                </c:pt>
                <c:pt idx="23414">
                  <c:v>2.9821399999999999E-3</c:v>
                </c:pt>
                <c:pt idx="23415">
                  <c:v>2.3822800000000001E-3</c:v>
                </c:pt>
                <c:pt idx="23416">
                  <c:v>-3.7670100000000001E-4</c:v>
                </c:pt>
                <c:pt idx="23417">
                  <c:v>6.61182E-3</c:v>
                </c:pt>
                <c:pt idx="23418">
                  <c:v>8.9979199999999995E-3</c:v>
                </c:pt>
                <c:pt idx="23419">
                  <c:v>9.1867400000000005E-3</c:v>
                </c:pt>
                <c:pt idx="23420">
                  <c:v>-7.6837499999999996E-3</c:v>
                </c:pt>
                <c:pt idx="23421">
                  <c:v>-2.8247799999999998E-3</c:v>
                </c:pt>
                <c:pt idx="23422">
                  <c:v>1.40858E-3</c:v>
                </c:pt>
                <c:pt idx="23423">
                  <c:v>3.4961699999999998E-3</c:v>
                </c:pt>
                <c:pt idx="23424" formatCode="0.00E+00">
                  <c:v>9.2506399999999999E-5</c:v>
                </c:pt>
                <c:pt idx="23425">
                  <c:v>8.4018700000000005E-4</c:v>
                </c:pt>
                <c:pt idx="23426">
                  <c:v>-8.1443800000000001E-4</c:v>
                </c:pt>
                <c:pt idx="23427">
                  <c:v>-1.6301199999999998E-2</c:v>
                </c:pt>
                <c:pt idx="23428">
                  <c:v>-1.7442699999999998E-2</c:v>
                </c:pt>
                <c:pt idx="23429">
                  <c:v>-1.2087799999999999E-2</c:v>
                </c:pt>
                <c:pt idx="23430">
                  <c:v>-2.4366399999999999E-3</c:v>
                </c:pt>
                <c:pt idx="23431">
                  <c:v>-5.8288599999999999E-3</c:v>
                </c:pt>
                <c:pt idx="23432">
                  <c:v>-1.1105500000000001E-2</c:v>
                </c:pt>
                <c:pt idx="23433">
                  <c:v>-2.0886399999999999E-2</c:v>
                </c:pt>
                <c:pt idx="23434">
                  <c:v>-1.31083E-2</c:v>
                </c:pt>
                <c:pt idx="23435">
                  <c:v>-2.1520600000000001E-2</c:v>
                </c:pt>
                <c:pt idx="23436">
                  <c:v>-9.7732500000000007E-3</c:v>
                </c:pt>
                <c:pt idx="23437">
                  <c:v>-1.62525E-2</c:v>
                </c:pt>
                <c:pt idx="23438">
                  <c:v>-2.7624099999999999E-2</c:v>
                </c:pt>
                <c:pt idx="23439">
                  <c:v>-2.18391E-2</c:v>
                </c:pt>
                <c:pt idx="23440">
                  <c:v>-2.7462E-2</c:v>
                </c:pt>
                <c:pt idx="23441">
                  <c:v>-1.3731E-2</c:v>
                </c:pt>
                <c:pt idx="23442">
                  <c:v>-1.49841E-2</c:v>
                </c:pt>
                <c:pt idx="23443">
                  <c:v>-1.9618E-2</c:v>
                </c:pt>
                <c:pt idx="23444">
                  <c:v>-1.5219699999999999E-2</c:v>
                </c:pt>
                <c:pt idx="23445">
                  <c:v>-9.9592199999999995E-3</c:v>
                </c:pt>
                <c:pt idx="23446">
                  <c:v>-9.3107199999999998E-3</c:v>
                </c:pt>
                <c:pt idx="23447">
                  <c:v>-9.2468299999999993E-3</c:v>
                </c:pt>
                <c:pt idx="23448">
                  <c:v>-6.5412500000000002E-3</c:v>
                </c:pt>
                <c:pt idx="23449">
                  <c:v>-5.76401E-3</c:v>
                </c:pt>
                <c:pt idx="23450">
                  <c:v>-3.8862200000000001E-3</c:v>
                </c:pt>
                <c:pt idx="23451">
                  <c:v>-1.24092E-2</c:v>
                </c:pt>
                <c:pt idx="23452">
                  <c:v>-6.5231299999999996E-4</c:v>
                </c:pt>
                <c:pt idx="23453">
                  <c:v>-4.4326799999999996E-3</c:v>
                </c:pt>
                <c:pt idx="23454">
                  <c:v>-7.0972400000000003E-3</c:v>
                </c:pt>
                <c:pt idx="23455">
                  <c:v>3.0355500000000001E-3</c:v>
                </c:pt>
                <c:pt idx="23456">
                  <c:v>-5.0773600000000004E-3</c:v>
                </c:pt>
                <c:pt idx="23457">
                  <c:v>-1.4061000000000001E-2</c:v>
                </c:pt>
                <c:pt idx="23458">
                  <c:v>-1.3422E-2</c:v>
                </c:pt>
                <c:pt idx="23459">
                  <c:v>-3.9777800000000002E-3</c:v>
                </c:pt>
                <c:pt idx="23460">
                  <c:v>-9.9096299999999991E-3</c:v>
                </c:pt>
                <c:pt idx="23461">
                  <c:v>-1.9660899999999999E-2</c:v>
                </c:pt>
                <c:pt idx="23462">
                  <c:v>-1.5882500000000001E-2</c:v>
                </c:pt>
                <c:pt idx="23463">
                  <c:v>-1.5100499999999999E-2</c:v>
                </c:pt>
                <c:pt idx="23464">
                  <c:v>-1.3654700000000001E-2</c:v>
                </c:pt>
                <c:pt idx="23465">
                  <c:v>-2.38008E-2</c:v>
                </c:pt>
                <c:pt idx="23466">
                  <c:v>-2.8854399999999999E-2</c:v>
                </c:pt>
                <c:pt idx="23467">
                  <c:v>-3.1275699999999997E-2</c:v>
                </c:pt>
                <c:pt idx="23468">
                  <c:v>-2.7909300000000001E-2</c:v>
                </c:pt>
                <c:pt idx="23469">
                  <c:v>-3.3114400000000002E-2</c:v>
                </c:pt>
                <c:pt idx="23470">
                  <c:v>-3.6183399999999998E-2</c:v>
                </c:pt>
                <c:pt idx="23471">
                  <c:v>-3.6194799999999999E-2</c:v>
                </c:pt>
                <c:pt idx="23472">
                  <c:v>-2.7483899999999999E-2</c:v>
                </c:pt>
                <c:pt idx="23473">
                  <c:v>-3.1310999999999999E-2</c:v>
                </c:pt>
                <c:pt idx="23474">
                  <c:v>-3.0355500000000001E-2</c:v>
                </c:pt>
                <c:pt idx="23475">
                  <c:v>-2.9286400000000001E-2</c:v>
                </c:pt>
                <c:pt idx="23476">
                  <c:v>-3.7468000000000001E-2</c:v>
                </c:pt>
                <c:pt idx="23477">
                  <c:v>-3.2507899999999999E-2</c:v>
                </c:pt>
                <c:pt idx="23478">
                  <c:v>-2.9085199999999999E-2</c:v>
                </c:pt>
                <c:pt idx="23479">
                  <c:v>-1.4525400000000001E-2</c:v>
                </c:pt>
                <c:pt idx="23480">
                  <c:v>-3.6237699999999998E-2</c:v>
                </c:pt>
                <c:pt idx="23481">
                  <c:v>-2.6560799999999999E-2</c:v>
                </c:pt>
                <c:pt idx="23482">
                  <c:v>-2.5411599999999999E-2</c:v>
                </c:pt>
                <c:pt idx="23483">
                  <c:v>-2.23007E-2</c:v>
                </c:pt>
                <c:pt idx="23484">
                  <c:v>-2.5023500000000001E-2</c:v>
                </c:pt>
                <c:pt idx="23485">
                  <c:v>-1.8262899999999999E-2</c:v>
                </c:pt>
                <c:pt idx="23486">
                  <c:v>-2.3407000000000001E-2</c:v>
                </c:pt>
                <c:pt idx="23487">
                  <c:v>-1.5665100000000001E-2</c:v>
                </c:pt>
                <c:pt idx="23488">
                  <c:v>-1.30796E-2</c:v>
                </c:pt>
                <c:pt idx="23489">
                  <c:v>-1.15976E-2</c:v>
                </c:pt>
                <c:pt idx="23490">
                  <c:v>-1.27344E-2</c:v>
                </c:pt>
                <c:pt idx="23491">
                  <c:v>-1.2230899999999999E-2</c:v>
                </c:pt>
                <c:pt idx="23492">
                  <c:v>-2.3181899999999998E-2</c:v>
                </c:pt>
                <c:pt idx="23493">
                  <c:v>-3.3453900000000002E-2</c:v>
                </c:pt>
                <c:pt idx="23494">
                  <c:v>-2.31781E-2</c:v>
                </c:pt>
                <c:pt idx="23495">
                  <c:v>-2.3114200000000001E-2</c:v>
                </c:pt>
                <c:pt idx="23496">
                  <c:v>-1.8444100000000001E-2</c:v>
                </c:pt>
                <c:pt idx="23497">
                  <c:v>-2.74544E-2</c:v>
                </c:pt>
                <c:pt idx="23498">
                  <c:v>-1.6872399999999999E-2</c:v>
                </c:pt>
                <c:pt idx="23499">
                  <c:v>-2.5695800000000001E-2</c:v>
                </c:pt>
                <c:pt idx="23500">
                  <c:v>-2.1987E-2</c:v>
                </c:pt>
                <c:pt idx="23501">
                  <c:v>-1.5918700000000001E-2</c:v>
                </c:pt>
                <c:pt idx="23502">
                  <c:v>-2.0184500000000001E-2</c:v>
                </c:pt>
                <c:pt idx="23503">
                  <c:v>-1.20316E-2</c:v>
                </c:pt>
                <c:pt idx="23504">
                  <c:v>-2.90937E-2</c:v>
                </c:pt>
                <c:pt idx="23505">
                  <c:v>-1.6141900000000001E-2</c:v>
                </c:pt>
                <c:pt idx="23506">
                  <c:v>-1.4245000000000001E-2</c:v>
                </c:pt>
                <c:pt idx="23507">
                  <c:v>-1.5856700000000001E-2</c:v>
                </c:pt>
                <c:pt idx="23508">
                  <c:v>-1.9864099999999999E-2</c:v>
                </c:pt>
                <c:pt idx="23509">
                  <c:v>-1.31588E-2</c:v>
                </c:pt>
                <c:pt idx="23510">
                  <c:v>-2.1527299999999999E-2</c:v>
                </c:pt>
                <c:pt idx="23511">
                  <c:v>-8.9893300000000002E-3</c:v>
                </c:pt>
                <c:pt idx="23512">
                  <c:v>-1.39217E-2</c:v>
                </c:pt>
                <c:pt idx="23513">
                  <c:v>-1.04399E-2</c:v>
                </c:pt>
                <c:pt idx="23514">
                  <c:v>-1.71947E-2</c:v>
                </c:pt>
                <c:pt idx="23515">
                  <c:v>-6.9036499999999999E-3</c:v>
                </c:pt>
                <c:pt idx="23516">
                  <c:v>1.64032E-3</c:v>
                </c:pt>
                <c:pt idx="23517">
                  <c:v>1.7261500000000001E-3</c:v>
                </c:pt>
                <c:pt idx="23518">
                  <c:v>-8.7652200000000006E-3</c:v>
                </c:pt>
                <c:pt idx="23519">
                  <c:v>-6.1387999999999998E-3</c:v>
                </c:pt>
                <c:pt idx="23520">
                  <c:v>-9.4842899999999994E-3</c:v>
                </c:pt>
                <c:pt idx="23521">
                  <c:v>-4.3783199999999998E-3</c:v>
                </c:pt>
                <c:pt idx="23522">
                  <c:v>-2.1905900000000001E-3</c:v>
                </c:pt>
                <c:pt idx="23523">
                  <c:v>-1.7335900000000001E-2</c:v>
                </c:pt>
                <c:pt idx="23524">
                  <c:v>-1.29242E-2</c:v>
                </c:pt>
                <c:pt idx="23525">
                  <c:v>-1.78928E-2</c:v>
                </c:pt>
                <c:pt idx="23526">
                  <c:v>9.2229800000000004E-3</c:v>
                </c:pt>
                <c:pt idx="23527">
                  <c:v>-2.3160900000000002E-2</c:v>
                </c:pt>
                <c:pt idx="23528">
                  <c:v>-8.4838899999999991E-3</c:v>
                </c:pt>
                <c:pt idx="23529">
                  <c:v>-1.9770599999999999E-2</c:v>
                </c:pt>
                <c:pt idx="23530">
                  <c:v>-8.7051400000000001E-3</c:v>
                </c:pt>
                <c:pt idx="23531">
                  <c:v>-8.6860700000000006E-3</c:v>
                </c:pt>
                <c:pt idx="23532">
                  <c:v>-6.6585500000000001E-3</c:v>
                </c:pt>
                <c:pt idx="23533">
                  <c:v>-5.7849900000000003E-3</c:v>
                </c:pt>
                <c:pt idx="23534">
                  <c:v>-1.6785600000000001E-2</c:v>
                </c:pt>
                <c:pt idx="23535">
                  <c:v>-1.9481700000000001E-2</c:v>
                </c:pt>
                <c:pt idx="23536">
                  <c:v>-1.8858900000000001E-2</c:v>
                </c:pt>
                <c:pt idx="23537">
                  <c:v>-2.1204000000000001E-2</c:v>
                </c:pt>
                <c:pt idx="23538">
                  <c:v>-2.3435600000000001E-2</c:v>
                </c:pt>
                <c:pt idx="23539">
                  <c:v>-2.3709299999999999E-2</c:v>
                </c:pt>
                <c:pt idx="23540">
                  <c:v>-2.9085199999999999E-2</c:v>
                </c:pt>
                <c:pt idx="23541">
                  <c:v>-1.4493000000000001E-2</c:v>
                </c:pt>
                <c:pt idx="23542">
                  <c:v>-2.5807400000000001E-2</c:v>
                </c:pt>
                <c:pt idx="23543">
                  <c:v>-2.5299100000000001E-2</c:v>
                </c:pt>
                <c:pt idx="23544">
                  <c:v>-2.3919099999999999E-2</c:v>
                </c:pt>
                <c:pt idx="23545">
                  <c:v>-2.2569700000000002E-2</c:v>
                </c:pt>
                <c:pt idx="23546">
                  <c:v>-3.6405600000000003E-2</c:v>
                </c:pt>
                <c:pt idx="23547">
                  <c:v>-3.2865499999999999E-2</c:v>
                </c:pt>
                <c:pt idx="23548">
                  <c:v>-2.9725100000000001E-2</c:v>
                </c:pt>
                <c:pt idx="23549">
                  <c:v>-2.8961199999999999E-2</c:v>
                </c:pt>
                <c:pt idx="23550">
                  <c:v>-3.7999199999999997E-2</c:v>
                </c:pt>
                <c:pt idx="23551">
                  <c:v>-2.89974E-2</c:v>
                </c:pt>
                <c:pt idx="23552">
                  <c:v>-2.1162E-2</c:v>
                </c:pt>
                <c:pt idx="23553">
                  <c:v>-3.2163600000000001E-2</c:v>
                </c:pt>
                <c:pt idx="23554">
                  <c:v>-2.09856E-2</c:v>
                </c:pt>
                <c:pt idx="23555">
                  <c:v>-2.7965500000000001E-2</c:v>
                </c:pt>
                <c:pt idx="23556">
                  <c:v>-2.3727399999999999E-2</c:v>
                </c:pt>
                <c:pt idx="23557">
                  <c:v>-3.5429000000000002E-2</c:v>
                </c:pt>
                <c:pt idx="23558">
                  <c:v>-2.6490199999999998E-2</c:v>
                </c:pt>
                <c:pt idx="23559">
                  <c:v>-3.18851E-2</c:v>
                </c:pt>
                <c:pt idx="23560">
                  <c:v>-2.8459499999999999E-2</c:v>
                </c:pt>
                <c:pt idx="23561">
                  <c:v>-3.45793E-2</c:v>
                </c:pt>
                <c:pt idx="23562">
                  <c:v>-2.8525399999999999E-2</c:v>
                </c:pt>
                <c:pt idx="23563">
                  <c:v>-2.9873799999999999E-2</c:v>
                </c:pt>
                <c:pt idx="23564">
                  <c:v>-2.28176E-2</c:v>
                </c:pt>
                <c:pt idx="23565">
                  <c:v>-2.5054900000000001E-2</c:v>
                </c:pt>
                <c:pt idx="23566">
                  <c:v>-2.3391700000000001E-2</c:v>
                </c:pt>
                <c:pt idx="23567">
                  <c:v>-1.9695299999999999E-2</c:v>
                </c:pt>
                <c:pt idx="23568">
                  <c:v>-3.2336200000000002E-2</c:v>
                </c:pt>
                <c:pt idx="23569">
                  <c:v>-1.8775900000000002E-2</c:v>
                </c:pt>
                <c:pt idx="23570">
                  <c:v>-2.80685E-2</c:v>
                </c:pt>
                <c:pt idx="23571">
                  <c:v>-1.2557E-2</c:v>
                </c:pt>
                <c:pt idx="23572">
                  <c:v>-1.35946E-2</c:v>
                </c:pt>
                <c:pt idx="23573">
                  <c:v>-2.1677999999999999E-2</c:v>
                </c:pt>
                <c:pt idx="23574">
                  <c:v>-1.8420200000000001E-2</c:v>
                </c:pt>
                <c:pt idx="23575">
                  <c:v>-2.73504E-2</c:v>
                </c:pt>
                <c:pt idx="23576">
                  <c:v>-9.7589500000000006E-3</c:v>
                </c:pt>
                <c:pt idx="23577">
                  <c:v>-3.3134499999999997E-2</c:v>
                </c:pt>
                <c:pt idx="23578">
                  <c:v>-3.7846600000000001E-2</c:v>
                </c:pt>
                <c:pt idx="23579">
                  <c:v>-2.8526300000000001E-2</c:v>
                </c:pt>
                <c:pt idx="23580">
                  <c:v>-2.5372499999999999E-2</c:v>
                </c:pt>
                <c:pt idx="23581">
                  <c:v>-2.92988E-2</c:v>
                </c:pt>
                <c:pt idx="23582">
                  <c:v>-1.1670099999999999E-2</c:v>
                </c:pt>
                <c:pt idx="23583">
                  <c:v>-2.1066700000000001E-2</c:v>
                </c:pt>
                <c:pt idx="23584">
                  <c:v>-3.4484899999999999E-2</c:v>
                </c:pt>
                <c:pt idx="23585">
                  <c:v>-3.5631200000000002E-2</c:v>
                </c:pt>
                <c:pt idx="23586">
                  <c:v>-3.6228200000000002E-2</c:v>
                </c:pt>
                <c:pt idx="23587">
                  <c:v>-2.9180500000000002E-2</c:v>
                </c:pt>
                <c:pt idx="23588">
                  <c:v>-3.5231600000000002E-2</c:v>
                </c:pt>
                <c:pt idx="23589">
                  <c:v>-3.9468799999999998E-2</c:v>
                </c:pt>
                <c:pt idx="23590">
                  <c:v>-3.3602699999999999E-2</c:v>
                </c:pt>
                <c:pt idx="23591">
                  <c:v>-3.0304000000000001E-2</c:v>
                </c:pt>
                <c:pt idx="23592">
                  <c:v>-3.28245E-2</c:v>
                </c:pt>
                <c:pt idx="23593">
                  <c:v>-3.35026E-2</c:v>
                </c:pt>
                <c:pt idx="23594">
                  <c:v>-3.3915500000000001E-2</c:v>
                </c:pt>
                <c:pt idx="23595">
                  <c:v>-3.7241900000000001E-2</c:v>
                </c:pt>
                <c:pt idx="23596">
                  <c:v>-3.5704600000000003E-2</c:v>
                </c:pt>
                <c:pt idx="23597">
                  <c:v>-3.3694300000000003E-2</c:v>
                </c:pt>
                <c:pt idx="23598">
                  <c:v>-3.0963899999999999E-2</c:v>
                </c:pt>
                <c:pt idx="23599">
                  <c:v>-2.1987E-2</c:v>
                </c:pt>
                <c:pt idx="23600">
                  <c:v>-1.92728E-2</c:v>
                </c:pt>
                <c:pt idx="23601">
                  <c:v>-2.6539799999999999E-2</c:v>
                </c:pt>
                <c:pt idx="23602">
                  <c:v>-2.4102200000000001E-2</c:v>
                </c:pt>
                <c:pt idx="23603">
                  <c:v>-2.6161199999999999E-2</c:v>
                </c:pt>
                <c:pt idx="23604">
                  <c:v>-2.37074E-2</c:v>
                </c:pt>
                <c:pt idx="23605">
                  <c:v>-1.2907999999999999E-2</c:v>
                </c:pt>
                <c:pt idx="23606">
                  <c:v>-5.9347200000000001E-3</c:v>
                </c:pt>
                <c:pt idx="23607">
                  <c:v>-1.4423399999999999E-2</c:v>
                </c:pt>
                <c:pt idx="23608">
                  <c:v>-1.4777200000000001E-2</c:v>
                </c:pt>
                <c:pt idx="23609">
                  <c:v>-1.7582899999999999E-2</c:v>
                </c:pt>
                <c:pt idx="23610">
                  <c:v>-6.2198599999999998E-3</c:v>
                </c:pt>
                <c:pt idx="23611">
                  <c:v>1.9960400000000001E-3</c:v>
                </c:pt>
                <c:pt idx="23612">
                  <c:v>-6.4792599999999997E-3</c:v>
                </c:pt>
                <c:pt idx="23613">
                  <c:v>-2.5031100000000001E-2</c:v>
                </c:pt>
                <c:pt idx="23614">
                  <c:v>-1.3189299999999999E-2</c:v>
                </c:pt>
                <c:pt idx="23615">
                  <c:v>-1.52082E-2</c:v>
                </c:pt>
                <c:pt idx="23616">
                  <c:v>-3.10602E-2</c:v>
                </c:pt>
                <c:pt idx="23617">
                  <c:v>-1.41926E-2</c:v>
                </c:pt>
                <c:pt idx="23618">
                  <c:v>-1.8189400000000001E-2</c:v>
                </c:pt>
                <c:pt idx="23619">
                  <c:v>-1.4121999999999999E-2</c:v>
                </c:pt>
                <c:pt idx="23620">
                  <c:v>-3.2835000000000003E-2</c:v>
                </c:pt>
                <c:pt idx="23621">
                  <c:v>-2.29321E-2</c:v>
                </c:pt>
                <c:pt idx="23622">
                  <c:v>-3.3080100000000001E-2</c:v>
                </c:pt>
                <c:pt idx="23623">
                  <c:v>-2.45562E-2</c:v>
                </c:pt>
                <c:pt idx="23624">
                  <c:v>-3.3149699999999997E-2</c:v>
                </c:pt>
                <c:pt idx="23625">
                  <c:v>-3.1273799999999997E-2</c:v>
                </c:pt>
                <c:pt idx="23626">
                  <c:v>-2.9593499999999998E-2</c:v>
                </c:pt>
                <c:pt idx="23627">
                  <c:v>-1.9764899999999998E-2</c:v>
                </c:pt>
                <c:pt idx="23628">
                  <c:v>-1.41859E-2</c:v>
                </c:pt>
                <c:pt idx="23629">
                  <c:v>-4.1904400000000001E-3</c:v>
                </c:pt>
                <c:pt idx="23630">
                  <c:v>-1.40457E-2</c:v>
                </c:pt>
                <c:pt idx="23631">
                  <c:v>-1.8234299999999998E-2</c:v>
                </c:pt>
                <c:pt idx="23632">
                  <c:v>-5.8097799999999996E-3</c:v>
                </c:pt>
                <c:pt idx="23633">
                  <c:v>-3.6258699999999998E-3</c:v>
                </c:pt>
                <c:pt idx="23634">
                  <c:v>-3.8795499999999998E-3</c:v>
                </c:pt>
                <c:pt idx="23635">
                  <c:v>-6.8893399999999999E-3</c:v>
                </c:pt>
                <c:pt idx="23636">
                  <c:v>-5.1937099999999998E-3</c:v>
                </c:pt>
                <c:pt idx="23637">
                  <c:v>-9.0599099999999998E-4</c:v>
                </c:pt>
                <c:pt idx="23638">
                  <c:v>4.9180999999999999E-3</c:v>
                </c:pt>
                <c:pt idx="23639">
                  <c:v>-5.8927500000000004E-3</c:v>
                </c:pt>
                <c:pt idx="23640">
                  <c:v>-1.52254E-2</c:v>
                </c:pt>
                <c:pt idx="23641">
                  <c:v>9.3841599999999997E-4</c:v>
                </c:pt>
                <c:pt idx="23642">
                  <c:v>-1.50309E-2</c:v>
                </c:pt>
                <c:pt idx="23643">
                  <c:v>-5.2261399999999998E-3</c:v>
                </c:pt>
                <c:pt idx="23644">
                  <c:v>-6.7987400000000002E-3</c:v>
                </c:pt>
                <c:pt idx="23645">
                  <c:v>-1.97325E-2</c:v>
                </c:pt>
                <c:pt idx="23646">
                  <c:v>-1.09806E-2</c:v>
                </c:pt>
                <c:pt idx="23647">
                  <c:v>-2.08139E-2</c:v>
                </c:pt>
                <c:pt idx="23648">
                  <c:v>-1.9226099999999999E-2</c:v>
                </c:pt>
                <c:pt idx="23649">
                  <c:v>-2.58141E-2</c:v>
                </c:pt>
                <c:pt idx="23650">
                  <c:v>-2.9154800000000002E-2</c:v>
                </c:pt>
                <c:pt idx="23651">
                  <c:v>-3.8493199999999998E-2</c:v>
                </c:pt>
                <c:pt idx="23652">
                  <c:v>-2.40889E-2</c:v>
                </c:pt>
                <c:pt idx="23653">
                  <c:v>-2.6951800000000001E-2</c:v>
                </c:pt>
                <c:pt idx="23654">
                  <c:v>-2.63042E-2</c:v>
                </c:pt>
                <c:pt idx="23655">
                  <c:v>-2.5452599999999999E-2</c:v>
                </c:pt>
                <c:pt idx="23656">
                  <c:v>-1.5493399999999999E-2</c:v>
                </c:pt>
                <c:pt idx="23657">
                  <c:v>-2.13203E-2</c:v>
                </c:pt>
                <c:pt idx="23658">
                  <c:v>-1.7672500000000001E-2</c:v>
                </c:pt>
                <c:pt idx="23659">
                  <c:v>-2.00748E-2</c:v>
                </c:pt>
                <c:pt idx="23660">
                  <c:v>-2.6178400000000001E-2</c:v>
                </c:pt>
                <c:pt idx="23661">
                  <c:v>-1.9684799999999999E-2</c:v>
                </c:pt>
                <c:pt idx="23662">
                  <c:v>-2.48547E-2</c:v>
                </c:pt>
                <c:pt idx="23663">
                  <c:v>-2.4211900000000001E-2</c:v>
                </c:pt>
                <c:pt idx="23664">
                  <c:v>-1.15356E-2</c:v>
                </c:pt>
                <c:pt idx="23665">
                  <c:v>-1.2308100000000001E-2</c:v>
                </c:pt>
                <c:pt idx="23666">
                  <c:v>-2.1783799999999999E-2</c:v>
                </c:pt>
                <c:pt idx="23667" formatCode="0.00E+00">
                  <c:v>-5.8174100000000003E-5</c:v>
                </c:pt>
                <c:pt idx="23668">
                  <c:v>-8.1243500000000007E-3</c:v>
                </c:pt>
                <c:pt idx="23669">
                  <c:v>-1.88246E-2</c:v>
                </c:pt>
                <c:pt idx="23670">
                  <c:v>-6.1788600000000004E-3</c:v>
                </c:pt>
                <c:pt idx="23671">
                  <c:v>-7.97081E-3</c:v>
                </c:pt>
                <c:pt idx="23672">
                  <c:v>-7.3518799999999999E-3</c:v>
                </c:pt>
                <c:pt idx="23673">
                  <c:v>-5.2242299999999998E-3</c:v>
                </c:pt>
                <c:pt idx="23674">
                  <c:v>-1.2500799999999999E-2</c:v>
                </c:pt>
                <c:pt idx="23675">
                  <c:v>-2.03228E-3</c:v>
                </c:pt>
                <c:pt idx="23676">
                  <c:v>-9.1571799999999991E-3</c:v>
                </c:pt>
                <c:pt idx="23677">
                  <c:v>-1.11284E-2</c:v>
                </c:pt>
                <c:pt idx="23678">
                  <c:v>1.4762899999999999E-3</c:v>
                </c:pt>
                <c:pt idx="23679">
                  <c:v>-1.4326999999999999E-2</c:v>
                </c:pt>
                <c:pt idx="23680">
                  <c:v>-1.75056E-2</c:v>
                </c:pt>
                <c:pt idx="23681">
                  <c:v>-9.5663099999999997E-3</c:v>
                </c:pt>
                <c:pt idx="23682">
                  <c:v>-1.4974599999999999E-2</c:v>
                </c:pt>
                <c:pt idx="23683">
                  <c:v>-9.9000900000000003E-3</c:v>
                </c:pt>
                <c:pt idx="23684">
                  <c:v>-1.60713E-2</c:v>
                </c:pt>
                <c:pt idx="23685">
                  <c:v>-1.46456E-2</c:v>
                </c:pt>
                <c:pt idx="23686">
                  <c:v>-2.8008499999999999E-2</c:v>
                </c:pt>
                <c:pt idx="23687">
                  <c:v>-2.0325699999999999E-2</c:v>
                </c:pt>
                <c:pt idx="23688">
                  <c:v>-1.69477E-2</c:v>
                </c:pt>
                <c:pt idx="23689">
                  <c:v>-1.13373E-2</c:v>
                </c:pt>
                <c:pt idx="23690">
                  <c:v>-1.1754000000000001E-2</c:v>
                </c:pt>
                <c:pt idx="23691">
                  <c:v>-5.1851299999999996E-3</c:v>
                </c:pt>
                <c:pt idx="23692">
                  <c:v>-8.0852500000000004E-3</c:v>
                </c:pt>
                <c:pt idx="23693">
                  <c:v>-4.2028400000000002E-3</c:v>
                </c:pt>
                <c:pt idx="23694">
                  <c:v>-7.5368900000000001E-3</c:v>
                </c:pt>
                <c:pt idx="23695">
                  <c:v>-5.4407099999999996E-3</c:v>
                </c:pt>
                <c:pt idx="23696">
                  <c:v>-7.6570500000000003E-3</c:v>
                </c:pt>
                <c:pt idx="23697">
                  <c:v>-8.2006500000000003E-3</c:v>
                </c:pt>
                <c:pt idx="23698">
                  <c:v>-1.45197E-2</c:v>
                </c:pt>
                <c:pt idx="23699">
                  <c:v>-5.5608699999999999E-3</c:v>
                </c:pt>
                <c:pt idx="23700">
                  <c:v>-1.24636E-2</c:v>
                </c:pt>
                <c:pt idx="23701">
                  <c:v>-1.10455E-2</c:v>
                </c:pt>
                <c:pt idx="23702">
                  <c:v>4.9419399999999997E-3</c:v>
                </c:pt>
                <c:pt idx="23703">
                  <c:v>-1.0255800000000001E-2</c:v>
                </c:pt>
                <c:pt idx="23704">
                  <c:v>1.4677E-3</c:v>
                </c:pt>
                <c:pt idx="23705">
                  <c:v>-6.8311700000000001E-3</c:v>
                </c:pt>
                <c:pt idx="23706">
                  <c:v>-5.8231400000000001E-3</c:v>
                </c:pt>
                <c:pt idx="23707">
                  <c:v>-3.15285E-3</c:v>
                </c:pt>
                <c:pt idx="23708">
                  <c:v>-3.5572099999999998E-4</c:v>
                </c:pt>
                <c:pt idx="23709">
                  <c:v>-6.6413899999999996E-3</c:v>
                </c:pt>
                <c:pt idx="23710">
                  <c:v>-6.5898900000000002E-4</c:v>
                </c:pt>
                <c:pt idx="23711">
                  <c:v>-6.5717700000000002E-3</c:v>
                </c:pt>
                <c:pt idx="23712">
                  <c:v>-1.3960800000000001E-2</c:v>
                </c:pt>
                <c:pt idx="23713">
                  <c:v>4.1360900000000003E-3</c:v>
                </c:pt>
                <c:pt idx="23714">
                  <c:v>-6.7872999999999996E-3</c:v>
                </c:pt>
                <c:pt idx="23715">
                  <c:v>1.3814E-2</c:v>
                </c:pt>
                <c:pt idx="23716">
                  <c:v>6.7062399999999996E-3</c:v>
                </c:pt>
                <c:pt idx="23717">
                  <c:v>1.06707E-2</c:v>
                </c:pt>
                <c:pt idx="23718">
                  <c:v>3.4999800000000002E-3</c:v>
                </c:pt>
                <c:pt idx="23719">
                  <c:v>1.4362299999999999E-3</c:v>
                </c:pt>
                <c:pt idx="23720">
                  <c:v>1.02129E-2</c:v>
                </c:pt>
                <c:pt idx="23721">
                  <c:v>1.1040700000000001E-2</c:v>
                </c:pt>
                <c:pt idx="23722">
                  <c:v>2.6154500000000001E-2</c:v>
                </c:pt>
                <c:pt idx="23723">
                  <c:v>1.07613E-2</c:v>
                </c:pt>
                <c:pt idx="23724">
                  <c:v>2.2755600000000001E-2</c:v>
                </c:pt>
                <c:pt idx="23725">
                  <c:v>2.7418100000000001E-2</c:v>
                </c:pt>
                <c:pt idx="23726">
                  <c:v>1.55993E-2</c:v>
                </c:pt>
                <c:pt idx="23727">
                  <c:v>2.01654E-2</c:v>
                </c:pt>
                <c:pt idx="23728">
                  <c:v>3.0028300000000001E-2</c:v>
                </c:pt>
                <c:pt idx="23729">
                  <c:v>2.6409100000000001E-2</c:v>
                </c:pt>
                <c:pt idx="23730">
                  <c:v>2.4497000000000001E-2</c:v>
                </c:pt>
                <c:pt idx="23731">
                  <c:v>1.0393100000000001E-2</c:v>
                </c:pt>
                <c:pt idx="23732">
                  <c:v>1.7564799999999998E-2</c:v>
                </c:pt>
                <c:pt idx="23733">
                  <c:v>6.8397500000000003E-3</c:v>
                </c:pt>
                <c:pt idx="23734">
                  <c:v>1.50604E-2</c:v>
                </c:pt>
                <c:pt idx="23735">
                  <c:v>3.10802E-3</c:v>
                </c:pt>
                <c:pt idx="23736">
                  <c:v>-1.4801E-3</c:v>
                </c:pt>
                <c:pt idx="23737">
                  <c:v>5.9633300000000002E-3</c:v>
                </c:pt>
                <c:pt idx="23738">
                  <c:v>6.8130500000000002E-3</c:v>
                </c:pt>
                <c:pt idx="23739">
                  <c:v>-3.3569300000000003E-4</c:v>
                </c:pt>
                <c:pt idx="23740">
                  <c:v>-8.5353899999999995E-4</c:v>
                </c:pt>
                <c:pt idx="23741">
                  <c:v>-2.4795500000000001E-3</c:v>
                </c:pt>
                <c:pt idx="23742">
                  <c:v>8.37421E-3</c:v>
                </c:pt>
                <c:pt idx="23743">
                  <c:v>2.3937199999999998E-3</c:v>
                </c:pt>
                <c:pt idx="23744">
                  <c:v>2.2487599999999998E-3</c:v>
                </c:pt>
                <c:pt idx="23745">
                  <c:v>-5.7105999999999997E-3</c:v>
                </c:pt>
                <c:pt idx="23746">
                  <c:v>-6.1416599999999997E-4</c:v>
                </c:pt>
                <c:pt idx="23747">
                  <c:v>1.05066E-2</c:v>
                </c:pt>
                <c:pt idx="23748">
                  <c:v>3.8776399999999999E-3</c:v>
                </c:pt>
                <c:pt idx="23749">
                  <c:v>3.9749099999999999E-3</c:v>
                </c:pt>
                <c:pt idx="23750">
                  <c:v>-2.3508100000000001E-3</c:v>
                </c:pt>
                <c:pt idx="23751">
                  <c:v>1.1061700000000001E-2</c:v>
                </c:pt>
                <c:pt idx="23752">
                  <c:v>1.0509499999999999E-3</c:v>
                </c:pt>
                <c:pt idx="23753">
                  <c:v>1.0000200000000001E-2</c:v>
                </c:pt>
                <c:pt idx="23754">
                  <c:v>1.1813199999999999E-2</c:v>
                </c:pt>
                <c:pt idx="23755">
                  <c:v>4.46796E-3</c:v>
                </c:pt>
                <c:pt idx="23756">
                  <c:v>1.03216E-2</c:v>
                </c:pt>
                <c:pt idx="23757">
                  <c:v>1.49698E-2</c:v>
                </c:pt>
                <c:pt idx="23758">
                  <c:v>2.0667100000000001E-2</c:v>
                </c:pt>
                <c:pt idx="23759">
                  <c:v>1.42565E-2</c:v>
                </c:pt>
                <c:pt idx="23760">
                  <c:v>1.33753E-2</c:v>
                </c:pt>
                <c:pt idx="23761">
                  <c:v>1.3373400000000001E-2</c:v>
                </c:pt>
                <c:pt idx="23762">
                  <c:v>1.42498E-2</c:v>
                </c:pt>
                <c:pt idx="23763">
                  <c:v>1.4417599999999999E-2</c:v>
                </c:pt>
                <c:pt idx="23764">
                  <c:v>1.4198300000000001E-2</c:v>
                </c:pt>
                <c:pt idx="23765">
                  <c:v>2.23141E-2</c:v>
                </c:pt>
                <c:pt idx="23766">
                  <c:v>2.1393800000000001E-2</c:v>
                </c:pt>
                <c:pt idx="23767">
                  <c:v>1.9636199999999999E-2</c:v>
                </c:pt>
                <c:pt idx="23768">
                  <c:v>1.5727999999999999E-2</c:v>
                </c:pt>
                <c:pt idx="23769">
                  <c:v>2.2946399999999999E-2</c:v>
                </c:pt>
                <c:pt idx="23770">
                  <c:v>2.0706200000000001E-2</c:v>
                </c:pt>
                <c:pt idx="23771">
                  <c:v>1.5105199999999999E-2</c:v>
                </c:pt>
                <c:pt idx="23772">
                  <c:v>1.0043099999999999E-2</c:v>
                </c:pt>
                <c:pt idx="23773">
                  <c:v>1.8103600000000001E-2</c:v>
                </c:pt>
                <c:pt idx="23774">
                  <c:v>2.27137E-2</c:v>
                </c:pt>
                <c:pt idx="23775">
                  <c:v>7.5540499999999997E-3</c:v>
                </c:pt>
                <c:pt idx="23776">
                  <c:v>1.7963400000000001E-2</c:v>
                </c:pt>
                <c:pt idx="23777">
                  <c:v>2.39925E-2</c:v>
                </c:pt>
                <c:pt idx="23778">
                  <c:v>1.9082100000000001E-2</c:v>
                </c:pt>
                <c:pt idx="23779">
                  <c:v>1.5768999999999998E-2</c:v>
                </c:pt>
                <c:pt idx="23780">
                  <c:v>1.19801E-2</c:v>
                </c:pt>
                <c:pt idx="23781">
                  <c:v>2.2845299999999999E-2</c:v>
                </c:pt>
                <c:pt idx="23782">
                  <c:v>1.6031299999999999E-3</c:v>
                </c:pt>
                <c:pt idx="23783">
                  <c:v>2.0966499999999999E-2</c:v>
                </c:pt>
                <c:pt idx="23784">
                  <c:v>3.10326E-3</c:v>
                </c:pt>
                <c:pt idx="23785">
                  <c:v>1.9983299999999999E-2</c:v>
                </c:pt>
                <c:pt idx="23786">
                  <c:v>6.1893499999999997E-3</c:v>
                </c:pt>
                <c:pt idx="23787">
                  <c:v>8.9883800000000007E-3</c:v>
                </c:pt>
                <c:pt idx="23788">
                  <c:v>1.4852499999999999E-2</c:v>
                </c:pt>
                <c:pt idx="23789">
                  <c:v>4.35448E-3</c:v>
                </c:pt>
                <c:pt idx="23790">
                  <c:v>4.44984E-3</c:v>
                </c:pt>
                <c:pt idx="23791">
                  <c:v>3.5991700000000001E-3</c:v>
                </c:pt>
                <c:pt idx="23792">
                  <c:v>1.58634E-2</c:v>
                </c:pt>
                <c:pt idx="23793">
                  <c:v>7.3928800000000001E-3</c:v>
                </c:pt>
                <c:pt idx="23794">
                  <c:v>1.30396E-2</c:v>
                </c:pt>
                <c:pt idx="23795">
                  <c:v>5.7516099999999999E-3</c:v>
                </c:pt>
                <c:pt idx="23796">
                  <c:v>2.4992899999999998E-2</c:v>
                </c:pt>
                <c:pt idx="23797">
                  <c:v>8.5783000000000005E-3</c:v>
                </c:pt>
                <c:pt idx="23798">
                  <c:v>2.3604400000000001E-2</c:v>
                </c:pt>
                <c:pt idx="23799">
                  <c:v>1.8726300000000001E-2</c:v>
                </c:pt>
                <c:pt idx="23800">
                  <c:v>1.7632499999999999E-2</c:v>
                </c:pt>
                <c:pt idx="23801">
                  <c:v>1.02215E-2</c:v>
                </c:pt>
                <c:pt idx="23802">
                  <c:v>8.3656300000000006E-3</c:v>
                </c:pt>
                <c:pt idx="23803">
                  <c:v>1.27726E-2</c:v>
                </c:pt>
                <c:pt idx="23804">
                  <c:v>1.1915200000000001E-2</c:v>
                </c:pt>
                <c:pt idx="23805">
                  <c:v>7.5845699999999997E-3</c:v>
                </c:pt>
                <c:pt idx="23806">
                  <c:v>9.6406900000000004E-3</c:v>
                </c:pt>
                <c:pt idx="23807">
                  <c:v>1.6648300000000001E-2</c:v>
                </c:pt>
                <c:pt idx="23808">
                  <c:v>2.5072100000000002E-3</c:v>
                </c:pt>
                <c:pt idx="23809">
                  <c:v>5.9900300000000004E-3</c:v>
                </c:pt>
                <c:pt idx="23810">
                  <c:v>9.6092199999999999E-3</c:v>
                </c:pt>
                <c:pt idx="23811">
                  <c:v>1.24683E-2</c:v>
                </c:pt>
                <c:pt idx="23812">
                  <c:v>4.42123E-3</c:v>
                </c:pt>
                <c:pt idx="23813">
                  <c:v>1.9207999999999999E-2</c:v>
                </c:pt>
                <c:pt idx="23814">
                  <c:v>1.0671599999999999E-3</c:v>
                </c:pt>
                <c:pt idx="23815">
                  <c:v>1.3891199999999999E-2</c:v>
                </c:pt>
                <c:pt idx="23816">
                  <c:v>7.6379799999999999E-3</c:v>
                </c:pt>
                <c:pt idx="23817">
                  <c:v>1.10445E-2</c:v>
                </c:pt>
                <c:pt idx="23818">
                  <c:v>-1.1463199999999999E-3</c:v>
                </c:pt>
                <c:pt idx="23819">
                  <c:v>1.7423600000000001E-3</c:v>
                </c:pt>
                <c:pt idx="23820">
                  <c:v>1.07212E-2</c:v>
                </c:pt>
                <c:pt idx="23821">
                  <c:v>-4.7359500000000001E-3</c:v>
                </c:pt>
                <c:pt idx="23822">
                  <c:v>1.1405E-2</c:v>
                </c:pt>
                <c:pt idx="23823">
                  <c:v>5.6295399999999997E-3</c:v>
                </c:pt>
                <c:pt idx="23824">
                  <c:v>1.0189999999999999E-2</c:v>
                </c:pt>
                <c:pt idx="23825">
                  <c:v>1.81131E-2</c:v>
                </c:pt>
                <c:pt idx="23826">
                  <c:v>2.0185499999999999E-2</c:v>
                </c:pt>
                <c:pt idx="23827">
                  <c:v>8.6593599999999996E-3</c:v>
                </c:pt>
                <c:pt idx="23828">
                  <c:v>5.1183699999999997E-3</c:v>
                </c:pt>
                <c:pt idx="23829">
                  <c:v>1.0323499999999999E-2</c:v>
                </c:pt>
                <c:pt idx="23830">
                  <c:v>1.4839199999999999E-3</c:v>
                </c:pt>
                <c:pt idx="23831">
                  <c:v>1.7642999999999999E-3</c:v>
                </c:pt>
                <c:pt idx="23832">
                  <c:v>-8.8787100000000004E-4</c:v>
                </c:pt>
                <c:pt idx="23833">
                  <c:v>3.1948099999999999E-4</c:v>
                </c:pt>
                <c:pt idx="23834">
                  <c:v>2.22521E-2</c:v>
                </c:pt>
                <c:pt idx="23835">
                  <c:v>2.0162599999999999E-2</c:v>
                </c:pt>
                <c:pt idx="23836">
                  <c:v>1.54085E-2</c:v>
                </c:pt>
                <c:pt idx="23837">
                  <c:v>8.0385200000000004E-3</c:v>
                </c:pt>
                <c:pt idx="23838">
                  <c:v>1.0100400000000001E-2</c:v>
                </c:pt>
                <c:pt idx="23839">
                  <c:v>1.9630399999999999E-2</c:v>
                </c:pt>
                <c:pt idx="23840">
                  <c:v>1.69144E-2</c:v>
                </c:pt>
                <c:pt idx="23841">
                  <c:v>2.4594299999999999E-2</c:v>
                </c:pt>
                <c:pt idx="23842">
                  <c:v>1.54018E-2</c:v>
                </c:pt>
                <c:pt idx="23843">
                  <c:v>1.2886999999999999E-2</c:v>
                </c:pt>
                <c:pt idx="23844">
                  <c:v>2.00491E-2</c:v>
                </c:pt>
                <c:pt idx="23845">
                  <c:v>2.3884800000000001E-2</c:v>
                </c:pt>
                <c:pt idx="23846">
                  <c:v>1.6682599999999999E-2</c:v>
                </c:pt>
                <c:pt idx="23847">
                  <c:v>2.0055799999999999E-2</c:v>
                </c:pt>
                <c:pt idx="23848">
                  <c:v>2.8066600000000001E-2</c:v>
                </c:pt>
                <c:pt idx="23849">
                  <c:v>1.02425E-2</c:v>
                </c:pt>
                <c:pt idx="23850">
                  <c:v>3.06196E-2</c:v>
                </c:pt>
                <c:pt idx="23851">
                  <c:v>2.1227800000000002E-2</c:v>
                </c:pt>
                <c:pt idx="23852">
                  <c:v>2.52619E-2</c:v>
                </c:pt>
                <c:pt idx="23853">
                  <c:v>1.6577700000000001E-2</c:v>
                </c:pt>
                <c:pt idx="23854">
                  <c:v>2.1360400000000002E-2</c:v>
                </c:pt>
                <c:pt idx="23855">
                  <c:v>2.3486099999999999E-2</c:v>
                </c:pt>
                <c:pt idx="23856">
                  <c:v>2.1184000000000001E-2</c:v>
                </c:pt>
                <c:pt idx="23857">
                  <c:v>2.5626199999999998E-2</c:v>
                </c:pt>
                <c:pt idx="23858">
                  <c:v>1.83754E-2</c:v>
                </c:pt>
                <c:pt idx="23859">
                  <c:v>2.0730999999999999E-2</c:v>
                </c:pt>
                <c:pt idx="23860">
                  <c:v>3.1523700000000002E-2</c:v>
                </c:pt>
                <c:pt idx="23861">
                  <c:v>2.95296E-2</c:v>
                </c:pt>
                <c:pt idx="23862">
                  <c:v>2.0169300000000001E-2</c:v>
                </c:pt>
                <c:pt idx="23863">
                  <c:v>3.8986199999999999E-2</c:v>
                </c:pt>
                <c:pt idx="23864">
                  <c:v>1.1915200000000001E-2</c:v>
                </c:pt>
                <c:pt idx="23865">
                  <c:v>2.8018000000000001E-2</c:v>
                </c:pt>
                <c:pt idx="23866">
                  <c:v>2.8673199999999999E-2</c:v>
                </c:pt>
                <c:pt idx="23867">
                  <c:v>3.9471600000000003E-2</c:v>
                </c:pt>
                <c:pt idx="23868">
                  <c:v>1.8825499999999998E-2</c:v>
                </c:pt>
                <c:pt idx="23869">
                  <c:v>2.2230099999999999E-2</c:v>
                </c:pt>
                <c:pt idx="23870">
                  <c:v>2.9450400000000002E-2</c:v>
                </c:pt>
                <c:pt idx="23871">
                  <c:v>2.6891700000000001E-2</c:v>
                </c:pt>
                <c:pt idx="23872">
                  <c:v>3.9320000000000001E-2</c:v>
                </c:pt>
                <c:pt idx="23873">
                  <c:v>2.7528799999999999E-2</c:v>
                </c:pt>
                <c:pt idx="23874">
                  <c:v>3.4548799999999998E-2</c:v>
                </c:pt>
                <c:pt idx="23875">
                  <c:v>1.26534E-2</c:v>
                </c:pt>
                <c:pt idx="23876">
                  <c:v>3.62501E-2</c:v>
                </c:pt>
                <c:pt idx="23877">
                  <c:v>2.3661600000000001E-2</c:v>
                </c:pt>
                <c:pt idx="23878">
                  <c:v>4.2737999999999998E-2</c:v>
                </c:pt>
                <c:pt idx="23879">
                  <c:v>3.2100700000000003E-2</c:v>
                </c:pt>
                <c:pt idx="23880">
                  <c:v>3.6444699999999997E-2</c:v>
                </c:pt>
                <c:pt idx="23881">
                  <c:v>3.0466099999999999E-2</c:v>
                </c:pt>
                <c:pt idx="23882">
                  <c:v>3.52325E-2</c:v>
                </c:pt>
                <c:pt idx="23883">
                  <c:v>2.4727800000000001E-2</c:v>
                </c:pt>
                <c:pt idx="23884">
                  <c:v>4.79078E-2</c:v>
                </c:pt>
                <c:pt idx="23885">
                  <c:v>3.7831299999999998E-2</c:v>
                </c:pt>
                <c:pt idx="23886">
                  <c:v>2.8519599999999999E-2</c:v>
                </c:pt>
                <c:pt idx="23887">
                  <c:v>3.5800899999999997E-2</c:v>
                </c:pt>
                <c:pt idx="23888">
                  <c:v>1.66988E-2</c:v>
                </c:pt>
                <c:pt idx="23889">
                  <c:v>3.92647E-2</c:v>
                </c:pt>
                <c:pt idx="23890">
                  <c:v>3.71943E-2</c:v>
                </c:pt>
                <c:pt idx="23891">
                  <c:v>3.5719899999999999E-2</c:v>
                </c:pt>
                <c:pt idx="23892">
                  <c:v>2.6850700000000002E-2</c:v>
                </c:pt>
                <c:pt idx="23893">
                  <c:v>3.7442200000000002E-2</c:v>
                </c:pt>
                <c:pt idx="23894">
                  <c:v>1.9447300000000001E-2</c:v>
                </c:pt>
                <c:pt idx="23895">
                  <c:v>3.9710000000000002E-2</c:v>
                </c:pt>
                <c:pt idx="23896">
                  <c:v>1.8128399999999999E-2</c:v>
                </c:pt>
                <c:pt idx="23897">
                  <c:v>3.3163100000000001E-2</c:v>
                </c:pt>
                <c:pt idx="23898">
                  <c:v>2.6075399999999999E-2</c:v>
                </c:pt>
                <c:pt idx="23899">
                  <c:v>1.196E-2</c:v>
                </c:pt>
                <c:pt idx="23900">
                  <c:v>6.4916599999999998E-3</c:v>
                </c:pt>
                <c:pt idx="23901">
                  <c:v>1.81932E-2</c:v>
                </c:pt>
                <c:pt idx="23902">
                  <c:v>1.47533E-2</c:v>
                </c:pt>
                <c:pt idx="23903">
                  <c:v>2.5448800000000001E-2</c:v>
                </c:pt>
                <c:pt idx="23904">
                  <c:v>2.7460100000000001E-2</c:v>
                </c:pt>
                <c:pt idx="23905">
                  <c:v>2.0636600000000001E-2</c:v>
                </c:pt>
                <c:pt idx="23906">
                  <c:v>2.42338E-2</c:v>
                </c:pt>
                <c:pt idx="23907">
                  <c:v>2.7328499999999999E-2</c:v>
                </c:pt>
                <c:pt idx="23908">
                  <c:v>2.8373700000000002E-2</c:v>
                </c:pt>
                <c:pt idx="23909">
                  <c:v>2.4481800000000001E-2</c:v>
                </c:pt>
                <c:pt idx="23910">
                  <c:v>2.37103E-2</c:v>
                </c:pt>
                <c:pt idx="23911">
                  <c:v>2.0743399999999999E-2</c:v>
                </c:pt>
                <c:pt idx="23912">
                  <c:v>2.0761499999999999E-2</c:v>
                </c:pt>
                <c:pt idx="23913">
                  <c:v>2.4131799999999998E-2</c:v>
                </c:pt>
                <c:pt idx="23914">
                  <c:v>2.5198000000000002E-2</c:v>
                </c:pt>
                <c:pt idx="23915">
                  <c:v>2.4321599999999999E-2</c:v>
                </c:pt>
                <c:pt idx="23916">
                  <c:v>2.16026E-2</c:v>
                </c:pt>
                <c:pt idx="23917">
                  <c:v>1.29461E-2</c:v>
                </c:pt>
                <c:pt idx="23918">
                  <c:v>2.2369400000000001E-2</c:v>
                </c:pt>
                <c:pt idx="23919">
                  <c:v>2.40345E-2</c:v>
                </c:pt>
                <c:pt idx="23920">
                  <c:v>3.6328300000000001E-2</c:v>
                </c:pt>
                <c:pt idx="23921">
                  <c:v>1.9141200000000001E-2</c:v>
                </c:pt>
                <c:pt idx="23922">
                  <c:v>4.1062399999999999E-2</c:v>
                </c:pt>
                <c:pt idx="23923">
                  <c:v>2.0455399999999999E-2</c:v>
                </c:pt>
                <c:pt idx="23924">
                  <c:v>2.07911E-2</c:v>
                </c:pt>
                <c:pt idx="23925">
                  <c:v>1.6640700000000001E-2</c:v>
                </c:pt>
                <c:pt idx="23926">
                  <c:v>1.50928E-2</c:v>
                </c:pt>
                <c:pt idx="23927">
                  <c:v>7.9946500000000007E-3</c:v>
                </c:pt>
                <c:pt idx="23928">
                  <c:v>3.0569099999999998E-2</c:v>
                </c:pt>
                <c:pt idx="23929">
                  <c:v>1.35298E-2</c:v>
                </c:pt>
                <c:pt idx="23930">
                  <c:v>2.04382E-2</c:v>
                </c:pt>
                <c:pt idx="23931">
                  <c:v>1.7554299999999998E-2</c:v>
                </c:pt>
                <c:pt idx="23932">
                  <c:v>2.7442000000000001E-2</c:v>
                </c:pt>
                <c:pt idx="23933">
                  <c:v>1.6895299999999999E-2</c:v>
                </c:pt>
                <c:pt idx="23934">
                  <c:v>2.4274799999999999E-2</c:v>
                </c:pt>
                <c:pt idx="23935">
                  <c:v>1.83001E-2</c:v>
                </c:pt>
                <c:pt idx="23936">
                  <c:v>2.2060400000000001E-2</c:v>
                </c:pt>
                <c:pt idx="23937">
                  <c:v>2.0414399999999999E-2</c:v>
                </c:pt>
                <c:pt idx="23938">
                  <c:v>5.8469799999999999E-3</c:v>
                </c:pt>
                <c:pt idx="23939">
                  <c:v>9.0808899999999994E-3</c:v>
                </c:pt>
                <c:pt idx="23940">
                  <c:v>1.57652E-2</c:v>
                </c:pt>
                <c:pt idx="23941">
                  <c:v>1.60398E-2</c:v>
                </c:pt>
                <c:pt idx="23942">
                  <c:v>5.9966999999999998E-3</c:v>
                </c:pt>
                <c:pt idx="23943">
                  <c:v>6.9494200000000004E-3</c:v>
                </c:pt>
                <c:pt idx="23944">
                  <c:v>3.39603E-3</c:v>
                </c:pt>
                <c:pt idx="23945">
                  <c:v>8.4638600000000001E-3</c:v>
                </c:pt>
                <c:pt idx="23946">
                  <c:v>1.0852800000000001E-3</c:v>
                </c:pt>
                <c:pt idx="23947">
                  <c:v>2.1469100000000001E-2</c:v>
                </c:pt>
                <c:pt idx="23948">
                  <c:v>7.9526900000000001E-3</c:v>
                </c:pt>
                <c:pt idx="23949">
                  <c:v>3.6048900000000002E-4</c:v>
                </c:pt>
                <c:pt idx="23950">
                  <c:v>9.7990000000000004E-3</c:v>
                </c:pt>
                <c:pt idx="23951">
                  <c:v>1.64394E-2</c:v>
                </c:pt>
                <c:pt idx="23952">
                  <c:v>4.8742300000000002E-3</c:v>
                </c:pt>
                <c:pt idx="23953">
                  <c:v>1.25694E-2</c:v>
                </c:pt>
                <c:pt idx="23954">
                  <c:v>2.1183E-2</c:v>
                </c:pt>
                <c:pt idx="23955">
                  <c:v>1.08109E-2</c:v>
                </c:pt>
                <c:pt idx="23956">
                  <c:v>9.0789800000000004E-3</c:v>
                </c:pt>
                <c:pt idx="23957">
                  <c:v>1.14412E-2</c:v>
                </c:pt>
                <c:pt idx="23958">
                  <c:v>3.7720700000000003E-2</c:v>
                </c:pt>
                <c:pt idx="23959">
                  <c:v>2.70929E-2</c:v>
                </c:pt>
                <c:pt idx="23960">
                  <c:v>2.2382699999999998E-2</c:v>
                </c:pt>
                <c:pt idx="23961">
                  <c:v>2.2401799999999999E-2</c:v>
                </c:pt>
                <c:pt idx="23962">
                  <c:v>2.87151E-2</c:v>
                </c:pt>
                <c:pt idx="23963">
                  <c:v>2.87514E-2</c:v>
                </c:pt>
                <c:pt idx="23964">
                  <c:v>3.16916E-2</c:v>
                </c:pt>
                <c:pt idx="23965">
                  <c:v>2.2878599999999999E-2</c:v>
                </c:pt>
                <c:pt idx="23966">
                  <c:v>2.4473200000000001E-2</c:v>
                </c:pt>
                <c:pt idx="23967">
                  <c:v>1.6984900000000001E-2</c:v>
                </c:pt>
                <c:pt idx="23968">
                  <c:v>1.5990299999999999E-2</c:v>
                </c:pt>
                <c:pt idx="23969">
                  <c:v>9.8342900000000007E-3</c:v>
                </c:pt>
                <c:pt idx="23970">
                  <c:v>7.6456099999999997E-3</c:v>
                </c:pt>
                <c:pt idx="23971">
                  <c:v>1.25332E-2</c:v>
                </c:pt>
                <c:pt idx="23972">
                  <c:v>1.3103500000000001E-2</c:v>
                </c:pt>
                <c:pt idx="23973">
                  <c:v>2.3955299999999999E-2</c:v>
                </c:pt>
                <c:pt idx="23974">
                  <c:v>1.2963300000000001E-2</c:v>
                </c:pt>
                <c:pt idx="23975">
                  <c:v>2.6953700000000001E-2</c:v>
                </c:pt>
                <c:pt idx="23976">
                  <c:v>9.8047299999999993E-3</c:v>
                </c:pt>
                <c:pt idx="23977">
                  <c:v>5.7163200000000004E-3</c:v>
                </c:pt>
                <c:pt idx="23978">
                  <c:v>1.15423E-2</c:v>
                </c:pt>
                <c:pt idx="23979">
                  <c:v>1.27983E-2</c:v>
                </c:pt>
                <c:pt idx="23980">
                  <c:v>8.7661700000000002E-3</c:v>
                </c:pt>
                <c:pt idx="23981">
                  <c:v>2.58608E-2</c:v>
                </c:pt>
                <c:pt idx="23982">
                  <c:v>2.8133400000000001E-3</c:v>
                </c:pt>
                <c:pt idx="23983">
                  <c:v>2.0787199999999999E-2</c:v>
                </c:pt>
                <c:pt idx="23984">
                  <c:v>1.71089E-2</c:v>
                </c:pt>
                <c:pt idx="23985">
                  <c:v>2.02904E-2</c:v>
                </c:pt>
                <c:pt idx="23986">
                  <c:v>1.46847E-2</c:v>
                </c:pt>
                <c:pt idx="23987">
                  <c:v>1.1788399999999999E-2</c:v>
                </c:pt>
                <c:pt idx="23988">
                  <c:v>6.2084200000000001E-3</c:v>
                </c:pt>
                <c:pt idx="23989">
                  <c:v>2.43979E-2</c:v>
                </c:pt>
                <c:pt idx="23990">
                  <c:v>1.42288E-2</c:v>
                </c:pt>
                <c:pt idx="23991">
                  <c:v>2.2780399999999999E-2</c:v>
                </c:pt>
                <c:pt idx="23992">
                  <c:v>6.8244899999999999E-3</c:v>
                </c:pt>
                <c:pt idx="23993">
                  <c:v>2.19069E-2</c:v>
                </c:pt>
                <c:pt idx="23994">
                  <c:v>1.2373E-2</c:v>
                </c:pt>
                <c:pt idx="23995">
                  <c:v>5.0659199999999998E-3</c:v>
                </c:pt>
                <c:pt idx="23996">
                  <c:v>3.6382699999999999E-3</c:v>
                </c:pt>
                <c:pt idx="23997">
                  <c:v>1.8877000000000001E-2</c:v>
                </c:pt>
                <c:pt idx="23998">
                  <c:v>1.1013999999999999E-2</c:v>
                </c:pt>
                <c:pt idx="23999">
                  <c:v>1.0397E-2</c:v>
                </c:pt>
                <c:pt idx="24000">
                  <c:v>2.3697900000000001E-2</c:v>
                </c:pt>
                <c:pt idx="24001">
                  <c:v>1.11933E-2</c:v>
                </c:pt>
                <c:pt idx="24002">
                  <c:v>1.0403600000000001E-2</c:v>
                </c:pt>
                <c:pt idx="24003">
                  <c:v>9.41467E-3</c:v>
                </c:pt>
                <c:pt idx="24004">
                  <c:v>1.4686600000000001E-3</c:v>
                </c:pt>
                <c:pt idx="24005">
                  <c:v>6.7167299999999997E-3</c:v>
                </c:pt>
                <c:pt idx="24006">
                  <c:v>2.1627400000000001E-2</c:v>
                </c:pt>
                <c:pt idx="24007">
                  <c:v>6.6413899999999996E-3</c:v>
                </c:pt>
                <c:pt idx="24008">
                  <c:v>6.7825300000000002E-3</c:v>
                </c:pt>
                <c:pt idx="24009" formatCode="0.00E+00">
                  <c:v>-2.38419E-5</c:v>
                </c:pt>
                <c:pt idx="24010">
                  <c:v>1.62144E-2</c:v>
                </c:pt>
                <c:pt idx="24011">
                  <c:v>-4.8360800000000004E-3</c:v>
                </c:pt>
                <c:pt idx="24012">
                  <c:v>6.1883900000000002E-3</c:v>
                </c:pt>
                <c:pt idx="24013">
                  <c:v>8.38852E-3</c:v>
                </c:pt>
                <c:pt idx="24014">
                  <c:v>-2.8610199999999999E-4</c:v>
                </c:pt>
                <c:pt idx="24015">
                  <c:v>1.09482E-3</c:v>
                </c:pt>
                <c:pt idx="24016">
                  <c:v>-9.2792500000000002E-4</c:v>
                </c:pt>
                <c:pt idx="24017">
                  <c:v>-5.9461599999999998E-3</c:v>
                </c:pt>
                <c:pt idx="24018">
                  <c:v>-7.7743500000000002E-3</c:v>
                </c:pt>
                <c:pt idx="24019">
                  <c:v>-1.16367E-2</c:v>
                </c:pt>
                <c:pt idx="24020">
                  <c:v>-5.1384000000000004E-3</c:v>
                </c:pt>
                <c:pt idx="24021">
                  <c:v>-4.9905799999999997E-3</c:v>
                </c:pt>
                <c:pt idx="24022">
                  <c:v>-7.0667300000000002E-3</c:v>
                </c:pt>
                <c:pt idx="24023">
                  <c:v>-1.61028E-2</c:v>
                </c:pt>
                <c:pt idx="24024">
                  <c:v>-1.26286E-2</c:v>
                </c:pt>
                <c:pt idx="24025">
                  <c:v>-5.5112800000000003E-3</c:v>
                </c:pt>
                <c:pt idx="24026">
                  <c:v>-1.4859199999999999E-2</c:v>
                </c:pt>
                <c:pt idx="24027">
                  <c:v>5.0086999999999996E-3</c:v>
                </c:pt>
                <c:pt idx="24028">
                  <c:v>-1.01376E-2</c:v>
                </c:pt>
                <c:pt idx="24029">
                  <c:v>-2.64759E-2</c:v>
                </c:pt>
                <c:pt idx="24030">
                  <c:v>-8.6879699999999997E-3</c:v>
                </c:pt>
                <c:pt idx="24031">
                  <c:v>-1.4284099999999999E-2</c:v>
                </c:pt>
                <c:pt idx="24032">
                  <c:v>-2.6483499999999998E-3</c:v>
                </c:pt>
                <c:pt idx="24033">
                  <c:v>-1.5660299999999999E-2</c:v>
                </c:pt>
                <c:pt idx="24034">
                  <c:v>-1.40629E-2</c:v>
                </c:pt>
                <c:pt idx="24035">
                  <c:v>-9.4862000000000002E-3</c:v>
                </c:pt>
                <c:pt idx="24036">
                  <c:v>-1.3525000000000001E-2</c:v>
                </c:pt>
                <c:pt idx="24037">
                  <c:v>-1.06812E-2</c:v>
                </c:pt>
                <c:pt idx="24038">
                  <c:v>-5.0926200000000002E-4</c:v>
                </c:pt>
                <c:pt idx="24039">
                  <c:v>-4.85134E-3</c:v>
                </c:pt>
                <c:pt idx="24040">
                  <c:v>-1.09529E-2</c:v>
                </c:pt>
                <c:pt idx="24041">
                  <c:v>-1.01709E-2</c:v>
                </c:pt>
                <c:pt idx="24042">
                  <c:v>-7.3375699999999999E-3</c:v>
                </c:pt>
                <c:pt idx="24043">
                  <c:v>-8.23021E-3</c:v>
                </c:pt>
                <c:pt idx="24044">
                  <c:v>-9.6111300000000007E-3</c:v>
                </c:pt>
                <c:pt idx="24045">
                  <c:v>-6.7615500000000001E-4</c:v>
                </c:pt>
                <c:pt idx="24046">
                  <c:v>-1.2519799999999999E-2</c:v>
                </c:pt>
                <c:pt idx="24047">
                  <c:v>-1.8366799999999999E-2</c:v>
                </c:pt>
                <c:pt idx="24048">
                  <c:v>-8.5458800000000005E-3</c:v>
                </c:pt>
                <c:pt idx="24049">
                  <c:v>2.9840499999999998E-3</c:v>
                </c:pt>
                <c:pt idx="24050">
                  <c:v>-2.06375E-3</c:v>
                </c:pt>
                <c:pt idx="24051">
                  <c:v>-6.22654E-3</c:v>
                </c:pt>
                <c:pt idx="24052">
                  <c:v>-1.2435E-2</c:v>
                </c:pt>
                <c:pt idx="24053">
                  <c:v>3.6621100000000001E-3</c:v>
                </c:pt>
                <c:pt idx="24054">
                  <c:v>-1.4279399999999999E-2</c:v>
                </c:pt>
                <c:pt idx="24055">
                  <c:v>1.4756200000000001E-2</c:v>
                </c:pt>
                <c:pt idx="24056">
                  <c:v>-5.0973900000000003E-3</c:v>
                </c:pt>
                <c:pt idx="24057">
                  <c:v>9.8896000000000001E-3</c:v>
                </c:pt>
                <c:pt idx="24058">
                  <c:v>6.3896200000000004E-3</c:v>
                </c:pt>
                <c:pt idx="24059">
                  <c:v>5.2833600000000002E-4</c:v>
                </c:pt>
                <c:pt idx="24060">
                  <c:v>-6.7081500000000004E-3</c:v>
                </c:pt>
                <c:pt idx="24061">
                  <c:v>-7.0428799999999996E-3</c:v>
                </c:pt>
                <c:pt idx="24062">
                  <c:v>-8.9979199999999995E-3</c:v>
                </c:pt>
                <c:pt idx="24063">
                  <c:v>-2.2449499999999999E-3</c:v>
                </c:pt>
                <c:pt idx="24064">
                  <c:v>1.10607E-2</c:v>
                </c:pt>
                <c:pt idx="24065">
                  <c:v>-1.1090300000000001E-2</c:v>
                </c:pt>
                <c:pt idx="24066">
                  <c:v>-1.12047E-2</c:v>
                </c:pt>
                <c:pt idx="24067">
                  <c:v>9.8218899999999998E-3</c:v>
                </c:pt>
                <c:pt idx="24068">
                  <c:v>-1.5227299999999999E-2</c:v>
                </c:pt>
                <c:pt idx="24069">
                  <c:v>-2.3555799999999999E-3</c:v>
                </c:pt>
                <c:pt idx="24070">
                  <c:v>-1.23215E-3</c:v>
                </c:pt>
                <c:pt idx="24071">
                  <c:v>2.3727399999999999E-3</c:v>
                </c:pt>
                <c:pt idx="24072">
                  <c:v>7.8296699999999997E-4</c:v>
                </c:pt>
                <c:pt idx="24073">
                  <c:v>4.1589699999999997E-3</c:v>
                </c:pt>
                <c:pt idx="24074">
                  <c:v>8.0709500000000003E-3</c:v>
                </c:pt>
                <c:pt idx="24075">
                  <c:v>8.1501000000000004E-3</c:v>
                </c:pt>
                <c:pt idx="24076">
                  <c:v>1.47247E-3</c:v>
                </c:pt>
                <c:pt idx="24077">
                  <c:v>8.7509200000000006E-3</c:v>
                </c:pt>
                <c:pt idx="24078">
                  <c:v>-1.0568599999999999E-2</c:v>
                </c:pt>
                <c:pt idx="24079">
                  <c:v>-1.08013E-2</c:v>
                </c:pt>
                <c:pt idx="24080">
                  <c:v>-7.3909800000000001E-3</c:v>
                </c:pt>
                <c:pt idx="24081">
                  <c:v>-1.0204299999999999E-3</c:v>
                </c:pt>
                <c:pt idx="24082">
                  <c:v>2.5081600000000001E-4</c:v>
                </c:pt>
                <c:pt idx="24083">
                  <c:v>-1.59359E-3</c:v>
                </c:pt>
                <c:pt idx="24084">
                  <c:v>-6.8006500000000001E-3</c:v>
                </c:pt>
                <c:pt idx="24085">
                  <c:v>-7.5101899999999999E-3</c:v>
                </c:pt>
                <c:pt idx="24086">
                  <c:v>4.86565E-3</c:v>
                </c:pt>
                <c:pt idx="24087">
                  <c:v>-3.8356800000000002E-3</c:v>
                </c:pt>
                <c:pt idx="24088">
                  <c:v>4.3106100000000003E-3</c:v>
                </c:pt>
                <c:pt idx="24089">
                  <c:v>-6.67477E-3</c:v>
                </c:pt>
                <c:pt idx="24090">
                  <c:v>2.5024399999999999E-3</c:v>
                </c:pt>
                <c:pt idx="24091">
                  <c:v>1.18418E-2</c:v>
                </c:pt>
                <c:pt idx="24092">
                  <c:v>-6.9417999999999997E-3</c:v>
                </c:pt>
                <c:pt idx="24093">
                  <c:v>7.1477900000000002E-3</c:v>
                </c:pt>
                <c:pt idx="24094">
                  <c:v>1.2331E-3</c:v>
                </c:pt>
                <c:pt idx="24095">
                  <c:v>8.78811E-3</c:v>
                </c:pt>
                <c:pt idx="24096">
                  <c:v>1.01967E-2</c:v>
                </c:pt>
                <c:pt idx="24097">
                  <c:v>1.21098E-2</c:v>
                </c:pt>
                <c:pt idx="24098">
                  <c:v>-3.7679699999999998E-3</c:v>
                </c:pt>
                <c:pt idx="24099">
                  <c:v>1.33057E-2</c:v>
                </c:pt>
                <c:pt idx="24100">
                  <c:v>-2.9802299999999999E-3</c:v>
                </c:pt>
                <c:pt idx="24101">
                  <c:v>7.38049E-3</c:v>
                </c:pt>
                <c:pt idx="24102">
                  <c:v>6.8635900000000001E-3</c:v>
                </c:pt>
                <c:pt idx="24103">
                  <c:v>-2.71893E-3</c:v>
                </c:pt>
                <c:pt idx="24104">
                  <c:v>1.0193799999999999E-2</c:v>
                </c:pt>
                <c:pt idx="24105">
                  <c:v>-7.4548699999999997E-3</c:v>
                </c:pt>
                <c:pt idx="24106">
                  <c:v>-4.13132E-3</c:v>
                </c:pt>
                <c:pt idx="24107">
                  <c:v>-1.35078E-2</c:v>
                </c:pt>
                <c:pt idx="24108">
                  <c:v>-5.2614200000000002E-3</c:v>
                </c:pt>
                <c:pt idx="24109">
                  <c:v>-1.62764E-2</c:v>
                </c:pt>
                <c:pt idx="24110">
                  <c:v>3.8623800000000001E-4</c:v>
                </c:pt>
                <c:pt idx="24111">
                  <c:v>3.4789999999999999E-3</c:v>
                </c:pt>
                <c:pt idx="24112">
                  <c:v>1.0802300000000001E-2</c:v>
                </c:pt>
                <c:pt idx="24113">
                  <c:v>-1.3557400000000001E-2</c:v>
                </c:pt>
                <c:pt idx="24114">
                  <c:v>2.1829599999999998E-3</c:v>
                </c:pt>
                <c:pt idx="24115">
                  <c:v>-1.2494099999999999E-2</c:v>
                </c:pt>
                <c:pt idx="24116">
                  <c:v>-4.8789999999999997E-3</c:v>
                </c:pt>
                <c:pt idx="24117">
                  <c:v>-1.5425700000000001E-2</c:v>
                </c:pt>
                <c:pt idx="24118">
                  <c:v>1.6613000000000001E-3</c:v>
                </c:pt>
                <c:pt idx="24119">
                  <c:v>-1.26877E-2</c:v>
                </c:pt>
                <c:pt idx="24120">
                  <c:v>1.10312E-2</c:v>
                </c:pt>
                <c:pt idx="24121">
                  <c:v>-7.0896099999999997E-3</c:v>
                </c:pt>
                <c:pt idx="24122">
                  <c:v>2.72751E-4</c:v>
                </c:pt>
                <c:pt idx="24123">
                  <c:v>2.0103500000000002E-3</c:v>
                </c:pt>
                <c:pt idx="24124">
                  <c:v>-1.11065E-2</c:v>
                </c:pt>
                <c:pt idx="24125">
                  <c:v>-1.49097E-2</c:v>
                </c:pt>
                <c:pt idx="24126">
                  <c:v>1.28746E-4</c:v>
                </c:pt>
                <c:pt idx="24127">
                  <c:v>-2.0379999999999999E-3</c:v>
                </c:pt>
                <c:pt idx="24128">
                  <c:v>-4.6625099999999999E-3</c:v>
                </c:pt>
                <c:pt idx="24129">
                  <c:v>7.6408400000000003E-3</c:v>
                </c:pt>
                <c:pt idx="24130">
                  <c:v>-2.8560599999999998E-2</c:v>
                </c:pt>
                <c:pt idx="24131">
                  <c:v>-9.9840199999999997E-3</c:v>
                </c:pt>
                <c:pt idx="24132">
                  <c:v>-2.39248E-2</c:v>
                </c:pt>
                <c:pt idx="24133">
                  <c:v>-7.8611400000000008E-3</c:v>
                </c:pt>
                <c:pt idx="24134">
                  <c:v>-1.5583E-2</c:v>
                </c:pt>
                <c:pt idx="24135">
                  <c:v>-1.34144E-2</c:v>
                </c:pt>
                <c:pt idx="24136">
                  <c:v>-1.35555E-2</c:v>
                </c:pt>
                <c:pt idx="24137">
                  <c:v>-2.96955E-2</c:v>
                </c:pt>
                <c:pt idx="24138">
                  <c:v>-1.55087E-2</c:v>
                </c:pt>
                <c:pt idx="24139">
                  <c:v>-2.8077100000000001E-2</c:v>
                </c:pt>
                <c:pt idx="24140">
                  <c:v>-2.38991E-2</c:v>
                </c:pt>
                <c:pt idx="24141">
                  <c:v>-2.2265400000000001E-2</c:v>
                </c:pt>
                <c:pt idx="24142">
                  <c:v>-3.3070599999999999E-2</c:v>
                </c:pt>
                <c:pt idx="24143">
                  <c:v>-3.2878900000000003E-2</c:v>
                </c:pt>
                <c:pt idx="24144">
                  <c:v>-2.6971800000000001E-2</c:v>
                </c:pt>
                <c:pt idx="24145">
                  <c:v>-1.9270900000000001E-2</c:v>
                </c:pt>
                <c:pt idx="24146">
                  <c:v>-3.3995600000000001E-2</c:v>
                </c:pt>
                <c:pt idx="24147">
                  <c:v>-1.5901599999999998E-2</c:v>
                </c:pt>
                <c:pt idx="24148">
                  <c:v>-2.7595499999999999E-2</c:v>
                </c:pt>
                <c:pt idx="24149">
                  <c:v>-2.2398899999999999E-2</c:v>
                </c:pt>
                <c:pt idx="24150">
                  <c:v>-3.4007099999999998E-2</c:v>
                </c:pt>
                <c:pt idx="24151">
                  <c:v>-1.472E-2</c:v>
                </c:pt>
                <c:pt idx="24152">
                  <c:v>-3.8891799999999997E-2</c:v>
                </c:pt>
                <c:pt idx="24153">
                  <c:v>-1.45693E-2</c:v>
                </c:pt>
                <c:pt idx="24154">
                  <c:v>-3.42417E-2</c:v>
                </c:pt>
                <c:pt idx="24155">
                  <c:v>-1.4363300000000001E-2</c:v>
                </c:pt>
                <c:pt idx="24156">
                  <c:v>-1.4348E-2</c:v>
                </c:pt>
                <c:pt idx="24157">
                  <c:v>-1.9084899999999998E-2</c:v>
                </c:pt>
                <c:pt idx="24158">
                  <c:v>-1.9157400000000002E-2</c:v>
                </c:pt>
                <c:pt idx="24159">
                  <c:v>-2.5351499999999999E-2</c:v>
                </c:pt>
                <c:pt idx="24160">
                  <c:v>-1.7801299999999999E-2</c:v>
                </c:pt>
                <c:pt idx="24161">
                  <c:v>-2.0616499999999999E-2</c:v>
                </c:pt>
                <c:pt idx="24162">
                  <c:v>-2.34346E-2</c:v>
                </c:pt>
                <c:pt idx="24163">
                  <c:v>-1.96466E-2</c:v>
                </c:pt>
                <c:pt idx="24164">
                  <c:v>-2.1476700000000001E-2</c:v>
                </c:pt>
                <c:pt idx="24165">
                  <c:v>-1.37033E-2</c:v>
                </c:pt>
                <c:pt idx="24166">
                  <c:v>-2.0327600000000001E-2</c:v>
                </c:pt>
                <c:pt idx="24167">
                  <c:v>-2.34194E-2</c:v>
                </c:pt>
                <c:pt idx="24168">
                  <c:v>-1.61753E-2</c:v>
                </c:pt>
                <c:pt idx="24169">
                  <c:v>-3.7898099999999997E-2</c:v>
                </c:pt>
                <c:pt idx="24170">
                  <c:v>-2.73352E-2</c:v>
                </c:pt>
                <c:pt idx="24171">
                  <c:v>-1.41954E-2</c:v>
                </c:pt>
                <c:pt idx="24172">
                  <c:v>-2.6023899999999999E-2</c:v>
                </c:pt>
                <c:pt idx="24173">
                  <c:v>-2.0796800000000001E-2</c:v>
                </c:pt>
                <c:pt idx="24174">
                  <c:v>-2.3218200000000001E-2</c:v>
                </c:pt>
                <c:pt idx="24175">
                  <c:v>-3.9608999999999998E-2</c:v>
                </c:pt>
                <c:pt idx="24176">
                  <c:v>-2.27919E-2</c:v>
                </c:pt>
                <c:pt idx="24177">
                  <c:v>-2.5765400000000001E-2</c:v>
                </c:pt>
                <c:pt idx="24178">
                  <c:v>-3.9079700000000002E-2</c:v>
                </c:pt>
                <c:pt idx="24179">
                  <c:v>-2.5253299999999999E-2</c:v>
                </c:pt>
                <c:pt idx="24180">
                  <c:v>-3.2280000000000003E-2</c:v>
                </c:pt>
                <c:pt idx="24181">
                  <c:v>-4.1538199999999997E-2</c:v>
                </c:pt>
                <c:pt idx="24182">
                  <c:v>-3.66077E-2</c:v>
                </c:pt>
                <c:pt idx="24183">
                  <c:v>-2.9162400000000002E-2</c:v>
                </c:pt>
                <c:pt idx="24184">
                  <c:v>-2.5094999999999999E-2</c:v>
                </c:pt>
                <c:pt idx="24185">
                  <c:v>-3.5513900000000001E-2</c:v>
                </c:pt>
                <c:pt idx="24186">
                  <c:v>-4.4834100000000002E-2</c:v>
                </c:pt>
                <c:pt idx="24187">
                  <c:v>-2.65074E-2</c:v>
                </c:pt>
                <c:pt idx="24188">
                  <c:v>-3.92828E-2</c:v>
                </c:pt>
                <c:pt idx="24189">
                  <c:v>-3.4338E-2</c:v>
                </c:pt>
                <c:pt idx="24190">
                  <c:v>-2.7319E-2</c:v>
                </c:pt>
                <c:pt idx="24191">
                  <c:v>-3.3239400000000002E-2</c:v>
                </c:pt>
                <c:pt idx="24192">
                  <c:v>-1.8596600000000001E-2</c:v>
                </c:pt>
                <c:pt idx="24193">
                  <c:v>-2.60582E-2</c:v>
                </c:pt>
                <c:pt idx="24194">
                  <c:v>-2.6949899999999999E-2</c:v>
                </c:pt>
                <c:pt idx="24195">
                  <c:v>-3.02429E-2</c:v>
                </c:pt>
                <c:pt idx="24196">
                  <c:v>-2.1769500000000001E-2</c:v>
                </c:pt>
                <c:pt idx="24197">
                  <c:v>-3.67947E-2</c:v>
                </c:pt>
                <c:pt idx="24198">
                  <c:v>-1.40991E-2</c:v>
                </c:pt>
                <c:pt idx="24199">
                  <c:v>-2.5094999999999999E-2</c:v>
                </c:pt>
                <c:pt idx="24200">
                  <c:v>-1.4489200000000001E-2</c:v>
                </c:pt>
                <c:pt idx="24201">
                  <c:v>-2.7435299999999999E-2</c:v>
                </c:pt>
                <c:pt idx="24202">
                  <c:v>2.9754599999999999E-4</c:v>
                </c:pt>
                <c:pt idx="24203">
                  <c:v>-2.20985E-2</c:v>
                </c:pt>
                <c:pt idx="24204">
                  <c:v>-1.9765899999999999E-2</c:v>
                </c:pt>
                <c:pt idx="24205">
                  <c:v>-2.3589100000000002E-2</c:v>
                </c:pt>
                <c:pt idx="24206">
                  <c:v>-8.4171300000000001E-3</c:v>
                </c:pt>
                <c:pt idx="24207">
                  <c:v>-3.1827000000000001E-2</c:v>
                </c:pt>
                <c:pt idx="24208">
                  <c:v>-2.5083500000000002E-2</c:v>
                </c:pt>
                <c:pt idx="24209">
                  <c:v>-1.3382E-2</c:v>
                </c:pt>
                <c:pt idx="24210">
                  <c:v>-2.8963099999999999E-2</c:v>
                </c:pt>
                <c:pt idx="24211">
                  <c:v>-2.8456700000000001E-2</c:v>
                </c:pt>
                <c:pt idx="24212">
                  <c:v>-2.3480399999999998E-2</c:v>
                </c:pt>
                <c:pt idx="24213">
                  <c:v>-2.2011800000000002E-2</c:v>
                </c:pt>
                <c:pt idx="24214">
                  <c:v>-1.49736E-2</c:v>
                </c:pt>
                <c:pt idx="24215">
                  <c:v>-2.37103E-2</c:v>
                </c:pt>
                <c:pt idx="24216">
                  <c:v>-1.5565900000000001E-2</c:v>
                </c:pt>
                <c:pt idx="24217">
                  <c:v>-1.7791700000000001E-2</c:v>
                </c:pt>
                <c:pt idx="24218">
                  <c:v>-1.64289E-2</c:v>
                </c:pt>
                <c:pt idx="24219">
                  <c:v>-1.8564199999999999E-2</c:v>
                </c:pt>
                <c:pt idx="24220">
                  <c:v>-2.5477400000000001E-2</c:v>
                </c:pt>
                <c:pt idx="24221">
                  <c:v>-2.2601099999999999E-2</c:v>
                </c:pt>
                <c:pt idx="24222">
                  <c:v>-9.7179399999999996E-3</c:v>
                </c:pt>
                <c:pt idx="24223">
                  <c:v>-1.0952E-2</c:v>
                </c:pt>
                <c:pt idx="24224">
                  <c:v>-1.08833E-2</c:v>
                </c:pt>
                <c:pt idx="24225">
                  <c:v>-2.4252900000000001E-2</c:v>
                </c:pt>
                <c:pt idx="24226">
                  <c:v>-2.3115199999999999E-2</c:v>
                </c:pt>
                <c:pt idx="24227">
                  <c:v>-1.0248200000000001E-2</c:v>
                </c:pt>
                <c:pt idx="24228">
                  <c:v>-1.46809E-2</c:v>
                </c:pt>
                <c:pt idx="24229">
                  <c:v>-1.77298E-2</c:v>
                </c:pt>
                <c:pt idx="24230">
                  <c:v>-7.8096399999999996E-3</c:v>
                </c:pt>
                <c:pt idx="24231">
                  <c:v>-3.16076E-2</c:v>
                </c:pt>
                <c:pt idx="24232">
                  <c:v>-9.4261199999999996E-3</c:v>
                </c:pt>
                <c:pt idx="24233">
                  <c:v>-1.17521E-2</c:v>
                </c:pt>
                <c:pt idx="24234">
                  <c:v>-1.0773700000000001E-2</c:v>
                </c:pt>
                <c:pt idx="24235">
                  <c:v>-1.47333E-2</c:v>
                </c:pt>
                <c:pt idx="24236">
                  <c:v>-2.1243999999999999E-2</c:v>
                </c:pt>
                <c:pt idx="24237">
                  <c:v>-3.2110200000000002E-3</c:v>
                </c:pt>
                <c:pt idx="24238">
                  <c:v>-1.99404E-2</c:v>
                </c:pt>
                <c:pt idx="24239">
                  <c:v>-1.27525E-2</c:v>
                </c:pt>
                <c:pt idx="24240">
                  <c:v>-2.74668E-2</c:v>
                </c:pt>
                <c:pt idx="24241">
                  <c:v>-1.0255800000000001E-2</c:v>
                </c:pt>
                <c:pt idx="24242">
                  <c:v>-2.07443E-2</c:v>
                </c:pt>
                <c:pt idx="24243">
                  <c:v>-1.5853900000000001E-2</c:v>
                </c:pt>
                <c:pt idx="24244">
                  <c:v>-2.19011E-2</c:v>
                </c:pt>
                <c:pt idx="24245">
                  <c:v>-1.0452299999999999E-2</c:v>
                </c:pt>
                <c:pt idx="24246">
                  <c:v>-1.3743399999999999E-2</c:v>
                </c:pt>
                <c:pt idx="24247">
                  <c:v>-1.71223E-2</c:v>
                </c:pt>
                <c:pt idx="24248">
                  <c:v>-1.43909E-2</c:v>
                </c:pt>
                <c:pt idx="24249">
                  <c:v>-2.1537799999999999E-2</c:v>
                </c:pt>
                <c:pt idx="24250">
                  <c:v>-2.39096E-2</c:v>
                </c:pt>
                <c:pt idx="24251">
                  <c:v>-7.5464199999999999E-3</c:v>
                </c:pt>
                <c:pt idx="24252">
                  <c:v>-2.9335E-2</c:v>
                </c:pt>
                <c:pt idx="24253">
                  <c:v>-1.2360599999999999E-2</c:v>
                </c:pt>
                <c:pt idx="24254">
                  <c:v>-1.6109499999999999E-2</c:v>
                </c:pt>
                <c:pt idx="24255">
                  <c:v>-2.60916E-2</c:v>
                </c:pt>
                <c:pt idx="24256">
                  <c:v>-1.03474E-2</c:v>
                </c:pt>
                <c:pt idx="24257">
                  <c:v>-3.1914699999999997E-2</c:v>
                </c:pt>
                <c:pt idx="24258">
                  <c:v>-1.9137399999999999E-2</c:v>
                </c:pt>
                <c:pt idx="24259">
                  <c:v>-2.0274199999999999E-2</c:v>
                </c:pt>
                <c:pt idx="24260">
                  <c:v>-1.8792199999999998E-2</c:v>
                </c:pt>
                <c:pt idx="24261">
                  <c:v>-7.0705400000000002E-3</c:v>
                </c:pt>
                <c:pt idx="24262">
                  <c:v>-2.9397E-2</c:v>
                </c:pt>
                <c:pt idx="24263">
                  <c:v>-1.2661E-2</c:v>
                </c:pt>
                <c:pt idx="24264">
                  <c:v>-2.26927E-2</c:v>
                </c:pt>
                <c:pt idx="24265">
                  <c:v>-5.1622400000000002E-3</c:v>
                </c:pt>
                <c:pt idx="24266">
                  <c:v>-1.12143E-2</c:v>
                </c:pt>
                <c:pt idx="24267">
                  <c:v>-1.1406899999999999E-2</c:v>
                </c:pt>
                <c:pt idx="24268">
                  <c:v>-1.6065599999999999E-2</c:v>
                </c:pt>
                <c:pt idx="24269">
                  <c:v>-2.9849999999999998E-3</c:v>
                </c:pt>
                <c:pt idx="24270">
                  <c:v>-1.19677E-2</c:v>
                </c:pt>
                <c:pt idx="24271">
                  <c:v>-1.6679799999999999E-3</c:v>
                </c:pt>
                <c:pt idx="24272">
                  <c:v>-9.0265299999999996E-3</c:v>
                </c:pt>
                <c:pt idx="24273">
                  <c:v>9.6702599999999995E-4</c:v>
                </c:pt>
                <c:pt idx="24274">
                  <c:v>-1.3827300000000001E-2</c:v>
                </c:pt>
                <c:pt idx="24275">
                  <c:v>6.2560999999999997E-4</c:v>
                </c:pt>
                <c:pt idx="24276">
                  <c:v>-8.3255800000000008E-3</c:v>
                </c:pt>
                <c:pt idx="24277">
                  <c:v>-2.1835299999999998E-2</c:v>
                </c:pt>
                <c:pt idx="24278">
                  <c:v>-1.34506E-2</c:v>
                </c:pt>
                <c:pt idx="24279">
                  <c:v>-1.5792799999999999E-2</c:v>
                </c:pt>
                <c:pt idx="24280">
                  <c:v>8.7013200000000002E-3</c:v>
                </c:pt>
                <c:pt idx="24281">
                  <c:v>-1.6884799999999998E-2</c:v>
                </c:pt>
                <c:pt idx="24282">
                  <c:v>-7.2183600000000001E-3</c:v>
                </c:pt>
                <c:pt idx="24283">
                  <c:v>-3.0841800000000002E-3</c:v>
                </c:pt>
                <c:pt idx="24284">
                  <c:v>-1.55268E-2</c:v>
                </c:pt>
                <c:pt idx="24285">
                  <c:v>-2.0321800000000001E-2</c:v>
                </c:pt>
                <c:pt idx="24286">
                  <c:v>-2.4747800000000002E-3</c:v>
                </c:pt>
                <c:pt idx="24287">
                  <c:v>-8.5859300000000003E-3</c:v>
                </c:pt>
                <c:pt idx="24288">
                  <c:v>-9.4995500000000007E-3</c:v>
                </c:pt>
                <c:pt idx="24289">
                  <c:v>-9.3727099999999994E-3</c:v>
                </c:pt>
                <c:pt idx="24290">
                  <c:v>-5.7973900000000004E-3</c:v>
                </c:pt>
                <c:pt idx="24291">
                  <c:v>-1.3676600000000001E-2</c:v>
                </c:pt>
                <c:pt idx="24292">
                  <c:v>-6.5441099999999997E-3</c:v>
                </c:pt>
                <c:pt idx="24293">
                  <c:v>-1.10388E-2</c:v>
                </c:pt>
                <c:pt idx="24294">
                  <c:v>-1.3254200000000001E-2</c:v>
                </c:pt>
                <c:pt idx="24295">
                  <c:v>-1.90058E-2</c:v>
                </c:pt>
                <c:pt idx="24296">
                  <c:v>-1.58119E-2</c:v>
                </c:pt>
                <c:pt idx="24297">
                  <c:v>-1.99633E-2</c:v>
                </c:pt>
                <c:pt idx="24298">
                  <c:v>-1.6874299999999998E-2</c:v>
                </c:pt>
                <c:pt idx="24299">
                  <c:v>-2.2113799999999999E-2</c:v>
                </c:pt>
                <c:pt idx="24300">
                  <c:v>-1.9360499999999999E-2</c:v>
                </c:pt>
                <c:pt idx="24301">
                  <c:v>-1.8900900000000002E-2</c:v>
                </c:pt>
                <c:pt idx="24302">
                  <c:v>-2.7141599999999998E-2</c:v>
                </c:pt>
                <c:pt idx="24303">
                  <c:v>-2.9193899999999998E-2</c:v>
                </c:pt>
                <c:pt idx="24304">
                  <c:v>-3.76129E-3</c:v>
                </c:pt>
                <c:pt idx="24305">
                  <c:v>-1.87073E-2</c:v>
                </c:pt>
                <c:pt idx="24306">
                  <c:v>-5.0487500000000003E-3</c:v>
                </c:pt>
                <c:pt idx="24307">
                  <c:v>-1.7117500000000001E-2</c:v>
                </c:pt>
                <c:pt idx="24308">
                  <c:v>-1.92318E-2</c:v>
                </c:pt>
                <c:pt idx="24309">
                  <c:v>-1.41554E-2</c:v>
                </c:pt>
                <c:pt idx="24310" formatCode="0.00E+00">
                  <c:v>-9.5367399999999999E-7</c:v>
                </c:pt>
                <c:pt idx="24311">
                  <c:v>-1.53513E-2</c:v>
                </c:pt>
                <c:pt idx="24312">
                  <c:v>-1.26848E-2</c:v>
                </c:pt>
                <c:pt idx="24313">
                  <c:v>-8.8548700000000008E-3</c:v>
                </c:pt>
                <c:pt idx="24314">
                  <c:v>-1.1344E-2</c:v>
                </c:pt>
                <c:pt idx="24315">
                  <c:v>-6.9112799999999997E-3</c:v>
                </c:pt>
                <c:pt idx="24316">
                  <c:v>-1.19314E-2</c:v>
                </c:pt>
                <c:pt idx="24317">
                  <c:v>-1.04809E-2</c:v>
                </c:pt>
                <c:pt idx="24318">
                  <c:v>-7.2698600000000004E-3</c:v>
                </c:pt>
                <c:pt idx="24319">
                  <c:v>-5.8012000000000003E-3</c:v>
                </c:pt>
                <c:pt idx="24320">
                  <c:v>-1.17807E-2</c:v>
                </c:pt>
                <c:pt idx="24321">
                  <c:v>-7.2231300000000003E-3</c:v>
                </c:pt>
                <c:pt idx="24322">
                  <c:v>-4.6815900000000002E-3</c:v>
                </c:pt>
                <c:pt idx="24323">
                  <c:v>-8.3427399999999995E-3</c:v>
                </c:pt>
                <c:pt idx="24324">
                  <c:v>-2.0427700000000002E-3</c:v>
                </c:pt>
                <c:pt idx="24325">
                  <c:v>4.3001200000000002E-3</c:v>
                </c:pt>
                <c:pt idx="24326">
                  <c:v>-8.0995600000000004E-3</c:v>
                </c:pt>
                <c:pt idx="24327">
                  <c:v>7.8105900000000001E-3</c:v>
                </c:pt>
                <c:pt idx="24328">
                  <c:v>-1.67742E-2</c:v>
                </c:pt>
                <c:pt idx="24329">
                  <c:v>2.9687899999999998E-3</c:v>
                </c:pt>
                <c:pt idx="24330">
                  <c:v>-4.0559799999999998E-3</c:v>
                </c:pt>
                <c:pt idx="24331">
                  <c:v>3.9720500000000004E-3</c:v>
                </c:pt>
                <c:pt idx="24332">
                  <c:v>-4.97723E-3</c:v>
                </c:pt>
                <c:pt idx="24333">
                  <c:v>1.48678E-3</c:v>
                </c:pt>
                <c:pt idx="24334">
                  <c:v>3.9491700000000001E-3</c:v>
                </c:pt>
                <c:pt idx="24335">
                  <c:v>-1.0843300000000001E-3</c:v>
                </c:pt>
                <c:pt idx="24336">
                  <c:v>2.0284700000000001E-3</c:v>
                </c:pt>
                <c:pt idx="24337">
                  <c:v>-4.6958900000000003E-3</c:v>
                </c:pt>
                <c:pt idx="24338">
                  <c:v>-6.1588299999999997E-3</c:v>
                </c:pt>
                <c:pt idx="24339">
                  <c:v>-4.0740999999999998E-3</c:v>
                </c:pt>
                <c:pt idx="24340">
                  <c:v>1.7795599999999999E-3</c:v>
                </c:pt>
                <c:pt idx="24341">
                  <c:v>-6.3114199999999999E-3</c:v>
                </c:pt>
                <c:pt idx="24342">
                  <c:v>9.3307500000000005E-3</c:v>
                </c:pt>
                <c:pt idx="24343">
                  <c:v>1.5192000000000001E-3</c:v>
                </c:pt>
                <c:pt idx="24344">
                  <c:v>1.2350099999999999E-3</c:v>
                </c:pt>
                <c:pt idx="24345">
                  <c:v>-7.3967E-3</c:v>
                </c:pt>
                <c:pt idx="24346">
                  <c:v>-6.1931599999999996E-3</c:v>
                </c:pt>
                <c:pt idx="24347">
                  <c:v>-6.6995600000000002E-3</c:v>
                </c:pt>
                <c:pt idx="24348">
                  <c:v>-8.3751699999999995E-3</c:v>
                </c:pt>
                <c:pt idx="24349">
                  <c:v>-3.3950799999999998E-4</c:v>
                </c:pt>
                <c:pt idx="24350">
                  <c:v>-1.5258799999999999E-2</c:v>
                </c:pt>
                <c:pt idx="24351">
                  <c:v>2.86579E-3</c:v>
                </c:pt>
                <c:pt idx="24352">
                  <c:v>1.7013499999999999E-3</c:v>
                </c:pt>
                <c:pt idx="24353">
                  <c:v>-1.48153E-2</c:v>
                </c:pt>
                <c:pt idx="24354">
                  <c:v>-5.9022900000000001E-3</c:v>
                </c:pt>
                <c:pt idx="24355">
                  <c:v>2.0713799999999998E-3</c:v>
                </c:pt>
                <c:pt idx="24356">
                  <c:v>-1.4906900000000001E-2</c:v>
                </c:pt>
                <c:pt idx="24357">
                  <c:v>-4.0883999999999998E-3</c:v>
                </c:pt>
                <c:pt idx="24358">
                  <c:v>-3.3674199999999999E-3</c:v>
                </c:pt>
                <c:pt idx="24359">
                  <c:v>-5.3901699999999997E-3</c:v>
                </c:pt>
                <c:pt idx="24360">
                  <c:v>-6.1035199999999999E-4</c:v>
                </c:pt>
                <c:pt idx="24361">
                  <c:v>-5.0516099999999998E-3</c:v>
                </c:pt>
                <c:pt idx="24362">
                  <c:v>-7.9231300000000005E-3</c:v>
                </c:pt>
                <c:pt idx="24363">
                  <c:v>1.0843300000000001E-3</c:v>
                </c:pt>
                <c:pt idx="24364">
                  <c:v>-1.4140099999999999E-2</c:v>
                </c:pt>
                <c:pt idx="24365">
                  <c:v>-4.6148300000000003E-3</c:v>
                </c:pt>
                <c:pt idx="24366">
                  <c:v>-7.2278999999999998E-3</c:v>
                </c:pt>
                <c:pt idx="24367">
                  <c:v>-5.0401700000000001E-3</c:v>
                </c:pt>
                <c:pt idx="24368">
                  <c:v>-2.7799600000000002E-3</c:v>
                </c:pt>
                <c:pt idx="24369">
                  <c:v>7.1401600000000004E-3</c:v>
                </c:pt>
                <c:pt idx="24370">
                  <c:v>-2.57683E-3</c:v>
                </c:pt>
                <c:pt idx="24371">
                  <c:v>-6.1502500000000003E-3</c:v>
                </c:pt>
                <c:pt idx="24372">
                  <c:v>5.0153699999999999E-3</c:v>
                </c:pt>
                <c:pt idx="24373">
                  <c:v>-2.19345E-3</c:v>
                </c:pt>
                <c:pt idx="24374">
                  <c:v>6.4048799999999999E-3</c:v>
                </c:pt>
                <c:pt idx="24375">
                  <c:v>-1.6830399999999999E-2</c:v>
                </c:pt>
                <c:pt idx="24376">
                  <c:v>8.6746199999999992E-3</c:v>
                </c:pt>
                <c:pt idx="24377">
                  <c:v>-1.1540399999999999E-2</c:v>
                </c:pt>
                <c:pt idx="24378">
                  <c:v>6.5374400000000003E-3</c:v>
                </c:pt>
                <c:pt idx="24379">
                  <c:v>-2.0236999999999998E-3</c:v>
                </c:pt>
                <c:pt idx="24380">
                  <c:v>1.37892E-2</c:v>
                </c:pt>
                <c:pt idx="24381">
                  <c:v>-6.6022900000000002E-3</c:v>
                </c:pt>
                <c:pt idx="24382">
                  <c:v>1.39332E-3</c:v>
                </c:pt>
                <c:pt idx="24383">
                  <c:v>8.3599099999999999E-3</c:v>
                </c:pt>
                <c:pt idx="24384">
                  <c:v>1.19743E-2</c:v>
                </c:pt>
                <c:pt idx="24385">
                  <c:v>2.0189299999999999E-3</c:v>
                </c:pt>
                <c:pt idx="24386">
                  <c:v>6.5536500000000003E-3</c:v>
                </c:pt>
                <c:pt idx="24387">
                  <c:v>-9.6044500000000005E-3</c:v>
                </c:pt>
                <c:pt idx="24388">
                  <c:v>1.8283799999999999E-2</c:v>
                </c:pt>
                <c:pt idx="24389">
                  <c:v>8.4257099999999994E-3</c:v>
                </c:pt>
                <c:pt idx="24390">
                  <c:v>5.4864900000000001E-3</c:v>
                </c:pt>
                <c:pt idx="24391">
                  <c:v>-5.3978000000000001E-4</c:v>
                </c:pt>
                <c:pt idx="24392">
                  <c:v>7.8830700000000007E-3</c:v>
                </c:pt>
                <c:pt idx="24393">
                  <c:v>-1.85108E-3</c:v>
                </c:pt>
                <c:pt idx="24394">
                  <c:v>9.0427400000000005E-3</c:v>
                </c:pt>
                <c:pt idx="24395">
                  <c:v>1.91975E-3</c:v>
                </c:pt>
                <c:pt idx="24396">
                  <c:v>4.4860799999999999E-3</c:v>
                </c:pt>
                <c:pt idx="24397">
                  <c:v>1.23377E-2</c:v>
                </c:pt>
                <c:pt idx="24398">
                  <c:v>-8.4238100000000003E-3</c:v>
                </c:pt>
                <c:pt idx="24399">
                  <c:v>1.08509E-2</c:v>
                </c:pt>
                <c:pt idx="24400">
                  <c:v>-1.37377E-2</c:v>
                </c:pt>
                <c:pt idx="24401">
                  <c:v>2.1767600000000002E-2</c:v>
                </c:pt>
                <c:pt idx="24402">
                  <c:v>-7.4768100000000004E-3</c:v>
                </c:pt>
                <c:pt idx="24403">
                  <c:v>-1.9817400000000001E-3</c:v>
                </c:pt>
                <c:pt idx="24404">
                  <c:v>-1.0122300000000001E-2</c:v>
                </c:pt>
                <c:pt idx="24405">
                  <c:v>7.22027E-3</c:v>
                </c:pt>
                <c:pt idx="24406">
                  <c:v>-8.1739399999999993E-3</c:v>
                </c:pt>
                <c:pt idx="24407">
                  <c:v>-3.3855400000000003E-4</c:v>
                </c:pt>
                <c:pt idx="24408">
                  <c:v>5.5074700000000004E-3</c:v>
                </c:pt>
                <c:pt idx="24409">
                  <c:v>-6.0586900000000003E-3</c:v>
                </c:pt>
                <c:pt idx="24410">
                  <c:v>1.00632E-2</c:v>
                </c:pt>
                <c:pt idx="24411">
                  <c:v>-1.09806E-2</c:v>
                </c:pt>
                <c:pt idx="24412">
                  <c:v>-2.4032599999999999E-3</c:v>
                </c:pt>
                <c:pt idx="24413">
                  <c:v>-1.2901299999999999E-2</c:v>
                </c:pt>
                <c:pt idx="24414">
                  <c:v>1.27792E-4</c:v>
                </c:pt>
                <c:pt idx="24415">
                  <c:v>7.5340300000000004E-4</c:v>
                </c:pt>
                <c:pt idx="24416">
                  <c:v>3.7498499999999999E-3</c:v>
                </c:pt>
                <c:pt idx="24417">
                  <c:v>-5.5217700000000005E-4</c:v>
                </c:pt>
                <c:pt idx="24418">
                  <c:v>-1.0186199999999999E-2</c:v>
                </c:pt>
                <c:pt idx="24419">
                  <c:v>2.41661E-3</c:v>
                </c:pt>
                <c:pt idx="24420">
                  <c:v>-1.71824E-2</c:v>
                </c:pt>
                <c:pt idx="24421">
                  <c:v>3.37887E-3</c:v>
                </c:pt>
                <c:pt idx="24422">
                  <c:v>2.0198799999999999E-3</c:v>
                </c:pt>
                <c:pt idx="24423">
                  <c:v>-7.55501E-3</c:v>
                </c:pt>
                <c:pt idx="24424">
                  <c:v>-5.7973900000000004E-3</c:v>
                </c:pt>
                <c:pt idx="24425">
                  <c:v>-6.0405700000000003E-3</c:v>
                </c:pt>
                <c:pt idx="24426">
                  <c:v>2.4747800000000002E-3</c:v>
                </c:pt>
                <c:pt idx="24427">
                  <c:v>-1.12219E-2</c:v>
                </c:pt>
                <c:pt idx="24428">
                  <c:v>4.1017500000000004E-3</c:v>
                </c:pt>
                <c:pt idx="24429">
                  <c:v>-8.7976500000000006E-3</c:v>
                </c:pt>
                <c:pt idx="24430">
                  <c:v>-7.1058299999999996E-3</c:v>
                </c:pt>
                <c:pt idx="24431">
                  <c:v>-4.5347199999999999E-3</c:v>
                </c:pt>
                <c:pt idx="24432">
                  <c:v>-2.86674E-3</c:v>
                </c:pt>
                <c:pt idx="24433">
                  <c:v>1.1374499999999999E-2</c:v>
                </c:pt>
                <c:pt idx="24434">
                  <c:v>-8.3894699999999996E-3</c:v>
                </c:pt>
                <c:pt idx="24435">
                  <c:v>-4.5843100000000003E-3</c:v>
                </c:pt>
                <c:pt idx="24436">
                  <c:v>2.13623E-4</c:v>
                </c:pt>
                <c:pt idx="24437">
                  <c:v>1.3792E-2</c:v>
                </c:pt>
                <c:pt idx="24438">
                  <c:v>-5.2547499999999999E-3</c:v>
                </c:pt>
                <c:pt idx="24439">
                  <c:v>-5.83649E-4</c:v>
                </c:pt>
                <c:pt idx="24440">
                  <c:v>2.07901E-4</c:v>
                </c:pt>
                <c:pt idx="24441">
                  <c:v>1.8777799999999999E-3</c:v>
                </c:pt>
                <c:pt idx="24442">
                  <c:v>-1.16348E-4</c:v>
                </c:pt>
                <c:pt idx="24443">
                  <c:v>6.2351200000000002E-3</c:v>
                </c:pt>
                <c:pt idx="24444">
                  <c:v>8.3408400000000004E-3</c:v>
                </c:pt>
                <c:pt idx="24445">
                  <c:v>-4.3306400000000002E-3</c:v>
                </c:pt>
                <c:pt idx="24446">
                  <c:v>1.79892E-2</c:v>
                </c:pt>
                <c:pt idx="24447">
                  <c:v>2.3994400000000001E-3</c:v>
                </c:pt>
                <c:pt idx="24448">
                  <c:v>1.17273E-2</c:v>
                </c:pt>
                <c:pt idx="24449">
                  <c:v>-6.8397500000000003E-3</c:v>
                </c:pt>
                <c:pt idx="24450">
                  <c:v>1.85547E-2</c:v>
                </c:pt>
                <c:pt idx="24451">
                  <c:v>1.07174E-2</c:v>
                </c:pt>
                <c:pt idx="24452">
                  <c:v>1.24102E-2</c:v>
                </c:pt>
                <c:pt idx="24453">
                  <c:v>7.2221799999999999E-3</c:v>
                </c:pt>
                <c:pt idx="24454">
                  <c:v>1.33972E-2</c:v>
                </c:pt>
                <c:pt idx="24455">
                  <c:v>1.2880300000000001E-2</c:v>
                </c:pt>
                <c:pt idx="24456">
                  <c:v>7.3680899999999999E-3</c:v>
                </c:pt>
                <c:pt idx="24457">
                  <c:v>1.84526E-2</c:v>
                </c:pt>
                <c:pt idx="24458">
                  <c:v>3.1013500000000001E-3</c:v>
                </c:pt>
                <c:pt idx="24459">
                  <c:v>1.6390800000000001E-2</c:v>
                </c:pt>
                <c:pt idx="24460">
                  <c:v>5.6047400000000004E-3</c:v>
                </c:pt>
                <c:pt idx="24461">
                  <c:v>1.22728E-2</c:v>
                </c:pt>
                <c:pt idx="24462">
                  <c:v>9.5930100000000008E-3</c:v>
                </c:pt>
                <c:pt idx="24463">
                  <c:v>2.0014799999999999E-2</c:v>
                </c:pt>
                <c:pt idx="24464">
                  <c:v>2.0317100000000001E-2</c:v>
                </c:pt>
                <c:pt idx="24465">
                  <c:v>1.03807E-2</c:v>
                </c:pt>
                <c:pt idx="24466">
                  <c:v>1.52683E-2</c:v>
                </c:pt>
                <c:pt idx="24467">
                  <c:v>1.1860799999999999E-2</c:v>
                </c:pt>
                <c:pt idx="24468">
                  <c:v>2.6902200000000001E-2</c:v>
                </c:pt>
                <c:pt idx="24469">
                  <c:v>4.2886699999999996E-3</c:v>
                </c:pt>
                <c:pt idx="24470">
                  <c:v>1.2041100000000001E-2</c:v>
                </c:pt>
                <c:pt idx="24471">
                  <c:v>1.8258099999999999E-2</c:v>
                </c:pt>
                <c:pt idx="24472">
                  <c:v>2.6552200000000001E-2</c:v>
                </c:pt>
                <c:pt idx="24473">
                  <c:v>1.1828399999999999E-2</c:v>
                </c:pt>
                <c:pt idx="24474">
                  <c:v>1.7616300000000001E-2</c:v>
                </c:pt>
                <c:pt idx="24475">
                  <c:v>2.6276600000000001E-2</c:v>
                </c:pt>
                <c:pt idx="24476">
                  <c:v>1.62039E-2</c:v>
                </c:pt>
                <c:pt idx="24477">
                  <c:v>8.38852E-3</c:v>
                </c:pt>
                <c:pt idx="24478">
                  <c:v>1.7636300000000001E-2</c:v>
                </c:pt>
                <c:pt idx="24479">
                  <c:v>2.1895399999999999E-2</c:v>
                </c:pt>
                <c:pt idx="24480">
                  <c:v>3.0984899999999999E-2</c:v>
                </c:pt>
                <c:pt idx="24481">
                  <c:v>1.8042599999999999E-2</c:v>
                </c:pt>
                <c:pt idx="24482">
                  <c:v>3.9254200000000003E-2</c:v>
                </c:pt>
                <c:pt idx="24483">
                  <c:v>2.5902700000000001E-2</c:v>
                </c:pt>
                <c:pt idx="24484">
                  <c:v>2.1592099999999999E-2</c:v>
                </c:pt>
                <c:pt idx="24485">
                  <c:v>3.7955299999999997E-2</c:v>
                </c:pt>
                <c:pt idx="24486">
                  <c:v>3.2314299999999997E-2</c:v>
                </c:pt>
                <c:pt idx="24487">
                  <c:v>2.25992E-2</c:v>
                </c:pt>
                <c:pt idx="24488">
                  <c:v>2.29654E-2</c:v>
                </c:pt>
                <c:pt idx="24489">
                  <c:v>2.5884600000000001E-2</c:v>
                </c:pt>
                <c:pt idx="24490">
                  <c:v>3.5470000000000002E-2</c:v>
                </c:pt>
                <c:pt idx="24491">
                  <c:v>2.61908E-2</c:v>
                </c:pt>
                <c:pt idx="24492">
                  <c:v>3.2071099999999998E-2</c:v>
                </c:pt>
                <c:pt idx="24493">
                  <c:v>4.1451500000000002E-2</c:v>
                </c:pt>
                <c:pt idx="24494">
                  <c:v>1.87073E-2</c:v>
                </c:pt>
                <c:pt idx="24495">
                  <c:v>1.8875099999999999E-2</c:v>
                </c:pt>
                <c:pt idx="24496">
                  <c:v>2.5115999999999999E-2</c:v>
                </c:pt>
                <c:pt idx="24497">
                  <c:v>3.3208799999999997E-2</c:v>
                </c:pt>
                <c:pt idx="24498">
                  <c:v>2.3632E-2</c:v>
                </c:pt>
                <c:pt idx="24499">
                  <c:v>3.0369799999999999E-2</c:v>
                </c:pt>
                <c:pt idx="24500">
                  <c:v>1.9453000000000002E-2</c:v>
                </c:pt>
                <c:pt idx="24501">
                  <c:v>3.35045E-2</c:v>
                </c:pt>
                <c:pt idx="24502">
                  <c:v>2.31075E-2</c:v>
                </c:pt>
                <c:pt idx="24503">
                  <c:v>2.54583E-2</c:v>
                </c:pt>
                <c:pt idx="24504">
                  <c:v>2.7946499999999999E-2</c:v>
                </c:pt>
                <c:pt idx="24505">
                  <c:v>7.8344299999999999E-3</c:v>
                </c:pt>
                <c:pt idx="24506">
                  <c:v>2.89898E-2</c:v>
                </c:pt>
                <c:pt idx="24507">
                  <c:v>2.7939800000000001E-2</c:v>
                </c:pt>
                <c:pt idx="24508">
                  <c:v>1.7502799999999999E-2</c:v>
                </c:pt>
                <c:pt idx="24509">
                  <c:v>2.5211299999999999E-2</c:v>
                </c:pt>
                <c:pt idx="24510">
                  <c:v>1.62296E-2</c:v>
                </c:pt>
                <c:pt idx="24511">
                  <c:v>3.9240799999999999E-2</c:v>
                </c:pt>
                <c:pt idx="24512">
                  <c:v>1.5605900000000001E-2</c:v>
                </c:pt>
                <c:pt idx="24513">
                  <c:v>2.5381999999999998E-2</c:v>
                </c:pt>
                <c:pt idx="24514">
                  <c:v>1.7593399999999999E-2</c:v>
                </c:pt>
                <c:pt idx="24515">
                  <c:v>2.62499E-2</c:v>
                </c:pt>
                <c:pt idx="24516">
                  <c:v>2.0901699999999999E-2</c:v>
                </c:pt>
                <c:pt idx="24517">
                  <c:v>1.97401E-2</c:v>
                </c:pt>
                <c:pt idx="24518">
                  <c:v>1.51176E-2</c:v>
                </c:pt>
                <c:pt idx="24519">
                  <c:v>2.1100000000000001E-2</c:v>
                </c:pt>
                <c:pt idx="24520">
                  <c:v>1.51749E-2</c:v>
                </c:pt>
                <c:pt idx="24521">
                  <c:v>2.6938400000000001E-2</c:v>
                </c:pt>
                <c:pt idx="24522">
                  <c:v>2.0804400000000001E-2</c:v>
                </c:pt>
                <c:pt idx="24523">
                  <c:v>1.8941900000000001E-2</c:v>
                </c:pt>
                <c:pt idx="24524">
                  <c:v>1.9814499999999999E-2</c:v>
                </c:pt>
                <c:pt idx="24525">
                  <c:v>8.6917899999999996E-3</c:v>
                </c:pt>
                <c:pt idx="24526">
                  <c:v>2.5574699999999999E-2</c:v>
                </c:pt>
                <c:pt idx="24527">
                  <c:v>1.3909299999999999E-2</c:v>
                </c:pt>
                <c:pt idx="24528">
                  <c:v>9.5081300000000001E-3</c:v>
                </c:pt>
                <c:pt idx="24529">
                  <c:v>4.1332199999999999E-3</c:v>
                </c:pt>
                <c:pt idx="24530">
                  <c:v>8.7165799999999998E-4</c:v>
                </c:pt>
                <c:pt idx="24531">
                  <c:v>5.6915300000000002E-3</c:v>
                </c:pt>
                <c:pt idx="24532">
                  <c:v>1.2789699999999999E-2</c:v>
                </c:pt>
                <c:pt idx="24533">
                  <c:v>8.2473800000000003E-3</c:v>
                </c:pt>
                <c:pt idx="24534">
                  <c:v>-6.3657799999999997E-3</c:v>
                </c:pt>
                <c:pt idx="24535">
                  <c:v>1.0837599999999999E-2</c:v>
                </c:pt>
                <c:pt idx="24536">
                  <c:v>3.7202799999999999E-3</c:v>
                </c:pt>
                <c:pt idx="24537">
                  <c:v>1.18151E-2</c:v>
                </c:pt>
                <c:pt idx="24538">
                  <c:v>6.2456100000000004E-3</c:v>
                </c:pt>
                <c:pt idx="24539">
                  <c:v>6.9990199999999999E-3</c:v>
                </c:pt>
                <c:pt idx="24540">
                  <c:v>-2.6083E-3</c:v>
                </c:pt>
                <c:pt idx="24541">
                  <c:v>4.0950800000000001E-3</c:v>
                </c:pt>
                <c:pt idx="24542">
                  <c:v>1.5230199999999999E-3</c:v>
                </c:pt>
                <c:pt idx="24543">
                  <c:v>7.68661E-3</c:v>
                </c:pt>
                <c:pt idx="24544">
                  <c:v>7.0333499999999998E-3</c:v>
                </c:pt>
                <c:pt idx="24545">
                  <c:v>6.4783100000000001E-3</c:v>
                </c:pt>
                <c:pt idx="24546">
                  <c:v>-1.1062599999999999E-4</c:v>
                </c:pt>
                <c:pt idx="24547">
                  <c:v>7.1048699999999999E-4</c:v>
                </c:pt>
                <c:pt idx="24548">
                  <c:v>9.1962799999999994E-3</c:v>
                </c:pt>
                <c:pt idx="24549">
                  <c:v>2.5582299999999999E-2</c:v>
                </c:pt>
                <c:pt idx="24550">
                  <c:v>1.5669800000000001E-2</c:v>
                </c:pt>
                <c:pt idx="24551">
                  <c:v>8.99696E-3</c:v>
                </c:pt>
                <c:pt idx="24552">
                  <c:v>1.47333E-2</c:v>
                </c:pt>
                <c:pt idx="24553">
                  <c:v>1.23911E-2</c:v>
                </c:pt>
                <c:pt idx="24554">
                  <c:v>2.16837E-2</c:v>
                </c:pt>
                <c:pt idx="24555">
                  <c:v>1.6984900000000001E-2</c:v>
                </c:pt>
                <c:pt idx="24556">
                  <c:v>2.41852E-2</c:v>
                </c:pt>
                <c:pt idx="24557">
                  <c:v>2.3249599999999999E-2</c:v>
                </c:pt>
                <c:pt idx="24558">
                  <c:v>1.47276E-2</c:v>
                </c:pt>
                <c:pt idx="24559">
                  <c:v>2.5815999999999999E-2</c:v>
                </c:pt>
                <c:pt idx="24560">
                  <c:v>2.5663399999999999E-2</c:v>
                </c:pt>
                <c:pt idx="24561">
                  <c:v>2.0117800000000002E-2</c:v>
                </c:pt>
                <c:pt idx="24562">
                  <c:v>2.2344599999999999E-2</c:v>
                </c:pt>
                <c:pt idx="24563">
                  <c:v>1.47276E-2</c:v>
                </c:pt>
                <c:pt idx="24564">
                  <c:v>1.28536E-2</c:v>
                </c:pt>
                <c:pt idx="24565">
                  <c:v>1.8319100000000001E-2</c:v>
                </c:pt>
                <c:pt idx="24566">
                  <c:v>2.62709E-2</c:v>
                </c:pt>
                <c:pt idx="24567">
                  <c:v>1.59674E-2</c:v>
                </c:pt>
                <c:pt idx="24568">
                  <c:v>6.8159099999999997E-3</c:v>
                </c:pt>
                <c:pt idx="24569">
                  <c:v>4.8866300000000003E-3</c:v>
                </c:pt>
                <c:pt idx="24570">
                  <c:v>6.9246300000000002E-3</c:v>
                </c:pt>
                <c:pt idx="24571">
                  <c:v>1.24846E-2</c:v>
                </c:pt>
                <c:pt idx="24572">
                  <c:v>7.2069200000000003E-3</c:v>
                </c:pt>
                <c:pt idx="24573">
                  <c:v>1.30548E-2</c:v>
                </c:pt>
                <c:pt idx="24574">
                  <c:v>6.8149600000000001E-3</c:v>
                </c:pt>
                <c:pt idx="24575">
                  <c:v>1.18589E-2</c:v>
                </c:pt>
                <c:pt idx="24576">
                  <c:v>2.0025299999999999E-2</c:v>
                </c:pt>
                <c:pt idx="24577">
                  <c:v>1.5634499999999999E-2</c:v>
                </c:pt>
                <c:pt idx="24578">
                  <c:v>1.4158199999999999E-2</c:v>
                </c:pt>
                <c:pt idx="24579">
                  <c:v>2.0558400000000001E-2</c:v>
                </c:pt>
                <c:pt idx="24580">
                  <c:v>7.2545999999999999E-3</c:v>
                </c:pt>
                <c:pt idx="24581">
                  <c:v>1.08786E-2</c:v>
                </c:pt>
                <c:pt idx="24582">
                  <c:v>1.7732600000000001E-2</c:v>
                </c:pt>
                <c:pt idx="24583">
                  <c:v>5.6085600000000003E-3</c:v>
                </c:pt>
                <c:pt idx="24584">
                  <c:v>3.3356700000000003E-2</c:v>
                </c:pt>
                <c:pt idx="24585">
                  <c:v>1.9984200000000001E-2</c:v>
                </c:pt>
                <c:pt idx="24586">
                  <c:v>1.6708400000000002E-2</c:v>
                </c:pt>
                <c:pt idx="24587">
                  <c:v>1.57185E-2</c:v>
                </c:pt>
                <c:pt idx="24588">
                  <c:v>1.65749E-2</c:v>
                </c:pt>
                <c:pt idx="24589">
                  <c:v>1.7432199999999998E-2</c:v>
                </c:pt>
                <c:pt idx="24590">
                  <c:v>2.22416E-2</c:v>
                </c:pt>
                <c:pt idx="24591">
                  <c:v>1.3696699999999999E-2</c:v>
                </c:pt>
                <c:pt idx="24592">
                  <c:v>2.78692E-2</c:v>
                </c:pt>
                <c:pt idx="24593">
                  <c:v>1.9504500000000001E-2</c:v>
                </c:pt>
                <c:pt idx="24594">
                  <c:v>1.96648E-2</c:v>
                </c:pt>
                <c:pt idx="24595">
                  <c:v>3.1143199999999999E-2</c:v>
                </c:pt>
                <c:pt idx="24596">
                  <c:v>2.1963099999999999E-2</c:v>
                </c:pt>
                <c:pt idx="24597">
                  <c:v>2.9967299999999999E-2</c:v>
                </c:pt>
                <c:pt idx="24598">
                  <c:v>1.52473E-2</c:v>
                </c:pt>
                <c:pt idx="24599">
                  <c:v>2.6580800000000002E-2</c:v>
                </c:pt>
                <c:pt idx="24600">
                  <c:v>2.25401E-2</c:v>
                </c:pt>
                <c:pt idx="24601">
                  <c:v>3.01762E-2</c:v>
                </c:pt>
                <c:pt idx="24602">
                  <c:v>3.6817599999999999E-2</c:v>
                </c:pt>
                <c:pt idx="24603">
                  <c:v>3.3198400000000003E-2</c:v>
                </c:pt>
                <c:pt idx="24604">
                  <c:v>3.1089800000000001E-2</c:v>
                </c:pt>
                <c:pt idx="24605">
                  <c:v>3.6933899999999999E-2</c:v>
                </c:pt>
                <c:pt idx="24606">
                  <c:v>2.3137999999999999E-2</c:v>
                </c:pt>
                <c:pt idx="24607">
                  <c:v>2.0114900000000002E-2</c:v>
                </c:pt>
                <c:pt idx="24608">
                  <c:v>3.6644900000000001E-2</c:v>
                </c:pt>
                <c:pt idx="24609">
                  <c:v>1.3272300000000001E-2</c:v>
                </c:pt>
                <c:pt idx="24610">
                  <c:v>2.1057099999999999E-2</c:v>
                </c:pt>
                <c:pt idx="24611">
                  <c:v>2.0933199999999999E-2</c:v>
                </c:pt>
                <c:pt idx="24612">
                  <c:v>2.46468E-2</c:v>
                </c:pt>
                <c:pt idx="24613">
                  <c:v>2.43225E-2</c:v>
                </c:pt>
                <c:pt idx="24614">
                  <c:v>3.1158399999999999E-2</c:v>
                </c:pt>
                <c:pt idx="24615">
                  <c:v>1.8949500000000001E-2</c:v>
                </c:pt>
                <c:pt idx="24616">
                  <c:v>1.91069E-2</c:v>
                </c:pt>
                <c:pt idx="24617">
                  <c:v>1.55611E-2</c:v>
                </c:pt>
                <c:pt idx="24618">
                  <c:v>2.02332E-2</c:v>
                </c:pt>
                <c:pt idx="24619">
                  <c:v>1.6064599999999998E-2</c:v>
                </c:pt>
                <c:pt idx="24620">
                  <c:v>2.2509600000000001E-2</c:v>
                </c:pt>
                <c:pt idx="24621">
                  <c:v>1.12371E-2</c:v>
                </c:pt>
                <c:pt idx="24622">
                  <c:v>1.3527900000000001E-2</c:v>
                </c:pt>
                <c:pt idx="24623">
                  <c:v>2.7735699999999999E-2</c:v>
                </c:pt>
                <c:pt idx="24624">
                  <c:v>1.5626000000000001E-2</c:v>
                </c:pt>
                <c:pt idx="24625">
                  <c:v>1.14231E-2</c:v>
                </c:pt>
                <c:pt idx="24626">
                  <c:v>4.7121000000000003E-3</c:v>
                </c:pt>
                <c:pt idx="24627">
                  <c:v>7.9374300000000005E-3</c:v>
                </c:pt>
                <c:pt idx="24628" formatCode="0.00E+00">
                  <c:v>7.3900199999999997E-3</c:v>
                </c:pt>
                <c:pt idx="24629">
                  <c:v>1.7934800000000001E-2</c:v>
                </c:pt>
                <c:pt idx="24630">
                  <c:v>1.05915E-2</c:v>
                </c:pt>
                <c:pt idx="24631">
                  <c:v>2.63948E-2</c:v>
                </c:pt>
                <c:pt idx="24632">
                  <c:v>8.4333399999999992E-3</c:v>
                </c:pt>
                <c:pt idx="24633">
                  <c:v>8.1224399999999999E-3</c:v>
                </c:pt>
                <c:pt idx="24634">
                  <c:v>6.9446600000000001E-3</c:v>
                </c:pt>
                <c:pt idx="24635">
                  <c:v>1.41878E-2</c:v>
                </c:pt>
                <c:pt idx="24636">
                  <c:v>-5.4035200000000002E-3</c:v>
                </c:pt>
                <c:pt idx="24637">
                  <c:v>-2.14291E-3</c:v>
                </c:pt>
                <c:pt idx="24638">
                  <c:v>6.91795E-3</c:v>
                </c:pt>
                <c:pt idx="24639">
                  <c:v>-3.2281900000000001E-3</c:v>
                </c:pt>
                <c:pt idx="24640">
                  <c:v>1.1205700000000001E-2</c:v>
                </c:pt>
                <c:pt idx="24641">
                  <c:v>9.1171299999999993E-3</c:v>
                </c:pt>
                <c:pt idx="24642">
                  <c:v>1.1613800000000001E-2</c:v>
                </c:pt>
                <c:pt idx="24643">
                  <c:v>2.9077500000000002E-3</c:v>
                </c:pt>
                <c:pt idx="24644">
                  <c:v>8.1300699999999997E-3</c:v>
                </c:pt>
                <c:pt idx="24645">
                  <c:v>7.8201300000000002E-4</c:v>
                </c:pt>
                <c:pt idx="24646">
                  <c:v>6.4344399999999996E-3</c:v>
                </c:pt>
                <c:pt idx="24647">
                  <c:v>-3.0021700000000002E-3</c:v>
                </c:pt>
                <c:pt idx="24648">
                  <c:v>-2.3803700000000001E-3</c:v>
                </c:pt>
                <c:pt idx="24649">
                  <c:v>-3.0689200000000002E-3</c:v>
                </c:pt>
                <c:pt idx="24650">
                  <c:v>5.95474E-3</c:v>
                </c:pt>
                <c:pt idx="24651">
                  <c:v>1.3528800000000001E-2</c:v>
                </c:pt>
                <c:pt idx="24652">
                  <c:v>2.1696100000000002E-3</c:v>
                </c:pt>
                <c:pt idx="24653">
                  <c:v>1.49584E-2</c:v>
                </c:pt>
                <c:pt idx="24654">
                  <c:v>-2.91252E-3</c:v>
                </c:pt>
                <c:pt idx="24655">
                  <c:v>1.5831899999999999E-2</c:v>
                </c:pt>
                <c:pt idx="24656">
                  <c:v>8.6832000000000003E-3</c:v>
                </c:pt>
                <c:pt idx="24657">
                  <c:v>7.8611400000000008E-3</c:v>
                </c:pt>
                <c:pt idx="24658">
                  <c:v>1.28088E-2</c:v>
                </c:pt>
                <c:pt idx="24659">
                  <c:v>1.77479E-3</c:v>
                </c:pt>
                <c:pt idx="24660">
                  <c:v>1.36194E-2</c:v>
                </c:pt>
                <c:pt idx="24661">
                  <c:v>2.3983999999999998E-2</c:v>
                </c:pt>
                <c:pt idx="24662">
                  <c:v>9.0484599999999995E-3</c:v>
                </c:pt>
                <c:pt idx="24663">
                  <c:v>6.9417999999999997E-3</c:v>
                </c:pt>
                <c:pt idx="24664">
                  <c:v>3.2300900000000001E-3</c:v>
                </c:pt>
                <c:pt idx="24665">
                  <c:v>8.8310200000000002E-3</c:v>
                </c:pt>
                <c:pt idx="24666">
                  <c:v>1.4355700000000001E-2</c:v>
                </c:pt>
                <c:pt idx="24667">
                  <c:v>1.01624E-2</c:v>
                </c:pt>
                <c:pt idx="24668">
                  <c:v>8.6107300000000005E-3</c:v>
                </c:pt>
                <c:pt idx="24669">
                  <c:v>1.1624300000000001E-2</c:v>
                </c:pt>
                <c:pt idx="24670">
                  <c:v>1.9619000000000001E-2</c:v>
                </c:pt>
                <c:pt idx="24671">
                  <c:v>1.69582E-2</c:v>
                </c:pt>
                <c:pt idx="24672">
                  <c:v>1.8273399999999999E-2</c:v>
                </c:pt>
                <c:pt idx="24673">
                  <c:v>2.4504700000000001E-2</c:v>
                </c:pt>
                <c:pt idx="24674">
                  <c:v>1.13344E-2</c:v>
                </c:pt>
                <c:pt idx="24675">
                  <c:v>1.8355400000000001E-2</c:v>
                </c:pt>
                <c:pt idx="24676">
                  <c:v>4.7960299999999997E-3</c:v>
                </c:pt>
                <c:pt idx="24677">
                  <c:v>1.0079400000000001E-2</c:v>
                </c:pt>
                <c:pt idx="24678">
                  <c:v>1.88971E-2</c:v>
                </c:pt>
                <c:pt idx="24679">
                  <c:v>1.49088E-2</c:v>
                </c:pt>
                <c:pt idx="24680">
                  <c:v>6.2341699999999998E-3</c:v>
                </c:pt>
                <c:pt idx="24681">
                  <c:v>7.30133E-3</c:v>
                </c:pt>
                <c:pt idx="24682">
                  <c:v>5.7411199999999997E-3</c:v>
                </c:pt>
                <c:pt idx="24683">
                  <c:v>1.297E-3</c:v>
                </c:pt>
                <c:pt idx="24684">
                  <c:v>1.2034400000000001E-2</c:v>
                </c:pt>
                <c:pt idx="24685">
                  <c:v>1.44339E-2</c:v>
                </c:pt>
                <c:pt idx="24686">
                  <c:v>1.0564799999999999E-2</c:v>
                </c:pt>
                <c:pt idx="24687">
                  <c:v>9.1877E-3</c:v>
                </c:pt>
                <c:pt idx="24688">
                  <c:v>1.08252E-2</c:v>
                </c:pt>
                <c:pt idx="24689">
                  <c:v>7.3537799999999999E-3</c:v>
                </c:pt>
                <c:pt idx="24690">
                  <c:v>1.5248299999999999E-2</c:v>
                </c:pt>
                <c:pt idx="24691">
                  <c:v>3.1185200000000001E-3</c:v>
                </c:pt>
                <c:pt idx="24692">
                  <c:v>4.3821299999999997E-3</c:v>
                </c:pt>
                <c:pt idx="24693">
                  <c:v>1.6343099999999999E-2</c:v>
                </c:pt>
                <c:pt idx="24694">
                  <c:v>1.72138E-3</c:v>
                </c:pt>
                <c:pt idx="24695">
                  <c:v>1.0298699999999999E-2</c:v>
                </c:pt>
                <c:pt idx="24696">
                  <c:v>7.7533699999999997E-4</c:v>
                </c:pt>
                <c:pt idx="24697">
                  <c:v>1.05066E-2</c:v>
                </c:pt>
                <c:pt idx="24698">
                  <c:v>2.70653E-3</c:v>
                </c:pt>
                <c:pt idx="24699">
                  <c:v>2.34585E-2</c:v>
                </c:pt>
                <c:pt idx="24700">
                  <c:v>9.5653500000000002E-3</c:v>
                </c:pt>
                <c:pt idx="24701">
                  <c:v>1.5332200000000001E-2</c:v>
                </c:pt>
                <c:pt idx="24702">
                  <c:v>4.3249100000000004E-3</c:v>
                </c:pt>
                <c:pt idx="24703">
                  <c:v>1.6160999999999998E-2</c:v>
                </c:pt>
                <c:pt idx="24704">
                  <c:v>2.6433000000000002E-2</c:v>
                </c:pt>
                <c:pt idx="24705">
                  <c:v>2.03657E-2</c:v>
                </c:pt>
                <c:pt idx="24706">
                  <c:v>5.8164599999999999E-3</c:v>
                </c:pt>
                <c:pt idx="24707">
                  <c:v>5.6619599999999997E-3</c:v>
                </c:pt>
                <c:pt idx="24708">
                  <c:v>1.8142700000000001E-2</c:v>
                </c:pt>
                <c:pt idx="24709">
                  <c:v>2.38266E-2</c:v>
                </c:pt>
                <c:pt idx="24710">
                  <c:v>1.3278999999999999E-2</c:v>
                </c:pt>
                <c:pt idx="24711">
                  <c:v>1.2149800000000001E-2</c:v>
                </c:pt>
                <c:pt idx="24712">
                  <c:v>1.46351E-2</c:v>
                </c:pt>
                <c:pt idx="24713">
                  <c:v>4.8160599999999996E-3</c:v>
                </c:pt>
                <c:pt idx="24714">
                  <c:v>9.5577200000000005E-3</c:v>
                </c:pt>
                <c:pt idx="24715">
                  <c:v>1.4647500000000001E-2</c:v>
                </c:pt>
                <c:pt idx="24716">
                  <c:v>9.0694399999999998E-3</c:v>
                </c:pt>
                <c:pt idx="24717">
                  <c:v>5.2318599999999996E-3</c:v>
                </c:pt>
                <c:pt idx="24718" formatCode="0.00E+00">
                  <c:v>-8.6784400000000002E-5</c:v>
                </c:pt>
                <c:pt idx="24719">
                  <c:v>5.2871699999999999E-3</c:v>
                </c:pt>
                <c:pt idx="24720">
                  <c:v>-3.0937199999999999E-3</c:v>
                </c:pt>
                <c:pt idx="24721">
                  <c:v>4.8847200000000004E-3</c:v>
                </c:pt>
                <c:pt idx="24722">
                  <c:v>-5.1975299999999997E-3</c:v>
                </c:pt>
                <c:pt idx="24723">
                  <c:v>-4.6157799999999999E-3</c:v>
                </c:pt>
                <c:pt idx="24724">
                  <c:v>8.26263E-3</c:v>
                </c:pt>
                <c:pt idx="24725">
                  <c:v>-1.8997199999999999E-3</c:v>
                </c:pt>
                <c:pt idx="24726">
                  <c:v>4.0616999999999997E-3</c:v>
                </c:pt>
                <c:pt idx="24727">
                  <c:v>-1.22795E-2</c:v>
                </c:pt>
                <c:pt idx="24728">
                  <c:v>3.5419499999999999E-3</c:v>
                </c:pt>
                <c:pt idx="24729">
                  <c:v>5.5036499999999997E-3</c:v>
                </c:pt>
                <c:pt idx="24730">
                  <c:v>-2.0275100000000002E-3</c:v>
                </c:pt>
                <c:pt idx="24731">
                  <c:v>1.06335E-3</c:v>
                </c:pt>
                <c:pt idx="24732">
                  <c:v>-3.7364999999999998E-3</c:v>
                </c:pt>
                <c:pt idx="24733">
                  <c:v>1.99318E-4</c:v>
                </c:pt>
                <c:pt idx="24734">
                  <c:v>-9.3936900000000001E-4</c:v>
                </c:pt>
                <c:pt idx="24735">
                  <c:v>4.9657800000000004E-3</c:v>
                </c:pt>
                <c:pt idx="24736">
                  <c:v>-4.9524299999999999E-3</c:v>
                </c:pt>
                <c:pt idx="24737">
                  <c:v>2.8467200000000001E-3</c:v>
                </c:pt>
                <c:pt idx="24738">
                  <c:v>-1.43337E-2</c:v>
                </c:pt>
                <c:pt idx="24739">
                  <c:v>-5.8956099999999999E-3</c:v>
                </c:pt>
                <c:pt idx="24740">
                  <c:v>-2.3994400000000001E-3</c:v>
                </c:pt>
                <c:pt idx="24741">
                  <c:v>4.7349899999999997E-3</c:v>
                </c:pt>
                <c:pt idx="24742">
                  <c:v>7.6188999999999996E-3</c:v>
                </c:pt>
                <c:pt idx="24743">
                  <c:v>-7.2956099999999999E-4</c:v>
                </c:pt>
                <c:pt idx="24744">
                  <c:v>-4.56333E-3</c:v>
                </c:pt>
                <c:pt idx="24745">
                  <c:v>-9.2420599999999999E-3</c:v>
                </c:pt>
                <c:pt idx="24746">
                  <c:v>4.7302200000000003E-3</c:v>
                </c:pt>
                <c:pt idx="24747">
                  <c:v>-5.9585599999999999E-3</c:v>
                </c:pt>
                <c:pt idx="24748">
                  <c:v>-1.3475399999999999E-3</c:v>
                </c:pt>
                <c:pt idx="24749">
                  <c:v>-1.03912E-2</c:v>
                </c:pt>
                <c:pt idx="24750">
                  <c:v>-1.24674E-2</c:v>
                </c:pt>
                <c:pt idx="24751">
                  <c:v>-1.21193E-2</c:v>
                </c:pt>
                <c:pt idx="24752">
                  <c:v>-1.0255800000000001E-2</c:v>
                </c:pt>
                <c:pt idx="24753">
                  <c:v>-1.0297799999999999E-2</c:v>
                </c:pt>
                <c:pt idx="24754">
                  <c:v>-8.9788400000000001E-3</c:v>
                </c:pt>
                <c:pt idx="24755">
                  <c:v>-1.46255E-2</c:v>
                </c:pt>
                <c:pt idx="24756">
                  <c:v>-7.7762600000000001E-3</c:v>
                </c:pt>
                <c:pt idx="24757">
                  <c:v>-2.07748E-2</c:v>
                </c:pt>
                <c:pt idx="24758">
                  <c:v>-1.17903E-2</c:v>
                </c:pt>
                <c:pt idx="24759">
                  <c:v>-1.40419E-2</c:v>
                </c:pt>
                <c:pt idx="24760">
                  <c:v>-1.32523E-2</c:v>
                </c:pt>
                <c:pt idx="24761">
                  <c:v>-1.9590400000000001E-2</c:v>
                </c:pt>
                <c:pt idx="24762">
                  <c:v>-1.8291499999999999E-2</c:v>
                </c:pt>
                <c:pt idx="24763">
                  <c:v>-1.5886299999999999E-2</c:v>
                </c:pt>
                <c:pt idx="24764">
                  <c:v>-2.2466699999999999E-2</c:v>
                </c:pt>
                <c:pt idx="24765">
                  <c:v>-1.9578000000000002E-2</c:v>
                </c:pt>
                <c:pt idx="24766">
                  <c:v>-2.6378599999999999E-2</c:v>
                </c:pt>
                <c:pt idx="24767">
                  <c:v>-7.3099100000000002E-3</c:v>
                </c:pt>
                <c:pt idx="24768">
                  <c:v>-1.7802200000000001E-2</c:v>
                </c:pt>
                <c:pt idx="24769">
                  <c:v>-2.28119E-2</c:v>
                </c:pt>
                <c:pt idx="24770">
                  <c:v>-1.52988E-2</c:v>
                </c:pt>
                <c:pt idx="24771">
                  <c:v>-1.00651E-2</c:v>
                </c:pt>
                <c:pt idx="24772">
                  <c:v>-1.3958E-2</c:v>
                </c:pt>
                <c:pt idx="24773">
                  <c:v>-1.42469E-2</c:v>
                </c:pt>
                <c:pt idx="24774">
                  <c:v>-1.50776E-2</c:v>
                </c:pt>
                <c:pt idx="24775">
                  <c:v>-1.8744500000000001E-2</c:v>
                </c:pt>
                <c:pt idx="24776">
                  <c:v>-1.9475900000000001E-2</c:v>
                </c:pt>
                <c:pt idx="24777">
                  <c:v>-1.48792E-2</c:v>
                </c:pt>
                <c:pt idx="24778">
                  <c:v>-2.2186299999999999E-2</c:v>
                </c:pt>
                <c:pt idx="24779">
                  <c:v>-1.3840699999999999E-2</c:v>
                </c:pt>
                <c:pt idx="24780">
                  <c:v>-2.4946200000000002E-2</c:v>
                </c:pt>
                <c:pt idx="24781">
                  <c:v>-3.39403E-2</c:v>
                </c:pt>
                <c:pt idx="24782">
                  <c:v>-1.8607100000000001E-2</c:v>
                </c:pt>
                <c:pt idx="24783">
                  <c:v>-2.70443E-2</c:v>
                </c:pt>
                <c:pt idx="24784">
                  <c:v>-1.84069E-2</c:v>
                </c:pt>
                <c:pt idx="24785">
                  <c:v>-3.1575199999999998E-2</c:v>
                </c:pt>
                <c:pt idx="24786">
                  <c:v>-2.5011100000000001E-2</c:v>
                </c:pt>
                <c:pt idx="24787">
                  <c:v>-3.80278E-2</c:v>
                </c:pt>
                <c:pt idx="24788">
                  <c:v>-1.9141200000000001E-2</c:v>
                </c:pt>
                <c:pt idx="24789">
                  <c:v>-3.4222599999999999E-2</c:v>
                </c:pt>
                <c:pt idx="24790">
                  <c:v>-1.4229800000000001E-2</c:v>
                </c:pt>
                <c:pt idx="24791">
                  <c:v>-2.6708599999999999E-2</c:v>
                </c:pt>
                <c:pt idx="24792">
                  <c:v>-1.33934E-2</c:v>
                </c:pt>
                <c:pt idx="24793">
                  <c:v>-1.61514E-2</c:v>
                </c:pt>
                <c:pt idx="24794">
                  <c:v>-1.00965E-2</c:v>
                </c:pt>
                <c:pt idx="24795">
                  <c:v>-1.65071E-2</c:v>
                </c:pt>
                <c:pt idx="24796">
                  <c:v>-6.7482000000000002E-3</c:v>
                </c:pt>
                <c:pt idx="24797">
                  <c:v>-7.7447899999999997E-3</c:v>
                </c:pt>
                <c:pt idx="24798">
                  <c:v>-1.0211E-2</c:v>
                </c:pt>
                <c:pt idx="24799">
                  <c:v>-2.0570800000000002E-3</c:v>
                </c:pt>
                <c:pt idx="24800">
                  <c:v>-1.9721999999999999E-3</c:v>
                </c:pt>
                <c:pt idx="24801">
                  <c:v>-1.06335E-3</c:v>
                </c:pt>
                <c:pt idx="24802">
                  <c:v>-1.0716399999999999E-2</c:v>
                </c:pt>
                <c:pt idx="24803">
                  <c:v>-4.0369000000000004E-3</c:v>
                </c:pt>
                <c:pt idx="24804">
                  <c:v>-2.3946800000000002E-3</c:v>
                </c:pt>
                <c:pt idx="24805">
                  <c:v>3.6067999999999998E-3</c:v>
                </c:pt>
                <c:pt idx="24806">
                  <c:v>2.10762E-4</c:v>
                </c:pt>
                <c:pt idx="24807">
                  <c:v>-5.2938500000000001E-3</c:v>
                </c:pt>
                <c:pt idx="24808">
                  <c:v>-7.1964300000000002E-3</c:v>
                </c:pt>
                <c:pt idx="24809">
                  <c:v>-1.3465899999999999E-3</c:v>
                </c:pt>
                <c:pt idx="24810">
                  <c:v>1.11294E-3</c:v>
                </c:pt>
                <c:pt idx="24811">
                  <c:v>-1.87674E-2</c:v>
                </c:pt>
                <c:pt idx="24812">
                  <c:v>-4.6195999999999997E-3</c:v>
                </c:pt>
                <c:pt idx="24813">
                  <c:v>-1.07422E-2</c:v>
                </c:pt>
                <c:pt idx="24814">
                  <c:v>5.2547499999999997E-4</c:v>
                </c:pt>
                <c:pt idx="24815">
                  <c:v>-1.16501E-2</c:v>
                </c:pt>
                <c:pt idx="24816">
                  <c:v>-5.1193200000000001E-3</c:v>
                </c:pt>
                <c:pt idx="24817">
                  <c:v>-2.034E-2</c:v>
                </c:pt>
                <c:pt idx="24818">
                  <c:v>-7.6246300000000003E-3</c:v>
                </c:pt>
                <c:pt idx="24819">
                  <c:v>-2.11983E-2</c:v>
                </c:pt>
                <c:pt idx="24820">
                  <c:v>-9.74941E-3</c:v>
                </c:pt>
                <c:pt idx="24821">
                  <c:v>-1.6922E-2</c:v>
                </c:pt>
                <c:pt idx="24822">
                  <c:v>-1.2083999999999999E-2</c:v>
                </c:pt>
                <c:pt idx="24823">
                  <c:v>-1.4538799999999999E-2</c:v>
                </c:pt>
                <c:pt idx="24824">
                  <c:v>-1.58195E-2</c:v>
                </c:pt>
                <c:pt idx="24825">
                  <c:v>-1.1576700000000001E-2</c:v>
                </c:pt>
                <c:pt idx="24826">
                  <c:v>-1.2761099999999999E-2</c:v>
                </c:pt>
                <c:pt idx="24827">
                  <c:v>-1.6028400000000002E-2</c:v>
                </c:pt>
                <c:pt idx="24828">
                  <c:v>5.4798099999999999E-3</c:v>
                </c:pt>
                <c:pt idx="24829">
                  <c:v>-5.1021599999999997E-3</c:v>
                </c:pt>
                <c:pt idx="24830">
                  <c:v>-6.1464299999999996E-3</c:v>
                </c:pt>
                <c:pt idx="24831">
                  <c:v>1.18256E-4</c:v>
                </c:pt>
                <c:pt idx="24832">
                  <c:v>-8.3656300000000006E-3</c:v>
                </c:pt>
                <c:pt idx="24833">
                  <c:v>5.1689100000000001E-4</c:v>
                </c:pt>
                <c:pt idx="24834">
                  <c:v>-1.5810000000000001E-2</c:v>
                </c:pt>
                <c:pt idx="24835">
                  <c:v>-1.07822E-2</c:v>
                </c:pt>
                <c:pt idx="24836">
                  <c:v>-1.61047E-2</c:v>
                </c:pt>
                <c:pt idx="24837">
                  <c:v>-8.0833399999999996E-3</c:v>
                </c:pt>
                <c:pt idx="24838">
                  <c:v>-1.6396500000000001E-2</c:v>
                </c:pt>
                <c:pt idx="24839">
                  <c:v>-1.5704200000000001E-2</c:v>
                </c:pt>
                <c:pt idx="24840">
                  <c:v>-2.92158E-2</c:v>
                </c:pt>
                <c:pt idx="24841">
                  <c:v>-8.3637199999999998E-3</c:v>
                </c:pt>
                <c:pt idx="24842">
                  <c:v>-2.19927E-2</c:v>
                </c:pt>
                <c:pt idx="24843">
                  <c:v>-1.6789399999999999E-2</c:v>
                </c:pt>
                <c:pt idx="24844">
                  <c:v>-5.7239500000000002E-3</c:v>
                </c:pt>
                <c:pt idx="24845">
                  <c:v>-2.0535500000000002E-2</c:v>
                </c:pt>
                <c:pt idx="24846">
                  <c:v>-1.0838499999999999E-2</c:v>
                </c:pt>
                <c:pt idx="24847">
                  <c:v>-1.8921899999999998E-2</c:v>
                </c:pt>
                <c:pt idx="24848">
                  <c:v>-2.4335900000000001E-2</c:v>
                </c:pt>
                <c:pt idx="24849">
                  <c:v>-8.5010499999999996E-3</c:v>
                </c:pt>
                <c:pt idx="24850">
                  <c:v>-2.9379800000000001E-2</c:v>
                </c:pt>
                <c:pt idx="24851">
                  <c:v>-2.7249300000000001E-2</c:v>
                </c:pt>
                <c:pt idx="24852">
                  <c:v>-2.5893200000000002E-2</c:v>
                </c:pt>
                <c:pt idx="24853">
                  <c:v>-1.54343E-2</c:v>
                </c:pt>
                <c:pt idx="24854">
                  <c:v>-1.81341E-2</c:v>
                </c:pt>
                <c:pt idx="24855">
                  <c:v>-3.8194700000000002E-3</c:v>
                </c:pt>
                <c:pt idx="24856">
                  <c:v>-2.0971299999999998E-2</c:v>
                </c:pt>
                <c:pt idx="24857">
                  <c:v>-4.6825399999999998E-3</c:v>
                </c:pt>
                <c:pt idx="24858">
                  <c:v>-9.6693000000000005E-3</c:v>
                </c:pt>
                <c:pt idx="24859">
                  <c:v>-3.9777800000000002E-3</c:v>
                </c:pt>
                <c:pt idx="24860">
                  <c:v>-1.4859199999999999E-2</c:v>
                </c:pt>
                <c:pt idx="24861">
                  <c:v>-2.4515200000000001E-2</c:v>
                </c:pt>
                <c:pt idx="24862">
                  <c:v>-8.0623599999999993E-3</c:v>
                </c:pt>
                <c:pt idx="24863">
                  <c:v>-1.2578000000000001E-2</c:v>
                </c:pt>
                <c:pt idx="24864">
                  <c:v>-1.2094499999999999E-2</c:v>
                </c:pt>
                <c:pt idx="24865">
                  <c:v>-5.8927500000000004E-3</c:v>
                </c:pt>
                <c:pt idx="24866">
                  <c:v>-4.4698699999999999E-3</c:v>
                </c:pt>
                <c:pt idx="24867">
                  <c:v>-9.4852400000000007E-3</c:v>
                </c:pt>
                <c:pt idx="24868">
                  <c:v>-1.28098E-2</c:v>
                </c:pt>
                <c:pt idx="24869">
                  <c:v>-1.60275E-2</c:v>
                </c:pt>
                <c:pt idx="24870">
                  <c:v>-1.1562299999999999E-2</c:v>
                </c:pt>
                <c:pt idx="24871">
                  <c:v>-8.7995499999999997E-3</c:v>
                </c:pt>
                <c:pt idx="24872">
                  <c:v>-2.52123E-2</c:v>
                </c:pt>
                <c:pt idx="24873">
                  <c:v>-1.8317199999999999E-2</c:v>
                </c:pt>
                <c:pt idx="24874">
                  <c:v>-1.70441E-2</c:v>
                </c:pt>
                <c:pt idx="24875">
                  <c:v>-1.15957E-2</c:v>
                </c:pt>
                <c:pt idx="24876">
                  <c:v>-2.29778E-2</c:v>
                </c:pt>
                <c:pt idx="24877">
                  <c:v>-1.52979E-2</c:v>
                </c:pt>
                <c:pt idx="24878">
                  <c:v>-1.26438E-2</c:v>
                </c:pt>
                <c:pt idx="24879">
                  <c:v>-2.7824399999999999E-2</c:v>
                </c:pt>
                <c:pt idx="24880">
                  <c:v>-3.6179500000000003E-2</c:v>
                </c:pt>
                <c:pt idx="24881">
                  <c:v>-2.8700799999999999E-2</c:v>
                </c:pt>
                <c:pt idx="24882">
                  <c:v>-3.6230999999999999E-2</c:v>
                </c:pt>
                <c:pt idx="24883">
                  <c:v>-2.3644399999999999E-2</c:v>
                </c:pt>
                <c:pt idx="24884">
                  <c:v>-1.60894E-2</c:v>
                </c:pt>
                <c:pt idx="24885">
                  <c:v>-2.0952200000000001E-2</c:v>
                </c:pt>
                <c:pt idx="24886">
                  <c:v>-1.8830300000000001E-2</c:v>
                </c:pt>
                <c:pt idx="24887">
                  <c:v>-1.3210299999999999E-2</c:v>
                </c:pt>
                <c:pt idx="24888">
                  <c:v>-2.49815E-2</c:v>
                </c:pt>
                <c:pt idx="24889">
                  <c:v>-1.9219400000000001E-2</c:v>
                </c:pt>
                <c:pt idx="24890">
                  <c:v>-2.89717E-2</c:v>
                </c:pt>
                <c:pt idx="24891">
                  <c:v>-1.9788699999999999E-2</c:v>
                </c:pt>
                <c:pt idx="24892">
                  <c:v>-2.34661E-2</c:v>
                </c:pt>
                <c:pt idx="24893">
                  <c:v>-1.8359199999999999E-2</c:v>
                </c:pt>
                <c:pt idx="24894">
                  <c:v>-9.6425999999999994E-3</c:v>
                </c:pt>
                <c:pt idx="24895">
                  <c:v>-2.10066E-2</c:v>
                </c:pt>
                <c:pt idx="24896">
                  <c:v>-1.3377200000000001E-2</c:v>
                </c:pt>
                <c:pt idx="24897">
                  <c:v>-1.8098800000000002E-2</c:v>
                </c:pt>
                <c:pt idx="24898">
                  <c:v>-9.5071800000000005E-3</c:v>
                </c:pt>
                <c:pt idx="24899">
                  <c:v>-1.79472E-2</c:v>
                </c:pt>
                <c:pt idx="24900">
                  <c:v>-1.66445E-2</c:v>
                </c:pt>
                <c:pt idx="24901">
                  <c:v>-1.7580999999999999E-2</c:v>
                </c:pt>
                <c:pt idx="24902">
                  <c:v>-7.4482000000000003E-3</c:v>
                </c:pt>
                <c:pt idx="24903">
                  <c:v>-1.45769E-2</c:v>
                </c:pt>
                <c:pt idx="24904">
                  <c:v>-9.5300699999999999E-3</c:v>
                </c:pt>
                <c:pt idx="24905">
                  <c:v>-1.33305E-2</c:v>
                </c:pt>
                <c:pt idx="24906">
                  <c:v>-2.0865399999999999E-2</c:v>
                </c:pt>
                <c:pt idx="24907">
                  <c:v>-2.7676599999999999E-2</c:v>
                </c:pt>
                <c:pt idx="24908">
                  <c:v>-2.00596E-2</c:v>
                </c:pt>
                <c:pt idx="24909">
                  <c:v>-3.2336200000000002E-2</c:v>
                </c:pt>
                <c:pt idx="24910">
                  <c:v>-2.65846E-2</c:v>
                </c:pt>
                <c:pt idx="24911">
                  <c:v>-2.2707000000000001E-2</c:v>
                </c:pt>
                <c:pt idx="24912">
                  <c:v>-1.3988499999999999E-2</c:v>
                </c:pt>
                <c:pt idx="24913">
                  <c:v>-1.6669300000000001E-2</c:v>
                </c:pt>
                <c:pt idx="24914">
                  <c:v>-2.0432499999999999E-2</c:v>
                </c:pt>
                <c:pt idx="24915">
                  <c:v>-3.6773700000000001E-3</c:v>
                </c:pt>
                <c:pt idx="24916">
                  <c:v>-6.4296700000000002E-3</c:v>
                </c:pt>
                <c:pt idx="24917">
                  <c:v>-7.4043299999999998E-3</c:v>
                </c:pt>
                <c:pt idx="24918">
                  <c:v>-1.9196499999999998E-2</c:v>
                </c:pt>
                <c:pt idx="24919">
                  <c:v>-1.8201800000000001E-2</c:v>
                </c:pt>
                <c:pt idx="24920">
                  <c:v>-1.2203200000000001E-2</c:v>
                </c:pt>
                <c:pt idx="24921">
                  <c:v>-2.0105399999999999E-2</c:v>
                </c:pt>
                <c:pt idx="24922">
                  <c:v>-1.0498E-2</c:v>
                </c:pt>
                <c:pt idx="24923">
                  <c:v>-1.43471E-2</c:v>
                </c:pt>
                <c:pt idx="24924">
                  <c:v>-9.3288399999999997E-3</c:v>
                </c:pt>
                <c:pt idx="24925">
                  <c:v>-1.6785600000000001E-2</c:v>
                </c:pt>
                <c:pt idx="24926">
                  <c:v>-1.14965E-2</c:v>
                </c:pt>
                <c:pt idx="24927">
                  <c:v>-9.5720300000000005E-3</c:v>
                </c:pt>
                <c:pt idx="24928">
                  <c:v>-7.6160400000000001E-3</c:v>
                </c:pt>
                <c:pt idx="24929">
                  <c:v>-2.30513E-2</c:v>
                </c:pt>
                <c:pt idx="24930">
                  <c:v>-1.8601400000000001E-2</c:v>
                </c:pt>
                <c:pt idx="24931">
                  <c:v>-2.0983700000000001E-2</c:v>
                </c:pt>
                <c:pt idx="24932">
                  <c:v>-1.8280999999999999E-2</c:v>
                </c:pt>
                <c:pt idx="24933">
                  <c:v>-2.14863E-2</c:v>
                </c:pt>
                <c:pt idx="24934">
                  <c:v>-2.1020899999999999E-2</c:v>
                </c:pt>
                <c:pt idx="24935">
                  <c:v>-1.5226399999999999E-2</c:v>
                </c:pt>
                <c:pt idx="24936">
                  <c:v>-3.12424E-2</c:v>
                </c:pt>
                <c:pt idx="24937">
                  <c:v>-1.82171E-2</c:v>
                </c:pt>
                <c:pt idx="24938">
                  <c:v>-2.8166799999999999E-2</c:v>
                </c:pt>
                <c:pt idx="24939">
                  <c:v>-2.01893E-2</c:v>
                </c:pt>
                <c:pt idx="24940">
                  <c:v>-2.3840900000000002E-2</c:v>
                </c:pt>
                <c:pt idx="24941">
                  <c:v>-2.0151100000000002E-2</c:v>
                </c:pt>
                <c:pt idx="24942">
                  <c:v>-2.29702E-2</c:v>
                </c:pt>
                <c:pt idx="24943">
                  <c:v>-2.31752E-2</c:v>
                </c:pt>
                <c:pt idx="24944">
                  <c:v>-1.9271900000000002E-2</c:v>
                </c:pt>
                <c:pt idx="24945">
                  <c:v>-2.0576500000000001E-2</c:v>
                </c:pt>
                <c:pt idx="24946">
                  <c:v>-2.4465600000000001E-2</c:v>
                </c:pt>
                <c:pt idx="24947">
                  <c:v>-1.9499800000000001E-2</c:v>
                </c:pt>
                <c:pt idx="24948">
                  <c:v>-1.06497E-2</c:v>
                </c:pt>
                <c:pt idx="24949">
                  <c:v>-2.29006E-2</c:v>
                </c:pt>
                <c:pt idx="24950">
                  <c:v>-1.80979E-2</c:v>
                </c:pt>
                <c:pt idx="24951">
                  <c:v>-1.5360800000000001E-2</c:v>
                </c:pt>
                <c:pt idx="24952">
                  <c:v>-1.9544599999999999E-2</c:v>
                </c:pt>
                <c:pt idx="24953">
                  <c:v>-8.7633099999999998E-3</c:v>
                </c:pt>
                <c:pt idx="24954">
                  <c:v>-1.4798199999999999E-2</c:v>
                </c:pt>
                <c:pt idx="24955">
                  <c:v>-1.42288E-2</c:v>
                </c:pt>
                <c:pt idx="24956">
                  <c:v>-1.5100499999999999E-2</c:v>
                </c:pt>
                <c:pt idx="24957">
                  <c:v>-1.2486499999999999E-2</c:v>
                </c:pt>
                <c:pt idx="24958">
                  <c:v>-1.9536000000000001E-2</c:v>
                </c:pt>
                <c:pt idx="24959">
                  <c:v>-1.31044E-2</c:v>
                </c:pt>
                <c:pt idx="24960">
                  <c:v>-1.968E-2</c:v>
                </c:pt>
                <c:pt idx="24961">
                  <c:v>-1.6601600000000001E-2</c:v>
                </c:pt>
                <c:pt idx="24962">
                  <c:v>-1.63126E-2</c:v>
                </c:pt>
                <c:pt idx="24963">
                  <c:v>-2.3406E-2</c:v>
                </c:pt>
                <c:pt idx="24964">
                  <c:v>-1.49879E-2</c:v>
                </c:pt>
                <c:pt idx="24965">
                  <c:v>-2.2603999999999999E-2</c:v>
                </c:pt>
                <c:pt idx="24966">
                  <c:v>-1.52826E-2</c:v>
                </c:pt>
                <c:pt idx="24967">
                  <c:v>-1.7861399999999999E-2</c:v>
                </c:pt>
                <c:pt idx="24968">
                  <c:v>-1.3442000000000001E-2</c:v>
                </c:pt>
                <c:pt idx="24969">
                  <c:v>-2.4006799999999998E-2</c:v>
                </c:pt>
                <c:pt idx="24970">
                  <c:v>-1.53913E-2</c:v>
                </c:pt>
                <c:pt idx="24971">
                  <c:v>-2.7564000000000002E-2</c:v>
                </c:pt>
                <c:pt idx="24972">
                  <c:v>-1.44672E-2</c:v>
                </c:pt>
                <c:pt idx="24973">
                  <c:v>-2.78482E-2</c:v>
                </c:pt>
                <c:pt idx="24974">
                  <c:v>-1.8321E-2</c:v>
                </c:pt>
                <c:pt idx="24975">
                  <c:v>-1.6010300000000002E-2</c:v>
                </c:pt>
                <c:pt idx="24976">
                  <c:v>-2.4424600000000001E-2</c:v>
                </c:pt>
                <c:pt idx="24977">
                  <c:v>-2.2304500000000001E-2</c:v>
                </c:pt>
                <c:pt idx="24978">
                  <c:v>-2.02799E-2</c:v>
                </c:pt>
                <c:pt idx="24979">
                  <c:v>-2.4598100000000001E-2</c:v>
                </c:pt>
                <c:pt idx="24980">
                  <c:v>-2.46649E-2</c:v>
                </c:pt>
                <c:pt idx="24981">
                  <c:v>-2.3568200000000001E-2</c:v>
                </c:pt>
                <c:pt idx="24982">
                  <c:v>-1.3443E-2</c:v>
                </c:pt>
                <c:pt idx="24983">
                  <c:v>-1.7133700000000002E-2</c:v>
                </c:pt>
                <c:pt idx="24984">
                  <c:v>-2.07548E-2</c:v>
                </c:pt>
                <c:pt idx="24985">
                  <c:v>-2.0274199999999999E-2</c:v>
                </c:pt>
                <c:pt idx="24986">
                  <c:v>-1.9448300000000002E-2</c:v>
                </c:pt>
                <c:pt idx="24987">
                  <c:v>-9.8199800000000007E-3</c:v>
                </c:pt>
                <c:pt idx="24988">
                  <c:v>-2.38838E-2</c:v>
                </c:pt>
                <c:pt idx="24989">
                  <c:v>-2.01397E-2</c:v>
                </c:pt>
                <c:pt idx="24990">
                  <c:v>-3.0539500000000001E-2</c:v>
                </c:pt>
                <c:pt idx="24991">
                  <c:v>-1.5788099999999999E-2</c:v>
                </c:pt>
                <c:pt idx="24992">
                  <c:v>-2.3314499999999998E-2</c:v>
                </c:pt>
                <c:pt idx="24993">
                  <c:v>-2.11668E-2</c:v>
                </c:pt>
                <c:pt idx="24994">
                  <c:v>-2.4764100000000001E-2</c:v>
                </c:pt>
                <c:pt idx="24995">
                  <c:v>-2.1956400000000001E-2</c:v>
                </c:pt>
                <c:pt idx="24996">
                  <c:v>-2.8396600000000001E-2</c:v>
                </c:pt>
                <c:pt idx="24997">
                  <c:v>-1.7014499999999998E-2</c:v>
                </c:pt>
                <c:pt idx="24998">
                  <c:v>-1.95017E-2</c:v>
                </c:pt>
                <c:pt idx="24999">
                  <c:v>-2.5589000000000001E-2</c:v>
                </c:pt>
                <c:pt idx="25000">
                  <c:v>-2.42729E-2</c:v>
                </c:pt>
                <c:pt idx="25001">
                  <c:v>-1.55716E-2</c:v>
                </c:pt>
                <c:pt idx="25002">
                  <c:v>-2.7595499999999999E-2</c:v>
                </c:pt>
                <c:pt idx="25003">
                  <c:v>-1.52941E-2</c:v>
                </c:pt>
                <c:pt idx="25004">
                  <c:v>-2.6863100000000001E-2</c:v>
                </c:pt>
                <c:pt idx="25005">
                  <c:v>-1.6905799999999999E-2</c:v>
                </c:pt>
                <c:pt idx="25006">
                  <c:v>-2.1009400000000001E-2</c:v>
                </c:pt>
                <c:pt idx="25007">
                  <c:v>-1.57833E-2</c:v>
                </c:pt>
                <c:pt idx="25008">
                  <c:v>-6.4163199999999997E-3</c:v>
                </c:pt>
                <c:pt idx="25009">
                  <c:v>-1.40114E-2</c:v>
                </c:pt>
                <c:pt idx="25010">
                  <c:v>-1.7613400000000001E-2</c:v>
                </c:pt>
                <c:pt idx="25011">
                  <c:v>-9.3736600000000007E-3</c:v>
                </c:pt>
                <c:pt idx="25012">
                  <c:v>5.0258599999999996E-4</c:v>
                </c:pt>
                <c:pt idx="25013">
                  <c:v>-9.2554100000000004E-3</c:v>
                </c:pt>
                <c:pt idx="25014">
                  <c:v>-1.1403099999999999E-2</c:v>
                </c:pt>
                <c:pt idx="25015">
                  <c:v>-2.2509600000000001E-2</c:v>
                </c:pt>
                <c:pt idx="25016">
                  <c:v>-6.7348499999999997E-3</c:v>
                </c:pt>
                <c:pt idx="25017">
                  <c:v>-4.9209600000000003E-3</c:v>
                </c:pt>
                <c:pt idx="25018">
                  <c:v>-9.1934200000000008E-3</c:v>
                </c:pt>
                <c:pt idx="25019">
                  <c:v>-9.6502299999999992E-3</c:v>
                </c:pt>
                <c:pt idx="25020">
                  <c:v>-1.2919399999999999E-2</c:v>
                </c:pt>
                <c:pt idx="25021">
                  <c:v>1.27792E-4</c:v>
                </c:pt>
                <c:pt idx="25022">
                  <c:v>-8.9244800000000003E-3</c:v>
                </c:pt>
                <c:pt idx="25023" formatCode="0.00E+00">
                  <c:v>-5.8174100000000003E-5</c:v>
                </c:pt>
                <c:pt idx="25024">
                  <c:v>2.0523099999999999E-3</c:v>
                </c:pt>
                <c:pt idx="25025">
                  <c:v>-8.6402899999999999E-4</c:v>
                </c:pt>
                <c:pt idx="25026">
                  <c:v>-8.3894699999999996E-3</c:v>
                </c:pt>
                <c:pt idx="25027">
                  <c:v>1.4219300000000001E-3</c:v>
                </c:pt>
                <c:pt idx="25028">
                  <c:v>-3.7546200000000002E-3</c:v>
                </c:pt>
                <c:pt idx="25029">
                  <c:v>8.0957400000000006E-3</c:v>
                </c:pt>
                <c:pt idx="25030">
                  <c:v>-7.7867500000000003E-3</c:v>
                </c:pt>
                <c:pt idx="25031">
                  <c:v>-6.7834899999999997E-3</c:v>
                </c:pt>
                <c:pt idx="25032">
                  <c:v>-1.19495E-3</c:v>
                </c:pt>
                <c:pt idx="25033">
                  <c:v>1.9750599999999998E-3</c:v>
                </c:pt>
                <c:pt idx="25034">
                  <c:v>-5.8526999999999997E-3</c:v>
                </c:pt>
                <c:pt idx="25035" formatCode="0.00E+00">
                  <c:v>1.04904E-5</c:v>
                </c:pt>
                <c:pt idx="25036">
                  <c:v>3.2062499999999999E-3</c:v>
                </c:pt>
                <c:pt idx="25037">
                  <c:v>1.3351400000000001E-3</c:v>
                </c:pt>
                <c:pt idx="25038">
                  <c:v>1.25437E-2</c:v>
                </c:pt>
                <c:pt idx="25039">
                  <c:v>4.4622400000000001E-3</c:v>
                </c:pt>
                <c:pt idx="25040">
                  <c:v>1.38741E-2</c:v>
                </c:pt>
                <c:pt idx="25041">
                  <c:v>-8.0499600000000001E-3</c:v>
                </c:pt>
                <c:pt idx="25042">
                  <c:v>7.9917900000000004E-3</c:v>
                </c:pt>
                <c:pt idx="25043">
                  <c:v>2.0399099999999998E-3</c:v>
                </c:pt>
                <c:pt idx="25044">
                  <c:v>7.8992799999999998E-3</c:v>
                </c:pt>
                <c:pt idx="25045" formatCode="0.00E+00">
                  <c:v>-2.2888199999999999E-5</c:v>
                </c:pt>
                <c:pt idx="25046">
                  <c:v>1.5173000000000001E-3</c:v>
                </c:pt>
                <c:pt idx="25047">
                  <c:v>1.3870199999999999E-2</c:v>
                </c:pt>
                <c:pt idx="25048">
                  <c:v>-3.7717800000000002E-3</c:v>
                </c:pt>
                <c:pt idx="25049">
                  <c:v>1.67274E-3</c:v>
                </c:pt>
                <c:pt idx="25050">
                  <c:v>1.0376000000000001E-3</c:v>
                </c:pt>
                <c:pt idx="25051">
                  <c:v>1.61104E-2</c:v>
                </c:pt>
                <c:pt idx="25052">
                  <c:v>2.3879999999999999E-3</c:v>
                </c:pt>
                <c:pt idx="25053">
                  <c:v>8.9063600000000003E-3</c:v>
                </c:pt>
                <c:pt idx="25054">
                  <c:v>3.5762800000000003E-4</c:v>
                </c:pt>
                <c:pt idx="25055">
                  <c:v>1.1379200000000001E-2</c:v>
                </c:pt>
                <c:pt idx="25056">
                  <c:v>7.4214900000000002E-3</c:v>
                </c:pt>
                <c:pt idx="25057">
                  <c:v>4.7359500000000001E-3</c:v>
                </c:pt>
                <c:pt idx="25058">
                  <c:v>1.7146100000000001E-2</c:v>
                </c:pt>
                <c:pt idx="25059">
                  <c:v>-3.7059800000000002E-3</c:v>
                </c:pt>
                <c:pt idx="25060">
                  <c:v>5.6638699999999997E-3</c:v>
                </c:pt>
                <c:pt idx="25061">
                  <c:v>4.8437100000000002E-3</c:v>
                </c:pt>
                <c:pt idx="25062">
                  <c:v>2.6454899999999999E-3</c:v>
                </c:pt>
                <c:pt idx="25063">
                  <c:v>7.3442500000000001E-3</c:v>
                </c:pt>
                <c:pt idx="25064">
                  <c:v>1.3754799999999999E-2</c:v>
                </c:pt>
                <c:pt idx="25065">
                  <c:v>1.0363600000000001E-2</c:v>
                </c:pt>
                <c:pt idx="25066">
                  <c:v>1.6707400000000001E-2</c:v>
                </c:pt>
                <c:pt idx="25067">
                  <c:v>9.0227099999999998E-3</c:v>
                </c:pt>
                <c:pt idx="25068">
                  <c:v>6.1540600000000003E-3</c:v>
                </c:pt>
                <c:pt idx="25069">
                  <c:v>1.21937E-2</c:v>
                </c:pt>
                <c:pt idx="25070">
                  <c:v>1.1295299999999999E-2</c:v>
                </c:pt>
                <c:pt idx="25071">
                  <c:v>1.5890100000000001E-2</c:v>
                </c:pt>
                <c:pt idx="25072">
                  <c:v>8.6383799999999993E-3</c:v>
                </c:pt>
                <c:pt idx="25073">
                  <c:v>1.35202E-2</c:v>
                </c:pt>
                <c:pt idx="25074">
                  <c:v>1.59883E-2</c:v>
                </c:pt>
                <c:pt idx="25075">
                  <c:v>1.0869E-2</c:v>
                </c:pt>
                <c:pt idx="25076">
                  <c:v>2.2863399999999999E-2</c:v>
                </c:pt>
                <c:pt idx="25077">
                  <c:v>4.9505199999999999E-3</c:v>
                </c:pt>
                <c:pt idx="25078">
                  <c:v>1.2164100000000001E-2</c:v>
                </c:pt>
                <c:pt idx="25079">
                  <c:v>9.2592200000000003E-3</c:v>
                </c:pt>
                <c:pt idx="25080">
                  <c:v>7.4691799999999997E-3</c:v>
                </c:pt>
                <c:pt idx="25081">
                  <c:v>4.5776399999999999E-4</c:v>
                </c:pt>
                <c:pt idx="25082">
                  <c:v>9.9458700000000008E-3</c:v>
                </c:pt>
                <c:pt idx="25083">
                  <c:v>2.7351400000000001E-3</c:v>
                </c:pt>
                <c:pt idx="25084">
                  <c:v>9.3698500000000007E-3</c:v>
                </c:pt>
                <c:pt idx="25085">
                  <c:v>1.159E-2</c:v>
                </c:pt>
                <c:pt idx="25086">
                  <c:v>1.04446E-2</c:v>
                </c:pt>
                <c:pt idx="25087">
                  <c:v>4.6024300000000002E-3</c:v>
                </c:pt>
                <c:pt idx="25088">
                  <c:v>3.5743699999999999E-3</c:v>
                </c:pt>
                <c:pt idx="25089">
                  <c:v>4.0235499999999999E-3</c:v>
                </c:pt>
                <c:pt idx="25090">
                  <c:v>3.66783E-3</c:v>
                </c:pt>
                <c:pt idx="25091">
                  <c:v>8.4867499999999995E-3</c:v>
                </c:pt>
                <c:pt idx="25092">
                  <c:v>1.4345200000000001E-2</c:v>
                </c:pt>
                <c:pt idx="25093">
                  <c:v>5.9318499999999998E-3</c:v>
                </c:pt>
                <c:pt idx="25094">
                  <c:v>6.7138699999999996E-4</c:v>
                </c:pt>
                <c:pt idx="25095">
                  <c:v>5.6581499999999998E-3</c:v>
                </c:pt>
                <c:pt idx="25096">
                  <c:v>9.0961500000000008E-3</c:v>
                </c:pt>
                <c:pt idx="25097">
                  <c:v>1.30749E-2</c:v>
                </c:pt>
                <c:pt idx="25098">
                  <c:v>4.8589699999999998E-3</c:v>
                </c:pt>
                <c:pt idx="25099">
                  <c:v>2.5243800000000001E-3</c:v>
                </c:pt>
                <c:pt idx="25100">
                  <c:v>2.4633400000000001E-3</c:v>
                </c:pt>
                <c:pt idx="25101">
                  <c:v>7.9841600000000006E-3</c:v>
                </c:pt>
                <c:pt idx="25102">
                  <c:v>9.4261199999999996E-3</c:v>
                </c:pt>
                <c:pt idx="25103">
                  <c:v>-1.46389E-3</c:v>
                </c:pt>
                <c:pt idx="25104">
                  <c:v>6.9046000000000003E-3</c:v>
                </c:pt>
                <c:pt idx="25105">
                  <c:v>9.7866099999999994E-3</c:v>
                </c:pt>
                <c:pt idx="25106">
                  <c:v>1.08156E-2</c:v>
                </c:pt>
                <c:pt idx="25107">
                  <c:v>1.60456E-2</c:v>
                </c:pt>
                <c:pt idx="25108">
                  <c:v>7.5979200000000002E-3</c:v>
                </c:pt>
                <c:pt idx="25109">
                  <c:v>1.1784599999999999E-2</c:v>
                </c:pt>
                <c:pt idx="25110">
                  <c:v>1.5236899999999999E-2</c:v>
                </c:pt>
                <c:pt idx="25111">
                  <c:v>4.8284499999999998E-3</c:v>
                </c:pt>
                <c:pt idx="25112">
                  <c:v>5.5675500000000001E-3</c:v>
                </c:pt>
                <c:pt idx="25113">
                  <c:v>9.8905599999999996E-3</c:v>
                </c:pt>
                <c:pt idx="25114">
                  <c:v>6.7911100000000004E-3</c:v>
                </c:pt>
                <c:pt idx="25115">
                  <c:v>9.3011900000000008E-3</c:v>
                </c:pt>
                <c:pt idx="25116">
                  <c:v>7.8239399999999997E-3</c:v>
                </c:pt>
                <c:pt idx="25117">
                  <c:v>9.0894700000000005E-3</c:v>
                </c:pt>
                <c:pt idx="25118">
                  <c:v>1.49555E-2</c:v>
                </c:pt>
                <c:pt idx="25119">
                  <c:v>4.6482099999999998E-3</c:v>
                </c:pt>
                <c:pt idx="25120">
                  <c:v>2.1877300000000001E-3</c:v>
                </c:pt>
                <c:pt idx="25121">
                  <c:v>6.3066499999999996E-3</c:v>
                </c:pt>
                <c:pt idx="25122">
                  <c:v>8.4676700000000001E-3</c:v>
                </c:pt>
                <c:pt idx="25123">
                  <c:v>6.0186399999999996E-3</c:v>
                </c:pt>
                <c:pt idx="25124">
                  <c:v>5.2690499999999999E-3</c:v>
                </c:pt>
                <c:pt idx="25125">
                  <c:v>5.6295399999999997E-3</c:v>
                </c:pt>
                <c:pt idx="25126">
                  <c:v>-1.0919599999999999E-3</c:v>
                </c:pt>
                <c:pt idx="25127">
                  <c:v>3.6563899999999998E-3</c:v>
                </c:pt>
                <c:pt idx="25128">
                  <c:v>8.3541900000000001E-4</c:v>
                </c:pt>
                <c:pt idx="25129">
                  <c:v>7.2250400000000003E-3</c:v>
                </c:pt>
                <c:pt idx="25130">
                  <c:v>-3.4532500000000002E-3</c:v>
                </c:pt>
                <c:pt idx="25131">
                  <c:v>1.1360200000000001E-2</c:v>
                </c:pt>
                <c:pt idx="25132">
                  <c:v>1.8949500000000001E-3</c:v>
                </c:pt>
                <c:pt idx="25133">
                  <c:v>7.1220399999999996E-3</c:v>
                </c:pt>
                <c:pt idx="25134">
                  <c:v>9.7866099999999994E-3</c:v>
                </c:pt>
                <c:pt idx="25135">
                  <c:v>3.9033900000000001E-3</c:v>
                </c:pt>
                <c:pt idx="25136">
                  <c:v>1.4945999999999999E-2</c:v>
                </c:pt>
                <c:pt idx="25137">
                  <c:v>1.0006900000000001E-2</c:v>
                </c:pt>
                <c:pt idx="25138">
                  <c:v>9.0866100000000002E-3</c:v>
                </c:pt>
                <c:pt idx="25139">
                  <c:v>1.19781E-2</c:v>
                </c:pt>
                <c:pt idx="25140">
                  <c:v>6.5231300000000002E-3</c:v>
                </c:pt>
                <c:pt idx="25141">
                  <c:v>1.49088E-2</c:v>
                </c:pt>
                <c:pt idx="25142">
                  <c:v>1.62916E-2</c:v>
                </c:pt>
                <c:pt idx="25143">
                  <c:v>1.7971000000000001E-2</c:v>
                </c:pt>
                <c:pt idx="25144">
                  <c:v>9.9048599999999997E-3</c:v>
                </c:pt>
                <c:pt idx="25145">
                  <c:v>2.3222900000000001E-2</c:v>
                </c:pt>
                <c:pt idx="25146">
                  <c:v>2.80895E-2</c:v>
                </c:pt>
                <c:pt idx="25147">
                  <c:v>1.0371200000000001E-2</c:v>
                </c:pt>
                <c:pt idx="25148">
                  <c:v>1.4662700000000001E-2</c:v>
                </c:pt>
                <c:pt idx="25149">
                  <c:v>1.8534700000000001E-2</c:v>
                </c:pt>
                <c:pt idx="25150">
                  <c:v>1.8864599999999999E-2</c:v>
                </c:pt>
                <c:pt idx="25151">
                  <c:v>1.4293699999999999E-2</c:v>
                </c:pt>
                <c:pt idx="25152">
                  <c:v>3.4040500000000001E-2</c:v>
                </c:pt>
                <c:pt idx="25153">
                  <c:v>9.9954599999999994E-3</c:v>
                </c:pt>
                <c:pt idx="25154">
                  <c:v>1.8059700000000001E-2</c:v>
                </c:pt>
                <c:pt idx="25155">
                  <c:v>1.5414199999999999E-2</c:v>
                </c:pt>
                <c:pt idx="25156">
                  <c:v>3.5601599999999997E-2</c:v>
                </c:pt>
                <c:pt idx="25157">
                  <c:v>2.3469900000000002E-3</c:v>
                </c:pt>
                <c:pt idx="25158">
                  <c:v>1.4140099999999999E-2</c:v>
                </c:pt>
                <c:pt idx="25159">
                  <c:v>2.00071E-2</c:v>
                </c:pt>
                <c:pt idx="25160">
                  <c:v>1.9733400000000002E-2</c:v>
                </c:pt>
                <c:pt idx="25161">
                  <c:v>6.0834900000000004E-3</c:v>
                </c:pt>
                <c:pt idx="25162">
                  <c:v>9.0990099999999994E-3</c:v>
                </c:pt>
                <c:pt idx="25163">
                  <c:v>9.4022800000000007E-3</c:v>
                </c:pt>
                <c:pt idx="25164">
                  <c:v>-3.0384100000000001E-3</c:v>
                </c:pt>
                <c:pt idx="25165">
                  <c:v>1.7551400000000002E-2</c:v>
                </c:pt>
                <c:pt idx="25166">
                  <c:v>-6.83784E-4</c:v>
                </c:pt>
                <c:pt idx="25167">
                  <c:v>1.3539300000000001E-2</c:v>
                </c:pt>
                <c:pt idx="25168">
                  <c:v>-1.41745E-2</c:v>
                </c:pt>
                <c:pt idx="25169">
                  <c:v>1.1605300000000001E-2</c:v>
                </c:pt>
                <c:pt idx="25170">
                  <c:v>1.4978399999999999E-2</c:v>
                </c:pt>
                <c:pt idx="25171">
                  <c:v>2.0811099999999999E-2</c:v>
                </c:pt>
                <c:pt idx="25172">
                  <c:v>1.49593E-2</c:v>
                </c:pt>
                <c:pt idx="25173">
                  <c:v>1.0452300000000001E-3</c:v>
                </c:pt>
                <c:pt idx="25174">
                  <c:v>2.0771000000000001E-2</c:v>
                </c:pt>
                <c:pt idx="25175">
                  <c:v>1.95322E-2</c:v>
                </c:pt>
                <c:pt idx="25176">
                  <c:v>2.07233E-2</c:v>
                </c:pt>
                <c:pt idx="25177">
                  <c:v>1.7283400000000001E-2</c:v>
                </c:pt>
                <c:pt idx="25178">
                  <c:v>8.14724E-3</c:v>
                </c:pt>
                <c:pt idx="25179">
                  <c:v>1.19352E-2</c:v>
                </c:pt>
                <c:pt idx="25180">
                  <c:v>8.6564999999999993E-3</c:v>
                </c:pt>
                <c:pt idx="25181">
                  <c:v>1.8067400000000001E-2</c:v>
                </c:pt>
                <c:pt idx="25182">
                  <c:v>2.9766999999999998E-2</c:v>
                </c:pt>
                <c:pt idx="25183">
                  <c:v>3.6357899999999999E-2</c:v>
                </c:pt>
                <c:pt idx="25184">
                  <c:v>1.0276800000000001E-2</c:v>
                </c:pt>
                <c:pt idx="25185">
                  <c:v>2.0944600000000001E-2</c:v>
                </c:pt>
                <c:pt idx="25186">
                  <c:v>1.9904100000000001E-2</c:v>
                </c:pt>
                <c:pt idx="25187">
                  <c:v>2.6479699999999998E-2</c:v>
                </c:pt>
                <c:pt idx="25188">
                  <c:v>2.2937800000000001E-2</c:v>
                </c:pt>
                <c:pt idx="25189">
                  <c:v>3.9652800000000002E-2</c:v>
                </c:pt>
                <c:pt idx="25190">
                  <c:v>2.0564099999999998E-2</c:v>
                </c:pt>
                <c:pt idx="25191">
                  <c:v>1.2981400000000001E-2</c:v>
                </c:pt>
                <c:pt idx="25192">
                  <c:v>2.5481199999999999E-2</c:v>
                </c:pt>
                <c:pt idx="25193">
                  <c:v>2.58684E-2</c:v>
                </c:pt>
                <c:pt idx="25194">
                  <c:v>3.81289E-2</c:v>
                </c:pt>
                <c:pt idx="25195">
                  <c:v>3.2078700000000002E-2</c:v>
                </c:pt>
                <c:pt idx="25196">
                  <c:v>1.50814E-2</c:v>
                </c:pt>
                <c:pt idx="25197">
                  <c:v>6.1817199999999999E-3</c:v>
                </c:pt>
                <c:pt idx="25198">
                  <c:v>1.04609E-2</c:v>
                </c:pt>
                <c:pt idx="25199">
                  <c:v>1.7671599999999999E-2</c:v>
                </c:pt>
                <c:pt idx="25200">
                  <c:v>3.0417400000000001E-2</c:v>
                </c:pt>
                <c:pt idx="25201">
                  <c:v>2.2089999999999999E-2</c:v>
                </c:pt>
                <c:pt idx="25202">
                  <c:v>2.06451E-2</c:v>
                </c:pt>
                <c:pt idx="25203">
                  <c:v>1.25217E-2</c:v>
                </c:pt>
                <c:pt idx="25204">
                  <c:v>2.5250399999999999E-2</c:v>
                </c:pt>
                <c:pt idx="25205">
                  <c:v>1.7185200000000001E-2</c:v>
                </c:pt>
                <c:pt idx="25206">
                  <c:v>3.4546899999999998E-2</c:v>
                </c:pt>
                <c:pt idx="25207">
                  <c:v>2.9923399999999999E-2</c:v>
                </c:pt>
                <c:pt idx="25208">
                  <c:v>2.3348799999999999E-2</c:v>
                </c:pt>
                <c:pt idx="25209">
                  <c:v>2.1391899999999998E-2</c:v>
                </c:pt>
                <c:pt idx="25210">
                  <c:v>2.75526E-2</c:v>
                </c:pt>
                <c:pt idx="25211">
                  <c:v>2.58245E-2</c:v>
                </c:pt>
                <c:pt idx="25212">
                  <c:v>4.7712299999999999E-2</c:v>
                </c:pt>
                <c:pt idx="25213">
                  <c:v>3.5596799999999998E-2</c:v>
                </c:pt>
                <c:pt idx="25214">
                  <c:v>3.3233600000000002E-2</c:v>
                </c:pt>
                <c:pt idx="25215">
                  <c:v>3.0085600000000001E-2</c:v>
                </c:pt>
                <c:pt idx="25216">
                  <c:v>2.1949799999999998E-2</c:v>
                </c:pt>
                <c:pt idx="25217">
                  <c:v>3.92857E-2</c:v>
                </c:pt>
                <c:pt idx="25218">
                  <c:v>1.90449E-2</c:v>
                </c:pt>
                <c:pt idx="25219">
                  <c:v>2.9151900000000001E-2</c:v>
                </c:pt>
                <c:pt idx="25220">
                  <c:v>3.0055999999999999E-2</c:v>
                </c:pt>
                <c:pt idx="25221">
                  <c:v>3.1237600000000001E-2</c:v>
                </c:pt>
                <c:pt idx="25222">
                  <c:v>2.9153800000000001E-2</c:v>
                </c:pt>
                <c:pt idx="25223">
                  <c:v>2.66342E-2</c:v>
                </c:pt>
                <c:pt idx="25224">
                  <c:v>1.0129900000000001E-2</c:v>
                </c:pt>
                <c:pt idx="25225">
                  <c:v>2.2501E-2</c:v>
                </c:pt>
                <c:pt idx="25226">
                  <c:v>2.21786E-2</c:v>
                </c:pt>
                <c:pt idx="25227">
                  <c:v>2.26278E-2</c:v>
                </c:pt>
                <c:pt idx="25228">
                  <c:v>1.5660299999999999E-2</c:v>
                </c:pt>
                <c:pt idx="25229">
                  <c:v>2.2494299999999998E-2</c:v>
                </c:pt>
                <c:pt idx="25230">
                  <c:v>2.31886E-2</c:v>
                </c:pt>
                <c:pt idx="25231">
                  <c:v>9.9611300000000003E-3</c:v>
                </c:pt>
                <c:pt idx="25232">
                  <c:v>2.7963600000000002E-2</c:v>
                </c:pt>
                <c:pt idx="25233">
                  <c:v>2.0951299999999999E-2</c:v>
                </c:pt>
                <c:pt idx="25234">
                  <c:v>3.79648E-2</c:v>
                </c:pt>
                <c:pt idx="25235">
                  <c:v>1.42288E-2</c:v>
                </c:pt>
                <c:pt idx="25236">
                  <c:v>3.5316500000000001E-2</c:v>
                </c:pt>
                <c:pt idx="25237">
                  <c:v>2.8736100000000001E-2</c:v>
                </c:pt>
                <c:pt idx="25238">
                  <c:v>2.54097E-2</c:v>
                </c:pt>
                <c:pt idx="25239">
                  <c:v>2.32372E-2</c:v>
                </c:pt>
                <c:pt idx="25240">
                  <c:v>1.84011E-2</c:v>
                </c:pt>
                <c:pt idx="25241">
                  <c:v>3.0030299999999999E-2</c:v>
                </c:pt>
                <c:pt idx="25242">
                  <c:v>1.60952E-2</c:v>
                </c:pt>
                <c:pt idx="25243">
                  <c:v>2.46906E-2</c:v>
                </c:pt>
                <c:pt idx="25244">
                  <c:v>1.9474000000000002E-2</c:v>
                </c:pt>
                <c:pt idx="25245">
                  <c:v>2.4059299999999999E-2</c:v>
                </c:pt>
                <c:pt idx="25246">
                  <c:v>2.4131799999999998E-2</c:v>
                </c:pt>
                <c:pt idx="25247">
                  <c:v>1.6468E-2</c:v>
                </c:pt>
                <c:pt idx="25248">
                  <c:v>2.5023500000000001E-2</c:v>
                </c:pt>
                <c:pt idx="25249">
                  <c:v>1.9404399999999999E-2</c:v>
                </c:pt>
                <c:pt idx="25250">
                  <c:v>2.55213E-2</c:v>
                </c:pt>
                <c:pt idx="25251">
                  <c:v>2.1453900000000001E-2</c:v>
                </c:pt>
                <c:pt idx="25252">
                  <c:v>2.6363399999999999E-2</c:v>
                </c:pt>
                <c:pt idx="25253">
                  <c:v>3.6682100000000002E-2</c:v>
                </c:pt>
                <c:pt idx="25254">
                  <c:v>3.2893199999999997E-2</c:v>
                </c:pt>
                <c:pt idx="25255">
                  <c:v>2.2688900000000001E-2</c:v>
                </c:pt>
                <c:pt idx="25256">
                  <c:v>2.7066199999999999E-2</c:v>
                </c:pt>
                <c:pt idx="25257">
                  <c:v>2.8677899999999999E-2</c:v>
                </c:pt>
                <c:pt idx="25258">
                  <c:v>2.9016500000000001E-2</c:v>
                </c:pt>
                <c:pt idx="25259">
                  <c:v>3.8728699999999998E-2</c:v>
                </c:pt>
                <c:pt idx="25260">
                  <c:v>2.3822800000000002E-2</c:v>
                </c:pt>
                <c:pt idx="25261">
                  <c:v>2.6557000000000001E-2</c:v>
                </c:pt>
                <c:pt idx="25262">
                  <c:v>2.88572E-2</c:v>
                </c:pt>
                <c:pt idx="25263">
                  <c:v>2.1995500000000001E-2</c:v>
                </c:pt>
                <c:pt idx="25264">
                  <c:v>1.5748000000000002E-2</c:v>
                </c:pt>
                <c:pt idx="25265">
                  <c:v>2.3872399999999998E-2</c:v>
                </c:pt>
                <c:pt idx="25266">
                  <c:v>2.0187400000000001E-2</c:v>
                </c:pt>
                <c:pt idx="25267">
                  <c:v>2.6211700000000001E-2</c:v>
                </c:pt>
                <c:pt idx="25268">
                  <c:v>2.57854E-2</c:v>
                </c:pt>
                <c:pt idx="25269">
                  <c:v>8.5945099999999996E-3</c:v>
                </c:pt>
                <c:pt idx="25270">
                  <c:v>1.2505499999999999E-2</c:v>
                </c:pt>
                <c:pt idx="25271">
                  <c:v>3.2910300000000003E-2</c:v>
                </c:pt>
                <c:pt idx="25272" formatCode="0.00E+00">
                  <c:v>2.2479099999999998E-2</c:v>
                </c:pt>
                <c:pt idx="25273">
                  <c:v>2.6606600000000001E-2</c:v>
                </c:pt>
                <c:pt idx="25274">
                  <c:v>9.5777499999999995E-3</c:v>
                </c:pt>
                <c:pt idx="25275">
                  <c:v>2.0746199999999999E-2</c:v>
                </c:pt>
                <c:pt idx="25276">
                  <c:v>3.02458E-2</c:v>
                </c:pt>
                <c:pt idx="25277">
                  <c:v>2.0961799999999999E-2</c:v>
                </c:pt>
                <c:pt idx="25278">
                  <c:v>1.62992E-2</c:v>
                </c:pt>
                <c:pt idx="25279">
                  <c:v>1.10559E-2</c:v>
                </c:pt>
                <c:pt idx="25280">
                  <c:v>1.56031E-2</c:v>
                </c:pt>
                <c:pt idx="25281">
                  <c:v>1.7842299999999998E-2</c:v>
                </c:pt>
                <c:pt idx="25282">
                  <c:v>1.9206000000000001E-2</c:v>
                </c:pt>
                <c:pt idx="25283">
                  <c:v>1.7621000000000001E-2</c:v>
                </c:pt>
                <c:pt idx="25284">
                  <c:v>1.35984E-2</c:v>
                </c:pt>
                <c:pt idx="25285">
                  <c:v>3.0365000000000001E-3</c:v>
                </c:pt>
                <c:pt idx="25286">
                  <c:v>3.81088E-3</c:v>
                </c:pt>
                <c:pt idx="25287">
                  <c:v>2.0860699999999999E-2</c:v>
                </c:pt>
                <c:pt idx="25288">
                  <c:v>1.46103E-2</c:v>
                </c:pt>
                <c:pt idx="25289">
                  <c:v>3.31497E-3</c:v>
                </c:pt>
                <c:pt idx="25290">
                  <c:v>1.0547600000000001E-2</c:v>
                </c:pt>
                <c:pt idx="25291">
                  <c:v>1.9276600000000001E-2</c:v>
                </c:pt>
                <c:pt idx="25292">
                  <c:v>2.2559200000000001E-2</c:v>
                </c:pt>
                <c:pt idx="25293">
                  <c:v>2.60115E-2</c:v>
                </c:pt>
                <c:pt idx="25294">
                  <c:v>2.7729E-2</c:v>
                </c:pt>
                <c:pt idx="25295">
                  <c:v>1.60322E-2</c:v>
                </c:pt>
                <c:pt idx="25296">
                  <c:v>1.8519399999999998E-2</c:v>
                </c:pt>
                <c:pt idx="25297">
                  <c:v>1.6241100000000001E-2</c:v>
                </c:pt>
                <c:pt idx="25298">
                  <c:v>2.11334E-2</c:v>
                </c:pt>
                <c:pt idx="25299">
                  <c:v>2.14214E-2</c:v>
                </c:pt>
                <c:pt idx="25300">
                  <c:v>2.43845E-2</c:v>
                </c:pt>
                <c:pt idx="25301">
                  <c:v>2.30274E-2</c:v>
                </c:pt>
                <c:pt idx="25302">
                  <c:v>1.8425899999999999E-2</c:v>
                </c:pt>
                <c:pt idx="25303">
                  <c:v>6.5908399999999997E-3</c:v>
                </c:pt>
                <c:pt idx="25304">
                  <c:v>1.70183E-2</c:v>
                </c:pt>
                <c:pt idx="25305">
                  <c:v>2.1209700000000001E-2</c:v>
                </c:pt>
                <c:pt idx="25306">
                  <c:v>1.8527999999999999E-2</c:v>
                </c:pt>
                <c:pt idx="25307">
                  <c:v>1.79939E-2</c:v>
                </c:pt>
                <c:pt idx="25308">
                  <c:v>1.2444500000000001E-2</c:v>
                </c:pt>
                <c:pt idx="25309">
                  <c:v>1.4822999999999999E-2</c:v>
                </c:pt>
                <c:pt idx="25310">
                  <c:v>1.1029199999999999E-2</c:v>
                </c:pt>
                <c:pt idx="25311">
                  <c:v>1.36843E-2</c:v>
                </c:pt>
                <c:pt idx="25312">
                  <c:v>2.47269E-2</c:v>
                </c:pt>
                <c:pt idx="25313">
                  <c:v>1.8348699999999999E-2</c:v>
                </c:pt>
                <c:pt idx="25314">
                  <c:v>1.8280000000000001E-2</c:v>
                </c:pt>
                <c:pt idx="25315">
                  <c:v>1.4507300000000001E-2</c:v>
                </c:pt>
                <c:pt idx="25316">
                  <c:v>7.8477900000000003E-3</c:v>
                </c:pt>
                <c:pt idx="25317">
                  <c:v>1.6500500000000001E-2</c:v>
                </c:pt>
                <c:pt idx="25318">
                  <c:v>2.18344E-2</c:v>
                </c:pt>
                <c:pt idx="25319">
                  <c:v>1.04752E-2</c:v>
                </c:pt>
                <c:pt idx="25320">
                  <c:v>2.3394600000000002E-2</c:v>
                </c:pt>
                <c:pt idx="25321">
                  <c:v>2.0957900000000002E-2</c:v>
                </c:pt>
                <c:pt idx="25322">
                  <c:v>1.8938099999999999E-2</c:v>
                </c:pt>
                <c:pt idx="25323">
                  <c:v>2.2302599999999999E-2</c:v>
                </c:pt>
                <c:pt idx="25324">
                  <c:v>2.1002799999999999E-2</c:v>
                </c:pt>
                <c:pt idx="25325">
                  <c:v>6.8445199999999998E-3</c:v>
                </c:pt>
                <c:pt idx="25326">
                  <c:v>1.9355799999999999E-2</c:v>
                </c:pt>
                <c:pt idx="25327">
                  <c:v>2.91538E-3</c:v>
                </c:pt>
                <c:pt idx="25328">
                  <c:v>1.8386799999999998E-2</c:v>
                </c:pt>
                <c:pt idx="25329">
                  <c:v>1.62344E-2</c:v>
                </c:pt>
                <c:pt idx="25330">
                  <c:v>1.4669400000000001E-2</c:v>
                </c:pt>
                <c:pt idx="25331">
                  <c:v>1.7746000000000001E-2</c:v>
                </c:pt>
                <c:pt idx="25332">
                  <c:v>1.7073600000000001E-2</c:v>
                </c:pt>
                <c:pt idx="25333">
                  <c:v>8.5344300000000008E-3</c:v>
                </c:pt>
                <c:pt idx="25334">
                  <c:v>1.36194E-2</c:v>
                </c:pt>
                <c:pt idx="25335">
                  <c:v>6.9742199999999997E-3</c:v>
                </c:pt>
                <c:pt idx="25336">
                  <c:v>-4.6729999999999997E-4</c:v>
                </c:pt>
                <c:pt idx="25337">
                  <c:v>8.8434199999999994E-3</c:v>
                </c:pt>
                <c:pt idx="25338">
                  <c:v>4.6739599999999996E-3</c:v>
                </c:pt>
                <c:pt idx="25339">
                  <c:v>4.8646899999999996E-3</c:v>
                </c:pt>
                <c:pt idx="25340">
                  <c:v>1.6627300000000001E-2</c:v>
                </c:pt>
                <c:pt idx="25341">
                  <c:v>1.1634799999999999E-3</c:v>
                </c:pt>
                <c:pt idx="25342">
                  <c:v>1.26867E-2</c:v>
                </c:pt>
                <c:pt idx="25343">
                  <c:v>4.8522900000000004E-3</c:v>
                </c:pt>
                <c:pt idx="25344">
                  <c:v>-9.4480499999999995E-3</c:v>
                </c:pt>
                <c:pt idx="25345">
                  <c:v>-8.6183500000000003E-3</c:v>
                </c:pt>
                <c:pt idx="25346">
                  <c:v>-1.27583E-2</c:v>
                </c:pt>
                <c:pt idx="25347">
                  <c:v>1.9979500000000001E-3</c:v>
                </c:pt>
                <c:pt idx="25348">
                  <c:v>7.4853899999999998E-3</c:v>
                </c:pt>
                <c:pt idx="25349">
                  <c:v>-5.3310400000000004E-3</c:v>
                </c:pt>
                <c:pt idx="25350">
                  <c:v>3.94058E-3</c:v>
                </c:pt>
                <c:pt idx="25351">
                  <c:v>-5.6943899999999997E-3</c:v>
                </c:pt>
                <c:pt idx="25352">
                  <c:v>3.1970999999999999E-2</c:v>
                </c:pt>
                <c:pt idx="25353">
                  <c:v>1.25513E-2</c:v>
                </c:pt>
                <c:pt idx="25354">
                  <c:v>4.2238199999999997E-3</c:v>
                </c:pt>
                <c:pt idx="25355">
                  <c:v>9.4394700000000002E-3</c:v>
                </c:pt>
                <c:pt idx="25356">
                  <c:v>2.66075E-4</c:v>
                </c:pt>
                <c:pt idx="25357">
                  <c:v>7.8611400000000008E-3</c:v>
                </c:pt>
                <c:pt idx="25358">
                  <c:v>-7.2259899999999998E-3</c:v>
                </c:pt>
                <c:pt idx="25359">
                  <c:v>4.62818E-3</c:v>
                </c:pt>
                <c:pt idx="25360">
                  <c:v>8.5878399999999994E-3</c:v>
                </c:pt>
                <c:pt idx="25361">
                  <c:v>-8.5363399999999999E-3</c:v>
                </c:pt>
                <c:pt idx="25362">
                  <c:v>1.2545600000000001E-2</c:v>
                </c:pt>
                <c:pt idx="25363">
                  <c:v>8.7394699999999992E-3</c:v>
                </c:pt>
                <c:pt idx="25364">
                  <c:v>1.42612E-2</c:v>
                </c:pt>
                <c:pt idx="25365">
                  <c:v>2.6977500000000001E-2</c:v>
                </c:pt>
                <c:pt idx="25366">
                  <c:v>-5.4292699999999999E-3</c:v>
                </c:pt>
                <c:pt idx="25367">
                  <c:v>3.93677E-3</c:v>
                </c:pt>
                <c:pt idx="25368">
                  <c:v>3.0765499999999999E-3</c:v>
                </c:pt>
                <c:pt idx="25369">
                  <c:v>1.4534000000000001E-3</c:v>
                </c:pt>
                <c:pt idx="25370">
                  <c:v>1.9159300000000001E-2</c:v>
                </c:pt>
                <c:pt idx="25371">
                  <c:v>1.1711099999999999E-3</c:v>
                </c:pt>
                <c:pt idx="25372">
                  <c:v>-5.4960299999999998E-3</c:v>
                </c:pt>
                <c:pt idx="25373">
                  <c:v>4.1961699999999999E-3</c:v>
                </c:pt>
                <c:pt idx="25374">
                  <c:v>-1.19095E-2</c:v>
                </c:pt>
                <c:pt idx="25375">
                  <c:v>-1.87397E-3</c:v>
                </c:pt>
                <c:pt idx="25376">
                  <c:v>-4.4650999999999996E-3</c:v>
                </c:pt>
                <c:pt idx="25377">
                  <c:v>-5.8937099999999999E-3</c:v>
                </c:pt>
                <c:pt idx="25378">
                  <c:v>-3.4055700000000001E-3</c:v>
                </c:pt>
                <c:pt idx="25379">
                  <c:v>-1.33095E-2</c:v>
                </c:pt>
                <c:pt idx="25380">
                  <c:v>-1.32208E-2</c:v>
                </c:pt>
                <c:pt idx="25381">
                  <c:v>8.1558199999999994E-3</c:v>
                </c:pt>
                <c:pt idx="25382">
                  <c:v>-7.9822499999999998E-3</c:v>
                </c:pt>
                <c:pt idx="25383">
                  <c:v>1.41668E-2</c:v>
                </c:pt>
                <c:pt idx="25384">
                  <c:v>-1.42708E-2</c:v>
                </c:pt>
                <c:pt idx="25385">
                  <c:v>-1.1580500000000001E-2</c:v>
                </c:pt>
                <c:pt idx="25386">
                  <c:v>-6.5126400000000001E-3</c:v>
                </c:pt>
                <c:pt idx="25387">
                  <c:v>-1.1184700000000001E-2</c:v>
                </c:pt>
                <c:pt idx="25388">
                  <c:v>5.1040599999999997E-3</c:v>
                </c:pt>
                <c:pt idx="25389">
                  <c:v>-1.5311200000000001E-2</c:v>
                </c:pt>
                <c:pt idx="25390">
                  <c:v>8.3408400000000004E-3</c:v>
                </c:pt>
                <c:pt idx="25391">
                  <c:v>-1.10283E-2</c:v>
                </c:pt>
                <c:pt idx="25392">
                  <c:v>-9.2659000000000005E-3</c:v>
                </c:pt>
                <c:pt idx="25393">
                  <c:v>-6.09875E-3</c:v>
                </c:pt>
                <c:pt idx="25394">
                  <c:v>-4.5833599999999999E-3</c:v>
                </c:pt>
                <c:pt idx="25395">
                  <c:v>1.7099400000000001E-3</c:v>
                </c:pt>
                <c:pt idx="25396">
                  <c:v>4.1256000000000001E-3</c:v>
                </c:pt>
                <c:pt idx="25397">
                  <c:v>-2.0402E-2</c:v>
                </c:pt>
                <c:pt idx="25398">
                  <c:v>-7.7018700000000004E-3</c:v>
                </c:pt>
                <c:pt idx="25399">
                  <c:v>8.2397500000000001E-4</c:v>
                </c:pt>
                <c:pt idx="25400">
                  <c:v>3.5266899999999999E-3</c:v>
                </c:pt>
                <c:pt idx="25401">
                  <c:v>-1.57909E-2</c:v>
                </c:pt>
                <c:pt idx="25402">
                  <c:v>-3.6077499999999998E-3</c:v>
                </c:pt>
                <c:pt idx="25403">
                  <c:v>-1.5132899999999999E-2</c:v>
                </c:pt>
                <c:pt idx="25404">
                  <c:v>3.9806399999999997E-3</c:v>
                </c:pt>
                <c:pt idx="25405">
                  <c:v>-7.20406E-3</c:v>
                </c:pt>
                <c:pt idx="25406">
                  <c:v>-3.7689199999999998E-3</c:v>
                </c:pt>
                <c:pt idx="25407">
                  <c:v>-1.2455900000000001E-2</c:v>
                </c:pt>
                <c:pt idx="25408">
                  <c:v>-1.36337E-2</c:v>
                </c:pt>
                <c:pt idx="25409">
                  <c:v>-6.8531E-3</c:v>
                </c:pt>
                <c:pt idx="25410">
                  <c:v>-1.2145E-2</c:v>
                </c:pt>
                <c:pt idx="25411">
                  <c:v>8.5744900000000006E-3</c:v>
                </c:pt>
                <c:pt idx="25412">
                  <c:v>-1.21727E-2</c:v>
                </c:pt>
                <c:pt idx="25413">
                  <c:v>-6.5708199999999998E-3</c:v>
                </c:pt>
                <c:pt idx="25414">
                  <c:v>-1.4057200000000001E-2</c:v>
                </c:pt>
                <c:pt idx="25415">
                  <c:v>5.9413900000000004E-4</c:v>
                </c:pt>
                <c:pt idx="25416">
                  <c:v>5.13935E-3</c:v>
                </c:pt>
                <c:pt idx="25417">
                  <c:v>-4.2467099999999999E-3</c:v>
                </c:pt>
                <c:pt idx="25418">
                  <c:v>8.4915200000000007E-3</c:v>
                </c:pt>
                <c:pt idx="25419">
                  <c:v>-6.4649599999999996E-3</c:v>
                </c:pt>
                <c:pt idx="25420">
                  <c:v>-9.6130399999999996E-4</c:v>
                </c:pt>
                <c:pt idx="25421">
                  <c:v>-4.4994400000000004E-3</c:v>
                </c:pt>
                <c:pt idx="25422">
                  <c:v>1.74713E-3</c:v>
                </c:pt>
                <c:pt idx="25423">
                  <c:v>6.3610100000000003E-4</c:v>
                </c:pt>
                <c:pt idx="25424">
                  <c:v>8.2015999999999999E-3</c:v>
                </c:pt>
                <c:pt idx="25425">
                  <c:v>-9.8562200000000006E-3</c:v>
                </c:pt>
                <c:pt idx="25426">
                  <c:v>-5.9194599999999997E-3</c:v>
                </c:pt>
                <c:pt idx="25427">
                  <c:v>3.8051600000000001E-4</c:v>
                </c:pt>
                <c:pt idx="25428">
                  <c:v>-1.542E-2</c:v>
                </c:pt>
                <c:pt idx="25429">
                  <c:v>-9.0694400000000002E-4</c:v>
                </c:pt>
                <c:pt idx="25430">
                  <c:v>-2.7990300000000001E-3</c:v>
                </c:pt>
                <c:pt idx="25431">
                  <c:v>-3.1595199999999999E-3</c:v>
                </c:pt>
                <c:pt idx="25432">
                  <c:v>-3.3283199999999997E-4</c:v>
                </c:pt>
                <c:pt idx="25433">
                  <c:v>2.3803700000000001E-3</c:v>
                </c:pt>
                <c:pt idx="25434">
                  <c:v>-1.18446E-3</c:v>
                </c:pt>
                <c:pt idx="25435">
                  <c:v>5.8841700000000002E-3</c:v>
                </c:pt>
                <c:pt idx="25436">
                  <c:v>-1.26362E-3</c:v>
                </c:pt>
                <c:pt idx="25437">
                  <c:v>2.17438E-4</c:v>
                </c:pt>
                <c:pt idx="25438">
                  <c:v>-1.7998699999999999E-2</c:v>
                </c:pt>
                <c:pt idx="25439">
                  <c:v>-3.7021599999999999E-3</c:v>
                </c:pt>
                <c:pt idx="25440">
                  <c:v>2.10762E-4</c:v>
                </c:pt>
                <c:pt idx="25441">
                  <c:v>1.17331E-2</c:v>
                </c:pt>
                <c:pt idx="25442">
                  <c:v>-1.18742E-2</c:v>
                </c:pt>
                <c:pt idx="25443">
                  <c:v>-6.1349899999999999E-3</c:v>
                </c:pt>
                <c:pt idx="25444">
                  <c:v>-1.3870199999999999E-2</c:v>
                </c:pt>
                <c:pt idx="25445">
                  <c:v>-1.6601600000000001E-2</c:v>
                </c:pt>
                <c:pt idx="25446">
                  <c:v>-6.2398899999999997E-3</c:v>
                </c:pt>
                <c:pt idx="25447">
                  <c:v>-5.5046100000000001E-3</c:v>
                </c:pt>
                <c:pt idx="25448">
                  <c:v>-1.0262500000000001E-2</c:v>
                </c:pt>
                <c:pt idx="25449">
                  <c:v>6.4373000000000002E-4</c:v>
                </c:pt>
                <c:pt idx="25450">
                  <c:v>-8.4447900000000006E-3</c:v>
                </c:pt>
                <c:pt idx="25451">
                  <c:v>-8.2349799999999994E-3</c:v>
                </c:pt>
                <c:pt idx="25452">
                  <c:v>-7.8773500000000002E-4</c:v>
                </c:pt>
                <c:pt idx="25453">
                  <c:v>-5.76401E-3</c:v>
                </c:pt>
                <c:pt idx="25454">
                  <c:v>6.5193200000000003E-3</c:v>
                </c:pt>
                <c:pt idx="25455">
                  <c:v>-1.70078E-2</c:v>
                </c:pt>
                <c:pt idx="25456">
                  <c:v>-1.8308600000000001E-2</c:v>
                </c:pt>
                <c:pt idx="25457">
                  <c:v>-7.4891999999999997E-3</c:v>
                </c:pt>
                <c:pt idx="25458">
                  <c:v>-3.5820000000000001E-3</c:v>
                </c:pt>
                <c:pt idx="25459">
                  <c:v>4.4422100000000003E-3</c:v>
                </c:pt>
                <c:pt idx="25460">
                  <c:v>-5.0229999999999997E-3</c:v>
                </c:pt>
                <c:pt idx="25461">
                  <c:v>-1.03369E-2</c:v>
                </c:pt>
                <c:pt idx="25462">
                  <c:v>-1.9722E-2</c:v>
                </c:pt>
                <c:pt idx="25463">
                  <c:v>-4.85134E-3</c:v>
                </c:pt>
                <c:pt idx="25464">
                  <c:v>-5.0668700000000002E-3</c:v>
                </c:pt>
                <c:pt idx="25465" formatCode="0.00E+00">
                  <c:v>4.00543E-5</c:v>
                </c:pt>
                <c:pt idx="25466">
                  <c:v>-2.1847700000000001E-2</c:v>
                </c:pt>
                <c:pt idx="25467">
                  <c:v>-2.8625500000000002E-2</c:v>
                </c:pt>
                <c:pt idx="25468">
                  <c:v>-2.16446E-2</c:v>
                </c:pt>
                <c:pt idx="25469">
                  <c:v>-8.8977799999999992E-3</c:v>
                </c:pt>
                <c:pt idx="25470">
                  <c:v>-1.8119799999999998E-2</c:v>
                </c:pt>
                <c:pt idx="25471">
                  <c:v>-2.57492E-2</c:v>
                </c:pt>
                <c:pt idx="25472">
                  <c:v>-2.36397E-2</c:v>
                </c:pt>
                <c:pt idx="25473">
                  <c:v>-2.1101999999999999E-2</c:v>
                </c:pt>
                <c:pt idx="25474">
                  <c:v>-1.7985299999999999E-2</c:v>
                </c:pt>
                <c:pt idx="25475">
                  <c:v>-7.20596E-3</c:v>
                </c:pt>
                <c:pt idx="25476">
                  <c:v>-1.7024000000000001E-2</c:v>
                </c:pt>
                <c:pt idx="25477">
                  <c:v>-2.2460000000000001E-2</c:v>
                </c:pt>
                <c:pt idx="25478">
                  <c:v>-2.6321399999999998E-2</c:v>
                </c:pt>
                <c:pt idx="25479">
                  <c:v>-1.9528400000000001E-2</c:v>
                </c:pt>
                <c:pt idx="25480">
                  <c:v>-1.50557E-2</c:v>
                </c:pt>
                <c:pt idx="25481">
                  <c:v>-1.5598300000000001E-2</c:v>
                </c:pt>
                <c:pt idx="25482">
                  <c:v>-2.0263699999999999E-2</c:v>
                </c:pt>
                <c:pt idx="25483">
                  <c:v>-2.1585500000000001E-2</c:v>
                </c:pt>
                <c:pt idx="25484">
                  <c:v>-2.4826999999999998E-2</c:v>
                </c:pt>
                <c:pt idx="25485">
                  <c:v>-3.4863499999999999E-2</c:v>
                </c:pt>
                <c:pt idx="25486">
                  <c:v>-1.3816800000000001E-2</c:v>
                </c:pt>
                <c:pt idx="25487" formatCode="0.00E+00">
                  <c:v>-2.8602599999999999E-2</c:v>
                </c:pt>
                <c:pt idx="25488">
                  <c:v>-1.9676200000000001E-2</c:v>
                </c:pt>
                <c:pt idx="25489">
                  <c:v>-2.3400299999999999E-2</c:v>
                </c:pt>
                <c:pt idx="25490">
                  <c:v>-2.0721400000000001E-2</c:v>
                </c:pt>
                <c:pt idx="25491">
                  <c:v>-2.8293599999999999E-2</c:v>
                </c:pt>
                <c:pt idx="25492">
                  <c:v>-1.90735E-2</c:v>
                </c:pt>
                <c:pt idx="25493">
                  <c:v>-2.4147999999999999E-2</c:v>
                </c:pt>
                <c:pt idx="25494">
                  <c:v>-2.8565400000000001E-2</c:v>
                </c:pt>
                <c:pt idx="25495">
                  <c:v>-2.4242400000000001E-2</c:v>
                </c:pt>
                <c:pt idx="25496">
                  <c:v>-1.6866699999999998E-2</c:v>
                </c:pt>
                <c:pt idx="25497">
                  <c:v>-2.8993600000000001E-2</c:v>
                </c:pt>
                <c:pt idx="25498">
                  <c:v>-1.4617E-2</c:v>
                </c:pt>
                <c:pt idx="25499">
                  <c:v>-3.8369199999999999E-2</c:v>
                </c:pt>
                <c:pt idx="25500">
                  <c:v>-2.5262799999999998E-2</c:v>
                </c:pt>
                <c:pt idx="25501">
                  <c:v>-3.3429100000000003E-2</c:v>
                </c:pt>
                <c:pt idx="25502">
                  <c:v>-3.0208599999999999E-2</c:v>
                </c:pt>
                <c:pt idx="25503">
                  <c:v>-2.3936300000000001E-2</c:v>
                </c:pt>
                <c:pt idx="25504">
                  <c:v>-2.1787600000000001E-2</c:v>
                </c:pt>
                <c:pt idx="25505">
                  <c:v>-2.63672E-2</c:v>
                </c:pt>
                <c:pt idx="25506">
                  <c:v>-3.2548899999999999E-2</c:v>
                </c:pt>
                <c:pt idx="25507">
                  <c:v>-3.1604800000000002E-2</c:v>
                </c:pt>
                <c:pt idx="25508">
                  <c:v>-3.5611200000000003E-2</c:v>
                </c:pt>
                <c:pt idx="25509">
                  <c:v>-4.1368500000000002E-2</c:v>
                </c:pt>
                <c:pt idx="25510">
                  <c:v>-3.46413E-2</c:v>
                </c:pt>
                <c:pt idx="25511">
                  <c:v>-3.3345199999999998E-2</c:v>
                </c:pt>
                <c:pt idx="25512">
                  <c:v>-2.6603700000000001E-2</c:v>
                </c:pt>
                <c:pt idx="25513">
                  <c:v>-3.5462399999999998E-2</c:v>
                </c:pt>
                <c:pt idx="25514">
                  <c:v>-3.7977200000000003E-2</c:v>
                </c:pt>
                <c:pt idx="25515">
                  <c:v>-3.3479700000000001E-2</c:v>
                </c:pt>
                <c:pt idx="25516">
                  <c:v>-3.5094300000000002E-2</c:v>
                </c:pt>
                <c:pt idx="25517">
                  <c:v>-2.5273299999999999E-2</c:v>
                </c:pt>
                <c:pt idx="25518">
                  <c:v>-3.7460300000000002E-2</c:v>
                </c:pt>
                <c:pt idx="25519">
                  <c:v>-3.8743E-2</c:v>
                </c:pt>
                <c:pt idx="25520">
                  <c:v>-3.9525999999999999E-2</c:v>
                </c:pt>
                <c:pt idx="25521">
                  <c:v>-3.0171400000000001E-2</c:v>
                </c:pt>
                <c:pt idx="25522">
                  <c:v>-3.1554199999999998E-2</c:v>
                </c:pt>
                <c:pt idx="25523">
                  <c:v>-2.42157E-2</c:v>
                </c:pt>
                <c:pt idx="25524">
                  <c:v>-3.2635699999999997E-2</c:v>
                </c:pt>
                <c:pt idx="25525">
                  <c:v>-4.1109100000000003E-2</c:v>
                </c:pt>
                <c:pt idx="25526">
                  <c:v>-4.64001E-2</c:v>
                </c:pt>
                <c:pt idx="25527">
                  <c:v>-2.7328499999999999E-2</c:v>
                </c:pt>
                <c:pt idx="25528">
                  <c:v>-1.50604E-2</c:v>
                </c:pt>
                <c:pt idx="25529">
                  <c:v>-2.1222100000000001E-2</c:v>
                </c:pt>
                <c:pt idx="25530">
                  <c:v>-2.70023E-2</c:v>
                </c:pt>
                <c:pt idx="25531">
                  <c:v>-2.6134500000000001E-2</c:v>
                </c:pt>
                <c:pt idx="25532">
                  <c:v>-4.0103E-2</c:v>
                </c:pt>
                <c:pt idx="25533">
                  <c:v>-1.5317000000000001E-2</c:v>
                </c:pt>
                <c:pt idx="25534">
                  <c:v>-1.97897E-2</c:v>
                </c:pt>
                <c:pt idx="25535">
                  <c:v>-2.4126100000000001E-2</c:v>
                </c:pt>
                <c:pt idx="25536">
                  <c:v>-2.9575299999999999E-2</c:v>
                </c:pt>
                <c:pt idx="25537">
                  <c:v>-4.1409500000000002E-2</c:v>
                </c:pt>
                <c:pt idx="25538">
                  <c:v>-1.7169E-2</c:v>
                </c:pt>
                <c:pt idx="25539">
                  <c:v>-1.15108E-2</c:v>
                </c:pt>
                <c:pt idx="25540">
                  <c:v>-2.8698899999999999E-2</c:v>
                </c:pt>
                <c:pt idx="25541">
                  <c:v>-1.03397E-2</c:v>
                </c:pt>
                <c:pt idx="25542">
                  <c:v>-3.0182799999999999E-2</c:v>
                </c:pt>
                <c:pt idx="25543">
                  <c:v>-1.9700100000000002E-2</c:v>
                </c:pt>
                <c:pt idx="25544">
                  <c:v>-1.7198600000000001E-2</c:v>
                </c:pt>
                <c:pt idx="25545">
                  <c:v>-1.9943200000000001E-2</c:v>
                </c:pt>
                <c:pt idx="25546">
                  <c:v>-9.0141300000000004E-3</c:v>
                </c:pt>
                <c:pt idx="25547">
                  <c:v>-1.3816800000000001E-2</c:v>
                </c:pt>
                <c:pt idx="25548">
                  <c:v>-1.84555E-2</c:v>
                </c:pt>
                <c:pt idx="25549">
                  <c:v>-7.8391999999999993E-3</c:v>
                </c:pt>
                <c:pt idx="25550">
                  <c:v>-1.7033599999999999E-2</c:v>
                </c:pt>
                <c:pt idx="25551">
                  <c:v>-1.5504799999999999E-2</c:v>
                </c:pt>
                <c:pt idx="25552">
                  <c:v>-2.0864500000000001E-2</c:v>
                </c:pt>
                <c:pt idx="25553">
                  <c:v>-1.70879E-2</c:v>
                </c:pt>
                <c:pt idx="25554">
                  <c:v>-1.6747499999999998E-2</c:v>
                </c:pt>
                <c:pt idx="25555">
                  <c:v>-3.8489299999999997E-2</c:v>
                </c:pt>
                <c:pt idx="25556">
                  <c:v>-1.9660899999999999E-2</c:v>
                </c:pt>
                <c:pt idx="25557">
                  <c:v>-2.5205600000000002E-2</c:v>
                </c:pt>
                <c:pt idx="25558">
                  <c:v>-1.80073E-2</c:v>
                </c:pt>
                <c:pt idx="25559">
                  <c:v>-1.5907299999999999E-2</c:v>
                </c:pt>
                <c:pt idx="25560">
                  <c:v>-3.9577500000000003E-3</c:v>
                </c:pt>
                <c:pt idx="25561">
                  <c:v>-1.18418E-2</c:v>
                </c:pt>
                <c:pt idx="25562">
                  <c:v>-2.0130200000000001E-2</c:v>
                </c:pt>
                <c:pt idx="25563">
                  <c:v>-1.6570999999999999E-2</c:v>
                </c:pt>
                <c:pt idx="25564">
                  <c:v>-1.7723099999999999E-2</c:v>
                </c:pt>
                <c:pt idx="25565">
                  <c:v>-9.7036399999999995E-3</c:v>
                </c:pt>
                <c:pt idx="25566">
                  <c:v>-1.34964E-2</c:v>
                </c:pt>
                <c:pt idx="25567">
                  <c:v>-1.9061100000000001E-2</c:v>
                </c:pt>
                <c:pt idx="25568">
                  <c:v>-2.7538300000000002E-2</c:v>
                </c:pt>
                <c:pt idx="25569">
                  <c:v>-1.50747E-2</c:v>
                </c:pt>
                <c:pt idx="25570">
                  <c:v>-1.6716999999999999E-2</c:v>
                </c:pt>
                <c:pt idx="25571">
                  <c:v>-1.27945E-2</c:v>
                </c:pt>
                <c:pt idx="25572">
                  <c:v>-7.1497000000000002E-3</c:v>
                </c:pt>
                <c:pt idx="25573">
                  <c:v>-1.70183E-2</c:v>
                </c:pt>
                <c:pt idx="25574">
                  <c:v>-1.8132200000000001E-2</c:v>
                </c:pt>
                <c:pt idx="25575">
                  <c:v>-3.1511299999999999E-2</c:v>
                </c:pt>
                <c:pt idx="25576">
                  <c:v>-2.1811500000000001E-2</c:v>
                </c:pt>
                <c:pt idx="25577">
                  <c:v>-1.19638E-2</c:v>
                </c:pt>
                <c:pt idx="25578">
                  <c:v>-4.6834900000000002E-3</c:v>
                </c:pt>
                <c:pt idx="25579">
                  <c:v>-1.8459300000000001E-2</c:v>
                </c:pt>
                <c:pt idx="25580">
                  <c:v>-1.39065E-2</c:v>
                </c:pt>
                <c:pt idx="25581">
                  <c:v>-2.0483000000000001E-2</c:v>
                </c:pt>
                <c:pt idx="25582">
                  <c:v>-1.32608E-2</c:v>
                </c:pt>
                <c:pt idx="25583">
                  <c:v>-2.0425800000000001E-2</c:v>
                </c:pt>
                <c:pt idx="25584">
                  <c:v>-1.5500999999999999E-2</c:v>
                </c:pt>
                <c:pt idx="25585">
                  <c:v>-2.44055E-2</c:v>
                </c:pt>
                <c:pt idx="25586">
                  <c:v>-2.42186E-2</c:v>
                </c:pt>
                <c:pt idx="25587">
                  <c:v>-1.9030600000000002E-2</c:v>
                </c:pt>
                <c:pt idx="25588">
                  <c:v>-2.70748E-3</c:v>
                </c:pt>
                <c:pt idx="25589">
                  <c:v>-1.2275700000000001E-2</c:v>
                </c:pt>
                <c:pt idx="25590">
                  <c:v>-1.34249E-2</c:v>
                </c:pt>
                <c:pt idx="25591">
                  <c:v>-2.08693E-2</c:v>
                </c:pt>
                <c:pt idx="25592">
                  <c:v>-2.4652500000000001E-2</c:v>
                </c:pt>
                <c:pt idx="25593">
                  <c:v>-6.7586900000000004E-3</c:v>
                </c:pt>
                <c:pt idx="25594">
                  <c:v>-1.7498E-2</c:v>
                </c:pt>
                <c:pt idx="25595">
                  <c:v>-2.6698099999999999E-2</c:v>
                </c:pt>
                <c:pt idx="25596">
                  <c:v>-3.01991E-2</c:v>
                </c:pt>
                <c:pt idx="25597">
                  <c:v>-2.4422599999999999E-2</c:v>
                </c:pt>
                <c:pt idx="25598">
                  <c:v>-2.49681E-2</c:v>
                </c:pt>
                <c:pt idx="25599">
                  <c:v>-2.87514E-2</c:v>
                </c:pt>
                <c:pt idx="25600">
                  <c:v>-1.4394799999999999E-2</c:v>
                </c:pt>
                <c:pt idx="25601">
                  <c:v>-2.5217099999999999E-2</c:v>
                </c:pt>
                <c:pt idx="25602">
                  <c:v>-1.08824E-2</c:v>
                </c:pt>
                <c:pt idx="25603">
                  <c:v>-2.104E-2</c:v>
                </c:pt>
                <c:pt idx="25604">
                  <c:v>-9.6340200000000001E-3</c:v>
                </c:pt>
                <c:pt idx="25605">
                  <c:v>-2.0994200000000001E-2</c:v>
                </c:pt>
                <c:pt idx="25606">
                  <c:v>-2.8602599999999999E-2</c:v>
                </c:pt>
                <c:pt idx="25607">
                  <c:v>-1.7942400000000001E-2</c:v>
                </c:pt>
                <c:pt idx="25608">
                  <c:v>-2.6389099999999999E-2</c:v>
                </c:pt>
                <c:pt idx="25609">
                  <c:v>-2.2949199999999999E-2</c:v>
                </c:pt>
                <c:pt idx="25610">
                  <c:v>-2.4139399999999998E-2</c:v>
                </c:pt>
                <c:pt idx="25611">
                  <c:v>-2.48203E-2</c:v>
                </c:pt>
                <c:pt idx="25612">
                  <c:v>-2.9364600000000001E-2</c:v>
                </c:pt>
                <c:pt idx="25613">
                  <c:v>-2.3845700000000001E-2</c:v>
                </c:pt>
                <c:pt idx="25614">
                  <c:v>-2.75841E-2</c:v>
                </c:pt>
                <c:pt idx="25615">
                  <c:v>-2.5898899999999999E-2</c:v>
                </c:pt>
                <c:pt idx="25616">
                  <c:v>-2.0874E-2</c:v>
                </c:pt>
                <c:pt idx="25617">
                  <c:v>-1.2126E-2</c:v>
                </c:pt>
                <c:pt idx="25618">
                  <c:v>-2.8288799999999999E-2</c:v>
                </c:pt>
                <c:pt idx="25619">
                  <c:v>-2.5541299999999999E-2</c:v>
                </c:pt>
                <c:pt idx="25620">
                  <c:v>-5.3062400000000003E-3</c:v>
                </c:pt>
                <c:pt idx="25621">
                  <c:v>-2.98958E-2</c:v>
                </c:pt>
                <c:pt idx="25622">
                  <c:v>-1.1620500000000001E-2</c:v>
                </c:pt>
                <c:pt idx="25623">
                  <c:v>-2.2345500000000001E-2</c:v>
                </c:pt>
                <c:pt idx="25624">
                  <c:v>-2.81782E-2</c:v>
                </c:pt>
                <c:pt idx="25625">
                  <c:v>-2.5823599999999999E-2</c:v>
                </c:pt>
                <c:pt idx="25626">
                  <c:v>-3.6803200000000001E-2</c:v>
                </c:pt>
                <c:pt idx="25627">
                  <c:v>-2.15826E-2</c:v>
                </c:pt>
                <c:pt idx="25628">
                  <c:v>-3.8271899999999998E-2</c:v>
                </c:pt>
                <c:pt idx="25629">
                  <c:v>-1.8161799999999999E-2</c:v>
                </c:pt>
                <c:pt idx="25630">
                  <c:v>-2.87018E-2</c:v>
                </c:pt>
                <c:pt idx="25631">
                  <c:v>-1.50595E-2</c:v>
                </c:pt>
                <c:pt idx="25632">
                  <c:v>-2.52304E-2</c:v>
                </c:pt>
                <c:pt idx="25633">
                  <c:v>-1.8351599999999999E-2</c:v>
                </c:pt>
                <c:pt idx="25634">
                  <c:v>-1.7033599999999999E-2</c:v>
                </c:pt>
                <c:pt idx="25635">
                  <c:v>-2.7767199999999999E-2</c:v>
                </c:pt>
                <c:pt idx="25636">
                  <c:v>-1.7985299999999999E-2</c:v>
                </c:pt>
                <c:pt idx="25637">
                  <c:v>-1.7777399999999999E-2</c:v>
                </c:pt>
                <c:pt idx="25638">
                  <c:v>-2.3939100000000001E-2</c:v>
                </c:pt>
                <c:pt idx="25639">
                  <c:v>-1.32084E-2</c:v>
                </c:pt>
                <c:pt idx="25640">
                  <c:v>-1.6376499999999999E-2</c:v>
                </c:pt>
                <c:pt idx="25641">
                  <c:v>-1.3629E-2</c:v>
                </c:pt>
                <c:pt idx="25642">
                  <c:v>-1.7850899999999999E-2</c:v>
                </c:pt>
                <c:pt idx="25643">
                  <c:v>-1.3679500000000001E-2</c:v>
                </c:pt>
                <c:pt idx="25644">
                  <c:v>-1.8023500000000001E-2</c:v>
                </c:pt>
                <c:pt idx="25645">
                  <c:v>-1.52178E-2</c:v>
                </c:pt>
                <c:pt idx="25646">
                  <c:v>-1.1367800000000001E-2</c:v>
                </c:pt>
                <c:pt idx="25647">
                  <c:v>-1.5872000000000001E-2</c:v>
                </c:pt>
                <c:pt idx="25648">
                  <c:v>-2.0864500000000001E-2</c:v>
                </c:pt>
                <c:pt idx="25649">
                  <c:v>-9.2496899999999996E-3</c:v>
                </c:pt>
                <c:pt idx="25650">
                  <c:v>-1.2955700000000001E-2</c:v>
                </c:pt>
                <c:pt idx="25651">
                  <c:v>-1.45702E-2</c:v>
                </c:pt>
                <c:pt idx="25652">
                  <c:v>-3.9472600000000002E-3</c:v>
                </c:pt>
                <c:pt idx="25653">
                  <c:v>-1.6322099999999999E-2</c:v>
                </c:pt>
                <c:pt idx="25654">
                  <c:v>-9.4728499999999997E-3</c:v>
                </c:pt>
                <c:pt idx="25655">
                  <c:v>-1.5115699999999999E-2</c:v>
                </c:pt>
                <c:pt idx="25656">
                  <c:v>-1.32008E-2</c:v>
                </c:pt>
                <c:pt idx="25657">
                  <c:v>-5.9823999999999997E-3</c:v>
                </c:pt>
                <c:pt idx="25658">
                  <c:v>-9.4976399999999999E-3</c:v>
                </c:pt>
                <c:pt idx="25659">
                  <c:v>-8.2998299999999994E-3</c:v>
                </c:pt>
                <c:pt idx="25660">
                  <c:v>-5.2366299999999999E-3</c:v>
                </c:pt>
                <c:pt idx="25661">
                  <c:v>-1.56927E-2</c:v>
                </c:pt>
                <c:pt idx="25662">
                  <c:v>-1.0027899999999999E-2</c:v>
                </c:pt>
                <c:pt idx="25663">
                  <c:v>-4.7111499999999999E-3</c:v>
                </c:pt>
                <c:pt idx="25664">
                  <c:v>-1.02091E-2</c:v>
                </c:pt>
                <c:pt idx="25665">
                  <c:v>-1.06955E-2</c:v>
                </c:pt>
                <c:pt idx="25666">
                  <c:v>-1.47352E-2</c:v>
                </c:pt>
                <c:pt idx="25667">
                  <c:v>-2.1467199999999999E-2</c:v>
                </c:pt>
                <c:pt idx="25668">
                  <c:v>-1.29795E-3</c:v>
                </c:pt>
                <c:pt idx="25669">
                  <c:v>-1.00889E-2</c:v>
                </c:pt>
                <c:pt idx="25670">
                  <c:v>-7.6675400000000002E-4</c:v>
                </c:pt>
                <c:pt idx="25671">
                  <c:v>-9.5253000000000004E-3</c:v>
                </c:pt>
                <c:pt idx="25672">
                  <c:v>-6.2417999999999996E-3</c:v>
                </c:pt>
                <c:pt idx="25673">
                  <c:v>-6.9046000000000005E-4</c:v>
                </c:pt>
                <c:pt idx="25674">
                  <c:v>-1.2470200000000001E-2</c:v>
                </c:pt>
                <c:pt idx="25675">
                  <c:v>-9.7770700000000006E-3</c:v>
                </c:pt>
                <c:pt idx="25676" formatCode="0.00E+00">
                  <c:v>-1.12619E-2</c:v>
                </c:pt>
                <c:pt idx="25677">
                  <c:v>-1.1904700000000001E-2</c:v>
                </c:pt>
                <c:pt idx="25678">
                  <c:v>-4.4260000000000002E-3</c:v>
                </c:pt>
                <c:pt idx="25679">
                  <c:v>-1.67742E-2</c:v>
                </c:pt>
                <c:pt idx="25680">
                  <c:v>-9.1571799999999991E-3</c:v>
                </c:pt>
                <c:pt idx="25681">
                  <c:v>-4.2228700000000001E-3</c:v>
                </c:pt>
                <c:pt idx="25682">
                  <c:v>-5.1956199999999998E-3</c:v>
                </c:pt>
                <c:pt idx="25683">
                  <c:v>-1.0105100000000001E-2</c:v>
                </c:pt>
                <c:pt idx="25684">
                  <c:v>-8.1129099999999992E-3</c:v>
                </c:pt>
                <c:pt idx="25685">
                  <c:v>-1.64394E-2</c:v>
                </c:pt>
                <c:pt idx="25686">
                  <c:v>-1.1112199999999999E-2</c:v>
                </c:pt>
                <c:pt idx="25687">
                  <c:v>-2.2247300000000001E-2</c:v>
                </c:pt>
                <c:pt idx="25688">
                  <c:v>4.28963E-3</c:v>
                </c:pt>
                <c:pt idx="25689">
                  <c:v>-8.7995499999999997E-3</c:v>
                </c:pt>
                <c:pt idx="25690">
                  <c:v>-2.5634799999999999E-3</c:v>
                </c:pt>
                <c:pt idx="25691">
                  <c:v>2.1991699999999999E-3</c:v>
                </c:pt>
                <c:pt idx="25692">
                  <c:v>-1.1634800000000001E-2</c:v>
                </c:pt>
                <c:pt idx="25693">
                  <c:v>7.6828E-3</c:v>
                </c:pt>
                <c:pt idx="25694">
                  <c:v>-9.8238000000000006E-3</c:v>
                </c:pt>
                <c:pt idx="25695">
                  <c:v>2.2945399999999999E-3</c:v>
                </c:pt>
                <c:pt idx="25696">
                  <c:v>-9.6244799999999995E-3</c:v>
                </c:pt>
                <c:pt idx="25697">
                  <c:v>-3.2835E-3</c:v>
                </c:pt>
                <c:pt idx="25698">
                  <c:v>2.7084399999999999E-3</c:v>
                </c:pt>
                <c:pt idx="25699">
                  <c:v>2.2163399999999998E-3</c:v>
                </c:pt>
                <c:pt idx="25700">
                  <c:v>1.03626E-2</c:v>
                </c:pt>
                <c:pt idx="25701">
                  <c:v>-6.7024199999999997E-3</c:v>
                </c:pt>
                <c:pt idx="25702">
                  <c:v>1.85966E-3</c:v>
                </c:pt>
                <c:pt idx="25703">
                  <c:v>-2.35052E-2</c:v>
                </c:pt>
                <c:pt idx="25704">
                  <c:v>-8.9845700000000008E-3</c:v>
                </c:pt>
                <c:pt idx="25705">
                  <c:v>-9.8571800000000001E-3</c:v>
                </c:pt>
                <c:pt idx="25706">
                  <c:v>-4.3487499999999999E-4</c:v>
                </c:pt>
                <c:pt idx="25707">
                  <c:v>-3.0755999999999999E-3</c:v>
                </c:pt>
                <c:pt idx="25708">
                  <c:v>-5.22041E-3</c:v>
                </c:pt>
                <c:pt idx="25709">
                  <c:v>2.1934499999999999E-4</c:v>
                </c:pt>
                <c:pt idx="25710">
                  <c:v>9.6149400000000006E-3</c:v>
                </c:pt>
                <c:pt idx="25711">
                  <c:v>-3.5905799999999999E-3</c:v>
                </c:pt>
                <c:pt idx="25712">
                  <c:v>1.3570800000000001E-3</c:v>
                </c:pt>
                <c:pt idx="25713">
                  <c:v>-9.7742100000000002E-3</c:v>
                </c:pt>
                <c:pt idx="25714">
                  <c:v>-1.0354E-2</c:v>
                </c:pt>
                <c:pt idx="25715">
                  <c:v>-1.31197E-2</c:v>
                </c:pt>
                <c:pt idx="25716">
                  <c:v>-1.9254700000000001E-3</c:v>
                </c:pt>
                <c:pt idx="25717">
                  <c:v>-8.4819800000000001E-3</c:v>
                </c:pt>
                <c:pt idx="25718">
                  <c:v>1.53732E-3</c:v>
                </c:pt>
                <c:pt idx="25719">
                  <c:v>-5.84316E-3</c:v>
                </c:pt>
                <c:pt idx="25720">
                  <c:v>-9.0599099999999998E-4</c:v>
                </c:pt>
                <c:pt idx="25721">
                  <c:v>4.7655099999999997E-3</c:v>
                </c:pt>
                <c:pt idx="25722">
                  <c:v>-8.4924700000000002E-3</c:v>
                </c:pt>
                <c:pt idx="25723">
                  <c:v>-8.1300699999999997E-3</c:v>
                </c:pt>
                <c:pt idx="25724">
                  <c:v>-8.7842900000000002E-3</c:v>
                </c:pt>
                <c:pt idx="25725">
                  <c:v>-1.18876E-2</c:v>
                </c:pt>
                <c:pt idx="25726">
                  <c:v>-1.2740100000000001E-2</c:v>
                </c:pt>
                <c:pt idx="25727">
                  <c:v>-7.23648E-3</c:v>
                </c:pt>
                <c:pt idx="25728">
                  <c:v>-3.2787300000000001E-3</c:v>
                </c:pt>
                <c:pt idx="25729">
                  <c:v>-8.4962800000000002E-3</c:v>
                </c:pt>
                <c:pt idx="25730">
                  <c:v>-8.3894699999999996E-3</c:v>
                </c:pt>
                <c:pt idx="25731">
                  <c:v>4.6930299999999999E-3</c:v>
                </c:pt>
                <c:pt idx="25732">
                  <c:v>-2.9058500000000002E-3</c:v>
                </c:pt>
                <c:pt idx="25733">
                  <c:v>3.8328199999999998E-3</c:v>
                </c:pt>
                <c:pt idx="25734">
                  <c:v>-5.7544700000000002E-3</c:v>
                </c:pt>
                <c:pt idx="25735">
                  <c:v>1.03807E-2</c:v>
                </c:pt>
                <c:pt idx="25736">
                  <c:v>-1.0869999999999999E-2</c:v>
                </c:pt>
                <c:pt idx="25737">
                  <c:v>8.8310199999999998E-4</c:v>
                </c:pt>
                <c:pt idx="25738">
                  <c:v>-8.3980600000000006E-3</c:v>
                </c:pt>
                <c:pt idx="25739">
                  <c:v>5.8918E-3</c:v>
                </c:pt>
                <c:pt idx="25740">
                  <c:v>1.60217E-3</c:v>
                </c:pt>
                <c:pt idx="25741">
                  <c:v>4.0721899999999998E-3</c:v>
                </c:pt>
                <c:pt idx="25742">
                  <c:v>-6.1941100000000001E-3</c:v>
                </c:pt>
                <c:pt idx="25743">
                  <c:v>7.8506500000000007E-3</c:v>
                </c:pt>
                <c:pt idx="25744">
                  <c:v>1.0370300000000001E-2</c:v>
                </c:pt>
                <c:pt idx="25745">
                  <c:v>5.5742300000000003E-3</c:v>
                </c:pt>
                <c:pt idx="25746">
                  <c:v>4.3840399999999996E-3</c:v>
                </c:pt>
                <c:pt idx="25747">
                  <c:v>-2.7570699999999999E-3</c:v>
                </c:pt>
                <c:pt idx="25748">
                  <c:v>1.0586699999999999E-2</c:v>
                </c:pt>
                <c:pt idx="25749">
                  <c:v>1.0355E-2</c:v>
                </c:pt>
                <c:pt idx="25750">
                  <c:v>1.57471E-2</c:v>
                </c:pt>
                <c:pt idx="25751">
                  <c:v>7.1544599999999996E-3</c:v>
                </c:pt>
                <c:pt idx="25752">
                  <c:v>1.29328E-2</c:v>
                </c:pt>
                <c:pt idx="25753">
                  <c:v>1.5502E-2</c:v>
                </c:pt>
                <c:pt idx="25754">
                  <c:v>1.49899E-2</c:v>
                </c:pt>
                <c:pt idx="25755">
                  <c:v>7.7056900000000003E-4</c:v>
                </c:pt>
                <c:pt idx="25756">
                  <c:v>9.19151E-3</c:v>
                </c:pt>
                <c:pt idx="25757">
                  <c:v>1.47438E-3</c:v>
                </c:pt>
                <c:pt idx="25758">
                  <c:v>1.6632999999999998E-2</c:v>
                </c:pt>
                <c:pt idx="25759">
                  <c:v>1.2861300000000001E-2</c:v>
                </c:pt>
                <c:pt idx="25760">
                  <c:v>3.0279199999999999E-3</c:v>
                </c:pt>
                <c:pt idx="25761">
                  <c:v>6.6385300000000001E-3</c:v>
                </c:pt>
                <c:pt idx="25762">
                  <c:v>1.5935899999999999E-2</c:v>
                </c:pt>
                <c:pt idx="25763">
                  <c:v>-4.3993000000000001E-3</c:v>
                </c:pt>
                <c:pt idx="25764">
                  <c:v>1.7395999999999998E-2</c:v>
                </c:pt>
                <c:pt idx="25765">
                  <c:v>9.4575900000000001E-3</c:v>
                </c:pt>
                <c:pt idx="25766">
                  <c:v>1.7437899999999999E-2</c:v>
                </c:pt>
                <c:pt idx="25767">
                  <c:v>9.9086799999999996E-3</c:v>
                </c:pt>
                <c:pt idx="25768">
                  <c:v>1.8679600000000001E-2</c:v>
                </c:pt>
                <c:pt idx="25769">
                  <c:v>2.2795699999999999E-2</c:v>
                </c:pt>
                <c:pt idx="25770">
                  <c:v>1.7126099999999998E-2</c:v>
                </c:pt>
                <c:pt idx="25771">
                  <c:v>2.7995099999999998E-2</c:v>
                </c:pt>
                <c:pt idx="25772">
                  <c:v>1.9315700000000002E-2</c:v>
                </c:pt>
                <c:pt idx="25773">
                  <c:v>1.5951199999999999E-2</c:v>
                </c:pt>
                <c:pt idx="25774">
                  <c:v>2.65484E-2</c:v>
                </c:pt>
                <c:pt idx="25775">
                  <c:v>1.78795E-2</c:v>
                </c:pt>
                <c:pt idx="25776">
                  <c:v>2.6721999999999999E-2</c:v>
                </c:pt>
                <c:pt idx="25777">
                  <c:v>2.6557000000000001E-2</c:v>
                </c:pt>
                <c:pt idx="25778">
                  <c:v>1.34106E-2</c:v>
                </c:pt>
                <c:pt idx="25779">
                  <c:v>2.03009E-2</c:v>
                </c:pt>
                <c:pt idx="25780">
                  <c:v>2.5075900000000002E-2</c:v>
                </c:pt>
                <c:pt idx="25781">
                  <c:v>2.7624099999999999E-2</c:v>
                </c:pt>
                <c:pt idx="25782">
                  <c:v>3.46022E-2</c:v>
                </c:pt>
                <c:pt idx="25783">
                  <c:v>1.6824700000000001E-2</c:v>
                </c:pt>
                <c:pt idx="25784">
                  <c:v>2.19717E-2</c:v>
                </c:pt>
                <c:pt idx="25785">
                  <c:v>1.8682500000000001E-2</c:v>
                </c:pt>
                <c:pt idx="25786">
                  <c:v>1.06277E-2</c:v>
                </c:pt>
                <c:pt idx="25787">
                  <c:v>3.1981500000000003E-2</c:v>
                </c:pt>
                <c:pt idx="25788">
                  <c:v>1.27668E-2</c:v>
                </c:pt>
                <c:pt idx="25789">
                  <c:v>2.0618399999999999E-2</c:v>
                </c:pt>
                <c:pt idx="25790">
                  <c:v>1.07069E-2</c:v>
                </c:pt>
                <c:pt idx="25791">
                  <c:v>1.7221500000000001E-2</c:v>
                </c:pt>
                <c:pt idx="25792">
                  <c:v>2.20728E-2</c:v>
                </c:pt>
                <c:pt idx="25793">
                  <c:v>1.7045000000000001E-2</c:v>
                </c:pt>
                <c:pt idx="25794">
                  <c:v>2.0356200000000001E-2</c:v>
                </c:pt>
                <c:pt idx="25795">
                  <c:v>1.00412E-2</c:v>
                </c:pt>
                <c:pt idx="25796">
                  <c:v>1.6308799999999998E-2</c:v>
                </c:pt>
                <c:pt idx="25797">
                  <c:v>1.3278999999999999E-2</c:v>
                </c:pt>
                <c:pt idx="25798">
                  <c:v>1.9633299999999999E-2</c:v>
                </c:pt>
                <c:pt idx="25799">
                  <c:v>2.26622E-2</c:v>
                </c:pt>
                <c:pt idx="25800">
                  <c:v>1.2584700000000001E-2</c:v>
                </c:pt>
                <c:pt idx="25801">
                  <c:v>2.8133399999999999E-2</c:v>
                </c:pt>
                <c:pt idx="25802">
                  <c:v>1.47514E-2</c:v>
                </c:pt>
                <c:pt idx="25803">
                  <c:v>1.88761E-2</c:v>
                </c:pt>
                <c:pt idx="25804">
                  <c:v>1.9020100000000002E-2</c:v>
                </c:pt>
                <c:pt idx="25805">
                  <c:v>1.6881899999999998E-2</c:v>
                </c:pt>
                <c:pt idx="25806">
                  <c:v>2.1449099999999999E-2</c:v>
                </c:pt>
                <c:pt idx="25807">
                  <c:v>1.62296E-2</c:v>
                </c:pt>
                <c:pt idx="25808">
                  <c:v>2.1167800000000001E-2</c:v>
                </c:pt>
                <c:pt idx="25809">
                  <c:v>2.1087600000000001E-2</c:v>
                </c:pt>
                <c:pt idx="25810">
                  <c:v>1.6703599999999999E-2</c:v>
                </c:pt>
                <c:pt idx="25811">
                  <c:v>2.51474E-2</c:v>
                </c:pt>
                <c:pt idx="25812">
                  <c:v>3.10841E-2</c:v>
                </c:pt>
                <c:pt idx="25813">
                  <c:v>2.70491E-2</c:v>
                </c:pt>
                <c:pt idx="25814">
                  <c:v>2.81286E-2</c:v>
                </c:pt>
                <c:pt idx="25815">
                  <c:v>1.5652699999999999E-2</c:v>
                </c:pt>
                <c:pt idx="25816">
                  <c:v>1.43909E-2</c:v>
                </c:pt>
                <c:pt idx="25817">
                  <c:v>2.22311E-2</c:v>
                </c:pt>
                <c:pt idx="25818">
                  <c:v>4.2854299999999998E-2</c:v>
                </c:pt>
                <c:pt idx="25819">
                  <c:v>4.0249800000000002E-2</c:v>
                </c:pt>
                <c:pt idx="25820">
                  <c:v>3.00226E-2</c:v>
                </c:pt>
                <c:pt idx="25821">
                  <c:v>2.61173E-2</c:v>
                </c:pt>
                <c:pt idx="25822">
                  <c:v>1.74255E-2</c:v>
                </c:pt>
                <c:pt idx="25823">
                  <c:v>3.0755999999999999E-2</c:v>
                </c:pt>
                <c:pt idx="25824">
                  <c:v>1.5665100000000001E-2</c:v>
                </c:pt>
                <c:pt idx="25825">
                  <c:v>2.0864500000000001E-2</c:v>
                </c:pt>
                <c:pt idx="25826">
                  <c:v>2.8153399999999999E-2</c:v>
                </c:pt>
                <c:pt idx="25827">
                  <c:v>2.8547300000000001E-2</c:v>
                </c:pt>
                <c:pt idx="25828">
                  <c:v>2.23398E-2</c:v>
                </c:pt>
                <c:pt idx="25829">
                  <c:v>2.99864E-2</c:v>
                </c:pt>
                <c:pt idx="25830">
                  <c:v>2.8277400000000001E-2</c:v>
                </c:pt>
                <c:pt idx="25831">
                  <c:v>2.5904699999999999E-2</c:v>
                </c:pt>
                <c:pt idx="25832">
                  <c:v>2.8824800000000001E-2</c:v>
                </c:pt>
                <c:pt idx="25833">
                  <c:v>2.2459E-2</c:v>
                </c:pt>
                <c:pt idx="25834">
                  <c:v>1.8835999999999999E-2</c:v>
                </c:pt>
                <c:pt idx="25835">
                  <c:v>2.6347200000000001E-2</c:v>
                </c:pt>
                <c:pt idx="25836">
                  <c:v>1.5398999999999999E-2</c:v>
                </c:pt>
                <c:pt idx="25837">
                  <c:v>4.1959799999999998E-2</c:v>
                </c:pt>
                <c:pt idx="25838">
                  <c:v>2.5974299999999999E-2</c:v>
                </c:pt>
                <c:pt idx="25839">
                  <c:v>2.20261E-2</c:v>
                </c:pt>
                <c:pt idx="25840">
                  <c:v>2.82927E-2</c:v>
                </c:pt>
                <c:pt idx="25841">
                  <c:v>1.7663999999999999E-2</c:v>
                </c:pt>
                <c:pt idx="25842">
                  <c:v>2.33212E-2</c:v>
                </c:pt>
                <c:pt idx="25843">
                  <c:v>1.0107E-2</c:v>
                </c:pt>
                <c:pt idx="25844">
                  <c:v>2.0364799999999999E-2</c:v>
                </c:pt>
                <c:pt idx="25845">
                  <c:v>2.11849E-2</c:v>
                </c:pt>
                <c:pt idx="25846">
                  <c:v>3.2882700000000001E-2</c:v>
                </c:pt>
                <c:pt idx="25847">
                  <c:v>2.2370299999999999E-2</c:v>
                </c:pt>
                <c:pt idx="25848">
                  <c:v>3.2722500000000002E-2</c:v>
                </c:pt>
                <c:pt idx="25849">
                  <c:v>3.5640699999999997E-2</c:v>
                </c:pt>
                <c:pt idx="25850">
                  <c:v>3.0168500000000001E-2</c:v>
                </c:pt>
                <c:pt idx="25851">
                  <c:v>4.2423200000000001E-2</c:v>
                </c:pt>
                <c:pt idx="25852">
                  <c:v>3.8535100000000003E-2</c:v>
                </c:pt>
                <c:pt idx="25853">
                  <c:v>4.4959100000000002E-2</c:v>
                </c:pt>
                <c:pt idx="25854">
                  <c:v>2.79417E-2</c:v>
                </c:pt>
                <c:pt idx="25855">
                  <c:v>3.0098900000000001E-2</c:v>
                </c:pt>
                <c:pt idx="25856">
                  <c:v>2.666E-2</c:v>
                </c:pt>
                <c:pt idx="25857">
                  <c:v>3.7310599999999999E-2</c:v>
                </c:pt>
                <c:pt idx="25858">
                  <c:v>2.91147E-2</c:v>
                </c:pt>
                <c:pt idx="25859">
                  <c:v>2.8785700000000001E-2</c:v>
                </c:pt>
                <c:pt idx="25860">
                  <c:v>7.0638699999999999E-3</c:v>
                </c:pt>
                <c:pt idx="25861">
                  <c:v>2.6020100000000001E-2</c:v>
                </c:pt>
                <c:pt idx="25862">
                  <c:v>2.6061999999999998E-2</c:v>
                </c:pt>
                <c:pt idx="25863">
                  <c:v>3.6878599999999997E-2</c:v>
                </c:pt>
                <c:pt idx="25864">
                  <c:v>2.3443200000000001E-2</c:v>
                </c:pt>
                <c:pt idx="25865">
                  <c:v>2.1271700000000001E-2</c:v>
                </c:pt>
                <c:pt idx="25866">
                  <c:v>2.2309300000000001E-2</c:v>
                </c:pt>
                <c:pt idx="25867">
                  <c:v>8.2845699999999998E-3</c:v>
                </c:pt>
                <c:pt idx="25868">
                  <c:v>2.01216E-2</c:v>
                </c:pt>
                <c:pt idx="25869">
                  <c:v>1.7154699999999998E-2</c:v>
                </c:pt>
                <c:pt idx="25870">
                  <c:v>2.7147299999999999E-2</c:v>
                </c:pt>
                <c:pt idx="25871">
                  <c:v>9.9964100000000007E-3</c:v>
                </c:pt>
                <c:pt idx="25872">
                  <c:v>2.44722E-2</c:v>
                </c:pt>
                <c:pt idx="25873">
                  <c:v>1.8340100000000002E-2</c:v>
                </c:pt>
                <c:pt idx="25874">
                  <c:v>2.3646400000000001E-2</c:v>
                </c:pt>
                <c:pt idx="25875">
                  <c:v>1.7585799999999999E-2</c:v>
                </c:pt>
                <c:pt idx="25876">
                  <c:v>2.3053199999999999E-2</c:v>
                </c:pt>
                <c:pt idx="25877">
                  <c:v>1.69821E-2</c:v>
                </c:pt>
                <c:pt idx="25878">
                  <c:v>1.8347700000000002E-2</c:v>
                </c:pt>
                <c:pt idx="25879">
                  <c:v>1.9328100000000001E-2</c:v>
                </c:pt>
                <c:pt idx="25880">
                  <c:v>1.6436599999999999E-2</c:v>
                </c:pt>
                <c:pt idx="25881">
                  <c:v>2.29263E-2</c:v>
                </c:pt>
                <c:pt idx="25882">
                  <c:v>2.2714600000000001E-2</c:v>
                </c:pt>
                <c:pt idx="25883">
                  <c:v>1.7478899999999999E-2</c:v>
                </c:pt>
                <c:pt idx="25884">
                  <c:v>1.7322500000000001E-2</c:v>
                </c:pt>
                <c:pt idx="25885">
                  <c:v>1.7984400000000001E-2</c:v>
                </c:pt>
                <c:pt idx="25886">
                  <c:v>9.9239299999999992E-3</c:v>
                </c:pt>
                <c:pt idx="25887">
                  <c:v>2.3941E-2</c:v>
                </c:pt>
                <c:pt idx="25888">
                  <c:v>1.8957100000000001E-2</c:v>
                </c:pt>
                <c:pt idx="25889">
                  <c:v>1.8363999999999998E-2</c:v>
                </c:pt>
                <c:pt idx="25890">
                  <c:v>2.03733E-2</c:v>
                </c:pt>
                <c:pt idx="25891">
                  <c:v>2.7978900000000001E-2</c:v>
                </c:pt>
                <c:pt idx="25892">
                  <c:v>2.4406400000000002E-2</c:v>
                </c:pt>
                <c:pt idx="25893">
                  <c:v>2.2706E-2</c:v>
                </c:pt>
                <c:pt idx="25894">
                  <c:v>1.5032800000000001E-2</c:v>
                </c:pt>
                <c:pt idx="25895">
                  <c:v>2.0058599999999999E-2</c:v>
                </c:pt>
                <c:pt idx="25896">
                  <c:v>1.7032599999999998E-2</c:v>
                </c:pt>
                <c:pt idx="25897">
                  <c:v>2.11258E-2</c:v>
                </c:pt>
                <c:pt idx="25898">
                  <c:v>2.1245E-2</c:v>
                </c:pt>
                <c:pt idx="25899">
                  <c:v>2.0662300000000001E-2</c:v>
                </c:pt>
                <c:pt idx="25900">
                  <c:v>1.4265099999999999E-2</c:v>
                </c:pt>
                <c:pt idx="25901" formatCode="0.00E+00">
                  <c:v>1.7700199999999999E-2</c:v>
                </c:pt>
                <c:pt idx="25902">
                  <c:v>2.7240799999999999E-2</c:v>
                </c:pt>
                <c:pt idx="25903" formatCode="0.00E+00">
                  <c:v>-2.38419E-5</c:v>
                </c:pt>
                <c:pt idx="25904">
                  <c:v>1.95713E-2</c:v>
                </c:pt>
                <c:pt idx="25905">
                  <c:v>3.34549E-3</c:v>
                </c:pt>
                <c:pt idx="25906">
                  <c:v>1.9264199999999999E-2</c:v>
                </c:pt>
                <c:pt idx="25907">
                  <c:v>1.0643E-2</c:v>
                </c:pt>
                <c:pt idx="25908">
                  <c:v>2.3552900000000002E-2</c:v>
                </c:pt>
                <c:pt idx="25909">
                  <c:v>2.1599799999999999E-2</c:v>
                </c:pt>
                <c:pt idx="25910">
                  <c:v>2.6493099999999999E-2</c:v>
                </c:pt>
                <c:pt idx="25911">
                  <c:v>2.81029E-2</c:v>
                </c:pt>
                <c:pt idx="25912">
                  <c:v>1.8622400000000001E-2</c:v>
                </c:pt>
                <c:pt idx="25913">
                  <c:v>2.6575999999999999E-2</c:v>
                </c:pt>
                <c:pt idx="25914">
                  <c:v>1.41668E-2</c:v>
                </c:pt>
                <c:pt idx="25915">
                  <c:v>2.2668799999999999E-2</c:v>
                </c:pt>
                <c:pt idx="25916">
                  <c:v>1.27373E-2</c:v>
                </c:pt>
                <c:pt idx="25917">
                  <c:v>3.02067E-2</c:v>
                </c:pt>
                <c:pt idx="25918">
                  <c:v>1.27277E-2</c:v>
                </c:pt>
                <c:pt idx="25919">
                  <c:v>1.8459300000000001E-2</c:v>
                </c:pt>
                <c:pt idx="25920">
                  <c:v>1.4507300000000001E-2</c:v>
                </c:pt>
                <c:pt idx="25921">
                  <c:v>1.19934E-2</c:v>
                </c:pt>
                <c:pt idx="25922">
                  <c:v>2.1088599999999999E-2</c:v>
                </c:pt>
                <c:pt idx="25923">
                  <c:v>8.7986000000000002E-3</c:v>
                </c:pt>
                <c:pt idx="25924">
                  <c:v>1.4503500000000001E-2</c:v>
                </c:pt>
                <c:pt idx="25925">
                  <c:v>1.78175E-2</c:v>
                </c:pt>
                <c:pt idx="25926">
                  <c:v>1.59369E-2</c:v>
                </c:pt>
                <c:pt idx="25927">
                  <c:v>1.6627300000000001E-2</c:v>
                </c:pt>
                <c:pt idx="25928">
                  <c:v>1.19734E-2</c:v>
                </c:pt>
                <c:pt idx="25929">
                  <c:v>2.6144000000000001E-2</c:v>
                </c:pt>
                <c:pt idx="25930">
                  <c:v>1.35365E-2</c:v>
                </c:pt>
                <c:pt idx="25931">
                  <c:v>2.7470600000000001E-2</c:v>
                </c:pt>
                <c:pt idx="25932">
                  <c:v>1.5502E-2</c:v>
                </c:pt>
                <c:pt idx="25933">
                  <c:v>2.01187E-2</c:v>
                </c:pt>
                <c:pt idx="25934">
                  <c:v>1.81808E-2</c:v>
                </c:pt>
                <c:pt idx="25935">
                  <c:v>2.49634E-2</c:v>
                </c:pt>
                <c:pt idx="25936">
                  <c:v>2.6751500000000001E-2</c:v>
                </c:pt>
                <c:pt idx="25937">
                  <c:v>2.9294000000000001E-2</c:v>
                </c:pt>
                <c:pt idx="25938">
                  <c:v>2.8044699999999999E-2</c:v>
                </c:pt>
                <c:pt idx="25939">
                  <c:v>2.89793E-2</c:v>
                </c:pt>
                <c:pt idx="25940">
                  <c:v>3.4271200000000002E-2</c:v>
                </c:pt>
                <c:pt idx="25941">
                  <c:v>2.5094999999999999E-2</c:v>
                </c:pt>
                <c:pt idx="25942">
                  <c:v>2.0314200000000001E-2</c:v>
                </c:pt>
                <c:pt idx="25943">
                  <c:v>3.4329400000000003E-2</c:v>
                </c:pt>
                <c:pt idx="25944">
                  <c:v>3.3395800000000003E-2</c:v>
                </c:pt>
                <c:pt idx="25945">
                  <c:v>4.0566400000000002E-2</c:v>
                </c:pt>
                <c:pt idx="25946">
                  <c:v>3.1870799999999998E-2</c:v>
                </c:pt>
                <c:pt idx="25947">
                  <c:v>3.0873299999999999E-2</c:v>
                </c:pt>
                <c:pt idx="25948">
                  <c:v>2.1558799999999999E-2</c:v>
                </c:pt>
                <c:pt idx="25949">
                  <c:v>2.0699499999999999E-2</c:v>
                </c:pt>
                <c:pt idx="25950">
                  <c:v>2.78826E-2</c:v>
                </c:pt>
                <c:pt idx="25951">
                  <c:v>2.8983100000000001E-2</c:v>
                </c:pt>
                <c:pt idx="25952">
                  <c:v>2.3633000000000001E-2</c:v>
                </c:pt>
                <c:pt idx="25953">
                  <c:v>2.9183400000000002E-2</c:v>
                </c:pt>
                <c:pt idx="25954">
                  <c:v>2.5145500000000001E-2</c:v>
                </c:pt>
                <c:pt idx="25955">
                  <c:v>2.8960199999999998E-2</c:v>
                </c:pt>
                <c:pt idx="25956">
                  <c:v>2.9295000000000002E-2</c:v>
                </c:pt>
                <c:pt idx="25957">
                  <c:v>3.5778999999999998E-2</c:v>
                </c:pt>
                <c:pt idx="25958">
                  <c:v>2.8782800000000001E-2</c:v>
                </c:pt>
                <c:pt idx="25959">
                  <c:v>2.1925900000000002E-2</c:v>
                </c:pt>
                <c:pt idx="25960">
                  <c:v>1.3318999999999999E-2</c:v>
                </c:pt>
                <c:pt idx="25961">
                  <c:v>3.07722E-2</c:v>
                </c:pt>
                <c:pt idx="25962">
                  <c:v>3.07465E-2</c:v>
                </c:pt>
                <c:pt idx="25963">
                  <c:v>4.0080999999999999E-2</c:v>
                </c:pt>
                <c:pt idx="25964">
                  <c:v>1.7073600000000001E-2</c:v>
                </c:pt>
                <c:pt idx="25965">
                  <c:v>2.4267199999999999E-2</c:v>
                </c:pt>
                <c:pt idx="25966">
                  <c:v>2.54612E-2</c:v>
                </c:pt>
                <c:pt idx="25967">
                  <c:v>1.97821E-2</c:v>
                </c:pt>
                <c:pt idx="25968">
                  <c:v>2.4121299999999998E-2</c:v>
                </c:pt>
                <c:pt idx="25969">
                  <c:v>1.8449799999999999E-2</c:v>
                </c:pt>
                <c:pt idx="25970">
                  <c:v>1.9888900000000001E-2</c:v>
                </c:pt>
                <c:pt idx="25971">
                  <c:v>8.7594999999999999E-3</c:v>
                </c:pt>
                <c:pt idx="25972">
                  <c:v>3.40443E-2</c:v>
                </c:pt>
                <c:pt idx="25973">
                  <c:v>2.0678499999999999E-2</c:v>
                </c:pt>
                <c:pt idx="25974">
                  <c:v>2.5906599999999998E-2</c:v>
                </c:pt>
                <c:pt idx="25975">
                  <c:v>2.3299199999999999E-2</c:v>
                </c:pt>
                <c:pt idx="25976">
                  <c:v>1.3988499999999999E-2</c:v>
                </c:pt>
                <c:pt idx="25977">
                  <c:v>1.6771299999999999E-2</c:v>
                </c:pt>
                <c:pt idx="25978">
                  <c:v>1.16758E-2</c:v>
                </c:pt>
                <c:pt idx="25979">
                  <c:v>2.2197700000000001E-2</c:v>
                </c:pt>
                <c:pt idx="25980">
                  <c:v>2.76356E-2</c:v>
                </c:pt>
                <c:pt idx="25981">
                  <c:v>2.29397E-2</c:v>
                </c:pt>
                <c:pt idx="25982">
                  <c:v>2.92473E-2</c:v>
                </c:pt>
                <c:pt idx="25983">
                  <c:v>2.1461500000000001E-2</c:v>
                </c:pt>
                <c:pt idx="25984">
                  <c:v>1.9603700000000002E-2</c:v>
                </c:pt>
                <c:pt idx="25985">
                  <c:v>1.9038200000000002E-2</c:v>
                </c:pt>
                <c:pt idx="25986">
                  <c:v>1.3452499999999999E-2</c:v>
                </c:pt>
                <c:pt idx="25987">
                  <c:v>1.2659999999999999E-2</c:v>
                </c:pt>
                <c:pt idx="25988">
                  <c:v>1.7170000000000001E-2</c:v>
                </c:pt>
                <c:pt idx="25989">
                  <c:v>1.8448800000000001E-2</c:v>
                </c:pt>
                <c:pt idx="25990">
                  <c:v>1.6658800000000001E-2</c:v>
                </c:pt>
                <c:pt idx="25991">
                  <c:v>9.2048600000000005E-3</c:v>
                </c:pt>
                <c:pt idx="25992">
                  <c:v>2.0965600000000001E-2</c:v>
                </c:pt>
                <c:pt idx="25993">
                  <c:v>1.6353599999999999E-2</c:v>
                </c:pt>
                <c:pt idx="25994">
                  <c:v>1.82924E-2</c:v>
                </c:pt>
                <c:pt idx="25995">
                  <c:v>9.3688999999999995E-3</c:v>
                </c:pt>
                <c:pt idx="25996">
                  <c:v>1.48325E-2</c:v>
                </c:pt>
                <c:pt idx="25997">
                  <c:v>7.9631799999999996E-4</c:v>
                </c:pt>
                <c:pt idx="25998">
                  <c:v>8.1796600000000001E-3</c:v>
                </c:pt>
                <c:pt idx="25999">
                  <c:v>3.2711999999999998E-2</c:v>
                </c:pt>
                <c:pt idx="26000">
                  <c:v>1.70393E-2</c:v>
                </c:pt>
                <c:pt idx="26001">
                  <c:v>2.0646100000000001E-2</c:v>
                </c:pt>
                <c:pt idx="26002">
                  <c:v>1.6298300000000002E-2</c:v>
                </c:pt>
                <c:pt idx="26003">
                  <c:v>1.0105100000000001E-2</c:v>
                </c:pt>
                <c:pt idx="26004">
                  <c:v>6.0596499999999998E-3</c:v>
                </c:pt>
                <c:pt idx="26005">
                  <c:v>5.8097799999999996E-3</c:v>
                </c:pt>
                <c:pt idx="26006">
                  <c:v>1.33429E-2</c:v>
                </c:pt>
                <c:pt idx="26007">
                  <c:v>8.4133100000000002E-3</c:v>
                </c:pt>
                <c:pt idx="26008">
                  <c:v>1.478E-2</c:v>
                </c:pt>
                <c:pt idx="26009">
                  <c:v>-4.5299499999999998E-4</c:v>
                </c:pt>
                <c:pt idx="26010">
                  <c:v>1.4657E-2</c:v>
                </c:pt>
                <c:pt idx="26011">
                  <c:v>7.8754399999999992E-3</c:v>
                </c:pt>
                <c:pt idx="26012">
                  <c:v>1.7923399999999999E-2</c:v>
                </c:pt>
                <c:pt idx="26013">
                  <c:v>8.8872900000000008E-3</c:v>
                </c:pt>
                <c:pt idx="26014">
                  <c:v>1.0237700000000001E-2</c:v>
                </c:pt>
                <c:pt idx="26015">
                  <c:v>-2.4061199999999999E-3</c:v>
                </c:pt>
                <c:pt idx="26016">
                  <c:v>9.2840200000000005E-3</c:v>
                </c:pt>
                <c:pt idx="26017">
                  <c:v>5.0830800000000002E-3</c:v>
                </c:pt>
                <c:pt idx="26018">
                  <c:v>6.5221799999999998E-3</c:v>
                </c:pt>
                <c:pt idx="26019">
                  <c:v>1.39513E-2</c:v>
                </c:pt>
                <c:pt idx="26020">
                  <c:v>9.6244799999999995E-3</c:v>
                </c:pt>
                <c:pt idx="26021">
                  <c:v>3.1471300000000002E-3</c:v>
                </c:pt>
                <c:pt idx="26022">
                  <c:v>3.3235500000000002E-3</c:v>
                </c:pt>
                <c:pt idx="26023">
                  <c:v>3.9739600000000003E-3</c:v>
                </c:pt>
                <c:pt idx="26024">
                  <c:v>-1.20926E-3</c:v>
                </c:pt>
                <c:pt idx="26025">
                  <c:v>9.0751600000000005E-3</c:v>
                </c:pt>
                <c:pt idx="26026">
                  <c:v>-2.1944E-3</c:v>
                </c:pt>
                <c:pt idx="26027">
                  <c:v>7.1954699999999998E-3</c:v>
                </c:pt>
                <c:pt idx="26028">
                  <c:v>1.2504599999999999E-2</c:v>
                </c:pt>
                <c:pt idx="26029">
                  <c:v>5.6047400000000004E-3</c:v>
                </c:pt>
                <c:pt idx="26030">
                  <c:v>-2.1038099999999998E-3</c:v>
                </c:pt>
                <c:pt idx="26031">
                  <c:v>-8.51822E-3</c:v>
                </c:pt>
                <c:pt idx="26032">
                  <c:v>-6.9952E-3</c:v>
                </c:pt>
                <c:pt idx="26033">
                  <c:v>9.2573199999999994E-3</c:v>
                </c:pt>
                <c:pt idx="26034">
                  <c:v>-3.5905799999999999E-3</c:v>
                </c:pt>
                <c:pt idx="26035">
                  <c:v>-1.8863700000000001E-3</c:v>
                </c:pt>
                <c:pt idx="26036">
                  <c:v>-1.31664E-2</c:v>
                </c:pt>
                <c:pt idx="26037">
                  <c:v>7.6961499999999997E-3</c:v>
                </c:pt>
                <c:pt idx="26038">
                  <c:v>2.1352799999999998E-3</c:v>
                </c:pt>
                <c:pt idx="26039">
                  <c:v>9.3479199999999991E-3</c:v>
                </c:pt>
                <c:pt idx="26040">
                  <c:v>-3.76034E-3</c:v>
                </c:pt>
                <c:pt idx="26041">
                  <c:v>2.6369100000000001E-3</c:v>
                </c:pt>
                <c:pt idx="26042">
                  <c:v>-4.5709599999999998E-3</c:v>
                </c:pt>
                <c:pt idx="26043">
                  <c:v>-6.1702700000000003E-3</c:v>
                </c:pt>
                <c:pt idx="26044">
                  <c:v>-5.7277700000000001E-3</c:v>
                </c:pt>
                <c:pt idx="26045">
                  <c:v>4.5003899999999999E-3</c:v>
                </c:pt>
                <c:pt idx="26046">
                  <c:v>1.37024E-2</c:v>
                </c:pt>
                <c:pt idx="26047">
                  <c:v>-6.9332100000000004E-3</c:v>
                </c:pt>
                <c:pt idx="26048">
                  <c:v>-4.7149699999999998E-3</c:v>
                </c:pt>
                <c:pt idx="26049">
                  <c:v>-1.4658900000000001E-2</c:v>
                </c:pt>
                <c:pt idx="26050">
                  <c:v>-1.2745899999999999E-2</c:v>
                </c:pt>
                <c:pt idx="26051">
                  <c:v>6.7710899999999996E-3</c:v>
                </c:pt>
                <c:pt idx="26052">
                  <c:v>1.0540000000000001E-2</c:v>
                </c:pt>
                <c:pt idx="26053">
                  <c:v>5.6781799999999997E-3</c:v>
                </c:pt>
                <c:pt idx="26054">
                  <c:v>-1.29509E-3</c:v>
                </c:pt>
                <c:pt idx="26055">
                  <c:v>-8.45337E-3</c:v>
                </c:pt>
                <c:pt idx="26056">
                  <c:v>-3.4999800000000002E-4</c:v>
                </c:pt>
                <c:pt idx="26057">
                  <c:v>3.37887E-3</c:v>
                </c:pt>
                <c:pt idx="26058">
                  <c:v>-1.07422E-2</c:v>
                </c:pt>
                <c:pt idx="26059">
                  <c:v>-5.9433000000000003E-3</c:v>
                </c:pt>
                <c:pt idx="26060">
                  <c:v>-7.1992899999999997E-3</c:v>
                </c:pt>
                <c:pt idx="26061">
                  <c:v>-1.3315199999999999E-2</c:v>
                </c:pt>
                <c:pt idx="26062" formatCode="0.00E+00">
                  <c:v>-1.7166100000000002E-5</c:v>
                </c:pt>
                <c:pt idx="26063">
                  <c:v>1.6607299999999998E-2</c:v>
                </c:pt>
                <c:pt idx="26064">
                  <c:v>7.6551400000000004E-3</c:v>
                </c:pt>
                <c:pt idx="26065">
                  <c:v>8.9263899999999993E-3</c:v>
                </c:pt>
                <c:pt idx="26066">
                  <c:v>4.9572000000000001E-3</c:v>
                </c:pt>
                <c:pt idx="26067">
                  <c:v>-9.6025499999999996E-3</c:v>
                </c:pt>
                <c:pt idx="26068">
                  <c:v>-9.3297999999999992E-3</c:v>
                </c:pt>
                <c:pt idx="26069">
                  <c:v>7.7829400000000003E-3</c:v>
                </c:pt>
                <c:pt idx="26070">
                  <c:v>1.5637399999999999E-2</c:v>
                </c:pt>
                <c:pt idx="26071">
                  <c:v>-1.5888199999999999E-3</c:v>
                </c:pt>
                <c:pt idx="26072">
                  <c:v>5.5580100000000004E-3</c:v>
                </c:pt>
                <c:pt idx="26073">
                  <c:v>4.3773700000000002E-3</c:v>
                </c:pt>
                <c:pt idx="26074">
                  <c:v>6.8082799999999999E-3</c:v>
                </c:pt>
                <c:pt idx="26075">
                  <c:v>-2.2363700000000001E-3</c:v>
                </c:pt>
                <c:pt idx="26076">
                  <c:v>2.23923E-3</c:v>
                </c:pt>
                <c:pt idx="26077">
                  <c:v>-3.45802E-3</c:v>
                </c:pt>
                <c:pt idx="26078">
                  <c:v>-1.37901E-3</c:v>
                </c:pt>
                <c:pt idx="26079">
                  <c:v>-1.0873799999999999E-2</c:v>
                </c:pt>
                <c:pt idx="26080">
                  <c:v>5.3338999999999999E-3</c:v>
                </c:pt>
                <c:pt idx="26081">
                  <c:v>-1.17912E-2</c:v>
                </c:pt>
                <c:pt idx="26082">
                  <c:v>-6.5727199999999998E-3</c:v>
                </c:pt>
                <c:pt idx="26083">
                  <c:v>-1.17292E-2</c:v>
                </c:pt>
                <c:pt idx="26084">
                  <c:v>-1.5583000000000001E-3</c:v>
                </c:pt>
                <c:pt idx="26085">
                  <c:v>-4.1742300000000001E-3</c:v>
                </c:pt>
                <c:pt idx="26086">
                  <c:v>-1.46418E-2</c:v>
                </c:pt>
                <c:pt idx="26087">
                  <c:v>-1.8347700000000002E-2</c:v>
                </c:pt>
                <c:pt idx="26088">
                  <c:v>-1.9337699999999999E-2</c:v>
                </c:pt>
                <c:pt idx="26089">
                  <c:v>-1.15137E-2</c:v>
                </c:pt>
                <c:pt idx="26090">
                  <c:v>-5.6905699999999998E-3</c:v>
                </c:pt>
                <c:pt idx="26091">
                  <c:v>-9.1753000000000008E-3</c:v>
                </c:pt>
                <c:pt idx="26092">
                  <c:v>-8.2683600000000006E-3</c:v>
                </c:pt>
                <c:pt idx="26093">
                  <c:v>-2.1034199999999999E-2</c:v>
                </c:pt>
                <c:pt idx="26094">
                  <c:v>-2.1061900000000001E-2</c:v>
                </c:pt>
                <c:pt idx="26095">
                  <c:v>-1.6015100000000001E-2</c:v>
                </c:pt>
                <c:pt idx="26096">
                  <c:v>-6.2704099999999997E-3</c:v>
                </c:pt>
                <c:pt idx="26097">
                  <c:v>-3.2215099999999999E-3</c:v>
                </c:pt>
                <c:pt idx="26098">
                  <c:v>-3.4637499999999998E-3</c:v>
                </c:pt>
                <c:pt idx="26099">
                  <c:v>-1.44978E-2</c:v>
                </c:pt>
                <c:pt idx="26100">
                  <c:v>-1.7789800000000001E-2</c:v>
                </c:pt>
                <c:pt idx="26101">
                  <c:v>-1.25694E-3</c:v>
                </c:pt>
                <c:pt idx="26102">
                  <c:v>-8.4934199999999998E-3</c:v>
                </c:pt>
                <c:pt idx="26103">
                  <c:v>-3.01075E-3</c:v>
                </c:pt>
                <c:pt idx="26104">
                  <c:v>-1.1129399999999999E-2</c:v>
                </c:pt>
                <c:pt idx="26105">
                  <c:v>-2.0918800000000001E-2</c:v>
                </c:pt>
                <c:pt idx="26106">
                  <c:v>-1.40438E-2</c:v>
                </c:pt>
                <c:pt idx="26107">
                  <c:v>-2.27003E-2</c:v>
                </c:pt>
                <c:pt idx="26108">
                  <c:v>-1.5479100000000001E-2</c:v>
                </c:pt>
                <c:pt idx="26109">
                  <c:v>-2.1755199999999999E-2</c:v>
                </c:pt>
                <c:pt idx="26110">
                  <c:v>-1.84631E-2</c:v>
                </c:pt>
                <c:pt idx="26111" formatCode="0.00E+00">
                  <c:v>-2.0005200000000001E-2</c:v>
                </c:pt>
                <c:pt idx="26112">
                  <c:v>-2.98281E-2</c:v>
                </c:pt>
                <c:pt idx="26113">
                  <c:v>-2.4544699999999999E-2</c:v>
                </c:pt>
                <c:pt idx="26114">
                  <c:v>-2.68831E-2</c:v>
                </c:pt>
                <c:pt idx="26115">
                  <c:v>-2.1544500000000001E-2</c:v>
                </c:pt>
                <c:pt idx="26116">
                  <c:v>-2.6467299999999999E-2</c:v>
                </c:pt>
                <c:pt idx="26117">
                  <c:v>-3.2072099999999999E-2</c:v>
                </c:pt>
                <c:pt idx="26118">
                  <c:v>-1.73969E-2</c:v>
                </c:pt>
                <c:pt idx="26119">
                  <c:v>-1.8197100000000001E-2</c:v>
                </c:pt>
                <c:pt idx="26120">
                  <c:v>-2.3160900000000002E-2</c:v>
                </c:pt>
                <c:pt idx="26121">
                  <c:v>-2.1760000000000002E-2</c:v>
                </c:pt>
                <c:pt idx="26122">
                  <c:v>-1.59206E-2</c:v>
                </c:pt>
                <c:pt idx="26123">
                  <c:v>-2.24104E-2</c:v>
                </c:pt>
                <c:pt idx="26124">
                  <c:v>-1.9047700000000001E-2</c:v>
                </c:pt>
                <c:pt idx="26125">
                  <c:v>-1.6549100000000001E-2</c:v>
                </c:pt>
                <c:pt idx="26126">
                  <c:v>-1.58949E-2</c:v>
                </c:pt>
                <c:pt idx="26127">
                  <c:v>-2.51141E-2</c:v>
                </c:pt>
                <c:pt idx="26128">
                  <c:v>-2.2227299999999998E-2</c:v>
                </c:pt>
                <c:pt idx="26129">
                  <c:v>-1.38178E-2</c:v>
                </c:pt>
                <c:pt idx="26130">
                  <c:v>-9.4165800000000008E-3</c:v>
                </c:pt>
                <c:pt idx="26131">
                  <c:v>-1.44758E-2</c:v>
                </c:pt>
                <c:pt idx="26132">
                  <c:v>-3.2349599999999999E-2</c:v>
                </c:pt>
                <c:pt idx="26133">
                  <c:v>-2.1381399999999998E-2</c:v>
                </c:pt>
                <c:pt idx="26134" formatCode="0.00E+00">
                  <c:v>-2.7578399999999999E-2</c:v>
                </c:pt>
                <c:pt idx="26135">
                  <c:v>-2.0749099999999999E-2</c:v>
                </c:pt>
                <c:pt idx="26136">
                  <c:v>-2.1620799999999999E-2</c:v>
                </c:pt>
                <c:pt idx="26137">
                  <c:v>-2.45609E-2</c:v>
                </c:pt>
                <c:pt idx="26138">
                  <c:v>-3.22514E-2</c:v>
                </c:pt>
                <c:pt idx="26139">
                  <c:v>-4.0735199999999999E-2</c:v>
                </c:pt>
                <c:pt idx="26140">
                  <c:v>-2.2369400000000001E-2</c:v>
                </c:pt>
                <c:pt idx="26141">
                  <c:v>-2.11754E-2</c:v>
                </c:pt>
                <c:pt idx="26142">
                  <c:v>-2.4281500000000001E-2</c:v>
                </c:pt>
                <c:pt idx="26143">
                  <c:v>-1.68781E-2</c:v>
                </c:pt>
                <c:pt idx="26144">
                  <c:v>-1.95999E-2</c:v>
                </c:pt>
                <c:pt idx="26145">
                  <c:v>-1.6456599999999998E-2</c:v>
                </c:pt>
                <c:pt idx="26146">
                  <c:v>-2.7239800000000002E-2</c:v>
                </c:pt>
                <c:pt idx="26147">
                  <c:v>-9.4366099999999998E-3</c:v>
                </c:pt>
                <c:pt idx="26148">
                  <c:v>-8.0718999999999999E-3</c:v>
                </c:pt>
                <c:pt idx="26149">
                  <c:v>-1.17254E-2</c:v>
                </c:pt>
                <c:pt idx="26150" formatCode="0.00E+00">
                  <c:v>3.3378599999999999E-5</c:v>
                </c:pt>
                <c:pt idx="26151">
                  <c:v>-1.5687E-2</c:v>
                </c:pt>
                <c:pt idx="26152">
                  <c:v>-1.40543E-2</c:v>
                </c:pt>
                <c:pt idx="26153">
                  <c:v>-7.2889299999999999E-3</c:v>
                </c:pt>
                <c:pt idx="26154">
                  <c:v>-1.7715499999999999E-2</c:v>
                </c:pt>
                <c:pt idx="26155">
                  <c:v>-1.18532E-2</c:v>
                </c:pt>
                <c:pt idx="26156">
                  <c:v>-1.23386E-2</c:v>
                </c:pt>
                <c:pt idx="26157">
                  <c:v>-1.0370300000000001E-2</c:v>
                </c:pt>
                <c:pt idx="26158" formatCode="0.00E+00">
                  <c:v>-3.4777599999999999E-2</c:v>
                </c:pt>
                <c:pt idx="26159">
                  <c:v>-2.60553E-2</c:v>
                </c:pt>
                <c:pt idx="26160">
                  <c:v>-2.3942000000000001E-2</c:v>
                </c:pt>
                <c:pt idx="26161">
                  <c:v>-1.6332599999999999E-2</c:v>
                </c:pt>
                <c:pt idx="26162">
                  <c:v>-1.2126E-2</c:v>
                </c:pt>
                <c:pt idx="26163" formatCode="0.00E+00">
                  <c:v>-2.4902299999999999E-2</c:v>
                </c:pt>
                <c:pt idx="26164">
                  <c:v>-2.17066E-2</c:v>
                </c:pt>
                <c:pt idx="26165">
                  <c:v>-3.5884899999999997E-2</c:v>
                </c:pt>
                <c:pt idx="26166" formatCode="0.00E+00">
                  <c:v>-2.9688800000000001E-2</c:v>
                </c:pt>
                <c:pt idx="26167">
                  <c:v>-2.0241700000000001E-2</c:v>
                </c:pt>
                <c:pt idx="26168">
                  <c:v>-2.3119899999999999E-2</c:v>
                </c:pt>
                <c:pt idx="26169">
                  <c:v>-1.82457E-2</c:v>
                </c:pt>
                <c:pt idx="26170">
                  <c:v>-3.4871100000000002E-2</c:v>
                </c:pt>
                <c:pt idx="26171">
                  <c:v>-2.7384800000000001E-2</c:v>
                </c:pt>
                <c:pt idx="26172">
                  <c:v>-1.77422E-2</c:v>
                </c:pt>
                <c:pt idx="26173">
                  <c:v>-1.3625099999999999E-2</c:v>
                </c:pt>
                <c:pt idx="26174">
                  <c:v>-8.8119500000000007E-3</c:v>
                </c:pt>
                <c:pt idx="26175">
                  <c:v>-2.2955900000000001E-2</c:v>
                </c:pt>
                <c:pt idx="26176">
                  <c:v>-2.0119700000000001E-2</c:v>
                </c:pt>
                <c:pt idx="26177">
                  <c:v>-4.2923000000000003E-2</c:v>
                </c:pt>
                <c:pt idx="26178">
                  <c:v>-1.6054200000000001E-2</c:v>
                </c:pt>
                <c:pt idx="26179">
                  <c:v>-4.8522900000000004E-3</c:v>
                </c:pt>
                <c:pt idx="26180">
                  <c:v>-2.0246499999999998E-3</c:v>
                </c:pt>
                <c:pt idx="26181">
                  <c:v>-1.10188E-2</c:v>
                </c:pt>
                <c:pt idx="26182">
                  <c:v>-3.3480599999999999E-2</c:v>
                </c:pt>
                <c:pt idx="26183">
                  <c:v>-2.3776100000000001E-2</c:v>
                </c:pt>
                <c:pt idx="26184">
                  <c:v>-2.68183E-2</c:v>
                </c:pt>
                <c:pt idx="26185">
                  <c:v>-3.2226600000000001E-2</c:v>
                </c:pt>
                <c:pt idx="26186">
                  <c:v>-1.17483E-2</c:v>
                </c:pt>
                <c:pt idx="26187">
                  <c:v>-2.4935700000000002E-2</c:v>
                </c:pt>
                <c:pt idx="26188">
                  <c:v>-2.04802E-2</c:v>
                </c:pt>
                <c:pt idx="26189">
                  <c:v>-2.7658499999999999E-2</c:v>
                </c:pt>
                <c:pt idx="26190">
                  <c:v>-2.3778000000000001E-2</c:v>
                </c:pt>
                <c:pt idx="26191">
                  <c:v>-2.81725E-2</c:v>
                </c:pt>
                <c:pt idx="26192">
                  <c:v>-1.9566500000000001E-2</c:v>
                </c:pt>
                <c:pt idx="26193">
                  <c:v>-1.35841E-2</c:v>
                </c:pt>
                <c:pt idx="26194">
                  <c:v>-4.05779E-2</c:v>
                </c:pt>
                <c:pt idx="26195">
                  <c:v>-3.1838400000000003E-2</c:v>
                </c:pt>
                <c:pt idx="26196">
                  <c:v>-4.4576600000000001E-2</c:v>
                </c:pt>
                <c:pt idx="26197">
                  <c:v>-3.2047300000000001E-2</c:v>
                </c:pt>
                <c:pt idx="26198">
                  <c:v>-2.73399E-2</c:v>
                </c:pt>
                <c:pt idx="26199">
                  <c:v>-2.3103700000000001E-2</c:v>
                </c:pt>
                <c:pt idx="26200">
                  <c:v>-1.6900999999999999E-2</c:v>
                </c:pt>
                <c:pt idx="26201">
                  <c:v>-2.9567699999999999E-2</c:v>
                </c:pt>
                <c:pt idx="26202">
                  <c:v>-3.4294100000000001E-2</c:v>
                </c:pt>
                <c:pt idx="26203">
                  <c:v>-3.2989499999999998E-2</c:v>
                </c:pt>
                <c:pt idx="26204">
                  <c:v>-2.64111E-2</c:v>
                </c:pt>
                <c:pt idx="26205">
                  <c:v>-1.83229E-2</c:v>
                </c:pt>
                <c:pt idx="26206">
                  <c:v>-4.0494000000000002E-2</c:v>
                </c:pt>
                <c:pt idx="26207">
                  <c:v>-3.4975100000000002E-2</c:v>
                </c:pt>
                <c:pt idx="26208">
                  <c:v>-3.8944199999999998E-2</c:v>
                </c:pt>
                <c:pt idx="26209">
                  <c:v>-1.933E-2</c:v>
                </c:pt>
                <c:pt idx="26210">
                  <c:v>-2.75106E-2</c:v>
                </c:pt>
                <c:pt idx="26211">
                  <c:v>-2.2175799999999999E-2</c:v>
                </c:pt>
                <c:pt idx="26212">
                  <c:v>-3.0307799999999999E-2</c:v>
                </c:pt>
                <c:pt idx="26213">
                  <c:v>-3.9559400000000002E-2</c:v>
                </c:pt>
                <c:pt idx="26214">
                  <c:v>-3.0460399999999999E-2</c:v>
                </c:pt>
                <c:pt idx="26215">
                  <c:v>-4.6393400000000001E-2</c:v>
                </c:pt>
                <c:pt idx="26216">
                  <c:v>-2.5812100000000001E-2</c:v>
                </c:pt>
                <c:pt idx="26217">
                  <c:v>-4.0808700000000003E-2</c:v>
                </c:pt>
                <c:pt idx="26218">
                  <c:v>-2.4531399999999998E-2</c:v>
                </c:pt>
                <c:pt idx="26219">
                  <c:v>-2.79417E-2</c:v>
                </c:pt>
                <c:pt idx="26220">
                  <c:v>-3.50561E-2</c:v>
                </c:pt>
                <c:pt idx="26221">
                  <c:v>-2.5433500000000001E-2</c:v>
                </c:pt>
                <c:pt idx="26222">
                  <c:v>-4.5571300000000002E-2</c:v>
                </c:pt>
                <c:pt idx="26223">
                  <c:v>-3.3965099999999998E-2</c:v>
                </c:pt>
                <c:pt idx="26224">
                  <c:v>-4.5232799999999997E-2</c:v>
                </c:pt>
                <c:pt idx="26225">
                  <c:v>-2.9062299999999999E-2</c:v>
                </c:pt>
                <c:pt idx="26226">
                  <c:v>-2.6528400000000001E-2</c:v>
                </c:pt>
                <c:pt idx="26227">
                  <c:v>-3.6819499999999998E-2</c:v>
                </c:pt>
                <c:pt idx="26228">
                  <c:v>-3.5707500000000003E-2</c:v>
                </c:pt>
                <c:pt idx="26229">
                  <c:v>-3.80068E-2</c:v>
                </c:pt>
                <c:pt idx="26230">
                  <c:v>-2.9778499999999999E-2</c:v>
                </c:pt>
                <c:pt idx="26231">
                  <c:v>-3.7199000000000003E-2</c:v>
                </c:pt>
                <c:pt idx="26232">
                  <c:v>-3.3447299999999999E-2</c:v>
                </c:pt>
                <c:pt idx="26233">
                  <c:v>-1.7527600000000001E-2</c:v>
                </c:pt>
                <c:pt idx="26234">
                  <c:v>-4.5434000000000002E-2</c:v>
                </c:pt>
                <c:pt idx="26235">
                  <c:v>-2.3949600000000001E-2</c:v>
                </c:pt>
                <c:pt idx="26236">
                  <c:v>-4.4766399999999998E-2</c:v>
                </c:pt>
                <c:pt idx="26237">
                  <c:v>-3.0193299999999999E-2</c:v>
                </c:pt>
                <c:pt idx="26238">
                  <c:v>-2.9332199999999999E-2</c:v>
                </c:pt>
                <c:pt idx="26239">
                  <c:v>-3.0596700000000001E-2</c:v>
                </c:pt>
                <c:pt idx="26240">
                  <c:v>-3.5291700000000002E-2</c:v>
                </c:pt>
                <c:pt idx="26241">
                  <c:v>-3.36599E-2</c:v>
                </c:pt>
                <c:pt idx="26242">
                  <c:v>-3.4722299999999998E-2</c:v>
                </c:pt>
                <c:pt idx="26243">
                  <c:v>-3.7850399999999999E-2</c:v>
                </c:pt>
                <c:pt idx="26244">
                  <c:v>-2.9500999999999999E-2</c:v>
                </c:pt>
                <c:pt idx="26245">
                  <c:v>-2.8583500000000001E-2</c:v>
                </c:pt>
                <c:pt idx="26246">
                  <c:v>-3.8159400000000003E-2</c:v>
                </c:pt>
                <c:pt idx="26247">
                  <c:v>-3.0447999999999999E-2</c:v>
                </c:pt>
                <c:pt idx="26248">
                  <c:v>-4.9890499999999997E-2</c:v>
                </c:pt>
                <c:pt idx="26249">
                  <c:v>-3.7385000000000002E-2</c:v>
                </c:pt>
                <c:pt idx="26250">
                  <c:v>-1.51167E-2</c:v>
                </c:pt>
                <c:pt idx="26251">
                  <c:v>-2.2034600000000001E-2</c:v>
                </c:pt>
                <c:pt idx="26252">
                  <c:v>-3.4621199999999998E-2</c:v>
                </c:pt>
                <c:pt idx="26253">
                  <c:v>-4.0223099999999998E-2</c:v>
                </c:pt>
                <c:pt idx="26254">
                  <c:v>-2.3127600000000002E-2</c:v>
                </c:pt>
                <c:pt idx="26255">
                  <c:v>-4.5081099999999999E-2</c:v>
                </c:pt>
                <c:pt idx="26256">
                  <c:v>-1.51215E-2</c:v>
                </c:pt>
                <c:pt idx="26257">
                  <c:v>-2.8367E-2</c:v>
                </c:pt>
                <c:pt idx="26258">
                  <c:v>-2.31571E-2</c:v>
                </c:pt>
                <c:pt idx="26259">
                  <c:v>-2.4279599999999998E-2</c:v>
                </c:pt>
                <c:pt idx="26260">
                  <c:v>-2.8994599999999999E-2</c:v>
                </c:pt>
                <c:pt idx="26261">
                  <c:v>-2.6542699999999999E-2</c:v>
                </c:pt>
                <c:pt idx="26262">
                  <c:v>-3.3386199999999998E-2</c:v>
                </c:pt>
                <c:pt idx="26263">
                  <c:v>-2.8420399999999998E-2</c:v>
                </c:pt>
                <c:pt idx="26264">
                  <c:v>-2.9741299999999998E-2</c:v>
                </c:pt>
                <c:pt idx="26265">
                  <c:v>-2.71969E-2</c:v>
                </c:pt>
                <c:pt idx="26266">
                  <c:v>-3.2656699999999997E-2</c:v>
                </c:pt>
                <c:pt idx="26267">
                  <c:v>-3.4067199999999999E-2</c:v>
                </c:pt>
                <c:pt idx="26268">
                  <c:v>-2.83833E-2</c:v>
                </c:pt>
                <c:pt idx="26269">
                  <c:v>-2.1817199999999998E-2</c:v>
                </c:pt>
                <c:pt idx="26270">
                  <c:v>-3.44439E-2</c:v>
                </c:pt>
                <c:pt idx="26271">
                  <c:v>-9.3183499999999996E-3</c:v>
                </c:pt>
                <c:pt idx="26272">
                  <c:v>-2.93999E-2</c:v>
                </c:pt>
                <c:pt idx="26273">
                  <c:v>-2.00205E-2</c:v>
                </c:pt>
                <c:pt idx="26274">
                  <c:v>-2.4098399999999999E-2</c:v>
                </c:pt>
                <c:pt idx="26275">
                  <c:v>-2.5148400000000001E-2</c:v>
                </c:pt>
                <c:pt idx="26276">
                  <c:v>-1.7711600000000001E-2</c:v>
                </c:pt>
                <c:pt idx="26277">
                  <c:v>-2.9052700000000001E-2</c:v>
                </c:pt>
                <c:pt idx="26278">
                  <c:v>-2.6210799999999999E-2</c:v>
                </c:pt>
                <c:pt idx="26279">
                  <c:v>-1.6728400000000001E-2</c:v>
                </c:pt>
                <c:pt idx="26280">
                  <c:v>-2.8459499999999999E-2</c:v>
                </c:pt>
                <c:pt idx="26281">
                  <c:v>-2.04458E-2</c:v>
                </c:pt>
                <c:pt idx="26282">
                  <c:v>-2.8170600000000001E-2</c:v>
                </c:pt>
                <c:pt idx="26283">
                  <c:v>-1.21517E-2</c:v>
                </c:pt>
                <c:pt idx="26284">
                  <c:v>-3.2399200000000003E-2</c:v>
                </c:pt>
                <c:pt idx="26285">
                  <c:v>-1.42498E-2</c:v>
                </c:pt>
                <c:pt idx="26286">
                  <c:v>-2.6253700000000001E-2</c:v>
                </c:pt>
                <c:pt idx="26287">
                  <c:v>-1.7340700000000001E-2</c:v>
                </c:pt>
                <c:pt idx="26288">
                  <c:v>-1.70622E-2</c:v>
                </c:pt>
                <c:pt idx="26289">
                  <c:v>-2.0695700000000001E-2</c:v>
                </c:pt>
                <c:pt idx="26290">
                  <c:v>-1.6937299999999999E-2</c:v>
                </c:pt>
                <c:pt idx="26291">
                  <c:v>-2.6310900000000002E-2</c:v>
                </c:pt>
                <c:pt idx="26292">
                  <c:v>-2.57568E-2</c:v>
                </c:pt>
                <c:pt idx="26293">
                  <c:v>-2.3563400000000002E-2</c:v>
                </c:pt>
                <c:pt idx="26294">
                  <c:v>-2.2624999999999999E-2</c:v>
                </c:pt>
                <c:pt idx="26295">
                  <c:v>-2.2699400000000002E-2</c:v>
                </c:pt>
                <c:pt idx="26296">
                  <c:v>-2.6697200000000001E-2</c:v>
                </c:pt>
                <c:pt idx="26297">
                  <c:v>-1.55373E-2</c:v>
                </c:pt>
                <c:pt idx="26298">
                  <c:v>-2.7066199999999999E-2</c:v>
                </c:pt>
                <c:pt idx="26299">
                  <c:v>-3.3457800000000003E-2</c:v>
                </c:pt>
                <c:pt idx="26300">
                  <c:v>-1.0558100000000001E-2</c:v>
                </c:pt>
                <c:pt idx="26301">
                  <c:v>-3.3082E-2</c:v>
                </c:pt>
                <c:pt idx="26302">
                  <c:v>-7.2212200000000004E-3</c:v>
                </c:pt>
                <c:pt idx="26303">
                  <c:v>-2.4250000000000001E-2</c:v>
                </c:pt>
                <c:pt idx="26304">
                  <c:v>-1.3721499999999999E-2</c:v>
                </c:pt>
                <c:pt idx="26305">
                  <c:v>-3.1394999999999999E-2</c:v>
                </c:pt>
                <c:pt idx="26306">
                  <c:v>-1.89953E-2</c:v>
                </c:pt>
                <c:pt idx="26307">
                  <c:v>-1.8386799999999998E-2</c:v>
                </c:pt>
                <c:pt idx="26308">
                  <c:v>-1.7823200000000001E-2</c:v>
                </c:pt>
                <c:pt idx="26309">
                  <c:v>-1.70622E-2</c:v>
                </c:pt>
                <c:pt idx="26310">
                  <c:v>-5.7563800000000002E-3</c:v>
                </c:pt>
                <c:pt idx="26311">
                  <c:v>-9.1762500000000004E-3</c:v>
                </c:pt>
                <c:pt idx="26312">
                  <c:v>-1.5930199999999999E-2</c:v>
                </c:pt>
                <c:pt idx="26313">
                  <c:v>-2.73504E-2</c:v>
                </c:pt>
                <c:pt idx="26314">
                  <c:v>-1.33896E-2</c:v>
                </c:pt>
                <c:pt idx="26315">
                  <c:v>-2.19431E-2</c:v>
                </c:pt>
                <c:pt idx="26316">
                  <c:v>-1.2788799999999999E-2</c:v>
                </c:pt>
                <c:pt idx="26317">
                  <c:v>-1.9840199999999999E-2</c:v>
                </c:pt>
                <c:pt idx="26318">
                  <c:v>-1.10168E-2</c:v>
                </c:pt>
                <c:pt idx="26319">
                  <c:v>-2.4271999999999998E-2</c:v>
                </c:pt>
                <c:pt idx="26320">
                  <c:v>-1.69535E-2</c:v>
                </c:pt>
                <c:pt idx="26321">
                  <c:v>-1.29728E-2</c:v>
                </c:pt>
                <c:pt idx="26322">
                  <c:v>-2.3986799999999999E-2</c:v>
                </c:pt>
                <c:pt idx="26323">
                  <c:v>-9.1476400000000003E-3</c:v>
                </c:pt>
                <c:pt idx="26324">
                  <c:v>-2.0319899999999998E-2</c:v>
                </c:pt>
                <c:pt idx="26325">
                  <c:v>-2.0381900000000001E-2</c:v>
                </c:pt>
                <c:pt idx="26326">
                  <c:v>-2.1530199999999999E-2</c:v>
                </c:pt>
                <c:pt idx="26327">
                  <c:v>-1.76802E-2</c:v>
                </c:pt>
                <c:pt idx="26328">
                  <c:v>-2.9098499999999999E-2</c:v>
                </c:pt>
                <c:pt idx="26329">
                  <c:v>-1.00336E-2</c:v>
                </c:pt>
                <c:pt idx="26330">
                  <c:v>-2.4667700000000001E-2</c:v>
                </c:pt>
                <c:pt idx="26331">
                  <c:v>-1.02787E-2</c:v>
                </c:pt>
                <c:pt idx="26332">
                  <c:v>-1.6167600000000001E-2</c:v>
                </c:pt>
                <c:pt idx="26333">
                  <c:v>-1.99451E-2</c:v>
                </c:pt>
                <c:pt idx="26334">
                  <c:v>-1.30014E-2</c:v>
                </c:pt>
                <c:pt idx="26335">
                  <c:v>-2.14682E-2</c:v>
                </c:pt>
                <c:pt idx="26336">
                  <c:v>-1.8164599999999999E-2</c:v>
                </c:pt>
                <c:pt idx="26337">
                  <c:v>-1.45168E-2</c:v>
                </c:pt>
                <c:pt idx="26338">
                  <c:v>-9.1724400000000005E-3</c:v>
                </c:pt>
                <c:pt idx="26339">
                  <c:v>-2.37856E-2</c:v>
                </c:pt>
                <c:pt idx="26340">
                  <c:v>-4.2123799999999999E-3</c:v>
                </c:pt>
                <c:pt idx="26341">
                  <c:v>-3.12328E-3</c:v>
                </c:pt>
                <c:pt idx="26342">
                  <c:v>-1.3042399999999999E-2</c:v>
                </c:pt>
                <c:pt idx="26343">
                  <c:v>-9.0684900000000002E-3</c:v>
                </c:pt>
                <c:pt idx="26344">
                  <c:v>-7.3328000000000004E-3</c:v>
                </c:pt>
                <c:pt idx="26345">
                  <c:v>-4.3516199999999996E-3</c:v>
                </c:pt>
                <c:pt idx="26346">
                  <c:v>-1.8716799999999999E-2</c:v>
                </c:pt>
                <c:pt idx="26347">
                  <c:v>-8.8882399999999997E-4</c:v>
                </c:pt>
                <c:pt idx="26348">
                  <c:v>-1.08585E-2</c:v>
                </c:pt>
                <c:pt idx="26349">
                  <c:v>-3.8518900000000002E-3</c:v>
                </c:pt>
                <c:pt idx="26350">
                  <c:v>-2.03419E-3</c:v>
                </c:pt>
                <c:pt idx="26351">
                  <c:v>-1.6005499999999999E-2</c:v>
                </c:pt>
                <c:pt idx="26352">
                  <c:v>-2.3622500000000002E-3</c:v>
                </c:pt>
                <c:pt idx="26353">
                  <c:v>-5.3396199999999998E-3</c:v>
                </c:pt>
                <c:pt idx="26354">
                  <c:v>2.68841E-3</c:v>
                </c:pt>
                <c:pt idx="26355">
                  <c:v>-8.0203999999999996E-4</c:v>
                </c:pt>
                <c:pt idx="26356">
                  <c:v>-5.5427599999999999E-3</c:v>
                </c:pt>
                <c:pt idx="26357">
                  <c:v>3.0641599999999998E-3</c:v>
                </c:pt>
                <c:pt idx="26358">
                  <c:v>-1.74208E-2</c:v>
                </c:pt>
                <c:pt idx="26359">
                  <c:v>7.8697200000000002E-3</c:v>
                </c:pt>
                <c:pt idx="26360">
                  <c:v>4.9114199999999997E-4</c:v>
                </c:pt>
                <c:pt idx="26361">
                  <c:v>-9.9639900000000007E-3</c:v>
                </c:pt>
                <c:pt idx="26362">
                  <c:v>1.17111E-2</c:v>
                </c:pt>
                <c:pt idx="26363">
                  <c:v>-1.12362E-2</c:v>
                </c:pt>
                <c:pt idx="26364">
                  <c:v>1.6786599999999999E-2</c:v>
                </c:pt>
                <c:pt idx="26365">
                  <c:v>-1.13621E-2</c:v>
                </c:pt>
                <c:pt idx="26366">
                  <c:v>1.0471300000000001E-3</c:v>
                </c:pt>
                <c:pt idx="26367">
                  <c:v>5.6390800000000003E-3</c:v>
                </c:pt>
                <c:pt idx="26368">
                  <c:v>9.2916500000000003E-3</c:v>
                </c:pt>
                <c:pt idx="26369">
                  <c:v>7.7915199999999997E-4</c:v>
                </c:pt>
                <c:pt idx="26370">
                  <c:v>4.6014799999999998E-3</c:v>
                </c:pt>
                <c:pt idx="26371">
                  <c:v>6.9255799999999998E-3</c:v>
                </c:pt>
                <c:pt idx="26372">
                  <c:v>-3.5381300000000002E-4</c:v>
                </c:pt>
                <c:pt idx="26373">
                  <c:v>1.1036900000000001E-2</c:v>
                </c:pt>
                <c:pt idx="26374">
                  <c:v>-2.3746499999999999E-4</c:v>
                </c:pt>
                <c:pt idx="26375">
                  <c:v>4.4488899999999996E-3</c:v>
                </c:pt>
                <c:pt idx="26376">
                  <c:v>1.0817500000000001E-2</c:v>
                </c:pt>
                <c:pt idx="26377">
                  <c:v>1.86443E-3</c:v>
                </c:pt>
                <c:pt idx="26378">
                  <c:v>1.4305099999999999E-2</c:v>
                </c:pt>
                <c:pt idx="26379">
                  <c:v>1.4524500000000001E-3</c:v>
                </c:pt>
                <c:pt idx="26380">
                  <c:v>9.0246200000000006E-3</c:v>
                </c:pt>
                <c:pt idx="26381">
                  <c:v>1.06239E-2</c:v>
                </c:pt>
                <c:pt idx="26382">
                  <c:v>1.13144E-2</c:v>
                </c:pt>
                <c:pt idx="26383">
                  <c:v>9.0007799999999999E-3</c:v>
                </c:pt>
                <c:pt idx="26384">
                  <c:v>2.52819E-3</c:v>
                </c:pt>
                <c:pt idx="26385">
                  <c:v>1.65071E-2</c:v>
                </c:pt>
                <c:pt idx="26386">
                  <c:v>-7.0209499999999998E-3</c:v>
                </c:pt>
                <c:pt idx="26387">
                  <c:v>4.9619699999999996E-3</c:v>
                </c:pt>
                <c:pt idx="26388">
                  <c:v>7.9946500000000007E-3</c:v>
                </c:pt>
                <c:pt idx="26389">
                  <c:v>1.26982E-2</c:v>
                </c:pt>
                <c:pt idx="26390">
                  <c:v>1.6461400000000001E-2</c:v>
                </c:pt>
                <c:pt idx="26391">
                  <c:v>5.4283100000000004E-3</c:v>
                </c:pt>
                <c:pt idx="26392">
                  <c:v>8.1911099999999997E-3</c:v>
                </c:pt>
                <c:pt idx="26393">
                  <c:v>6.2875700000000001E-3</c:v>
                </c:pt>
                <c:pt idx="26394">
                  <c:v>5.6114199999999998E-3</c:v>
                </c:pt>
                <c:pt idx="26395">
                  <c:v>3.4828200000000002E-3</c:v>
                </c:pt>
                <c:pt idx="26396">
                  <c:v>1.7948199999999999E-3</c:v>
                </c:pt>
                <c:pt idx="26397">
                  <c:v>1.6521500000000001E-2</c:v>
                </c:pt>
                <c:pt idx="26398">
                  <c:v>3.52192E-3</c:v>
                </c:pt>
                <c:pt idx="26399">
                  <c:v>1.53522E-2</c:v>
                </c:pt>
                <c:pt idx="26400">
                  <c:v>-9.0408299999999997E-4</c:v>
                </c:pt>
                <c:pt idx="26401">
                  <c:v>-1.8940000000000001E-3</c:v>
                </c:pt>
                <c:pt idx="26402">
                  <c:v>1.0230100000000001E-2</c:v>
                </c:pt>
                <c:pt idx="26403">
                  <c:v>-3.2768200000000002E-3</c:v>
                </c:pt>
                <c:pt idx="26404">
                  <c:v>-9.2010500000000005E-3</c:v>
                </c:pt>
                <c:pt idx="26405">
                  <c:v>-5.6762699999999998E-3</c:v>
                </c:pt>
                <c:pt idx="26406">
                  <c:v>1.64127E-3</c:v>
                </c:pt>
                <c:pt idx="26407">
                  <c:v>-3.47519E-3</c:v>
                </c:pt>
                <c:pt idx="26408">
                  <c:v>1.0299700000000001E-3</c:v>
                </c:pt>
                <c:pt idx="26409">
                  <c:v>-1.0064099999999999E-2</c:v>
                </c:pt>
                <c:pt idx="26410">
                  <c:v>4.0216399999999999E-3</c:v>
                </c:pt>
                <c:pt idx="26411">
                  <c:v>-2.9182399999999999E-4</c:v>
                </c:pt>
                <c:pt idx="26412">
                  <c:v>9.8648099999999999E-3</c:v>
                </c:pt>
                <c:pt idx="26413">
                  <c:v>9.82857E-3</c:v>
                </c:pt>
                <c:pt idx="26414">
                  <c:v>1.0179499999999999E-2</c:v>
                </c:pt>
                <c:pt idx="26415">
                  <c:v>1.01032E-2</c:v>
                </c:pt>
                <c:pt idx="26416">
                  <c:v>1.8376400000000001E-2</c:v>
                </c:pt>
                <c:pt idx="26417">
                  <c:v>-2.7122499999999998E-3</c:v>
                </c:pt>
                <c:pt idx="26418">
                  <c:v>4.1322700000000004E-3</c:v>
                </c:pt>
                <c:pt idx="26419">
                  <c:v>5.0640099999999996E-4</c:v>
                </c:pt>
                <c:pt idx="26420">
                  <c:v>1.8887500000000002E-2</c:v>
                </c:pt>
                <c:pt idx="26421">
                  <c:v>1.0463699999999999E-2</c:v>
                </c:pt>
                <c:pt idx="26422">
                  <c:v>7.9555500000000005E-3</c:v>
                </c:pt>
                <c:pt idx="26423">
                  <c:v>1.71194E-2</c:v>
                </c:pt>
                <c:pt idx="26424">
                  <c:v>1.47257E-2</c:v>
                </c:pt>
                <c:pt idx="26425">
                  <c:v>1.6764600000000001E-2</c:v>
                </c:pt>
                <c:pt idx="26426">
                  <c:v>4.9085600000000002E-3</c:v>
                </c:pt>
                <c:pt idx="26427">
                  <c:v>1.4201200000000001E-2</c:v>
                </c:pt>
                <c:pt idx="26428">
                  <c:v>1.9162200000000001E-2</c:v>
                </c:pt>
                <c:pt idx="26429">
                  <c:v>7.63607E-3</c:v>
                </c:pt>
                <c:pt idx="26430">
                  <c:v>1.9842100000000001E-2</c:v>
                </c:pt>
                <c:pt idx="26431">
                  <c:v>1.27335E-2</c:v>
                </c:pt>
                <c:pt idx="26432">
                  <c:v>7.7943800000000001E-3</c:v>
                </c:pt>
                <c:pt idx="26433">
                  <c:v>1.03664E-2</c:v>
                </c:pt>
                <c:pt idx="26434">
                  <c:v>9.6006400000000006E-3</c:v>
                </c:pt>
                <c:pt idx="26435">
                  <c:v>1.0005E-2</c:v>
                </c:pt>
                <c:pt idx="26436">
                  <c:v>5.3491600000000004E-3</c:v>
                </c:pt>
                <c:pt idx="26437">
                  <c:v>1.2016300000000001E-2</c:v>
                </c:pt>
                <c:pt idx="26438">
                  <c:v>5.15556E-3</c:v>
                </c:pt>
                <c:pt idx="26439">
                  <c:v>2.4930999999999998E-2</c:v>
                </c:pt>
                <c:pt idx="26440">
                  <c:v>1.0132800000000001E-2</c:v>
                </c:pt>
                <c:pt idx="26441">
                  <c:v>1.9923199999999999E-2</c:v>
                </c:pt>
                <c:pt idx="26442">
                  <c:v>6.0014700000000001E-3</c:v>
                </c:pt>
                <c:pt idx="26443">
                  <c:v>8.6584100000000001E-3</c:v>
                </c:pt>
                <c:pt idx="26444">
                  <c:v>7.9288499999999994E-3</c:v>
                </c:pt>
                <c:pt idx="26445">
                  <c:v>1.84975E-2</c:v>
                </c:pt>
                <c:pt idx="26446">
                  <c:v>2.4634400000000001E-2</c:v>
                </c:pt>
                <c:pt idx="26447">
                  <c:v>1.01633E-2</c:v>
                </c:pt>
                <c:pt idx="26448">
                  <c:v>1.2043999999999999E-2</c:v>
                </c:pt>
                <c:pt idx="26449">
                  <c:v>9.1457399999999994E-3</c:v>
                </c:pt>
                <c:pt idx="26450">
                  <c:v>1.22814E-2</c:v>
                </c:pt>
                <c:pt idx="26451">
                  <c:v>2.6215599999999999E-2</c:v>
                </c:pt>
                <c:pt idx="26452">
                  <c:v>1.98126E-2</c:v>
                </c:pt>
                <c:pt idx="26453">
                  <c:v>2.5916100000000001E-2</c:v>
                </c:pt>
                <c:pt idx="26454">
                  <c:v>1.32208E-2</c:v>
                </c:pt>
                <c:pt idx="26455">
                  <c:v>2.3251500000000001E-2</c:v>
                </c:pt>
                <c:pt idx="26456">
                  <c:v>1.2911799999999999E-2</c:v>
                </c:pt>
                <c:pt idx="26457">
                  <c:v>2.12736E-2</c:v>
                </c:pt>
                <c:pt idx="26458">
                  <c:v>1.42822E-2</c:v>
                </c:pt>
                <c:pt idx="26459">
                  <c:v>1.4866799999999999E-2</c:v>
                </c:pt>
                <c:pt idx="26460">
                  <c:v>3.20644E-2</c:v>
                </c:pt>
                <c:pt idx="26461">
                  <c:v>2.9061300000000002E-2</c:v>
                </c:pt>
                <c:pt idx="26462">
                  <c:v>1.7600999999999999E-2</c:v>
                </c:pt>
                <c:pt idx="26463">
                  <c:v>2.1780999999999998E-2</c:v>
                </c:pt>
                <c:pt idx="26464">
                  <c:v>2.6150699999999999E-2</c:v>
                </c:pt>
                <c:pt idx="26465">
                  <c:v>1.07803E-2</c:v>
                </c:pt>
                <c:pt idx="26466">
                  <c:v>2.5663399999999999E-2</c:v>
                </c:pt>
                <c:pt idx="26467">
                  <c:v>1.45025E-2</c:v>
                </c:pt>
                <c:pt idx="26468">
                  <c:v>2.5122599999999998E-2</c:v>
                </c:pt>
                <c:pt idx="26469">
                  <c:v>2.8223000000000002E-2</c:v>
                </c:pt>
                <c:pt idx="26470">
                  <c:v>1.34439E-2</c:v>
                </c:pt>
                <c:pt idx="26471">
                  <c:v>2.6471100000000001E-2</c:v>
                </c:pt>
                <c:pt idx="26472">
                  <c:v>1.14374E-2</c:v>
                </c:pt>
                <c:pt idx="26473">
                  <c:v>2.1863899999999999E-2</c:v>
                </c:pt>
                <c:pt idx="26474">
                  <c:v>1.3683300000000001E-2</c:v>
                </c:pt>
                <c:pt idx="26475">
                  <c:v>2.8080000000000001E-2</c:v>
                </c:pt>
                <c:pt idx="26476">
                  <c:v>1.9846900000000001E-2</c:v>
                </c:pt>
                <c:pt idx="26477">
                  <c:v>3.1480800000000003E-2</c:v>
                </c:pt>
                <c:pt idx="26478">
                  <c:v>2.0756699999999999E-2</c:v>
                </c:pt>
                <c:pt idx="26479">
                  <c:v>9.5882399999999996E-3</c:v>
                </c:pt>
                <c:pt idx="26480">
                  <c:v>1.7823200000000001E-2</c:v>
                </c:pt>
                <c:pt idx="26481">
                  <c:v>9.1810199999999998E-3</c:v>
                </c:pt>
                <c:pt idx="26482">
                  <c:v>1.1403999999999999E-2</c:v>
                </c:pt>
                <c:pt idx="26483" formatCode="0.00E+00">
                  <c:v>1.1122699999999999E-2</c:v>
                </c:pt>
                <c:pt idx="26484">
                  <c:v>2.7701400000000001E-2</c:v>
                </c:pt>
                <c:pt idx="26485">
                  <c:v>1.5132E-2</c:v>
                </c:pt>
                <c:pt idx="26486" formatCode="0.00E+00">
                  <c:v>2.81496E-2</c:v>
                </c:pt>
                <c:pt idx="26487">
                  <c:v>2.5828400000000001E-2</c:v>
                </c:pt>
                <c:pt idx="26488">
                  <c:v>1.7468500000000001E-2</c:v>
                </c:pt>
                <c:pt idx="26489">
                  <c:v>2.5885600000000002E-2</c:v>
                </c:pt>
                <c:pt idx="26490">
                  <c:v>2.0833000000000001E-2</c:v>
                </c:pt>
                <c:pt idx="26491">
                  <c:v>2.7852999999999999E-2</c:v>
                </c:pt>
                <c:pt idx="26492">
                  <c:v>2.61955E-2</c:v>
                </c:pt>
                <c:pt idx="26493" formatCode="0.00E+00">
                  <c:v>3.2061600000000003E-2</c:v>
                </c:pt>
                <c:pt idx="26494">
                  <c:v>2.95372E-2</c:v>
                </c:pt>
                <c:pt idx="26495">
                  <c:v>3.3002900000000002E-2</c:v>
                </c:pt>
                <c:pt idx="26496">
                  <c:v>1.4589299999999999E-2</c:v>
                </c:pt>
                <c:pt idx="26497">
                  <c:v>3.1708699999999999E-2</c:v>
                </c:pt>
                <c:pt idx="26498">
                  <c:v>3.8656200000000002E-2</c:v>
                </c:pt>
                <c:pt idx="26499">
                  <c:v>1.9736299999999998E-2</c:v>
                </c:pt>
                <c:pt idx="26500">
                  <c:v>3.0823699999999999E-2</c:v>
                </c:pt>
                <c:pt idx="26501">
                  <c:v>3.4709900000000002E-2</c:v>
                </c:pt>
                <c:pt idx="26502">
                  <c:v>3.1561899999999997E-2</c:v>
                </c:pt>
                <c:pt idx="26503">
                  <c:v>2.7841600000000001E-2</c:v>
                </c:pt>
                <c:pt idx="26504">
                  <c:v>3.58191E-2</c:v>
                </c:pt>
                <c:pt idx="26505">
                  <c:v>2.62785E-2</c:v>
                </c:pt>
                <c:pt idx="26506">
                  <c:v>2.2131000000000001E-2</c:v>
                </c:pt>
                <c:pt idx="26507">
                  <c:v>2.6682899999999999E-2</c:v>
                </c:pt>
                <c:pt idx="26508">
                  <c:v>3.4366599999999997E-2</c:v>
                </c:pt>
                <c:pt idx="26509">
                  <c:v>2.2543000000000001E-2</c:v>
                </c:pt>
                <c:pt idx="26510">
                  <c:v>3.10526E-2</c:v>
                </c:pt>
                <c:pt idx="26511">
                  <c:v>3.2260900000000002E-2</c:v>
                </c:pt>
                <c:pt idx="26512">
                  <c:v>2.7785299999999999E-2</c:v>
                </c:pt>
                <c:pt idx="26513">
                  <c:v>3.2730099999999998E-2</c:v>
                </c:pt>
                <c:pt idx="26514">
                  <c:v>2.8230700000000001E-2</c:v>
                </c:pt>
                <c:pt idx="26515">
                  <c:v>2.55604E-2</c:v>
                </c:pt>
                <c:pt idx="26516">
                  <c:v>2.6081099999999999E-2</c:v>
                </c:pt>
                <c:pt idx="26517">
                  <c:v>2.3543399999999999E-2</c:v>
                </c:pt>
                <c:pt idx="26518">
                  <c:v>3.8671499999999998E-2</c:v>
                </c:pt>
                <c:pt idx="26519">
                  <c:v>1.65329E-2</c:v>
                </c:pt>
                <c:pt idx="26520">
                  <c:v>2.8789499999999999E-2</c:v>
                </c:pt>
                <c:pt idx="26521">
                  <c:v>3.0858E-2</c:v>
                </c:pt>
                <c:pt idx="26522">
                  <c:v>2.5416399999999999E-2</c:v>
                </c:pt>
                <c:pt idx="26523">
                  <c:v>2.3652099999999999E-2</c:v>
                </c:pt>
                <c:pt idx="26524">
                  <c:v>3.4403799999999998E-2</c:v>
                </c:pt>
                <c:pt idx="26525">
                  <c:v>3.0138999999999999E-2</c:v>
                </c:pt>
                <c:pt idx="26526">
                  <c:v>3.3854500000000003E-2</c:v>
                </c:pt>
                <c:pt idx="26527">
                  <c:v>2.84348E-2</c:v>
                </c:pt>
                <c:pt idx="26528">
                  <c:v>3.6915799999999999E-2</c:v>
                </c:pt>
                <c:pt idx="26529">
                  <c:v>3.4741399999999999E-2</c:v>
                </c:pt>
                <c:pt idx="26530">
                  <c:v>3.4388500000000002E-2</c:v>
                </c:pt>
                <c:pt idx="26531">
                  <c:v>3.6813699999999998E-2</c:v>
                </c:pt>
                <c:pt idx="26532">
                  <c:v>3.2062500000000001E-2</c:v>
                </c:pt>
                <c:pt idx="26533">
                  <c:v>3.53394E-2</c:v>
                </c:pt>
                <c:pt idx="26534">
                  <c:v>2.1425199999999998E-2</c:v>
                </c:pt>
                <c:pt idx="26535">
                  <c:v>3.62682E-2</c:v>
                </c:pt>
                <c:pt idx="26536">
                  <c:v>3.4917799999999999E-2</c:v>
                </c:pt>
                <c:pt idx="26537">
                  <c:v>3.6857599999999997E-2</c:v>
                </c:pt>
                <c:pt idx="26538">
                  <c:v>4.5468300000000003E-2</c:v>
                </c:pt>
                <c:pt idx="26539">
                  <c:v>3.2366800000000001E-2</c:v>
                </c:pt>
                <c:pt idx="26540">
                  <c:v>3.5156300000000001E-2</c:v>
                </c:pt>
                <c:pt idx="26541">
                  <c:v>3.3321400000000001E-2</c:v>
                </c:pt>
                <c:pt idx="26542">
                  <c:v>4.3572399999999997E-2</c:v>
                </c:pt>
                <c:pt idx="26543">
                  <c:v>2.8663600000000001E-2</c:v>
                </c:pt>
                <c:pt idx="26544">
                  <c:v>4.3755500000000003E-2</c:v>
                </c:pt>
                <c:pt idx="26545">
                  <c:v>3.1951E-2</c:v>
                </c:pt>
                <c:pt idx="26546">
                  <c:v>2.0089099999999999E-2</c:v>
                </c:pt>
                <c:pt idx="26547">
                  <c:v>3.5757999999999998E-2</c:v>
                </c:pt>
                <c:pt idx="26548">
                  <c:v>3.4510600000000002E-2</c:v>
                </c:pt>
                <c:pt idx="26549">
                  <c:v>3.9419200000000001E-2</c:v>
                </c:pt>
                <c:pt idx="26550">
                  <c:v>2.3870499999999999E-2</c:v>
                </c:pt>
                <c:pt idx="26551">
                  <c:v>3.9010999999999997E-2</c:v>
                </c:pt>
                <c:pt idx="26552">
                  <c:v>2.92006E-2</c:v>
                </c:pt>
                <c:pt idx="26553">
                  <c:v>4.0731400000000001E-2</c:v>
                </c:pt>
                <c:pt idx="26554">
                  <c:v>2.92654E-2</c:v>
                </c:pt>
                <c:pt idx="26555">
                  <c:v>3.7169500000000001E-2</c:v>
                </c:pt>
                <c:pt idx="26556">
                  <c:v>3.5045600000000003E-2</c:v>
                </c:pt>
                <c:pt idx="26557">
                  <c:v>3.5416599999999999E-2</c:v>
                </c:pt>
                <c:pt idx="26558">
                  <c:v>2.8711299999999999E-2</c:v>
                </c:pt>
                <c:pt idx="26559">
                  <c:v>3.0555700000000002E-2</c:v>
                </c:pt>
                <c:pt idx="26560">
                  <c:v>3.4030900000000003E-2</c:v>
                </c:pt>
                <c:pt idx="26561">
                  <c:v>3.34063E-2</c:v>
                </c:pt>
                <c:pt idx="26562">
                  <c:v>4.2478599999999998E-2</c:v>
                </c:pt>
                <c:pt idx="26563">
                  <c:v>2.0699499999999999E-2</c:v>
                </c:pt>
                <c:pt idx="26564">
                  <c:v>2.5220900000000001E-2</c:v>
                </c:pt>
                <c:pt idx="26565">
                  <c:v>2.0081499999999999E-2</c:v>
                </c:pt>
                <c:pt idx="26566">
                  <c:v>2.8299299999999999E-2</c:v>
                </c:pt>
                <c:pt idx="26567">
                  <c:v>2.48442E-2</c:v>
                </c:pt>
                <c:pt idx="26568">
                  <c:v>2.6744799999999999E-2</c:v>
                </c:pt>
                <c:pt idx="26569">
                  <c:v>2.5436400000000001E-2</c:v>
                </c:pt>
                <c:pt idx="26570">
                  <c:v>2.9077499999999999E-2</c:v>
                </c:pt>
                <c:pt idx="26571">
                  <c:v>1.7981500000000001E-2</c:v>
                </c:pt>
                <c:pt idx="26572">
                  <c:v>3.0955300000000002E-2</c:v>
                </c:pt>
                <c:pt idx="26573">
                  <c:v>2.29263E-2</c:v>
                </c:pt>
                <c:pt idx="26574">
                  <c:v>3.6819499999999998E-2</c:v>
                </c:pt>
                <c:pt idx="26575">
                  <c:v>1.9351E-2</c:v>
                </c:pt>
                <c:pt idx="26576">
                  <c:v>2.48899E-2</c:v>
                </c:pt>
                <c:pt idx="26577">
                  <c:v>1.8384899999999999E-2</c:v>
                </c:pt>
                <c:pt idx="26578">
                  <c:v>3.7679699999999997E-2</c:v>
                </c:pt>
                <c:pt idx="26579">
                  <c:v>3.06349E-2</c:v>
                </c:pt>
                <c:pt idx="26580">
                  <c:v>2.9048899999999999E-2</c:v>
                </c:pt>
                <c:pt idx="26581">
                  <c:v>3.7566200000000001E-2</c:v>
                </c:pt>
                <c:pt idx="26582">
                  <c:v>3.6398899999999998E-2</c:v>
                </c:pt>
                <c:pt idx="26583">
                  <c:v>3.1443600000000002E-2</c:v>
                </c:pt>
                <c:pt idx="26584">
                  <c:v>2.3539500000000001E-2</c:v>
                </c:pt>
                <c:pt idx="26585">
                  <c:v>3.9387699999999998E-2</c:v>
                </c:pt>
                <c:pt idx="26586">
                  <c:v>4.3988199999999998E-2</c:v>
                </c:pt>
                <c:pt idx="26587">
                  <c:v>4.4449799999999998E-2</c:v>
                </c:pt>
                <c:pt idx="26588">
                  <c:v>3.8081200000000003E-2</c:v>
                </c:pt>
                <c:pt idx="26589">
                  <c:v>2.9772799999999999E-2</c:v>
                </c:pt>
                <c:pt idx="26590">
                  <c:v>2.92187E-2</c:v>
                </c:pt>
                <c:pt idx="26591">
                  <c:v>2.7774799999999999E-2</c:v>
                </c:pt>
                <c:pt idx="26592">
                  <c:v>3.6696399999999997E-2</c:v>
                </c:pt>
                <c:pt idx="26593">
                  <c:v>3.6329300000000002E-2</c:v>
                </c:pt>
                <c:pt idx="26594">
                  <c:v>4.7834399999999999E-2</c:v>
                </c:pt>
                <c:pt idx="26595">
                  <c:v>2.9616400000000001E-2</c:v>
                </c:pt>
                <c:pt idx="26596">
                  <c:v>3.4198800000000001E-2</c:v>
                </c:pt>
                <c:pt idx="26597">
                  <c:v>3.8371099999999998E-2</c:v>
                </c:pt>
                <c:pt idx="26598">
                  <c:v>3.5148600000000002E-2</c:v>
                </c:pt>
                <c:pt idx="26599">
                  <c:v>3.79076E-2</c:v>
                </c:pt>
                <c:pt idx="26600">
                  <c:v>3.2315299999999998E-2</c:v>
                </c:pt>
                <c:pt idx="26601">
                  <c:v>3.0259100000000001E-2</c:v>
                </c:pt>
                <c:pt idx="26602">
                  <c:v>2.7330400000000001E-2</c:v>
                </c:pt>
                <c:pt idx="26603">
                  <c:v>3.40986E-2</c:v>
                </c:pt>
                <c:pt idx="26604">
                  <c:v>2.70672E-2</c:v>
                </c:pt>
                <c:pt idx="26605">
                  <c:v>2.74229E-2</c:v>
                </c:pt>
                <c:pt idx="26606">
                  <c:v>4.0425299999999997E-2</c:v>
                </c:pt>
                <c:pt idx="26607">
                  <c:v>1.7310099999999998E-2</c:v>
                </c:pt>
                <c:pt idx="26608">
                  <c:v>2.70472E-2</c:v>
                </c:pt>
                <c:pt idx="26609">
                  <c:v>2.4430299999999999E-2</c:v>
                </c:pt>
                <c:pt idx="26610">
                  <c:v>2.0728099999999999E-2</c:v>
                </c:pt>
                <c:pt idx="26611">
                  <c:v>3.6848100000000002E-2</c:v>
                </c:pt>
                <c:pt idx="26612">
                  <c:v>1.6716000000000002E-2</c:v>
                </c:pt>
                <c:pt idx="26613">
                  <c:v>3.0150400000000001E-2</c:v>
                </c:pt>
                <c:pt idx="26614">
                  <c:v>2.2294000000000001E-2</c:v>
                </c:pt>
                <c:pt idx="26615">
                  <c:v>3.0940100000000002E-2</c:v>
                </c:pt>
                <c:pt idx="26616">
                  <c:v>3.2970399999999997E-2</c:v>
                </c:pt>
                <c:pt idx="26617">
                  <c:v>2.0764399999999999E-2</c:v>
                </c:pt>
                <c:pt idx="26618">
                  <c:v>2.6007700000000002E-2</c:v>
                </c:pt>
                <c:pt idx="26619">
                  <c:v>2.1751400000000001E-2</c:v>
                </c:pt>
                <c:pt idx="26620">
                  <c:v>3.9525999999999999E-2</c:v>
                </c:pt>
                <c:pt idx="26621">
                  <c:v>2.12059E-2</c:v>
                </c:pt>
                <c:pt idx="26622">
                  <c:v>1.8445E-2</c:v>
                </c:pt>
                <c:pt idx="26623">
                  <c:v>2.75164E-2</c:v>
                </c:pt>
                <c:pt idx="26624">
                  <c:v>2.8332699999999999E-2</c:v>
                </c:pt>
                <c:pt idx="26625">
                  <c:v>2.96259E-2</c:v>
                </c:pt>
                <c:pt idx="26626">
                  <c:v>3.4275100000000003E-2</c:v>
                </c:pt>
                <c:pt idx="26627">
                  <c:v>2.58245E-2</c:v>
                </c:pt>
                <c:pt idx="26628">
                  <c:v>3.2283800000000001E-2</c:v>
                </c:pt>
                <c:pt idx="26629">
                  <c:v>1.6566299999999999E-2</c:v>
                </c:pt>
                <c:pt idx="26630">
                  <c:v>3.8188E-2</c:v>
                </c:pt>
                <c:pt idx="26631">
                  <c:v>2.89793E-2</c:v>
                </c:pt>
                <c:pt idx="26632">
                  <c:v>2.3824700000000001E-2</c:v>
                </c:pt>
                <c:pt idx="26633">
                  <c:v>3.1407400000000002E-2</c:v>
                </c:pt>
                <c:pt idx="26634">
                  <c:v>2.5215100000000001E-2</c:v>
                </c:pt>
                <c:pt idx="26635">
                  <c:v>2.0381E-2</c:v>
                </c:pt>
                <c:pt idx="26636">
                  <c:v>1.52082E-2</c:v>
                </c:pt>
                <c:pt idx="26637">
                  <c:v>2.4351100000000001E-2</c:v>
                </c:pt>
                <c:pt idx="26638">
                  <c:v>2.0042399999999998E-2</c:v>
                </c:pt>
                <c:pt idx="26639">
                  <c:v>2.0607899999999998E-2</c:v>
                </c:pt>
                <c:pt idx="26640">
                  <c:v>1.9834500000000001E-2</c:v>
                </c:pt>
                <c:pt idx="26641">
                  <c:v>2.61126E-2</c:v>
                </c:pt>
                <c:pt idx="26642">
                  <c:v>9.1877E-3</c:v>
                </c:pt>
                <c:pt idx="26643">
                  <c:v>1.22766E-2</c:v>
                </c:pt>
                <c:pt idx="26644">
                  <c:v>2.4531399999999998E-2</c:v>
                </c:pt>
                <c:pt idx="26645">
                  <c:v>1.81313E-2</c:v>
                </c:pt>
                <c:pt idx="26646">
                  <c:v>1.7865200000000001E-2</c:v>
                </c:pt>
                <c:pt idx="26647">
                  <c:v>2.1334599999999999E-2</c:v>
                </c:pt>
                <c:pt idx="26648">
                  <c:v>1.4438599999999999E-2</c:v>
                </c:pt>
                <c:pt idx="26649">
                  <c:v>2.1791499999999998E-2</c:v>
                </c:pt>
                <c:pt idx="26650">
                  <c:v>2.2824299999999999E-2</c:v>
                </c:pt>
                <c:pt idx="26651">
                  <c:v>1.6962999999999999E-2</c:v>
                </c:pt>
                <c:pt idx="26652">
                  <c:v>1.3278E-2</c:v>
                </c:pt>
                <c:pt idx="26653">
                  <c:v>1.0171899999999999E-2</c:v>
                </c:pt>
                <c:pt idx="26654">
                  <c:v>1.6345999999999999E-2</c:v>
                </c:pt>
                <c:pt idx="26655">
                  <c:v>1.2703900000000001E-2</c:v>
                </c:pt>
                <c:pt idx="26656">
                  <c:v>3.0737899999999999E-2</c:v>
                </c:pt>
                <c:pt idx="26657">
                  <c:v>1.92623E-2</c:v>
                </c:pt>
                <c:pt idx="26658">
                  <c:v>1.6059899999999998E-2</c:v>
                </c:pt>
                <c:pt idx="26659">
                  <c:v>1.8298100000000001E-2</c:v>
                </c:pt>
                <c:pt idx="26660">
                  <c:v>1.1454600000000001E-2</c:v>
                </c:pt>
                <c:pt idx="26661">
                  <c:v>2.2052800000000001E-2</c:v>
                </c:pt>
                <c:pt idx="26662">
                  <c:v>1.24855E-2</c:v>
                </c:pt>
                <c:pt idx="26663">
                  <c:v>2.5711100000000001E-2</c:v>
                </c:pt>
                <c:pt idx="26664">
                  <c:v>1.8799799999999998E-2</c:v>
                </c:pt>
                <c:pt idx="26665">
                  <c:v>2.4310100000000001E-2</c:v>
                </c:pt>
                <c:pt idx="26666">
                  <c:v>1.72567E-2</c:v>
                </c:pt>
                <c:pt idx="26667">
                  <c:v>2.2156700000000001E-2</c:v>
                </c:pt>
                <c:pt idx="26668">
                  <c:v>1.3269400000000001E-2</c:v>
                </c:pt>
                <c:pt idx="26669">
                  <c:v>1.23158E-2</c:v>
                </c:pt>
                <c:pt idx="26670">
                  <c:v>1.7335900000000001E-2</c:v>
                </c:pt>
                <c:pt idx="26671">
                  <c:v>2.5042499999999999E-2</c:v>
                </c:pt>
                <c:pt idx="26672">
                  <c:v>2.9396100000000001E-2</c:v>
                </c:pt>
                <c:pt idx="26673">
                  <c:v>8.8090900000000003E-3</c:v>
                </c:pt>
                <c:pt idx="26674">
                  <c:v>2.6661899999999999E-2</c:v>
                </c:pt>
                <c:pt idx="26675">
                  <c:v>9.1829300000000006E-3</c:v>
                </c:pt>
                <c:pt idx="26676">
                  <c:v>1.4125800000000001E-2</c:v>
                </c:pt>
                <c:pt idx="26677">
                  <c:v>6.1950699999999996E-3</c:v>
                </c:pt>
                <c:pt idx="26678">
                  <c:v>2.8390899999999998E-3</c:v>
                </c:pt>
                <c:pt idx="26679">
                  <c:v>1.4352799999999999E-3</c:v>
                </c:pt>
                <c:pt idx="26680">
                  <c:v>-2.8457600000000001E-3</c:v>
                </c:pt>
                <c:pt idx="26681">
                  <c:v>1.34001E-2</c:v>
                </c:pt>
                <c:pt idx="26682">
                  <c:v>2.5692000000000002E-3</c:v>
                </c:pt>
                <c:pt idx="26683">
                  <c:v>2.70653E-3</c:v>
                </c:pt>
                <c:pt idx="26684">
                  <c:v>-2.01797E-3</c:v>
                </c:pt>
                <c:pt idx="26685">
                  <c:v>-6.6223100000000002E-3</c:v>
                </c:pt>
                <c:pt idx="26686">
                  <c:v>7.2574599999999999E-4</c:v>
                </c:pt>
                <c:pt idx="26687">
                  <c:v>7.7066399999999998E-3</c:v>
                </c:pt>
                <c:pt idx="26688">
                  <c:v>1.38254E-2</c:v>
                </c:pt>
                <c:pt idx="26689">
                  <c:v>3.2138799999999998E-4</c:v>
                </c:pt>
                <c:pt idx="26690">
                  <c:v>1.2149800000000001E-2</c:v>
                </c:pt>
                <c:pt idx="26691">
                  <c:v>-3.3378599999999998E-4</c:v>
                </c:pt>
                <c:pt idx="26692">
                  <c:v>1.0024999999999999E-2</c:v>
                </c:pt>
                <c:pt idx="26693">
                  <c:v>4.9829499999999999E-3</c:v>
                </c:pt>
                <c:pt idx="26694">
                  <c:v>1.12858E-2</c:v>
                </c:pt>
                <c:pt idx="26695">
                  <c:v>1.056E-2</c:v>
                </c:pt>
                <c:pt idx="26696">
                  <c:v>4.1437100000000001E-3</c:v>
                </c:pt>
                <c:pt idx="26697">
                  <c:v>1.3441099999999999E-2</c:v>
                </c:pt>
                <c:pt idx="26698">
                  <c:v>6.3104600000000004E-3</c:v>
                </c:pt>
                <c:pt idx="26699">
                  <c:v>2.61116E-3</c:v>
                </c:pt>
                <c:pt idx="26700">
                  <c:v>1.0006900000000001E-2</c:v>
                </c:pt>
                <c:pt idx="26701">
                  <c:v>1.4002799999999999E-2</c:v>
                </c:pt>
                <c:pt idx="26702">
                  <c:v>8.2635899999999995E-3</c:v>
                </c:pt>
                <c:pt idx="26703">
                  <c:v>1.44005E-4</c:v>
                </c:pt>
                <c:pt idx="26704">
                  <c:v>8.6564999999999993E-3</c:v>
                </c:pt>
                <c:pt idx="26705">
                  <c:v>1.7337800000000001E-3</c:v>
                </c:pt>
                <c:pt idx="26706">
                  <c:v>-1.2588500000000001E-4</c:v>
                </c:pt>
                <c:pt idx="26707">
                  <c:v>-2.5634799999999999E-3</c:v>
                </c:pt>
                <c:pt idx="26708">
                  <c:v>-2.7666100000000001E-3</c:v>
                </c:pt>
                <c:pt idx="26709">
                  <c:v>5.1364899999999996E-3</c:v>
                </c:pt>
                <c:pt idx="26710">
                  <c:v>3.5619699999999998E-3</c:v>
                </c:pt>
                <c:pt idx="26711">
                  <c:v>-1.7242399999999999E-3</c:v>
                </c:pt>
                <c:pt idx="26712">
                  <c:v>-6.62804E-3</c:v>
                </c:pt>
                <c:pt idx="26713">
                  <c:v>1.3561199999999999E-3</c:v>
                </c:pt>
                <c:pt idx="26714">
                  <c:v>-4.2076099999999996E-3</c:v>
                </c:pt>
                <c:pt idx="26715">
                  <c:v>1.23558E-2</c:v>
                </c:pt>
                <c:pt idx="26716">
                  <c:v>-1.6684500000000001E-2</c:v>
                </c:pt>
                <c:pt idx="26717">
                  <c:v>2.62737E-3</c:v>
                </c:pt>
                <c:pt idx="26718">
                  <c:v>-1.4782E-3</c:v>
                </c:pt>
                <c:pt idx="26719">
                  <c:v>3.0031200000000002E-3</c:v>
                </c:pt>
                <c:pt idx="26720">
                  <c:v>4.282E-4</c:v>
                </c:pt>
                <c:pt idx="26721">
                  <c:v>-5.98907E-3</c:v>
                </c:pt>
                <c:pt idx="26722">
                  <c:v>6.5317200000000004E-3</c:v>
                </c:pt>
                <c:pt idx="26723">
                  <c:v>-9.8590899999999992E-3</c:v>
                </c:pt>
                <c:pt idx="26724">
                  <c:v>7.3795299999999996E-3</c:v>
                </c:pt>
                <c:pt idx="26725">
                  <c:v>-1.10283E-2</c:v>
                </c:pt>
                <c:pt idx="26726">
                  <c:v>7.9488800000000002E-3</c:v>
                </c:pt>
                <c:pt idx="26727">
                  <c:v>-6.9170000000000004E-3</c:v>
                </c:pt>
                <c:pt idx="26728">
                  <c:v>1.05457E-2</c:v>
                </c:pt>
                <c:pt idx="26729">
                  <c:v>-6.3743599999999999E-3</c:v>
                </c:pt>
                <c:pt idx="26730">
                  <c:v>-1.8873200000000001E-3</c:v>
                </c:pt>
                <c:pt idx="26731">
                  <c:v>5.8078800000000005E-4</c:v>
                </c:pt>
                <c:pt idx="26732">
                  <c:v>-7.3366200000000003E-3</c:v>
                </c:pt>
                <c:pt idx="26733">
                  <c:v>-5.3291299999999996E-3</c:v>
                </c:pt>
                <c:pt idx="26734">
                  <c:v>1.52779E-3</c:v>
                </c:pt>
                <c:pt idx="26735">
                  <c:v>9.5939599999999995E-4</c:v>
                </c:pt>
                <c:pt idx="26736">
                  <c:v>1.9559899999999999E-3</c:v>
                </c:pt>
                <c:pt idx="26737">
                  <c:v>-2.3956300000000002E-3</c:v>
                </c:pt>
                <c:pt idx="26738">
                  <c:v>-3.1433099999999999E-3</c:v>
                </c:pt>
                <c:pt idx="26739">
                  <c:v>-1.1057900000000001E-2</c:v>
                </c:pt>
                <c:pt idx="26740">
                  <c:v>1.45407E-2</c:v>
                </c:pt>
                <c:pt idx="26741">
                  <c:v>-1.3074899999999999E-3</c:v>
                </c:pt>
                <c:pt idx="26742">
                  <c:v>-8.6231199999999997E-3</c:v>
                </c:pt>
                <c:pt idx="26743">
                  <c:v>-8.8958700000000002E-3</c:v>
                </c:pt>
                <c:pt idx="26744">
                  <c:v>-7.8067800000000001E-3</c:v>
                </c:pt>
                <c:pt idx="26745">
                  <c:v>-1.33629E-2</c:v>
                </c:pt>
                <c:pt idx="26746">
                  <c:v>-1.4255500000000001E-2</c:v>
                </c:pt>
                <c:pt idx="26747">
                  <c:v>-1.1332500000000001E-2</c:v>
                </c:pt>
                <c:pt idx="26748">
                  <c:v>-1.45063E-2</c:v>
                </c:pt>
                <c:pt idx="26749">
                  <c:v>-2.2468599999999998E-3</c:v>
                </c:pt>
                <c:pt idx="26750">
                  <c:v>-8.9607200000000001E-3</c:v>
                </c:pt>
                <c:pt idx="26751">
                  <c:v>-8.5611300000000001E-3</c:v>
                </c:pt>
                <c:pt idx="26752" formatCode="0.00E+00">
                  <c:v>-2.0257899999999999E-2</c:v>
                </c:pt>
                <c:pt idx="26753">
                  <c:v>-5.3548800000000002E-3</c:v>
                </c:pt>
                <c:pt idx="26754">
                  <c:v>-2.0004299999999999E-2</c:v>
                </c:pt>
                <c:pt idx="26755">
                  <c:v>-9.0894700000000005E-3</c:v>
                </c:pt>
                <c:pt idx="26756">
                  <c:v>-1.5439E-2</c:v>
                </c:pt>
                <c:pt idx="26757">
                  <c:v>-1.35221E-2</c:v>
                </c:pt>
                <c:pt idx="26758">
                  <c:v>-1.4639900000000001E-2</c:v>
                </c:pt>
                <c:pt idx="26759">
                  <c:v>1.6288800000000001E-3</c:v>
                </c:pt>
                <c:pt idx="26760">
                  <c:v>-1.6619700000000001E-2</c:v>
                </c:pt>
                <c:pt idx="26761">
                  <c:v>-9.1676699999999993E-3</c:v>
                </c:pt>
                <c:pt idx="26762">
                  <c:v>-1.39656E-2</c:v>
                </c:pt>
                <c:pt idx="26763">
                  <c:v>-5.6467100000000001E-3</c:v>
                </c:pt>
                <c:pt idx="26764">
                  <c:v>-2.9557199999999999E-2</c:v>
                </c:pt>
                <c:pt idx="26765">
                  <c:v>2.9325499999999999E-3</c:v>
                </c:pt>
                <c:pt idx="26766">
                  <c:v>-1.4289899999999999E-2</c:v>
                </c:pt>
                <c:pt idx="26767">
                  <c:v>-4.5108800000000001E-3</c:v>
                </c:pt>
                <c:pt idx="26768">
                  <c:v>-1.02644E-2</c:v>
                </c:pt>
                <c:pt idx="26769">
                  <c:v>-1.4023799999999999E-2</c:v>
                </c:pt>
                <c:pt idx="26770">
                  <c:v>-1.8672899999999999E-2</c:v>
                </c:pt>
                <c:pt idx="26771">
                  <c:v>-1.2700100000000001E-2</c:v>
                </c:pt>
                <c:pt idx="26772">
                  <c:v>-2.19069E-2</c:v>
                </c:pt>
                <c:pt idx="26773">
                  <c:v>-1.05553E-2</c:v>
                </c:pt>
                <c:pt idx="26774">
                  <c:v>-9.8333399999999994E-3</c:v>
                </c:pt>
                <c:pt idx="26775">
                  <c:v>-8.42094E-3</c:v>
                </c:pt>
                <c:pt idx="26776">
                  <c:v>-1.62554E-2</c:v>
                </c:pt>
                <c:pt idx="26777">
                  <c:v>-2.6869799999999999E-2</c:v>
                </c:pt>
                <c:pt idx="26778">
                  <c:v>-1.7886200000000001E-2</c:v>
                </c:pt>
                <c:pt idx="26779">
                  <c:v>-2.47736E-2</c:v>
                </c:pt>
                <c:pt idx="26780">
                  <c:v>-2.07157E-2</c:v>
                </c:pt>
                <c:pt idx="26781">
                  <c:v>-2.4370200000000002E-2</c:v>
                </c:pt>
                <c:pt idx="26782">
                  <c:v>-2.1747599999999999E-2</c:v>
                </c:pt>
                <c:pt idx="26783">
                  <c:v>-1.79186E-2</c:v>
                </c:pt>
                <c:pt idx="26784">
                  <c:v>-2.2348400000000001E-2</c:v>
                </c:pt>
                <c:pt idx="26785">
                  <c:v>-3.0988700000000001E-2</c:v>
                </c:pt>
                <c:pt idx="26786">
                  <c:v>-2.6677099999999999E-2</c:v>
                </c:pt>
                <c:pt idx="26787">
                  <c:v>-3.4278900000000001E-2</c:v>
                </c:pt>
                <c:pt idx="26788">
                  <c:v>-1.8075899999999999E-2</c:v>
                </c:pt>
                <c:pt idx="26789">
                  <c:v>-2.8428100000000001E-2</c:v>
                </c:pt>
                <c:pt idx="26790">
                  <c:v>-2.6421500000000001E-2</c:v>
                </c:pt>
                <c:pt idx="26791">
                  <c:v>-3.0724499999999998E-2</c:v>
                </c:pt>
                <c:pt idx="26792">
                  <c:v>-3.2180800000000002E-2</c:v>
                </c:pt>
                <c:pt idx="26793">
                  <c:v>-1.9047700000000001E-2</c:v>
                </c:pt>
                <c:pt idx="26794">
                  <c:v>-2.5999999999999999E-2</c:v>
                </c:pt>
                <c:pt idx="26795">
                  <c:v>-2.2513399999999999E-2</c:v>
                </c:pt>
                <c:pt idx="26796">
                  <c:v>-1.8501299999999998E-2</c:v>
                </c:pt>
                <c:pt idx="26797">
                  <c:v>-2.4700199999999999E-2</c:v>
                </c:pt>
                <c:pt idx="26798">
                  <c:v>-2.4157499999999998E-2</c:v>
                </c:pt>
                <c:pt idx="26799">
                  <c:v>-2.69556E-2</c:v>
                </c:pt>
                <c:pt idx="26800">
                  <c:v>-1.9782999999999999E-2</c:v>
                </c:pt>
                <c:pt idx="26801">
                  <c:v>-1.15643E-2</c:v>
                </c:pt>
                <c:pt idx="26802">
                  <c:v>-1.67952E-2</c:v>
                </c:pt>
                <c:pt idx="26803">
                  <c:v>-1.7033599999999999E-2</c:v>
                </c:pt>
                <c:pt idx="26804">
                  <c:v>-2.3591999999999998E-2</c:v>
                </c:pt>
                <c:pt idx="26805">
                  <c:v>-1.50452E-2</c:v>
                </c:pt>
                <c:pt idx="26806">
                  <c:v>-2.4789800000000001E-2</c:v>
                </c:pt>
                <c:pt idx="26807">
                  <c:v>-1.33629E-2</c:v>
                </c:pt>
                <c:pt idx="26808">
                  <c:v>-3.8268999999999997E-2</c:v>
                </c:pt>
                <c:pt idx="26809">
                  <c:v>-2.65179E-2</c:v>
                </c:pt>
                <c:pt idx="26810">
                  <c:v>-1.8313400000000001E-2</c:v>
                </c:pt>
                <c:pt idx="26811">
                  <c:v>-1.9299500000000001E-2</c:v>
                </c:pt>
                <c:pt idx="26812">
                  <c:v>-2.8210599999999999E-2</c:v>
                </c:pt>
                <c:pt idx="26813">
                  <c:v>-3.5795199999999999E-2</c:v>
                </c:pt>
                <c:pt idx="26814">
                  <c:v>-3.8847E-2</c:v>
                </c:pt>
                <c:pt idx="26815">
                  <c:v>-4.1235899999999999E-2</c:v>
                </c:pt>
                <c:pt idx="26816">
                  <c:v>-4.49629E-2</c:v>
                </c:pt>
                <c:pt idx="26817">
                  <c:v>-4.0871600000000001E-2</c:v>
                </c:pt>
                <c:pt idx="26818">
                  <c:v>-4.0970800000000002E-2</c:v>
                </c:pt>
                <c:pt idx="26819">
                  <c:v>-3.8840300000000001E-2</c:v>
                </c:pt>
                <c:pt idx="26820">
                  <c:v>-2.1815299999999999E-2</c:v>
                </c:pt>
                <c:pt idx="26821">
                  <c:v>-2.0803499999999999E-2</c:v>
                </c:pt>
                <c:pt idx="26822">
                  <c:v>-3.0052200000000001E-2</c:v>
                </c:pt>
                <c:pt idx="26823">
                  <c:v>-3.82061E-2</c:v>
                </c:pt>
                <c:pt idx="26824">
                  <c:v>-3.7777900000000003E-2</c:v>
                </c:pt>
                <c:pt idx="26825">
                  <c:v>-2.1204000000000001E-2</c:v>
                </c:pt>
                <c:pt idx="26826">
                  <c:v>-4.0606499999999997E-2</c:v>
                </c:pt>
                <c:pt idx="26827">
                  <c:v>-3.8277600000000002E-2</c:v>
                </c:pt>
                <c:pt idx="26828">
                  <c:v>-4.0942199999999998E-2</c:v>
                </c:pt>
                <c:pt idx="26829">
                  <c:v>-2.9421800000000001E-2</c:v>
                </c:pt>
                <c:pt idx="26830">
                  <c:v>-1.37568E-2</c:v>
                </c:pt>
                <c:pt idx="26831">
                  <c:v>-3.3570299999999997E-2</c:v>
                </c:pt>
                <c:pt idx="26832">
                  <c:v>-2.5947600000000001E-2</c:v>
                </c:pt>
                <c:pt idx="26833">
                  <c:v>-3.32994E-2</c:v>
                </c:pt>
                <c:pt idx="26834">
                  <c:v>-3.4093900000000003E-2</c:v>
                </c:pt>
                <c:pt idx="26835">
                  <c:v>-3.6617299999999998E-2</c:v>
                </c:pt>
                <c:pt idx="26836">
                  <c:v>-2.88601E-2</c:v>
                </c:pt>
                <c:pt idx="26837">
                  <c:v>-2.4378799999999999E-2</c:v>
                </c:pt>
                <c:pt idx="26838">
                  <c:v>-2.1080000000000002E-2</c:v>
                </c:pt>
                <c:pt idx="26839">
                  <c:v>-2.9989200000000001E-2</c:v>
                </c:pt>
                <c:pt idx="26840">
                  <c:v>-2.51627E-2</c:v>
                </c:pt>
                <c:pt idx="26841">
                  <c:v>-4.8806200000000001E-2</c:v>
                </c:pt>
                <c:pt idx="26842">
                  <c:v>-2.4547599999999999E-2</c:v>
                </c:pt>
                <c:pt idx="26843">
                  <c:v>-2.3417500000000001E-2</c:v>
                </c:pt>
                <c:pt idx="26844">
                  <c:v>-3.9290400000000003E-2</c:v>
                </c:pt>
                <c:pt idx="26845">
                  <c:v>-4.2807600000000001E-2</c:v>
                </c:pt>
                <c:pt idx="26846">
                  <c:v>-3.5044699999999998E-2</c:v>
                </c:pt>
                <c:pt idx="26847">
                  <c:v>-4.6923600000000003E-2</c:v>
                </c:pt>
                <c:pt idx="26848">
                  <c:v>-3.4070000000000003E-2</c:v>
                </c:pt>
                <c:pt idx="26849">
                  <c:v>-3.4450500000000002E-2</c:v>
                </c:pt>
                <c:pt idx="26850">
                  <c:v>-3.7135099999999997E-2</c:v>
                </c:pt>
                <c:pt idx="26851">
                  <c:v>-3.5694099999999999E-2</c:v>
                </c:pt>
                <c:pt idx="26852">
                  <c:v>-4.8749000000000001E-2</c:v>
                </c:pt>
                <c:pt idx="26853">
                  <c:v>-5.3255999999999998E-2</c:v>
                </c:pt>
                <c:pt idx="26854">
                  <c:v>-4.6707199999999997E-2</c:v>
                </c:pt>
                <c:pt idx="26855">
                  <c:v>-5.058E-2</c:v>
                </c:pt>
                <c:pt idx="26856">
                  <c:v>-5.2229900000000003E-2</c:v>
                </c:pt>
                <c:pt idx="26857">
                  <c:v>-4.9119900000000001E-2</c:v>
                </c:pt>
                <c:pt idx="26858">
                  <c:v>-5.2136399999999999E-2</c:v>
                </c:pt>
                <c:pt idx="26859">
                  <c:v>-3.81622E-2</c:v>
                </c:pt>
                <c:pt idx="26860">
                  <c:v>-3.4256000000000002E-2</c:v>
                </c:pt>
                <c:pt idx="26861">
                  <c:v>-1.6854299999999999E-2</c:v>
                </c:pt>
                <c:pt idx="26862">
                  <c:v>-3.6920500000000002E-2</c:v>
                </c:pt>
                <c:pt idx="26863">
                  <c:v>-3.7730199999999998E-2</c:v>
                </c:pt>
                <c:pt idx="26864">
                  <c:v>-5.1877E-2</c:v>
                </c:pt>
                <c:pt idx="26865">
                  <c:v>-4.1274100000000001E-2</c:v>
                </c:pt>
                <c:pt idx="26866">
                  <c:v>-2.0498300000000001E-2</c:v>
                </c:pt>
                <c:pt idx="26867">
                  <c:v>-2.5876E-2</c:v>
                </c:pt>
                <c:pt idx="26868">
                  <c:v>-2.5018700000000001E-2</c:v>
                </c:pt>
                <c:pt idx="26869">
                  <c:v>-3.07674E-2</c:v>
                </c:pt>
                <c:pt idx="26870">
                  <c:v>-4.33874E-2</c:v>
                </c:pt>
                <c:pt idx="26871">
                  <c:v>-4.2677899999999998E-2</c:v>
                </c:pt>
                <c:pt idx="26872">
                  <c:v>-3.0016899999999999E-2</c:v>
                </c:pt>
                <c:pt idx="26873">
                  <c:v>-3.4948300000000002E-2</c:v>
                </c:pt>
                <c:pt idx="26874">
                  <c:v>-3.7201900000000003E-2</c:v>
                </c:pt>
                <c:pt idx="26875">
                  <c:v>-4.31232E-2</c:v>
                </c:pt>
                <c:pt idx="26876">
                  <c:v>-4.8397099999999998E-2</c:v>
                </c:pt>
                <c:pt idx="26877">
                  <c:v>-5.0557100000000001E-2</c:v>
                </c:pt>
                <c:pt idx="26878">
                  <c:v>-3.4710900000000003E-2</c:v>
                </c:pt>
                <c:pt idx="26879">
                  <c:v>-4.2584400000000001E-2</c:v>
                </c:pt>
                <c:pt idx="26880">
                  <c:v>-4.2351699999999999E-2</c:v>
                </c:pt>
                <c:pt idx="26881">
                  <c:v>-4.1765200000000002E-2</c:v>
                </c:pt>
                <c:pt idx="26882">
                  <c:v>-3.70131E-2</c:v>
                </c:pt>
                <c:pt idx="26883">
                  <c:v>-3.6891E-2</c:v>
                </c:pt>
                <c:pt idx="26884">
                  <c:v>-3.33624E-2</c:v>
                </c:pt>
                <c:pt idx="26885">
                  <c:v>-3.1725900000000001E-2</c:v>
                </c:pt>
                <c:pt idx="26886">
                  <c:v>-4.3005000000000002E-2</c:v>
                </c:pt>
                <c:pt idx="26887">
                  <c:v>-2.67639E-2</c:v>
                </c:pt>
                <c:pt idx="26888">
                  <c:v>-4.14724E-2</c:v>
                </c:pt>
                <c:pt idx="26889">
                  <c:v>-3.0999200000000001E-2</c:v>
                </c:pt>
                <c:pt idx="26890">
                  <c:v>-3.5776099999999998E-2</c:v>
                </c:pt>
                <c:pt idx="26891">
                  <c:v>-3.4933100000000002E-2</c:v>
                </c:pt>
                <c:pt idx="26892">
                  <c:v>-4.5291900000000003E-2</c:v>
                </c:pt>
                <c:pt idx="26893">
                  <c:v>-4.4781700000000001E-2</c:v>
                </c:pt>
                <c:pt idx="26894">
                  <c:v>-4.3403600000000001E-2</c:v>
                </c:pt>
                <c:pt idx="26895">
                  <c:v>-4.4167499999999998E-2</c:v>
                </c:pt>
                <c:pt idx="26896">
                  <c:v>-2.4220499999999999E-2</c:v>
                </c:pt>
                <c:pt idx="26897">
                  <c:v>-3.82843E-2</c:v>
                </c:pt>
                <c:pt idx="26898">
                  <c:v>-3.1812699999999999E-2</c:v>
                </c:pt>
                <c:pt idx="26899">
                  <c:v>-5.1334400000000002E-2</c:v>
                </c:pt>
                <c:pt idx="26900">
                  <c:v>-3.5768500000000002E-2</c:v>
                </c:pt>
                <c:pt idx="26901">
                  <c:v>-3.8160300000000001E-2</c:v>
                </c:pt>
                <c:pt idx="26902">
                  <c:v>-3.7394499999999997E-2</c:v>
                </c:pt>
                <c:pt idx="26903">
                  <c:v>-2.5774999999999999E-2</c:v>
                </c:pt>
                <c:pt idx="26904">
                  <c:v>-3.1520800000000002E-2</c:v>
                </c:pt>
                <c:pt idx="26905">
                  <c:v>-4.51002E-2</c:v>
                </c:pt>
                <c:pt idx="26906">
                  <c:v>-2.0878799999999999E-2</c:v>
                </c:pt>
                <c:pt idx="26907">
                  <c:v>-3.2390599999999999E-2</c:v>
                </c:pt>
                <c:pt idx="26908">
                  <c:v>-2.4816499999999998E-2</c:v>
                </c:pt>
                <c:pt idx="26909">
                  <c:v>-3.9195099999999997E-2</c:v>
                </c:pt>
                <c:pt idx="26910">
                  <c:v>-3.7059799999999997E-2</c:v>
                </c:pt>
                <c:pt idx="26911">
                  <c:v>-4.0824899999999997E-2</c:v>
                </c:pt>
                <c:pt idx="26912">
                  <c:v>-3.1051599999999999E-2</c:v>
                </c:pt>
                <c:pt idx="26913">
                  <c:v>-3.1585700000000001E-2</c:v>
                </c:pt>
                <c:pt idx="26914">
                  <c:v>-2.65589E-2</c:v>
                </c:pt>
                <c:pt idx="26915">
                  <c:v>-3.27234E-2</c:v>
                </c:pt>
                <c:pt idx="26916">
                  <c:v>-3.2636600000000002E-2</c:v>
                </c:pt>
                <c:pt idx="26917">
                  <c:v>-4.7661799999999997E-2</c:v>
                </c:pt>
                <c:pt idx="26918">
                  <c:v>-4.6068199999999997E-2</c:v>
                </c:pt>
                <c:pt idx="26919">
                  <c:v>-3.4960699999999997E-2</c:v>
                </c:pt>
                <c:pt idx="26920">
                  <c:v>-4.1438099999999999E-2</c:v>
                </c:pt>
                <c:pt idx="26921">
                  <c:v>-1.8909499999999999E-2</c:v>
                </c:pt>
                <c:pt idx="26922">
                  <c:v>-3.8927099999999999E-2</c:v>
                </c:pt>
                <c:pt idx="26923">
                  <c:v>-3.76453E-2</c:v>
                </c:pt>
                <c:pt idx="26924">
                  <c:v>-2.9370299999999998E-2</c:v>
                </c:pt>
                <c:pt idx="26925">
                  <c:v>-3.22466E-2</c:v>
                </c:pt>
                <c:pt idx="26926">
                  <c:v>-2.3480399999999998E-2</c:v>
                </c:pt>
                <c:pt idx="26927">
                  <c:v>-2.4478E-2</c:v>
                </c:pt>
                <c:pt idx="26928">
                  <c:v>-2.74258E-2</c:v>
                </c:pt>
                <c:pt idx="26929">
                  <c:v>-3.3440600000000001E-2</c:v>
                </c:pt>
                <c:pt idx="26930">
                  <c:v>-2.7000400000000001E-2</c:v>
                </c:pt>
                <c:pt idx="26931">
                  <c:v>-2.0646100000000001E-2</c:v>
                </c:pt>
                <c:pt idx="26932">
                  <c:v>-3.2901800000000002E-2</c:v>
                </c:pt>
                <c:pt idx="26933">
                  <c:v>-3.01085E-2</c:v>
                </c:pt>
                <c:pt idx="26934">
                  <c:v>-2.6269899999999999E-2</c:v>
                </c:pt>
                <c:pt idx="26935">
                  <c:v>-2.8414700000000001E-2</c:v>
                </c:pt>
                <c:pt idx="26936">
                  <c:v>-1.49336E-2</c:v>
                </c:pt>
                <c:pt idx="26937">
                  <c:v>-2.9307400000000001E-2</c:v>
                </c:pt>
                <c:pt idx="26938">
                  <c:v>-2.3493799999999999E-2</c:v>
                </c:pt>
                <c:pt idx="26939">
                  <c:v>-1.8546099999999999E-2</c:v>
                </c:pt>
                <c:pt idx="26940">
                  <c:v>-1.6881E-2</c:v>
                </c:pt>
                <c:pt idx="26941">
                  <c:v>-1.9986199999999999E-2</c:v>
                </c:pt>
                <c:pt idx="26942">
                  <c:v>-1.9270900000000001E-2</c:v>
                </c:pt>
                <c:pt idx="26943">
                  <c:v>-2.4975799999999999E-2</c:v>
                </c:pt>
                <c:pt idx="26944">
                  <c:v>-1.5831000000000001E-2</c:v>
                </c:pt>
                <c:pt idx="26945">
                  <c:v>-1.2537E-2</c:v>
                </c:pt>
                <c:pt idx="26946">
                  <c:v>-1.66626E-2</c:v>
                </c:pt>
                <c:pt idx="26947">
                  <c:v>-2.58427E-2</c:v>
                </c:pt>
                <c:pt idx="26948">
                  <c:v>-1.87855E-2</c:v>
                </c:pt>
                <c:pt idx="26949">
                  <c:v>-2.2849100000000001E-2</c:v>
                </c:pt>
                <c:pt idx="26950">
                  <c:v>-3.1254799999999999E-2</c:v>
                </c:pt>
                <c:pt idx="26951">
                  <c:v>-2.4365399999999999E-2</c:v>
                </c:pt>
                <c:pt idx="26952">
                  <c:v>-2.5309600000000002E-2</c:v>
                </c:pt>
                <c:pt idx="26953">
                  <c:v>-2.0024299999999998E-2</c:v>
                </c:pt>
                <c:pt idx="26954">
                  <c:v>-3.1329200000000001E-2</c:v>
                </c:pt>
                <c:pt idx="26955">
                  <c:v>-1.7580999999999999E-2</c:v>
                </c:pt>
                <c:pt idx="26956">
                  <c:v>-2.6060099999999999E-2</c:v>
                </c:pt>
                <c:pt idx="26957">
                  <c:v>-1.70288E-2</c:v>
                </c:pt>
                <c:pt idx="26958">
                  <c:v>-2.2245399999999999E-2</c:v>
                </c:pt>
                <c:pt idx="26959">
                  <c:v>-6.9093699999999997E-3</c:v>
                </c:pt>
                <c:pt idx="26960">
                  <c:v>-2.22797E-2</c:v>
                </c:pt>
                <c:pt idx="26961">
                  <c:v>-2.1092400000000001E-2</c:v>
                </c:pt>
                <c:pt idx="26962">
                  <c:v>-3.3601800000000001E-2</c:v>
                </c:pt>
                <c:pt idx="26963">
                  <c:v>-1.8313400000000001E-2</c:v>
                </c:pt>
                <c:pt idx="26964">
                  <c:v>-3.2641400000000001E-2</c:v>
                </c:pt>
                <c:pt idx="26965">
                  <c:v>-2.2488600000000001E-2</c:v>
                </c:pt>
                <c:pt idx="26966">
                  <c:v>-3.5388900000000001E-2</c:v>
                </c:pt>
                <c:pt idx="26967">
                  <c:v>-3.8236600000000003E-2</c:v>
                </c:pt>
                <c:pt idx="26968">
                  <c:v>-1.2703900000000001E-2</c:v>
                </c:pt>
                <c:pt idx="26969">
                  <c:v>-3.6650700000000001E-2</c:v>
                </c:pt>
                <c:pt idx="26970">
                  <c:v>-1.6383200000000001E-2</c:v>
                </c:pt>
                <c:pt idx="26971">
                  <c:v>-3.3174500000000003E-2</c:v>
                </c:pt>
                <c:pt idx="26972">
                  <c:v>-2.4318699999999999E-2</c:v>
                </c:pt>
                <c:pt idx="26973">
                  <c:v>-3.03106E-2</c:v>
                </c:pt>
                <c:pt idx="26974">
                  <c:v>-5.6457499999999997E-3</c:v>
                </c:pt>
                <c:pt idx="26975">
                  <c:v>-3.1110800000000001E-2</c:v>
                </c:pt>
                <c:pt idx="26976">
                  <c:v>-1.3553600000000001E-2</c:v>
                </c:pt>
                <c:pt idx="26977">
                  <c:v>-2.4294900000000001E-2</c:v>
                </c:pt>
                <c:pt idx="26978">
                  <c:v>-1.12228E-2</c:v>
                </c:pt>
                <c:pt idx="26979" formatCode="0.00E+00">
                  <c:v>-2.8813399999999999E-2</c:v>
                </c:pt>
                <c:pt idx="26980">
                  <c:v>-1.9453999999999999E-2</c:v>
                </c:pt>
                <c:pt idx="26981">
                  <c:v>-1.10817E-2</c:v>
                </c:pt>
                <c:pt idx="26982">
                  <c:v>-1.9760099999999999E-2</c:v>
                </c:pt>
                <c:pt idx="26983">
                  <c:v>-3.2572700000000003E-2</c:v>
                </c:pt>
                <c:pt idx="26984">
                  <c:v>-3.9855000000000002E-2</c:v>
                </c:pt>
                <c:pt idx="26985">
                  <c:v>-2.4468400000000001E-2</c:v>
                </c:pt>
                <c:pt idx="26986">
                  <c:v>-2.6510200000000001E-2</c:v>
                </c:pt>
                <c:pt idx="26987">
                  <c:v>-2.1699E-2</c:v>
                </c:pt>
                <c:pt idx="26988">
                  <c:v>-2.74515E-2</c:v>
                </c:pt>
                <c:pt idx="26989">
                  <c:v>-1.9499800000000001E-2</c:v>
                </c:pt>
                <c:pt idx="26990">
                  <c:v>-2.63929E-2</c:v>
                </c:pt>
                <c:pt idx="26991">
                  <c:v>-7.4482000000000003E-3</c:v>
                </c:pt>
                <c:pt idx="26992">
                  <c:v>3.2043499999999999E-4</c:v>
                </c:pt>
                <c:pt idx="26993">
                  <c:v>-1.23663E-2</c:v>
                </c:pt>
                <c:pt idx="26994">
                  <c:v>-7.2860700000000004E-3</c:v>
                </c:pt>
                <c:pt idx="26995">
                  <c:v>-3.2928499999999999E-2</c:v>
                </c:pt>
                <c:pt idx="26996">
                  <c:v>-5.0754499999999996E-3</c:v>
                </c:pt>
                <c:pt idx="26997">
                  <c:v>-1.9460700000000001E-2</c:v>
                </c:pt>
                <c:pt idx="26998">
                  <c:v>-2.83022E-2</c:v>
                </c:pt>
                <c:pt idx="26999">
                  <c:v>-6.6480599999999999E-3</c:v>
                </c:pt>
                <c:pt idx="27000">
                  <c:v>-1.9761999999999998E-2</c:v>
                </c:pt>
                <c:pt idx="27001">
                  <c:v>-9.8857900000000002E-3</c:v>
                </c:pt>
                <c:pt idx="27002">
                  <c:v>-2.16522E-2</c:v>
                </c:pt>
                <c:pt idx="27003">
                  <c:v>-1.1979099999999999E-2</c:v>
                </c:pt>
                <c:pt idx="27004">
                  <c:v>-1.5853900000000001E-2</c:v>
                </c:pt>
                <c:pt idx="27005">
                  <c:v>-1.60322E-2</c:v>
                </c:pt>
                <c:pt idx="27006">
                  <c:v>-1.6072300000000001E-2</c:v>
                </c:pt>
                <c:pt idx="27007">
                  <c:v>-1.507E-2</c:v>
                </c:pt>
                <c:pt idx="27008">
                  <c:v>-9.7370100000000008E-3</c:v>
                </c:pt>
                <c:pt idx="27009">
                  <c:v>-8.8300700000000006E-3</c:v>
                </c:pt>
                <c:pt idx="27010">
                  <c:v>-2.04973E-2</c:v>
                </c:pt>
                <c:pt idx="27011">
                  <c:v>-1.4495799999999999E-4</c:v>
                </c:pt>
                <c:pt idx="27012">
                  <c:v>-1.5742300000000001E-2</c:v>
                </c:pt>
                <c:pt idx="27013">
                  <c:v>-1.07689E-2</c:v>
                </c:pt>
                <c:pt idx="27014">
                  <c:v>-3.41129E-3</c:v>
                </c:pt>
                <c:pt idx="27015">
                  <c:v>-9.06181E-3</c:v>
                </c:pt>
                <c:pt idx="27016">
                  <c:v>-1.3286600000000001E-2</c:v>
                </c:pt>
                <c:pt idx="27017">
                  <c:v>-8.2464200000000008E-3</c:v>
                </c:pt>
                <c:pt idx="27018">
                  <c:v>-4.5175600000000003E-3</c:v>
                </c:pt>
                <c:pt idx="27019">
                  <c:v>-1.6305900000000002E-2</c:v>
                </c:pt>
                <c:pt idx="27020">
                  <c:v>2.03228E-3</c:v>
                </c:pt>
                <c:pt idx="27021">
                  <c:v>-7.1945200000000003E-3</c:v>
                </c:pt>
                <c:pt idx="27022">
                  <c:v>-8.9616799999999996E-3</c:v>
                </c:pt>
                <c:pt idx="27023">
                  <c:v>-1.4438599999999999E-2</c:v>
                </c:pt>
                <c:pt idx="27024">
                  <c:v>-1.85928E-2</c:v>
                </c:pt>
                <c:pt idx="27025">
                  <c:v>-2.9312100000000001E-2</c:v>
                </c:pt>
                <c:pt idx="27026">
                  <c:v>-1.40152E-2</c:v>
                </c:pt>
                <c:pt idx="27027">
                  <c:v>-1.8608099999999999E-2</c:v>
                </c:pt>
                <c:pt idx="27028">
                  <c:v>-1.19247E-2</c:v>
                </c:pt>
                <c:pt idx="27029">
                  <c:v>-1.66187E-2</c:v>
                </c:pt>
                <c:pt idx="27030">
                  <c:v>-7.8487399999999999E-3</c:v>
                </c:pt>
                <c:pt idx="27031">
                  <c:v>2.7370500000000001E-4</c:v>
                </c:pt>
                <c:pt idx="27032">
                  <c:v>1.82562E-2</c:v>
                </c:pt>
                <c:pt idx="27033">
                  <c:v>-1.3246499999999999E-3</c:v>
                </c:pt>
                <c:pt idx="27034">
                  <c:v>3.3187899999999998E-3</c:v>
                </c:pt>
                <c:pt idx="27035">
                  <c:v>1.1100800000000001E-3</c:v>
                </c:pt>
                <c:pt idx="27036">
                  <c:v>4.0750500000000002E-3</c:v>
                </c:pt>
                <c:pt idx="27037">
                  <c:v>7.8306199999999999E-3</c:v>
                </c:pt>
                <c:pt idx="27038">
                  <c:v>4.3487500000000002E-3</c:v>
                </c:pt>
                <c:pt idx="27039">
                  <c:v>-1.8224700000000001E-3</c:v>
                </c:pt>
                <c:pt idx="27040">
                  <c:v>7.4958800000000003E-4</c:v>
                </c:pt>
                <c:pt idx="27041">
                  <c:v>-1.9750599999999998E-3</c:v>
                </c:pt>
                <c:pt idx="27042">
                  <c:v>2.5958999999999999E-3</c:v>
                </c:pt>
                <c:pt idx="27043">
                  <c:v>1.33781E-2</c:v>
                </c:pt>
                <c:pt idx="27044">
                  <c:v>5.6934399999999995E-4</c:v>
                </c:pt>
                <c:pt idx="27045">
                  <c:v>1.7480900000000001E-3</c:v>
                </c:pt>
                <c:pt idx="27046">
                  <c:v>1.1501300000000001E-3</c:v>
                </c:pt>
                <c:pt idx="27047">
                  <c:v>-5.7544700000000002E-3</c:v>
                </c:pt>
                <c:pt idx="27048">
                  <c:v>-9.1371500000000001E-3</c:v>
                </c:pt>
                <c:pt idx="27049">
                  <c:v>1.14298E-2</c:v>
                </c:pt>
                <c:pt idx="27050">
                  <c:v>3.1089799999999999E-4</c:v>
                </c:pt>
                <c:pt idx="27051">
                  <c:v>2.5110200000000001E-3</c:v>
                </c:pt>
                <c:pt idx="27052">
                  <c:v>6.7358000000000001E-3</c:v>
                </c:pt>
                <c:pt idx="27053">
                  <c:v>5.2843100000000004E-3</c:v>
                </c:pt>
                <c:pt idx="27054">
                  <c:v>1.6388900000000001E-2</c:v>
                </c:pt>
                <c:pt idx="27055">
                  <c:v>1.6171499999999998E-2</c:v>
                </c:pt>
                <c:pt idx="27056">
                  <c:v>2.2993099999999999E-2</c:v>
                </c:pt>
                <c:pt idx="27057">
                  <c:v>1.2858400000000001E-2</c:v>
                </c:pt>
                <c:pt idx="27058">
                  <c:v>2.5823599999999999E-2</c:v>
                </c:pt>
                <c:pt idx="27059">
                  <c:v>2.6221299999999999E-2</c:v>
                </c:pt>
                <c:pt idx="27060">
                  <c:v>-7.2097800000000005E-4</c:v>
                </c:pt>
                <c:pt idx="27061">
                  <c:v>2.1790500000000001E-2</c:v>
                </c:pt>
                <c:pt idx="27062">
                  <c:v>1.14365E-2</c:v>
                </c:pt>
                <c:pt idx="27063">
                  <c:v>2.61908E-2</c:v>
                </c:pt>
                <c:pt idx="27064">
                  <c:v>1.72806E-2</c:v>
                </c:pt>
                <c:pt idx="27065">
                  <c:v>1.47324E-2</c:v>
                </c:pt>
                <c:pt idx="27066">
                  <c:v>-1.1633900000000001E-2</c:v>
                </c:pt>
                <c:pt idx="27067">
                  <c:v>1.0985399999999999E-2</c:v>
                </c:pt>
                <c:pt idx="27068">
                  <c:v>-1.4495799999999999E-4</c:v>
                </c:pt>
                <c:pt idx="27069">
                  <c:v>8.7356599999999993E-3</c:v>
                </c:pt>
                <c:pt idx="27070">
                  <c:v>1.21975E-2</c:v>
                </c:pt>
                <c:pt idx="27071">
                  <c:v>1.8073100000000002E-2</c:v>
                </c:pt>
                <c:pt idx="27072">
                  <c:v>1.2342499999999999E-2</c:v>
                </c:pt>
                <c:pt idx="27073">
                  <c:v>-1.6279199999999999E-3</c:v>
                </c:pt>
                <c:pt idx="27074">
                  <c:v>1.2724900000000001E-2</c:v>
                </c:pt>
                <c:pt idx="27075">
                  <c:v>7.4234000000000001E-3</c:v>
                </c:pt>
                <c:pt idx="27076">
                  <c:v>1.6495699999999999E-2</c:v>
                </c:pt>
                <c:pt idx="27077">
                  <c:v>-9.0246200000000006E-3</c:v>
                </c:pt>
                <c:pt idx="27078">
                  <c:v>2.2315999999999998E-3</c:v>
                </c:pt>
                <c:pt idx="27079">
                  <c:v>1.65749E-3</c:v>
                </c:pt>
                <c:pt idx="27080">
                  <c:v>6.60992E-3</c:v>
                </c:pt>
                <c:pt idx="27081">
                  <c:v>7.9336200000000006E-3</c:v>
                </c:pt>
                <c:pt idx="27082">
                  <c:v>-2.2115699999999999E-3</c:v>
                </c:pt>
                <c:pt idx="27083">
                  <c:v>2.8533899999999999E-3</c:v>
                </c:pt>
                <c:pt idx="27084">
                  <c:v>1.0128E-2</c:v>
                </c:pt>
                <c:pt idx="27085">
                  <c:v>1.12934E-2</c:v>
                </c:pt>
                <c:pt idx="27086">
                  <c:v>4.1570699999999997E-3</c:v>
                </c:pt>
                <c:pt idx="27087">
                  <c:v>1.9928000000000001E-2</c:v>
                </c:pt>
                <c:pt idx="27088">
                  <c:v>2.24209E-3</c:v>
                </c:pt>
                <c:pt idx="27089">
                  <c:v>-2.2964499999999998E-3</c:v>
                </c:pt>
                <c:pt idx="27090">
                  <c:v>1.31989E-2</c:v>
                </c:pt>
                <c:pt idx="27091">
                  <c:v>7.8563699999999997E-3</c:v>
                </c:pt>
                <c:pt idx="27092">
                  <c:v>1.73502E-2</c:v>
                </c:pt>
                <c:pt idx="27093">
                  <c:v>2.1347000000000001E-2</c:v>
                </c:pt>
                <c:pt idx="27094">
                  <c:v>6.0062400000000004E-3</c:v>
                </c:pt>
                <c:pt idx="27095">
                  <c:v>1.7395000000000001E-2</c:v>
                </c:pt>
                <c:pt idx="27096">
                  <c:v>-8.1758500000000001E-3</c:v>
                </c:pt>
                <c:pt idx="27097">
                  <c:v>1.5320800000000001E-2</c:v>
                </c:pt>
                <c:pt idx="27098">
                  <c:v>1.1310600000000001E-2</c:v>
                </c:pt>
                <c:pt idx="27099">
                  <c:v>2.3168600000000001E-2</c:v>
                </c:pt>
                <c:pt idx="27100">
                  <c:v>1.18656E-2</c:v>
                </c:pt>
                <c:pt idx="27101">
                  <c:v>9.74941E-3</c:v>
                </c:pt>
                <c:pt idx="27102">
                  <c:v>2.86684E-2</c:v>
                </c:pt>
                <c:pt idx="27103">
                  <c:v>1.4617E-2</c:v>
                </c:pt>
                <c:pt idx="27104">
                  <c:v>2.6591299999999998E-2</c:v>
                </c:pt>
                <c:pt idx="27105">
                  <c:v>1.2640999999999999E-2</c:v>
                </c:pt>
                <c:pt idx="27106">
                  <c:v>3.9234200000000004E-3</c:v>
                </c:pt>
                <c:pt idx="27107">
                  <c:v>2.8886799999999998E-3</c:v>
                </c:pt>
                <c:pt idx="27108">
                  <c:v>2.5425900000000001E-2</c:v>
                </c:pt>
                <c:pt idx="27109">
                  <c:v>2.9404599999999999E-2</c:v>
                </c:pt>
                <c:pt idx="27110">
                  <c:v>3.3152599999999997E-2</c:v>
                </c:pt>
                <c:pt idx="27111">
                  <c:v>1.68734E-2</c:v>
                </c:pt>
                <c:pt idx="27112">
                  <c:v>1.4525400000000001E-2</c:v>
                </c:pt>
                <c:pt idx="27113">
                  <c:v>2.8248800000000001E-2</c:v>
                </c:pt>
                <c:pt idx="27114">
                  <c:v>3.6069900000000002E-2</c:v>
                </c:pt>
                <c:pt idx="27115">
                  <c:v>3.6796599999999999E-2</c:v>
                </c:pt>
                <c:pt idx="27116">
                  <c:v>3.5849600000000002E-2</c:v>
                </c:pt>
                <c:pt idx="27117">
                  <c:v>2.8140999999999999E-2</c:v>
                </c:pt>
                <c:pt idx="27118">
                  <c:v>1.2185100000000001E-2</c:v>
                </c:pt>
                <c:pt idx="27119">
                  <c:v>4.3752699999999999E-2</c:v>
                </c:pt>
                <c:pt idx="27120">
                  <c:v>3.8538000000000003E-2</c:v>
                </c:pt>
                <c:pt idx="27121">
                  <c:v>2.7133000000000001E-2</c:v>
                </c:pt>
                <c:pt idx="27122">
                  <c:v>2.9380799999999999E-2</c:v>
                </c:pt>
                <c:pt idx="27123">
                  <c:v>2.1096199999999999E-2</c:v>
                </c:pt>
                <c:pt idx="27124">
                  <c:v>2.9232000000000001E-2</c:v>
                </c:pt>
                <c:pt idx="27125">
                  <c:v>3.1848899999999999E-2</c:v>
                </c:pt>
                <c:pt idx="27126">
                  <c:v>2.8160999999999999E-2</c:v>
                </c:pt>
                <c:pt idx="27127">
                  <c:v>3.1479800000000002E-2</c:v>
                </c:pt>
                <c:pt idx="27128">
                  <c:v>2.60973E-2</c:v>
                </c:pt>
                <c:pt idx="27129">
                  <c:v>2.73113E-2</c:v>
                </c:pt>
                <c:pt idx="27130">
                  <c:v>3.0603399999999999E-2</c:v>
                </c:pt>
                <c:pt idx="27131">
                  <c:v>3.1949999999999999E-2</c:v>
                </c:pt>
                <c:pt idx="27132">
                  <c:v>3.2516499999999997E-2</c:v>
                </c:pt>
                <c:pt idx="27133">
                  <c:v>3.1579999999999997E-2</c:v>
                </c:pt>
                <c:pt idx="27134">
                  <c:v>2.8923000000000001E-2</c:v>
                </c:pt>
                <c:pt idx="27135">
                  <c:v>2.7250300000000002E-2</c:v>
                </c:pt>
                <c:pt idx="27136">
                  <c:v>2.5644299999999998E-2</c:v>
                </c:pt>
                <c:pt idx="27137">
                  <c:v>3.2877900000000002E-2</c:v>
                </c:pt>
                <c:pt idx="27138">
                  <c:v>2.7276999999999999E-2</c:v>
                </c:pt>
                <c:pt idx="27139">
                  <c:v>3.95374E-2</c:v>
                </c:pt>
                <c:pt idx="27140">
                  <c:v>3.4989399999999997E-2</c:v>
                </c:pt>
                <c:pt idx="27141">
                  <c:v>3.7322000000000001E-2</c:v>
                </c:pt>
                <c:pt idx="27142">
                  <c:v>2.1492000000000001E-2</c:v>
                </c:pt>
                <c:pt idx="27143">
                  <c:v>3.8350099999999998E-2</c:v>
                </c:pt>
                <c:pt idx="27144">
                  <c:v>3.8670499999999997E-2</c:v>
                </c:pt>
                <c:pt idx="27145">
                  <c:v>4.1325599999999997E-2</c:v>
                </c:pt>
                <c:pt idx="27146">
                  <c:v>3.6832799999999999E-2</c:v>
                </c:pt>
                <c:pt idx="27147">
                  <c:v>3.3747699999999999E-2</c:v>
                </c:pt>
                <c:pt idx="27148">
                  <c:v>5.4792399999999998E-2</c:v>
                </c:pt>
                <c:pt idx="27149">
                  <c:v>2.8404200000000001E-2</c:v>
                </c:pt>
                <c:pt idx="27150">
                  <c:v>4.5539900000000001E-2</c:v>
                </c:pt>
                <c:pt idx="27151">
                  <c:v>3.9712900000000002E-2</c:v>
                </c:pt>
                <c:pt idx="27152">
                  <c:v>4.9000700000000001E-2</c:v>
                </c:pt>
                <c:pt idx="27153">
                  <c:v>4.3469399999999998E-2</c:v>
                </c:pt>
                <c:pt idx="27154">
                  <c:v>4.7615999999999999E-2</c:v>
                </c:pt>
                <c:pt idx="27155">
                  <c:v>4.28715E-2</c:v>
                </c:pt>
                <c:pt idx="27156">
                  <c:v>4.5223199999999998E-2</c:v>
                </c:pt>
                <c:pt idx="27157">
                  <c:v>4.4218100000000003E-2</c:v>
                </c:pt>
                <c:pt idx="27158">
                  <c:v>3.6991099999999999E-2</c:v>
                </c:pt>
                <c:pt idx="27159">
                  <c:v>4.8370400000000001E-2</c:v>
                </c:pt>
                <c:pt idx="27160">
                  <c:v>4.6328500000000002E-2</c:v>
                </c:pt>
                <c:pt idx="27161">
                  <c:v>4.6983700000000003E-2</c:v>
                </c:pt>
                <c:pt idx="27162">
                  <c:v>5.30529E-2</c:v>
                </c:pt>
                <c:pt idx="27163">
                  <c:v>4.6904599999999998E-2</c:v>
                </c:pt>
                <c:pt idx="27164">
                  <c:v>3.8028699999999999E-2</c:v>
                </c:pt>
                <c:pt idx="27165">
                  <c:v>5.1368700000000003E-2</c:v>
                </c:pt>
                <c:pt idx="27166">
                  <c:v>4.2290700000000001E-2</c:v>
                </c:pt>
                <c:pt idx="27167">
                  <c:v>3.9678600000000001E-2</c:v>
                </c:pt>
                <c:pt idx="27168">
                  <c:v>4.2963000000000001E-2</c:v>
                </c:pt>
                <c:pt idx="27169">
                  <c:v>3.0981100000000001E-2</c:v>
                </c:pt>
                <c:pt idx="27170">
                  <c:v>4.2037999999999999E-2</c:v>
                </c:pt>
                <c:pt idx="27171">
                  <c:v>4.3437999999999997E-2</c:v>
                </c:pt>
                <c:pt idx="27172">
                  <c:v>3.8652400000000003E-2</c:v>
                </c:pt>
                <c:pt idx="27173">
                  <c:v>2.6419600000000001E-2</c:v>
                </c:pt>
                <c:pt idx="27174">
                  <c:v>3.2060600000000002E-2</c:v>
                </c:pt>
                <c:pt idx="27175">
                  <c:v>2.8984099999999999E-2</c:v>
                </c:pt>
                <c:pt idx="27176">
                  <c:v>3.4354200000000001E-2</c:v>
                </c:pt>
                <c:pt idx="27177">
                  <c:v>4.2842900000000003E-2</c:v>
                </c:pt>
                <c:pt idx="27178">
                  <c:v>3.7425E-2</c:v>
                </c:pt>
                <c:pt idx="27179">
                  <c:v>3.0960999999999999E-2</c:v>
                </c:pt>
                <c:pt idx="27180">
                  <c:v>2.3944900000000002E-2</c:v>
                </c:pt>
                <c:pt idx="27181">
                  <c:v>3.07827E-2</c:v>
                </c:pt>
                <c:pt idx="27182">
                  <c:v>3.3915500000000001E-2</c:v>
                </c:pt>
                <c:pt idx="27183">
                  <c:v>4.8595399999999997E-2</c:v>
                </c:pt>
                <c:pt idx="27184">
                  <c:v>3.57513E-2</c:v>
                </c:pt>
                <c:pt idx="27185">
                  <c:v>3.85828E-2</c:v>
                </c:pt>
                <c:pt idx="27186">
                  <c:v>3.1892799999999999E-2</c:v>
                </c:pt>
                <c:pt idx="27187">
                  <c:v>4.3812799999999999E-2</c:v>
                </c:pt>
                <c:pt idx="27188">
                  <c:v>2.2501899999999998E-2</c:v>
                </c:pt>
                <c:pt idx="27189">
                  <c:v>2.7511600000000001E-2</c:v>
                </c:pt>
                <c:pt idx="27190">
                  <c:v>3.68309E-2</c:v>
                </c:pt>
                <c:pt idx="27191">
                  <c:v>3.7259100000000003E-2</c:v>
                </c:pt>
                <c:pt idx="27192">
                  <c:v>3.0030299999999999E-2</c:v>
                </c:pt>
                <c:pt idx="27193">
                  <c:v>2.1222100000000001E-2</c:v>
                </c:pt>
                <c:pt idx="27194">
                  <c:v>3.2818800000000002E-2</c:v>
                </c:pt>
                <c:pt idx="27195">
                  <c:v>2.5918E-2</c:v>
                </c:pt>
                <c:pt idx="27196">
                  <c:v>2.2158600000000001E-2</c:v>
                </c:pt>
                <c:pt idx="27197">
                  <c:v>3.7756900000000003E-2</c:v>
                </c:pt>
                <c:pt idx="27198">
                  <c:v>2.4746899999999999E-2</c:v>
                </c:pt>
                <c:pt idx="27199">
                  <c:v>2.4282499999999999E-2</c:v>
                </c:pt>
                <c:pt idx="27200">
                  <c:v>2.2383699999999999E-2</c:v>
                </c:pt>
                <c:pt idx="27201">
                  <c:v>2.5576600000000001E-2</c:v>
                </c:pt>
                <c:pt idx="27202">
                  <c:v>2.4905199999999999E-2</c:v>
                </c:pt>
                <c:pt idx="27203">
                  <c:v>1.8957100000000001E-2</c:v>
                </c:pt>
                <c:pt idx="27204">
                  <c:v>3.2956100000000002E-2</c:v>
                </c:pt>
                <c:pt idx="27205">
                  <c:v>2.6786799999999999E-2</c:v>
                </c:pt>
                <c:pt idx="27206">
                  <c:v>2.55699E-2</c:v>
                </c:pt>
                <c:pt idx="27207">
                  <c:v>1.0018300000000001E-2</c:v>
                </c:pt>
                <c:pt idx="27208">
                  <c:v>2.7790100000000002E-2</c:v>
                </c:pt>
                <c:pt idx="27209">
                  <c:v>2.9027899999999999E-2</c:v>
                </c:pt>
                <c:pt idx="27210">
                  <c:v>2.62346E-2</c:v>
                </c:pt>
                <c:pt idx="27211">
                  <c:v>3.8976700000000003E-2</c:v>
                </c:pt>
                <c:pt idx="27212">
                  <c:v>3.3096300000000002E-2</c:v>
                </c:pt>
                <c:pt idx="27213">
                  <c:v>3.20311E-2</c:v>
                </c:pt>
                <c:pt idx="27214">
                  <c:v>2.73914E-2</c:v>
                </c:pt>
                <c:pt idx="27215">
                  <c:v>3.9424899999999999E-2</c:v>
                </c:pt>
                <c:pt idx="27216">
                  <c:v>3.40576E-2</c:v>
                </c:pt>
                <c:pt idx="27217">
                  <c:v>3.7381200000000003E-2</c:v>
                </c:pt>
                <c:pt idx="27218">
                  <c:v>3.6983500000000002E-2</c:v>
                </c:pt>
                <c:pt idx="27219">
                  <c:v>2.1001800000000001E-2</c:v>
                </c:pt>
                <c:pt idx="27220">
                  <c:v>4.8293099999999999E-2</c:v>
                </c:pt>
                <c:pt idx="27221">
                  <c:v>3.8100200000000001E-2</c:v>
                </c:pt>
                <c:pt idx="27222">
                  <c:v>3.7271499999999999E-2</c:v>
                </c:pt>
                <c:pt idx="27223">
                  <c:v>3.80039E-2</c:v>
                </c:pt>
                <c:pt idx="27224">
                  <c:v>4.09126E-2</c:v>
                </c:pt>
                <c:pt idx="27225">
                  <c:v>3.8283299999999999E-2</c:v>
                </c:pt>
                <c:pt idx="27226">
                  <c:v>3.4118700000000002E-2</c:v>
                </c:pt>
                <c:pt idx="27227">
                  <c:v>2.9515300000000001E-2</c:v>
                </c:pt>
                <c:pt idx="27228">
                  <c:v>4.1881599999999998E-2</c:v>
                </c:pt>
                <c:pt idx="27229">
                  <c:v>4.0254600000000001E-2</c:v>
                </c:pt>
                <c:pt idx="27230">
                  <c:v>2.65017E-2</c:v>
                </c:pt>
                <c:pt idx="27231">
                  <c:v>3.7079800000000003E-2</c:v>
                </c:pt>
                <c:pt idx="27232">
                  <c:v>2.8394699999999998E-2</c:v>
                </c:pt>
                <c:pt idx="27233">
                  <c:v>2.9764200000000001E-2</c:v>
                </c:pt>
                <c:pt idx="27234">
                  <c:v>2.8922099999999999E-2</c:v>
                </c:pt>
                <c:pt idx="27235">
                  <c:v>2.9967299999999999E-2</c:v>
                </c:pt>
                <c:pt idx="27236">
                  <c:v>2.8259300000000001E-2</c:v>
                </c:pt>
                <c:pt idx="27237">
                  <c:v>2.52018E-2</c:v>
                </c:pt>
                <c:pt idx="27238">
                  <c:v>4.5242299999999999E-2</c:v>
                </c:pt>
                <c:pt idx="27239">
                  <c:v>3.58734E-2</c:v>
                </c:pt>
                <c:pt idx="27240">
                  <c:v>3.3937500000000002E-2</c:v>
                </c:pt>
                <c:pt idx="27241">
                  <c:v>3.8971899999999997E-2</c:v>
                </c:pt>
                <c:pt idx="27242">
                  <c:v>4.1641200000000003E-2</c:v>
                </c:pt>
                <c:pt idx="27243">
                  <c:v>3.9744399999999999E-2</c:v>
                </c:pt>
                <c:pt idx="27244">
                  <c:v>3.3693300000000002E-2</c:v>
                </c:pt>
                <c:pt idx="27245">
                  <c:v>3.6188100000000001E-2</c:v>
                </c:pt>
                <c:pt idx="27246">
                  <c:v>3.9451600000000003E-2</c:v>
                </c:pt>
                <c:pt idx="27247">
                  <c:v>3.8457900000000003E-2</c:v>
                </c:pt>
                <c:pt idx="27248">
                  <c:v>3.1198500000000001E-2</c:v>
                </c:pt>
                <c:pt idx="27249">
                  <c:v>3.38631E-2</c:v>
                </c:pt>
                <c:pt idx="27250">
                  <c:v>5.4135299999999997E-2</c:v>
                </c:pt>
                <c:pt idx="27251">
                  <c:v>3.8276699999999997E-2</c:v>
                </c:pt>
                <c:pt idx="27252">
                  <c:v>3.9869300000000003E-2</c:v>
                </c:pt>
                <c:pt idx="27253">
                  <c:v>2.9362699999999999E-2</c:v>
                </c:pt>
                <c:pt idx="27254">
                  <c:v>4.3758400000000003E-2</c:v>
                </c:pt>
                <c:pt idx="27255">
                  <c:v>3.3083899999999999E-2</c:v>
                </c:pt>
                <c:pt idx="27256">
                  <c:v>3.1461700000000002E-2</c:v>
                </c:pt>
                <c:pt idx="27257">
                  <c:v>3.7217100000000003E-2</c:v>
                </c:pt>
                <c:pt idx="27258">
                  <c:v>3.4880599999999998E-2</c:v>
                </c:pt>
                <c:pt idx="27259">
                  <c:v>3.2131199999999999E-2</c:v>
                </c:pt>
                <c:pt idx="27260">
                  <c:v>3.39794E-2</c:v>
                </c:pt>
                <c:pt idx="27261">
                  <c:v>3.1061200000000001E-2</c:v>
                </c:pt>
                <c:pt idx="27262">
                  <c:v>2.6967000000000001E-2</c:v>
                </c:pt>
                <c:pt idx="27263">
                  <c:v>3.0566200000000002E-2</c:v>
                </c:pt>
                <c:pt idx="27264">
                  <c:v>4.7384299999999997E-2</c:v>
                </c:pt>
                <c:pt idx="27265">
                  <c:v>3.2174099999999997E-2</c:v>
                </c:pt>
                <c:pt idx="27266">
                  <c:v>2.9238699999999999E-2</c:v>
                </c:pt>
                <c:pt idx="27267">
                  <c:v>4.09155E-2</c:v>
                </c:pt>
                <c:pt idx="27268">
                  <c:v>3.5786600000000002E-2</c:v>
                </c:pt>
                <c:pt idx="27269">
                  <c:v>2.9126200000000001E-2</c:v>
                </c:pt>
                <c:pt idx="27270">
                  <c:v>3.42388E-2</c:v>
                </c:pt>
                <c:pt idx="27271">
                  <c:v>2.6845899999999999E-2</c:v>
                </c:pt>
                <c:pt idx="27272">
                  <c:v>4.1652700000000001E-2</c:v>
                </c:pt>
                <c:pt idx="27273">
                  <c:v>3.4548799999999998E-2</c:v>
                </c:pt>
                <c:pt idx="27274">
                  <c:v>2.61879E-2</c:v>
                </c:pt>
                <c:pt idx="27275">
                  <c:v>3.7419300000000003E-2</c:v>
                </c:pt>
                <c:pt idx="27276">
                  <c:v>2.1987E-2</c:v>
                </c:pt>
                <c:pt idx="27277">
                  <c:v>2.68726E-2</c:v>
                </c:pt>
                <c:pt idx="27278">
                  <c:v>3.46985E-2</c:v>
                </c:pt>
                <c:pt idx="27279">
                  <c:v>2.4077399999999999E-2</c:v>
                </c:pt>
                <c:pt idx="27280">
                  <c:v>3.98378E-2</c:v>
                </c:pt>
                <c:pt idx="27281">
                  <c:v>3.3213600000000003E-2</c:v>
                </c:pt>
                <c:pt idx="27282">
                  <c:v>3.2452599999999998E-2</c:v>
                </c:pt>
                <c:pt idx="27283">
                  <c:v>2.3851399999999998E-2</c:v>
                </c:pt>
                <c:pt idx="27284">
                  <c:v>4.99601E-2</c:v>
                </c:pt>
                <c:pt idx="27285">
                  <c:v>2.8735199999999999E-2</c:v>
                </c:pt>
                <c:pt idx="27286">
                  <c:v>2.6658100000000001E-2</c:v>
                </c:pt>
                <c:pt idx="27287">
                  <c:v>2.9660200000000001E-2</c:v>
                </c:pt>
                <c:pt idx="27288">
                  <c:v>2.7081500000000001E-2</c:v>
                </c:pt>
                <c:pt idx="27289">
                  <c:v>4.36649E-2</c:v>
                </c:pt>
                <c:pt idx="27290">
                  <c:v>3.45612E-2</c:v>
                </c:pt>
                <c:pt idx="27291">
                  <c:v>4.0539699999999998E-2</c:v>
                </c:pt>
                <c:pt idx="27292">
                  <c:v>2.53057E-2</c:v>
                </c:pt>
                <c:pt idx="27293">
                  <c:v>2.5902700000000001E-2</c:v>
                </c:pt>
                <c:pt idx="27294">
                  <c:v>2.4326299999999999E-2</c:v>
                </c:pt>
                <c:pt idx="27295">
                  <c:v>2.8975500000000001E-2</c:v>
                </c:pt>
                <c:pt idx="27296">
                  <c:v>1.88065E-2</c:v>
                </c:pt>
                <c:pt idx="27297">
                  <c:v>3.0306799999999998E-2</c:v>
                </c:pt>
                <c:pt idx="27298">
                  <c:v>1.5753699999999999E-2</c:v>
                </c:pt>
                <c:pt idx="27299">
                  <c:v>2.6783899999999999E-2</c:v>
                </c:pt>
                <c:pt idx="27300">
                  <c:v>1.9695299999999999E-2</c:v>
                </c:pt>
                <c:pt idx="27301">
                  <c:v>2.6487400000000001E-2</c:v>
                </c:pt>
                <c:pt idx="27302">
                  <c:v>2.8580700000000001E-2</c:v>
                </c:pt>
                <c:pt idx="27303">
                  <c:v>2.3266800000000001E-2</c:v>
                </c:pt>
                <c:pt idx="27304">
                  <c:v>2.9354100000000001E-2</c:v>
                </c:pt>
                <c:pt idx="27305">
                  <c:v>1.9193600000000002E-2</c:v>
                </c:pt>
                <c:pt idx="27306">
                  <c:v>1.8687200000000001E-2</c:v>
                </c:pt>
                <c:pt idx="27307">
                  <c:v>2.7219799999999999E-2</c:v>
                </c:pt>
                <c:pt idx="27308">
                  <c:v>2.32172E-2</c:v>
                </c:pt>
                <c:pt idx="27309">
                  <c:v>1.8317199999999999E-2</c:v>
                </c:pt>
                <c:pt idx="27310">
                  <c:v>1.74723E-2</c:v>
                </c:pt>
                <c:pt idx="27311">
                  <c:v>1.8916100000000002E-2</c:v>
                </c:pt>
                <c:pt idx="27312">
                  <c:v>1.2836500000000001E-2</c:v>
                </c:pt>
                <c:pt idx="27313">
                  <c:v>1.2260399999999999E-2</c:v>
                </c:pt>
                <c:pt idx="27314">
                  <c:v>1.74284E-2</c:v>
                </c:pt>
                <c:pt idx="27315">
                  <c:v>2.0122500000000001E-2</c:v>
                </c:pt>
                <c:pt idx="27316">
                  <c:v>1.9080199999999999E-2</c:v>
                </c:pt>
                <c:pt idx="27317">
                  <c:v>1.4280299999999999E-2</c:v>
                </c:pt>
                <c:pt idx="27318">
                  <c:v>1.7582899999999999E-2</c:v>
                </c:pt>
                <c:pt idx="27319">
                  <c:v>2.5130300000000001E-2</c:v>
                </c:pt>
                <c:pt idx="27320">
                  <c:v>1.5706999999999999E-2</c:v>
                </c:pt>
                <c:pt idx="27321">
                  <c:v>2.2499999999999999E-2</c:v>
                </c:pt>
                <c:pt idx="27322">
                  <c:v>2.65846E-2</c:v>
                </c:pt>
                <c:pt idx="27323">
                  <c:v>2.5174100000000001E-2</c:v>
                </c:pt>
                <c:pt idx="27324">
                  <c:v>2.09312E-2</c:v>
                </c:pt>
                <c:pt idx="27325">
                  <c:v>1.05839E-2</c:v>
                </c:pt>
                <c:pt idx="27326">
                  <c:v>1.49021E-2</c:v>
                </c:pt>
                <c:pt idx="27327">
                  <c:v>1.48258E-2</c:v>
                </c:pt>
                <c:pt idx="27328">
                  <c:v>2.8856300000000001E-2</c:v>
                </c:pt>
                <c:pt idx="27329">
                  <c:v>6.7300800000000003E-3</c:v>
                </c:pt>
                <c:pt idx="27330">
                  <c:v>1.439E-2</c:v>
                </c:pt>
                <c:pt idx="27331">
                  <c:v>8.0804799999999993E-3</c:v>
                </c:pt>
                <c:pt idx="27332">
                  <c:v>5.9557000000000004E-3</c:v>
                </c:pt>
                <c:pt idx="27333">
                  <c:v>2.4270099999999999E-2</c:v>
                </c:pt>
                <c:pt idx="27334">
                  <c:v>2.2615400000000001E-2</c:v>
                </c:pt>
                <c:pt idx="27335">
                  <c:v>1.7588599999999999E-2</c:v>
                </c:pt>
                <c:pt idx="27336">
                  <c:v>1.27516E-2</c:v>
                </c:pt>
                <c:pt idx="27337">
                  <c:v>1.69611E-2</c:v>
                </c:pt>
                <c:pt idx="27338">
                  <c:v>2.0859699999999998E-2</c:v>
                </c:pt>
                <c:pt idx="27339">
                  <c:v>2.10276E-2</c:v>
                </c:pt>
                <c:pt idx="27340">
                  <c:v>2.5265699999999999E-2</c:v>
                </c:pt>
                <c:pt idx="27341">
                  <c:v>2.6251799999999999E-2</c:v>
                </c:pt>
                <c:pt idx="27342">
                  <c:v>1.0541E-2</c:v>
                </c:pt>
                <c:pt idx="27343">
                  <c:v>1.0183299999999999E-2</c:v>
                </c:pt>
                <c:pt idx="27344">
                  <c:v>2.14605E-2</c:v>
                </c:pt>
                <c:pt idx="27345">
                  <c:v>2.6965099999999999E-2</c:v>
                </c:pt>
                <c:pt idx="27346">
                  <c:v>1.51033E-2</c:v>
                </c:pt>
                <c:pt idx="27347">
                  <c:v>5.6152299999999997E-3</c:v>
                </c:pt>
                <c:pt idx="27348">
                  <c:v>2.27289E-2</c:v>
                </c:pt>
                <c:pt idx="27349">
                  <c:v>9.6511800000000005E-3</c:v>
                </c:pt>
                <c:pt idx="27350">
                  <c:v>1.8646200000000002E-2</c:v>
                </c:pt>
                <c:pt idx="27351">
                  <c:v>1.3272300000000001E-2</c:v>
                </c:pt>
                <c:pt idx="27352">
                  <c:v>1.8176999999999999E-2</c:v>
                </c:pt>
                <c:pt idx="27353">
                  <c:v>1.1013999999999999E-2</c:v>
                </c:pt>
                <c:pt idx="27354">
                  <c:v>4.0378599999999999E-3</c:v>
                </c:pt>
                <c:pt idx="27355">
                  <c:v>1.47371E-2</c:v>
                </c:pt>
                <c:pt idx="27356">
                  <c:v>1.2208E-2</c:v>
                </c:pt>
                <c:pt idx="27357">
                  <c:v>1.6173400000000001E-2</c:v>
                </c:pt>
                <c:pt idx="27358">
                  <c:v>1.26514E-2</c:v>
                </c:pt>
                <c:pt idx="27359">
                  <c:v>1.07861E-3</c:v>
                </c:pt>
                <c:pt idx="27360">
                  <c:v>2.1896400000000001E-3</c:v>
                </c:pt>
                <c:pt idx="27361">
                  <c:v>2.4232899999999998E-3</c:v>
                </c:pt>
                <c:pt idx="27362">
                  <c:v>5.2099199999999998E-3</c:v>
                </c:pt>
                <c:pt idx="27363">
                  <c:v>1.0855699999999999E-2</c:v>
                </c:pt>
                <c:pt idx="27364">
                  <c:v>-1.1282E-3</c:v>
                </c:pt>
                <c:pt idx="27365">
                  <c:v>6.80447E-3</c:v>
                </c:pt>
                <c:pt idx="27366">
                  <c:v>-4.1866300000000002E-3</c:v>
                </c:pt>
                <c:pt idx="27367">
                  <c:v>1.79291E-3</c:v>
                </c:pt>
                <c:pt idx="27368">
                  <c:v>-3.3340499999999999E-3</c:v>
                </c:pt>
                <c:pt idx="27369">
                  <c:v>4.3582899999999999E-4</c:v>
                </c:pt>
                <c:pt idx="27370">
                  <c:v>-7.9908400000000008E-3</c:v>
                </c:pt>
                <c:pt idx="27371">
                  <c:v>-6.69098E-3</c:v>
                </c:pt>
                <c:pt idx="27372">
                  <c:v>-2.7618400000000002E-3</c:v>
                </c:pt>
                <c:pt idx="27373">
                  <c:v>-1.0662100000000001E-2</c:v>
                </c:pt>
                <c:pt idx="27374">
                  <c:v>-8.4333399999999992E-3</c:v>
                </c:pt>
                <c:pt idx="27375">
                  <c:v>-1.441E-3</c:v>
                </c:pt>
                <c:pt idx="27376">
                  <c:v>-1.14193E-2</c:v>
                </c:pt>
                <c:pt idx="27377">
                  <c:v>-2.4452200000000001E-3</c:v>
                </c:pt>
                <c:pt idx="27378">
                  <c:v>-1.8851300000000001E-2</c:v>
                </c:pt>
                <c:pt idx="27379">
                  <c:v>-9.0503700000000003E-4</c:v>
                </c:pt>
                <c:pt idx="27380">
                  <c:v>-6.43349E-3</c:v>
                </c:pt>
                <c:pt idx="27381">
                  <c:v>-1.3430599999999999E-2</c:v>
                </c:pt>
                <c:pt idx="27382">
                  <c:v>-1.7131799999999999E-2</c:v>
                </c:pt>
                <c:pt idx="27383">
                  <c:v>-2.0086300000000001E-2</c:v>
                </c:pt>
                <c:pt idx="27384">
                  <c:v>-8.7213499999999992E-3</c:v>
                </c:pt>
                <c:pt idx="27385">
                  <c:v>-1.6905799999999999E-2</c:v>
                </c:pt>
                <c:pt idx="27386">
                  <c:v>-1.63021E-2</c:v>
                </c:pt>
                <c:pt idx="27387">
                  <c:v>-2.5769199999999999E-2</c:v>
                </c:pt>
                <c:pt idx="27388">
                  <c:v>-2.32868E-2</c:v>
                </c:pt>
                <c:pt idx="27389">
                  <c:v>-2.2514300000000001E-2</c:v>
                </c:pt>
                <c:pt idx="27390">
                  <c:v>-1.8341099999999999E-2</c:v>
                </c:pt>
                <c:pt idx="27391">
                  <c:v>-2.14968E-2</c:v>
                </c:pt>
                <c:pt idx="27392">
                  <c:v>-2.5739700000000001E-2</c:v>
                </c:pt>
                <c:pt idx="27393">
                  <c:v>-2.7702299999999999E-2</c:v>
                </c:pt>
                <c:pt idx="27394">
                  <c:v>-1.6243899999999999E-2</c:v>
                </c:pt>
                <c:pt idx="27395">
                  <c:v>-1.6328800000000001E-2</c:v>
                </c:pt>
                <c:pt idx="27396">
                  <c:v>-1.4377600000000001E-2</c:v>
                </c:pt>
                <c:pt idx="27397">
                  <c:v>-2.7421000000000001E-2</c:v>
                </c:pt>
                <c:pt idx="27398">
                  <c:v>-2.1669399999999998E-2</c:v>
                </c:pt>
                <c:pt idx="27399">
                  <c:v>-2.62375E-2</c:v>
                </c:pt>
                <c:pt idx="27400">
                  <c:v>-1.8382099999999998E-2</c:v>
                </c:pt>
                <c:pt idx="27401">
                  <c:v>-1.49403E-2</c:v>
                </c:pt>
                <c:pt idx="27402">
                  <c:v>-5.3348500000000004E-3</c:v>
                </c:pt>
                <c:pt idx="27403">
                  <c:v>-3.2012899999999997E-2</c:v>
                </c:pt>
                <c:pt idx="27404">
                  <c:v>-2.5066399999999999E-2</c:v>
                </c:pt>
                <c:pt idx="27405">
                  <c:v>-2.61278E-2</c:v>
                </c:pt>
                <c:pt idx="27406">
                  <c:v>-2.6121100000000001E-2</c:v>
                </c:pt>
                <c:pt idx="27407">
                  <c:v>-5.10883E-3</c:v>
                </c:pt>
                <c:pt idx="27408">
                  <c:v>-1.5266399999999999E-2</c:v>
                </c:pt>
                <c:pt idx="27409" formatCode="0.00E+00">
                  <c:v>-3.9100600000000003E-5</c:v>
                </c:pt>
                <c:pt idx="27410">
                  <c:v>-2.47478E-2</c:v>
                </c:pt>
                <c:pt idx="27411">
                  <c:v>-1.8326800000000001E-2</c:v>
                </c:pt>
                <c:pt idx="27412">
                  <c:v>-9.2163100000000001E-3</c:v>
                </c:pt>
                <c:pt idx="27413">
                  <c:v>-1.8587099999999999E-2</c:v>
                </c:pt>
                <c:pt idx="27414">
                  <c:v>-1.03111E-2</c:v>
                </c:pt>
                <c:pt idx="27415">
                  <c:v>-9.5014599999999998E-3</c:v>
                </c:pt>
                <c:pt idx="27416">
                  <c:v>-1.5181500000000001E-2</c:v>
                </c:pt>
                <c:pt idx="27417">
                  <c:v>-2.2193899999999999E-2</c:v>
                </c:pt>
                <c:pt idx="27418">
                  <c:v>-1.6327899999999999E-2</c:v>
                </c:pt>
                <c:pt idx="27419">
                  <c:v>-5.7888000000000002E-3</c:v>
                </c:pt>
                <c:pt idx="27420">
                  <c:v>-2.45008E-2</c:v>
                </c:pt>
                <c:pt idx="27421">
                  <c:v>-9.7942399999999992E-3</c:v>
                </c:pt>
                <c:pt idx="27422">
                  <c:v>-2.6760099999999998E-2</c:v>
                </c:pt>
                <c:pt idx="27423">
                  <c:v>-1.0809900000000001E-2</c:v>
                </c:pt>
                <c:pt idx="27424">
                  <c:v>-1.9939399999999999E-2</c:v>
                </c:pt>
                <c:pt idx="27425">
                  <c:v>-1.2148900000000001E-2</c:v>
                </c:pt>
                <c:pt idx="27426">
                  <c:v>-2.4271000000000001E-2</c:v>
                </c:pt>
                <c:pt idx="27427">
                  <c:v>-2.47631E-2</c:v>
                </c:pt>
                <c:pt idx="27428">
                  <c:v>-1.68781E-2</c:v>
                </c:pt>
                <c:pt idx="27429">
                  <c:v>-2.5361100000000001E-2</c:v>
                </c:pt>
                <c:pt idx="27430">
                  <c:v>-1.51424E-2</c:v>
                </c:pt>
                <c:pt idx="27431">
                  <c:v>-2.3456600000000001E-2</c:v>
                </c:pt>
                <c:pt idx="27432">
                  <c:v>-1.8335299999999999E-2</c:v>
                </c:pt>
                <c:pt idx="27433">
                  <c:v>-1.48363E-2</c:v>
                </c:pt>
                <c:pt idx="27434">
                  <c:v>-1.9536999999999999E-2</c:v>
                </c:pt>
                <c:pt idx="27435">
                  <c:v>-1.9806899999999999E-2</c:v>
                </c:pt>
                <c:pt idx="27436">
                  <c:v>-1.23491E-2</c:v>
                </c:pt>
                <c:pt idx="27437">
                  <c:v>-1.7390300000000001E-2</c:v>
                </c:pt>
                <c:pt idx="27438">
                  <c:v>-1.78747E-2</c:v>
                </c:pt>
                <c:pt idx="27439">
                  <c:v>-2.73504E-2</c:v>
                </c:pt>
                <c:pt idx="27440">
                  <c:v>-1.7398799999999999E-2</c:v>
                </c:pt>
                <c:pt idx="27441">
                  <c:v>-1.6370800000000001E-2</c:v>
                </c:pt>
                <c:pt idx="27442">
                  <c:v>-2.1080999999999999E-2</c:v>
                </c:pt>
                <c:pt idx="27443">
                  <c:v>-1.88522E-2</c:v>
                </c:pt>
                <c:pt idx="27444">
                  <c:v>-3.5668400000000003E-2</c:v>
                </c:pt>
                <c:pt idx="27445">
                  <c:v>-2.15044E-2</c:v>
                </c:pt>
                <c:pt idx="27446">
                  <c:v>-1.8356299999999999E-2</c:v>
                </c:pt>
                <c:pt idx="27447">
                  <c:v>-2.2010800000000001E-2</c:v>
                </c:pt>
                <c:pt idx="27448">
                  <c:v>-2.3168600000000001E-2</c:v>
                </c:pt>
                <c:pt idx="27449">
                  <c:v>-3.32012E-2</c:v>
                </c:pt>
                <c:pt idx="27450">
                  <c:v>-2.3082700000000001E-2</c:v>
                </c:pt>
                <c:pt idx="27451">
                  <c:v>-3.6328300000000001E-2</c:v>
                </c:pt>
                <c:pt idx="27452">
                  <c:v>-2.65331E-2</c:v>
                </c:pt>
                <c:pt idx="27453">
                  <c:v>-3.0124700000000001E-2</c:v>
                </c:pt>
                <c:pt idx="27454">
                  <c:v>-2.47421E-2</c:v>
                </c:pt>
                <c:pt idx="27455">
                  <c:v>-3.1868899999999999E-2</c:v>
                </c:pt>
                <c:pt idx="27456">
                  <c:v>-3.8341500000000001E-2</c:v>
                </c:pt>
                <c:pt idx="27457">
                  <c:v>-3.0454599999999998E-2</c:v>
                </c:pt>
                <c:pt idx="27458">
                  <c:v>-3.6880499999999997E-2</c:v>
                </c:pt>
                <c:pt idx="27459">
                  <c:v>-3.7855100000000003E-2</c:v>
                </c:pt>
                <c:pt idx="27460">
                  <c:v>-3.619E-2</c:v>
                </c:pt>
                <c:pt idx="27461">
                  <c:v>-3.79286E-2</c:v>
                </c:pt>
                <c:pt idx="27462">
                  <c:v>-4.0328000000000003E-2</c:v>
                </c:pt>
                <c:pt idx="27463">
                  <c:v>-4.2064699999999997E-2</c:v>
                </c:pt>
                <c:pt idx="27464">
                  <c:v>-3.8188E-2</c:v>
                </c:pt>
                <c:pt idx="27465">
                  <c:v>-4.4781700000000001E-2</c:v>
                </c:pt>
                <c:pt idx="27466">
                  <c:v>-4.3949099999999998E-2</c:v>
                </c:pt>
                <c:pt idx="27467">
                  <c:v>-4.1786200000000003E-2</c:v>
                </c:pt>
                <c:pt idx="27468">
                  <c:v>-4.0342299999999998E-2</c:v>
                </c:pt>
                <c:pt idx="27469">
                  <c:v>-4.60968E-2</c:v>
                </c:pt>
                <c:pt idx="27470">
                  <c:v>-4.3683100000000002E-2</c:v>
                </c:pt>
                <c:pt idx="27471">
                  <c:v>-3.7079800000000003E-2</c:v>
                </c:pt>
                <c:pt idx="27472">
                  <c:v>-2.5781599999999998E-2</c:v>
                </c:pt>
                <c:pt idx="27473">
                  <c:v>-4.2849499999999999E-2</c:v>
                </c:pt>
                <c:pt idx="27474">
                  <c:v>-4.5927000000000003E-2</c:v>
                </c:pt>
                <c:pt idx="27475">
                  <c:v>-3.2195099999999997E-2</c:v>
                </c:pt>
                <c:pt idx="27476">
                  <c:v>-4.7067600000000001E-2</c:v>
                </c:pt>
                <c:pt idx="27477">
                  <c:v>-4.2727500000000002E-2</c:v>
                </c:pt>
                <c:pt idx="27478">
                  <c:v>-4.5301399999999999E-2</c:v>
                </c:pt>
                <c:pt idx="27479">
                  <c:v>-3.1237600000000001E-2</c:v>
                </c:pt>
                <c:pt idx="27480">
                  <c:v>-2.9041299999999999E-2</c:v>
                </c:pt>
                <c:pt idx="27481">
                  <c:v>-4.71764E-2</c:v>
                </c:pt>
                <c:pt idx="27482">
                  <c:v>-4.2997399999999998E-2</c:v>
                </c:pt>
                <c:pt idx="27483">
                  <c:v>-3.3289899999999997E-2</c:v>
                </c:pt>
                <c:pt idx="27484">
                  <c:v>-4.0463399999999997E-2</c:v>
                </c:pt>
                <c:pt idx="27485">
                  <c:v>-2.8554900000000001E-2</c:v>
                </c:pt>
                <c:pt idx="27486">
                  <c:v>-3.8801200000000001E-2</c:v>
                </c:pt>
                <c:pt idx="27487">
                  <c:v>-4.0076300000000002E-2</c:v>
                </c:pt>
                <c:pt idx="27488">
                  <c:v>-3.5502400000000003E-2</c:v>
                </c:pt>
                <c:pt idx="27489">
                  <c:v>-3.6028900000000003E-2</c:v>
                </c:pt>
                <c:pt idx="27490">
                  <c:v>-2.8278399999999999E-2</c:v>
                </c:pt>
                <c:pt idx="27491">
                  <c:v>-2.7900700000000001E-2</c:v>
                </c:pt>
                <c:pt idx="27492">
                  <c:v>-3.5349800000000001E-2</c:v>
                </c:pt>
                <c:pt idx="27493">
                  <c:v>-2.5635700000000001E-2</c:v>
                </c:pt>
                <c:pt idx="27494">
                  <c:v>-3.53336E-2</c:v>
                </c:pt>
                <c:pt idx="27495">
                  <c:v>-3.2889399999999999E-2</c:v>
                </c:pt>
                <c:pt idx="27496">
                  <c:v>-3.9180800000000002E-2</c:v>
                </c:pt>
                <c:pt idx="27497">
                  <c:v>-2.1174399999999999E-2</c:v>
                </c:pt>
                <c:pt idx="27498">
                  <c:v>-2.9844300000000001E-2</c:v>
                </c:pt>
                <c:pt idx="27499">
                  <c:v>-3.3882099999999998E-2</c:v>
                </c:pt>
                <c:pt idx="27500">
                  <c:v>-2.4481800000000001E-2</c:v>
                </c:pt>
                <c:pt idx="27501">
                  <c:v>-2.6895499999999999E-2</c:v>
                </c:pt>
                <c:pt idx="27502">
                  <c:v>-2.6880299999999999E-2</c:v>
                </c:pt>
                <c:pt idx="27503">
                  <c:v>-3.6191000000000001E-2</c:v>
                </c:pt>
                <c:pt idx="27504">
                  <c:v>-2.8605499999999999E-2</c:v>
                </c:pt>
                <c:pt idx="27505">
                  <c:v>-3.9224599999999998E-2</c:v>
                </c:pt>
                <c:pt idx="27506">
                  <c:v>-3.7055999999999999E-2</c:v>
                </c:pt>
                <c:pt idx="27507">
                  <c:v>-3.2399200000000003E-2</c:v>
                </c:pt>
                <c:pt idx="27508">
                  <c:v>-3.0592899999999999E-2</c:v>
                </c:pt>
                <c:pt idx="27509">
                  <c:v>-3.6487600000000002E-2</c:v>
                </c:pt>
                <c:pt idx="27510">
                  <c:v>-3.7720700000000003E-2</c:v>
                </c:pt>
                <c:pt idx="27511">
                  <c:v>-3.4407600000000003E-2</c:v>
                </c:pt>
                <c:pt idx="27512">
                  <c:v>-3.52974E-2</c:v>
                </c:pt>
                <c:pt idx="27513">
                  <c:v>-3.2965700000000001E-2</c:v>
                </c:pt>
                <c:pt idx="27514">
                  <c:v>-2.5926600000000001E-2</c:v>
                </c:pt>
                <c:pt idx="27515">
                  <c:v>-2.9804199999999999E-2</c:v>
                </c:pt>
                <c:pt idx="27516">
                  <c:v>-3.2400100000000001E-2</c:v>
                </c:pt>
                <c:pt idx="27517">
                  <c:v>-2.2066100000000002E-2</c:v>
                </c:pt>
                <c:pt idx="27518">
                  <c:v>-3.5870600000000002E-2</c:v>
                </c:pt>
                <c:pt idx="27519">
                  <c:v>-2.9171900000000001E-2</c:v>
                </c:pt>
                <c:pt idx="27520">
                  <c:v>-2.80924E-2</c:v>
                </c:pt>
                <c:pt idx="27521">
                  <c:v>-3.2255199999999998E-2</c:v>
                </c:pt>
                <c:pt idx="27522">
                  <c:v>-4.0029500000000003E-2</c:v>
                </c:pt>
                <c:pt idx="27523">
                  <c:v>-4.0617899999999998E-2</c:v>
                </c:pt>
                <c:pt idx="27524">
                  <c:v>-2.3044599999999998E-2</c:v>
                </c:pt>
                <c:pt idx="27525">
                  <c:v>-3.3328099999999999E-2</c:v>
                </c:pt>
                <c:pt idx="27526">
                  <c:v>-3.1892799999999999E-2</c:v>
                </c:pt>
                <c:pt idx="27527">
                  <c:v>-2.7608899999999999E-2</c:v>
                </c:pt>
                <c:pt idx="27528">
                  <c:v>-2.9972100000000002E-2</c:v>
                </c:pt>
                <c:pt idx="27529">
                  <c:v>-3.6864300000000003E-2</c:v>
                </c:pt>
                <c:pt idx="27530">
                  <c:v>-3.1601900000000002E-2</c:v>
                </c:pt>
                <c:pt idx="27531">
                  <c:v>-3.5334600000000001E-2</c:v>
                </c:pt>
                <c:pt idx="27532">
                  <c:v>-3.3375700000000001E-2</c:v>
                </c:pt>
                <c:pt idx="27533">
                  <c:v>-3.0234299999999999E-2</c:v>
                </c:pt>
                <c:pt idx="27534">
                  <c:v>-4.2052300000000001E-2</c:v>
                </c:pt>
                <c:pt idx="27535">
                  <c:v>-2.5555600000000001E-2</c:v>
                </c:pt>
                <c:pt idx="27536">
                  <c:v>-4.0755300000000001E-2</c:v>
                </c:pt>
                <c:pt idx="27537">
                  <c:v>-3.1871799999999999E-2</c:v>
                </c:pt>
                <c:pt idx="27538">
                  <c:v>-3.8163200000000001E-2</c:v>
                </c:pt>
                <c:pt idx="27539">
                  <c:v>-3.6644000000000003E-2</c:v>
                </c:pt>
                <c:pt idx="27540">
                  <c:v>-3.7172299999999998E-2</c:v>
                </c:pt>
                <c:pt idx="27541">
                  <c:v>-4.2879100000000003E-2</c:v>
                </c:pt>
                <c:pt idx="27542">
                  <c:v>-2.8508200000000001E-2</c:v>
                </c:pt>
                <c:pt idx="27543">
                  <c:v>-3.5691300000000002E-2</c:v>
                </c:pt>
                <c:pt idx="27544">
                  <c:v>-4.3309199999999999E-2</c:v>
                </c:pt>
                <c:pt idx="27545">
                  <c:v>-4.2706500000000001E-2</c:v>
                </c:pt>
                <c:pt idx="27546">
                  <c:v>-3.6191000000000001E-2</c:v>
                </c:pt>
                <c:pt idx="27547">
                  <c:v>-4.07753E-2</c:v>
                </c:pt>
                <c:pt idx="27548">
                  <c:v>-3.6201499999999998E-2</c:v>
                </c:pt>
                <c:pt idx="27549">
                  <c:v>-3.9252299999999997E-2</c:v>
                </c:pt>
                <c:pt idx="27550">
                  <c:v>-4.19893E-2</c:v>
                </c:pt>
                <c:pt idx="27551">
                  <c:v>-3.9067299999999999E-2</c:v>
                </c:pt>
                <c:pt idx="27552">
                  <c:v>-4.1494400000000001E-2</c:v>
                </c:pt>
                <c:pt idx="27553">
                  <c:v>-3.2623300000000001E-2</c:v>
                </c:pt>
                <c:pt idx="27554">
                  <c:v>-3.6755599999999999E-2</c:v>
                </c:pt>
                <c:pt idx="27555">
                  <c:v>-3.99628E-2</c:v>
                </c:pt>
                <c:pt idx="27556">
                  <c:v>-3.8841199999999999E-2</c:v>
                </c:pt>
                <c:pt idx="27557">
                  <c:v>-3.7497500000000003E-2</c:v>
                </c:pt>
                <c:pt idx="27558">
                  <c:v>-4.0304199999999998E-2</c:v>
                </c:pt>
                <c:pt idx="27559">
                  <c:v>-2.6694300000000001E-2</c:v>
                </c:pt>
                <c:pt idx="27560">
                  <c:v>-2.8108600000000001E-2</c:v>
                </c:pt>
                <c:pt idx="27561">
                  <c:v>-3.4816699999999999E-2</c:v>
                </c:pt>
                <c:pt idx="27562">
                  <c:v>-2.8347000000000001E-2</c:v>
                </c:pt>
                <c:pt idx="27563">
                  <c:v>-3.6396999999999999E-2</c:v>
                </c:pt>
                <c:pt idx="27564">
                  <c:v>-3.4016600000000001E-2</c:v>
                </c:pt>
                <c:pt idx="27565">
                  <c:v>-3.02925E-2</c:v>
                </c:pt>
                <c:pt idx="27566">
                  <c:v>-2.95477E-2</c:v>
                </c:pt>
                <c:pt idx="27567">
                  <c:v>-3.9603199999999998E-2</c:v>
                </c:pt>
                <c:pt idx="27568">
                  <c:v>-3.5124799999999998E-2</c:v>
                </c:pt>
                <c:pt idx="27569">
                  <c:v>-1.92137E-2</c:v>
                </c:pt>
                <c:pt idx="27570">
                  <c:v>-2.6971800000000001E-2</c:v>
                </c:pt>
                <c:pt idx="27571">
                  <c:v>-3.1259500000000003E-2</c:v>
                </c:pt>
                <c:pt idx="27572">
                  <c:v>-3.2829299999999999E-2</c:v>
                </c:pt>
                <c:pt idx="27573">
                  <c:v>-2.8101899999999999E-2</c:v>
                </c:pt>
                <c:pt idx="27574">
                  <c:v>-3.5418499999999999E-2</c:v>
                </c:pt>
                <c:pt idx="27575">
                  <c:v>-3.8681E-2</c:v>
                </c:pt>
                <c:pt idx="27576">
                  <c:v>-3.3730499999999997E-2</c:v>
                </c:pt>
                <c:pt idx="27577">
                  <c:v>-3.4717600000000001E-2</c:v>
                </c:pt>
                <c:pt idx="27578">
                  <c:v>-2.6204100000000001E-2</c:v>
                </c:pt>
                <c:pt idx="27579">
                  <c:v>-3.02382E-2</c:v>
                </c:pt>
                <c:pt idx="27580">
                  <c:v>-2.8617900000000002E-2</c:v>
                </c:pt>
                <c:pt idx="27581">
                  <c:v>-3.7962900000000001E-2</c:v>
                </c:pt>
                <c:pt idx="27582">
                  <c:v>-4.2638799999999998E-2</c:v>
                </c:pt>
                <c:pt idx="27583">
                  <c:v>-3.6465600000000001E-2</c:v>
                </c:pt>
                <c:pt idx="27584">
                  <c:v>-3.7045500000000002E-2</c:v>
                </c:pt>
                <c:pt idx="27585">
                  <c:v>-3.2654799999999998E-2</c:v>
                </c:pt>
                <c:pt idx="27586">
                  <c:v>-3.4049000000000003E-2</c:v>
                </c:pt>
                <c:pt idx="27587">
                  <c:v>-3.2956100000000002E-2</c:v>
                </c:pt>
                <c:pt idx="27588">
                  <c:v>-4.2004600000000003E-2</c:v>
                </c:pt>
                <c:pt idx="27589">
                  <c:v>-3.23629E-2</c:v>
                </c:pt>
                <c:pt idx="27590">
                  <c:v>-4.03957E-2</c:v>
                </c:pt>
                <c:pt idx="27591">
                  <c:v>-2.3406E-2</c:v>
                </c:pt>
                <c:pt idx="27592">
                  <c:v>-3.9485899999999997E-2</c:v>
                </c:pt>
                <c:pt idx="27593">
                  <c:v>-3.2653799999999997E-2</c:v>
                </c:pt>
                <c:pt idx="27594">
                  <c:v>-4.2737999999999998E-2</c:v>
                </c:pt>
                <c:pt idx="27595">
                  <c:v>-2.90394E-2</c:v>
                </c:pt>
                <c:pt idx="27596">
                  <c:v>-3.7486100000000001E-2</c:v>
                </c:pt>
                <c:pt idx="27597">
                  <c:v>-3.5184899999999998E-2</c:v>
                </c:pt>
                <c:pt idx="27598">
                  <c:v>-3.1725900000000001E-2</c:v>
                </c:pt>
                <c:pt idx="27599">
                  <c:v>-2.4277699999999999E-2</c:v>
                </c:pt>
                <c:pt idx="27600">
                  <c:v>-3.1779300000000003E-2</c:v>
                </c:pt>
                <c:pt idx="27601">
                  <c:v>-3.1938599999999998E-2</c:v>
                </c:pt>
                <c:pt idx="27602">
                  <c:v>-2.87771E-2</c:v>
                </c:pt>
                <c:pt idx="27603">
                  <c:v>-3.11279E-2</c:v>
                </c:pt>
                <c:pt idx="27604">
                  <c:v>-3.3932700000000003E-2</c:v>
                </c:pt>
                <c:pt idx="27605">
                  <c:v>-2.8236399999999998E-2</c:v>
                </c:pt>
                <c:pt idx="27606">
                  <c:v>-3.1794500000000003E-2</c:v>
                </c:pt>
                <c:pt idx="27607">
                  <c:v>-3.2632799999999997E-2</c:v>
                </c:pt>
                <c:pt idx="27608">
                  <c:v>-3.02429E-2</c:v>
                </c:pt>
                <c:pt idx="27609">
                  <c:v>-3.1173699999999999E-2</c:v>
                </c:pt>
                <c:pt idx="27610">
                  <c:v>-3.3976600000000003E-2</c:v>
                </c:pt>
                <c:pt idx="27611">
                  <c:v>-3.1604800000000002E-2</c:v>
                </c:pt>
                <c:pt idx="27612">
                  <c:v>-2.8217300000000001E-2</c:v>
                </c:pt>
                <c:pt idx="27613">
                  <c:v>-3.6115599999999998E-2</c:v>
                </c:pt>
                <c:pt idx="27614">
                  <c:v>-3.0030299999999999E-2</c:v>
                </c:pt>
                <c:pt idx="27615">
                  <c:v>-3.27415E-2</c:v>
                </c:pt>
                <c:pt idx="27616">
                  <c:v>-3.1248999999999999E-2</c:v>
                </c:pt>
                <c:pt idx="27617">
                  <c:v>-3.6475199999999999E-2</c:v>
                </c:pt>
                <c:pt idx="27618">
                  <c:v>-2.8783799999999998E-2</c:v>
                </c:pt>
                <c:pt idx="27619">
                  <c:v>-3.4756700000000001E-2</c:v>
                </c:pt>
                <c:pt idx="27620">
                  <c:v>-3.5204899999999997E-2</c:v>
                </c:pt>
                <c:pt idx="27621" formatCode="0.00E+00">
                  <c:v>-2.9318799999999999E-2</c:v>
                </c:pt>
                <c:pt idx="27622">
                  <c:v>-4.3425600000000002E-2</c:v>
                </c:pt>
                <c:pt idx="27623">
                  <c:v>-2.9793699999999999E-2</c:v>
                </c:pt>
                <c:pt idx="27624">
                  <c:v>-4.1991199999999999E-2</c:v>
                </c:pt>
                <c:pt idx="27625">
                  <c:v>-1.8664400000000001E-2</c:v>
                </c:pt>
                <c:pt idx="27626">
                  <c:v>-3.6232E-2</c:v>
                </c:pt>
                <c:pt idx="27627">
                  <c:v>-3.0929600000000002E-2</c:v>
                </c:pt>
                <c:pt idx="27628">
                  <c:v>-2.92654E-2</c:v>
                </c:pt>
                <c:pt idx="27629">
                  <c:v>-2.9100399999999998E-2</c:v>
                </c:pt>
                <c:pt idx="27630">
                  <c:v>-2.2744199999999999E-2</c:v>
                </c:pt>
                <c:pt idx="27631">
                  <c:v>-2.6312800000000001E-2</c:v>
                </c:pt>
                <c:pt idx="27632">
                  <c:v>-1.5616400000000001E-2</c:v>
                </c:pt>
                <c:pt idx="27633">
                  <c:v>-2.0421999999999999E-2</c:v>
                </c:pt>
                <c:pt idx="27634">
                  <c:v>-2.7043299999999999E-2</c:v>
                </c:pt>
                <c:pt idx="27635">
                  <c:v>-2.9341699999999998E-2</c:v>
                </c:pt>
                <c:pt idx="27636">
                  <c:v>-1.9576099999999999E-2</c:v>
                </c:pt>
                <c:pt idx="27637">
                  <c:v>-1.22547E-2</c:v>
                </c:pt>
                <c:pt idx="27638">
                  <c:v>-2.2138600000000001E-2</c:v>
                </c:pt>
                <c:pt idx="27639">
                  <c:v>-1.26076E-2</c:v>
                </c:pt>
                <c:pt idx="27640">
                  <c:v>-1.95456E-2</c:v>
                </c:pt>
                <c:pt idx="27641">
                  <c:v>-1.25389E-2</c:v>
                </c:pt>
                <c:pt idx="27642">
                  <c:v>-1.1458400000000001E-2</c:v>
                </c:pt>
                <c:pt idx="27643">
                  <c:v>-2.0823500000000002E-2</c:v>
                </c:pt>
                <c:pt idx="27644">
                  <c:v>-1.44672E-2</c:v>
                </c:pt>
                <c:pt idx="27645">
                  <c:v>-2.8155300000000001E-2</c:v>
                </c:pt>
                <c:pt idx="27646">
                  <c:v>-1.25723E-2</c:v>
                </c:pt>
                <c:pt idx="27647">
                  <c:v>-1.18589E-2</c:v>
                </c:pt>
                <c:pt idx="27648">
                  <c:v>-1.0982499999999999E-2</c:v>
                </c:pt>
                <c:pt idx="27649">
                  <c:v>-1.9250900000000001E-2</c:v>
                </c:pt>
                <c:pt idx="27650">
                  <c:v>-1.44796E-2</c:v>
                </c:pt>
                <c:pt idx="27651">
                  <c:v>-1.0994E-2</c:v>
                </c:pt>
                <c:pt idx="27652">
                  <c:v>-1.55087E-2</c:v>
                </c:pt>
                <c:pt idx="27653">
                  <c:v>-1.0511400000000001E-2</c:v>
                </c:pt>
                <c:pt idx="27654">
                  <c:v>-1.22337E-2</c:v>
                </c:pt>
                <c:pt idx="27655">
                  <c:v>-1.19448E-2</c:v>
                </c:pt>
                <c:pt idx="27656">
                  <c:v>-9.6387899999999995E-3</c:v>
                </c:pt>
                <c:pt idx="27657">
                  <c:v>-1.36881E-2</c:v>
                </c:pt>
                <c:pt idx="27658">
                  <c:v>-2.1464299999999999E-2</c:v>
                </c:pt>
                <c:pt idx="27659">
                  <c:v>-5.6886699999999998E-3</c:v>
                </c:pt>
                <c:pt idx="27660">
                  <c:v>-1.65205E-2</c:v>
                </c:pt>
                <c:pt idx="27661">
                  <c:v>-5.2089700000000003E-3</c:v>
                </c:pt>
                <c:pt idx="27662">
                  <c:v>-1.0053599999999999E-2</c:v>
                </c:pt>
                <c:pt idx="27663">
                  <c:v>-1.10998E-2</c:v>
                </c:pt>
                <c:pt idx="27664">
                  <c:v>-1.0851899999999999E-2</c:v>
                </c:pt>
                <c:pt idx="27665">
                  <c:v>-2.2715599999999999E-2</c:v>
                </c:pt>
                <c:pt idx="27666">
                  <c:v>-9.3841600000000008E-3</c:v>
                </c:pt>
                <c:pt idx="27667">
                  <c:v>-1.21002E-2</c:v>
                </c:pt>
                <c:pt idx="27668">
                  <c:v>-3.2310500000000001E-3</c:v>
                </c:pt>
                <c:pt idx="27669">
                  <c:v>-1.36671E-2</c:v>
                </c:pt>
                <c:pt idx="27670">
                  <c:v>1.59359E-3</c:v>
                </c:pt>
                <c:pt idx="27671">
                  <c:v>-1.42746E-2</c:v>
                </c:pt>
                <c:pt idx="27672">
                  <c:v>5.4063799999999997E-3</c:v>
                </c:pt>
                <c:pt idx="27673">
                  <c:v>2.8705599999999999E-3</c:v>
                </c:pt>
                <c:pt idx="27674">
                  <c:v>-5.4979299999999998E-3</c:v>
                </c:pt>
                <c:pt idx="27675">
                  <c:v>-5.2881200000000003E-3</c:v>
                </c:pt>
                <c:pt idx="27676">
                  <c:v>-8.5859300000000003E-3</c:v>
                </c:pt>
                <c:pt idx="27677">
                  <c:v>2.1982199999999999E-3</c:v>
                </c:pt>
                <c:pt idx="27678">
                  <c:v>-5.60379E-3</c:v>
                </c:pt>
                <c:pt idx="27679">
                  <c:v>-4.0922199999999997E-3</c:v>
                </c:pt>
                <c:pt idx="27680">
                  <c:v>-7.1535100000000001E-3</c:v>
                </c:pt>
                <c:pt idx="27681">
                  <c:v>-2.3803700000000001E-3</c:v>
                </c:pt>
                <c:pt idx="27682" formatCode="0.00E+00">
                  <c:v>-7.1277600000000003E-3</c:v>
                </c:pt>
                <c:pt idx="27683">
                  <c:v>2.11334E-3</c:v>
                </c:pt>
                <c:pt idx="27684">
                  <c:v>-6.97899E-3</c:v>
                </c:pt>
                <c:pt idx="27685">
                  <c:v>-6.4935699999999997E-3</c:v>
                </c:pt>
                <c:pt idx="27686">
                  <c:v>-1.0755499999999999E-2</c:v>
                </c:pt>
                <c:pt idx="27687">
                  <c:v>-9.3317000000000001E-3</c:v>
                </c:pt>
                <c:pt idx="27688">
                  <c:v>-5.0468400000000004E-3</c:v>
                </c:pt>
                <c:pt idx="27689">
                  <c:v>3.3492999999999999E-3</c:v>
                </c:pt>
                <c:pt idx="27690" formatCode="0.00E+00">
                  <c:v>7.0571899999999994E-5</c:v>
                </c:pt>
                <c:pt idx="27691">
                  <c:v>3.9663299999999997E-3</c:v>
                </c:pt>
                <c:pt idx="27692">
                  <c:v>-6.5450700000000001E-3</c:v>
                </c:pt>
                <c:pt idx="27693">
                  <c:v>2.2621199999999998E-3</c:v>
                </c:pt>
                <c:pt idx="27694">
                  <c:v>-8.6116800000000005E-4</c:v>
                </c:pt>
                <c:pt idx="27695">
                  <c:v>9.5834700000000002E-3</c:v>
                </c:pt>
                <c:pt idx="27696">
                  <c:v>3.31402E-3</c:v>
                </c:pt>
                <c:pt idx="27697">
                  <c:v>6.9503799999999999E-3</c:v>
                </c:pt>
                <c:pt idx="27698">
                  <c:v>7.6808900000000001E-3</c:v>
                </c:pt>
                <c:pt idx="27699">
                  <c:v>5.7706800000000003E-3</c:v>
                </c:pt>
                <c:pt idx="27700">
                  <c:v>1.6222E-2</c:v>
                </c:pt>
                <c:pt idx="27701">
                  <c:v>1.38187E-2</c:v>
                </c:pt>
                <c:pt idx="27702">
                  <c:v>1.4241200000000001E-2</c:v>
                </c:pt>
                <c:pt idx="27703">
                  <c:v>2.2376099999999999E-2</c:v>
                </c:pt>
                <c:pt idx="27704">
                  <c:v>1.7110799999999999E-2</c:v>
                </c:pt>
                <c:pt idx="27705">
                  <c:v>2.5123599999999999E-2</c:v>
                </c:pt>
                <c:pt idx="27706">
                  <c:v>1.8695799999999999E-2</c:v>
                </c:pt>
                <c:pt idx="27707">
                  <c:v>1.8685299999999998E-2</c:v>
                </c:pt>
                <c:pt idx="27708">
                  <c:v>1.1591000000000001E-2</c:v>
                </c:pt>
                <c:pt idx="27709">
                  <c:v>3.2262800000000001E-2</c:v>
                </c:pt>
                <c:pt idx="27710">
                  <c:v>2.0678499999999999E-2</c:v>
                </c:pt>
                <c:pt idx="27711">
                  <c:v>1.6655E-2</c:v>
                </c:pt>
                <c:pt idx="27712">
                  <c:v>1.3149299999999999E-2</c:v>
                </c:pt>
                <c:pt idx="27713">
                  <c:v>2.44932E-2</c:v>
                </c:pt>
                <c:pt idx="27714">
                  <c:v>2.0167399999999999E-2</c:v>
                </c:pt>
                <c:pt idx="27715">
                  <c:v>2.2719400000000001E-2</c:v>
                </c:pt>
                <c:pt idx="27716">
                  <c:v>1.6186699999999998E-2</c:v>
                </c:pt>
                <c:pt idx="27717">
                  <c:v>2.0278000000000001E-2</c:v>
                </c:pt>
                <c:pt idx="27718">
                  <c:v>1.3617499999999999E-2</c:v>
                </c:pt>
                <c:pt idx="27719">
                  <c:v>1.92938E-2</c:v>
                </c:pt>
                <c:pt idx="27720">
                  <c:v>2.27394E-2</c:v>
                </c:pt>
                <c:pt idx="27721">
                  <c:v>1.7388299999999999E-2</c:v>
                </c:pt>
                <c:pt idx="27722">
                  <c:v>1.8665299999999999E-2</c:v>
                </c:pt>
                <c:pt idx="27723">
                  <c:v>1.30253E-2</c:v>
                </c:pt>
                <c:pt idx="27724">
                  <c:v>1.7553300000000001E-2</c:v>
                </c:pt>
                <c:pt idx="27725">
                  <c:v>2.1167800000000001E-2</c:v>
                </c:pt>
                <c:pt idx="27726">
                  <c:v>8.2778899999999996E-3</c:v>
                </c:pt>
                <c:pt idx="27727">
                  <c:v>8.2158999999999999E-3</c:v>
                </c:pt>
                <c:pt idx="27728">
                  <c:v>6.0453399999999997E-3</c:v>
                </c:pt>
                <c:pt idx="27729">
                  <c:v>1.15881E-2</c:v>
                </c:pt>
                <c:pt idx="27730">
                  <c:v>8.0003699999999997E-3</c:v>
                </c:pt>
                <c:pt idx="27731">
                  <c:v>1.1919000000000001E-2</c:v>
                </c:pt>
                <c:pt idx="27732">
                  <c:v>8.2025499999999994E-3</c:v>
                </c:pt>
                <c:pt idx="27733">
                  <c:v>9.0675400000000007E-3</c:v>
                </c:pt>
                <c:pt idx="27734">
                  <c:v>7.7114100000000001E-3</c:v>
                </c:pt>
                <c:pt idx="27735">
                  <c:v>5.93853E-3</c:v>
                </c:pt>
                <c:pt idx="27736">
                  <c:v>5.72968E-3</c:v>
                </c:pt>
                <c:pt idx="27737">
                  <c:v>1.0578199999999999E-2</c:v>
                </c:pt>
                <c:pt idx="27738">
                  <c:v>7.1907000000000004E-4</c:v>
                </c:pt>
                <c:pt idx="27739">
                  <c:v>2.3670200000000001E-3</c:v>
                </c:pt>
                <c:pt idx="27740">
                  <c:v>1.42536E-2</c:v>
                </c:pt>
                <c:pt idx="27741">
                  <c:v>1.6303100000000001E-2</c:v>
                </c:pt>
                <c:pt idx="27742">
                  <c:v>1.31912E-2</c:v>
                </c:pt>
                <c:pt idx="27743">
                  <c:v>1.7370199999999999E-2</c:v>
                </c:pt>
                <c:pt idx="27744">
                  <c:v>7.6694500000000004E-3</c:v>
                </c:pt>
                <c:pt idx="27745">
                  <c:v>1.4766700000000001E-2</c:v>
                </c:pt>
                <c:pt idx="27746">
                  <c:v>9.7045900000000008E-3</c:v>
                </c:pt>
                <c:pt idx="27747">
                  <c:v>9.2687599999999992E-3</c:v>
                </c:pt>
                <c:pt idx="27748">
                  <c:v>1.8008199999999999E-2</c:v>
                </c:pt>
                <c:pt idx="27749">
                  <c:v>1.71995E-2</c:v>
                </c:pt>
                <c:pt idx="27750">
                  <c:v>2.21148E-2</c:v>
                </c:pt>
                <c:pt idx="27751">
                  <c:v>1.7159500000000001E-2</c:v>
                </c:pt>
                <c:pt idx="27752">
                  <c:v>8.6660399999999999E-3</c:v>
                </c:pt>
                <c:pt idx="27753">
                  <c:v>2.02198E-2</c:v>
                </c:pt>
                <c:pt idx="27754">
                  <c:v>8.8643999999999997E-3</c:v>
                </c:pt>
                <c:pt idx="27755">
                  <c:v>1.7415E-2</c:v>
                </c:pt>
                <c:pt idx="27756">
                  <c:v>9.5834700000000002E-3</c:v>
                </c:pt>
                <c:pt idx="27757">
                  <c:v>1.6269700000000002E-2</c:v>
                </c:pt>
                <c:pt idx="27758">
                  <c:v>7.2231300000000003E-3</c:v>
                </c:pt>
                <c:pt idx="27759">
                  <c:v>1.9611400000000001E-2</c:v>
                </c:pt>
                <c:pt idx="27760">
                  <c:v>1.4019999999999999E-2</c:v>
                </c:pt>
                <c:pt idx="27761">
                  <c:v>9.5767999999999999E-3</c:v>
                </c:pt>
                <c:pt idx="27762">
                  <c:v>2.07701E-2</c:v>
                </c:pt>
                <c:pt idx="27763">
                  <c:v>1.9029600000000001E-2</c:v>
                </c:pt>
                <c:pt idx="27764">
                  <c:v>2.16627E-2</c:v>
                </c:pt>
                <c:pt idx="27765">
                  <c:v>7.6408400000000003E-3</c:v>
                </c:pt>
                <c:pt idx="27766">
                  <c:v>8.6393400000000006E-3</c:v>
                </c:pt>
                <c:pt idx="27767">
                  <c:v>1.32532E-2</c:v>
                </c:pt>
                <c:pt idx="27768">
                  <c:v>1.11322E-2</c:v>
                </c:pt>
                <c:pt idx="27769">
                  <c:v>2.5817900000000001E-2</c:v>
                </c:pt>
                <c:pt idx="27770">
                  <c:v>2.2601099999999999E-2</c:v>
                </c:pt>
                <c:pt idx="27771">
                  <c:v>1.0521900000000001E-2</c:v>
                </c:pt>
                <c:pt idx="27772">
                  <c:v>2.0268399999999999E-2</c:v>
                </c:pt>
                <c:pt idx="27773">
                  <c:v>1.65644E-2</c:v>
                </c:pt>
                <c:pt idx="27774">
                  <c:v>3.6197699999999999E-2</c:v>
                </c:pt>
                <c:pt idx="27775">
                  <c:v>2.0534500000000001E-2</c:v>
                </c:pt>
                <c:pt idx="27776">
                  <c:v>2.45142E-2</c:v>
                </c:pt>
                <c:pt idx="27777">
                  <c:v>1.20029E-2</c:v>
                </c:pt>
                <c:pt idx="27778">
                  <c:v>2.4779300000000001E-2</c:v>
                </c:pt>
                <c:pt idx="27779">
                  <c:v>2.21634E-2</c:v>
                </c:pt>
                <c:pt idx="27780">
                  <c:v>2.35176E-2</c:v>
                </c:pt>
                <c:pt idx="27781">
                  <c:v>2.4306299999999999E-2</c:v>
                </c:pt>
                <c:pt idx="27782">
                  <c:v>2.5322899999999999E-2</c:v>
                </c:pt>
                <c:pt idx="27783">
                  <c:v>1.95246E-2</c:v>
                </c:pt>
                <c:pt idx="27784">
                  <c:v>1.87464E-2</c:v>
                </c:pt>
                <c:pt idx="27785">
                  <c:v>1.7934800000000001E-2</c:v>
                </c:pt>
                <c:pt idx="27786">
                  <c:v>2.0717599999999999E-2</c:v>
                </c:pt>
                <c:pt idx="27787">
                  <c:v>2.43979E-2</c:v>
                </c:pt>
                <c:pt idx="27788">
                  <c:v>3.1635299999999998E-2</c:v>
                </c:pt>
                <c:pt idx="27789">
                  <c:v>3.0103700000000001E-2</c:v>
                </c:pt>
                <c:pt idx="27790">
                  <c:v>1.90525E-2</c:v>
                </c:pt>
                <c:pt idx="27791">
                  <c:v>2.2945400000000001E-2</c:v>
                </c:pt>
                <c:pt idx="27792">
                  <c:v>2.1891600000000001E-2</c:v>
                </c:pt>
                <c:pt idx="27793">
                  <c:v>3.8164099999999999E-2</c:v>
                </c:pt>
                <c:pt idx="27794">
                  <c:v>2.7276000000000002E-2</c:v>
                </c:pt>
                <c:pt idx="27795">
                  <c:v>3.7184700000000001E-2</c:v>
                </c:pt>
                <c:pt idx="27796">
                  <c:v>2.06404E-2</c:v>
                </c:pt>
                <c:pt idx="27797">
                  <c:v>3.3786799999999999E-2</c:v>
                </c:pt>
                <c:pt idx="27798">
                  <c:v>2.4640100000000002E-2</c:v>
                </c:pt>
                <c:pt idx="27799">
                  <c:v>3.0045499999999999E-2</c:v>
                </c:pt>
                <c:pt idx="27800">
                  <c:v>4.3402700000000002E-2</c:v>
                </c:pt>
                <c:pt idx="27801">
                  <c:v>4.0092500000000003E-2</c:v>
                </c:pt>
                <c:pt idx="27802">
                  <c:v>3.68881E-2</c:v>
                </c:pt>
                <c:pt idx="27803">
                  <c:v>3.5851500000000001E-2</c:v>
                </c:pt>
                <c:pt idx="27804">
                  <c:v>3.76844E-2</c:v>
                </c:pt>
                <c:pt idx="27805">
                  <c:v>4.4709199999999998E-2</c:v>
                </c:pt>
                <c:pt idx="27806">
                  <c:v>3.3103E-2</c:v>
                </c:pt>
                <c:pt idx="27807">
                  <c:v>3.7819899999999997E-2</c:v>
                </c:pt>
                <c:pt idx="27808">
                  <c:v>2.66705E-2</c:v>
                </c:pt>
                <c:pt idx="27809">
                  <c:v>3.0872299999999998E-2</c:v>
                </c:pt>
                <c:pt idx="27810">
                  <c:v>4.7246900000000001E-2</c:v>
                </c:pt>
                <c:pt idx="27811">
                  <c:v>3.4998899999999999E-2</c:v>
                </c:pt>
                <c:pt idx="27812">
                  <c:v>5.3260799999999997E-2</c:v>
                </c:pt>
                <c:pt idx="27813">
                  <c:v>3.8045900000000001E-2</c:v>
                </c:pt>
                <c:pt idx="27814">
                  <c:v>4.3241500000000002E-2</c:v>
                </c:pt>
                <c:pt idx="27815">
                  <c:v>3.7151299999999998E-2</c:v>
                </c:pt>
                <c:pt idx="27816">
                  <c:v>3.2745400000000001E-2</c:v>
                </c:pt>
                <c:pt idx="27817">
                  <c:v>4.3730699999999997E-2</c:v>
                </c:pt>
                <c:pt idx="27818">
                  <c:v>4.5375800000000001E-2</c:v>
                </c:pt>
                <c:pt idx="27819">
                  <c:v>4.3532399999999999E-2</c:v>
                </c:pt>
                <c:pt idx="27820">
                  <c:v>3.8810699999999997E-2</c:v>
                </c:pt>
                <c:pt idx="27821">
                  <c:v>4.0529299999999997E-2</c:v>
                </c:pt>
                <c:pt idx="27822">
                  <c:v>3.6439899999999997E-2</c:v>
                </c:pt>
                <c:pt idx="27823">
                  <c:v>4.7347100000000003E-2</c:v>
                </c:pt>
                <c:pt idx="27824">
                  <c:v>2.1063800000000001E-2</c:v>
                </c:pt>
                <c:pt idx="27825">
                  <c:v>4.9239199999999997E-2</c:v>
                </c:pt>
                <c:pt idx="27826">
                  <c:v>3.2280000000000003E-2</c:v>
                </c:pt>
                <c:pt idx="27827">
                  <c:v>4.0371900000000002E-2</c:v>
                </c:pt>
                <c:pt idx="27828">
                  <c:v>4.0033300000000001E-2</c:v>
                </c:pt>
                <c:pt idx="27829">
                  <c:v>3.3841099999999999E-2</c:v>
                </c:pt>
                <c:pt idx="27830">
                  <c:v>3.82271E-2</c:v>
                </c:pt>
                <c:pt idx="27831">
                  <c:v>4.1098599999999999E-2</c:v>
                </c:pt>
                <c:pt idx="27832">
                  <c:v>3.0265799999999999E-2</c:v>
                </c:pt>
                <c:pt idx="27833">
                  <c:v>4.5506499999999998E-2</c:v>
                </c:pt>
                <c:pt idx="27834">
                  <c:v>3.1391099999999998E-2</c:v>
                </c:pt>
                <c:pt idx="27835">
                  <c:v>2.6758199999999999E-2</c:v>
                </c:pt>
                <c:pt idx="27836">
                  <c:v>4.1879699999999999E-2</c:v>
                </c:pt>
                <c:pt idx="27837">
                  <c:v>3.4047099999999997E-2</c:v>
                </c:pt>
                <c:pt idx="27838">
                  <c:v>4.1454299999999999E-2</c:v>
                </c:pt>
                <c:pt idx="27839">
                  <c:v>3.5328900000000003E-2</c:v>
                </c:pt>
                <c:pt idx="27840">
                  <c:v>4.2482399999999997E-2</c:v>
                </c:pt>
                <c:pt idx="27841">
                  <c:v>4.7803900000000003E-2</c:v>
                </c:pt>
                <c:pt idx="27842">
                  <c:v>3.1708699999999999E-2</c:v>
                </c:pt>
                <c:pt idx="27843">
                  <c:v>3.00903E-2</c:v>
                </c:pt>
                <c:pt idx="27844">
                  <c:v>3.84035E-2</c:v>
                </c:pt>
                <c:pt idx="27845">
                  <c:v>3.6733599999999998E-2</c:v>
                </c:pt>
                <c:pt idx="27846">
                  <c:v>4.6609900000000003E-2</c:v>
                </c:pt>
                <c:pt idx="27847">
                  <c:v>4.3239600000000003E-2</c:v>
                </c:pt>
                <c:pt idx="27848">
                  <c:v>3.26691E-2</c:v>
                </c:pt>
                <c:pt idx="27849">
                  <c:v>4.2823800000000002E-2</c:v>
                </c:pt>
                <c:pt idx="27850">
                  <c:v>3.4956000000000001E-2</c:v>
                </c:pt>
                <c:pt idx="27851">
                  <c:v>4.5062100000000001E-2</c:v>
                </c:pt>
                <c:pt idx="27852">
                  <c:v>4.80299E-2</c:v>
                </c:pt>
                <c:pt idx="27853">
                  <c:v>4.8360800000000002E-2</c:v>
                </c:pt>
                <c:pt idx="27854">
                  <c:v>4.8671699999999998E-2</c:v>
                </c:pt>
                <c:pt idx="27855">
                  <c:v>4.6170200000000002E-2</c:v>
                </c:pt>
                <c:pt idx="27856">
                  <c:v>4.3024100000000003E-2</c:v>
                </c:pt>
                <c:pt idx="27857">
                  <c:v>4.07E-2</c:v>
                </c:pt>
                <c:pt idx="27858">
                  <c:v>3.6064100000000002E-2</c:v>
                </c:pt>
                <c:pt idx="27859">
                  <c:v>4.53596E-2</c:v>
                </c:pt>
                <c:pt idx="27860">
                  <c:v>4.33874E-2</c:v>
                </c:pt>
                <c:pt idx="27861">
                  <c:v>4.14782E-2</c:v>
                </c:pt>
                <c:pt idx="27862">
                  <c:v>4.5131699999999997E-2</c:v>
                </c:pt>
                <c:pt idx="27863">
                  <c:v>3.92056E-2</c:v>
                </c:pt>
                <c:pt idx="27864">
                  <c:v>4.6120599999999998E-2</c:v>
                </c:pt>
                <c:pt idx="27865">
                  <c:v>3.57361E-2</c:v>
                </c:pt>
                <c:pt idx="27866">
                  <c:v>3.7601500000000003E-2</c:v>
                </c:pt>
                <c:pt idx="27867">
                  <c:v>4.0764799999999997E-2</c:v>
                </c:pt>
                <c:pt idx="27868">
                  <c:v>3.7338299999999998E-2</c:v>
                </c:pt>
                <c:pt idx="27869">
                  <c:v>3.7662500000000002E-2</c:v>
                </c:pt>
                <c:pt idx="27870">
                  <c:v>4.2769399999999999E-2</c:v>
                </c:pt>
                <c:pt idx="27871">
                  <c:v>4.4937100000000001E-2</c:v>
                </c:pt>
                <c:pt idx="27872">
                  <c:v>4.45452E-2</c:v>
                </c:pt>
                <c:pt idx="27873">
                  <c:v>3.6418899999999997E-2</c:v>
                </c:pt>
                <c:pt idx="27874">
                  <c:v>4.9341200000000002E-2</c:v>
                </c:pt>
                <c:pt idx="27875">
                  <c:v>3.6879500000000003E-2</c:v>
                </c:pt>
                <c:pt idx="27876">
                  <c:v>3.8913700000000002E-2</c:v>
                </c:pt>
                <c:pt idx="27877">
                  <c:v>3.7496599999999998E-2</c:v>
                </c:pt>
                <c:pt idx="27878">
                  <c:v>4.2656899999999998E-2</c:v>
                </c:pt>
                <c:pt idx="27879">
                  <c:v>4.2890499999999998E-2</c:v>
                </c:pt>
                <c:pt idx="27880">
                  <c:v>4.8169099999999999E-2</c:v>
                </c:pt>
                <c:pt idx="27881">
                  <c:v>3.8157499999999997E-2</c:v>
                </c:pt>
                <c:pt idx="27882">
                  <c:v>2.4679199999999998E-2</c:v>
                </c:pt>
                <c:pt idx="27883">
                  <c:v>3.73526E-2</c:v>
                </c:pt>
                <c:pt idx="27884">
                  <c:v>3.7688300000000001E-2</c:v>
                </c:pt>
                <c:pt idx="27885">
                  <c:v>4.1724200000000003E-2</c:v>
                </c:pt>
                <c:pt idx="27886">
                  <c:v>4.61226E-2</c:v>
                </c:pt>
                <c:pt idx="27887">
                  <c:v>3.1644800000000001E-2</c:v>
                </c:pt>
                <c:pt idx="27888">
                  <c:v>3.3126799999999998E-2</c:v>
                </c:pt>
                <c:pt idx="27889">
                  <c:v>3.6632499999999998E-2</c:v>
                </c:pt>
                <c:pt idx="27890">
                  <c:v>3.4248399999999998E-2</c:v>
                </c:pt>
                <c:pt idx="27891">
                  <c:v>4.5958499999999999E-2</c:v>
                </c:pt>
                <c:pt idx="27892">
                  <c:v>4.7148700000000002E-2</c:v>
                </c:pt>
                <c:pt idx="27893">
                  <c:v>3.7714999999999999E-2</c:v>
                </c:pt>
                <c:pt idx="27894">
                  <c:v>4.4624299999999999E-2</c:v>
                </c:pt>
                <c:pt idx="27895">
                  <c:v>3.4114800000000001E-2</c:v>
                </c:pt>
                <c:pt idx="27896">
                  <c:v>4.0365199999999997E-2</c:v>
                </c:pt>
                <c:pt idx="27897">
                  <c:v>3.9571799999999997E-2</c:v>
                </c:pt>
                <c:pt idx="27898">
                  <c:v>3.3361399999999999E-2</c:v>
                </c:pt>
                <c:pt idx="27899">
                  <c:v>4.0815400000000002E-2</c:v>
                </c:pt>
                <c:pt idx="27900">
                  <c:v>4.1489600000000001E-2</c:v>
                </c:pt>
                <c:pt idx="27901">
                  <c:v>3.8398700000000001E-2</c:v>
                </c:pt>
                <c:pt idx="27902">
                  <c:v>3.9168399999999999E-2</c:v>
                </c:pt>
                <c:pt idx="27903">
                  <c:v>4.1359899999999998E-2</c:v>
                </c:pt>
                <c:pt idx="27904">
                  <c:v>3.934E-2</c:v>
                </c:pt>
                <c:pt idx="27905">
                  <c:v>3.7241000000000003E-2</c:v>
                </c:pt>
                <c:pt idx="27906">
                  <c:v>3.2429699999999999E-2</c:v>
                </c:pt>
                <c:pt idx="27907">
                  <c:v>4.1362799999999998E-2</c:v>
                </c:pt>
                <c:pt idx="27908">
                  <c:v>4.0134400000000001E-2</c:v>
                </c:pt>
                <c:pt idx="27909">
                  <c:v>4.26903E-2</c:v>
                </c:pt>
                <c:pt idx="27910">
                  <c:v>4.1500099999999998E-2</c:v>
                </c:pt>
                <c:pt idx="27911">
                  <c:v>4.18568E-2</c:v>
                </c:pt>
                <c:pt idx="27912">
                  <c:v>4.4995300000000002E-2</c:v>
                </c:pt>
                <c:pt idx="27913">
                  <c:v>3.3529299999999998E-2</c:v>
                </c:pt>
                <c:pt idx="27914">
                  <c:v>4.7709500000000002E-2</c:v>
                </c:pt>
                <c:pt idx="27915">
                  <c:v>3.6482800000000003E-2</c:v>
                </c:pt>
                <c:pt idx="27916">
                  <c:v>3.6329300000000002E-2</c:v>
                </c:pt>
                <c:pt idx="27917">
                  <c:v>3.8083100000000002E-2</c:v>
                </c:pt>
                <c:pt idx="27918">
                  <c:v>3.7110299999999999E-2</c:v>
                </c:pt>
                <c:pt idx="27919">
                  <c:v>4.7966000000000002E-2</c:v>
                </c:pt>
                <c:pt idx="27920">
                  <c:v>3.8066900000000001E-2</c:v>
                </c:pt>
                <c:pt idx="27921">
                  <c:v>3.21245E-2</c:v>
                </c:pt>
                <c:pt idx="27922">
                  <c:v>3.6935799999999998E-2</c:v>
                </c:pt>
                <c:pt idx="27923">
                  <c:v>3.4470599999999997E-2</c:v>
                </c:pt>
                <c:pt idx="27924">
                  <c:v>3.09019E-2</c:v>
                </c:pt>
                <c:pt idx="27925">
                  <c:v>2.67773E-2</c:v>
                </c:pt>
                <c:pt idx="27926">
                  <c:v>3.5586399999999997E-2</c:v>
                </c:pt>
                <c:pt idx="27927">
                  <c:v>2.4468400000000001E-2</c:v>
                </c:pt>
                <c:pt idx="27928">
                  <c:v>2.6184099999999998E-2</c:v>
                </c:pt>
                <c:pt idx="27929">
                  <c:v>3.8001100000000003E-2</c:v>
                </c:pt>
                <c:pt idx="27930">
                  <c:v>3.6997799999999997E-2</c:v>
                </c:pt>
                <c:pt idx="27931">
                  <c:v>3.3009499999999997E-2</c:v>
                </c:pt>
                <c:pt idx="27932">
                  <c:v>2.6175500000000001E-2</c:v>
                </c:pt>
                <c:pt idx="27933">
                  <c:v>2.6207899999999999E-2</c:v>
                </c:pt>
                <c:pt idx="27934">
                  <c:v>2.6578899999999999E-2</c:v>
                </c:pt>
                <c:pt idx="27935">
                  <c:v>3.5293600000000001E-2</c:v>
                </c:pt>
                <c:pt idx="27936">
                  <c:v>2.1850600000000001E-2</c:v>
                </c:pt>
                <c:pt idx="27937">
                  <c:v>3.8289999999999998E-2</c:v>
                </c:pt>
                <c:pt idx="27938">
                  <c:v>1.9403500000000001E-2</c:v>
                </c:pt>
                <c:pt idx="27939">
                  <c:v>2.92473E-2</c:v>
                </c:pt>
                <c:pt idx="27940">
                  <c:v>1.3423900000000001E-2</c:v>
                </c:pt>
                <c:pt idx="27941">
                  <c:v>3.0337300000000001E-2</c:v>
                </c:pt>
                <c:pt idx="27942">
                  <c:v>2.1868700000000001E-2</c:v>
                </c:pt>
                <c:pt idx="27943">
                  <c:v>2.4938599999999998E-2</c:v>
                </c:pt>
                <c:pt idx="27944">
                  <c:v>2.41432E-2</c:v>
                </c:pt>
                <c:pt idx="27945">
                  <c:v>2.0877799999999998E-2</c:v>
                </c:pt>
                <c:pt idx="27946">
                  <c:v>1.99919E-2</c:v>
                </c:pt>
                <c:pt idx="27947">
                  <c:v>1.06859E-2</c:v>
                </c:pt>
                <c:pt idx="27948">
                  <c:v>2.3047399999999999E-2</c:v>
                </c:pt>
                <c:pt idx="27949">
                  <c:v>5.9680899999999997E-3</c:v>
                </c:pt>
                <c:pt idx="27950">
                  <c:v>1.28202E-2</c:v>
                </c:pt>
                <c:pt idx="27951">
                  <c:v>1.3837800000000001E-2</c:v>
                </c:pt>
                <c:pt idx="27952">
                  <c:v>1.7904300000000001E-2</c:v>
                </c:pt>
                <c:pt idx="27953">
                  <c:v>1.9155499999999999E-2</c:v>
                </c:pt>
                <c:pt idx="27954">
                  <c:v>1.2868900000000001E-2</c:v>
                </c:pt>
                <c:pt idx="27955">
                  <c:v>2.70557E-3</c:v>
                </c:pt>
                <c:pt idx="27956">
                  <c:v>1.9614199999999998E-2</c:v>
                </c:pt>
                <c:pt idx="27957">
                  <c:v>1.39685E-2</c:v>
                </c:pt>
                <c:pt idx="27958">
                  <c:v>2.78873E-2</c:v>
                </c:pt>
                <c:pt idx="27959">
                  <c:v>1.4076200000000001E-2</c:v>
                </c:pt>
                <c:pt idx="27960">
                  <c:v>2.76747E-2</c:v>
                </c:pt>
                <c:pt idx="27961">
                  <c:v>9.2916500000000003E-3</c:v>
                </c:pt>
                <c:pt idx="27962">
                  <c:v>1.44835E-2</c:v>
                </c:pt>
                <c:pt idx="27963">
                  <c:v>1.9066799999999998E-2</c:v>
                </c:pt>
                <c:pt idx="27964">
                  <c:v>1.7531399999999999E-2</c:v>
                </c:pt>
                <c:pt idx="27965">
                  <c:v>4.8370399999999999E-3</c:v>
                </c:pt>
                <c:pt idx="27966">
                  <c:v>1.40991E-2</c:v>
                </c:pt>
                <c:pt idx="27967">
                  <c:v>8.8758499999999994E-3</c:v>
                </c:pt>
                <c:pt idx="27968">
                  <c:v>1.3643300000000001E-2</c:v>
                </c:pt>
                <c:pt idx="27969">
                  <c:v>9.3956000000000005E-3</c:v>
                </c:pt>
                <c:pt idx="27970">
                  <c:v>1.0838499999999999E-2</c:v>
                </c:pt>
                <c:pt idx="27971">
                  <c:v>1.5170100000000001E-2</c:v>
                </c:pt>
                <c:pt idx="27972">
                  <c:v>7.5922000000000003E-3</c:v>
                </c:pt>
                <c:pt idx="27973">
                  <c:v>8.2798000000000004E-3</c:v>
                </c:pt>
                <c:pt idx="27974">
                  <c:v>3.7775E-3</c:v>
                </c:pt>
                <c:pt idx="27975">
                  <c:v>4.9591100000000001E-3</c:v>
                </c:pt>
                <c:pt idx="27976">
                  <c:v>1.2140300000000001E-3</c:v>
                </c:pt>
                <c:pt idx="27977">
                  <c:v>-1.68896E-3</c:v>
                </c:pt>
                <c:pt idx="27978">
                  <c:v>9.2067699999999995E-3</c:v>
                </c:pt>
                <c:pt idx="27979">
                  <c:v>9.5062299999999992E-3</c:v>
                </c:pt>
                <c:pt idx="27980">
                  <c:v>3.10326E-3</c:v>
                </c:pt>
                <c:pt idx="27981">
                  <c:v>1.8796900000000001E-3</c:v>
                </c:pt>
                <c:pt idx="27982">
                  <c:v>-5.7411199999999997E-3</c:v>
                </c:pt>
                <c:pt idx="27983">
                  <c:v>1.5163399999999999E-4</c:v>
                </c:pt>
                <c:pt idx="27984">
                  <c:v>1.1054E-2</c:v>
                </c:pt>
                <c:pt idx="27985">
                  <c:v>2.7913999999999999E-3</c:v>
                </c:pt>
                <c:pt idx="27986">
                  <c:v>1.2234699999999999E-2</c:v>
                </c:pt>
                <c:pt idx="27987">
                  <c:v>-1.8033999999999999E-3</c:v>
                </c:pt>
                <c:pt idx="27988">
                  <c:v>1.14241E-2</c:v>
                </c:pt>
                <c:pt idx="27989">
                  <c:v>2.7961700000000002E-3</c:v>
                </c:pt>
                <c:pt idx="27990">
                  <c:v>1.6548199999999999E-2</c:v>
                </c:pt>
                <c:pt idx="27991">
                  <c:v>7.7571899999999997E-3</c:v>
                </c:pt>
                <c:pt idx="27992">
                  <c:v>1.72138E-3</c:v>
                </c:pt>
                <c:pt idx="27993">
                  <c:v>-4.5976599999999999E-3</c:v>
                </c:pt>
                <c:pt idx="27994">
                  <c:v>5.6638699999999997E-3</c:v>
                </c:pt>
                <c:pt idx="27995">
                  <c:v>1.83105E-4</c:v>
                </c:pt>
                <c:pt idx="27996">
                  <c:v>9.2782999999999997E-3</c:v>
                </c:pt>
                <c:pt idx="27997">
                  <c:v>1.0615299999999999E-2</c:v>
                </c:pt>
                <c:pt idx="27998">
                  <c:v>3.15285E-3</c:v>
                </c:pt>
                <c:pt idx="27999">
                  <c:v>3.3721900000000002E-3</c:v>
                </c:pt>
                <c:pt idx="28000">
                  <c:v>-2.9039399999999998E-3</c:v>
                </c:pt>
                <c:pt idx="28001">
                  <c:v>2.6712400000000001E-3</c:v>
                </c:pt>
                <c:pt idx="28002">
                  <c:v>-3.7670099999999999E-3</c:v>
                </c:pt>
                <c:pt idx="28003" formatCode="0.00E+00">
                  <c:v>-8.5830700000000005E-6</c:v>
                </c:pt>
                <c:pt idx="28004">
                  <c:v>4.2047500000000002E-3</c:v>
                </c:pt>
                <c:pt idx="28005">
                  <c:v>1.5612600000000001E-2</c:v>
                </c:pt>
                <c:pt idx="28006">
                  <c:v>-2.5491699999999999E-3</c:v>
                </c:pt>
                <c:pt idx="28007">
                  <c:v>-3.1156500000000002E-3</c:v>
                </c:pt>
                <c:pt idx="28008">
                  <c:v>-2.0036699999999999E-3</c:v>
                </c:pt>
                <c:pt idx="28009">
                  <c:v>-7.9059600000000001E-3</c:v>
                </c:pt>
                <c:pt idx="28010">
                  <c:v>-7.6770799999999998E-4</c:v>
                </c:pt>
                <c:pt idx="28011">
                  <c:v>4.9991599999999999E-3</c:v>
                </c:pt>
                <c:pt idx="28012">
                  <c:v>-1.20735E-3</c:v>
                </c:pt>
                <c:pt idx="28013">
                  <c:v>-1.48869E-3</c:v>
                </c:pt>
                <c:pt idx="28014">
                  <c:v>-9.9678000000000006E-3</c:v>
                </c:pt>
                <c:pt idx="28015">
                  <c:v>-7.6770800000000002E-3</c:v>
                </c:pt>
                <c:pt idx="28016">
                  <c:v>4.3897600000000004E-3</c:v>
                </c:pt>
                <c:pt idx="28017">
                  <c:v>-3.66688E-3</c:v>
                </c:pt>
                <c:pt idx="28018">
                  <c:v>8.0299400000000002E-4</c:v>
                </c:pt>
                <c:pt idx="28019">
                  <c:v>-9.6893299999999995E-3</c:v>
                </c:pt>
                <c:pt idx="28020">
                  <c:v>-8.9139900000000001E-3</c:v>
                </c:pt>
                <c:pt idx="28021">
                  <c:v>1.1648199999999999E-2</c:v>
                </c:pt>
                <c:pt idx="28022">
                  <c:v>2.0628000000000001E-3</c:v>
                </c:pt>
                <c:pt idx="28023">
                  <c:v>-6.3571900000000004E-3</c:v>
                </c:pt>
                <c:pt idx="28024">
                  <c:v>-1.0509499999999999E-3</c:v>
                </c:pt>
                <c:pt idx="28025">
                  <c:v>1.8291500000000001E-3</c:v>
                </c:pt>
                <c:pt idx="28026">
                  <c:v>-1.6937300000000001E-3</c:v>
                </c:pt>
                <c:pt idx="28027">
                  <c:v>-1.9483599999999999E-3</c:v>
                </c:pt>
                <c:pt idx="28028">
                  <c:v>-3.5886799999999999E-3</c:v>
                </c:pt>
                <c:pt idx="28029">
                  <c:v>-6.9293999999999996E-3</c:v>
                </c:pt>
                <c:pt idx="28030">
                  <c:v>5.2423499999999998E-3</c:v>
                </c:pt>
                <c:pt idx="28031">
                  <c:v>-2.5052999999999998E-3</c:v>
                </c:pt>
                <c:pt idx="28032">
                  <c:v>-5.2261400000000002E-4</c:v>
                </c:pt>
                <c:pt idx="28033">
                  <c:v>-2.5396300000000002E-3</c:v>
                </c:pt>
                <c:pt idx="28034">
                  <c:v>-1.0485599999999999E-2</c:v>
                </c:pt>
                <c:pt idx="28035">
                  <c:v>8.1825300000000001E-4</c:v>
                </c:pt>
                <c:pt idx="28036">
                  <c:v>-1.06421E-2</c:v>
                </c:pt>
                <c:pt idx="28037">
                  <c:v>-5.5980699999999995E-4</c:v>
                </c:pt>
                <c:pt idx="28038">
                  <c:v>-7.2269400000000003E-3</c:v>
                </c:pt>
                <c:pt idx="28039">
                  <c:v>-1.1562299999999999E-2</c:v>
                </c:pt>
                <c:pt idx="28040">
                  <c:v>-8.9855200000000003E-3</c:v>
                </c:pt>
                <c:pt idx="28041">
                  <c:v>-5.1984800000000001E-3</c:v>
                </c:pt>
                <c:pt idx="28042">
                  <c:v>-1.5726099999999999E-3</c:v>
                </c:pt>
                <c:pt idx="28043">
                  <c:v>-2.3660700000000001E-3</c:v>
                </c:pt>
                <c:pt idx="28044">
                  <c:v>-4.7969800000000002E-3</c:v>
                </c:pt>
                <c:pt idx="28045">
                  <c:v>-8.5449199999999993E-3</c:v>
                </c:pt>
                <c:pt idx="28046">
                  <c:v>-1.4403300000000001E-2</c:v>
                </c:pt>
                <c:pt idx="28047">
                  <c:v>-1.9168899999999999E-4</c:v>
                </c:pt>
                <c:pt idx="28048">
                  <c:v>-3.6697399999999999E-3</c:v>
                </c:pt>
                <c:pt idx="28049">
                  <c:v>-5.1260000000000003E-3</c:v>
                </c:pt>
                <c:pt idx="28050">
                  <c:v>4.5747799999999996E-3</c:v>
                </c:pt>
                <c:pt idx="28051">
                  <c:v>3.45898E-3</c:v>
                </c:pt>
                <c:pt idx="28052">
                  <c:v>-2.91348E-3</c:v>
                </c:pt>
                <c:pt idx="28053">
                  <c:v>-4.7855399999999996E-3</c:v>
                </c:pt>
                <c:pt idx="28054">
                  <c:v>4.5776399999999999E-4</c:v>
                </c:pt>
                <c:pt idx="28055">
                  <c:v>4.9924899999999996E-3</c:v>
                </c:pt>
                <c:pt idx="28056" formatCode="0.00E+00">
                  <c:v>9.6321099999999995E-5</c:v>
                </c:pt>
                <c:pt idx="28057">
                  <c:v>8.0337499999999992E-3</c:v>
                </c:pt>
                <c:pt idx="28058">
                  <c:v>-8.06808E-3</c:v>
                </c:pt>
                <c:pt idx="28059">
                  <c:v>1.3084399999999999E-3</c:v>
                </c:pt>
                <c:pt idx="28060">
                  <c:v>1.09024E-2</c:v>
                </c:pt>
                <c:pt idx="28061">
                  <c:v>2.2068000000000001E-3</c:v>
                </c:pt>
                <c:pt idx="28062">
                  <c:v>-1.93787E-3</c:v>
                </c:pt>
                <c:pt idx="28063">
                  <c:v>2.0084399999999998E-3</c:v>
                </c:pt>
                <c:pt idx="28064">
                  <c:v>3.6611600000000001E-3</c:v>
                </c:pt>
                <c:pt idx="28065">
                  <c:v>6.3037900000000003E-4</c:v>
                </c:pt>
                <c:pt idx="28066">
                  <c:v>-2.1390900000000002E-3</c:v>
                </c:pt>
                <c:pt idx="28067">
                  <c:v>-2.6006699999999998E-3</c:v>
                </c:pt>
                <c:pt idx="28068">
                  <c:v>-5.8631899999999999E-3</c:v>
                </c:pt>
                <c:pt idx="28069">
                  <c:v>-3.6706899999999999E-3</c:v>
                </c:pt>
                <c:pt idx="28070">
                  <c:v>-1.22223E-2</c:v>
                </c:pt>
                <c:pt idx="28071">
                  <c:v>4.61197E-3</c:v>
                </c:pt>
                <c:pt idx="28072">
                  <c:v>-1.08337E-2</c:v>
                </c:pt>
                <c:pt idx="28073">
                  <c:v>-5.5332200000000002E-3</c:v>
                </c:pt>
                <c:pt idx="28074">
                  <c:v>-1.5479100000000001E-2</c:v>
                </c:pt>
                <c:pt idx="28075">
                  <c:v>-4.8618300000000001E-3</c:v>
                </c:pt>
                <c:pt idx="28076">
                  <c:v>-1.5502E-2</c:v>
                </c:pt>
                <c:pt idx="28077">
                  <c:v>-1.32084E-2</c:v>
                </c:pt>
                <c:pt idx="28078">
                  <c:v>-1.8011099999999999E-2</c:v>
                </c:pt>
                <c:pt idx="28079">
                  <c:v>-7.9670000000000001E-3</c:v>
                </c:pt>
                <c:pt idx="28080">
                  <c:v>-1.6148599999999999E-2</c:v>
                </c:pt>
                <c:pt idx="28081">
                  <c:v>-1.2500799999999999E-2</c:v>
                </c:pt>
                <c:pt idx="28082">
                  <c:v>-1.3024300000000001E-2</c:v>
                </c:pt>
                <c:pt idx="28083">
                  <c:v>-1.51091E-2</c:v>
                </c:pt>
                <c:pt idx="28084">
                  <c:v>-1.81885E-2</c:v>
                </c:pt>
                <c:pt idx="28085">
                  <c:v>-2.2087099999999998E-2</c:v>
                </c:pt>
                <c:pt idx="28086">
                  <c:v>-1.5425700000000001E-2</c:v>
                </c:pt>
                <c:pt idx="28087">
                  <c:v>-2.44856E-2</c:v>
                </c:pt>
                <c:pt idx="28088">
                  <c:v>-9.7608599999999997E-3</c:v>
                </c:pt>
                <c:pt idx="28089">
                  <c:v>-3.00045E-2</c:v>
                </c:pt>
                <c:pt idx="28090">
                  <c:v>-2.2719400000000001E-2</c:v>
                </c:pt>
                <c:pt idx="28091">
                  <c:v>-2.8290699999999998E-2</c:v>
                </c:pt>
                <c:pt idx="28092">
                  <c:v>-2.1650300000000001E-2</c:v>
                </c:pt>
                <c:pt idx="28093">
                  <c:v>-2.20127E-2</c:v>
                </c:pt>
                <c:pt idx="28094">
                  <c:v>-2.4954799999999999E-2</c:v>
                </c:pt>
                <c:pt idx="28095">
                  <c:v>-2.0904499999999999E-2</c:v>
                </c:pt>
                <c:pt idx="28096">
                  <c:v>-3.03106E-2</c:v>
                </c:pt>
                <c:pt idx="28097">
                  <c:v>-2.3664500000000002E-2</c:v>
                </c:pt>
                <c:pt idx="28098">
                  <c:v>-3.1424500000000001E-2</c:v>
                </c:pt>
                <c:pt idx="28099">
                  <c:v>-2.3106600000000001E-2</c:v>
                </c:pt>
                <c:pt idx="28100">
                  <c:v>-3.5731300000000001E-2</c:v>
                </c:pt>
                <c:pt idx="28101">
                  <c:v>-3.5299299999999999E-2</c:v>
                </c:pt>
                <c:pt idx="28102">
                  <c:v>-3.8565599999999998E-2</c:v>
                </c:pt>
                <c:pt idx="28103">
                  <c:v>-3.7553799999999998E-2</c:v>
                </c:pt>
                <c:pt idx="28104">
                  <c:v>-3.2443E-2</c:v>
                </c:pt>
                <c:pt idx="28105">
                  <c:v>-3.9389599999999997E-2</c:v>
                </c:pt>
                <c:pt idx="28106">
                  <c:v>-3.7572899999999999E-2</c:v>
                </c:pt>
                <c:pt idx="28107" formatCode="0.00E+00">
                  <c:v>-4.4952400000000003E-2</c:v>
                </c:pt>
                <c:pt idx="28108" formatCode="0.00E+00">
                  <c:v>-4.13742E-2</c:v>
                </c:pt>
                <c:pt idx="28109">
                  <c:v>-4.2410900000000001E-2</c:v>
                </c:pt>
                <c:pt idx="28110">
                  <c:v>-4.22726E-2</c:v>
                </c:pt>
                <c:pt idx="28111">
                  <c:v>-3.96385E-2</c:v>
                </c:pt>
                <c:pt idx="28112">
                  <c:v>-4.2109500000000001E-2</c:v>
                </c:pt>
                <c:pt idx="28113">
                  <c:v>-4.2736099999999999E-2</c:v>
                </c:pt>
                <c:pt idx="28114">
                  <c:v>-3.9445899999999999E-2</c:v>
                </c:pt>
                <c:pt idx="28115">
                  <c:v>-4.0875399999999999E-2</c:v>
                </c:pt>
                <c:pt idx="28116">
                  <c:v>-3.3580800000000001E-2</c:v>
                </c:pt>
                <c:pt idx="28117">
                  <c:v>-3.7796000000000003E-2</c:v>
                </c:pt>
                <c:pt idx="28118">
                  <c:v>-3.3969899999999997E-2</c:v>
                </c:pt>
                <c:pt idx="28119">
                  <c:v>-4.4262900000000001E-2</c:v>
                </c:pt>
                <c:pt idx="28120">
                  <c:v>-3.5848600000000001E-2</c:v>
                </c:pt>
                <c:pt idx="28121">
                  <c:v>-3.8516000000000002E-2</c:v>
                </c:pt>
                <c:pt idx="28122">
                  <c:v>-3.5824799999999997E-2</c:v>
                </c:pt>
                <c:pt idx="28123">
                  <c:v>-3.4170199999999998E-2</c:v>
                </c:pt>
                <c:pt idx="28124">
                  <c:v>-3.0268699999999999E-2</c:v>
                </c:pt>
                <c:pt idx="28125">
                  <c:v>-2.89698E-2</c:v>
                </c:pt>
                <c:pt idx="28126">
                  <c:v>-4.1800499999999997E-2</c:v>
                </c:pt>
                <c:pt idx="28127">
                  <c:v>-3.4279799999999999E-2</c:v>
                </c:pt>
                <c:pt idx="28128">
                  <c:v>-4.4574700000000002E-2</c:v>
                </c:pt>
                <c:pt idx="28129">
                  <c:v>-3.4111000000000002E-2</c:v>
                </c:pt>
                <c:pt idx="28130">
                  <c:v>-4.4540400000000001E-2</c:v>
                </c:pt>
                <c:pt idx="28131">
                  <c:v>-2.5654799999999998E-2</c:v>
                </c:pt>
                <c:pt idx="28132">
                  <c:v>-4.9036000000000003E-2</c:v>
                </c:pt>
                <c:pt idx="28133">
                  <c:v>-4.04015E-2</c:v>
                </c:pt>
                <c:pt idx="28134">
                  <c:v>-4.4548999999999998E-2</c:v>
                </c:pt>
                <c:pt idx="28135">
                  <c:v>-4.82922E-2</c:v>
                </c:pt>
                <c:pt idx="28136">
                  <c:v>-4.1130100000000003E-2</c:v>
                </c:pt>
                <c:pt idx="28137">
                  <c:v>-4.9385100000000001E-2</c:v>
                </c:pt>
                <c:pt idx="28138">
                  <c:v>-3.7996299999999997E-2</c:v>
                </c:pt>
                <c:pt idx="28139">
                  <c:v>-5.4025700000000003E-2</c:v>
                </c:pt>
                <c:pt idx="28140">
                  <c:v>-4.2673099999999999E-2</c:v>
                </c:pt>
                <c:pt idx="28141">
                  <c:v>-4.6047200000000003E-2</c:v>
                </c:pt>
                <c:pt idx="28142">
                  <c:v>-5.07412E-2</c:v>
                </c:pt>
                <c:pt idx="28143">
                  <c:v>-4.7743800000000003E-2</c:v>
                </c:pt>
                <c:pt idx="28144">
                  <c:v>-5.5314099999999998E-2</c:v>
                </c:pt>
                <c:pt idx="28145">
                  <c:v>-4.2890499999999998E-2</c:v>
                </c:pt>
                <c:pt idx="28146">
                  <c:v>-5.5042300000000002E-2</c:v>
                </c:pt>
                <c:pt idx="28147">
                  <c:v>-4.95453E-2</c:v>
                </c:pt>
                <c:pt idx="28148">
                  <c:v>-5.05829E-2</c:v>
                </c:pt>
                <c:pt idx="28149">
                  <c:v>-5.1844599999999998E-2</c:v>
                </c:pt>
                <c:pt idx="28150">
                  <c:v>-4.8815699999999997E-2</c:v>
                </c:pt>
                <c:pt idx="28151">
                  <c:v>-4.6380999999999999E-2</c:v>
                </c:pt>
                <c:pt idx="28152">
                  <c:v>-3.86267E-2</c:v>
                </c:pt>
                <c:pt idx="28153">
                  <c:v>-4.65374E-2</c:v>
                </c:pt>
                <c:pt idx="28154">
                  <c:v>-4.77495E-2</c:v>
                </c:pt>
                <c:pt idx="28155">
                  <c:v>-3.9606099999999998E-2</c:v>
                </c:pt>
                <c:pt idx="28156">
                  <c:v>-4.5340499999999999E-2</c:v>
                </c:pt>
                <c:pt idx="28157">
                  <c:v>-3.7955299999999997E-2</c:v>
                </c:pt>
                <c:pt idx="28158">
                  <c:v>-3.8565599999999998E-2</c:v>
                </c:pt>
                <c:pt idx="28159">
                  <c:v>-3.7334399999999997E-2</c:v>
                </c:pt>
                <c:pt idx="28160">
                  <c:v>-3.8167E-2</c:v>
                </c:pt>
                <c:pt idx="28161">
                  <c:v>-4.2484300000000003E-2</c:v>
                </c:pt>
                <c:pt idx="28162">
                  <c:v>-3.4470599999999997E-2</c:v>
                </c:pt>
                <c:pt idx="28163">
                  <c:v>-3.8703000000000001E-2</c:v>
                </c:pt>
                <c:pt idx="28164">
                  <c:v>-3.1410199999999999E-2</c:v>
                </c:pt>
                <c:pt idx="28165">
                  <c:v>-3.7507100000000002E-2</c:v>
                </c:pt>
                <c:pt idx="28166">
                  <c:v>-4.5301399999999999E-2</c:v>
                </c:pt>
                <c:pt idx="28167">
                  <c:v>-2.85568E-2</c:v>
                </c:pt>
                <c:pt idx="28168">
                  <c:v>-3.5242999999999997E-2</c:v>
                </c:pt>
                <c:pt idx="28169">
                  <c:v>-3.66697E-2</c:v>
                </c:pt>
                <c:pt idx="28170">
                  <c:v>-3.2180800000000002E-2</c:v>
                </c:pt>
                <c:pt idx="28171">
                  <c:v>-3.6217699999999999E-2</c:v>
                </c:pt>
                <c:pt idx="28172">
                  <c:v>-4.20332E-2</c:v>
                </c:pt>
                <c:pt idx="28173">
                  <c:v>-4.3641100000000002E-2</c:v>
                </c:pt>
                <c:pt idx="28174">
                  <c:v>-3.4067199999999999E-2</c:v>
                </c:pt>
                <c:pt idx="28175">
                  <c:v>-4.0643699999999998E-2</c:v>
                </c:pt>
                <c:pt idx="28176">
                  <c:v>-3.11518E-2</c:v>
                </c:pt>
                <c:pt idx="28177">
                  <c:v>-4.1304599999999997E-2</c:v>
                </c:pt>
                <c:pt idx="28178">
                  <c:v>-3.8497900000000002E-2</c:v>
                </c:pt>
                <c:pt idx="28179">
                  <c:v>-3.53756E-2</c:v>
                </c:pt>
                <c:pt idx="28180">
                  <c:v>-3.5252600000000002E-2</c:v>
                </c:pt>
                <c:pt idx="28181">
                  <c:v>-3.0445099999999999E-2</c:v>
                </c:pt>
                <c:pt idx="28182">
                  <c:v>-4.1426699999999997E-2</c:v>
                </c:pt>
                <c:pt idx="28183">
                  <c:v>-2.8266900000000001E-2</c:v>
                </c:pt>
                <c:pt idx="28184">
                  <c:v>-2.9388399999999999E-2</c:v>
                </c:pt>
                <c:pt idx="28185">
                  <c:v>-3.0781699999999999E-2</c:v>
                </c:pt>
                <c:pt idx="28186">
                  <c:v>-3.0573800000000002E-2</c:v>
                </c:pt>
                <c:pt idx="28187">
                  <c:v>-3.9072000000000003E-2</c:v>
                </c:pt>
                <c:pt idx="28188">
                  <c:v>-3.9287599999999999E-2</c:v>
                </c:pt>
                <c:pt idx="28189">
                  <c:v>-3.3423399999999999E-2</c:v>
                </c:pt>
                <c:pt idx="28190">
                  <c:v>-3.7449799999999998E-2</c:v>
                </c:pt>
                <c:pt idx="28191">
                  <c:v>-3.5242999999999997E-2</c:v>
                </c:pt>
                <c:pt idx="28192">
                  <c:v>-3.1334899999999999E-2</c:v>
                </c:pt>
                <c:pt idx="28193">
                  <c:v>-3.16467E-2</c:v>
                </c:pt>
                <c:pt idx="28194">
                  <c:v>-4.0067699999999998E-2</c:v>
                </c:pt>
                <c:pt idx="28195">
                  <c:v>-3.5669300000000001E-2</c:v>
                </c:pt>
                <c:pt idx="28196">
                  <c:v>-3.8648599999999998E-2</c:v>
                </c:pt>
                <c:pt idx="28197">
                  <c:v>-3.9976100000000001E-2</c:v>
                </c:pt>
                <c:pt idx="28198">
                  <c:v>-4.1718499999999999E-2</c:v>
                </c:pt>
                <c:pt idx="28199">
                  <c:v>-3.5889600000000001E-2</c:v>
                </c:pt>
                <c:pt idx="28200">
                  <c:v>-4.7788600000000001E-2</c:v>
                </c:pt>
                <c:pt idx="28201">
                  <c:v>-3.7174199999999998E-2</c:v>
                </c:pt>
                <c:pt idx="28202">
                  <c:v>-3.3214599999999997E-2</c:v>
                </c:pt>
                <c:pt idx="28203">
                  <c:v>-4.4952400000000003E-2</c:v>
                </c:pt>
                <c:pt idx="28204">
                  <c:v>-3.93791E-2</c:v>
                </c:pt>
                <c:pt idx="28205">
                  <c:v>-3.7054999999999998E-2</c:v>
                </c:pt>
                <c:pt idx="28206">
                  <c:v>-3.9391500000000003E-2</c:v>
                </c:pt>
                <c:pt idx="28207">
                  <c:v>-3.9589899999999997E-2</c:v>
                </c:pt>
                <c:pt idx="28208">
                  <c:v>-4.2499500000000003E-2</c:v>
                </c:pt>
                <c:pt idx="28209">
                  <c:v>-4.1991199999999999E-2</c:v>
                </c:pt>
                <c:pt idx="28210">
                  <c:v>-3.4251200000000002E-2</c:v>
                </c:pt>
                <c:pt idx="28211">
                  <c:v>-4.2343100000000002E-2</c:v>
                </c:pt>
                <c:pt idx="28212">
                  <c:v>-3.9107299999999998E-2</c:v>
                </c:pt>
                <c:pt idx="28213">
                  <c:v>-5.2720099999999999E-2</c:v>
                </c:pt>
                <c:pt idx="28214">
                  <c:v>-4.1878699999999998E-2</c:v>
                </c:pt>
                <c:pt idx="28215">
                  <c:v>-3.9448700000000003E-2</c:v>
                </c:pt>
                <c:pt idx="28216">
                  <c:v>-4.0739999999999998E-2</c:v>
                </c:pt>
                <c:pt idx="28217">
                  <c:v>-4.0640799999999998E-2</c:v>
                </c:pt>
                <c:pt idx="28218">
                  <c:v>-4.5452100000000002E-2</c:v>
                </c:pt>
                <c:pt idx="28219">
                  <c:v>-4.0018100000000001E-2</c:v>
                </c:pt>
                <c:pt idx="28220">
                  <c:v>-3.03831E-2</c:v>
                </c:pt>
                <c:pt idx="28221">
                  <c:v>-2.8561599999999999E-2</c:v>
                </c:pt>
                <c:pt idx="28222">
                  <c:v>-2.7886399999999999E-2</c:v>
                </c:pt>
                <c:pt idx="28223">
                  <c:v>-3.6332099999999999E-2</c:v>
                </c:pt>
                <c:pt idx="28224">
                  <c:v>-3.1477900000000003E-2</c:v>
                </c:pt>
                <c:pt idx="28225">
                  <c:v>-2.9095599999999999E-2</c:v>
                </c:pt>
                <c:pt idx="28226">
                  <c:v>-1.6436599999999999E-2</c:v>
                </c:pt>
                <c:pt idx="28227">
                  <c:v>-3.29266E-2</c:v>
                </c:pt>
                <c:pt idx="28228">
                  <c:v>-1.9798300000000001E-2</c:v>
                </c:pt>
                <c:pt idx="28229">
                  <c:v>-3.2075899999999997E-2</c:v>
                </c:pt>
                <c:pt idx="28230">
                  <c:v>-1.5996900000000001E-2</c:v>
                </c:pt>
                <c:pt idx="28231">
                  <c:v>-2.50206E-2</c:v>
                </c:pt>
                <c:pt idx="28232">
                  <c:v>-1.3301800000000001E-2</c:v>
                </c:pt>
                <c:pt idx="28233">
                  <c:v>-1.6319299999999998E-2</c:v>
                </c:pt>
                <c:pt idx="28234">
                  <c:v>-9.6034999999999992E-3</c:v>
                </c:pt>
                <c:pt idx="28235">
                  <c:v>-1.7126099999999998E-2</c:v>
                </c:pt>
                <c:pt idx="28236">
                  <c:v>-1.6058900000000001E-2</c:v>
                </c:pt>
                <c:pt idx="28237">
                  <c:v>-2.45066E-2</c:v>
                </c:pt>
                <c:pt idx="28238">
                  <c:v>-2.56977E-2</c:v>
                </c:pt>
                <c:pt idx="28239">
                  <c:v>-9.8810200000000008E-3</c:v>
                </c:pt>
                <c:pt idx="28240">
                  <c:v>-2.1318400000000001E-2</c:v>
                </c:pt>
                <c:pt idx="28241">
                  <c:v>-1.01776E-2</c:v>
                </c:pt>
                <c:pt idx="28242">
                  <c:v>-2.27108E-2</c:v>
                </c:pt>
                <c:pt idx="28243">
                  <c:v>-1.37882E-2</c:v>
                </c:pt>
                <c:pt idx="28244">
                  <c:v>-1.30863E-2</c:v>
                </c:pt>
                <c:pt idx="28245">
                  <c:v>-1.7349199999999999E-2</c:v>
                </c:pt>
                <c:pt idx="28246">
                  <c:v>-1.5746099999999999E-2</c:v>
                </c:pt>
                <c:pt idx="28247">
                  <c:v>-1.9551300000000001E-2</c:v>
                </c:pt>
                <c:pt idx="28248">
                  <c:v>-2.1466300000000001E-2</c:v>
                </c:pt>
                <c:pt idx="28249">
                  <c:v>-2.73838E-2</c:v>
                </c:pt>
                <c:pt idx="28250">
                  <c:v>-2.4145099999999999E-2</c:v>
                </c:pt>
                <c:pt idx="28251">
                  <c:v>-2.4691600000000001E-2</c:v>
                </c:pt>
                <c:pt idx="28252">
                  <c:v>-2.9360799999999999E-2</c:v>
                </c:pt>
                <c:pt idx="28253">
                  <c:v>-3.1755400000000003E-2</c:v>
                </c:pt>
                <c:pt idx="28254">
                  <c:v>-2.7242700000000002E-2</c:v>
                </c:pt>
                <c:pt idx="28255">
                  <c:v>-3.4380000000000001E-2</c:v>
                </c:pt>
                <c:pt idx="28256">
                  <c:v>-2.1435699999999999E-2</c:v>
                </c:pt>
                <c:pt idx="28257">
                  <c:v>-2.3845700000000001E-2</c:v>
                </c:pt>
                <c:pt idx="28258">
                  <c:v>-2.47946E-2</c:v>
                </c:pt>
                <c:pt idx="28259">
                  <c:v>-1.7795600000000002E-2</c:v>
                </c:pt>
                <c:pt idx="28260">
                  <c:v>-1.7765E-2</c:v>
                </c:pt>
                <c:pt idx="28261">
                  <c:v>-2.6511199999999999E-2</c:v>
                </c:pt>
                <c:pt idx="28262">
                  <c:v>-1.72205E-2</c:v>
                </c:pt>
                <c:pt idx="28263">
                  <c:v>-3.6171000000000002E-2</c:v>
                </c:pt>
                <c:pt idx="28264">
                  <c:v>-2.7997000000000001E-2</c:v>
                </c:pt>
                <c:pt idx="28265">
                  <c:v>-2.8124799999999998E-2</c:v>
                </c:pt>
                <c:pt idx="28266">
                  <c:v>-1.9511199999999999E-2</c:v>
                </c:pt>
                <c:pt idx="28267">
                  <c:v>-3.1558000000000003E-2</c:v>
                </c:pt>
                <c:pt idx="28268">
                  <c:v>-2.2045100000000002E-2</c:v>
                </c:pt>
                <c:pt idx="28269">
                  <c:v>-2.9898600000000001E-2</c:v>
                </c:pt>
                <c:pt idx="28270">
                  <c:v>-1.34459E-2</c:v>
                </c:pt>
                <c:pt idx="28271">
                  <c:v>-2.4980499999999999E-2</c:v>
                </c:pt>
                <c:pt idx="28272">
                  <c:v>-1.7299700000000001E-2</c:v>
                </c:pt>
                <c:pt idx="28273">
                  <c:v>-1.37825E-2</c:v>
                </c:pt>
                <c:pt idx="28274">
                  <c:v>-1.8483200000000002E-2</c:v>
                </c:pt>
                <c:pt idx="28275">
                  <c:v>-1.9366299999999999E-2</c:v>
                </c:pt>
                <c:pt idx="28276">
                  <c:v>-2.31886E-2</c:v>
                </c:pt>
                <c:pt idx="28277">
                  <c:v>-3.1413999999999997E-2</c:v>
                </c:pt>
                <c:pt idx="28278">
                  <c:v>-2.2227299999999998E-2</c:v>
                </c:pt>
                <c:pt idx="28279">
                  <c:v>-1.42889E-2</c:v>
                </c:pt>
                <c:pt idx="28280">
                  <c:v>-1.7437000000000001E-2</c:v>
                </c:pt>
                <c:pt idx="28281">
                  <c:v>-2.0973200000000001E-2</c:v>
                </c:pt>
                <c:pt idx="28282">
                  <c:v>-1.76487E-2</c:v>
                </c:pt>
                <c:pt idx="28283">
                  <c:v>-1.58663E-2</c:v>
                </c:pt>
                <c:pt idx="28284" formatCode="0.00E+00">
                  <c:v>-1.8342000000000001E-2</c:v>
                </c:pt>
                <c:pt idx="28285">
                  <c:v>-1.86138E-2</c:v>
                </c:pt>
                <c:pt idx="28286">
                  <c:v>-1.4490100000000001E-2</c:v>
                </c:pt>
                <c:pt idx="28287">
                  <c:v>-1.9612299999999999E-2</c:v>
                </c:pt>
                <c:pt idx="28288">
                  <c:v>-2.5325799999999999E-2</c:v>
                </c:pt>
                <c:pt idx="28289">
                  <c:v>-1.6516699999999999E-2</c:v>
                </c:pt>
                <c:pt idx="28290">
                  <c:v>-2.7584999999999998E-2</c:v>
                </c:pt>
                <c:pt idx="28291">
                  <c:v>-2.0414399999999999E-2</c:v>
                </c:pt>
                <c:pt idx="28292">
                  <c:v>-3.0439399999999998E-2</c:v>
                </c:pt>
                <c:pt idx="28293">
                  <c:v>-7.3194499999999999E-3</c:v>
                </c:pt>
                <c:pt idx="28294">
                  <c:v>-1.8332500000000002E-2</c:v>
                </c:pt>
                <c:pt idx="28295">
                  <c:v>-1.6205799999999999E-2</c:v>
                </c:pt>
                <c:pt idx="28296">
                  <c:v>-2.2741299999999999E-2</c:v>
                </c:pt>
                <c:pt idx="28297">
                  <c:v>-3.05367E-2</c:v>
                </c:pt>
                <c:pt idx="28298">
                  <c:v>-1.1384999999999999E-2</c:v>
                </c:pt>
                <c:pt idx="28299">
                  <c:v>-2.24724E-2</c:v>
                </c:pt>
                <c:pt idx="28300">
                  <c:v>-2.27966E-2</c:v>
                </c:pt>
                <c:pt idx="28301">
                  <c:v>-2.4678200000000001E-2</c:v>
                </c:pt>
                <c:pt idx="28302">
                  <c:v>-2.0624199999999999E-2</c:v>
                </c:pt>
                <c:pt idx="28303">
                  <c:v>-2.0476299999999999E-2</c:v>
                </c:pt>
                <c:pt idx="28304">
                  <c:v>-1.3841600000000001E-2</c:v>
                </c:pt>
                <c:pt idx="28305">
                  <c:v>-2.6031499999999999E-2</c:v>
                </c:pt>
                <c:pt idx="28306">
                  <c:v>-1.32351E-2</c:v>
                </c:pt>
                <c:pt idx="28307">
                  <c:v>-1.7367400000000002E-2</c:v>
                </c:pt>
                <c:pt idx="28308">
                  <c:v>-2.17714E-2</c:v>
                </c:pt>
                <c:pt idx="28309">
                  <c:v>-2.1313700000000001E-2</c:v>
                </c:pt>
                <c:pt idx="28310">
                  <c:v>-2.30198E-2</c:v>
                </c:pt>
                <c:pt idx="28311">
                  <c:v>-2.51398E-2</c:v>
                </c:pt>
                <c:pt idx="28312">
                  <c:v>-1.8583300000000001E-2</c:v>
                </c:pt>
                <c:pt idx="28313">
                  <c:v>-2.4287199999999998E-2</c:v>
                </c:pt>
                <c:pt idx="28314">
                  <c:v>-1.3030099999999999E-2</c:v>
                </c:pt>
                <c:pt idx="28315">
                  <c:v>-2.9427499999999999E-2</c:v>
                </c:pt>
                <c:pt idx="28316">
                  <c:v>-1.0921500000000001E-2</c:v>
                </c:pt>
                <c:pt idx="28317">
                  <c:v>-9.4356500000000003E-3</c:v>
                </c:pt>
                <c:pt idx="28318">
                  <c:v>-6.3638699999999998E-3</c:v>
                </c:pt>
                <c:pt idx="28319">
                  <c:v>-8.1052799999999994E-3</c:v>
                </c:pt>
                <c:pt idx="28320">
                  <c:v>-1.6141900000000001E-2</c:v>
                </c:pt>
                <c:pt idx="28321">
                  <c:v>-9.5567699999999992E-3</c:v>
                </c:pt>
                <c:pt idx="28322">
                  <c:v>-1.58167E-2</c:v>
                </c:pt>
                <c:pt idx="28323">
                  <c:v>-4.2991599999999998E-3</c:v>
                </c:pt>
                <c:pt idx="28324">
                  <c:v>-1.48764E-2</c:v>
                </c:pt>
                <c:pt idx="28325">
                  <c:v>-5.4387999999999997E-3</c:v>
                </c:pt>
                <c:pt idx="28326">
                  <c:v>-1.66187E-2</c:v>
                </c:pt>
                <c:pt idx="28327">
                  <c:v>-8.7623600000000003E-3</c:v>
                </c:pt>
                <c:pt idx="28328">
                  <c:v>-1.31054E-2</c:v>
                </c:pt>
                <c:pt idx="28329">
                  <c:v>-5.0039300000000002E-3</c:v>
                </c:pt>
                <c:pt idx="28330">
                  <c:v>-1.2364399999999999E-2</c:v>
                </c:pt>
                <c:pt idx="28331">
                  <c:v>-9.4776200000000008E-3</c:v>
                </c:pt>
                <c:pt idx="28332">
                  <c:v>-1.11036E-2</c:v>
                </c:pt>
                <c:pt idx="28333">
                  <c:v>-1.2351000000000001E-2</c:v>
                </c:pt>
                <c:pt idx="28334">
                  <c:v>-1.19162E-2</c:v>
                </c:pt>
                <c:pt idx="28335">
                  <c:v>-1.5249300000000001E-3</c:v>
                </c:pt>
                <c:pt idx="28336">
                  <c:v>-1.5507699999999999E-2</c:v>
                </c:pt>
                <c:pt idx="28337">
                  <c:v>-8.0709500000000003E-3</c:v>
                </c:pt>
                <c:pt idx="28338">
                  <c:v>6.6375699999999995E-4</c:v>
                </c:pt>
                <c:pt idx="28339">
                  <c:v>2.0980799999999999E-4</c:v>
                </c:pt>
                <c:pt idx="28340">
                  <c:v>-5.3463E-3</c:v>
                </c:pt>
                <c:pt idx="28341">
                  <c:v>6.0453399999999997E-3</c:v>
                </c:pt>
                <c:pt idx="28342">
                  <c:v>-4.12941E-4</c:v>
                </c:pt>
                <c:pt idx="28343">
                  <c:v>2.76947E-3</c:v>
                </c:pt>
                <c:pt idx="28344">
                  <c:v>6.9551500000000002E-3</c:v>
                </c:pt>
                <c:pt idx="28345">
                  <c:v>7.8487399999999999E-3</c:v>
                </c:pt>
                <c:pt idx="28346">
                  <c:v>1.7767000000000002E-2</c:v>
                </c:pt>
                <c:pt idx="28347">
                  <c:v>4.2028400000000002E-3</c:v>
                </c:pt>
                <c:pt idx="28348">
                  <c:v>1.36442E-2</c:v>
                </c:pt>
                <c:pt idx="28349">
                  <c:v>6.0081500000000003E-3</c:v>
                </c:pt>
                <c:pt idx="28350">
                  <c:v>1.0925300000000001E-2</c:v>
                </c:pt>
                <c:pt idx="28351">
                  <c:v>5.3615599999999996E-3</c:v>
                </c:pt>
                <c:pt idx="28352">
                  <c:v>1.3773000000000001E-2</c:v>
                </c:pt>
                <c:pt idx="28353">
                  <c:v>1.6113300000000001E-2</c:v>
                </c:pt>
                <c:pt idx="28354">
                  <c:v>5.4588299999999996E-3</c:v>
                </c:pt>
                <c:pt idx="28355">
                  <c:v>9.2182199999999992E-3</c:v>
                </c:pt>
                <c:pt idx="28356">
                  <c:v>7.4872999999999997E-3</c:v>
                </c:pt>
                <c:pt idx="28357">
                  <c:v>2.6912699999999999E-3</c:v>
                </c:pt>
                <c:pt idx="28358">
                  <c:v>3.86047E-3</c:v>
                </c:pt>
                <c:pt idx="28359">
                  <c:v>1.0456099999999999E-2</c:v>
                </c:pt>
                <c:pt idx="28360">
                  <c:v>1.07746E-2</c:v>
                </c:pt>
                <c:pt idx="28361">
                  <c:v>1.06821E-2</c:v>
                </c:pt>
                <c:pt idx="28362">
                  <c:v>1.16854E-2</c:v>
                </c:pt>
                <c:pt idx="28363">
                  <c:v>2.07911E-2</c:v>
                </c:pt>
                <c:pt idx="28364">
                  <c:v>7.8983300000000003E-3</c:v>
                </c:pt>
                <c:pt idx="28365">
                  <c:v>2.08302E-2</c:v>
                </c:pt>
                <c:pt idx="28366">
                  <c:v>1.6279200000000001E-2</c:v>
                </c:pt>
                <c:pt idx="28367">
                  <c:v>1.9121200000000001E-2</c:v>
                </c:pt>
                <c:pt idx="28368">
                  <c:v>1.10397E-2</c:v>
                </c:pt>
                <c:pt idx="28369">
                  <c:v>1.22089E-2</c:v>
                </c:pt>
                <c:pt idx="28370">
                  <c:v>1.21326E-2</c:v>
                </c:pt>
                <c:pt idx="28371">
                  <c:v>1.1209500000000001E-2</c:v>
                </c:pt>
                <c:pt idx="28372">
                  <c:v>1.4889700000000001E-2</c:v>
                </c:pt>
                <c:pt idx="28373">
                  <c:v>9.3717599999999998E-3</c:v>
                </c:pt>
                <c:pt idx="28374">
                  <c:v>9.1905600000000004E-3</c:v>
                </c:pt>
                <c:pt idx="28375">
                  <c:v>1.7495199999999999E-2</c:v>
                </c:pt>
                <c:pt idx="28376">
                  <c:v>1.57623E-2</c:v>
                </c:pt>
                <c:pt idx="28377">
                  <c:v>-3.6621100000000002E-4</c:v>
                </c:pt>
                <c:pt idx="28378">
                  <c:v>1.24884E-2</c:v>
                </c:pt>
                <c:pt idx="28379">
                  <c:v>1.4514000000000001E-2</c:v>
                </c:pt>
                <c:pt idx="28380">
                  <c:v>1.7826100000000001E-2</c:v>
                </c:pt>
                <c:pt idx="28381">
                  <c:v>1.7730699999999999E-2</c:v>
                </c:pt>
                <c:pt idx="28382">
                  <c:v>3.8938499999999999E-3</c:v>
                </c:pt>
                <c:pt idx="28383">
                  <c:v>7.6799399999999997E-3</c:v>
                </c:pt>
                <c:pt idx="28384">
                  <c:v>2.2338899999999998E-2</c:v>
                </c:pt>
                <c:pt idx="28385">
                  <c:v>9.6578600000000007E-3</c:v>
                </c:pt>
                <c:pt idx="28386">
                  <c:v>9.07612E-3</c:v>
                </c:pt>
                <c:pt idx="28387">
                  <c:v>8.5658999999999996E-3</c:v>
                </c:pt>
                <c:pt idx="28388">
                  <c:v>1.7433199999999999E-2</c:v>
                </c:pt>
                <c:pt idx="28389">
                  <c:v>1.43404E-2</c:v>
                </c:pt>
                <c:pt idx="28390">
                  <c:v>1.6430899999999998E-2</c:v>
                </c:pt>
                <c:pt idx="28391">
                  <c:v>2.6874499999999999E-2</c:v>
                </c:pt>
                <c:pt idx="28392">
                  <c:v>2.2441900000000001E-2</c:v>
                </c:pt>
                <c:pt idx="28393">
                  <c:v>1.6686400000000001E-2</c:v>
                </c:pt>
                <c:pt idx="28394">
                  <c:v>1.4157299999999999E-2</c:v>
                </c:pt>
                <c:pt idx="28395">
                  <c:v>1.43967E-2</c:v>
                </c:pt>
                <c:pt idx="28396">
                  <c:v>2.5322899999999999E-2</c:v>
                </c:pt>
                <c:pt idx="28397">
                  <c:v>2.3982E-2</c:v>
                </c:pt>
                <c:pt idx="28398">
                  <c:v>1.3476399999999999E-2</c:v>
                </c:pt>
                <c:pt idx="28399">
                  <c:v>1.7271999999999999E-2</c:v>
                </c:pt>
                <c:pt idx="28400">
                  <c:v>1.11103E-2</c:v>
                </c:pt>
                <c:pt idx="28401">
                  <c:v>1.8788300000000001E-2</c:v>
                </c:pt>
                <c:pt idx="28402">
                  <c:v>2.3016000000000002E-2</c:v>
                </c:pt>
                <c:pt idx="28403">
                  <c:v>1.9002000000000002E-2</c:v>
                </c:pt>
                <c:pt idx="28404">
                  <c:v>1.8885599999999999E-2</c:v>
                </c:pt>
                <c:pt idx="28405">
                  <c:v>2.6406300000000001E-2</c:v>
                </c:pt>
                <c:pt idx="28406">
                  <c:v>2.6633299999999999E-2</c:v>
                </c:pt>
                <c:pt idx="28407">
                  <c:v>2.1871600000000001E-2</c:v>
                </c:pt>
                <c:pt idx="28408">
                  <c:v>2.0843500000000001E-2</c:v>
                </c:pt>
                <c:pt idx="28409">
                  <c:v>2.6927E-2</c:v>
                </c:pt>
                <c:pt idx="28410">
                  <c:v>2.72932E-2</c:v>
                </c:pt>
                <c:pt idx="28411">
                  <c:v>3.1554199999999998E-2</c:v>
                </c:pt>
                <c:pt idx="28412">
                  <c:v>2.1819100000000001E-2</c:v>
                </c:pt>
                <c:pt idx="28413">
                  <c:v>2.1775200000000001E-2</c:v>
                </c:pt>
                <c:pt idx="28414">
                  <c:v>1.8506999999999999E-2</c:v>
                </c:pt>
                <c:pt idx="28415">
                  <c:v>3.2335299999999997E-2</c:v>
                </c:pt>
                <c:pt idx="28416">
                  <c:v>2.3954400000000001E-2</c:v>
                </c:pt>
                <c:pt idx="28417">
                  <c:v>2.09026E-2</c:v>
                </c:pt>
                <c:pt idx="28418">
                  <c:v>2.9431300000000001E-2</c:v>
                </c:pt>
                <c:pt idx="28419">
                  <c:v>1.7559100000000001E-2</c:v>
                </c:pt>
                <c:pt idx="28420">
                  <c:v>2.3109399999999999E-2</c:v>
                </c:pt>
                <c:pt idx="28421">
                  <c:v>2.8270699999999999E-2</c:v>
                </c:pt>
                <c:pt idx="28422">
                  <c:v>3.5826700000000003E-2</c:v>
                </c:pt>
                <c:pt idx="28423">
                  <c:v>2.9258699999999999E-2</c:v>
                </c:pt>
                <c:pt idx="28424">
                  <c:v>2.0854899999999999E-2</c:v>
                </c:pt>
                <c:pt idx="28425">
                  <c:v>2.8057100000000001E-2</c:v>
                </c:pt>
                <c:pt idx="28426">
                  <c:v>3.4072900000000003E-2</c:v>
                </c:pt>
                <c:pt idx="28427">
                  <c:v>3.2066299999999999E-2</c:v>
                </c:pt>
                <c:pt idx="28428">
                  <c:v>3.2113099999999999E-2</c:v>
                </c:pt>
                <c:pt idx="28429">
                  <c:v>2.67143E-2</c:v>
                </c:pt>
                <c:pt idx="28430">
                  <c:v>3.00512E-2</c:v>
                </c:pt>
                <c:pt idx="28431">
                  <c:v>4.2402299999999997E-2</c:v>
                </c:pt>
                <c:pt idx="28432">
                  <c:v>2.6776299999999999E-2</c:v>
                </c:pt>
                <c:pt idx="28433">
                  <c:v>4.3015499999999998E-2</c:v>
                </c:pt>
                <c:pt idx="28434">
                  <c:v>3.3703799999999999E-2</c:v>
                </c:pt>
                <c:pt idx="28435">
                  <c:v>3.5812400000000001E-2</c:v>
                </c:pt>
                <c:pt idx="28436">
                  <c:v>4.4636700000000001E-2</c:v>
                </c:pt>
                <c:pt idx="28437">
                  <c:v>3.5966900000000003E-2</c:v>
                </c:pt>
                <c:pt idx="28438">
                  <c:v>4.0618899999999999E-2</c:v>
                </c:pt>
                <c:pt idx="28439">
                  <c:v>3.91426E-2</c:v>
                </c:pt>
                <c:pt idx="28440">
                  <c:v>4.0762899999999998E-2</c:v>
                </c:pt>
                <c:pt idx="28441">
                  <c:v>3.78876E-2</c:v>
                </c:pt>
                <c:pt idx="28442">
                  <c:v>4.2729400000000001E-2</c:v>
                </c:pt>
                <c:pt idx="28443">
                  <c:v>4.86889E-2</c:v>
                </c:pt>
                <c:pt idx="28444">
                  <c:v>6.1562499999999999E-2</c:v>
                </c:pt>
                <c:pt idx="28445">
                  <c:v>6.1411899999999998E-2</c:v>
                </c:pt>
                <c:pt idx="28446">
                  <c:v>4.9307799999999999E-2</c:v>
                </c:pt>
                <c:pt idx="28447">
                  <c:v>5.0910900000000002E-2</c:v>
                </c:pt>
                <c:pt idx="28448">
                  <c:v>4.7777199999999999E-2</c:v>
                </c:pt>
                <c:pt idx="28449">
                  <c:v>4.6735800000000001E-2</c:v>
                </c:pt>
                <c:pt idx="28450">
                  <c:v>4.7773400000000001E-2</c:v>
                </c:pt>
                <c:pt idx="28451">
                  <c:v>3.6187200000000003E-2</c:v>
                </c:pt>
                <c:pt idx="28452">
                  <c:v>4.7308900000000001E-2</c:v>
                </c:pt>
                <c:pt idx="28453">
                  <c:v>3.6325499999999997E-2</c:v>
                </c:pt>
                <c:pt idx="28454">
                  <c:v>4.1250200000000001E-2</c:v>
                </c:pt>
                <c:pt idx="28455">
                  <c:v>4.1709900000000001E-2</c:v>
                </c:pt>
                <c:pt idx="28456">
                  <c:v>3.3301400000000002E-2</c:v>
                </c:pt>
                <c:pt idx="28457">
                  <c:v>4.7419500000000003E-2</c:v>
                </c:pt>
                <c:pt idx="28458">
                  <c:v>4.35095E-2</c:v>
                </c:pt>
                <c:pt idx="28459">
                  <c:v>3.9924599999999998E-2</c:v>
                </c:pt>
                <c:pt idx="28460">
                  <c:v>5.0724999999999999E-2</c:v>
                </c:pt>
                <c:pt idx="28461">
                  <c:v>6.40984E-2</c:v>
                </c:pt>
                <c:pt idx="28462">
                  <c:v>4.2025600000000003E-2</c:v>
                </c:pt>
                <c:pt idx="28463">
                  <c:v>4.4576600000000001E-2</c:v>
                </c:pt>
                <c:pt idx="28464">
                  <c:v>3.77264E-2</c:v>
                </c:pt>
                <c:pt idx="28465">
                  <c:v>4.8872899999999997E-2</c:v>
                </c:pt>
                <c:pt idx="28466">
                  <c:v>4.2776099999999997E-2</c:v>
                </c:pt>
                <c:pt idx="28467">
                  <c:v>3.6120399999999997E-2</c:v>
                </c:pt>
                <c:pt idx="28468">
                  <c:v>3.92628E-2</c:v>
                </c:pt>
                <c:pt idx="28469">
                  <c:v>3.8040200000000003E-2</c:v>
                </c:pt>
                <c:pt idx="28470">
                  <c:v>3.6547700000000002E-2</c:v>
                </c:pt>
                <c:pt idx="28471">
                  <c:v>3.6083200000000003E-2</c:v>
                </c:pt>
                <c:pt idx="28472">
                  <c:v>4.2797099999999998E-2</c:v>
                </c:pt>
                <c:pt idx="28473">
                  <c:v>4.3994900000000003E-2</c:v>
                </c:pt>
                <c:pt idx="28474">
                  <c:v>3.7801700000000001E-2</c:v>
                </c:pt>
                <c:pt idx="28475">
                  <c:v>3.4257900000000001E-2</c:v>
                </c:pt>
                <c:pt idx="28476">
                  <c:v>3.6266300000000001E-2</c:v>
                </c:pt>
                <c:pt idx="28477">
                  <c:v>3.6349300000000001E-2</c:v>
                </c:pt>
                <c:pt idx="28478">
                  <c:v>4.3380700000000001E-2</c:v>
                </c:pt>
                <c:pt idx="28479">
                  <c:v>4.2580600000000003E-2</c:v>
                </c:pt>
                <c:pt idx="28480">
                  <c:v>2.7305599999999999E-2</c:v>
                </c:pt>
                <c:pt idx="28481">
                  <c:v>3.8329099999999998E-2</c:v>
                </c:pt>
                <c:pt idx="28482">
                  <c:v>3.7271499999999999E-2</c:v>
                </c:pt>
                <c:pt idx="28483">
                  <c:v>3.4701299999999997E-2</c:v>
                </c:pt>
                <c:pt idx="28484">
                  <c:v>3.79648E-2</c:v>
                </c:pt>
                <c:pt idx="28485">
                  <c:v>2.82869E-2</c:v>
                </c:pt>
                <c:pt idx="28486">
                  <c:v>3.5259199999999997E-2</c:v>
                </c:pt>
                <c:pt idx="28487">
                  <c:v>2.6430100000000002E-2</c:v>
                </c:pt>
                <c:pt idx="28488">
                  <c:v>3.76511E-2</c:v>
                </c:pt>
                <c:pt idx="28489">
                  <c:v>3.0036899999999998E-2</c:v>
                </c:pt>
                <c:pt idx="28490">
                  <c:v>2.9575299999999999E-2</c:v>
                </c:pt>
                <c:pt idx="28491">
                  <c:v>3.2791099999999997E-2</c:v>
                </c:pt>
                <c:pt idx="28492">
                  <c:v>4.0027600000000003E-2</c:v>
                </c:pt>
                <c:pt idx="28493">
                  <c:v>3.5198199999999999E-2</c:v>
                </c:pt>
                <c:pt idx="28494">
                  <c:v>2.5711999999999999E-2</c:v>
                </c:pt>
                <c:pt idx="28495">
                  <c:v>2.7501100000000001E-2</c:v>
                </c:pt>
                <c:pt idx="28496">
                  <c:v>3.0259100000000001E-2</c:v>
                </c:pt>
                <c:pt idx="28497">
                  <c:v>2.8688399999999999E-2</c:v>
                </c:pt>
                <c:pt idx="28498">
                  <c:v>2.8449100000000001E-2</c:v>
                </c:pt>
                <c:pt idx="28499">
                  <c:v>2.4904300000000001E-2</c:v>
                </c:pt>
                <c:pt idx="28500">
                  <c:v>2.3563400000000002E-2</c:v>
                </c:pt>
                <c:pt idx="28501">
                  <c:v>1.51758E-2</c:v>
                </c:pt>
                <c:pt idx="28502">
                  <c:v>1.95847E-2</c:v>
                </c:pt>
                <c:pt idx="28503">
                  <c:v>2.4739299999999999E-2</c:v>
                </c:pt>
                <c:pt idx="28504">
                  <c:v>3.0736900000000001E-2</c:v>
                </c:pt>
                <c:pt idx="28505">
                  <c:v>2.4881400000000001E-2</c:v>
                </c:pt>
                <c:pt idx="28506">
                  <c:v>2.4834599999999998E-2</c:v>
                </c:pt>
                <c:pt idx="28507">
                  <c:v>2.6672399999999999E-2</c:v>
                </c:pt>
                <c:pt idx="28508">
                  <c:v>2.7740500000000001E-2</c:v>
                </c:pt>
                <c:pt idx="28509">
                  <c:v>2.2603000000000002E-2</c:v>
                </c:pt>
                <c:pt idx="28510">
                  <c:v>2.4831800000000001E-2</c:v>
                </c:pt>
                <c:pt idx="28511">
                  <c:v>2.4369200000000001E-2</c:v>
                </c:pt>
                <c:pt idx="28512">
                  <c:v>1.9989E-2</c:v>
                </c:pt>
                <c:pt idx="28513">
                  <c:v>2.0254100000000001E-2</c:v>
                </c:pt>
                <c:pt idx="28514">
                  <c:v>1.5181500000000001E-2</c:v>
                </c:pt>
                <c:pt idx="28515">
                  <c:v>1.9476899999999998E-2</c:v>
                </c:pt>
                <c:pt idx="28516">
                  <c:v>1.9331000000000001E-2</c:v>
                </c:pt>
                <c:pt idx="28517">
                  <c:v>1.7561899999999998E-2</c:v>
                </c:pt>
                <c:pt idx="28518">
                  <c:v>3.5119999999999998E-2</c:v>
                </c:pt>
                <c:pt idx="28519">
                  <c:v>3.1324400000000002E-2</c:v>
                </c:pt>
                <c:pt idx="28520">
                  <c:v>2.0134900000000001E-2</c:v>
                </c:pt>
                <c:pt idx="28521">
                  <c:v>3.03106E-2</c:v>
                </c:pt>
                <c:pt idx="28522">
                  <c:v>4.08163E-2</c:v>
                </c:pt>
                <c:pt idx="28523">
                  <c:v>2.8076199999999999E-2</c:v>
                </c:pt>
                <c:pt idx="28524">
                  <c:v>3.4616500000000001E-2</c:v>
                </c:pt>
                <c:pt idx="28525">
                  <c:v>2.4434999999999998E-2</c:v>
                </c:pt>
                <c:pt idx="28526">
                  <c:v>3.68671E-2</c:v>
                </c:pt>
                <c:pt idx="28527">
                  <c:v>3.8420700000000002E-2</c:v>
                </c:pt>
                <c:pt idx="28528">
                  <c:v>2.89202E-2</c:v>
                </c:pt>
                <c:pt idx="28529">
                  <c:v>2.49844E-2</c:v>
                </c:pt>
                <c:pt idx="28530">
                  <c:v>2.2574400000000001E-2</c:v>
                </c:pt>
                <c:pt idx="28531">
                  <c:v>2.5120699999999999E-2</c:v>
                </c:pt>
                <c:pt idx="28532">
                  <c:v>1.88246E-2</c:v>
                </c:pt>
                <c:pt idx="28533">
                  <c:v>2.5703400000000001E-2</c:v>
                </c:pt>
                <c:pt idx="28534">
                  <c:v>2.2488600000000001E-2</c:v>
                </c:pt>
                <c:pt idx="28535">
                  <c:v>3.1233799999999999E-2</c:v>
                </c:pt>
                <c:pt idx="28536">
                  <c:v>2.7428600000000001E-2</c:v>
                </c:pt>
                <c:pt idx="28537">
                  <c:v>2.8028500000000001E-2</c:v>
                </c:pt>
                <c:pt idx="28538">
                  <c:v>1.6835200000000002E-2</c:v>
                </c:pt>
                <c:pt idx="28539">
                  <c:v>3.3895500000000002E-2</c:v>
                </c:pt>
                <c:pt idx="28540">
                  <c:v>2.0416299999999998E-2</c:v>
                </c:pt>
                <c:pt idx="28541">
                  <c:v>1.8139800000000001E-2</c:v>
                </c:pt>
                <c:pt idx="28542">
                  <c:v>2.5891299999999999E-2</c:v>
                </c:pt>
                <c:pt idx="28543">
                  <c:v>2.6538800000000001E-2</c:v>
                </c:pt>
                <c:pt idx="28544">
                  <c:v>2.9463799999999998E-2</c:v>
                </c:pt>
                <c:pt idx="28545">
                  <c:v>3.1383500000000002E-2</c:v>
                </c:pt>
                <c:pt idx="28546">
                  <c:v>4.1237799999999998E-2</c:v>
                </c:pt>
                <c:pt idx="28547">
                  <c:v>3.1916600000000003E-2</c:v>
                </c:pt>
                <c:pt idx="28548">
                  <c:v>2.7633700000000001E-2</c:v>
                </c:pt>
                <c:pt idx="28549">
                  <c:v>3.6836599999999997E-2</c:v>
                </c:pt>
                <c:pt idx="28550">
                  <c:v>3.8220400000000002E-2</c:v>
                </c:pt>
                <c:pt idx="28551">
                  <c:v>3.0037899999999999E-2</c:v>
                </c:pt>
                <c:pt idx="28552">
                  <c:v>3.5612100000000001E-2</c:v>
                </c:pt>
                <c:pt idx="28553">
                  <c:v>3.62682E-2</c:v>
                </c:pt>
                <c:pt idx="28554">
                  <c:v>3.05939E-2</c:v>
                </c:pt>
                <c:pt idx="28555">
                  <c:v>3.9564099999999998E-2</c:v>
                </c:pt>
                <c:pt idx="28556">
                  <c:v>3.7919000000000001E-2</c:v>
                </c:pt>
                <c:pt idx="28557">
                  <c:v>3.45945E-2</c:v>
                </c:pt>
                <c:pt idx="28558">
                  <c:v>2.53992E-2</c:v>
                </c:pt>
                <c:pt idx="28559">
                  <c:v>3.3796300000000001E-2</c:v>
                </c:pt>
                <c:pt idx="28560">
                  <c:v>3.7713999999999998E-2</c:v>
                </c:pt>
                <c:pt idx="28561">
                  <c:v>4.2834299999999999E-2</c:v>
                </c:pt>
                <c:pt idx="28562">
                  <c:v>3.8859400000000002E-2</c:v>
                </c:pt>
                <c:pt idx="28563">
                  <c:v>4.9608199999999998E-2</c:v>
                </c:pt>
                <c:pt idx="28564">
                  <c:v>3.6315899999999998E-2</c:v>
                </c:pt>
                <c:pt idx="28565">
                  <c:v>3.4628899999999997E-2</c:v>
                </c:pt>
                <c:pt idx="28566">
                  <c:v>3.1360600000000002E-2</c:v>
                </c:pt>
                <c:pt idx="28567">
                  <c:v>3.28016E-2</c:v>
                </c:pt>
                <c:pt idx="28568">
                  <c:v>3.8230899999999998E-2</c:v>
                </c:pt>
                <c:pt idx="28569">
                  <c:v>2.8143899999999999E-2</c:v>
                </c:pt>
                <c:pt idx="28570">
                  <c:v>3.46203E-2</c:v>
                </c:pt>
                <c:pt idx="28571">
                  <c:v>3.5369900000000003E-2</c:v>
                </c:pt>
                <c:pt idx="28572">
                  <c:v>4.5709600000000003E-2</c:v>
                </c:pt>
                <c:pt idx="28573">
                  <c:v>3.84445E-2</c:v>
                </c:pt>
                <c:pt idx="28574">
                  <c:v>3.4920699999999999E-2</c:v>
                </c:pt>
                <c:pt idx="28575">
                  <c:v>2.11649E-2</c:v>
                </c:pt>
                <c:pt idx="28576">
                  <c:v>3.5461399999999997E-2</c:v>
                </c:pt>
                <c:pt idx="28577">
                  <c:v>3.14913E-2</c:v>
                </c:pt>
                <c:pt idx="28578">
                  <c:v>3.0976299999999998E-2</c:v>
                </c:pt>
                <c:pt idx="28579">
                  <c:v>2.5778800000000001E-2</c:v>
                </c:pt>
                <c:pt idx="28580">
                  <c:v>3.9412500000000003E-2</c:v>
                </c:pt>
                <c:pt idx="28581">
                  <c:v>3.2710999999999997E-2</c:v>
                </c:pt>
                <c:pt idx="28582">
                  <c:v>3.4514400000000001E-2</c:v>
                </c:pt>
                <c:pt idx="28583">
                  <c:v>2.7027099999999998E-2</c:v>
                </c:pt>
                <c:pt idx="28584">
                  <c:v>2.67773E-2</c:v>
                </c:pt>
                <c:pt idx="28585">
                  <c:v>2.8192499999999999E-2</c:v>
                </c:pt>
                <c:pt idx="28586">
                  <c:v>3.9779700000000001E-2</c:v>
                </c:pt>
                <c:pt idx="28587">
                  <c:v>2.86608E-2</c:v>
                </c:pt>
                <c:pt idx="28588">
                  <c:v>3.2384900000000001E-2</c:v>
                </c:pt>
                <c:pt idx="28589">
                  <c:v>3.4751900000000002E-2</c:v>
                </c:pt>
                <c:pt idx="28590">
                  <c:v>3.3745799999999999E-2</c:v>
                </c:pt>
                <c:pt idx="28591">
                  <c:v>3.1181299999999999E-2</c:v>
                </c:pt>
                <c:pt idx="28592">
                  <c:v>3.1002999999999999E-2</c:v>
                </c:pt>
                <c:pt idx="28593">
                  <c:v>2.76146E-2</c:v>
                </c:pt>
                <c:pt idx="28594">
                  <c:v>3.1689599999999998E-2</c:v>
                </c:pt>
                <c:pt idx="28595">
                  <c:v>3.40004E-2</c:v>
                </c:pt>
                <c:pt idx="28596">
                  <c:v>2.8876300000000001E-2</c:v>
                </c:pt>
                <c:pt idx="28597">
                  <c:v>3.4563099999999999E-2</c:v>
                </c:pt>
                <c:pt idx="28598">
                  <c:v>3.3350900000000003E-2</c:v>
                </c:pt>
                <c:pt idx="28599">
                  <c:v>2.78978E-2</c:v>
                </c:pt>
                <c:pt idx="28600">
                  <c:v>3.1643900000000003E-2</c:v>
                </c:pt>
                <c:pt idx="28601">
                  <c:v>2.23818E-2</c:v>
                </c:pt>
                <c:pt idx="28602">
                  <c:v>3.34005E-2</c:v>
                </c:pt>
                <c:pt idx="28603">
                  <c:v>1.7880400000000001E-2</c:v>
                </c:pt>
                <c:pt idx="28604">
                  <c:v>2.4211900000000001E-2</c:v>
                </c:pt>
                <c:pt idx="28605">
                  <c:v>1.54819E-2</c:v>
                </c:pt>
                <c:pt idx="28606">
                  <c:v>2.3243E-2</c:v>
                </c:pt>
                <c:pt idx="28607">
                  <c:v>2.3695899999999999E-2</c:v>
                </c:pt>
                <c:pt idx="28608">
                  <c:v>1.6832400000000001E-2</c:v>
                </c:pt>
                <c:pt idx="28609">
                  <c:v>2.0238900000000001E-2</c:v>
                </c:pt>
                <c:pt idx="28610">
                  <c:v>2.42414E-2</c:v>
                </c:pt>
                <c:pt idx="28611">
                  <c:v>2.7928399999999999E-2</c:v>
                </c:pt>
                <c:pt idx="28612">
                  <c:v>2.6887899999999999E-2</c:v>
                </c:pt>
                <c:pt idx="28613">
                  <c:v>2.6980400000000002E-2</c:v>
                </c:pt>
                <c:pt idx="28614">
                  <c:v>1.06049E-2</c:v>
                </c:pt>
                <c:pt idx="28615">
                  <c:v>1.3237000000000001E-2</c:v>
                </c:pt>
                <c:pt idx="28616">
                  <c:v>1.7266299999999998E-2</c:v>
                </c:pt>
                <c:pt idx="28617">
                  <c:v>4.0082900000000003E-3</c:v>
                </c:pt>
                <c:pt idx="28618">
                  <c:v>9.8562200000000006E-3</c:v>
                </c:pt>
                <c:pt idx="28619">
                  <c:v>8.5067700000000003E-3</c:v>
                </c:pt>
                <c:pt idx="28620">
                  <c:v>2.1038100000000001E-2</c:v>
                </c:pt>
                <c:pt idx="28621">
                  <c:v>8.3064999999999996E-3</c:v>
                </c:pt>
                <c:pt idx="28622">
                  <c:v>1.73712E-2</c:v>
                </c:pt>
                <c:pt idx="28623">
                  <c:v>1.7863299999999999E-2</c:v>
                </c:pt>
                <c:pt idx="28624">
                  <c:v>1.88942E-2</c:v>
                </c:pt>
                <c:pt idx="28625">
                  <c:v>7.0972400000000003E-3</c:v>
                </c:pt>
                <c:pt idx="28626">
                  <c:v>8.7919199999999999E-3</c:v>
                </c:pt>
                <c:pt idx="28627">
                  <c:v>8.5544599999999998E-3</c:v>
                </c:pt>
                <c:pt idx="28628">
                  <c:v>1.1356399999999999E-2</c:v>
                </c:pt>
                <c:pt idx="28629">
                  <c:v>1.13764E-2</c:v>
                </c:pt>
                <c:pt idx="28630">
                  <c:v>1.36986E-2</c:v>
                </c:pt>
                <c:pt idx="28631">
                  <c:v>1.9022899999999999E-2</c:v>
                </c:pt>
                <c:pt idx="28632">
                  <c:v>1.3648E-2</c:v>
                </c:pt>
                <c:pt idx="28633">
                  <c:v>1.00946E-2</c:v>
                </c:pt>
                <c:pt idx="28634">
                  <c:v>1.20096E-2</c:v>
                </c:pt>
                <c:pt idx="28635">
                  <c:v>1.3813000000000001E-2</c:v>
                </c:pt>
                <c:pt idx="28636">
                  <c:v>1.2571300000000001E-2</c:v>
                </c:pt>
                <c:pt idx="28637" formatCode="0.00E+00">
                  <c:v>1.6127599999999999E-2</c:v>
                </c:pt>
                <c:pt idx="28638">
                  <c:v>6.5431600000000001E-3</c:v>
                </c:pt>
                <c:pt idx="28639">
                  <c:v>5.3691900000000002E-3</c:v>
                </c:pt>
                <c:pt idx="28640">
                  <c:v>1.18494E-2</c:v>
                </c:pt>
                <c:pt idx="28641">
                  <c:v>1.7458899999999999E-2</c:v>
                </c:pt>
                <c:pt idx="28642">
                  <c:v>8.5105900000000002E-3</c:v>
                </c:pt>
                <c:pt idx="28643">
                  <c:v>1.8501300000000001E-4</c:v>
                </c:pt>
                <c:pt idx="28644">
                  <c:v>4.0063900000000003E-3</c:v>
                </c:pt>
                <c:pt idx="28645">
                  <c:v>5.7792700000000004E-3</c:v>
                </c:pt>
                <c:pt idx="28646">
                  <c:v>5.5847199999999996E-3</c:v>
                </c:pt>
                <c:pt idx="28647" formatCode="0.00E+00">
                  <c:v>3.7193300000000002E-5</c:v>
                </c:pt>
                <c:pt idx="28648">
                  <c:v>-2.1161999999999999E-3</c:v>
                </c:pt>
                <c:pt idx="28649">
                  <c:v>-6.5918000000000001E-3</c:v>
                </c:pt>
                <c:pt idx="28650">
                  <c:v>4.0216399999999999E-3</c:v>
                </c:pt>
                <c:pt idx="28651">
                  <c:v>-7.8191800000000002E-3</c:v>
                </c:pt>
                <c:pt idx="28652">
                  <c:v>-2.4986299999999999E-3</c:v>
                </c:pt>
                <c:pt idx="28653">
                  <c:v>-3.6430400000000002E-3</c:v>
                </c:pt>
                <c:pt idx="28654">
                  <c:v>-1.7414100000000001E-3</c:v>
                </c:pt>
                <c:pt idx="28655">
                  <c:v>-3.2749200000000002E-3</c:v>
                </c:pt>
                <c:pt idx="28656">
                  <c:v>-9.5386499999999992E-3</c:v>
                </c:pt>
                <c:pt idx="28657">
                  <c:v>-2.7751899999999999E-3</c:v>
                </c:pt>
                <c:pt idx="28658">
                  <c:v>-8.0146799999999997E-3</c:v>
                </c:pt>
                <c:pt idx="28659">
                  <c:v>1.1329700000000001E-3</c:v>
                </c:pt>
                <c:pt idx="28660">
                  <c:v>-8.9044599999999995E-3</c:v>
                </c:pt>
                <c:pt idx="28661">
                  <c:v>-3.4189200000000002E-3</c:v>
                </c:pt>
                <c:pt idx="28662">
                  <c:v>-1.6298300000000001E-3</c:v>
                </c:pt>
                <c:pt idx="28663">
                  <c:v>-6.8635900000000001E-3</c:v>
                </c:pt>
                <c:pt idx="28664">
                  <c:v>-1.0852800000000001E-3</c:v>
                </c:pt>
                <c:pt idx="28665">
                  <c:v>-9.2887899999999997E-4</c:v>
                </c:pt>
                <c:pt idx="28666">
                  <c:v>-1.10397E-2</c:v>
                </c:pt>
                <c:pt idx="28667">
                  <c:v>-1.24893E-2</c:v>
                </c:pt>
                <c:pt idx="28668">
                  <c:v>-1.05743E-2</c:v>
                </c:pt>
                <c:pt idx="28669">
                  <c:v>-4.6081500000000001E-3</c:v>
                </c:pt>
                <c:pt idx="28670">
                  <c:v>-1.9489300000000001E-2</c:v>
                </c:pt>
                <c:pt idx="28671">
                  <c:v>-1.0253E-2</c:v>
                </c:pt>
                <c:pt idx="28672">
                  <c:v>-1.7008800000000001E-2</c:v>
                </c:pt>
                <c:pt idx="28673">
                  <c:v>-1.5706999999999999E-2</c:v>
                </c:pt>
                <c:pt idx="28674">
                  <c:v>-1.4124899999999999E-2</c:v>
                </c:pt>
                <c:pt idx="28675">
                  <c:v>-1.3455399999999999E-2</c:v>
                </c:pt>
                <c:pt idx="28676">
                  <c:v>-2.1734200000000001E-3</c:v>
                </c:pt>
                <c:pt idx="28677">
                  <c:v>-1.1803599999999999E-2</c:v>
                </c:pt>
                <c:pt idx="28678">
                  <c:v>-5.5837600000000001E-3</c:v>
                </c:pt>
                <c:pt idx="28679">
                  <c:v>-1.06707E-2</c:v>
                </c:pt>
                <c:pt idx="28680">
                  <c:v>-5.3329500000000004E-3</c:v>
                </c:pt>
                <c:pt idx="28681">
                  <c:v>-7.9908400000000008E-3</c:v>
                </c:pt>
                <c:pt idx="28682">
                  <c:v>-1.1169399999999999E-2</c:v>
                </c:pt>
                <c:pt idx="28683">
                  <c:v>-1.04189E-2</c:v>
                </c:pt>
                <c:pt idx="28684">
                  <c:v>-1.45807E-2</c:v>
                </c:pt>
                <c:pt idx="28685">
                  <c:v>-1.20926E-2</c:v>
                </c:pt>
                <c:pt idx="28686">
                  <c:v>-1.5740400000000002E-2</c:v>
                </c:pt>
                <c:pt idx="28687">
                  <c:v>-1.30796E-2</c:v>
                </c:pt>
                <c:pt idx="28688">
                  <c:v>-1.6159099999999999E-2</c:v>
                </c:pt>
                <c:pt idx="28689">
                  <c:v>-1.26114E-2</c:v>
                </c:pt>
                <c:pt idx="28690">
                  <c:v>-1.3525000000000001E-2</c:v>
                </c:pt>
                <c:pt idx="28691">
                  <c:v>-1.9098299999999999E-2</c:v>
                </c:pt>
                <c:pt idx="28692">
                  <c:v>-8.8348400000000001E-3</c:v>
                </c:pt>
                <c:pt idx="28693">
                  <c:v>-1.2303400000000001E-2</c:v>
                </c:pt>
                <c:pt idx="28694">
                  <c:v>-1.64709E-2</c:v>
                </c:pt>
                <c:pt idx="28695">
                  <c:v>-1.70078E-2</c:v>
                </c:pt>
                <c:pt idx="28696">
                  <c:v>-1.33305E-2</c:v>
                </c:pt>
                <c:pt idx="28697">
                  <c:v>-4.3020200000000001E-3</c:v>
                </c:pt>
                <c:pt idx="28698">
                  <c:v>-1.1950499999999999E-2</c:v>
                </c:pt>
                <c:pt idx="28699">
                  <c:v>-2.1575899999999999E-2</c:v>
                </c:pt>
                <c:pt idx="28700">
                  <c:v>-1.21374E-2</c:v>
                </c:pt>
                <c:pt idx="28701">
                  <c:v>-1.9096399999999999E-2</c:v>
                </c:pt>
                <c:pt idx="28702">
                  <c:v>-1.7596199999999999E-2</c:v>
                </c:pt>
                <c:pt idx="28703">
                  <c:v>-1.8138899999999999E-2</c:v>
                </c:pt>
                <c:pt idx="28704">
                  <c:v>-1.2207000000000001E-2</c:v>
                </c:pt>
                <c:pt idx="28705">
                  <c:v>-2.2086100000000001E-2</c:v>
                </c:pt>
                <c:pt idx="28706">
                  <c:v>-1.99919E-2</c:v>
                </c:pt>
                <c:pt idx="28707">
                  <c:v>-2.02332E-2</c:v>
                </c:pt>
                <c:pt idx="28708">
                  <c:v>-1.4538799999999999E-2</c:v>
                </c:pt>
                <c:pt idx="28709">
                  <c:v>-1.7076500000000001E-2</c:v>
                </c:pt>
                <c:pt idx="28710">
                  <c:v>-2.4347299999999999E-2</c:v>
                </c:pt>
                <c:pt idx="28711">
                  <c:v>-2.24104E-2</c:v>
                </c:pt>
                <c:pt idx="28712">
                  <c:v>-1.6983000000000002E-2</c:v>
                </c:pt>
                <c:pt idx="28713">
                  <c:v>-1.5758500000000002E-2</c:v>
                </c:pt>
                <c:pt idx="28714">
                  <c:v>-1.92604E-2</c:v>
                </c:pt>
                <c:pt idx="28715">
                  <c:v>-1.9819300000000001E-2</c:v>
                </c:pt>
                <c:pt idx="28716">
                  <c:v>-3.1462700000000003E-2</c:v>
                </c:pt>
                <c:pt idx="28717">
                  <c:v>-2.3302099999999999E-2</c:v>
                </c:pt>
                <c:pt idx="28718">
                  <c:v>-2.3420300000000002E-2</c:v>
                </c:pt>
                <c:pt idx="28719">
                  <c:v>-2.7119600000000001E-2</c:v>
                </c:pt>
                <c:pt idx="28720">
                  <c:v>-1.5605000000000001E-2</c:v>
                </c:pt>
                <c:pt idx="28721">
                  <c:v>-2.1415699999999999E-2</c:v>
                </c:pt>
                <c:pt idx="28722">
                  <c:v>-1.8061600000000001E-2</c:v>
                </c:pt>
                <c:pt idx="28723">
                  <c:v>-2.3432700000000001E-2</c:v>
                </c:pt>
                <c:pt idx="28724">
                  <c:v>-2.66552E-2</c:v>
                </c:pt>
                <c:pt idx="28725">
                  <c:v>-1.6560600000000002E-2</c:v>
                </c:pt>
                <c:pt idx="28726">
                  <c:v>-1.7829899999999999E-2</c:v>
                </c:pt>
                <c:pt idx="28727">
                  <c:v>-2.8900100000000001E-2</c:v>
                </c:pt>
                <c:pt idx="28728">
                  <c:v>-2.5381999999999998E-2</c:v>
                </c:pt>
                <c:pt idx="28729">
                  <c:v>-1.9948E-2</c:v>
                </c:pt>
                <c:pt idx="28730">
                  <c:v>-3.1621900000000001E-2</c:v>
                </c:pt>
                <c:pt idx="28731">
                  <c:v>-1.8698699999999999E-2</c:v>
                </c:pt>
                <c:pt idx="28732">
                  <c:v>-2.8812399999999998E-2</c:v>
                </c:pt>
                <c:pt idx="28733">
                  <c:v>-1.6230600000000001E-2</c:v>
                </c:pt>
                <c:pt idx="28734">
                  <c:v>-2.7753799999999999E-2</c:v>
                </c:pt>
                <c:pt idx="28735">
                  <c:v>-1.6907700000000001E-2</c:v>
                </c:pt>
                <c:pt idx="28736">
                  <c:v>-2.68831E-2</c:v>
                </c:pt>
                <c:pt idx="28737">
                  <c:v>-1.7697299999999999E-2</c:v>
                </c:pt>
                <c:pt idx="28738">
                  <c:v>-2.56376E-2</c:v>
                </c:pt>
                <c:pt idx="28739">
                  <c:v>-2.73762E-2</c:v>
                </c:pt>
                <c:pt idx="28740">
                  <c:v>-3.2143600000000001E-2</c:v>
                </c:pt>
                <c:pt idx="28741">
                  <c:v>-2.8519599999999999E-2</c:v>
                </c:pt>
                <c:pt idx="28742">
                  <c:v>-2.3513800000000001E-2</c:v>
                </c:pt>
                <c:pt idx="28743">
                  <c:v>-1.87616E-2</c:v>
                </c:pt>
                <c:pt idx="28744">
                  <c:v>-2.5109300000000001E-2</c:v>
                </c:pt>
                <c:pt idx="28745">
                  <c:v>-2.2113799999999999E-2</c:v>
                </c:pt>
                <c:pt idx="28746">
                  <c:v>-2.6158299999999999E-2</c:v>
                </c:pt>
                <c:pt idx="28747">
                  <c:v>-1.8993400000000001E-2</c:v>
                </c:pt>
                <c:pt idx="28748">
                  <c:v>-2.07577E-2</c:v>
                </c:pt>
                <c:pt idx="28749">
                  <c:v>-2.35596E-2</c:v>
                </c:pt>
                <c:pt idx="28750">
                  <c:v>-2.56996E-2</c:v>
                </c:pt>
                <c:pt idx="28751">
                  <c:v>-2.50072E-2</c:v>
                </c:pt>
                <c:pt idx="28752">
                  <c:v>-2.03056E-2</c:v>
                </c:pt>
                <c:pt idx="28753">
                  <c:v>-2.47478E-2</c:v>
                </c:pt>
                <c:pt idx="28754">
                  <c:v>-3.4853000000000002E-2</c:v>
                </c:pt>
                <c:pt idx="28755">
                  <c:v>-3.2929399999999998E-2</c:v>
                </c:pt>
                <c:pt idx="28756">
                  <c:v>-2.495E-2</c:v>
                </c:pt>
                <c:pt idx="28757">
                  <c:v>-2.6201200000000001E-2</c:v>
                </c:pt>
                <c:pt idx="28758">
                  <c:v>-3.9803499999999999E-2</c:v>
                </c:pt>
                <c:pt idx="28759">
                  <c:v>-3.6065100000000003E-2</c:v>
                </c:pt>
                <c:pt idx="28760">
                  <c:v>-3.1558000000000003E-2</c:v>
                </c:pt>
                <c:pt idx="28761">
                  <c:v>-3.1619099999999997E-2</c:v>
                </c:pt>
                <c:pt idx="28762">
                  <c:v>-3.2911299999999998E-2</c:v>
                </c:pt>
                <c:pt idx="28763">
                  <c:v>-3.2990499999999999E-2</c:v>
                </c:pt>
                <c:pt idx="28764">
                  <c:v>-2.6452099999999999E-2</c:v>
                </c:pt>
                <c:pt idx="28765">
                  <c:v>-3.2794999999999998E-2</c:v>
                </c:pt>
                <c:pt idx="28766">
                  <c:v>-3.2058700000000002E-2</c:v>
                </c:pt>
                <c:pt idx="28767">
                  <c:v>-3.8100200000000001E-2</c:v>
                </c:pt>
                <c:pt idx="28768">
                  <c:v>-2.6099199999999999E-2</c:v>
                </c:pt>
                <c:pt idx="28769">
                  <c:v>-3.55568E-2</c:v>
                </c:pt>
                <c:pt idx="28770">
                  <c:v>-2.6575999999999999E-2</c:v>
                </c:pt>
                <c:pt idx="28771">
                  <c:v>-3.8600000000000002E-2</c:v>
                </c:pt>
                <c:pt idx="28772">
                  <c:v>-3.5965900000000002E-2</c:v>
                </c:pt>
                <c:pt idx="28773">
                  <c:v>-3.2720600000000002E-2</c:v>
                </c:pt>
                <c:pt idx="28774">
                  <c:v>-3.9373400000000003E-2</c:v>
                </c:pt>
                <c:pt idx="28775">
                  <c:v>-3.4901599999999998E-2</c:v>
                </c:pt>
                <c:pt idx="28776">
                  <c:v>-3.5982100000000003E-2</c:v>
                </c:pt>
                <c:pt idx="28777">
                  <c:v>-3.05204E-2</c:v>
                </c:pt>
                <c:pt idx="28778">
                  <c:v>-2.8004600000000001E-2</c:v>
                </c:pt>
                <c:pt idx="28779">
                  <c:v>-3.88031E-2</c:v>
                </c:pt>
                <c:pt idx="28780">
                  <c:v>-3.9094900000000002E-2</c:v>
                </c:pt>
                <c:pt idx="28781">
                  <c:v>-2.8690299999999998E-2</c:v>
                </c:pt>
                <c:pt idx="28782">
                  <c:v>-3.4007099999999998E-2</c:v>
                </c:pt>
                <c:pt idx="28783">
                  <c:v>-3.77235E-2</c:v>
                </c:pt>
                <c:pt idx="28784">
                  <c:v>-3.2192199999999997E-2</c:v>
                </c:pt>
                <c:pt idx="28785">
                  <c:v>-3.8079300000000003E-2</c:v>
                </c:pt>
                <c:pt idx="28786">
                  <c:v>-3.5085699999999997E-2</c:v>
                </c:pt>
                <c:pt idx="28787">
                  <c:v>-2.4137499999999999E-2</c:v>
                </c:pt>
                <c:pt idx="28788">
                  <c:v>-3.5851500000000001E-2</c:v>
                </c:pt>
                <c:pt idx="28789">
                  <c:v>-2.4828900000000001E-2</c:v>
                </c:pt>
                <c:pt idx="28790">
                  <c:v>-2.6222200000000001E-2</c:v>
                </c:pt>
                <c:pt idx="28791">
                  <c:v>-2.67277E-2</c:v>
                </c:pt>
                <c:pt idx="28792">
                  <c:v>-2.6909800000000001E-2</c:v>
                </c:pt>
                <c:pt idx="28793">
                  <c:v>-2.8984099999999999E-2</c:v>
                </c:pt>
                <c:pt idx="28794">
                  <c:v>-2.6241299999999999E-2</c:v>
                </c:pt>
                <c:pt idx="28795">
                  <c:v>-2.6171699999999999E-2</c:v>
                </c:pt>
                <c:pt idx="28796">
                  <c:v>-2.1925E-2</c:v>
                </c:pt>
                <c:pt idx="28797">
                  <c:v>-1.9165999999999999E-2</c:v>
                </c:pt>
                <c:pt idx="28798">
                  <c:v>-1.9586599999999999E-2</c:v>
                </c:pt>
                <c:pt idx="28799">
                  <c:v>-2.3114200000000001E-2</c:v>
                </c:pt>
                <c:pt idx="28800">
                  <c:v>-2.48823E-2</c:v>
                </c:pt>
                <c:pt idx="28801">
                  <c:v>-2.7364699999999999E-2</c:v>
                </c:pt>
                <c:pt idx="28802">
                  <c:v>-1.5629799999999999E-2</c:v>
                </c:pt>
                <c:pt idx="28803">
                  <c:v>-2.7323699999999999E-2</c:v>
                </c:pt>
                <c:pt idx="28804">
                  <c:v>-2.0358100000000001E-2</c:v>
                </c:pt>
                <c:pt idx="28805">
                  <c:v>-1.9207999999999999E-2</c:v>
                </c:pt>
                <c:pt idx="28806">
                  <c:v>-3.1409300000000001E-2</c:v>
                </c:pt>
                <c:pt idx="28807">
                  <c:v>-2.2403699999999999E-2</c:v>
                </c:pt>
                <c:pt idx="28808">
                  <c:v>-2.77653E-2</c:v>
                </c:pt>
                <c:pt idx="28809">
                  <c:v>-2.5271399999999999E-2</c:v>
                </c:pt>
                <c:pt idx="28810">
                  <c:v>-1.8210400000000002E-2</c:v>
                </c:pt>
                <c:pt idx="28811">
                  <c:v>-2.8702700000000001E-2</c:v>
                </c:pt>
                <c:pt idx="28812">
                  <c:v>-1.9108799999999999E-2</c:v>
                </c:pt>
                <c:pt idx="28813">
                  <c:v>-2.6736300000000001E-2</c:v>
                </c:pt>
                <c:pt idx="28814">
                  <c:v>-2.8061900000000001E-2</c:v>
                </c:pt>
                <c:pt idx="28815">
                  <c:v>-2.5107399999999998E-2</c:v>
                </c:pt>
                <c:pt idx="28816">
                  <c:v>-2.4274799999999999E-2</c:v>
                </c:pt>
                <c:pt idx="28817">
                  <c:v>-2.54717E-2</c:v>
                </c:pt>
                <c:pt idx="28818">
                  <c:v>-2.9789E-2</c:v>
                </c:pt>
                <c:pt idx="28819">
                  <c:v>-2.9919600000000001E-2</c:v>
                </c:pt>
                <c:pt idx="28820">
                  <c:v>-3.2904599999999999E-2</c:v>
                </c:pt>
                <c:pt idx="28821">
                  <c:v>-2.5055899999999999E-2</c:v>
                </c:pt>
                <c:pt idx="28822">
                  <c:v>-2.8374699999999999E-2</c:v>
                </c:pt>
                <c:pt idx="28823">
                  <c:v>-2.7245499999999999E-2</c:v>
                </c:pt>
                <c:pt idx="28824">
                  <c:v>-2.1458600000000001E-2</c:v>
                </c:pt>
                <c:pt idx="28825">
                  <c:v>-2.16656E-2</c:v>
                </c:pt>
                <c:pt idx="28826">
                  <c:v>-2.0443900000000001E-2</c:v>
                </c:pt>
                <c:pt idx="28827">
                  <c:v>-3.1608600000000001E-2</c:v>
                </c:pt>
                <c:pt idx="28828">
                  <c:v>-2.74363E-2</c:v>
                </c:pt>
                <c:pt idx="28829">
                  <c:v>-3.2237099999999998E-2</c:v>
                </c:pt>
                <c:pt idx="28830">
                  <c:v>-3.2683400000000001E-2</c:v>
                </c:pt>
                <c:pt idx="28831">
                  <c:v>-3.2843600000000001E-2</c:v>
                </c:pt>
                <c:pt idx="28832">
                  <c:v>-4.1071900000000001E-2</c:v>
                </c:pt>
                <c:pt idx="28833">
                  <c:v>-3.01027E-2</c:v>
                </c:pt>
                <c:pt idx="28834">
                  <c:v>-2.5224699999999999E-2</c:v>
                </c:pt>
                <c:pt idx="28835">
                  <c:v>-2.9041299999999999E-2</c:v>
                </c:pt>
                <c:pt idx="28836">
                  <c:v>-2.9283500000000001E-2</c:v>
                </c:pt>
                <c:pt idx="28837">
                  <c:v>-2.9204399999999998E-2</c:v>
                </c:pt>
                <c:pt idx="28838">
                  <c:v>-2.86293E-2</c:v>
                </c:pt>
                <c:pt idx="28839">
                  <c:v>-3.4952200000000003E-2</c:v>
                </c:pt>
                <c:pt idx="28840">
                  <c:v>-3.8850799999999998E-2</c:v>
                </c:pt>
                <c:pt idx="28841">
                  <c:v>-3.5614E-2</c:v>
                </c:pt>
                <c:pt idx="28842">
                  <c:v>-3.0750300000000001E-2</c:v>
                </c:pt>
                <c:pt idx="28843">
                  <c:v>-3.06225E-2</c:v>
                </c:pt>
                <c:pt idx="28844">
                  <c:v>-3.4385699999999998E-2</c:v>
                </c:pt>
                <c:pt idx="28845">
                  <c:v>-3.7940000000000002E-2</c:v>
                </c:pt>
                <c:pt idx="28846">
                  <c:v>-3.7992499999999998E-2</c:v>
                </c:pt>
                <c:pt idx="28847">
                  <c:v>-3.6546700000000001E-2</c:v>
                </c:pt>
                <c:pt idx="28848">
                  <c:v>-4.3827100000000001E-2</c:v>
                </c:pt>
                <c:pt idx="28849">
                  <c:v>-3.6564800000000001E-2</c:v>
                </c:pt>
                <c:pt idx="28850">
                  <c:v>-4.4773100000000003E-2</c:v>
                </c:pt>
                <c:pt idx="28851">
                  <c:v>-4.0272700000000002E-2</c:v>
                </c:pt>
                <c:pt idx="28852">
                  <c:v>-4.0984199999999998E-2</c:v>
                </c:pt>
                <c:pt idx="28853">
                  <c:v>-4.4241900000000001E-2</c:v>
                </c:pt>
                <c:pt idx="28854">
                  <c:v>-4.0626500000000003E-2</c:v>
                </c:pt>
                <c:pt idx="28855">
                  <c:v>-3.5706500000000002E-2</c:v>
                </c:pt>
                <c:pt idx="28856">
                  <c:v>-3.7613899999999999E-2</c:v>
                </c:pt>
                <c:pt idx="28857">
                  <c:v>-4.2265900000000002E-2</c:v>
                </c:pt>
                <c:pt idx="28858">
                  <c:v>-3.9294200000000001E-2</c:v>
                </c:pt>
                <c:pt idx="28859">
                  <c:v>-4.8152899999999998E-2</c:v>
                </c:pt>
                <c:pt idx="28860">
                  <c:v>-3.7486100000000001E-2</c:v>
                </c:pt>
                <c:pt idx="28861">
                  <c:v>-4.49238E-2</c:v>
                </c:pt>
                <c:pt idx="28862">
                  <c:v>-4.1676499999999998E-2</c:v>
                </c:pt>
                <c:pt idx="28863">
                  <c:v>-3.8777399999999997E-2</c:v>
                </c:pt>
                <c:pt idx="28864">
                  <c:v>-4.3357800000000002E-2</c:v>
                </c:pt>
                <c:pt idx="28865">
                  <c:v>-3.6524800000000003E-2</c:v>
                </c:pt>
                <c:pt idx="28866">
                  <c:v>-3.8513199999999997E-2</c:v>
                </c:pt>
                <c:pt idx="28867">
                  <c:v>-4.4136000000000002E-2</c:v>
                </c:pt>
                <c:pt idx="28868">
                  <c:v>-3.2089199999999998E-2</c:v>
                </c:pt>
                <c:pt idx="28869">
                  <c:v>-3.5721799999999998E-2</c:v>
                </c:pt>
                <c:pt idx="28870">
                  <c:v>-3.8517000000000003E-2</c:v>
                </c:pt>
                <c:pt idx="28871">
                  <c:v>-3.20311E-2</c:v>
                </c:pt>
                <c:pt idx="28872">
                  <c:v>-4.1822400000000003E-2</c:v>
                </c:pt>
                <c:pt idx="28873">
                  <c:v>-4.0693300000000002E-2</c:v>
                </c:pt>
                <c:pt idx="28874">
                  <c:v>-3.8521800000000002E-2</c:v>
                </c:pt>
                <c:pt idx="28875">
                  <c:v>-3.4670800000000002E-2</c:v>
                </c:pt>
                <c:pt idx="28876">
                  <c:v>-3.2295200000000003E-2</c:v>
                </c:pt>
                <c:pt idx="28877">
                  <c:v>-3.2892200000000003E-2</c:v>
                </c:pt>
                <c:pt idx="28878">
                  <c:v>-3.1038300000000001E-2</c:v>
                </c:pt>
                <c:pt idx="28879">
                  <c:v>-3.92828E-2</c:v>
                </c:pt>
                <c:pt idx="28880">
                  <c:v>-3.5207700000000001E-2</c:v>
                </c:pt>
                <c:pt idx="28881">
                  <c:v>-3.2959000000000002E-2</c:v>
                </c:pt>
                <c:pt idx="28882">
                  <c:v>-3.4330399999999997E-2</c:v>
                </c:pt>
                <c:pt idx="28883">
                  <c:v>-3.2651899999999998E-2</c:v>
                </c:pt>
                <c:pt idx="28884">
                  <c:v>-3.9978E-2</c:v>
                </c:pt>
                <c:pt idx="28885">
                  <c:v>-4.0551200000000003E-2</c:v>
                </c:pt>
                <c:pt idx="28886">
                  <c:v>-3.3765799999999999E-2</c:v>
                </c:pt>
                <c:pt idx="28887">
                  <c:v>-4.1355099999999999E-2</c:v>
                </c:pt>
                <c:pt idx="28888">
                  <c:v>-3.5960199999999998E-2</c:v>
                </c:pt>
                <c:pt idx="28889">
                  <c:v>-4.0705699999999997E-2</c:v>
                </c:pt>
                <c:pt idx="28890">
                  <c:v>-4.0411900000000001E-2</c:v>
                </c:pt>
                <c:pt idx="28891">
                  <c:v>-3.2707199999999999E-2</c:v>
                </c:pt>
                <c:pt idx="28892">
                  <c:v>-4.20513E-2</c:v>
                </c:pt>
                <c:pt idx="28893">
                  <c:v>-2.7424799999999999E-2</c:v>
                </c:pt>
                <c:pt idx="28894">
                  <c:v>-2.7564000000000002E-2</c:v>
                </c:pt>
                <c:pt idx="28895">
                  <c:v>-3.2558400000000001E-2</c:v>
                </c:pt>
                <c:pt idx="28896">
                  <c:v>-2.5006299999999999E-2</c:v>
                </c:pt>
                <c:pt idx="28897">
                  <c:v>-2.4131799999999998E-2</c:v>
                </c:pt>
                <c:pt idx="28898">
                  <c:v>-2.878E-2</c:v>
                </c:pt>
                <c:pt idx="28899">
                  <c:v>-2.8223000000000002E-2</c:v>
                </c:pt>
                <c:pt idx="28900">
                  <c:v>-2.5329600000000001E-2</c:v>
                </c:pt>
                <c:pt idx="28901">
                  <c:v>-2.6547399999999999E-2</c:v>
                </c:pt>
                <c:pt idx="28902">
                  <c:v>-1.8950499999999999E-2</c:v>
                </c:pt>
                <c:pt idx="28903">
                  <c:v>-2.59209E-2</c:v>
                </c:pt>
                <c:pt idx="28904">
                  <c:v>-1.56612E-2</c:v>
                </c:pt>
                <c:pt idx="28905">
                  <c:v>-2.0752900000000001E-2</c:v>
                </c:pt>
                <c:pt idx="28906">
                  <c:v>-2.0999E-2</c:v>
                </c:pt>
                <c:pt idx="28907">
                  <c:v>-1.11761E-2</c:v>
                </c:pt>
                <c:pt idx="28908">
                  <c:v>-2.0208400000000001E-2</c:v>
                </c:pt>
                <c:pt idx="28909">
                  <c:v>-1.754E-2</c:v>
                </c:pt>
                <c:pt idx="28910">
                  <c:v>-2.0786300000000001E-2</c:v>
                </c:pt>
                <c:pt idx="28911">
                  <c:v>-1.86424E-2</c:v>
                </c:pt>
                <c:pt idx="28912">
                  <c:v>-1.8089299999999999E-2</c:v>
                </c:pt>
                <c:pt idx="28913">
                  <c:v>-1.80302E-2</c:v>
                </c:pt>
                <c:pt idx="28914">
                  <c:v>-1.9609499999999998E-2</c:v>
                </c:pt>
                <c:pt idx="28915">
                  <c:v>-2.5779699999999999E-2</c:v>
                </c:pt>
                <c:pt idx="28916">
                  <c:v>-1.3606099999999999E-2</c:v>
                </c:pt>
                <c:pt idx="28917">
                  <c:v>-2.5739700000000001E-2</c:v>
                </c:pt>
                <c:pt idx="28918">
                  <c:v>-2.4333E-2</c:v>
                </c:pt>
                <c:pt idx="28919">
                  <c:v>-2.16866E-2</c:v>
                </c:pt>
                <c:pt idx="28920">
                  <c:v>-1.6962100000000001E-2</c:v>
                </c:pt>
                <c:pt idx="28921">
                  <c:v>-1.7314900000000001E-2</c:v>
                </c:pt>
                <c:pt idx="28922">
                  <c:v>-1.1158899999999999E-2</c:v>
                </c:pt>
                <c:pt idx="28923">
                  <c:v>-1.9378699999999999E-2</c:v>
                </c:pt>
                <c:pt idx="28924">
                  <c:v>-1.8581400000000001E-2</c:v>
                </c:pt>
                <c:pt idx="28925">
                  <c:v>-1.54228E-2</c:v>
                </c:pt>
                <c:pt idx="28926">
                  <c:v>-1.03979E-2</c:v>
                </c:pt>
                <c:pt idx="28927">
                  <c:v>-1.1226699999999999E-2</c:v>
                </c:pt>
                <c:pt idx="28928">
                  <c:v>-1.6026499999999999E-2</c:v>
                </c:pt>
                <c:pt idx="28929">
                  <c:v>-1.2936599999999999E-2</c:v>
                </c:pt>
                <c:pt idx="28930">
                  <c:v>-7.9422E-3</c:v>
                </c:pt>
                <c:pt idx="28931">
                  <c:v>-1.1838899999999999E-2</c:v>
                </c:pt>
                <c:pt idx="28932">
                  <c:v>-2.0579299999999998E-2</c:v>
                </c:pt>
                <c:pt idx="28933">
                  <c:v>-1.5136699999999999E-2</c:v>
                </c:pt>
                <c:pt idx="28934">
                  <c:v>-1.11742E-2</c:v>
                </c:pt>
                <c:pt idx="28935">
                  <c:v>-6.4706800000000004E-3</c:v>
                </c:pt>
                <c:pt idx="28936">
                  <c:v>-1.4265999999999999E-2</c:v>
                </c:pt>
                <c:pt idx="28937">
                  <c:v>-1.4121099999999999E-2</c:v>
                </c:pt>
                <c:pt idx="28938">
                  <c:v>-1.6586299999999998E-2</c:v>
                </c:pt>
                <c:pt idx="28939">
                  <c:v>-1.50213E-2</c:v>
                </c:pt>
                <c:pt idx="28940">
                  <c:v>-1.7192800000000001E-2</c:v>
                </c:pt>
                <c:pt idx="28941">
                  <c:v>-2.1212600000000002E-2</c:v>
                </c:pt>
                <c:pt idx="28942">
                  <c:v>-1.1645300000000001E-2</c:v>
                </c:pt>
                <c:pt idx="28943">
                  <c:v>-1.53866E-2</c:v>
                </c:pt>
                <c:pt idx="28944">
                  <c:v>-8.9044599999999995E-3</c:v>
                </c:pt>
                <c:pt idx="28945">
                  <c:v>-1.0767000000000001E-2</c:v>
                </c:pt>
                <c:pt idx="28946">
                  <c:v>-1.1797E-2</c:v>
                </c:pt>
                <c:pt idx="28947">
                  <c:v>-5.3234099999999998E-3</c:v>
                </c:pt>
                <c:pt idx="28948">
                  <c:v>-8.2673999999999994E-3</c:v>
                </c:pt>
                <c:pt idx="28949">
                  <c:v>-3.0717800000000001E-3</c:v>
                </c:pt>
                <c:pt idx="28950">
                  <c:v>-1.0581E-2</c:v>
                </c:pt>
                <c:pt idx="28951">
                  <c:v>-9.0484599999999995E-3</c:v>
                </c:pt>
                <c:pt idx="28952">
                  <c:v>-1.3221699999999999E-2</c:v>
                </c:pt>
                <c:pt idx="28953">
                  <c:v>-1.48039E-2</c:v>
                </c:pt>
                <c:pt idx="28954">
                  <c:v>-8.7213499999999992E-3</c:v>
                </c:pt>
                <c:pt idx="28955">
                  <c:v>-1.1802699999999999E-2</c:v>
                </c:pt>
                <c:pt idx="28956">
                  <c:v>-1.2897499999999999E-2</c:v>
                </c:pt>
                <c:pt idx="28957">
                  <c:v>8.0013299999999996E-4</c:v>
                </c:pt>
                <c:pt idx="28958">
                  <c:v>-1.2275700000000001E-2</c:v>
                </c:pt>
                <c:pt idx="28959">
                  <c:v>-1.1115999999999999E-2</c:v>
                </c:pt>
                <c:pt idx="28960">
                  <c:v>-1.2638999999999999E-2</c:v>
                </c:pt>
                <c:pt idx="28961">
                  <c:v>-1.5849100000000001E-2</c:v>
                </c:pt>
                <c:pt idx="28962">
                  <c:v>-8.8415100000000003E-3</c:v>
                </c:pt>
                <c:pt idx="28963">
                  <c:v>-1.8487900000000002E-2</c:v>
                </c:pt>
                <c:pt idx="28964">
                  <c:v>-1.16034E-2</c:v>
                </c:pt>
                <c:pt idx="28965">
                  <c:v>-4.7807700000000002E-3</c:v>
                </c:pt>
                <c:pt idx="28966">
                  <c:v>-5.7716399999999998E-3</c:v>
                </c:pt>
                <c:pt idx="28967">
                  <c:v>-8.2778899999999996E-3</c:v>
                </c:pt>
                <c:pt idx="28968">
                  <c:v>-7.13921E-3</c:v>
                </c:pt>
                <c:pt idx="28969">
                  <c:v>-4.2867699999999996E-3</c:v>
                </c:pt>
                <c:pt idx="28970">
                  <c:v>-1.07794E-2</c:v>
                </c:pt>
                <c:pt idx="28971">
                  <c:v>-1.0136600000000001E-2</c:v>
                </c:pt>
                <c:pt idx="28972">
                  <c:v>-1.7721199999999999E-2</c:v>
                </c:pt>
                <c:pt idx="28973">
                  <c:v>-1.22519E-2</c:v>
                </c:pt>
                <c:pt idx="28974">
                  <c:v>-1.6593900000000001E-4</c:v>
                </c:pt>
                <c:pt idx="28975">
                  <c:v>-2.1171599999999999E-3</c:v>
                </c:pt>
                <c:pt idx="28976">
                  <c:v>3.1089799999999999E-4</c:v>
                </c:pt>
                <c:pt idx="28977">
                  <c:v>1.11961E-3</c:v>
                </c:pt>
                <c:pt idx="28978">
                  <c:v>1.0213900000000001E-3</c:v>
                </c:pt>
                <c:pt idx="28979">
                  <c:v>-2.8619800000000001E-3</c:v>
                </c:pt>
                <c:pt idx="28980">
                  <c:v>-3.8280499999999999E-3</c:v>
                </c:pt>
                <c:pt idx="28981">
                  <c:v>1.1148499999999999E-3</c:v>
                </c:pt>
                <c:pt idx="28982">
                  <c:v>3.8461699999999999E-3</c:v>
                </c:pt>
                <c:pt idx="28983">
                  <c:v>6.6623699999999999E-3</c:v>
                </c:pt>
                <c:pt idx="28984">
                  <c:v>-2.3994400000000001E-3</c:v>
                </c:pt>
                <c:pt idx="28985">
                  <c:v>6.8893399999999999E-3</c:v>
                </c:pt>
                <c:pt idx="28986">
                  <c:v>5.41115E-3</c:v>
                </c:pt>
                <c:pt idx="28987">
                  <c:v>6.0691800000000004E-3</c:v>
                </c:pt>
                <c:pt idx="28988">
                  <c:v>3.5991700000000001E-3</c:v>
                </c:pt>
                <c:pt idx="28989">
                  <c:v>5.0945299999999999E-3</c:v>
                </c:pt>
                <c:pt idx="28990">
                  <c:v>5.53131E-4</c:v>
                </c:pt>
                <c:pt idx="28991">
                  <c:v>1.35899E-3</c:v>
                </c:pt>
                <c:pt idx="28992">
                  <c:v>3.2148400000000001E-3</c:v>
                </c:pt>
                <c:pt idx="28993">
                  <c:v>5.6867599999999999E-3</c:v>
                </c:pt>
                <c:pt idx="28994">
                  <c:v>1.12123E-2</c:v>
                </c:pt>
                <c:pt idx="28995">
                  <c:v>1.1919000000000001E-2</c:v>
                </c:pt>
                <c:pt idx="28996">
                  <c:v>1.6268700000000001E-2</c:v>
                </c:pt>
                <c:pt idx="28997">
                  <c:v>1.1649100000000001E-2</c:v>
                </c:pt>
                <c:pt idx="28998">
                  <c:v>1.1076000000000001E-2</c:v>
                </c:pt>
                <c:pt idx="28999">
                  <c:v>1.3731E-2</c:v>
                </c:pt>
                <c:pt idx="29000">
                  <c:v>7.2641399999999997E-3</c:v>
                </c:pt>
                <c:pt idx="29001">
                  <c:v>1.3880699999999999E-2</c:v>
                </c:pt>
                <c:pt idx="29002">
                  <c:v>1.6497600000000001E-2</c:v>
                </c:pt>
                <c:pt idx="29003">
                  <c:v>1.98097E-2</c:v>
                </c:pt>
                <c:pt idx="29004">
                  <c:v>1.9566500000000001E-2</c:v>
                </c:pt>
                <c:pt idx="29005">
                  <c:v>1.6516699999999999E-2</c:v>
                </c:pt>
                <c:pt idx="29006">
                  <c:v>1.7463699999999999E-2</c:v>
                </c:pt>
                <c:pt idx="29007">
                  <c:v>2.1731400000000001E-2</c:v>
                </c:pt>
                <c:pt idx="29008">
                  <c:v>2.4277699999999999E-2</c:v>
                </c:pt>
                <c:pt idx="29009">
                  <c:v>2.1718999999999999E-2</c:v>
                </c:pt>
                <c:pt idx="29010">
                  <c:v>2.2319800000000001E-2</c:v>
                </c:pt>
                <c:pt idx="29011">
                  <c:v>1.5303600000000001E-2</c:v>
                </c:pt>
                <c:pt idx="29012">
                  <c:v>2.4214699999999999E-2</c:v>
                </c:pt>
                <c:pt idx="29013">
                  <c:v>1.9875500000000001E-2</c:v>
                </c:pt>
                <c:pt idx="29014">
                  <c:v>1.76954E-2</c:v>
                </c:pt>
                <c:pt idx="29015">
                  <c:v>2.3256300000000001E-2</c:v>
                </c:pt>
                <c:pt idx="29016">
                  <c:v>2.3057000000000001E-2</c:v>
                </c:pt>
                <c:pt idx="29017">
                  <c:v>1.89667E-2</c:v>
                </c:pt>
                <c:pt idx="29018">
                  <c:v>2.2738499999999998E-2</c:v>
                </c:pt>
                <c:pt idx="29019">
                  <c:v>1.5036600000000001E-2</c:v>
                </c:pt>
                <c:pt idx="29020">
                  <c:v>2.40889E-2</c:v>
                </c:pt>
                <c:pt idx="29021">
                  <c:v>2.33679E-2</c:v>
                </c:pt>
                <c:pt idx="29022">
                  <c:v>2.2743200000000002E-2</c:v>
                </c:pt>
                <c:pt idx="29023">
                  <c:v>2.1552999999999999E-2</c:v>
                </c:pt>
                <c:pt idx="29024">
                  <c:v>2.0280800000000002E-2</c:v>
                </c:pt>
                <c:pt idx="29025">
                  <c:v>2.4798400000000002E-2</c:v>
                </c:pt>
                <c:pt idx="29026">
                  <c:v>2.3017900000000001E-2</c:v>
                </c:pt>
                <c:pt idx="29027">
                  <c:v>2.72751E-2</c:v>
                </c:pt>
                <c:pt idx="29028">
                  <c:v>2.0338100000000001E-2</c:v>
                </c:pt>
                <c:pt idx="29029">
                  <c:v>2.4884199999999999E-2</c:v>
                </c:pt>
                <c:pt idx="29030">
                  <c:v>2.0216899999999999E-2</c:v>
                </c:pt>
                <c:pt idx="29031">
                  <c:v>2.47192E-2</c:v>
                </c:pt>
                <c:pt idx="29032">
                  <c:v>2.3444199999999998E-2</c:v>
                </c:pt>
                <c:pt idx="29033">
                  <c:v>2.25163E-2</c:v>
                </c:pt>
                <c:pt idx="29034">
                  <c:v>2.21558E-2</c:v>
                </c:pt>
                <c:pt idx="29035">
                  <c:v>1.8255199999999999E-2</c:v>
                </c:pt>
                <c:pt idx="29036">
                  <c:v>2.55032E-2</c:v>
                </c:pt>
                <c:pt idx="29037">
                  <c:v>1.2558E-2</c:v>
                </c:pt>
                <c:pt idx="29038">
                  <c:v>2.4295799999999999E-2</c:v>
                </c:pt>
                <c:pt idx="29039">
                  <c:v>2.5929500000000001E-2</c:v>
                </c:pt>
                <c:pt idx="29040">
                  <c:v>2.2686000000000001E-2</c:v>
                </c:pt>
                <c:pt idx="29041">
                  <c:v>2.4502800000000002E-2</c:v>
                </c:pt>
                <c:pt idx="29042">
                  <c:v>2.4728799999999999E-2</c:v>
                </c:pt>
                <c:pt idx="29043">
                  <c:v>2.0874E-2</c:v>
                </c:pt>
                <c:pt idx="29044">
                  <c:v>2.2499999999999999E-2</c:v>
                </c:pt>
                <c:pt idx="29045">
                  <c:v>2.3169499999999999E-2</c:v>
                </c:pt>
                <c:pt idx="29046">
                  <c:v>2.46515E-2</c:v>
                </c:pt>
                <c:pt idx="29047">
                  <c:v>1.72176E-2</c:v>
                </c:pt>
                <c:pt idx="29048">
                  <c:v>1.49479E-2</c:v>
                </c:pt>
                <c:pt idx="29049">
                  <c:v>1.74646E-2</c:v>
                </c:pt>
                <c:pt idx="29050">
                  <c:v>2.2714600000000001E-2</c:v>
                </c:pt>
                <c:pt idx="29051">
                  <c:v>1.8311500000000001E-2</c:v>
                </c:pt>
                <c:pt idx="29052">
                  <c:v>1.4752400000000001E-2</c:v>
                </c:pt>
                <c:pt idx="29053">
                  <c:v>1.32303E-2</c:v>
                </c:pt>
                <c:pt idx="29054">
                  <c:v>1.1252399999999999E-2</c:v>
                </c:pt>
                <c:pt idx="29055">
                  <c:v>1.5678399999999999E-2</c:v>
                </c:pt>
                <c:pt idx="29056">
                  <c:v>1.2584700000000001E-2</c:v>
                </c:pt>
                <c:pt idx="29057">
                  <c:v>1.37596E-2</c:v>
                </c:pt>
                <c:pt idx="29058">
                  <c:v>1.2181300000000001E-2</c:v>
                </c:pt>
                <c:pt idx="29059">
                  <c:v>1.7557099999999999E-2</c:v>
                </c:pt>
                <c:pt idx="29060">
                  <c:v>1.1803599999999999E-2</c:v>
                </c:pt>
                <c:pt idx="29061">
                  <c:v>1.4553999999999999E-2</c:v>
                </c:pt>
                <c:pt idx="29062">
                  <c:v>9.3765299999999992E-3</c:v>
                </c:pt>
                <c:pt idx="29063">
                  <c:v>1.3121600000000001E-2</c:v>
                </c:pt>
                <c:pt idx="29064">
                  <c:v>1.34821E-2</c:v>
                </c:pt>
                <c:pt idx="29065">
                  <c:v>1.6692200000000001E-2</c:v>
                </c:pt>
                <c:pt idx="29066">
                  <c:v>5.4712299999999997E-3</c:v>
                </c:pt>
                <c:pt idx="29067">
                  <c:v>8.4629100000000006E-3</c:v>
                </c:pt>
                <c:pt idx="29068">
                  <c:v>7.9946500000000007E-3</c:v>
                </c:pt>
                <c:pt idx="29069">
                  <c:v>3.18527E-3</c:v>
                </c:pt>
                <c:pt idx="29070">
                  <c:v>8.4543199999999995E-3</c:v>
                </c:pt>
                <c:pt idx="29071">
                  <c:v>1.05247E-2</c:v>
                </c:pt>
                <c:pt idx="29072">
                  <c:v>1.13916E-2</c:v>
                </c:pt>
                <c:pt idx="29073">
                  <c:v>6.2198599999999998E-3</c:v>
                </c:pt>
                <c:pt idx="29074">
                  <c:v>8.2044600000000002E-3</c:v>
                </c:pt>
                <c:pt idx="29075">
                  <c:v>1.19972E-2</c:v>
                </c:pt>
                <c:pt idx="29076">
                  <c:v>1.3182599999999999E-2</c:v>
                </c:pt>
                <c:pt idx="29077">
                  <c:v>1.6773199999999999E-2</c:v>
                </c:pt>
                <c:pt idx="29078">
                  <c:v>1.73349E-2</c:v>
                </c:pt>
                <c:pt idx="29079">
                  <c:v>1.4913600000000001E-2</c:v>
                </c:pt>
                <c:pt idx="29080">
                  <c:v>9.3431499999999997E-3</c:v>
                </c:pt>
                <c:pt idx="29081">
                  <c:v>1.39198E-2</c:v>
                </c:pt>
                <c:pt idx="29082">
                  <c:v>1.46646E-2</c:v>
                </c:pt>
                <c:pt idx="29083">
                  <c:v>1.7667800000000001E-2</c:v>
                </c:pt>
                <c:pt idx="29084">
                  <c:v>1.13726E-2</c:v>
                </c:pt>
                <c:pt idx="29085">
                  <c:v>1.53971E-2</c:v>
                </c:pt>
                <c:pt idx="29086">
                  <c:v>1.3837800000000001E-2</c:v>
                </c:pt>
                <c:pt idx="29087">
                  <c:v>2.3301100000000002E-2</c:v>
                </c:pt>
                <c:pt idx="29088">
                  <c:v>1.8856000000000001E-2</c:v>
                </c:pt>
                <c:pt idx="29089">
                  <c:v>6.4964300000000001E-3</c:v>
                </c:pt>
                <c:pt idx="29090">
                  <c:v>1.8859899999999999E-2</c:v>
                </c:pt>
                <c:pt idx="29091">
                  <c:v>1.9687699999999999E-2</c:v>
                </c:pt>
                <c:pt idx="29092">
                  <c:v>2.3551900000000001E-2</c:v>
                </c:pt>
                <c:pt idx="29093">
                  <c:v>1.9030600000000002E-2</c:v>
                </c:pt>
                <c:pt idx="29094">
                  <c:v>2.12812E-2</c:v>
                </c:pt>
                <c:pt idx="29095">
                  <c:v>2.1243100000000001E-2</c:v>
                </c:pt>
                <c:pt idx="29096">
                  <c:v>2.3905800000000001E-2</c:v>
                </c:pt>
                <c:pt idx="29097">
                  <c:v>1.68104E-2</c:v>
                </c:pt>
                <c:pt idx="29098">
                  <c:v>2.2156700000000001E-2</c:v>
                </c:pt>
                <c:pt idx="29099">
                  <c:v>2.0294199999999998E-2</c:v>
                </c:pt>
                <c:pt idx="29100">
                  <c:v>2.3543399999999999E-2</c:v>
                </c:pt>
                <c:pt idx="29101">
                  <c:v>2.4601000000000001E-2</c:v>
                </c:pt>
                <c:pt idx="29102">
                  <c:v>1.9533200000000001E-2</c:v>
                </c:pt>
                <c:pt idx="29103">
                  <c:v>2.9974899999999999E-2</c:v>
                </c:pt>
                <c:pt idx="29104">
                  <c:v>2.4557099999999998E-2</c:v>
                </c:pt>
                <c:pt idx="29105">
                  <c:v>3.4700399999999999E-2</c:v>
                </c:pt>
                <c:pt idx="29106">
                  <c:v>3.2857900000000002E-2</c:v>
                </c:pt>
                <c:pt idx="29107">
                  <c:v>3.7080799999999997E-2</c:v>
                </c:pt>
                <c:pt idx="29108">
                  <c:v>3.7843700000000001E-2</c:v>
                </c:pt>
                <c:pt idx="29109">
                  <c:v>2.9992100000000001E-2</c:v>
                </c:pt>
                <c:pt idx="29110">
                  <c:v>4.2103799999999997E-2</c:v>
                </c:pt>
                <c:pt idx="29111">
                  <c:v>3.1909899999999998E-2</c:v>
                </c:pt>
                <c:pt idx="29112">
                  <c:v>3.2511699999999998E-2</c:v>
                </c:pt>
                <c:pt idx="29113">
                  <c:v>4.1109100000000003E-2</c:v>
                </c:pt>
                <c:pt idx="29114">
                  <c:v>3.00074E-2</c:v>
                </c:pt>
                <c:pt idx="29115">
                  <c:v>3.6930999999999999E-2</c:v>
                </c:pt>
                <c:pt idx="29116">
                  <c:v>3.4458200000000001E-2</c:v>
                </c:pt>
                <c:pt idx="29117">
                  <c:v>4.2763700000000002E-2</c:v>
                </c:pt>
                <c:pt idx="29118">
                  <c:v>3.99189E-2</c:v>
                </c:pt>
                <c:pt idx="29119">
                  <c:v>3.8732500000000003E-2</c:v>
                </c:pt>
                <c:pt idx="29120">
                  <c:v>3.5813299999999999E-2</c:v>
                </c:pt>
                <c:pt idx="29121">
                  <c:v>4.4735900000000002E-2</c:v>
                </c:pt>
                <c:pt idx="29122">
                  <c:v>3.48206E-2</c:v>
                </c:pt>
                <c:pt idx="29123">
                  <c:v>3.3625599999999999E-2</c:v>
                </c:pt>
                <c:pt idx="29124">
                  <c:v>3.7956200000000002E-2</c:v>
                </c:pt>
                <c:pt idx="29125">
                  <c:v>3.2486000000000001E-2</c:v>
                </c:pt>
                <c:pt idx="29126">
                  <c:v>3.6340699999999997E-2</c:v>
                </c:pt>
                <c:pt idx="29127">
                  <c:v>3.4035700000000002E-2</c:v>
                </c:pt>
                <c:pt idx="29128">
                  <c:v>4.5092599999999997E-2</c:v>
                </c:pt>
                <c:pt idx="29129">
                  <c:v>3.7203800000000002E-2</c:v>
                </c:pt>
                <c:pt idx="29130">
                  <c:v>3.9359999999999999E-2</c:v>
                </c:pt>
                <c:pt idx="29131">
                  <c:v>3.6517099999999997E-2</c:v>
                </c:pt>
                <c:pt idx="29132">
                  <c:v>3.4823399999999997E-2</c:v>
                </c:pt>
                <c:pt idx="29133">
                  <c:v>3.19901E-2</c:v>
                </c:pt>
                <c:pt idx="29134">
                  <c:v>3.6665900000000001E-2</c:v>
                </c:pt>
                <c:pt idx="29135">
                  <c:v>3.4356100000000001E-2</c:v>
                </c:pt>
                <c:pt idx="29136">
                  <c:v>3.8472199999999998E-2</c:v>
                </c:pt>
                <c:pt idx="29137">
                  <c:v>2.8017E-2</c:v>
                </c:pt>
                <c:pt idx="29138">
                  <c:v>3.69711E-2</c:v>
                </c:pt>
                <c:pt idx="29139">
                  <c:v>3.0528099999999999E-2</c:v>
                </c:pt>
                <c:pt idx="29140">
                  <c:v>3.62349E-2</c:v>
                </c:pt>
                <c:pt idx="29141">
                  <c:v>4.0334700000000001E-2</c:v>
                </c:pt>
                <c:pt idx="29142">
                  <c:v>3.5518599999999997E-2</c:v>
                </c:pt>
                <c:pt idx="29143">
                  <c:v>3.3444399999999999E-2</c:v>
                </c:pt>
                <c:pt idx="29144">
                  <c:v>3.6303500000000002E-2</c:v>
                </c:pt>
                <c:pt idx="29145">
                  <c:v>4.69942E-2</c:v>
                </c:pt>
                <c:pt idx="29146">
                  <c:v>4.0327099999999998E-2</c:v>
                </c:pt>
                <c:pt idx="29147">
                  <c:v>3.9033900000000003E-2</c:v>
                </c:pt>
                <c:pt idx="29148">
                  <c:v>4.32243E-2</c:v>
                </c:pt>
                <c:pt idx="29149">
                  <c:v>4.0400499999999999E-2</c:v>
                </c:pt>
                <c:pt idx="29150">
                  <c:v>4.2356499999999998E-2</c:v>
                </c:pt>
                <c:pt idx="29151">
                  <c:v>4.3421700000000001E-2</c:v>
                </c:pt>
                <c:pt idx="29152">
                  <c:v>3.9671900000000003E-2</c:v>
                </c:pt>
                <c:pt idx="29153">
                  <c:v>3.0582399999999999E-2</c:v>
                </c:pt>
                <c:pt idx="29154">
                  <c:v>4.1313200000000001E-2</c:v>
                </c:pt>
                <c:pt idx="29155">
                  <c:v>3.9444E-2</c:v>
                </c:pt>
                <c:pt idx="29156">
                  <c:v>4.0454900000000002E-2</c:v>
                </c:pt>
                <c:pt idx="29157">
                  <c:v>3.98769E-2</c:v>
                </c:pt>
                <c:pt idx="29158">
                  <c:v>4.2482399999999997E-2</c:v>
                </c:pt>
                <c:pt idx="29159">
                  <c:v>4.5694400000000003E-2</c:v>
                </c:pt>
                <c:pt idx="29160">
                  <c:v>3.2764399999999999E-2</c:v>
                </c:pt>
                <c:pt idx="29161">
                  <c:v>4.0414800000000001E-2</c:v>
                </c:pt>
                <c:pt idx="29162">
                  <c:v>3.7936200000000003E-2</c:v>
                </c:pt>
                <c:pt idx="29163">
                  <c:v>4.0149700000000003E-2</c:v>
                </c:pt>
                <c:pt idx="29164">
                  <c:v>3.9824499999999999E-2</c:v>
                </c:pt>
                <c:pt idx="29165">
                  <c:v>3.3786799999999999E-2</c:v>
                </c:pt>
                <c:pt idx="29166">
                  <c:v>3.3669499999999998E-2</c:v>
                </c:pt>
                <c:pt idx="29167">
                  <c:v>2.7489699999999999E-2</c:v>
                </c:pt>
                <c:pt idx="29168">
                  <c:v>3.6436099999999999E-2</c:v>
                </c:pt>
                <c:pt idx="29169">
                  <c:v>3.6001199999999997E-2</c:v>
                </c:pt>
                <c:pt idx="29170">
                  <c:v>3.37801E-2</c:v>
                </c:pt>
                <c:pt idx="29171">
                  <c:v>3.3312799999999997E-2</c:v>
                </c:pt>
                <c:pt idx="29172">
                  <c:v>3.0979199999999998E-2</c:v>
                </c:pt>
                <c:pt idx="29173">
                  <c:v>3.6388400000000001E-2</c:v>
                </c:pt>
                <c:pt idx="29174">
                  <c:v>3.8233799999999998E-2</c:v>
                </c:pt>
                <c:pt idx="29175">
                  <c:v>3.866E-2</c:v>
                </c:pt>
                <c:pt idx="29176">
                  <c:v>4.0488200000000002E-2</c:v>
                </c:pt>
                <c:pt idx="29177">
                  <c:v>3.5140999999999999E-2</c:v>
                </c:pt>
                <c:pt idx="29178">
                  <c:v>3.22695E-2</c:v>
                </c:pt>
                <c:pt idx="29179">
                  <c:v>3.33385E-2</c:v>
                </c:pt>
                <c:pt idx="29180">
                  <c:v>3.0167599999999999E-2</c:v>
                </c:pt>
                <c:pt idx="29181">
                  <c:v>2.9462800000000001E-2</c:v>
                </c:pt>
                <c:pt idx="29182">
                  <c:v>2.9549599999999999E-2</c:v>
                </c:pt>
                <c:pt idx="29183">
                  <c:v>3.36037E-2</c:v>
                </c:pt>
                <c:pt idx="29184">
                  <c:v>2.9603999999999998E-2</c:v>
                </c:pt>
                <c:pt idx="29185">
                  <c:v>3.1728699999999999E-2</c:v>
                </c:pt>
                <c:pt idx="29186">
                  <c:v>3.0802699999999999E-2</c:v>
                </c:pt>
                <c:pt idx="29187">
                  <c:v>2.9741299999999998E-2</c:v>
                </c:pt>
                <c:pt idx="29188">
                  <c:v>2.9450400000000002E-2</c:v>
                </c:pt>
                <c:pt idx="29189">
                  <c:v>2.44417E-2</c:v>
                </c:pt>
                <c:pt idx="29190">
                  <c:v>2.68469E-2</c:v>
                </c:pt>
                <c:pt idx="29191">
                  <c:v>3.3745799999999999E-2</c:v>
                </c:pt>
                <c:pt idx="29192">
                  <c:v>2.7833900000000002E-2</c:v>
                </c:pt>
                <c:pt idx="29193">
                  <c:v>2.8325099999999999E-2</c:v>
                </c:pt>
                <c:pt idx="29194">
                  <c:v>3.3020000000000001E-2</c:v>
                </c:pt>
                <c:pt idx="29195">
                  <c:v>3.12319E-2</c:v>
                </c:pt>
                <c:pt idx="29196">
                  <c:v>3.1769800000000001E-2</c:v>
                </c:pt>
                <c:pt idx="29197">
                  <c:v>2.8550099999999998E-2</c:v>
                </c:pt>
                <c:pt idx="29198">
                  <c:v>2.8321300000000001E-2</c:v>
                </c:pt>
                <c:pt idx="29199">
                  <c:v>2.7574499999999998E-2</c:v>
                </c:pt>
                <c:pt idx="29200">
                  <c:v>2.7648900000000001E-2</c:v>
                </c:pt>
                <c:pt idx="29201">
                  <c:v>2.49605E-2</c:v>
                </c:pt>
                <c:pt idx="29202">
                  <c:v>2.6665700000000001E-2</c:v>
                </c:pt>
                <c:pt idx="29203">
                  <c:v>2.4826999999999998E-2</c:v>
                </c:pt>
                <c:pt idx="29204">
                  <c:v>3.58524E-2</c:v>
                </c:pt>
                <c:pt idx="29205">
                  <c:v>2.8072400000000001E-2</c:v>
                </c:pt>
                <c:pt idx="29206">
                  <c:v>2.99788E-2</c:v>
                </c:pt>
                <c:pt idx="29207">
                  <c:v>3.23238E-2</c:v>
                </c:pt>
                <c:pt idx="29208">
                  <c:v>2.31314E-2</c:v>
                </c:pt>
                <c:pt idx="29209">
                  <c:v>2.9079399999999998E-2</c:v>
                </c:pt>
                <c:pt idx="29210">
                  <c:v>2.27785E-2</c:v>
                </c:pt>
                <c:pt idx="29211">
                  <c:v>2.9764200000000001E-2</c:v>
                </c:pt>
                <c:pt idx="29212">
                  <c:v>2.76098E-2</c:v>
                </c:pt>
                <c:pt idx="29213">
                  <c:v>2.3880999999999999E-2</c:v>
                </c:pt>
                <c:pt idx="29214">
                  <c:v>2.4350199999999999E-2</c:v>
                </c:pt>
                <c:pt idx="29215">
                  <c:v>2.6848799999999999E-2</c:v>
                </c:pt>
                <c:pt idx="29216">
                  <c:v>2.3011199999999999E-2</c:v>
                </c:pt>
                <c:pt idx="29217">
                  <c:v>1.65071E-2</c:v>
                </c:pt>
                <c:pt idx="29218">
                  <c:v>2.9258699999999999E-2</c:v>
                </c:pt>
                <c:pt idx="29219">
                  <c:v>2.2506700000000001E-2</c:v>
                </c:pt>
                <c:pt idx="29220">
                  <c:v>2.7847299999999998E-2</c:v>
                </c:pt>
                <c:pt idx="29221">
                  <c:v>2.2164300000000001E-2</c:v>
                </c:pt>
                <c:pt idx="29222">
                  <c:v>2.71845E-2</c:v>
                </c:pt>
                <c:pt idx="29223">
                  <c:v>2.9533400000000001E-2</c:v>
                </c:pt>
                <c:pt idx="29224">
                  <c:v>2.84452E-2</c:v>
                </c:pt>
                <c:pt idx="29225">
                  <c:v>2.9026E-2</c:v>
                </c:pt>
                <c:pt idx="29226">
                  <c:v>2.5786400000000001E-2</c:v>
                </c:pt>
                <c:pt idx="29227">
                  <c:v>2.3931500000000001E-2</c:v>
                </c:pt>
                <c:pt idx="29228">
                  <c:v>2.6204100000000001E-2</c:v>
                </c:pt>
                <c:pt idx="29229">
                  <c:v>2.4873699999999999E-2</c:v>
                </c:pt>
                <c:pt idx="29230">
                  <c:v>2.4647700000000002E-2</c:v>
                </c:pt>
                <c:pt idx="29231">
                  <c:v>2.3129500000000001E-2</c:v>
                </c:pt>
                <c:pt idx="29232">
                  <c:v>1.48649E-2</c:v>
                </c:pt>
                <c:pt idx="29233">
                  <c:v>1.7195700000000001E-2</c:v>
                </c:pt>
                <c:pt idx="29234">
                  <c:v>1.4349900000000001E-2</c:v>
                </c:pt>
                <c:pt idx="29235">
                  <c:v>1.82323E-2</c:v>
                </c:pt>
                <c:pt idx="29236">
                  <c:v>1.6399400000000001E-2</c:v>
                </c:pt>
                <c:pt idx="29237">
                  <c:v>1.6001700000000001E-2</c:v>
                </c:pt>
                <c:pt idx="29238">
                  <c:v>1.8547999999999999E-2</c:v>
                </c:pt>
                <c:pt idx="29239">
                  <c:v>1.03798E-2</c:v>
                </c:pt>
                <c:pt idx="29240">
                  <c:v>1.42069E-2</c:v>
                </c:pt>
                <c:pt idx="29241">
                  <c:v>1.52426E-2</c:v>
                </c:pt>
                <c:pt idx="29242">
                  <c:v>2.2889099999999999E-2</c:v>
                </c:pt>
                <c:pt idx="29243">
                  <c:v>1.8247599999999999E-2</c:v>
                </c:pt>
                <c:pt idx="29244">
                  <c:v>1.64289E-2</c:v>
                </c:pt>
                <c:pt idx="29245">
                  <c:v>9.4547299999999997E-3</c:v>
                </c:pt>
                <c:pt idx="29246">
                  <c:v>1.12143E-2</c:v>
                </c:pt>
                <c:pt idx="29247">
                  <c:v>1.25618E-2</c:v>
                </c:pt>
                <c:pt idx="29248">
                  <c:v>1.05247E-2</c:v>
                </c:pt>
                <c:pt idx="29249">
                  <c:v>1.7209100000000001E-2</c:v>
                </c:pt>
                <c:pt idx="29250">
                  <c:v>1.1323E-2</c:v>
                </c:pt>
                <c:pt idx="29251">
                  <c:v>1.1746400000000001E-2</c:v>
                </c:pt>
                <c:pt idx="29252">
                  <c:v>1.47038E-2</c:v>
                </c:pt>
                <c:pt idx="29253">
                  <c:v>1.1676799999999999E-2</c:v>
                </c:pt>
                <c:pt idx="29254">
                  <c:v>1.49899E-2</c:v>
                </c:pt>
                <c:pt idx="29255">
                  <c:v>6.9618200000000005E-4</c:v>
                </c:pt>
                <c:pt idx="29256">
                  <c:v>1.3566999999999999E-2</c:v>
                </c:pt>
                <c:pt idx="29257">
                  <c:v>9.3183499999999996E-3</c:v>
                </c:pt>
                <c:pt idx="29258">
                  <c:v>4.8198700000000004E-3</c:v>
                </c:pt>
                <c:pt idx="29259">
                  <c:v>1.14965E-2</c:v>
                </c:pt>
                <c:pt idx="29260">
                  <c:v>3.8776399999999999E-3</c:v>
                </c:pt>
                <c:pt idx="29261">
                  <c:v>1.26991E-2</c:v>
                </c:pt>
                <c:pt idx="29262">
                  <c:v>5.8174100000000003E-3</c:v>
                </c:pt>
                <c:pt idx="29263">
                  <c:v>8.2845699999999998E-3</c:v>
                </c:pt>
                <c:pt idx="29264">
                  <c:v>5.7926200000000001E-3</c:v>
                </c:pt>
                <c:pt idx="29265">
                  <c:v>8.0833399999999996E-3</c:v>
                </c:pt>
                <c:pt idx="29266">
                  <c:v>2.1028499999999999E-3</c:v>
                </c:pt>
                <c:pt idx="29267">
                  <c:v>9.5624899999999999E-3</c:v>
                </c:pt>
                <c:pt idx="29268">
                  <c:v>1.0323499999999999E-2</c:v>
                </c:pt>
                <c:pt idx="29269">
                  <c:v>-2.38419E-4</c:v>
                </c:pt>
                <c:pt idx="29270">
                  <c:v>1.2619E-2</c:v>
                </c:pt>
                <c:pt idx="29271">
                  <c:v>9.0122199999999996E-3</c:v>
                </c:pt>
                <c:pt idx="29272">
                  <c:v>9.7808800000000005E-3</c:v>
                </c:pt>
                <c:pt idx="29273">
                  <c:v>6.1359400000000003E-3</c:v>
                </c:pt>
                <c:pt idx="29274">
                  <c:v>7.6789900000000001E-3</c:v>
                </c:pt>
                <c:pt idx="29275">
                  <c:v>1.03283E-2</c:v>
                </c:pt>
                <c:pt idx="29276">
                  <c:v>1.13087E-2</c:v>
                </c:pt>
                <c:pt idx="29277">
                  <c:v>7.6046000000000004E-3</c:v>
                </c:pt>
                <c:pt idx="29278">
                  <c:v>1.4795300000000001E-2</c:v>
                </c:pt>
                <c:pt idx="29279">
                  <c:v>5.9747699999999999E-3</c:v>
                </c:pt>
                <c:pt idx="29280">
                  <c:v>5.6123700000000002E-3</c:v>
                </c:pt>
                <c:pt idx="29281">
                  <c:v>8.1224399999999999E-3</c:v>
                </c:pt>
                <c:pt idx="29282" formatCode="0.00E+00">
                  <c:v>3.9100600000000003E-5</c:v>
                </c:pt>
                <c:pt idx="29283">
                  <c:v>1.4247900000000001E-2</c:v>
                </c:pt>
                <c:pt idx="29284">
                  <c:v>9.4823800000000003E-3</c:v>
                </c:pt>
                <c:pt idx="29285">
                  <c:v>1.2076399999999999E-2</c:v>
                </c:pt>
                <c:pt idx="29286">
                  <c:v>1.3010000000000001E-2</c:v>
                </c:pt>
                <c:pt idx="29287">
                  <c:v>1.28212E-2</c:v>
                </c:pt>
                <c:pt idx="29288">
                  <c:v>7.3394799999999998E-3</c:v>
                </c:pt>
                <c:pt idx="29289">
                  <c:v>3.3321399999999999E-3</c:v>
                </c:pt>
                <c:pt idx="29290">
                  <c:v>-2.2058500000000001E-3</c:v>
                </c:pt>
                <c:pt idx="29291">
                  <c:v>4.0235499999999999E-3</c:v>
                </c:pt>
                <c:pt idx="29292">
                  <c:v>3.5991700000000001E-3</c:v>
                </c:pt>
                <c:pt idx="29293">
                  <c:v>-2.3078899999999999E-3</c:v>
                </c:pt>
                <c:pt idx="29294">
                  <c:v>5.3110099999999997E-3</c:v>
                </c:pt>
                <c:pt idx="29295">
                  <c:v>6.9856600000000003E-3</c:v>
                </c:pt>
                <c:pt idx="29296">
                  <c:v>6.9847099999999999E-3</c:v>
                </c:pt>
                <c:pt idx="29297">
                  <c:v>8.0947899999999993E-3</c:v>
                </c:pt>
                <c:pt idx="29298">
                  <c:v>2.14386E-3</c:v>
                </c:pt>
                <c:pt idx="29299">
                  <c:v>4.0044800000000004E-3</c:v>
                </c:pt>
                <c:pt idx="29300">
                  <c:v>3.4437199999999999E-3</c:v>
                </c:pt>
                <c:pt idx="29301">
                  <c:v>-1.3074899999999999E-3</c:v>
                </c:pt>
                <c:pt idx="29302">
                  <c:v>2.2878600000000001E-3</c:v>
                </c:pt>
                <c:pt idx="29303">
                  <c:v>1.5907300000000001E-3</c:v>
                </c:pt>
                <c:pt idx="29304">
                  <c:v>2.0990399999999999E-3</c:v>
                </c:pt>
                <c:pt idx="29305">
                  <c:v>7.8325300000000007E-3</c:v>
                </c:pt>
                <c:pt idx="29306">
                  <c:v>2.7980800000000001E-3</c:v>
                </c:pt>
                <c:pt idx="29307">
                  <c:v>3.44086E-3</c:v>
                </c:pt>
                <c:pt idx="29308">
                  <c:v>5.5494300000000002E-3</c:v>
                </c:pt>
                <c:pt idx="29309">
                  <c:v>7.18594E-3</c:v>
                </c:pt>
                <c:pt idx="29310">
                  <c:v>7.8258500000000005E-3</c:v>
                </c:pt>
                <c:pt idx="29311">
                  <c:v>-6.7138699999999996E-4</c:v>
                </c:pt>
                <c:pt idx="29312">
                  <c:v>8.3208099999999997E-3</c:v>
                </c:pt>
                <c:pt idx="29313">
                  <c:v>1.3189300000000001E-3</c:v>
                </c:pt>
                <c:pt idx="29314">
                  <c:v>2.8286000000000001E-3</c:v>
                </c:pt>
                <c:pt idx="29315">
                  <c:v>7.0676799999999998E-3</c:v>
                </c:pt>
                <c:pt idx="29316">
                  <c:v>2.4585700000000002E-3</c:v>
                </c:pt>
                <c:pt idx="29317">
                  <c:v>1.4228800000000001E-3</c:v>
                </c:pt>
                <c:pt idx="29318">
                  <c:v>-4.5919400000000001E-3</c:v>
                </c:pt>
                <c:pt idx="29319">
                  <c:v>-1.74427E-3</c:v>
                </c:pt>
                <c:pt idx="29320">
                  <c:v>3.53718E-3</c:v>
                </c:pt>
                <c:pt idx="29321">
                  <c:v>-9.1457400000000003E-4</c:v>
                </c:pt>
                <c:pt idx="29322">
                  <c:v>-5.6324000000000001E-3</c:v>
                </c:pt>
                <c:pt idx="29323">
                  <c:v>-4.4345900000000004E-3</c:v>
                </c:pt>
                <c:pt idx="29324">
                  <c:v>-1.04017E-2</c:v>
                </c:pt>
                <c:pt idx="29325">
                  <c:v>3.5924899999999998E-3</c:v>
                </c:pt>
                <c:pt idx="29326">
                  <c:v>-3.23486E-3</c:v>
                </c:pt>
                <c:pt idx="29327">
                  <c:v>-3.87192E-3</c:v>
                </c:pt>
                <c:pt idx="29328">
                  <c:v>-8.5449199999999999E-4</c:v>
                </c:pt>
                <c:pt idx="29329">
                  <c:v>-3.5924899999999998E-3</c:v>
                </c:pt>
                <c:pt idx="29330">
                  <c:v>4.7626500000000002E-3</c:v>
                </c:pt>
                <c:pt idx="29331">
                  <c:v>-9.5739399999999995E-3</c:v>
                </c:pt>
                <c:pt idx="29332">
                  <c:v>-3.3664699999999999E-3</c:v>
                </c:pt>
                <c:pt idx="29333">
                  <c:v>-2.1829599999999998E-3</c:v>
                </c:pt>
                <c:pt idx="29334">
                  <c:v>-7.9822499999999998E-3</c:v>
                </c:pt>
                <c:pt idx="29335">
                  <c:v>-7.5798000000000003E-3</c:v>
                </c:pt>
                <c:pt idx="29336">
                  <c:v>-8.3522800000000001E-3</c:v>
                </c:pt>
                <c:pt idx="29337">
                  <c:v>3.3073400000000002E-3</c:v>
                </c:pt>
                <c:pt idx="29338">
                  <c:v>-7.2193099999999998E-4</c:v>
                </c:pt>
                <c:pt idx="29339">
                  <c:v>-1.9025800000000001E-3</c:v>
                </c:pt>
                <c:pt idx="29340">
                  <c:v>-1.28708E-2</c:v>
                </c:pt>
                <c:pt idx="29341">
                  <c:v>-8.3026899999999997E-3</c:v>
                </c:pt>
                <c:pt idx="29342">
                  <c:v>-1.36366E-2</c:v>
                </c:pt>
                <c:pt idx="29343">
                  <c:v>-1.2343399999999999E-2</c:v>
                </c:pt>
                <c:pt idx="29344">
                  <c:v>-4.5766799999999996E-3</c:v>
                </c:pt>
                <c:pt idx="29345">
                  <c:v>-8.2588200000000001E-3</c:v>
                </c:pt>
                <c:pt idx="29346">
                  <c:v>-1.0711699999999999E-2</c:v>
                </c:pt>
                <c:pt idx="29347">
                  <c:v>-9.9067700000000005E-3</c:v>
                </c:pt>
                <c:pt idx="29348">
                  <c:v>-1.04084E-2</c:v>
                </c:pt>
                <c:pt idx="29349">
                  <c:v>-7.3709500000000002E-3</c:v>
                </c:pt>
                <c:pt idx="29350">
                  <c:v>-1.22185E-2</c:v>
                </c:pt>
                <c:pt idx="29351">
                  <c:v>-1.25504E-2</c:v>
                </c:pt>
                <c:pt idx="29352">
                  <c:v>-7.3185000000000004E-3</c:v>
                </c:pt>
                <c:pt idx="29353">
                  <c:v>-1.4782E-2</c:v>
                </c:pt>
                <c:pt idx="29354">
                  <c:v>-1.36147E-2</c:v>
                </c:pt>
                <c:pt idx="29355">
                  <c:v>-7.2393400000000004E-3</c:v>
                </c:pt>
                <c:pt idx="29356">
                  <c:v>-9.9267999999999995E-3</c:v>
                </c:pt>
                <c:pt idx="29357">
                  <c:v>-4.01783E-3</c:v>
                </c:pt>
                <c:pt idx="29358">
                  <c:v>-1.0456099999999999E-2</c:v>
                </c:pt>
                <c:pt idx="29359">
                  <c:v>-1.53046E-2</c:v>
                </c:pt>
                <c:pt idx="29360">
                  <c:v>-1.38493E-2</c:v>
                </c:pt>
                <c:pt idx="29361">
                  <c:v>-1.1837E-2</c:v>
                </c:pt>
                <c:pt idx="29362">
                  <c:v>-8.6946499999999999E-3</c:v>
                </c:pt>
                <c:pt idx="29363">
                  <c:v>-1.24216E-2</c:v>
                </c:pt>
                <c:pt idx="29364">
                  <c:v>-1.07727E-2</c:v>
                </c:pt>
                <c:pt idx="29365">
                  <c:v>-1.40505E-2</c:v>
                </c:pt>
                <c:pt idx="29366">
                  <c:v>-1.31807E-2</c:v>
                </c:pt>
                <c:pt idx="29367">
                  <c:v>-1.7412199999999999E-2</c:v>
                </c:pt>
                <c:pt idx="29368">
                  <c:v>-8.6021399999999994E-3</c:v>
                </c:pt>
                <c:pt idx="29369">
                  <c:v>-1.4082900000000001E-2</c:v>
                </c:pt>
                <c:pt idx="29370">
                  <c:v>-1.6033200000000001E-2</c:v>
                </c:pt>
                <c:pt idx="29371">
                  <c:v>-1.5945399999999998E-2</c:v>
                </c:pt>
                <c:pt idx="29372">
                  <c:v>-1.7736399999999999E-2</c:v>
                </c:pt>
                <c:pt idx="29373">
                  <c:v>-1.23663E-2</c:v>
                </c:pt>
                <c:pt idx="29374">
                  <c:v>-2.0450599999999999E-2</c:v>
                </c:pt>
                <c:pt idx="29375">
                  <c:v>-2.1025700000000001E-2</c:v>
                </c:pt>
                <c:pt idx="29376">
                  <c:v>-1.7862300000000001E-2</c:v>
                </c:pt>
                <c:pt idx="29377">
                  <c:v>-1.5940699999999999E-2</c:v>
                </c:pt>
                <c:pt idx="29378">
                  <c:v>-1.6732199999999999E-2</c:v>
                </c:pt>
                <c:pt idx="29379">
                  <c:v>-1.90315E-2</c:v>
                </c:pt>
                <c:pt idx="29380">
                  <c:v>-1.7962499999999999E-2</c:v>
                </c:pt>
                <c:pt idx="29381">
                  <c:v>-1.8791200000000001E-2</c:v>
                </c:pt>
                <c:pt idx="29382">
                  <c:v>-1.5115699999999999E-2</c:v>
                </c:pt>
                <c:pt idx="29383">
                  <c:v>-1.2080199999999999E-2</c:v>
                </c:pt>
                <c:pt idx="29384">
                  <c:v>-1.31807E-2</c:v>
                </c:pt>
                <c:pt idx="29385">
                  <c:v>-1.7672500000000001E-2</c:v>
                </c:pt>
                <c:pt idx="29386">
                  <c:v>-2.2366500000000001E-2</c:v>
                </c:pt>
                <c:pt idx="29387">
                  <c:v>-2.0246500000000001E-2</c:v>
                </c:pt>
                <c:pt idx="29388">
                  <c:v>-2.3007400000000001E-2</c:v>
                </c:pt>
                <c:pt idx="29389">
                  <c:v>-1.40266E-2</c:v>
                </c:pt>
                <c:pt idx="29390">
                  <c:v>-1.7252E-2</c:v>
                </c:pt>
                <c:pt idx="29391">
                  <c:v>-1.74255E-2</c:v>
                </c:pt>
                <c:pt idx="29392">
                  <c:v>-1.6077999999999999E-2</c:v>
                </c:pt>
                <c:pt idx="29393">
                  <c:v>-1.5626899999999999E-2</c:v>
                </c:pt>
                <c:pt idx="29394">
                  <c:v>-1.4086700000000001E-2</c:v>
                </c:pt>
                <c:pt idx="29395">
                  <c:v>-2.2634499999999998E-2</c:v>
                </c:pt>
                <c:pt idx="29396">
                  <c:v>-1.8182799999999999E-2</c:v>
                </c:pt>
                <c:pt idx="29397">
                  <c:v>-1.6471900000000001E-2</c:v>
                </c:pt>
                <c:pt idx="29398">
                  <c:v>-1.7252900000000002E-2</c:v>
                </c:pt>
                <c:pt idx="29399">
                  <c:v>-1.6466100000000001E-2</c:v>
                </c:pt>
                <c:pt idx="29400">
                  <c:v>-2.35643E-2</c:v>
                </c:pt>
                <c:pt idx="29401">
                  <c:v>-1.36452E-2</c:v>
                </c:pt>
                <c:pt idx="29402">
                  <c:v>-1.4549299999999999E-2</c:v>
                </c:pt>
                <c:pt idx="29403">
                  <c:v>-2.2698400000000001E-2</c:v>
                </c:pt>
                <c:pt idx="29404">
                  <c:v>-1.8035900000000001E-2</c:v>
                </c:pt>
                <c:pt idx="29405">
                  <c:v>-1.98307E-2</c:v>
                </c:pt>
                <c:pt idx="29406">
                  <c:v>-2.2628800000000001E-2</c:v>
                </c:pt>
                <c:pt idx="29407">
                  <c:v>-2.2512399999999998E-2</c:v>
                </c:pt>
                <c:pt idx="29408">
                  <c:v>-1.8805499999999999E-2</c:v>
                </c:pt>
                <c:pt idx="29409">
                  <c:v>-2.22282E-2</c:v>
                </c:pt>
                <c:pt idx="29410">
                  <c:v>-1.4035199999999999E-2</c:v>
                </c:pt>
                <c:pt idx="29411">
                  <c:v>-2.0449599999999998E-2</c:v>
                </c:pt>
                <c:pt idx="29412">
                  <c:v>-2.32611E-2</c:v>
                </c:pt>
                <c:pt idx="29413">
                  <c:v>-1.73168E-2</c:v>
                </c:pt>
                <c:pt idx="29414">
                  <c:v>-2.39849E-2</c:v>
                </c:pt>
                <c:pt idx="29415">
                  <c:v>-2.0115899999999999E-2</c:v>
                </c:pt>
                <c:pt idx="29416">
                  <c:v>-2.6054399999999998E-2</c:v>
                </c:pt>
                <c:pt idx="29417">
                  <c:v>-2.1025700000000001E-2</c:v>
                </c:pt>
                <c:pt idx="29418">
                  <c:v>-2.0598399999999999E-2</c:v>
                </c:pt>
                <c:pt idx="29419">
                  <c:v>-2.0790099999999999E-2</c:v>
                </c:pt>
                <c:pt idx="29420">
                  <c:v>-2.36034E-2</c:v>
                </c:pt>
                <c:pt idx="29421">
                  <c:v>-1.7861399999999999E-2</c:v>
                </c:pt>
                <c:pt idx="29422">
                  <c:v>-2.2102400000000001E-2</c:v>
                </c:pt>
                <c:pt idx="29423">
                  <c:v>-2.2691699999999999E-2</c:v>
                </c:pt>
                <c:pt idx="29424">
                  <c:v>-2.14138E-2</c:v>
                </c:pt>
                <c:pt idx="29425">
                  <c:v>-2.5426899999999999E-2</c:v>
                </c:pt>
                <c:pt idx="29426">
                  <c:v>-2.50072E-2</c:v>
                </c:pt>
                <c:pt idx="29427">
                  <c:v>-3.1626700000000001E-2</c:v>
                </c:pt>
                <c:pt idx="29428">
                  <c:v>-2.4451299999999999E-2</c:v>
                </c:pt>
                <c:pt idx="29429">
                  <c:v>-2.2165299999999999E-2</c:v>
                </c:pt>
                <c:pt idx="29430">
                  <c:v>-2.28252E-2</c:v>
                </c:pt>
                <c:pt idx="29431">
                  <c:v>-2.1153499999999999E-2</c:v>
                </c:pt>
                <c:pt idx="29432">
                  <c:v>-2.82536E-2</c:v>
                </c:pt>
                <c:pt idx="29433">
                  <c:v>-2.9538200000000001E-2</c:v>
                </c:pt>
                <c:pt idx="29434">
                  <c:v>-3.18289E-2</c:v>
                </c:pt>
                <c:pt idx="29435">
                  <c:v>-3.2846500000000001E-2</c:v>
                </c:pt>
                <c:pt idx="29436">
                  <c:v>-3.3503499999999999E-2</c:v>
                </c:pt>
                <c:pt idx="29437">
                  <c:v>-3.43819E-2</c:v>
                </c:pt>
                <c:pt idx="29438">
                  <c:v>-3.40033E-2</c:v>
                </c:pt>
                <c:pt idx="29439">
                  <c:v>-3.3594100000000002E-2</c:v>
                </c:pt>
                <c:pt idx="29440">
                  <c:v>-3.7203800000000002E-2</c:v>
                </c:pt>
                <c:pt idx="29441">
                  <c:v>-3.6477099999999998E-2</c:v>
                </c:pt>
                <c:pt idx="29442">
                  <c:v>-3.3519699999999999E-2</c:v>
                </c:pt>
                <c:pt idx="29443">
                  <c:v>-3.6978700000000003E-2</c:v>
                </c:pt>
                <c:pt idx="29444">
                  <c:v>-4.0430099999999997E-2</c:v>
                </c:pt>
                <c:pt idx="29445">
                  <c:v>-3.83673E-2</c:v>
                </c:pt>
                <c:pt idx="29446">
                  <c:v>-3.8402600000000002E-2</c:v>
                </c:pt>
                <c:pt idx="29447">
                  <c:v>-4.2368900000000001E-2</c:v>
                </c:pt>
                <c:pt idx="29448">
                  <c:v>-3.6445600000000002E-2</c:v>
                </c:pt>
                <c:pt idx="29449">
                  <c:v>-3.6779399999999997E-2</c:v>
                </c:pt>
                <c:pt idx="29450">
                  <c:v>-3.7322000000000001E-2</c:v>
                </c:pt>
                <c:pt idx="29451">
                  <c:v>-3.7260099999999997E-2</c:v>
                </c:pt>
                <c:pt idx="29452">
                  <c:v>-3.9735800000000002E-2</c:v>
                </c:pt>
                <c:pt idx="29453">
                  <c:v>-3.5918199999999997E-2</c:v>
                </c:pt>
                <c:pt idx="29454">
                  <c:v>-3.4196900000000002E-2</c:v>
                </c:pt>
                <c:pt idx="29455">
                  <c:v>-3.3257500000000002E-2</c:v>
                </c:pt>
                <c:pt idx="29456">
                  <c:v>-3.7224800000000002E-2</c:v>
                </c:pt>
                <c:pt idx="29457">
                  <c:v>-3.4211199999999997E-2</c:v>
                </c:pt>
                <c:pt idx="29458">
                  <c:v>-3.3479700000000001E-2</c:v>
                </c:pt>
                <c:pt idx="29459">
                  <c:v>-3.9937E-2</c:v>
                </c:pt>
                <c:pt idx="29460">
                  <c:v>-3.73058E-2</c:v>
                </c:pt>
                <c:pt idx="29461">
                  <c:v>-3.4175900000000002E-2</c:v>
                </c:pt>
                <c:pt idx="29462">
                  <c:v>-4.1626900000000001E-2</c:v>
                </c:pt>
                <c:pt idx="29463">
                  <c:v>-3.9691900000000002E-2</c:v>
                </c:pt>
                <c:pt idx="29464">
                  <c:v>-4.6795799999999999E-2</c:v>
                </c:pt>
                <c:pt idx="29465">
                  <c:v>-3.8948099999999999E-2</c:v>
                </c:pt>
                <c:pt idx="29466">
                  <c:v>-3.85847E-2</c:v>
                </c:pt>
                <c:pt idx="29467">
                  <c:v>-4.3500900000000002E-2</c:v>
                </c:pt>
                <c:pt idx="29468">
                  <c:v>-3.7422200000000003E-2</c:v>
                </c:pt>
                <c:pt idx="29469">
                  <c:v>-4.2058900000000003E-2</c:v>
                </c:pt>
                <c:pt idx="29470">
                  <c:v>-4.2483300000000002E-2</c:v>
                </c:pt>
                <c:pt idx="29471">
                  <c:v>-3.7156099999999997E-2</c:v>
                </c:pt>
                <c:pt idx="29472">
                  <c:v>-4.3554299999999997E-2</c:v>
                </c:pt>
                <c:pt idx="29473">
                  <c:v>-3.8815500000000003E-2</c:v>
                </c:pt>
                <c:pt idx="29474">
                  <c:v>-3.6033599999999999E-2</c:v>
                </c:pt>
                <c:pt idx="29475">
                  <c:v>-4.3292999999999998E-2</c:v>
                </c:pt>
                <c:pt idx="29476">
                  <c:v>-3.8707699999999998E-2</c:v>
                </c:pt>
                <c:pt idx="29477">
                  <c:v>-4.4107399999999998E-2</c:v>
                </c:pt>
                <c:pt idx="29478">
                  <c:v>-3.8386299999999998E-2</c:v>
                </c:pt>
                <c:pt idx="29479">
                  <c:v>-3.7318200000000003E-2</c:v>
                </c:pt>
                <c:pt idx="29480">
                  <c:v>-4.0189700000000002E-2</c:v>
                </c:pt>
                <c:pt idx="29481">
                  <c:v>-3.9148299999999997E-2</c:v>
                </c:pt>
                <c:pt idx="29482">
                  <c:v>-4.1640299999999998E-2</c:v>
                </c:pt>
                <c:pt idx="29483">
                  <c:v>-3.4043299999999999E-2</c:v>
                </c:pt>
                <c:pt idx="29484">
                  <c:v>-4.3565800000000002E-2</c:v>
                </c:pt>
                <c:pt idx="29485">
                  <c:v>-3.9011999999999998E-2</c:v>
                </c:pt>
                <c:pt idx="29486">
                  <c:v>-3.4726100000000003E-2</c:v>
                </c:pt>
                <c:pt idx="29487">
                  <c:v>-3.8114500000000003E-2</c:v>
                </c:pt>
                <c:pt idx="29488">
                  <c:v>-4.1336999999999999E-2</c:v>
                </c:pt>
                <c:pt idx="29489">
                  <c:v>-3.7398300000000002E-2</c:v>
                </c:pt>
                <c:pt idx="29490">
                  <c:v>-3.9485899999999997E-2</c:v>
                </c:pt>
                <c:pt idx="29491">
                  <c:v>-3.5412800000000001E-2</c:v>
                </c:pt>
                <c:pt idx="29492">
                  <c:v>-3.9215100000000003E-2</c:v>
                </c:pt>
                <c:pt idx="29493">
                  <c:v>-3.88622E-2</c:v>
                </c:pt>
                <c:pt idx="29494">
                  <c:v>-3.3356700000000003E-2</c:v>
                </c:pt>
                <c:pt idx="29495">
                  <c:v>-3.67327E-2</c:v>
                </c:pt>
                <c:pt idx="29496">
                  <c:v>-3.8616200000000003E-2</c:v>
                </c:pt>
                <c:pt idx="29497">
                  <c:v>-3.2647099999999998E-2</c:v>
                </c:pt>
                <c:pt idx="29498">
                  <c:v>-3.0812300000000001E-2</c:v>
                </c:pt>
                <c:pt idx="29499">
                  <c:v>-2.8880099999999999E-2</c:v>
                </c:pt>
                <c:pt idx="29500">
                  <c:v>-3.2303800000000001E-2</c:v>
                </c:pt>
                <c:pt idx="29501">
                  <c:v>-3.2495499999999997E-2</c:v>
                </c:pt>
                <c:pt idx="29502">
                  <c:v>-3.9596600000000003E-2</c:v>
                </c:pt>
                <c:pt idx="29503">
                  <c:v>-3.2539400000000003E-2</c:v>
                </c:pt>
                <c:pt idx="29504">
                  <c:v>-3.5008400000000002E-2</c:v>
                </c:pt>
                <c:pt idx="29505">
                  <c:v>-3.4374200000000001E-2</c:v>
                </c:pt>
                <c:pt idx="29506">
                  <c:v>-2.7218800000000001E-2</c:v>
                </c:pt>
                <c:pt idx="29507">
                  <c:v>-3.5602599999999998E-2</c:v>
                </c:pt>
                <c:pt idx="29508">
                  <c:v>-2.9492399999999998E-2</c:v>
                </c:pt>
                <c:pt idx="29509">
                  <c:v>-3.6263499999999997E-2</c:v>
                </c:pt>
                <c:pt idx="29510">
                  <c:v>-2.9818500000000001E-2</c:v>
                </c:pt>
                <c:pt idx="29511">
                  <c:v>-2.7240799999999999E-2</c:v>
                </c:pt>
                <c:pt idx="29512">
                  <c:v>-2.9232999999999999E-2</c:v>
                </c:pt>
                <c:pt idx="29513">
                  <c:v>-3.1588600000000001E-2</c:v>
                </c:pt>
                <c:pt idx="29514">
                  <c:v>-2.5088300000000001E-2</c:v>
                </c:pt>
                <c:pt idx="29515">
                  <c:v>-3.6259699999999999E-2</c:v>
                </c:pt>
                <c:pt idx="29516" formatCode="0.00E+00">
                  <c:v>-2.8295500000000001E-2</c:v>
                </c:pt>
                <c:pt idx="29517">
                  <c:v>-2.4658200000000002E-2</c:v>
                </c:pt>
                <c:pt idx="29518">
                  <c:v>-2.5473599999999999E-2</c:v>
                </c:pt>
                <c:pt idx="29519">
                  <c:v>-2.4193800000000001E-2</c:v>
                </c:pt>
                <c:pt idx="29520">
                  <c:v>-3.02153E-2</c:v>
                </c:pt>
                <c:pt idx="29521">
                  <c:v>-1.8244699999999999E-2</c:v>
                </c:pt>
                <c:pt idx="29522">
                  <c:v>-2.0506900000000002E-2</c:v>
                </c:pt>
                <c:pt idx="29523">
                  <c:v>-2.0764399999999999E-2</c:v>
                </c:pt>
                <c:pt idx="29524">
                  <c:v>-2.4582900000000001E-2</c:v>
                </c:pt>
                <c:pt idx="29525">
                  <c:v>-1.9536999999999999E-2</c:v>
                </c:pt>
                <c:pt idx="29526">
                  <c:v>-2.6835399999999999E-2</c:v>
                </c:pt>
                <c:pt idx="29527">
                  <c:v>-2.3962000000000001E-2</c:v>
                </c:pt>
                <c:pt idx="29528">
                  <c:v>-2.2846200000000001E-2</c:v>
                </c:pt>
                <c:pt idx="29529">
                  <c:v>-2.86112E-2</c:v>
                </c:pt>
                <c:pt idx="29530">
                  <c:v>-2.3695000000000001E-2</c:v>
                </c:pt>
                <c:pt idx="29531">
                  <c:v>-2.3396500000000001E-2</c:v>
                </c:pt>
                <c:pt idx="29532">
                  <c:v>-2.1747599999999999E-2</c:v>
                </c:pt>
                <c:pt idx="29533">
                  <c:v>-2.30303E-2</c:v>
                </c:pt>
                <c:pt idx="29534">
                  <c:v>-3.1404500000000002E-2</c:v>
                </c:pt>
                <c:pt idx="29535">
                  <c:v>-1.8439299999999999E-2</c:v>
                </c:pt>
                <c:pt idx="29536">
                  <c:v>-2.7384800000000001E-2</c:v>
                </c:pt>
                <c:pt idx="29537">
                  <c:v>-2.5545100000000001E-2</c:v>
                </c:pt>
                <c:pt idx="29538">
                  <c:v>-2.36578E-2</c:v>
                </c:pt>
                <c:pt idx="29539">
                  <c:v>-2.92988E-2</c:v>
                </c:pt>
                <c:pt idx="29540">
                  <c:v>-2.6762000000000001E-2</c:v>
                </c:pt>
                <c:pt idx="29541">
                  <c:v>-2.4835599999999999E-2</c:v>
                </c:pt>
                <c:pt idx="29542">
                  <c:v>-2.5015800000000001E-2</c:v>
                </c:pt>
                <c:pt idx="29543">
                  <c:v>-3.0445099999999999E-2</c:v>
                </c:pt>
                <c:pt idx="29544">
                  <c:v>-2.6001E-2</c:v>
                </c:pt>
                <c:pt idx="29545">
                  <c:v>-2.7660400000000002E-2</c:v>
                </c:pt>
                <c:pt idx="29546">
                  <c:v>-2.34556E-2</c:v>
                </c:pt>
                <c:pt idx="29547">
                  <c:v>-2.3597699999999999E-2</c:v>
                </c:pt>
                <c:pt idx="29548">
                  <c:v>-2.1622700000000002E-2</c:v>
                </c:pt>
                <c:pt idx="29549">
                  <c:v>-2.2129099999999999E-2</c:v>
                </c:pt>
                <c:pt idx="29550">
                  <c:v>-2.1408099999999999E-2</c:v>
                </c:pt>
                <c:pt idx="29551">
                  <c:v>-1.2591400000000001E-2</c:v>
                </c:pt>
                <c:pt idx="29552">
                  <c:v>-2.1762799999999999E-2</c:v>
                </c:pt>
                <c:pt idx="29553">
                  <c:v>-1.9445400000000002E-2</c:v>
                </c:pt>
                <c:pt idx="29554">
                  <c:v>-2.2273999999999999E-2</c:v>
                </c:pt>
                <c:pt idx="29555">
                  <c:v>-2.37179E-2</c:v>
                </c:pt>
                <c:pt idx="29556">
                  <c:v>-2.3582499999999999E-2</c:v>
                </c:pt>
                <c:pt idx="29557">
                  <c:v>-1.91126E-2</c:v>
                </c:pt>
                <c:pt idx="29558">
                  <c:v>-1.4279399999999999E-2</c:v>
                </c:pt>
                <c:pt idx="29559">
                  <c:v>-1.40667E-2</c:v>
                </c:pt>
                <c:pt idx="29560">
                  <c:v>-1.4057200000000001E-2</c:v>
                </c:pt>
                <c:pt idx="29561">
                  <c:v>-1.6331700000000001E-2</c:v>
                </c:pt>
                <c:pt idx="29562">
                  <c:v>-1.18885E-2</c:v>
                </c:pt>
                <c:pt idx="29563">
                  <c:v>-1.83048E-2</c:v>
                </c:pt>
                <c:pt idx="29564">
                  <c:v>-9.9744800000000008E-3</c:v>
                </c:pt>
                <c:pt idx="29565">
                  <c:v>-1.8073100000000002E-2</c:v>
                </c:pt>
                <c:pt idx="29566">
                  <c:v>-1.8110299999999999E-2</c:v>
                </c:pt>
                <c:pt idx="29567">
                  <c:v>-1.4970799999999999E-2</c:v>
                </c:pt>
                <c:pt idx="29568">
                  <c:v>-1.9645699999999999E-2</c:v>
                </c:pt>
                <c:pt idx="29569">
                  <c:v>-1.0187099999999999E-2</c:v>
                </c:pt>
                <c:pt idx="29570">
                  <c:v>-1.53084E-2</c:v>
                </c:pt>
                <c:pt idx="29571">
                  <c:v>-1.2501699999999999E-2</c:v>
                </c:pt>
                <c:pt idx="29572">
                  <c:v>-1.4538799999999999E-2</c:v>
                </c:pt>
                <c:pt idx="29573">
                  <c:v>-1.18008E-2</c:v>
                </c:pt>
                <c:pt idx="29574">
                  <c:v>-1.38035E-2</c:v>
                </c:pt>
                <c:pt idx="29575">
                  <c:v>-1.32523E-2</c:v>
                </c:pt>
                <c:pt idx="29576">
                  <c:v>-1.09272E-2</c:v>
                </c:pt>
                <c:pt idx="29577">
                  <c:v>-9.9706599999999992E-3</c:v>
                </c:pt>
                <c:pt idx="29578">
                  <c:v>-1.55649E-2</c:v>
                </c:pt>
                <c:pt idx="29579">
                  <c:v>-1.5363699999999999E-2</c:v>
                </c:pt>
                <c:pt idx="29580">
                  <c:v>-1.3243700000000001E-2</c:v>
                </c:pt>
                <c:pt idx="29581">
                  <c:v>-1.9193600000000002E-2</c:v>
                </c:pt>
                <c:pt idx="29582">
                  <c:v>-2.0702399999999999E-2</c:v>
                </c:pt>
                <c:pt idx="29583">
                  <c:v>-1.9938500000000001E-2</c:v>
                </c:pt>
                <c:pt idx="29584">
                  <c:v>-1.01805E-2</c:v>
                </c:pt>
                <c:pt idx="29585">
                  <c:v>-1.36604E-2</c:v>
                </c:pt>
                <c:pt idx="29586">
                  <c:v>-1.8380199999999999E-2</c:v>
                </c:pt>
                <c:pt idx="29587">
                  <c:v>-1.78537E-2</c:v>
                </c:pt>
                <c:pt idx="29588">
                  <c:v>-1.0060299999999999E-2</c:v>
                </c:pt>
                <c:pt idx="29589">
                  <c:v>-1.9717200000000001E-2</c:v>
                </c:pt>
                <c:pt idx="29590">
                  <c:v>-1.5776600000000002E-2</c:v>
                </c:pt>
                <c:pt idx="29591">
                  <c:v>-1.6033200000000001E-2</c:v>
                </c:pt>
                <c:pt idx="29592">
                  <c:v>-1.6928700000000001E-2</c:v>
                </c:pt>
                <c:pt idx="29593">
                  <c:v>-1.6423199999999999E-2</c:v>
                </c:pt>
                <c:pt idx="29594">
                  <c:v>-1.54705E-2</c:v>
                </c:pt>
                <c:pt idx="29595">
                  <c:v>-1.6313600000000001E-2</c:v>
                </c:pt>
                <c:pt idx="29596">
                  <c:v>-1.5860599999999999E-2</c:v>
                </c:pt>
                <c:pt idx="29597">
                  <c:v>-7.41291E-3</c:v>
                </c:pt>
                <c:pt idx="29598">
                  <c:v>-1.0413199999999999E-2</c:v>
                </c:pt>
                <c:pt idx="29599">
                  <c:v>-5.6819899999999996E-3</c:v>
                </c:pt>
                <c:pt idx="29600">
                  <c:v>-1.02034E-2</c:v>
                </c:pt>
                <c:pt idx="29601">
                  <c:v>-1.0393100000000001E-2</c:v>
                </c:pt>
                <c:pt idx="29602">
                  <c:v>-8.1882499999999993E-3</c:v>
                </c:pt>
                <c:pt idx="29603">
                  <c:v>-1.4557799999999999E-2</c:v>
                </c:pt>
                <c:pt idx="29604">
                  <c:v>-6.8578700000000003E-3</c:v>
                </c:pt>
                <c:pt idx="29605">
                  <c:v>-5.1670099999999997E-3</c:v>
                </c:pt>
                <c:pt idx="29606">
                  <c:v>-4.7130599999999998E-3</c:v>
                </c:pt>
                <c:pt idx="29607">
                  <c:v>-1.5136699999999999E-2</c:v>
                </c:pt>
                <c:pt idx="29608">
                  <c:v>-1.29585E-2</c:v>
                </c:pt>
                <c:pt idx="29609">
                  <c:v>-9.0684900000000002E-3</c:v>
                </c:pt>
                <c:pt idx="29610">
                  <c:v>-1.0787E-2</c:v>
                </c:pt>
                <c:pt idx="29611">
                  <c:v>-8.5535000000000003E-3</c:v>
                </c:pt>
                <c:pt idx="29612">
                  <c:v>-6.9837600000000003E-3</c:v>
                </c:pt>
                <c:pt idx="29613">
                  <c:v>-7.0819899999999998E-3</c:v>
                </c:pt>
                <c:pt idx="29614">
                  <c:v>-1.3801600000000001E-2</c:v>
                </c:pt>
                <c:pt idx="29615">
                  <c:v>-1.8692E-2</c:v>
                </c:pt>
                <c:pt idx="29616">
                  <c:v>-1.19839E-2</c:v>
                </c:pt>
                <c:pt idx="29617">
                  <c:v>-1.0276800000000001E-2</c:v>
                </c:pt>
                <c:pt idx="29618">
                  <c:v>-1.64557E-2</c:v>
                </c:pt>
                <c:pt idx="29619">
                  <c:v>-1.18847E-2</c:v>
                </c:pt>
                <c:pt idx="29620">
                  <c:v>-1.4460600000000001E-2</c:v>
                </c:pt>
                <c:pt idx="29621">
                  <c:v>-1.41516E-2</c:v>
                </c:pt>
                <c:pt idx="29622">
                  <c:v>-8.8319799999999997E-3</c:v>
                </c:pt>
                <c:pt idx="29623">
                  <c:v>-1.3321899999999999E-2</c:v>
                </c:pt>
                <c:pt idx="29624">
                  <c:v>-8.6278899999999992E-3</c:v>
                </c:pt>
                <c:pt idx="29625">
                  <c:v>-5.4874399999999997E-3</c:v>
                </c:pt>
                <c:pt idx="29626">
                  <c:v>-7.84492E-3</c:v>
                </c:pt>
                <c:pt idx="29627">
                  <c:v>-5.5332200000000002E-3</c:v>
                </c:pt>
                <c:pt idx="29628">
                  <c:v>-7.4644100000000003E-3</c:v>
                </c:pt>
                <c:pt idx="29629">
                  <c:v>-6.8817100000000001E-3</c:v>
                </c:pt>
                <c:pt idx="29630">
                  <c:v>-1.07431E-2</c:v>
                </c:pt>
                <c:pt idx="29631">
                  <c:v>-5.8631899999999999E-3</c:v>
                </c:pt>
                <c:pt idx="29632">
                  <c:v>-7.4348399999999999E-3</c:v>
                </c:pt>
                <c:pt idx="29633">
                  <c:v>-6.0691800000000004E-3</c:v>
                </c:pt>
                <c:pt idx="29634">
                  <c:v>-6.9875700000000002E-3</c:v>
                </c:pt>
                <c:pt idx="29635">
                  <c:v>-4.1265499999999997E-3</c:v>
                </c:pt>
                <c:pt idx="29636">
                  <c:v>-9.2983200000000001E-4</c:v>
                </c:pt>
                <c:pt idx="29637">
                  <c:v>3.13759E-3</c:v>
                </c:pt>
                <c:pt idx="29638">
                  <c:v>4.1437100000000001E-3</c:v>
                </c:pt>
                <c:pt idx="29639">
                  <c:v>-1.24168E-3</c:v>
                </c:pt>
                <c:pt idx="29640">
                  <c:v>1.6136200000000001E-3</c:v>
                </c:pt>
                <c:pt idx="29641">
                  <c:v>-3.07274E-3</c:v>
                </c:pt>
                <c:pt idx="29642">
                  <c:v>-2.0837799999999999E-3</c:v>
                </c:pt>
                <c:pt idx="29643">
                  <c:v>-3.61729E-3</c:v>
                </c:pt>
                <c:pt idx="29644">
                  <c:v>-3.9510700000000001E-3</c:v>
                </c:pt>
                <c:pt idx="29645">
                  <c:v>-3.1471299999999999E-4</c:v>
                </c:pt>
                <c:pt idx="29646">
                  <c:v>-9.6702599999999995E-4</c:v>
                </c:pt>
                <c:pt idx="29647">
                  <c:v>4.6129200000000004E-3</c:v>
                </c:pt>
                <c:pt idx="29648">
                  <c:v>4.9266800000000001E-3</c:v>
                </c:pt>
                <c:pt idx="29649">
                  <c:v>4.2829499999999998E-3</c:v>
                </c:pt>
                <c:pt idx="29650">
                  <c:v>2.5854099999999998E-3</c:v>
                </c:pt>
                <c:pt idx="29651">
                  <c:v>3.2520299999999999E-3</c:v>
                </c:pt>
                <c:pt idx="29652">
                  <c:v>4.00162E-3</c:v>
                </c:pt>
                <c:pt idx="29653">
                  <c:v>-2.6769599999999999E-3</c:v>
                </c:pt>
                <c:pt idx="29654">
                  <c:v>-5.7983399999999999E-4</c:v>
                </c:pt>
                <c:pt idx="29655">
                  <c:v>1.5830999999999999E-4</c:v>
                </c:pt>
                <c:pt idx="29656">
                  <c:v>2.87056E-4</c:v>
                </c:pt>
                <c:pt idx="29657">
                  <c:v>3.9215099999999996E-3</c:v>
                </c:pt>
                <c:pt idx="29658">
                  <c:v>2.0942700000000001E-3</c:v>
                </c:pt>
                <c:pt idx="29659">
                  <c:v>1.42574E-3</c:v>
                </c:pt>
                <c:pt idx="29660">
                  <c:v>7.5216299999999996E-3</c:v>
                </c:pt>
                <c:pt idx="29661">
                  <c:v>6.0014700000000001E-3</c:v>
                </c:pt>
                <c:pt idx="29662">
                  <c:v>2.2115699999999999E-3</c:v>
                </c:pt>
                <c:pt idx="29663">
                  <c:v>1.38474E-3</c:v>
                </c:pt>
                <c:pt idx="29664">
                  <c:v>2.3117099999999998E-3</c:v>
                </c:pt>
                <c:pt idx="29665">
                  <c:v>7.7409699999999998E-3</c:v>
                </c:pt>
                <c:pt idx="29666">
                  <c:v>-3.0212400000000001E-3</c:v>
                </c:pt>
                <c:pt idx="29667">
                  <c:v>5.2061099999999999E-3</c:v>
                </c:pt>
                <c:pt idx="29668">
                  <c:v>3.52287E-3</c:v>
                </c:pt>
                <c:pt idx="29669">
                  <c:v>6.5193200000000003E-3</c:v>
                </c:pt>
                <c:pt idx="29670">
                  <c:v>6.6728600000000001E-3</c:v>
                </c:pt>
                <c:pt idx="29671">
                  <c:v>9.4079999999999997E-3</c:v>
                </c:pt>
                <c:pt idx="29672">
                  <c:v>1.28307E-2</c:v>
                </c:pt>
                <c:pt idx="29673">
                  <c:v>6.7091E-3</c:v>
                </c:pt>
                <c:pt idx="29674">
                  <c:v>1.22948E-2</c:v>
                </c:pt>
                <c:pt idx="29675">
                  <c:v>9.0999600000000007E-3</c:v>
                </c:pt>
                <c:pt idx="29676">
                  <c:v>1.40877E-2</c:v>
                </c:pt>
                <c:pt idx="29677">
                  <c:v>1.22232E-2</c:v>
                </c:pt>
                <c:pt idx="29678">
                  <c:v>2.0671800000000001E-2</c:v>
                </c:pt>
                <c:pt idx="29679">
                  <c:v>1.17292E-2</c:v>
                </c:pt>
                <c:pt idx="29680">
                  <c:v>1.8261900000000001E-2</c:v>
                </c:pt>
                <c:pt idx="29681">
                  <c:v>1.7141300000000002E-2</c:v>
                </c:pt>
                <c:pt idx="29682">
                  <c:v>1.18561E-2</c:v>
                </c:pt>
                <c:pt idx="29683">
                  <c:v>1.6768499999999999E-2</c:v>
                </c:pt>
                <c:pt idx="29684">
                  <c:v>1.10931E-2</c:v>
                </c:pt>
                <c:pt idx="29685">
                  <c:v>1.22948E-2</c:v>
                </c:pt>
                <c:pt idx="29686">
                  <c:v>1.40991E-2</c:v>
                </c:pt>
                <c:pt idx="29687">
                  <c:v>1.78976E-2</c:v>
                </c:pt>
                <c:pt idx="29688">
                  <c:v>1.0140400000000001E-2</c:v>
                </c:pt>
                <c:pt idx="29689">
                  <c:v>1.1854200000000001E-2</c:v>
                </c:pt>
                <c:pt idx="29690">
                  <c:v>7.0915199999999996E-3</c:v>
                </c:pt>
                <c:pt idx="29691">
                  <c:v>1.6163799999999999E-2</c:v>
                </c:pt>
                <c:pt idx="29692">
                  <c:v>1.8903699999999999E-2</c:v>
                </c:pt>
                <c:pt idx="29693">
                  <c:v>1.7318699999999999E-2</c:v>
                </c:pt>
                <c:pt idx="29694">
                  <c:v>1.4219300000000001E-2</c:v>
                </c:pt>
                <c:pt idx="29695">
                  <c:v>1.25103E-2</c:v>
                </c:pt>
                <c:pt idx="29696">
                  <c:v>1.3726199999999999E-2</c:v>
                </c:pt>
                <c:pt idx="29697">
                  <c:v>1.5162500000000001E-2</c:v>
                </c:pt>
                <c:pt idx="29698">
                  <c:v>2.17247E-2</c:v>
                </c:pt>
                <c:pt idx="29699">
                  <c:v>1.7272900000000001E-2</c:v>
                </c:pt>
                <c:pt idx="29700">
                  <c:v>1.7883300000000001E-2</c:v>
                </c:pt>
                <c:pt idx="29701">
                  <c:v>1.9734399999999999E-2</c:v>
                </c:pt>
                <c:pt idx="29702">
                  <c:v>1.6486199999999999E-2</c:v>
                </c:pt>
                <c:pt idx="29703">
                  <c:v>2.2405600000000001E-2</c:v>
                </c:pt>
                <c:pt idx="29704">
                  <c:v>2.4011600000000001E-2</c:v>
                </c:pt>
                <c:pt idx="29705">
                  <c:v>2.3443200000000001E-2</c:v>
                </c:pt>
                <c:pt idx="29706">
                  <c:v>1.78595E-2</c:v>
                </c:pt>
                <c:pt idx="29707">
                  <c:v>2.4118400000000002E-2</c:v>
                </c:pt>
                <c:pt idx="29708">
                  <c:v>2.4751700000000001E-2</c:v>
                </c:pt>
                <c:pt idx="29709">
                  <c:v>2.2310300000000002E-2</c:v>
                </c:pt>
                <c:pt idx="29710">
                  <c:v>2.99911E-2</c:v>
                </c:pt>
                <c:pt idx="29711">
                  <c:v>2.6077300000000001E-2</c:v>
                </c:pt>
                <c:pt idx="29712">
                  <c:v>2.9881499999999998E-2</c:v>
                </c:pt>
                <c:pt idx="29713">
                  <c:v>2.04697E-2</c:v>
                </c:pt>
                <c:pt idx="29714">
                  <c:v>2.1516799999999999E-2</c:v>
                </c:pt>
                <c:pt idx="29715">
                  <c:v>2.3171400000000002E-2</c:v>
                </c:pt>
                <c:pt idx="29716">
                  <c:v>2.0817800000000001E-2</c:v>
                </c:pt>
                <c:pt idx="29717">
                  <c:v>1.9554100000000001E-2</c:v>
                </c:pt>
                <c:pt idx="29718">
                  <c:v>2.0924600000000002E-2</c:v>
                </c:pt>
                <c:pt idx="29719">
                  <c:v>2.4504700000000001E-2</c:v>
                </c:pt>
                <c:pt idx="29720">
                  <c:v>1.75009E-2</c:v>
                </c:pt>
                <c:pt idx="29721">
                  <c:v>2.4619100000000001E-2</c:v>
                </c:pt>
                <c:pt idx="29722">
                  <c:v>2.46439E-2</c:v>
                </c:pt>
                <c:pt idx="29723">
                  <c:v>2.4443599999999999E-2</c:v>
                </c:pt>
                <c:pt idx="29724">
                  <c:v>2.3931500000000001E-2</c:v>
                </c:pt>
                <c:pt idx="29725">
                  <c:v>2.09436E-2</c:v>
                </c:pt>
                <c:pt idx="29726">
                  <c:v>2.6375800000000001E-2</c:v>
                </c:pt>
                <c:pt idx="29727">
                  <c:v>2.44551E-2</c:v>
                </c:pt>
                <c:pt idx="29728">
                  <c:v>2.6541700000000001E-2</c:v>
                </c:pt>
                <c:pt idx="29729">
                  <c:v>2.2976900000000001E-2</c:v>
                </c:pt>
                <c:pt idx="29730">
                  <c:v>2.0890200000000001E-2</c:v>
                </c:pt>
                <c:pt idx="29731">
                  <c:v>2.72102E-2</c:v>
                </c:pt>
                <c:pt idx="29732">
                  <c:v>2.83079E-2</c:v>
                </c:pt>
                <c:pt idx="29733">
                  <c:v>2.5631899999999999E-2</c:v>
                </c:pt>
                <c:pt idx="29734">
                  <c:v>2.5692900000000001E-2</c:v>
                </c:pt>
                <c:pt idx="29735">
                  <c:v>2.4745E-2</c:v>
                </c:pt>
                <c:pt idx="29736">
                  <c:v>2.5449800000000002E-2</c:v>
                </c:pt>
                <c:pt idx="29737">
                  <c:v>2.7566899999999998E-2</c:v>
                </c:pt>
                <c:pt idx="29738">
                  <c:v>2.9472399999999999E-2</c:v>
                </c:pt>
                <c:pt idx="29739">
                  <c:v>3.7167499999999999E-2</c:v>
                </c:pt>
                <c:pt idx="29740">
                  <c:v>2.7421999999999998E-2</c:v>
                </c:pt>
                <c:pt idx="29741">
                  <c:v>2.81076E-2</c:v>
                </c:pt>
                <c:pt idx="29742">
                  <c:v>3.2157900000000003E-2</c:v>
                </c:pt>
                <c:pt idx="29743">
                  <c:v>3.3981299999999999E-2</c:v>
                </c:pt>
                <c:pt idx="29744">
                  <c:v>3.5763700000000002E-2</c:v>
                </c:pt>
                <c:pt idx="29745">
                  <c:v>3.5060899999999999E-2</c:v>
                </c:pt>
                <c:pt idx="29746">
                  <c:v>2.99349E-2</c:v>
                </c:pt>
                <c:pt idx="29747">
                  <c:v>3.5068500000000002E-2</c:v>
                </c:pt>
                <c:pt idx="29748">
                  <c:v>3.2190299999999998E-2</c:v>
                </c:pt>
                <c:pt idx="29749">
                  <c:v>3.2972300000000003E-2</c:v>
                </c:pt>
                <c:pt idx="29750">
                  <c:v>3.5400399999999999E-2</c:v>
                </c:pt>
                <c:pt idx="29751">
                  <c:v>3.5608300000000002E-2</c:v>
                </c:pt>
                <c:pt idx="29752">
                  <c:v>3.5773300000000001E-2</c:v>
                </c:pt>
                <c:pt idx="29753">
                  <c:v>3.6442799999999997E-2</c:v>
                </c:pt>
                <c:pt idx="29754">
                  <c:v>3.36628E-2</c:v>
                </c:pt>
                <c:pt idx="29755">
                  <c:v>3.48597E-2</c:v>
                </c:pt>
                <c:pt idx="29756">
                  <c:v>4.0423399999999998E-2</c:v>
                </c:pt>
                <c:pt idx="29757">
                  <c:v>3.5795199999999999E-2</c:v>
                </c:pt>
                <c:pt idx="29758">
                  <c:v>4.0666599999999997E-2</c:v>
                </c:pt>
                <c:pt idx="29759">
                  <c:v>3.5060899999999999E-2</c:v>
                </c:pt>
                <c:pt idx="29760">
                  <c:v>3.9973300000000003E-2</c:v>
                </c:pt>
                <c:pt idx="29761">
                  <c:v>3.7626300000000001E-2</c:v>
                </c:pt>
                <c:pt idx="29762">
                  <c:v>3.6080399999999999E-2</c:v>
                </c:pt>
                <c:pt idx="29763">
                  <c:v>3.7613899999999999E-2</c:v>
                </c:pt>
                <c:pt idx="29764">
                  <c:v>3.3366199999999999E-2</c:v>
                </c:pt>
                <c:pt idx="29765">
                  <c:v>3.5103799999999998E-2</c:v>
                </c:pt>
                <c:pt idx="29766">
                  <c:v>2.97194E-2</c:v>
                </c:pt>
                <c:pt idx="29767">
                  <c:v>3.07522E-2</c:v>
                </c:pt>
                <c:pt idx="29768">
                  <c:v>3.7989599999999998E-2</c:v>
                </c:pt>
                <c:pt idx="29769">
                  <c:v>3.1111699999999999E-2</c:v>
                </c:pt>
                <c:pt idx="29770">
                  <c:v>3.2051099999999999E-2</c:v>
                </c:pt>
                <c:pt idx="29771">
                  <c:v>3.5344100000000003E-2</c:v>
                </c:pt>
                <c:pt idx="29772">
                  <c:v>2.7875899999999999E-2</c:v>
                </c:pt>
                <c:pt idx="29773">
                  <c:v>3.32632E-2</c:v>
                </c:pt>
                <c:pt idx="29774">
                  <c:v>2.6935600000000001E-2</c:v>
                </c:pt>
                <c:pt idx="29775">
                  <c:v>3.32251E-2</c:v>
                </c:pt>
                <c:pt idx="29776">
                  <c:v>2.89745E-2</c:v>
                </c:pt>
                <c:pt idx="29777">
                  <c:v>3.4610700000000001E-2</c:v>
                </c:pt>
                <c:pt idx="29778">
                  <c:v>3.2499300000000002E-2</c:v>
                </c:pt>
                <c:pt idx="29779">
                  <c:v>3.6210100000000002E-2</c:v>
                </c:pt>
                <c:pt idx="29780">
                  <c:v>3.4079600000000002E-2</c:v>
                </c:pt>
                <c:pt idx="29781">
                  <c:v>3.3482600000000001E-2</c:v>
                </c:pt>
                <c:pt idx="29782">
                  <c:v>3.7874199999999997E-2</c:v>
                </c:pt>
                <c:pt idx="29783">
                  <c:v>2.7916900000000001E-2</c:v>
                </c:pt>
                <c:pt idx="29784">
                  <c:v>3.57151E-2</c:v>
                </c:pt>
                <c:pt idx="29785">
                  <c:v>3.5000799999999999E-2</c:v>
                </c:pt>
                <c:pt idx="29786">
                  <c:v>3.83615E-2</c:v>
                </c:pt>
                <c:pt idx="29787">
                  <c:v>3.9518400000000002E-2</c:v>
                </c:pt>
                <c:pt idx="29788">
                  <c:v>3.6992999999999998E-2</c:v>
                </c:pt>
                <c:pt idx="29789">
                  <c:v>3.4790000000000001E-2</c:v>
                </c:pt>
                <c:pt idx="29790">
                  <c:v>3.7419300000000003E-2</c:v>
                </c:pt>
                <c:pt idx="29791" formatCode="0.00E+00">
                  <c:v>3.8076400000000003E-2</c:v>
                </c:pt>
                <c:pt idx="29792">
                  <c:v>4.1132000000000002E-2</c:v>
                </c:pt>
                <c:pt idx="29793">
                  <c:v>3.8214699999999997E-2</c:v>
                </c:pt>
                <c:pt idx="29794">
                  <c:v>3.3078200000000002E-2</c:v>
                </c:pt>
                <c:pt idx="29795">
                  <c:v>3.4701299999999997E-2</c:v>
                </c:pt>
                <c:pt idx="29796">
                  <c:v>3.6110900000000001E-2</c:v>
                </c:pt>
                <c:pt idx="29797">
                  <c:v>3.9984699999999998E-2</c:v>
                </c:pt>
                <c:pt idx="29798">
                  <c:v>3.8282400000000001E-2</c:v>
                </c:pt>
                <c:pt idx="29799">
                  <c:v>3.4888299999999997E-2</c:v>
                </c:pt>
                <c:pt idx="29800">
                  <c:v>3.7334399999999997E-2</c:v>
                </c:pt>
                <c:pt idx="29801">
                  <c:v>3.0807500000000002E-2</c:v>
                </c:pt>
                <c:pt idx="29802">
                  <c:v>3.8244199999999999E-2</c:v>
                </c:pt>
                <c:pt idx="29803">
                  <c:v>4.1379899999999997E-2</c:v>
                </c:pt>
                <c:pt idx="29804">
                  <c:v>3.9451600000000003E-2</c:v>
                </c:pt>
                <c:pt idx="29805">
                  <c:v>3.6203399999999997E-2</c:v>
                </c:pt>
                <c:pt idx="29806">
                  <c:v>3.4772900000000002E-2</c:v>
                </c:pt>
                <c:pt idx="29807">
                  <c:v>3.1028699999999999E-2</c:v>
                </c:pt>
                <c:pt idx="29808">
                  <c:v>3.2011999999999999E-2</c:v>
                </c:pt>
                <c:pt idx="29809">
                  <c:v>3.6647800000000001E-2</c:v>
                </c:pt>
                <c:pt idx="29810">
                  <c:v>3.0119900000000002E-2</c:v>
                </c:pt>
                <c:pt idx="29811">
                  <c:v>3.0036899999999998E-2</c:v>
                </c:pt>
                <c:pt idx="29812">
                  <c:v>3.1521800000000003E-2</c:v>
                </c:pt>
                <c:pt idx="29813">
                  <c:v>3.2430599999999997E-2</c:v>
                </c:pt>
                <c:pt idx="29814">
                  <c:v>3.5744699999999997E-2</c:v>
                </c:pt>
                <c:pt idx="29815">
                  <c:v>3.0223799999999999E-2</c:v>
                </c:pt>
                <c:pt idx="29816">
                  <c:v>3.6144299999999997E-2</c:v>
                </c:pt>
                <c:pt idx="29817">
                  <c:v>3.1227100000000001E-2</c:v>
                </c:pt>
                <c:pt idx="29818">
                  <c:v>3.1406400000000001E-2</c:v>
                </c:pt>
                <c:pt idx="29819">
                  <c:v>3.1708699999999999E-2</c:v>
                </c:pt>
                <c:pt idx="29820">
                  <c:v>3.78275E-2</c:v>
                </c:pt>
                <c:pt idx="29821">
                  <c:v>3.3913600000000002E-2</c:v>
                </c:pt>
                <c:pt idx="29822">
                  <c:v>2.8960199999999998E-2</c:v>
                </c:pt>
                <c:pt idx="29823">
                  <c:v>3.2192199999999997E-2</c:v>
                </c:pt>
                <c:pt idx="29824">
                  <c:v>3.6035499999999998E-2</c:v>
                </c:pt>
                <c:pt idx="29825">
                  <c:v>3.8673399999999997E-2</c:v>
                </c:pt>
                <c:pt idx="29826">
                  <c:v>3.7564300000000002E-2</c:v>
                </c:pt>
                <c:pt idx="29827">
                  <c:v>2.9528599999999999E-2</c:v>
                </c:pt>
                <c:pt idx="29828">
                  <c:v>2.76251E-2</c:v>
                </c:pt>
                <c:pt idx="29829">
                  <c:v>3.1433099999999999E-2</c:v>
                </c:pt>
                <c:pt idx="29830">
                  <c:v>3.0179000000000001E-2</c:v>
                </c:pt>
                <c:pt idx="29831">
                  <c:v>3.3682799999999999E-2</c:v>
                </c:pt>
                <c:pt idx="29832">
                  <c:v>3.3934600000000002E-2</c:v>
                </c:pt>
                <c:pt idx="29833">
                  <c:v>2.9382700000000001E-2</c:v>
                </c:pt>
                <c:pt idx="29834">
                  <c:v>2.6013399999999999E-2</c:v>
                </c:pt>
                <c:pt idx="29835">
                  <c:v>1.97325E-2</c:v>
                </c:pt>
                <c:pt idx="29836">
                  <c:v>2.3741700000000001E-2</c:v>
                </c:pt>
                <c:pt idx="29837">
                  <c:v>2.5477400000000001E-2</c:v>
                </c:pt>
                <c:pt idx="29838">
                  <c:v>2.84224E-2</c:v>
                </c:pt>
                <c:pt idx="29839">
                  <c:v>2.6880299999999999E-2</c:v>
                </c:pt>
                <c:pt idx="29840">
                  <c:v>2.6931799999999999E-2</c:v>
                </c:pt>
                <c:pt idx="29841">
                  <c:v>2.33774E-2</c:v>
                </c:pt>
                <c:pt idx="29842">
                  <c:v>2.5955200000000001E-2</c:v>
                </c:pt>
                <c:pt idx="29843">
                  <c:v>2.5527000000000001E-2</c:v>
                </c:pt>
                <c:pt idx="29844">
                  <c:v>2.7135800000000002E-2</c:v>
                </c:pt>
                <c:pt idx="29845">
                  <c:v>2.8321300000000001E-2</c:v>
                </c:pt>
                <c:pt idx="29846">
                  <c:v>2.4829899999999998E-2</c:v>
                </c:pt>
                <c:pt idx="29847">
                  <c:v>2.03733E-2</c:v>
                </c:pt>
                <c:pt idx="29848">
                  <c:v>2.5237099999999998E-2</c:v>
                </c:pt>
                <c:pt idx="29849">
                  <c:v>2.74725E-2</c:v>
                </c:pt>
                <c:pt idx="29850">
                  <c:v>2.2252999999999998E-2</c:v>
                </c:pt>
                <c:pt idx="29851">
                  <c:v>2.22464E-2</c:v>
                </c:pt>
                <c:pt idx="29852">
                  <c:v>2.54459E-2</c:v>
                </c:pt>
                <c:pt idx="29853">
                  <c:v>2.3662599999999999E-2</c:v>
                </c:pt>
                <c:pt idx="29854">
                  <c:v>1.8630000000000001E-2</c:v>
                </c:pt>
                <c:pt idx="29855">
                  <c:v>2.51732E-2</c:v>
                </c:pt>
                <c:pt idx="29856">
                  <c:v>2.6801100000000001E-2</c:v>
                </c:pt>
                <c:pt idx="29857">
                  <c:v>2.3900999999999999E-2</c:v>
                </c:pt>
                <c:pt idx="29858">
                  <c:v>2.3028400000000001E-2</c:v>
                </c:pt>
                <c:pt idx="29859">
                  <c:v>3.0160900000000001E-2</c:v>
                </c:pt>
                <c:pt idx="29860">
                  <c:v>3.02277E-2</c:v>
                </c:pt>
                <c:pt idx="29861">
                  <c:v>2.2048000000000002E-2</c:v>
                </c:pt>
                <c:pt idx="29862">
                  <c:v>2.07596E-2</c:v>
                </c:pt>
                <c:pt idx="29863">
                  <c:v>2.0601299999999999E-2</c:v>
                </c:pt>
                <c:pt idx="29864">
                  <c:v>2.5138899999999999E-2</c:v>
                </c:pt>
                <c:pt idx="29865">
                  <c:v>2.5013000000000001E-2</c:v>
                </c:pt>
                <c:pt idx="29866">
                  <c:v>2.5713E-2</c:v>
                </c:pt>
                <c:pt idx="29867">
                  <c:v>2.0707099999999999E-2</c:v>
                </c:pt>
                <c:pt idx="29868">
                  <c:v>1.8715900000000001E-2</c:v>
                </c:pt>
                <c:pt idx="29869">
                  <c:v>2.57988E-2</c:v>
                </c:pt>
                <c:pt idx="29870">
                  <c:v>2.17247E-2</c:v>
                </c:pt>
                <c:pt idx="29871">
                  <c:v>2.72932E-2</c:v>
                </c:pt>
                <c:pt idx="29872">
                  <c:v>2.9343600000000001E-2</c:v>
                </c:pt>
                <c:pt idx="29873">
                  <c:v>2.5444999999999999E-2</c:v>
                </c:pt>
                <c:pt idx="29874" formatCode="0.00E+00">
                  <c:v>1.87283E-2</c:v>
                </c:pt>
                <c:pt idx="29875">
                  <c:v>2.2027999999999999E-2</c:v>
                </c:pt>
                <c:pt idx="29876" formatCode="0.00E+00">
                  <c:v>2.0299000000000001E-2</c:v>
                </c:pt>
                <c:pt idx="29877">
                  <c:v>2.3942000000000001E-2</c:v>
                </c:pt>
                <c:pt idx="29878">
                  <c:v>2.3054100000000001E-2</c:v>
                </c:pt>
                <c:pt idx="29879">
                  <c:v>2.20156E-2</c:v>
                </c:pt>
                <c:pt idx="29880">
                  <c:v>1.5955E-2</c:v>
                </c:pt>
                <c:pt idx="29881">
                  <c:v>1.3931300000000001E-2</c:v>
                </c:pt>
                <c:pt idx="29882">
                  <c:v>1.76353E-2</c:v>
                </c:pt>
                <c:pt idx="29883">
                  <c:v>2.2470500000000001E-2</c:v>
                </c:pt>
                <c:pt idx="29884">
                  <c:v>1.92499E-2</c:v>
                </c:pt>
                <c:pt idx="29885">
                  <c:v>1.42632E-2</c:v>
                </c:pt>
                <c:pt idx="29886">
                  <c:v>1.7312000000000001E-2</c:v>
                </c:pt>
                <c:pt idx="29887">
                  <c:v>1.11485E-2</c:v>
                </c:pt>
                <c:pt idx="29888">
                  <c:v>1.67408E-2</c:v>
                </c:pt>
                <c:pt idx="29889">
                  <c:v>1.50414E-2</c:v>
                </c:pt>
                <c:pt idx="29890">
                  <c:v>2.1589299999999999E-2</c:v>
                </c:pt>
                <c:pt idx="29891">
                  <c:v>2.1010399999999999E-2</c:v>
                </c:pt>
                <c:pt idx="29892">
                  <c:v>1.92804E-2</c:v>
                </c:pt>
                <c:pt idx="29893">
                  <c:v>2.0383800000000001E-2</c:v>
                </c:pt>
                <c:pt idx="29894">
                  <c:v>1.6100900000000001E-2</c:v>
                </c:pt>
                <c:pt idx="29895">
                  <c:v>1.6261100000000001E-2</c:v>
                </c:pt>
                <c:pt idx="29896">
                  <c:v>1.4856299999999999E-2</c:v>
                </c:pt>
                <c:pt idx="29897">
                  <c:v>1.5994100000000001E-2</c:v>
                </c:pt>
                <c:pt idx="29898">
                  <c:v>1.6731300000000001E-2</c:v>
                </c:pt>
                <c:pt idx="29899">
                  <c:v>1.7541899999999999E-2</c:v>
                </c:pt>
                <c:pt idx="29900">
                  <c:v>1.2041100000000001E-2</c:v>
                </c:pt>
                <c:pt idx="29901">
                  <c:v>1.46103E-2</c:v>
                </c:pt>
                <c:pt idx="29902">
                  <c:v>1.2905099999999999E-2</c:v>
                </c:pt>
                <c:pt idx="29903">
                  <c:v>1.83363E-2</c:v>
                </c:pt>
                <c:pt idx="29904">
                  <c:v>2.0999899999999998E-2</c:v>
                </c:pt>
                <c:pt idx="29905">
                  <c:v>1.9279500000000001E-2</c:v>
                </c:pt>
                <c:pt idx="29906">
                  <c:v>1.0024099999999999E-2</c:v>
                </c:pt>
                <c:pt idx="29907">
                  <c:v>1.4111500000000001E-2</c:v>
                </c:pt>
                <c:pt idx="29908">
                  <c:v>1.8321E-2</c:v>
                </c:pt>
                <c:pt idx="29909">
                  <c:v>2.3632E-2</c:v>
                </c:pt>
                <c:pt idx="29910">
                  <c:v>2.0918800000000001E-2</c:v>
                </c:pt>
                <c:pt idx="29911">
                  <c:v>1.7434100000000001E-2</c:v>
                </c:pt>
                <c:pt idx="29912">
                  <c:v>2.0958899999999999E-2</c:v>
                </c:pt>
                <c:pt idx="29913">
                  <c:v>1.6768499999999999E-2</c:v>
                </c:pt>
                <c:pt idx="29914">
                  <c:v>1.59779E-2</c:v>
                </c:pt>
                <c:pt idx="29915">
                  <c:v>1.9885099999999999E-2</c:v>
                </c:pt>
                <c:pt idx="29916">
                  <c:v>2.2217799999999999E-2</c:v>
                </c:pt>
                <c:pt idx="29917">
                  <c:v>2.06585E-2</c:v>
                </c:pt>
                <c:pt idx="29918">
                  <c:v>1.7164200000000001E-2</c:v>
                </c:pt>
                <c:pt idx="29919">
                  <c:v>1.6047499999999999E-2</c:v>
                </c:pt>
                <c:pt idx="29920">
                  <c:v>1.90887E-2</c:v>
                </c:pt>
                <c:pt idx="29921">
                  <c:v>2.3044599999999998E-2</c:v>
                </c:pt>
                <c:pt idx="29922">
                  <c:v>2.3252499999999999E-2</c:v>
                </c:pt>
                <c:pt idx="29923">
                  <c:v>2.2863399999999999E-2</c:v>
                </c:pt>
                <c:pt idx="29924">
                  <c:v>1.9926099999999999E-2</c:v>
                </c:pt>
                <c:pt idx="29925">
                  <c:v>2.0133999999999999E-2</c:v>
                </c:pt>
                <c:pt idx="29926">
                  <c:v>1.9261400000000001E-2</c:v>
                </c:pt>
                <c:pt idx="29927">
                  <c:v>2.21844E-2</c:v>
                </c:pt>
                <c:pt idx="29928">
                  <c:v>1.83544E-2</c:v>
                </c:pt>
                <c:pt idx="29929">
                  <c:v>2.3291599999999999E-2</c:v>
                </c:pt>
                <c:pt idx="29930">
                  <c:v>1.7995799999999999E-2</c:v>
                </c:pt>
                <c:pt idx="29931">
                  <c:v>1.0355899999999999E-2</c:v>
                </c:pt>
                <c:pt idx="29932">
                  <c:v>1.4910700000000001E-2</c:v>
                </c:pt>
                <c:pt idx="29933">
                  <c:v>2.0817800000000001E-2</c:v>
                </c:pt>
                <c:pt idx="29934">
                  <c:v>2.2934E-2</c:v>
                </c:pt>
                <c:pt idx="29935">
                  <c:v>2.01998E-2</c:v>
                </c:pt>
                <c:pt idx="29936">
                  <c:v>2.2579200000000001E-2</c:v>
                </c:pt>
                <c:pt idx="29937">
                  <c:v>7.0533799999999997E-3</c:v>
                </c:pt>
                <c:pt idx="29938">
                  <c:v>1.29309E-2</c:v>
                </c:pt>
                <c:pt idx="29939">
                  <c:v>1.3217E-2</c:v>
                </c:pt>
                <c:pt idx="29940">
                  <c:v>1.1753100000000001E-2</c:v>
                </c:pt>
                <c:pt idx="29941">
                  <c:v>1.23768E-2</c:v>
                </c:pt>
                <c:pt idx="29942">
                  <c:v>9.8533600000000002E-3</c:v>
                </c:pt>
                <c:pt idx="29943">
                  <c:v>1.0240600000000001E-2</c:v>
                </c:pt>
                <c:pt idx="29944">
                  <c:v>7.78008E-3</c:v>
                </c:pt>
                <c:pt idx="29945">
                  <c:v>1.01671E-2</c:v>
                </c:pt>
                <c:pt idx="29946">
                  <c:v>6.8454700000000002E-3</c:v>
                </c:pt>
                <c:pt idx="29947">
                  <c:v>9.5930100000000008E-3</c:v>
                </c:pt>
                <c:pt idx="29948">
                  <c:v>8.7795300000000007E-3</c:v>
                </c:pt>
                <c:pt idx="29949">
                  <c:v>1.0939600000000001E-2</c:v>
                </c:pt>
                <c:pt idx="29950">
                  <c:v>4.6548800000000001E-3</c:v>
                </c:pt>
                <c:pt idx="29951">
                  <c:v>1.40858E-3</c:v>
                </c:pt>
                <c:pt idx="29952">
                  <c:v>6.9894800000000002E-3</c:v>
                </c:pt>
                <c:pt idx="29953" formatCode="0.00E+00">
                  <c:v>-9.7274800000000006E-5</c:v>
                </c:pt>
                <c:pt idx="29954">
                  <c:v>4.4384000000000003E-3</c:v>
                </c:pt>
                <c:pt idx="29955">
                  <c:v>1.3256100000000001E-3</c:v>
                </c:pt>
                <c:pt idx="29956">
                  <c:v>1.9149799999999999E-3</c:v>
                </c:pt>
                <c:pt idx="29957">
                  <c:v>-7.7819800000000002E-4</c:v>
                </c:pt>
                <c:pt idx="29958">
                  <c:v>1.64795E-3</c:v>
                </c:pt>
                <c:pt idx="29959">
                  <c:v>3.8223300000000001E-3</c:v>
                </c:pt>
                <c:pt idx="29960">
                  <c:v>9.0265299999999996E-3</c:v>
                </c:pt>
                <c:pt idx="29961">
                  <c:v>5.47409E-4</c:v>
                </c:pt>
                <c:pt idx="29962">
                  <c:v>2.8915400000000002E-3</c:v>
                </c:pt>
                <c:pt idx="29963">
                  <c:v>-1.0509499999999999E-3</c:v>
                </c:pt>
                <c:pt idx="29964">
                  <c:v>-2.3021700000000001E-3</c:v>
                </c:pt>
                <c:pt idx="29965">
                  <c:v>1.7576200000000001E-3</c:v>
                </c:pt>
                <c:pt idx="29966">
                  <c:v>-2.8734199999999998E-3</c:v>
                </c:pt>
                <c:pt idx="29967">
                  <c:v>4.6367600000000002E-3</c:v>
                </c:pt>
                <c:pt idx="29968">
                  <c:v>5.3978000000000001E-4</c:v>
                </c:pt>
                <c:pt idx="29969">
                  <c:v>-2.7027100000000001E-3</c:v>
                </c:pt>
                <c:pt idx="29970">
                  <c:v>-6.3838999999999996E-3</c:v>
                </c:pt>
                <c:pt idx="29971">
                  <c:v>-5.1193200000000001E-3</c:v>
                </c:pt>
                <c:pt idx="29972">
                  <c:v>-5.5151000000000002E-3</c:v>
                </c:pt>
                <c:pt idx="29973">
                  <c:v>-7.2011899999999997E-3</c:v>
                </c:pt>
                <c:pt idx="29974">
                  <c:v>-8.6278899999999992E-3</c:v>
                </c:pt>
                <c:pt idx="29975">
                  <c:v>-1.2208E-2</c:v>
                </c:pt>
                <c:pt idx="29976">
                  <c:v>-9.8028200000000003E-3</c:v>
                </c:pt>
                <c:pt idx="29977">
                  <c:v>-1.2825E-2</c:v>
                </c:pt>
                <c:pt idx="29978">
                  <c:v>-9.2296600000000006E-3</c:v>
                </c:pt>
                <c:pt idx="29979">
                  <c:v>-7.6332099999999996E-3</c:v>
                </c:pt>
                <c:pt idx="29980">
                  <c:v>-9.9487299999999994E-3</c:v>
                </c:pt>
                <c:pt idx="29981">
                  <c:v>-1.0683099999999999E-2</c:v>
                </c:pt>
                <c:pt idx="29982">
                  <c:v>-8.6698499999999998E-3</c:v>
                </c:pt>
                <c:pt idx="29983">
                  <c:v>-7.4853899999999998E-3</c:v>
                </c:pt>
                <c:pt idx="29984">
                  <c:v>-9.4585399999999997E-3</c:v>
                </c:pt>
                <c:pt idx="29985">
                  <c:v>-8.5430100000000002E-3</c:v>
                </c:pt>
                <c:pt idx="29986">
                  <c:v>-1.2641899999999999E-2</c:v>
                </c:pt>
                <c:pt idx="29987">
                  <c:v>-8.2044600000000002E-3</c:v>
                </c:pt>
                <c:pt idx="29988">
                  <c:v>-1.01023E-2</c:v>
                </c:pt>
                <c:pt idx="29989">
                  <c:v>-8.7995499999999997E-3</c:v>
                </c:pt>
                <c:pt idx="29990">
                  <c:v>-1.2331999999999999E-2</c:v>
                </c:pt>
                <c:pt idx="29991">
                  <c:v>-1.3564100000000001E-2</c:v>
                </c:pt>
                <c:pt idx="29992">
                  <c:v>-1.2231799999999999E-2</c:v>
                </c:pt>
                <c:pt idx="29993">
                  <c:v>-1.7480900000000001E-2</c:v>
                </c:pt>
                <c:pt idx="29994">
                  <c:v>-1.0467499999999999E-2</c:v>
                </c:pt>
                <c:pt idx="29995">
                  <c:v>-1.8731100000000001E-2</c:v>
                </c:pt>
                <c:pt idx="29996">
                  <c:v>-1.4071500000000001E-2</c:v>
                </c:pt>
                <c:pt idx="29997">
                  <c:v>-1.97477E-2</c:v>
                </c:pt>
                <c:pt idx="29998">
                  <c:v>-1.5777599999999999E-2</c:v>
                </c:pt>
                <c:pt idx="29999">
                  <c:v>-8.8958700000000002E-3</c:v>
                </c:pt>
                <c:pt idx="30000">
                  <c:v>-1.1138E-2</c:v>
                </c:pt>
                <c:pt idx="30001">
                  <c:v>-1.38569E-2</c:v>
                </c:pt>
                <c:pt idx="30002">
                  <c:v>-1.74751E-2</c:v>
                </c:pt>
                <c:pt idx="30003">
                  <c:v>-1.60112E-2</c:v>
                </c:pt>
                <c:pt idx="30004">
                  <c:v>-1.6018899999999999E-2</c:v>
                </c:pt>
                <c:pt idx="30005">
                  <c:v>-1.3480199999999999E-2</c:v>
                </c:pt>
                <c:pt idx="30006">
                  <c:v>-1.3992299999999999E-2</c:v>
                </c:pt>
                <c:pt idx="30007">
                  <c:v>-1.0629700000000001E-2</c:v>
                </c:pt>
                <c:pt idx="30008">
                  <c:v>-2.0730999999999999E-2</c:v>
                </c:pt>
                <c:pt idx="30009">
                  <c:v>-1.71719E-2</c:v>
                </c:pt>
                <c:pt idx="30010">
                  <c:v>-1.6448000000000001E-2</c:v>
                </c:pt>
                <c:pt idx="30011">
                  <c:v>-1.66578E-2</c:v>
                </c:pt>
                <c:pt idx="30012">
                  <c:v>-1.6609200000000001E-2</c:v>
                </c:pt>
                <c:pt idx="30013">
                  <c:v>-2.0810100000000002E-2</c:v>
                </c:pt>
                <c:pt idx="30014">
                  <c:v>-2.0348499999999999E-2</c:v>
                </c:pt>
                <c:pt idx="30015">
                  <c:v>-2.3477600000000001E-2</c:v>
                </c:pt>
                <c:pt idx="30016">
                  <c:v>-2.45399E-2</c:v>
                </c:pt>
                <c:pt idx="30017">
                  <c:v>-1.7984400000000001E-2</c:v>
                </c:pt>
                <c:pt idx="30018">
                  <c:v>-1.5303600000000001E-2</c:v>
                </c:pt>
                <c:pt idx="30019">
                  <c:v>-1.7794600000000001E-2</c:v>
                </c:pt>
                <c:pt idx="30020">
                  <c:v>-1.8741600000000001E-2</c:v>
                </c:pt>
                <c:pt idx="30021">
                  <c:v>-2.26593E-2</c:v>
                </c:pt>
                <c:pt idx="30022">
                  <c:v>-2.3801800000000001E-2</c:v>
                </c:pt>
                <c:pt idx="30023">
                  <c:v>-2.4908099999999999E-2</c:v>
                </c:pt>
                <c:pt idx="30024">
                  <c:v>-2.16475E-2</c:v>
                </c:pt>
                <c:pt idx="30025">
                  <c:v>-1.6667399999999999E-2</c:v>
                </c:pt>
                <c:pt idx="30026">
                  <c:v>-1.8667199999999998E-2</c:v>
                </c:pt>
                <c:pt idx="30027">
                  <c:v>-2.2254900000000001E-2</c:v>
                </c:pt>
                <c:pt idx="30028">
                  <c:v>-2.7979899999999999E-2</c:v>
                </c:pt>
                <c:pt idx="30029">
                  <c:v>-2.6028599999999999E-2</c:v>
                </c:pt>
                <c:pt idx="30030">
                  <c:v>-2.3329699999999998E-2</c:v>
                </c:pt>
                <c:pt idx="30031">
                  <c:v>-2.7468699999999999E-2</c:v>
                </c:pt>
                <c:pt idx="30032">
                  <c:v>-2.7431500000000001E-2</c:v>
                </c:pt>
                <c:pt idx="30033">
                  <c:v>-2.9556300000000001E-2</c:v>
                </c:pt>
                <c:pt idx="30034">
                  <c:v>-2.8355600000000002E-2</c:v>
                </c:pt>
                <c:pt idx="30035">
                  <c:v>-3.0202900000000001E-2</c:v>
                </c:pt>
                <c:pt idx="30036">
                  <c:v>-3.3214599999999997E-2</c:v>
                </c:pt>
                <c:pt idx="30037">
                  <c:v>-2.4587600000000001E-2</c:v>
                </c:pt>
                <c:pt idx="30038">
                  <c:v>-3.26672E-2</c:v>
                </c:pt>
                <c:pt idx="30039">
                  <c:v>-3.0365900000000001E-2</c:v>
                </c:pt>
                <c:pt idx="30040">
                  <c:v>-3.2909399999999998E-2</c:v>
                </c:pt>
                <c:pt idx="30041">
                  <c:v>-3.3194500000000002E-2</c:v>
                </c:pt>
                <c:pt idx="30042">
                  <c:v>-3.31621E-2</c:v>
                </c:pt>
                <c:pt idx="30043">
                  <c:v>-3.6446600000000003E-2</c:v>
                </c:pt>
                <c:pt idx="30044">
                  <c:v>-3.19271E-2</c:v>
                </c:pt>
                <c:pt idx="30045">
                  <c:v>-3.6706000000000003E-2</c:v>
                </c:pt>
                <c:pt idx="30046">
                  <c:v>-3.4534500000000003E-2</c:v>
                </c:pt>
                <c:pt idx="30047">
                  <c:v>-3.9095900000000003E-2</c:v>
                </c:pt>
                <c:pt idx="30048">
                  <c:v>-3.96805E-2</c:v>
                </c:pt>
                <c:pt idx="30049">
                  <c:v>-3.2092099999999998E-2</c:v>
                </c:pt>
                <c:pt idx="30050">
                  <c:v>-3.08504E-2</c:v>
                </c:pt>
                <c:pt idx="30051">
                  <c:v>-3.3007599999999998E-2</c:v>
                </c:pt>
                <c:pt idx="30052">
                  <c:v>-3.2525100000000001E-2</c:v>
                </c:pt>
                <c:pt idx="30053">
                  <c:v>-3.6295899999999999E-2</c:v>
                </c:pt>
                <c:pt idx="30054">
                  <c:v>-3.7428900000000001E-2</c:v>
                </c:pt>
                <c:pt idx="30055">
                  <c:v>-3.4521099999999999E-2</c:v>
                </c:pt>
                <c:pt idx="30056">
                  <c:v>-3.3415800000000002E-2</c:v>
                </c:pt>
                <c:pt idx="30057">
                  <c:v>-2.8147700000000001E-2</c:v>
                </c:pt>
                <c:pt idx="30058">
                  <c:v>-3.43399E-2</c:v>
                </c:pt>
                <c:pt idx="30059">
                  <c:v>-3.2997100000000001E-2</c:v>
                </c:pt>
                <c:pt idx="30060">
                  <c:v>-3.6218599999999997E-2</c:v>
                </c:pt>
                <c:pt idx="30061">
                  <c:v>-3.0472800000000001E-2</c:v>
                </c:pt>
                <c:pt idx="30062">
                  <c:v>-3.2790199999999999E-2</c:v>
                </c:pt>
                <c:pt idx="30063">
                  <c:v>-3.5158200000000001E-2</c:v>
                </c:pt>
                <c:pt idx="30064">
                  <c:v>-3.5521499999999998E-2</c:v>
                </c:pt>
                <c:pt idx="30065">
                  <c:v>-3.1189000000000001E-2</c:v>
                </c:pt>
                <c:pt idx="30066">
                  <c:v>-3.1096499999999999E-2</c:v>
                </c:pt>
                <c:pt idx="30067">
                  <c:v>-3.1681099999999997E-2</c:v>
                </c:pt>
                <c:pt idx="30068">
                  <c:v>-3.0041700000000001E-2</c:v>
                </c:pt>
                <c:pt idx="30069">
                  <c:v>-3.4860599999999999E-2</c:v>
                </c:pt>
                <c:pt idx="30070">
                  <c:v>-3.2126399999999999E-2</c:v>
                </c:pt>
                <c:pt idx="30071">
                  <c:v>-3.1321500000000002E-2</c:v>
                </c:pt>
                <c:pt idx="30072">
                  <c:v>-2.8235400000000001E-2</c:v>
                </c:pt>
                <c:pt idx="30073">
                  <c:v>-3.0975300000000001E-2</c:v>
                </c:pt>
                <c:pt idx="30074">
                  <c:v>-3.4318000000000001E-2</c:v>
                </c:pt>
                <c:pt idx="30075">
                  <c:v>-3.1314799999999997E-2</c:v>
                </c:pt>
                <c:pt idx="30076">
                  <c:v>-2.51627E-2</c:v>
                </c:pt>
                <c:pt idx="30077">
                  <c:v>-3.0656800000000001E-2</c:v>
                </c:pt>
                <c:pt idx="30078">
                  <c:v>-2.2168199999999999E-2</c:v>
                </c:pt>
                <c:pt idx="30079">
                  <c:v>-2.8426199999999999E-2</c:v>
                </c:pt>
                <c:pt idx="30080">
                  <c:v>-3.2645199999999999E-2</c:v>
                </c:pt>
                <c:pt idx="30081">
                  <c:v>-3.4110099999999997E-2</c:v>
                </c:pt>
                <c:pt idx="30082">
                  <c:v>-3.10841E-2</c:v>
                </c:pt>
                <c:pt idx="30083">
                  <c:v>-2.3765600000000001E-2</c:v>
                </c:pt>
                <c:pt idx="30084">
                  <c:v>-2.96593E-2</c:v>
                </c:pt>
                <c:pt idx="30085">
                  <c:v>-2.5917099999999998E-2</c:v>
                </c:pt>
                <c:pt idx="30086">
                  <c:v>-2.9451399999999999E-2</c:v>
                </c:pt>
                <c:pt idx="30087">
                  <c:v>-2.9315899999999999E-2</c:v>
                </c:pt>
                <c:pt idx="30088">
                  <c:v>-2.8736100000000001E-2</c:v>
                </c:pt>
                <c:pt idx="30089">
                  <c:v>-2.8988799999999999E-2</c:v>
                </c:pt>
                <c:pt idx="30090">
                  <c:v>-2.4041199999999999E-2</c:v>
                </c:pt>
                <c:pt idx="30091">
                  <c:v>-2.3358299999999999E-2</c:v>
                </c:pt>
                <c:pt idx="30092">
                  <c:v>-2.7174E-2</c:v>
                </c:pt>
                <c:pt idx="30093">
                  <c:v>-2.8265999999999999E-2</c:v>
                </c:pt>
                <c:pt idx="30094">
                  <c:v>-3.29857E-2</c:v>
                </c:pt>
                <c:pt idx="30095">
                  <c:v>-2.4831800000000001E-2</c:v>
                </c:pt>
                <c:pt idx="30096">
                  <c:v>-2.7541199999999998E-2</c:v>
                </c:pt>
                <c:pt idx="30097">
                  <c:v>-2.51398E-2</c:v>
                </c:pt>
                <c:pt idx="30098">
                  <c:v>-2.04744E-2</c:v>
                </c:pt>
                <c:pt idx="30099">
                  <c:v>-2.2512399999999998E-2</c:v>
                </c:pt>
                <c:pt idx="30100">
                  <c:v>-1.98307E-2</c:v>
                </c:pt>
                <c:pt idx="30101">
                  <c:v>-1.7598200000000001E-2</c:v>
                </c:pt>
                <c:pt idx="30102" formatCode="0.00E+00">
                  <c:v>-1.7079400000000002E-2</c:v>
                </c:pt>
                <c:pt idx="30103">
                  <c:v>-2.0277E-2</c:v>
                </c:pt>
                <c:pt idx="30104">
                  <c:v>-2.0461099999999999E-2</c:v>
                </c:pt>
                <c:pt idx="30105">
                  <c:v>-2.5299100000000001E-2</c:v>
                </c:pt>
                <c:pt idx="30106">
                  <c:v>-2.3218200000000001E-2</c:v>
                </c:pt>
                <c:pt idx="30107">
                  <c:v>-1.6964E-2</c:v>
                </c:pt>
                <c:pt idx="30108">
                  <c:v>-1.5647899999999999E-2</c:v>
                </c:pt>
                <c:pt idx="30109">
                  <c:v>-1.84946E-2</c:v>
                </c:pt>
                <c:pt idx="30110">
                  <c:v>-1.79834E-2</c:v>
                </c:pt>
                <c:pt idx="30111">
                  <c:v>-1.5824299999999999E-2</c:v>
                </c:pt>
                <c:pt idx="30112">
                  <c:v>-2.0969399999999999E-2</c:v>
                </c:pt>
                <c:pt idx="30113">
                  <c:v>-1.81446E-2</c:v>
                </c:pt>
                <c:pt idx="30114">
                  <c:v>-2.04353E-2</c:v>
                </c:pt>
                <c:pt idx="30115">
                  <c:v>-2.6027700000000001E-2</c:v>
                </c:pt>
                <c:pt idx="30116">
                  <c:v>-2.2291200000000001E-2</c:v>
                </c:pt>
                <c:pt idx="30117">
                  <c:v>-2.4188999999999999E-2</c:v>
                </c:pt>
                <c:pt idx="30118">
                  <c:v>-2.0348499999999999E-2</c:v>
                </c:pt>
                <c:pt idx="30119">
                  <c:v>-2.0164499999999998E-2</c:v>
                </c:pt>
                <c:pt idx="30120">
                  <c:v>-1.9206999999999998E-2</c:v>
                </c:pt>
                <c:pt idx="30121">
                  <c:v>-1.9451099999999999E-2</c:v>
                </c:pt>
                <c:pt idx="30122">
                  <c:v>-1.4452E-2</c:v>
                </c:pt>
                <c:pt idx="30123">
                  <c:v>-1.5698400000000001E-2</c:v>
                </c:pt>
                <c:pt idx="30124">
                  <c:v>-1.8766399999999999E-2</c:v>
                </c:pt>
                <c:pt idx="30125">
                  <c:v>-2.1435699999999999E-2</c:v>
                </c:pt>
                <c:pt idx="30126">
                  <c:v>-2.5452599999999999E-2</c:v>
                </c:pt>
                <c:pt idx="30127">
                  <c:v>-3.0571899999999999E-2</c:v>
                </c:pt>
                <c:pt idx="30128">
                  <c:v>-2.61097E-2</c:v>
                </c:pt>
                <c:pt idx="30129">
                  <c:v>-2.16703E-2</c:v>
                </c:pt>
                <c:pt idx="30130">
                  <c:v>-2.3241999999999999E-2</c:v>
                </c:pt>
                <c:pt idx="30131">
                  <c:v>-2.7790100000000002E-2</c:v>
                </c:pt>
                <c:pt idx="30132">
                  <c:v>-2.79207E-2</c:v>
                </c:pt>
                <c:pt idx="30133">
                  <c:v>-2.5828400000000001E-2</c:v>
                </c:pt>
                <c:pt idx="30134">
                  <c:v>-2.54822E-2</c:v>
                </c:pt>
                <c:pt idx="30135">
                  <c:v>-2.6760099999999998E-2</c:v>
                </c:pt>
                <c:pt idx="30136">
                  <c:v>-2.94542E-2</c:v>
                </c:pt>
                <c:pt idx="30137">
                  <c:v>-2.79989E-2</c:v>
                </c:pt>
                <c:pt idx="30138">
                  <c:v>-2.7856800000000001E-2</c:v>
                </c:pt>
                <c:pt idx="30139">
                  <c:v>-3.2172199999999998E-2</c:v>
                </c:pt>
                <c:pt idx="30140">
                  <c:v>-2.5604200000000001E-2</c:v>
                </c:pt>
                <c:pt idx="30141">
                  <c:v>-3.01342E-2</c:v>
                </c:pt>
                <c:pt idx="30142">
                  <c:v>-3.4431499999999997E-2</c:v>
                </c:pt>
                <c:pt idx="30143">
                  <c:v>-3.5884899999999997E-2</c:v>
                </c:pt>
                <c:pt idx="30144">
                  <c:v>-3.3497800000000001E-2</c:v>
                </c:pt>
                <c:pt idx="30145">
                  <c:v>-3.8026799999999999E-2</c:v>
                </c:pt>
                <c:pt idx="30146">
                  <c:v>-3.1856500000000003E-2</c:v>
                </c:pt>
                <c:pt idx="30147">
                  <c:v>-3.6823300000000003E-2</c:v>
                </c:pt>
                <c:pt idx="30148">
                  <c:v>-3.5086600000000003E-2</c:v>
                </c:pt>
                <c:pt idx="30149">
                  <c:v>-3.2831199999999998E-2</c:v>
                </c:pt>
                <c:pt idx="30150">
                  <c:v>-3.54586E-2</c:v>
                </c:pt>
                <c:pt idx="30151">
                  <c:v>-3.07722E-2</c:v>
                </c:pt>
                <c:pt idx="30152">
                  <c:v>-3.4138700000000001E-2</c:v>
                </c:pt>
                <c:pt idx="30153">
                  <c:v>-3.6182400000000003E-2</c:v>
                </c:pt>
                <c:pt idx="30154">
                  <c:v>-4.0250800000000003E-2</c:v>
                </c:pt>
                <c:pt idx="30155">
                  <c:v>-3.9880800000000001E-2</c:v>
                </c:pt>
                <c:pt idx="30156">
                  <c:v>-3.68338E-2</c:v>
                </c:pt>
                <c:pt idx="30157">
                  <c:v>-3.6248200000000001E-2</c:v>
                </c:pt>
                <c:pt idx="30158">
                  <c:v>-3.1298600000000003E-2</c:v>
                </c:pt>
                <c:pt idx="30159">
                  <c:v>-3.0508E-2</c:v>
                </c:pt>
                <c:pt idx="30160">
                  <c:v>-3.7468899999999999E-2</c:v>
                </c:pt>
                <c:pt idx="30161">
                  <c:v>-3.9481200000000001E-2</c:v>
                </c:pt>
                <c:pt idx="30162">
                  <c:v>-3.7157099999999998E-2</c:v>
                </c:pt>
                <c:pt idx="30163">
                  <c:v>-3.5410900000000002E-2</c:v>
                </c:pt>
                <c:pt idx="30164">
                  <c:v>-3.7608099999999998E-2</c:v>
                </c:pt>
                <c:pt idx="30165">
                  <c:v>-4.2504300000000002E-2</c:v>
                </c:pt>
                <c:pt idx="30166">
                  <c:v>-3.3549299999999997E-2</c:v>
                </c:pt>
                <c:pt idx="30167">
                  <c:v>-3.54509E-2</c:v>
                </c:pt>
                <c:pt idx="30168">
                  <c:v>-3.5516699999999998E-2</c:v>
                </c:pt>
                <c:pt idx="30169">
                  <c:v>-3.2541300000000002E-2</c:v>
                </c:pt>
                <c:pt idx="30170">
                  <c:v>-2.9668799999999999E-2</c:v>
                </c:pt>
                <c:pt idx="30171">
                  <c:v>-3.1125099999999999E-2</c:v>
                </c:pt>
                <c:pt idx="30172">
                  <c:v>-3.1689599999999998E-2</c:v>
                </c:pt>
                <c:pt idx="30173">
                  <c:v>-3.6656399999999999E-2</c:v>
                </c:pt>
                <c:pt idx="30174">
                  <c:v>-3.5755200000000001E-2</c:v>
                </c:pt>
                <c:pt idx="30175">
                  <c:v>-2.9209100000000002E-2</c:v>
                </c:pt>
                <c:pt idx="30176">
                  <c:v>-3.60498E-2</c:v>
                </c:pt>
                <c:pt idx="30177">
                  <c:v>-2.54173E-2</c:v>
                </c:pt>
                <c:pt idx="30178">
                  <c:v>-2.9789E-2</c:v>
                </c:pt>
                <c:pt idx="30179">
                  <c:v>-3.0818000000000002E-2</c:v>
                </c:pt>
                <c:pt idx="30180">
                  <c:v>-2.3137999999999999E-2</c:v>
                </c:pt>
                <c:pt idx="30181">
                  <c:v>-2.8497700000000001E-2</c:v>
                </c:pt>
                <c:pt idx="30182">
                  <c:v>-2.9709800000000001E-2</c:v>
                </c:pt>
                <c:pt idx="30183">
                  <c:v>-2.5530799999999999E-2</c:v>
                </c:pt>
                <c:pt idx="30184">
                  <c:v>-2.4071700000000001E-2</c:v>
                </c:pt>
                <c:pt idx="30185">
                  <c:v>-2.3492800000000001E-2</c:v>
                </c:pt>
                <c:pt idx="30186">
                  <c:v>-2.4549499999999998E-2</c:v>
                </c:pt>
                <c:pt idx="30187">
                  <c:v>-1.69611E-2</c:v>
                </c:pt>
                <c:pt idx="30188">
                  <c:v>-1.9754399999999998E-2</c:v>
                </c:pt>
                <c:pt idx="30189">
                  <c:v>-2.25477E-2</c:v>
                </c:pt>
                <c:pt idx="30190">
                  <c:v>-2.11983E-2</c:v>
                </c:pt>
                <c:pt idx="30191">
                  <c:v>-2.40135E-2</c:v>
                </c:pt>
                <c:pt idx="30192">
                  <c:v>-2.5383900000000001E-2</c:v>
                </c:pt>
                <c:pt idx="30193">
                  <c:v>-2.3960100000000002E-2</c:v>
                </c:pt>
                <c:pt idx="30194">
                  <c:v>-2.7691799999999999E-2</c:v>
                </c:pt>
                <c:pt idx="30195">
                  <c:v>-2.2032699999999999E-2</c:v>
                </c:pt>
                <c:pt idx="30196">
                  <c:v>-1.5577300000000001E-2</c:v>
                </c:pt>
                <c:pt idx="30197">
                  <c:v>-1.24893E-2</c:v>
                </c:pt>
                <c:pt idx="30198">
                  <c:v>-1.6337399999999998E-2</c:v>
                </c:pt>
                <c:pt idx="30199">
                  <c:v>-1.36051E-2</c:v>
                </c:pt>
                <c:pt idx="30200">
                  <c:v>-1.5191100000000001E-2</c:v>
                </c:pt>
                <c:pt idx="30201">
                  <c:v>-1.07641E-2</c:v>
                </c:pt>
                <c:pt idx="30202">
                  <c:v>-1.7354999999999999E-2</c:v>
                </c:pt>
                <c:pt idx="30203">
                  <c:v>-1.7759299999999999E-2</c:v>
                </c:pt>
                <c:pt idx="30204">
                  <c:v>-2.2257800000000001E-2</c:v>
                </c:pt>
                <c:pt idx="30205">
                  <c:v>-1.60036E-2</c:v>
                </c:pt>
                <c:pt idx="30206">
                  <c:v>-2.0070999999999999E-2</c:v>
                </c:pt>
                <c:pt idx="30207">
                  <c:v>-1.34506E-2</c:v>
                </c:pt>
                <c:pt idx="30208">
                  <c:v>-1.4822E-2</c:v>
                </c:pt>
                <c:pt idx="30209">
                  <c:v>-1.73893E-2</c:v>
                </c:pt>
                <c:pt idx="30210">
                  <c:v>-1.4420499999999999E-2</c:v>
                </c:pt>
                <c:pt idx="30211">
                  <c:v>-1.6179099999999998E-2</c:v>
                </c:pt>
                <c:pt idx="30212">
                  <c:v>-1.3629E-2</c:v>
                </c:pt>
                <c:pt idx="30213">
                  <c:v>-1.3427700000000001E-2</c:v>
                </c:pt>
                <c:pt idx="30214">
                  <c:v>-1.5262599999999999E-2</c:v>
                </c:pt>
                <c:pt idx="30215">
                  <c:v>-1.82667E-2</c:v>
                </c:pt>
                <c:pt idx="30216">
                  <c:v>-2.1618800000000001E-2</c:v>
                </c:pt>
                <c:pt idx="30217">
                  <c:v>-1.6843799999999999E-2</c:v>
                </c:pt>
                <c:pt idx="30218">
                  <c:v>-1.44157E-2</c:v>
                </c:pt>
                <c:pt idx="30219">
                  <c:v>-2.1939299999999998E-2</c:v>
                </c:pt>
                <c:pt idx="30220">
                  <c:v>-1.8503200000000001E-2</c:v>
                </c:pt>
                <c:pt idx="30221">
                  <c:v>-1.8996200000000001E-2</c:v>
                </c:pt>
                <c:pt idx="30222">
                  <c:v>-1.97191E-2</c:v>
                </c:pt>
                <c:pt idx="30223">
                  <c:v>-9.7942399999999992E-3</c:v>
                </c:pt>
                <c:pt idx="30224">
                  <c:v>-1.22261E-2</c:v>
                </c:pt>
                <c:pt idx="30225">
                  <c:v>-8.1300699999999997E-3</c:v>
                </c:pt>
                <c:pt idx="30226">
                  <c:v>-1.66759E-2</c:v>
                </c:pt>
                <c:pt idx="30227">
                  <c:v>-9.3603100000000002E-3</c:v>
                </c:pt>
                <c:pt idx="30228">
                  <c:v>-1.4489200000000001E-2</c:v>
                </c:pt>
                <c:pt idx="30229">
                  <c:v>-8.2607300000000008E-3</c:v>
                </c:pt>
                <c:pt idx="30230">
                  <c:v>-1.0889100000000001E-2</c:v>
                </c:pt>
                <c:pt idx="30231">
                  <c:v>-1.3311399999999999E-2</c:v>
                </c:pt>
                <c:pt idx="30232">
                  <c:v>-1.54915E-2</c:v>
                </c:pt>
                <c:pt idx="30233">
                  <c:v>-1.83544E-2</c:v>
                </c:pt>
                <c:pt idx="30234">
                  <c:v>-1.5254E-2</c:v>
                </c:pt>
                <c:pt idx="30235">
                  <c:v>-1.36404E-2</c:v>
                </c:pt>
                <c:pt idx="30236">
                  <c:v>-1.2112599999999999E-2</c:v>
                </c:pt>
                <c:pt idx="30237">
                  <c:v>-1.4676099999999999E-2</c:v>
                </c:pt>
                <c:pt idx="30238">
                  <c:v>-7.9774900000000003E-3</c:v>
                </c:pt>
                <c:pt idx="30239">
                  <c:v>-9.9926000000000008E-3</c:v>
                </c:pt>
                <c:pt idx="30240">
                  <c:v>-5.7554199999999998E-3</c:v>
                </c:pt>
                <c:pt idx="30241">
                  <c:v>-4.86565E-3</c:v>
                </c:pt>
                <c:pt idx="30242">
                  <c:v>-7.6980599999999996E-3</c:v>
                </c:pt>
                <c:pt idx="30243">
                  <c:v>-1.2445400000000001E-2</c:v>
                </c:pt>
                <c:pt idx="30244">
                  <c:v>-1.8573800000000001E-2</c:v>
                </c:pt>
                <c:pt idx="30245">
                  <c:v>-1.5215899999999999E-2</c:v>
                </c:pt>
                <c:pt idx="30246">
                  <c:v>-1.7858499999999999E-2</c:v>
                </c:pt>
                <c:pt idx="30247">
                  <c:v>-8.0366099999999996E-3</c:v>
                </c:pt>
                <c:pt idx="30248">
                  <c:v>-1.06068E-2</c:v>
                </c:pt>
                <c:pt idx="30249">
                  <c:v>-1.24922E-2</c:v>
                </c:pt>
                <c:pt idx="30250">
                  <c:v>-1.5040400000000001E-2</c:v>
                </c:pt>
                <c:pt idx="30251">
                  <c:v>-1.2926099999999999E-2</c:v>
                </c:pt>
                <c:pt idx="30252">
                  <c:v>-8.2359300000000007E-3</c:v>
                </c:pt>
                <c:pt idx="30253">
                  <c:v>-9.4709400000000006E-3</c:v>
                </c:pt>
                <c:pt idx="30254">
                  <c:v>-5.0840399999999997E-3</c:v>
                </c:pt>
                <c:pt idx="30255">
                  <c:v>-1.14565E-2</c:v>
                </c:pt>
                <c:pt idx="30256">
                  <c:v>-1.4009499999999999E-2</c:v>
                </c:pt>
                <c:pt idx="30257">
                  <c:v>-8.5315700000000005E-3</c:v>
                </c:pt>
                <c:pt idx="30258">
                  <c:v>-1.12619E-2</c:v>
                </c:pt>
                <c:pt idx="30259">
                  <c:v>-7.1115500000000003E-3</c:v>
                </c:pt>
                <c:pt idx="30260">
                  <c:v>-7.8821199999999994E-3</c:v>
                </c:pt>
                <c:pt idx="30261">
                  <c:v>-5.9986099999999997E-3</c:v>
                </c:pt>
                <c:pt idx="30262">
                  <c:v>-9.3841600000000008E-3</c:v>
                </c:pt>
                <c:pt idx="30263">
                  <c:v>-4.3649700000000001E-3</c:v>
                </c:pt>
                <c:pt idx="30264">
                  <c:v>4.8637399999999998E-4</c:v>
                </c:pt>
                <c:pt idx="30265">
                  <c:v>2.0303700000000001E-3</c:v>
                </c:pt>
                <c:pt idx="30266">
                  <c:v>-1.3647100000000001E-3</c:v>
                </c:pt>
                <c:pt idx="30267">
                  <c:v>3.10421E-3</c:v>
                </c:pt>
                <c:pt idx="30268">
                  <c:v>-3.2310500000000001E-3</c:v>
                </c:pt>
                <c:pt idx="30269">
                  <c:v>-6.1607399999999998E-4</c:v>
                </c:pt>
                <c:pt idx="30270">
                  <c:v>-9.1877E-3</c:v>
                </c:pt>
                <c:pt idx="30271">
                  <c:v>-1.14574E-2</c:v>
                </c:pt>
                <c:pt idx="30272">
                  <c:v>-8.5658999999999996E-3</c:v>
                </c:pt>
                <c:pt idx="30273">
                  <c:v>-1.0867099999999999E-2</c:v>
                </c:pt>
                <c:pt idx="30274">
                  <c:v>-1.0629700000000001E-2</c:v>
                </c:pt>
                <c:pt idx="30275">
                  <c:v>-5.4550199999999997E-3</c:v>
                </c:pt>
                <c:pt idx="30276">
                  <c:v>-7.9164500000000002E-3</c:v>
                </c:pt>
                <c:pt idx="30277">
                  <c:v>-6.2742199999999996E-3</c:v>
                </c:pt>
                <c:pt idx="30278">
                  <c:v>1.70612E-3</c:v>
                </c:pt>
                <c:pt idx="30279">
                  <c:v>4.3268200000000003E-3</c:v>
                </c:pt>
                <c:pt idx="30280">
                  <c:v>-1.24931E-4</c:v>
                </c:pt>
                <c:pt idx="30281">
                  <c:v>-5.6457499999999999E-4</c:v>
                </c:pt>
                <c:pt idx="30282">
                  <c:v>3.3836399999999998E-3</c:v>
                </c:pt>
                <c:pt idx="30283">
                  <c:v>-1.68228E-3</c:v>
                </c:pt>
                <c:pt idx="30284">
                  <c:v>-3.00694E-3</c:v>
                </c:pt>
                <c:pt idx="30285">
                  <c:v>1.24836E-3</c:v>
                </c:pt>
                <c:pt idx="30286">
                  <c:v>5.4712299999999997E-3</c:v>
                </c:pt>
                <c:pt idx="30287">
                  <c:v>6.8540600000000004E-3</c:v>
                </c:pt>
                <c:pt idx="30288">
                  <c:v>7.0457499999999999E-3</c:v>
                </c:pt>
                <c:pt idx="30289">
                  <c:v>4.2371700000000002E-3</c:v>
                </c:pt>
                <c:pt idx="30290">
                  <c:v>5.3682299999999999E-3</c:v>
                </c:pt>
                <c:pt idx="30291">
                  <c:v>1.5010799999999999E-3</c:v>
                </c:pt>
                <c:pt idx="30292">
                  <c:v>5.8183699999999998E-3</c:v>
                </c:pt>
                <c:pt idx="30293">
                  <c:v>6.8435700000000002E-3</c:v>
                </c:pt>
                <c:pt idx="30294">
                  <c:v>1.63364E-3</c:v>
                </c:pt>
                <c:pt idx="30295">
                  <c:v>-1.0223400000000001E-3</c:v>
                </c:pt>
                <c:pt idx="30296">
                  <c:v>1.4266999999999999E-3</c:v>
                </c:pt>
                <c:pt idx="30297">
                  <c:v>1.81675E-2</c:v>
                </c:pt>
                <c:pt idx="30298">
                  <c:v>1.67999E-2</c:v>
                </c:pt>
                <c:pt idx="30299">
                  <c:v>1.4529200000000001E-2</c:v>
                </c:pt>
                <c:pt idx="30300">
                  <c:v>1.1340100000000001E-2</c:v>
                </c:pt>
                <c:pt idx="30301">
                  <c:v>1.60036E-2</c:v>
                </c:pt>
                <c:pt idx="30302">
                  <c:v>9.3946499999999992E-3</c:v>
                </c:pt>
                <c:pt idx="30303">
                  <c:v>1.9481700000000001E-2</c:v>
                </c:pt>
                <c:pt idx="30304">
                  <c:v>1.6879100000000001E-2</c:v>
                </c:pt>
                <c:pt idx="30305">
                  <c:v>1.8973400000000001E-2</c:v>
                </c:pt>
                <c:pt idx="30306">
                  <c:v>1.5888200000000002E-2</c:v>
                </c:pt>
                <c:pt idx="30307">
                  <c:v>1.73197E-2</c:v>
                </c:pt>
                <c:pt idx="30308">
                  <c:v>2.23083E-2</c:v>
                </c:pt>
                <c:pt idx="30309">
                  <c:v>2.5606199999999999E-2</c:v>
                </c:pt>
                <c:pt idx="30310">
                  <c:v>2.2769000000000001E-2</c:v>
                </c:pt>
                <c:pt idx="30311">
                  <c:v>2.3951500000000001E-2</c:v>
                </c:pt>
                <c:pt idx="30312">
                  <c:v>2.4616200000000001E-2</c:v>
                </c:pt>
                <c:pt idx="30313">
                  <c:v>1.8827400000000001E-2</c:v>
                </c:pt>
                <c:pt idx="30314">
                  <c:v>2.40555E-2</c:v>
                </c:pt>
                <c:pt idx="30315">
                  <c:v>2.1088599999999999E-2</c:v>
                </c:pt>
                <c:pt idx="30316">
                  <c:v>2.11468E-2</c:v>
                </c:pt>
                <c:pt idx="30317">
                  <c:v>1.70755E-2</c:v>
                </c:pt>
                <c:pt idx="30318">
                  <c:v>1.41134E-2</c:v>
                </c:pt>
                <c:pt idx="30319">
                  <c:v>2.73142E-2</c:v>
                </c:pt>
                <c:pt idx="30320">
                  <c:v>2.2779500000000001E-2</c:v>
                </c:pt>
                <c:pt idx="30321">
                  <c:v>2.3729299999999998E-2</c:v>
                </c:pt>
                <c:pt idx="30322">
                  <c:v>1.82791E-2</c:v>
                </c:pt>
                <c:pt idx="30323">
                  <c:v>1.0629700000000001E-2</c:v>
                </c:pt>
                <c:pt idx="30324">
                  <c:v>1.28241E-2</c:v>
                </c:pt>
                <c:pt idx="30325">
                  <c:v>2.30064E-2</c:v>
                </c:pt>
                <c:pt idx="30326">
                  <c:v>2.1899200000000001E-2</c:v>
                </c:pt>
                <c:pt idx="30327">
                  <c:v>1.7941499999999999E-2</c:v>
                </c:pt>
                <c:pt idx="30328">
                  <c:v>1.6088499999999999E-2</c:v>
                </c:pt>
                <c:pt idx="30329">
                  <c:v>1.9795400000000001E-2</c:v>
                </c:pt>
                <c:pt idx="30330">
                  <c:v>1.89772E-2</c:v>
                </c:pt>
                <c:pt idx="30331">
                  <c:v>2.3046500000000001E-2</c:v>
                </c:pt>
                <c:pt idx="30332">
                  <c:v>2.55985E-2</c:v>
                </c:pt>
                <c:pt idx="30333">
                  <c:v>2.2592500000000001E-2</c:v>
                </c:pt>
                <c:pt idx="30334">
                  <c:v>1.48945E-2</c:v>
                </c:pt>
                <c:pt idx="30335">
                  <c:v>2.0804400000000001E-2</c:v>
                </c:pt>
                <c:pt idx="30336">
                  <c:v>2.51112E-2</c:v>
                </c:pt>
                <c:pt idx="30337">
                  <c:v>2.8602599999999999E-2</c:v>
                </c:pt>
                <c:pt idx="30338">
                  <c:v>3.1364400000000001E-2</c:v>
                </c:pt>
                <c:pt idx="30339">
                  <c:v>2.9220599999999999E-2</c:v>
                </c:pt>
                <c:pt idx="30340">
                  <c:v>2.8616900000000001E-2</c:v>
                </c:pt>
                <c:pt idx="30341">
                  <c:v>1.4234500000000001E-2</c:v>
                </c:pt>
                <c:pt idx="30342">
                  <c:v>2.1056200000000001E-2</c:v>
                </c:pt>
                <c:pt idx="30343">
                  <c:v>2.2964499999999999E-2</c:v>
                </c:pt>
                <c:pt idx="30344">
                  <c:v>1.7139399999999999E-2</c:v>
                </c:pt>
                <c:pt idx="30345">
                  <c:v>1.57938E-2</c:v>
                </c:pt>
                <c:pt idx="30346">
                  <c:v>1.89667E-2</c:v>
                </c:pt>
                <c:pt idx="30347" formatCode="0.00E+00">
                  <c:v>1.6559600000000001E-2</c:v>
                </c:pt>
                <c:pt idx="30348">
                  <c:v>2.09312E-2</c:v>
                </c:pt>
                <c:pt idx="30349">
                  <c:v>2.3425100000000001E-2</c:v>
                </c:pt>
                <c:pt idx="30350">
                  <c:v>2.5475500000000002E-2</c:v>
                </c:pt>
                <c:pt idx="30351">
                  <c:v>2.2676499999999999E-2</c:v>
                </c:pt>
                <c:pt idx="30352">
                  <c:v>1.8692E-2</c:v>
                </c:pt>
                <c:pt idx="30353">
                  <c:v>1.9944199999999999E-2</c:v>
                </c:pt>
                <c:pt idx="30354">
                  <c:v>2.2932999999999999E-2</c:v>
                </c:pt>
                <c:pt idx="30355">
                  <c:v>2.45142E-2</c:v>
                </c:pt>
                <c:pt idx="30356">
                  <c:v>2.28434E-2</c:v>
                </c:pt>
                <c:pt idx="30357">
                  <c:v>2.3636799999999999E-2</c:v>
                </c:pt>
                <c:pt idx="30358">
                  <c:v>2.07958E-2</c:v>
                </c:pt>
                <c:pt idx="30359">
                  <c:v>1.8713E-2</c:v>
                </c:pt>
                <c:pt idx="30360">
                  <c:v>1.5302700000000001E-2</c:v>
                </c:pt>
                <c:pt idx="30361">
                  <c:v>1.6245800000000001E-2</c:v>
                </c:pt>
                <c:pt idx="30362">
                  <c:v>1.7787899999999999E-2</c:v>
                </c:pt>
                <c:pt idx="30363">
                  <c:v>1.6930600000000001E-2</c:v>
                </c:pt>
                <c:pt idx="30364">
                  <c:v>2.1202100000000002E-2</c:v>
                </c:pt>
                <c:pt idx="30365">
                  <c:v>2.1138199999999999E-2</c:v>
                </c:pt>
                <c:pt idx="30366">
                  <c:v>1.66321E-2</c:v>
                </c:pt>
                <c:pt idx="30367">
                  <c:v>1.78957E-2</c:v>
                </c:pt>
                <c:pt idx="30368">
                  <c:v>1.30949E-2</c:v>
                </c:pt>
                <c:pt idx="30369">
                  <c:v>1.2937499999999999E-2</c:v>
                </c:pt>
                <c:pt idx="30370">
                  <c:v>6.0710900000000003E-3</c:v>
                </c:pt>
                <c:pt idx="30371">
                  <c:v>3.6153800000000001E-3</c:v>
                </c:pt>
                <c:pt idx="30372">
                  <c:v>9.0827900000000003E-3</c:v>
                </c:pt>
                <c:pt idx="30373">
                  <c:v>3.9615600000000003E-3</c:v>
                </c:pt>
                <c:pt idx="30374">
                  <c:v>8.7471000000000007E-3</c:v>
                </c:pt>
                <c:pt idx="30375">
                  <c:v>4.9209600000000003E-3</c:v>
                </c:pt>
                <c:pt idx="30376">
                  <c:v>7.5454700000000003E-3</c:v>
                </c:pt>
                <c:pt idx="30377">
                  <c:v>6.9150899999999996E-3</c:v>
                </c:pt>
                <c:pt idx="30378">
                  <c:v>9.19151E-3</c:v>
                </c:pt>
                <c:pt idx="30379">
                  <c:v>1.08185E-2</c:v>
                </c:pt>
                <c:pt idx="30380">
                  <c:v>1.3557400000000001E-2</c:v>
                </c:pt>
                <c:pt idx="30381">
                  <c:v>1.1547099999999999E-2</c:v>
                </c:pt>
                <c:pt idx="30382">
                  <c:v>8.9759799999999997E-3</c:v>
                </c:pt>
                <c:pt idx="30383">
                  <c:v>9.0703999999999993E-3</c:v>
                </c:pt>
                <c:pt idx="30384">
                  <c:v>4.5166E-3</c:v>
                </c:pt>
                <c:pt idx="30385">
                  <c:v>5.9118299999999999E-3</c:v>
                </c:pt>
                <c:pt idx="30386">
                  <c:v>-1.0347399999999999E-3</c:v>
                </c:pt>
                <c:pt idx="30387">
                  <c:v>2.5844600000000001E-4</c:v>
                </c:pt>
                <c:pt idx="30388">
                  <c:v>2.99454E-3</c:v>
                </c:pt>
                <c:pt idx="30389">
                  <c:v>9.2563599999999999E-3</c:v>
                </c:pt>
                <c:pt idx="30390">
                  <c:v>1.0663000000000001E-2</c:v>
                </c:pt>
                <c:pt idx="30391">
                  <c:v>1.08051E-2</c:v>
                </c:pt>
                <c:pt idx="30392">
                  <c:v>1.4391899999999999E-2</c:v>
                </c:pt>
                <c:pt idx="30393">
                  <c:v>1.15414E-2</c:v>
                </c:pt>
                <c:pt idx="30394">
                  <c:v>1.7105100000000002E-2</c:v>
                </c:pt>
                <c:pt idx="30395">
                  <c:v>1.21803E-2</c:v>
                </c:pt>
                <c:pt idx="30396">
                  <c:v>1.7361600000000001E-2</c:v>
                </c:pt>
                <c:pt idx="30397">
                  <c:v>1.35689E-2</c:v>
                </c:pt>
                <c:pt idx="30398">
                  <c:v>2.03676E-2</c:v>
                </c:pt>
                <c:pt idx="30399">
                  <c:v>2.0919799999999999E-2</c:v>
                </c:pt>
                <c:pt idx="30400">
                  <c:v>1.6376499999999999E-2</c:v>
                </c:pt>
                <c:pt idx="30401">
                  <c:v>1.6301199999999998E-2</c:v>
                </c:pt>
                <c:pt idx="30402">
                  <c:v>2.11334E-2</c:v>
                </c:pt>
                <c:pt idx="30403">
                  <c:v>2.7597400000000001E-2</c:v>
                </c:pt>
                <c:pt idx="30404">
                  <c:v>2.9831900000000001E-2</c:v>
                </c:pt>
                <c:pt idx="30405">
                  <c:v>2.5455499999999999E-2</c:v>
                </c:pt>
                <c:pt idx="30406">
                  <c:v>3.8730599999999997E-2</c:v>
                </c:pt>
                <c:pt idx="30407">
                  <c:v>3.7470799999999999E-2</c:v>
                </c:pt>
                <c:pt idx="30408">
                  <c:v>3.4689900000000003E-2</c:v>
                </c:pt>
                <c:pt idx="30409">
                  <c:v>3.5973499999999999E-2</c:v>
                </c:pt>
                <c:pt idx="30410">
                  <c:v>3.6053700000000001E-2</c:v>
                </c:pt>
                <c:pt idx="30411">
                  <c:v>3.3910799999999998E-2</c:v>
                </c:pt>
                <c:pt idx="30412">
                  <c:v>3.3011400000000003E-2</c:v>
                </c:pt>
                <c:pt idx="30413">
                  <c:v>2.5474500000000001E-2</c:v>
                </c:pt>
                <c:pt idx="30414">
                  <c:v>3.0340200000000001E-2</c:v>
                </c:pt>
                <c:pt idx="30415">
                  <c:v>2.2709799999999999E-2</c:v>
                </c:pt>
                <c:pt idx="30416">
                  <c:v>2.6788699999999999E-2</c:v>
                </c:pt>
                <c:pt idx="30417">
                  <c:v>3.0399300000000001E-2</c:v>
                </c:pt>
                <c:pt idx="30418">
                  <c:v>3.46174E-2</c:v>
                </c:pt>
                <c:pt idx="30419">
                  <c:v>3.1616199999999997E-2</c:v>
                </c:pt>
                <c:pt idx="30420">
                  <c:v>3.4135800000000001E-2</c:v>
                </c:pt>
                <c:pt idx="30421">
                  <c:v>3.6395999999999998E-2</c:v>
                </c:pt>
                <c:pt idx="30422">
                  <c:v>3.07646E-2</c:v>
                </c:pt>
                <c:pt idx="30423">
                  <c:v>3.03679E-2</c:v>
                </c:pt>
                <c:pt idx="30424">
                  <c:v>2.5268599999999999E-2</c:v>
                </c:pt>
                <c:pt idx="30425">
                  <c:v>2.32534E-2</c:v>
                </c:pt>
                <c:pt idx="30426">
                  <c:v>1.9366299999999999E-2</c:v>
                </c:pt>
                <c:pt idx="30427">
                  <c:v>2.36378E-2</c:v>
                </c:pt>
                <c:pt idx="30428">
                  <c:v>2.7558300000000001E-2</c:v>
                </c:pt>
                <c:pt idx="30429">
                  <c:v>2.7416200000000002E-2</c:v>
                </c:pt>
                <c:pt idx="30430">
                  <c:v>2.5024399999999999E-2</c:v>
                </c:pt>
                <c:pt idx="30431">
                  <c:v>2.55575E-2</c:v>
                </c:pt>
                <c:pt idx="30432">
                  <c:v>2.4264299999999999E-2</c:v>
                </c:pt>
                <c:pt idx="30433">
                  <c:v>2.2139499999999999E-2</c:v>
                </c:pt>
                <c:pt idx="30434">
                  <c:v>2.4186099999999999E-2</c:v>
                </c:pt>
                <c:pt idx="30435">
                  <c:v>1.6576799999999999E-2</c:v>
                </c:pt>
                <c:pt idx="30436">
                  <c:v>1.91383E-2</c:v>
                </c:pt>
                <c:pt idx="30437">
                  <c:v>2.3819900000000001E-2</c:v>
                </c:pt>
                <c:pt idx="30438">
                  <c:v>2.4323500000000001E-2</c:v>
                </c:pt>
                <c:pt idx="30439">
                  <c:v>2.5649999999999999E-2</c:v>
                </c:pt>
                <c:pt idx="30440">
                  <c:v>2.6757199999999998E-2</c:v>
                </c:pt>
                <c:pt idx="30441">
                  <c:v>2.6573200000000002E-2</c:v>
                </c:pt>
                <c:pt idx="30442">
                  <c:v>2.2496200000000001E-2</c:v>
                </c:pt>
                <c:pt idx="30443">
                  <c:v>2.81029E-2</c:v>
                </c:pt>
                <c:pt idx="30444">
                  <c:v>2.5724400000000001E-2</c:v>
                </c:pt>
                <c:pt idx="30445">
                  <c:v>2.8521500000000002E-2</c:v>
                </c:pt>
                <c:pt idx="30446">
                  <c:v>2.5992399999999999E-2</c:v>
                </c:pt>
                <c:pt idx="30447">
                  <c:v>2.5803599999999999E-2</c:v>
                </c:pt>
                <c:pt idx="30448">
                  <c:v>2.3303999999999998E-2</c:v>
                </c:pt>
                <c:pt idx="30449">
                  <c:v>2.30742E-2</c:v>
                </c:pt>
                <c:pt idx="30450">
                  <c:v>2.3011199999999999E-2</c:v>
                </c:pt>
                <c:pt idx="30451">
                  <c:v>1.9071600000000001E-2</c:v>
                </c:pt>
                <c:pt idx="30452">
                  <c:v>1.7600999999999999E-2</c:v>
                </c:pt>
                <c:pt idx="30453">
                  <c:v>2.8392799999999999E-2</c:v>
                </c:pt>
                <c:pt idx="30454">
                  <c:v>2.5434499999999999E-2</c:v>
                </c:pt>
                <c:pt idx="30455">
                  <c:v>2.8365100000000001E-2</c:v>
                </c:pt>
                <c:pt idx="30456">
                  <c:v>2.3674000000000001E-2</c:v>
                </c:pt>
                <c:pt idx="30457">
                  <c:v>2.8215400000000002E-2</c:v>
                </c:pt>
                <c:pt idx="30458">
                  <c:v>2.9112800000000001E-2</c:v>
                </c:pt>
                <c:pt idx="30459">
                  <c:v>2.4687799999999999E-2</c:v>
                </c:pt>
                <c:pt idx="30460">
                  <c:v>2.6697200000000001E-2</c:v>
                </c:pt>
                <c:pt idx="30461">
                  <c:v>2.0742400000000001E-2</c:v>
                </c:pt>
                <c:pt idx="30462">
                  <c:v>2.7831999999999999E-2</c:v>
                </c:pt>
                <c:pt idx="30463">
                  <c:v>3.06664E-2</c:v>
                </c:pt>
                <c:pt idx="30464">
                  <c:v>2.9416100000000001E-2</c:v>
                </c:pt>
                <c:pt idx="30465">
                  <c:v>2.7813000000000001E-2</c:v>
                </c:pt>
                <c:pt idx="30466">
                  <c:v>3.01266E-2</c:v>
                </c:pt>
                <c:pt idx="30467">
                  <c:v>3.1030700000000001E-2</c:v>
                </c:pt>
                <c:pt idx="30468">
                  <c:v>2.8833399999999999E-2</c:v>
                </c:pt>
                <c:pt idx="30469">
                  <c:v>2.4374E-2</c:v>
                </c:pt>
                <c:pt idx="30470">
                  <c:v>2.9301600000000001E-2</c:v>
                </c:pt>
                <c:pt idx="30471">
                  <c:v>2.1910700000000002E-2</c:v>
                </c:pt>
                <c:pt idx="30472">
                  <c:v>2.0412400000000001E-2</c:v>
                </c:pt>
                <c:pt idx="30473">
                  <c:v>2.3190499999999999E-2</c:v>
                </c:pt>
                <c:pt idx="30474">
                  <c:v>2.3521400000000001E-2</c:v>
                </c:pt>
                <c:pt idx="30475">
                  <c:v>1.6923000000000001E-2</c:v>
                </c:pt>
                <c:pt idx="30476">
                  <c:v>2.4267199999999999E-2</c:v>
                </c:pt>
                <c:pt idx="30477">
                  <c:v>2.76051E-2</c:v>
                </c:pt>
                <c:pt idx="30478">
                  <c:v>3.1689599999999998E-2</c:v>
                </c:pt>
                <c:pt idx="30479">
                  <c:v>2.6992800000000001E-2</c:v>
                </c:pt>
                <c:pt idx="30480">
                  <c:v>2.5335300000000002E-2</c:v>
                </c:pt>
                <c:pt idx="30481">
                  <c:v>2.7245499999999999E-2</c:v>
                </c:pt>
                <c:pt idx="30482">
                  <c:v>2.6406300000000001E-2</c:v>
                </c:pt>
                <c:pt idx="30483">
                  <c:v>2.6063900000000001E-2</c:v>
                </c:pt>
                <c:pt idx="30484">
                  <c:v>3.5225899999999997E-2</c:v>
                </c:pt>
                <c:pt idx="30485">
                  <c:v>3.00465E-2</c:v>
                </c:pt>
                <c:pt idx="30486">
                  <c:v>2.88372E-2</c:v>
                </c:pt>
                <c:pt idx="30487">
                  <c:v>2.7911200000000001E-2</c:v>
                </c:pt>
                <c:pt idx="30488">
                  <c:v>2.38161E-2</c:v>
                </c:pt>
                <c:pt idx="30489">
                  <c:v>2.93665E-2</c:v>
                </c:pt>
                <c:pt idx="30490">
                  <c:v>2.4424600000000001E-2</c:v>
                </c:pt>
                <c:pt idx="30491">
                  <c:v>2.3508100000000001E-2</c:v>
                </c:pt>
                <c:pt idx="30492">
                  <c:v>2.66476E-2</c:v>
                </c:pt>
                <c:pt idx="30493">
                  <c:v>2.1838199999999999E-2</c:v>
                </c:pt>
                <c:pt idx="30494">
                  <c:v>2.1772400000000001E-2</c:v>
                </c:pt>
                <c:pt idx="30495">
                  <c:v>2.7512600000000002E-2</c:v>
                </c:pt>
                <c:pt idx="30496">
                  <c:v>2.1387099999999999E-2</c:v>
                </c:pt>
                <c:pt idx="30497">
                  <c:v>2.5160800000000001E-2</c:v>
                </c:pt>
                <c:pt idx="30498">
                  <c:v>2.4894699999999999E-2</c:v>
                </c:pt>
                <c:pt idx="30499">
                  <c:v>2.2551499999999999E-2</c:v>
                </c:pt>
                <c:pt idx="30500">
                  <c:v>2.45504E-2</c:v>
                </c:pt>
                <c:pt idx="30501">
                  <c:v>1.8802599999999999E-2</c:v>
                </c:pt>
                <c:pt idx="30502">
                  <c:v>2.37904E-2</c:v>
                </c:pt>
                <c:pt idx="30503">
                  <c:v>2.3715E-2</c:v>
                </c:pt>
                <c:pt idx="30504">
                  <c:v>2.1103899999999998E-2</c:v>
                </c:pt>
                <c:pt idx="30505">
                  <c:v>2.2263499999999999E-2</c:v>
                </c:pt>
                <c:pt idx="30506">
                  <c:v>2.3791300000000001E-2</c:v>
                </c:pt>
                <c:pt idx="30507">
                  <c:v>2.28767E-2</c:v>
                </c:pt>
                <c:pt idx="30508">
                  <c:v>2.2341699999999999E-2</c:v>
                </c:pt>
                <c:pt idx="30509">
                  <c:v>1.68629E-2</c:v>
                </c:pt>
                <c:pt idx="30510">
                  <c:v>1.82953E-2</c:v>
                </c:pt>
                <c:pt idx="30511">
                  <c:v>1.9798300000000001E-2</c:v>
                </c:pt>
                <c:pt idx="30512">
                  <c:v>1.9504500000000001E-2</c:v>
                </c:pt>
                <c:pt idx="30513">
                  <c:v>1.8187499999999999E-2</c:v>
                </c:pt>
                <c:pt idx="30514">
                  <c:v>1.38426E-2</c:v>
                </c:pt>
                <c:pt idx="30515">
                  <c:v>1.8120799999999999E-2</c:v>
                </c:pt>
                <c:pt idx="30516">
                  <c:v>1.91956E-2</c:v>
                </c:pt>
                <c:pt idx="30517">
                  <c:v>1.8446000000000001E-2</c:v>
                </c:pt>
                <c:pt idx="30518">
                  <c:v>1.6809500000000002E-2</c:v>
                </c:pt>
                <c:pt idx="30519">
                  <c:v>2.03056E-2</c:v>
                </c:pt>
                <c:pt idx="30520">
                  <c:v>2.0439100000000002E-2</c:v>
                </c:pt>
                <c:pt idx="30521">
                  <c:v>1.55087E-2</c:v>
                </c:pt>
                <c:pt idx="30522">
                  <c:v>1.05238E-2</c:v>
                </c:pt>
                <c:pt idx="30523">
                  <c:v>1.8757800000000002E-2</c:v>
                </c:pt>
                <c:pt idx="30524">
                  <c:v>1.5862500000000002E-2</c:v>
                </c:pt>
                <c:pt idx="30525">
                  <c:v>1.6329799999999998E-2</c:v>
                </c:pt>
                <c:pt idx="30526">
                  <c:v>1.7359699999999999E-2</c:v>
                </c:pt>
                <c:pt idx="30527">
                  <c:v>1.6778000000000001E-2</c:v>
                </c:pt>
                <c:pt idx="30528">
                  <c:v>1.4329E-2</c:v>
                </c:pt>
                <c:pt idx="30529">
                  <c:v>1.5004200000000001E-2</c:v>
                </c:pt>
                <c:pt idx="30530">
                  <c:v>1.7276799999999998E-2</c:v>
                </c:pt>
                <c:pt idx="30531">
                  <c:v>1.9814499999999999E-2</c:v>
                </c:pt>
                <c:pt idx="30532">
                  <c:v>1.8403099999999999E-2</c:v>
                </c:pt>
                <c:pt idx="30533">
                  <c:v>1.7531399999999999E-2</c:v>
                </c:pt>
                <c:pt idx="30534">
                  <c:v>1.8116E-2</c:v>
                </c:pt>
                <c:pt idx="30535">
                  <c:v>1.3143500000000001E-2</c:v>
                </c:pt>
                <c:pt idx="30536">
                  <c:v>1.9648599999999999E-2</c:v>
                </c:pt>
                <c:pt idx="30537">
                  <c:v>1.5918700000000001E-2</c:v>
                </c:pt>
                <c:pt idx="30538">
                  <c:v>1.72958E-2</c:v>
                </c:pt>
                <c:pt idx="30539">
                  <c:v>8.3675399999999997E-3</c:v>
                </c:pt>
                <c:pt idx="30540">
                  <c:v>1.02129E-2</c:v>
                </c:pt>
                <c:pt idx="30541">
                  <c:v>8.7375600000000001E-3</c:v>
                </c:pt>
                <c:pt idx="30542">
                  <c:v>8.4075899999999995E-3</c:v>
                </c:pt>
                <c:pt idx="30543">
                  <c:v>9.4680800000000002E-3</c:v>
                </c:pt>
                <c:pt idx="30544">
                  <c:v>1.16615E-2</c:v>
                </c:pt>
                <c:pt idx="30545">
                  <c:v>1.1129399999999999E-2</c:v>
                </c:pt>
                <c:pt idx="30546">
                  <c:v>8.8968299999999997E-3</c:v>
                </c:pt>
                <c:pt idx="30547">
                  <c:v>5.8879900000000001E-3</c:v>
                </c:pt>
                <c:pt idx="30548">
                  <c:v>3.2482100000000001E-3</c:v>
                </c:pt>
                <c:pt idx="30549">
                  <c:v>-2.7570699999999999E-3</c:v>
                </c:pt>
                <c:pt idx="30550">
                  <c:v>4.2438500000000004E-3</c:v>
                </c:pt>
                <c:pt idx="30551">
                  <c:v>7.5588199999999999E-3</c:v>
                </c:pt>
                <c:pt idx="30552">
                  <c:v>6.4744900000000003E-3</c:v>
                </c:pt>
                <c:pt idx="30553">
                  <c:v>8.9912399999999993E-3</c:v>
                </c:pt>
                <c:pt idx="30554">
                  <c:v>1.0467499999999999E-2</c:v>
                </c:pt>
                <c:pt idx="30555">
                  <c:v>4.0082900000000003E-3</c:v>
                </c:pt>
                <c:pt idx="30556" formatCode="0.00E+00">
                  <c:v>4.9180999999999999E-3</c:v>
                </c:pt>
                <c:pt idx="30557">
                  <c:v>1.1673899999999999E-2</c:v>
                </c:pt>
                <c:pt idx="30558">
                  <c:v>9.3183499999999996E-3</c:v>
                </c:pt>
                <c:pt idx="30559">
                  <c:v>3.87478E-3</c:v>
                </c:pt>
                <c:pt idx="30560">
                  <c:v>7.6456099999999997E-3</c:v>
                </c:pt>
                <c:pt idx="30561">
                  <c:v>1.1393500000000001E-2</c:v>
                </c:pt>
                <c:pt idx="30562">
                  <c:v>9.6416499999999999E-3</c:v>
                </c:pt>
                <c:pt idx="30563">
                  <c:v>1.5810999999999999E-2</c:v>
                </c:pt>
                <c:pt idx="30564">
                  <c:v>1.71328E-2</c:v>
                </c:pt>
                <c:pt idx="30565">
                  <c:v>8.7957399999999998E-3</c:v>
                </c:pt>
                <c:pt idx="30566">
                  <c:v>3.2072099999999998E-3</c:v>
                </c:pt>
                <c:pt idx="30567">
                  <c:v>3.3330899999999999E-3</c:v>
                </c:pt>
                <c:pt idx="30568">
                  <c:v>4.5442599999999996E-3</c:v>
                </c:pt>
                <c:pt idx="30569">
                  <c:v>7.8516000000000002E-3</c:v>
                </c:pt>
                <c:pt idx="30570">
                  <c:v>8.6183500000000003E-3</c:v>
                </c:pt>
                <c:pt idx="30571">
                  <c:v>8.0690399999999995E-3</c:v>
                </c:pt>
                <c:pt idx="30572">
                  <c:v>5.0725900000000001E-3</c:v>
                </c:pt>
                <c:pt idx="30573">
                  <c:v>6.2084200000000001E-3</c:v>
                </c:pt>
                <c:pt idx="30574">
                  <c:v>1.11485E-2</c:v>
                </c:pt>
                <c:pt idx="30575">
                  <c:v>4.1484800000000004E-3</c:v>
                </c:pt>
                <c:pt idx="30576">
                  <c:v>8.8663100000000005E-3</c:v>
                </c:pt>
                <c:pt idx="30577">
                  <c:v>7.1497000000000002E-3</c:v>
                </c:pt>
                <c:pt idx="30578">
                  <c:v>1.03254E-2</c:v>
                </c:pt>
                <c:pt idx="30579">
                  <c:v>1.0869E-2</c:v>
                </c:pt>
                <c:pt idx="30580">
                  <c:v>7.2727199999999999E-3</c:v>
                </c:pt>
                <c:pt idx="30581">
                  <c:v>8.1577300000000002E-3</c:v>
                </c:pt>
                <c:pt idx="30582">
                  <c:v>9.4194399999999994E-3</c:v>
                </c:pt>
                <c:pt idx="30583">
                  <c:v>7.9011900000000006E-3</c:v>
                </c:pt>
                <c:pt idx="30584">
                  <c:v>1.9082999999999999E-3</c:v>
                </c:pt>
                <c:pt idx="30585">
                  <c:v>5.7229999999999998E-3</c:v>
                </c:pt>
                <c:pt idx="30586">
                  <c:v>4.4851300000000004E-3</c:v>
                </c:pt>
                <c:pt idx="30587">
                  <c:v>6.2170000000000003E-3</c:v>
                </c:pt>
                <c:pt idx="30588">
                  <c:v>6.7443800000000003E-3</c:v>
                </c:pt>
                <c:pt idx="30589">
                  <c:v>2.38514E-3</c:v>
                </c:pt>
                <c:pt idx="30590">
                  <c:v>9.1686200000000006E-3</c:v>
                </c:pt>
                <c:pt idx="30591">
                  <c:v>4.0311799999999997E-3</c:v>
                </c:pt>
                <c:pt idx="30592">
                  <c:v>7.7724499999999998E-4</c:v>
                </c:pt>
                <c:pt idx="30593">
                  <c:v>8.4772100000000006E-3</c:v>
                </c:pt>
                <c:pt idx="30594">
                  <c:v>1.1122699999999999E-2</c:v>
                </c:pt>
                <c:pt idx="30595">
                  <c:v>3.72887E-3</c:v>
                </c:pt>
                <c:pt idx="30596">
                  <c:v>1.04904E-3</c:v>
                </c:pt>
                <c:pt idx="30597">
                  <c:v>2.7627900000000002E-3</c:v>
                </c:pt>
                <c:pt idx="30598">
                  <c:v>4.3392200000000004E-3</c:v>
                </c:pt>
                <c:pt idx="30599">
                  <c:v>2.67982E-4</c:v>
                </c:pt>
                <c:pt idx="30600">
                  <c:v>-4.2429E-3</c:v>
                </c:pt>
                <c:pt idx="30601">
                  <c:v>-3.8804999999999998E-3</c:v>
                </c:pt>
                <c:pt idx="30602">
                  <c:v>2.13146E-3</c:v>
                </c:pt>
                <c:pt idx="30603">
                  <c:v>5.4626500000000003E-3</c:v>
                </c:pt>
                <c:pt idx="30604">
                  <c:v>5.5465699999999998E-3</c:v>
                </c:pt>
                <c:pt idx="30605">
                  <c:v>2.9420900000000001E-3</c:v>
                </c:pt>
                <c:pt idx="30606">
                  <c:v>6.8588299999999998E-3</c:v>
                </c:pt>
                <c:pt idx="30607">
                  <c:v>8.5392000000000003E-3</c:v>
                </c:pt>
                <c:pt idx="30608">
                  <c:v>7.6885199999999999E-3</c:v>
                </c:pt>
                <c:pt idx="30609">
                  <c:v>4.5270900000000001E-3</c:v>
                </c:pt>
                <c:pt idx="30610">
                  <c:v>7.6322600000000001E-3</c:v>
                </c:pt>
                <c:pt idx="30611">
                  <c:v>3.7364999999999998E-3</c:v>
                </c:pt>
                <c:pt idx="30612">
                  <c:v>1.6689299999999999E-3</c:v>
                </c:pt>
                <c:pt idx="30613">
                  <c:v>2.4642900000000001E-3</c:v>
                </c:pt>
                <c:pt idx="30614">
                  <c:v>1.91975E-3</c:v>
                </c:pt>
                <c:pt idx="30615">
                  <c:v>2.76947E-3</c:v>
                </c:pt>
                <c:pt idx="30616">
                  <c:v>2.14577E-3</c:v>
                </c:pt>
                <c:pt idx="30617">
                  <c:v>5.8240899999999996E-3</c:v>
                </c:pt>
                <c:pt idx="30618">
                  <c:v>8.7337500000000002E-3</c:v>
                </c:pt>
                <c:pt idx="30619">
                  <c:v>1.0204299999999999E-3</c:v>
                </c:pt>
                <c:pt idx="30620">
                  <c:v>4.7254599999999999E-3</c:v>
                </c:pt>
                <c:pt idx="30621">
                  <c:v>7.0686300000000002E-3</c:v>
                </c:pt>
                <c:pt idx="30622">
                  <c:v>-3.7002600000000002E-4</c:v>
                </c:pt>
                <c:pt idx="30623">
                  <c:v>2.0103500000000002E-3</c:v>
                </c:pt>
                <c:pt idx="30624">
                  <c:v>7.58934E-3</c:v>
                </c:pt>
                <c:pt idx="30625">
                  <c:v>-4.1904400000000001E-3</c:v>
                </c:pt>
                <c:pt idx="30626">
                  <c:v>-6.5822600000000004E-3</c:v>
                </c:pt>
                <c:pt idx="30627">
                  <c:v>-6.8702700000000004E-3</c:v>
                </c:pt>
                <c:pt idx="30628">
                  <c:v>-1.1684399999999999E-2</c:v>
                </c:pt>
                <c:pt idx="30629">
                  <c:v>-3.8528400000000002E-3</c:v>
                </c:pt>
                <c:pt idx="30630">
                  <c:v>-1.371E-2</c:v>
                </c:pt>
                <c:pt idx="30631">
                  <c:v>-3.3578900000000001E-3</c:v>
                </c:pt>
                <c:pt idx="30632">
                  <c:v>-1.35994E-3</c:v>
                </c:pt>
                <c:pt idx="30633">
                  <c:v>-5.3634599999999996E-3</c:v>
                </c:pt>
                <c:pt idx="30634">
                  <c:v>2.0213100000000001E-2</c:v>
                </c:pt>
                <c:pt idx="30635">
                  <c:v>1.17159E-2</c:v>
                </c:pt>
                <c:pt idx="30636">
                  <c:v>6.7186399999999997E-3</c:v>
                </c:pt>
                <c:pt idx="30637">
                  <c:v>-8.7480500000000003E-3</c:v>
                </c:pt>
                <c:pt idx="30638">
                  <c:v>-1.3847399999999999E-2</c:v>
                </c:pt>
                <c:pt idx="30639">
                  <c:v>-1.37091E-2</c:v>
                </c:pt>
                <c:pt idx="30640">
                  <c:v>-1.54953E-2</c:v>
                </c:pt>
                <c:pt idx="30641">
                  <c:v>-1.43137E-2</c:v>
                </c:pt>
                <c:pt idx="30642">
                  <c:v>-4.1497199999999998E-2</c:v>
                </c:pt>
                <c:pt idx="30643">
                  <c:v>-2.3893399999999999E-2</c:v>
                </c:pt>
                <c:pt idx="30644">
                  <c:v>-2.5947600000000001E-2</c:v>
                </c:pt>
                <c:pt idx="30645">
                  <c:v>-4.5085899999999998E-2</c:v>
                </c:pt>
                <c:pt idx="30646">
                  <c:v>-5.7129899999999997E-2</c:v>
                </c:pt>
                <c:pt idx="30647">
                  <c:v>-4.2992599999999999E-2</c:v>
                </c:pt>
                <c:pt idx="30648">
                  <c:v>-2.2827099999999999E-2</c:v>
                </c:pt>
                <c:pt idx="30649">
                  <c:v>-1.6689300000000001E-2</c:v>
                </c:pt>
                <c:pt idx="30650">
                  <c:v>-2.8381299999999999E-3</c:v>
                </c:pt>
                <c:pt idx="30651">
                  <c:v>-1.95169E-2</c:v>
                </c:pt>
                <c:pt idx="30652">
                  <c:v>-3.6067999999999998E-3</c:v>
                </c:pt>
                <c:pt idx="30653">
                  <c:v>-7.6332099999999996E-3</c:v>
                </c:pt>
                <c:pt idx="30654">
                  <c:v>2.62356E-3</c:v>
                </c:pt>
                <c:pt idx="30655">
                  <c:v>-1.82381E-2</c:v>
                </c:pt>
                <c:pt idx="30656">
                  <c:v>2.9754600000000001E-3</c:v>
                </c:pt>
                <c:pt idx="30657">
                  <c:v>-2.26879E-2</c:v>
                </c:pt>
                <c:pt idx="30658">
                  <c:v>-1.83725E-2</c:v>
                </c:pt>
                <c:pt idx="30659">
                  <c:v>-7.07436E-3</c:v>
                </c:pt>
                <c:pt idx="30660">
                  <c:v>-2.9869100000000002E-3</c:v>
                </c:pt>
                <c:pt idx="30661">
                  <c:v>8.0289799999999998E-3</c:v>
                </c:pt>
                <c:pt idx="30662">
                  <c:v>-2.5258099999999999E-2</c:v>
                </c:pt>
                <c:pt idx="30663">
                  <c:v>5.6438399999999998E-3</c:v>
                </c:pt>
                <c:pt idx="30664">
                  <c:v>-1.6973499999999999E-2</c:v>
                </c:pt>
                <c:pt idx="30665">
                  <c:v>2.3543399999999999E-2</c:v>
                </c:pt>
                <c:pt idx="30666">
                  <c:v>9.5081300000000001E-4</c:v>
                </c:pt>
                <c:pt idx="30667">
                  <c:v>1.3192199999999999E-2</c:v>
                </c:pt>
                <c:pt idx="30668">
                  <c:v>5.3281800000000001E-3</c:v>
                </c:pt>
                <c:pt idx="30669">
                  <c:v>2.8293599999999999E-2</c:v>
                </c:pt>
                <c:pt idx="30670">
                  <c:v>2.8831499999999999E-2</c:v>
                </c:pt>
                <c:pt idx="30671">
                  <c:v>2.6420599999999999E-2</c:v>
                </c:pt>
                <c:pt idx="30672">
                  <c:v>5.2366299999999999E-3</c:v>
                </c:pt>
                <c:pt idx="30673">
                  <c:v>-7.2183600000000001E-3</c:v>
                </c:pt>
                <c:pt idx="30674">
                  <c:v>1.24922E-2</c:v>
                </c:pt>
                <c:pt idx="30675">
                  <c:v>3.8814499999999998E-3</c:v>
                </c:pt>
                <c:pt idx="30676">
                  <c:v>1.26038E-2</c:v>
                </c:pt>
                <c:pt idx="30677">
                  <c:v>-1.70546E-2</c:v>
                </c:pt>
                <c:pt idx="30678">
                  <c:v>-2.06509E-2</c:v>
                </c:pt>
                <c:pt idx="30679">
                  <c:v>-2.4674399999999999E-2</c:v>
                </c:pt>
                <c:pt idx="30680">
                  <c:v>-1.8506999999999999E-2</c:v>
                </c:pt>
                <c:pt idx="30681">
                  <c:v>-2.9456099999999999E-2</c:v>
                </c:pt>
                <c:pt idx="30682">
                  <c:v>-5.4397600000000001E-3</c:v>
                </c:pt>
                <c:pt idx="30683">
                  <c:v>-1.46704E-2</c:v>
                </c:pt>
                <c:pt idx="30684">
                  <c:v>-4.0968900000000003E-2</c:v>
                </c:pt>
                <c:pt idx="30685">
                  <c:v>-1.5602100000000001E-2</c:v>
                </c:pt>
                <c:pt idx="30686">
                  <c:v>-3.9968499999999997E-2</c:v>
                </c:pt>
                <c:pt idx="30687">
                  <c:v>-1.0996799999999999E-2</c:v>
                </c:pt>
                <c:pt idx="30688">
                  <c:v>-1.04723E-2</c:v>
                </c:pt>
                <c:pt idx="30689">
                  <c:v>-9.2830699999999992E-3</c:v>
                </c:pt>
                <c:pt idx="30690">
                  <c:v>3.3473999999999999E-3</c:v>
                </c:pt>
                <c:pt idx="30691">
                  <c:v>-7.0791200000000004E-3</c:v>
                </c:pt>
                <c:pt idx="30692">
                  <c:v>1.9116399999999999E-2</c:v>
                </c:pt>
                <c:pt idx="30693">
                  <c:v>5.5341699999999997E-3</c:v>
                </c:pt>
                <c:pt idx="30694">
                  <c:v>2.1718999999999999E-2</c:v>
                </c:pt>
                <c:pt idx="30695">
                  <c:v>-7.3127699999999997E-3</c:v>
                </c:pt>
                <c:pt idx="30696">
                  <c:v>2.3489000000000001E-3</c:v>
                </c:pt>
                <c:pt idx="30697">
                  <c:v>1.1148499999999999E-3</c:v>
                </c:pt>
                <c:pt idx="30698">
                  <c:v>1.2947999999999999E-2</c:v>
                </c:pt>
                <c:pt idx="30699">
                  <c:v>-6.6328000000000003E-3</c:v>
                </c:pt>
                <c:pt idx="30700">
                  <c:v>-4.4155099999999999E-4</c:v>
                </c:pt>
                <c:pt idx="30701">
                  <c:v>-2.1142000000000001E-2</c:v>
                </c:pt>
                <c:pt idx="30702">
                  <c:v>-1.7808000000000001E-2</c:v>
                </c:pt>
                <c:pt idx="30703">
                  <c:v>-5.58758E-3</c:v>
                </c:pt>
                <c:pt idx="30704">
                  <c:v>-3.73116E-2</c:v>
                </c:pt>
                <c:pt idx="30705">
                  <c:v>-7.0810300000000003E-3</c:v>
                </c:pt>
                <c:pt idx="30706">
                  <c:v>-1.15376E-2</c:v>
                </c:pt>
                <c:pt idx="30707">
                  <c:v>-5.0430300000000004E-3</c:v>
                </c:pt>
                <c:pt idx="30708">
                  <c:v>-2.5692900000000001E-2</c:v>
                </c:pt>
                <c:pt idx="30709">
                  <c:v>-3.7908600000000001E-3</c:v>
                </c:pt>
                <c:pt idx="30710">
                  <c:v>-1.21613E-2</c:v>
                </c:pt>
                <c:pt idx="30711">
                  <c:v>-9.5624899999999999E-3</c:v>
                </c:pt>
                <c:pt idx="30712">
                  <c:v>-1.53151E-2</c:v>
                </c:pt>
                <c:pt idx="30713">
                  <c:v>-1.9754399999999998E-2</c:v>
                </c:pt>
                <c:pt idx="30714">
                  <c:v>-5.8698700000000001E-3</c:v>
                </c:pt>
                <c:pt idx="30715">
                  <c:v>-1.5266399999999999E-2</c:v>
                </c:pt>
                <c:pt idx="30716">
                  <c:v>-1.9227000000000001E-2</c:v>
                </c:pt>
                <c:pt idx="30717">
                  <c:v>-6.8340299999999996E-3</c:v>
                </c:pt>
                <c:pt idx="30718">
                  <c:v>-2.8474800000000001E-2</c:v>
                </c:pt>
                <c:pt idx="30719">
                  <c:v>-4.4203800000000001E-2</c:v>
                </c:pt>
                <c:pt idx="30720">
                  <c:v>-2.5940899999999999E-2</c:v>
                </c:pt>
                <c:pt idx="30721">
                  <c:v>-2.0283700000000002E-2</c:v>
                </c:pt>
                <c:pt idx="30722">
                  <c:v>-4.8237799999999997E-2</c:v>
                </c:pt>
                <c:pt idx="30723">
                  <c:v>-6.2651600000000002E-2</c:v>
                </c:pt>
                <c:pt idx="30724">
                  <c:v>-2.02255E-2</c:v>
                </c:pt>
                <c:pt idx="30725">
                  <c:v>-1.4693299999999999E-2</c:v>
                </c:pt>
                <c:pt idx="30726">
                  <c:v>-2.8560599999999998E-2</c:v>
                </c:pt>
                <c:pt idx="30727">
                  <c:v>-1.1933300000000001E-2</c:v>
                </c:pt>
                <c:pt idx="30728">
                  <c:v>-2.4520900000000002E-2</c:v>
                </c:pt>
                <c:pt idx="30729">
                  <c:v>-1.9643799999999999E-2</c:v>
                </c:pt>
                <c:pt idx="30730">
                  <c:v>-1.45264E-2</c:v>
                </c:pt>
                <c:pt idx="30731">
                  <c:v>-1.36604E-2</c:v>
                </c:pt>
                <c:pt idx="30732">
                  <c:v>9.6359299999999991E-3</c:v>
                </c:pt>
                <c:pt idx="30733">
                  <c:v>-2.8636000000000002E-2</c:v>
                </c:pt>
                <c:pt idx="30734">
                  <c:v>-1.33677E-2</c:v>
                </c:pt>
                <c:pt idx="30735">
                  <c:v>-8.5010499999999996E-3</c:v>
                </c:pt>
                <c:pt idx="30736">
                  <c:v>-1.27335E-2</c:v>
                </c:pt>
                <c:pt idx="30737">
                  <c:v>-1.32856E-2</c:v>
                </c:pt>
                <c:pt idx="30738">
                  <c:v>-5.6190500000000004E-3</c:v>
                </c:pt>
                <c:pt idx="30739">
                  <c:v>-2.0283700000000002E-2</c:v>
                </c:pt>
                <c:pt idx="30740">
                  <c:v>-2.33545E-2</c:v>
                </c:pt>
                <c:pt idx="30741">
                  <c:v>-6.24466E-3</c:v>
                </c:pt>
                <c:pt idx="30742">
                  <c:v>-7.7114100000000001E-3</c:v>
                </c:pt>
                <c:pt idx="30743">
                  <c:v>-5.8078799999999996E-3</c:v>
                </c:pt>
                <c:pt idx="30744">
                  <c:v>-1.21193E-2</c:v>
                </c:pt>
                <c:pt idx="30745">
                  <c:v>-3.4055700000000001E-3</c:v>
                </c:pt>
                <c:pt idx="30746">
                  <c:v>-1.03006E-2</c:v>
                </c:pt>
                <c:pt idx="30747">
                  <c:v>-1.7452200000000001E-2</c:v>
                </c:pt>
                <c:pt idx="30748">
                  <c:v>-1.09701E-2</c:v>
                </c:pt>
                <c:pt idx="30749">
                  <c:v>-2.77529E-2</c:v>
                </c:pt>
                <c:pt idx="30750">
                  <c:v>-2.0995099999999999E-2</c:v>
                </c:pt>
                <c:pt idx="30751">
                  <c:v>-1.77555E-2</c:v>
                </c:pt>
                <c:pt idx="30752">
                  <c:v>-1.7714500000000001E-2</c:v>
                </c:pt>
                <c:pt idx="30753">
                  <c:v>-3.0142800000000001E-2</c:v>
                </c:pt>
                <c:pt idx="30754">
                  <c:v>-2.5336299999999999E-2</c:v>
                </c:pt>
                <c:pt idx="30755">
                  <c:v>-3.0661600000000001E-2</c:v>
                </c:pt>
                <c:pt idx="30756">
                  <c:v>-2.0107300000000002E-2</c:v>
                </c:pt>
                <c:pt idx="30757">
                  <c:v>-1.6710300000000001E-2</c:v>
                </c:pt>
                <c:pt idx="30758">
                  <c:v>-1.3894999999999999E-2</c:v>
                </c:pt>
                <c:pt idx="30759">
                  <c:v>-9.8094900000000006E-3</c:v>
                </c:pt>
                <c:pt idx="30760">
                  <c:v>-1.8826499999999999E-2</c:v>
                </c:pt>
                <c:pt idx="30761">
                  <c:v>-1.2584700000000001E-2</c:v>
                </c:pt>
                <c:pt idx="30762">
                  <c:v>-2.7361900000000001E-2</c:v>
                </c:pt>
                <c:pt idx="30763">
                  <c:v>-1.3361E-3</c:v>
                </c:pt>
                <c:pt idx="30764">
                  <c:v>-1.63155E-2</c:v>
                </c:pt>
                <c:pt idx="30765">
                  <c:v>-1.76954E-2</c:v>
                </c:pt>
                <c:pt idx="30766">
                  <c:v>-1.26982E-2</c:v>
                </c:pt>
                <c:pt idx="30767">
                  <c:v>-8.7537799999999992E-3</c:v>
                </c:pt>
                <c:pt idx="30768">
                  <c:v>2.9430400000000001E-3</c:v>
                </c:pt>
                <c:pt idx="30769">
                  <c:v>-1.17493E-3</c:v>
                </c:pt>
                <c:pt idx="30770">
                  <c:v>7.3146799999999998E-4</c:v>
                </c:pt>
                <c:pt idx="30771">
                  <c:v>-1.9637100000000001E-2</c:v>
                </c:pt>
                <c:pt idx="30772">
                  <c:v>-4.4450799999999997E-3</c:v>
                </c:pt>
                <c:pt idx="30773">
                  <c:v>-1.41993E-2</c:v>
                </c:pt>
                <c:pt idx="30774">
                  <c:v>-1.0563899999999999E-2</c:v>
                </c:pt>
                <c:pt idx="30775">
                  <c:v>-2.3314499999999998E-2</c:v>
                </c:pt>
                <c:pt idx="30776">
                  <c:v>-2.0434399999999998E-2</c:v>
                </c:pt>
                <c:pt idx="30777">
                  <c:v>-1.37491E-2</c:v>
                </c:pt>
                <c:pt idx="30778">
                  <c:v>-3.5966900000000003E-2</c:v>
                </c:pt>
                <c:pt idx="30779">
                  <c:v>-2.50511E-2</c:v>
                </c:pt>
                <c:pt idx="30780">
                  <c:v>-2.5828400000000001E-2</c:v>
                </c:pt>
                <c:pt idx="30781">
                  <c:v>-2.27499E-2</c:v>
                </c:pt>
                <c:pt idx="30782">
                  <c:v>-2.2447600000000002E-2</c:v>
                </c:pt>
                <c:pt idx="30783">
                  <c:v>-2.2168199999999999E-2</c:v>
                </c:pt>
                <c:pt idx="30784">
                  <c:v>-1.3387700000000001E-2</c:v>
                </c:pt>
                <c:pt idx="30785">
                  <c:v>6.75583E-3</c:v>
                </c:pt>
                <c:pt idx="30786">
                  <c:v>-8.72707E-3</c:v>
                </c:pt>
                <c:pt idx="30787">
                  <c:v>8.0490100000000001E-4</c:v>
                </c:pt>
                <c:pt idx="30788">
                  <c:v>-2.00777E-2</c:v>
                </c:pt>
                <c:pt idx="30789">
                  <c:v>-2.2597300000000001E-2</c:v>
                </c:pt>
                <c:pt idx="30790">
                  <c:v>-1.9139300000000001E-2</c:v>
                </c:pt>
                <c:pt idx="30791">
                  <c:v>-1.3740499999999999E-2</c:v>
                </c:pt>
                <c:pt idx="30792">
                  <c:v>-8.5897400000000002E-3</c:v>
                </c:pt>
                <c:pt idx="30793">
                  <c:v>-3.0878099999999999E-2</c:v>
                </c:pt>
                <c:pt idx="30794">
                  <c:v>-2.4166099999999999E-2</c:v>
                </c:pt>
                <c:pt idx="30795">
                  <c:v>-2.6470199999999999E-2</c:v>
                </c:pt>
                <c:pt idx="30796">
                  <c:v>-1.5760400000000001E-2</c:v>
                </c:pt>
                <c:pt idx="30797">
                  <c:v>-2.00977E-2</c:v>
                </c:pt>
                <c:pt idx="30798">
                  <c:v>-8.02135E-3</c:v>
                </c:pt>
                <c:pt idx="30799">
                  <c:v>-3.1103100000000002E-2</c:v>
                </c:pt>
                <c:pt idx="30800">
                  <c:v>-3.04298E-2</c:v>
                </c:pt>
                <c:pt idx="30801">
                  <c:v>-3.2950399999999998E-2</c:v>
                </c:pt>
                <c:pt idx="30802">
                  <c:v>-3.10659E-2</c:v>
                </c:pt>
                <c:pt idx="30803">
                  <c:v>-2.8135299999999999E-2</c:v>
                </c:pt>
                <c:pt idx="30804">
                  <c:v>-4.2068500000000002E-2</c:v>
                </c:pt>
                <c:pt idx="30805">
                  <c:v>-3.4704199999999998E-2</c:v>
                </c:pt>
                <c:pt idx="30806">
                  <c:v>-4.04377E-2</c:v>
                </c:pt>
                <c:pt idx="30807">
                  <c:v>-3.5880099999999998E-2</c:v>
                </c:pt>
                <c:pt idx="30808">
                  <c:v>-3.3126799999999998E-2</c:v>
                </c:pt>
                <c:pt idx="30809">
                  <c:v>-2.2586800000000001E-2</c:v>
                </c:pt>
                <c:pt idx="30810">
                  <c:v>-3.6321600000000002E-2</c:v>
                </c:pt>
                <c:pt idx="30811">
                  <c:v>-3.5143899999999999E-2</c:v>
                </c:pt>
                <c:pt idx="30812">
                  <c:v>-3.8668599999999997E-2</c:v>
                </c:pt>
                <c:pt idx="30813">
                  <c:v>-3.4017600000000002E-2</c:v>
                </c:pt>
                <c:pt idx="30814">
                  <c:v>-3.1640099999999997E-2</c:v>
                </c:pt>
                <c:pt idx="30815">
                  <c:v>-3.9724299999999997E-2</c:v>
                </c:pt>
                <c:pt idx="30816">
                  <c:v>-2.5114999999999998E-2</c:v>
                </c:pt>
                <c:pt idx="30817">
                  <c:v>-2.4487499999999999E-2</c:v>
                </c:pt>
                <c:pt idx="30818">
                  <c:v>-2.4051699999999999E-2</c:v>
                </c:pt>
                <c:pt idx="30819">
                  <c:v>-2.7928399999999999E-2</c:v>
                </c:pt>
                <c:pt idx="30820">
                  <c:v>-4.42286E-2</c:v>
                </c:pt>
                <c:pt idx="30821">
                  <c:v>-2.7831100000000001E-2</c:v>
                </c:pt>
                <c:pt idx="30822">
                  <c:v>-1.6964E-2</c:v>
                </c:pt>
                <c:pt idx="30823">
                  <c:v>-2.66628E-2</c:v>
                </c:pt>
                <c:pt idx="30824">
                  <c:v>-3.04327E-2</c:v>
                </c:pt>
                <c:pt idx="30825">
                  <c:v>-4.9071299999999998E-2</c:v>
                </c:pt>
                <c:pt idx="30826">
                  <c:v>-1.82323E-2</c:v>
                </c:pt>
                <c:pt idx="30827">
                  <c:v>-1.46713E-2</c:v>
                </c:pt>
                <c:pt idx="30828">
                  <c:v>-1.9466399999999998E-2</c:v>
                </c:pt>
                <c:pt idx="30829">
                  <c:v>-1.8276199999999999E-2</c:v>
                </c:pt>
                <c:pt idx="30830">
                  <c:v>-3.3369099999999999E-2</c:v>
                </c:pt>
                <c:pt idx="30831">
                  <c:v>-2.2159600000000002E-2</c:v>
                </c:pt>
                <c:pt idx="30832">
                  <c:v>-2.1381399999999998E-2</c:v>
                </c:pt>
                <c:pt idx="30833">
                  <c:v>-1.44815E-2</c:v>
                </c:pt>
                <c:pt idx="30834">
                  <c:v>-9.3860599999999999E-3</c:v>
                </c:pt>
                <c:pt idx="30835">
                  <c:v>-1.9969000000000001E-2</c:v>
                </c:pt>
                <c:pt idx="30836">
                  <c:v>-8.2244899999999992E-3</c:v>
                </c:pt>
                <c:pt idx="30837">
                  <c:v>-1.17149E-2</c:v>
                </c:pt>
                <c:pt idx="30838">
                  <c:v>-2.0122500000000001E-3</c:v>
                </c:pt>
                <c:pt idx="30839">
                  <c:v>-6.0796699999999997E-3</c:v>
                </c:pt>
                <c:pt idx="30840">
                  <c:v>-1.1990499999999999E-2</c:v>
                </c:pt>
                <c:pt idx="30841">
                  <c:v>-1.7662000000000001E-2</c:v>
                </c:pt>
                <c:pt idx="30842">
                  <c:v>-2.5504099999999998E-2</c:v>
                </c:pt>
                <c:pt idx="30843">
                  <c:v>-1.06506E-2</c:v>
                </c:pt>
                <c:pt idx="30844">
                  <c:v>-1.02825E-2</c:v>
                </c:pt>
                <c:pt idx="30845">
                  <c:v>-2.6555100000000002E-2</c:v>
                </c:pt>
                <c:pt idx="30846">
                  <c:v>-2.75211E-2</c:v>
                </c:pt>
                <c:pt idx="30847">
                  <c:v>-3.12862E-2</c:v>
                </c:pt>
                <c:pt idx="30848">
                  <c:v>-2.1949799999999998E-2</c:v>
                </c:pt>
                <c:pt idx="30849">
                  <c:v>-2.29473E-2</c:v>
                </c:pt>
                <c:pt idx="30850">
                  <c:v>-1.71919E-2</c:v>
                </c:pt>
                <c:pt idx="30851">
                  <c:v>-2.17123E-2</c:v>
                </c:pt>
                <c:pt idx="30852">
                  <c:v>-1.9428299999999999E-2</c:v>
                </c:pt>
                <c:pt idx="30853">
                  <c:v>-1.1388799999999999E-2</c:v>
                </c:pt>
                <c:pt idx="30854">
                  <c:v>-1.4248800000000001E-2</c:v>
                </c:pt>
                <c:pt idx="30855">
                  <c:v>-1.1494600000000001E-2</c:v>
                </c:pt>
                <c:pt idx="30856">
                  <c:v>-1.07203E-2</c:v>
                </c:pt>
                <c:pt idx="30857">
                  <c:v>-1.61648E-2</c:v>
                </c:pt>
                <c:pt idx="30858">
                  <c:v>-3.8309099999999999E-3</c:v>
                </c:pt>
                <c:pt idx="30859">
                  <c:v>-2.1303200000000001E-2</c:v>
                </c:pt>
                <c:pt idx="30860">
                  <c:v>-1.46456E-2</c:v>
                </c:pt>
                <c:pt idx="30861">
                  <c:v>-1.5640299999999999E-2</c:v>
                </c:pt>
                <c:pt idx="30862">
                  <c:v>-4.6138799999999999E-3</c:v>
                </c:pt>
                <c:pt idx="30863">
                  <c:v>-1.4823899999999999E-2</c:v>
                </c:pt>
                <c:pt idx="30864">
                  <c:v>-1.9939399999999999E-2</c:v>
                </c:pt>
                <c:pt idx="30865">
                  <c:v>-4.1818599999999999E-3</c:v>
                </c:pt>
                <c:pt idx="30866">
                  <c:v>2.81334E-4</c:v>
                </c:pt>
                <c:pt idx="30867" formatCode="0.00E+00">
                  <c:v>-6.5803500000000001E-5</c:v>
                </c:pt>
                <c:pt idx="30868">
                  <c:v>-9.6702599999999995E-4</c:v>
                </c:pt>
                <c:pt idx="30869">
                  <c:v>-1.3008099999999999E-3</c:v>
                </c:pt>
                <c:pt idx="30870">
                  <c:v>8.6574600000000005E-3</c:v>
                </c:pt>
                <c:pt idx="30871">
                  <c:v>-2.0217899999999999E-3</c:v>
                </c:pt>
                <c:pt idx="30872">
                  <c:v>1.37424E-2</c:v>
                </c:pt>
                <c:pt idx="30873">
                  <c:v>5.6075999999999999E-3</c:v>
                </c:pt>
                <c:pt idx="30874">
                  <c:v>2.22492E-3</c:v>
                </c:pt>
                <c:pt idx="30875">
                  <c:v>-4.1446699999999996E-3</c:v>
                </c:pt>
                <c:pt idx="30876">
                  <c:v>2.2964499999999998E-3</c:v>
                </c:pt>
                <c:pt idx="30877">
                  <c:v>-2.2220600000000001E-3</c:v>
                </c:pt>
                <c:pt idx="30878">
                  <c:v>-6.8702700000000004E-3</c:v>
                </c:pt>
                <c:pt idx="30879">
                  <c:v>-4.6348599999999999E-4</c:v>
                </c:pt>
                <c:pt idx="30880">
                  <c:v>-5.3415299999999997E-3</c:v>
                </c:pt>
                <c:pt idx="30881">
                  <c:v>-1.22576E-2</c:v>
                </c:pt>
                <c:pt idx="30882">
                  <c:v>-1.7935799999999998E-2</c:v>
                </c:pt>
                <c:pt idx="30883">
                  <c:v>-1.3542200000000001E-2</c:v>
                </c:pt>
                <c:pt idx="30884">
                  <c:v>-1.2286200000000001E-2</c:v>
                </c:pt>
                <c:pt idx="30885">
                  <c:v>-1.39236E-2</c:v>
                </c:pt>
                <c:pt idx="30886">
                  <c:v>-1.1494600000000001E-2</c:v>
                </c:pt>
                <c:pt idx="30887">
                  <c:v>-6.0157800000000001E-3</c:v>
                </c:pt>
                <c:pt idx="30888">
                  <c:v>-1.3761499999999999E-2</c:v>
                </c:pt>
                <c:pt idx="30889">
                  <c:v>-2.4890899999999998E-3</c:v>
                </c:pt>
                <c:pt idx="30890">
                  <c:v>-1.0279699999999999E-2</c:v>
                </c:pt>
                <c:pt idx="30891">
                  <c:v>-1.5598300000000001E-2</c:v>
                </c:pt>
                <c:pt idx="30892">
                  <c:v>-1.46065E-2</c:v>
                </c:pt>
                <c:pt idx="30893">
                  <c:v>-1.8882800000000002E-2</c:v>
                </c:pt>
                <c:pt idx="30894">
                  <c:v>-5.1078800000000004E-3</c:v>
                </c:pt>
                <c:pt idx="30895">
                  <c:v>-1.52912E-2</c:v>
                </c:pt>
                <c:pt idx="30896">
                  <c:v>-7.4310299999999999E-3</c:v>
                </c:pt>
                <c:pt idx="30897">
                  <c:v>-4.9924899999999996E-3</c:v>
                </c:pt>
                <c:pt idx="30898">
                  <c:v>-9.7618099999999992E-3</c:v>
                </c:pt>
                <c:pt idx="30899">
                  <c:v>-6.2637300000000003E-3</c:v>
                </c:pt>
                <c:pt idx="30900">
                  <c:v>-2.12421E-2</c:v>
                </c:pt>
                <c:pt idx="30901">
                  <c:v>-2.4263400000000001E-2</c:v>
                </c:pt>
                <c:pt idx="30902">
                  <c:v>-2.5558500000000001E-2</c:v>
                </c:pt>
                <c:pt idx="30903">
                  <c:v>-1.8254300000000001E-2</c:v>
                </c:pt>
                <c:pt idx="30904">
                  <c:v>-2.32096E-2</c:v>
                </c:pt>
                <c:pt idx="30905">
                  <c:v>-1.7354999999999999E-2</c:v>
                </c:pt>
                <c:pt idx="30906">
                  <c:v>-2.46696E-2</c:v>
                </c:pt>
                <c:pt idx="30907">
                  <c:v>-1.2311900000000001E-2</c:v>
                </c:pt>
                <c:pt idx="30908">
                  <c:v>-4.2600600000000004E-3</c:v>
                </c:pt>
                <c:pt idx="30909">
                  <c:v>-1.52187E-2</c:v>
                </c:pt>
                <c:pt idx="30910">
                  <c:v>-8.4877000000000008E-3</c:v>
                </c:pt>
                <c:pt idx="30911">
                  <c:v>-1.6788500000000001E-2</c:v>
                </c:pt>
                <c:pt idx="30912" formatCode="0.00E+00">
                  <c:v>-8.8691700000000003E-5</c:v>
                </c:pt>
                <c:pt idx="30913">
                  <c:v>-1.60742E-2</c:v>
                </c:pt>
                <c:pt idx="30914">
                  <c:v>-1.48392E-2</c:v>
                </c:pt>
                <c:pt idx="30915">
                  <c:v>-2.1119099999999998E-2</c:v>
                </c:pt>
                <c:pt idx="30916">
                  <c:v>-2.90499E-2</c:v>
                </c:pt>
                <c:pt idx="30917">
                  <c:v>-4.0982200000000003E-2</c:v>
                </c:pt>
                <c:pt idx="30918">
                  <c:v>-3.0491799999999999E-2</c:v>
                </c:pt>
                <c:pt idx="30919">
                  <c:v>-2.04382E-2</c:v>
                </c:pt>
                <c:pt idx="30920">
                  <c:v>-2.8624500000000001E-2</c:v>
                </c:pt>
                <c:pt idx="30921">
                  <c:v>-3.2115900000000003E-2</c:v>
                </c:pt>
                <c:pt idx="30922">
                  <c:v>-3.53365E-2</c:v>
                </c:pt>
                <c:pt idx="30923">
                  <c:v>-2.42968E-2</c:v>
                </c:pt>
                <c:pt idx="30924">
                  <c:v>-3.9218900000000001E-2</c:v>
                </c:pt>
                <c:pt idx="30925">
                  <c:v>-2.8615999999999999E-2</c:v>
                </c:pt>
                <c:pt idx="30926">
                  <c:v>-3.2715800000000003E-2</c:v>
                </c:pt>
                <c:pt idx="30927">
                  <c:v>-3.50018E-2</c:v>
                </c:pt>
                <c:pt idx="30928">
                  <c:v>-2.6617100000000001E-2</c:v>
                </c:pt>
                <c:pt idx="30929">
                  <c:v>-2.3820899999999999E-2</c:v>
                </c:pt>
                <c:pt idx="30930">
                  <c:v>-2.4980499999999999E-2</c:v>
                </c:pt>
                <c:pt idx="30931">
                  <c:v>-3.0239100000000001E-2</c:v>
                </c:pt>
                <c:pt idx="30932">
                  <c:v>-2.4299600000000001E-2</c:v>
                </c:pt>
                <c:pt idx="30933">
                  <c:v>-1.2609499999999999E-2</c:v>
                </c:pt>
                <c:pt idx="30934">
                  <c:v>-2.3659699999999999E-2</c:v>
                </c:pt>
                <c:pt idx="30935">
                  <c:v>-1.54238E-2</c:v>
                </c:pt>
                <c:pt idx="30936">
                  <c:v>-1.28775E-2</c:v>
                </c:pt>
                <c:pt idx="30937">
                  <c:v>-1.61543E-2</c:v>
                </c:pt>
                <c:pt idx="30938">
                  <c:v>-2.70653E-3</c:v>
                </c:pt>
                <c:pt idx="30939">
                  <c:v>-7.0962899999999999E-3</c:v>
                </c:pt>
                <c:pt idx="30940">
                  <c:v>-1.2311000000000001E-2</c:v>
                </c:pt>
                <c:pt idx="30941">
                  <c:v>-1.45702E-2</c:v>
                </c:pt>
                <c:pt idx="30942">
                  <c:v>-7.2011899999999997E-3</c:v>
                </c:pt>
                <c:pt idx="30943">
                  <c:v>-5.5789900000000005E-4</c:v>
                </c:pt>
                <c:pt idx="30944">
                  <c:v>-5.9127800000000003E-3</c:v>
                </c:pt>
                <c:pt idx="30945">
                  <c:v>-7.2736700000000003E-3</c:v>
                </c:pt>
                <c:pt idx="30946">
                  <c:v>-4.9915300000000001E-3</c:v>
                </c:pt>
                <c:pt idx="30947">
                  <c:v>-4.5919400000000001E-3</c:v>
                </c:pt>
                <c:pt idx="30948">
                  <c:v>-2.3431799999999998E-3</c:v>
                </c:pt>
                <c:pt idx="30949">
                  <c:v>3.5381300000000002E-4</c:v>
                </c:pt>
                <c:pt idx="30950">
                  <c:v>-6.9370300000000003E-3</c:v>
                </c:pt>
                <c:pt idx="30951">
                  <c:v>-1.3700499999999999E-2</c:v>
                </c:pt>
                <c:pt idx="30952">
                  <c:v>-1.85547E-2</c:v>
                </c:pt>
                <c:pt idx="30953">
                  <c:v>-7.0467000000000004E-3</c:v>
                </c:pt>
                <c:pt idx="30954">
                  <c:v>-4.1179700000000003E-3</c:v>
                </c:pt>
                <c:pt idx="30955">
                  <c:v>-5.5932999999999998E-3</c:v>
                </c:pt>
                <c:pt idx="30956">
                  <c:v>1.00708E-3</c:v>
                </c:pt>
                <c:pt idx="30957">
                  <c:v>2.0151100000000001E-3</c:v>
                </c:pt>
                <c:pt idx="30958">
                  <c:v>-9.8266599999999992E-3</c:v>
                </c:pt>
                <c:pt idx="30959">
                  <c:v>-5.5265399999999999E-3</c:v>
                </c:pt>
                <c:pt idx="30960">
                  <c:v>5.5742300000000003E-3</c:v>
                </c:pt>
                <c:pt idx="30961">
                  <c:v>2.1915400000000001E-3</c:v>
                </c:pt>
                <c:pt idx="30962">
                  <c:v>5.49221E-3</c:v>
                </c:pt>
                <c:pt idx="30963">
                  <c:v>6.9913900000000001E-3</c:v>
                </c:pt>
                <c:pt idx="30964">
                  <c:v>1.58043E-2</c:v>
                </c:pt>
                <c:pt idx="30965">
                  <c:v>9.2506399999999992E-3</c:v>
                </c:pt>
                <c:pt idx="30966">
                  <c:v>1.2683900000000001E-3</c:v>
                </c:pt>
                <c:pt idx="30967">
                  <c:v>1.8973400000000001E-2</c:v>
                </c:pt>
                <c:pt idx="30968">
                  <c:v>3.5362200000000001E-3</c:v>
                </c:pt>
                <c:pt idx="30969">
                  <c:v>1.4917400000000001E-2</c:v>
                </c:pt>
                <c:pt idx="30970">
                  <c:v>-8.2645400000000008E-3</c:v>
                </c:pt>
                <c:pt idx="30971">
                  <c:v>4.7826800000000001E-3</c:v>
                </c:pt>
                <c:pt idx="30972">
                  <c:v>-1.19209E-3</c:v>
                </c:pt>
                <c:pt idx="30973">
                  <c:v>-8.6498300000000005E-4</c:v>
                </c:pt>
                <c:pt idx="30974">
                  <c:v>9.3612699999999997E-3</c:v>
                </c:pt>
                <c:pt idx="30975">
                  <c:v>1.9817400000000001E-3</c:v>
                </c:pt>
                <c:pt idx="30976">
                  <c:v>-1.0137600000000001E-3</c:v>
                </c:pt>
                <c:pt idx="30977">
                  <c:v>-1.54629E-2</c:v>
                </c:pt>
                <c:pt idx="30978">
                  <c:v>7.2088200000000003E-3</c:v>
                </c:pt>
                <c:pt idx="30979">
                  <c:v>-5.55706E-3</c:v>
                </c:pt>
                <c:pt idx="30980">
                  <c:v>1.45664E-2</c:v>
                </c:pt>
                <c:pt idx="30981">
                  <c:v>9.3393299999999999E-3</c:v>
                </c:pt>
                <c:pt idx="30982">
                  <c:v>1.15814E-2</c:v>
                </c:pt>
                <c:pt idx="30983">
                  <c:v>2.3946800000000002E-3</c:v>
                </c:pt>
                <c:pt idx="30984">
                  <c:v>8.1815700000000009E-3</c:v>
                </c:pt>
                <c:pt idx="30985">
                  <c:v>1.68886E-2</c:v>
                </c:pt>
                <c:pt idx="30986">
                  <c:v>1.52426E-2</c:v>
                </c:pt>
                <c:pt idx="30987">
                  <c:v>1.6200099999999999E-2</c:v>
                </c:pt>
                <c:pt idx="30988">
                  <c:v>1.00508E-2</c:v>
                </c:pt>
                <c:pt idx="30989">
                  <c:v>1.0215800000000001E-2</c:v>
                </c:pt>
                <c:pt idx="30990">
                  <c:v>1.30186E-2</c:v>
                </c:pt>
                <c:pt idx="30991">
                  <c:v>1.50423E-2</c:v>
                </c:pt>
                <c:pt idx="30992">
                  <c:v>1.478E-2</c:v>
                </c:pt>
                <c:pt idx="30993">
                  <c:v>6.8454700000000002E-3</c:v>
                </c:pt>
                <c:pt idx="30994">
                  <c:v>-1.44262E-2</c:v>
                </c:pt>
                <c:pt idx="30995">
                  <c:v>1.0538100000000001E-3</c:v>
                </c:pt>
                <c:pt idx="30996">
                  <c:v>1.20163E-3</c:v>
                </c:pt>
                <c:pt idx="30997">
                  <c:v>1.07069E-2</c:v>
                </c:pt>
                <c:pt idx="30998">
                  <c:v>4.4727300000000003E-3</c:v>
                </c:pt>
                <c:pt idx="30999">
                  <c:v>2.0709000000000002E-2</c:v>
                </c:pt>
                <c:pt idx="31000">
                  <c:v>2.2074699999999999E-2</c:v>
                </c:pt>
                <c:pt idx="31001">
                  <c:v>1.3793E-2</c:v>
                </c:pt>
                <c:pt idx="31002">
                  <c:v>5.6352599999999996E-3</c:v>
                </c:pt>
                <c:pt idx="31003" formatCode="0.00E+00">
                  <c:v>-6.4849899999999997E-5</c:v>
                </c:pt>
                <c:pt idx="31004">
                  <c:v>-6.1607399999999998E-4</c:v>
                </c:pt>
                <c:pt idx="31005">
                  <c:v>5.4826700000000003E-3</c:v>
                </c:pt>
                <c:pt idx="31006">
                  <c:v>1.9597999999999998E-3</c:v>
                </c:pt>
                <c:pt idx="31007">
                  <c:v>-1.5192000000000001E-3</c:v>
                </c:pt>
                <c:pt idx="31008">
                  <c:v>-3.2177E-3</c:v>
                </c:pt>
                <c:pt idx="31009">
                  <c:v>-1.7447500000000001E-2</c:v>
                </c:pt>
                <c:pt idx="31010">
                  <c:v>-2.3673099999999999E-2</c:v>
                </c:pt>
                <c:pt idx="31011">
                  <c:v>-1.9133600000000001E-2</c:v>
                </c:pt>
                <c:pt idx="31012">
                  <c:v>-1.9002000000000002E-2</c:v>
                </c:pt>
                <c:pt idx="31013">
                  <c:v>-1.95169E-2</c:v>
                </c:pt>
                <c:pt idx="31014">
                  <c:v>9.7084000000000007E-3</c:v>
                </c:pt>
                <c:pt idx="31015">
                  <c:v>1.9324299999999999E-2</c:v>
                </c:pt>
                <c:pt idx="31016">
                  <c:v>2.9561E-2</c:v>
                </c:pt>
                <c:pt idx="31017">
                  <c:v>1.2530299999999999E-2</c:v>
                </c:pt>
                <c:pt idx="31018">
                  <c:v>-1.5888199999999999E-3</c:v>
                </c:pt>
                <c:pt idx="31019">
                  <c:v>-9.3202600000000003E-3</c:v>
                </c:pt>
                <c:pt idx="31020">
                  <c:v>-1.3373400000000001E-2</c:v>
                </c:pt>
                <c:pt idx="31021">
                  <c:v>-1.1612900000000001E-2</c:v>
                </c:pt>
                <c:pt idx="31022">
                  <c:v>-9.0684900000000002E-3</c:v>
                </c:pt>
                <c:pt idx="31023">
                  <c:v>2.0084399999999998E-3</c:v>
                </c:pt>
                <c:pt idx="31024">
                  <c:v>7.8172699999999994E-3</c:v>
                </c:pt>
                <c:pt idx="31025">
                  <c:v>9.7932799999999997E-3</c:v>
                </c:pt>
                <c:pt idx="31026">
                  <c:v>2.36216E-2</c:v>
                </c:pt>
                <c:pt idx="31027">
                  <c:v>6.1716100000000003E-2</c:v>
                </c:pt>
                <c:pt idx="31028">
                  <c:v>6.64053E-2</c:v>
                </c:pt>
                <c:pt idx="31029">
                  <c:v>2.4407399999999999E-2</c:v>
                </c:pt>
                <c:pt idx="31030">
                  <c:v>2.35386E-2</c:v>
                </c:pt>
                <c:pt idx="31031">
                  <c:v>3.95222E-2</c:v>
                </c:pt>
                <c:pt idx="31032">
                  <c:v>4.4629099999999998E-2</c:v>
                </c:pt>
                <c:pt idx="31033">
                  <c:v>2.7567899999999999E-2</c:v>
                </c:pt>
                <c:pt idx="31034">
                  <c:v>5.8231400000000001E-3</c:v>
                </c:pt>
                <c:pt idx="31035">
                  <c:v>3.5900099999999997E-2</c:v>
                </c:pt>
                <c:pt idx="31036">
                  <c:v>1.0456999999999999E-2</c:v>
                </c:pt>
                <c:pt idx="31037">
                  <c:v>2.4792700000000001E-2</c:v>
                </c:pt>
                <c:pt idx="31038">
                  <c:v>2.6090599999999999E-2</c:v>
                </c:pt>
                <c:pt idx="31039">
                  <c:v>2.78044E-2</c:v>
                </c:pt>
                <c:pt idx="31040">
                  <c:v>3.6582000000000003E-2</c:v>
                </c:pt>
                <c:pt idx="31041">
                  <c:v>3.47528E-2</c:v>
                </c:pt>
                <c:pt idx="31042">
                  <c:v>1.6264000000000001E-2</c:v>
                </c:pt>
                <c:pt idx="31043">
                  <c:v>2.2123299999999999E-2</c:v>
                </c:pt>
                <c:pt idx="31044">
                  <c:v>2.4101299999999999E-2</c:v>
                </c:pt>
                <c:pt idx="31045">
                  <c:v>2.28662E-2</c:v>
                </c:pt>
                <c:pt idx="31046">
                  <c:v>2.0680400000000002E-2</c:v>
                </c:pt>
                <c:pt idx="31047">
                  <c:v>-8.6584100000000001E-3</c:v>
                </c:pt>
                <c:pt idx="31048">
                  <c:v>5.6133299999999997E-3</c:v>
                </c:pt>
                <c:pt idx="31049">
                  <c:v>6.5126400000000001E-3</c:v>
                </c:pt>
                <c:pt idx="31050">
                  <c:v>-2.31056E-2</c:v>
                </c:pt>
                <c:pt idx="31051">
                  <c:v>-4.2407E-2</c:v>
                </c:pt>
                <c:pt idx="31052">
                  <c:v>-3.8820300000000002E-2</c:v>
                </c:pt>
                <c:pt idx="31053">
                  <c:v>-3.4923599999999999E-2</c:v>
                </c:pt>
                <c:pt idx="31054">
                  <c:v>-1.9665700000000001E-2</c:v>
                </c:pt>
                <c:pt idx="31055">
                  <c:v>1.73569E-3</c:v>
                </c:pt>
                <c:pt idx="31056">
                  <c:v>1.8892300000000001E-2</c:v>
                </c:pt>
                <c:pt idx="31057">
                  <c:v>2.5214199999999999E-2</c:v>
                </c:pt>
                <c:pt idx="31058">
                  <c:v>3.3187899999999999E-2</c:v>
                </c:pt>
                <c:pt idx="31059">
                  <c:v>4.2126700000000003E-2</c:v>
                </c:pt>
                <c:pt idx="31060">
                  <c:v>2.9048899999999999E-2</c:v>
                </c:pt>
                <c:pt idx="31061">
                  <c:v>3.6594399999999999E-2</c:v>
                </c:pt>
                <c:pt idx="31062">
                  <c:v>4.5607599999999998E-2</c:v>
                </c:pt>
                <c:pt idx="31063">
                  <c:v>2.5628999999999999E-2</c:v>
                </c:pt>
                <c:pt idx="31064">
                  <c:v>1.9683800000000001E-2</c:v>
                </c:pt>
                <c:pt idx="31065">
                  <c:v>1.7476100000000001E-2</c:v>
                </c:pt>
                <c:pt idx="31066">
                  <c:v>4.5016300000000002E-2</c:v>
                </c:pt>
                <c:pt idx="31067">
                  <c:v>4.4656800000000003E-2</c:v>
                </c:pt>
                <c:pt idx="31068">
                  <c:v>3.24078E-2</c:v>
                </c:pt>
                <c:pt idx="31069">
                  <c:v>3.5144799999999997E-2</c:v>
                </c:pt>
                <c:pt idx="31070">
                  <c:v>4.1209200000000001E-2</c:v>
                </c:pt>
                <c:pt idx="31071">
                  <c:v>2.9746100000000001E-2</c:v>
                </c:pt>
                <c:pt idx="31072">
                  <c:v>4.4791200000000003E-2</c:v>
                </c:pt>
                <c:pt idx="31073">
                  <c:v>5.7730700000000003E-2</c:v>
                </c:pt>
                <c:pt idx="31074">
                  <c:v>5.2805900000000003E-2</c:v>
                </c:pt>
                <c:pt idx="31075">
                  <c:v>3.1745000000000002E-2</c:v>
                </c:pt>
                <c:pt idx="31076">
                  <c:v>9.30309E-3</c:v>
                </c:pt>
                <c:pt idx="31077">
                  <c:v>1.0135699999999999E-2</c:v>
                </c:pt>
                <c:pt idx="31078">
                  <c:v>1.00622E-2</c:v>
                </c:pt>
                <c:pt idx="31079">
                  <c:v>8.0547299999999995E-3</c:v>
                </c:pt>
                <c:pt idx="31080">
                  <c:v>3.1118399999999998E-3</c:v>
                </c:pt>
                <c:pt idx="31081">
                  <c:v>-1.15747E-2</c:v>
                </c:pt>
                <c:pt idx="31082">
                  <c:v>-1.0956799999999999E-2</c:v>
                </c:pt>
                <c:pt idx="31083">
                  <c:v>1.37568E-2</c:v>
                </c:pt>
                <c:pt idx="31084">
                  <c:v>2.9786099999999999E-2</c:v>
                </c:pt>
                <c:pt idx="31085">
                  <c:v>1.8674900000000001E-2</c:v>
                </c:pt>
                <c:pt idx="31086">
                  <c:v>9.6292500000000007E-3</c:v>
                </c:pt>
                <c:pt idx="31087">
                  <c:v>1.8721600000000001E-2</c:v>
                </c:pt>
                <c:pt idx="31088">
                  <c:v>1.7935799999999998E-2</c:v>
                </c:pt>
                <c:pt idx="31089">
                  <c:v>2.3450900000000002E-3</c:v>
                </c:pt>
                <c:pt idx="31090">
                  <c:v>2.57568E-2</c:v>
                </c:pt>
                <c:pt idx="31091">
                  <c:v>9.2649499999999992E-3</c:v>
                </c:pt>
                <c:pt idx="31092">
                  <c:v>-1.93119E-2</c:v>
                </c:pt>
                <c:pt idx="31093">
                  <c:v>-4.5490299999999999E-3</c:v>
                </c:pt>
                <c:pt idx="31094">
                  <c:v>2.80094E-3</c:v>
                </c:pt>
                <c:pt idx="31095">
                  <c:v>1.5770900000000001E-2</c:v>
                </c:pt>
                <c:pt idx="31096">
                  <c:v>1.58195E-2</c:v>
                </c:pt>
                <c:pt idx="31097">
                  <c:v>1.14346E-2</c:v>
                </c:pt>
                <c:pt idx="31098">
                  <c:v>2.8838200000000001E-2</c:v>
                </c:pt>
                <c:pt idx="31099">
                  <c:v>3.9908399999999997E-2</c:v>
                </c:pt>
                <c:pt idx="31100">
                  <c:v>3.2869299999999997E-2</c:v>
                </c:pt>
                <c:pt idx="31101">
                  <c:v>4.7885900000000002E-2</c:v>
                </c:pt>
                <c:pt idx="31102">
                  <c:v>5.9742000000000003E-2</c:v>
                </c:pt>
                <c:pt idx="31103">
                  <c:v>3.1640099999999997E-2</c:v>
                </c:pt>
                <c:pt idx="31104">
                  <c:v>3.2113099999999999E-2</c:v>
                </c:pt>
                <c:pt idx="31105">
                  <c:v>4.8616399999999997E-2</c:v>
                </c:pt>
                <c:pt idx="31106">
                  <c:v>5.2016300000000001E-2</c:v>
                </c:pt>
                <c:pt idx="31107">
                  <c:v>3.6085100000000002E-2</c:v>
                </c:pt>
                <c:pt idx="31108">
                  <c:v>3.0579599999999998E-2</c:v>
                </c:pt>
                <c:pt idx="31109">
                  <c:v>3.1152699999999998E-2</c:v>
                </c:pt>
                <c:pt idx="31110">
                  <c:v>2.6992800000000001E-2</c:v>
                </c:pt>
                <c:pt idx="31111">
                  <c:v>3.8052599999999999E-2</c:v>
                </c:pt>
                <c:pt idx="31112">
                  <c:v>5.2448300000000003E-2</c:v>
                </c:pt>
                <c:pt idx="31113">
                  <c:v>5.8382000000000003E-2</c:v>
                </c:pt>
                <c:pt idx="31114">
                  <c:v>3.26691E-2</c:v>
                </c:pt>
                <c:pt idx="31115">
                  <c:v>4.0151600000000003E-2</c:v>
                </c:pt>
                <c:pt idx="31116">
                  <c:v>6.0290299999999998E-2</c:v>
                </c:pt>
                <c:pt idx="31117">
                  <c:v>5.0725899999999997E-2</c:v>
                </c:pt>
                <c:pt idx="31118">
                  <c:v>4.4815099999999997E-2</c:v>
                </c:pt>
                <c:pt idx="31119">
                  <c:v>3.5594899999999999E-2</c:v>
                </c:pt>
                <c:pt idx="31120">
                  <c:v>4.1549700000000002E-2</c:v>
                </c:pt>
                <c:pt idx="31121">
                  <c:v>3.7202800000000001E-2</c:v>
                </c:pt>
                <c:pt idx="31122">
                  <c:v>3.2454499999999997E-2</c:v>
                </c:pt>
                <c:pt idx="31123">
                  <c:v>2.9890099999999999E-2</c:v>
                </c:pt>
                <c:pt idx="31124">
                  <c:v>2.37875E-2</c:v>
                </c:pt>
                <c:pt idx="31125">
                  <c:v>1.6768499999999999E-2</c:v>
                </c:pt>
                <c:pt idx="31126">
                  <c:v>1.6923899999999999E-2</c:v>
                </c:pt>
                <c:pt idx="31127">
                  <c:v>2.2561999999999999E-2</c:v>
                </c:pt>
                <c:pt idx="31128">
                  <c:v>3.1121300000000001E-2</c:v>
                </c:pt>
                <c:pt idx="31129">
                  <c:v>1.32132E-2</c:v>
                </c:pt>
                <c:pt idx="31130">
                  <c:v>2.6183100000000001E-2</c:v>
                </c:pt>
                <c:pt idx="31131">
                  <c:v>3.0898999999999998E-4</c:v>
                </c:pt>
                <c:pt idx="31132">
                  <c:v>-3.3389099999999998E-2</c:v>
                </c:pt>
                <c:pt idx="31133">
                  <c:v>-1.5964499999999999E-3</c:v>
                </c:pt>
                <c:pt idx="31134">
                  <c:v>7.9917900000000004E-3</c:v>
                </c:pt>
                <c:pt idx="31135">
                  <c:v>1.8858E-2</c:v>
                </c:pt>
                <c:pt idx="31136">
                  <c:v>3.7120800000000002E-2</c:v>
                </c:pt>
                <c:pt idx="31137">
                  <c:v>5.0563799999999999E-2</c:v>
                </c:pt>
                <c:pt idx="31138">
                  <c:v>3.1051599999999999E-2</c:v>
                </c:pt>
                <c:pt idx="31139">
                  <c:v>3.8687699999999998E-2</c:v>
                </c:pt>
                <c:pt idx="31140">
                  <c:v>4.0271800000000003E-2</c:v>
                </c:pt>
                <c:pt idx="31141">
                  <c:v>5.5428499999999999E-2</c:v>
                </c:pt>
                <c:pt idx="31142">
                  <c:v>6.9270100000000001E-2</c:v>
                </c:pt>
                <c:pt idx="31143">
                  <c:v>4.9551999999999999E-2</c:v>
                </c:pt>
                <c:pt idx="31144">
                  <c:v>1.8013999999999999E-2</c:v>
                </c:pt>
                <c:pt idx="31145">
                  <c:v>1.0045999999999999E-2</c:v>
                </c:pt>
                <c:pt idx="31146">
                  <c:v>3.0507099999999999E-2</c:v>
                </c:pt>
                <c:pt idx="31147">
                  <c:v>3.9640399999999999E-2</c:v>
                </c:pt>
                <c:pt idx="31148">
                  <c:v>6.7291299999999998E-3</c:v>
                </c:pt>
                <c:pt idx="31149">
                  <c:v>1.8377300000000001E-3</c:v>
                </c:pt>
                <c:pt idx="31150">
                  <c:v>1.07288E-2</c:v>
                </c:pt>
                <c:pt idx="31151">
                  <c:v>5.8806400000000002E-2</c:v>
                </c:pt>
                <c:pt idx="31152">
                  <c:v>4.6965600000000003E-2</c:v>
                </c:pt>
                <c:pt idx="31153">
                  <c:v>2.6412000000000001E-2</c:v>
                </c:pt>
                <c:pt idx="31154">
                  <c:v>4.0204999999999998E-2</c:v>
                </c:pt>
                <c:pt idx="31155">
                  <c:v>5.1853200000000002E-2</c:v>
                </c:pt>
                <c:pt idx="31156">
                  <c:v>5.7799299999999998E-2</c:v>
                </c:pt>
                <c:pt idx="31157">
                  <c:v>6.3505199999999998E-2</c:v>
                </c:pt>
                <c:pt idx="31158">
                  <c:v>7.1430199999999999E-2</c:v>
                </c:pt>
                <c:pt idx="31159">
                  <c:v>6.0095799999999998E-2</c:v>
                </c:pt>
                <c:pt idx="31160">
                  <c:v>3.5008400000000002E-2</c:v>
                </c:pt>
                <c:pt idx="31161">
                  <c:v>2.8275499999999999E-2</c:v>
                </c:pt>
                <c:pt idx="31162">
                  <c:v>1.5695600000000001E-2</c:v>
                </c:pt>
                <c:pt idx="31163">
                  <c:v>2.1040900000000001E-2</c:v>
                </c:pt>
                <c:pt idx="31164">
                  <c:v>1.51176E-2</c:v>
                </c:pt>
                <c:pt idx="31165">
                  <c:v>-8.4524200000000004E-3</c:v>
                </c:pt>
                <c:pt idx="31166">
                  <c:v>-7.76577E-3</c:v>
                </c:pt>
                <c:pt idx="31167">
                  <c:v>-1.0796500000000001E-2</c:v>
                </c:pt>
                <c:pt idx="31168">
                  <c:v>2.1538700000000001E-2</c:v>
                </c:pt>
                <c:pt idx="31169">
                  <c:v>2.32553E-2</c:v>
                </c:pt>
                <c:pt idx="31170">
                  <c:v>1.1616700000000001E-2</c:v>
                </c:pt>
                <c:pt idx="31171">
                  <c:v>-7.4453399999999999E-3</c:v>
                </c:pt>
                <c:pt idx="31172">
                  <c:v>-1.7128899999999999E-2</c:v>
                </c:pt>
                <c:pt idx="31173">
                  <c:v>-1.9061100000000001E-2</c:v>
                </c:pt>
                <c:pt idx="31174">
                  <c:v>7.5635900000000002E-3</c:v>
                </c:pt>
                <c:pt idx="31175">
                  <c:v>2.20127E-2</c:v>
                </c:pt>
                <c:pt idx="31176">
                  <c:v>2.3551900000000001E-2</c:v>
                </c:pt>
                <c:pt idx="31177">
                  <c:v>3.3588399999999997E-2</c:v>
                </c:pt>
                <c:pt idx="31178">
                  <c:v>3.8083100000000002E-2</c:v>
                </c:pt>
                <c:pt idx="31179">
                  <c:v>3.51133E-2</c:v>
                </c:pt>
                <c:pt idx="31180">
                  <c:v>5.1562299999999998E-2</c:v>
                </c:pt>
                <c:pt idx="31181">
                  <c:v>5.2980399999999997E-2</c:v>
                </c:pt>
                <c:pt idx="31182">
                  <c:v>2.93741E-2</c:v>
                </c:pt>
                <c:pt idx="31183">
                  <c:v>3.1208E-2</c:v>
                </c:pt>
                <c:pt idx="31184">
                  <c:v>4.3519000000000002E-2</c:v>
                </c:pt>
                <c:pt idx="31185">
                  <c:v>3.4806299999999998E-2</c:v>
                </c:pt>
                <c:pt idx="31186">
                  <c:v>5.1076900000000001E-2</c:v>
                </c:pt>
                <c:pt idx="31187">
                  <c:v>1.3088199999999999E-2</c:v>
                </c:pt>
                <c:pt idx="31188">
                  <c:v>-7.7238100000000002E-3</c:v>
                </c:pt>
                <c:pt idx="31189">
                  <c:v>-8.4209400000000005E-4</c:v>
                </c:pt>
                <c:pt idx="31190">
                  <c:v>8.9979199999999995E-3</c:v>
                </c:pt>
                <c:pt idx="31191">
                  <c:v>1.6091299999999999E-2</c:v>
                </c:pt>
                <c:pt idx="31192">
                  <c:v>7.7724499999999998E-4</c:v>
                </c:pt>
                <c:pt idx="31193">
                  <c:v>-9.8543199999999997E-3</c:v>
                </c:pt>
                <c:pt idx="31194">
                  <c:v>6.5517400000000001E-4</c:v>
                </c:pt>
                <c:pt idx="31195">
                  <c:v>4.1816699999999998E-2</c:v>
                </c:pt>
                <c:pt idx="31196">
                  <c:v>4.9971599999999998E-2</c:v>
                </c:pt>
                <c:pt idx="31197">
                  <c:v>5.42459E-2</c:v>
                </c:pt>
                <c:pt idx="31198">
                  <c:v>2.7730899999999999E-2</c:v>
                </c:pt>
                <c:pt idx="31199">
                  <c:v>3.1594299999999999E-2</c:v>
                </c:pt>
                <c:pt idx="31200">
                  <c:v>1.5874900000000001E-2</c:v>
                </c:pt>
                <c:pt idx="31201">
                  <c:v>5.0960499999999999E-2</c:v>
                </c:pt>
                <c:pt idx="31202">
                  <c:v>3.4318899999999999E-2</c:v>
                </c:pt>
                <c:pt idx="31203">
                  <c:v>4.6558399999999996E-3</c:v>
                </c:pt>
                <c:pt idx="31204">
                  <c:v>-2.08168E-2</c:v>
                </c:pt>
                <c:pt idx="31205">
                  <c:v>-1.84374E-2</c:v>
                </c:pt>
                <c:pt idx="31206">
                  <c:v>3.6287300000000001E-3</c:v>
                </c:pt>
                <c:pt idx="31207">
                  <c:v>8.9016000000000008E-3</c:v>
                </c:pt>
                <c:pt idx="31208">
                  <c:v>-1.23949E-2</c:v>
                </c:pt>
                <c:pt idx="31209">
                  <c:v>-4.4671099999999998E-2</c:v>
                </c:pt>
                <c:pt idx="31210">
                  <c:v>-1.83258E-2</c:v>
                </c:pt>
                <c:pt idx="31211">
                  <c:v>1.2579E-2</c:v>
                </c:pt>
                <c:pt idx="31212">
                  <c:v>6.9408400000000002E-3</c:v>
                </c:pt>
                <c:pt idx="31213">
                  <c:v>3.8928999999999999E-3</c:v>
                </c:pt>
                <c:pt idx="31214">
                  <c:v>8.9931500000000001E-3</c:v>
                </c:pt>
                <c:pt idx="31215">
                  <c:v>3.1868899999999999E-2</c:v>
                </c:pt>
                <c:pt idx="31216">
                  <c:v>3.3013300000000002E-2</c:v>
                </c:pt>
                <c:pt idx="31217">
                  <c:v>3.5582500000000003E-2</c:v>
                </c:pt>
                <c:pt idx="31218">
                  <c:v>4.0071500000000003E-2</c:v>
                </c:pt>
                <c:pt idx="31219">
                  <c:v>3.2651899999999998E-2</c:v>
                </c:pt>
                <c:pt idx="31220">
                  <c:v>7.7514599999999999E-3</c:v>
                </c:pt>
                <c:pt idx="31221">
                  <c:v>3.1903300000000002E-2</c:v>
                </c:pt>
                <c:pt idx="31222">
                  <c:v>3.5953499999999999E-2</c:v>
                </c:pt>
                <c:pt idx="31223">
                  <c:v>3.8255699999999997E-2</c:v>
                </c:pt>
                <c:pt idx="31224">
                  <c:v>4.5232799999999997E-2</c:v>
                </c:pt>
                <c:pt idx="31225">
                  <c:v>4.5527499999999999E-2</c:v>
                </c:pt>
                <c:pt idx="31226">
                  <c:v>2.6609399999999998E-2</c:v>
                </c:pt>
                <c:pt idx="31227">
                  <c:v>3.2689099999999999E-2</c:v>
                </c:pt>
                <c:pt idx="31228">
                  <c:v>5.1530800000000002E-2</c:v>
                </c:pt>
                <c:pt idx="31229">
                  <c:v>3.8820300000000002E-2</c:v>
                </c:pt>
                <c:pt idx="31230">
                  <c:v>1.14498E-2</c:v>
                </c:pt>
                <c:pt idx="31231">
                  <c:v>2.7291300000000001E-2</c:v>
                </c:pt>
                <c:pt idx="31232">
                  <c:v>5.01471E-2</c:v>
                </c:pt>
                <c:pt idx="31233">
                  <c:v>1.7045999999999999E-2</c:v>
                </c:pt>
                <c:pt idx="31234">
                  <c:v>1.6105700000000001E-2</c:v>
                </c:pt>
                <c:pt idx="31235">
                  <c:v>2.1040900000000001E-2</c:v>
                </c:pt>
                <c:pt idx="31236">
                  <c:v>3.9593700000000003E-2</c:v>
                </c:pt>
                <c:pt idx="31237">
                  <c:v>2.7901599999999999E-2</c:v>
                </c:pt>
                <c:pt idx="31238">
                  <c:v>1.26696E-2</c:v>
                </c:pt>
                <c:pt idx="31239">
                  <c:v>8.7661700000000002E-3</c:v>
                </c:pt>
                <c:pt idx="31240">
                  <c:v>1.2919399999999999E-2</c:v>
                </c:pt>
                <c:pt idx="31241">
                  <c:v>2.7096700000000001E-2</c:v>
                </c:pt>
                <c:pt idx="31242">
                  <c:v>1.29766E-2</c:v>
                </c:pt>
                <c:pt idx="31243">
                  <c:v>8.1901600000000001E-3</c:v>
                </c:pt>
                <c:pt idx="31244">
                  <c:v>9.6893299999999995E-4</c:v>
                </c:pt>
                <c:pt idx="31245">
                  <c:v>1.5644100000000001E-2</c:v>
                </c:pt>
                <c:pt idx="31246">
                  <c:v>1.2869800000000001E-2</c:v>
                </c:pt>
                <c:pt idx="31247">
                  <c:v>1.1494600000000001E-2</c:v>
                </c:pt>
                <c:pt idx="31248">
                  <c:v>-1.6132400000000002E-2</c:v>
                </c:pt>
                <c:pt idx="31249">
                  <c:v>-1.8849399999999999E-2</c:v>
                </c:pt>
                <c:pt idx="31250">
                  <c:v>-1.5403699999999999E-2</c:v>
                </c:pt>
                <c:pt idx="31251">
                  <c:v>-5.6791300000000001E-3</c:v>
                </c:pt>
                <c:pt idx="31252">
                  <c:v>9.3660400000000008E-3</c:v>
                </c:pt>
                <c:pt idx="31253">
                  <c:v>1.5148200000000001E-2</c:v>
                </c:pt>
                <c:pt idx="31254">
                  <c:v>2.6130699999999999E-3</c:v>
                </c:pt>
                <c:pt idx="31255">
                  <c:v>1.6422299999999999E-3</c:v>
                </c:pt>
                <c:pt idx="31256">
                  <c:v>6.2799500000000003E-3</c:v>
                </c:pt>
                <c:pt idx="31257">
                  <c:v>6.6385300000000001E-3</c:v>
                </c:pt>
                <c:pt idx="31258">
                  <c:v>7.4262599999999996E-3</c:v>
                </c:pt>
                <c:pt idx="31259">
                  <c:v>-2.7399099999999999E-2</c:v>
                </c:pt>
                <c:pt idx="31260">
                  <c:v>5.76591E-3</c:v>
                </c:pt>
                <c:pt idx="31261">
                  <c:v>-9.0513199999999999E-3</c:v>
                </c:pt>
                <c:pt idx="31262">
                  <c:v>2.9487599999999999E-3</c:v>
                </c:pt>
                <c:pt idx="31263">
                  <c:v>5.7411199999999997E-3</c:v>
                </c:pt>
                <c:pt idx="31264">
                  <c:v>2.90289E-2</c:v>
                </c:pt>
                <c:pt idx="31265">
                  <c:v>1.6994499999999999E-2</c:v>
                </c:pt>
                <c:pt idx="31266">
                  <c:v>7.2431600000000002E-3</c:v>
                </c:pt>
                <c:pt idx="31267">
                  <c:v>-2.3908599999999999E-3</c:v>
                </c:pt>
                <c:pt idx="31268">
                  <c:v>1.79186E-2</c:v>
                </c:pt>
                <c:pt idx="31269">
                  <c:v>1.9225099999999998E-2</c:v>
                </c:pt>
                <c:pt idx="31270">
                  <c:v>1.50414E-2</c:v>
                </c:pt>
                <c:pt idx="31271">
                  <c:v>5.5469499999999998E-2</c:v>
                </c:pt>
                <c:pt idx="31272">
                  <c:v>3.0192400000000001E-2</c:v>
                </c:pt>
                <c:pt idx="31273">
                  <c:v>2.9623E-2</c:v>
                </c:pt>
                <c:pt idx="31274">
                  <c:v>6.1283099999999997E-3</c:v>
                </c:pt>
                <c:pt idx="31275">
                  <c:v>3.1716300000000003E-2</c:v>
                </c:pt>
                <c:pt idx="31276">
                  <c:v>4.2694099999999999E-2</c:v>
                </c:pt>
                <c:pt idx="31277">
                  <c:v>1.3587E-2</c:v>
                </c:pt>
                <c:pt idx="31278">
                  <c:v>1.1266699999999999E-2</c:v>
                </c:pt>
                <c:pt idx="31279">
                  <c:v>3.3559800000000002E-3</c:v>
                </c:pt>
                <c:pt idx="31280">
                  <c:v>9.0980499999999997E-4</c:v>
                </c:pt>
                <c:pt idx="31281">
                  <c:v>1.3066299999999999E-2</c:v>
                </c:pt>
                <c:pt idx="31282">
                  <c:v>2.59876E-2</c:v>
                </c:pt>
                <c:pt idx="31283">
                  <c:v>5.1450699999999999E-3</c:v>
                </c:pt>
                <c:pt idx="31284">
                  <c:v>-3.84235E-3</c:v>
                </c:pt>
                <c:pt idx="31285">
                  <c:v>7.1535100000000001E-3</c:v>
                </c:pt>
                <c:pt idx="31286">
                  <c:v>-2.5072100000000002E-3</c:v>
                </c:pt>
                <c:pt idx="31287">
                  <c:v>-1.1335400000000001E-2</c:v>
                </c:pt>
                <c:pt idx="31288">
                  <c:v>1.0018300000000001E-2</c:v>
                </c:pt>
                <c:pt idx="31289">
                  <c:v>-6.1044699999999999E-3</c:v>
                </c:pt>
                <c:pt idx="31290">
                  <c:v>-1.03722E-2</c:v>
                </c:pt>
                <c:pt idx="31291">
                  <c:v>-2.6277499999999999E-2</c:v>
                </c:pt>
                <c:pt idx="31292">
                  <c:v>-6.2084200000000003E-4</c:v>
                </c:pt>
                <c:pt idx="31293">
                  <c:v>9.0370199999999998E-3</c:v>
                </c:pt>
                <c:pt idx="31294">
                  <c:v>-1.8067400000000001E-2</c:v>
                </c:pt>
                <c:pt idx="31295">
                  <c:v>-1.5029900000000001E-2</c:v>
                </c:pt>
                <c:pt idx="31296">
                  <c:v>3.1089799999999999E-4</c:v>
                </c:pt>
                <c:pt idx="31297">
                  <c:v>-7.0524200000000002E-3</c:v>
                </c:pt>
                <c:pt idx="31298">
                  <c:v>2.3889499999999999E-3</c:v>
                </c:pt>
                <c:pt idx="31299">
                  <c:v>6.7682300000000001E-3</c:v>
                </c:pt>
                <c:pt idx="31300">
                  <c:v>-2.9754600000000001E-3</c:v>
                </c:pt>
                <c:pt idx="31301">
                  <c:v>-1.7476100000000001E-2</c:v>
                </c:pt>
                <c:pt idx="31302">
                  <c:v>-1.74599E-2</c:v>
                </c:pt>
                <c:pt idx="31303">
                  <c:v>-4.88377E-3</c:v>
                </c:pt>
                <c:pt idx="31304">
                  <c:v>5.3281800000000001E-3</c:v>
                </c:pt>
                <c:pt idx="31305">
                  <c:v>-9.0503700000000003E-4</c:v>
                </c:pt>
                <c:pt idx="31306">
                  <c:v>-8.4686299999999996E-3</c:v>
                </c:pt>
                <c:pt idx="31307">
                  <c:v>-3.1951899999999998E-2</c:v>
                </c:pt>
                <c:pt idx="31308">
                  <c:v>-1.25065E-2</c:v>
                </c:pt>
                <c:pt idx="31309">
                  <c:v>-5.3672800000000003E-3</c:v>
                </c:pt>
                <c:pt idx="31310">
                  <c:v>-5.0039300000000002E-3</c:v>
                </c:pt>
                <c:pt idx="31311">
                  <c:v>-6.1378500000000003E-3</c:v>
                </c:pt>
                <c:pt idx="31312">
                  <c:v>-2.10247E-2</c:v>
                </c:pt>
                <c:pt idx="31313">
                  <c:v>-6.9551500000000002E-3</c:v>
                </c:pt>
                <c:pt idx="31314">
                  <c:v>-8.5267999999999993E-3</c:v>
                </c:pt>
                <c:pt idx="31315">
                  <c:v>4.6834900000000002E-3</c:v>
                </c:pt>
                <c:pt idx="31316">
                  <c:v>2.6178400000000002E-3</c:v>
                </c:pt>
                <c:pt idx="31317">
                  <c:v>2.4118400000000002E-3</c:v>
                </c:pt>
                <c:pt idx="31318">
                  <c:v>-2.2250200000000001E-2</c:v>
                </c:pt>
                <c:pt idx="31319">
                  <c:v>-1.9637100000000001E-2</c:v>
                </c:pt>
                <c:pt idx="31320">
                  <c:v>-1.47552E-2</c:v>
                </c:pt>
                <c:pt idx="31321">
                  <c:v>1.29786E-2</c:v>
                </c:pt>
                <c:pt idx="31322">
                  <c:v>8.3379700000000001E-3</c:v>
                </c:pt>
                <c:pt idx="31323">
                  <c:v>-1.1421199999999999E-2</c:v>
                </c:pt>
                <c:pt idx="31324">
                  <c:v>3.66497E-3</c:v>
                </c:pt>
                <c:pt idx="31325">
                  <c:v>-2.0555500000000001E-2</c:v>
                </c:pt>
                <c:pt idx="31326">
                  <c:v>-1.24283E-2</c:v>
                </c:pt>
                <c:pt idx="31327">
                  <c:v>-1.54781E-2</c:v>
                </c:pt>
                <c:pt idx="31328">
                  <c:v>-1.0186199999999999E-2</c:v>
                </c:pt>
                <c:pt idx="31329">
                  <c:v>-3.3349999999999999E-3</c:v>
                </c:pt>
                <c:pt idx="31330">
                  <c:v>-1.72157E-2</c:v>
                </c:pt>
                <c:pt idx="31331">
                  <c:v>-1.63622E-2</c:v>
                </c:pt>
                <c:pt idx="31332">
                  <c:v>-4.6006199999999997E-2</c:v>
                </c:pt>
                <c:pt idx="31333">
                  <c:v>-1.48869E-3</c:v>
                </c:pt>
                <c:pt idx="31334">
                  <c:v>4.2037999999999997E-3</c:v>
                </c:pt>
                <c:pt idx="31335">
                  <c:v>4.2953499999999999E-3</c:v>
                </c:pt>
                <c:pt idx="31336">
                  <c:v>-2.4082200000000002E-2</c:v>
                </c:pt>
                <c:pt idx="31337">
                  <c:v>-2.40574E-2</c:v>
                </c:pt>
                <c:pt idx="31338">
                  <c:v>-1.4038099999999999E-3</c:v>
                </c:pt>
                <c:pt idx="31339">
                  <c:v>-8.2731200000000001E-3</c:v>
                </c:pt>
                <c:pt idx="31340">
                  <c:v>1.6946800000000001E-2</c:v>
                </c:pt>
                <c:pt idx="31341">
                  <c:v>9.1257100000000004E-3</c:v>
                </c:pt>
                <c:pt idx="31342">
                  <c:v>-1.0258700000000001E-2</c:v>
                </c:pt>
                <c:pt idx="31343">
                  <c:v>-3.12185E-2</c:v>
                </c:pt>
                <c:pt idx="31344">
                  <c:v>-1.05743E-2</c:v>
                </c:pt>
                <c:pt idx="31345">
                  <c:v>8.5487400000000009E-3</c:v>
                </c:pt>
                <c:pt idx="31346">
                  <c:v>4.8913999999999997E-3</c:v>
                </c:pt>
                <c:pt idx="31347">
                  <c:v>-5.5313100000000002E-3</c:v>
                </c:pt>
                <c:pt idx="31348">
                  <c:v>-9.1753000000000008E-3</c:v>
                </c:pt>
                <c:pt idx="31349">
                  <c:v>-6.0272199999999998E-3</c:v>
                </c:pt>
                <c:pt idx="31350">
                  <c:v>-5.8526999999999997E-3</c:v>
                </c:pt>
                <c:pt idx="31351">
                  <c:v>2.3737000000000001E-2</c:v>
                </c:pt>
                <c:pt idx="31352">
                  <c:v>-8.7547299999999998E-4</c:v>
                </c:pt>
                <c:pt idx="31353">
                  <c:v>-1.2364399999999999E-2</c:v>
                </c:pt>
                <c:pt idx="31354">
                  <c:v>-2.21558E-2</c:v>
                </c:pt>
                <c:pt idx="31355">
                  <c:v>-3.8791699999999998E-2</c:v>
                </c:pt>
                <c:pt idx="31356">
                  <c:v>-6.80447E-3</c:v>
                </c:pt>
                <c:pt idx="31357">
                  <c:v>7.6007799999999997E-4</c:v>
                </c:pt>
                <c:pt idx="31358">
                  <c:v>-1.93901E-2</c:v>
                </c:pt>
                <c:pt idx="31359">
                  <c:v>-1.8059700000000001E-2</c:v>
                </c:pt>
                <c:pt idx="31360">
                  <c:v>-1.69506E-2</c:v>
                </c:pt>
                <c:pt idx="31361">
                  <c:v>1.9618E-2</c:v>
                </c:pt>
                <c:pt idx="31362">
                  <c:v>2.1676999999999998E-3</c:v>
                </c:pt>
                <c:pt idx="31363">
                  <c:v>-8.7242099999999996E-3</c:v>
                </c:pt>
                <c:pt idx="31364">
                  <c:v>-2.5547E-2</c:v>
                </c:pt>
                <c:pt idx="31365">
                  <c:v>-2.3684500000000001E-2</c:v>
                </c:pt>
                <c:pt idx="31366">
                  <c:v>-1.7937700000000001E-2</c:v>
                </c:pt>
                <c:pt idx="31367">
                  <c:v>-1.08299E-2</c:v>
                </c:pt>
                <c:pt idx="31368">
                  <c:v>-2.59933E-2</c:v>
                </c:pt>
                <c:pt idx="31369">
                  <c:v>-3.2006300000000001E-2</c:v>
                </c:pt>
                <c:pt idx="31370">
                  <c:v>-3.3470199999999999E-2</c:v>
                </c:pt>
                <c:pt idx="31371">
                  <c:v>-3.9375300000000002E-2</c:v>
                </c:pt>
                <c:pt idx="31372">
                  <c:v>-2.8125799999999999E-2</c:v>
                </c:pt>
                <c:pt idx="31373">
                  <c:v>-1.6163799999999999E-2</c:v>
                </c:pt>
                <c:pt idx="31374">
                  <c:v>-5.3682299999999999E-3</c:v>
                </c:pt>
                <c:pt idx="31375">
                  <c:v>-1.1591000000000001E-2</c:v>
                </c:pt>
                <c:pt idx="31376">
                  <c:v>-8.6135900000000008E-3</c:v>
                </c:pt>
                <c:pt idx="31377">
                  <c:v>-1.7945300000000001E-2</c:v>
                </c:pt>
                <c:pt idx="31378">
                  <c:v>-9.2573199999999994E-3</c:v>
                </c:pt>
                <c:pt idx="31379">
                  <c:v>-4.79336E-2</c:v>
                </c:pt>
                <c:pt idx="31380">
                  <c:v>-2.07443E-2</c:v>
                </c:pt>
                <c:pt idx="31381">
                  <c:v>-3.0840900000000001E-2</c:v>
                </c:pt>
                <c:pt idx="31382">
                  <c:v>-1.99499E-2</c:v>
                </c:pt>
                <c:pt idx="31383">
                  <c:v>-1.3707199999999999E-2</c:v>
                </c:pt>
                <c:pt idx="31384">
                  <c:v>-2.0216899999999999E-2</c:v>
                </c:pt>
                <c:pt idx="31385">
                  <c:v>-5.4006599999999998E-3</c:v>
                </c:pt>
                <c:pt idx="31386">
                  <c:v>-2.10686E-2</c:v>
                </c:pt>
                <c:pt idx="31387">
                  <c:v>-6.7520099999999995E-4</c:v>
                </c:pt>
                <c:pt idx="31388">
                  <c:v>-1.2666699999999999E-2</c:v>
                </c:pt>
                <c:pt idx="31389">
                  <c:v>-2.7976000000000001E-2</c:v>
                </c:pt>
                <c:pt idx="31390">
                  <c:v>-3.3119200000000001E-2</c:v>
                </c:pt>
                <c:pt idx="31391">
                  <c:v>-2.4374E-2</c:v>
                </c:pt>
                <c:pt idx="31392">
                  <c:v>-1.8070200000000002E-2</c:v>
                </c:pt>
                <c:pt idx="31393">
                  <c:v>-1.25551E-2</c:v>
                </c:pt>
                <c:pt idx="31394">
                  <c:v>4.4851300000000004E-3</c:v>
                </c:pt>
                <c:pt idx="31395">
                  <c:v>-1.1548999999999999E-3</c:v>
                </c:pt>
                <c:pt idx="31396">
                  <c:v>-2.1354700000000001E-2</c:v>
                </c:pt>
                <c:pt idx="31397">
                  <c:v>-3.4179700000000002E-3</c:v>
                </c:pt>
                <c:pt idx="31398">
                  <c:v>-8.6879699999999997E-3</c:v>
                </c:pt>
                <c:pt idx="31399">
                  <c:v>-1.1178E-2</c:v>
                </c:pt>
                <c:pt idx="31400">
                  <c:v>-2.5722499999999999E-2</c:v>
                </c:pt>
                <c:pt idx="31401">
                  <c:v>-1.5735599999999999E-2</c:v>
                </c:pt>
                <c:pt idx="31402">
                  <c:v>-4.2420399999999997E-2</c:v>
                </c:pt>
                <c:pt idx="31403">
                  <c:v>-3.19481E-2</c:v>
                </c:pt>
                <c:pt idx="31404">
                  <c:v>-2.0025299999999999E-2</c:v>
                </c:pt>
                <c:pt idx="31405">
                  <c:v>-9.3059500000000003E-3</c:v>
                </c:pt>
                <c:pt idx="31406">
                  <c:v>-7.1601900000000003E-3</c:v>
                </c:pt>
                <c:pt idx="31407">
                  <c:v>-3.2790199999999999E-2</c:v>
                </c:pt>
                <c:pt idx="31408">
                  <c:v>-6.7501100000000001E-3</c:v>
                </c:pt>
                <c:pt idx="31409">
                  <c:v>-2.0452499999999998E-2</c:v>
                </c:pt>
                <c:pt idx="31410">
                  <c:v>-1.28536E-2</c:v>
                </c:pt>
                <c:pt idx="31411">
                  <c:v>-1.7632499999999999E-2</c:v>
                </c:pt>
                <c:pt idx="31412">
                  <c:v>-1.4019E-4</c:v>
                </c:pt>
                <c:pt idx="31413">
                  <c:v>-3.8150799999999999E-2</c:v>
                </c:pt>
                <c:pt idx="31414">
                  <c:v>-8.0175400000000001E-3</c:v>
                </c:pt>
                <c:pt idx="31415">
                  <c:v>-1.4883E-2</c:v>
                </c:pt>
                <c:pt idx="31416">
                  <c:v>-2.6804000000000001E-2</c:v>
                </c:pt>
                <c:pt idx="31417">
                  <c:v>-6.8073300000000003E-3</c:v>
                </c:pt>
                <c:pt idx="31418">
                  <c:v>-2.1012300000000001E-2</c:v>
                </c:pt>
                <c:pt idx="31419">
                  <c:v>-3.33414E-2</c:v>
                </c:pt>
                <c:pt idx="31420">
                  <c:v>-4.4494600000000002E-2</c:v>
                </c:pt>
                <c:pt idx="31421">
                  <c:v>-4.0124899999999998E-2</c:v>
                </c:pt>
                <c:pt idx="31422">
                  <c:v>-8.7718999999999991E-3</c:v>
                </c:pt>
                <c:pt idx="31423">
                  <c:v>-2.7393299999999999E-2</c:v>
                </c:pt>
                <c:pt idx="31424">
                  <c:v>-2.0113900000000001E-2</c:v>
                </c:pt>
                <c:pt idx="31425">
                  <c:v>-2.74439E-2</c:v>
                </c:pt>
                <c:pt idx="31426">
                  <c:v>-3.5036999999999999E-2</c:v>
                </c:pt>
                <c:pt idx="31427">
                  <c:v>-4.8353199999999999E-2</c:v>
                </c:pt>
                <c:pt idx="31428">
                  <c:v>-3.9466899999999999E-2</c:v>
                </c:pt>
                <c:pt idx="31429">
                  <c:v>-2.0868299999999999E-2</c:v>
                </c:pt>
                <c:pt idx="31430">
                  <c:v>-1.8446899999999999E-2</c:v>
                </c:pt>
                <c:pt idx="31431">
                  <c:v>-2.8428999999999999E-2</c:v>
                </c:pt>
                <c:pt idx="31432">
                  <c:v>-4.14572E-2</c:v>
                </c:pt>
                <c:pt idx="31433">
                  <c:v>-9.4127700000000009E-3</c:v>
                </c:pt>
                <c:pt idx="31434">
                  <c:v>-3.6086999999999998E-3</c:v>
                </c:pt>
                <c:pt idx="31435">
                  <c:v>-1.9370100000000001E-2</c:v>
                </c:pt>
                <c:pt idx="31436">
                  <c:v>-3.9645199999999998E-2</c:v>
                </c:pt>
                <c:pt idx="31437">
                  <c:v>-2.8007500000000001E-2</c:v>
                </c:pt>
                <c:pt idx="31438">
                  <c:v>-3.28074E-2</c:v>
                </c:pt>
                <c:pt idx="31439">
                  <c:v>-1.6391800000000002E-2</c:v>
                </c:pt>
                <c:pt idx="31440">
                  <c:v>-2.33498E-2</c:v>
                </c:pt>
                <c:pt idx="31441">
                  <c:v>-2.4084999999999999E-2</c:v>
                </c:pt>
                <c:pt idx="31442">
                  <c:v>-4.9819000000000002E-2</c:v>
                </c:pt>
                <c:pt idx="31443">
                  <c:v>-4.3274899999999998E-2</c:v>
                </c:pt>
                <c:pt idx="31444">
                  <c:v>-3.79562E-3</c:v>
                </c:pt>
                <c:pt idx="31445">
                  <c:v>-3.1633400000000002E-3</c:v>
                </c:pt>
                <c:pt idx="31446">
                  <c:v>3.2882699999999998E-3</c:v>
                </c:pt>
                <c:pt idx="31447">
                  <c:v>-1.07861E-2</c:v>
                </c:pt>
                <c:pt idx="31448">
                  <c:v>-3.9745299999999997E-2</c:v>
                </c:pt>
                <c:pt idx="31449">
                  <c:v>-3.2259900000000001E-2</c:v>
                </c:pt>
                <c:pt idx="31450">
                  <c:v>-1.6811400000000001E-2</c:v>
                </c:pt>
                <c:pt idx="31451">
                  <c:v>-8.9836099999999997E-4</c:v>
                </c:pt>
                <c:pt idx="31452">
                  <c:v>-8.6126299999999996E-3</c:v>
                </c:pt>
                <c:pt idx="31453">
                  <c:v>-5.09977E-2</c:v>
                </c:pt>
                <c:pt idx="31454">
                  <c:v>-5.1102599999999998E-2</c:v>
                </c:pt>
                <c:pt idx="31455">
                  <c:v>-4.5184099999999998E-2</c:v>
                </c:pt>
                <c:pt idx="31456">
                  <c:v>-3.3389099999999998E-2</c:v>
                </c:pt>
                <c:pt idx="31457">
                  <c:v>-2.3331600000000001E-2</c:v>
                </c:pt>
                <c:pt idx="31458">
                  <c:v>-3.2766299999999998E-2</c:v>
                </c:pt>
                <c:pt idx="31459">
                  <c:v>-3.7078899999999998E-2</c:v>
                </c:pt>
                <c:pt idx="31460">
                  <c:v>-3.6814699999999999E-2</c:v>
                </c:pt>
                <c:pt idx="31461">
                  <c:v>-1.1918099999999999E-2</c:v>
                </c:pt>
                <c:pt idx="31462">
                  <c:v>9.3402899999999994E-3</c:v>
                </c:pt>
                <c:pt idx="31463">
                  <c:v>-1.55087E-2</c:v>
                </c:pt>
                <c:pt idx="31464">
                  <c:v>-4.0809600000000001E-2</c:v>
                </c:pt>
                <c:pt idx="31465">
                  <c:v>-3.5779999999999999E-2</c:v>
                </c:pt>
                <c:pt idx="31466">
                  <c:v>-3.9301900000000001E-2</c:v>
                </c:pt>
                <c:pt idx="31467">
                  <c:v>-2.08769E-2</c:v>
                </c:pt>
                <c:pt idx="31468">
                  <c:v>-1.30901E-2</c:v>
                </c:pt>
                <c:pt idx="31469">
                  <c:v>-8.5372899999999995E-3</c:v>
                </c:pt>
                <c:pt idx="31470">
                  <c:v>-3.2376299999999997E-2</c:v>
                </c:pt>
                <c:pt idx="31471">
                  <c:v>-2.85387E-2</c:v>
                </c:pt>
                <c:pt idx="31472">
                  <c:v>-7.1973799999999998E-3</c:v>
                </c:pt>
                <c:pt idx="31473">
                  <c:v>-1.6374600000000001E-3</c:v>
                </c:pt>
                <c:pt idx="31474">
                  <c:v>-2.15769E-2</c:v>
                </c:pt>
                <c:pt idx="31475">
                  <c:v>-1.5377E-2</c:v>
                </c:pt>
                <c:pt idx="31476">
                  <c:v>-3.6157599999999998E-2</c:v>
                </c:pt>
                <c:pt idx="31477">
                  <c:v>-4.8560100000000002E-2</c:v>
                </c:pt>
                <c:pt idx="31478">
                  <c:v>-2.8248800000000001E-2</c:v>
                </c:pt>
                <c:pt idx="31479">
                  <c:v>-2.2010799999999998E-3</c:v>
                </c:pt>
                <c:pt idx="31480">
                  <c:v>-1.8640500000000001E-2</c:v>
                </c:pt>
                <c:pt idx="31481">
                  <c:v>-3.9895100000000003E-2</c:v>
                </c:pt>
                <c:pt idx="31482">
                  <c:v>-5.7549500000000003E-2</c:v>
                </c:pt>
                <c:pt idx="31483">
                  <c:v>-4.4771199999999997E-2</c:v>
                </c:pt>
                <c:pt idx="31484">
                  <c:v>-4.0124899999999998E-2</c:v>
                </c:pt>
                <c:pt idx="31485">
                  <c:v>-1.5050900000000001E-2</c:v>
                </c:pt>
                <c:pt idx="31486">
                  <c:v>-3.6621100000000002E-4</c:v>
                </c:pt>
                <c:pt idx="31487">
                  <c:v>-1.33743E-2</c:v>
                </c:pt>
                <c:pt idx="31488">
                  <c:v>-3.6617299999999998E-2</c:v>
                </c:pt>
                <c:pt idx="31489">
                  <c:v>-1.67303E-2</c:v>
                </c:pt>
                <c:pt idx="31490">
                  <c:v>-1.6865700000000001E-2</c:v>
                </c:pt>
                <c:pt idx="31491">
                  <c:v>-1.0593399999999999E-2</c:v>
                </c:pt>
                <c:pt idx="31492">
                  <c:v>-1.9917500000000001E-2</c:v>
                </c:pt>
                <c:pt idx="31493">
                  <c:v>-3.4227399999999998E-2</c:v>
                </c:pt>
                <c:pt idx="31494">
                  <c:v>-2.96154E-2</c:v>
                </c:pt>
                <c:pt idx="31495">
                  <c:v>-2.5828400000000001E-2</c:v>
                </c:pt>
                <c:pt idx="31496">
                  <c:v>-2.6832600000000002E-2</c:v>
                </c:pt>
                <c:pt idx="31497">
                  <c:v>-1.81856E-2</c:v>
                </c:pt>
                <c:pt idx="31498">
                  <c:v>-1.8000599999999999E-2</c:v>
                </c:pt>
                <c:pt idx="31499">
                  <c:v>-1.4739E-2</c:v>
                </c:pt>
                <c:pt idx="31500">
                  <c:v>-2.8121899999999998E-2</c:v>
                </c:pt>
                <c:pt idx="31501">
                  <c:v>-3.8679100000000001E-2</c:v>
                </c:pt>
                <c:pt idx="31502">
                  <c:v>3.2901800000000002E-3</c:v>
                </c:pt>
                <c:pt idx="31503">
                  <c:v>-9.7045900000000008E-3</c:v>
                </c:pt>
                <c:pt idx="31504">
                  <c:v>-2.6251799999999999E-2</c:v>
                </c:pt>
                <c:pt idx="31505">
                  <c:v>-5.0198600000000003E-2</c:v>
                </c:pt>
                <c:pt idx="31506">
                  <c:v>-1.8483200000000002E-2</c:v>
                </c:pt>
                <c:pt idx="31507">
                  <c:v>-2.0464900000000001E-2</c:v>
                </c:pt>
                <c:pt idx="31508">
                  <c:v>-9.4242100000000006E-3</c:v>
                </c:pt>
                <c:pt idx="31509">
                  <c:v>-2.1798100000000001E-2</c:v>
                </c:pt>
                <c:pt idx="31510">
                  <c:v>-2.9234900000000001E-2</c:v>
                </c:pt>
                <c:pt idx="31511">
                  <c:v>-2.7402900000000001E-2</c:v>
                </c:pt>
                <c:pt idx="31512">
                  <c:v>-4.04587E-2</c:v>
                </c:pt>
                <c:pt idx="31513">
                  <c:v>-2.3803700000000001E-3</c:v>
                </c:pt>
                <c:pt idx="31514">
                  <c:v>-1.44119E-2</c:v>
                </c:pt>
                <c:pt idx="31515">
                  <c:v>-3.3121100000000001E-3</c:v>
                </c:pt>
                <c:pt idx="31516">
                  <c:v>-1.51024E-2</c:v>
                </c:pt>
                <c:pt idx="31517">
                  <c:v>-2.8557800000000001E-2</c:v>
                </c:pt>
                <c:pt idx="31518">
                  <c:v>-1.4701799999999999E-2</c:v>
                </c:pt>
                <c:pt idx="31519">
                  <c:v>-7.6093699999999998E-3</c:v>
                </c:pt>
                <c:pt idx="31520">
                  <c:v>-6.1435700000000001E-3</c:v>
                </c:pt>
                <c:pt idx="31521">
                  <c:v>-2.87409E-2</c:v>
                </c:pt>
                <c:pt idx="31522">
                  <c:v>-3.1190900000000001E-2</c:v>
                </c:pt>
                <c:pt idx="31523">
                  <c:v>-3.0816099999999999E-2</c:v>
                </c:pt>
                <c:pt idx="31524">
                  <c:v>-2.1351800000000001E-2</c:v>
                </c:pt>
                <c:pt idx="31525">
                  <c:v>-1.7369300000000001E-2</c:v>
                </c:pt>
                <c:pt idx="31526">
                  <c:v>-1.6233399999999999E-2</c:v>
                </c:pt>
                <c:pt idx="31527">
                  <c:v>-3.61919E-3</c:v>
                </c:pt>
                <c:pt idx="31528">
                  <c:v>-2.8144800000000001E-2</c:v>
                </c:pt>
                <c:pt idx="31529">
                  <c:v>-2.4433100000000002E-3</c:v>
                </c:pt>
                <c:pt idx="31530">
                  <c:v>-9.6902800000000008E-3</c:v>
                </c:pt>
                <c:pt idx="31531">
                  <c:v>-2.1887799999999999E-2</c:v>
                </c:pt>
                <c:pt idx="31532">
                  <c:v>-1.6918199999999999E-3</c:v>
                </c:pt>
                <c:pt idx="31533">
                  <c:v>-1.7715499999999999E-2</c:v>
                </c:pt>
                <c:pt idx="31534">
                  <c:v>-1.5737500000000001E-2</c:v>
                </c:pt>
                <c:pt idx="31535">
                  <c:v>-1.90449E-3</c:v>
                </c:pt>
                <c:pt idx="31536">
                  <c:v>5.5151000000000002E-3</c:v>
                </c:pt>
                <c:pt idx="31537">
                  <c:v>-2.9736499999999999E-2</c:v>
                </c:pt>
                <c:pt idx="31538">
                  <c:v>-9.3383800000000003E-3</c:v>
                </c:pt>
                <c:pt idx="31539">
                  <c:v>-9.87911E-3</c:v>
                </c:pt>
                <c:pt idx="31540">
                  <c:v>-1.9741099999999998E-3</c:v>
                </c:pt>
                <c:pt idx="31541">
                  <c:v>-1.55554E-2</c:v>
                </c:pt>
                <c:pt idx="31542">
                  <c:v>4.9419399999999997E-3</c:v>
                </c:pt>
                <c:pt idx="31543">
                  <c:v>1.45922E-2</c:v>
                </c:pt>
                <c:pt idx="31544">
                  <c:v>-2.2296899999999999E-3</c:v>
                </c:pt>
                <c:pt idx="31545">
                  <c:v>-4.0903099999999998E-3</c:v>
                </c:pt>
                <c:pt idx="31546">
                  <c:v>1.0432200000000001E-2</c:v>
                </c:pt>
                <c:pt idx="31547">
                  <c:v>4.8065199999999998E-4</c:v>
                </c:pt>
                <c:pt idx="31548">
                  <c:v>-7.5616800000000003E-3</c:v>
                </c:pt>
                <c:pt idx="31549">
                  <c:v>-6.3924799999999999E-3</c:v>
                </c:pt>
                <c:pt idx="31550">
                  <c:v>-7.2212200000000004E-3</c:v>
                </c:pt>
                <c:pt idx="31551">
                  <c:v>-3.6792800000000001E-2</c:v>
                </c:pt>
                <c:pt idx="31552">
                  <c:v>-2.7566E-2</c:v>
                </c:pt>
                <c:pt idx="31553">
                  <c:v>-1.14403E-2</c:v>
                </c:pt>
                <c:pt idx="31554">
                  <c:v>-2.1289800000000001E-2</c:v>
                </c:pt>
                <c:pt idx="31555">
                  <c:v>-1.3571700000000001E-2</c:v>
                </c:pt>
                <c:pt idx="31556">
                  <c:v>-2.4045E-2</c:v>
                </c:pt>
                <c:pt idx="31557">
                  <c:v>-9.2411000000000004E-3</c:v>
                </c:pt>
                <c:pt idx="31558">
                  <c:v>-1.8160800000000001E-2</c:v>
                </c:pt>
                <c:pt idx="31559">
                  <c:v>-1.51453E-2</c:v>
                </c:pt>
                <c:pt idx="31560">
                  <c:v>-2.64168E-3</c:v>
                </c:pt>
                <c:pt idx="31561">
                  <c:v>-1.9846E-3</c:v>
                </c:pt>
                <c:pt idx="31562">
                  <c:v>-1.8303900000000001E-2</c:v>
                </c:pt>
                <c:pt idx="31563">
                  <c:v>-1.0017399999999999E-2</c:v>
                </c:pt>
                <c:pt idx="31564">
                  <c:v>-9.23824E-3</c:v>
                </c:pt>
                <c:pt idx="31565">
                  <c:v>-1.29862E-2</c:v>
                </c:pt>
                <c:pt idx="31566">
                  <c:v>-2.1408099999999999E-2</c:v>
                </c:pt>
                <c:pt idx="31567">
                  <c:v>-3.9333300000000002E-2</c:v>
                </c:pt>
                <c:pt idx="31568">
                  <c:v>-1.6708400000000002E-2</c:v>
                </c:pt>
                <c:pt idx="31569">
                  <c:v>-1.6402199999999999E-2</c:v>
                </c:pt>
                <c:pt idx="31570">
                  <c:v>-2.1361399999999999E-2</c:v>
                </c:pt>
                <c:pt idx="31571">
                  <c:v>-2.2251099999999999E-2</c:v>
                </c:pt>
                <c:pt idx="31572">
                  <c:v>-1.9915599999999999E-2</c:v>
                </c:pt>
                <c:pt idx="31573">
                  <c:v>-1.63021E-2</c:v>
                </c:pt>
                <c:pt idx="31574">
                  <c:v>-7.9498299999999997E-3</c:v>
                </c:pt>
                <c:pt idx="31575">
                  <c:v>1.01566E-3</c:v>
                </c:pt>
                <c:pt idx="31576">
                  <c:v>-1.6573000000000001E-2</c:v>
                </c:pt>
                <c:pt idx="31577">
                  <c:v>-2.9141400000000001E-2</c:v>
                </c:pt>
                <c:pt idx="31578">
                  <c:v>-2.75526E-2</c:v>
                </c:pt>
                <c:pt idx="31579">
                  <c:v>-3.6113699999999999E-2</c:v>
                </c:pt>
                <c:pt idx="31580">
                  <c:v>-1.9717200000000001E-2</c:v>
                </c:pt>
                <c:pt idx="31581">
                  <c:v>-3.8082100000000001E-2</c:v>
                </c:pt>
                <c:pt idx="31582">
                  <c:v>-4.7683699999999997E-4</c:v>
                </c:pt>
                <c:pt idx="31583">
                  <c:v>-6.1702700000000003E-3</c:v>
                </c:pt>
                <c:pt idx="31584">
                  <c:v>-3.7286800000000002E-2</c:v>
                </c:pt>
                <c:pt idx="31585">
                  <c:v>-2.1539699999999998E-2</c:v>
                </c:pt>
                <c:pt idx="31586">
                  <c:v>-1.19696E-2</c:v>
                </c:pt>
                <c:pt idx="31587">
                  <c:v>-2.8371799999999999E-2</c:v>
                </c:pt>
                <c:pt idx="31588">
                  <c:v>-1.8397299999999998E-2</c:v>
                </c:pt>
                <c:pt idx="31589">
                  <c:v>-3.2092099999999998E-2</c:v>
                </c:pt>
                <c:pt idx="31590">
                  <c:v>-2.4845099999999998E-2</c:v>
                </c:pt>
                <c:pt idx="31591">
                  <c:v>-2.11258E-2</c:v>
                </c:pt>
                <c:pt idx="31592">
                  <c:v>-2.0083400000000001E-2</c:v>
                </c:pt>
                <c:pt idx="31593">
                  <c:v>-3.03802E-2</c:v>
                </c:pt>
                <c:pt idx="31594">
                  <c:v>-2.48804E-2</c:v>
                </c:pt>
                <c:pt idx="31595">
                  <c:v>-1.9047700000000001E-2</c:v>
                </c:pt>
                <c:pt idx="31596">
                  <c:v>-2.2840500000000001E-3</c:v>
                </c:pt>
                <c:pt idx="31597">
                  <c:v>-1.6703599999999999E-2</c:v>
                </c:pt>
                <c:pt idx="31598">
                  <c:v>-3.0260100000000002E-2</c:v>
                </c:pt>
                <c:pt idx="31599">
                  <c:v>-1.45922E-2</c:v>
                </c:pt>
                <c:pt idx="31600">
                  <c:v>-2.1859199999999999E-2</c:v>
                </c:pt>
                <c:pt idx="31601">
                  <c:v>-2.8362299999999999E-3</c:v>
                </c:pt>
                <c:pt idx="31602">
                  <c:v>-1.1613800000000001E-2</c:v>
                </c:pt>
                <c:pt idx="31603">
                  <c:v>-1.2020100000000001E-2</c:v>
                </c:pt>
                <c:pt idx="31604">
                  <c:v>-1.1435499999999999E-2</c:v>
                </c:pt>
                <c:pt idx="31605">
                  <c:v>-9.6092199999999999E-3</c:v>
                </c:pt>
                <c:pt idx="31606">
                  <c:v>3.2415399999999998E-3</c:v>
                </c:pt>
                <c:pt idx="31607">
                  <c:v>2.1982199999999999E-3</c:v>
                </c:pt>
                <c:pt idx="31608">
                  <c:v>-2.0900700000000001E-2</c:v>
                </c:pt>
                <c:pt idx="31609">
                  <c:v>-2.2144299999999999E-3</c:v>
                </c:pt>
                <c:pt idx="31610">
                  <c:v>-2.6539799999999999E-2</c:v>
                </c:pt>
                <c:pt idx="31611">
                  <c:v>-7.3976500000000004E-3</c:v>
                </c:pt>
                <c:pt idx="31612">
                  <c:v>-1.19019E-3</c:v>
                </c:pt>
                <c:pt idx="31613">
                  <c:v>-2.3526200000000001E-2</c:v>
                </c:pt>
                <c:pt idx="31614">
                  <c:v>-4.5738200000000001E-3</c:v>
                </c:pt>
                <c:pt idx="31615">
                  <c:v>-2.22311E-2</c:v>
                </c:pt>
                <c:pt idx="31616">
                  <c:v>-1.4413799999999999E-2</c:v>
                </c:pt>
                <c:pt idx="31617">
                  <c:v>-7.9431499999999995E-3</c:v>
                </c:pt>
                <c:pt idx="31618">
                  <c:v>-7.4100499999999998E-4</c:v>
                </c:pt>
                <c:pt idx="31619">
                  <c:v>-1.1173199999999999E-2</c:v>
                </c:pt>
                <c:pt idx="31620">
                  <c:v>-2.3197200000000001E-2</c:v>
                </c:pt>
                <c:pt idx="31621">
                  <c:v>-3.3880199999999999E-2</c:v>
                </c:pt>
                <c:pt idx="31622">
                  <c:v>-1.6100900000000001E-2</c:v>
                </c:pt>
                <c:pt idx="31623">
                  <c:v>-2.7359999999999999E-2</c:v>
                </c:pt>
                <c:pt idx="31624">
                  <c:v>-1.43585E-2</c:v>
                </c:pt>
                <c:pt idx="31625">
                  <c:v>-2.3542400000000002E-2</c:v>
                </c:pt>
                <c:pt idx="31626">
                  <c:v>-1.7971000000000001E-2</c:v>
                </c:pt>
                <c:pt idx="31627">
                  <c:v>-3.4894000000000001E-2</c:v>
                </c:pt>
                <c:pt idx="31628">
                  <c:v>-2.66056E-2</c:v>
                </c:pt>
                <c:pt idx="31629">
                  <c:v>-1.4626500000000001E-2</c:v>
                </c:pt>
                <c:pt idx="31630">
                  <c:v>4.2352700000000002E-3</c:v>
                </c:pt>
                <c:pt idx="31631">
                  <c:v>-1.9232699999999998E-2</c:v>
                </c:pt>
                <c:pt idx="31632">
                  <c:v>-9.3221699999999994E-3</c:v>
                </c:pt>
                <c:pt idx="31633">
                  <c:v>-1.65043E-2</c:v>
                </c:pt>
                <c:pt idx="31634">
                  <c:v>-2.54927E-2</c:v>
                </c:pt>
                <c:pt idx="31635">
                  <c:v>-8.4247599999999999E-3</c:v>
                </c:pt>
                <c:pt idx="31636">
                  <c:v>-2.5977099999999999E-2</c:v>
                </c:pt>
                <c:pt idx="31637">
                  <c:v>-1.9381499999999999E-2</c:v>
                </c:pt>
                <c:pt idx="31638">
                  <c:v>-1.8010100000000001E-2</c:v>
                </c:pt>
                <c:pt idx="31639">
                  <c:v>-1.5752800000000001E-2</c:v>
                </c:pt>
                <c:pt idx="31640">
                  <c:v>-1.4047599999999999E-3</c:v>
                </c:pt>
                <c:pt idx="31641">
                  <c:v>5.7020200000000004E-3</c:v>
                </c:pt>
                <c:pt idx="31642">
                  <c:v>-5.1984800000000001E-3</c:v>
                </c:pt>
                <c:pt idx="31643">
                  <c:v>-7.8344299999999999E-3</c:v>
                </c:pt>
                <c:pt idx="31644">
                  <c:v>-5.49221E-3</c:v>
                </c:pt>
                <c:pt idx="31645">
                  <c:v>1.11742E-2</c:v>
                </c:pt>
                <c:pt idx="31646">
                  <c:v>2.9101399999999999E-2</c:v>
                </c:pt>
                <c:pt idx="31647">
                  <c:v>-8.3770800000000003E-3</c:v>
                </c:pt>
                <c:pt idx="31648">
                  <c:v>8.7566399999999996E-3</c:v>
                </c:pt>
                <c:pt idx="31649">
                  <c:v>-1.63412E-2</c:v>
                </c:pt>
                <c:pt idx="31650">
                  <c:v>-1.7667800000000001E-2</c:v>
                </c:pt>
                <c:pt idx="31651">
                  <c:v>-2.4862299999999999E-3</c:v>
                </c:pt>
                <c:pt idx="31652">
                  <c:v>-6.4792599999999997E-3</c:v>
                </c:pt>
                <c:pt idx="31653">
                  <c:v>8.6069100000000006E-3</c:v>
                </c:pt>
                <c:pt idx="31654">
                  <c:v>-1.26972E-2</c:v>
                </c:pt>
                <c:pt idx="31655">
                  <c:v>-1.8643400000000001E-2</c:v>
                </c:pt>
                <c:pt idx="31656">
                  <c:v>-2.6981399999999999E-2</c:v>
                </c:pt>
                <c:pt idx="31657">
                  <c:v>-2.2844300000000001E-2</c:v>
                </c:pt>
                <c:pt idx="31658">
                  <c:v>-1.51672E-2</c:v>
                </c:pt>
                <c:pt idx="31659">
                  <c:v>-9.8018600000000008E-3</c:v>
                </c:pt>
                <c:pt idx="31660">
                  <c:v>-1.80664E-2</c:v>
                </c:pt>
                <c:pt idx="31661">
                  <c:v>-1.97535E-2</c:v>
                </c:pt>
                <c:pt idx="31662">
                  <c:v>-9.9678000000000006E-3</c:v>
                </c:pt>
                <c:pt idx="31663">
                  <c:v>-9.63783E-3</c:v>
                </c:pt>
                <c:pt idx="31664">
                  <c:v>-8.6650800000000004E-3</c:v>
                </c:pt>
                <c:pt idx="31665">
                  <c:v>-2.1828699999999999E-2</c:v>
                </c:pt>
                <c:pt idx="31666">
                  <c:v>-1.05562E-2</c:v>
                </c:pt>
                <c:pt idx="31667">
                  <c:v>1.5076600000000001E-2</c:v>
                </c:pt>
                <c:pt idx="31668">
                  <c:v>4.6081500000000001E-3</c:v>
                </c:pt>
                <c:pt idx="31669">
                  <c:v>-5.3272199999999997E-3</c:v>
                </c:pt>
                <c:pt idx="31670">
                  <c:v>-1.51892E-2</c:v>
                </c:pt>
                <c:pt idx="31671">
                  <c:v>-4.4145599999999997E-3</c:v>
                </c:pt>
                <c:pt idx="31672">
                  <c:v>-1.04218E-2</c:v>
                </c:pt>
                <c:pt idx="31673">
                  <c:v>7.8067800000000001E-3</c:v>
                </c:pt>
                <c:pt idx="31674">
                  <c:v>7.6799399999999997E-3</c:v>
                </c:pt>
                <c:pt idx="31675">
                  <c:v>4.5490299999999999E-3</c:v>
                </c:pt>
                <c:pt idx="31676">
                  <c:v>-9.3097700000000002E-3</c:v>
                </c:pt>
                <c:pt idx="31677">
                  <c:v>7.2860700000000004E-3</c:v>
                </c:pt>
                <c:pt idx="31678">
                  <c:v>1.1557599999999999E-2</c:v>
                </c:pt>
                <c:pt idx="31679">
                  <c:v>2.10657E-2</c:v>
                </c:pt>
                <c:pt idx="31680">
                  <c:v>9.9506400000000002E-3</c:v>
                </c:pt>
                <c:pt idx="31681">
                  <c:v>5.0353999999999998E-3</c:v>
                </c:pt>
                <c:pt idx="31682">
                  <c:v>1.27172E-2</c:v>
                </c:pt>
                <c:pt idx="31683">
                  <c:v>1.6094199999999999E-2</c:v>
                </c:pt>
                <c:pt idx="31684">
                  <c:v>2.1811500000000001E-2</c:v>
                </c:pt>
                <c:pt idx="31685">
                  <c:v>1.7149899999999999E-2</c:v>
                </c:pt>
                <c:pt idx="31686">
                  <c:v>-2.0069099999999999E-2</c:v>
                </c:pt>
                <c:pt idx="31687">
                  <c:v>1.3658500000000001E-2</c:v>
                </c:pt>
                <c:pt idx="31688">
                  <c:v>1.7783199999999999E-2</c:v>
                </c:pt>
                <c:pt idx="31689">
                  <c:v>2.0906399999999999E-2</c:v>
                </c:pt>
                <c:pt idx="31690">
                  <c:v>2.9659299999999999E-3</c:v>
                </c:pt>
                <c:pt idx="31691">
                  <c:v>-1.2181300000000001E-2</c:v>
                </c:pt>
                <c:pt idx="31692">
                  <c:v>2.8791400000000001E-3</c:v>
                </c:pt>
                <c:pt idx="31693">
                  <c:v>3.9854000000000001E-3</c:v>
                </c:pt>
                <c:pt idx="31694">
                  <c:v>-2.41251E-2</c:v>
                </c:pt>
                <c:pt idx="31695">
                  <c:v>-1.1062599999999999E-4</c:v>
                </c:pt>
                <c:pt idx="31696">
                  <c:v>3.0670200000000002E-3</c:v>
                </c:pt>
                <c:pt idx="31697">
                  <c:v>-9.41467E-3</c:v>
                </c:pt>
                <c:pt idx="31698">
                  <c:v>-9.9706599999999992E-3</c:v>
                </c:pt>
                <c:pt idx="31699">
                  <c:v>4.9619699999999996E-3</c:v>
                </c:pt>
                <c:pt idx="31700">
                  <c:v>2.2961599999999999E-2</c:v>
                </c:pt>
                <c:pt idx="31701">
                  <c:v>7.4834799999999998E-3</c:v>
                </c:pt>
                <c:pt idx="31702">
                  <c:v>-1.0153799999999999E-2</c:v>
                </c:pt>
                <c:pt idx="31703">
                  <c:v>9.3612699999999997E-3</c:v>
                </c:pt>
                <c:pt idx="31704">
                  <c:v>-2.9363599999999998E-3</c:v>
                </c:pt>
                <c:pt idx="31705">
                  <c:v>-3.2205599999999999E-3</c:v>
                </c:pt>
                <c:pt idx="31706">
                  <c:v>2.6637999999999998E-2</c:v>
                </c:pt>
                <c:pt idx="31707">
                  <c:v>8.0318500000000001E-3</c:v>
                </c:pt>
                <c:pt idx="31708">
                  <c:v>-1.4286E-2</c:v>
                </c:pt>
                <c:pt idx="31709">
                  <c:v>1.3256100000000001E-4</c:v>
                </c:pt>
                <c:pt idx="31710">
                  <c:v>7.8725800000000005E-3</c:v>
                </c:pt>
                <c:pt idx="31711">
                  <c:v>2.45218E-2</c:v>
                </c:pt>
                <c:pt idx="31712">
                  <c:v>1.48401E-2</c:v>
                </c:pt>
                <c:pt idx="31713">
                  <c:v>1.3625099999999999E-2</c:v>
                </c:pt>
                <c:pt idx="31714">
                  <c:v>8.3341600000000002E-3</c:v>
                </c:pt>
                <c:pt idx="31715">
                  <c:v>-1.15318E-2</c:v>
                </c:pt>
                <c:pt idx="31716">
                  <c:v>1.48115E-2</c:v>
                </c:pt>
                <c:pt idx="31717">
                  <c:v>1.69868E-2</c:v>
                </c:pt>
                <c:pt idx="31718">
                  <c:v>3.4608799999999999E-3</c:v>
                </c:pt>
                <c:pt idx="31719">
                  <c:v>-7.4110000000000001E-3</c:v>
                </c:pt>
                <c:pt idx="31720">
                  <c:v>4.0569300000000003E-3</c:v>
                </c:pt>
                <c:pt idx="31721">
                  <c:v>4.1208299999999998E-3</c:v>
                </c:pt>
                <c:pt idx="31722">
                  <c:v>1.76048E-3</c:v>
                </c:pt>
                <c:pt idx="31723">
                  <c:v>1.33467E-2</c:v>
                </c:pt>
                <c:pt idx="31724">
                  <c:v>1.2216599999999999E-2</c:v>
                </c:pt>
                <c:pt idx="31725">
                  <c:v>-3.1662000000000001E-3</c:v>
                </c:pt>
                <c:pt idx="31726">
                  <c:v>-1.02167E-2</c:v>
                </c:pt>
                <c:pt idx="31727">
                  <c:v>4.4565200000000003E-3</c:v>
                </c:pt>
                <c:pt idx="31728">
                  <c:v>5.55706E-3</c:v>
                </c:pt>
                <c:pt idx="31729">
                  <c:v>-5.9757200000000003E-3</c:v>
                </c:pt>
                <c:pt idx="31730">
                  <c:v>-2.3264900000000002E-2</c:v>
                </c:pt>
                <c:pt idx="31731">
                  <c:v>-4.1389500000000001E-4</c:v>
                </c:pt>
                <c:pt idx="31732">
                  <c:v>-6.4792599999999997E-3</c:v>
                </c:pt>
                <c:pt idx="31733">
                  <c:v>1.22337E-2</c:v>
                </c:pt>
                <c:pt idx="31734">
                  <c:v>2.2867200000000001E-2</c:v>
                </c:pt>
                <c:pt idx="31735">
                  <c:v>4.4422100000000003E-3</c:v>
                </c:pt>
                <c:pt idx="31736">
                  <c:v>-1.0149999999999999E-2</c:v>
                </c:pt>
                <c:pt idx="31737">
                  <c:v>2.0976100000000001E-2</c:v>
                </c:pt>
                <c:pt idx="31738">
                  <c:v>1.50023E-2</c:v>
                </c:pt>
                <c:pt idx="31739">
                  <c:v>2.8134300000000001E-2</c:v>
                </c:pt>
                <c:pt idx="31740">
                  <c:v>1.77097E-3</c:v>
                </c:pt>
                <c:pt idx="31741">
                  <c:v>2.0414399999999999E-2</c:v>
                </c:pt>
                <c:pt idx="31742">
                  <c:v>3.2612799999999997E-2</c:v>
                </c:pt>
                <c:pt idx="31743">
                  <c:v>-1.34468E-3</c:v>
                </c:pt>
                <c:pt idx="31744">
                  <c:v>1.30758E-2</c:v>
                </c:pt>
                <c:pt idx="31745">
                  <c:v>3.11623E-2</c:v>
                </c:pt>
                <c:pt idx="31746">
                  <c:v>3.47576E-2</c:v>
                </c:pt>
                <c:pt idx="31747">
                  <c:v>4.4813199999999996E-3</c:v>
                </c:pt>
                <c:pt idx="31748">
                  <c:v>1.1876100000000001E-2</c:v>
                </c:pt>
                <c:pt idx="31749">
                  <c:v>3.6599199999999998E-2</c:v>
                </c:pt>
                <c:pt idx="31750">
                  <c:v>2.3189499999999998E-2</c:v>
                </c:pt>
                <c:pt idx="31751">
                  <c:v>1.5342700000000001E-2</c:v>
                </c:pt>
                <c:pt idx="31752">
                  <c:v>1.7768900000000001E-2</c:v>
                </c:pt>
                <c:pt idx="31753">
                  <c:v>1.6973499999999999E-2</c:v>
                </c:pt>
                <c:pt idx="31754">
                  <c:v>-3.0670200000000002E-3</c:v>
                </c:pt>
                <c:pt idx="31755">
                  <c:v>1.11599E-2</c:v>
                </c:pt>
                <c:pt idx="31756">
                  <c:v>8.3589600000000003E-3</c:v>
                </c:pt>
                <c:pt idx="31757">
                  <c:v>1.05915E-2</c:v>
                </c:pt>
                <c:pt idx="31758">
                  <c:v>1.7870899999999999E-2</c:v>
                </c:pt>
                <c:pt idx="31759">
                  <c:v>2.3874300000000001E-2</c:v>
                </c:pt>
                <c:pt idx="31760">
                  <c:v>2.4982500000000001E-2</c:v>
                </c:pt>
                <c:pt idx="31761">
                  <c:v>2.73552E-2</c:v>
                </c:pt>
                <c:pt idx="31762">
                  <c:v>1.84841E-2</c:v>
                </c:pt>
                <c:pt idx="31763">
                  <c:v>1.7473200000000001E-2</c:v>
                </c:pt>
                <c:pt idx="31764">
                  <c:v>5.7678199999999999E-3</c:v>
                </c:pt>
                <c:pt idx="31765">
                  <c:v>9.4671200000000007E-3</c:v>
                </c:pt>
                <c:pt idx="31766">
                  <c:v>2.2057500000000001E-2</c:v>
                </c:pt>
                <c:pt idx="31767">
                  <c:v>1.2134600000000001E-2</c:v>
                </c:pt>
                <c:pt idx="31768">
                  <c:v>-4.7635999999999998E-3</c:v>
                </c:pt>
                <c:pt idx="31769">
                  <c:v>6.3314399999999998E-3</c:v>
                </c:pt>
                <c:pt idx="31770">
                  <c:v>2.2684099999999999E-2</c:v>
                </c:pt>
                <c:pt idx="31771">
                  <c:v>9.3135800000000001E-3</c:v>
                </c:pt>
                <c:pt idx="31772">
                  <c:v>-4.35638E-3</c:v>
                </c:pt>
                <c:pt idx="31773">
                  <c:v>1.52245E-2</c:v>
                </c:pt>
                <c:pt idx="31774">
                  <c:v>8.5735300000000004E-4</c:v>
                </c:pt>
                <c:pt idx="31775">
                  <c:v>-3.3111600000000001E-3</c:v>
                </c:pt>
                <c:pt idx="31776">
                  <c:v>1.472E-2</c:v>
                </c:pt>
                <c:pt idx="31777">
                  <c:v>2.6063900000000001E-3</c:v>
                </c:pt>
                <c:pt idx="31778">
                  <c:v>1.02968E-2</c:v>
                </c:pt>
                <c:pt idx="31779">
                  <c:v>-4.3430300000000003E-3</c:v>
                </c:pt>
                <c:pt idx="31780">
                  <c:v>1.07203E-2</c:v>
                </c:pt>
                <c:pt idx="31781">
                  <c:v>7.6637299999999997E-3</c:v>
                </c:pt>
                <c:pt idx="31782">
                  <c:v>1.47371E-2</c:v>
                </c:pt>
                <c:pt idx="31783">
                  <c:v>1.9835499999999999E-2</c:v>
                </c:pt>
                <c:pt idx="31784">
                  <c:v>2.32277E-2</c:v>
                </c:pt>
                <c:pt idx="31785">
                  <c:v>3.7221899999999998E-3</c:v>
                </c:pt>
                <c:pt idx="31786">
                  <c:v>6.1607399999999996E-3</c:v>
                </c:pt>
                <c:pt idx="31787">
                  <c:v>3.9046299999999999E-2</c:v>
                </c:pt>
                <c:pt idx="31788">
                  <c:v>1.9961400000000001E-2</c:v>
                </c:pt>
                <c:pt idx="31789">
                  <c:v>4.0674200000000004E-3</c:v>
                </c:pt>
                <c:pt idx="31790">
                  <c:v>9.5205299999999993E-3</c:v>
                </c:pt>
                <c:pt idx="31791" formatCode="0.00E+00">
                  <c:v>1.3739599999999999E-2</c:v>
                </c:pt>
                <c:pt idx="31792">
                  <c:v>3.5973499999999999E-2</c:v>
                </c:pt>
                <c:pt idx="31793">
                  <c:v>1.25446E-2</c:v>
                </c:pt>
                <c:pt idx="31794">
                  <c:v>2.7110100000000002E-2</c:v>
                </c:pt>
                <c:pt idx="31795">
                  <c:v>7.2460199999999997E-3</c:v>
                </c:pt>
                <c:pt idx="31796">
                  <c:v>-4.3687800000000001E-3</c:v>
                </c:pt>
                <c:pt idx="31797">
                  <c:v>1.4678E-2</c:v>
                </c:pt>
                <c:pt idx="31798">
                  <c:v>2.6582700000000001E-2</c:v>
                </c:pt>
                <c:pt idx="31799">
                  <c:v>1.54238E-2</c:v>
                </c:pt>
                <c:pt idx="31800">
                  <c:v>1.0048899999999999E-2</c:v>
                </c:pt>
                <c:pt idx="31801">
                  <c:v>1.5779499999999998E-2</c:v>
                </c:pt>
                <c:pt idx="31802">
                  <c:v>5.8031100000000002E-3</c:v>
                </c:pt>
                <c:pt idx="31803">
                  <c:v>2.7767199999999999E-2</c:v>
                </c:pt>
                <c:pt idx="31804">
                  <c:v>2.49214E-2</c:v>
                </c:pt>
                <c:pt idx="31805">
                  <c:v>2.6656200000000001E-2</c:v>
                </c:pt>
                <c:pt idx="31806">
                  <c:v>1.6822799999999999E-2</c:v>
                </c:pt>
                <c:pt idx="31807">
                  <c:v>5.4931600000000004E-3</c:v>
                </c:pt>
                <c:pt idx="31808">
                  <c:v>3.9019600000000002E-2</c:v>
                </c:pt>
                <c:pt idx="31809">
                  <c:v>2.9304500000000001E-2</c:v>
                </c:pt>
                <c:pt idx="31810">
                  <c:v>2.24257E-2</c:v>
                </c:pt>
                <c:pt idx="31811">
                  <c:v>3.5593E-2</c:v>
                </c:pt>
                <c:pt idx="31812">
                  <c:v>3.6585800000000002E-2</c:v>
                </c:pt>
                <c:pt idx="31813">
                  <c:v>2.3460399999999999E-2</c:v>
                </c:pt>
                <c:pt idx="31814">
                  <c:v>3.2396299999999999E-3</c:v>
                </c:pt>
                <c:pt idx="31815">
                  <c:v>3.8931800000000003E-2</c:v>
                </c:pt>
                <c:pt idx="31816">
                  <c:v>3.7529E-2</c:v>
                </c:pt>
                <c:pt idx="31817">
                  <c:v>2.8044699999999999E-2</c:v>
                </c:pt>
                <c:pt idx="31818">
                  <c:v>3.1830799999999999E-2</c:v>
                </c:pt>
                <c:pt idx="31819">
                  <c:v>3.8689599999999998E-2</c:v>
                </c:pt>
                <c:pt idx="31820">
                  <c:v>2.5430700000000001E-2</c:v>
                </c:pt>
                <c:pt idx="31821">
                  <c:v>-5.1946600000000002E-3</c:v>
                </c:pt>
                <c:pt idx="31822">
                  <c:v>4.0302299999999999E-2</c:v>
                </c:pt>
                <c:pt idx="31823">
                  <c:v>5.15976E-2</c:v>
                </c:pt>
                <c:pt idx="31824">
                  <c:v>2.65846E-2</c:v>
                </c:pt>
                <c:pt idx="31825">
                  <c:v>2.07262E-2</c:v>
                </c:pt>
                <c:pt idx="31826">
                  <c:v>3.9121599999999999E-2</c:v>
                </c:pt>
                <c:pt idx="31827">
                  <c:v>1.6937299999999999E-2</c:v>
                </c:pt>
                <c:pt idx="31828">
                  <c:v>1.9642799999999998E-2</c:v>
                </c:pt>
                <c:pt idx="31829">
                  <c:v>3.05185E-2</c:v>
                </c:pt>
                <c:pt idx="31830">
                  <c:v>6.8149600000000005E-2</c:v>
                </c:pt>
                <c:pt idx="31831">
                  <c:v>2.4029700000000001E-2</c:v>
                </c:pt>
                <c:pt idx="31832">
                  <c:v>2.5156999999999999E-2</c:v>
                </c:pt>
                <c:pt idx="31833">
                  <c:v>6.3350699999999996E-2</c:v>
                </c:pt>
                <c:pt idx="31834">
                  <c:v>6.5758700000000003E-2</c:v>
                </c:pt>
                <c:pt idx="31835">
                  <c:v>1.7317800000000001E-2</c:v>
                </c:pt>
                <c:pt idx="31836">
                  <c:v>1.75447E-2</c:v>
                </c:pt>
                <c:pt idx="31837">
                  <c:v>3.2846500000000001E-2</c:v>
                </c:pt>
                <c:pt idx="31838">
                  <c:v>3.6993999999999999E-2</c:v>
                </c:pt>
                <c:pt idx="31839">
                  <c:v>2.97031E-2</c:v>
                </c:pt>
                <c:pt idx="31840">
                  <c:v>2.9775599999999999E-2</c:v>
                </c:pt>
                <c:pt idx="31841">
                  <c:v>1.5377999999999999E-2</c:v>
                </c:pt>
                <c:pt idx="31842">
                  <c:v>-1.66426E-2</c:v>
                </c:pt>
                <c:pt idx="31843">
                  <c:v>1.36089E-2</c:v>
                </c:pt>
                <c:pt idx="31844">
                  <c:v>5.5591599999999998E-2</c:v>
                </c:pt>
                <c:pt idx="31845">
                  <c:v>3.8625699999999999E-2</c:v>
                </c:pt>
                <c:pt idx="31846">
                  <c:v>1.2435899999999999E-3</c:v>
                </c:pt>
                <c:pt idx="31847">
                  <c:v>1.84765E-2</c:v>
                </c:pt>
                <c:pt idx="31848">
                  <c:v>2.1008499999999999E-2</c:v>
                </c:pt>
                <c:pt idx="31849">
                  <c:v>2.64549E-2</c:v>
                </c:pt>
                <c:pt idx="31850">
                  <c:v>2.66027E-2</c:v>
                </c:pt>
                <c:pt idx="31851">
                  <c:v>4.2345000000000001E-2</c:v>
                </c:pt>
                <c:pt idx="31852">
                  <c:v>2.66991E-2</c:v>
                </c:pt>
                <c:pt idx="31853">
                  <c:v>9.4156299999999995E-3</c:v>
                </c:pt>
                <c:pt idx="31854">
                  <c:v>2.6988999999999999E-2</c:v>
                </c:pt>
                <c:pt idx="31855">
                  <c:v>4.4203800000000001E-2</c:v>
                </c:pt>
                <c:pt idx="31856">
                  <c:v>1.3898799999999999E-2</c:v>
                </c:pt>
                <c:pt idx="31857">
                  <c:v>3.3966999999999997E-2</c:v>
                </c:pt>
                <c:pt idx="31858">
                  <c:v>2.8754200000000001E-2</c:v>
                </c:pt>
                <c:pt idx="31859">
                  <c:v>2.9732700000000001E-2</c:v>
                </c:pt>
                <c:pt idx="31860">
                  <c:v>3.2730099999999998E-2</c:v>
                </c:pt>
                <c:pt idx="31861">
                  <c:v>3.0802699999999999E-2</c:v>
                </c:pt>
                <c:pt idx="31862">
                  <c:v>2.5135000000000001E-2</c:v>
                </c:pt>
                <c:pt idx="31863">
                  <c:v>2.7514500000000001E-2</c:v>
                </c:pt>
                <c:pt idx="31864">
                  <c:v>5.8317200000000003E-3</c:v>
                </c:pt>
                <c:pt idx="31865">
                  <c:v>2.9889099999999998E-2</c:v>
                </c:pt>
                <c:pt idx="31866">
                  <c:v>1.38397E-2</c:v>
                </c:pt>
                <c:pt idx="31867">
                  <c:v>3.2116899999999997E-2</c:v>
                </c:pt>
                <c:pt idx="31868">
                  <c:v>3.3891699999999997E-2</c:v>
                </c:pt>
                <c:pt idx="31869">
                  <c:v>2.1469100000000001E-2</c:v>
                </c:pt>
                <c:pt idx="31870">
                  <c:v>2.32973E-2</c:v>
                </c:pt>
                <c:pt idx="31871">
                  <c:v>2.4098399999999999E-2</c:v>
                </c:pt>
                <c:pt idx="31872">
                  <c:v>4.3654400000000003E-2</c:v>
                </c:pt>
                <c:pt idx="31873">
                  <c:v>2.5758699999999999E-2</c:v>
                </c:pt>
                <c:pt idx="31874">
                  <c:v>2.7119600000000001E-2</c:v>
                </c:pt>
                <c:pt idx="31875">
                  <c:v>3.11928E-2</c:v>
                </c:pt>
                <c:pt idx="31876">
                  <c:v>3.3405299999999999E-2</c:v>
                </c:pt>
                <c:pt idx="31877">
                  <c:v>2.4298699999999999E-2</c:v>
                </c:pt>
                <c:pt idx="31878">
                  <c:v>2.19326E-2</c:v>
                </c:pt>
                <c:pt idx="31879">
                  <c:v>2.8850600000000001E-2</c:v>
                </c:pt>
                <c:pt idx="31880">
                  <c:v>3.8297699999999997E-2</c:v>
                </c:pt>
                <c:pt idx="31881">
                  <c:v>3.33595E-2</c:v>
                </c:pt>
                <c:pt idx="31882">
                  <c:v>3.21455E-2</c:v>
                </c:pt>
                <c:pt idx="31883">
                  <c:v>2.6301399999999999E-2</c:v>
                </c:pt>
                <c:pt idx="31884">
                  <c:v>3.2890299999999997E-2</c:v>
                </c:pt>
                <c:pt idx="31885">
                  <c:v>1.5532499999999999E-2</c:v>
                </c:pt>
                <c:pt idx="31886">
                  <c:v>1.14269E-2</c:v>
                </c:pt>
                <c:pt idx="31887">
                  <c:v>3.3703799999999999E-2</c:v>
                </c:pt>
                <c:pt idx="31888">
                  <c:v>1.53303E-2</c:v>
                </c:pt>
                <c:pt idx="31889">
                  <c:v>3.29647E-2</c:v>
                </c:pt>
                <c:pt idx="31890">
                  <c:v>1.20544E-2</c:v>
                </c:pt>
                <c:pt idx="31891">
                  <c:v>1.8347700000000002E-2</c:v>
                </c:pt>
                <c:pt idx="31892">
                  <c:v>1.0100400000000001E-2</c:v>
                </c:pt>
                <c:pt idx="31893">
                  <c:v>3.1502700000000002E-2</c:v>
                </c:pt>
                <c:pt idx="31894">
                  <c:v>1.50805E-2</c:v>
                </c:pt>
                <c:pt idx="31895">
                  <c:v>1.08147E-2</c:v>
                </c:pt>
                <c:pt idx="31896">
                  <c:v>3.32422E-2</c:v>
                </c:pt>
                <c:pt idx="31897">
                  <c:v>1.9567500000000002E-2</c:v>
                </c:pt>
                <c:pt idx="31898">
                  <c:v>1.6058900000000001E-2</c:v>
                </c:pt>
                <c:pt idx="31899">
                  <c:v>1.5859600000000001E-2</c:v>
                </c:pt>
                <c:pt idx="31900">
                  <c:v>1.11141E-2</c:v>
                </c:pt>
                <c:pt idx="31901">
                  <c:v>2.45533E-2</c:v>
                </c:pt>
                <c:pt idx="31902">
                  <c:v>1.5647899999999999E-2</c:v>
                </c:pt>
                <c:pt idx="31903">
                  <c:v>3.8852700000000001E-3</c:v>
                </c:pt>
                <c:pt idx="31904">
                  <c:v>2.7730000000000001E-2</c:v>
                </c:pt>
                <c:pt idx="31905">
                  <c:v>2.8848599999999999E-3</c:v>
                </c:pt>
                <c:pt idx="31906">
                  <c:v>2.7985599999999999E-2</c:v>
                </c:pt>
                <c:pt idx="31907">
                  <c:v>1.66683E-2</c:v>
                </c:pt>
                <c:pt idx="31908">
                  <c:v>3.7693999999999998E-2</c:v>
                </c:pt>
                <c:pt idx="31909">
                  <c:v>4.3477999999999998E-3</c:v>
                </c:pt>
                <c:pt idx="31910">
                  <c:v>3.7654899999999998E-2</c:v>
                </c:pt>
                <c:pt idx="31911">
                  <c:v>2.1087600000000001E-2</c:v>
                </c:pt>
                <c:pt idx="31912">
                  <c:v>3.8303400000000001E-2</c:v>
                </c:pt>
                <c:pt idx="31913">
                  <c:v>2.6978499999999999E-2</c:v>
                </c:pt>
                <c:pt idx="31914">
                  <c:v>4.1695599999999999E-2</c:v>
                </c:pt>
                <c:pt idx="31915">
                  <c:v>3.1356799999999997E-2</c:v>
                </c:pt>
                <c:pt idx="31916">
                  <c:v>2.3780800000000001E-2</c:v>
                </c:pt>
                <c:pt idx="31917">
                  <c:v>3.2572700000000003E-2</c:v>
                </c:pt>
                <c:pt idx="31918">
                  <c:v>3.7920000000000002E-2</c:v>
                </c:pt>
                <c:pt idx="31919">
                  <c:v>3.3097300000000003E-2</c:v>
                </c:pt>
                <c:pt idx="31920">
                  <c:v>1.7239600000000001E-2</c:v>
                </c:pt>
                <c:pt idx="31921">
                  <c:v>4.1804300000000003E-2</c:v>
                </c:pt>
                <c:pt idx="31922">
                  <c:v>3.8886999999999998E-2</c:v>
                </c:pt>
                <c:pt idx="31923">
                  <c:v>4.8033699999999999E-2</c:v>
                </c:pt>
                <c:pt idx="31924">
                  <c:v>3.0985800000000001E-2</c:v>
                </c:pt>
                <c:pt idx="31925">
                  <c:v>3.1939500000000003E-2</c:v>
                </c:pt>
                <c:pt idx="31926">
                  <c:v>2.2362699999999999E-2</c:v>
                </c:pt>
                <c:pt idx="31927">
                  <c:v>1.9499800000000001E-2</c:v>
                </c:pt>
                <c:pt idx="31928">
                  <c:v>2.1768599999999999E-2</c:v>
                </c:pt>
                <c:pt idx="31929">
                  <c:v>2.60115E-2</c:v>
                </c:pt>
                <c:pt idx="31930">
                  <c:v>2.2525800000000001E-3</c:v>
                </c:pt>
                <c:pt idx="31931">
                  <c:v>1.35202E-2</c:v>
                </c:pt>
                <c:pt idx="31932">
                  <c:v>2.9006000000000001E-2</c:v>
                </c:pt>
                <c:pt idx="31933">
                  <c:v>3.89872E-2</c:v>
                </c:pt>
                <c:pt idx="31934">
                  <c:v>7.02953E-3</c:v>
                </c:pt>
                <c:pt idx="31935">
                  <c:v>1.4121099999999999E-2</c:v>
                </c:pt>
                <c:pt idx="31936">
                  <c:v>2.18391E-2</c:v>
                </c:pt>
                <c:pt idx="31937">
                  <c:v>1.21622E-2</c:v>
                </c:pt>
                <c:pt idx="31938">
                  <c:v>2.8125799999999999E-2</c:v>
                </c:pt>
                <c:pt idx="31939">
                  <c:v>2.5301000000000001E-2</c:v>
                </c:pt>
                <c:pt idx="31940">
                  <c:v>2.3700700000000002E-2</c:v>
                </c:pt>
                <c:pt idx="31941">
                  <c:v>-1.9617100000000002E-3</c:v>
                </c:pt>
                <c:pt idx="31942">
                  <c:v>-2.86484E-3</c:v>
                </c:pt>
                <c:pt idx="31943">
                  <c:v>4.5613300000000002E-2</c:v>
                </c:pt>
                <c:pt idx="31944">
                  <c:v>2.7680400000000001E-2</c:v>
                </c:pt>
                <c:pt idx="31945">
                  <c:v>5.4101899999999996E-3</c:v>
                </c:pt>
                <c:pt idx="31946">
                  <c:v>3.59745E-2</c:v>
                </c:pt>
                <c:pt idx="31947">
                  <c:v>3.68309E-3</c:v>
                </c:pt>
                <c:pt idx="31948">
                  <c:v>1.44444E-2</c:v>
                </c:pt>
                <c:pt idx="31949">
                  <c:v>1.4760000000000001E-2</c:v>
                </c:pt>
                <c:pt idx="31950">
                  <c:v>5.3889300000000001E-2</c:v>
                </c:pt>
                <c:pt idx="31951">
                  <c:v>2.8028500000000001E-2</c:v>
                </c:pt>
                <c:pt idx="31952">
                  <c:v>1.1613800000000001E-2</c:v>
                </c:pt>
                <c:pt idx="31953">
                  <c:v>2.8828599999999999E-2</c:v>
                </c:pt>
                <c:pt idx="31954">
                  <c:v>4.0186899999999998E-2</c:v>
                </c:pt>
                <c:pt idx="31955">
                  <c:v>3.12366E-2</c:v>
                </c:pt>
                <c:pt idx="31956">
                  <c:v>1.2043999999999999E-2</c:v>
                </c:pt>
                <c:pt idx="31957">
                  <c:v>2.75421E-2</c:v>
                </c:pt>
                <c:pt idx="31958">
                  <c:v>1.12076E-2</c:v>
                </c:pt>
                <c:pt idx="31959">
                  <c:v>3.0389800000000002E-2</c:v>
                </c:pt>
                <c:pt idx="31960">
                  <c:v>2.1000899999999999E-2</c:v>
                </c:pt>
                <c:pt idx="31961">
                  <c:v>3.0466099999999999E-2</c:v>
                </c:pt>
                <c:pt idx="31962">
                  <c:v>2.7654600000000001E-2</c:v>
                </c:pt>
                <c:pt idx="31963">
                  <c:v>1.5029000000000001E-2</c:v>
                </c:pt>
                <c:pt idx="31964">
                  <c:v>2.8474800000000001E-2</c:v>
                </c:pt>
                <c:pt idx="31965">
                  <c:v>1.67122E-2</c:v>
                </c:pt>
                <c:pt idx="31966">
                  <c:v>1.32208E-2</c:v>
                </c:pt>
                <c:pt idx="31967">
                  <c:v>2.72226E-2</c:v>
                </c:pt>
                <c:pt idx="31968">
                  <c:v>-7.4386600000000004E-4</c:v>
                </c:pt>
                <c:pt idx="31969">
                  <c:v>-6.46782E-3</c:v>
                </c:pt>
                <c:pt idx="31970">
                  <c:v>-1.01385E-2</c:v>
                </c:pt>
                <c:pt idx="31971">
                  <c:v>1.6844700000000001E-2</c:v>
                </c:pt>
                <c:pt idx="31972">
                  <c:v>4.9476600000000004E-3</c:v>
                </c:pt>
                <c:pt idx="31973">
                  <c:v>1.92833E-3</c:v>
                </c:pt>
                <c:pt idx="31974">
                  <c:v>-3.9997100000000001E-3</c:v>
                </c:pt>
                <c:pt idx="31975">
                  <c:v>1.38578E-2</c:v>
                </c:pt>
                <c:pt idx="31976">
                  <c:v>-3.7183799999999999E-3</c:v>
                </c:pt>
                <c:pt idx="31977">
                  <c:v>1.2369200000000001E-3</c:v>
                </c:pt>
                <c:pt idx="31978">
                  <c:v>2.35233E-2</c:v>
                </c:pt>
                <c:pt idx="31979">
                  <c:v>8.4810300000000005E-3</c:v>
                </c:pt>
                <c:pt idx="31980">
                  <c:v>1.9687699999999999E-2</c:v>
                </c:pt>
                <c:pt idx="31981">
                  <c:v>7.7447899999999997E-3</c:v>
                </c:pt>
                <c:pt idx="31982">
                  <c:v>6.1540600000000003E-3</c:v>
                </c:pt>
                <c:pt idx="31983">
                  <c:v>1.54524E-2</c:v>
                </c:pt>
                <c:pt idx="31984">
                  <c:v>2.5288600000000001E-2</c:v>
                </c:pt>
                <c:pt idx="31985">
                  <c:v>1.23816E-2</c:v>
                </c:pt>
                <c:pt idx="31986">
                  <c:v>2.4190900000000001E-2</c:v>
                </c:pt>
                <c:pt idx="31987">
                  <c:v>1.18532E-2</c:v>
                </c:pt>
                <c:pt idx="31988">
                  <c:v>1.1256199999999999E-2</c:v>
                </c:pt>
                <c:pt idx="31989">
                  <c:v>5.0429300000000003E-2</c:v>
                </c:pt>
                <c:pt idx="31990">
                  <c:v>3.2356299999999998E-2</c:v>
                </c:pt>
                <c:pt idx="31991">
                  <c:v>2.2154799999999999E-2</c:v>
                </c:pt>
                <c:pt idx="31992">
                  <c:v>4.3420799999999999E-3</c:v>
                </c:pt>
                <c:pt idx="31993">
                  <c:v>2.98147E-2</c:v>
                </c:pt>
                <c:pt idx="31994">
                  <c:v>1.75056E-2</c:v>
                </c:pt>
                <c:pt idx="31995">
                  <c:v>2.51427E-2</c:v>
                </c:pt>
                <c:pt idx="31996">
                  <c:v>2.6360499999999999E-2</c:v>
                </c:pt>
                <c:pt idx="31997">
                  <c:v>5.5913899999999999E-3</c:v>
                </c:pt>
                <c:pt idx="31998">
                  <c:v>1.3852099999999999E-2</c:v>
                </c:pt>
                <c:pt idx="31999">
                  <c:v>1.94359E-3</c:v>
                </c:pt>
                <c:pt idx="32000">
                  <c:v>2.6402499999999999E-2</c:v>
                </c:pt>
                <c:pt idx="32001">
                  <c:v>1.1029199999999999E-2</c:v>
                </c:pt>
                <c:pt idx="32002">
                  <c:v>1.07689E-2</c:v>
                </c:pt>
                <c:pt idx="32003">
                  <c:v>1.6107599999999999E-3</c:v>
                </c:pt>
                <c:pt idx="32004">
                  <c:v>1.7639200000000001E-2</c:v>
                </c:pt>
                <c:pt idx="32005">
                  <c:v>1.5665999999999999E-2</c:v>
                </c:pt>
                <c:pt idx="32006">
                  <c:v>-9.4127700000000002E-4</c:v>
                </c:pt>
                <c:pt idx="32007">
                  <c:v>1.7300599999999999E-2</c:v>
                </c:pt>
                <c:pt idx="32008">
                  <c:v>1.7013499999999999E-3</c:v>
                </c:pt>
                <c:pt idx="32009">
                  <c:v>3.1518900000000001E-3</c:v>
                </c:pt>
                <c:pt idx="32010">
                  <c:v>-1.8997199999999999E-3</c:v>
                </c:pt>
                <c:pt idx="32011">
                  <c:v>-1.55706E-2</c:v>
                </c:pt>
                <c:pt idx="32012">
                  <c:v>-2.0250299999999999E-2</c:v>
                </c:pt>
                <c:pt idx="32013">
                  <c:v>-6.2246300000000001E-3</c:v>
                </c:pt>
                <c:pt idx="32014">
                  <c:v>5.9013399999999997E-3</c:v>
                </c:pt>
                <c:pt idx="32015">
                  <c:v>-8.9149499999999996E-3</c:v>
                </c:pt>
                <c:pt idx="32016">
                  <c:v>-1.36118E-2</c:v>
                </c:pt>
                <c:pt idx="32017">
                  <c:v>6.7901599999999995E-4</c:v>
                </c:pt>
                <c:pt idx="32018">
                  <c:v>8.2712199999999993E-3</c:v>
                </c:pt>
                <c:pt idx="32019">
                  <c:v>1.7883300000000001E-2</c:v>
                </c:pt>
                <c:pt idx="32020">
                  <c:v>1.8999100000000001E-2</c:v>
                </c:pt>
                <c:pt idx="32021">
                  <c:v>1.97716E-2</c:v>
                </c:pt>
                <c:pt idx="32022">
                  <c:v>4.1818599999999999E-3</c:v>
                </c:pt>
                <c:pt idx="32023">
                  <c:v>3.53813E-3</c:v>
                </c:pt>
                <c:pt idx="32024">
                  <c:v>-5.4550200000000001E-4</c:v>
                </c:pt>
                <c:pt idx="32025">
                  <c:v>7.9069099999999996E-3</c:v>
                </c:pt>
                <c:pt idx="32026">
                  <c:v>-2.882E-3</c:v>
                </c:pt>
                <c:pt idx="32027">
                  <c:v>6.5135999999999996E-3</c:v>
                </c:pt>
                <c:pt idx="32028">
                  <c:v>1.50023E-2</c:v>
                </c:pt>
                <c:pt idx="32029">
                  <c:v>-1.6384100000000001E-3</c:v>
                </c:pt>
                <c:pt idx="32030">
                  <c:v>2.6099199999999999E-2</c:v>
                </c:pt>
                <c:pt idx="32031">
                  <c:v>2.1685599999999999E-2</c:v>
                </c:pt>
                <c:pt idx="32032">
                  <c:v>3.0765500000000001E-2</c:v>
                </c:pt>
                <c:pt idx="32033">
                  <c:v>7.18784E-3</c:v>
                </c:pt>
                <c:pt idx="32034">
                  <c:v>2.36759E-2</c:v>
                </c:pt>
                <c:pt idx="32035">
                  <c:v>1.98078E-2</c:v>
                </c:pt>
                <c:pt idx="32036">
                  <c:v>1.72596E-2</c:v>
                </c:pt>
                <c:pt idx="32037">
                  <c:v>5.2337599999999996E-3</c:v>
                </c:pt>
                <c:pt idx="32038">
                  <c:v>1.5515299999999999E-2</c:v>
                </c:pt>
                <c:pt idx="32039">
                  <c:v>-3.7097900000000001E-3</c:v>
                </c:pt>
                <c:pt idx="32040">
                  <c:v>8.9712100000000003E-3</c:v>
                </c:pt>
                <c:pt idx="32041">
                  <c:v>1.8768300000000002E-2</c:v>
                </c:pt>
                <c:pt idx="32042">
                  <c:v>3.1825100000000002E-2</c:v>
                </c:pt>
                <c:pt idx="32043">
                  <c:v>5.7430299999999997E-3</c:v>
                </c:pt>
                <c:pt idx="32044">
                  <c:v>1.7826100000000001E-2</c:v>
                </c:pt>
                <c:pt idx="32045">
                  <c:v>2.53134E-2</c:v>
                </c:pt>
                <c:pt idx="32046">
                  <c:v>-1.76811E-3</c:v>
                </c:pt>
                <c:pt idx="32047">
                  <c:v>1.51634E-2</c:v>
                </c:pt>
                <c:pt idx="32048">
                  <c:v>2.31886E-2</c:v>
                </c:pt>
                <c:pt idx="32049">
                  <c:v>2.1321300000000001E-2</c:v>
                </c:pt>
                <c:pt idx="32050">
                  <c:v>-1.6483299999999999E-2</c:v>
                </c:pt>
                <c:pt idx="32051">
                  <c:v>-4.4536599999999999E-3</c:v>
                </c:pt>
                <c:pt idx="32052">
                  <c:v>7.6446500000000002E-3</c:v>
                </c:pt>
                <c:pt idx="32053">
                  <c:v>-3.0994399999999999E-4</c:v>
                </c:pt>
                <c:pt idx="32054">
                  <c:v>-4.1360900000000003E-3</c:v>
                </c:pt>
                <c:pt idx="32055">
                  <c:v>-4.9943899999999996E-3</c:v>
                </c:pt>
                <c:pt idx="32056">
                  <c:v>-4.7616999999999998E-3</c:v>
                </c:pt>
                <c:pt idx="32057">
                  <c:v>-1.5620200000000001E-2</c:v>
                </c:pt>
                <c:pt idx="32058">
                  <c:v>-1.1389700000000001E-2</c:v>
                </c:pt>
                <c:pt idx="32059">
                  <c:v>-2.52724E-3</c:v>
                </c:pt>
                <c:pt idx="32060">
                  <c:v>-1.51205E-2</c:v>
                </c:pt>
                <c:pt idx="32061">
                  <c:v>-1.19095E-2</c:v>
                </c:pt>
                <c:pt idx="32062">
                  <c:v>4.8723200000000003E-3</c:v>
                </c:pt>
                <c:pt idx="32063">
                  <c:v>7.9631799999999996E-4</c:v>
                </c:pt>
                <c:pt idx="32064">
                  <c:v>-1.06792E-2</c:v>
                </c:pt>
                <c:pt idx="32065">
                  <c:v>1.31607E-4</c:v>
                </c:pt>
                <c:pt idx="32066">
                  <c:v>-1.1662499999999999E-2</c:v>
                </c:pt>
                <c:pt idx="32067">
                  <c:v>-1.2454E-2</c:v>
                </c:pt>
                <c:pt idx="32068">
                  <c:v>-3.2242800000000002E-2</c:v>
                </c:pt>
                <c:pt idx="32069">
                  <c:v>-2.8227800000000001E-2</c:v>
                </c:pt>
                <c:pt idx="32070">
                  <c:v>-2.7187300000000001E-2</c:v>
                </c:pt>
                <c:pt idx="32071">
                  <c:v>-2.1720900000000001E-2</c:v>
                </c:pt>
                <c:pt idx="32072">
                  <c:v>-2.9893900000000001E-2</c:v>
                </c:pt>
                <c:pt idx="32073" formatCode="0.00E+00">
                  <c:v>-3.3014300000000003E-2</c:v>
                </c:pt>
                <c:pt idx="32074">
                  <c:v>-1.27811E-2</c:v>
                </c:pt>
                <c:pt idx="32075">
                  <c:v>-2.4767899999999999E-2</c:v>
                </c:pt>
                <c:pt idx="32076">
                  <c:v>-3.5782799999999997E-2</c:v>
                </c:pt>
                <c:pt idx="32077">
                  <c:v>-1.8552800000000001E-2</c:v>
                </c:pt>
                <c:pt idx="32078">
                  <c:v>-1.4006599999999999E-2</c:v>
                </c:pt>
                <c:pt idx="32079">
                  <c:v>-3.9436300000000001E-2</c:v>
                </c:pt>
                <c:pt idx="32080">
                  <c:v>-3.1848000000000001E-2</c:v>
                </c:pt>
                <c:pt idx="32081">
                  <c:v>-2.9427499999999999E-2</c:v>
                </c:pt>
                <c:pt idx="32082">
                  <c:v>-1.9416800000000001E-2</c:v>
                </c:pt>
                <c:pt idx="32083">
                  <c:v>-2.1152500000000001E-2</c:v>
                </c:pt>
                <c:pt idx="32084">
                  <c:v>-4.6574600000000001E-2</c:v>
                </c:pt>
                <c:pt idx="32085">
                  <c:v>-3.53155E-2</c:v>
                </c:pt>
                <c:pt idx="32086">
                  <c:v>-2.74668E-2</c:v>
                </c:pt>
                <c:pt idx="32087">
                  <c:v>-1.36499E-2</c:v>
                </c:pt>
                <c:pt idx="32088">
                  <c:v>-1.40734E-2</c:v>
                </c:pt>
                <c:pt idx="32089">
                  <c:v>-1.87435E-2</c:v>
                </c:pt>
                <c:pt idx="32090">
                  <c:v>-1.7533300000000002E-2</c:v>
                </c:pt>
                <c:pt idx="32091">
                  <c:v>-8.4743500000000003E-3</c:v>
                </c:pt>
                <c:pt idx="32092">
                  <c:v>8.4476499999999993E-3</c:v>
                </c:pt>
                <c:pt idx="32093">
                  <c:v>-2.40421E-2</c:v>
                </c:pt>
                <c:pt idx="32094">
                  <c:v>-1.83439E-2</c:v>
                </c:pt>
                <c:pt idx="32095">
                  <c:v>4.2037999999999997E-3</c:v>
                </c:pt>
                <c:pt idx="32096">
                  <c:v>-1.91717E-2</c:v>
                </c:pt>
                <c:pt idx="32097">
                  <c:v>-2.88992E-2</c:v>
                </c:pt>
                <c:pt idx="32098">
                  <c:v>-2.0981799999999998E-2</c:v>
                </c:pt>
                <c:pt idx="32099">
                  <c:v>-1.5481E-2</c:v>
                </c:pt>
                <c:pt idx="32100">
                  <c:v>-2.0932200000000001E-2</c:v>
                </c:pt>
                <c:pt idx="32101">
                  <c:v>-1.72701E-2</c:v>
                </c:pt>
                <c:pt idx="32102">
                  <c:v>8.1968300000000004E-3</c:v>
                </c:pt>
                <c:pt idx="32103">
                  <c:v>5.2547499999999999E-3</c:v>
                </c:pt>
                <c:pt idx="32104">
                  <c:v>-2.2438E-2</c:v>
                </c:pt>
                <c:pt idx="32105">
                  <c:v>-1.88684E-2</c:v>
                </c:pt>
                <c:pt idx="32106">
                  <c:v>1.14632E-2</c:v>
                </c:pt>
                <c:pt idx="32107">
                  <c:v>-2.2576300000000001E-2</c:v>
                </c:pt>
                <c:pt idx="32108">
                  <c:v>-1.0973E-2</c:v>
                </c:pt>
                <c:pt idx="32109">
                  <c:v>7.8086900000000001E-3</c:v>
                </c:pt>
                <c:pt idx="32110">
                  <c:v>-4.4870400000000003E-3</c:v>
                </c:pt>
                <c:pt idx="32111">
                  <c:v>-1.39151E-2</c:v>
                </c:pt>
                <c:pt idx="32112">
                  <c:v>-3.0168500000000001E-2</c:v>
                </c:pt>
                <c:pt idx="32113">
                  <c:v>-3.1347300000000001E-3</c:v>
                </c:pt>
                <c:pt idx="32114">
                  <c:v>-1.0047E-2</c:v>
                </c:pt>
                <c:pt idx="32115">
                  <c:v>-2.9834699999999999E-2</c:v>
                </c:pt>
                <c:pt idx="32116">
                  <c:v>-7.2774900000000002E-3</c:v>
                </c:pt>
                <c:pt idx="32117">
                  <c:v>-1.19066E-2</c:v>
                </c:pt>
                <c:pt idx="32118" formatCode="0.00E+00">
                  <c:v>-2.8610199999999999E-5</c:v>
                </c:pt>
                <c:pt idx="32119">
                  <c:v>-2.6510200000000001E-2</c:v>
                </c:pt>
                <c:pt idx="32120">
                  <c:v>-3.3008599999999999E-2</c:v>
                </c:pt>
                <c:pt idx="32121">
                  <c:v>-2.9211000000000001E-2</c:v>
                </c:pt>
                <c:pt idx="32122">
                  <c:v>-2.6980400000000002E-2</c:v>
                </c:pt>
                <c:pt idx="32123">
                  <c:v>-2.3352600000000001E-2</c:v>
                </c:pt>
                <c:pt idx="32124">
                  <c:v>-4.4675800000000002E-2</c:v>
                </c:pt>
                <c:pt idx="32125">
                  <c:v>-3.8288099999999999E-2</c:v>
                </c:pt>
                <c:pt idx="32126">
                  <c:v>-4.9475699999999997E-2</c:v>
                </c:pt>
                <c:pt idx="32127">
                  <c:v>-4.0987000000000003E-2</c:v>
                </c:pt>
                <c:pt idx="32128">
                  <c:v>-4.3953899999999997E-2</c:v>
                </c:pt>
                <c:pt idx="32129">
                  <c:v>-3.1862300000000003E-2</c:v>
                </c:pt>
                <c:pt idx="32130">
                  <c:v>-2.4979600000000001E-2</c:v>
                </c:pt>
                <c:pt idx="32131">
                  <c:v>-1.8892300000000001E-2</c:v>
                </c:pt>
                <c:pt idx="32132">
                  <c:v>-1.8371599999999998E-2</c:v>
                </c:pt>
                <c:pt idx="32133">
                  <c:v>-1.4712299999999999E-2</c:v>
                </c:pt>
                <c:pt idx="32134">
                  <c:v>-3.1611399999999998E-2</c:v>
                </c:pt>
                <c:pt idx="32135">
                  <c:v>-4.0130599999999997E-3</c:v>
                </c:pt>
                <c:pt idx="32136">
                  <c:v>-2.9806099999999999E-2</c:v>
                </c:pt>
                <c:pt idx="32137">
                  <c:v>-2.1422400000000001E-2</c:v>
                </c:pt>
                <c:pt idx="32138">
                  <c:v>-4.6089199999999997E-2</c:v>
                </c:pt>
                <c:pt idx="32139">
                  <c:v>-3.5844800000000003E-2</c:v>
                </c:pt>
                <c:pt idx="32140">
                  <c:v>-3.6036499999999999E-2</c:v>
                </c:pt>
                <c:pt idx="32141">
                  <c:v>-5.1458400000000001E-2</c:v>
                </c:pt>
                <c:pt idx="32142">
                  <c:v>-4.0946999999999997E-2</c:v>
                </c:pt>
                <c:pt idx="32143">
                  <c:v>-3.3863999999999998E-2</c:v>
                </c:pt>
                <c:pt idx="32144">
                  <c:v>-2.69346E-2</c:v>
                </c:pt>
                <c:pt idx="32145">
                  <c:v>-4.66185E-2</c:v>
                </c:pt>
                <c:pt idx="32146">
                  <c:v>-5.9454E-2</c:v>
                </c:pt>
                <c:pt idx="32147">
                  <c:v>-4.3852799999999997E-2</c:v>
                </c:pt>
                <c:pt idx="32148">
                  <c:v>-4.3476099999999997E-2</c:v>
                </c:pt>
                <c:pt idx="32149">
                  <c:v>-5.2320499999999999E-2</c:v>
                </c:pt>
                <c:pt idx="32150">
                  <c:v>-3.7554700000000003E-2</c:v>
                </c:pt>
                <c:pt idx="32151">
                  <c:v>-4.4203800000000001E-2</c:v>
                </c:pt>
                <c:pt idx="32152">
                  <c:v>-4.7987000000000002E-2</c:v>
                </c:pt>
                <c:pt idx="32153">
                  <c:v>-3.4547799999999997E-2</c:v>
                </c:pt>
                <c:pt idx="32154">
                  <c:v>-3.0729300000000001E-2</c:v>
                </c:pt>
                <c:pt idx="32155">
                  <c:v>-3.4007999999999997E-2</c:v>
                </c:pt>
                <c:pt idx="32156">
                  <c:v>-2.4310100000000001E-2</c:v>
                </c:pt>
                <c:pt idx="32157">
                  <c:v>-3.5296399999999999E-2</c:v>
                </c:pt>
                <c:pt idx="32158">
                  <c:v>8.8214900000000004E-4</c:v>
                </c:pt>
                <c:pt idx="32159">
                  <c:v>-3.5010300000000001E-2</c:v>
                </c:pt>
                <c:pt idx="32160">
                  <c:v>-1.47858E-2</c:v>
                </c:pt>
                <c:pt idx="32161">
                  <c:v>-4.6529800000000001E-3</c:v>
                </c:pt>
                <c:pt idx="32162">
                  <c:v>-2.598E-2</c:v>
                </c:pt>
                <c:pt idx="32163">
                  <c:v>-2.5181800000000001E-2</c:v>
                </c:pt>
                <c:pt idx="32164">
                  <c:v>-3.8700100000000001E-2</c:v>
                </c:pt>
                <c:pt idx="32165">
                  <c:v>-2.6159299999999998E-3</c:v>
                </c:pt>
                <c:pt idx="32166">
                  <c:v>-2.5873199999999999E-2</c:v>
                </c:pt>
                <c:pt idx="32167">
                  <c:v>-4.4123599999999999E-2</c:v>
                </c:pt>
                <c:pt idx="32168">
                  <c:v>-3.3186899999999998E-2</c:v>
                </c:pt>
                <c:pt idx="32169">
                  <c:v>-1.8457399999999999E-2</c:v>
                </c:pt>
                <c:pt idx="32170">
                  <c:v>-1.5874900000000001E-2</c:v>
                </c:pt>
                <c:pt idx="32171">
                  <c:v>-1.7992999999999999E-2</c:v>
                </c:pt>
                <c:pt idx="32172">
                  <c:v>-1.6850500000000001E-2</c:v>
                </c:pt>
                <c:pt idx="32173">
                  <c:v>-4.9495700000000004E-3</c:v>
                </c:pt>
                <c:pt idx="32174">
                  <c:v>-2.1876300000000001E-2</c:v>
                </c:pt>
                <c:pt idx="32175">
                  <c:v>-2.3675000000000002E-2</c:v>
                </c:pt>
                <c:pt idx="32176">
                  <c:v>-2.0504000000000001E-2</c:v>
                </c:pt>
                <c:pt idx="32177">
                  <c:v>-2.9643099999999999E-2</c:v>
                </c:pt>
                <c:pt idx="32178">
                  <c:v>-4.3616299999999997E-2</c:v>
                </c:pt>
                <c:pt idx="32179">
                  <c:v>-4.7690400000000001E-2</c:v>
                </c:pt>
                <c:pt idx="32180">
                  <c:v>-3.4565899999999997E-2</c:v>
                </c:pt>
                <c:pt idx="32181">
                  <c:v>-4.8176799999999999E-2</c:v>
                </c:pt>
                <c:pt idx="32182">
                  <c:v>-3.39251E-2</c:v>
                </c:pt>
                <c:pt idx="32183">
                  <c:v>-3.6614399999999998E-2</c:v>
                </c:pt>
                <c:pt idx="32184">
                  <c:v>-2.97813E-2</c:v>
                </c:pt>
                <c:pt idx="32185">
                  <c:v>-4.23679E-2</c:v>
                </c:pt>
                <c:pt idx="32186">
                  <c:v>-3.7368800000000001E-2</c:v>
                </c:pt>
                <c:pt idx="32187">
                  <c:v>-8.1014599999999996E-3</c:v>
                </c:pt>
                <c:pt idx="32188">
                  <c:v>-3.0143699999999999E-2</c:v>
                </c:pt>
                <c:pt idx="32189">
                  <c:v>-3.5629300000000003E-2</c:v>
                </c:pt>
                <c:pt idx="32190">
                  <c:v>-1.7165199999999999E-2</c:v>
                </c:pt>
                <c:pt idx="32191">
                  <c:v>-3.56321E-2</c:v>
                </c:pt>
                <c:pt idx="32192">
                  <c:v>-3.4844399999999998E-2</c:v>
                </c:pt>
                <c:pt idx="32193">
                  <c:v>-1.7534299999999999E-2</c:v>
                </c:pt>
                <c:pt idx="32194">
                  <c:v>-2.7687099999999999E-2</c:v>
                </c:pt>
                <c:pt idx="32195">
                  <c:v>-3.1718299999999998E-2</c:v>
                </c:pt>
                <c:pt idx="32196">
                  <c:v>-5.6476600000000002E-2</c:v>
                </c:pt>
                <c:pt idx="32197">
                  <c:v>-3.3050499999999997E-2</c:v>
                </c:pt>
                <c:pt idx="32198">
                  <c:v>-1.05019E-2</c:v>
                </c:pt>
                <c:pt idx="32199">
                  <c:v>-3.3416700000000001E-2</c:v>
                </c:pt>
                <c:pt idx="32200">
                  <c:v>-3.0573800000000002E-2</c:v>
                </c:pt>
                <c:pt idx="32201">
                  <c:v>-2.5822600000000001E-2</c:v>
                </c:pt>
                <c:pt idx="32202">
                  <c:v>-4.3269200000000001E-2</c:v>
                </c:pt>
                <c:pt idx="32203">
                  <c:v>-4.6961799999999998E-2</c:v>
                </c:pt>
                <c:pt idx="32204">
                  <c:v>-3.2939900000000001E-2</c:v>
                </c:pt>
                <c:pt idx="32205">
                  <c:v>-1.6699800000000001E-2</c:v>
                </c:pt>
                <c:pt idx="32206">
                  <c:v>-3.0280100000000001E-2</c:v>
                </c:pt>
                <c:pt idx="32207">
                  <c:v>-5.2581799999999998E-2</c:v>
                </c:pt>
                <c:pt idx="32208">
                  <c:v>-3.2265700000000001E-2</c:v>
                </c:pt>
                <c:pt idx="32209">
                  <c:v>-2.16837E-2</c:v>
                </c:pt>
                <c:pt idx="32210">
                  <c:v>-4.4178000000000002E-2</c:v>
                </c:pt>
                <c:pt idx="32211">
                  <c:v>-3.6446600000000003E-2</c:v>
                </c:pt>
                <c:pt idx="32212">
                  <c:v>-3.2180800000000002E-2</c:v>
                </c:pt>
                <c:pt idx="32213">
                  <c:v>-3.0081699999999999E-2</c:v>
                </c:pt>
                <c:pt idx="32214">
                  <c:v>-1.6696900000000001E-2</c:v>
                </c:pt>
                <c:pt idx="32215">
                  <c:v>-3.8077399999999997E-2</c:v>
                </c:pt>
                <c:pt idx="32216">
                  <c:v>-2.26727E-2</c:v>
                </c:pt>
                <c:pt idx="32217">
                  <c:v>-3.90654E-2</c:v>
                </c:pt>
                <c:pt idx="32218">
                  <c:v>-3.4245499999999998E-2</c:v>
                </c:pt>
                <c:pt idx="32219">
                  <c:v>-1.89438E-2</c:v>
                </c:pt>
                <c:pt idx="32220">
                  <c:v>-3.08323E-2</c:v>
                </c:pt>
                <c:pt idx="32221">
                  <c:v>-3.8101200000000002E-2</c:v>
                </c:pt>
                <c:pt idx="32222">
                  <c:v>-3.6912E-2</c:v>
                </c:pt>
                <c:pt idx="32223">
                  <c:v>-1.6243899999999999E-2</c:v>
                </c:pt>
                <c:pt idx="32224">
                  <c:v>-2.0752900000000001E-2</c:v>
                </c:pt>
                <c:pt idx="32225">
                  <c:v>-7.2374300000000004E-3</c:v>
                </c:pt>
                <c:pt idx="32226">
                  <c:v>-2.27213E-2</c:v>
                </c:pt>
                <c:pt idx="32227">
                  <c:v>-3.1114599999999999E-2</c:v>
                </c:pt>
                <c:pt idx="32228">
                  <c:v>-4.3101300000000002E-2</c:v>
                </c:pt>
                <c:pt idx="32229">
                  <c:v>-2.9072799999999999E-2</c:v>
                </c:pt>
                <c:pt idx="32230">
                  <c:v>-1.5943499999999999E-2</c:v>
                </c:pt>
                <c:pt idx="32231">
                  <c:v>2.1114300000000001E-3</c:v>
                </c:pt>
                <c:pt idx="32232">
                  <c:v>-3.4653700000000003E-2</c:v>
                </c:pt>
                <c:pt idx="32233">
                  <c:v>-3.4005199999999999E-2</c:v>
                </c:pt>
                <c:pt idx="32234">
                  <c:v>-6.2742199999999996E-3</c:v>
                </c:pt>
                <c:pt idx="32235">
                  <c:v>-1.9520800000000001E-2</c:v>
                </c:pt>
                <c:pt idx="32236">
                  <c:v>-5.6591000000000002E-3</c:v>
                </c:pt>
                <c:pt idx="32237">
                  <c:v>-4.2948699999999999E-2</c:v>
                </c:pt>
                <c:pt idx="32238">
                  <c:v>-4.1074800000000002E-2</c:v>
                </c:pt>
                <c:pt idx="32239">
                  <c:v>-3.5384199999999998E-2</c:v>
                </c:pt>
                <c:pt idx="32240">
                  <c:v>-2.8672199999999998E-2</c:v>
                </c:pt>
                <c:pt idx="32241">
                  <c:v>-2.02436E-2</c:v>
                </c:pt>
                <c:pt idx="32242">
                  <c:v>-5.3563100000000002E-2</c:v>
                </c:pt>
                <c:pt idx="32243">
                  <c:v>-6.2683100000000005E-2</c:v>
                </c:pt>
                <c:pt idx="32244">
                  <c:v>-2.9053699999999998E-2</c:v>
                </c:pt>
                <c:pt idx="32245">
                  <c:v>-4.7825800000000002E-2</c:v>
                </c:pt>
                <c:pt idx="32246">
                  <c:v>-2.29778E-2</c:v>
                </c:pt>
                <c:pt idx="32247">
                  <c:v>-2.0369499999999999E-2</c:v>
                </c:pt>
                <c:pt idx="32248">
                  <c:v>-3.1331999999999999E-2</c:v>
                </c:pt>
                <c:pt idx="32249">
                  <c:v>-6.8386100000000005E-2</c:v>
                </c:pt>
                <c:pt idx="32250">
                  <c:v>-5.2295700000000001E-2</c:v>
                </c:pt>
                <c:pt idx="32251">
                  <c:v>-2.4071700000000001E-2</c:v>
                </c:pt>
                <c:pt idx="32252">
                  <c:v>-4.4458400000000002E-2</c:v>
                </c:pt>
                <c:pt idx="32253">
                  <c:v>-4.0812500000000002E-2</c:v>
                </c:pt>
                <c:pt idx="32254">
                  <c:v>-6.29416E-2</c:v>
                </c:pt>
                <c:pt idx="32255">
                  <c:v>-7.2871199999999997E-2</c:v>
                </c:pt>
                <c:pt idx="32256">
                  <c:v>-6.0484900000000001E-2</c:v>
                </c:pt>
                <c:pt idx="32257">
                  <c:v>-3.67327E-2</c:v>
                </c:pt>
                <c:pt idx="32258">
                  <c:v>-5.8083500000000003E-2</c:v>
                </c:pt>
                <c:pt idx="32259">
                  <c:v>-4.6979899999999998E-2</c:v>
                </c:pt>
                <c:pt idx="32260">
                  <c:v>-6.7519200000000001E-2</c:v>
                </c:pt>
                <c:pt idx="32261">
                  <c:v>-2.1158199999999999E-2</c:v>
                </c:pt>
                <c:pt idx="32262">
                  <c:v>-4.0955499999999999E-2</c:v>
                </c:pt>
                <c:pt idx="32263">
                  <c:v>-5.4014199999999998E-2</c:v>
                </c:pt>
                <c:pt idx="32264">
                  <c:v>-2.9418900000000001E-2</c:v>
                </c:pt>
                <c:pt idx="32265">
                  <c:v>-3.5203900000000003E-2</c:v>
                </c:pt>
                <c:pt idx="32266">
                  <c:v>-2.72074E-2</c:v>
                </c:pt>
                <c:pt idx="32267">
                  <c:v>-1.90105E-2</c:v>
                </c:pt>
                <c:pt idx="32268">
                  <c:v>-1.89619E-2</c:v>
                </c:pt>
                <c:pt idx="32269">
                  <c:v>-3.7846600000000001E-2</c:v>
                </c:pt>
                <c:pt idx="32270">
                  <c:v>-3.0335399999999998E-2</c:v>
                </c:pt>
                <c:pt idx="32271">
                  <c:v>-4.6394299999999999E-2</c:v>
                </c:pt>
                <c:pt idx="32272">
                  <c:v>-8.1367499999999999E-3</c:v>
                </c:pt>
                <c:pt idx="32273">
                  <c:v>-3.87383E-3</c:v>
                </c:pt>
                <c:pt idx="32274">
                  <c:v>-1.9341500000000001E-2</c:v>
                </c:pt>
                <c:pt idx="32275">
                  <c:v>-1.68104E-2</c:v>
                </c:pt>
                <c:pt idx="32276">
                  <c:v>-3.5203900000000003E-2</c:v>
                </c:pt>
                <c:pt idx="32277">
                  <c:v>-1.2026800000000001E-2</c:v>
                </c:pt>
                <c:pt idx="32278">
                  <c:v>-1.9730600000000001E-2</c:v>
                </c:pt>
                <c:pt idx="32279">
                  <c:v>-1.7152799999999999E-2</c:v>
                </c:pt>
                <c:pt idx="32280">
                  <c:v>-1.5494300000000001E-2</c:v>
                </c:pt>
                <c:pt idx="32281">
                  <c:v>-9.0837499999999998E-3</c:v>
                </c:pt>
                <c:pt idx="32282">
                  <c:v>-3.2640500000000003E-2</c:v>
                </c:pt>
                <c:pt idx="32283">
                  <c:v>-1.45664E-2</c:v>
                </c:pt>
                <c:pt idx="32284">
                  <c:v>-1.00727E-2</c:v>
                </c:pt>
                <c:pt idx="32285">
                  <c:v>8.3437000000000008E-3</c:v>
                </c:pt>
                <c:pt idx="32286">
                  <c:v>-8.4829299999999996E-3</c:v>
                </c:pt>
                <c:pt idx="32287">
                  <c:v>-2.6370999999999999E-2</c:v>
                </c:pt>
                <c:pt idx="32288">
                  <c:v>-3.1617199999999998E-2</c:v>
                </c:pt>
                <c:pt idx="32289">
                  <c:v>-4.2953499999999999E-3</c:v>
                </c:pt>
                <c:pt idx="32290">
                  <c:v>-7.29752E-3</c:v>
                </c:pt>
                <c:pt idx="32291">
                  <c:v>-7.5025600000000001E-3</c:v>
                </c:pt>
                <c:pt idx="32292">
                  <c:v>-2.8432800000000001E-2</c:v>
                </c:pt>
                <c:pt idx="32293">
                  <c:v>-3.6313100000000001E-2</c:v>
                </c:pt>
                <c:pt idx="32294">
                  <c:v>-2.6241299999999999E-2</c:v>
                </c:pt>
                <c:pt idx="32295">
                  <c:v>-3.5968800000000002E-2</c:v>
                </c:pt>
                <c:pt idx="32296">
                  <c:v>-2.2073700000000002E-2</c:v>
                </c:pt>
                <c:pt idx="32297">
                  <c:v>-1.23806E-2</c:v>
                </c:pt>
                <c:pt idx="32298">
                  <c:v>-3.8963299999999999E-2</c:v>
                </c:pt>
                <c:pt idx="32299">
                  <c:v>-4.9198199999999997E-2</c:v>
                </c:pt>
                <c:pt idx="32300">
                  <c:v>-1.97945E-2</c:v>
                </c:pt>
                <c:pt idx="32301">
                  <c:v>-2.2782299999999998E-2</c:v>
                </c:pt>
                <c:pt idx="32302">
                  <c:v>-2.6559800000000001E-2</c:v>
                </c:pt>
                <c:pt idx="32303">
                  <c:v>-3.5999299999999998E-2</c:v>
                </c:pt>
                <c:pt idx="32304">
                  <c:v>-3.1014400000000001E-2</c:v>
                </c:pt>
                <c:pt idx="32305">
                  <c:v>-3.7051199999999999E-2</c:v>
                </c:pt>
                <c:pt idx="32306">
                  <c:v>-1.9299500000000001E-2</c:v>
                </c:pt>
                <c:pt idx="32307">
                  <c:v>-3.78094E-2</c:v>
                </c:pt>
                <c:pt idx="32308">
                  <c:v>-2.0376200000000001E-2</c:v>
                </c:pt>
                <c:pt idx="32309">
                  <c:v>-4.6258000000000001E-2</c:v>
                </c:pt>
                <c:pt idx="32310">
                  <c:v>-1.5651700000000001E-2</c:v>
                </c:pt>
                <c:pt idx="32311">
                  <c:v>-1.3153099999999999E-2</c:v>
                </c:pt>
                <c:pt idx="32312">
                  <c:v>-3.2393499999999999E-2</c:v>
                </c:pt>
                <c:pt idx="32313">
                  <c:v>-5.75151E-2</c:v>
                </c:pt>
                <c:pt idx="32314">
                  <c:v>-3.6747000000000002E-2</c:v>
                </c:pt>
                <c:pt idx="32315">
                  <c:v>-3.1194700000000001E-3</c:v>
                </c:pt>
                <c:pt idx="32316">
                  <c:v>-2.2559200000000001E-2</c:v>
                </c:pt>
                <c:pt idx="32317">
                  <c:v>-9.6893299999999995E-3</c:v>
                </c:pt>
                <c:pt idx="32318">
                  <c:v>2.0255999999999998E-3</c:v>
                </c:pt>
                <c:pt idx="32319">
                  <c:v>-2.2613500000000002E-2</c:v>
                </c:pt>
                <c:pt idx="32320">
                  <c:v>-4.86679E-2</c:v>
                </c:pt>
                <c:pt idx="32321">
                  <c:v>-1.06125E-2</c:v>
                </c:pt>
                <c:pt idx="32322">
                  <c:v>3.8385400000000001E-3</c:v>
                </c:pt>
                <c:pt idx="32323">
                  <c:v>-1.5353199999999999E-2</c:v>
                </c:pt>
                <c:pt idx="32324">
                  <c:v>-4.0753400000000002E-2</c:v>
                </c:pt>
                <c:pt idx="32325" formatCode="0.00E+00">
                  <c:v>1.3351400000000001E-5</c:v>
                </c:pt>
                <c:pt idx="32326">
                  <c:v>-2.0802500000000002E-2</c:v>
                </c:pt>
                <c:pt idx="32327">
                  <c:v>-1.8671E-2</c:v>
                </c:pt>
                <c:pt idx="32328">
                  <c:v>3.9806399999999997E-3</c:v>
                </c:pt>
                <c:pt idx="32329">
                  <c:v>-2.65846E-2</c:v>
                </c:pt>
                <c:pt idx="32330">
                  <c:v>-1.87359E-2</c:v>
                </c:pt>
                <c:pt idx="32331">
                  <c:v>-1.1072200000000001E-2</c:v>
                </c:pt>
                <c:pt idx="32332">
                  <c:v>6.7996999999999997E-3</c:v>
                </c:pt>
                <c:pt idx="32333">
                  <c:v>-1.06182E-2</c:v>
                </c:pt>
                <c:pt idx="32334">
                  <c:v>-2.50721E-2</c:v>
                </c:pt>
                <c:pt idx="32335">
                  <c:v>1.2652399999999999E-2</c:v>
                </c:pt>
                <c:pt idx="32336">
                  <c:v>-3.5843800000000002E-2</c:v>
                </c:pt>
                <c:pt idx="32337">
                  <c:v>-1.39761E-2</c:v>
                </c:pt>
                <c:pt idx="32338">
                  <c:v>6.6204100000000002E-3</c:v>
                </c:pt>
                <c:pt idx="32339">
                  <c:v>1.6371699999999999E-2</c:v>
                </c:pt>
                <c:pt idx="32340">
                  <c:v>-1.2763999999999999E-2</c:v>
                </c:pt>
                <c:pt idx="32341">
                  <c:v>-4.4939E-2</c:v>
                </c:pt>
                <c:pt idx="32342">
                  <c:v>-1.6144800000000001E-2</c:v>
                </c:pt>
                <c:pt idx="32343">
                  <c:v>2.5855099999999999E-2</c:v>
                </c:pt>
                <c:pt idx="32344">
                  <c:v>1.5818599999999999E-2</c:v>
                </c:pt>
                <c:pt idx="32345">
                  <c:v>-3.3273700000000001E-3</c:v>
                </c:pt>
                <c:pt idx="32346">
                  <c:v>-1.7795599999999999E-3</c:v>
                </c:pt>
                <c:pt idx="32347">
                  <c:v>-9.0026900000000007E-3</c:v>
                </c:pt>
                <c:pt idx="32348">
                  <c:v>-6.8397500000000003E-3</c:v>
                </c:pt>
                <c:pt idx="32349">
                  <c:v>7.9908400000000008E-3</c:v>
                </c:pt>
                <c:pt idx="32350">
                  <c:v>2.3726500000000001E-2</c:v>
                </c:pt>
                <c:pt idx="32351">
                  <c:v>5.6896200000000003E-3</c:v>
                </c:pt>
                <c:pt idx="32352">
                  <c:v>-1.62144E-2</c:v>
                </c:pt>
                <c:pt idx="32353">
                  <c:v>-4.5347199999999999E-3</c:v>
                </c:pt>
                <c:pt idx="32354">
                  <c:v>2.0027199999999999E-3</c:v>
                </c:pt>
                <c:pt idx="32355">
                  <c:v>3.2386799999999999E-3</c:v>
                </c:pt>
                <c:pt idx="32356">
                  <c:v>4.2238199999999997E-3</c:v>
                </c:pt>
                <c:pt idx="32357">
                  <c:v>-3.6048900000000002E-4</c:v>
                </c:pt>
                <c:pt idx="32358">
                  <c:v>-2.4837499999999998E-2</c:v>
                </c:pt>
                <c:pt idx="32359">
                  <c:v>-1.9359600000000001E-4</c:v>
                </c:pt>
                <c:pt idx="32360">
                  <c:v>3.5955399999999998E-2</c:v>
                </c:pt>
                <c:pt idx="32361">
                  <c:v>2.5494599999999999E-2</c:v>
                </c:pt>
                <c:pt idx="32362">
                  <c:v>-1.0950100000000001E-2</c:v>
                </c:pt>
                <c:pt idx="32363">
                  <c:v>-2.0532600000000002E-2</c:v>
                </c:pt>
                <c:pt idx="32364">
                  <c:v>1.2491199999999999E-2</c:v>
                </c:pt>
                <c:pt idx="32365">
                  <c:v>1.9854500000000001E-2</c:v>
                </c:pt>
                <c:pt idx="32366">
                  <c:v>2.6607499999999999E-3</c:v>
                </c:pt>
                <c:pt idx="32367">
                  <c:v>8.5563700000000006E-3</c:v>
                </c:pt>
                <c:pt idx="32368">
                  <c:v>-1.08471E-2</c:v>
                </c:pt>
                <c:pt idx="32369">
                  <c:v>-1.44882E-2</c:v>
                </c:pt>
                <c:pt idx="32370">
                  <c:v>7.0953399999999995E-4</c:v>
                </c:pt>
                <c:pt idx="32371">
                  <c:v>1.7070799999999999E-4</c:v>
                </c:pt>
                <c:pt idx="32372">
                  <c:v>2.1324199999999999E-3</c:v>
                </c:pt>
                <c:pt idx="32373">
                  <c:v>1.57652E-2</c:v>
                </c:pt>
                <c:pt idx="32374">
                  <c:v>-1.8104599999999998E-2</c:v>
                </c:pt>
                <c:pt idx="32375">
                  <c:v>1.2303400000000001E-2</c:v>
                </c:pt>
                <c:pt idx="32376">
                  <c:v>2.2665999999999999E-2</c:v>
                </c:pt>
                <c:pt idx="32377">
                  <c:v>3.7649200000000001E-2</c:v>
                </c:pt>
                <c:pt idx="32378">
                  <c:v>2.1674200000000001E-2</c:v>
                </c:pt>
                <c:pt idx="32379">
                  <c:v>-6.4430199999999998E-3</c:v>
                </c:pt>
                <c:pt idx="32380">
                  <c:v>1.2002000000000001E-2</c:v>
                </c:pt>
                <c:pt idx="32381">
                  <c:v>-3.26538E-3</c:v>
                </c:pt>
                <c:pt idx="32382">
                  <c:v>2.64187E-2</c:v>
                </c:pt>
                <c:pt idx="32383">
                  <c:v>3.9248499999999999E-2</c:v>
                </c:pt>
                <c:pt idx="32384">
                  <c:v>4.8255899999999997E-2</c:v>
                </c:pt>
                <c:pt idx="32385">
                  <c:v>-1.4822999999999999E-2</c:v>
                </c:pt>
                <c:pt idx="32386">
                  <c:v>-5.3882599999999995E-4</c:v>
                </c:pt>
                <c:pt idx="32387">
                  <c:v>1.47495E-2</c:v>
                </c:pt>
                <c:pt idx="32388">
                  <c:v>5.2267099999999997E-2</c:v>
                </c:pt>
                <c:pt idx="32389">
                  <c:v>3.5334600000000001E-2</c:v>
                </c:pt>
                <c:pt idx="32390">
                  <c:v>3.76415E-3</c:v>
                </c:pt>
                <c:pt idx="32391">
                  <c:v>1.32408E-2</c:v>
                </c:pt>
                <c:pt idx="32392">
                  <c:v>1.3027199999999999E-2</c:v>
                </c:pt>
                <c:pt idx="32393">
                  <c:v>1.4136299999999999E-2</c:v>
                </c:pt>
                <c:pt idx="32394">
                  <c:v>3.66077E-2</c:v>
                </c:pt>
                <c:pt idx="32395">
                  <c:v>4.4635800000000003E-2</c:v>
                </c:pt>
                <c:pt idx="32396">
                  <c:v>1.5576400000000001E-2</c:v>
                </c:pt>
                <c:pt idx="32397">
                  <c:v>8.5163100000000005E-4</c:v>
                </c:pt>
                <c:pt idx="32398">
                  <c:v>8.6049999999999998E-3</c:v>
                </c:pt>
                <c:pt idx="32399">
                  <c:v>3.7180900000000003E-2</c:v>
                </c:pt>
                <c:pt idx="32400">
                  <c:v>2.41795E-2</c:v>
                </c:pt>
                <c:pt idx="32401">
                  <c:v>3.00074E-2</c:v>
                </c:pt>
                <c:pt idx="32402">
                  <c:v>1.5151E-2</c:v>
                </c:pt>
                <c:pt idx="32403">
                  <c:v>2.9917699999999998E-2</c:v>
                </c:pt>
                <c:pt idx="32404">
                  <c:v>2.85873E-2</c:v>
                </c:pt>
                <c:pt idx="32405">
                  <c:v>5.3540200000000003E-2</c:v>
                </c:pt>
                <c:pt idx="32406">
                  <c:v>2.0302799999999999E-2</c:v>
                </c:pt>
                <c:pt idx="32407">
                  <c:v>5.92232E-3</c:v>
                </c:pt>
                <c:pt idx="32408">
                  <c:v>1.7260600000000001E-2</c:v>
                </c:pt>
                <c:pt idx="32409">
                  <c:v>3.2079700000000003E-2</c:v>
                </c:pt>
                <c:pt idx="32410">
                  <c:v>3.90444E-2</c:v>
                </c:pt>
                <c:pt idx="32411">
                  <c:v>-5.0620999999999999E-3</c:v>
                </c:pt>
                <c:pt idx="32412">
                  <c:v>1.3264700000000001E-2</c:v>
                </c:pt>
                <c:pt idx="32413">
                  <c:v>4.8124300000000002E-2</c:v>
                </c:pt>
                <c:pt idx="32414">
                  <c:v>3.2167400000000001E-3</c:v>
                </c:pt>
                <c:pt idx="32415">
                  <c:v>1.9573199999999999E-2</c:v>
                </c:pt>
                <c:pt idx="32416">
                  <c:v>3.1376800000000003E-2</c:v>
                </c:pt>
                <c:pt idx="32417">
                  <c:v>-3.6602000000000002E-3</c:v>
                </c:pt>
                <c:pt idx="32418">
                  <c:v>6.9751700000000002E-3</c:v>
                </c:pt>
                <c:pt idx="32419">
                  <c:v>7.7714899999999998E-3</c:v>
                </c:pt>
                <c:pt idx="32420">
                  <c:v>2.0197900000000001E-2</c:v>
                </c:pt>
                <c:pt idx="32421">
                  <c:v>2.2006999999999999E-2</c:v>
                </c:pt>
                <c:pt idx="32422">
                  <c:v>1.5214E-2</c:v>
                </c:pt>
                <c:pt idx="32423">
                  <c:v>1.01242E-2</c:v>
                </c:pt>
                <c:pt idx="32424">
                  <c:v>1.08299E-2</c:v>
                </c:pt>
                <c:pt idx="32425">
                  <c:v>2.29321E-2</c:v>
                </c:pt>
                <c:pt idx="32426">
                  <c:v>3.8198500000000003E-2</c:v>
                </c:pt>
                <c:pt idx="32427">
                  <c:v>1.7822299999999999E-2</c:v>
                </c:pt>
                <c:pt idx="32428">
                  <c:v>1.8670099999999999E-2</c:v>
                </c:pt>
                <c:pt idx="32429">
                  <c:v>3.0218100000000001E-2</c:v>
                </c:pt>
                <c:pt idx="32430">
                  <c:v>2.55604E-2</c:v>
                </c:pt>
                <c:pt idx="32431">
                  <c:v>-1.7642999999999999E-4</c:v>
                </c:pt>
                <c:pt idx="32432">
                  <c:v>1.00012E-2</c:v>
                </c:pt>
                <c:pt idx="32433">
                  <c:v>2.11515E-2</c:v>
                </c:pt>
                <c:pt idx="32434">
                  <c:v>2.9767999999999999E-2</c:v>
                </c:pt>
                <c:pt idx="32435" formatCode="0.00E+00">
                  <c:v>-5.6266800000000001E-5</c:v>
                </c:pt>
                <c:pt idx="32436">
                  <c:v>1.04408E-2</c:v>
                </c:pt>
                <c:pt idx="32437">
                  <c:v>3.3374800000000003E-2</c:v>
                </c:pt>
                <c:pt idx="32438">
                  <c:v>1.7128899999999999E-2</c:v>
                </c:pt>
                <c:pt idx="32439">
                  <c:v>1.08089E-2</c:v>
                </c:pt>
                <c:pt idx="32440">
                  <c:v>6.1674099999999999E-3</c:v>
                </c:pt>
                <c:pt idx="32441">
                  <c:v>1.00584E-2</c:v>
                </c:pt>
                <c:pt idx="32442">
                  <c:v>4.9158100000000003E-2</c:v>
                </c:pt>
                <c:pt idx="32443">
                  <c:v>4.3417900000000002E-2</c:v>
                </c:pt>
                <c:pt idx="32444">
                  <c:v>1.4848699999999999E-3</c:v>
                </c:pt>
                <c:pt idx="32445">
                  <c:v>1.92699E-2</c:v>
                </c:pt>
                <c:pt idx="32446">
                  <c:v>6.4659100000000001E-3</c:v>
                </c:pt>
                <c:pt idx="32447">
                  <c:v>1.91383E-2</c:v>
                </c:pt>
                <c:pt idx="32448">
                  <c:v>1.41134E-2</c:v>
                </c:pt>
                <c:pt idx="32449">
                  <c:v>6.9723099999999998E-3</c:v>
                </c:pt>
                <c:pt idx="32450">
                  <c:v>3.7164700000000002E-2</c:v>
                </c:pt>
                <c:pt idx="32451">
                  <c:v>5.5894899999999999E-3</c:v>
                </c:pt>
                <c:pt idx="32452">
                  <c:v>-9.5863300000000005E-3</c:v>
                </c:pt>
                <c:pt idx="32453">
                  <c:v>5.2523599999999997E-2</c:v>
                </c:pt>
                <c:pt idx="32454">
                  <c:v>3.9127299999999997E-2</c:v>
                </c:pt>
                <c:pt idx="32455">
                  <c:v>4.6055800000000001E-2</c:v>
                </c:pt>
                <c:pt idx="32456">
                  <c:v>2.3994399999999999E-2</c:v>
                </c:pt>
                <c:pt idx="32457">
                  <c:v>3.3950799999999998E-4</c:v>
                </c:pt>
                <c:pt idx="32458">
                  <c:v>2.88811E-2</c:v>
                </c:pt>
                <c:pt idx="32459">
                  <c:v>4.4984799999999998E-2</c:v>
                </c:pt>
                <c:pt idx="32460">
                  <c:v>6.0010899999999999E-2</c:v>
                </c:pt>
                <c:pt idx="32461">
                  <c:v>2.7299899999999998E-2</c:v>
                </c:pt>
                <c:pt idx="32462">
                  <c:v>1.54333E-2</c:v>
                </c:pt>
                <c:pt idx="32463">
                  <c:v>3.2398200000000002E-2</c:v>
                </c:pt>
                <c:pt idx="32464">
                  <c:v>1.6090400000000001E-2</c:v>
                </c:pt>
                <c:pt idx="32465">
                  <c:v>3.4261699999999999E-2</c:v>
                </c:pt>
                <c:pt idx="32466">
                  <c:v>3.7674899999999997E-2</c:v>
                </c:pt>
                <c:pt idx="32467">
                  <c:v>4.0386199999999997E-2</c:v>
                </c:pt>
                <c:pt idx="32468">
                  <c:v>4.3588599999999998E-2</c:v>
                </c:pt>
                <c:pt idx="32469">
                  <c:v>-5.5370300000000001E-3</c:v>
                </c:pt>
                <c:pt idx="32470">
                  <c:v>1.2378699999999999E-2</c:v>
                </c:pt>
                <c:pt idx="32471">
                  <c:v>2.34194E-2</c:v>
                </c:pt>
                <c:pt idx="32472">
                  <c:v>6.3770300000000002E-2</c:v>
                </c:pt>
                <c:pt idx="32473">
                  <c:v>2.0620300000000001E-2</c:v>
                </c:pt>
                <c:pt idx="32474">
                  <c:v>2.4158499999999999E-2</c:v>
                </c:pt>
                <c:pt idx="32475">
                  <c:v>4.3739300000000002E-2</c:v>
                </c:pt>
                <c:pt idx="32476">
                  <c:v>4.08163E-2</c:v>
                </c:pt>
                <c:pt idx="32477">
                  <c:v>4.1780499999999998E-2</c:v>
                </c:pt>
                <c:pt idx="32478">
                  <c:v>2.1554899999999998E-2</c:v>
                </c:pt>
                <c:pt idx="32479">
                  <c:v>3.1772599999999998E-2</c:v>
                </c:pt>
                <c:pt idx="32480">
                  <c:v>4.7500599999999997E-2</c:v>
                </c:pt>
                <c:pt idx="32481">
                  <c:v>4.7154399999999999E-2</c:v>
                </c:pt>
                <c:pt idx="32482">
                  <c:v>2.2771799999999998E-2</c:v>
                </c:pt>
                <c:pt idx="32483">
                  <c:v>4.8419999999999998E-2</c:v>
                </c:pt>
                <c:pt idx="32484">
                  <c:v>4.4624299999999999E-2</c:v>
                </c:pt>
                <c:pt idx="32485">
                  <c:v>5.6003600000000001E-2</c:v>
                </c:pt>
                <c:pt idx="32486">
                  <c:v>4.4964799999999999E-2</c:v>
                </c:pt>
                <c:pt idx="32487">
                  <c:v>2.6523600000000001E-2</c:v>
                </c:pt>
                <c:pt idx="32488">
                  <c:v>3.8759200000000001E-2</c:v>
                </c:pt>
                <c:pt idx="32489">
                  <c:v>4.1136699999999998E-2</c:v>
                </c:pt>
                <c:pt idx="32490">
                  <c:v>1.2413E-2</c:v>
                </c:pt>
                <c:pt idx="32491">
                  <c:v>2.9177700000000001E-2</c:v>
                </c:pt>
                <c:pt idx="32492">
                  <c:v>2.95191E-2</c:v>
                </c:pt>
                <c:pt idx="32493">
                  <c:v>7.0955299999999999E-2</c:v>
                </c:pt>
                <c:pt idx="32494">
                  <c:v>1.12934E-2</c:v>
                </c:pt>
                <c:pt idx="32495">
                  <c:v>4.44021E-2</c:v>
                </c:pt>
                <c:pt idx="32496">
                  <c:v>3.7574799999999998E-2</c:v>
                </c:pt>
                <c:pt idx="32497">
                  <c:v>3.5159099999999999E-2</c:v>
                </c:pt>
                <c:pt idx="32498">
                  <c:v>4.5354800000000001E-2</c:v>
                </c:pt>
                <c:pt idx="32499">
                  <c:v>2.5242799999999999E-2</c:v>
                </c:pt>
                <c:pt idx="32500">
                  <c:v>4.1926400000000003E-2</c:v>
                </c:pt>
                <c:pt idx="32501">
                  <c:v>2.86217E-2</c:v>
                </c:pt>
                <c:pt idx="32502">
                  <c:v>3.92447E-2</c:v>
                </c:pt>
                <c:pt idx="32503">
                  <c:v>4.7702799999999997E-2</c:v>
                </c:pt>
                <c:pt idx="32504">
                  <c:v>3.4192100000000003E-2</c:v>
                </c:pt>
                <c:pt idx="32505">
                  <c:v>5.1705399999999999E-2</c:v>
                </c:pt>
                <c:pt idx="32506">
                  <c:v>4.7109600000000001E-2</c:v>
                </c:pt>
                <c:pt idx="32507">
                  <c:v>2.4826999999999998E-2</c:v>
                </c:pt>
                <c:pt idx="32508">
                  <c:v>3.4086199999999997E-2</c:v>
                </c:pt>
                <c:pt idx="32509">
                  <c:v>3.8452100000000003E-2</c:v>
                </c:pt>
                <c:pt idx="32510">
                  <c:v>7.5290700000000002E-2</c:v>
                </c:pt>
                <c:pt idx="32511">
                  <c:v>3.1329200000000001E-2</c:v>
                </c:pt>
                <c:pt idx="32512">
                  <c:v>-1.8053100000000001E-3</c:v>
                </c:pt>
                <c:pt idx="32513">
                  <c:v>5.4567299999999999E-2</c:v>
                </c:pt>
                <c:pt idx="32514">
                  <c:v>3.4108199999999998E-2</c:v>
                </c:pt>
                <c:pt idx="32515">
                  <c:v>7.4289300000000003E-2</c:v>
                </c:pt>
                <c:pt idx="32516">
                  <c:v>3.8200400000000002E-2</c:v>
                </c:pt>
                <c:pt idx="32517">
                  <c:v>2.1059999999999999E-2</c:v>
                </c:pt>
                <c:pt idx="32518">
                  <c:v>4.8045200000000003E-2</c:v>
                </c:pt>
                <c:pt idx="32519">
                  <c:v>5.2567500000000003E-2</c:v>
                </c:pt>
                <c:pt idx="32520">
                  <c:v>5.5685999999999999E-2</c:v>
                </c:pt>
                <c:pt idx="32521">
                  <c:v>7.3297500000000002E-2</c:v>
                </c:pt>
                <c:pt idx="32522">
                  <c:v>4.1481999999999998E-2</c:v>
                </c:pt>
                <c:pt idx="32523">
                  <c:v>4.88911E-2</c:v>
                </c:pt>
                <c:pt idx="32524">
                  <c:v>3.9198900000000002E-2</c:v>
                </c:pt>
                <c:pt idx="32525">
                  <c:v>2.85749E-2</c:v>
                </c:pt>
                <c:pt idx="32526">
                  <c:v>4.06942E-2</c:v>
                </c:pt>
                <c:pt idx="32527">
                  <c:v>4.7330900000000002E-2</c:v>
                </c:pt>
                <c:pt idx="32528">
                  <c:v>5.2371000000000001E-2</c:v>
                </c:pt>
                <c:pt idx="32529">
                  <c:v>3.20702E-2</c:v>
                </c:pt>
                <c:pt idx="32530">
                  <c:v>4.7280299999999997E-2</c:v>
                </c:pt>
                <c:pt idx="32531">
                  <c:v>3.7074999999999997E-2</c:v>
                </c:pt>
                <c:pt idx="32532">
                  <c:v>4.4236200000000003E-2</c:v>
                </c:pt>
                <c:pt idx="32533">
                  <c:v>5.0670600000000003E-2</c:v>
                </c:pt>
                <c:pt idx="32534">
                  <c:v>4.5764899999999997E-2</c:v>
                </c:pt>
                <c:pt idx="32535">
                  <c:v>3.2474500000000003E-2</c:v>
                </c:pt>
                <c:pt idx="32536">
                  <c:v>2.8514899999999999E-2</c:v>
                </c:pt>
                <c:pt idx="32537">
                  <c:v>4.8718499999999998E-2</c:v>
                </c:pt>
                <c:pt idx="32538">
                  <c:v>4.9173399999999999E-2</c:v>
                </c:pt>
                <c:pt idx="32539">
                  <c:v>4.6112100000000003E-2</c:v>
                </c:pt>
                <c:pt idx="32540">
                  <c:v>5.4879200000000003E-2</c:v>
                </c:pt>
                <c:pt idx="32541">
                  <c:v>8.2381200000000002E-2</c:v>
                </c:pt>
                <c:pt idx="32542">
                  <c:v>1.18513E-2</c:v>
                </c:pt>
                <c:pt idx="32543">
                  <c:v>2.30093E-2</c:v>
                </c:pt>
                <c:pt idx="32544">
                  <c:v>3.4827200000000003E-2</c:v>
                </c:pt>
                <c:pt idx="32545">
                  <c:v>5.0977700000000001E-2</c:v>
                </c:pt>
                <c:pt idx="32546">
                  <c:v>4.3637299999999997E-2</c:v>
                </c:pt>
                <c:pt idx="32547">
                  <c:v>3.5611200000000003E-2</c:v>
                </c:pt>
                <c:pt idx="32548">
                  <c:v>6.9923399999999997E-3</c:v>
                </c:pt>
                <c:pt idx="32549">
                  <c:v>9.0341599999999994E-3</c:v>
                </c:pt>
                <c:pt idx="32550">
                  <c:v>2.8601600000000001E-2</c:v>
                </c:pt>
                <c:pt idx="32551">
                  <c:v>2.81134E-2</c:v>
                </c:pt>
                <c:pt idx="32552">
                  <c:v>7.0915199999999996E-3</c:v>
                </c:pt>
                <c:pt idx="32553">
                  <c:v>1.8823599999999999E-2</c:v>
                </c:pt>
                <c:pt idx="32554">
                  <c:v>2.7797700000000002E-2</c:v>
                </c:pt>
                <c:pt idx="32555">
                  <c:v>1.6763699999999999E-2</c:v>
                </c:pt>
                <c:pt idx="32556">
                  <c:v>1.06049E-2</c:v>
                </c:pt>
                <c:pt idx="32557">
                  <c:v>1.5014599999999999E-2</c:v>
                </c:pt>
                <c:pt idx="32558">
                  <c:v>2.80533E-2</c:v>
                </c:pt>
                <c:pt idx="32559">
                  <c:v>1.67274E-3</c:v>
                </c:pt>
                <c:pt idx="32560">
                  <c:v>2.67897E-2</c:v>
                </c:pt>
                <c:pt idx="32561">
                  <c:v>1.76907E-2</c:v>
                </c:pt>
                <c:pt idx="32562">
                  <c:v>2.7151100000000001E-2</c:v>
                </c:pt>
                <c:pt idx="32563">
                  <c:v>3.0498500000000001E-2</c:v>
                </c:pt>
                <c:pt idx="32564">
                  <c:v>1.4403300000000001E-2</c:v>
                </c:pt>
                <c:pt idx="32565">
                  <c:v>2.1851499999999999E-2</c:v>
                </c:pt>
                <c:pt idx="32566">
                  <c:v>3.3286099999999999E-2</c:v>
                </c:pt>
                <c:pt idx="32567">
                  <c:v>2.2478100000000001E-2</c:v>
                </c:pt>
                <c:pt idx="32568">
                  <c:v>3.6389400000000002E-2</c:v>
                </c:pt>
                <c:pt idx="32569">
                  <c:v>4.3407399999999999E-2</c:v>
                </c:pt>
                <c:pt idx="32570">
                  <c:v>2.1697999999999999E-2</c:v>
                </c:pt>
                <c:pt idx="32571">
                  <c:v>2.7485800000000001E-2</c:v>
                </c:pt>
                <c:pt idx="32572">
                  <c:v>1.0086100000000001E-2</c:v>
                </c:pt>
                <c:pt idx="32573">
                  <c:v>4.2357400000000003E-2</c:v>
                </c:pt>
                <c:pt idx="32574">
                  <c:v>5.7345399999999998E-2</c:v>
                </c:pt>
                <c:pt idx="32575">
                  <c:v>3.2799700000000001E-2</c:v>
                </c:pt>
                <c:pt idx="32576">
                  <c:v>1.38826E-2</c:v>
                </c:pt>
                <c:pt idx="32577">
                  <c:v>2.4917600000000002E-2</c:v>
                </c:pt>
                <c:pt idx="32578">
                  <c:v>2.6318600000000001E-2</c:v>
                </c:pt>
                <c:pt idx="32579">
                  <c:v>3.6940599999999997E-2</c:v>
                </c:pt>
                <c:pt idx="32580">
                  <c:v>2.0432499999999999E-2</c:v>
                </c:pt>
                <c:pt idx="32581">
                  <c:v>2.3602499999999998E-2</c:v>
                </c:pt>
                <c:pt idx="32582">
                  <c:v>3.6282500000000002E-2</c:v>
                </c:pt>
                <c:pt idx="32583">
                  <c:v>1.22595E-2</c:v>
                </c:pt>
                <c:pt idx="32584">
                  <c:v>4.5841199999999999E-2</c:v>
                </c:pt>
                <c:pt idx="32585">
                  <c:v>1.2746800000000001E-2</c:v>
                </c:pt>
                <c:pt idx="32586">
                  <c:v>1.7159500000000001E-2</c:v>
                </c:pt>
                <c:pt idx="32587">
                  <c:v>4.14753E-2</c:v>
                </c:pt>
                <c:pt idx="32588">
                  <c:v>3.3106799999999999E-2</c:v>
                </c:pt>
                <c:pt idx="32589">
                  <c:v>-6.2255899999999996E-3</c:v>
                </c:pt>
                <c:pt idx="32590">
                  <c:v>3.1538E-3</c:v>
                </c:pt>
                <c:pt idx="32591">
                  <c:v>4.6217899999999999E-2</c:v>
                </c:pt>
                <c:pt idx="32592">
                  <c:v>2.55623E-2</c:v>
                </c:pt>
                <c:pt idx="32593">
                  <c:v>-8.8691699999999998E-4</c:v>
                </c:pt>
                <c:pt idx="32594">
                  <c:v>5.8869400000000002E-2</c:v>
                </c:pt>
                <c:pt idx="32595">
                  <c:v>5.4188699999999999E-2</c:v>
                </c:pt>
                <c:pt idx="32596">
                  <c:v>2.7442899999999999E-2</c:v>
                </c:pt>
                <c:pt idx="32597">
                  <c:v>7.8010600000000003E-4</c:v>
                </c:pt>
                <c:pt idx="32598">
                  <c:v>-9.9239299999999992E-3</c:v>
                </c:pt>
                <c:pt idx="32599">
                  <c:v>2.6456799999999999E-2</c:v>
                </c:pt>
                <c:pt idx="32600">
                  <c:v>4.2056999999999997E-2</c:v>
                </c:pt>
                <c:pt idx="32601">
                  <c:v>3.7435499999999997E-2</c:v>
                </c:pt>
                <c:pt idx="32602">
                  <c:v>5.6495699999999996E-3</c:v>
                </c:pt>
                <c:pt idx="32603">
                  <c:v>9.1638599999999994E-3</c:v>
                </c:pt>
                <c:pt idx="32604">
                  <c:v>2.7426699999999998E-2</c:v>
                </c:pt>
                <c:pt idx="32605">
                  <c:v>3.9502099999999998E-2</c:v>
                </c:pt>
                <c:pt idx="32606">
                  <c:v>-3.8165999999999999E-3</c:v>
                </c:pt>
                <c:pt idx="32607">
                  <c:v>1.5928299999999999E-2</c:v>
                </c:pt>
                <c:pt idx="32608">
                  <c:v>1.7411200000000002E-2</c:v>
                </c:pt>
                <c:pt idx="32609">
                  <c:v>1.1058800000000001E-2</c:v>
                </c:pt>
                <c:pt idx="32610">
                  <c:v>2.1412799999999999E-2</c:v>
                </c:pt>
                <c:pt idx="32611">
                  <c:v>7.1439700000000004E-3</c:v>
                </c:pt>
                <c:pt idx="32612">
                  <c:v>2.43254E-2</c:v>
                </c:pt>
                <c:pt idx="32613">
                  <c:v>2.2442799999999999E-2</c:v>
                </c:pt>
                <c:pt idx="32614">
                  <c:v>2.1996499999999999E-2</c:v>
                </c:pt>
                <c:pt idx="32615">
                  <c:v>2.6511199999999999E-2</c:v>
                </c:pt>
                <c:pt idx="32616">
                  <c:v>3.3051499999999998E-2</c:v>
                </c:pt>
                <c:pt idx="32617">
                  <c:v>2.50902E-2</c:v>
                </c:pt>
                <c:pt idx="32618">
                  <c:v>3.2855000000000002E-2</c:v>
                </c:pt>
                <c:pt idx="32619">
                  <c:v>9.9267999999999995E-3</c:v>
                </c:pt>
                <c:pt idx="32620">
                  <c:v>2.74229E-2</c:v>
                </c:pt>
                <c:pt idx="32621">
                  <c:v>3.4747100000000003E-2</c:v>
                </c:pt>
                <c:pt idx="32622">
                  <c:v>3.6288300000000002E-2</c:v>
                </c:pt>
                <c:pt idx="32623">
                  <c:v>1.13163E-2</c:v>
                </c:pt>
                <c:pt idx="32624">
                  <c:v>3.5510100000000003E-2</c:v>
                </c:pt>
                <c:pt idx="32625">
                  <c:v>4.0045699999999997E-2</c:v>
                </c:pt>
                <c:pt idx="32626">
                  <c:v>4.0531200000000001E-4</c:v>
                </c:pt>
                <c:pt idx="32627">
                  <c:v>1.9847900000000002E-2</c:v>
                </c:pt>
                <c:pt idx="32628">
                  <c:v>5.45788E-3</c:v>
                </c:pt>
                <c:pt idx="32629">
                  <c:v>2.1005599999999999E-2</c:v>
                </c:pt>
                <c:pt idx="32630">
                  <c:v>1.4125800000000001E-2</c:v>
                </c:pt>
                <c:pt idx="32631">
                  <c:v>1.38245E-2</c:v>
                </c:pt>
                <c:pt idx="32632">
                  <c:v>2.4291E-2</c:v>
                </c:pt>
                <c:pt idx="32633">
                  <c:v>1.95484E-2</c:v>
                </c:pt>
                <c:pt idx="32634">
                  <c:v>2.7448699999999999E-2</c:v>
                </c:pt>
                <c:pt idx="32635">
                  <c:v>2.316E-2</c:v>
                </c:pt>
                <c:pt idx="32636">
                  <c:v>9.8428700000000001E-3</c:v>
                </c:pt>
                <c:pt idx="32637">
                  <c:v>4.1465800000000004E-3</c:v>
                </c:pt>
                <c:pt idx="32638">
                  <c:v>2.3179100000000001E-2</c:v>
                </c:pt>
                <c:pt idx="32639">
                  <c:v>1.2661E-2</c:v>
                </c:pt>
                <c:pt idx="32640">
                  <c:v>2.40269E-2</c:v>
                </c:pt>
                <c:pt idx="32641">
                  <c:v>-7.2317099999999997E-3</c:v>
                </c:pt>
                <c:pt idx="32642">
                  <c:v>2.6553199999999999E-2</c:v>
                </c:pt>
                <c:pt idx="32643">
                  <c:v>-3.1245200000000001E-2</c:v>
                </c:pt>
                <c:pt idx="32644">
                  <c:v>9.5710799999999992E-3</c:v>
                </c:pt>
                <c:pt idx="32645">
                  <c:v>8.0308900000000006E-3</c:v>
                </c:pt>
                <c:pt idx="32646">
                  <c:v>1.31083E-2</c:v>
                </c:pt>
                <c:pt idx="32647">
                  <c:v>2.29759E-2</c:v>
                </c:pt>
                <c:pt idx="32648">
                  <c:v>-1.3282800000000001E-2</c:v>
                </c:pt>
                <c:pt idx="32649">
                  <c:v>8.6174000000000008E-3</c:v>
                </c:pt>
                <c:pt idx="32650">
                  <c:v>9.9039100000000001E-3</c:v>
                </c:pt>
                <c:pt idx="32651">
                  <c:v>2.4975799999999999E-2</c:v>
                </c:pt>
                <c:pt idx="32652">
                  <c:v>-6.1178200000000004E-3</c:v>
                </c:pt>
                <c:pt idx="32653">
                  <c:v>-4.1246399999999997E-3</c:v>
                </c:pt>
                <c:pt idx="32654">
                  <c:v>-1.6531899999999999E-2</c:v>
                </c:pt>
                <c:pt idx="32655">
                  <c:v>4.8742300000000002E-3</c:v>
                </c:pt>
                <c:pt idx="32656">
                  <c:v>5.4941199999999999E-3</c:v>
                </c:pt>
                <c:pt idx="32657">
                  <c:v>-4.0922199999999997E-3</c:v>
                </c:pt>
                <c:pt idx="32658">
                  <c:v>1.26152E-2</c:v>
                </c:pt>
                <c:pt idx="32659">
                  <c:v>-1.1115099999999999E-2</c:v>
                </c:pt>
                <c:pt idx="32660">
                  <c:v>1.61648E-2</c:v>
                </c:pt>
                <c:pt idx="32661">
                  <c:v>-2.3078899999999999E-4</c:v>
                </c:pt>
                <c:pt idx="32662">
                  <c:v>1.0240600000000001E-2</c:v>
                </c:pt>
                <c:pt idx="32663">
                  <c:v>-5.2719100000000003E-3</c:v>
                </c:pt>
                <c:pt idx="32664">
                  <c:v>-1.47505E-2</c:v>
                </c:pt>
                <c:pt idx="32665">
                  <c:v>4.2820000000000002E-3</c:v>
                </c:pt>
                <c:pt idx="32666">
                  <c:v>-9.0160399999999995E-3</c:v>
                </c:pt>
                <c:pt idx="32667">
                  <c:v>-3.4580199999999998E-2</c:v>
                </c:pt>
                <c:pt idx="32668">
                  <c:v>-8.7337500000000002E-3</c:v>
                </c:pt>
                <c:pt idx="32669">
                  <c:v>-1.51682E-2</c:v>
                </c:pt>
                <c:pt idx="32670">
                  <c:v>1.27831E-2</c:v>
                </c:pt>
                <c:pt idx="32671">
                  <c:v>1.01175E-2</c:v>
                </c:pt>
                <c:pt idx="32672">
                  <c:v>-1.7801299999999999E-2</c:v>
                </c:pt>
                <c:pt idx="32673">
                  <c:v>-3.2916099999999997E-2</c:v>
                </c:pt>
                <c:pt idx="32674">
                  <c:v>-1.63698E-2</c:v>
                </c:pt>
                <c:pt idx="32675">
                  <c:v>-5.5704099999999996E-3</c:v>
                </c:pt>
                <c:pt idx="32676">
                  <c:v>1.6493799999999999E-2</c:v>
                </c:pt>
                <c:pt idx="32677">
                  <c:v>-2.5769199999999999E-2</c:v>
                </c:pt>
                <c:pt idx="32678">
                  <c:v>-1.0851899999999999E-2</c:v>
                </c:pt>
                <c:pt idx="32679">
                  <c:v>-1.5504799999999999E-2</c:v>
                </c:pt>
                <c:pt idx="32680">
                  <c:v>-1.8404E-2</c:v>
                </c:pt>
                <c:pt idx="32681">
                  <c:v>-5.9661899999999997E-3</c:v>
                </c:pt>
                <c:pt idx="32682">
                  <c:v>-9.0103100000000005E-3</c:v>
                </c:pt>
                <c:pt idx="32683">
                  <c:v>-1.05848E-2</c:v>
                </c:pt>
                <c:pt idx="32684">
                  <c:v>-4.0860199999999999E-2</c:v>
                </c:pt>
                <c:pt idx="32685">
                  <c:v>-3.10583E-2</c:v>
                </c:pt>
                <c:pt idx="32686">
                  <c:v>1.68228E-3</c:v>
                </c:pt>
                <c:pt idx="32687">
                  <c:v>-1.9061999999999999E-2</c:v>
                </c:pt>
                <c:pt idx="32688">
                  <c:v>-1.7497100000000002E-2</c:v>
                </c:pt>
                <c:pt idx="32689">
                  <c:v>1.50414E-2</c:v>
                </c:pt>
                <c:pt idx="32690">
                  <c:v>3.2386799999999999E-3</c:v>
                </c:pt>
                <c:pt idx="32691">
                  <c:v>-2.2650699999999999E-2</c:v>
                </c:pt>
                <c:pt idx="32692">
                  <c:v>-1.44691E-2</c:v>
                </c:pt>
                <c:pt idx="32693">
                  <c:v>3.9749099999999999E-3</c:v>
                </c:pt>
                <c:pt idx="32694">
                  <c:v>1.1482199999999999E-3</c:v>
                </c:pt>
                <c:pt idx="32695">
                  <c:v>-2.8944000000000001E-3</c:v>
                </c:pt>
                <c:pt idx="32696">
                  <c:v>1.14241E-2</c:v>
                </c:pt>
                <c:pt idx="32697">
                  <c:v>-1.2970000000000001E-4</c:v>
                </c:pt>
                <c:pt idx="32698">
                  <c:v>8.6021399999999994E-3</c:v>
                </c:pt>
                <c:pt idx="32699">
                  <c:v>6.80256E-3</c:v>
                </c:pt>
                <c:pt idx="32700">
                  <c:v>1.16072E-2</c:v>
                </c:pt>
                <c:pt idx="32701">
                  <c:v>-1.78528E-3</c:v>
                </c:pt>
                <c:pt idx="32702">
                  <c:v>2.2390400000000001E-2</c:v>
                </c:pt>
                <c:pt idx="32703">
                  <c:v>1.81656E-2</c:v>
                </c:pt>
                <c:pt idx="32704">
                  <c:v>2.1145799999999999E-2</c:v>
                </c:pt>
                <c:pt idx="32705">
                  <c:v>4.1885400000000001E-3</c:v>
                </c:pt>
                <c:pt idx="32706">
                  <c:v>1.1673899999999999E-2</c:v>
                </c:pt>
                <c:pt idx="32707">
                  <c:v>3.3950799999999998E-4</c:v>
                </c:pt>
                <c:pt idx="32708">
                  <c:v>-8.5535000000000003E-3</c:v>
                </c:pt>
                <c:pt idx="32709">
                  <c:v>2.3410799999999999E-2</c:v>
                </c:pt>
                <c:pt idx="32710">
                  <c:v>-4.1160600000000004E-3</c:v>
                </c:pt>
                <c:pt idx="32711">
                  <c:v>7.23648E-3</c:v>
                </c:pt>
                <c:pt idx="32712">
                  <c:v>-1.29061E-2</c:v>
                </c:pt>
                <c:pt idx="32713">
                  <c:v>-1.73244E-2</c:v>
                </c:pt>
                <c:pt idx="32714">
                  <c:v>1.7124199999999999E-2</c:v>
                </c:pt>
                <c:pt idx="32715">
                  <c:v>2.1482500000000002E-2</c:v>
                </c:pt>
                <c:pt idx="32716">
                  <c:v>1.9380600000000001E-2</c:v>
                </c:pt>
                <c:pt idx="32717">
                  <c:v>-1.2311000000000001E-2</c:v>
                </c:pt>
                <c:pt idx="32718">
                  <c:v>-1.92137E-2</c:v>
                </c:pt>
                <c:pt idx="32719">
                  <c:v>-2.15225E-2</c:v>
                </c:pt>
                <c:pt idx="32720">
                  <c:v>6.26087E-3</c:v>
                </c:pt>
                <c:pt idx="32721">
                  <c:v>2.5374399999999998E-2</c:v>
                </c:pt>
                <c:pt idx="32722">
                  <c:v>1.32236E-2</c:v>
                </c:pt>
                <c:pt idx="32723">
                  <c:v>-1.17912E-2</c:v>
                </c:pt>
                <c:pt idx="32724">
                  <c:v>-2.8749500000000001E-2</c:v>
                </c:pt>
                <c:pt idx="32725">
                  <c:v>-8.7080000000000005E-3</c:v>
                </c:pt>
                <c:pt idx="32726">
                  <c:v>1.42612E-2</c:v>
                </c:pt>
                <c:pt idx="32727">
                  <c:v>2.44598E-2</c:v>
                </c:pt>
                <c:pt idx="32728">
                  <c:v>1.3283700000000001E-2</c:v>
                </c:pt>
                <c:pt idx="32729">
                  <c:v>-2.29473E-2</c:v>
                </c:pt>
                <c:pt idx="32730">
                  <c:v>-1.65205E-2</c:v>
                </c:pt>
                <c:pt idx="32731">
                  <c:v>-5.7029699999999999E-3</c:v>
                </c:pt>
                <c:pt idx="32732">
                  <c:v>1.35059E-2</c:v>
                </c:pt>
                <c:pt idx="32733">
                  <c:v>-1.22299E-2</c:v>
                </c:pt>
                <c:pt idx="32734">
                  <c:v>-3.3679000000000001E-2</c:v>
                </c:pt>
                <c:pt idx="32735">
                  <c:v>-9.3250299999999998E-3</c:v>
                </c:pt>
                <c:pt idx="32736">
                  <c:v>-6.5345799999999999E-3</c:v>
                </c:pt>
                <c:pt idx="32737">
                  <c:v>-1.6734099999999998E-2</c:v>
                </c:pt>
                <c:pt idx="32738">
                  <c:v>2.14577E-4</c:v>
                </c:pt>
                <c:pt idx="32739">
                  <c:v>-5.5163400000000001E-2</c:v>
                </c:pt>
                <c:pt idx="32740">
                  <c:v>-4.5269999999999998E-2</c:v>
                </c:pt>
                <c:pt idx="32741">
                  <c:v>-2.4591399999999999E-2</c:v>
                </c:pt>
                <c:pt idx="32742">
                  <c:v>1.51443E-3</c:v>
                </c:pt>
                <c:pt idx="32743">
                  <c:v>2.0220800000000001E-2</c:v>
                </c:pt>
                <c:pt idx="32744">
                  <c:v>-1.7406499999999998E-2</c:v>
                </c:pt>
                <c:pt idx="32745">
                  <c:v>-1.6559600000000001E-2</c:v>
                </c:pt>
                <c:pt idx="32746">
                  <c:v>-5.77335E-2</c:v>
                </c:pt>
                <c:pt idx="32747">
                  <c:v>-1.7335900000000001E-2</c:v>
                </c:pt>
                <c:pt idx="32748">
                  <c:v>-4.1999799999999999E-3</c:v>
                </c:pt>
                <c:pt idx="32749">
                  <c:v>-2.9039399999999998E-3</c:v>
                </c:pt>
                <c:pt idx="32750">
                  <c:v>-5.0095599999999997E-2</c:v>
                </c:pt>
                <c:pt idx="32751">
                  <c:v>-6.5545999999999993E-2</c:v>
                </c:pt>
                <c:pt idx="32752">
                  <c:v>-1.40591E-2</c:v>
                </c:pt>
                <c:pt idx="32753">
                  <c:v>-5.1021599999999997E-3</c:v>
                </c:pt>
                <c:pt idx="32754">
                  <c:v>-1.4858199999999999E-3</c:v>
                </c:pt>
                <c:pt idx="32755">
                  <c:v>-3.2201800000000003E-2</c:v>
                </c:pt>
                <c:pt idx="32756">
                  <c:v>-3.1107900000000001E-2</c:v>
                </c:pt>
                <c:pt idx="32757">
                  <c:v>-2.4222400000000002E-2</c:v>
                </c:pt>
                <c:pt idx="32758">
                  <c:v>-4.7718000000000003E-2</c:v>
                </c:pt>
                <c:pt idx="32759">
                  <c:v>-8.6593599999999998E-4</c:v>
                </c:pt>
                <c:pt idx="32760">
                  <c:v>-2.36988E-3</c:v>
                </c:pt>
                <c:pt idx="32761">
                  <c:v>-6.05097E-2</c:v>
                </c:pt>
                <c:pt idx="32762">
                  <c:v>-4.5763999999999999E-2</c:v>
                </c:pt>
                <c:pt idx="32763">
                  <c:v>-3.5578699999999998E-2</c:v>
                </c:pt>
                <c:pt idx="32764">
                  <c:v>-9.1934199999999997E-4</c:v>
                </c:pt>
                <c:pt idx="32765">
                  <c:v>-9.76753E-3</c:v>
                </c:pt>
                <c:pt idx="32766">
                  <c:v>-4.79155E-2</c:v>
                </c:pt>
                <c:pt idx="32767">
                  <c:v>-7.5451900000000002E-2</c:v>
                </c:pt>
                <c:pt idx="32768">
                  <c:v>-7.4191999999999994E-2</c:v>
                </c:pt>
                <c:pt idx="32769">
                  <c:v>-2.1396600000000002E-2</c:v>
                </c:pt>
                <c:pt idx="32770">
                  <c:v>2.2186299999999999E-2</c:v>
                </c:pt>
                <c:pt idx="32771">
                  <c:v>-4.4494600000000002E-2</c:v>
                </c:pt>
                <c:pt idx="32772">
                  <c:v>-7.3729500000000003E-2</c:v>
                </c:pt>
                <c:pt idx="32773">
                  <c:v>-3.3766699999999997E-2</c:v>
                </c:pt>
                <c:pt idx="32774">
                  <c:v>-5.7660099999999999E-2</c:v>
                </c:pt>
                <c:pt idx="32775">
                  <c:v>-3.5587300000000002E-2</c:v>
                </c:pt>
                <c:pt idx="32776">
                  <c:v>-3.5111400000000001E-2</c:v>
                </c:pt>
                <c:pt idx="32777">
                  <c:v>-4.5764899999999997E-2</c:v>
                </c:pt>
                <c:pt idx="32778">
                  <c:v>-5.3664200000000002E-2</c:v>
                </c:pt>
                <c:pt idx="32779">
                  <c:v>-6.7654599999999995E-2</c:v>
                </c:pt>
                <c:pt idx="32780">
                  <c:v>-4.3323500000000001E-2</c:v>
                </c:pt>
                <c:pt idx="32781">
                  <c:v>-1.4240299999999999E-2</c:v>
                </c:pt>
                <c:pt idx="32782">
                  <c:v>-4.02794E-2</c:v>
                </c:pt>
                <c:pt idx="32783">
                  <c:v>-2.78587E-2</c:v>
                </c:pt>
                <c:pt idx="32784">
                  <c:v>-2.1768599999999999E-2</c:v>
                </c:pt>
                <c:pt idx="32785">
                  <c:v>-4.8554399999999998E-2</c:v>
                </c:pt>
                <c:pt idx="32786">
                  <c:v>-3.4988400000000003E-2</c:v>
                </c:pt>
                <c:pt idx="32787">
                  <c:v>-3.65686E-2</c:v>
                </c:pt>
                <c:pt idx="32788">
                  <c:v>-5.1722499999999998E-2</c:v>
                </c:pt>
                <c:pt idx="32789">
                  <c:v>-5.6429899999999998E-2</c:v>
                </c:pt>
                <c:pt idx="32790">
                  <c:v>-3.3906899999999997E-2</c:v>
                </c:pt>
                <c:pt idx="32791">
                  <c:v>-2.7024300000000001E-2</c:v>
                </c:pt>
                <c:pt idx="32792">
                  <c:v>-3.8280499999999999E-3</c:v>
                </c:pt>
                <c:pt idx="32793">
                  <c:v>-4.3460800000000001E-2</c:v>
                </c:pt>
                <c:pt idx="32794">
                  <c:v>-4.38471E-2</c:v>
                </c:pt>
                <c:pt idx="32795">
                  <c:v>-4.7636999999999999E-2</c:v>
                </c:pt>
                <c:pt idx="32796">
                  <c:v>-3.3521700000000001E-2</c:v>
                </c:pt>
                <c:pt idx="32797">
                  <c:v>-1.9639E-2</c:v>
                </c:pt>
                <c:pt idx="32798">
                  <c:v>-1.8981000000000001E-2</c:v>
                </c:pt>
                <c:pt idx="32799">
                  <c:v>-3.5189600000000001E-2</c:v>
                </c:pt>
                <c:pt idx="32800">
                  <c:v>-6.0380000000000003E-2</c:v>
                </c:pt>
                <c:pt idx="32801">
                  <c:v>-4.7457699999999998E-2</c:v>
                </c:pt>
                <c:pt idx="32802">
                  <c:v>-2.5270500000000001E-2</c:v>
                </c:pt>
                <c:pt idx="32803">
                  <c:v>-1.04294E-2</c:v>
                </c:pt>
                <c:pt idx="32804">
                  <c:v>-9.7990000000000004E-3</c:v>
                </c:pt>
                <c:pt idx="32805">
                  <c:v>-2.7435299999999999E-2</c:v>
                </c:pt>
                <c:pt idx="32806">
                  <c:v>-4.3451299999999998E-2</c:v>
                </c:pt>
                <c:pt idx="32807">
                  <c:v>-4.4535600000000002E-2</c:v>
                </c:pt>
                <c:pt idx="32808">
                  <c:v>-4.5174600000000002E-2</c:v>
                </c:pt>
                <c:pt idx="32809">
                  <c:v>-3.3726699999999998E-2</c:v>
                </c:pt>
                <c:pt idx="32810">
                  <c:v>-2.8002699999999998E-2</c:v>
                </c:pt>
                <c:pt idx="32811">
                  <c:v>-2.35252E-2</c:v>
                </c:pt>
                <c:pt idx="32812">
                  <c:v>-2.0037699999999999E-2</c:v>
                </c:pt>
                <c:pt idx="32813">
                  <c:v>-2.40631E-2</c:v>
                </c:pt>
                <c:pt idx="32814">
                  <c:v>-2.8861999999999999E-2</c:v>
                </c:pt>
                <c:pt idx="32815">
                  <c:v>-3.8640000000000001E-2</c:v>
                </c:pt>
                <c:pt idx="32816">
                  <c:v>-3.0268699999999999E-2</c:v>
                </c:pt>
                <c:pt idx="32817">
                  <c:v>-3.1538999999999998E-2</c:v>
                </c:pt>
                <c:pt idx="32818">
                  <c:v>-1.7503700000000001E-2</c:v>
                </c:pt>
                <c:pt idx="32819">
                  <c:v>-5.1689100000000001E-4</c:v>
                </c:pt>
                <c:pt idx="32820">
                  <c:v>-2.6204100000000001E-2</c:v>
                </c:pt>
                <c:pt idx="32821">
                  <c:v>-4.6630900000000003E-2</c:v>
                </c:pt>
                <c:pt idx="32822">
                  <c:v>-3.9818800000000001E-2</c:v>
                </c:pt>
                <c:pt idx="32823">
                  <c:v>-7.8020099999999998E-3</c:v>
                </c:pt>
                <c:pt idx="32824">
                  <c:v>-2.1070499999999999E-2</c:v>
                </c:pt>
                <c:pt idx="32825">
                  <c:v>-1.76201E-2</c:v>
                </c:pt>
                <c:pt idx="32826">
                  <c:v>-4.2154299999999999E-2</c:v>
                </c:pt>
                <c:pt idx="32827">
                  <c:v>-4.2306900000000001E-2</c:v>
                </c:pt>
                <c:pt idx="32828">
                  <c:v>-2.4868999999999999E-2</c:v>
                </c:pt>
                <c:pt idx="32829">
                  <c:v>-4.3352099999999998E-2</c:v>
                </c:pt>
                <c:pt idx="32830">
                  <c:v>-1.26734E-2</c:v>
                </c:pt>
                <c:pt idx="32831">
                  <c:v>-3.1245200000000001E-2</c:v>
                </c:pt>
                <c:pt idx="32832">
                  <c:v>-5.4287000000000002E-2</c:v>
                </c:pt>
                <c:pt idx="32833">
                  <c:v>-3.5962099999999997E-2</c:v>
                </c:pt>
                <c:pt idx="32834">
                  <c:v>-6.1665499999999998E-2</c:v>
                </c:pt>
                <c:pt idx="32835">
                  <c:v>-3.7486999999999999E-2</c:v>
                </c:pt>
                <c:pt idx="32836">
                  <c:v>-3.2486899999999999E-2</c:v>
                </c:pt>
                <c:pt idx="32837">
                  <c:v>-3.7982000000000002E-2</c:v>
                </c:pt>
                <c:pt idx="32838">
                  <c:v>-6.4158400000000004E-2</c:v>
                </c:pt>
                <c:pt idx="32839">
                  <c:v>-4.0745700000000003E-2</c:v>
                </c:pt>
                <c:pt idx="32840">
                  <c:v>-1.37453E-2</c:v>
                </c:pt>
                <c:pt idx="32841">
                  <c:v>-3.98226E-2</c:v>
                </c:pt>
                <c:pt idx="32842">
                  <c:v>-5.7994799999999999E-2</c:v>
                </c:pt>
                <c:pt idx="32843">
                  <c:v>-7.3346099999999997E-2</c:v>
                </c:pt>
                <c:pt idx="32844">
                  <c:v>-2.18525E-2</c:v>
                </c:pt>
                <c:pt idx="32845">
                  <c:v>-2.70309E-2</c:v>
                </c:pt>
                <c:pt idx="32846">
                  <c:v>-2.3827600000000001E-2</c:v>
                </c:pt>
                <c:pt idx="32847">
                  <c:v>-2.0193099999999999E-2</c:v>
                </c:pt>
                <c:pt idx="32848">
                  <c:v>-7.3322300000000007E-2</c:v>
                </c:pt>
                <c:pt idx="32849">
                  <c:v>-5.7762099999999997E-2</c:v>
                </c:pt>
                <c:pt idx="32850">
                  <c:v>-5.4276499999999998E-2</c:v>
                </c:pt>
                <c:pt idx="32851">
                  <c:v>-5.3902600000000002E-2</c:v>
                </c:pt>
                <c:pt idx="32852">
                  <c:v>-2.1912600000000001E-2</c:v>
                </c:pt>
                <c:pt idx="32853">
                  <c:v>-2.4800300000000001E-2</c:v>
                </c:pt>
                <c:pt idx="32854">
                  <c:v>-5.1309599999999997E-2</c:v>
                </c:pt>
                <c:pt idx="32855">
                  <c:v>-7.0415500000000006E-2</c:v>
                </c:pt>
                <c:pt idx="32856">
                  <c:v>-7.8754400000000002E-2</c:v>
                </c:pt>
                <c:pt idx="32857">
                  <c:v>-2.0125400000000002E-2</c:v>
                </c:pt>
                <c:pt idx="32858">
                  <c:v>-1.5115700000000001E-3</c:v>
                </c:pt>
                <c:pt idx="32859">
                  <c:v>-5.2678099999999999E-2</c:v>
                </c:pt>
                <c:pt idx="32860">
                  <c:v>-4.2610200000000001E-2</c:v>
                </c:pt>
                <c:pt idx="32861">
                  <c:v>-6.34575E-2</c:v>
                </c:pt>
                <c:pt idx="32862">
                  <c:v>-4.8635499999999998E-2</c:v>
                </c:pt>
                <c:pt idx="32863">
                  <c:v>-1.50452E-2</c:v>
                </c:pt>
                <c:pt idx="32864">
                  <c:v>-5.0629599999999997E-2</c:v>
                </c:pt>
                <c:pt idx="32865">
                  <c:v>-4.6154000000000001E-2</c:v>
                </c:pt>
                <c:pt idx="32866">
                  <c:v>-7.2386699999999998E-2</c:v>
                </c:pt>
                <c:pt idx="32867">
                  <c:v>-3.2098799999999997E-2</c:v>
                </c:pt>
                <c:pt idx="32868">
                  <c:v>-3.06225E-2</c:v>
                </c:pt>
                <c:pt idx="32869">
                  <c:v>-4.0330900000000003E-2</c:v>
                </c:pt>
                <c:pt idx="32870">
                  <c:v>-4.8998800000000002E-2</c:v>
                </c:pt>
                <c:pt idx="32871">
                  <c:v>-9.1741600000000006E-2</c:v>
                </c:pt>
                <c:pt idx="32872">
                  <c:v>-6.0655599999999997E-2</c:v>
                </c:pt>
                <c:pt idx="32873">
                  <c:v>-2.4404499999999999E-2</c:v>
                </c:pt>
                <c:pt idx="32874">
                  <c:v>-7.8201299999999998E-3</c:v>
                </c:pt>
                <c:pt idx="32875">
                  <c:v>-4.7203099999999998E-2</c:v>
                </c:pt>
                <c:pt idx="32876">
                  <c:v>-7.6056499999999999E-2</c:v>
                </c:pt>
                <c:pt idx="32877">
                  <c:v>-8.2737900000000003E-2</c:v>
                </c:pt>
                <c:pt idx="32878">
                  <c:v>-7.2826399999999999E-2</c:v>
                </c:pt>
                <c:pt idx="32879">
                  <c:v>-5.48096E-2</c:v>
                </c:pt>
                <c:pt idx="32880">
                  <c:v>1.4788600000000001E-2</c:v>
                </c:pt>
                <c:pt idx="32881">
                  <c:v>-1.46093E-2</c:v>
                </c:pt>
                <c:pt idx="32882">
                  <c:v>-5.6487099999999998E-2</c:v>
                </c:pt>
                <c:pt idx="32883">
                  <c:v>-6.7254099999999997E-2</c:v>
                </c:pt>
                <c:pt idx="32884">
                  <c:v>-7.7138899999999996E-2</c:v>
                </c:pt>
                <c:pt idx="32885">
                  <c:v>-6.5250400000000002E-3</c:v>
                </c:pt>
                <c:pt idx="32886">
                  <c:v>-6.7367599999999996E-3</c:v>
                </c:pt>
                <c:pt idx="32887">
                  <c:v>-3.1802200000000003E-2</c:v>
                </c:pt>
                <c:pt idx="32888">
                  <c:v>-6.0462000000000002E-2</c:v>
                </c:pt>
                <c:pt idx="32889">
                  <c:v>-5.8131200000000001E-2</c:v>
                </c:pt>
                <c:pt idx="32890">
                  <c:v>-3.1936600000000002E-2</c:v>
                </c:pt>
                <c:pt idx="32891">
                  <c:v>-2.6235600000000001E-2</c:v>
                </c:pt>
                <c:pt idx="32892">
                  <c:v>-5.3882600000000003E-2</c:v>
                </c:pt>
                <c:pt idx="32893">
                  <c:v>-5.0131799999999997E-2</c:v>
                </c:pt>
                <c:pt idx="32894">
                  <c:v>-4.2538600000000003E-2</c:v>
                </c:pt>
                <c:pt idx="32895">
                  <c:v>-5.1688199999999997E-2</c:v>
                </c:pt>
                <c:pt idx="32896">
                  <c:v>-2.1583600000000001E-2</c:v>
                </c:pt>
                <c:pt idx="32897">
                  <c:v>-1.42775E-2</c:v>
                </c:pt>
                <c:pt idx="32898">
                  <c:v>-5.3462999999999997E-2</c:v>
                </c:pt>
                <c:pt idx="32899">
                  <c:v>-5.3311299999999999E-2</c:v>
                </c:pt>
                <c:pt idx="32900">
                  <c:v>-3.2851199999999997E-2</c:v>
                </c:pt>
                <c:pt idx="32901">
                  <c:v>-2.82946E-2</c:v>
                </c:pt>
                <c:pt idx="32902">
                  <c:v>4.3373099999999996E-3</c:v>
                </c:pt>
                <c:pt idx="32903">
                  <c:v>-2.9452300000000001E-2</c:v>
                </c:pt>
                <c:pt idx="32904">
                  <c:v>-7.6447500000000002E-2</c:v>
                </c:pt>
                <c:pt idx="32905">
                  <c:v>-4.4838000000000003E-2</c:v>
                </c:pt>
                <c:pt idx="32906">
                  <c:v>-2.6163100000000002E-2</c:v>
                </c:pt>
                <c:pt idx="32907">
                  <c:v>9.3135800000000001E-3</c:v>
                </c:pt>
                <c:pt idx="32908">
                  <c:v>9.0026899999999998E-4</c:v>
                </c:pt>
                <c:pt idx="32909">
                  <c:v>-5.71756E-2</c:v>
                </c:pt>
                <c:pt idx="32910">
                  <c:v>-6.3543299999999997E-2</c:v>
                </c:pt>
                <c:pt idx="32911">
                  <c:v>-5.7090799999999997E-2</c:v>
                </c:pt>
                <c:pt idx="32912">
                  <c:v>-1.8237099999999999E-2</c:v>
                </c:pt>
                <c:pt idx="32913">
                  <c:v>3.1292E-2</c:v>
                </c:pt>
                <c:pt idx="32914">
                  <c:v>-2.2113799999999999E-2</c:v>
                </c:pt>
                <c:pt idx="32915">
                  <c:v>-5.5381800000000002E-2</c:v>
                </c:pt>
                <c:pt idx="32916">
                  <c:v>-4.8240699999999997E-2</c:v>
                </c:pt>
                <c:pt idx="32917">
                  <c:v>-3.4370400000000002E-2</c:v>
                </c:pt>
                <c:pt idx="32918">
                  <c:v>-3.6478000000000001E-3</c:v>
                </c:pt>
                <c:pt idx="32919">
                  <c:v>2.6081099999999999E-2</c:v>
                </c:pt>
                <c:pt idx="32920">
                  <c:v>-3.5242099999999998E-2</c:v>
                </c:pt>
                <c:pt idx="32921">
                  <c:v>-4.7328000000000002E-2</c:v>
                </c:pt>
                <c:pt idx="32922">
                  <c:v>-3.03211E-2</c:v>
                </c:pt>
                <c:pt idx="32923">
                  <c:v>-3.6430400000000002E-3</c:v>
                </c:pt>
                <c:pt idx="32924">
                  <c:v>1.92242E-2</c:v>
                </c:pt>
                <c:pt idx="32925">
                  <c:v>-1.9635199999999998E-2</c:v>
                </c:pt>
                <c:pt idx="32926">
                  <c:v>-4.5883199999999999E-2</c:v>
                </c:pt>
                <c:pt idx="32927">
                  <c:v>-4.78764E-2</c:v>
                </c:pt>
                <c:pt idx="32928">
                  <c:v>-1.4525400000000001E-2</c:v>
                </c:pt>
                <c:pt idx="32929">
                  <c:v>4.3439899999999998E-3</c:v>
                </c:pt>
                <c:pt idx="32930">
                  <c:v>-5.7621E-3</c:v>
                </c:pt>
                <c:pt idx="32931">
                  <c:v>-7.1751599999999999E-2</c:v>
                </c:pt>
                <c:pt idx="32932">
                  <c:v>-7.3767700000000005E-2</c:v>
                </c:pt>
                <c:pt idx="32933">
                  <c:v>-2.5135999999999999E-2</c:v>
                </c:pt>
                <c:pt idx="32934">
                  <c:v>-9.3174E-3</c:v>
                </c:pt>
                <c:pt idx="32935">
                  <c:v>1.4236499999999999E-2</c:v>
                </c:pt>
                <c:pt idx="32936">
                  <c:v>-3.4112900000000002E-2</c:v>
                </c:pt>
                <c:pt idx="32937">
                  <c:v>-4.33283E-2</c:v>
                </c:pt>
                <c:pt idx="32938">
                  <c:v>-5.3900700000000003E-2</c:v>
                </c:pt>
                <c:pt idx="32939">
                  <c:v>-2.2800399999999998E-2</c:v>
                </c:pt>
                <c:pt idx="32940">
                  <c:v>1.8930399999999999E-3</c:v>
                </c:pt>
                <c:pt idx="32941">
                  <c:v>2.2429500000000002E-2</c:v>
                </c:pt>
                <c:pt idx="32942">
                  <c:v>-4.5592300000000002E-2</c:v>
                </c:pt>
                <c:pt idx="32943">
                  <c:v>-6.30217E-2</c:v>
                </c:pt>
                <c:pt idx="32944">
                  <c:v>-3.8598100000000003E-2</c:v>
                </c:pt>
                <c:pt idx="32945">
                  <c:v>-2.1956400000000001E-2</c:v>
                </c:pt>
                <c:pt idx="32946">
                  <c:v>-2.2816699999999999E-2</c:v>
                </c:pt>
                <c:pt idx="32947">
                  <c:v>-1.5493399999999999E-2</c:v>
                </c:pt>
                <c:pt idx="32948">
                  <c:v>-4.7817199999999997E-2</c:v>
                </c:pt>
                <c:pt idx="32949">
                  <c:v>-4.39453E-2</c:v>
                </c:pt>
                <c:pt idx="32950">
                  <c:v>-2.6620899999999999E-2</c:v>
                </c:pt>
                <c:pt idx="32951">
                  <c:v>1.93872E-2</c:v>
                </c:pt>
                <c:pt idx="32952">
                  <c:v>-6.7853899999999997E-3</c:v>
                </c:pt>
                <c:pt idx="32953">
                  <c:v>-5.32351E-2</c:v>
                </c:pt>
                <c:pt idx="32954">
                  <c:v>-7.4211100000000002E-2</c:v>
                </c:pt>
                <c:pt idx="32955">
                  <c:v>-4.4890399999999997E-2</c:v>
                </c:pt>
                <c:pt idx="32956">
                  <c:v>-2.0800599999999999E-2</c:v>
                </c:pt>
                <c:pt idx="32957">
                  <c:v>-3.1211900000000001E-2</c:v>
                </c:pt>
                <c:pt idx="32958">
                  <c:v>2.3360300000000001E-2</c:v>
                </c:pt>
                <c:pt idx="32959">
                  <c:v>-6.6150700000000007E-2</c:v>
                </c:pt>
                <c:pt idx="32960">
                  <c:v>-8.2984000000000002E-2</c:v>
                </c:pt>
                <c:pt idx="32961">
                  <c:v>-2.4972899999999999E-2</c:v>
                </c:pt>
                <c:pt idx="32962">
                  <c:v>-3.21836E-2</c:v>
                </c:pt>
                <c:pt idx="32963">
                  <c:v>-2.7691799999999999E-2</c:v>
                </c:pt>
                <c:pt idx="32964">
                  <c:v>-4.3305400000000001E-2</c:v>
                </c:pt>
                <c:pt idx="32965">
                  <c:v>-2.0541199999999999E-2</c:v>
                </c:pt>
                <c:pt idx="32966">
                  <c:v>-4.0103899999999998E-2</c:v>
                </c:pt>
                <c:pt idx="32967">
                  <c:v>-2.6460600000000001E-2</c:v>
                </c:pt>
                <c:pt idx="32968">
                  <c:v>-1.43576E-2</c:v>
                </c:pt>
                <c:pt idx="32969">
                  <c:v>-3.57151E-3</c:v>
                </c:pt>
                <c:pt idx="32970">
                  <c:v>-3.74279E-2</c:v>
                </c:pt>
                <c:pt idx="32971">
                  <c:v>-3.5489100000000003E-2</c:v>
                </c:pt>
                <c:pt idx="32972">
                  <c:v>-1.28813E-2</c:v>
                </c:pt>
                <c:pt idx="32973">
                  <c:v>-1.8070200000000002E-2</c:v>
                </c:pt>
                <c:pt idx="32974">
                  <c:v>-1.09978E-2</c:v>
                </c:pt>
                <c:pt idx="32975">
                  <c:v>-1.19658E-2</c:v>
                </c:pt>
                <c:pt idx="32976">
                  <c:v>-1.9208900000000001E-2</c:v>
                </c:pt>
                <c:pt idx="32977">
                  <c:v>-2.9016500000000001E-2</c:v>
                </c:pt>
                <c:pt idx="32978">
                  <c:v>4.5366299999999998E-3</c:v>
                </c:pt>
                <c:pt idx="32979">
                  <c:v>9.1505100000000006E-3</c:v>
                </c:pt>
                <c:pt idx="32980">
                  <c:v>-1.2413E-2</c:v>
                </c:pt>
                <c:pt idx="32981">
                  <c:v>-1.28031E-2</c:v>
                </c:pt>
                <c:pt idx="32982">
                  <c:v>-2.1096199999999999E-2</c:v>
                </c:pt>
                <c:pt idx="32983">
                  <c:v>-5.38063E-3</c:v>
                </c:pt>
                <c:pt idx="32984">
                  <c:v>-4.5490299999999999E-3</c:v>
                </c:pt>
                <c:pt idx="32985">
                  <c:v>4.9829499999999999E-3</c:v>
                </c:pt>
                <c:pt idx="32986">
                  <c:v>-9.2916500000000003E-3</c:v>
                </c:pt>
                <c:pt idx="32987">
                  <c:v>-5.4012299999999999E-2</c:v>
                </c:pt>
                <c:pt idx="32988">
                  <c:v>-2.28043E-2</c:v>
                </c:pt>
                <c:pt idx="32989">
                  <c:v>3.5829500000000001E-3</c:v>
                </c:pt>
                <c:pt idx="32990">
                  <c:v>-1.8234299999999998E-2</c:v>
                </c:pt>
                <c:pt idx="32991">
                  <c:v>5.1593799999999997E-4</c:v>
                </c:pt>
                <c:pt idx="32992">
                  <c:v>-1.7714500000000001E-2</c:v>
                </c:pt>
                <c:pt idx="32993">
                  <c:v>-2.1915400000000002E-2</c:v>
                </c:pt>
                <c:pt idx="32994">
                  <c:v>2.3412699999999999E-3</c:v>
                </c:pt>
                <c:pt idx="32995">
                  <c:v>2.2754699999999999E-3</c:v>
                </c:pt>
                <c:pt idx="32996">
                  <c:v>-5.6734100000000003E-3</c:v>
                </c:pt>
                <c:pt idx="32997">
                  <c:v>-2.42338E-2</c:v>
                </c:pt>
                <c:pt idx="32998">
                  <c:v>-1.45617E-2</c:v>
                </c:pt>
                <c:pt idx="32999">
                  <c:v>1.5998800000000001E-2</c:v>
                </c:pt>
                <c:pt idx="33000">
                  <c:v>1.22375E-2</c:v>
                </c:pt>
                <c:pt idx="33001">
                  <c:v>-1.37444E-2</c:v>
                </c:pt>
                <c:pt idx="33002">
                  <c:v>1.2308100000000001E-2</c:v>
                </c:pt>
                <c:pt idx="33003">
                  <c:v>-4.6854000000000002E-3</c:v>
                </c:pt>
                <c:pt idx="33004">
                  <c:v>-2.4032599999999999E-3</c:v>
                </c:pt>
                <c:pt idx="33005">
                  <c:v>2.66075E-4</c:v>
                </c:pt>
                <c:pt idx="33006">
                  <c:v>1.3679500000000001E-2</c:v>
                </c:pt>
                <c:pt idx="33007">
                  <c:v>2.4792700000000001E-2</c:v>
                </c:pt>
                <c:pt idx="33008">
                  <c:v>-1.2886999999999999E-2</c:v>
                </c:pt>
                <c:pt idx="33009">
                  <c:v>-3.6249199999999998E-3</c:v>
                </c:pt>
                <c:pt idx="33010">
                  <c:v>-3.8765899999999999E-2</c:v>
                </c:pt>
                <c:pt idx="33011">
                  <c:v>1.75085E-2</c:v>
                </c:pt>
                <c:pt idx="33012">
                  <c:v>2.22683E-3</c:v>
                </c:pt>
                <c:pt idx="33013">
                  <c:v>1.8459300000000001E-2</c:v>
                </c:pt>
                <c:pt idx="33014">
                  <c:v>1.19972E-2</c:v>
                </c:pt>
                <c:pt idx="33015">
                  <c:v>-1.7546699999999998E-2</c:v>
                </c:pt>
                <c:pt idx="33016">
                  <c:v>3.47424E-3</c:v>
                </c:pt>
                <c:pt idx="33017">
                  <c:v>-2.81334E-4</c:v>
                </c:pt>
                <c:pt idx="33018">
                  <c:v>2.3531E-2</c:v>
                </c:pt>
                <c:pt idx="33019">
                  <c:v>-8.5935600000000001E-3</c:v>
                </c:pt>
                <c:pt idx="33020">
                  <c:v>-8.7156300000000003E-3</c:v>
                </c:pt>
                <c:pt idx="33021">
                  <c:v>-9.9754300000000004E-4</c:v>
                </c:pt>
                <c:pt idx="33022">
                  <c:v>1.4924999999999999E-3</c:v>
                </c:pt>
                <c:pt idx="33023">
                  <c:v>7.4672699999999998E-3</c:v>
                </c:pt>
                <c:pt idx="33024">
                  <c:v>-1.7452200000000001E-4</c:v>
                </c:pt>
                <c:pt idx="33025">
                  <c:v>-1.18637E-3</c:v>
                </c:pt>
                <c:pt idx="33026">
                  <c:v>-3.8562800000000001E-2</c:v>
                </c:pt>
                <c:pt idx="33027">
                  <c:v>-1.41125E-2</c:v>
                </c:pt>
                <c:pt idx="33028">
                  <c:v>1.56612E-2</c:v>
                </c:pt>
                <c:pt idx="33029">
                  <c:v>4.4559500000000002E-2</c:v>
                </c:pt>
                <c:pt idx="33030">
                  <c:v>9.5157599999999998E-3</c:v>
                </c:pt>
                <c:pt idx="33031">
                  <c:v>-1.0168999999999999E-2</c:v>
                </c:pt>
                <c:pt idx="33032">
                  <c:v>1.7519E-3</c:v>
                </c:pt>
                <c:pt idx="33033">
                  <c:v>-5.2146900000000001E-3</c:v>
                </c:pt>
                <c:pt idx="33034">
                  <c:v>2.0918800000000001E-2</c:v>
                </c:pt>
                <c:pt idx="33035">
                  <c:v>1.17016E-2</c:v>
                </c:pt>
                <c:pt idx="33036">
                  <c:v>1.8597599999999999E-2</c:v>
                </c:pt>
                <c:pt idx="33037">
                  <c:v>-6.8731299999999999E-3</c:v>
                </c:pt>
                <c:pt idx="33038">
                  <c:v>-8.2349799999999994E-3</c:v>
                </c:pt>
                <c:pt idx="33039">
                  <c:v>1.8778799999999998E-2</c:v>
                </c:pt>
                <c:pt idx="33040">
                  <c:v>1.4023799999999999E-2</c:v>
                </c:pt>
                <c:pt idx="33041">
                  <c:v>2.7821499999999999E-2</c:v>
                </c:pt>
                <c:pt idx="33042">
                  <c:v>3.05748E-3</c:v>
                </c:pt>
                <c:pt idx="33043">
                  <c:v>7.2765399999999997E-3</c:v>
                </c:pt>
                <c:pt idx="33044">
                  <c:v>6.3180900000000002E-3</c:v>
                </c:pt>
                <c:pt idx="33045">
                  <c:v>3.9577500000000001E-4</c:v>
                </c:pt>
                <c:pt idx="33046">
                  <c:v>4.2483300000000002E-2</c:v>
                </c:pt>
                <c:pt idx="33047">
                  <c:v>2.7268400000000002E-2</c:v>
                </c:pt>
                <c:pt idx="33048">
                  <c:v>2.01702E-3</c:v>
                </c:pt>
                <c:pt idx="33049">
                  <c:v>-9.0074500000000002E-3</c:v>
                </c:pt>
                <c:pt idx="33050">
                  <c:v>2.4929E-2</c:v>
                </c:pt>
                <c:pt idx="33051">
                  <c:v>1.8064500000000001E-2</c:v>
                </c:pt>
                <c:pt idx="33052">
                  <c:v>1.7271999999999999E-2</c:v>
                </c:pt>
                <c:pt idx="33053">
                  <c:v>3.1277699999999999E-2</c:v>
                </c:pt>
                <c:pt idx="33054">
                  <c:v>1.50175E-2</c:v>
                </c:pt>
                <c:pt idx="33055">
                  <c:v>3.7221899999999998E-3</c:v>
                </c:pt>
                <c:pt idx="33056">
                  <c:v>1.3434400000000001E-2</c:v>
                </c:pt>
                <c:pt idx="33057">
                  <c:v>3.7991499999999997E-2</c:v>
                </c:pt>
                <c:pt idx="33058">
                  <c:v>5.0514200000000002E-2</c:v>
                </c:pt>
                <c:pt idx="33059">
                  <c:v>-1.6288800000000001E-3</c:v>
                </c:pt>
                <c:pt idx="33060">
                  <c:v>2.1905899999999999E-2</c:v>
                </c:pt>
                <c:pt idx="33061">
                  <c:v>3.8959500000000001E-2</c:v>
                </c:pt>
                <c:pt idx="33062">
                  <c:v>8.0118199999999994E-3</c:v>
                </c:pt>
                <c:pt idx="33063">
                  <c:v>1.9845000000000002E-2</c:v>
                </c:pt>
                <c:pt idx="33064">
                  <c:v>2.6125900000000001E-2</c:v>
                </c:pt>
                <c:pt idx="33065">
                  <c:v>8.3217599999999992E-3</c:v>
                </c:pt>
                <c:pt idx="33066">
                  <c:v>1.51854E-2</c:v>
                </c:pt>
                <c:pt idx="33067">
                  <c:v>4.4096900000000001E-2</c:v>
                </c:pt>
                <c:pt idx="33068">
                  <c:v>1.8184700000000002E-2</c:v>
                </c:pt>
                <c:pt idx="33069">
                  <c:v>1.49488E-2</c:v>
                </c:pt>
                <c:pt idx="33070">
                  <c:v>-2.1152499999999999E-3</c:v>
                </c:pt>
                <c:pt idx="33071">
                  <c:v>2.6762999999999999E-2</c:v>
                </c:pt>
                <c:pt idx="33072">
                  <c:v>3.5226800000000003E-2</c:v>
                </c:pt>
                <c:pt idx="33073">
                  <c:v>3.8032500000000002E-3</c:v>
                </c:pt>
                <c:pt idx="33074">
                  <c:v>3.3883999999999997E-2</c:v>
                </c:pt>
                <c:pt idx="33075">
                  <c:v>1.70679E-2</c:v>
                </c:pt>
                <c:pt idx="33076">
                  <c:v>1.21937E-2</c:v>
                </c:pt>
                <c:pt idx="33077">
                  <c:v>2.6960399999999998E-3</c:v>
                </c:pt>
                <c:pt idx="33078">
                  <c:v>4.4107399999999998E-2</c:v>
                </c:pt>
                <c:pt idx="33079">
                  <c:v>5.5050799999999997E-2</c:v>
                </c:pt>
                <c:pt idx="33080">
                  <c:v>2.09436E-2</c:v>
                </c:pt>
                <c:pt idx="33081">
                  <c:v>7.7524200000000003E-3</c:v>
                </c:pt>
                <c:pt idx="33082">
                  <c:v>9.9267999999999995E-3</c:v>
                </c:pt>
                <c:pt idx="33083">
                  <c:v>4.8131900000000002E-3</c:v>
                </c:pt>
                <c:pt idx="33084">
                  <c:v>5.3546900000000001E-2</c:v>
                </c:pt>
                <c:pt idx="33085">
                  <c:v>4.6811100000000001E-2</c:v>
                </c:pt>
                <c:pt idx="33086">
                  <c:v>2.1240200000000001E-2</c:v>
                </c:pt>
                <c:pt idx="33087">
                  <c:v>2.17047E-2</c:v>
                </c:pt>
                <c:pt idx="33088">
                  <c:v>2.3070299999999998E-2</c:v>
                </c:pt>
                <c:pt idx="33089">
                  <c:v>1.6469000000000001E-2</c:v>
                </c:pt>
                <c:pt idx="33090">
                  <c:v>3.9690999999999997E-2</c:v>
                </c:pt>
                <c:pt idx="33091">
                  <c:v>5.2874600000000001E-2</c:v>
                </c:pt>
                <c:pt idx="33092">
                  <c:v>4.0623699999999999E-2</c:v>
                </c:pt>
                <c:pt idx="33093">
                  <c:v>2.4926199999999999E-2</c:v>
                </c:pt>
                <c:pt idx="33094">
                  <c:v>1.04361E-2</c:v>
                </c:pt>
                <c:pt idx="33095">
                  <c:v>4.3108899999999999E-2</c:v>
                </c:pt>
                <c:pt idx="33096">
                  <c:v>4.6476400000000001E-2</c:v>
                </c:pt>
                <c:pt idx="33097">
                  <c:v>5.1075000000000002E-2</c:v>
                </c:pt>
                <c:pt idx="33098">
                  <c:v>3.9053900000000003E-2</c:v>
                </c:pt>
                <c:pt idx="33099">
                  <c:v>5.6263899999999999E-2</c:v>
                </c:pt>
                <c:pt idx="33100">
                  <c:v>4.3060300000000003E-2</c:v>
                </c:pt>
                <c:pt idx="33101">
                  <c:v>4.7690400000000001E-2</c:v>
                </c:pt>
                <c:pt idx="33102">
                  <c:v>3.3082E-2</c:v>
                </c:pt>
                <c:pt idx="33103">
                  <c:v>6.1170599999999999E-2</c:v>
                </c:pt>
                <c:pt idx="33104">
                  <c:v>4.6420099999999999E-2</c:v>
                </c:pt>
                <c:pt idx="33105">
                  <c:v>2.46859E-2</c:v>
                </c:pt>
                <c:pt idx="33106">
                  <c:v>3.2265700000000001E-2</c:v>
                </c:pt>
                <c:pt idx="33107">
                  <c:v>6.8891499999999994E-2</c:v>
                </c:pt>
                <c:pt idx="33108">
                  <c:v>5.3538299999999997E-2</c:v>
                </c:pt>
                <c:pt idx="33109">
                  <c:v>1.7331099999999999E-2</c:v>
                </c:pt>
                <c:pt idx="33110">
                  <c:v>4.9036999999999997E-2</c:v>
                </c:pt>
                <c:pt idx="33111">
                  <c:v>4.32634E-2</c:v>
                </c:pt>
                <c:pt idx="33112">
                  <c:v>5.5609699999999998E-2</c:v>
                </c:pt>
                <c:pt idx="33113">
                  <c:v>2.4971E-2</c:v>
                </c:pt>
                <c:pt idx="33114">
                  <c:v>5.8027299999999997E-2</c:v>
                </c:pt>
                <c:pt idx="33115">
                  <c:v>2.23942E-2</c:v>
                </c:pt>
                <c:pt idx="33116">
                  <c:v>2.24934E-2</c:v>
                </c:pt>
                <c:pt idx="33117">
                  <c:v>4.46024E-2</c:v>
                </c:pt>
                <c:pt idx="33118">
                  <c:v>2.7803399999999999E-2</c:v>
                </c:pt>
                <c:pt idx="33119">
                  <c:v>4.1634600000000001E-2</c:v>
                </c:pt>
                <c:pt idx="33120">
                  <c:v>3.1637199999999997E-2</c:v>
                </c:pt>
                <c:pt idx="33121">
                  <c:v>2.1114299999999999E-2</c:v>
                </c:pt>
                <c:pt idx="33122">
                  <c:v>3.8613300000000003E-2</c:v>
                </c:pt>
                <c:pt idx="33123">
                  <c:v>2.6684800000000002E-2</c:v>
                </c:pt>
                <c:pt idx="33124">
                  <c:v>4.5039200000000001E-2</c:v>
                </c:pt>
                <c:pt idx="33125">
                  <c:v>5.3530700000000001E-2</c:v>
                </c:pt>
                <c:pt idx="33126">
                  <c:v>2.0250299999999999E-2</c:v>
                </c:pt>
                <c:pt idx="33127">
                  <c:v>3.2688099999999998E-2</c:v>
                </c:pt>
                <c:pt idx="33128">
                  <c:v>3.6683100000000003E-2</c:v>
                </c:pt>
                <c:pt idx="33129">
                  <c:v>2.23684E-2</c:v>
                </c:pt>
                <c:pt idx="33130">
                  <c:v>4.4979100000000001E-2</c:v>
                </c:pt>
                <c:pt idx="33131">
                  <c:v>4.8101400000000002E-2</c:v>
                </c:pt>
                <c:pt idx="33132">
                  <c:v>2.6905100000000001E-2</c:v>
                </c:pt>
                <c:pt idx="33133">
                  <c:v>3.2262800000000001E-2</c:v>
                </c:pt>
                <c:pt idx="33134">
                  <c:v>5.0849900000000003E-2</c:v>
                </c:pt>
                <c:pt idx="33135">
                  <c:v>4.8409500000000001E-2</c:v>
                </c:pt>
                <c:pt idx="33136">
                  <c:v>2.3402200000000001E-2</c:v>
                </c:pt>
                <c:pt idx="33137">
                  <c:v>5.4640800000000003E-2</c:v>
                </c:pt>
                <c:pt idx="33138">
                  <c:v>6.5912200000000004E-2</c:v>
                </c:pt>
                <c:pt idx="33139">
                  <c:v>5.5198700000000003E-2</c:v>
                </c:pt>
                <c:pt idx="33140">
                  <c:v>3.86267E-2</c:v>
                </c:pt>
                <c:pt idx="33141">
                  <c:v>2.7699499999999998E-2</c:v>
                </c:pt>
                <c:pt idx="33142">
                  <c:v>4.6826399999999997E-2</c:v>
                </c:pt>
                <c:pt idx="33143">
                  <c:v>2.8525399999999999E-2</c:v>
                </c:pt>
                <c:pt idx="33144">
                  <c:v>3.4449599999999997E-2</c:v>
                </c:pt>
                <c:pt idx="33145">
                  <c:v>4.9201000000000002E-2</c:v>
                </c:pt>
                <c:pt idx="33146">
                  <c:v>5.1058800000000001E-2</c:v>
                </c:pt>
                <c:pt idx="33147">
                  <c:v>1.58043E-2</c:v>
                </c:pt>
                <c:pt idx="33148">
                  <c:v>4.9281100000000001E-2</c:v>
                </c:pt>
                <c:pt idx="33149">
                  <c:v>2.2938699999999999E-2</c:v>
                </c:pt>
                <c:pt idx="33150">
                  <c:v>2.4626700000000001E-2</c:v>
                </c:pt>
                <c:pt idx="33151">
                  <c:v>1.6009300000000001E-2</c:v>
                </c:pt>
                <c:pt idx="33152">
                  <c:v>3.63121E-2</c:v>
                </c:pt>
                <c:pt idx="33153">
                  <c:v>3.6689800000000002E-2</c:v>
                </c:pt>
                <c:pt idx="33154">
                  <c:v>6.7472499999999998E-3</c:v>
                </c:pt>
                <c:pt idx="33155">
                  <c:v>7.0866600000000002E-2</c:v>
                </c:pt>
                <c:pt idx="33156">
                  <c:v>4.34837E-2</c:v>
                </c:pt>
                <c:pt idx="33157">
                  <c:v>3.0967700000000001E-2</c:v>
                </c:pt>
                <c:pt idx="33158">
                  <c:v>1.9447300000000001E-2</c:v>
                </c:pt>
                <c:pt idx="33159">
                  <c:v>6.6538799999999995E-2</c:v>
                </c:pt>
                <c:pt idx="33160">
                  <c:v>5.8910400000000002E-2</c:v>
                </c:pt>
                <c:pt idx="33161">
                  <c:v>4.4821699999999999E-2</c:v>
                </c:pt>
                <c:pt idx="33162">
                  <c:v>4.0631300000000002E-2</c:v>
                </c:pt>
                <c:pt idx="33163">
                  <c:v>6.2393200000000003E-2</c:v>
                </c:pt>
                <c:pt idx="33164">
                  <c:v>4.3928099999999998E-2</c:v>
                </c:pt>
                <c:pt idx="33165">
                  <c:v>5.3102499999999997E-2</c:v>
                </c:pt>
                <c:pt idx="33166">
                  <c:v>5.0847099999999999E-2</c:v>
                </c:pt>
                <c:pt idx="33167">
                  <c:v>6.22015E-2</c:v>
                </c:pt>
                <c:pt idx="33168">
                  <c:v>5.8123599999999997E-2</c:v>
                </c:pt>
                <c:pt idx="33169">
                  <c:v>6.2981599999999999E-2</c:v>
                </c:pt>
                <c:pt idx="33170">
                  <c:v>4.61197E-2</c:v>
                </c:pt>
                <c:pt idx="33171">
                  <c:v>3.3388099999999997E-2</c:v>
                </c:pt>
                <c:pt idx="33172">
                  <c:v>5.2942299999999998E-2</c:v>
                </c:pt>
                <c:pt idx="33173">
                  <c:v>5.0466499999999997E-2</c:v>
                </c:pt>
                <c:pt idx="33174">
                  <c:v>1.40343E-2</c:v>
                </c:pt>
                <c:pt idx="33175">
                  <c:v>5.4422400000000003E-2</c:v>
                </c:pt>
                <c:pt idx="33176">
                  <c:v>7.0716899999999999E-2</c:v>
                </c:pt>
                <c:pt idx="33177">
                  <c:v>9.4068499999999999E-2</c:v>
                </c:pt>
                <c:pt idx="33178">
                  <c:v>5.9480699999999997E-2</c:v>
                </c:pt>
                <c:pt idx="33179">
                  <c:v>1.33867E-2</c:v>
                </c:pt>
                <c:pt idx="33180">
                  <c:v>4.7514000000000001E-2</c:v>
                </c:pt>
                <c:pt idx="33181">
                  <c:v>6.1304999999999998E-2</c:v>
                </c:pt>
                <c:pt idx="33182">
                  <c:v>4.3761300000000003E-2</c:v>
                </c:pt>
                <c:pt idx="33183">
                  <c:v>6.4509399999999995E-2</c:v>
                </c:pt>
                <c:pt idx="33184">
                  <c:v>7.5193399999999994E-2</c:v>
                </c:pt>
                <c:pt idx="33185">
                  <c:v>3.6954899999999999E-2</c:v>
                </c:pt>
                <c:pt idx="33186">
                  <c:v>1.9205099999999999E-2</c:v>
                </c:pt>
                <c:pt idx="33187">
                  <c:v>5.1298099999999999E-2</c:v>
                </c:pt>
                <c:pt idx="33188">
                  <c:v>7.8277600000000003E-2</c:v>
                </c:pt>
                <c:pt idx="33189">
                  <c:v>5.8768300000000002E-2</c:v>
                </c:pt>
                <c:pt idx="33190">
                  <c:v>5.7169900000000003E-2</c:v>
                </c:pt>
                <c:pt idx="33191">
                  <c:v>4.1385699999999997E-2</c:v>
                </c:pt>
                <c:pt idx="33192">
                  <c:v>4.2288800000000001E-2</c:v>
                </c:pt>
                <c:pt idx="33193">
                  <c:v>4.9035099999999998E-2</c:v>
                </c:pt>
                <c:pt idx="33194">
                  <c:v>6.6229800000000005E-2</c:v>
                </c:pt>
                <c:pt idx="33195">
                  <c:v>6.5086400000000003E-2</c:v>
                </c:pt>
                <c:pt idx="33196">
                  <c:v>1.6861899999999999E-2</c:v>
                </c:pt>
                <c:pt idx="33197">
                  <c:v>4.8497199999999997E-2</c:v>
                </c:pt>
                <c:pt idx="33198">
                  <c:v>4.8006100000000003E-2</c:v>
                </c:pt>
                <c:pt idx="33199">
                  <c:v>7.1619000000000002E-2</c:v>
                </c:pt>
                <c:pt idx="33200">
                  <c:v>4.4979999999999999E-2</c:v>
                </c:pt>
                <c:pt idx="33201">
                  <c:v>4.2644500000000002E-2</c:v>
                </c:pt>
                <c:pt idx="33202">
                  <c:v>7.4464799999999998E-2</c:v>
                </c:pt>
                <c:pt idx="33203">
                  <c:v>4.4561400000000001E-2</c:v>
                </c:pt>
                <c:pt idx="33204">
                  <c:v>5.4916399999999997E-2</c:v>
                </c:pt>
                <c:pt idx="33205">
                  <c:v>8.6888300000000002E-2</c:v>
                </c:pt>
                <c:pt idx="33206">
                  <c:v>5.2352900000000001E-2</c:v>
                </c:pt>
                <c:pt idx="33207">
                  <c:v>4.8869099999999999E-2</c:v>
                </c:pt>
                <c:pt idx="33208">
                  <c:v>4.8728899999999999E-2</c:v>
                </c:pt>
                <c:pt idx="33209">
                  <c:v>6.7576399999999995E-2</c:v>
                </c:pt>
                <c:pt idx="33210">
                  <c:v>6.1743699999999999E-2</c:v>
                </c:pt>
                <c:pt idx="33211">
                  <c:v>7.3931700000000003E-2</c:v>
                </c:pt>
                <c:pt idx="33212">
                  <c:v>6.5147399999999994E-2</c:v>
                </c:pt>
                <c:pt idx="33213">
                  <c:v>4.1468600000000001E-2</c:v>
                </c:pt>
                <c:pt idx="33214">
                  <c:v>4.2167700000000002E-2</c:v>
                </c:pt>
                <c:pt idx="33215">
                  <c:v>7.8951800000000003E-2</c:v>
                </c:pt>
                <c:pt idx="33216">
                  <c:v>0.105074</c:v>
                </c:pt>
                <c:pt idx="33217">
                  <c:v>4.4229499999999998E-2</c:v>
                </c:pt>
                <c:pt idx="33218">
                  <c:v>4.73547E-2</c:v>
                </c:pt>
                <c:pt idx="33219">
                  <c:v>6.7183499999999993E-2</c:v>
                </c:pt>
                <c:pt idx="33220">
                  <c:v>7.4115799999999996E-2</c:v>
                </c:pt>
                <c:pt idx="33221">
                  <c:v>7.1293800000000004E-2</c:v>
                </c:pt>
                <c:pt idx="33222">
                  <c:v>7.5545299999999996E-2</c:v>
                </c:pt>
                <c:pt idx="33223">
                  <c:v>5.6580499999999999E-2</c:v>
                </c:pt>
                <c:pt idx="33224">
                  <c:v>3.4187299999999997E-2</c:v>
                </c:pt>
                <c:pt idx="33225">
                  <c:v>3.3480599999999999E-2</c:v>
                </c:pt>
                <c:pt idx="33226">
                  <c:v>5.8788300000000002E-2</c:v>
                </c:pt>
                <c:pt idx="33227">
                  <c:v>8.5654300000000003E-2</c:v>
                </c:pt>
                <c:pt idx="33228">
                  <c:v>5.2691500000000002E-2</c:v>
                </c:pt>
                <c:pt idx="33229">
                  <c:v>2.8810499999999999E-2</c:v>
                </c:pt>
                <c:pt idx="33230">
                  <c:v>4.3612499999999998E-2</c:v>
                </c:pt>
                <c:pt idx="33231">
                  <c:v>2.48384E-2</c:v>
                </c:pt>
                <c:pt idx="33232">
                  <c:v>8.0571199999999996E-2</c:v>
                </c:pt>
                <c:pt idx="33233">
                  <c:v>7.8970899999999997E-2</c:v>
                </c:pt>
                <c:pt idx="33234">
                  <c:v>2.9634500000000001E-2</c:v>
                </c:pt>
                <c:pt idx="33235">
                  <c:v>1.8953299999999999E-2</c:v>
                </c:pt>
                <c:pt idx="33236">
                  <c:v>4.6204599999999998E-2</c:v>
                </c:pt>
                <c:pt idx="33237">
                  <c:v>5.60598E-2</c:v>
                </c:pt>
                <c:pt idx="33238">
                  <c:v>4.62809E-2</c:v>
                </c:pt>
                <c:pt idx="33239">
                  <c:v>4.5331000000000003E-2</c:v>
                </c:pt>
                <c:pt idx="33240">
                  <c:v>4.9698800000000001E-2</c:v>
                </c:pt>
                <c:pt idx="33241">
                  <c:v>3.8825999999999999E-2</c:v>
                </c:pt>
                <c:pt idx="33242">
                  <c:v>2.86579E-2</c:v>
                </c:pt>
                <c:pt idx="33243">
                  <c:v>5.7607699999999998E-2</c:v>
                </c:pt>
                <c:pt idx="33244">
                  <c:v>5.9436799999999998E-2</c:v>
                </c:pt>
                <c:pt idx="33245">
                  <c:v>7.3447200000000004E-2</c:v>
                </c:pt>
                <c:pt idx="33246">
                  <c:v>7.6551400000000004E-3</c:v>
                </c:pt>
                <c:pt idx="33247">
                  <c:v>4.6550800000000003E-2</c:v>
                </c:pt>
                <c:pt idx="33248">
                  <c:v>5.56993E-2</c:v>
                </c:pt>
                <c:pt idx="33249">
                  <c:v>7.1104000000000001E-2</c:v>
                </c:pt>
                <c:pt idx="33250">
                  <c:v>5.8899899999999998E-2</c:v>
                </c:pt>
                <c:pt idx="33251">
                  <c:v>2.03009E-2</c:v>
                </c:pt>
                <c:pt idx="33252">
                  <c:v>3.3236500000000002E-2</c:v>
                </c:pt>
                <c:pt idx="33253">
                  <c:v>4.6904599999999998E-2</c:v>
                </c:pt>
                <c:pt idx="33254">
                  <c:v>5.2415799999999999E-2</c:v>
                </c:pt>
                <c:pt idx="33255">
                  <c:v>6.2351200000000002E-2</c:v>
                </c:pt>
                <c:pt idx="33256">
                  <c:v>3.3408199999999999E-2</c:v>
                </c:pt>
                <c:pt idx="33257">
                  <c:v>3.9347600000000003E-2</c:v>
                </c:pt>
                <c:pt idx="33258">
                  <c:v>4.4424999999999999E-2</c:v>
                </c:pt>
                <c:pt idx="33259">
                  <c:v>2.1707500000000001E-2</c:v>
                </c:pt>
                <c:pt idx="33260">
                  <c:v>7.0710200000000001E-2</c:v>
                </c:pt>
                <c:pt idx="33261">
                  <c:v>4.7428100000000001E-2</c:v>
                </c:pt>
                <c:pt idx="33262">
                  <c:v>5.8916099999999999E-2</c:v>
                </c:pt>
                <c:pt idx="33263">
                  <c:v>2.7501100000000001E-2</c:v>
                </c:pt>
                <c:pt idx="33264">
                  <c:v>3.5204899999999997E-2</c:v>
                </c:pt>
                <c:pt idx="33265">
                  <c:v>5.3904500000000001E-2</c:v>
                </c:pt>
                <c:pt idx="33266">
                  <c:v>4.9364100000000001E-2</c:v>
                </c:pt>
                <c:pt idx="33267">
                  <c:v>5.0151800000000003E-2</c:v>
                </c:pt>
                <c:pt idx="33268">
                  <c:v>5.7845100000000003E-2</c:v>
                </c:pt>
                <c:pt idx="33269">
                  <c:v>7.14312E-2</c:v>
                </c:pt>
                <c:pt idx="33270">
                  <c:v>3.6008800000000001E-2</c:v>
                </c:pt>
                <c:pt idx="33271">
                  <c:v>4.8697499999999998E-2</c:v>
                </c:pt>
                <c:pt idx="33272">
                  <c:v>4.2650199999999999E-2</c:v>
                </c:pt>
                <c:pt idx="33273">
                  <c:v>5.0957700000000002E-2</c:v>
                </c:pt>
                <c:pt idx="33274">
                  <c:v>4.2715999999999997E-2</c:v>
                </c:pt>
                <c:pt idx="33275">
                  <c:v>4.4806499999999999E-2</c:v>
                </c:pt>
                <c:pt idx="33276">
                  <c:v>4.8579200000000003E-2</c:v>
                </c:pt>
                <c:pt idx="33277">
                  <c:v>8.5134500000000005E-3</c:v>
                </c:pt>
                <c:pt idx="33278">
                  <c:v>4.5047799999999999E-2</c:v>
                </c:pt>
                <c:pt idx="33279">
                  <c:v>5.6922899999999998E-2</c:v>
                </c:pt>
                <c:pt idx="33280">
                  <c:v>2.8568300000000001E-2</c:v>
                </c:pt>
                <c:pt idx="33281">
                  <c:v>2.7481100000000001E-2</c:v>
                </c:pt>
                <c:pt idx="33282">
                  <c:v>2.1811500000000001E-2</c:v>
                </c:pt>
                <c:pt idx="33283">
                  <c:v>3.30458E-2</c:v>
                </c:pt>
                <c:pt idx="33284">
                  <c:v>3.3737200000000002E-2</c:v>
                </c:pt>
                <c:pt idx="33285">
                  <c:v>5.15194E-2</c:v>
                </c:pt>
                <c:pt idx="33286">
                  <c:v>5.7868000000000003E-2</c:v>
                </c:pt>
                <c:pt idx="33287">
                  <c:v>2.4632500000000002E-2</c:v>
                </c:pt>
                <c:pt idx="33288">
                  <c:v>1.69868E-2</c:v>
                </c:pt>
                <c:pt idx="33289">
                  <c:v>5.4257399999999997E-2</c:v>
                </c:pt>
                <c:pt idx="33290">
                  <c:v>5.1107399999999997E-2</c:v>
                </c:pt>
                <c:pt idx="33291">
                  <c:v>2.7538300000000002E-2</c:v>
                </c:pt>
                <c:pt idx="33292">
                  <c:v>1.9460700000000001E-2</c:v>
                </c:pt>
                <c:pt idx="33293">
                  <c:v>4.3920500000000001E-2</c:v>
                </c:pt>
                <c:pt idx="33294">
                  <c:v>4.9990699999999999E-2</c:v>
                </c:pt>
                <c:pt idx="33295">
                  <c:v>5.2452100000000002E-2</c:v>
                </c:pt>
                <c:pt idx="33296">
                  <c:v>4.7317499999999998E-2</c:v>
                </c:pt>
                <c:pt idx="33297">
                  <c:v>4.7543500000000002E-2</c:v>
                </c:pt>
                <c:pt idx="33298">
                  <c:v>2.37541E-2</c:v>
                </c:pt>
                <c:pt idx="33299">
                  <c:v>1.9605600000000001E-2</c:v>
                </c:pt>
                <c:pt idx="33300">
                  <c:v>4.0981299999999998E-2</c:v>
                </c:pt>
                <c:pt idx="33301">
                  <c:v>4.34837E-2</c:v>
                </c:pt>
                <c:pt idx="33302">
                  <c:v>4.2877199999999997E-2</c:v>
                </c:pt>
                <c:pt idx="33303">
                  <c:v>4.0860199999999999E-2</c:v>
                </c:pt>
                <c:pt idx="33304">
                  <c:v>1.27525E-2</c:v>
                </c:pt>
                <c:pt idx="33305">
                  <c:v>7.7934299999999996E-3</c:v>
                </c:pt>
                <c:pt idx="33306">
                  <c:v>4.0583599999999997E-2</c:v>
                </c:pt>
                <c:pt idx="33307">
                  <c:v>6.1000800000000001E-2</c:v>
                </c:pt>
                <c:pt idx="33308">
                  <c:v>1.8479300000000001E-2</c:v>
                </c:pt>
                <c:pt idx="33309">
                  <c:v>-3.5553E-3</c:v>
                </c:pt>
                <c:pt idx="33310" formatCode="0.00E+00">
                  <c:v>3.1454999999999997E-2</c:v>
                </c:pt>
                <c:pt idx="33311">
                  <c:v>2.3960100000000002E-2</c:v>
                </c:pt>
                <c:pt idx="33312">
                  <c:v>9.2897399999999995E-3</c:v>
                </c:pt>
                <c:pt idx="33313">
                  <c:v>2.17094E-2</c:v>
                </c:pt>
                <c:pt idx="33314">
                  <c:v>2.37074E-2</c:v>
                </c:pt>
                <c:pt idx="33315">
                  <c:v>1.5231099999999999E-2</c:v>
                </c:pt>
                <c:pt idx="33316">
                  <c:v>9.3812900000000005E-3</c:v>
                </c:pt>
                <c:pt idx="33317">
                  <c:v>4.4741599999999999E-2</c:v>
                </c:pt>
                <c:pt idx="33318">
                  <c:v>4.04558E-2</c:v>
                </c:pt>
                <c:pt idx="33319">
                  <c:v>-1.1265799999999999E-2</c:v>
                </c:pt>
                <c:pt idx="33320">
                  <c:v>-2.3644399999999999E-2</c:v>
                </c:pt>
                <c:pt idx="33321">
                  <c:v>2.4881400000000001E-2</c:v>
                </c:pt>
                <c:pt idx="33322">
                  <c:v>3.8594200000000002E-2</c:v>
                </c:pt>
                <c:pt idx="33323">
                  <c:v>4.2862900000000002E-2</c:v>
                </c:pt>
                <c:pt idx="33324">
                  <c:v>1.3854999999999999E-2</c:v>
                </c:pt>
                <c:pt idx="33325">
                  <c:v>5.7449299999999997E-3</c:v>
                </c:pt>
                <c:pt idx="33326">
                  <c:v>-1.6160000000000001E-2</c:v>
                </c:pt>
                <c:pt idx="33327">
                  <c:v>6.1035199999999999E-4</c:v>
                </c:pt>
                <c:pt idx="33328">
                  <c:v>2.63357E-2</c:v>
                </c:pt>
                <c:pt idx="33329">
                  <c:v>4.4249499999999997E-2</c:v>
                </c:pt>
                <c:pt idx="33330">
                  <c:v>-3.2510799999999999E-3</c:v>
                </c:pt>
                <c:pt idx="33331">
                  <c:v>7.97462E-3</c:v>
                </c:pt>
                <c:pt idx="33332">
                  <c:v>-6.1893499999999997E-3</c:v>
                </c:pt>
                <c:pt idx="33333">
                  <c:v>1.9575100000000002E-2</c:v>
                </c:pt>
                <c:pt idx="33334">
                  <c:v>2.7252200000000001E-2</c:v>
                </c:pt>
                <c:pt idx="33335">
                  <c:v>-3.74794E-3</c:v>
                </c:pt>
                <c:pt idx="33336">
                  <c:v>2.8358499999999998E-2</c:v>
                </c:pt>
                <c:pt idx="33337">
                  <c:v>-6.6041900000000002E-3</c:v>
                </c:pt>
                <c:pt idx="33338">
                  <c:v>2.54297E-2</c:v>
                </c:pt>
                <c:pt idx="33339">
                  <c:v>1.9298599999999999E-2</c:v>
                </c:pt>
                <c:pt idx="33340">
                  <c:v>2.7702299999999999E-2</c:v>
                </c:pt>
                <c:pt idx="33341">
                  <c:v>2.62089E-2</c:v>
                </c:pt>
                <c:pt idx="33342">
                  <c:v>-1.42574E-3</c:v>
                </c:pt>
                <c:pt idx="33343">
                  <c:v>-6.7119600000000003E-3</c:v>
                </c:pt>
                <c:pt idx="33344">
                  <c:v>2.5207500000000001E-2</c:v>
                </c:pt>
                <c:pt idx="33345">
                  <c:v>4.9319300000000003E-2</c:v>
                </c:pt>
                <c:pt idx="33346">
                  <c:v>2.69947E-2</c:v>
                </c:pt>
                <c:pt idx="33347">
                  <c:v>1.01814E-2</c:v>
                </c:pt>
                <c:pt idx="33348">
                  <c:v>-7.4663200000000002E-3</c:v>
                </c:pt>
                <c:pt idx="33349">
                  <c:v>1.52721E-2</c:v>
                </c:pt>
                <c:pt idx="33350">
                  <c:v>9.2868800000000008E-3</c:v>
                </c:pt>
                <c:pt idx="33351">
                  <c:v>1.37777E-2</c:v>
                </c:pt>
                <c:pt idx="33352">
                  <c:v>3.1815499999999997E-2</c:v>
                </c:pt>
                <c:pt idx="33353">
                  <c:v>8.3732600000000004E-3</c:v>
                </c:pt>
                <c:pt idx="33354">
                  <c:v>-1.3422999999999999E-2</c:v>
                </c:pt>
                <c:pt idx="33355">
                  <c:v>-1.5008000000000001E-2</c:v>
                </c:pt>
                <c:pt idx="33356">
                  <c:v>2.9439900000000001E-3</c:v>
                </c:pt>
                <c:pt idx="33357">
                  <c:v>1.9432999999999999E-2</c:v>
                </c:pt>
                <c:pt idx="33358">
                  <c:v>1.09768E-2</c:v>
                </c:pt>
                <c:pt idx="33359">
                  <c:v>8.1501000000000004E-3</c:v>
                </c:pt>
                <c:pt idx="33360">
                  <c:v>9.0818400000000007E-3</c:v>
                </c:pt>
                <c:pt idx="33361">
                  <c:v>6.32191E-3</c:v>
                </c:pt>
                <c:pt idx="33362">
                  <c:v>-2.65884E-3</c:v>
                </c:pt>
                <c:pt idx="33363">
                  <c:v>4.8522900000000004E-3</c:v>
                </c:pt>
                <c:pt idx="33364">
                  <c:v>2.2144299999999999E-3</c:v>
                </c:pt>
                <c:pt idx="33365">
                  <c:v>-2.2644000000000001E-2</c:v>
                </c:pt>
                <c:pt idx="33366">
                  <c:v>-6.5517400000000003E-3</c:v>
                </c:pt>
                <c:pt idx="33367">
                  <c:v>4.5261399999999997E-3</c:v>
                </c:pt>
                <c:pt idx="33368">
                  <c:v>1.0277700000000001E-2</c:v>
                </c:pt>
                <c:pt idx="33369">
                  <c:v>-1.9030600000000002E-2</c:v>
                </c:pt>
                <c:pt idx="33370">
                  <c:v>3.2777800000000001E-3</c:v>
                </c:pt>
                <c:pt idx="33371">
                  <c:v>1.22414E-2</c:v>
                </c:pt>
                <c:pt idx="33372">
                  <c:v>-1.04513E-2</c:v>
                </c:pt>
                <c:pt idx="33373">
                  <c:v>-9.3088200000000006E-3</c:v>
                </c:pt>
                <c:pt idx="33374">
                  <c:v>1.0237700000000001E-2</c:v>
                </c:pt>
                <c:pt idx="33375">
                  <c:v>-4.00162E-3</c:v>
                </c:pt>
                <c:pt idx="33376">
                  <c:v>-2.8163899999999999E-2</c:v>
                </c:pt>
                <c:pt idx="33377">
                  <c:v>-1.01776E-2</c:v>
                </c:pt>
                <c:pt idx="33378">
                  <c:v>-1.3103500000000001E-2</c:v>
                </c:pt>
                <c:pt idx="33379">
                  <c:v>2.2859600000000001E-3</c:v>
                </c:pt>
                <c:pt idx="33380">
                  <c:v>-1.6536700000000001E-2</c:v>
                </c:pt>
                <c:pt idx="33381">
                  <c:v>-7.1973799999999998E-3</c:v>
                </c:pt>
                <c:pt idx="33382">
                  <c:v>-6.4201400000000004E-3</c:v>
                </c:pt>
                <c:pt idx="33383">
                  <c:v>-2.72207E-2</c:v>
                </c:pt>
                <c:pt idx="33384">
                  <c:v>-1.8138900000000001E-3</c:v>
                </c:pt>
                <c:pt idx="33385">
                  <c:v>-2.0276099999999998E-2</c:v>
                </c:pt>
                <c:pt idx="33386">
                  <c:v>-4.7912600000000003E-3</c:v>
                </c:pt>
                <c:pt idx="33387">
                  <c:v>-3.9997100000000001E-3</c:v>
                </c:pt>
                <c:pt idx="33388">
                  <c:v>-9.23824E-3</c:v>
                </c:pt>
                <c:pt idx="33389">
                  <c:v>-2.9416100000000001E-2</c:v>
                </c:pt>
                <c:pt idx="33390">
                  <c:v>-3.5878199999999999E-2</c:v>
                </c:pt>
                <c:pt idx="33391">
                  <c:v>-7.63607E-3</c:v>
                </c:pt>
                <c:pt idx="33392">
                  <c:v>-1.4730500000000001E-2</c:v>
                </c:pt>
                <c:pt idx="33393">
                  <c:v>-2.54173E-2</c:v>
                </c:pt>
                <c:pt idx="33394">
                  <c:v>-2.4313899999999999E-2</c:v>
                </c:pt>
                <c:pt idx="33395">
                  <c:v>-1.0503800000000001E-2</c:v>
                </c:pt>
                <c:pt idx="33396">
                  <c:v>-1.7501800000000001E-2</c:v>
                </c:pt>
                <c:pt idx="33397">
                  <c:v>-4.6539299999999999E-2</c:v>
                </c:pt>
                <c:pt idx="33398">
                  <c:v>-2.2941599999999999E-2</c:v>
                </c:pt>
                <c:pt idx="33399">
                  <c:v>-9.9573100000000005E-3</c:v>
                </c:pt>
                <c:pt idx="33400">
                  <c:v>-3.1492199999999998E-2</c:v>
                </c:pt>
                <c:pt idx="33401">
                  <c:v>-3.6910999999999999E-2</c:v>
                </c:pt>
                <c:pt idx="33402">
                  <c:v>-2.96955E-2</c:v>
                </c:pt>
                <c:pt idx="33403">
                  <c:v>-3.6018399999999999E-2</c:v>
                </c:pt>
                <c:pt idx="33404">
                  <c:v>-4.23288E-2</c:v>
                </c:pt>
                <c:pt idx="33405">
                  <c:v>-4.0034300000000002E-2</c:v>
                </c:pt>
                <c:pt idx="33406">
                  <c:v>-5.1256200000000002E-2</c:v>
                </c:pt>
                <c:pt idx="33407">
                  <c:v>-1.91851E-2</c:v>
                </c:pt>
                <c:pt idx="33408">
                  <c:v>-2.5124500000000001E-2</c:v>
                </c:pt>
                <c:pt idx="33409">
                  <c:v>-4.43401E-2</c:v>
                </c:pt>
                <c:pt idx="33410">
                  <c:v>-2.0709999999999999E-2</c:v>
                </c:pt>
                <c:pt idx="33411">
                  <c:v>-4.9515700000000003E-2</c:v>
                </c:pt>
                <c:pt idx="33412">
                  <c:v>-2.6844E-2</c:v>
                </c:pt>
                <c:pt idx="33413">
                  <c:v>-2.2373199999999999E-2</c:v>
                </c:pt>
                <c:pt idx="33414">
                  <c:v>-2.6139300000000001E-2</c:v>
                </c:pt>
                <c:pt idx="33415">
                  <c:v>-3.1720199999999997E-2</c:v>
                </c:pt>
                <c:pt idx="33416">
                  <c:v>-3.0218100000000001E-2</c:v>
                </c:pt>
                <c:pt idx="33417">
                  <c:v>-6.34966E-2</c:v>
                </c:pt>
                <c:pt idx="33418">
                  <c:v>-2.6841199999999999E-2</c:v>
                </c:pt>
                <c:pt idx="33419">
                  <c:v>-3.3280400000000002E-2</c:v>
                </c:pt>
                <c:pt idx="33420">
                  <c:v>-1.34573E-2</c:v>
                </c:pt>
                <c:pt idx="33421">
                  <c:v>-3.3122100000000002E-2</c:v>
                </c:pt>
                <c:pt idx="33422">
                  <c:v>-5.1196100000000001E-2</c:v>
                </c:pt>
                <c:pt idx="33423">
                  <c:v>-1.9717200000000001E-2</c:v>
                </c:pt>
                <c:pt idx="33424">
                  <c:v>-2.5228500000000001E-2</c:v>
                </c:pt>
                <c:pt idx="33425">
                  <c:v>-2.1785700000000002E-2</c:v>
                </c:pt>
                <c:pt idx="33426">
                  <c:v>-1.0877599999999999E-2</c:v>
                </c:pt>
                <c:pt idx="33427">
                  <c:v>-2.9440899999999999E-2</c:v>
                </c:pt>
                <c:pt idx="33428">
                  <c:v>-5.6134200000000002E-2</c:v>
                </c:pt>
                <c:pt idx="33429">
                  <c:v>-5.6396500000000002E-2</c:v>
                </c:pt>
                <c:pt idx="33430">
                  <c:v>-6.6585500000000001E-3</c:v>
                </c:pt>
                <c:pt idx="33431">
                  <c:v>-1.1306800000000001E-2</c:v>
                </c:pt>
                <c:pt idx="33432">
                  <c:v>-4.0345199999999998E-2</c:v>
                </c:pt>
                <c:pt idx="33433">
                  <c:v>-5.1657700000000001E-2</c:v>
                </c:pt>
                <c:pt idx="33434">
                  <c:v>-4.9626400000000001E-2</c:v>
                </c:pt>
                <c:pt idx="33435">
                  <c:v>-4.4950499999999997E-2</c:v>
                </c:pt>
                <c:pt idx="33436">
                  <c:v>-5.9284200000000002E-2</c:v>
                </c:pt>
                <c:pt idx="33437">
                  <c:v>-3.1407400000000002E-2</c:v>
                </c:pt>
                <c:pt idx="33438">
                  <c:v>-4.2400399999999998E-2</c:v>
                </c:pt>
                <c:pt idx="33439">
                  <c:v>-7.7424000000000007E-2</c:v>
                </c:pt>
                <c:pt idx="33440">
                  <c:v>-5.6293500000000003E-2</c:v>
                </c:pt>
                <c:pt idx="33441">
                  <c:v>-5.5503799999999999E-2</c:v>
                </c:pt>
                <c:pt idx="33442">
                  <c:v>-5.8800699999999997E-2</c:v>
                </c:pt>
                <c:pt idx="33443">
                  <c:v>-4.5263299999999999E-2</c:v>
                </c:pt>
                <c:pt idx="33444">
                  <c:v>-5.4361300000000001E-2</c:v>
                </c:pt>
                <c:pt idx="33445">
                  <c:v>-6.3339199999999998E-2</c:v>
                </c:pt>
                <c:pt idx="33446">
                  <c:v>-6.3190499999999997E-2</c:v>
                </c:pt>
                <c:pt idx="33447">
                  <c:v>-5.9180299999999998E-2</c:v>
                </c:pt>
                <c:pt idx="33448">
                  <c:v>-2.9684100000000001E-2</c:v>
                </c:pt>
                <c:pt idx="33449">
                  <c:v>-4.5868899999999997E-2</c:v>
                </c:pt>
                <c:pt idx="33450">
                  <c:v>-0.100573</c:v>
                </c:pt>
                <c:pt idx="33451">
                  <c:v>-3.9815900000000001E-2</c:v>
                </c:pt>
                <c:pt idx="33452">
                  <c:v>-4.0785799999999997E-2</c:v>
                </c:pt>
                <c:pt idx="33453">
                  <c:v>-3.22075E-2</c:v>
                </c:pt>
                <c:pt idx="33454">
                  <c:v>-4.7647500000000002E-2</c:v>
                </c:pt>
                <c:pt idx="33455">
                  <c:v>-6.3370700000000002E-2</c:v>
                </c:pt>
                <c:pt idx="33456">
                  <c:v>-5.2123099999999999E-2</c:v>
                </c:pt>
                <c:pt idx="33457">
                  <c:v>-5.3026200000000002E-2</c:v>
                </c:pt>
                <c:pt idx="33458">
                  <c:v>-5.4635999999999997E-2</c:v>
                </c:pt>
                <c:pt idx="33459">
                  <c:v>-3.8443600000000001E-2</c:v>
                </c:pt>
                <c:pt idx="33460">
                  <c:v>-4.7690400000000001E-2</c:v>
                </c:pt>
                <c:pt idx="33461">
                  <c:v>-5.8933300000000001E-2</c:v>
                </c:pt>
                <c:pt idx="33462">
                  <c:v>-4.89635E-2</c:v>
                </c:pt>
                <c:pt idx="33463">
                  <c:v>-5.3852999999999998E-2</c:v>
                </c:pt>
                <c:pt idx="33464">
                  <c:v>-4.3689699999999998E-2</c:v>
                </c:pt>
                <c:pt idx="33465">
                  <c:v>-3.2438300000000003E-2</c:v>
                </c:pt>
                <c:pt idx="33466">
                  <c:v>-3.8604699999999999E-2</c:v>
                </c:pt>
                <c:pt idx="33467">
                  <c:v>-7.1407300000000007E-2</c:v>
                </c:pt>
                <c:pt idx="33468">
                  <c:v>-5.0936700000000001E-2</c:v>
                </c:pt>
                <c:pt idx="33469">
                  <c:v>-3.3072499999999998E-2</c:v>
                </c:pt>
                <c:pt idx="33470">
                  <c:v>-6.5753900000000004E-2</c:v>
                </c:pt>
                <c:pt idx="33471">
                  <c:v>-6.3183799999999998E-2</c:v>
                </c:pt>
                <c:pt idx="33472">
                  <c:v>-6.9317799999999999E-2</c:v>
                </c:pt>
                <c:pt idx="33473">
                  <c:v>-6.1572099999999998E-2</c:v>
                </c:pt>
                <c:pt idx="33474">
                  <c:v>-5.3676599999999998E-2</c:v>
                </c:pt>
                <c:pt idx="33475">
                  <c:v>-6.77595E-2</c:v>
                </c:pt>
                <c:pt idx="33476">
                  <c:v>-4.3658299999999997E-2</c:v>
                </c:pt>
                <c:pt idx="33477">
                  <c:v>-5.3313300000000001E-2</c:v>
                </c:pt>
                <c:pt idx="33478">
                  <c:v>-7.1604699999999993E-2</c:v>
                </c:pt>
                <c:pt idx="33479">
                  <c:v>-6.4834600000000006E-2</c:v>
                </c:pt>
                <c:pt idx="33480">
                  <c:v>-5.0529499999999998E-2</c:v>
                </c:pt>
                <c:pt idx="33481">
                  <c:v>-4.8415199999999999E-2</c:v>
                </c:pt>
                <c:pt idx="33482">
                  <c:v>-7.22275E-2</c:v>
                </c:pt>
                <c:pt idx="33483">
                  <c:v>-7.5241100000000005E-2</c:v>
                </c:pt>
                <c:pt idx="33484">
                  <c:v>-6.9943400000000003E-2</c:v>
                </c:pt>
                <c:pt idx="33485">
                  <c:v>-7.5938199999999997E-2</c:v>
                </c:pt>
                <c:pt idx="33486">
                  <c:v>-5.0542799999999999E-2</c:v>
                </c:pt>
                <c:pt idx="33487">
                  <c:v>-6.1892500000000003E-2</c:v>
                </c:pt>
                <c:pt idx="33488">
                  <c:v>-7.2879799999999995E-2</c:v>
                </c:pt>
                <c:pt idx="33489">
                  <c:v>-5.8822600000000003E-2</c:v>
                </c:pt>
                <c:pt idx="33490">
                  <c:v>-6.1838200000000003E-2</c:v>
                </c:pt>
                <c:pt idx="33491">
                  <c:v>-3.8041100000000001E-2</c:v>
                </c:pt>
                <c:pt idx="33492">
                  <c:v>-8.6230299999999996E-2</c:v>
                </c:pt>
                <c:pt idx="33493">
                  <c:v>-4.9673099999999998E-2</c:v>
                </c:pt>
                <c:pt idx="33494">
                  <c:v>-6.0117700000000003E-2</c:v>
                </c:pt>
                <c:pt idx="33495">
                  <c:v>-7.4155799999999994E-2</c:v>
                </c:pt>
                <c:pt idx="33496">
                  <c:v>-7.6971100000000001E-2</c:v>
                </c:pt>
                <c:pt idx="33497">
                  <c:v>-5.88341E-2</c:v>
                </c:pt>
                <c:pt idx="33498">
                  <c:v>-5.6998300000000002E-2</c:v>
                </c:pt>
                <c:pt idx="33499">
                  <c:v>-6.6120100000000001E-2</c:v>
                </c:pt>
                <c:pt idx="33500">
                  <c:v>-5.9536899999999997E-2</c:v>
                </c:pt>
                <c:pt idx="33501">
                  <c:v>-3.90234E-2</c:v>
                </c:pt>
                <c:pt idx="33502">
                  <c:v>-5.7016400000000002E-2</c:v>
                </c:pt>
                <c:pt idx="33503">
                  <c:v>-6.0978900000000003E-2</c:v>
                </c:pt>
                <c:pt idx="33504">
                  <c:v>-5.8444000000000003E-2</c:v>
                </c:pt>
                <c:pt idx="33505">
                  <c:v>-7.4910199999999996E-2</c:v>
                </c:pt>
                <c:pt idx="33506">
                  <c:v>-7.8433000000000003E-2</c:v>
                </c:pt>
                <c:pt idx="33507">
                  <c:v>-5.6820900000000001E-2</c:v>
                </c:pt>
                <c:pt idx="33508">
                  <c:v>-6.0985600000000001E-2</c:v>
                </c:pt>
                <c:pt idx="33509">
                  <c:v>-6.9244399999999998E-2</c:v>
                </c:pt>
                <c:pt idx="33510">
                  <c:v>-7.6593400000000006E-2</c:v>
                </c:pt>
                <c:pt idx="33511">
                  <c:v>-6.0875899999999997E-2</c:v>
                </c:pt>
                <c:pt idx="33512">
                  <c:v>-5.2435900000000001E-2</c:v>
                </c:pt>
                <c:pt idx="33513">
                  <c:v>-6.8673100000000001E-2</c:v>
                </c:pt>
                <c:pt idx="33514">
                  <c:v>-5.2203199999999998E-2</c:v>
                </c:pt>
                <c:pt idx="33515">
                  <c:v>-6.2743199999999999E-2</c:v>
                </c:pt>
                <c:pt idx="33516">
                  <c:v>-7.1094500000000005E-2</c:v>
                </c:pt>
                <c:pt idx="33517">
                  <c:v>-7.0982000000000003E-2</c:v>
                </c:pt>
                <c:pt idx="33518">
                  <c:v>-4.8647900000000001E-2</c:v>
                </c:pt>
                <c:pt idx="33519">
                  <c:v>-7.3760999999999993E-2</c:v>
                </c:pt>
                <c:pt idx="33520">
                  <c:v>-8.5339499999999999E-2</c:v>
                </c:pt>
                <c:pt idx="33521">
                  <c:v>-7.9055799999999996E-2</c:v>
                </c:pt>
                <c:pt idx="33522">
                  <c:v>-5.6222899999999999E-2</c:v>
                </c:pt>
                <c:pt idx="33523">
                  <c:v>-7.8559900000000002E-2</c:v>
                </c:pt>
                <c:pt idx="33524">
                  <c:v>-6.4793600000000007E-2</c:v>
                </c:pt>
                <c:pt idx="33525">
                  <c:v>-7.2756799999999996E-2</c:v>
                </c:pt>
                <c:pt idx="33526">
                  <c:v>-9.21955E-2</c:v>
                </c:pt>
                <c:pt idx="33527">
                  <c:v>-7.8077300000000002E-2</c:v>
                </c:pt>
                <c:pt idx="33528">
                  <c:v>-5.4849599999999998E-2</c:v>
                </c:pt>
                <c:pt idx="33529">
                  <c:v>-5.7404499999999997E-2</c:v>
                </c:pt>
                <c:pt idx="33530">
                  <c:v>-9.2067700000000002E-2</c:v>
                </c:pt>
                <c:pt idx="33531">
                  <c:v>-9.7217600000000001E-2</c:v>
                </c:pt>
                <c:pt idx="33532">
                  <c:v>-4.80528E-2</c:v>
                </c:pt>
                <c:pt idx="33533">
                  <c:v>-6.54526E-2</c:v>
                </c:pt>
                <c:pt idx="33534">
                  <c:v>-6.6406300000000001E-2</c:v>
                </c:pt>
                <c:pt idx="33535">
                  <c:v>-8.6443900000000004E-2</c:v>
                </c:pt>
                <c:pt idx="33536">
                  <c:v>-7.4052800000000002E-2</c:v>
                </c:pt>
                <c:pt idx="33537">
                  <c:v>-7.9561199999999999E-2</c:v>
                </c:pt>
                <c:pt idx="33538">
                  <c:v>-6.0074799999999998E-2</c:v>
                </c:pt>
                <c:pt idx="33539">
                  <c:v>-6.6679000000000002E-2</c:v>
                </c:pt>
                <c:pt idx="33540">
                  <c:v>-7.8006699999999998E-2</c:v>
                </c:pt>
                <c:pt idx="33541">
                  <c:v>-7.8314800000000004E-2</c:v>
                </c:pt>
                <c:pt idx="33542">
                  <c:v>-7.0521399999999998E-2</c:v>
                </c:pt>
                <c:pt idx="33543">
                  <c:v>-8.5571300000000003E-2</c:v>
                </c:pt>
                <c:pt idx="33544">
                  <c:v>-7.6803200000000002E-2</c:v>
                </c:pt>
                <c:pt idx="33545">
                  <c:v>-4.73347E-2</c:v>
                </c:pt>
                <c:pt idx="33546">
                  <c:v>-6.9270100000000001E-2</c:v>
                </c:pt>
                <c:pt idx="33547">
                  <c:v>-6.8399399999999999E-2</c:v>
                </c:pt>
                <c:pt idx="33548">
                  <c:v>-9.5125199999999993E-2</c:v>
                </c:pt>
                <c:pt idx="33549">
                  <c:v>-5.2660899999999997E-2</c:v>
                </c:pt>
                <c:pt idx="33550">
                  <c:v>-5.8444999999999997E-2</c:v>
                </c:pt>
                <c:pt idx="33551">
                  <c:v>-7.5930600000000001E-2</c:v>
                </c:pt>
                <c:pt idx="33552">
                  <c:v>-6.9349300000000003E-2</c:v>
                </c:pt>
                <c:pt idx="33553">
                  <c:v>-8.7451000000000001E-2</c:v>
                </c:pt>
                <c:pt idx="33554">
                  <c:v>-6.3730200000000001E-2</c:v>
                </c:pt>
                <c:pt idx="33555">
                  <c:v>-5.0010699999999998E-2</c:v>
                </c:pt>
                <c:pt idx="33556">
                  <c:v>-7.1324299999999993E-2</c:v>
                </c:pt>
                <c:pt idx="33557">
                  <c:v>-7.4315099999999995E-2</c:v>
                </c:pt>
                <c:pt idx="33558">
                  <c:v>-7.1030599999999999E-2</c:v>
                </c:pt>
                <c:pt idx="33559">
                  <c:v>-8.8787099999999994E-2</c:v>
                </c:pt>
                <c:pt idx="33560">
                  <c:v>-7.1137400000000003E-2</c:v>
                </c:pt>
                <c:pt idx="33561">
                  <c:v>-9.43832E-2</c:v>
                </c:pt>
                <c:pt idx="33562">
                  <c:v>-5.9837300000000003E-2</c:v>
                </c:pt>
                <c:pt idx="33563">
                  <c:v>-7.6644900000000002E-2</c:v>
                </c:pt>
                <c:pt idx="33564">
                  <c:v>-7.5437500000000005E-2</c:v>
                </c:pt>
                <c:pt idx="33565">
                  <c:v>-8.0312700000000001E-2</c:v>
                </c:pt>
                <c:pt idx="33566">
                  <c:v>-7.2258900000000001E-2</c:v>
                </c:pt>
                <c:pt idx="33567">
                  <c:v>-6.6345199999999993E-2</c:v>
                </c:pt>
                <c:pt idx="33568">
                  <c:v>-6.8828600000000004E-2</c:v>
                </c:pt>
                <c:pt idx="33569">
                  <c:v>-9.6377400000000002E-2</c:v>
                </c:pt>
                <c:pt idx="33570">
                  <c:v>-9.5744099999999999E-2</c:v>
                </c:pt>
                <c:pt idx="33571">
                  <c:v>-5.8210400000000002E-2</c:v>
                </c:pt>
                <c:pt idx="33572">
                  <c:v>-5.8753E-2</c:v>
                </c:pt>
                <c:pt idx="33573">
                  <c:v>-5.4776199999999997E-2</c:v>
                </c:pt>
                <c:pt idx="33574">
                  <c:v>-8.54158E-2</c:v>
                </c:pt>
                <c:pt idx="33575">
                  <c:v>-8.8862399999999994E-2</c:v>
                </c:pt>
                <c:pt idx="33576">
                  <c:v>-6.3087500000000005E-2</c:v>
                </c:pt>
                <c:pt idx="33577">
                  <c:v>-5.51653E-2</c:v>
                </c:pt>
                <c:pt idx="33578">
                  <c:v>-6.4496999999999999E-2</c:v>
                </c:pt>
                <c:pt idx="33579">
                  <c:v>-5.9399599999999997E-2</c:v>
                </c:pt>
                <c:pt idx="33580">
                  <c:v>-8.7249800000000002E-2</c:v>
                </c:pt>
                <c:pt idx="33581">
                  <c:v>-7.2540300000000002E-2</c:v>
                </c:pt>
                <c:pt idx="33582">
                  <c:v>-3.7407900000000001E-2</c:v>
                </c:pt>
                <c:pt idx="33583">
                  <c:v>-5.9226000000000001E-2</c:v>
                </c:pt>
                <c:pt idx="33584">
                  <c:v>-4.6468700000000002E-2</c:v>
                </c:pt>
                <c:pt idx="33585">
                  <c:v>-6.4536999999999997E-2</c:v>
                </c:pt>
                <c:pt idx="33586">
                  <c:v>-7.9095799999999994E-2</c:v>
                </c:pt>
                <c:pt idx="33587">
                  <c:v>-6.5414399999999998E-2</c:v>
                </c:pt>
                <c:pt idx="33588">
                  <c:v>-5.1624299999999998E-2</c:v>
                </c:pt>
                <c:pt idx="33589">
                  <c:v>-4.3284400000000001E-2</c:v>
                </c:pt>
                <c:pt idx="33590">
                  <c:v>-7.58905E-2</c:v>
                </c:pt>
                <c:pt idx="33591">
                  <c:v>-8.85296E-2</c:v>
                </c:pt>
                <c:pt idx="33592">
                  <c:v>-6.0203600000000003E-2</c:v>
                </c:pt>
                <c:pt idx="33593">
                  <c:v>-3.9867399999999997E-2</c:v>
                </c:pt>
                <c:pt idx="33594">
                  <c:v>-2.6814500000000002E-2</c:v>
                </c:pt>
                <c:pt idx="33595">
                  <c:v>-5.2776299999999998E-2</c:v>
                </c:pt>
                <c:pt idx="33596">
                  <c:v>-7.3479699999999995E-2</c:v>
                </c:pt>
                <c:pt idx="33597">
                  <c:v>-7.1229899999999999E-2</c:v>
                </c:pt>
                <c:pt idx="33598">
                  <c:v>-5.1826499999999998E-2</c:v>
                </c:pt>
                <c:pt idx="33599">
                  <c:v>-5.5995900000000001E-2</c:v>
                </c:pt>
                <c:pt idx="33600">
                  <c:v>-4.9325000000000001E-2</c:v>
                </c:pt>
                <c:pt idx="33601">
                  <c:v>-4.9753199999999997E-2</c:v>
                </c:pt>
                <c:pt idx="33602">
                  <c:v>-8.1215899999999994E-2</c:v>
                </c:pt>
                <c:pt idx="33603">
                  <c:v>-6.3333500000000001E-2</c:v>
                </c:pt>
                <c:pt idx="33604">
                  <c:v>-4.8152E-2</c:v>
                </c:pt>
                <c:pt idx="33605">
                  <c:v>-2.9851900000000001E-2</c:v>
                </c:pt>
                <c:pt idx="33606">
                  <c:v>-5.31178E-2</c:v>
                </c:pt>
                <c:pt idx="33607">
                  <c:v>-7.3205000000000006E-2</c:v>
                </c:pt>
                <c:pt idx="33608">
                  <c:v>-5.6582500000000001E-2</c:v>
                </c:pt>
                <c:pt idx="33609">
                  <c:v>-3.9963699999999998E-2</c:v>
                </c:pt>
                <c:pt idx="33610">
                  <c:v>-4.16307E-2</c:v>
                </c:pt>
                <c:pt idx="33611">
                  <c:v>-5.6242E-2</c:v>
                </c:pt>
                <c:pt idx="33612">
                  <c:v>-6.9921499999999998E-2</c:v>
                </c:pt>
                <c:pt idx="33613">
                  <c:v>-4.6058700000000001E-2</c:v>
                </c:pt>
                <c:pt idx="33614">
                  <c:v>-5.14574E-2</c:v>
                </c:pt>
                <c:pt idx="33615">
                  <c:v>-4.4828399999999997E-2</c:v>
                </c:pt>
                <c:pt idx="33616">
                  <c:v>-2.6366199999999999E-2</c:v>
                </c:pt>
                <c:pt idx="33617">
                  <c:v>-6.0520200000000003E-2</c:v>
                </c:pt>
                <c:pt idx="33618">
                  <c:v>-5.67427E-2</c:v>
                </c:pt>
                <c:pt idx="33619">
                  <c:v>-7.01933E-2</c:v>
                </c:pt>
                <c:pt idx="33620">
                  <c:v>-4.82082E-2</c:v>
                </c:pt>
                <c:pt idx="33621">
                  <c:v>-2.77576E-2</c:v>
                </c:pt>
                <c:pt idx="33622">
                  <c:v>-5.4588299999999999E-2</c:v>
                </c:pt>
                <c:pt idx="33623">
                  <c:v>-6.9642099999999998E-2</c:v>
                </c:pt>
                <c:pt idx="33624">
                  <c:v>-5.76792E-2</c:v>
                </c:pt>
                <c:pt idx="33625">
                  <c:v>-4.4849399999999998E-2</c:v>
                </c:pt>
                <c:pt idx="33626">
                  <c:v>-3.85408E-2</c:v>
                </c:pt>
                <c:pt idx="33627">
                  <c:v>-5.5668799999999997E-2</c:v>
                </c:pt>
                <c:pt idx="33628">
                  <c:v>-3.9284699999999999E-2</c:v>
                </c:pt>
                <c:pt idx="33629">
                  <c:v>-4.2104700000000002E-2</c:v>
                </c:pt>
                <c:pt idx="33630">
                  <c:v>-6.3228599999999996E-2</c:v>
                </c:pt>
                <c:pt idx="33631">
                  <c:v>-4.5233700000000002E-2</c:v>
                </c:pt>
                <c:pt idx="33632">
                  <c:v>-4.6020499999999999E-2</c:v>
                </c:pt>
                <c:pt idx="33633">
                  <c:v>-4.8879600000000002E-2</c:v>
                </c:pt>
                <c:pt idx="33634">
                  <c:v>-6.15063E-2</c:v>
                </c:pt>
                <c:pt idx="33635">
                  <c:v>-5.2583699999999997E-2</c:v>
                </c:pt>
                <c:pt idx="33636">
                  <c:v>-5.1673900000000002E-2</c:v>
                </c:pt>
                <c:pt idx="33637">
                  <c:v>-5.4369899999999999E-2</c:v>
                </c:pt>
                <c:pt idx="33638">
                  <c:v>-4.8017499999999998E-2</c:v>
                </c:pt>
                <c:pt idx="33639">
                  <c:v>-4.5119300000000001E-2</c:v>
                </c:pt>
                <c:pt idx="33640">
                  <c:v>-4.3854700000000003E-2</c:v>
                </c:pt>
                <c:pt idx="33641">
                  <c:v>-5.0270099999999998E-2</c:v>
                </c:pt>
                <c:pt idx="33642">
                  <c:v>-6.4535099999999998E-2</c:v>
                </c:pt>
                <c:pt idx="33643">
                  <c:v>-1.94731E-2</c:v>
                </c:pt>
                <c:pt idx="33644">
                  <c:v>-3.8135500000000003E-2</c:v>
                </c:pt>
                <c:pt idx="33645">
                  <c:v>-4.66595E-2</c:v>
                </c:pt>
                <c:pt idx="33646">
                  <c:v>-3.0687300000000001E-2</c:v>
                </c:pt>
                <c:pt idx="33647">
                  <c:v>-5.5576300000000002E-2</c:v>
                </c:pt>
                <c:pt idx="33648">
                  <c:v>-3.3858300000000001E-2</c:v>
                </c:pt>
                <c:pt idx="33649">
                  <c:v>-2.6988000000000002E-2</c:v>
                </c:pt>
                <c:pt idx="33650">
                  <c:v>-1.34821E-2</c:v>
                </c:pt>
                <c:pt idx="33651">
                  <c:v>-2.9120400000000001E-2</c:v>
                </c:pt>
                <c:pt idx="33652">
                  <c:v>-1.7971000000000001E-2</c:v>
                </c:pt>
                <c:pt idx="33653">
                  <c:v>-1.1641500000000001E-2</c:v>
                </c:pt>
                <c:pt idx="33654">
                  <c:v>-1.18961E-2</c:v>
                </c:pt>
                <c:pt idx="33655">
                  <c:v>-3.6133800000000001E-2</c:v>
                </c:pt>
                <c:pt idx="33656">
                  <c:v>-2.77138E-2</c:v>
                </c:pt>
                <c:pt idx="33657">
                  <c:v>-1.72138E-3</c:v>
                </c:pt>
                <c:pt idx="33658">
                  <c:v>-3.5721799999999998E-2</c:v>
                </c:pt>
                <c:pt idx="33659">
                  <c:v>-3.8928999999999998E-2</c:v>
                </c:pt>
                <c:pt idx="33660">
                  <c:v>-1.3609899999999999E-2</c:v>
                </c:pt>
                <c:pt idx="33661">
                  <c:v>-3.3585499999999997E-2</c:v>
                </c:pt>
                <c:pt idx="33662">
                  <c:v>-5.0859499999999997E-3</c:v>
                </c:pt>
                <c:pt idx="33663">
                  <c:v>-3.2920800000000002E-3</c:v>
                </c:pt>
                <c:pt idx="33664">
                  <c:v>1.9769700000000002E-3</c:v>
                </c:pt>
                <c:pt idx="33665">
                  <c:v>-1.8622400000000001E-2</c:v>
                </c:pt>
                <c:pt idx="33666">
                  <c:v>-2.5516500000000001E-2</c:v>
                </c:pt>
                <c:pt idx="33667">
                  <c:v>-7.3232699999999998E-3</c:v>
                </c:pt>
                <c:pt idx="33668">
                  <c:v>-5.2213700000000004E-3</c:v>
                </c:pt>
                <c:pt idx="33669">
                  <c:v>-1.21899E-2</c:v>
                </c:pt>
                <c:pt idx="33670">
                  <c:v>-9.1857899999999992E-3</c:v>
                </c:pt>
                <c:pt idx="33671">
                  <c:v>-2.6152600000000002E-2</c:v>
                </c:pt>
                <c:pt idx="33672">
                  <c:v>-3.0062700000000001E-2</c:v>
                </c:pt>
                <c:pt idx="33673">
                  <c:v>5.1870299999999996E-3</c:v>
                </c:pt>
                <c:pt idx="33674">
                  <c:v>5.7382600000000002E-3</c:v>
                </c:pt>
                <c:pt idx="33675">
                  <c:v>-8.4638600000000001E-3</c:v>
                </c:pt>
                <c:pt idx="33676">
                  <c:v>-2.9130900000000001E-2</c:v>
                </c:pt>
                <c:pt idx="33677">
                  <c:v>-2.7338000000000001E-2</c:v>
                </c:pt>
                <c:pt idx="33678">
                  <c:v>-1.4006599999999999E-2</c:v>
                </c:pt>
                <c:pt idx="33679">
                  <c:v>-6.3457499999999998E-3</c:v>
                </c:pt>
                <c:pt idx="33680">
                  <c:v>1.3286600000000001E-2</c:v>
                </c:pt>
                <c:pt idx="33681">
                  <c:v>-1.4837299999999999E-2</c:v>
                </c:pt>
                <c:pt idx="33682">
                  <c:v>-1.47324E-2</c:v>
                </c:pt>
                <c:pt idx="33683">
                  <c:v>-1.8059700000000001E-2</c:v>
                </c:pt>
                <c:pt idx="33684">
                  <c:v>2.73552E-2</c:v>
                </c:pt>
                <c:pt idx="33685">
                  <c:v>-5.6533800000000004E-3</c:v>
                </c:pt>
                <c:pt idx="33686">
                  <c:v>2.72369E-3</c:v>
                </c:pt>
                <c:pt idx="33687">
                  <c:v>9.1743499999999997E-4</c:v>
                </c:pt>
                <c:pt idx="33688">
                  <c:v>1.9741099999999998E-3</c:v>
                </c:pt>
                <c:pt idx="33689">
                  <c:v>-1.13583E-3</c:v>
                </c:pt>
                <c:pt idx="33690">
                  <c:v>5.7430299999999997E-3</c:v>
                </c:pt>
                <c:pt idx="33691">
                  <c:v>1.24321E-2</c:v>
                </c:pt>
                <c:pt idx="33692">
                  <c:v>-1.2035399999999999E-3</c:v>
                </c:pt>
                <c:pt idx="33693">
                  <c:v>-2.70958E-2</c:v>
                </c:pt>
                <c:pt idx="33694">
                  <c:v>8.6421999999999992E-3</c:v>
                </c:pt>
                <c:pt idx="33695">
                  <c:v>3.4563099999999999E-2</c:v>
                </c:pt>
                <c:pt idx="33696">
                  <c:v>-3.0937199999999999E-3</c:v>
                </c:pt>
                <c:pt idx="33697">
                  <c:v>3.71084E-2</c:v>
                </c:pt>
                <c:pt idx="33698">
                  <c:v>1.05858E-4</c:v>
                </c:pt>
                <c:pt idx="33699">
                  <c:v>1.23405E-3</c:v>
                </c:pt>
                <c:pt idx="33700">
                  <c:v>1.7794600000000001E-2</c:v>
                </c:pt>
                <c:pt idx="33701">
                  <c:v>2.9476200000000001E-2</c:v>
                </c:pt>
                <c:pt idx="33702">
                  <c:v>2.7601199999999999E-2</c:v>
                </c:pt>
                <c:pt idx="33703">
                  <c:v>6.0052899999999999E-3</c:v>
                </c:pt>
                <c:pt idx="33704">
                  <c:v>1.11237E-2</c:v>
                </c:pt>
                <c:pt idx="33705">
                  <c:v>1.5976000000000001E-2</c:v>
                </c:pt>
                <c:pt idx="33706">
                  <c:v>3.2079700000000003E-2</c:v>
                </c:pt>
                <c:pt idx="33707">
                  <c:v>4.9793200000000003E-2</c:v>
                </c:pt>
                <c:pt idx="33708">
                  <c:v>1.23987E-2</c:v>
                </c:pt>
                <c:pt idx="33709">
                  <c:v>3.5950700000000002E-2</c:v>
                </c:pt>
                <c:pt idx="33710">
                  <c:v>2.7499200000000001E-2</c:v>
                </c:pt>
                <c:pt idx="33711">
                  <c:v>2.4490399999999999E-2</c:v>
                </c:pt>
                <c:pt idx="33712">
                  <c:v>4.5025799999999998E-2</c:v>
                </c:pt>
                <c:pt idx="33713">
                  <c:v>3.5440399999999997E-2</c:v>
                </c:pt>
                <c:pt idx="33714">
                  <c:v>3.7336299999999999E-3</c:v>
                </c:pt>
                <c:pt idx="33715">
                  <c:v>2.9613500000000001E-2</c:v>
                </c:pt>
                <c:pt idx="33716">
                  <c:v>1.09634E-2</c:v>
                </c:pt>
                <c:pt idx="33717">
                  <c:v>3.1662900000000001E-2</c:v>
                </c:pt>
                <c:pt idx="33718">
                  <c:v>4.6543099999999997E-2</c:v>
                </c:pt>
                <c:pt idx="33719">
                  <c:v>3.6565800000000002E-2</c:v>
                </c:pt>
                <c:pt idx="33720">
                  <c:v>1.36595E-2</c:v>
                </c:pt>
                <c:pt idx="33721">
                  <c:v>2.19355E-2</c:v>
                </c:pt>
                <c:pt idx="33722">
                  <c:v>4.0781999999999999E-2</c:v>
                </c:pt>
                <c:pt idx="33723">
                  <c:v>4.0167799999999997E-2</c:v>
                </c:pt>
                <c:pt idx="33724">
                  <c:v>3.5828600000000002E-2</c:v>
                </c:pt>
                <c:pt idx="33725">
                  <c:v>2.6223199999999999E-2</c:v>
                </c:pt>
                <c:pt idx="33726">
                  <c:v>5.0697300000000001E-2</c:v>
                </c:pt>
                <c:pt idx="33727">
                  <c:v>4.0015200000000001E-2</c:v>
                </c:pt>
                <c:pt idx="33728">
                  <c:v>3.6941500000000002E-2</c:v>
                </c:pt>
                <c:pt idx="33729">
                  <c:v>3.6849E-2</c:v>
                </c:pt>
                <c:pt idx="33730">
                  <c:v>4.0717099999999999E-2</c:v>
                </c:pt>
                <c:pt idx="33731">
                  <c:v>2.1381399999999998E-2</c:v>
                </c:pt>
                <c:pt idx="33732">
                  <c:v>4.8852E-2</c:v>
                </c:pt>
                <c:pt idx="33733">
                  <c:v>6.3263899999999998E-2</c:v>
                </c:pt>
                <c:pt idx="33734">
                  <c:v>3.9696700000000001E-2</c:v>
                </c:pt>
                <c:pt idx="33735">
                  <c:v>3.5934399999999998E-2</c:v>
                </c:pt>
                <c:pt idx="33736">
                  <c:v>2.34995E-2</c:v>
                </c:pt>
                <c:pt idx="33737">
                  <c:v>4.4194200000000003E-2</c:v>
                </c:pt>
                <c:pt idx="33738">
                  <c:v>4.2350800000000001E-2</c:v>
                </c:pt>
                <c:pt idx="33739">
                  <c:v>4.2618799999999998E-2</c:v>
                </c:pt>
                <c:pt idx="33740">
                  <c:v>4.1527700000000001E-2</c:v>
                </c:pt>
                <c:pt idx="33741">
                  <c:v>5.0215700000000002E-2</c:v>
                </c:pt>
                <c:pt idx="33742">
                  <c:v>3.3853500000000002E-2</c:v>
                </c:pt>
                <c:pt idx="33743">
                  <c:v>5.19791E-2</c:v>
                </c:pt>
                <c:pt idx="33744">
                  <c:v>3.1507500000000001E-2</c:v>
                </c:pt>
                <c:pt idx="33745">
                  <c:v>3.01704E-2</c:v>
                </c:pt>
                <c:pt idx="33746">
                  <c:v>3.9429699999999998E-2</c:v>
                </c:pt>
                <c:pt idx="33747">
                  <c:v>3.3208799999999997E-2</c:v>
                </c:pt>
                <c:pt idx="33748">
                  <c:v>2.8444299999999999E-2</c:v>
                </c:pt>
                <c:pt idx="33749">
                  <c:v>2.7092000000000001E-2</c:v>
                </c:pt>
                <c:pt idx="33750">
                  <c:v>4.9328799999999999E-2</c:v>
                </c:pt>
                <c:pt idx="33751">
                  <c:v>3.4070999999999997E-2</c:v>
                </c:pt>
                <c:pt idx="33752">
                  <c:v>2.12193E-2</c:v>
                </c:pt>
                <c:pt idx="33753">
                  <c:v>3.1103100000000002E-2</c:v>
                </c:pt>
                <c:pt idx="33754">
                  <c:v>5.26972E-2</c:v>
                </c:pt>
                <c:pt idx="33755">
                  <c:v>5.7691600000000003E-2</c:v>
                </c:pt>
                <c:pt idx="33756">
                  <c:v>3.3228899999999999E-2</c:v>
                </c:pt>
                <c:pt idx="33757">
                  <c:v>3.3237500000000003E-2</c:v>
                </c:pt>
                <c:pt idx="33758">
                  <c:v>4.3636300000000003E-2</c:v>
                </c:pt>
                <c:pt idx="33759">
                  <c:v>2.69346E-2</c:v>
                </c:pt>
                <c:pt idx="33760">
                  <c:v>3.4502999999999999E-2</c:v>
                </c:pt>
                <c:pt idx="33761">
                  <c:v>6.5397300000000005E-2</c:v>
                </c:pt>
                <c:pt idx="33762">
                  <c:v>4.04377E-2</c:v>
                </c:pt>
                <c:pt idx="33763">
                  <c:v>4.3913800000000003E-2</c:v>
                </c:pt>
                <c:pt idx="33764">
                  <c:v>5.99289E-2</c:v>
                </c:pt>
                <c:pt idx="33765">
                  <c:v>5.6557700000000002E-2</c:v>
                </c:pt>
                <c:pt idx="33766">
                  <c:v>5.8066399999999997E-2</c:v>
                </c:pt>
                <c:pt idx="33767">
                  <c:v>6.1194400000000003E-2</c:v>
                </c:pt>
                <c:pt idx="33768">
                  <c:v>5.7580899999999997E-2</c:v>
                </c:pt>
                <c:pt idx="33769">
                  <c:v>5.7334900000000001E-2</c:v>
                </c:pt>
                <c:pt idx="33770">
                  <c:v>6.6908800000000004E-2</c:v>
                </c:pt>
                <c:pt idx="33771">
                  <c:v>9.6209500000000003E-2</c:v>
                </c:pt>
                <c:pt idx="33772">
                  <c:v>5.7847000000000003E-2</c:v>
                </c:pt>
                <c:pt idx="33773">
                  <c:v>6.3050300000000004E-2</c:v>
                </c:pt>
                <c:pt idx="33774">
                  <c:v>6.8967799999999996E-2</c:v>
                </c:pt>
                <c:pt idx="33775">
                  <c:v>6.8622600000000006E-2</c:v>
                </c:pt>
                <c:pt idx="33776">
                  <c:v>5.9252699999999998E-2</c:v>
                </c:pt>
                <c:pt idx="33777">
                  <c:v>7.3647500000000005E-2</c:v>
                </c:pt>
                <c:pt idx="33778">
                  <c:v>8.0158199999999999E-2</c:v>
                </c:pt>
                <c:pt idx="33779">
                  <c:v>6.9990200000000002E-2</c:v>
                </c:pt>
                <c:pt idx="33780">
                  <c:v>6.1748499999999998E-2</c:v>
                </c:pt>
                <c:pt idx="33781">
                  <c:v>6.4195600000000005E-2</c:v>
                </c:pt>
                <c:pt idx="33782">
                  <c:v>8.6206400000000002E-2</c:v>
                </c:pt>
                <c:pt idx="33783">
                  <c:v>7.4042300000000005E-2</c:v>
                </c:pt>
                <c:pt idx="33784">
                  <c:v>6.1028499999999999E-2</c:v>
                </c:pt>
                <c:pt idx="33785">
                  <c:v>7.4279800000000007E-2</c:v>
                </c:pt>
                <c:pt idx="33786">
                  <c:v>5.72405E-2</c:v>
                </c:pt>
                <c:pt idx="33787">
                  <c:v>5.4429100000000001E-2</c:v>
                </c:pt>
                <c:pt idx="33788">
                  <c:v>7.6854699999999998E-2</c:v>
                </c:pt>
                <c:pt idx="33789">
                  <c:v>6.8816199999999994E-2</c:v>
                </c:pt>
                <c:pt idx="33790">
                  <c:v>6.6063899999999995E-2</c:v>
                </c:pt>
                <c:pt idx="33791">
                  <c:v>6.1333699999999998E-2</c:v>
                </c:pt>
                <c:pt idx="33792">
                  <c:v>6.9717399999999999E-2</c:v>
                </c:pt>
                <c:pt idx="33793">
                  <c:v>5.8153200000000002E-2</c:v>
                </c:pt>
                <c:pt idx="33794">
                  <c:v>7.0542300000000002E-2</c:v>
                </c:pt>
                <c:pt idx="33795">
                  <c:v>7.0365899999999995E-2</c:v>
                </c:pt>
                <c:pt idx="33796">
                  <c:v>7.3039999999999994E-2</c:v>
                </c:pt>
                <c:pt idx="33797">
                  <c:v>6.6730499999999998E-2</c:v>
                </c:pt>
                <c:pt idx="33798">
                  <c:v>8.4772100000000003E-2</c:v>
                </c:pt>
                <c:pt idx="33799">
                  <c:v>9.4808600000000007E-2</c:v>
                </c:pt>
                <c:pt idx="33800">
                  <c:v>7.5750399999999996E-2</c:v>
                </c:pt>
                <c:pt idx="33801">
                  <c:v>8.0526399999999998E-2</c:v>
                </c:pt>
                <c:pt idx="33802">
                  <c:v>8.0882999999999997E-2</c:v>
                </c:pt>
                <c:pt idx="33803">
                  <c:v>9.1648099999999996E-2</c:v>
                </c:pt>
                <c:pt idx="33804">
                  <c:v>5.2138299999999999E-2</c:v>
                </c:pt>
                <c:pt idx="33805">
                  <c:v>5.9575099999999999E-2</c:v>
                </c:pt>
                <c:pt idx="33806">
                  <c:v>7.8754400000000002E-2</c:v>
                </c:pt>
                <c:pt idx="33807">
                  <c:v>5.4063800000000002E-2</c:v>
                </c:pt>
                <c:pt idx="33808">
                  <c:v>6.6457699999999995E-2</c:v>
                </c:pt>
                <c:pt idx="33809">
                  <c:v>6.6224099999999994E-2</c:v>
                </c:pt>
                <c:pt idx="33810">
                  <c:v>7.7235200000000004E-2</c:v>
                </c:pt>
                <c:pt idx="33811">
                  <c:v>7.3554999999999995E-2</c:v>
                </c:pt>
                <c:pt idx="33812">
                  <c:v>6.0534499999999998E-2</c:v>
                </c:pt>
                <c:pt idx="33813">
                  <c:v>7.3296500000000001E-2</c:v>
                </c:pt>
                <c:pt idx="33814">
                  <c:v>7.3057200000000003E-2</c:v>
                </c:pt>
                <c:pt idx="33815">
                  <c:v>5.9649500000000001E-2</c:v>
                </c:pt>
                <c:pt idx="33816">
                  <c:v>6.61659E-2</c:v>
                </c:pt>
                <c:pt idx="33817">
                  <c:v>4.7130600000000002E-2</c:v>
                </c:pt>
                <c:pt idx="33818">
                  <c:v>5.7931900000000001E-2</c:v>
                </c:pt>
                <c:pt idx="33819">
                  <c:v>6.76422E-2</c:v>
                </c:pt>
                <c:pt idx="33820">
                  <c:v>7.3617000000000002E-2</c:v>
                </c:pt>
                <c:pt idx="33821">
                  <c:v>6.3696900000000001E-2</c:v>
                </c:pt>
                <c:pt idx="33822">
                  <c:v>6.0443900000000002E-2</c:v>
                </c:pt>
                <c:pt idx="33823">
                  <c:v>6.8620700000000007E-2</c:v>
                </c:pt>
                <c:pt idx="33824">
                  <c:v>6.2505699999999997E-2</c:v>
                </c:pt>
                <c:pt idx="33825">
                  <c:v>7.45001E-2</c:v>
                </c:pt>
                <c:pt idx="33826">
                  <c:v>7.1119299999999996E-2</c:v>
                </c:pt>
                <c:pt idx="33827">
                  <c:v>6.7995100000000003E-2</c:v>
                </c:pt>
                <c:pt idx="33828">
                  <c:v>5.7937599999999999E-2</c:v>
                </c:pt>
                <c:pt idx="33829">
                  <c:v>8.3064100000000002E-2</c:v>
                </c:pt>
                <c:pt idx="33830">
                  <c:v>6.81229E-2</c:v>
                </c:pt>
                <c:pt idx="33831">
                  <c:v>6.7089099999999999E-2</c:v>
                </c:pt>
                <c:pt idx="33832">
                  <c:v>7.6991100000000007E-2</c:v>
                </c:pt>
                <c:pt idx="33833">
                  <c:v>6.98767E-2</c:v>
                </c:pt>
                <c:pt idx="33834">
                  <c:v>8.3472299999999999E-2</c:v>
                </c:pt>
                <c:pt idx="33835">
                  <c:v>8.2238199999999997E-2</c:v>
                </c:pt>
                <c:pt idx="33836">
                  <c:v>6.3974400000000001E-2</c:v>
                </c:pt>
                <c:pt idx="33837">
                  <c:v>8.7230699999999994E-2</c:v>
                </c:pt>
                <c:pt idx="33838">
                  <c:v>8.1537200000000004E-2</c:v>
                </c:pt>
                <c:pt idx="33839">
                  <c:v>8.71696E-2</c:v>
                </c:pt>
                <c:pt idx="33840">
                  <c:v>7.0158999999999999E-2</c:v>
                </c:pt>
                <c:pt idx="33841">
                  <c:v>7.7779799999999996E-2</c:v>
                </c:pt>
                <c:pt idx="33842">
                  <c:v>8.9823700000000006E-2</c:v>
                </c:pt>
                <c:pt idx="33843">
                  <c:v>8.7179199999999998E-2</c:v>
                </c:pt>
                <c:pt idx="33844">
                  <c:v>7.0880899999999997E-2</c:v>
                </c:pt>
                <c:pt idx="33845">
                  <c:v>9.0194700000000003E-2</c:v>
                </c:pt>
                <c:pt idx="33846">
                  <c:v>8.7570200000000001E-2</c:v>
                </c:pt>
                <c:pt idx="33847">
                  <c:v>7.5019799999999998E-2</c:v>
                </c:pt>
                <c:pt idx="33848">
                  <c:v>8.0609299999999995E-2</c:v>
                </c:pt>
                <c:pt idx="33849">
                  <c:v>9.1772099999999995E-2</c:v>
                </c:pt>
                <c:pt idx="33850">
                  <c:v>7.4246400000000004E-2</c:v>
                </c:pt>
                <c:pt idx="33851">
                  <c:v>6.7948300000000003E-2</c:v>
                </c:pt>
                <c:pt idx="33852">
                  <c:v>7.2626099999999999E-2</c:v>
                </c:pt>
                <c:pt idx="33853">
                  <c:v>7.94382E-2</c:v>
                </c:pt>
                <c:pt idx="33854">
                  <c:v>6.5222699999999995E-2</c:v>
                </c:pt>
                <c:pt idx="33855">
                  <c:v>6.3627199999999995E-2</c:v>
                </c:pt>
                <c:pt idx="33856">
                  <c:v>7.6563800000000001E-2</c:v>
                </c:pt>
                <c:pt idx="33857">
                  <c:v>5.9845000000000002E-2</c:v>
                </c:pt>
                <c:pt idx="33858">
                  <c:v>6.8742800000000007E-2</c:v>
                </c:pt>
                <c:pt idx="33859">
                  <c:v>5.9369100000000001E-2</c:v>
                </c:pt>
                <c:pt idx="33860">
                  <c:v>7.4429499999999996E-2</c:v>
                </c:pt>
                <c:pt idx="33861">
                  <c:v>6.2613500000000002E-2</c:v>
                </c:pt>
                <c:pt idx="33862">
                  <c:v>5.8819799999999998E-2</c:v>
                </c:pt>
                <c:pt idx="33863">
                  <c:v>5.3713799999999999E-2</c:v>
                </c:pt>
                <c:pt idx="33864">
                  <c:v>7.00741E-2</c:v>
                </c:pt>
                <c:pt idx="33865">
                  <c:v>6.4354900000000007E-2</c:v>
                </c:pt>
                <c:pt idx="33866">
                  <c:v>6.3747399999999996E-2</c:v>
                </c:pt>
                <c:pt idx="33867">
                  <c:v>7.68147E-2</c:v>
                </c:pt>
                <c:pt idx="33868">
                  <c:v>5.7870900000000003E-2</c:v>
                </c:pt>
                <c:pt idx="33869">
                  <c:v>7.3528300000000005E-2</c:v>
                </c:pt>
                <c:pt idx="33870">
                  <c:v>8.0295599999999995E-2</c:v>
                </c:pt>
                <c:pt idx="33871">
                  <c:v>9.2139200000000004E-2</c:v>
                </c:pt>
                <c:pt idx="33872">
                  <c:v>6.2430399999999997E-2</c:v>
                </c:pt>
                <c:pt idx="33873">
                  <c:v>8.0410999999999996E-2</c:v>
                </c:pt>
                <c:pt idx="33874">
                  <c:v>8.1625000000000003E-2</c:v>
                </c:pt>
                <c:pt idx="33875">
                  <c:v>5.8467900000000003E-2</c:v>
                </c:pt>
                <c:pt idx="33876">
                  <c:v>8.1956899999999999E-2</c:v>
                </c:pt>
                <c:pt idx="33877">
                  <c:v>7.7341999999999994E-2</c:v>
                </c:pt>
                <c:pt idx="33878">
                  <c:v>7.4267399999999997E-2</c:v>
                </c:pt>
                <c:pt idx="33879">
                  <c:v>8.1570599999999993E-2</c:v>
                </c:pt>
                <c:pt idx="33880">
                  <c:v>6.9127999999999995E-2</c:v>
                </c:pt>
                <c:pt idx="33881">
                  <c:v>7.7543299999999996E-2</c:v>
                </c:pt>
                <c:pt idx="33882">
                  <c:v>8.9093199999999997E-2</c:v>
                </c:pt>
                <c:pt idx="33883">
                  <c:v>8.5206000000000004E-2</c:v>
                </c:pt>
                <c:pt idx="33884">
                  <c:v>7.7619599999999997E-2</c:v>
                </c:pt>
                <c:pt idx="33885">
                  <c:v>6.5384899999999996E-2</c:v>
                </c:pt>
                <c:pt idx="33886">
                  <c:v>6.7704200000000006E-2</c:v>
                </c:pt>
                <c:pt idx="33887">
                  <c:v>8.9510000000000006E-2</c:v>
                </c:pt>
                <c:pt idx="33888">
                  <c:v>7.5634000000000007E-2</c:v>
                </c:pt>
                <c:pt idx="33889">
                  <c:v>6.7825300000000005E-2</c:v>
                </c:pt>
                <c:pt idx="33890">
                  <c:v>7.2078699999999996E-2</c:v>
                </c:pt>
                <c:pt idx="33891">
                  <c:v>7.7279100000000003E-2</c:v>
                </c:pt>
                <c:pt idx="33892">
                  <c:v>9.1858899999999993E-2</c:v>
                </c:pt>
                <c:pt idx="33893">
                  <c:v>7.6859499999999997E-2</c:v>
                </c:pt>
                <c:pt idx="33894">
                  <c:v>7.4165300000000003E-2</c:v>
                </c:pt>
                <c:pt idx="33895">
                  <c:v>8.0837199999999998E-2</c:v>
                </c:pt>
                <c:pt idx="33896">
                  <c:v>5.8082599999999998E-2</c:v>
                </c:pt>
                <c:pt idx="33897">
                  <c:v>8.5267999999999997E-2</c:v>
                </c:pt>
                <c:pt idx="33898">
                  <c:v>7.6636300000000004E-2</c:v>
                </c:pt>
                <c:pt idx="33899">
                  <c:v>9.4136200000000003E-2</c:v>
                </c:pt>
                <c:pt idx="33900">
                  <c:v>6.1113399999999998E-2</c:v>
                </c:pt>
                <c:pt idx="33901">
                  <c:v>7.4267399999999997E-2</c:v>
                </c:pt>
                <c:pt idx="33902">
                  <c:v>8.3603899999999995E-2</c:v>
                </c:pt>
                <c:pt idx="33903">
                  <c:v>9.1215099999999993E-2</c:v>
                </c:pt>
                <c:pt idx="33904">
                  <c:v>9.29899E-2</c:v>
                </c:pt>
                <c:pt idx="33905">
                  <c:v>8.8229199999999994E-2</c:v>
                </c:pt>
                <c:pt idx="33906">
                  <c:v>7.8955700000000004E-2</c:v>
                </c:pt>
                <c:pt idx="33907">
                  <c:v>6.1518700000000003E-2</c:v>
                </c:pt>
                <c:pt idx="33908">
                  <c:v>7.3941199999999999E-2</c:v>
                </c:pt>
                <c:pt idx="33909">
                  <c:v>0.104921</c:v>
                </c:pt>
                <c:pt idx="33910">
                  <c:v>8.4122699999999995E-2</c:v>
                </c:pt>
                <c:pt idx="33911">
                  <c:v>6.7493399999999995E-2</c:v>
                </c:pt>
                <c:pt idx="33912">
                  <c:v>6.2554399999999996E-2</c:v>
                </c:pt>
                <c:pt idx="33913">
                  <c:v>8.0388100000000004E-2</c:v>
                </c:pt>
                <c:pt idx="33914">
                  <c:v>8.8802300000000001E-2</c:v>
                </c:pt>
                <c:pt idx="33915">
                  <c:v>8.0563499999999996E-2</c:v>
                </c:pt>
                <c:pt idx="33916">
                  <c:v>8.4139800000000001E-2</c:v>
                </c:pt>
                <c:pt idx="33917">
                  <c:v>7.0578600000000005E-2</c:v>
                </c:pt>
                <c:pt idx="33918">
                  <c:v>5.2258499999999999E-2</c:v>
                </c:pt>
                <c:pt idx="33919">
                  <c:v>6.1732299999999997E-2</c:v>
                </c:pt>
                <c:pt idx="33920">
                  <c:v>9.5321699999999995E-2</c:v>
                </c:pt>
                <c:pt idx="33921">
                  <c:v>5.7068800000000003E-2</c:v>
                </c:pt>
                <c:pt idx="33922">
                  <c:v>6.0576400000000002E-2</c:v>
                </c:pt>
                <c:pt idx="33923">
                  <c:v>5.3137799999999999E-2</c:v>
                </c:pt>
                <c:pt idx="33924">
                  <c:v>4.7022799999999997E-2</c:v>
                </c:pt>
                <c:pt idx="33925">
                  <c:v>4.4555699999999997E-2</c:v>
                </c:pt>
                <c:pt idx="33926">
                  <c:v>5.5721300000000001E-2</c:v>
                </c:pt>
                <c:pt idx="33927">
                  <c:v>6.9797499999999998E-2</c:v>
                </c:pt>
                <c:pt idx="33928">
                  <c:v>5.0496100000000002E-2</c:v>
                </c:pt>
                <c:pt idx="33929">
                  <c:v>2.19717E-2</c:v>
                </c:pt>
                <c:pt idx="33930">
                  <c:v>3.59907E-2</c:v>
                </c:pt>
                <c:pt idx="33931">
                  <c:v>4.3749799999999998E-2</c:v>
                </c:pt>
                <c:pt idx="33932">
                  <c:v>4.8497199999999997E-2</c:v>
                </c:pt>
                <c:pt idx="33933">
                  <c:v>5.6105599999999999E-2</c:v>
                </c:pt>
                <c:pt idx="33934">
                  <c:v>4.1505800000000002E-2</c:v>
                </c:pt>
                <c:pt idx="33935">
                  <c:v>4.2447100000000001E-2</c:v>
                </c:pt>
                <c:pt idx="33936">
                  <c:v>3.5145799999999998E-2</c:v>
                </c:pt>
                <c:pt idx="33937">
                  <c:v>7.0973400000000006E-2</c:v>
                </c:pt>
                <c:pt idx="33938">
                  <c:v>5.4229699999999999E-2</c:v>
                </c:pt>
                <c:pt idx="33939">
                  <c:v>2.9081300000000001E-2</c:v>
                </c:pt>
                <c:pt idx="33940">
                  <c:v>5.1966699999999998E-2</c:v>
                </c:pt>
                <c:pt idx="33941">
                  <c:v>4.2482399999999997E-2</c:v>
                </c:pt>
                <c:pt idx="33942">
                  <c:v>3.2112099999999998E-2</c:v>
                </c:pt>
                <c:pt idx="33943">
                  <c:v>5.1189400000000003E-2</c:v>
                </c:pt>
                <c:pt idx="33944">
                  <c:v>6.2951999999999994E-2</c:v>
                </c:pt>
                <c:pt idx="33945">
                  <c:v>4.2056099999999999E-2</c:v>
                </c:pt>
                <c:pt idx="33946">
                  <c:v>1.6596799999999998E-2</c:v>
                </c:pt>
                <c:pt idx="33947">
                  <c:v>4.2355499999999997E-2</c:v>
                </c:pt>
                <c:pt idx="33948">
                  <c:v>6.7066200000000006E-2</c:v>
                </c:pt>
                <c:pt idx="33949">
                  <c:v>5.4810499999999998E-2</c:v>
                </c:pt>
                <c:pt idx="33950">
                  <c:v>5.9509300000000001E-2</c:v>
                </c:pt>
                <c:pt idx="33951">
                  <c:v>4.2505300000000003E-2</c:v>
                </c:pt>
                <c:pt idx="33952">
                  <c:v>3.0567199999999999E-2</c:v>
                </c:pt>
                <c:pt idx="33953">
                  <c:v>3.9841700000000001E-2</c:v>
                </c:pt>
                <c:pt idx="33954">
                  <c:v>6.5135999999999999E-2</c:v>
                </c:pt>
                <c:pt idx="33955">
                  <c:v>6.1860999999999999E-2</c:v>
                </c:pt>
                <c:pt idx="33956">
                  <c:v>3.87821E-2</c:v>
                </c:pt>
                <c:pt idx="33957">
                  <c:v>2.4621000000000001E-2</c:v>
                </c:pt>
                <c:pt idx="33958">
                  <c:v>5.5210099999999998E-2</c:v>
                </c:pt>
                <c:pt idx="33959">
                  <c:v>4.4692999999999997E-2</c:v>
                </c:pt>
                <c:pt idx="33960">
                  <c:v>3.1948999999999998E-2</c:v>
                </c:pt>
                <c:pt idx="33961">
                  <c:v>5.3785300000000001E-2</c:v>
                </c:pt>
                <c:pt idx="33962">
                  <c:v>5.4559700000000003E-2</c:v>
                </c:pt>
                <c:pt idx="33963">
                  <c:v>2.91691E-2</c:v>
                </c:pt>
                <c:pt idx="33964">
                  <c:v>3.4359000000000001E-2</c:v>
                </c:pt>
                <c:pt idx="33965">
                  <c:v>5.0149899999999997E-2</c:v>
                </c:pt>
                <c:pt idx="33966">
                  <c:v>6.1699900000000002E-2</c:v>
                </c:pt>
                <c:pt idx="33967">
                  <c:v>1.6474699999999998E-2</c:v>
                </c:pt>
                <c:pt idx="33968">
                  <c:v>2.6291800000000001E-2</c:v>
                </c:pt>
                <c:pt idx="33969">
                  <c:v>5.17969E-2</c:v>
                </c:pt>
                <c:pt idx="33970">
                  <c:v>3.6552399999999999E-2</c:v>
                </c:pt>
                <c:pt idx="33971">
                  <c:v>3.4379E-2</c:v>
                </c:pt>
                <c:pt idx="33972">
                  <c:v>3.2910300000000003E-2</c:v>
                </c:pt>
                <c:pt idx="33973">
                  <c:v>5.33304E-2</c:v>
                </c:pt>
                <c:pt idx="33974">
                  <c:v>2.66705E-2</c:v>
                </c:pt>
                <c:pt idx="33975">
                  <c:v>2.69432E-2</c:v>
                </c:pt>
                <c:pt idx="33976">
                  <c:v>4.7399499999999997E-2</c:v>
                </c:pt>
                <c:pt idx="33977">
                  <c:v>3.4845399999999999E-2</c:v>
                </c:pt>
                <c:pt idx="33978">
                  <c:v>2.0446800000000001E-2</c:v>
                </c:pt>
                <c:pt idx="33979">
                  <c:v>3.5618799999999999E-2</c:v>
                </c:pt>
                <c:pt idx="33980">
                  <c:v>3.2775899999999997E-2</c:v>
                </c:pt>
                <c:pt idx="33981">
                  <c:v>4.3541000000000003E-2</c:v>
                </c:pt>
                <c:pt idx="33982">
                  <c:v>1.9021E-2</c:v>
                </c:pt>
                <c:pt idx="33983">
                  <c:v>4.3705899999999999E-2</c:v>
                </c:pt>
                <c:pt idx="33984">
                  <c:v>1.77059E-2</c:v>
                </c:pt>
                <c:pt idx="33985">
                  <c:v>1.2166E-2</c:v>
                </c:pt>
                <c:pt idx="33986">
                  <c:v>2.9504800000000001E-2</c:v>
                </c:pt>
                <c:pt idx="33987">
                  <c:v>3.87278E-2</c:v>
                </c:pt>
                <c:pt idx="33988">
                  <c:v>1.36662E-2</c:v>
                </c:pt>
                <c:pt idx="33989">
                  <c:v>1.5698400000000001E-2</c:v>
                </c:pt>
                <c:pt idx="33990">
                  <c:v>1.37997E-2</c:v>
                </c:pt>
                <c:pt idx="33991">
                  <c:v>3.0612899999999998E-2</c:v>
                </c:pt>
                <c:pt idx="33992">
                  <c:v>1.75447E-2</c:v>
                </c:pt>
                <c:pt idx="33993">
                  <c:v>1.7736399999999999E-2</c:v>
                </c:pt>
                <c:pt idx="33994">
                  <c:v>1.2116399999999999E-2</c:v>
                </c:pt>
                <c:pt idx="33995">
                  <c:v>4.0149699999999997E-3</c:v>
                </c:pt>
                <c:pt idx="33996">
                  <c:v>3.4236000000000003E-2</c:v>
                </c:pt>
                <c:pt idx="33997">
                  <c:v>3.4530600000000002E-2</c:v>
                </c:pt>
                <c:pt idx="33998">
                  <c:v>7.6389299999999997E-4</c:v>
                </c:pt>
                <c:pt idx="33999">
                  <c:v>5.1708199999999996E-3</c:v>
                </c:pt>
                <c:pt idx="34000">
                  <c:v>2.3449899999999999E-2</c:v>
                </c:pt>
                <c:pt idx="34001">
                  <c:v>6.1254500000000002E-3</c:v>
                </c:pt>
                <c:pt idx="34002">
                  <c:v>6.7205399999999997E-3</c:v>
                </c:pt>
                <c:pt idx="34003">
                  <c:v>2.69032E-3</c:v>
                </c:pt>
                <c:pt idx="34004">
                  <c:v>2.9674499999999999E-2</c:v>
                </c:pt>
                <c:pt idx="34005">
                  <c:v>-2.8400399999999998E-3</c:v>
                </c:pt>
                <c:pt idx="34006">
                  <c:v>-2.4827999999999999E-2</c:v>
                </c:pt>
                <c:pt idx="34007">
                  <c:v>7.1229900000000001E-3</c:v>
                </c:pt>
                <c:pt idx="34008">
                  <c:v>3.6371199999999999E-2</c:v>
                </c:pt>
                <c:pt idx="34009">
                  <c:v>-1.1299099999999999E-2</c:v>
                </c:pt>
                <c:pt idx="34010">
                  <c:v>-7.8897499999999992E-3</c:v>
                </c:pt>
                <c:pt idx="34011">
                  <c:v>1.01709E-2</c:v>
                </c:pt>
                <c:pt idx="34012">
                  <c:v>-4.9076099999999998E-3</c:v>
                </c:pt>
                <c:pt idx="34013">
                  <c:v>1.1198E-2</c:v>
                </c:pt>
                <c:pt idx="34014">
                  <c:v>-8.2941100000000004E-3</c:v>
                </c:pt>
                <c:pt idx="34015">
                  <c:v>2.84891E-2</c:v>
                </c:pt>
                <c:pt idx="34016">
                  <c:v>-2.9216800000000001E-2</c:v>
                </c:pt>
                <c:pt idx="34017">
                  <c:v>-1.9329099999999998E-2</c:v>
                </c:pt>
                <c:pt idx="34018">
                  <c:v>-1.6622500000000001E-3</c:v>
                </c:pt>
                <c:pt idx="34019">
                  <c:v>6.09875E-3</c:v>
                </c:pt>
                <c:pt idx="34020">
                  <c:v>2.2201500000000002E-3</c:v>
                </c:pt>
                <c:pt idx="34021">
                  <c:v>1.8310500000000001E-3</c:v>
                </c:pt>
                <c:pt idx="34022">
                  <c:v>5.92232E-3</c:v>
                </c:pt>
                <c:pt idx="34023">
                  <c:v>2.5978099999999999E-3</c:v>
                </c:pt>
                <c:pt idx="34024">
                  <c:v>1.6308799999999998E-2</c:v>
                </c:pt>
                <c:pt idx="34025">
                  <c:v>4.9071299999999998E-2</c:v>
                </c:pt>
                <c:pt idx="34026">
                  <c:v>2.7935000000000001E-2</c:v>
                </c:pt>
                <c:pt idx="34027">
                  <c:v>1.31378E-2</c:v>
                </c:pt>
                <c:pt idx="34028">
                  <c:v>5.8031100000000002E-3</c:v>
                </c:pt>
                <c:pt idx="34029">
                  <c:v>3.7322000000000001E-2</c:v>
                </c:pt>
                <c:pt idx="34030">
                  <c:v>2.76432E-2</c:v>
                </c:pt>
                <c:pt idx="34031">
                  <c:v>1.0330199999999999E-2</c:v>
                </c:pt>
                <c:pt idx="34032">
                  <c:v>5.2251800000000003E-3</c:v>
                </c:pt>
                <c:pt idx="34033">
                  <c:v>-3.9711E-3</c:v>
                </c:pt>
                <c:pt idx="34034">
                  <c:v>1.5649799999999998E-2</c:v>
                </c:pt>
                <c:pt idx="34035">
                  <c:v>3.6096600000000002E-3</c:v>
                </c:pt>
                <c:pt idx="34036">
                  <c:v>2.2930099999999998E-2</c:v>
                </c:pt>
                <c:pt idx="34037">
                  <c:v>-1.0416E-2</c:v>
                </c:pt>
                <c:pt idx="34038">
                  <c:v>-9.4709400000000006E-3</c:v>
                </c:pt>
                <c:pt idx="34039">
                  <c:v>-5.8870299999999997E-3</c:v>
                </c:pt>
                <c:pt idx="34040">
                  <c:v>-1.32236E-2</c:v>
                </c:pt>
                <c:pt idx="34041">
                  <c:v>9.5844300000000001E-4</c:v>
                </c:pt>
                <c:pt idx="34042">
                  <c:v>9.1266600000000002E-4</c:v>
                </c:pt>
                <c:pt idx="34043">
                  <c:v>-2.3279199999999998E-3</c:v>
                </c:pt>
                <c:pt idx="34044">
                  <c:v>-2.3344E-2</c:v>
                </c:pt>
                <c:pt idx="34045">
                  <c:v>-2.26593E-2</c:v>
                </c:pt>
                <c:pt idx="34046">
                  <c:v>9.9267999999999995E-3</c:v>
                </c:pt>
                <c:pt idx="34047">
                  <c:v>-1.9237500000000001E-2</c:v>
                </c:pt>
                <c:pt idx="34048">
                  <c:v>-2.1473900000000001E-2</c:v>
                </c:pt>
                <c:pt idx="34049">
                  <c:v>-3.4738499999999999E-2</c:v>
                </c:pt>
                <c:pt idx="34050">
                  <c:v>-1.7153700000000001E-2</c:v>
                </c:pt>
                <c:pt idx="34051">
                  <c:v>-2.2715599999999999E-2</c:v>
                </c:pt>
                <c:pt idx="34052">
                  <c:v>-2.32458E-2</c:v>
                </c:pt>
                <c:pt idx="34053">
                  <c:v>7.4672699999999998E-4</c:v>
                </c:pt>
                <c:pt idx="34054">
                  <c:v>-2.6054399999999998E-2</c:v>
                </c:pt>
                <c:pt idx="34055">
                  <c:v>-2.3238200000000001E-2</c:v>
                </c:pt>
                <c:pt idx="34056">
                  <c:v>-6.1397600000000002E-3</c:v>
                </c:pt>
                <c:pt idx="34057">
                  <c:v>-1.30863E-2</c:v>
                </c:pt>
                <c:pt idx="34058">
                  <c:v>-9.3345600000000004E-3</c:v>
                </c:pt>
                <c:pt idx="34059">
                  <c:v>-1.50928E-2</c:v>
                </c:pt>
                <c:pt idx="34060">
                  <c:v>2.6149699999999999E-3</c:v>
                </c:pt>
                <c:pt idx="34061">
                  <c:v>-1.0522800000000001E-2</c:v>
                </c:pt>
                <c:pt idx="34062">
                  <c:v>-3.8823099999999999E-2</c:v>
                </c:pt>
                <c:pt idx="34063">
                  <c:v>-5.9099199999999999E-3</c:v>
                </c:pt>
                <c:pt idx="34064">
                  <c:v>-2.1104800000000001E-3</c:v>
                </c:pt>
                <c:pt idx="34065">
                  <c:v>-1.23549E-2</c:v>
                </c:pt>
                <c:pt idx="34066">
                  <c:v>-2.03342E-2</c:v>
                </c:pt>
                <c:pt idx="34067">
                  <c:v>-7.44343E-3</c:v>
                </c:pt>
                <c:pt idx="34068">
                  <c:v>-2.2309300000000001E-2</c:v>
                </c:pt>
                <c:pt idx="34069">
                  <c:v>-1.6552000000000001E-2</c:v>
                </c:pt>
                <c:pt idx="34070">
                  <c:v>-1.34354E-2</c:v>
                </c:pt>
                <c:pt idx="34071">
                  <c:v>-1.9551300000000001E-2</c:v>
                </c:pt>
                <c:pt idx="34072">
                  <c:v>-3.4546899999999998E-2</c:v>
                </c:pt>
                <c:pt idx="34073">
                  <c:v>-3.3475900000000003E-2</c:v>
                </c:pt>
                <c:pt idx="34074">
                  <c:v>-3.4825299999999997E-2</c:v>
                </c:pt>
                <c:pt idx="34075">
                  <c:v>-4.7046699999999997E-2</c:v>
                </c:pt>
                <c:pt idx="34076">
                  <c:v>-3.29809E-2</c:v>
                </c:pt>
                <c:pt idx="34077">
                  <c:v>-3.4282699999999999E-2</c:v>
                </c:pt>
                <c:pt idx="34078">
                  <c:v>-2.3433699999999998E-2</c:v>
                </c:pt>
                <c:pt idx="34079">
                  <c:v>-4.7244099999999997E-2</c:v>
                </c:pt>
                <c:pt idx="34080">
                  <c:v>-4.7222100000000003E-2</c:v>
                </c:pt>
                <c:pt idx="34081">
                  <c:v>-2.1012300000000001E-2</c:v>
                </c:pt>
                <c:pt idx="34082">
                  <c:v>-2.73142E-2</c:v>
                </c:pt>
                <c:pt idx="34083">
                  <c:v>-2.5502199999999999E-2</c:v>
                </c:pt>
                <c:pt idx="34084">
                  <c:v>-4.1540100000000003E-2</c:v>
                </c:pt>
                <c:pt idx="34085">
                  <c:v>-3.7401200000000002E-2</c:v>
                </c:pt>
                <c:pt idx="34086">
                  <c:v>-2.4165200000000001E-2</c:v>
                </c:pt>
                <c:pt idx="34087">
                  <c:v>-3.0326799999999998E-3</c:v>
                </c:pt>
                <c:pt idx="34088">
                  <c:v>-2.70567E-2</c:v>
                </c:pt>
                <c:pt idx="34089">
                  <c:v>-3.6498999999999997E-2</c:v>
                </c:pt>
                <c:pt idx="34090">
                  <c:v>-4.0427200000000003E-2</c:v>
                </c:pt>
                <c:pt idx="34091">
                  <c:v>-2.6331899999999998E-2</c:v>
                </c:pt>
                <c:pt idx="34092">
                  <c:v>-4.8483800000000001E-2</c:v>
                </c:pt>
                <c:pt idx="34093">
                  <c:v>-3.3866899999999998E-2</c:v>
                </c:pt>
                <c:pt idx="34094">
                  <c:v>-2.7063400000000001E-2</c:v>
                </c:pt>
                <c:pt idx="34095">
                  <c:v>-4.7580699999999997E-2</c:v>
                </c:pt>
                <c:pt idx="34096">
                  <c:v>-4.3845200000000001E-2</c:v>
                </c:pt>
                <c:pt idx="34097">
                  <c:v>-5.2795399999999999E-2</c:v>
                </c:pt>
                <c:pt idx="34098">
                  <c:v>-2.6001E-2</c:v>
                </c:pt>
                <c:pt idx="34099">
                  <c:v>-2.9300699999999999E-2</c:v>
                </c:pt>
                <c:pt idx="34100">
                  <c:v>-4.9531899999999997E-2</c:v>
                </c:pt>
                <c:pt idx="34101">
                  <c:v>-4.8344600000000001E-2</c:v>
                </c:pt>
                <c:pt idx="34102">
                  <c:v>-4.88834E-2</c:v>
                </c:pt>
                <c:pt idx="34103">
                  <c:v>-3.5539599999999998E-2</c:v>
                </c:pt>
                <c:pt idx="34104">
                  <c:v>-4.3495199999999998E-2</c:v>
                </c:pt>
                <c:pt idx="34105">
                  <c:v>-5.0023100000000001E-2</c:v>
                </c:pt>
                <c:pt idx="34106">
                  <c:v>-4.6533600000000001E-2</c:v>
                </c:pt>
                <c:pt idx="34107">
                  <c:v>-5.4655099999999998E-2</c:v>
                </c:pt>
                <c:pt idx="34108">
                  <c:v>-3.4356100000000001E-2</c:v>
                </c:pt>
                <c:pt idx="34109">
                  <c:v>-4.0094400000000002E-2</c:v>
                </c:pt>
                <c:pt idx="34110">
                  <c:v>-4.3379800000000003E-2</c:v>
                </c:pt>
                <c:pt idx="34111">
                  <c:v>-5.6259200000000002E-2</c:v>
                </c:pt>
                <c:pt idx="34112">
                  <c:v>-5.53026E-2</c:v>
                </c:pt>
                <c:pt idx="34113">
                  <c:v>-4.2106600000000001E-2</c:v>
                </c:pt>
                <c:pt idx="34114">
                  <c:v>-3.4515400000000002E-2</c:v>
                </c:pt>
                <c:pt idx="34115">
                  <c:v>-6.5106399999999995E-2</c:v>
                </c:pt>
                <c:pt idx="34116">
                  <c:v>-5.8361099999999999E-2</c:v>
                </c:pt>
                <c:pt idx="34117">
                  <c:v>-5.7649600000000002E-2</c:v>
                </c:pt>
                <c:pt idx="34118">
                  <c:v>-6.4418799999999998E-2</c:v>
                </c:pt>
                <c:pt idx="34119">
                  <c:v>-5.5484800000000001E-2</c:v>
                </c:pt>
                <c:pt idx="34120">
                  <c:v>-6.7731899999999998E-2</c:v>
                </c:pt>
                <c:pt idx="34121">
                  <c:v>-4.3692599999999998E-2</c:v>
                </c:pt>
                <c:pt idx="34122">
                  <c:v>-6.6176399999999996E-2</c:v>
                </c:pt>
                <c:pt idx="34123">
                  <c:v>-7.0911399999999999E-2</c:v>
                </c:pt>
                <c:pt idx="34124">
                  <c:v>-6.7894899999999994E-2</c:v>
                </c:pt>
                <c:pt idx="34125">
                  <c:v>-4.9079900000000003E-2</c:v>
                </c:pt>
                <c:pt idx="34126">
                  <c:v>-6.0867299999999999E-2</c:v>
                </c:pt>
                <c:pt idx="34127">
                  <c:v>-7.0418400000000006E-2</c:v>
                </c:pt>
                <c:pt idx="34128">
                  <c:v>-6.7757600000000001E-2</c:v>
                </c:pt>
                <c:pt idx="34129">
                  <c:v>-6.2249199999999998E-2</c:v>
                </c:pt>
                <c:pt idx="34130">
                  <c:v>-6.3444100000000003E-2</c:v>
                </c:pt>
                <c:pt idx="34131">
                  <c:v>-6.0968399999999999E-2</c:v>
                </c:pt>
                <c:pt idx="34132">
                  <c:v>-7.2533600000000004E-2</c:v>
                </c:pt>
                <c:pt idx="34133">
                  <c:v>-7.4264499999999997E-2</c:v>
                </c:pt>
                <c:pt idx="34134">
                  <c:v>-6.4794500000000005E-2</c:v>
                </c:pt>
                <c:pt idx="34135">
                  <c:v>-6.7163500000000001E-2</c:v>
                </c:pt>
                <c:pt idx="34136">
                  <c:v>-7.2853100000000004E-2</c:v>
                </c:pt>
                <c:pt idx="34137">
                  <c:v>-6.2727900000000003E-2</c:v>
                </c:pt>
                <c:pt idx="34138">
                  <c:v>-6.8038899999999999E-2</c:v>
                </c:pt>
                <c:pt idx="34139">
                  <c:v>-7.47776E-2</c:v>
                </c:pt>
                <c:pt idx="34140">
                  <c:v>-7.28245E-2</c:v>
                </c:pt>
                <c:pt idx="34141">
                  <c:v>-6.6056299999999998E-2</c:v>
                </c:pt>
                <c:pt idx="34142">
                  <c:v>-5.4258300000000002E-2</c:v>
                </c:pt>
                <c:pt idx="34143">
                  <c:v>-6.9050799999999996E-2</c:v>
                </c:pt>
                <c:pt idx="34144">
                  <c:v>-7.2078699999999996E-2</c:v>
                </c:pt>
                <c:pt idx="34145">
                  <c:v>-6.5601300000000001E-2</c:v>
                </c:pt>
                <c:pt idx="34146">
                  <c:v>-7.0962899999999995E-2</c:v>
                </c:pt>
                <c:pt idx="34147">
                  <c:v>-8.7980299999999997E-2</c:v>
                </c:pt>
                <c:pt idx="34148">
                  <c:v>-6.8582500000000005E-2</c:v>
                </c:pt>
                <c:pt idx="34149">
                  <c:v>-6.6459699999999997E-2</c:v>
                </c:pt>
                <c:pt idx="34150">
                  <c:v>-6.3512799999999994E-2</c:v>
                </c:pt>
                <c:pt idx="34151">
                  <c:v>-7.9044299999999998E-2</c:v>
                </c:pt>
                <c:pt idx="34152">
                  <c:v>-8.23078E-2</c:v>
                </c:pt>
                <c:pt idx="34153">
                  <c:v>-6.4462699999999998E-2</c:v>
                </c:pt>
                <c:pt idx="34154">
                  <c:v>-7.0597599999999996E-2</c:v>
                </c:pt>
                <c:pt idx="34155">
                  <c:v>-7.5075100000000006E-2</c:v>
                </c:pt>
                <c:pt idx="34156">
                  <c:v>-6.7843399999999998E-2</c:v>
                </c:pt>
                <c:pt idx="34157">
                  <c:v>-7.7565200000000001E-2</c:v>
                </c:pt>
                <c:pt idx="34158">
                  <c:v>-7.4247400000000005E-2</c:v>
                </c:pt>
                <c:pt idx="34159">
                  <c:v>-8.1383700000000003E-2</c:v>
                </c:pt>
                <c:pt idx="34160">
                  <c:v>-7.52974E-2</c:v>
                </c:pt>
                <c:pt idx="34161">
                  <c:v>-8.6101499999999997E-2</c:v>
                </c:pt>
                <c:pt idx="34162">
                  <c:v>-6.4146999999999996E-2</c:v>
                </c:pt>
                <c:pt idx="34163">
                  <c:v>-7.5121900000000005E-2</c:v>
                </c:pt>
                <c:pt idx="34164">
                  <c:v>-9.1896099999999994E-2</c:v>
                </c:pt>
                <c:pt idx="34165">
                  <c:v>-9.2006699999999997E-2</c:v>
                </c:pt>
                <c:pt idx="34166">
                  <c:v>-6.9179500000000005E-2</c:v>
                </c:pt>
                <c:pt idx="34167" formatCode="0.00E+00">
                  <c:v>-7.5777999999999998E-2</c:v>
                </c:pt>
                <c:pt idx="34168">
                  <c:v>-8.4254300000000004E-2</c:v>
                </c:pt>
                <c:pt idx="34169">
                  <c:v>-7.8961400000000001E-2</c:v>
                </c:pt>
                <c:pt idx="34170">
                  <c:v>-9.0251899999999996E-2</c:v>
                </c:pt>
                <c:pt idx="34171">
                  <c:v>-6.4106899999999994E-2</c:v>
                </c:pt>
                <c:pt idx="34172">
                  <c:v>-8.8317900000000005E-2</c:v>
                </c:pt>
                <c:pt idx="34173">
                  <c:v>-7.0113200000000001E-2</c:v>
                </c:pt>
                <c:pt idx="34174">
                  <c:v>-8.6380999999999999E-2</c:v>
                </c:pt>
                <c:pt idx="34175">
                  <c:v>-8.4866499999999997E-2</c:v>
                </c:pt>
                <c:pt idx="34176">
                  <c:v>-7.7465999999999993E-2</c:v>
                </c:pt>
                <c:pt idx="34177">
                  <c:v>-7.9706200000000005E-2</c:v>
                </c:pt>
                <c:pt idx="34178">
                  <c:v>-8.4564200000000006E-2</c:v>
                </c:pt>
                <c:pt idx="34179">
                  <c:v>-8.5701899999999998E-2</c:v>
                </c:pt>
                <c:pt idx="34180">
                  <c:v>-7.9582200000000006E-2</c:v>
                </c:pt>
                <c:pt idx="34181">
                  <c:v>-9.3914999999999998E-2</c:v>
                </c:pt>
                <c:pt idx="34182">
                  <c:v>-7.5357400000000005E-2</c:v>
                </c:pt>
                <c:pt idx="34183">
                  <c:v>-7.4929200000000001E-2</c:v>
                </c:pt>
                <c:pt idx="34184">
                  <c:v>-7.6703099999999996E-2</c:v>
                </c:pt>
                <c:pt idx="34185">
                  <c:v>-8.6128200000000002E-2</c:v>
                </c:pt>
                <c:pt idx="34186">
                  <c:v>-0.100263</c:v>
                </c:pt>
                <c:pt idx="34187">
                  <c:v>-7.9041500000000001E-2</c:v>
                </c:pt>
                <c:pt idx="34188">
                  <c:v>-0.100145</c:v>
                </c:pt>
                <c:pt idx="34189">
                  <c:v>-8.9201900000000001E-2</c:v>
                </c:pt>
                <c:pt idx="34190">
                  <c:v>-8.2785600000000001E-2</c:v>
                </c:pt>
                <c:pt idx="34191">
                  <c:v>-8.90875E-2</c:v>
                </c:pt>
                <c:pt idx="34192">
                  <c:v>-8.8151900000000005E-2</c:v>
                </c:pt>
                <c:pt idx="34193">
                  <c:v>-9.1939000000000007E-2</c:v>
                </c:pt>
                <c:pt idx="34194">
                  <c:v>-8.9379299999999995E-2</c:v>
                </c:pt>
                <c:pt idx="34195">
                  <c:v>-0.10527499999999999</c:v>
                </c:pt>
                <c:pt idx="34196">
                  <c:v>-8.9765499999999998E-2</c:v>
                </c:pt>
                <c:pt idx="34197">
                  <c:v>-9.1031100000000004E-2</c:v>
                </c:pt>
                <c:pt idx="34198">
                  <c:v>-0.106586</c:v>
                </c:pt>
                <c:pt idx="34199">
                  <c:v>-0.107804</c:v>
                </c:pt>
                <c:pt idx="34200">
                  <c:v>-0.106002</c:v>
                </c:pt>
                <c:pt idx="34201">
                  <c:v>-9.1736799999999993E-2</c:v>
                </c:pt>
                <c:pt idx="34202">
                  <c:v>-0.10814699999999999</c:v>
                </c:pt>
                <c:pt idx="34203">
                  <c:v>-9.7145999999999996E-2</c:v>
                </c:pt>
                <c:pt idx="34204">
                  <c:v>-9.7392999999999993E-2</c:v>
                </c:pt>
                <c:pt idx="34205">
                  <c:v>-9.6669199999999997E-2</c:v>
                </c:pt>
                <c:pt idx="34206">
                  <c:v>-9.3319899999999997E-2</c:v>
                </c:pt>
                <c:pt idx="34207">
                  <c:v>-8.6609800000000001E-2</c:v>
                </c:pt>
                <c:pt idx="34208">
                  <c:v>-9.0048799999999998E-2</c:v>
                </c:pt>
                <c:pt idx="34209">
                  <c:v>-8.3324400000000007E-2</c:v>
                </c:pt>
                <c:pt idx="34210">
                  <c:v>-0.105992</c:v>
                </c:pt>
                <c:pt idx="34211">
                  <c:v>-8.9678800000000003E-2</c:v>
                </c:pt>
                <c:pt idx="34212">
                  <c:v>-7.2164500000000006E-2</c:v>
                </c:pt>
                <c:pt idx="34213">
                  <c:v>-9.2811599999999994E-2</c:v>
                </c:pt>
                <c:pt idx="34214">
                  <c:v>-8.2937200000000003E-2</c:v>
                </c:pt>
                <c:pt idx="34215">
                  <c:v>-9.9138299999999999E-2</c:v>
                </c:pt>
                <c:pt idx="34216">
                  <c:v>-9.3855900000000006E-2</c:v>
                </c:pt>
                <c:pt idx="34217">
                  <c:v>-9.0672500000000003E-2</c:v>
                </c:pt>
                <c:pt idx="34218">
                  <c:v>-7.5022699999999998E-2</c:v>
                </c:pt>
                <c:pt idx="34219">
                  <c:v>-7.4440999999999993E-2</c:v>
                </c:pt>
                <c:pt idx="34220">
                  <c:v>-9.8299999999999998E-2</c:v>
                </c:pt>
                <c:pt idx="34221">
                  <c:v>-0.101012</c:v>
                </c:pt>
                <c:pt idx="34222">
                  <c:v>-8.9160900000000001E-2</c:v>
                </c:pt>
                <c:pt idx="34223">
                  <c:v>-9.9697099999999997E-2</c:v>
                </c:pt>
                <c:pt idx="34224">
                  <c:v>-8.3190899999999998E-2</c:v>
                </c:pt>
                <c:pt idx="34225">
                  <c:v>-9.0964299999999998E-2</c:v>
                </c:pt>
                <c:pt idx="34226">
                  <c:v>-9.8710099999999995E-2</c:v>
                </c:pt>
                <c:pt idx="34227">
                  <c:v>-0.104629</c:v>
                </c:pt>
                <c:pt idx="34228">
                  <c:v>-0.107069</c:v>
                </c:pt>
                <c:pt idx="34229">
                  <c:v>-8.7844800000000001E-2</c:v>
                </c:pt>
                <c:pt idx="34230">
                  <c:v>-0.10046099999999999</c:v>
                </c:pt>
                <c:pt idx="34231">
                  <c:v>-0.101892</c:v>
                </c:pt>
                <c:pt idx="34232">
                  <c:v>-0.102798</c:v>
                </c:pt>
                <c:pt idx="34233">
                  <c:v>-8.5624699999999998E-2</c:v>
                </c:pt>
                <c:pt idx="34234">
                  <c:v>-0.10077</c:v>
                </c:pt>
                <c:pt idx="34235">
                  <c:v>-8.86879E-2</c:v>
                </c:pt>
                <c:pt idx="34236">
                  <c:v>-9.3489600000000006E-2</c:v>
                </c:pt>
                <c:pt idx="34237">
                  <c:v>-9.0376899999999996E-2</c:v>
                </c:pt>
                <c:pt idx="34238">
                  <c:v>-9.1367699999999996E-2</c:v>
                </c:pt>
                <c:pt idx="34239">
                  <c:v>-9.0849899999999997E-2</c:v>
                </c:pt>
                <c:pt idx="34240">
                  <c:v>-6.8784700000000004E-2</c:v>
                </c:pt>
                <c:pt idx="34241">
                  <c:v>-8.6064299999999996E-2</c:v>
                </c:pt>
                <c:pt idx="34242">
                  <c:v>-8.7367100000000003E-2</c:v>
                </c:pt>
                <c:pt idx="34243">
                  <c:v>-7.7914200000000003E-2</c:v>
                </c:pt>
                <c:pt idx="34244">
                  <c:v>-7.2608000000000006E-2</c:v>
                </c:pt>
                <c:pt idx="34245">
                  <c:v>-5.7862299999999998E-2</c:v>
                </c:pt>
                <c:pt idx="34246">
                  <c:v>-6.8025600000000006E-2</c:v>
                </c:pt>
                <c:pt idx="34247">
                  <c:v>-6.6820099999999993E-2</c:v>
                </c:pt>
                <c:pt idx="34248">
                  <c:v>-8.2162899999999997E-2</c:v>
                </c:pt>
                <c:pt idx="34249">
                  <c:v>-7.8309100000000006E-2</c:v>
                </c:pt>
                <c:pt idx="34250">
                  <c:v>-7.0317299999999999E-2</c:v>
                </c:pt>
                <c:pt idx="34251">
                  <c:v>-4.95214E-2</c:v>
                </c:pt>
                <c:pt idx="34252">
                  <c:v>-6.7733799999999997E-2</c:v>
                </c:pt>
                <c:pt idx="34253">
                  <c:v>-7.3264099999999999E-2</c:v>
                </c:pt>
                <c:pt idx="34254">
                  <c:v>-6.5435400000000005E-2</c:v>
                </c:pt>
                <c:pt idx="34255">
                  <c:v>-7.4443800000000004E-2</c:v>
                </c:pt>
                <c:pt idx="34256">
                  <c:v>-7.1001099999999998E-2</c:v>
                </c:pt>
                <c:pt idx="34257">
                  <c:v>-6.36187E-2</c:v>
                </c:pt>
                <c:pt idx="34258">
                  <c:v>-8.2036999999999999E-2</c:v>
                </c:pt>
                <c:pt idx="34259">
                  <c:v>-6.4958600000000005E-2</c:v>
                </c:pt>
                <c:pt idx="34260">
                  <c:v>-6.1218300000000003E-2</c:v>
                </c:pt>
                <c:pt idx="34261">
                  <c:v>-6.5614699999999998E-2</c:v>
                </c:pt>
                <c:pt idx="34262">
                  <c:v>-6.6700899999999994E-2</c:v>
                </c:pt>
                <c:pt idx="34263">
                  <c:v>-7.7161800000000003E-2</c:v>
                </c:pt>
                <c:pt idx="34264">
                  <c:v>-6.3360200000000005E-2</c:v>
                </c:pt>
                <c:pt idx="34265">
                  <c:v>-6.6162100000000001E-2</c:v>
                </c:pt>
                <c:pt idx="34266">
                  <c:v>-8.7416599999999997E-2</c:v>
                </c:pt>
                <c:pt idx="34267">
                  <c:v>-5.3704300000000003E-2</c:v>
                </c:pt>
                <c:pt idx="34268">
                  <c:v>-5.9833499999999998E-2</c:v>
                </c:pt>
                <c:pt idx="34269">
                  <c:v>-6.8998299999999999E-2</c:v>
                </c:pt>
                <c:pt idx="34270">
                  <c:v>-6.6920300000000002E-2</c:v>
                </c:pt>
                <c:pt idx="34271">
                  <c:v>-6.7264599999999994E-2</c:v>
                </c:pt>
                <c:pt idx="34272">
                  <c:v>-6.0179700000000003E-2</c:v>
                </c:pt>
                <c:pt idx="34273">
                  <c:v>-7.19833E-2</c:v>
                </c:pt>
                <c:pt idx="34274">
                  <c:v>-6.6914600000000005E-2</c:v>
                </c:pt>
                <c:pt idx="34275">
                  <c:v>-6.4580899999999997E-2</c:v>
                </c:pt>
                <c:pt idx="34276">
                  <c:v>-7.01122E-2</c:v>
                </c:pt>
                <c:pt idx="34277">
                  <c:v>-7.6536199999999999E-2</c:v>
                </c:pt>
                <c:pt idx="34278">
                  <c:v>-7.4343699999999999E-2</c:v>
                </c:pt>
                <c:pt idx="34279">
                  <c:v>-8.1071900000000002E-2</c:v>
                </c:pt>
                <c:pt idx="34280">
                  <c:v>-6.71625E-2</c:v>
                </c:pt>
                <c:pt idx="34281">
                  <c:v>-4.5993800000000001E-2</c:v>
                </c:pt>
                <c:pt idx="34282">
                  <c:v>-7.0010199999999995E-2</c:v>
                </c:pt>
                <c:pt idx="34283">
                  <c:v>-5.8969500000000001E-2</c:v>
                </c:pt>
                <c:pt idx="34284">
                  <c:v>-6.1105699999999999E-2</c:v>
                </c:pt>
                <c:pt idx="34285">
                  <c:v>-4.9258200000000002E-2</c:v>
                </c:pt>
                <c:pt idx="34286">
                  <c:v>-6.0581200000000002E-2</c:v>
                </c:pt>
                <c:pt idx="34287">
                  <c:v>-6.4383499999999996E-2</c:v>
                </c:pt>
                <c:pt idx="34288">
                  <c:v>-5.3861600000000003E-2</c:v>
                </c:pt>
                <c:pt idx="34289">
                  <c:v>-5.2255599999999999E-2</c:v>
                </c:pt>
                <c:pt idx="34290">
                  <c:v>-5.1275300000000003E-2</c:v>
                </c:pt>
                <c:pt idx="34291">
                  <c:v>-6.5865499999999993E-2</c:v>
                </c:pt>
                <c:pt idx="34292">
                  <c:v>-7.0638699999999999E-2</c:v>
                </c:pt>
                <c:pt idx="34293">
                  <c:v>-5.8445900000000002E-2</c:v>
                </c:pt>
                <c:pt idx="34294">
                  <c:v>-6.2986399999999998E-2</c:v>
                </c:pt>
                <c:pt idx="34295">
                  <c:v>-3.4942599999999997E-2</c:v>
                </c:pt>
                <c:pt idx="34296">
                  <c:v>-5.1839799999999998E-2</c:v>
                </c:pt>
                <c:pt idx="34297">
                  <c:v>-6.1987899999999999E-2</c:v>
                </c:pt>
                <c:pt idx="34298">
                  <c:v>-5.4738000000000002E-2</c:v>
                </c:pt>
                <c:pt idx="34299">
                  <c:v>-4.5168899999999998E-2</c:v>
                </c:pt>
                <c:pt idx="34300">
                  <c:v>-5.8382000000000003E-2</c:v>
                </c:pt>
                <c:pt idx="34301">
                  <c:v>-4.9670199999999998E-2</c:v>
                </c:pt>
                <c:pt idx="34302">
                  <c:v>-4.1999799999999997E-2</c:v>
                </c:pt>
                <c:pt idx="34303">
                  <c:v>-3.6621099999999997E-2</c:v>
                </c:pt>
                <c:pt idx="34304">
                  <c:v>-5.2516899999999998E-2</c:v>
                </c:pt>
                <c:pt idx="34305">
                  <c:v>-5.7903299999999998E-2</c:v>
                </c:pt>
                <c:pt idx="34306">
                  <c:v>-3.89404E-2</c:v>
                </c:pt>
                <c:pt idx="34307">
                  <c:v>-3.6482800000000003E-2</c:v>
                </c:pt>
                <c:pt idx="34308">
                  <c:v>-3.7091300000000001E-2</c:v>
                </c:pt>
                <c:pt idx="34309">
                  <c:v>-2.8484300000000001E-2</c:v>
                </c:pt>
                <c:pt idx="34310">
                  <c:v>-3.8135500000000003E-2</c:v>
                </c:pt>
                <c:pt idx="34311">
                  <c:v>-4.8392299999999999E-2</c:v>
                </c:pt>
                <c:pt idx="34312">
                  <c:v>-3.4700399999999999E-2</c:v>
                </c:pt>
                <c:pt idx="34313">
                  <c:v>-3.7621500000000002E-2</c:v>
                </c:pt>
                <c:pt idx="34314">
                  <c:v>-3.22514E-2</c:v>
                </c:pt>
                <c:pt idx="34315">
                  <c:v>-5.0600100000000002E-2</c:v>
                </c:pt>
                <c:pt idx="34316">
                  <c:v>-5.58805E-2</c:v>
                </c:pt>
                <c:pt idx="34317">
                  <c:v>-6.0972199999999997E-2</c:v>
                </c:pt>
                <c:pt idx="34318">
                  <c:v>-4.0431000000000002E-2</c:v>
                </c:pt>
                <c:pt idx="34319">
                  <c:v>-6.1431899999999998E-2</c:v>
                </c:pt>
                <c:pt idx="34320">
                  <c:v>-5.5341700000000001E-2</c:v>
                </c:pt>
                <c:pt idx="34321">
                  <c:v>-5.5134799999999998E-2</c:v>
                </c:pt>
                <c:pt idx="34322">
                  <c:v>-5.4574999999999999E-2</c:v>
                </c:pt>
                <c:pt idx="34323">
                  <c:v>-5.2511200000000001E-2</c:v>
                </c:pt>
                <c:pt idx="34324">
                  <c:v>-4.8428499999999999E-2</c:v>
                </c:pt>
                <c:pt idx="34325">
                  <c:v>-3.1017300000000001E-2</c:v>
                </c:pt>
                <c:pt idx="34326">
                  <c:v>-6.14491E-2</c:v>
                </c:pt>
                <c:pt idx="34327">
                  <c:v>-3.2963800000000001E-2</c:v>
                </c:pt>
                <c:pt idx="34328">
                  <c:v>-3.9512600000000002E-2</c:v>
                </c:pt>
                <c:pt idx="34329">
                  <c:v>-4.1439999999999998E-2</c:v>
                </c:pt>
                <c:pt idx="34330">
                  <c:v>-3.1960500000000003E-2</c:v>
                </c:pt>
                <c:pt idx="34331">
                  <c:v>-2.64835E-2</c:v>
                </c:pt>
                <c:pt idx="34332">
                  <c:v>-4.0717099999999999E-2</c:v>
                </c:pt>
                <c:pt idx="34333">
                  <c:v>-3.53107E-2</c:v>
                </c:pt>
                <c:pt idx="34334">
                  <c:v>-4.7505400000000003E-2</c:v>
                </c:pt>
                <c:pt idx="34335">
                  <c:v>-2.58865E-2</c:v>
                </c:pt>
                <c:pt idx="34336">
                  <c:v>-3.5364199999999998E-2</c:v>
                </c:pt>
                <c:pt idx="34337">
                  <c:v>-2.0052E-2</c:v>
                </c:pt>
                <c:pt idx="34338">
                  <c:v>-4.2861000000000003E-2</c:v>
                </c:pt>
                <c:pt idx="34339">
                  <c:v>-3.4296E-2</c:v>
                </c:pt>
                <c:pt idx="34340">
                  <c:v>-2.5681499999999999E-2</c:v>
                </c:pt>
                <c:pt idx="34341">
                  <c:v>-1.37701E-2</c:v>
                </c:pt>
                <c:pt idx="34342">
                  <c:v>-2.2976900000000001E-2</c:v>
                </c:pt>
                <c:pt idx="34343">
                  <c:v>-5.1963799999999997E-2</c:v>
                </c:pt>
                <c:pt idx="34344">
                  <c:v>-2.74124E-2</c:v>
                </c:pt>
                <c:pt idx="34345">
                  <c:v>-1.2638099999999999E-2</c:v>
                </c:pt>
                <c:pt idx="34346">
                  <c:v>-1.95017E-2</c:v>
                </c:pt>
                <c:pt idx="34347">
                  <c:v>-2.08273E-2</c:v>
                </c:pt>
                <c:pt idx="34348">
                  <c:v>-2.20079E-2</c:v>
                </c:pt>
                <c:pt idx="34349">
                  <c:v>-3.1367300000000001E-2</c:v>
                </c:pt>
                <c:pt idx="34350">
                  <c:v>-2.7586900000000001E-2</c:v>
                </c:pt>
                <c:pt idx="34351">
                  <c:v>-1.3217E-2</c:v>
                </c:pt>
                <c:pt idx="34352">
                  <c:v>1.8633799999999999E-2</c:v>
                </c:pt>
                <c:pt idx="34353">
                  <c:v>-1.91507E-2</c:v>
                </c:pt>
                <c:pt idx="34354">
                  <c:v>-2.35071E-2</c:v>
                </c:pt>
                <c:pt idx="34355">
                  <c:v>-2.07748E-2</c:v>
                </c:pt>
                <c:pt idx="34356">
                  <c:v>1.57738E-3</c:v>
                </c:pt>
                <c:pt idx="34357">
                  <c:v>6.43539E-3</c:v>
                </c:pt>
                <c:pt idx="34358">
                  <c:v>1.90639E-3</c:v>
                </c:pt>
                <c:pt idx="34359">
                  <c:v>-1.5296000000000001E-2</c:v>
                </c:pt>
                <c:pt idx="34360">
                  <c:v>-1.0766E-2</c:v>
                </c:pt>
                <c:pt idx="34361">
                  <c:v>-1.5270199999999999E-2</c:v>
                </c:pt>
                <c:pt idx="34362">
                  <c:v>1.3865499999999999E-2</c:v>
                </c:pt>
                <c:pt idx="34363">
                  <c:v>3.9443999999999998E-3</c:v>
                </c:pt>
                <c:pt idx="34364">
                  <c:v>2.14968E-2</c:v>
                </c:pt>
                <c:pt idx="34365">
                  <c:v>-1.0277700000000001E-2</c:v>
                </c:pt>
                <c:pt idx="34366">
                  <c:v>6.83498E-3</c:v>
                </c:pt>
                <c:pt idx="34367">
                  <c:v>-1.87206E-3</c:v>
                </c:pt>
                <c:pt idx="34368">
                  <c:v>-2.9516199999999999E-3</c:v>
                </c:pt>
                <c:pt idx="34369">
                  <c:v>2.7395200000000001E-2</c:v>
                </c:pt>
                <c:pt idx="34370">
                  <c:v>-4.2037999999999997E-3</c:v>
                </c:pt>
                <c:pt idx="34371">
                  <c:v>-4.4918099999999997E-3</c:v>
                </c:pt>
                <c:pt idx="34372">
                  <c:v>-1.8498400000000002E-2</c:v>
                </c:pt>
                <c:pt idx="34373">
                  <c:v>2.3031200000000001E-3</c:v>
                </c:pt>
                <c:pt idx="34374">
                  <c:v>7.0638699999999999E-3</c:v>
                </c:pt>
                <c:pt idx="34375">
                  <c:v>1.5110999999999999E-2</c:v>
                </c:pt>
                <c:pt idx="34376">
                  <c:v>1.6593E-2</c:v>
                </c:pt>
                <c:pt idx="34377">
                  <c:v>2.13385E-2</c:v>
                </c:pt>
                <c:pt idx="34378">
                  <c:v>7.7018700000000004E-3</c:v>
                </c:pt>
                <c:pt idx="34379">
                  <c:v>1.50023E-2</c:v>
                </c:pt>
                <c:pt idx="34380">
                  <c:v>2.1183E-2</c:v>
                </c:pt>
                <c:pt idx="34381">
                  <c:v>2.6165999999999998E-2</c:v>
                </c:pt>
                <c:pt idx="34382">
                  <c:v>9.4881099999999993E-3</c:v>
                </c:pt>
                <c:pt idx="34383">
                  <c:v>1.3586000000000001E-2</c:v>
                </c:pt>
                <c:pt idx="34384">
                  <c:v>1.54533E-2</c:v>
                </c:pt>
                <c:pt idx="34385">
                  <c:v>3.7579500000000002E-2</c:v>
                </c:pt>
                <c:pt idx="34386">
                  <c:v>2.2328400000000002E-2</c:v>
                </c:pt>
                <c:pt idx="34387">
                  <c:v>1.3783500000000001E-2</c:v>
                </c:pt>
                <c:pt idx="34388">
                  <c:v>1.9312900000000001E-2</c:v>
                </c:pt>
                <c:pt idx="34389">
                  <c:v>8.0251699999999999E-3</c:v>
                </c:pt>
                <c:pt idx="34390">
                  <c:v>3.5874400000000001E-2</c:v>
                </c:pt>
                <c:pt idx="34391">
                  <c:v>4.59976E-2</c:v>
                </c:pt>
                <c:pt idx="34392">
                  <c:v>2.42577E-2</c:v>
                </c:pt>
                <c:pt idx="34393">
                  <c:v>9.4671200000000007E-3</c:v>
                </c:pt>
                <c:pt idx="34394">
                  <c:v>8.0728499999999995E-3</c:v>
                </c:pt>
                <c:pt idx="34395">
                  <c:v>3.36657E-2</c:v>
                </c:pt>
                <c:pt idx="34396">
                  <c:v>3.8956600000000001E-2</c:v>
                </c:pt>
                <c:pt idx="34397">
                  <c:v>3.8693400000000003E-2</c:v>
                </c:pt>
                <c:pt idx="34398">
                  <c:v>2.95372E-2</c:v>
                </c:pt>
                <c:pt idx="34399">
                  <c:v>1.15747E-2</c:v>
                </c:pt>
                <c:pt idx="34400">
                  <c:v>2.8747600000000002E-2</c:v>
                </c:pt>
                <c:pt idx="34401">
                  <c:v>4.7953599999999999E-2</c:v>
                </c:pt>
                <c:pt idx="34402">
                  <c:v>4.8347500000000002E-2</c:v>
                </c:pt>
                <c:pt idx="34403">
                  <c:v>4.2184800000000001E-2</c:v>
                </c:pt>
                <c:pt idx="34404">
                  <c:v>4.4141800000000002E-2</c:v>
                </c:pt>
                <c:pt idx="34405">
                  <c:v>5.5202500000000002E-2</c:v>
                </c:pt>
                <c:pt idx="34406">
                  <c:v>6.0881600000000001E-2</c:v>
                </c:pt>
                <c:pt idx="34407">
                  <c:v>4.3241500000000002E-2</c:v>
                </c:pt>
                <c:pt idx="34408">
                  <c:v>5.7367300000000003E-2</c:v>
                </c:pt>
                <c:pt idx="34409">
                  <c:v>5.1045399999999998E-2</c:v>
                </c:pt>
                <c:pt idx="34410">
                  <c:v>4.0185899999999997E-2</c:v>
                </c:pt>
                <c:pt idx="34411">
                  <c:v>2.62165E-2</c:v>
                </c:pt>
                <c:pt idx="34412">
                  <c:v>5.3738599999999997E-2</c:v>
                </c:pt>
                <c:pt idx="34413">
                  <c:v>4.7496799999999999E-2</c:v>
                </c:pt>
                <c:pt idx="34414">
                  <c:v>4.9486200000000001E-2</c:v>
                </c:pt>
                <c:pt idx="34415">
                  <c:v>4.1177699999999998E-2</c:v>
                </c:pt>
                <c:pt idx="34416">
                  <c:v>3.8476900000000001E-2</c:v>
                </c:pt>
                <c:pt idx="34417">
                  <c:v>4.0714300000000002E-2</c:v>
                </c:pt>
                <c:pt idx="34418">
                  <c:v>5.8471700000000001E-2</c:v>
                </c:pt>
                <c:pt idx="34419">
                  <c:v>5.76353E-2</c:v>
                </c:pt>
                <c:pt idx="34420">
                  <c:v>6.2634499999999996E-2</c:v>
                </c:pt>
                <c:pt idx="34421">
                  <c:v>4.3676399999999997E-2</c:v>
                </c:pt>
                <c:pt idx="34422">
                  <c:v>5.1152200000000002E-2</c:v>
                </c:pt>
                <c:pt idx="34423">
                  <c:v>6.5280900000000003E-2</c:v>
                </c:pt>
                <c:pt idx="34424">
                  <c:v>4.5537000000000001E-2</c:v>
                </c:pt>
                <c:pt idx="34425">
                  <c:v>5.4033299999999999E-2</c:v>
                </c:pt>
                <c:pt idx="34426">
                  <c:v>5.0513299999999997E-2</c:v>
                </c:pt>
                <c:pt idx="34427">
                  <c:v>4.09927E-2</c:v>
                </c:pt>
                <c:pt idx="34428">
                  <c:v>2.5052100000000001E-2</c:v>
                </c:pt>
                <c:pt idx="34429">
                  <c:v>6.0885399999999999E-2</c:v>
                </c:pt>
                <c:pt idx="34430">
                  <c:v>5.58624E-2</c:v>
                </c:pt>
                <c:pt idx="34431">
                  <c:v>6.01673E-2</c:v>
                </c:pt>
                <c:pt idx="34432">
                  <c:v>5.6847599999999998E-2</c:v>
                </c:pt>
                <c:pt idx="34433">
                  <c:v>7.0186600000000002E-2</c:v>
                </c:pt>
                <c:pt idx="34434">
                  <c:v>6.4678200000000005E-2</c:v>
                </c:pt>
                <c:pt idx="34435">
                  <c:v>5.8061599999999998E-2</c:v>
                </c:pt>
                <c:pt idx="34436">
                  <c:v>7.3735200000000001E-2</c:v>
                </c:pt>
                <c:pt idx="34437">
                  <c:v>7.7711100000000005E-2</c:v>
                </c:pt>
                <c:pt idx="34438">
                  <c:v>6.3215300000000002E-2</c:v>
                </c:pt>
                <c:pt idx="34439">
                  <c:v>4.24509E-2</c:v>
                </c:pt>
                <c:pt idx="34440">
                  <c:v>7.2109199999999998E-2</c:v>
                </c:pt>
                <c:pt idx="34441">
                  <c:v>8.56209E-2</c:v>
                </c:pt>
                <c:pt idx="34442">
                  <c:v>6.9890999999999995E-2</c:v>
                </c:pt>
                <c:pt idx="34443">
                  <c:v>7.4473399999999995E-2</c:v>
                </c:pt>
                <c:pt idx="34444">
                  <c:v>8.04396E-2</c:v>
                </c:pt>
                <c:pt idx="34445">
                  <c:v>7.7775999999999998E-2</c:v>
                </c:pt>
                <c:pt idx="34446">
                  <c:v>8.3204299999999995E-2</c:v>
                </c:pt>
                <c:pt idx="34447">
                  <c:v>7.9436300000000001E-2</c:v>
                </c:pt>
                <c:pt idx="34448">
                  <c:v>8.1864400000000004E-2</c:v>
                </c:pt>
                <c:pt idx="34449">
                  <c:v>8.9981099999999994E-2</c:v>
                </c:pt>
                <c:pt idx="34450">
                  <c:v>7.8484499999999999E-2</c:v>
                </c:pt>
                <c:pt idx="34451">
                  <c:v>8.0192600000000003E-2</c:v>
                </c:pt>
                <c:pt idx="34452">
                  <c:v>7.7112200000000006E-2</c:v>
                </c:pt>
                <c:pt idx="34453">
                  <c:v>8.4334400000000004E-2</c:v>
                </c:pt>
                <c:pt idx="34454">
                  <c:v>8.9425099999999993E-2</c:v>
                </c:pt>
                <c:pt idx="34455">
                  <c:v>9.2241299999999998E-2</c:v>
                </c:pt>
                <c:pt idx="34456">
                  <c:v>7.5380299999999997E-2</c:v>
                </c:pt>
                <c:pt idx="34457">
                  <c:v>9.2547400000000002E-2</c:v>
                </c:pt>
                <c:pt idx="34458">
                  <c:v>9.6221000000000001E-2</c:v>
                </c:pt>
                <c:pt idx="34459">
                  <c:v>8.7759000000000004E-2</c:v>
                </c:pt>
                <c:pt idx="34460">
                  <c:v>8.7086700000000003E-2</c:v>
                </c:pt>
                <c:pt idx="34461">
                  <c:v>0.10525</c:v>
                </c:pt>
                <c:pt idx="34462">
                  <c:v>9.6451800000000004E-2</c:v>
                </c:pt>
                <c:pt idx="34463">
                  <c:v>8.1474299999999999E-2</c:v>
                </c:pt>
                <c:pt idx="34464">
                  <c:v>8.8283500000000001E-2</c:v>
                </c:pt>
                <c:pt idx="34465">
                  <c:v>9.5436999999999994E-2</c:v>
                </c:pt>
                <c:pt idx="34466">
                  <c:v>9.6082699999999993E-2</c:v>
                </c:pt>
                <c:pt idx="34467">
                  <c:v>9.0446499999999999E-2</c:v>
                </c:pt>
                <c:pt idx="34468">
                  <c:v>0.10098</c:v>
                </c:pt>
                <c:pt idx="34469">
                  <c:v>9.3026200000000003E-2</c:v>
                </c:pt>
                <c:pt idx="34470">
                  <c:v>8.6638499999999993E-2</c:v>
                </c:pt>
                <c:pt idx="34471">
                  <c:v>0.10198500000000001</c:v>
                </c:pt>
                <c:pt idx="34472">
                  <c:v>9.5547699999999999E-2</c:v>
                </c:pt>
                <c:pt idx="34473">
                  <c:v>0.10589999999999999</c:v>
                </c:pt>
                <c:pt idx="34474">
                  <c:v>9.8280900000000004E-2</c:v>
                </c:pt>
                <c:pt idx="34475">
                  <c:v>9.2645599999999995E-2</c:v>
                </c:pt>
                <c:pt idx="34476">
                  <c:v>9.2250799999999994E-2</c:v>
                </c:pt>
                <c:pt idx="34477">
                  <c:v>9.5920599999999995E-2</c:v>
                </c:pt>
                <c:pt idx="34478">
                  <c:v>9.0093599999999996E-2</c:v>
                </c:pt>
                <c:pt idx="34479">
                  <c:v>0.10253</c:v>
                </c:pt>
                <c:pt idx="34480">
                  <c:v>0.103746</c:v>
                </c:pt>
                <c:pt idx="34481">
                  <c:v>9.1663400000000006E-2</c:v>
                </c:pt>
                <c:pt idx="34482">
                  <c:v>9.6927600000000003E-2</c:v>
                </c:pt>
                <c:pt idx="34483">
                  <c:v>9.8111199999999996E-2</c:v>
                </c:pt>
                <c:pt idx="34484">
                  <c:v>0.10384400000000001</c:v>
                </c:pt>
                <c:pt idx="34485">
                  <c:v>0.101045</c:v>
                </c:pt>
                <c:pt idx="34486">
                  <c:v>9.6663499999999999E-2</c:v>
                </c:pt>
                <c:pt idx="34487">
                  <c:v>0.114719</c:v>
                </c:pt>
                <c:pt idx="34488">
                  <c:v>0.10584300000000001</c:v>
                </c:pt>
                <c:pt idx="34489">
                  <c:v>9.7685800000000003E-2</c:v>
                </c:pt>
                <c:pt idx="34490">
                  <c:v>0.101808</c:v>
                </c:pt>
                <c:pt idx="34491">
                  <c:v>9.9555000000000005E-2</c:v>
                </c:pt>
                <c:pt idx="34492">
                  <c:v>9.6739800000000001E-2</c:v>
                </c:pt>
                <c:pt idx="34493">
                  <c:v>0.112291</c:v>
                </c:pt>
                <c:pt idx="34494">
                  <c:v>0.10850600000000001</c:v>
                </c:pt>
                <c:pt idx="34495">
                  <c:v>9.8031999999999994E-2</c:v>
                </c:pt>
                <c:pt idx="34496">
                  <c:v>8.8467599999999993E-2</c:v>
                </c:pt>
                <c:pt idx="34497">
                  <c:v>9.4572100000000006E-2</c:v>
                </c:pt>
                <c:pt idx="34498">
                  <c:v>9.8989499999999994E-2</c:v>
                </c:pt>
                <c:pt idx="34499">
                  <c:v>0.115088</c:v>
                </c:pt>
                <c:pt idx="34500">
                  <c:v>9.4040899999999997E-2</c:v>
                </c:pt>
                <c:pt idx="34501">
                  <c:v>0.10076300000000001</c:v>
                </c:pt>
                <c:pt idx="34502">
                  <c:v>8.2444199999999995E-2</c:v>
                </c:pt>
                <c:pt idx="34503">
                  <c:v>8.7302199999999996E-2</c:v>
                </c:pt>
                <c:pt idx="34504">
                  <c:v>0.105591</c:v>
                </c:pt>
                <c:pt idx="34505">
                  <c:v>8.5995699999999994E-2</c:v>
                </c:pt>
                <c:pt idx="34506">
                  <c:v>8.90455E-2</c:v>
                </c:pt>
                <c:pt idx="34507">
                  <c:v>9.3421900000000002E-2</c:v>
                </c:pt>
                <c:pt idx="34508">
                  <c:v>8.31842E-2</c:v>
                </c:pt>
                <c:pt idx="34509">
                  <c:v>9.8568000000000003E-2</c:v>
                </c:pt>
                <c:pt idx="34510">
                  <c:v>0.112286</c:v>
                </c:pt>
                <c:pt idx="34511">
                  <c:v>0.105957</c:v>
                </c:pt>
                <c:pt idx="34512">
                  <c:v>9.6269599999999997E-2</c:v>
                </c:pt>
                <c:pt idx="34513">
                  <c:v>8.5822099999999998E-2</c:v>
                </c:pt>
                <c:pt idx="34514">
                  <c:v>0.11713899999999999</c:v>
                </c:pt>
                <c:pt idx="34515">
                  <c:v>0.103354</c:v>
                </c:pt>
                <c:pt idx="34516">
                  <c:v>9.2649499999999996E-2</c:v>
                </c:pt>
                <c:pt idx="34517">
                  <c:v>9.1062500000000005E-2</c:v>
                </c:pt>
                <c:pt idx="34518">
                  <c:v>0.109593</c:v>
                </c:pt>
                <c:pt idx="34519">
                  <c:v>9.3697500000000003E-2</c:v>
                </c:pt>
                <c:pt idx="34520">
                  <c:v>9.7538E-2</c:v>
                </c:pt>
                <c:pt idx="34521">
                  <c:v>0.11927599999999999</c:v>
                </c:pt>
                <c:pt idx="34522">
                  <c:v>0.105576</c:v>
                </c:pt>
                <c:pt idx="34523">
                  <c:v>9.5272999999999997E-2</c:v>
                </c:pt>
                <c:pt idx="34524">
                  <c:v>8.6423899999999998E-2</c:v>
                </c:pt>
                <c:pt idx="34525">
                  <c:v>0.117899</c:v>
                </c:pt>
                <c:pt idx="34526">
                  <c:v>9.5684099999999994E-2</c:v>
                </c:pt>
                <c:pt idx="34527">
                  <c:v>9.2975600000000005E-2</c:v>
                </c:pt>
                <c:pt idx="34528">
                  <c:v>9.7637199999999993E-2</c:v>
                </c:pt>
                <c:pt idx="34529">
                  <c:v>8.5958499999999993E-2</c:v>
                </c:pt>
                <c:pt idx="34530">
                  <c:v>8.2100900000000004E-2</c:v>
                </c:pt>
                <c:pt idx="34531">
                  <c:v>9.2171699999999995E-2</c:v>
                </c:pt>
                <c:pt idx="34532">
                  <c:v>0.107096</c:v>
                </c:pt>
                <c:pt idx="34533">
                  <c:v>8.2124699999999995E-2</c:v>
                </c:pt>
                <c:pt idx="34534">
                  <c:v>7.15113E-2</c:v>
                </c:pt>
                <c:pt idx="34535">
                  <c:v>9.1966599999999996E-2</c:v>
                </c:pt>
                <c:pt idx="34536">
                  <c:v>0.10181999999999999</c:v>
                </c:pt>
                <c:pt idx="34537">
                  <c:v>7.6016399999999998E-2</c:v>
                </c:pt>
                <c:pt idx="34538">
                  <c:v>9.0537099999999995E-2</c:v>
                </c:pt>
                <c:pt idx="34539">
                  <c:v>8.4034899999999996E-2</c:v>
                </c:pt>
                <c:pt idx="34540">
                  <c:v>8.8744199999999995E-2</c:v>
                </c:pt>
                <c:pt idx="34541">
                  <c:v>8.8192900000000005E-2</c:v>
                </c:pt>
                <c:pt idx="34542">
                  <c:v>8.6567900000000003E-2</c:v>
                </c:pt>
                <c:pt idx="34543">
                  <c:v>9.5632599999999998E-2</c:v>
                </c:pt>
                <c:pt idx="34544">
                  <c:v>8.9592000000000005E-2</c:v>
                </c:pt>
                <c:pt idx="34545">
                  <c:v>6.8996399999999999E-2</c:v>
                </c:pt>
                <c:pt idx="34546">
                  <c:v>9.4874399999999998E-2</c:v>
                </c:pt>
                <c:pt idx="34547">
                  <c:v>9.5407500000000006E-2</c:v>
                </c:pt>
                <c:pt idx="34548">
                  <c:v>8.5930800000000002E-2</c:v>
                </c:pt>
                <c:pt idx="34549">
                  <c:v>9.3554499999999999E-2</c:v>
                </c:pt>
                <c:pt idx="34550">
                  <c:v>7.4673699999999996E-2</c:v>
                </c:pt>
                <c:pt idx="34551">
                  <c:v>0.102877</c:v>
                </c:pt>
                <c:pt idx="34552">
                  <c:v>8.8643100000000002E-2</c:v>
                </c:pt>
                <c:pt idx="34553">
                  <c:v>0.103479</c:v>
                </c:pt>
                <c:pt idx="34554">
                  <c:v>9.8782499999999995E-2</c:v>
                </c:pt>
                <c:pt idx="34555">
                  <c:v>8.4540400000000002E-2</c:v>
                </c:pt>
                <c:pt idx="34556">
                  <c:v>9.1071100000000002E-2</c:v>
                </c:pt>
                <c:pt idx="34557">
                  <c:v>9.9328E-2</c:v>
                </c:pt>
                <c:pt idx="34558">
                  <c:v>0.120578</c:v>
                </c:pt>
                <c:pt idx="34559">
                  <c:v>9.7191799999999995E-2</c:v>
                </c:pt>
                <c:pt idx="34560">
                  <c:v>0.10374</c:v>
                </c:pt>
                <c:pt idx="34561">
                  <c:v>8.6310399999999995E-2</c:v>
                </c:pt>
                <c:pt idx="34562">
                  <c:v>9.6920999999999993E-2</c:v>
                </c:pt>
                <c:pt idx="34563">
                  <c:v>0.104716</c:v>
                </c:pt>
                <c:pt idx="34564">
                  <c:v>0.11275</c:v>
                </c:pt>
                <c:pt idx="34565">
                  <c:v>0.102704</c:v>
                </c:pt>
                <c:pt idx="34566">
                  <c:v>9.7886100000000004E-2</c:v>
                </c:pt>
                <c:pt idx="34567">
                  <c:v>7.7650999999999998E-2</c:v>
                </c:pt>
                <c:pt idx="34568">
                  <c:v>9.4640699999999994E-2</c:v>
                </c:pt>
                <c:pt idx="34569">
                  <c:v>0.104393</c:v>
                </c:pt>
                <c:pt idx="34570">
                  <c:v>0.103342</c:v>
                </c:pt>
                <c:pt idx="34571">
                  <c:v>9.5261600000000002E-2</c:v>
                </c:pt>
                <c:pt idx="34572">
                  <c:v>8.2070400000000002E-2</c:v>
                </c:pt>
                <c:pt idx="34573">
                  <c:v>9.4792399999999999E-2</c:v>
                </c:pt>
                <c:pt idx="34574">
                  <c:v>9.9640800000000002E-2</c:v>
                </c:pt>
                <c:pt idx="34575">
                  <c:v>0.107223</c:v>
                </c:pt>
                <c:pt idx="34576">
                  <c:v>9.7393999999999994E-2</c:v>
                </c:pt>
                <c:pt idx="34577">
                  <c:v>8.74891E-2</c:v>
                </c:pt>
                <c:pt idx="34578">
                  <c:v>9.1241799999999998E-2</c:v>
                </c:pt>
                <c:pt idx="34579">
                  <c:v>9.4138100000000002E-2</c:v>
                </c:pt>
                <c:pt idx="34580">
                  <c:v>0.1019</c:v>
                </c:pt>
                <c:pt idx="34581">
                  <c:v>8.9930499999999997E-2</c:v>
                </c:pt>
                <c:pt idx="34582">
                  <c:v>7.99541E-2</c:v>
                </c:pt>
                <c:pt idx="34583">
                  <c:v>7.3280300000000007E-2</c:v>
                </c:pt>
                <c:pt idx="34584">
                  <c:v>8.7469099999999994E-2</c:v>
                </c:pt>
                <c:pt idx="34585">
                  <c:v>0.108191</c:v>
                </c:pt>
                <c:pt idx="34586">
                  <c:v>8.4612800000000002E-2</c:v>
                </c:pt>
                <c:pt idx="34587">
                  <c:v>8.0368999999999996E-2</c:v>
                </c:pt>
                <c:pt idx="34588">
                  <c:v>8.47054E-2</c:v>
                </c:pt>
                <c:pt idx="34589">
                  <c:v>6.7156800000000003E-2</c:v>
                </c:pt>
                <c:pt idx="34590">
                  <c:v>7.5482400000000005E-2</c:v>
                </c:pt>
                <c:pt idx="34591">
                  <c:v>9.0732599999999997E-2</c:v>
                </c:pt>
                <c:pt idx="34592">
                  <c:v>0.106729</c:v>
                </c:pt>
                <c:pt idx="34593">
                  <c:v>6.7487699999999998E-2</c:v>
                </c:pt>
                <c:pt idx="34594">
                  <c:v>7.1147000000000002E-2</c:v>
                </c:pt>
                <c:pt idx="34595">
                  <c:v>7.6170000000000002E-2</c:v>
                </c:pt>
                <c:pt idx="34596">
                  <c:v>0.10044</c:v>
                </c:pt>
                <c:pt idx="34597">
                  <c:v>8.0813399999999994E-2</c:v>
                </c:pt>
                <c:pt idx="34598">
                  <c:v>7.4719400000000005E-2</c:v>
                </c:pt>
                <c:pt idx="34599">
                  <c:v>8.6822499999999997E-2</c:v>
                </c:pt>
                <c:pt idx="34600">
                  <c:v>7.1946099999999999E-2</c:v>
                </c:pt>
                <c:pt idx="34601">
                  <c:v>8.0138200000000007E-2</c:v>
                </c:pt>
                <c:pt idx="34602">
                  <c:v>7.6869999999999994E-2</c:v>
                </c:pt>
                <c:pt idx="34603">
                  <c:v>8.3252000000000007E-2</c:v>
                </c:pt>
                <c:pt idx="34604">
                  <c:v>6.4102199999999998E-2</c:v>
                </c:pt>
                <c:pt idx="34605">
                  <c:v>6.5549899999999994E-2</c:v>
                </c:pt>
                <c:pt idx="34606">
                  <c:v>7.2787299999999999E-2</c:v>
                </c:pt>
                <c:pt idx="34607">
                  <c:v>7.2276099999999996E-2</c:v>
                </c:pt>
                <c:pt idx="34608">
                  <c:v>4.36811E-2</c:v>
                </c:pt>
                <c:pt idx="34609">
                  <c:v>6.2739400000000001E-2</c:v>
                </c:pt>
                <c:pt idx="34610">
                  <c:v>5.6732200000000003E-2</c:v>
                </c:pt>
                <c:pt idx="34611">
                  <c:v>5.6871400000000003E-2</c:v>
                </c:pt>
                <c:pt idx="34612">
                  <c:v>5.8763500000000003E-2</c:v>
                </c:pt>
                <c:pt idx="34613">
                  <c:v>5.5213900000000003E-2</c:v>
                </c:pt>
                <c:pt idx="34614">
                  <c:v>5.6734100000000003E-2</c:v>
                </c:pt>
                <c:pt idx="34615">
                  <c:v>2.61774E-2</c:v>
                </c:pt>
                <c:pt idx="34616">
                  <c:v>5.3832999999999999E-2</c:v>
                </c:pt>
                <c:pt idx="34617">
                  <c:v>4.3042200000000003E-2</c:v>
                </c:pt>
                <c:pt idx="34618">
                  <c:v>5.8509800000000001E-2</c:v>
                </c:pt>
                <c:pt idx="34619">
                  <c:v>4.5685799999999999E-2</c:v>
                </c:pt>
                <c:pt idx="34620">
                  <c:v>5.22385E-2</c:v>
                </c:pt>
                <c:pt idx="34621">
                  <c:v>2.4054499999999999E-2</c:v>
                </c:pt>
                <c:pt idx="34622">
                  <c:v>3.4966499999999998E-2</c:v>
                </c:pt>
                <c:pt idx="34623">
                  <c:v>4.6554600000000002E-2</c:v>
                </c:pt>
                <c:pt idx="34624">
                  <c:v>4.6265599999999997E-2</c:v>
                </c:pt>
                <c:pt idx="34625">
                  <c:v>3.2877000000000003E-2</c:v>
                </c:pt>
                <c:pt idx="34626">
                  <c:v>3.07646E-2</c:v>
                </c:pt>
                <c:pt idx="34627">
                  <c:v>4.6606099999999998E-2</c:v>
                </c:pt>
                <c:pt idx="34628">
                  <c:v>4.0875399999999999E-2</c:v>
                </c:pt>
                <c:pt idx="34629">
                  <c:v>5.24349E-2</c:v>
                </c:pt>
                <c:pt idx="34630">
                  <c:v>6.0179700000000003E-2</c:v>
                </c:pt>
                <c:pt idx="34631">
                  <c:v>4.7574999999999999E-2</c:v>
                </c:pt>
                <c:pt idx="34632">
                  <c:v>3.2562300000000002E-2</c:v>
                </c:pt>
                <c:pt idx="34633">
                  <c:v>4.4831299999999998E-2</c:v>
                </c:pt>
                <c:pt idx="34634">
                  <c:v>6.3704499999999997E-2</c:v>
                </c:pt>
                <c:pt idx="34635">
                  <c:v>5.5431399999999999E-2</c:v>
                </c:pt>
                <c:pt idx="34636">
                  <c:v>2.9391299999999999E-2</c:v>
                </c:pt>
                <c:pt idx="34637">
                  <c:v>3.3191699999999998E-2</c:v>
                </c:pt>
                <c:pt idx="34638">
                  <c:v>3.7015899999999997E-2</c:v>
                </c:pt>
                <c:pt idx="34639">
                  <c:v>2.6404400000000001E-2</c:v>
                </c:pt>
                <c:pt idx="34640">
                  <c:v>3.3287999999999998E-2</c:v>
                </c:pt>
                <c:pt idx="34641">
                  <c:v>5.2206000000000002E-2</c:v>
                </c:pt>
                <c:pt idx="34642">
                  <c:v>2.51427E-2</c:v>
                </c:pt>
                <c:pt idx="34643">
                  <c:v>3.4288399999999997E-2</c:v>
                </c:pt>
                <c:pt idx="34644">
                  <c:v>3.5942099999999998E-2</c:v>
                </c:pt>
                <c:pt idx="34645">
                  <c:v>4.2654999999999998E-2</c:v>
                </c:pt>
                <c:pt idx="34646">
                  <c:v>4.0403399999999999E-2</c:v>
                </c:pt>
                <c:pt idx="34647">
                  <c:v>3.7019700000000003E-2</c:v>
                </c:pt>
                <c:pt idx="34648">
                  <c:v>2.8944000000000001E-2</c:v>
                </c:pt>
                <c:pt idx="34649">
                  <c:v>2.6297600000000001E-2</c:v>
                </c:pt>
                <c:pt idx="34650">
                  <c:v>2.29006E-2</c:v>
                </c:pt>
                <c:pt idx="34651">
                  <c:v>4.3422700000000002E-2</c:v>
                </c:pt>
                <c:pt idx="34652">
                  <c:v>3.5955399999999998E-2</c:v>
                </c:pt>
                <c:pt idx="34653">
                  <c:v>1.9923199999999999E-2</c:v>
                </c:pt>
                <c:pt idx="34654">
                  <c:v>2.9871000000000002E-2</c:v>
                </c:pt>
                <c:pt idx="34655">
                  <c:v>3.3926999999999999E-2</c:v>
                </c:pt>
                <c:pt idx="34656">
                  <c:v>2.4474099999999999E-2</c:v>
                </c:pt>
                <c:pt idx="34657">
                  <c:v>1.85261E-2</c:v>
                </c:pt>
                <c:pt idx="34658">
                  <c:v>2.78873E-2</c:v>
                </c:pt>
                <c:pt idx="34659">
                  <c:v>2.5673899999999999E-2</c:v>
                </c:pt>
                <c:pt idx="34660">
                  <c:v>1.1933300000000001E-2</c:v>
                </c:pt>
                <c:pt idx="34661">
                  <c:v>7.7266699999999997E-3</c:v>
                </c:pt>
                <c:pt idx="34662">
                  <c:v>3.7306800000000001E-2</c:v>
                </c:pt>
                <c:pt idx="34663">
                  <c:v>2.26412E-2</c:v>
                </c:pt>
                <c:pt idx="34664">
                  <c:v>1.1716799999999999E-2</c:v>
                </c:pt>
                <c:pt idx="34665">
                  <c:v>2.07548E-2</c:v>
                </c:pt>
                <c:pt idx="34666">
                  <c:v>8.7575900000000009E-3</c:v>
                </c:pt>
                <c:pt idx="34667">
                  <c:v>-7.6351199999999996E-3</c:v>
                </c:pt>
                <c:pt idx="34668">
                  <c:v>1.12143E-2</c:v>
                </c:pt>
                <c:pt idx="34669">
                  <c:v>1.61695E-2</c:v>
                </c:pt>
                <c:pt idx="34670">
                  <c:v>1.5214E-2</c:v>
                </c:pt>
                <c:pt idx="34671">
                  <c:v>1.17121E-2</c:v>
                </c:pt>
                <c:pt idx="34672">
                  <c:v>1.00994E-2</c:v>
                </c:pt>
                <c:pt idx="34673">
                  <c:v>1.90058E-2</c:v>
                </c:pt>
                <c:pt idx="34674">
                  <c:v>-7.7161799999999996E-3</c:v>
                </c:pt>
                <c:pt idx="34675">
                  <c:v>3.3683799999999998E-3</c:v>
                </c:pt>
                <c:pt idx="34676">
                  <c:v>1.5975E-2</c:v>
                </c:pt>
                <c:pt idx="34677">
                  <c:v>1.7761200000000001E-2</c:v>
                </c:pt>
                <c:pt idx="34678">
                  <c:v>-4.1828200000000003E-3</c:v>
                </c:pt>
                <c:pt idx="34679">
                  <c:v>2.8266900000000002E-3</c:v>
                </c:pt>
                <c:pt idx="34680">
                  <c:v>7.1258500000000004E-3</c:v>
                </c:pt>
                <c:pt idx="34681">
                  <c:v>4.0779099999999997E-3</c:v>
                </c:pt>
                <c:pt idx="34682">
                  <c:v>1.4589299999999999E-2</c:v>
                </c:pt>
                <c:pt idx="34683">
                  <c:v>-1.7955800000000001E-2</c:v>
                </c:pt>
                <c:pt idx="34684">
                  <c:v>-2.0746199999999999E-2</c:v>
                </c:pt>
                <c:pt idx="34685">
                  <c:v>-1.08442E-2</c:v>
                </c:pt>
                <c:pt idx="34686">
                  <c:v>-8.8281599999999998E-3</c:v>
                </c:pt>
                <c:pt idx="34687">
                  <c:v>-2.1684599999999998E-2</c:v>
                </c:pt>
                <c:pt idx="34688">
                  <c:v>-2.1503399999999999E-2</c:v>
                </c:pt>
                <c:pt idx="34689">
                  <c:v>-1.51997E-2</c:v>
                </c:pt>
                <c:pt idx="34690">
                  <c:v>-8.1911099999999997E-3</c:v>
                </c:pt>
                <c:pt idx="34691">
                  <c:v>-8.8605899999999998E-3</c:v>
                </c:pt>
                <c:pt idx="34692">
                  <c:v>-1.86214E-2</c:v>
                </c:pt>
                <c:pt idx="34693">
                  <c:v>-1.2231799999999999E-2</c:v>
                </c:pt>
                <c:pt idx="34694">
                  <c:v>-1.66473E-2</c:v>
                </c:pt>
                <c:pt idx="34695">
                  <c:v>-3.4896900000000002E-2</c:v>
                </c:pt>
                <c:pt idx="34696">
                  <c:v>-2.1889700000000002E-2</c:v>
                </c:pt>
                <c:pt idx="34697">
                  <c:v>-1.5528699999999999E-2</c:v>
                </c:pt>
                <c:pt idx="34698">
                  <c:v>-1.33743E-2</c:v>
                </c:pt>
                <c:pt idx="34699">
                  <c:v>-1.3631799999999999E-2</c:v>
                </c:pt>
                <c:pt idx="34700">
                  <c:v>-2.0592699999999999E-2</c:v>
                </c:pt>
                <c:pt idx="34701">
                  <c:v>-3.7756900000000003E-2</c:v>
                </c:pt>
                <c:pt idx="34702">
                  <c:v>-2.5786400000000001E-2</c:v>
                </c:pt>
                <c:pt idx="34703">
                  <c:v>-2.3231499999999999E-2</c:v>
                </c:pt>
                <c:pt idx="34704">
                  <c:v>-2.2403699999999999E-2</c:v>
                </c:pt>
                <c:pt idx="34705">
                  <c:v>-1.74284E-2</c:v>
                </c:pt>
                <c:pt idx="34706">
                  <c:v>-4.8332199999999999E-2</c:v>
                </c:pt>
                <c:pt idx="34707">
                  <c:v>-2.9844300000000001E-2</c:v>
                </c:pt>
                <c:pt idx="34708">
                  <c:v>-3.4868200000000002E-2</c:v>
                </c:pt>
                <c:pt idx="34709">
                  <c:v>-2.74019E-2</c:v>
                </c:pt>
                <c:pt idx="34710">
                  <c:v>-3.0142800000000001E-2</c:v>
                </c:pt>
                <c:pt idx="34711">
                  <c:v>-2.4846099999999999E-2</c:v>
                </c:pt>
                <c:pt idx="34712">
                  <c:v>-3.8534199999999998E-2</c:v>
                </c:pt>
                <c:pt idx="34713">
                  <c:v>-4.8764200000000001E-2</c:v>
                </c:pt>
                <c:pt idx="34714">
                  <c:v>-5.0544699999999998E-2</c:v>
                </c:pt>
                <c:pt idx="34715">
                  <c:v>-3.2817800000000001E-2</c:v>
                </c:pt>
                <c:pt idx="34716">
                  <c:v>-3.4706099999999997E-2</c:v>
                </c:pt>
                <c:pt idx="34717">
                  <c:v>-4.5099300000000002E-2</c:v>
                </c:pt>
                <c:pt idx="34718">
                  <c:v>-4.4516600000000003E-2</c:v>
                </c:pt>
                <c:pt idx="34719">
                  <c:v>-5.3658499999999998E-2</c:v>
                </c:pt>
                <c:pt idx="34720">
                  <c:v>-5.3671799999999999E-2</c:v>
                </c:pt>
                <c:pt idx="34721">
                  <c:v>-3.1403500000000001E-2</c:v>
                </c:pt>
                <c:pt idx="34722">
                  <c:v>-3.7406000000000002E-2</c:v>
                </c:pt>
                <c:pt idx="34723">
                  <c:v>-6.3040700000000005E-2</c:v>
                </c:pt>
                <c:pt idx="34724">
                  <c:v>-7.5173400000000001E-2</c:v>
                </c:pt>
                <c:pt idx="34725">
                  <c:v>-5.6478500000000001E-2</c:v>
                </c:pt>
                <c:pt idx="34726">
                  <c:v>-4.8347500000000002E-2</c:v>
                </c:pt>
                <c:pt idx="34727">
                  <c:v>-5.8634800000000001E-2</c:v>
                </c:pt>
                <c:pt idx="34728">
                  <c:v>-5.2344300000000003E-2</c:v>
                </c:pt>
                <c:pt idx="34729">
                  <c:v>-5.4344200000000002E-2</c:v>
                </c:pt>
                <c:pt idx="34730">
                  <c:v>-7.0239099999999999E-2</c:v>
                </c:pt>
                <c:pt idx="34731">
                  <c:v>-7.0026400000000003E-2</c:v>
                </c:pt>
                <c:pt idx="34732">
                  <c:v>-4.03337E-2</c:v>
                </c:pt>
                <c:pt idx="34733">
                  <c:v>-4.8498199999999998E-2</c:v>
                </c:pt>
                <c:pt idx="34734">
                  <c:v>-6.9773699999999994E-2</c:v>
                </c:pt>
                <c:pt idx="34735">
                  <c:v>-6.5572699999999998E-2</c:v>
                </c:pt>
                <c:pt idx="34736">
                  <c:v>-6.4335799999999999E-2</c:v>
                </c:pt>
                <c:pt idx="34737">
                  <c:v>-5.39532E-2</c:v>
                </c:pt>
                <c:pt idx="34738">
                  <c:v>-6.9108000000000003E-2</c:v>
                </c:pt>
                <c:pt idx="34739">
                  <c:v>-5.0432200000000003E-2</c:v>
                </c:pt>
                <c:pt idx="34740">
                  <c:v>-6.9971099999999994E-2</c:v>
                </c:pt>
                <c:pt idx="34741">
                  <c:v>-7.2817800000000002E-2</c:v>
                </c:pt>
                <c:pt idx="34742">
                  <c:v>-6.9142300000000004E-2</c:v>
                </c:pt>
                <c:pt idx="34743">
                  <c:v>-5.0340700000000002E-2</c:v>
                </c:pt>
                <c:pt idx="34744">
                  <c:v>-5.8002499999999999E-2</c:v>
                </c:pt>
                <c:pt idx="34745">
                  <c:v>-9.5911999999999997E-2</c:v>
                </c:pt>
                <c:pt idx="34746">
                  <c:v>-7.5479500000000005E-2</c:v>
                </c:pt>
                <c:pt idx="34747">
                  <c:v>-7.1124999999999994E-2</c:v>
                </c:pt>
                <c:pt idx="34748">
                  <c:v>-7.4043300000000006E-2</c:v>
                </c:pt>
                <c:pt idx="34749">
                  <c:v>-7.3289900000000005E-2</c:v>
                </c:pt>
                <c:pt idx="34750">
                  <c:v>-6.3786499999999996E-2</c:v>
                </c:pt>
                <c:pt idx="34751">
                  <c:v>-9.1689099999999996E-2</c:v>
                </c:pt>
                <c:pt idx="34752">
                  <c:v>-9.1636700000000001E-2</c:v>
                </c:pt>
                <c:pt idx="34753">
                  <c:v>-9.1010099999999997E-2</c:v>
                </c:pt>
                <c:pt idx="34754">
                  <c:v>-6.9603899999999996E-2</c:v>
                </c:pt>
                <c:pt idx="34755">
                  <c:v>-8.2323999999999994E-2</c:v>
                </c:pt>
                <c:pt idx="34756">
                  <c:v>-8.9978199999999994E-2</c:v>
                </c:pt>
                <c:pt idx="34757">
                  <c:v>-8.6397199999999993E-2</c:v>
                </c:pt>
                <c:pt idx="34758">
                  <c:v>-9.0987200000000004E-2</c:v>
                </c:pt>
                <c:pt idx="34759">
                  <c:v>-6.6562700000000002E-2</c:v>
                </c:pt>
                <c:pt idx="34760">
                  <c:v>-5.72977E-2</c:v>
                </c:pt>
                <c:pt idx="34761">
                  <c:v>-6.8337400000000006E-2</c:v>
                </c:pt>
                <c:pt idx="34762">
                  <c:v>-8.4018700000000002E-2</c:v>
                </c:pt>
                <c:pt idx="34763">
                  <c:v>-9.0012599999999998E-2</c:v>
                </c:pt>
                <c:pt idx="34764">
                  <c:v>-6.7644099999999999E-2</c:v>
                </c:pt>
                <c:pt idx="34765">
                  <c:v>-6.3139899999999999E-2</c:v>
                </c:pt>
                <c:pt idx="34766">
                  <c:v>-6.8770399999999995E-2</c:v>
                </c:pt>
                <c:pt idx="34767">
                  <c:v>-8.5079199999999994E-2</c:v>
                </c:pt>
                <c:pt idx="34768">
                  <c:v>-8.2914399999999999E-2</c:v>
                </c:pt>
                <c:pt idx="34769">
                  <c:v>-7.5692200000000001E-2</c:v>
                </c:pt>
                <c:pt idx="34770">
                  <c:v>-6.3253400000000001E-2</c:v>
                </c:pt>
                <c:pt idx="34771">
                  <c:v>-5.8105499999999997E-2</c:v>
                </c:pt>
                <c:pt idx="34772">
                  <c:v>-9.7065899999999997E-2</c:v>
                </c:pt>
                <c:pt idx="34773">
                  <c:v>-9.7089800000000004E-2</c:v>
                </c:pt>
                <c:pt idx="34774">
                  <c:v>-9.1332399999999994E-2</c:v>
                </c:pt>
                <c:pt idx="34775">
                  <c:v>-6.9645899999999997E-2</c:v>
                </c:pt>
                <c:pt idx="34776">
                  <c:v>-8.3507499999999998E-2</c:v>
                </c:pt>
                <c:pt idx="34777">
                  <c:v>-9.2700000000000005E-2</c:v>
                </c:pt>
                <c:pt idx="34778">
                  <c:v>-8.2033200000000001E-2</c:v>
                </c:pt>
                <c:pt idx="34779">
                  <c:v>-0.104322</c:v>
                </c:pt>
                <c:pt idx="34780">
                  <c:v>-9.4567300000000007E-2</c:v>
                </c:pt>
                <c:pt idx="34781">
                  <c:v>-7.5033199999999994E-2</c:v>
                </c:pt>
                <c:pt idx="34782">
                  <c:v>-8.1639299999999998E-2</c:v>
                </c:pt>
                <c:pt idx="34783">
                  <c:v>-0.111011</c:v>
                </c:pt>
                <c:pt idx="34784">
                  <c:v>-0.109419</c:v>
                </c:pt>
                <c:pt idx="34785">
                  <c:v>-7.8640000000000002E-2</c:v>
                </c:pt>
                <c:pt idx="34786">
                  <c:v>-8.6533499999999999E-2</c:v>
                </c:pt>
                <c:pt idx="34787">
                  <c:v>-8.8991200000000006E-2</c:v>
                </c:pt>
                <c:pt idx="34788">
                  <c:v>-9.9656099999999997E-2</c:v>
                </c:pt>
                <c:pt idx="34789">
                  <c:v>-0.100636</c:v>
                </c:pt>
                <c:pt idx="34790">
                  <c:v>-0.110301</c:v>
                </c:pt>
                <c:pt idx="34791">
                  <c:v>-9.6901899999999999E-2</c:v>
                </c:pt>
                <c:pt idx="34792">
                  <c:v>-6.9964399999999996E-2</c:v>
                </c:pt>
                <c:pt idx="34793">
                  <c:v>-0.106402</c:v>
                </c:pt>
                <c:pt idx="34794">
                  <c:v>-0.110624</c:v>
                </c:pt>
                <c:pt idx="34795">
                  <c:v>-0.10654</c:v>
                </c:pt>
                <c:pt idx="34796">
                  <c:v>-8.9599600000000001E-2</c:v>
                </c:pt>
                <c:pt idx="34797">
                  <c:v>-8.7122900000000003E-2</c:v>
                </c:pt>
                <c:pt idx="34798">
                  <c:v>-0.100646</c:v>
                </c:pt>
                <c:pt idx="34799">
                  <c:v>-8.9019799999999996E-2</c:v>
                </c:pt>
                <c:pt idx="34800">
                  <c:v>-0.10426100000000001</c:v>
                </c:pt>
                <c:pt idx="34801">
                  <c:v>-0.104646</c:v>
                </c:pt>
                <c:pt idx="34802">
                  <c:v>-8.6416199999999999E-2</c:v>
                </c:pt>
                <c:pt idx="34803">
                  <c:v>-8.0108600000000002E-2</c:v>
                </c:pt>
                <c:pt idx="34804">
                  <c:v>-9.1137899999999994E-2</c:v>
                </c:pt>
                <c:pt idx="34805">
                  <c:v>-0.104717</c:v>
                </c:pt>
                <c:pt idx="34806">
                  <c:v>-9.6941899999999998E-2</c:v>
                </c:pt>
                <c:pt idx="34807">
                  <c:v>-8.6708999999999994E-2</c:v>
                </c:pt>
                <c:pt idx="34808">
                  <c:v>-8.5753399999999994E-2</c:v>
                </c:pt>
                <c:pt idx="34809">
                  <c:v>-8.2597699999999996E-2</c:v>
                </c:pt>
                <c:pt idx="34810">
                  <c:v>-9.5716499999999996E-2</c:v>
                </c:pt>
                <c:pt idx="34811">
                  <c:v>-0.106031</c:v>
                </c:pt>
                <c:pt idx="34812">
                  <c:v>-9.5210100000000006E-2</c:v>
                </c:pt>
                <c:pt idx="34813">
                  <c:v>-7.9235100000000003E-2</c:v>
                </c:pt>
                <c:pt idx="34814">
                  <c:v>-8.2282099999999997E-2</c:v>
                </c:pt>
                <c:pt idx="34815">
                  <c:v>-0.101733</c:v>
                </c:pt>
                <c:pt idx="34816">
                  <c:v>-8.5569400000000004E-2</c:v>
                </c:pt>
                <c:pt idx="34817">
                  <c:v>-9.9439600000000003E-2</c:v>
                </c:pt>
                <c:pt idx="34818">
                  <c:v>-9.5428499999999999E-2</c:v>
                </c:pt>
                <c:pt idx="34819">
                  <c:v>-9.8470699999999994E-2</c:v>
                </c:pt>
                <c:pt idx="34820">
                  <c:v>-0.104589</c:v>
                </c:pt>
                <c:pt idx="34821">
                  <c:v>-9.5838499999999993E-2</c:v>
                </c:pt>
                <c:pt idx="34822">
                  <c:v>-9.40304E-2</c:v>
                </c:pt>
                <c:pt idx="34823">
                  <c:v>-0.10183</c:v>
                </c:pt>
                <c:pt idx="34824">
                  <c:v>-9.7316700000000006E-2</c:v>
                </c:pt>
                <c:pt idx="34825">
                  <c:v>-9.6925700000000004E-2</c:v>
                </c:pt>
                <c:pt idx="34826">
                  <c:v>-9.9047700000000002E-2</c:v>
                </c:pt>
                <c:pt idx="34827">
                  <c:v>-9.5606800000000006E-2</c:v>
                </c:pt>
                <c:pt idx="34828">
                  <c:v>-9.4490099999999994E-2</c:v>
                </c:pt>
                <c:pt idx="34829">
                  <c:v>-9.9872600000000006E-2</c:v>
                </c:pt>
                <c:pt idx="34830">
                  <c:v>-9.9774399999999999E-2</c:v>
                </c:pt>
                <c:pt idx="34831">
                  <c:v>-8.9750300000000005E-2</c:v>
                </c:pt>
                <c:pt idx="34832">
                  <c:v>-9.8393400000000006E-2</c:v>
                </c:pt>
                <c:pt idx="34833">
                  <c:v>-9.8427799999999996E-2</c:v>
                </c:pt>
                <c:pt idx="34834">
                  <c:v>-9.4350799999999999E-2</c:v>
                </c:pt>
                <c:pt idx="34835">
                  <c:v>-9.5923400000000006E-2</c:v>
                </c:pt>
                <c:pt idx="34836">
                  <c:v>-0.104058</c:v>
                </c:pt>
                <c:pt idx="34837">
                  <c:v>-9.0740199999999993E-2</c:v>
                </c:pt>
                <c:pt idx="34838">
                  <c:v>-9.34334E-2</c:v>
                </c:pt>
                <c:pt idx="34839">
                  <c:v>-9.7263299999999997E-2</c:v>
                </c:pt>
                <c:pt idx="34840">
                  <c:v>-0.107303</c:v>
                </c:pt>
                <c:pt idx="34841">
                  <c:v>-9.2608499999999996E-2</c:v>
                </c:pt>
                <c:pt idx="34842">
                  <c:v>-9.4713199999999997E-2</c:v>
                </c:pt>
                <c:pt idx="34843">
                  <c:v>-0.10073</c:v>
                </c:pt>
                <c:pt idx="34844">
                  <c:v>-9.2375799999999994E-2</c:v>
                </c:pt>
                <c:pt idx="34845">
                  <c:v>-8.0178299999999994E-2</c:v>
                </c:pt>
                <c:pt idx="34846">
                  <c:v>-8.6220699999999997E-2</c:v>
                </c:pt>
                <c:pt idx="34847">
                  <c:v>-0.102258</c:v>
                </c:pt>
                <c:pt idx="34848">
                  <c:v>-9.3439099999999997E-2</c:v>
                </c:pt>
                <c:pt idx="34849">
                  <c:v>-0.100453</c:v>
                </c:pt>
                <c:pt idx="34850">
                  <c:v>-9.6782699999999999E-2</c:v>
                </c:pt>
                <c:pt idx="34851">
                  <c:v>-7.3256500000000002E-2</c:v>
                </c:pt>
                <c:pt idx="34852">
                  <c:v>-8.0661800000000006E-2</c:v>
                </c:pt>
                <c:pt idx="34853">
                  <c:v>-9.2903100000000002E-2</c:v>
                </c:pt>
                <c:pt idx="34854">
                  <c:v>-9.3172099999999994E-2</c:v>
                </c:pt>
                <c:pt idx="34855">
                  <c:v>-9.1878899999999999E-2</c:v>
                </c:pt>
                <c:pt idx="34856">
                  <c:v>-8.3032599999999998E-2</c:v>
                </c:pt>
                <c:pt idx="34857">
                  <c:v>-0.100101</c:v>
                </c:pt>
                <c:pt idx="34858">
                  <c:v>-9.1311500000000004E-2</c:v>
                </c:pt>
                <c:pt idx="34859">
                  <c:v>-8.4260000000000002E-2</c:v>
                </c:pt>
                <c:pt idx="34860">
                  <c:v>-9.6240999999999993E-2</c:v>
                </c:pt>
                <c:pt idx="34861">
                  <c:v>-9.1732999999999995E-2</c:v>
                </c:pt>
                <c:pt idx="34862">
                  <c:v>-9.3644099999999994E-2</c:v>
                </c:pt>
                <c:pt idx="34863">
                  <c:v>-7.7702499999999994E-2</c:v>
                </c:pt>
                <c:pt idx="34864">
                  <c:v>-8.9970599999999998E-2</c:v>
                </c:pt>
                <c:pt idx="34865">
                  <c:v>-9.58233E-2</c:v>
                </c:pt>
                <c:pt idx="34866">
                  <c:v>-8.7509199999999995E-2</c:v>
                </c:pt>
                <c:pt idx="34867">
                  <c:v>-9.2991799999999999E-2</c:v>
                </c:pt>
                <c:pt idx="34868">
                  <c:v>-0.11160100000000001</c:v>
                </c:pt>
                <c:pt idx="34869">
                  <c:v>-0.113343</c:v>
                </c:pt>
                <c:pt idx="34870">
                  <c:v>-8.6466799999999996E-2</c:v>
                </c:pt>
                <c:pt idx="34871">
                  <c:v>-8.3980600000000002E-2</c:v>
                </c:pt>
                <c:pt idx="34872">
                  <c:v>-0.101373</c:v>
                </c:pt>
                <c:pt idx="34873">
                  <c:v>-7.82862E-2</c:v>
                </c:pt>
                <c:pt idx="34874">
                  <c:v>-0.10174800000000001</c:v>
                </c:pt>
                <c:pt idx="34875">
                  <c:v>-8.8021299999999997E-2</c:v>
                </c:pt>
                <c:pt idx="34876">
                  <c:v>-9.2688599999999996E-2</c:v>
                </c:pt>
                <c:pt idx="34877">
                  <c:v>-8.5981399999999999E-2</c:v>
                </c:pt>
                <c:pt idx="34878">
                  <c:v>-8.4521299999999994E-2</c:v>
                </c:pt>
                <c:pt idx="34879">
                  <c:v>-8.8231100000000007E-2</c:v>
                </c:pt>
                <c:pt idx="34880">
                  <c:v>-6.9453200000000007E-2</c:v>
                </c:pt>
                <c:pt idx="34881">
                  <c:v>-9.8417299999999999E-2</c:v>
                </c:pt>
                <c:pt idx="34882">
                  <c:v>-9.2160199999999998E-2</c:v>
                </c:pt>
                <c:pt idx="34883">
                  <c:v>-8.6215E-2</c:v>
                </c:pt>
                <c:pt idx="34884">
                  <c:v>-8.0162999999999998E-2</c:v>
                </c:pt>
                <c:pt idx="34885">
                  <c:v>-9.1398199999999999E-2</c:v>
                </c:pt>
                <c:pt idx="34886">
                  <c:v>-9.0302499999999994E-2</c:v>
                </c:pt>
                <c:pt idx="34887">
                  <c:v>-8.8056599999999999E-2</c:v>
                </c:pt>
                <c:pt idx="34888">
                  <c:v>-7.5274499999999994E-2</c:v>
                </c:pt>
                <c:pt idx="34889">
                  <c:v>-9.1459299999999993E-2</c:v>
                </c:pt>
                <c:pt idx="34890">
                  <c:v>-7.3039999999999994E-2</c:v>
                </c:pt>
                <c:pt idx="34891">
                  <c:v>-6.2904399999999999E-2</c:v>
                </c:pt>
                <c:pt idx="34892">
                  <c:v>-6.8943000000000004E-2</c:v>
                </c:pt>
                <c:pt idx="34893">
                  <c:v>-7.22275E-2</c:v>
                </c:pt>
                <c:pt idx="34894">
                  <c:v>-7.7029200000000006E-2</c:v>
                </c:pt>
                <c:pt idx="34895">
                  <c:v>-7.7351600000000006E-2</c:v>
                </c:pt>
                <c:pt idx="34896">
                  <c:v>-7.0379300000000006E-2</c:v>
                </c:pt>
                <c:pt idx="34897">
                  <c:v>-7.53355E-2</c:v>
                </c:pt>
                <c:pt idx="34898">
                  <c:v>-7.7306700000000006E-2</c:v>
                </c:pt>
                <c:pt idx="34899">
                  <c:v>-6.9379800000000005E-2</c:v>
                </c:pt>
                <c:pt idx="34900">
                  <c:v>-6.9742200000000004E-2</c:v>
                </c:pt>
                <c:pt idx="34901">
                  <c:v>-7.1079299999999998E-2</c:v>
                </c:pt>
                <c:pt idx="34902">
                  <c:v>-6.9589600000000001E-2</c:v>
                </c:pt>
                <c:pt idx="34903">
                  <c:v>-6.91166E-2</c:v>
                </c:pt>
                <c:pt idx="34904">
                  <c:v>-6.7992200000000003E-2</c:v>
                </c:pt>
                <c:pt idx="34905">
                  <c:v>-6.7299800000000007E-2</c:v>
                </c:pt>
                <c:pt idx="34906">
                  <c:v>-7.6096499999999997E-2</c:v>
                </c:pt>
                <c:pt idx="34907">
                  <c:v>-6.9733600000000007E-2</c:v>
                </c:pt>
                <c:pt idx="34908">
                  <c:v>-5.7980499999999997E-2</c:v>
                </c:pt>
                <c:pt idx="34909">
                  <c:v>-7.5892399999999999E-2</c:v>
                </c:pt>
                <c:pt idx="34910">
                  <c:v>-7.1042099999999997E-2</c:v>
                </c:pt>
                <c:pt idx="34911">
                  <c:v>-7.4004200000000006E-2</c:v>
                </c:pt>
                <c:pt idx="34912">
                  <c:v>-6.9510500000000003E-2</c:v>
                </c:pt>
                <c:pt idx="34913">
                  <c:v>-6.6528299999999999E-2</c:v>
                </c:pt>
                <c:pt idx="34914">
                  <c:v>-6.9884299999999996E-2</c:v>
                </c:pt>
                <c:pt idx="34915">
                  <c:v>-6.40926E-2</c:v>
                </c:pt>
                <c:pt idx="34916">
                  <c:v>-6.9131899999999996E-2</c:v>
                </c:pt>
                <c:pt idx="34917">
                  <c:v>-7.1341500000000002E-2</c:v>
                </c:pt>
                <c:pt idx="34918">
                  <c:v>-6.6406300000000001E-2</c:v>
                </c:pt>
                <c:pt idx="34919">
                  <c:v>-5.6203799999999998E-2</c:v>
                </c:pt>
                <c:pt idx="34920">
                  <c:v>-6.8060899999999994E-2</c:v>
                </c:pt>
                <c:pt idx="34921">
                  <c:v>-6.5987599999999993E-2</c:v>
                </c:pt>
                <c:pt idx="34922">
                  <c:v>-4.7407199999999997E-2</c:v>
                </c:pt>
                <c:pt idx="34923">
                  <c:v>-5.9670399999999998E-2</c:v>
                </c:pt>
                <c:pt idx="34924">
                  <c:v>-7.0333499999999993E-2</c:v>
                </c:pt>
                <c:pt idx="34925">
                  <c:v>-4.97446E-2</c:v>
                </c:pt>
                <c:pt idx="34926">
                  <c:v>-2.4873699999999999E-2</c:v>
                </c:pt>
                <c:pt idx="34927">
                  <c:v>-5.4258300000000002E-2</c:v>
                </c:pt>
                <c:pt idx="34928">
                  <c:v>-6.7249299999999998E-2</c:v>
                </c:pt>
                <c:pt idx="34929">
                  <c:v>-4.4458400000000002E-2</c:v>
                </c:pt>
                <c:pt idx="34930">
                  <c:v>-3.5725600000000003E-2</c:v>
                </c:pt>
                <c:pt idx="34931">
                  <c:v>-3.3956500000000001E-2</c:v>
                </c:pt>
                <c:pt idx="34932">
                  <c:v>-5.3245500000000001E-2</c:v>
                </c:pt>
                <c:pt idx="34933">
                  <c:v>-4.2383200000000003E-2</c:v>
                </c:pt>
                <c:pt idx="34934">
                  <c:v>-4.6052900000000001E-2</c:v>
                </c:pt>
                <c:pt idx="34935">
                  <c:v>-5.2266100000000003E-2</c:v>
                </c:pt>
                <c:pt idx="34936">
                  <c:v>-4.2171500000000001E-2</c:v>
                </c:pt>
                <c:pt idx="34937">
                  <c:v>-4.4931400000000003E-2</c:v>
                </c:pt>
                <c:pt idx="34938">
                  <c:v>-5.1524199999999999E-2</c:v>
                </c:pt>
                <c:pt idx="34939">
                  <c:v>-4.1268300000000001E-2</c:v>
                </c:pt>
                <c:pt idx="34940">
                  <c:v>-3.8247099999999999E-2</c:v>
                </c:pt>
                <c:pt idx="34941">
                  <c:v>-4.2857199999999998E-2</c:v>
                </c:pt>
                <c:pt idx="34942">
                  <c:v>-3.0169499999999998E-2</c:v>
                </c:pt>
                <c:pt idx="34943">
                  <c:v>-2.4370200000000002E-2</c:v>
                </c:pt>
                <c:pt idx="34944">
                  <c:v>-3.6661100000000002E-2</c:v>
                </c:pt>
                <c:pt idx="34945">
                  <c:v>-5.0422700000000001E-2</c:v>
                </c:pt>
                <c:pt idx="34946">
                  <c:v>-4.3881400000000001E-2</c:v>
                </c:pt>
                <c:pt idx="34947">
                  <c:v>-1.9650500000000001E-2</c:v>
                </c:pt>
                <c:pt idx="34948">
                  <c:v>-2.9663100000000001E-2</c:v>
                </c:pt>
                <c:pt idx="34949">
                  <c:v>-3.3863999999999998E-2</c:v>
                </c:pt>
                <c:pt idx="34950">
                  <c:v>-3.6596299999999998E-2</c:v>
                </c:pt>
                <c:pt idx="34951">
                  <c:v>-1.7991099999999999E-2</c:v>
                </c:pt>
                <c:pt idx="34952">
                  <c:v>-3.09591E-2</c:v>
                </c:pt>
                <c:pt idx="34953">
                  <c:v>-2.73943E-2</c:v>
                </c:pt>
                <c:pt idx="34954">
                  <c:v>-6.4649599999999996E-3</c:v>
                </c:pt>
                <c:pt idx="34955">
                  <c:v>-1.8571899999999999E-2</c:v>
                </c:pt>
                <c:pt idx="34956">
                  <c:v>-2.2904399999999998E-2</c:v>
                </c:pt>
                <c:pt idx="34957">
                  <c:v>-3.5525300000000003E-2</c:v>
                </c:pt>
                <c:pt idx="34958">
                  <c:v>-2.54326E-2</c:v>
                </c:pt>
                <c:pt idx="34959">
                  <c:v>-2.4159400000000001E-2</c:v>
                </c:pt>
                <c:pt idx="34960">
                  <c:v>-1.3831100000000001E-2</c:v>
                </c:pt>
                <c:pt idx="34961">
                  <c:v>2.2487599999999998E-3</c:v>
                </c:pt>
                <c:pt idx="34962">
                  <c:v>-1.6040800000000001E-2</c:v>
                </c:pt>
                <c:pt idx="34963">
                  <c:v>-1.6956300000000001E-2</c:v>
                </c:pt>
                <c:pt idx="34964">
                  <c:v>-1.09777E-2</c:v>
                </c:pt>
                <c:pt idx="34965">
                  <c:v>-1.41773E-2</c:v>
                </c:pt>
                <c:pt idx="34966">
                  <c:v>-1.59101E-2</c:v>
                </c:pt>
                <c:pt idx="34967">
                  <c:v>-1.1705399999999999E-2</c:v>
                </c:pt>
                <c:pt idx="34968">
                  <c:v>-1.05085E-2</c:v>
                </c:pt>
                <c:pt idx="34969">
                  <c:v>-1.58014E-2</c:v>
                </c:pt>
                <c:pt idx="34970">
                  <c:v>-1.36557E-2</c:v>
                </c:pt>
                <c:pt idx="34971">
                  <c:v>7.8296699999999997E-4</c:v>
                </c:pt>
                <c:pt idx="34972">
                  <c:v>5.2766799999999997E-3</c:v>
                </c:pt>
                <c:pt idx="34973">
                  <c:v>-1.8771199999999998E-2</c:v>
                </c:pt>
                <c:pt idx="34974">
                  <c:v>-1.30014E-2</c:v>
                </c:pt>
                <c:pt idx="34975">
                  <c:v>-1.28384E-2</c:v>
                </c:pt>
                <c:pt idx="34976">
                  <c:v>-6.1283099999999997E-3</c:v>
                </c:pt>
                <c:pt idx="34977">
                  <c:v>-1.4593099999999999E-2</c:v>
                </c:pt>
                <c:pt idx="34978">
                  <c:v>-9.0122200000000003E-4</c:v>
                </c:pt>
                <c:pt idx="34979">
                  <c:v>-1.67465E-3</c:v>
                </c:pt>
                <c:pt idx="34980">
                  <c:v>-1.62325E-2</c:v>
                </c:pt>
                <c:pt idx="34981">
                  <c:v>8.4781600000000004E-4</c:v>
                </c:pt>
                <c:pt idx="34982">
                  <c:v>4.3258699999999999E-3</c:v>
                </c:pt>
                <c:pt idx="34983">
                  <c:v>1.7061199999999999E-2</c:v>
                </c:pt>
                <c:pt idx="34984">
                  <c:v>-9.01508E-3</c:v>
                </c:pt>
                <c:pt idx="34985">
                  <c:v>-1.7312999999999999E-2</c:v>
                </c:pt>
                <c:pt idx="34986">
                  <c:v>-5.2604699999999997E-3</c:v>
                </c:pt>
                <c:pt idx="34987">
                  <c:v>2.83432E-3</c:v>
                </c:pt>
                <c:pt idx="34988">
                  <c:v>9.0675400000000007E-3</c:v>
                </c:pt>
                <c:pt idx="34989">
                  <c:v>2.04668E-2</c:v>
                </c:pt>
                <c:pt idx="34990">
                  <c:v>7.0371599999999998E-3</c:v>
                </c:pt>
                <c:pt idx="34991">
                  <c:v>4.5518900000000003E-3</c:v>
                </c:pt>
                <c:pt idx="34992">
                  <c:v>1.4514000000000001E-2</c:v>
                </c:pt>
                <c:pt idx="34993">
                  <c:v>1.74932E-2</c:v>
                </c:pt>
                <c:pt idx="34994">
                  <c:v>1.3549800000000001E-2</c:v>
                </c:pt>
                <c:pt idx="34995">
                  <c:v>1.9404399999999999E-2</c:v>
                </c:pt>
                <c:pt idx="34996">
                  <c:v>3.7393600000000002E-3</c:v>
                </c:pt>
                <c:pt idx="34997">
                  <c:v>3.61729E-3</c:v>
                </c:pt>
                <c:pt idx="34998">
                  <c:v>6.5221799999999998E-3</c:v>
                </c:pt>
                <c:pt idx="34999">
                  <c:v>2.2317900000000002E-2</c:v>
                </c:pt>
                <c:pt idx="35000">
                  <c:v>4.1060399999999997E-2</c:v>
                </c:pt>
                <c:pt idx="35001">
                  <c:v>1.8369699999999999E-2</c:v>
                </c:pt>
                <c:pt idx="35002">
                  <c:v>6.6528300000000002E-3</c:v>
                </c:pt>
                <c:pt idx="35003">
                  <c:v>1.4856299999999999E-2</c:v>
                </c:pt>
                <c:pt idx="35004">
                  <c:v>3.9995200000000002E-2</c:v>
                </c:pt>
                <c:pt idx="35005">
                  <c:v>3.3974600000000001E-2</c:v>
                </c:pt>
                <c:pt idx="35006">
                  <c:v>3.5097099999999999E-2</c:v>
                </c:pt>
                <c:pt idx="35007">
                  <c:v>4.2620699999999997E-2</c:v>
                </c:pt>
                <c:pt idx="35008">
                  <c:v>3.2190299999999998E-2</c:v>
                </c:pt>
                <c:pt idx="35009">
                  <c:v>3.8170799999999998E-2</c:v>
                </c:pt>
                <c:pt idx="35010">
                  <c:v>4.0391900000000001E-2</c:v>
                </c:pt>
                <c:pt idx="35011">
                  <c:v>4.6807300000000003E-2</c:v>
                </c:pt>
                <c:pt idx="35012">
                  <c:v>3.1006800000000001E-2</c:v>
                </c:pt>
                <c:pt idx="35013">
                  <c:v>2.4180400000000001E-2</c:v>
                </c:pt>
                <c:pt idx="35014">
                  <c:v>2.3724599999999998E-2</c:v>
                </c:pt>
                <c:pt idx="35015">
                  <c:v>3.1013499999999999E-2</c:v>
                </c:pt>
                <c:pt idx="35016">
                  <c:v>3.3686599999999997E-2</c:v>
                </c:pt>
                <c:pt idx="35017">
                  <c:v>4.0066699999999997E-2</c:v>
                </c:pt>
                <c:pt idx="35018">
                  <c:v>2.8892500000000002E-2</c:v>
                </c:pt>
                <c:pt idx="35019">
                  <c:v>1.20544E-2</c:v>
                </c:pt>
                <c:pt idx="35020">
                  <c:v>2.88191E-2</c:v>
                </c:pt>
                <c:pt idx="35021">
                  <c:v>2.66628E-2</c:v>
                </c:pt>
                <c:pt idx="35022">
                  <c:v>3.58734E-2</c:v>
                </c:pt>
                <c:pt idx="35023">
                  <c:v>2.35071E-2</c:v>
                </c:pt>
                <c:pt idx="35024">
                  <c:v>3.1481700000000001E-2</c:v>
                </c:pt>
                <c:pt idx="35025">
                  <c:v>2.0049999999999998E-2</c:v>
                </c:pt>
                <c:pt idx="35026">
                  <c:v>2.7647000000000001E-2</c:v>
                </c:pt>
                <c:pt idx="35027">
                  <c:v>3.6418899999999997E-2</c:v>
                </c:pt>
                <c:pt idx="35028">
                  <c:v>4.6920799999999999E-2</c:v>
                </c:pt>
                <c:pt idx="35029">
                  <c:v>2.7993199999999999E-2</c:v>
                </c:pt>
                <c:pt idx="35030">
                  <c:v>2.3777E-2</c:v>
                </c:pt>
                <c:pt idx="35031">
                  <c:v>2.4326299999999999E-2</c:v>
                </c:pt>
                <c:pt idx="35032">
                  <c:v>3.3018100000000002E-2</c:v>
                </c:pt>
                <c:pt idx="35033">
                  <c:v>3.7278199999999997E-2</c:v>
                </c:pt>
                <c:pt idx="35034">
                  <c:v>4.8068E-2</c:v>
                </c:pt>
                <c:pt idx="35035">
                  <c:v>3.5959199999999997E-2</c:v>
                </c:pt>
                <c:pt idx="35036">
                  <c:v>3.05729E-2</c:v>
                </c:pt>
                <c:pt idx="35037">
                  <c:v>2.9312100000000001E-2</c:v>
                </c:pt>
                <c:pt idx="35038">
                  <c:v>3.3749599999999998E-2</c:v>
                </c:pt>
                <c:pt idx="35039">
                  <c:v>5.61848E-2</c:v>
                </c:pt>
                <c:pt idx="35040">
                  <c:v>4.7539699999999997E-2</c:v>
                </c:pt>
                <c:pt idx="35041">
                  <c:v>5.2231800000000002E-2</c:v>
                </c:pt>
                <c:pt idx="35042">
                  <c:v>4.69761E-2</c:v>
                </c:pt>
                <c:pt idx="35043">
                  <c:v>3.1301500000000003E-2</c:v>
                </c:pt>
                <c:pt idx="35044">
                  <c:v>6.3840900000000006E-2</c:v>
                </c:pt>
                <c:pt idx="35045">
                  <c:v>5.6997300000000001E-2</c:v>
                </c:pt>
                <c:pt idx="35046">
                  <c:v>6.1068499999999998E-2</c:v>
                </c:pt>
                <c:pt idx="35047">
                  <c:v>5.2094500000000002E-2</c:v>
                </c:pt>
                <c:pt idx="35048">
                  <c:v>3.3724799999999999E-2</c:v>
                </c:pt>
                <c:pt idx="35049">
                  <c:v>5.5106200000000001E-2</c:v>
                </c:pt>
                <c:pt idx="35050">
                  <c:v>5.8590900000000001E-2</c:v>
                </c:pt>
                <c:pt idx="35051">
                  <c:v>6.9566699999999995E-2</c:v>
                </c:pt>
                <c:pt idx="35052">
                  <c:v>6.8230600000000002E-2</c:v>
                </c:pt>
                <c:pt idx="35053">
                  <c:v>6.5517400000000003E-2</c:v>
                </c:pt>
                <c:pt idx="35054">
                  <c:v>4.3203400000000003E-2</c:v>
                </c:pt>
                <c:pt idx="35055">
                  <c:v>6.3641500000000004E-2</c:v>
                </c:pt>
                <c:pt idx="35056">
                  <c:v>7.5523400000000004E-2</c:v>
                </c:pt>
                <c:pt idx="35057">
                  <c:v>7.8989000000000004E-2</c:v>
                </c:pt>
                <c:pt idx="35058">
                  <c:v>7.2644200000000006E-2</c:v>
                </c:pt>
                <c:pt idx="35059">
                  <c:v>4.4576600000000001E-2</c:v>
                </c:pt>
                <c:pt idx="35060">
                  <c:v>5.1691099999999997E-2</c:v>
                </c:pt>
                <c:pt idx="35061">
                  <c:v>6.0476299999999997E-2</c:v>
                </c:pt>
                <c:pt idx="35062">
                  <c:v>7.7695799999999995E-2</c:v>
                </c:pt>
                <c:pt idx="35063">
                  <c:v>6.7782400000000007E-2</c:v>
                </c:pt>
                <c:pt idx="35064">
                  <c:v>6.6910700000000004E-2</c:v>
                </c:pt>
                <c:pt idx="35065">
                  <c:v>6.2149999999999997E-2</c:v>
                </c:pt>
                <c:pt idx="35066">
                  <c:v>5.4570199999999999E-2</c:v>
                </c:pt>
                <c:pt idx="35067">
                  <c:v>6.6393900000000006E-2</c:v>
                </c:pt>
                <c:pt idx="35068">
                  <c:v>8.6437200000000006E-2</c:v>
                </c:pt>
                <c:pt idx="35069">
                  <c:v>7.6352100000000006E-2</c:v>
                </c:pt>
                <c:pt idx="35070">
                  <c:v>5.9183100000000002E-2</c:v>
                </c:pt>
                <c:pt idx="35071">
                  <c:v>6.08234E-2</c:v>
                </c:pt>
                <c:pt idx="35072">
                  <c:v>7.0299100000000003E-2</c:v>
                </c:pt>
                <c:pt idx="35073">
                  <c:v>7.4021299999999998E-2</c:v>
                </c:pt>
                <c:pt idx="35074">
                  <c:v>6.4475099999999994E-2</c:v>
                </c:pt>
                <c:pt idx="35075">
                  <c:v>6.1266899999999999E-2</c:v>
                </c:pt>
                <c:pt idx="35076">
                  <c:v>5.8227500000000001E-2</c:v>
                </c:pt>
                <c:pt idx="35077">
                  <c:v>7.0783600000000002E-2</c:v>
                </c:pt>
                <c:pt idx="35078">
                  <c:v>7.5876200000000005E-2</c:v>
                </c:pt>
                <c:pt idx="35079">
                  <c:v>7.3551199999999997E-2</c:v>
                </c:pt>
                <c:pt idx="35080">
                  <c:v>7.9347600000000004E-2</c:v>
                </c:pt>
                <c:pt idx="35081">
                  <c:v>7.1492200000000006E-2</c:v>
                </c:pt>
                <c:pt idx="35082">
                  <c:v>5.9966100000000001E-2</c:v>
                </c:pt>
                <c:pt idx="35083">
                  <c:v>6.2641100000000005E-2</c:v>
                </c:pt>
                <c:pt idx="35084">
                  <c:v>7.3310899999999998E-2</c:v>
                </c:pt>
                <c:pt idx="35085">
                  <c:v>8.3581900000000001E-2</c:v>
                </c:pt>
                <c:pt idx="35086">
                  <c:v>6.3414600000000002E-2</c:v>
                </c:pt>
                <c:pt idx="35087">
                  <c:v>6.4275700000000005E-2</c:v>
                </c:pt>
                <c:pt idx="35088">
                  <c:v>6.9305400000000003E-2</c:v>
                </c:pt>
                <c:pt idx="35089">
                  <c:v>8.2606299999999994E-2</c:v>
                </c:pt>
                <c:pt idx="35090">
                  <c:v>6.7976999999999996E-2</c:v>
                </c:pt>
                <c:pt idx="35091">
                  <c:v>7.4022299999999999E-2</c:v>
                </c:pt>
                <c:pt idx="35092">
                  <c:v>8.8397000000000003E-2</c:v>
                </c:pt>
                <c:pt idx="35093">
                  <c:v>6.0434300000000003E-2</c:v>
                </c:pt>
                <c:pt idx="35094">
                  <c:v>5.9452100000000001E-2</c:v>
                </c:pt>
                <c:pt idx="35095">
                  <c:v>6.47345E-2</c:v>
                </c:pt>
                <c:pt idx="35096">
                  <c:v>8.3435999999999996E-2</c:v>
                </c:pt>
                <c:pt idx="35097">
                  <c:v>8.6215E-2</c:v>
                </c:pt>
                <c:pt idx="35098">
                  <c:v>6.3458399999999998E-2</c:v>
                </c:pt>
                <c:pt idx="35099">
                  <c:v>7.8155500000000003E-2</c:v>
                </c:pt>
                <c:pt idx="35100">
                  <c:v>7.0068400000000003E-2</c:v>
                </c:pt>
                <c:pt idx="35101">
                  <c:v>6.6101999999999994E-2</c:v>
                </c:pt>
                <c:pt idx="35102">
                  <c:v>8.4918999999999994E-2</c:v>
                </c:pt>
                <c:pt idx="35103">
                  <c:v>7.6231999999999994E-2</c:v>
                </c:pt>
                <c:pt idx="35104">
                  <c:v>6.9339799999999993E-2</c:v>
                </c:pt>
                <c:pt idx="35105">
                  <c:v>7.6367400000000002E-2</c:v>
                </c:pt>
                <c:pt idx="35106">
                  <c:v>6.70462E-2</c:v>
                </c:pt>
                <c:pt idx="35107">
                  <c:v>6.6152600000000006E-2</c:v>
                </c:pt>
                <c:pt idx="35108">
                  <c:v>8.3931900000000004E-2</c:v>
                </c:pt>
                <c:pt idx="35109">
                  <c:v>7.6438900000000004E-2</c:v>
                </c:pt>
                <c:pt idx="35110">
                  <c:v>7.5163800000000003E-2</c:v>
                </c:pt>
                <c:pt idx="35111">
                  <c:v>6.3801800000000006E-2</c:v>
                </c:pt>
                <c:pt idx="35112">
                  <c:v>8.3495100000000003E-2</c:v>
                </c:pt>
                <c:pt idx="35113">
                  <c:v>8.9414599999999997E-2</c:v>
                </c:pt>
                <c:pt idx="35114">
                  <c:v>9.0217599999999995E-2</c:v>
                </c:pt>
                <c:pt idx="35115">
                  <c:v>6.9932900000000006E-2</c:v>
                </c:pt>
                <c:pt idx="35116">
                  <c:v>6.0733799999999998E-2</c:v>
                </c:pt>
                <c:pt idx="35117">
                  <c:v>8.5079199999999994E-2</c:v>
                </c:pt>
                <c:pt idx="35118">
                  <c:v>8.0488199999999996E-2</c:v>
                </c:pt>
                <c:pt idx="35119">
                  <c:v>9.3458200000000005E-2</c:v>
                </c:pt>
                <c:pt idx="35120">
                  <c:v>8.3372100000000005E-2</c:v>
                </c:pt>
                <c:pt idx="35121">
                  <c:v>8.0965999999999996E-2</c:v>
                </c:pt>
                <c:pt idx="35122">
                  <c:v>8.9870500000000006E-2</c:v>
                </c:pt>
                <c:pt idx="35123">
                  <c:v>7.2299000000000002E-2</c:v>
                </c:pt>
                <c:pt idx="35124">
                  <c:v>9.6929600000000005E-2</c:v>
                </c:pt>
                <c:pt idx="35125">
                  <c:v>8.4603300000000006E-2</c:v>
                </c:pt>
                <c:pt idx="35126">
                  <c:v>7.9061500000000007E-2</c:v>
                </c:pt>
                <c:pt idx="35127">
                  <c:v>7.4572600000000003E-2</c:v>
                </c:pt>
                <c:pt idx="35128">
                  <c:v>6.4043000000000003E-2</c:v>
                </c:pt>
                <c:pt idx="35129">
                  <c:v>6.6730499999999998E-2</c:v>
                </c:pt>
                <c:pt idx="35130">
                  <c:v>8.1972100000000006E-2</c:v>
                </c:pt>
                <c:pt idx="35131">
                  <c:v>9.2666600000000002E-2</c:v>
                </c:pt>
                <c:pt idx="35132">
                  <c:v>6.9372199999999995E-2</c:v>
                </c:pt>
                <c:pt idx="35133">
                  <c:v>6.8800899999999998E-2</c:v>
                </c:pt>
                <c:pt idx="35134">
                  <c:v>7.7042600000000003E-2</c:v>
                </c:pt>
                <c:pt idx="35135">
                  <c:v>8.9088399999999998E-2</c:v>
                </c:pt>
                <c:pt idx="35136">
                  <c:v>8.6988399999999994E-2</c:v>
                </c:pt>
                <c:pt idx="35137">
                  <c:v>6.5071100000000007E-2</c:v>
                </c:pt>
                <c:pt idx="35138">
                  <c:v>6.9364499999999996E-2</c:v>
                </c:pt>
                <c:pt idx="35139">
                  <c:v>7.2043399999999994E-2</c:v>
                </c:pt>
                <c:pt idx="35140">
                  <c:v>6.7120600000000002E-2</c:v>
                </c:pt>
                <c:pt idx="35141">
                  <c:v>6.69289E-2</c:v>
                </c:pt>
                <c:pt idx="35142">
                  <c:v>7.2612800000000005E-2</c:v>
                </c:pt>
                <c:pt idx="35143">
                  <c:v>7.2917899999999994E-2</c:v>
                </c:pt>
                <c:pt idx="35144">
                  <c:v>6.4594299999999993E-2</c:v>
                </c:pt>
                <c:pt idx="35145">
                  <c:v>5.6980099999999999E-2</c:v>
                </c:pt>
                <c:pt idx="35146">
                  <c:v>7.9566999999999999E-2</c:v>
                </c:pt>
                <c:pt idx="35147">
                  <c:v>0.10294</c:v>
                </c:pt>
                <c:pt idx="35148">
                  <c:v>7.9755800000000002E-2</c:v>
                </c:pt>
                <c:pt idx="35149">
                  <c:v>6.9305400000000003E-2</c:v>
                </c:pt>
                <c:pt idx="35150">
                  <c:v>5.5392299999999998E-2</c:v>
                </c:pt>
                <c:pt idx="35151">
                  <c:v>6.7940700000000007E-2</c:v>
                </c:pt>
                <c:pt idx="35152">
                  <c:v>7.4074699999999993E-2</c:v>
                </c:pt>
                <c:pt idx="35153">
                  <c:v>8.1590700000000002E-2</c:v>
                </c:pt>
                <c:pt idx="35154">
                  <c:v>6.9900500000000004E-2</c:v>
                </c:pt>
                <c:pt idx="35155">
                  <c:v>7.1549399999999999E-2</c:v>
                </c:pt>
                <c:pt idx="35156">
                  <c:v>7.1719199999999997E-2</c:v>
                </c:pt>
                <c:pt idx="35157">
                  <c:v>6.0292199999999997E-2</c:v>
                </c:pt>
                <c:pt idx="35158">
                  <c:v>8.2089400000000007E-2</c:v>
                </c:pt>
                <c:pt idx="35159">
                  <c:v>8.2299200000000003E-2</c:v>
                </c:pt>
                <c:pt idx="35160">
                  <c:v>8.7576899999999999E-2</c:v>
                </c:pt>
                <c:pt idx="35161">
                  <c:v>6.6585500000000006E-2</c:v>
                </c:pt>
                <c:pt idx="35162">
                  <c:v>7.0012099999999994E-2</c:v>
                </c:pt>
                <c:pt idx="35163">
                  <c:v>7.5740799999999997E-2</c:v>
                </c:pt>
                <c:pt idx="35164">
                  <c:v>8.52966E-2</c:v>
                </c:pt>
                <c:pt idx="35165">
                  <c:v>8.3452200000000004E-2</c:v>
                </c:pt>
                <c:pt idx="35166">
                  <c:v>8.6608900000000003E-2</c:v>
                </c:pt>
                <c:pt idx="35167">
                  <c:v>7.54108E-2</c:v>
                </c:pt>
                <c:pt idx="35168">
                  <c:v>7.4670799999999996E-2</c:v>
                </c:pt>
                <c:pt idx="35169">
                  <c:v>8.6964600000000003E-2</c:v>
                </c:pt>
                <c:pt idx="35170">
                  <c:v>8.5196499999999994E-2</c:v>
                </c:pt>
                <c:pt idx="35171">
                  <c:v>8.2505200000000001E-2</c:v>
                </c:pt>
                <c:pt idx="35172">
                  <c:v>6.7871100000000004E-2</c:v>
                </c:pt>
                <c:pt idx="35173">
                  <c:v>7.4491500000000002E-2</c:v>
                </c:pt>
                <c:pt idx="35174">
                  <c:v>8.2474699999999998E-2</c:v>
                </c:pt>
                <c:pt idx="35175">
                  <c:v>8.4208500000000006E-2</c:v>
                </c:pt>
                <c:pt idx="35176">
                  <c:v>8.7856299999999998E-2</c:v>
                </c:pt>
                <c:pt idx="35177">
                  <c:v>7.94821E-2</c:v>
                </c:pt>
                <c:pt idx="35178">
                  <c:v>5.9216499999999998E-2</c:v>
                </c:pt>
                <c:pt idx="35179">
                  <c:v>6.3075099999999995E-2</c:v>
                </c:pt>
                <c:pt idx="35180">
                  <c:v>8.2985900000000001E-2</c:v>
                </c:pt>
                <c:pt idx="35181">
                  <c:v>9.9910700000000005E-2</c:v>
                </c:pt>
                <c:pt idx="35182">
                  <c:v>7.8641900000000001E-2</c:v>
                </c:pt>
                <c:pt idx="35183">
                  <c:v>6.7775699999999994E-2</c:v>
                </c:pt>
                <c:pt idx="35184">
                  <c:v>6.1422299999999999E-2</c:v>
                </c:pt>
                <c:pt idx="35185">
                  <c:v>6.8082799999999999E-2</c:v>
                </c:pt>
                <c:pt idx="35186">
                  <c:v>7.82471E-2</c:v>
                </c:pt>
                <c:pt idx="35187">
                  <c:v>8.4754899999999994E-2</c:v>
                </c:pt>
                <c:pt idx="35188">
                  <c:v>7.2174100000000005E-2</c:v>
                </c:pt>
                <c:pt idx="35189">
                  <c:v>4.73347E-2</c:v>
                </c:pt>
                <c:pt idx="35190">
                  <c:v>5.3066299999999997E-2</c:v>
                </c:pt>
                <c:pt idx="35191">
                  <c:v>7.2355299999999997E-2</c:v>
                </c:pt>
                <c:pt idx="35192">
                  <c:v>7.8165100000000001E-2</c:v>
                </c:pt>
                <c:pt idx="35193">
                  <c:v>7.8249899999999997E-2</c:v>
                </c:pt>
                <c:pt idx="35194">
                  <c:v>6.5057799999999999E-2</c:v>
                </c:pt>
                <c:pt idx="35195">
                  <c:v>6.2154800000000003E-2</c:v>
                </c:pt>
                <c:pt idx="35196">
                  <c:v>6.67238E-2</c:v>
                </c:pt>
                <c:pt idx="35197">
                  <c:v>5.7400699999999999E-2</c:v>
                </c:pt>
                <c:pt idx="35198">
                  <c:v>7.6507599999999995E-2</c:v>
                </c:pt>
                <c:pt idx="35199">
                  <c:v>6.7537299999999995E-2</c:v>
                </c:pt>
                <c:pt idx="35200">
                  <c:v>4.9879100000000003E-2</c:v>
                </c:pt>
                <c:pt idx="35201">
                  <c:v>4.7919299999999998E-2</c:v>
                </c:pt>
                <c:pt idx="35202">
                  <c:v>5.8408700000000001E-2</c:v>
                </c:pt>
                <c:pt idx="35203">
                  <c:v>7.2796799999999995E-2</c:v>
                </c:pt>
                <c:pt idx="35204">
                  <c:v>7.4401900000000007E-2</c:v>
                </c:pt>
                <c:pt idx="35205">
                  <c:v>6.7189200000000004E-2</c:v>
                </c:pt>
                <c:pt idx="35206">
                  <c:v>4.9817100000000003E-2</c:v>
                </c:pt>
                <c:pt idx="35207">
                  <c:v>5.0396000000000003E-2</c:v>
                </c:pt>
                <c:pt idx="35208">
                  <c:v>6.65274E-2</c:v>
                </c:pt>
                <c:pt idx="35209">
                  <c:v>7.5859099999999999E-2</c:v>
                </c:pt>
                <c:pt idx="35210">
                  <c:v>6.2543899999999999E-2</c:v>
                </c:pt>
                <c:pt idx="35211">
                  <c:v>5.7273900000000003E-2</c:v>
                </c:pt>
                <c:pt idx="35212">
                  <c:v>5.6767499999999999E-2</c:v>
                </c:pt>
                <c:pt idx="35213">
                  <c:v>5.5323600000000001E-2</c:v>
                </c:pt>
                <c:pt idx="35214">
                  <c:v>6.12469E-2</c:v>
                </c:pt>
                <c:pt idx="35215">
                  <c:v>7.1585700000000002E-2</c:v>
                </c:pt>
                <c:pt idx="35216">
                  <c:v>6.7647899999999997E-2</c:v>
                </c:pt>
                <c:pt idx="35217">
                  <c:v>5.1240899999999999E-2</c:v>
                </c:pt>
                <c:pt idx="35218">
                  <c:v>4.3944400000000002E-2</c:v>
                </c:pt>
                <c:pt idx="35219">
                  <c:v>6.1720799999999999E-2</c:v>
                </c:pt>
                <c:pt idx="35220">
                  <c:v>6.6286100000000001E-2</c:v>
                </c:pt>
                <c:pt idx="35221">
                  <c:v>6.4903299999999997E-2</c:v>
                </c:pt>
                <c:pt idx="35222">
                  <c:v>5.5900600000000002E-2</c:v>
                </c:pt>
                <c:pt idx="35223">
                  <c:v>4.5785899999999997E-2</c:v>
                </c:pt>
                <c:pt idx="35224">
                  <c:v>4.3808E-2</c:v>
                </c:pt>
                <c:pt idx="35225">
                  <c:v>5.38912E-2</c:v>
                </c:pt>
                <c:pt idx="35226">
                  <c:v>5.7200399999999998E-2</c:v>
                </c:pt>
                <c:pt idx="35227">
                  <c:v>5.3251300000000001E-2</c:v>
                </c:pt>
                <c:pt idx="35228">
                  <c:v>4.3916700000000003E-2</c:v>
                </c:pt>
                <c:pt idx="35229">
                  <c:v>3.4759499999999999E-2</c:v>
                </c:pt>
                <c:pt idx="35230">
                  <c:v>4.4099800000000001E-2</c:v>
                </c:pt>
                <c:pt idx="35231">
                  <c:v>5.6872399999999997E-2</c:v>
                </c:pt>
                <c:pt idx="35232">
                  <c:v>6.2743199999999999E-2</c:v>
                </c:pt>
                <c:pt idx="35233">
                  <c:v>5.39894E-2</c:v>
                </c:pt>
                <c:pt idx="35234">
                  <c:v>4.3783200000000001E-2</c:v>
                </c:pt>
                <c:pt idx="35235">
                  <c:v>3.0934300000000001E-2</c:v>
                </c:pt>
                <c:pt idx="35236">
                  <c:v>3.3189799999999998E-2</c:v>
                </c:pt>
                <c:pt idx="35237">
                  <c:v>4.5814500000000001E-2</c:v>
                </c:pt>
                <c:pt idx="35238">
                  <c:v>4.8427600000000001E-2</c:v>
                </c:pt>
                <c:pt idx="35239">
                  <c:v>4.7026600000000002E-2</c:v>
                </c:pt>
                <c:pt idx="35240">
                  <c:v>4.2756099999999998E-2</c:v>
                </c:pt>
                <c:pt idx="35241">
                  <c:v>4.7376599999999998E-2</c:v>
                </c:pt>
                <c:pt idx="35242">
                  <c:v>4.2223900000000002E-2</c:v>
                </c:pt>
                <c:pt idx="35243">
                  <c:v>5.3853999999999999E-2</c:v>
                </c:pt>
                <c:pt idx="35244">
                  <c:v>4.3246300000000001E-2</c:v>
                </c:pt>
                <c:pt idx="35245">
                  <c:v>5.2041999999999998E-2</c:v>
                </c:pt>
                <c:pt idx="35246">
                  <c:v>3.98197E-2</c:v>
                </c:pt>
                <c:pt idx="35247">
                  <c:v>4.2146700000000002E-2</c:v>
                </c:pt>
                <c:pt idx="35248">
                  <c:v>4.9460400000000002E-2</c:v>
                </c:pt>
                <c:pt idx="35249">
                  <c:v>3.8971899999999997E-2</c:v>
                </c:pt>
                <c:pt idx="35250">
                  <c:v>3.2483100000000001E-2</c:v>
                </c:pt>
                <c:pt idx="35251">
                  <c:v>3.1393999999999998E-2</c:v>
                </c:pt>
                <c:pt idx="35252">
                  <c:v>4.3067000000000001E-2</c:v>
                </c:pt>
                <c:pt idx="35253">
                  <c:v>2.6182199999999999E-2</c:v>
                </c:pt>
                <c:pt idx="35254">
                  <c:v>4.2276399999999999E-2</c:v>
                </c:pt>
                <c:pt idx="35255">
                  <c:v>2.4020199999999998E-2</c:v>
                </c:pt>
                <c:pt idx="35256">
                  <c:v>3.2535599999999998E-2</c:v>
                </c:pt>
                <c:pt idx="35257">
                  <c:v>2.2515299999999999E-2</c:v>
                </c:pt>
                <c:pt idx="35258">
                  <c:v>3.0117000000000001E-2</c:v>
                </c:pt>
                <c:pt idx="35259">
                  <c:v>4.7031400000000001E-2</c:v>
                </c:pt>
                <c:pt idx="35260">
                  <c:v>2.6539799999999999E-2</c:v>
                </c:pt>
                <c:pt idx="35261">
                  <c:v>2.8500600000000001E-2</c:v>
                </c:pt>
                <c:pt idx="35262">
                  <c:v>3.1556099999999997E-2</c:v>
                </c:pt>
                <c:pt idx="35263">
                  <c:v>3.13282E-2</c:v>
                </c:pt>
                <c:pt idx="35264">
                  <c:v>2.61021E-2</c:v>
                </c:pt>
                <c:pt idx="35265">
                  <c:v>2.2928199999999999E-2</c:v>
                </c:pt>
                <c:pt idx="35266">
                  <c:v>2.88782E-2</c:v>
                </c:pt>
                <c:pt idx="35267">
                  <c:v>3.3625599999999999E-2</c:v>
                </c:pt>
                <c:pt idx="35268">
                  <c:v>2.9360799999999999E-2</c:v>
                </c:pt>
                <c:pt idx="35269">
                  <c:v>2.9440899999999999E-2</c:v>
                </c:pt>
                <c:pt idx="35270">
                  <c:v>3.1253799999999998E-2</c:v>
                </c:pt>
                <c:pt idx="35271">
                  <c:v>2.2400900000000001E-2</c:v>
                </c:pt>
                <c:pt idx="35272">
                  <c:v>1.2091599999999999E-2</c:v>
                </c:pt>
                <c:pt idx="35273">
                  <c:v>1.5774699999999999E-2</c:v>
                </c:pt>
                <c:pt idx="35274">
                  <c:v>2.92578E-2</c:v>
                </c:pt>
                <c:pt idx="35275">
                  <c:v>2.9139499999999999E-2</c:v>
                </c:pt>
                <c:pt idx="35276">
                  <c:v>3.0167599999999999E-2</c:v>
                </c:pt>
                <c:pt idx="35277">
                  <c:v>1.8711100000000001E-2</c:v>
                </c:pt>
                <c:pt idx="35278">
                  <c:v>1.3196899999999999E-2</c:v>
                </c:pt>
                <c:pt idx="35279">
                  <c:v>2.45113E-2</c:v>
                </c:pt>
                <c:pt idx="35280">
                  <c:v>3.1457899999999997E-2</c:v>
                </c:pt>
                <c:pt idx="35281">
                  <c:v>2.53677E-2</c:v>
                </c:pt>
                <c:pt idx="35282">
                  <c:v>1.6173400000000001E-2</c:v>
                </c:pt>
                <c:pt idx="35283">
                  <c:v>2.0408599999999999E-2</c:v>
                </c:pt>
                <c:pt idx="35284">
                  <c:v>1.6756099999999999E-2</c:v>
                </c:pt>
                <c:pt idx="35285">
                  <c:v>2.0183599999999999E-2</c:v>
                </c:pt>
                <c:pt idx="35286">
                  <c:v>2.7406699999999999E-2</c:v>
                </c:pt>
                <c:pt idx="35287">
                  <c:v>1.3891199999999999E-2</c:v>
                </c:pt>
                <c:pt idx="35288">
                  <c:v>2.0909299999999999E-2</c:v>
                </c:pt>
                <c:pt idx="35289">
                  <c:v>1.3946500000000001E-2</c:v>
                </c:pt>
                <c:pt idx="35290">
                  <c:v>1.6253500000000001E-2</c:v>
                </c:pt>
                <c:pt idx="35291">
                  <c:v>9.4947799999999995E-3</c:v>
                </c:pt>
                <c:pt idx="35292">
                  <c:v>1.24207E-2</c:v>
                </c:pt>
                <c:pt idx="35293">
                  <c:v>1.87931E-2</c:v>
                </c:pt>
                <c:pt idx="35294">
                  <c:v>1.3707199999999999E-2</c:v>
                </c:pt>
                <c:pt idx="35295">
                  <c:v>6.1740900000000001E-3</c:v>
                </c:pt>
                <c:pt idx="35296">
                  <c:v>2.1137199999999998E-2</c:v>
                </c:pt>
                <c:pt idx="35297">
                  <c:v>1.6563399999999999E-2</c:v>
                </c:pt>
                <c:pt idx="35298">
                  <c:v>1.3783500000000001E-2</c:v>
                </c:pt>
                <c:pt idx="35299">
                  <c:v>9.67979E-4</c:v>
                </c:pt>
                <c:pt idx="35300">
                  <c:v>3.8337699999999998E-3</c:v>
                </c:pt>
                <c:pt idx="35301">
                  <c:v>9.2220300000000002E-4</c:v>
                </c:pt>
                <c:pt idx="35302">
                  <c:v>6.8283099999999998E-3</c:v>
                </c:pt>
                <c:pt idx="35303">
                  <c:v>3.1204200000000001E-3</c:v>
                </c:pt>
                <c:pt idx="35304">
                  <c:v>3.3473999999999999E-3</c:v>
                </c:pt>
                <c:pt idx="35305">
                  <c:v>-5.5675500000000001E-3</c:v>
                </c:pt>
                <c:pt idx="35306">
                  <c:v>3.3407200000000001E-3</c:v>
                </c:pt>
                <c:pt idx="35307">
                  <c:v>2.4128000000000001E-3</c:v>
                </c:pt>
                <c:pt idx="35308">
                  <c:v>-1.0053599999999999E-2</c:v>
                </c:pt>
                <c:pt idx="35309">
                  <c:v>2.3870499999999999E-3</c:v>
                </c:pt>
                <c:pt idx="35310">
                  <c:v>3.2558399999999999E-3</c:v>
                </c:pt>
                <c:pt idx="35311">
                  <c:v>-1.1248599999999999E-2</c:v>
                </c:pt>
                <c:pt idx="35312">
                  <c:v>-1.5220600000000001E-2</c:v>
                </c:pt>
                <c:pt idx="35313">
                  <c:v>-1.55897E-2</c:v>
                </c:pt>
                <c:pt idx="35314">
                  <c:v>-8.0709500000000003E-3</c:v>
                </c:pt>
                <c:pt idx="35315">
                  <c:v>-1.26324E-2</c:v>
                </c:pt>
                <c:pt idx="35316">
                  <c:v>-1.3571700000000001E-2</c:v>
                </c:pt>
                <c:pt idx="35317">
                  <c:v>-3.6449400000000002E-3</c:v>
                </c:pt>
                <c:pt idx="35318">
                  <c:v>-1.583E-2</c:v>
                </c:pt>
                <c:pt idx="35319">
                  <c:v>-1.06821E-2</c:v>
                </c:pt>
                <c:pt idx="35320">
                  <c:v>-1.9050600000000001E-2</c:v>
                </c:pt>
                <c:pt idx="35321">
                  <c:v>-2.0558400000000001E-2</c:v>
                </c:pt>
                <c:pt idx="35322">
                  <c:v>-1.7491300000000001E-2</c:v>
                </c:pt>
                <c:pt idx="35323">
                  <c:v>-2.46544E-2</c:v>
                </c:pt>
                <c:pt idx="35324">
                  <c:v>-1.7296800000000001E-2</c:v>
                </c:pt>
                <c:pt idx="35325">
                  <c:v>-2.2323599999999999E-2</c:v>
                </c:pt>
                <c:pt idx="35326">
                  <c:v>-2.30618E-2</c:v>
                </c:pt>
                <c:pt idx="35327">
                  <c:v>-2.2886299999999998E-2</c:v>
                </c:pt>
                <c:pt idx="35328">
                  <c:v>-2.5294299999999999E-2</c:v>
                </c:pt>
                <c:pt idx="35329">
                  <c:v>-2.5733900000000001E-2</c:v>
                </c:pt>
                <c:pt idx="35330">
                  <c:v>-2.9034600000000001E-2</c:v>
                </c:pt>
                <c:pt idx="35331">
                  <c:v>-9.2907000000000007E-3</c:v>
                </c:pt>
                <c:pt idx="35332">
                  <c:v>-2.6791599999999999E-2</c:v>
                </c:pt>
                <c:pt idx="35333">
                  <c:v>-3.2997100000000001E-2</c:v>
                </c:pt>
                <c:pt idx="35334">
                  <c:v>-1.8952400000000001E-2</c:v>
                </c:pt>
                <c:pt idx="35335">
                  <c:v>-1.7619099999999999E-2</c:v>
                </c:pt>
                <c:pt idx="35336">
                  <c:v>-2.0805400000000002E-2</c:v>
                </c:pt>
                <c:pt idx="35337">
                  <c:v>-2.27861E-2</c:v>
                </c:pt>
                <c:pt idx="35338">
                  <c:v>-1.9478800000000001E-2</c:v>
                </c:pt>
                <c:pt idx="35339">
                  <c:v>-2.0319899999999998E-2</c:v>
                </c:pt>
                <c:pt idx="35340">
                  <c:v>-2.3448900000000002E-2</c:v>
                </c:pt>
                <c:pt idx="35341">
                  <c:v>-2.8278399999999999E-2</c:v>
                </c:pt>
                <c:pt idx="35342">
                  <c:v>-2.7294200000000001E-2</c:v>
                </c:pt>
                <c:pt idx="35343">
                  <c:v>-1.9472099999999999E-2</c:v>
                </c:pt>
                <c:pt idx="35344">
                  <c:v>-9.7227100000000007E-3</c:v>
                </c:pt>
                <c:pt idx="35345">
                  <c:v>-1.5248299999999999E-2</c:v>
                </c:pt>
                <c:pt idx="35346">
                  <c:v>-3.1618100000000003E-2</c:v>
                </c:pt>
                <c:pt idx="35347">
                  <c:v>-3.15514E-2</c:v>
                </c:pt>
                <c:pt idx="35348">
                  <c:v>-2.8385199999999999E-2</c:v>
                </c:pt>
                <c:pt idx="35349">
                  <c:v>-3.1345400000000002E-2</c:v>
                </c:pt>
                <c:pt idx="35350">
                  <c:v>-3.1842200000000001E-2</c:v>
                </c:pt>
                <c:pt idx="35351">
                  <c:v>-2.7971300000000001E-2</c:v>
                </c:pt>
                <c:pt idx="35352">
                  <c:v>-3.1309099999999999E-2</c:v>
                </c:pt>
                <c:pt idx="35353">
                  <c:v>-3.6752699999999999E-2</c:v>
                </c:pt>
                <c:pt idx="35354">
                  <c:v>-2.60296E-2</c:v>
                </c:pt>
                <c:pt idx="35355">
                  <c:v>-2.45895E-2</c:v>
                </c:pt>
                <c:pt idx="35356">
                  <c:v>-2.4769800000000002E-2</c:v>
                </c:pt>
                <c:pt idx="35357">
                  <c:v>-2.92158E-2</c:v>
                </c:pt>
                <c:pt idx="35358">
                  <c:v>-2.56329E-2</c:v>
                </c:pt>
                <c:pt idx="35359">
                  <c:v>-2.2732700000000002E-2</c:v>
                </c:pt>
                <c:pt idx="35360">
                  <c:v>-2.9904400000000001E-2</c:v>
                </c:pt>
                <c:pt idx="35361">
                  <c:v>-3.2858800000000001E-2</c:v>
                </c:pt>
                <c:pt idx="35362">
                  <c:v>-2.1845799999999999E-2</c:v>
                </c:pt>
                <c:pt idx="35363">
                  <c:v>-3.2773999999999998E-2</c:v>
                </c:pt>
                <c:pt idx="35364">
                  <c:v>-3.1053500000000001E-2</c:v>
                </c:pt>
                <c:pt idx="35365">
                  <c:v>-1.8641499999999998E-2</c:v>
                </c:pt>
                <c:pt idx="35366">
                  <c:v>-2.6615099999999999E-2</c:v>
                </c:pt>
                <c:pt idx="35367">
                  <c:v>-3.1712499999999998E-2</c:v>
                </c:pt>
                <c:pt idx="35368">
                  <c:v>-4.1132000000000002E-2</c:v>
                </c:pt>
                <c:pt idx="35369">
                  <c:v>-2.99168E-2</c:v>
                </c:pt>
                <c:pt idx="35370">
                  <c:v>-2.58818E-2</c:v>
                </c:pt>
                <c:pt idx="35371">
                  <c:v>-3.3762E-2</c:v>
                </c:pt>
                <c:pt idx="35372">
                  <c:v>-1.2638099999999999E-2</c:v>
                </c:pt>
                <c:pt idx="35373">
                  <c:v>-1.3182599999999999E-2</c:v>
                </c:pt>
                <c:pt idx="35374">
                  <c:v>-3.3312799999999997E-2</c:v>
                </c:pt>
                <c:pt idx="35375">
                  <c:v>-3.0816099999999999E-2</c:v>
                </c:pt>
                <c:pt idx="35376">
                  <c:v>-3.37849E-2</c:v>
                </c:pt>
                <c:pt idx="35377">
                  <c:v>-3.0865699999999999E-2</c:v>
                </c:pt>
                <c:pt idx="35378">
                  <c:v>-3.9409600000000003E-2</c:v>
                </c:pt>
                <c:pt idx="35379">
                  <c:v>-3.4390400000000002E-2</c:v>
                </c:pt>
                <c:pt idx="35380">
                  <c:v>-2.8225900000000002E-2</c:v>
                </c:pt>
                <c:pt idx="35381">
                  <c:v>-3.5847700000000003E-2</c:v>
                </c:pt>
                <c:pt idx="35382">
                  <c:v>-4.2252499999999998E-2</c:v>
                </c:pt>
                <c:pt idx="35383">
                  <c:v>-4.002E-2</c:v>
                </c:pt>
                <c:pt idx="35384">
                  <c:v>-2.60916E-2</c:v>
                </c:pt>
                <c:pt idx="35385">
                  <c:v>-4.9108499999999999E-2</c:v>
                </c:pt>
                <c:pt idx="35386">
                  <c:v>-4.69732E-2</c:v>
                </c:pt>
                <c:pt idx="35387">
                  <c:v>-4.1411400000000001E-2</c:v>
                </c:pt>
                <c:pt idx="35388">
                  <c:v>-3.6086100000000003E-2</c:v>
                </c:pt>
                <c:pt idx="35389">
                  <c:v>-5.2679999999999998E-2</c:v>
                </c:pt>
                <c:pt idx="35390">
                  <c:v>-3.91998E-2</c:v>
                </c:pt>
                <c:pt idx="35391">
                  <c:v>-4.14724E-2</c:v>
                </c:pt>
                <c:pt idx="35392">
                  <c:v>-4.1712800000000001E-2</c:v>
                </c:pt>
                <c:pt idx="35393">
                  <c:v>-3.8917500000000001E-2</c:v>
                </c:pt>
                <c:pt idx="35394">
                  <c:v>-4.1938799999999998E-2</c:v>
                </c:pt>
                <c:pt idx="35395">
                  <c:v>-4.4261000000000002E-2</c:v>
                </c:pt>
                <c:pt idx="35396">
                  <c:v>-4.9289699999999999E-2</c:v>
                </c:pt>
                <c:pt idx="35397">
                  <c:v>-3.7361100000000001E-2</c:v>
                </c:pt>
                <c:pt idx="35398">
                  <c:v>-3.7005400000000001E-2</c:v>
                </c:pt>
                <c:pt idx="35399">
                  <c:v>-4.0871600000000001E-2</c:v>
                </c:pt>
                <c:pt idx="35400">
                  <c:v>-5.6465099999999997E-2</c:v>
                </c:pt>
                <c:pt idx="35401">
                  <c:v>-4.3591499999999998E-2</c:v>
                </c:pt>
                <c:pt idx="35402">
                  <c:v>-4.2210600000000001E-2</c:v>
                </c:pt>
                <c:pt idx="35403">
                  <c:v>-3.9889300000000003E-2</c:v>
                </c:pt>
                <c:pt idx="35404">
                  <c:v>-5.0620100000000001E-2</c:v>
                </c:pt>
                <c:pt idx="35405">
                  <c:v>-5.6794200000000003E-2</c:v>
                </c:pt>
                <c:pt idx="35406">
                  <c:v>-5.7895700000000001E-2</c:v>
                </c:pt>
                <c:pt idx="35407">
                  <c:v>-5.5294000000000003E-2</c:v>
                </c:pt>
                <c:pt idx="35408">
                  <c:v>-4.9984899999999999E-2</c:v>
                </c:pt>
                <c:pt idx="35409">
                  <c:v>-5.4195399999999998E-2</c:v>
                </c:pt>
                <c:pt idx="35410">
                  <c:v>-4.6940799999999998E-2</c:v>
                </c:pt>
                <c:pt idx="35411">
                  <c:v>-6.5039600000000003E-2</c:v>
                </c:pt>
                <c:pt idx="35412">
                  <c:v>-5.4400400000000002E-2</c:v>
                </c:pt>
                <c:pt idx="35413">
                  <c:v>-6.8888699999999997E-2</c:v>
                </c:pt>
                <c:pt idx="35414">
                  <c:v>-5.3698500000000003E-2</c:v>
                </c:pt>
                <c:pt idx="35415">
                  <c:v>-4.8800499999999997E-2</c:v>
                </c:pt>
                <c:pt idx="35416">
                  <c:v>-6.3708299999999995E-2</c:v>
                </c:pt>
                <c:pt idx="35417">
                  <c:v>-6.0292199999999997E-2</c:v>
                </c:pt>
                <c:pt idx="35418">
                  <c:v>-5.5231099999999998E-2</c:v>
                </c:pt>
                <c:pt idx="35419">
                  <c:v>-4.7505400000000003E-2</c:v>
                </c:pt>
                <c:pt idx="35420">
                  <c:v>-4.1720399999999998E-2</c:v>
                </c:pt>
                <c:pt idx="35421">
                  <c:v>-6.9289199999999995E-2</c:v>
                </c:pt>
                <c:pt idx="35422">
                  <c:v>-5.9325200000000002E-2</c:v>
                </c:pt>
                <c:pt idx="35423">
                  <c:v>-7.0735900000000004E-2</c:v>
                </c:pt>
                <c:pt idx="35424">
                  <c:v>-7.2079699999999997E-2</c:v>
                </c:pt>
                <c:pt idx="35425">
                  <c:v>-5.7847999999999997E-2</c:v>
                </c:pt>
                <c:pt idx="35426">
                  <c:v>-5.70641E-2</c:v>
                </c:pt>
                <c:pt idx="35427">
                  <c:v>-7.7938099999999996E-2</c:v>
                </c:pt>
                <c:pt idx="35428">
                  <c:v>-5.8686299999999997E-2</c:v>
                </c:pt>
                <c:pt idx="35429">
                  <c:v>-5.4293599999999997E-2</c:v>
                </c:pt>
                <c:pt idx="35430">
                  <c:v>-5.7137500000000001E-2</c:v>
                </c:pt>
                <c:pt idx="35431">
                  <c:v>-5.8155999999999999E-2</c:v>
                </c:pt>
                <c:pt idx="35432">
                  <c:v>-6.8571099999999996E-2</c:v>
                </c:pt>
                <c:pt idx="35433">
                  <c:v>-6.0038599999999998E-2</c:v>
                </c:pt>
                <c:pt idx="35434">
                  <c:v>-7.0923799999999995E-2</c:v>
                </c:pt>
                <c:pt idx="35435">
                  <c:v>-6.2077500000000001E-2</c:v>
                </c:pt>
                <c:pt idx="35436">
                  <c:v>-5.9927000000000001E-2</c:v>
                </c:pt>
                <c:pt idx="35437">
                  <c:v>-5.2651400000000001E-2</c:v>
                </c:pt>
                <c:pt idx="35438">
                  <c:v>-7.7796900000000002E-2</c:v>
                </c:pt>
                <c:pt idx="35439">
                  <c:v>-6.9908100000000001E-2</c:v>
                </c:pt>
                <c:pt idx="35440">
                  <c:v>-6.3102699999999998E-2</c:v>
                </c:pt>
                <c:pt idx="35441">
                  <c:v>-5.9287100000000002E-2</c:v>
                </c:pt>
                <c:pt idx="35442">
                  <c:v>-6.5794900000000003E-2</c:v>
                </c:pt>
                <c:pt idx="35443">
                  <c:v>-7.6296799999999998E-2</c:v>
                </c:pt>
                <c:pt idx="35444">
                  <c:v>-7.1231799999999998E-2</c:v>
                </c:pt>
                <c:pt idx="35445">
                  <c:v>-8.3307300000000001E-2</c:v>
                </c:pt>
                <c:pt idx="35446">
                  <c:v>-6.3712099999999994E-2</c:v>
                </c:pt>
                <c:pt idx="35447">
                  <c:v>-5.7468400000000003E-2</c:v>
                </c:pt>
                <c:pt idx="35448">
                  <c:v>-6.8870500000000001E-2</c:v>
                </c:pt>
                <c:pt idx="35449">
                  <c:v>-7.6576199999999997E-2</c:v>
                </c:pt>
                <c:pt idx="35450">
                  <c:v>-6.9587700000000002E-2</c:v>
                </c:pt>
                <c:pt idx="35451">
                  <c:v>-6.3240099999999994E-2</c:v>
                </c:pt>
                <c:pt idx="35452">
                  <c:v>-5.8421099999999997E-2</c:v>
                </c:pt>
                <c:pt idx="35453">
                  <c:v>-6.2942499999999998E-2</c:v>
                </c:pt>
                <c:pt idx="35454">
                  <c:v>-7.6127100000000003E-2</c:v>
                </c:pt>
                <c:pt idx="35455">
                  <c:v>-7.1405399999999994E-2</c:v>
                </c:pt>
                <c:pt idx="35456">
                  <c:v>-7.5717000000000007E-2</c:v>
                </c:pt>
                <c:pt idx="35457">
                  <c:v>-4.1063299999999997E-2</c:v>
                </c:pt>
                <c:pt idx="35458">
                  <c:v>-4.0863999999999998E-2</c:v>
                </c:pt>
                <c:pt idx="35459">
                  <c:v>-6.3259099999999999E-2</c:v>
                </c:pt>
                <c:pt idx="35460">
                  <c:v>-5.7060199999999998E-2</c:v>
                </c:pt>
                <c:pt idx="35461">
                  <c:v>-4.4078800000000001E-2</c:v>
                </c:pt>
                <c:pt idx="35462">
                  <c:v>-2.90499E-2</c:v>
                </c:pt>
                <c:pt idx="35463">
                  <c:v>-4.9784700000000001E-2</c:v>
                </c:pt>
                <c:pt idx="35464">
                  <c:v>-4.9068500000000001E-2</c:v>
                </c:pt>
                <c:pt idx="35465">
                  <c:v>-6.2241600000000001E-2</c:v>
                </c:pt>
                <c:pt idx="35466">
                  <c:v>-8.9081800000000003E-2</c:v>
                </c:pt>
                <c:pt idx="35467">
                  <c:v>-6.2428499999999998E-2</c:v>
                </c:pt>
                <c:pt idx="35468">
                  <c:v>-5.9831599999999999E-2</c:v>
                </c:pt>
                <c:pt idx="35469">
                  <c:v>-4.70304E-2</c:v>
                </c:pt>
                <c:pt idx="35470">
                  <c:v>-6.0996099999999998E-2</c:v>
                </c:pt>
                <c:pt idx="35471">
                  <c:v>-6.4313899999999993E-2</c:v>
                </c:pt>
                <c:pt idx="35472">
                  <c:v>-5.8483100000000003E-2</c:v>
                </c:pt>
                <c:pt idx="35473">
                  <c:v>-5.3163500000000002E-2</c:v>
                </c:pt>
                <c:pt idx="35474">
                  <c:v>-4.27132E-2</c:v>
                </c:pt>
                <c:pt idx="35475">
                  <c:v>-3.2200800000000002E-2</c:v>
                </c:pt>
                <c:pt idx="35476">
                  <c:v>-6.5291399999999999E-2</c:v>
                </c:pt>
                <c:pt idx="35477">
                  <c:v>-5.5244399999999999E-2</c:v>
                </c:pt>
                <c:pt idx="35478">
                  <c:v>-6.5205600000000002E-2</c:v>
                </c:pt>
                <c:pt idx="35479">
                  <c:v>-7.2089200000000006E-2</c:v>
                </c:pt>
                <c:pt idx="35480">
                  <c:v>-5.8309600000000003E-2</c:v>
                </c:pt>
                <c:pt idx="35481">
                  <c:v>-7.1249999999999994E-2</c:v>
                </c:pt>
                <c:pt idx="35482">
                  <c:v>-6.9349300000000003E-2</c:v>
                </c:pt>
                <c:pt idx="35483">
                  <c:v>-7.5503299999999995E-2</c:v>
                </c:pt>
                <c:pt idx="35484">
                  <c:v>-7.0770299999999994E-2</c:v>
                </c:pt>
                <c:pt idx="35485">
                  <c:v>-5.9533099999999999E-2</c:v>
                </c:pt>
                <c:pt idx="35486">
                  <c:v>-6.8750400000000003E-2</c:v>
                </c:pt>
                <c:pt idx="35487">
                  <c:v>-6.92387E-2</c:v>
                </c:pt>
                <c:pt idx="35488">
                  <c:v>-6.0326600000000001E-2</c:v>
                </c:pt>
                <c:pt idx="35489">
                  <c:v>-5.99518E-2</c:v>
                </c:pt>
                <c:pt idx="35490">
                  <c:v>-6.1182E-2</c:v>
                </c:pt>
                <c:pt idx="35491">
                  <c:v>-5.6888599999999998E-2</c:v>
                </c:pt>
                <c:pt idx="35492">
                  <c:v>-7.5706499999999996E-2</c:v>
                </c:pt>
                <c:pt idx="35493">
                  <c:v>-7.1641899999999994E-2</c:v>
                </c:pt>
                <c:pt idx="35494">
                  <c:v>-6.5125500000000003E-2</c:v>
                </c:pt>
                <c:pt idx="35495">
                  <c:v>-7.0882799999999996E-2</c:v>
                </c:pt>
                <c:pt idx="35496">
                  <c:v>-5.3066299999999997E-2</c:v>
                </c:pt>
                <c:pt idx="35497">
                  <c:v>-7.1063000000000001E-2</c:v>
                </c:pt>
                <c:pt idx="35498">
                  <c:v>-6.3559500000000005E-2</c:v>
                </c:pt>
                <c:pt idx="35499">
                  <c:v>-7.2090100000000004E-2</c:v>
                </c:pt>
                <c:pt idx="35500">
                  <c:v>-5.5711700000000003E-2</c:v>
                </c:pt>
                <c:pt idx="35501">
                  <c:v>-2.98023E-2</c:v>
                </c:pt>
                <c:pt idx="35502">
                  <c:v>-4.76274E-2</c:v>
                </c:pt>
                <c:pt idx="35503">
                  <c:v>-5.4646500000000001E-2</c:v>
                </c:pt>
                <c:pt idx="35504">
                  <c:v>-7.7978099999999995E-2</c:v>
                </c:pt>
                <c:pt idx="35505">
                  <c:v>-6.3119900000000007E-2</c:v>
                </c:pt>
                <c:pt idx="35506">
                  <c:v>-5.5014599999999997E-2</c:v>
                </c:pt>
                <c:pt idx="35507">
                  <c:v>-5.5340800000000002E-2</c:v>
                </c:pt>
                <c:pt idx="35508">
                  <c:v>-5.7811700000000001E-2</c:v>
                </c:pt>
                <c:pt idx="35509">
                  <c:v>-8.4318199999999996E-2</c:v>
                </c:pt>
                <c:pt idx="35510">
                  <c:v>-7.8516000000000002E-2</c:v>
                </c:pt>
                <c:pt idx="35511">
                  <c:v>-7.9273200000000002E-2</c:v>
                </c:pt>
                <c:pt idx="35512">
                  <c:v>-5.53646E-2</c:v>
                </c:pt>
                <c:pt idx="35513">
                  <c:v>-5.27105E-2</c:v>
                </c:pt>
                <c:pt idx="35514">
                  <c:v>-7.1186100000000002E-2</c:v>
                </c:pt>
                <c:pt idx="35515">
                  <c:v>-8.4368700000000005E-2</c:v>
                </c:pt>
                <c:pt idx="35516">
                  <c:v>-9.8936999999999997E-2</c:v>
                </c:pt>
                <c:pt idx="35517">
                  <c:v>-7.7251399999999998E-2</c:v>
                </c:pt>
                <c:pt idx="35518">
                  <c:v>-5.9161199999999997E-2</c:v>
                </c:pt>
                <c:pt idx="35519">
                  <c:v>-5.97706E-2</c:v>
                </c:pt>
                <c:pt idx="35520">
                  <c:v>-7.9220799999999994E-2</c:v>
                </c:pt>
                <c:pt idx="35521">
                  <c:v>-8.5252800000000004E-2</c:v>
                </c:pt>
                <c:pt idx="35522">
                  <c:v>-7.0311499999999999E-2</c:v>
                </c:pt>
                <c:pt idx="35523">
                  <c:v>-6.9314000000000001E-2</c:v>
                </c:pt>
                <c:pt idx="35524">
                  <c:v>-4.82531E-2</c:v>
                </c:pt>
                <c:pt idx="35525">
                  <c:v>-6.91576E-2</c:v>
                </c:pt>
                <c:pt idx="35526">
                  <c:v>-7.2097800000000004E-2</c:v>
                </c:pt>
                <c:pt idx="35527">
                  <c:v>-7.0385000000000003E-2</c:v>
                </c:pt>
                <c:pt idx="35528">
                  <c:v>-8.1259700000000004E-2</c:v>
                </c:pt>
                <c:pt idx="35529">
                  <c:v>-5.0440800000000001E-2</c:v>
                </c:pt>
                <c:pt idx="35530">
                  <c:v>-4.4787399999999998E-2</c:v>
                </c:pt>
                <c:pt idx="35531">
                  <c:v>-6.9595299999999999E-2</c:v>
                </c:pt>
                <c:pt idx="35532">
                  <c:v>-5.9513999999999997E-2</c:v>
                </c:pt>
                <c:pt idx="35533">
                  <c:v>-6.1453800000000003E-2</c:v>
                </c:pt>
                <c:pt idx="35534">
                  <c:v>-6.00872E-2</c:v>
                </c:pt>
                <c:pt idx="35535">
                  <c:v>-6.7184400000000005E-2</c:v>
                </c:pt>
                <c:pt idx="35536">
                  <c:v>-6.3745499999999997E-2</c:v>
                </c:pt>
                <c:pt idx="35537">
                  <c:v>-5.85947E-2</c:v>
                </c:pt>
                <c:pt idx="35538">
                  <c:v>-6.4897499999999997E-2</c:v>
                </c:pt>
                <c:pt idx="35539">
                  <c:v>-4.7768600000000001E-2</c:v>
                </c:pt>
                <c:pt idx="35540">
                  <c:v>-4.0785799999999997E-2</c:v>
                </c:pt>
                <c:pt idx="35541">
                  <c:v>-4.37098E-2</c:v>
                </c:pt>
                <c:pt idx="35542">
                  <c:v>-6.4195600000000005E-2</c:v>
                </c:pt>
                <c:pt idx="35543">
                  <c:v>-5.49889E-2</c:v>
                </c:pt>
                <c:pt idx="35544">
                  <c:v>-4.6285600000000003E-2</c:v>
                </c:pt>
                <c:pt idx="35545">
                  <c:v>-4.31881E-2</c:v>
                </c:pt>
                <c:pt idx="35546">
                  <c:v>-5.7009700000000003E-2</c:v>
                </c:pt>
                <c:pt idx="35547">
                  <c:v>-5.2914599999999999E-2</c:v>
                </c:pt>
                <c:pt idx="35548">
                  <c:v>-4.5695300000000001E-2</c:v>
                </c:pt>
                <c:pt idx="35549">
                  <c:v>-5.5071799999999997E-2</c:v>
                </c:pt>
                <c:pt idx="35550">
                  <c:v>-5.7972000000000003E-2</c:v>
                </c:pt>
                <c:pt idx="35551">
                  <c:v>-4.7926900000000001E-2</c:v>
                </c:pt>
                <c:pt idx="35552">
                  <c:v>-4.5874600000000001E-2</c:v>
                </c:pt>
                <c:pt idx="35553">
                  <c:v>-4.9396500000000003E-2</c:v>
                </c:pt>
                <c:pt idx="35554">
                  <c:v>-4.6059599999999999E-2</c:v>
                </c:pt>
                <c:pt idx="35555">
                  <c:v>-4.8983600000000002E-2</c:v>
                </c:pt>
                <c:pt idx="35556">
                  <c:v>-4.2952499999999998E-2</c:v>
                </c:pt>
                <c:pt idx="35557">
                  <c:v>-5.4868699999999999E-2</c:v>
                </c:pt>
                <c:pt idx="35558">
                  <c:v>-4.4638600000000001E-2</c:v>
                </c:pt>
                <c:pt idx="35559">
                  <c:v>-4.4881799999999999E-2</c:v>
                </c:pt>
                <c:pt idx="35560">
                  <c:v>-4.4081700000000001E-2</c:v>
                </c:pt>
                <c:pt idx="35561">
                  <c:v>-3.7433599999999997E-2</c:v>
                </c:pt>
                <c:pt idx="35562">
                  <c:v>-5.0306299999999998E-2</c:v>
                </c:pt>
                <c:pt idx="35563">
                  <c:v>-3.6067000000000002E-2</c:v>
                </c:pt>
                <c:pt idx="35564">
                  <c:v>-3.5413699999999999E-2</c:v>
                </c:pt>
                <c:pt idx="35565">
                  <c:v>-5.0357800000000001E-2</c:v>
                </c:pt>
                <c:pt idx="35566">
                  <c:v>-3.31802E-2</c:v>
                </c:pt>
                <c:pt idx="35567">
                  <c:v>-3.8666699999999998E-2</c:v>
                </c:pt>
                <c:pt idx="35568">
                  <c:v>-3.5092400000000003E-2</c:v>
                </c:pt>
                <c:pt idx="35569">
                  <c:v>-4.6063399999999997E-2</c:v>
                </c:pt>
                <c:pt idx="35570">
                  <c:v>-4.5418699999999999E-2</c:v>
                </c:pt>
                <c:pt idx="35571">
                  <c:v>-2.6572200000000001E-2</c:v>
                </c:pt>
                <c:pt idx="35572">
                  <c:v>-4.5638999999999999E-2</c:v>
                </c:pt>
                <c:pt idx="35573">
                  <c:v>-4.9052199999999997E-2</c:v>
                </c:pt>
                <c:pt idx="35574">
                  <c:v>-3.4649800000000001E-2</c:v>
                </c:pt>
                <c:pt idx="35575">
                  <c:v>-2.5190400000000002E-2</c:v>
                </c:pt>
                <c:pt idx="35576">
                  <c:v>-3.3631300000000003E-2</c:v>
                </c:pt>
                <c:pt idx="35577">
                  <c:v>-5.20411E-2</c:v>
                </c:pt>
                <c:pt idx="35578">
                  <c:v>-4.7678900000000003E-2</c:v>
                </c:pt>
                <c:pt idx="35579">
                  <c:v>-5.06601E-2</c:v>
                </c:pt>
                <c:pt idx="35580">
                  <c:v>-4.6181699999999999E-2</c:v>
                </c:pt>
                <c:pt idx="35581">
                  <c:v>-4.6168300000000002E-2</c:v>
                </c:pt>
                <c:pt idx="35582">
                  <c:v>-3.9366699999999998E-2</c:v>
                </c:pt>
                <c:pt idx="35583">
                  <c:v>-6.2048899999999997E-2</c:v>
                </c:pt>
                <c:pt idx="35584">
                  <c:v>-5.5113799999999998E-2</c:v>
                </c:pt>
                <c:pt idx="35585">
                  <c:v>-3.6130000000000002E-2</c:v>
                </c:pt>
                <c:pt idx="35586">
                  <c:v>-2.7985599999999999E-2</c:v>
                </c:pt>
                <c:pt idx="35587">
                  <c:v>-3.17717E-2</c:v>
                </c:pt>
                <c:pt idx="35588">
                  <c:v>-5.22747E-2</c:v>
                </c:pt>
                <c:pt idx="35589">
                  <c:v>-5.6133299999999997E-2</c:v>
                </c:pt>
                <c:pt idx="35590">
                  <c:v>-4.7594999999999998E-2</c:v>
                </c:pt>
                <c:pt idx="35591">
                  <c:v>-4.34265E-2</c:v>
                </c:pt>
                <c:pt idx="35592">
                  <c:v>-1.9481700000000001E-2</c:v>
                </c:pt>
                <c:pt idx="35593">
                  <c:v>-2.5651E-2</c:v>
                </c:pt>
                <c:pt idx="35594">
                  <c:v>-5.1120800000000001E-2</c:v>
                </c:pt>
                <c:pt idx="35595">
                  <c:v>-4.1848200000000002E-2</c:v>
                </c:pt>
                <c:pt idx="35596">
                  <c:v>-2.4951899999999999E-2</c:v>
                </c:pt>
                <c:pt idx="35597">
                  <c:v>-6.2246300000000001E-3</c:v>
                </c:pt>
                <c:pt idx="35598">
                  <c:v>-2.5224699999999999E-2</c:v>
                </c:pt>
                <c:pt idx="35599">
                  <c:v>-2.8760899999999999E-2</c:v>
                </c:pt>
                <c:pt idx="35600">
                  <c:v>-2.3391700000000001E-2</c:v>
                </c:pt>
                <c:pt idx="35601">
                  <c:v>-3.5453800000000001E-2</c:v>
                </c:pt>
                <c:pt idx="35602">
                  <c:v>-1.06287E-2</c:v>
                </c:pt>
                <c:pt idx="35603">
                  <c:v>2.1768599999999999E-2</c:v>
                </c:pt>
                <c:pt idx="35604">
                  <c:v>-8.0633200000000006E-3</c:v>
                </c:pt>
                <c:pt idx="35605">
                  <c:v>-2.28357E-2</c:v>
                </c:pt>
                <c:pt idx="35606">
                  <c:v>-3.1404500000000002E-2</c:v>
                </c:pt>
                <c:pt idx="35607">
                  <c:v>-2.1782900000000001E-2</c:v>
                </c:pt>
                <c:pt idx="35608">
                  <c:v>2.4709699999999999E-3</c:v>
                </c:pt>
                <c:pt idx="35609">
                  <c:v>4.7931700000000002E-3</c:v>
                </c:pt>
                <c:pt idx="35610">
                  <c:v>8.9073199999999998E-4</c:v>
                </c:pt>
                <c:pt idx="35611">
                  <c:v>-1.7553300000000001E-2</c:v>
                </c:pt>
                <c:pt idx="35612">
                  <c:v>-3.6940599999999997E-2</c:v>
                </c:pt>
                <c:pt idx="35613">
                  <c:v>-8.5544599999999998E-3</c:v>
                </c:pt>
                <c:pt idx="35614">
                  <c:v>8.1901600000000001E-3</c:v>
                </c:pt>
                <c:pt idx="35615">
                  <c:v>-2.2497200000000002E-3</c:v>
                </c:pt>
                <c:pt idx="35616">
                  <c:v>-3.07236E-2</c:v>
                </c:pt>
                <c:pt idx="35617">
                  <c:v>-3.46003E-2</c:v>
                </c:pt>
                <c:pt idx="35618">
                  <c:v>-2.6095400000000001E-2</c:v>
                </c:pt>
                <c:pt idx="35619">
                  <c:v>-3.11279E-2</c:v>
                </c:pt>
                <c:pt idx="35620">
                  <c:v>-1.34048E-2</c:v>
                </c:pt>
                <c:pt idx="35621">
                  <c:v>-2.3317299999999999E-2</c:v>
                </c:pt>
                <c:pt idx="35622">
                  <c:v>-3.0386E-2</c:v>
                </c:pt>
                <c:pt idx="35623">
                  <c:v>-3.9128299999999998E-2</c:v>
                </c:pt>
                <c:pt idx="35624">
                  <c:v>-3.5534900000000001E-2</c:v>
                </c:pt>
                <c:pt idx="35625">
                  <c:v>-3.5276399999999999E-3</c:v>
                </c:pt>
                <c:pt idx="35626">
                  <c:v>-3.46775E-2</c:v>
                </c:pt>
                <c:pt idx="35627">
                  <c:v>-3.09801E-2</c:v>
                </c:pt>
                <c:pt idx="35628">
                  <c:v>-3.1129799999999999E-2</c:v>
                </c:pt>
                <c:pt idx="35629">
                  <c:v>-2.7112000000000001E-2</c:v>
                </c:pt>
                <c:pt idx="35630">
                  <c:v>-5.8689099999999998E-3</c:v>
                </c:pt>
                <c:pt idx="35631">
                  <c:v>3.87573E-3</c:v>
                </c:pt>
                <c:pt idx="35632">
                  <c:v>4.5032500000000003E-3</c:v>
                </c:pt>
                <c:pt idx="35633">
                  <c:v>-1.06125E-2</c:v>
                </c:pt>
                <c:pt idx="35634">
                  <c:v>-1.6536700000000001E-2</c:v>
                </c:pt>
                <c:pt idx="35635">
                  <c:v>-1.0747899999999999E-3</c:v>
                </c:pt>
                <c:pt idx="35636">
                  <c:v>2.7332300000000001E-3</c:v>
                </c:pt>
                <c:pt idx="35637">
                  <c:v>8.5868799999999999E-3</c:v>
                </c:pt>
                <c:pt idx="35638">
                  <c:v>-1.9645700000000001E-4</c:v>
                </c:pt>
                <c:pt idx="35639">
                  <c:v>-1.1763600000000001E-2</c:v>
                </c:pt>
                <c:pt idx="35640">
                  <c:v>-8.9759799999999997E-3</c:v>
                </c:pt>
                <c:pt idx="35641">
                  <c:v>-2.3879999999999999E-3</c:v>
                </c:pt>
                <c:pt idx="35642">
                  <c:v>1.8305800000000001E-2</c:v>
                </c:pt>
                <c:pt idx="35643">
                  <c:v>-8.4562300000000003E-3</c:v>
                </c:pt>
                <c:pt idx="35644">
                  <c:v>-1.8095E-2</c:v>
                </c:pt>
                <c:pt idx="35645">
                  <c:v>-1.44978E-2</c:v>
                </c:pt>
                <c:pt idx="35646">
                  <c:v>-5.7983399999999999E-4</c:v>
                </c:pt>
                <c:pt idx="35647">
                  <c:v>5.5026999999999995E-4</c:v>
                </c:pt>
                <c:pt idx="35648">
                  <c:v>5.8174099999999999E-4</c:v>
                </c:pt>
                <c:pt idx="35649">
                  <c:v>7.6885199999999999E-3</c:v>
                </c:pt>
                <c:pt idx="35650">
                  <c:v>-1.1879000000000001E-2</c:v>
                </c:pt>
                <c:pt idx="35651">
                  <c:v>-7.49397E-3</c:v>
                </c:pt>
                <c:pt idx="35652">
                  <c:v>2.3716000000000001E-2</c:v>
                </c:pt>
                <c:pt idx="35653">
                  <c:v>4.0150600000000002E-2</c:v>
                </c:pt>
                <c:pt idx="35654">
                  <c:v>2.5016799999999999E-2</c:v>
                </c:pt>
                <c:pt idx="35655">
                  <c:v>9.0379699999999993E-3</c:v>
                </c:pt>
                <c:pt idx="35656">
                  <c:v>3.3502599999999999E-3</c:v>
                </c:pt>
                <c:pt idx="35657">
                  <c:v>7.39479E-3</c:v>
                </c:pt>
                <c:pt idx="35658">
                  <c:v>2.37541E-2</c:v>
                </c:pt>
                <c:pt idx="35659">
                  <c:v>3.4486799999999998E-2</c:v>
                </c:pt>
                <c:pt idx="35660">
                  <c:v>1.01376E-2</c:v>
                </c:pt>
                <c:pt idx="35661">
                  <c:v>2.6807799999999998E-3</c:v>
                </c:pt>
                <c:pt idx="35662">
                  <c:v>-1.0975800000000001E-2</c:v>
                </c:pt>
                <c:pt idx="35663">
                  <c:v>3.08638E-2</c:v>
                </c:pt>
                <c:pt idx="35664">
                  <c:v>2.7232200000000002E-2</c:v>
                </c:pt>
                <c:pt idx="35665">
                  <c:v>1.5695600000000001E-2</c:v>
                </c:pt>
                <c:pt idx="35666">
                  <c:v>2.5991400000000001E-2</c:v>
                </c:pt>
                <c:pt idx="35667">
                  <c:v>1.9741100000000001E-2</c:v>
                </c:pt>
                <c:pt idx="35668">
                  <c:v>2.1148699999999999E-2</c:v>
                </c:pt>
                <c:pt idx="35669">
                  <c:v>2.7854899999999998E-2</c:v>
                </c:pt>
                <c:pt idx="35670">
                  <c:v>2.80457E-2</c:v>
                </c:pt>
                <c:pt idx="35671">
                  <c:v>1.71614E-2</c:v>
                </c:pt>
                <c:pt idx="35672">
                  <c:v>2.9094700000000001E-2</c:v>
                </c:pt>
                <c:pt idx="35673">
                  <c:v>2.36864E-2</c:v>
                </c:pt>
                <c:pt idx="35674">
                  <c:v>3.8191799999999998E-2</c:v>
                </c:pt>
                <c:pt idx="35675">
                  <c:v>3.05004E-2</c:v>
                </c:pt>
                <c:pt idx="35676">
                  <c:v>1.7847100000000001E-2</c:v>
                </c:pt>
                <c:pt idx="35677">
                  <c:v>2.16551E-2</c:v>
                </c:pt>
                <c:pt idx="35678">
                  <c:v>4.4384000000000003E-3</c:v>
                </c:pt>
                <c:pt idx="35679">
                  <c:v>1.8107399999999999E-2</c:v>
                </c:pt>
                <c:pt idx="35680">
                  <c:v>3.4966499999999998E-2</c:v>
                </c:pt>
                <c:pt idx="35681">
                  <c:v>2.1287899999999998E-2</c:v>
                </c:pt>
                <c:pt idx="35682">
                  <c:v>7.0343000000000003E-3</c:v>
                </c:pt>
                <c:pt idx="35683">
                  <c:v>-7.5464199999999999E-3</c:v>
                </c:pt>
                <c:pt idx="35684">
                  <c:v>1.2422600000000001E-2</c:v>
                </c:pt>
                <c:pt idx="35685">
                  <c:v>2.2994000000000001E-2</c:v>
                </c:pt>
                <c:pt idx="35686">
                  <c:v>3.3531199999999997E-2</c:v>
                </c:pt>
                <c:pt idx="35687">
                  <c:v>2.3970600000000002E-2</c:v>
                </c:pt>
                <c:pt idx="35688">
                  <c:v>2.01893E-2</c:v>
                </c:pt>
                <c:pt idx="35689">
                  <c:v>2.4694399999999998E-2</c:v>
                </c:pt>
                <c:pt idx="35690">
                  <c:v>2.97737E-3</c:v>
                </c:pt>
                <c:pt idx="35691">
                  <c:v>3.2711999999999998E-2</c:v>
                </c:pt>
                <c:pt idx="35692">
                  <c:v>2.46105E-2</c:v>
                </c:pt>
                <c:pt idx="35693">
                  <c:v>2.7503E-2</c:v>
                </c:pt>
                <c:pt idx="35694">
                  <c:v>1.8825499999999998E-2</c:v>
                </c:pt>
                <c:pt idx="35695">
                  <c:v>1.7990099999999998E-2</c:v>
                </c:pt>
                <c:pt idx="35696">
                  <c:v>3.00121E-2</c:v>
                </c:pt>
                <c:pt idx="35697">
                  <c:v>3.8571399999999999E-2</c:v>
                </c:pt>
                <c:pt idx="35698">
                  <c:v>2.4084999999999999E-2</c:v>
                </c:pt>
                <c:pt idx="35699">
                  <c:v>9.9954599999999994E-3</c:v>
                </c:pt>
                <c:pt idx="35700">
                  <c:v>1.8520399999999999E-3</c:v>
                </c:pt>
                <c:pt idx="35701">
                  <c:v>4.8427599999999998E-3</c:v>
                </c:pt>
                <c:pt idx="35702">
                  <c:v>1.9043899999999999E-2</c:v>
                </c:pt>
                <c:pt idx="35703">
                  <c:v>1.3251300000000001E-2</c:v>
                </c:pt>
                <c:pt idx="35704">
                  <c:v>1.1130299999999999E-2</c:v>
                </c:pt>
                <c:pt idx="35705">
                  <c:v>2.3946800000000001E-2</c:v>
                </c:pt>
                <c:pt idx="35706">
                  <c:v>3.00846E-2</c:v>
                </c:pt>
                <c:pt idx="35707">
                  <c:v>-1.3313299999999999E-3</c:v>
                </c:pt>
                <c:pt idx="35708">
                  <c:v>1.1003499999999999E-2</c:v>
                </c:pt>
                <c:pt idx="35709">
                  <c:v>2.48442E-2</c:v>
                </c:pt>
                <c:pt idx="35710">
                  <c:v>2.3116100000000001E-2</c:v>
                </c:pt>
                <c:pt idx="35711">
                  <c:v>2.8065699999999999E-2</c:v>
                </c:pt>
                <c:pt idx="35712">
                  <c:v>4.0835400000000001E-2</c:v>
                </c:pt>
                <c:pt idx="35713">
                  <c:v>4.4375400000000002E-2</c:v>
                </c:pt>
                <c:pt idx="35714">
                  <c:v>2.99501E-2</c:v>
                </c:pt>
                <c:pt idx="35715">
                  <c:v>3.6541900000000002E-2</c:v>
                </c:pt>
                <c:pt idx="35716">
                  <c:v>5.4252599999999998E-2</c:v>
                </c:pt>
                <c:pt idx="35717">
                  <c:v>4.3041200000000002E-2</c:v>
                </c:pt>
                <c:pt idx="35718">
                  <c:v>4.5636200000000002E-2</c:v>
                </c:pt>
                <c:pt idx="35719">
                  <c:v>5.2958499999999999E-2</c:v>
                </c:pt>
                <c:pt idx="35720">
                  <c:v>4.5662899999999999E-2</c:v>
                </c:pt>
                <c:pt idx="35721">
                  <c:v>2.8327000000000001E-2</c:v>
                </c:pt>
                <c:pt idx="35722">
                  <c:v>2.9530500000000001E-2</c:v>
                </c:pt>
                <c:pt idx="35723">
                  <c:v>7.6275800000000005E-2</c:v>
                </c:pt>
                <c:pt idx="35724">
                  <c:v>7.7849399999999999E-2</c:v>
                </c:pt>
                <c:pt idx="35725">
                  <c:v>5.4358499999999997E-2</c:v>
                </c:pt>
                <c:pt idx="35726">
                  <c:v>4.5242299999999999E-2</c:v>
                </c:pt>
                <c:pt idx="35727">
                  <c:v>5.0827999999999998E-2</c:v>
                </c:pt>
                <c:pt idx="35728">
                  <c:v>4.9418400000000001E-2</c:v>
                </c:pt>
                <c:pt idx="35729">
                  <c:v>5.9700000000000003E-2</c:v>
                </c:pt>
                <c:pt idx="35730">
                  <c:v>6.9042199999999998E-2</c:v>
                </c:pt>
                <c:pt idx="35731">
                  <c:v>6.16827E-2</c:v>
                </c:pt>
                <c:pt idx="35732">
                  <c:v>5.4075199999999997E-2</c:v>
                </c:pt>
                <c:pt idx="35733">
                  <c:v>4.7526400000000003E-2</c:v>
                </c:pt>
                <c:pt idx="35734">
                  <c:v>5.8873200000000001E-2</c:v>
                </c:pt>
                <c:pt idx="35735">
                  <c:v>6.7822499999999994E-2</c:v>
                </c:pt>
                <c:pt idx="35736">
                  <c:v>5.69553E-2</c:v>
                </c:pt>
                <c:pt idx="35737">
                  <c:v>6.4242400000000005E-2</c:v>
                </c:pt>
                <c:pt idx="35738">
                  <c:v>5.4660800000000002E-2</c:v>
                </c:pt>
                <c:pt idx="35739">
                  <c:v>3.5768500000000002E-2</c:v>
                </c:pt>
                <c:pt idx="35740">
                  <c:v>4.6333300000000001E-2</c:v>
                </c:pt>
                <c:pt idx="35741">
                  <c:v>6.3087500000000005E-2</c:v>
                </c:pt>
                <c:pt idx="35742">
                  <c:v>6.4608600000000002E-2</c:v>
                </c:pt>
                <c:pt idx="35743">
                  <c:v>5.2090600000000001E-2</c:v>
                </c:pt>
                <c:pt idx="35744">
                  <c:v>7.0913299999999999E-2</c:v>
                </c:pt>
                <c:pt idx="35745">
                  <c:v>6.8737999999999994E-2</c:v>
                </c:pt>
                <c:pt idx="35746">
                  <c:v>6.9083199999999997E-2</c:v>
                </c:pt>
                <c:pt idx="35747">
                  <c:v>6.6081000000000001E-2</c:v>
                </c:pt>
                <c:pt idx="35748">
                  <c:v>6.3154199999999994E-2</c:v>
                </c:pt>
                <c:pt idx="35749">
                  <c:v>6.5489800000000001E-2</c:v>
                </c:pt>
                <c:pt idx="35750">
                  <c:v>6.9990200000000002E-2</c:v>
                </c:pt>
                <c:pt idx="35751">
                  <c:v>7.0885699999999996E-2</c:v>
                </c:pt>
                <c:pt idx="35752">
                  <c:v>7.0280099999999998E-2</c:v>
                </c:pt>
                <c:pt idx="35753">
                  <c:v>6.9393200000000002E-2</c:v>
                </c:pt>
                <c:pt idx="35754">
                  <c:v>6.2920599999999993E-2</c:v>
                </c:pt>
                <c:pt idx="35755">
                  <c:v>6.8885799999999997E-2</c:v>
                </c:pt>
                <c:pt idx="35756">
                  <c:v>6.2254900000000002E-2</c:v>
                </c:pt>
                <c:pt idx="35757">
                  <c:v>5.9096299999999997E-2</c:v>
                </c:pt>
                <c:pt idx="35758">
                  <c:v>6.9463700000000003E-2</c:v>
                </c:pt>
                <c:pt idx="35759">
                  <c:v>5.3692799999999999E-2</c:v>
                </c:pt>
                <c:pt idx="35760">
                  <c:v>5.4267900000000001E-2</c:v>
                </c:pt>
                <c:pt idx="35761">
                  <c:v>5.4055199999999998E-2</c:v>
                </c:pt>
                <c:pt idx="35762">
                  <c:v>5.6573900000000003E-2</c:v>
                </c:pt>
                <c:pt idx="35763">
                  <c:v>6.1952599999999997E-2</c:v>
                </c:pt>
                <c:pt idx="35764">
                  <c:v>6.3814200000000001E-2</c:v>
                </c:pt>
                <c:pt idx="35765">
                  <c:v>4.84476E-2</c:v>
                </c:pt>
                <c:pt idx="35766">
                  <c:v>4.7963100000000002E-2</c:v>
                </c:pt>
                <c:pt idx="35767">
                  <c:v>4.1509600000000001E-2</c:v>
                </c:pt>
                <c:pt idx="35768">
                  <c:v>5.6671100000000002E-2</c:v>
                </c:pt>
                <c:pt idx="35769">
                  <c:v>6.5462099999999995E-2</c:v>
                </c:pt>
                <c:pt idx="35770">
                  <c:v>5.9299499999999998E-2</c:v>
                </c:pt>
                <c:pt idx="35771">
                  <c:v>6.1893499999999997E-2</c:v>
                </c:pt>
                <c:pt idx="35772">
                  <c:v>6.1587299999999998E-2</c:v>
                </c:pt>
                <c:pt idx="35773">
                  <c:v>6.1312699999999998E-2</c:v>
                </c:pt>
                <c:pt idx="35774">
                  <c:v>7.56521E-2</c:v>
                </c:pt>
                <c:pt idx="35775">
                  <c:v>8.2814200000000004E-2</c:v>
                </c:pt>
                <c:pt idx="35776">
                  <c:v>7.9274200000000003E-2</c:v>
                </c:pt>
                <c:pt idx="35777">
                  <c:v>5.8450700000000001E-2</c:v>
                </c:pt>
                <c:pt idx="35778">
                  <c:v>6.1323200000000001E-2</c:v>
                </c:pt>
                <c:pt idx="35779">
                  <c:v>8.2860900000000001E-2</c:v>
                </c:pt>
                <c:pt idx="35780">
                  <c:v>7.8180299999999994E-2</c:v>
                </c:pt>
                <c:pt idx="35781">
                  <c:v>6.6416699999999995E-2</c:v>
                </c:pt>
                <c:pt idx="35782">
                  <c:v>7.4119599999999994E-2</c:v>
                </c:pt>
                <c:pt idx="35783">
                  <c:v>7.9651799999999995E-2</c:v>
                </c:pt>
                <c:pt idx="35784">
                  <c:v>6.6793400000000003E-2</c:v>
                </c:pt>
                <c:pt idx="35785">
                  <c:v>6.8695999999999993E-2</c:v>
                </c:pt>
                <c:pt idx="35786">
                  <c:v>7.8438800000000003E-2</c:v>
                </c:pt>
                <c:pt idx="35787">
                  <c:v>7.4480099999999994E-2</c:v>
                </c:pt>
                <c:pt idx="35788">
                  <c:v>8.2200999999999996E-2</c:v>
                </c:pt>
                <c:pt idx="35789">
                  <c:v>6.7933099999999996E-2</c:v>
                </c:pt>
                <c:pt idx="35790">
                  <c:v>7.5444200000000003E-2</c:v>
                </c:pt>
                <c:pt idx="35791">
                  <c:v>8.5868799999999995E-2</c:v>
                </c:pt>
                <c:pt idx="35792">
                  <c:v>5.7204199999999997E-2</c:v>
                </c:pt>
                <c:pt idx="35793">
                  <c:v>6.3608200000000004E-2</c:v>
                </c:pt>
                <c:pt idx="35794">
                  <c:v>5.8916099999999999E-2</c:v>
                </c:pt>
                <c:pt idx="35795">
                  <c:v>5.5103300000000001E-2</c:v>
                </c:pt>
                <c:pt idx="35796">
                  <c:v>6.0378099999999997E-2</c:v>
                </c:pt>
                <c:pt idx="35797">
                  <c:v>7.4315999999999993E-2</c:v>
                </c:pt>
                <c:pt idx="35798">
                  <c:v>5.2343399999999998E-2</c:v>
                </c:pt>
                <c:pt idx="35799">
                  <c:v>5.1082599999999999E-2</c:v>
                </c:pt>
                <c:pt idx="35800">
                  <c:v>5.4187800000000001E-2</c:v>
                </c:pt>
                <c:pt idx="35801">
                  <c:v>6.5945599999999993E-2</c:v>
                </c:pt>
                <c:pt idx="35802">
                  <c:v>6.7940700000000007E-2</c:v>
                </c:pt>
                <c:pt idx="35803">
                  <c:v>4.8481900000000001E-2</c:v>
                </c:pt>
                <c:pt idx="35804">
                  <c:v>6.1775200000000002E-2</c:v>
                </c:pt>
                <c:pt idx="35805">
                  <c:v>6.0260800000000003E-2</c:v>
                </c:pt>
                <c:pt idx="35806">
                  <c:v>6.2478100000000002E-2</c:v>
                </c:pt>
                <c:pt idx="35807">
                  <c:v>9.4122899999999995E-2</c:v>
                </c:pt>
                <c:pt idx="35808">
                  <c:v>7.4624099999999999E-2</c:v>
                </c:pt>
                <c:pt idx="35809">
                  <c:v>7.6939599999999997E-2</c:v>
                </c:pt>
                <c:pt idx="35810">
                  <c:v>5.8437299999999998E-2</c:v>
                </c:pt>
                <c:pt idx="35811">
                  <c:v>6.0437200000000003E-2</c:v>
                </c:pt>
                <c:pt idx="35812">
                  <c:v>8.17528E-2</c:v>
                </c:pt>
                <c:pt idx="35813">
                  <c:v>7.0557599999999998E-2</c:v>
                </c:pt>
                <c:pt idx="35814">
                  <c:v>6.9896700000000006E-2</c:v>
                </c:pt>
                <c:pt idx="35815">
                  <c:v>6.5136899999999998E-2</c:v>
                </c:pt>
                <c:pt idx="35816">
                  <c:v>7.9935099999999995E-2</c:v>
                </c:pt>
                <c:pt idx="35817">
                  <c:v>7.9569799999999996E-2</c:v>
                </c:pt>
                <c:pt idx="35818">
                  <c:v>8.1666000000000002E-2</c:v>
                </c:pt>
                <c:pt idx="35819">
                  <c:v>8.4834099999999996E-2</c:v>
                </c:pt>
                <c:pt idx="35820">
                  <c:v>8.6966500000000002E-2</c:v>
                </c:pt>
                <c:pt idx="35821">
                  <c:v>8.5322400000000007E-2</c:v>
                </c:pt>
                <c:pt idx="35822">
                  <c:v>7.99599E-2</c:v>
                </c:pt>
                <c:pt idx="35823">
                  <c:v>7.7349699999999993E-2</c:v>
                </c:pt>
                <c:pt idx="35824">
                  <c:v>7.3668499999999998E-2</c:v>
                </c:pt>
                <c:pt idx="35825">
                  <c:v>7.3460600000000001E-2</c:v>
                </c:pt>
                <c:pt idx="35826">
                  <c:v>7.8951800000000003E-2</c:v>
                </c:pt>
                <c:pt idx="35827">
                  <c:v>7.5539599999999998E-2</c:v>
                </c:pt>
                <c:pt idx="35828">
                  <c:v>7.56521E-2</c:v>
                </c:pt>
                <c:pt idx="35829">
                  <c:v>8.2088499999999995E-2</c:v>
                </c:pt>
                <c:pt idx="35830">
                  <c:v>7.2272299999999998E-2</c:v>
                </c:pt>
                <c:pt idx="35831">
                  <c:v>7.2948499999999999E-2</c:v>
                </c:pt>
                <c:pt idx="35832">
                  <c:v>8.01172E-2</c:v>
                </c:pt>
                <c:pt idx="35833">
                  <c:v>6.8415599999999993E-2</c:v>
                </c:pt>
                <c:pt idx="35834">
                  <c:v>7.3825799999999997E-2</c:v>
                </c:pt>
                <c:pt idx="35835">
                  <c:v>7.3593099999999995E-2</c:v>
                </c:pt>
                <c:pt idx="35836">
                  <c:v>7.3375700000000002E-2</c:v>
                </c:pt>
                <c:pt idx="35837">
                  <c:v>6.4765000000000003E-2</c:v>
                </c:pt>
                <c:pt idx="35838">
                  <c:v>6.4793600000000007E-2</c:v>
                </c:pt>
                <c:pt idx="35839">
                  <c:v>6.4768800000000001E-2</c:v>
                </c:pt>
                <c:pt idx="35840">
                  <c:v>6.6451999999999997E-2</c:v>
                </c:pt>
                <c:pt idx="35841">
                  <c:v>6.0319900000000003E-2</c:v>
                </c:pt>
                <c:pt idx="35842">
                  <c:v>6.7870100000000003E-2</c:v>
                </c:pt>
                <c:pt idx="35843">
                  <c:v>7.2366700000000006E-2</c:v>
                </c:pt>
                <c:pt idx="35844">
                  <c:v>8.4994299999999995E-2</c:v>
                </c:pt>
                <c:pt idx="35845">
                  <c:v>7.9749100000000003E-2</c:v>
                </c:pt>
                <c:pt idx="35846">
                  <c:v>7.1845999999999993E-2</c:v>
                </c:pt>
                <c:pt idx="35847">
                  <c:v>6.5519300000000003E-2</c:v>
                </c:pt>
                <c:pt idx="35848">
                  <c:v>7.0210499999999995E-2</c:v>
                </c:pt>
                <c:pt idx="35849">
                  <c:v>8.0841999999999997E-2</c:v>
                </c:pt>
                <c:pt idx="35850">
                  <c:v>6.6452999999999998E-2</c:v>
                </c:pt>
                <c:pt idx="35851">
                  <c:v>5.6460400000000001E-2</c:v>
                </c:pt>
                <c:pt idx="35852">
                  <c:v>5.5321700000000001E-2</c:v>
                </c:pt>
                <c:pt idx="35853">
                  <c:v>6.5549899999999994E-2</c:v>
                </c:pt>
                <c:pt idx="35854">
                  <c:v>6.2078500000000002E-2</c:v>
                </c:pt>
                <c:pt idx="35855">
                  <c:v>6.17476E-2</c:v>
                </c:pt>
                <c:pt idx="35856">
                  <c:v>4.7156299999999998E-2</c:v>
                </c:pt>
                <c:pt idx="35857">
                  <c:v>5.85947E-2</c:v>
                </c:pt>
                <c:pt idx="35858">
                  <c:v>4.1537299999999999E-2</c:v>
                </c:pt>
                <c:pt idx="35859">
                  <c:v>4.9937200000000001E-2</c:v>
                </c:pt>
                <c:pt idx="35860">
                  <c:v>5.79596E-2</c:v>
                </c:pt>
                <c:pt idx="35861">
                  <c:v>4.92439E-2</c:v>
                </c:pt>
                <c:pt idx="35862">
                  <c:v>5.6701700000000001E-2</c:v>
                </c:pt>
                <c:pt idx="35863">
                  <c:v>5.4431E-2</c:v>
                </c:pt>
                <c:pt idx="35864">
                  <c:v>5.6974400000000001E-2</c:v>
                </c:pt>
                <c:pt idx="35865">
                  <c:v>5.1902799999999999E-2</c:v>
                </c:pt>
                <c:pt idx="35866">
                  <c:v>5.8382000000000003E-2</c:v>
                </c:pt>
                <c:pt idx="35867">
                  <c:v>4.9693099999999997E-2</c:v>
                </c:pt>
                <c:pt idx="35868">
                  <c:v>4.2161900000000002E-2</c:v>
                </c:pt>
                <c:pt idx="35869">
                  <c:v>3.64523E-2</c:v>
                </c:pt>
                <c:pt idx="35870">
                  <c:v>5.84574E-2</c:v>
                </c:pt>
                <c:pt idx="35871">
                  <c:v>5.6976300000000001E-2</c:v>
                </c:pt>
                <c:pt idx="35872">
                  <c:v>6.5379099999999996E-2</c:v>
                </c:pt>
                <c:pt idx="35873">
                  <c:v>4.4483200000000001E-2</c:v>
                </c:pt>
                <c:pt idx="35874">
                  <c:v>5.0578100000000001E-2</c:v>
                </c:pt>
                <c:pt idx="35875">
                  <c:v>5.0467499999999998E-2</c:v>
                </c:pt>
                <c:pt idx="35876">
                  <c:v>3.49579E-2</c:v>
                </c:pt>
                <c:pt idx="35877">
                  <c:v>5.3272199999999999E-2</c:v>
                </c:pt>
                <c:pt idx="35878">
                  <c:v>5.0584799999999999E-2</c:v>
                </c:pt>
                <c:pt idx="35879">
                  <c:v>4.7055199999999998E-2</c:v>
                </c:pt>
                <c:pt idx="35880">
                  <c:v>4.0610300000000002E-2</c:v>
                </c:pt>
                <c:pt idx="35881">
                  <c:v>5.3155899999999999E-2</c:v>
                </c:pt>
                <c:pt idx="35882">
                  <c:v>4.1602100000000003E-2</c:v>
                </c:pt>
                <c:pt idx="35883">
                  <c:v>4.4097900000000002E-2</c:v>
                </c:pt>
                <c:pt idx="35884">
                  <c:v>3.4061399999999999E-2</c:v>
                </c:pt>
                <c:pt idx="35885">
                  <c:v>2.3778899999999999E-2</c:v>
                </c:pt>
                <c:pt idx="35886">
                  <c:v>4.8245400000000001E-2</c:v>
                </c:pt>
                <c:pt idx="35887">
                  <c:v>4.7813399999999999E-2</c:v>
                </c:pt>
                <c:pt idx="35888">
                  <c:v>3.3735300000000003E-2</c:v>
                </c:pt>
                <c:pt idx="35889">
                  <c:v>4.5937499999999999E-2</c:v>
                </c:pt>
                <c:pt idx="35890">
                  <c:v>3.5518599999999997E-2</c:v>
                </c:pt>
                <c:pt idx="35891">
                  <c:v>4.1050000000000003E-2</c:v>
                </c:pt>
                <c:pt idx="35892">
                  <c:v>4.2223900000000002E-2</c:v>
                </c:pt>
                <c:pt idx="35893">
                  <c:v>5.1209400000000002E-2</c:v>
                </c:pt>
                <c:pt idx="35894">
                  <c:v>4.1811000000000001E-2</c:v>
                </c:pt>
                <c:pt idx="35895">
                  <c:v>3.9650900000000003E-2</c:v>
                </c:pt>
                <c:pt idx="35896">
                  <c:v>2.9435200000000002E-2</c:v>
                </c:pt>
                <c:pt idx="35897">
                  <c:v>2.71606E-2</c:v>
                </c:pt>
                <c:pt idx="35898">
                  <c:v>7.4483900000000006E-2</c:v>
                </c:pt>
                <c:pt idx="35899">
                  <c:v>3.9123499999999999E-2</c:v>
                </c:pt>
                <c:pt idx="35900">
                  <c:v>4.4889499999999999E-2</c:v>
                </c:pt>
                <c:pt idx="35901">
                  <c:v>3.28197E-2</c:v>
                </c:pt>
                <c:pt idx="35902">
                  <c:v>5.8736799999999999E-2</c:v>
                </c:pt>
                <c:pt idx="35903">
                  <c:v>6.6045800000000002E-2</c:v>
                </c:pt>
                <c:pt idx="35904">
                  <c:v>4.5075400000000002E-2</c:v>
                </c:pt>
                <c:pt idx="35905">
                  <c:v>3.9831199999999997E-2</c:v>
                </c:pt>
                <c:pt idx="35906">
                  <c:v>4.5199400000000001E-2</c:v>
                </c:pt>
                <c:pt idx="35907">
                  <c:v>5.5565799999999999E-2</c:v>
                </c:pt>
                <c:pt idx="35908">
                  <c:v>3.4566899999999998E-2</c:v>
                </c:pt>
                <c:pt idx="35909">
                  <c:v>6.0703300000000002E-2</c:v>
                </c:pt>
                <c:pt idx="35910">
                  <c:v>3.5018000000000001E-2</c:v>
                </c:pt>
                <c:pt idx="35911">
                  <c:v>4.1807200000000003E-2</c:v>
                </c:pt>
                <c:pt idx="35912">
                  <c:v>2.48127E-2</c:v>
                </c:pt>
                <c:pt idx="35913">
                  <c:v>2.7462E-2</c:v>
                </c:pt>
                <c:pt idx="35914">
                  <c:v>2.2520999999999999E-2</c:v>
                </c:pt>
                <c:pt idx="35915">
                  <c:v>2.2629699999999999E-2</c:v>
                </c:pt>
                <c:pt idx="35916">
                  <c:v>3.6318799999999998E-2</c:v>
                </c:pt>
                <c:pt idx="35917">
                  <c:v>2.6866899999999999E-2</c:v>
                </c:pt>
                <c:pt idx="35918">
                  <c:v>2.09055E-2</c:v>
                </c:pt>
                <c:pt idx="35919">
                  <c:v>2.60401E-2</c:v>
                </c:pt>
                <c:pt idx="35920">
                  <c:v>4.5844099999999999E-2</c:v>
                </c:pt>
                <c:pt idx="35921">
                  <c:v>4.5110699999999997E-2</c:v>
                </c:pt>
                <c:pt idx="35922">
                  <c:v>2.7725199999999998E-2</c:v>
                </c:pt>
                <c:pt idx="35923">
                  <c:v>3.5978299999999998E-2</c:v>
                </c:pt>
                <c:pt idx="35924">
                  <c:v>4.0705699999999997E-2</c:v>
                </c:pt>
                <c:pt idx="35925">
                  <c:v>3.13282E-2</c:v>
                </c:pt>
                <c:pt idx="35926">
                  <c:v>1.59416E-2</c:v>
                </c:pt>
                <c:pt idx="35927">
                  <c:v>2.8283099999999999E-2</c:v>
                </c:pt>
                <c:pt idx="35928">
                  <c:v>2.7714699999999998E-2</c:v>
                </c:pt>
                <c:pt idx="35929">
                  <c:v>1.1814099999999999E-2</c:v>
                </c:pt>
                <c:pt idx="35930">
                  <c:v>1.9490199999999999E-2</c:v>
                </c:pt>
                <c:pt idx="35931">
                  <c:v>2.2123299999999999E-2</c:v>
                </c:pt>
                <c:pt idx="35932">
                  <c:v>4.7604599999999997E-2</c:v>
                </c:pt>
                <c:pt idx="35933">
                  <c:v>1.5220600000000001E-2</c:v>
                </c:pt>
                <c:pt idx="35934">
                  <c:v>3.1899499999999997E-2</c:v>
                </c:pt>
                <c:pt idx="35935">
                  <c:v>7.4472399999999999E-3</c:v>
                </c:pt>
                <c:pt idx="35936">
                  <c:v>2.2784200000000001E-2</c:v>
                </c:pt>
                <c:pt idx="35937">
                  <c:v>2.0768200000000001E-2</c:v>
                </c:pt>
                <c:pt idx="35938">
                  <c:v>2.1293599999999999E-2</c:v>
                </c:pt>
                <c:pt idx="35939">
                  <c:v>1.64003E-2</c:v>
                </c:pt>
                <c:pt idx="35940">
                  <c:v>5.2881200000000003E-3</c:v>
                </c:pt>
                <c:pt idx="35941">
                  <c:v>1.9076300000000001E-2</c:v>
                </c:pt>
                <c:pt idx="35942">
                  <c:v>1.9756300000000001E-2</c:v>
                </c:pt>
                <c:pt idx="35943">
                  <c:v>1.9331000000000001E-2</c:v>
                </c:pt>
                <c:pt idx="35944">
                  <c:v>3.9129300000000002E-3</c:v>
                </c:pt>
                <c:pt idx="35945">
                  <c:v>1.50013E-2</c:v>
                </c:pt>
                <c:pt idx="35946">
                  <c:v>7.1764000000000003E-3</c:v>
                </c:pt>
                <c:pt idx="35947">
                  <c:v>2.1388999999999998E-2</c:v>
                </c:pt>
                <c:pt idx="35948">
                  <c:v>1.22118E-2</c:v>
                </c:pt>
                <c:pt idx="35949">
                  <c:v>5.7163200000000004E-3</c:v>
                </c:pt>
                <c:pt idx="35950">
                  <c:v>8.7318399999999994E-3</c:v>
                </c:pt>
                <c:pt idx="35951">
                  <c:v>3.2424900000000002E-3</c:v>
                </c:pt>
                <c:pt idx="35952">
                  <c:v>-1.41916E-2</c:v>
                </c:pt>
                <c:pt idx="35953">
                  <c:v>1.55172E-2</c:v>
                </c:pt>
                <c:pt idx="35954">
                  <c:v>3.9157899999999997E-3</c:v>
                </c:pt>
                <c:pt idx="35955">
                  <c:v>8.7776199999999999E-3</c:v>
                </c:pt>
                <c:pt idx="35956">
                  <c:v>7.6255799999999999E-3</c:v>
                </c:pt>
                <c:pt idx="35957">
                  <c:v>2.6130700000000001E-4</c:v>
                </c:pt>
                <c:pt idx="35958">
                  <c:v>9.2134499999999998E-3</c:v>
                </c:pt>
                <c:pt idx="35959">
                  <c:v>-1.1322E-2</c:v>
                </c:pt>
                <c:pt idx="35960">
                  <c:v>-5.4225899999999997E-3</c:v>
                </c:pt>
                <c:pt idx="35961">
                  <c:v>7.0085499999999997E-3</c:v>
                </c:pt>
                <c:pt idx="35962">
                  <c:v>1.15824E-2</c:v>
                </c:pt>
                <c:pt idx="35963">
                  <c:v>-1.0651600000000001E-2</c:v>
                </c:pt>
                <c:pt idx="35964">
                  <c:v>-1.9787800000000001E-2</c:v>
                </c:pt>
                <c:pt idx="35965">
                  <c:v>-1.45521E-2</c:v>
                </c:pt>
                <c:pt idx="35966">
                  <c:v>-1.05247E-2</c:v>
                </c:pt>
                <c:pt idx="35967">
                  <c:v>-1.12867E-2</c:v>
                </c:pt>
                <c:pt idx="35968">
                  <c:v>-2.03342E-2</c:v>
                </c:pt>
                <c:pt idx="35969">
                  <c:v>-2.3435600000000001E-2</c:v>
                </c:pt>
                <c:pt idx="35970">
                  <c:v>-2.73008E-2</c:v>
                </c:pt>
                <c:pt idx="35971">
                  <c:v>-2.26898E-2</c:v>
                </c:pt>
                <c:pt idx="35972">
                  <c:v>-2.2645999999999999E-2</c:v>
                </c:pt>
                <c:pt idx="35973">
                  <c:v>-2.3708300000000002E-2</c:v>
                </c:pt>
                <c:pt idx="35974">
                  <c:v>-2.7865399999999999E-2</c:v>
                </c:pt>
                <c:pt idx="35975">
                  <c:v>-3.4821499999999998E-2</c:v>
                </c:pt>
                <c:pt idx="35976">
                  <c:v>-2.8901099999999999E-2</c:v>
                </c:pt>
                <c:pt idx="35977">
                  <c:v>-3.0205699999999999E-2</c:v>
                </c:pt>
                <c:pt idx="35978">
                  <c:v>-2.707E-2</c:v>
                </c:pt>
                <c:pt idx="35979">
                  <c:v>-2.3952500000000002E-2</c:v>
                </c:pt>
                <c:pt idx="35980">
                  <c:v>-2.27499E-2</c:v>
                </c:pt>
                <c:pt idx="35981">
                  <c:v>-3.90806E-2</c:v>
                </c:pt>
                <c:pt idx="35982">
                  <c:v>-2.41871E-2</c:v>
                </c:pt>
                <c:pt idx="35983">
                  <c:v>-3.5551100000000002E-2</c:v>
                </c:pt>
                <c:pt idx="35984">
                  <c:v>-5.5847199999999996E-3</c:v>
                </c:pt>
                <c:pt idx="35985">
                  <c:v>-2.5242799999999999E-2</c:v>
                </c:pt>
                <c:pt idx="35986">
                  <c:v>-3.3309900000000003E-2</c:v>
                </c:pt>
                <c:pt idx="35987">
                  <c:v>-2.9764200000000001E-2</c:v>
                </c:pt>
                <c:pt idx="35988">
                  <c:v>-3.5949700000000001E-2</c:v>
                </c:pt>
                <c:pt idx="35989">
                  <c:v>-3.5257299999999998E-2</c:v>
                </c:pt>
                <c:pt idx="35990">
                  <c:v>-2.25115E-2</c:v>
                </c:pt>
                <c:pt idx="35991">
                  <c:v>-1.1612900000000001E-2</c:v>
                </c:pt>
                <c:pt idx="35992">
                  <c:v>-3.2043500000000003E-2</c:v>
                </c:pt>
                <c:pt idx="35993">
                  <c:v>-3.8815500000000003E-2</c:v>
                </c:pt>
                <c:pt idx="35994">
                  <c:v>-2.76566E-2</c:v>
                </c:pt>
                <c:pt idx="35995">
                  <c:v>-1.3384800000000001E-2</c:v>
                </c:pt>
                <c:pt idx="35996">
                  <c:v>-2.17638E-2</c:v>
                </c:pt>
                <c:pt idx="35997">
                  <c:v>-2.0841599999999998E-2</c:v>
                </c:pt>
                <c:pt idx="35998">
                  <c:v>-2.3792299999999999E-2</c:v>
                </c:pt>
                <c:pt idx="35999">
                  <c:v>-3.0073200000000001E-2</c:v>
                </c:pt>
                <c:pt idx="36000">
                  <c:v>-2.00701E-2</c:v>
                </c:pt>
                <c:pt idx="36001">
                  <c:v>-2.29445E-2</c:v>
                </c:pt>
                <c:pt idx="36002">
                  <c:v>-2.7530700000000002E-2</c:v>
                </c:pt>
                <c:pt idx="36003">
                  <c:v>-2.78511E-2</c:v>
                </c:pt>
                <c:pt idx="36004">
                  <c:v>-4.6801599999999999E-2</c:v>
                </c:pt>
                <c:pt idx="36005">
                  <c:v>-2.3021699999999999E-2</c:v>
                </c:pt>
                <c:pt idx="36006">
                  <c:v>-3.2377200000000002E-2</c:v>
                </c:pt>
                <c:pt idx="36007">
                  <c:v>-2.3026499999999998E-2</c:v>
                </c:pt>
                <c:pt idx="36008">
                  <c:v>-2.6039099999999999E-2</c:v>
                </c:pt>
                <c:pt idx="36009">
                  <c:v>-2.4691600000000001E-2</c:v>
                </c:pt>
                <c:pt idx="36010">
                  <c:v>-4.4040700000000002E-2</c:v>
                </c:pt>
                <c:pt idx="36011">
                  <c:v>-3.4372300000000001E-2</c:v>
                </c:pt>
                <c:pt idx="36012">
                  <c:v>-3.0519500000000001E-2</c:v>
                </c:pt>
                <c:pt idx="36013">
                  <c:v>-2.9472399999999999E-2</c:v>
                </c:pt>
                <c:pt idx="36014">
                  <c:v>-6.9389300000000003E-3</c:v>
                </c:pt>
                <c:pt idx="36015">
                  <c:v>-2.46906E-2</c:v>
                </c:pt>
                <c:pt idx="36016">
                  <c:v>-4.4979999999999999E-2</c:v>
                </c:pt>
                <c:pt idx="36017">
                  <c:v>-2.85568E-2</c:v>
                </c:pt>
                <c:pt idx="36018">
                  <c:v>-2.8251600000000002E-2</c:v>
                </c:pt>
                <c:pt idx="36019">
                  <c:v>-1.59445E-2</c:v>
                </c:pt>
                <c:pt idx="36020">
                  <c:v>-3.5364199999999998E-2</c:v>
                </c:pt>
                <c:pt idx="36021">
                  <c:v>-4.3724100000000002E-2</c:v>
                </c:pt>
                <c:pt idx="36022">
                  <c:v>-3.2929399999999998E-2</c:v>
                </c:pt>
                <c:pt idx="36023">
                  <c:v>-3.3414800000000001E-2</c:v>
                </c:pt>
                <c:pt idx="36024">
                  <c:v>-2.3233400000000001E-2</c:v>
                </c:pt>
                <c:pt idx="36025">
                  <c:v>-3.7530899999999999E-2</c:v>
                </c:pt>
                <c:pt idx="36026">
                  <c:v>-3.8701100000000002E-2</c:v>
                </c:pt>
                <c:pt idx="36027">
                  <c:v>-4.4589999999999998E-2</c:v>
                </c:pt>
                <c:pt idx="36028">
                  <c:v>-3.6292999999999999E-2</c:v>
                </c:pt>
                <c:pt idx="36029">
                  <c:v>-3.29647E-2</c:v>
                </c:pt>
                <c:pt idx="36030">
                  <c:v>-4.59595E-2</c:v>
                </c:pt>
                <c:pt idx="36031">
                  <c:v>-5.4968799999999998E-2</c:v>
                </c:pt>
                <c:pt idx="36032">
                  <c:v>-4.4491799999999998E-2</c:v>
                </c:pt>
                <c:pt idx="36033">
                  <c:v>-5.9440600000000003E-2</c:v>
                </c:pt>
                <c:pt idx="36034">
                  <c:v>-6.0020400000000002E-2</c:v>
                </c:pt>
                <c:pt idx="36035">
                  <c:v>-5.8769200000000001E-2</c:v>
                </c:pt>
                <c:pt idx="36036">
                  <c:v>-4.9224900000000002E-2</c:v>
                </c:pt>
                <c:pt idx="36037">
                  <c:v>-5.5051799999999998E-2</c:v>
                </c:pt>
                <c:pt idx="36038">
                  <c:v>-6.6333799999999998E-2</c:v>
                </c:pt>
                <c:pt idx="36039">
                  <c:v>-5.7349200000000003E-2</c:v>
                </c:pt>
                <c:pt idx="36040">
                  <c:v>-5.6683499999999998E-2</c:v>
                </c:pt>
                <c:pt idx="36041">
                  <c:v>-5.7267199999999997E-2</c:v>
                </c:pt>
                <c:pt idx="36042">
                  <c:v>-6.0559300000000003E-2</c:v>
                </c:pt>
                <c:pt idx="36043">
                  <c:v>-5.8546099999999997E-2</c:v>
                </c:pt>
                <c:pt idx="36044">
                  <c:v>-6.4446400000000001E-2</c:v>
                </c:pt>
                <c:pt idx="36045">
                  <c:v>-5.9766800000000002E-2</c:v>
                </c:pt>
                <c:pt idx="36046">
                  <c:v>-6.6311800000000004E-2</c:v>
                </c:pt>
                <c:pt idx="36047">
                  <c:v>-7.6437000000000005E-2</c:v>
                </c:pt>
                <c:pt idx="36048">
                  <c:v>-7.2379100000000002E-2</c:v>
                </c:pt>
                <c:pt idx="36049">
                  <c:v>-6.6680000000000003E-2</c:v>
                </c:pt>
                <c:pt idx="36050">
                  <c:v>-7.5389899999999996E-2</c:v>
                </c:pt>
                <c:pt idx="36051">
                  <c:v>-5.3736699999999998E-2</c:v>
                </c:pt>
                <c:pt idx="36052">
                  <c:v>-7.2093000000000004E-2</c:v>
                </c:pt>
                <c:pt idx="36053">
                  <c:v>-7.1348200000000001E-2</c:v>
                </c:pt>
                <c:pt idx="36054">
                  <c:v>-8.0267000000000005E-2</c:v>
                </c:pt>
                <c:pt idx="36055">
                  <c:v>-5.4472899999999998E-2</c:v>
                </c:pt>
                <c:pt idx="36056">
                  <c:v>-5.5995900000000001E-2</c:v>
                </c:pt>
                <c:pt idx="36057">
                  <c:v>-6.4269099999999996E-2</c:v>
                </c:pt>
                <c:pt idx="36058">
                  <c:v>-7.3164000000000007E-2</c:v>
                </c:pt>
                <c:pt idx="36059">
                  <c:v>-6.83203E-2</c:v>
                </c:pt>
                <c:pt idx="36060">
                  <c:v>-6.8972599999999995E-2</c:v>
                </c:pt>
                <c:pt idx="36061">
                  <c:v>-6.9076499999999999E-2</c:v>
                </c:pt>
                <c:pt idx="36062">
                  <c:v>-6.1109499999999997E-2</c:v>
                </c:pt>
                <c:pt idx="36063">
                  <c:v>-6.8767499999999995E-2</c:v>
                </c:pt>
                <c:pt idx="36064">
                  <c:v>-7.9057699999999995E-2</c:v>
                </c:pt>
                <c:pt idx="36065">
                  <c:v>-7.6576199999999997E-2</c:v>
                </c:pt>
                <c:pt idx="36066">
                  <c:v>-5.8201799999999998E-2</c:v>
                </c:pt>
                <c:pt idx="36067">
                  <c:v>-6.7496299999999995E-2</c:v>
                </c:pt>
                <c:pt idx="36068">
                  <c:v>-7.6033600000000007E-2</c:v>
                </c:pt>
                <c:pt idx="36069">
                  <c:v>-7.4352299999999996E-2</c:v>
                </c:pt>
                <c:pt idx="36070">
                  <c:v>-6.6428200000000007E-2</c:v>
                </c:pt>
                <c:pt idx="36071">
                  <c:v>-8.5626599999999997E-2</c:v>
                </c:pt>
                <c:pt idx="36072">
                  <c:v>-6.3472700000000007E-2</c:v>
                </c:pt>
                <c:pt idx="36073">
                  <c:v>-7.4183499999999999E-2</c:v>
                </c:pt>
                <c:pt idx="36074">
                  <c:v>-9.6841800000000006E-2</c:v>
                </c:pt>
                <c:pt idx="36075">
                  <c:v>-9.6091300000000004E-2</c:v>
                </c:pt>
                <c:pt idx="36076">
                  <c:v>-7.8334799999999996E-2</c:v>
                </c:pt>
                <c:pt idx="36077">
                  <c:v>-6.5166500000000002E-2</c:v>
                </c:pt>
                <c:pt idx="36078">
                  <c:v>-7.0361099999999996E-2</c:v>
                </c:pt>
                <c:pt idx="36079">
                  <c:v>-8.8989299999999993E-2</c:v>
                </c:pt>
                <c:pt idx="36080">
                  <c:v>-0.11011</c:v>
                </c:pt>
                <c:pt idx="36081">
                  <c:v>-8.5809700000000003E-2</c:v>
                </c:pt>
                <c:pt idx="36082">
                  <c:v>-7.9785300000000003E-2</c:v>
                </c:pt>
                <c:pt idx="36083">
                  <c:v>-6.5941799999999995E-2</c:v>
                </c:pt>
                <c:pt idx="36084">
                  <c:v>-6.4250000000000002E-2</c:v>
                </c:pt>
                <c:pt idx="36085">
                  <c:v>-8.1014600000000006E-2</c:v>
                </c:pt>
                <c:pt idx="36086">
                  <c:v>-8.2650199999999993E-2</c:v>
                </c:pt>
                <c:pt idx="36087">
                  <c:v>-9.0060200000000007E-2</c:v>
                </c:pt>
                <c:pt idx="36088">
                  <c:v>-6.1591100000000003E-2</c:v>
                </c:pt>
                <c:pt idx="36089">
                  <c:v>-5.93109E-2</c:v>
                </c:pt>
                <c:pt idx="36090">
                  <c:v>-6.6956500000000002E-2</c:v>
                </c:pt>
                <c:pt idx="36091">
                  <c:v>-7.9933199999999996E-2</c:v>
                </c:pt>
                <c:pt idx="36092">
                  <c:v>-7.9866400000000004E-2</c:v>
                </c:pt>
                <c:pt idx="36093">
                  <c:v>-6.6239400000000004E-2</c:v>
                </c:pt>
                <c:pt idx="36094">
                  <c:v>-6.3582399999999997E-2</c:v>
                </c:pt>
                <c:pt idx="36095">
                  <c:v>-6.6215499999999997E-2</c:v>
                </c:pt>
                <c:pt idx="36096">
                  <c:v>-6.7120600000000002E-2</c:v>
                </c:pt>
                <c:pt idx="36097">
                  <c:v>-8.27122E-2</c:v>
                </c:pt>
                <c:pt idx="36098">
                  <c:v>-6.7864400000000005E-2</c:v>
                </c:pt>
                <c:pt idx="36099">
                  <c:v>-6.10085E-2</c:v>
                </c:pt>
                <c:pt idx="36100">
                  <c:v>-6.6632300000000005E-2</c:v>
                </c:pt>
                <c:pt idx="36101">
                  <c:v>-6.2191999999999997E-2</c:v>
                </c:pt>
                <c:pt idx="36102">
                  <c:v>-6.5199900000000005E-2</c:v>
                </c:pt>
                <c:pt idx="36103">
                  <c:v>-7.4680300000000005E-2</c:v>
                </c:pt>
                <c:pt idx="36104">
                  <c:v>-7.2936100000000004E-2</c:v>
                </c:pt>
                <c:pt idx="36105">
                  <c:v>-7.1281399999999995E-2</c:v>
                </c:pt>
                <c:pt idx="36106">
                  <c:v>-5.9695199999999997E-2</c:v>
                </c:pt>
                <c:pt idx="36107">
                  <c:v>-7.4247400000000005E-2</c:v>
                </c:pt>
                <c:pt idx="36108">
                  <c:v>-7.5808500000000001E-2</c:v>
                </c:pt>
                <c:pt idx="36109">
                  <c:v>-7.2514499999999996E-2</c:v>
                </c:pt>
                <c:pt idx="36110">
                  <c:v>-8.3963399999999994E-2</c:v>
                </c:pt>
                <c:pt idx="36111">
                  <c:v>-7.3842000000000005E-2</c:v>
                </c:pt>
                <c:pt idx="36112">
                  <c:v>-8.2419400000000004E-2</c:v>
                </c:pt>
                <c:pt idx="36113">
                  <c:v>-6.1816200000000002E-2</c:v>
                </c:pt>
                <c:pt idx="36114">
                  <c:v>-7.5945899999999997E-2</c:v>
                </c:pt>
                <c:pt idx="36115">
                  <c:v>-6.7024200000000006E-2</c:v>
                </c:pt>
                <c:pt idx="36116">
                  <c:v>-9.1221800000000006E-2</c:v>
                </c:pt>
                <c:pt idx="36117">
                  <c:v>-6.7286499999999999E-2</c:v>
                </c:pt>
                <c:pt idx="36118">
                  <c:v>-7.8609499999999999E-2</c:v>
                </c:pt>
                <c:pt idx="36119">
                  <c:v>-7.4555399999999994E-2</c:v>
                </c:pt>
                <c:pt idx="36120">
                  <c:v>-5.9112499999999998E-2</c:v>
                </c:pt>
                <c:pt idx="36121">
                  <c:v>-6.9655400000000006E-2</c:v>
                </c:pt>
                <c:pt idx="36122">
                  <c:v>-5.8288600000000003E-2</c:v>
                </c:pt>
                <c:pt idx="36123">
                  <c:v>-8.3215700000000004E-2</c:v>
                </c:pt>
                <c:pt idx="36124">
                  <c:v>-6.0541200000000003E-2</c:v>
                </c:pt>
                <c:pt idx="36125">
                  <c:v>-6.0055699999999997E-2</c:v>
                </c:pt>
                <c:pt idx="36126">
                  <c:v>-6.9929099999999994E-2</c:v>
                </c:pt>
                <c:pt idx="36127">
                  <c:v>-7.98378E-2</c:v>
                </c:pt>
                <c:pt idx="36128">
                  <c:v>-6.7183499999999993E-2</c:v>
                </c:pt>
                <c:pt idx="36129">
                  <c:v>-5.8516499999999999E-2</c:v>
                </c:pt>
                <c:pt idx="36130">
                  <c:v>-6.4430200000000007E-2</c:v>
                </c:pt>
                <c:pt idx="36131">
                  <c:v>-6.7970299999999997E-2</c:v>
                </c:pt>
                <c:pt idx="36132">
                  <c:v>-7.0584300000000003E-2</c:v>
                </c:pt>
                <c:pt idx="36133">
                  <c:v>-5.7014500000000003E-2</c:v>
                </c:pt>
                <c:pt idx="36134">
                  <c:v>-4.7705699999999997E-2</c:v>
                </c:pt>
                <c:pt idx="36135">
                  <c:v>-7.4185399999999999E-2</c:v>
                </c:pt>
                <c:pt idx="36136">
                  <c:v>-6.3665399999999997E-2</c:v>
                </c:pt>
                <c:pt idx="36137">
                  <c:v>-6.5929399999999999E-2</c:v>
                </c:pt>
                <c:pt idx="36138">
                  <c:v>-7.8105900000000006E-2</c:v>
                </c:pt>
                <c:pt idx="36139">
                  <c:v>-6.9070800000000002E-2</c:v>
                </c:pt>
                <c:pt idx="36140">
                  <c:v>-5.84393E-2</c:v>
                </c:pt>
                <c:pt idx="36141">
                  <c:v>-6.9460900000000006E-2</c:v>
                </c:pt>
                <c:pt idx="36142">
                  <c:v>-7.4755699999999994E-2</c:v>
                </c:pt>
                <c:pt idx="36143">
                  <c:v>-6.6140199999999996E-2</c:v>
                </c:pt>
                <c:pt idx="36144">
                  <c:v>-7.2851200000000005E-2</c:v>
                </c:pt>
                <c:pt idx="36145">
                  <c:v>-6.38132E-2</c:v>
                </c:pt>
                <c:pt idx="36146">
                  <c:v>-7.9011899999999996E-2</c:v>
                </c:pt>
                <c:pt idx="36147">
                  <c:v>-5.1969500000000002E-2</c:v>
                </c:pt>
                <c:pt idx="36148">
                  <c:v>-5.7099299999999999E-2</c:v>
                </c:pt>
                <c:pt idx="36149">
                  <c:v>-7.6605800000000002E-2</c:v>
                </c:pt>
                <c:pt idx="36150">
                  <c:v>-8.3655400000000005E-2</c:v>
                </c:pt>
                <c:pt idx="36151">
                  <c:v>-6.6494899999999996E-2</c:v>
                </c:pt>
                <c:pt idx="36152">
                  <c:v>-5.3623200000000003E-2</c:v>
                </c:pt>
                <c:pt idx="36153">
                  <c:v>-6.5643300000000002E-2</c:v>
                </c:pt>
                <c:pt idx="36154">
                  <c:v>-5.6350699999999997E-2</c:v>
                </c:pt>
                <c:pt idx="36155">
                  <c:v>-5.6647299999999998E-2</c:v>
                </c:pt>
                <c:pt idx="36156">
                  <c:v>-5.6552900000000003E-2</c:v>
                </c:pt>
                <c:pt idx="36157">
                  <c:v>-6.3197100000000006E-2</c:v>
                </c:pt>
                <c:pt idx="36158">
                  <c:v>-5.0510399999999997E-2</c:v>
                </c:pt>
                <c:pt idx="36159">
                  <c:v>-5.3876899999999998E-2</c:v>
                </c:pt>
                <c:pt idx="36160">
                  <c:v>-5.6215300000000003E-2</c:v>
                </c:pt>
                <c:pt idx="36161">
                  <c:v>-6.2644000000000005E-2</c:v>
                </c:pt>
                <c:pt idx="36162">
                  <c:v>-4.9190499999999998E-2</c:v>
                </c:pt>
                <c:pt idx="36163">
                  <c:v>-5.7960499999999998E-2</c:v>
                </c:pt>
                <c:pt idx="36164">
                  <c:v>-6.2042199999999999E-2</c:v>
                </c:pt>
                <c:pt idx="36165">
                  <c:v>-5.3612699999999999E-2</c:v>
                </c:pt>
                <c:pt idx="36166">
                  <c:v>-6.2384599999999998E-2</c:v>
                </c:pt>
                <c:pt idx="36167">
                  <c:v>-5.3973199999999999E-2</c:v>
                </c:pt>
                <c:pt idx="36168">
                  <c:v>-3.9123499999999999E-2</c:v>
                </c:pt>
                <c:pt idx="36169">
                  <c:v>-4.3040299999999997E-2</c:v>
                </c:pt>
                <c:pt idx="36170">
                  <c:v>-4.4346799999999999E-2</c:v>
                </c:pt>
                <c:pt idx="36171">
                  <c:v>-5.2836399999999999E-2</c:v>
                </c:pt>
                <c:pt idx="36172">
                  <c:v>-5.6231499999999997E-2</c:v>
                </c:pt>
                <c:pt idx="36173">
                  <c:v>-5.7012599999999997E-2</c:v>
                </c:pt>
                <c:pt idx="36174">
                  <c:v>-5.9408200000000001E-2</c:v>
                </c:pt>
                <c:pt idx="36175">
                  <c:v>-4.3379800000000003E-2</c:v>
                </c:pt>
                <c:pt idx="36176">
                  <c:v>-4.9725499999999999E-2</c:v>
                </c:pt>
                <c:pt idx="36177">
                  <c:v>-6.7045199999999999E-2</c:v>
                </c:pt>
                <c:pt idx="36178">
                  <c:v>-6.2945399999999999E-2</c:v>
                </c:pt>
                <c:pt idx="36179">
                  <c:v>-5.3712799999999998E-2</c:v>
                </c:pt>
                <c:pt idx="36180">
                  <c:v>-6.5215099999999998E-2</c:v>
                </c:pt>
                <c:pt idx="36181">
                  <c:v>-5.5044200000000001E-2</c:v>
                </c:pt>
                <c:pt idx="36182">
                  <c:v>-5.7286299999999998E-2</c:v>
                </c:pt>
                <c:pt idx="36183">
                  <c:v>-5.3944600000000002E-2</c:v>
                </c:pt>
                <c:pt idx="36184">
                  <c:v>-5.0992999999999997E-2</c:v>
                </c:pt>
                <c:pt idx="36185">
                  <c:v>-5.4390899999999999E-2</c:v>
                </c:pt>
                <c:pt idx="36186">
                  <c:v>-4.8230200000000001E-2</c:v>
                </c:pt>
                <c:pt idx="36187">
                  <c:v>-3.9226499999999997E-2</c:v>
                </c:pt>
                <c:pt idx="36188">
                  <c:v>-4.7760999999999998E-2</c:v>
                </c:pt>
                <c:pt idx="36189">
                  <c:v>-4.5109700000000003E-2</c:v>
                </c:pt>
                <c:pt idx="36190">
                  <c:v>-4.5110699999999997E-2</c:v>
                </c:pt>
                <c:pt idx="36191">
                  <c:v>-4.8665E-2</c:v>
                </c:pt>
                <c:pt idx="36192">
                  <c:v>-3.9554600000000002E-2</c:v>
                </c:pt>
                <c:pt idx="36193">
                  <c:v>-4.93631E-2</c:v>
                </c:pt>
                <c:pt idx="36194">
                  <c:v>-5.9042900000000002E-2</c:v>
                </c:pt>
                <c:pt idx="36195">
                  <c:v>-3.1817400000000003E-2</c:v>
                </c:pt>
                <c:pt idx="36196">
                  <c:v>-3.0336399999999999E-2</c:v>
                </c:pt>
                <c:pt idx="36197">
                  <c:v>-2.7152099999999998E-2</c:v>
                </c:pt>
                <c:pt idx="36198">
                  <c:v>-2.1139100000000001E-2</c:v>
                </c:pt>
                <c:pt idx="36199">
                  <c:v>-3.6845200000000002E-2</c:v>
                </c:pt>
                <c:pt idx="36200">
                  <c:v>-1.8501299999999998E-2</c:v>
                </c:pt>
                <c:pt idx="36201">
                  <c:v>-1.1523200000000001E-2</c:v>
                </c:pt>
                <c:pt idx="36202">
                  <c:v>-2.6643799999999999E-2</c:v>
                </c:pt>
                <c:pt idx="36203">
                  <c:v>-2.4092700000000002E-2</c:v>
                </c:pt>
                <c:pt idx="36204">
                  <c:v>-1.6228699999999999E-2</c:v>
                </c:pt>
                <c:pt idx="36205">
                  <c:v>-2.35987E-2</c:v>
                </c:pt>
                <c:pt idx="36206">
                  <c:v>-7.8306199999999999E-3</c:v>
                </c:pt>
                <c:pt idx="36207">
                  <c:v>-1.66759E-2</c:v>
                </c:pt>
                <c:pt idx="36208">
                  <c:v>-1.0808E-2</c:v>
                </c:pt>
                <c:pt idx="36209">
                  <c:v>-3.7103700000000003E-2</c:v>
                </c:pt>
                <c:pt idx="36210">
                  <c:v>-1.2483599999999999E-2</c:v>
                </c:pt>
                <c:pt idx="36211">
                  <c:v>-2.81715E-3</c:v>
                </c:pt>
                <c:pt idx="36212">
                  <c:v>-1.1378299999999999E-2</c:v>
                </c:pt>
                <c:pt idx="36213">
                  <c:v>-2.2266399999999999E-2</c:v>
                </c:pt>
                <c:pt idx="36214">
                  <c:v>-6.5584199999999997E-3</c:v>
                </c:pt>
                <c:pt idx="36215">
                  <c:v>-1.54915E-2</c:v>
                </c:pt>
                <c:pt idx="36216">
                  <c:v>-4.99535E-3</c:v>
                </c:pt>
                <c:pt idx="36217">
                  <c:v>-1.05057E-2</c:v>
                </c:pt>
                <c:pt idx="36218">
                  <c:v>-6.1244999999999997E-3</c:v>
                </c:pt>
                <c:pt idx="36219">
                  <c:v>-1.72777E-2</c:v>
                </c:pt>
                <c:pt idx="36220">
                  <c:v>-2.83279E-2</c:v>
                </c:pt>
                <c:pt idx="36221">
                  <c:v>-1.43614E-2</c:v>
                </c:pt>
                <c:pt idx="36222">
                  <c:v>-2.2068000000000001E-2</c:v>
                </c:pt>
                <c:pt idx="36223">
                  <c:v>-1.9541699999999999E-2</c:v>
                </c:pt>
                <c:pt idx="36224">
                  <c:v>-2.0951299999999999E-2</c:v>
                </c:pt>
                <c:pt idx="36225">
                  <c:v>-2.5311500000000001E-2</c:v>
                </c:pt>
                <c:pt idx="36226">
                  <c:v>-2.60839E-2</c:v>
                </c:pt>
                <c:pt idx="36227">
                  <c:v>-2.4917600000000002E-2</c:v>
                </c:pt>
                <c:pt idx="36228">
                  <c:v>-2.2196799999999999E-2</c:v>
                </c:pt>
                <c:pt idx="36229">
                  <c:v>-1.55067E-2</c:v>
                </c:pt>
                <c:pt idx="36230">
                  <c:v>-2.5109300000000001E-2</c:v>
                </c:pt>
                <c:pt idx="36231">
                  <c:v>-1.6545299999999999E-2</c:v>
                </c:pt>
                <c:pt idx="36232">
                  <c:v>-1.52912E-2</c:v>
                </c:pt>
                <c:pt idx="36233">
                  <c:v>-1.08299E-2</c:v>
                </c:pt>
                <c:pt idx="36234">
                  <c:v>-1.2707700000000001E-2</c:v>
                </c:pt>
                <c:pt idx="36235">
                  <c:v>-4.7674199999999996E-3</c:v>
                </c:pt>
                <c:pt idx="36236">
                  <c:v>-1.4992699999999999E-2</c:v>
                </c:pt>
                <c:pt idx="36237">
                  <c:v>-4.8923500000000002E-3</c:v>
                </c:pt>
                <c:pt idx="36238">
                  <c:v>-4.7454799999999998E-3</c:v>
                </c:pt>
                <c:pt idx="36239">
                  <c:v>-3.8471199999999999E-3</c:v>
                </c:pt>
                <c:pt idx="36240">
                  <c:v>-1.36566E-2</c:v>
                </c:pt>
                <c:pt idx="36241">
                  <c:v>-5.3978000000000003E-3</c:v>
                </c:pt>
                <c:pt idx="36242">
                  <c:v>-3.5467099999999998E-3</c:v>
                </c:pt>
                <c:pt idx="36243">
                  <c:v>-7.3261300000000001E-3</c:v>
                </c:pt>
                <c:pt idx="36244">
                  <c:v>-4.8484799999999996E-3</c:v>
                </c:pt>
                <c:pt idx="36245">
                  <c:v>-9.9754300000000004E-4</c:v>
                </c:pt>
                <c:pt idx="36246">
                  <c:v>8.4590900000000005E-4</c:v>
                </c:pt>
                <c:pt idx="36247">
                  <c:v>-7.9574599999999995E-3</c:v>
                </c:pt>
                <c:pt idx="36248">
                  <c:v>-3.7336299999999999E-3</c:v>
                </c:pt>
                <c:pt idx="36249">
                  <c:v>-7.5483299999999998E-3</c:v>
                </c:pt>
                <c:pt idx="36250">
                  <c:v>-2.4890899999999998E-3</c:v>
                </c:pt>
                <c:pt idx="36251">
                  <c:v>-2.54726E-3</c:v>
                </c:pt>
                <c:pt idx="36252">
                  <c:v>9.7665800000000004E-3</c:v>
                </c:pt>
                <c:pt idx="36253">
                  <c:v>4.61197E-3</c:v>
                </c:pt>
                <c:pt idx="36254">
                  <c:v>6.3638699999999998E-3</c:v>
                </c:pt>
                <c:pt idx="36255">
                  <c:v>-1.04885E-2</c:v>
                </c:pt>
                <c:pt idx="36256">
                  <c:v>7.4377100000000002E-3</c:v>
                </c:pt>
                <c:pt idx="36257">
                  <c:v>4.7435799999999998E-3</c:v>
                </c:pt>
                <c:pt idx="36258">
                  <c:v>1.8367800000000001E-3</c:v>
                </c:pt>
                <c:pt idx="36259">
                  <c:v>1.0664E-2</c:v>
                </c:pt>
                <c:pt idx="36260">
                  <c:v>1.49374E-2</c:v>
                </c:pt>
                <c:pt idx="36261">
                  <c:v>1.19209E-3</c:v>
                </c:pt>
                <c:pt idx="36262">
                  <c:v>4.49848E-3</c:v>
                </c:pt>
                <c:pt idx="36263">
                  <c:v>1.26715E-2</c:v>
                </c:pt>
                <c:pt idx="36264">
                  <c:v>2.92416E-2</c:v>
                </c:pt>
                <c:pt idx="36265">
                  <c:v>1.36595E-2</c:v>
                </c:pt>
                <c:pt idx="36266">
                  <c:v>1.1662499999999999E-2</c:v>
                </c:pt>
                <c:pt idx="36267">
                  <c:v>2.3283999999999999E-2</c:v>
                </c:pt>
                <c:pt idx="36268">
                  <c:v>9.0122199999999996E-3</c:v>
                </c:pt>
                <c:pt idx="36269">
                  <c:v>2.98052E-2</c:v>
                </c:pt>
                <c:pt idx="36270">
                  <c:v>2.9136700000000001E-2</c:v>
                </c:pt>
                <c:pt idx="36271">
                  <c:v>2.4014500000000001E-2</c:v>
                </c:pt>
                <c:pt idx="36272">
                  <c:v>1.7498E-2</c:v>
                </c:pt>
                <c:pt idx="36273">
                  <c:v>1.6349800000000001E-2</c:v>
                </c:pt>
                <c:pt idx="36274">
                  <c:v>3.2006300000000001E-2</c:v>
                </c:pt>
                <c:pt idx="36275">
                  <c:v>1.9980399999999999E-2</c:v>
                </c:pt>
                <c:pt idx="36276">
                  <c:v>2.0970300000000001E-2</c:v>
                </c:pt>
                <c:pt idx="36277">
                  <c:v>3.0555700000000002E-2</c:v>
                </c:pt>
                <c:pt idx="36278">
                  <c:v>2.2554399999999999E-2</c:v>
                </c:pt>
                <c:pt idx="36279">
                  <c:v>3.2462100000000001E-2</c:v>
                </c:pt>
                <c:pt idx="36280">
                  <c:v>1.55964E-2</c:v>
                </c:pt>
                <c:pt idx="36281">
                  <c:v>3.1153699999999999E-2</c:v>
                </c:pt>
                <c:pt idx="36282">
                  <c:v>3.03965E-2</c:v>
                </c:pt>
                <c:pt idx="36283">
                  <c:v>1.9220399999999999E-2</c:v>
                </c:pt>
                <c:pt idx="36284">
                  <c:v>2.71635E-2</c:v>
                </c:pt>
                <c:pt idx="36285">
                  <c:v>1.7682099999999999E-2</c:v>
                </c:pt>
                <c:pt idx="36286">
                  <c:v>2.3737000000000001E-2</c:v>
                </c:pt>
                <c:pt idx="36287">
                  <c:v>2.4986299999999999E-2</c:v>
                </c:pt>
                <c:pt idx="36288">
                  <c:v>3.3707599999999997E-2</c:v>
                </c:pt>
                <c:pt idx="36289">
                  <c:v>3.6900500000000003E-2</c:v>
                </c:pt>
                <c:pt idx="36290">
                  <c:v>2.4228099999999999E-2</c:v>
                </c:pt>
                <c:pt idx="36291">
                  <c:v>3.5495800000000001E-2</c:v>
                </c:pt>
                <c:pt idx="36292">
                  <c:v>3.5179099999999998E-2</c:v>
                </c:pt>
                <c:pt idx="36293">
                  <c:v>2.5912299999999999E-2</c:v>
                </c:pt>
                <c:pt idx="36294">
                  <c:v>2.8693199999999999E-2</c:v>
                </c:pt>
                <c:pt idx="36295">
                  <c:v>2.4230000000000002E-2</c:v>
                </c:pt>
                <c:pt idx="36296">
                  <c:v>1.7990099999999998E-2</c:v>
                </c:pt>
                <c:pt idx="36297">
                  <c:v>3.5821899999999997E-2</c:v>
                </c:pt>
                <c:pt idx="36298">
                  <c:v>3.6582900000000002E-2</c:v>
                </c:pt>
                <c:pt idx="36299">
                  <c:v>4.9134299999999999E-2</c:v>
                </c:pt>
                <c:pt idx="36300">
                  <c:v>3.9423899999999998E-2</c:v>
                </c:pt>
                <c:pt idx="36301">
                  <c:v>3.5444299999999998E-2</c:v>
                </c:pt>
                <c:pt idx="36302">
                  <c:v>4.02174E-2</c:v>
                </c:pt>
                <c:pt idx="36303">
                  <c:v>4.5544599999999998E-2</c:v>
                </c:pt>
                <c:pt idx="36304">
                  <c:v>3.2502200000000002E-2</c:v>
                </c:pt>
                <c:pt idx="36305">
                  <c:v>2.47917E-2</c:v>
                </c:pt>
                <c:pt idx="36306">
                  <c:v>2.71997E-2</c:v>
                </c:pt>
                <c:pt idx="36307">
                  <c:v>5.7081199999999999E-2</c:v>
                </c:pt>
                <c:pt idx="36308">
                  <c:v>3.7420299999999997E-2</c:v>
                </c:pt>
                <c:pt idx="36309">
                  <c:v>4.47836E-2</c:v>
                </c:pt>
                <c:pt idx="36310">
                  <c:v>3.19843E-2</c:v>
                </c:pt>
                <c:pt idx="36311">
                  <c:v>4.17347E-2</c:v>
                </c:pt>
                <c:pt idx="36312">
                  <c:v>5.52273E-2</c:v>
                </c:pt>
                <c:pt idx="36313">
                  <c:v>4.97417E-2</c:v>
                </c:pt>
                <c:pt idx="36314">
                  <c:v>4.6629900000000002E-2</c:v>
                </c:pt>
                <c:pt idx="36315">
                  <c:v>4.1221599999999997E-2</c:v>
                </c:pt>
                <c:pt idx="36316">
                  <c:v>5.2744899999999997E-2</c:v>
                </c:pt>
                <c:pt idx="36317">
                  <c:v>5.4427099999999999E-2</c:v>
                </c:pt>
                <c:pt idx="36318">
                  <c:v>4.30269E-2</c:v>
                </c:pt>
                <c:pt idx="36319">
                  <c:v>5.3257899999999997E-2</c:v>
                </c:pt>
                <c:pt idx="36320">
                  <c:v>5.2768700000000002E-2</c:v>
                </c:pt>
                <c:pt idx="36321">
                  <c:v>4.3885199999999999E-2</c:v>
                </c:pt>
                <c:pt idx="36322">
                  <c:v>4.0766700000000003E-2</c:v>
                </c:pt>
                <c:pt idx="36323">
                  <c:v>5.1970500000000003E-2</c:v>
                </c:pt>
                <c:pt idx="36324">
                  <c:v>4.6364799999999998E-2</c:v>
                </c:pt>
                <c:pt idx="36325" formatCode="0.00E+00">
                  <c:v>4.8254999999999999E-2</c:v>
                </c:pt>
                <c:pt idx="36326">
                  <c:v>5.4576899999999998E-2</c:v>
                </c:pt>
                <c:pt idx="36327">
                  <c:v>6.0487699999999998E-2</c:v>
                </c:pt>
                <c:pt idx="36328">
                  <c:v>5.3076699999999997E-2</c:v>
                </c:pt>
                <c:pt idx="36329">
                  <c:v>6.0613599999999997E-2</c:v>
                </c:pt>
                <c:pt idx="36330">
                  <c:v>6.7530599999999996E-2</c:v>
                </c:pt>
                <c:pt idx="36331">
                  <c:v>5.1339099999999999E-2</c:v>
                </c:pt>
                <c:pt idx="36332">
                  <c:v>4.2240100000000003E-2</c:v>
                </c:pt>
                <c:pt idx="36333">
                  <c:v>5.65815E-2</c:v>
                </c:pt>
                <c:pt idx="36334">
                  <c:v>7.4004200000000006E-2</c:v>
                </c:pt>
                <c:pt idx="36335">
                  <c:v>4.44231E-2</c:v>
                </c:pt>
                <c:pt idx="36336">
                  <c:v>5.9757200000000003E-2</c:v>
                </c:pt>
                <c:pt idx="36337">
                  <c:v>7.1118399999999998E-2</c:v>
                </c:pt>
                <c:pt idx="36338">
                  <c:v>6.2626799999999996E-2</c:v>
                </c:pt>
                <c:pt idx="36339">
                  <c:v>6.7663200000000007E-2</c:v>
                </c:pt>
                <c:pt idx="36340">
                  <c:v>5.5082300000000001E-2</c:v>
                </c:pt>
                <c:pt idx="36341">
                  <c:v>6.4074500000000006E-2</c:v>
                </c:pt>
                <c:pt idx="36342">
                  <c:v>5.3221699999999997E-2</c:v>
                </c:pt>
                <c:pt idx="36343">
                  <c:v>6.6086800000000001E-2</c:v>
                </c:pt>
                <c:pt idx="36344">
                  <c:v>6.6516900000000004E-2</c:v>
                </c:pt>
                <c:pt idx="36345">
                  <c:v>6.9399799999999998E-2</c:v>
                </c:pt>
                <c:pt idx="36346">
                  <c:v>6.1398500000000002E-2</c:v>
                </c:pt>
                <c:pt idx="36347">
                  <c:v>6.4322500000000005E-2</c:v>
                </c:pt>
                <c:pt idx="36348">
                  <c:v>5.9640899999999997E-2</c:v>
                </c:pt>
                <c:pt idx="36349">
                  <c:v>5.2583699999999997E-2</c:v>
                </c:pt>
                <c:pt idx="36350">
                  <c:v>6.0768099999999999E-2</c:v>
                </c:pt>
                <c:pt idx="36351">
                  <c:v>5.6367899999999999E-2</c:v>
                </c:pt>
                <c:pt idx="36352">
                  <c:v>6.0318900000000002E-2</c:v>
                </c:pt>
                <c:pt idx="36353">
                  <c:v>6.5481200000000003E-2</c:v>
                </c:pt>
                <c:pt idx="36354">
                  <c:v>5.6043599999999999E-2</c:v>
                </c:pt>
                <c:pt idx="36355">
                  <c:v>4.7949800000000001E-2</c:v>
                </c:pt>
                <c:pt idx="36356">
                  <c:v>4.4444999999999998E-2</c:v>
                </c:pt>
                <c:pt idx="36357">
                  <c:v>5.1743499999999998E-2</c:v>
                </c:pt>
                <c:pt idx="36358">
                  <c:v>5.1813100000000001E-2</c:v>
                </c:pt>
                <c:pt idx="36359">
                  <c:v>5.2087799999999997E-2</c:v>
                </c:pt>
                <c:pt idx="36360">
                  <c:v>4.2725600000000002E-2</c:v>
                </c:pt>
                <c:pt idx="36361">
                  <c:v>3.9377200000000001E-2</c:v>
                </c:pt>
                <c:pt idx="36362">
                  <c:v>5.0147999999999998E-2</c:v>
                </c:pt>
                <c:pt idx="36363">
                  <c:v>4.1426699999999997E-2</c:v>
                </c:pt>
                <c:pt idx="36364">
                  <c:v>4.82111E-2</c:v>
                </c:pt>
                <c:pt idx="36365">
                  <c:v>6.6988000000000006E-2</c:v>
                </c:pt>
                <c:pt idx="36366">
                  <c:v>5.4076199999999998E-2</c:v>
                </c:pt>
                <c:pt idx="36367">
                  <c:v>4.6144499999999998E-2</c:v>
                </c:pt>
                <c:pt idx="36368">
                  <c:v>4.1868200000000001E-2</c:v>
                </c:pt>
                <c:pt idx="36369">
                  <c:v>5.5110899999999997E-2</c:v>
                </c:pt>
                <c:pt idx="36370">
                  <c:v>6.0386700000000001E-2</c:v>
                </c:pt>
                <c:pt idx="36371">
                  <c:v>4.5952800000000002E-2</c:v>
                </c:pt>
                <c:pt idx="36372">
                  <c:v>6.4304399999999998E-2</c:v>
                </c:pt>
                <c:pt idx="36373">
                  <c:v>5.2640899999999997E-2</c:v>
                </c:pt>
                <c:pt idx="36374">
                  <c:v>5.5100400000000001E-2</c:v>
                </c:pt>
                <c:pt idx="36375">
                  <c:v>6.0094799999999997E-2</c:v>
                </c:pt>
                <c:pt idx="36376">
                  <c:v>6.9881399999999996E-2</c:v>
                </c:pt>
                <c:pt idx="36377">
                  <c:v>7.2936100000000004E-2</c:v>
                </c:pt>
                <c:pt idx="36378">
                  <c:v>5.8292400000000001E-2</c:v>
                </c:pt>
                <c:pt idx="36379">
                  <c:v>6.9253899999999993E-2</c:v>
                </c:pt>
                <c:pt idx="36380">
                  <c:v>6.2984499999999999E-2</c:v>
                </c:pt>
                <c:pt idx="36381">
                  <c:v>7.3300400000000002E-2</c:v>
                </c:pt>
                <c:pt idx="36382">
                  <c:v>6.5486900000000001E-2</c:v>
                </c:pt>
                <c:pt idx="36383">
                  <c:v>7.3049500000000003E-2</c:v>
                </c:pt>
                <c:pt idx="36384">
                  <c:v>5.9824000000000002E-2</c:v>
                </c:pt>
                <c:pt idx="36385">
                  <c:v>5.8976199999999999E-2</c:v>
                </c:pt>
                <c:pt idx="36386">
                  <c:v>5.0149899999999997E-2</c:v>
                </c:pt>
                <c:pt idx="36387">
                  <c:v>6.9037399999999999E-2</c:v>
                </c:pt>
                <c:pt idx="36388">
                  <c:v>6.3054100000000002E-2</c:v>
                </c:pt>
                <c:pt idx="36389">
                  <c:v>6.5585099999999993E-2</c:v>
                </c:pt>
                <c:pt idx="36390">
                  <c:v>6.4265299999999997E-2</c:v>
                </c:pt>
                <c:pt idx="36391">
                  <c:v>5.9394799999999998E-2</c:v>
                </c:pt>
                <c:pt idx="36392">
                  <c:v>5.66235E-2</c:v>
                </c:pt>
                <c:pt idx="36393">
                  <c:v>6.6447300000000001E-2</c:v>
                </c:pt>
                <c:pt idx="36394">
                  <c:v>7.2608900000000004E-2</c:v>
                </c:pt>
                <c:pt idx="36395">
                  <c:v>5.9886000000000002E-2</c:v>
                </c:pt>
                <c:pt idx="36396">
                  <c:v>5.4343200000000001E-2</c:v>
                </c:pt>
                <c:pt idx="36397">
                  <c:v>5.6902899999999999E-2</c:v>
                </c:pt>
                <c:pt idx="36398">
                  <c:v>4.8559199999999997E-2</c:v>
                </c:pt>
                <c:pt idx="36399">
                  <c:v>6.7732799999999996E-2</c:v>
                </c:pt>
                <c:pt idx="36400">
                  <c:v>7.2019600000000003E-2</c:v>
                </c:pt>
                <c:pt idx="36401">
                  <c:v>5.4310799999999999E-2</c:v>
                </c:pt>
                <c:pt idx="36402">
                  <c:v>5.4399500000000003E-2</c:v>
                </c:pt>
                <c:pt idx="36403">
                  <c:v>5.1756900000000002E-2</c:v>
                </c:pt>
                <c:pt idx="36404">
                  <c:v>6.2503799999999998E-2</c:v>
                </c:pt>
                <c:pt idx="36405">
                  <c:v>5.8638599999999999E-2</c:v>
                </c:pt>
                <c:pt idx="36406">
                  <c:v>5.4195399999999998E-2</c:v>
                </c:pt>
                <c:pt idx="36407">
                  <c:v>5.2923199999999997E-2</c:v>
                </c:pt>
                <c:pt idx="36408">
                  <c:v>5.36499E-2</c:v>
                </c:pt>
                <c:pt idx="36409">
                  <c:v>5.5159600000000003E-2</c:v>
                </c:pt>
                <c:pt idx="36410">
                  <c:v>5.9280399999999997E-2</c:v>
                </c:pt>
                <c:pt idx="36411">
                  <c:v>6.24609E-2</c:v>
                </c:pt>
                <c:pt idx="36412">
                  <c:v>5.7918499999999998E-2</c:v>
                </c:pt>
                <c:pt idx="36413">
                  <c:v>4.0881199999999999E-2</c:v>
                </c:pt>
                <c:pt idx="36414">
                  <c:v>5.6047399999999997E-2</c:v>
                </c:pt>
                <c:pt idx="36415">
                  <c:v>6.9508600000000004E-2</c:v>
                </c:pt>
                <c:pt idx="36416">
                  <c:v>5.6471800000000003E-2</c:v>
                </c:pt>
                <c:pt idx="36417">
                  <c:v>6.7198800000000003E-2</c:v>
                </c:pt>
                <c:pt idx="36418">
                  <c:v>5.0918600000000001E-2</c:v>
                </c:pt>
                <c:pt idx="36419">
                  <c:v>4.9971599999999998E-2</c:v>
                </c:pt>
                <c:pt idx="36420">
                  <c:v>4.7780000000000003E-2</c:v>
                </c:pt>
                <c:pt idx="36421">
                  <c:v>5.8613800000000001E-2</c:v>
                </c:pt>
                <c:pt idx="36422">
                  <c:v>7.0936200000000005E-2</c:v>
                </c:pt>
                <c:pt idx="36423">
                  <c:v>6.1925899999999999E-2</c:v>
                </c:pt>
                <c:pt idx="36424">
                  <c:v>6.0601200000000001E-2</c:v>
                </c:pt>
                <c:pt idx="36425">
                  <c:v>5.20411E-2</c:v>
                </c:pt>
                <c:pt idx="36426">
                  <c:v>5.1056900000000002E-2</c:v>
                </c:pt>
                <c:pt idx="36427">
                  <c:v>6.5427799999999994E-2</c:v>
                </c:pt>
                <c:pt idx="36428">
                  <c:v>6.8215399999999995E-2</c:v>
                </c:pt>
                <c:pt idx="36429">
                  <c:v>4.7640799999999997E-2</c:v>
                </c:pt>
                <c:pt idx="36430">
                  <c:v>5.2280399999999998E-2</c:v>
                </c:pt>
                <c:pt idx="36431">
                  <c:v>4.1600199999999997E-2</c:v>
                </c:pt>
                <c:pt idx="36432">
                  <c:v>6.1713200000000003E-2</c:v>
                </c:pt>
                <c:pt idx="36433">
                  <c:v>6.5681500000000004E-2</c:v>
                </c:pt>
                <c:pt idx="36434">
                  <c:v>4.6888399999999997E-2</c:v>
                </c:pt>
                <c:pt idx="36435">
                  <c:v>4.6513600000000002E-2</c:v>
                </c:pt>
                <c:pt idx="36436">
                  <c:v>3.3764799999999998E-2</c:v>
                </c:pt>
                <c:pt idx="36437">
                  <c:v>3.0974399999999999E-2</c:v>
                </c:pt>
                <c:pt idx="36438">
                  <c:v>3.4110099999999997E-2</c:v>
                </c:pt>
                <c:pt idx="36439">
                  <c:v>3.32842E-2</c:v>
                </c:pt>
                <c:pt idx="36440">
                  <c:v>3.7334399999999997E-2</c:v>
                </c:pt>
                <c:pt idx="36441">
                  <c:v>3.86086E-2</c:v>
                </c:pt>
                <c:pt idx="36442">
                  <c:v>3.1973799999999997E-2</c:v>
                </c:pt>
                <c:pt idx="36443">
                  <c:v>4.81901E-2</c:v>
                </c:pt>
                <c:pt idx="36444">
                  <c:v>5.4141000000000002E-2</c:v>
                </c:pt>
                <c:pt idx="36445">
                  <c:v>5.6313500000000002E-2</c:v>
                </c:pt>
                <c:pt idx="36446">
                  <c:v>5.5995000000000003E-2</c:v>
                </c:pt>
                <c:pt idx="36447">
                  <c:v>4.7406200000000003E-2</c:v>
                </c:pt>
                <c:pt idx="36448">
                  <c:v>2.9725999999999999E-2</c:v>
                </c:pt>
                <c:pt idx="36449">
                  <c:v>5.7923299999999997E-2</c:v>
                </c:pt>
                <c:pt idx="36450">
                  <c:v>3.9666199999999999E-2</c:v>
                </c:pt>
                <c:pt idx="36451">
                  <c:v>4.0385200000000003E-2</c:v>
                </c:pt>
                <c:pt idx="36452">
                  <c:v>2.8318400000000001E-2</c:v>
                </c:pt>
                <c:pt idx="36453">
                  <c:v>3.6929099999999999E-2</c:v>
                </c:pt>
                <c:pt idx="36454">
                  <c:v>3.5586399999999997E-2</c:v>
                </c:pt>
                <c:pt idx="36455">
                  <c:v>3.7542300000000001E-2</c:v>
                </c:pt>
                <c:pt idx="36456">
                  <c:v>3.4210200000000003E-2</c:v>
                </c:pt>
                <c:pt idx="36457">
                  <c:v>4.5444499999999999E-2</c:v>
                </c:pt>
                <c:pt idx="36458">
                  <c:v>4.0679899999999998E-2</c:v>
                </c:pt>
                <c:pt idx="36459">
                  <c:v>3.0507099999999999E-2</c:v>
                </c:pt>
                <c:pt idx="36460">
                  <c:v>4.2764700000000003E-2</c:v>
                </c:pt>
                <c:pt idx="36461">
                  <c:v>3.9159800000000002E-2</c:v>
                </c:pt>
                <c:pt idx="36462">
                  <c:v>3.9888399999999997E-2</c:v>
                </c:pt>
                <c:pt idx="36463">
                  <c:v>3.057E-2</c:v>
                </c:pt>
                <c:pt idx="36464">
                  <c:v>4.2192500000000001E-2</c:v>
                </c:pt>
                <c:pt idx="36465">
                  <c:v>3.0898999999999999E-2</c:v>
                </c:pt>
                <c:pt idx="36466">
                  <c:v>3.2273299999999998E-2</c:v>
                </c:pt>
                <c:pt idx="36467">
                  <c:v>2.56796E-2</c:v>
                </c:pt>
                <c:pt idx="36468">
                  <c:v>3.4232100000000001E-2</c:v>
                </c:pt>
                <c:pt idx="36469">
                  <c:v>3.3906899999999997E-2</c:v>
                </c:pt>
                <c:pt idx="36470">
                  <c:v>2.77863E-2</c:v>
                </c:pt>
                <c:pt idx="36471">
                  <c:v>4.0829699999999997E-2</c:v>
                </c:pt>
                <c:pt idx="36472">
                  <c:v>2.7691799999999999E-2</c:v>
                </c:pt>
                <c:pt idx="36473">
                  <c:v>1.0680200000000001E-2</c:v>
                </c:pt>
                <c:pt idx="36474">
                  <c:v>2.76356E-2</c:v>
                </c:pt>
                <c:pt idx="36475">
                  <c:v>1.7222399999999999E-2</c:v>
                </c:pt>
                <c:pt idx="36476">
                  <c:v>2.9313100000000002E-2</c:v>
                </c:pt>
                <c:pt idx="36477">
                  <c:v>3.28665E-2</c:v>
                </c:pt>
                <c:pt idx="36478">
                  <c:v>5.7325400000000004E-3</c:v>
                </c:pt>
                <c:pt idx="36479">
                  <c:v>1.8288599999999999E-2</c:v>
                </c:pt>
                <c:pt idx="36480">
                  <c:v>2.5213200000000002E-2</c:v>
                </c:pt>
                <c:pt idx="36481">
                  <c:v>1.4690399999999999E-2</c:v>
                </c:pt>
                <c:pt idx="36482">
                  <c:v>1.4184E-2</c:v>
                </c:pt>
                <c:pt idx="36483">
                  <c:v>2.4705899999999999E-2</c:v>
                </c:pt>
                <c:pt idx="36484">
                  <c:v>2.1799099999999998E-2</c:v>
                </c:pt>
                <c:pt idx="36485">
                  <c:v>3.4991300000000003E-2</c:v>
                </c:pt>
                <c:pt idx="36486">
                  <c:v>1.50194E-2</c:v>
                </c:pt>
                <c:pt idx="36487">
                  <c:v>2.97737E-2</c:v>
                </c:pt>
                <c:pt idx="36488">
                  <c:v>2.8456700000000001E-2</c:v>
                </c:pt>
                <c:pt idx="36489">
                  <c:v>1.2700100000000001E-2</c:v>
                </c:pt>
                <c:pt idx="36490">
                  <c:v>3.0353499999999999E-2</c:v>
                </c:pt>
                <c:pt idx="36491">
                  <c:v>1.90601E-2</c:v>
                </c:pt>
                <c:pt idx="36492">
                  <c:v>2.9499999999999998E-2</c:v>
                </c:pt>
                <c:pt idx="36493">
                  <c:v>2.7738599999999999E-2</c:v>
                </c:pt>
                <c:pt idx="36494">
                  <c:v>2.4245300000000001E-2</c:v>
                </c:pt>
                <c:pt idx="36495">
                  <c:v>2.1241199999999998E-2</c:v>
                </c:pt>
                <c:pt idx="36496">
                  <c:v>2.7626999999999999E-2</c:v>
                </c:pt>
                <c:pt idx="36497">
                  <c:v>2.3715E-2</c:v>
                </c:pt>
                <c:pt idx="36498">
                  <c:v>2.1726599999999999E-2</c:v>
                </c:pt>
                <c:pt idx="36499">
                  <c:v>3.2691999999999999E-3</c:v>
                </c:pt>
                <c:pt idx="36500">
                  <c:v>1.6490000000000001E-2</c:v>
                </c:pt>
                <c:pt idx="36501">
                  <c:v>1.0349300000000001E-2</c:v>
                </c:pt>
                <c:pt idx="36502">
                  <c:v>1.24054E-2</c:v>
                </c:pt>
                <c:pt idx="36503">
                  <c:v>1.14079E-2</c:v>
                </c:pt>
                <c:pt idx="36504">
                  <c:v>1.17693E-2</c:v>
                </c:pt>
                <c:pt idx="36505">
                  <c:v>1.15061E-2</c:v>
                </c:pt>
                <c:pt idx="36506">
                  <c:v>1.01852E-3</c:v>
                </c:pt>
                <c:pt idx="36507">
                  <c:v>2.07701E-2</c:v>
                </c:pt>
                <c:pt idx="36508">
                  <c:v>7.9803500000000006E-3</c:v>
                </c:pt>
                <c:pt idx="36509">
                  <c:v>-1.13773E-3</c:v>
                </c:pt>
                <c:pt idx="36510">
                  <c:v>7.7629100000000003E-4</c:v>
                </c:pt>
                <c:pt idx="36511">
                  <c:v>-5.9309000000000002E-3</c:v>
                </c:pt>
                <c:pt idx="36512">
                  <c:v>1.15967E-3</c:v>
                </c:pt>
                <c:pt idx="36513">
                  <c:v>5.10502E-3</c:v>
                </c:pt>
                <c:pt idx="36514">
                  <c:v>2.1524399999999998E-3</c:v>
                </c:pt>
                <c:pt idx="36515">
                  <c:v>-7.49397E-3</c:v>
                </c:pt>
                <c:pt idx="36516">
                  <c:v>-1.8191300000000001E-2</c:v>
                </c:pt>
                <c:pt idx="36517">
                  <c:v>-2.2985499999999999E-2</c:v>
                </c:pt>
                <c:pt idx="36518">
                  <c:v>-2.3132300000000001E-2</c:v>
                </c:pt>
                <c:pt idx="36519">
                  <c:v>6.8569200000000001E-4</c:v>
                </c:pt>
                <c:pt idx="36520">
                  <c:v>-1.0153799999999999E-2</c:v>
                </c:pt>
                <c:pt idx="36521">
                  <c:v>-1.8758799999999999E-3</c:v>
                </c:pt>
                <c:pt idx="36522">
                  <c:v>-1.28431E-2</c:v>
                </c:pt>
                <c:pt idx="36523">
                  <c:v>-2.6989000000000002E-3</c:v>
                </c:pt>
                <c:pt idx="36524">
                  <c:v>8.6135900000000008E-3</c:v>
                </c:pt>
                <c:pt idx="36525">
                  <c:v>-1.39151E-2</c:v>
                </c:pt>
                <c:pt idx="36526">
                  <c:v>-4.9657800000000004E-3</c:v>
                </c:pt>
                <c:pt idx="36527">
                  <c:v>6.0224500000000004E-3</c:v>
                </c:pt>
                <c:pt idx="36528">
                  <c:v>-1.49231E-2</c:v>
                </c:pt>
                <c:pt idx="36529">
                  <c:v>-1.9547499999999999E-2</c:v>
                </c:pt>
                <c:pt idx="36530">
                  <c:v>-1.8863700000000001E-3</c:v>
                </c:pt>
                <c:pt idx="36531">
                  <c:v>-8.8672600000000001E-3</c:v>
                </c:pt>
                <c:pt idx="36532">
                  <c:v>-8.8796599999999993E-3</c:v>
                </c:pt>
                <c:pt idx="36533">
                  <c:v>-2.4591399999999999E-2</c:v>
                </c:pt>
                <c:pt idx="36534">
                  <c:v>-1.36852E-2</c:v>
                </c:pt>
                <c:pt idx="36535">
                  <c:v>-3.9978000000000001E-3</c:v>
                </c:pt>
                <c:pt idx="36536">
                  <c:v>-2.0382899999999999E-2</c:v>
                </c:pt>
                <c:pt idx="36537">
                  <c:v>-1.56775E-2</c:v>
                </c:pt>
                <c:pt idx="36538">
                  <c:v>-4.5738200000000001E-3</c:v>
                </c:pt>
                <c:pt idx="36539">
                  <c:v>-9.7274800000000002E-3</c:v>
                </c:pt>
                <c:pt idx="36540">
                  <c:v>-2.2193899999999999E-2</c:v>
                </c:pt>
                <c:pt idx="36541">
                  <c:v>-1.6993500000000002E-2</c:v>
                </c:pt>
                <c:pt idx="36542">
                  <c:v>-2.2447600000000002E-2</c:v>
                </c:pt>
                <c:pt idx="36543">
                  <c:v>-7.58743E-3</c:v>
                </c:pt>
                <c:pt idx="36544">
                  <c:v>-1.7312000000000001E-2</c:v>
                </c:pt>
                <c:pt idx="36545">
                  <c:v>-1.92547E-2</c:v>
                </c:pt>
                <c:pt idx="36546">
                  <c:v>-5.9146900000000002E-3</c:v>
                </c:pt>
                <c:pt idx="36547">
                  <c:v>-1.4286E-2</c:v>
                </c:pt>
                <c:pt idx="36548">
                  <c:v>-1.4031399999999999E-2</c:v>
                </c:pt>
                <c:pt idx="36549">
                  <c:v>-1.8013999999999999E-2</c:v>
                </c:pt>
                <c:pt idx="36550">
                  <c:v>-1.54018E-2</c:v>
                </c:pt>
                <c:pt idx="36551">
                  <c:v>-1.8077900000000001E-2</c:v>
                </c:pt>
                <c:pt idx="36552">
                  <c:v>-2.82869E-2</c:v>
                </c:pt>
                <c:pt idx="36553">
                  <c:v>-5.8832199999999998E-3</c:v>
                </c:pt>
                <c:pt idx="36554">
                  <c:v>-1.2936599999999999E-2</c:v>
                </c:pt>
                <c:pt idx="36555">
                  <c:v>-9.8504999999999999E-3</c:v>
                </c:pt>
                <c:pt idx="36556">
                  <c:v>-2.3122799999999999E-2</c:v>
                </c:pt>
                <c:pt idx="36557">
                  <c:v>-2.2663099999999999E-2</c:v>
                </c:pt>
                <c:pt idx="36558">
                  <c:v>-2.2486699999999998E-2</c:v>
                </c:pt>
                <c:pt idx="36559">
                  <c:v>-6.5231300000000002E-3</c:v>
                </c:pt>
                <c:pt idx="36560">
                  <c:v>-1.8072100000000001E-2</c:v>
                </c:pt>
                <c:pt idx="36561">
                  <c:v>-2.27365E-2</c:v>
                </c:pt>
                <c:pt idx="36562">
                  <c:v>-1.84402E-2</c:v>
                </c:pt>
                <c:pt idx="36563">
                  <c:v>-2.1120099999999999E-2</c:v>
                </c:pt>
                <c:pt idx="36564">
                  <c:v>-9.3574499999999998E-3</c:v>
                </c:pt>
                <c:pt idx="36565">
                  <c:v>-1.0168999999999999E-2</c:v>
                </c:pt>
                <c:pt idx="36566">
                  <c:v>-6.2847099999999998E-3</c:v>
                </c:pt>
                <c:pt idx="36567">
                  <c:v>-3.11203E-2</c:v>
                </c:pt>
                <c:pt idx="36568">
                  <c:v>-2.3306799999999999E-2</c:v>
                </c:pt>
                <c:pt idx="36569">
                  <c:v>-2.0688999999999999E-2</c:v>
                </c:pt>
                <c:pt idx="36570">
                  <c:v>-8.0261199999999994E-3</c:v>
                </c:pt>
                <c:pt idx="36571">
                  <c:v>-2.0674700000000001E-2</c:v>
                </c:pt>
                <c:pt idx="36572">
                  <c:v>-2.22521E-2</c:v>
                </c:pt>
                <c:pt idx="36573">
                  <c:v>-1.9206999999999998E-2</c:v>
                </c:pt>
                <c:pt idx="36574">
                  <c:v>-2.5190400000000002E-2</c:v>
                </c:pt>
                <c:pt idx="36575">
                  <c:v>-8.8129000000000002E-3</c:v>
                </c:pt>
                <c:pt idx="36576">
                  <c:v>-1.8347700000000002E-2</c:v>
                </c:pt>
                <c:pt idx="36577">
                  <c:v>-9.6244799999999995E-3</c:v>
                </c:pt>
                <c:pt idx="36578">
                  <c:v>-3.1666800000000002E-2</c:v>
                </c:pt>
                <c:pt idx="36579">
                  <c:v>-2.4468400000000001E-2</c:v>
                </c:pt>
                <c:pt idx="36580">
                  <c:v>-1.37863E-2</c:v>
                </c:pt>
                <c:pt idx="36581">
                  <c:v>-7.6322600000000001E-3</c:v>
                </c:pt>
                <c:pt idx="36582">
                  <c:v>3.40939E-3</c:v>
                </c:pt>
                <c:pt idx="36583">
                  <c:v>-1.51033E-2</c:v>
                </c:pt>
                <c:pt idx="36584">
                  <c:v>-2.7556400000000002E-2</c:v>
                </c:pt>
                <c:pt idx="36585">
                  <c:v>-2.3581499999999998E-2</c:v>
                </c:pt>
                <c:pt idx="36586">
                  <c:v>-1.7608599999999999E-2</c:v>
                </c:pt>
                <c:pt idx="36587">
                  <c:v>-6.2179599999999998E-3</c:v>
                </c:pt>
                <c:pt idx="36588">
                  <c:v>-2.9744099999999999E-2</c:v>
                </c:pt>
                <c:pt idx="36589">
                  <c:v>-3.4542099999999999E-2</c:v>
                </c:pt>
                <c:pt idx="36590">
                  <c:v>-3.1939500000000003E-2</c:v>
                </c:pt>
                <c:pt idx="36591">
                  <c:v>-1.1824599999999999E-2</c:v>
                </c:pt>
                <c:pt idx="36592">
                  <c:v>-7.1353900000000001E-3</c:v>
                </c:pt>
                <c:pt idx="36593">
                  <c:v>-2.0058599999999999E-2</c:v>
                </c:pt>
                <c:pt idx="36594">
                  <c:v>-2.6910799999999999E-2</c:v>
                </c:pt>
                <c:pt idx="36595">
                  <c:v>-5.0395000000000002E-2</c:v>
                </c:pt>
                <c:pt idx="36596">
                  <c:v>-3.25832E-2</c:v>
                </c:pt>
                <c:pt idx="36597">
                  <c:v>-3.05519E-2</c:v>
                </c:pt>
                <c:pt idx="36598">
                  <c:v>-1.53627E-2</c:v>
                </c:pt>
                <c:pt idx="36599">
                  <c:v>-3.2922699999999999E-2</c:v>
                </c:pt>
                <c:pt idx="36600">
                  <c:v>-4.6851200000000003E-2</c:v>
                </c:pt>
                <c:pt idx="36601">
                  <c:v>-4.4647199999999998E-2</c:v>
                </c:pt>
                <c:pt idx="36602">
                  <c:v>-3.8548499999999999E-2</c:v>
                </c:pt>
                <c:pt idx="36603">
                  <c:v>-1.70622E-2</c:v>
                </c:pt>
                <c:pt idx="36604">
                  <c:v>-2.8264999999999998E-2</c:v>
                </c:pt>
                <c:pt idx="36605">
                  <c:v>-4.2161900000000002E-2</c:v>
                </c:pt>
                <c:pt idx="36606">
                  <c:v>-3.7289599999999999E-2</c:v>
                </c:pt>
                <c:pt idx="36607">
                  <c:v>-4.4921900000000001E-2</c:v>
                </c:pt>
                <c:pt idx="36608">
                  <c:v>-3.17297E-2</c:v>
                </c:pt>
                <c:pt idx="36609">
                  <c:v>-3.0626299999999999E-2</c:v>
                </c:pt>
                <c:pt idx="36610">
                  <c:v>-4.0120099999999999E-2</c:v>
                </c:pt>
                <c:pt idx="36611">
                  <c:v>-4.3110799999999998E-2</c:v>
                </c:pt>
                <c:pt idx="36612">
                  <c:v>-5.38883E-2</c:v>
                </c:pt>
                <c:pt idx="36613">
                  <c:v>-3.3402399999999999E-2</c:v>
                </c:pt>
                <c:pt idx="36614">
                  <c:v>-4.1554500000000001E-2</c:v>
                </c:pt>
                <c:pt idx="36615">
                  <c:v>-3.6176699999999999E-2</c:v>
                </c:pt>
                <c:pt idx="36616">
                  <c:v>-5.4346999999999999E-2</c:v>
                </c:pt>
                <c:pt idx="36617">
                  <c:v>-4.5248999999999998E-2</c:v>
                </c:pt>
                <c:pt idx="36618">
                  <c:v>-3.46413E-2</c:v>
                </c:pt>
                <c:pt idx="36619">
                  <c:v>-4.5529399999999998E-2</c:v>
                </c:pt>
                <c:pt idx="36620">
                  <c:v>-2.0408599999999999E-2</c:v>
                </c:pt>
                <c:pt idx="36621">
                  <c:v>-3.7340199999999997E-2</c:v>
                </c:pt>
                <c:pt idx="36622">
                  <c:v>-5.7216599999999999E-2</c:v>
                </c:pt>
                <c:pt idx="36623">
                  <c:v>-5.3064300000000002E-2</c:v>
                </c:pt>
                <c:pt idx="36624">
                  <c:v>-3.5984000000000002E-2</c:v>
                </c:pt>
                <c:pt idx="36625">
                  <c:v>-3.2463100000000002E-2</c:v>
                </c:pt>
                <c:pt idx="36626">
                  <c:v>-2.9648799999999999E-2</c:v>
                </c:pt>
                <c:pt idx="36627">
                  <c:v>-5.1847499999999998E-2</c:v>
                </c:pt>
                <c:pt idx="36628">
                  <c:v>-4.2747500000000001E-2</c:v>
                </c:pt>
                <c:pt idx="36629">
                  <c:v>-4.8016499999999997E-2</c:v>
                </c:pt>
                <c:pt idx="36630">
                  <c:v>-4.0501599999999999E-2</c:v>
                </c:pt>
                <c:pt idx="36631">
                  <c:v>-3.64523E-2</c:v>
                </c:pt>
                <c:pt idx="36632">
                  <c:v>-3.4930200000000002E-2</c:v>
                </c:pt>
                <c:pt idx="36633">
                  <c:v>-3.9841700000000001E-2</c:v>
                </c:pt>
                <c:pt idx="36634">
                  <c:v>-5.6630100000000003E-2</c:v>
                </c:pt>
                <c:pt idx="36635">
                  <c:v>-4.22745E-2</c:v>
                </c:pt>
                <c:pt idx="36636">
                  <c:v>-5.4577800000000003E-2</c:v>
                </c:pt>
                <c:pt idx="36637">
                  <c:v>-2.73399E-2</c:v>
                </c:pt>
                <c:pt idx="36638">
                  <c:v>-4.4391600000000003E-2</c:v>
                </c:pt>
                <c:pt idx="36639">
                  <c:v>-4.07152E-2</c:v>
                </c:pt>
                <c:pt idx="36640">
                  <c:v>-5.7253800000000001E-2</c:v>
                </c:pt>
                <c:pt idx="36641">
                  <c:v>-5.7101199999999998E-2</c:v>
                </c:pt>
                <c:pt idx="36642">
                  <c:v>-4.4971499999999998E-2</c:v>
                </c:pt>
                <c:pt idx="36643">
                  <c:v>-4.6080599999999999E-2</c:v>
                </c:pt>
                <c:pt idx="36644">
                  <c:v>-4.2686500000000002E-2</c:v>
                </c:pt>
                <c:pt idx="36645">
                  <c:v>-4.3139499999999997E-2</c:v>
                </c:pt>
                <c:pt idx="36646">
                  <c:v>-3.7831299999999998E-2</c:v>
                </c:pt>
                <c:pt idx="36647">
                  <c:v>-4.4262900000000001E-2</c:v>
                </c:pt>
                <c:pt idx="36648">
                  <c:v>-3.8789700000000003E-2</c:v>
                </c:pt>
                <c:pt idx="36649">
                  <c:v>-4.4603299999999999E-2</c:v>
                </c:pt>
                <c:pt idx="36650">
                  <c:v>-3.9627999999999997E-2</c:v>
                </c:pt>
                <c:pt idx="36651">
                  <c:v>-4.9772299999999998E-2</c:v>
                </c:pt>
                <c:pt idx="36652">
                  <c:v>-4.3184300000000002E-2</c:v>
                </c:pt>
                <c:pt idx="36653">
                  <c:v>-2.4753600000000001E-2</c:v>
                </c:pt>
                <c:pt idx="36654">
                  <c:v>-3.9380999999999999E-2</c:v>
                </c:pt>
                <c:pt idx="36655">
                  <c:v>-3.5170600000000003E-2</c:v>
                </c:pt>
                <c:pt idx="36656">
                  <c:v>-4.1813900000000001E-2</c:v>
                </c:pt>
                <c:pt idx="36657">
                  <c:v>-4.3934800000000003E-2</c:v>
                </c:pt>
                <c:pt idx="36658">
                  <c:v>-3.3398600000000001E-2</c:v>
                </c:pt>
                <c:pt idx="36659">
                  <c:v>-1.8166499999999999E-2</c:v>
                </c:pt>
                <c:pt idx="36660">
                  <c:v>-2.06404E-2</c:v>
                </c:pt>
                <c:pt idx="36661">
                  <c:v>-4.8415199999999999E-2</c:v>
                </c:pt>
                <c:pt idx="36662">
                  <c:v>-2.6448200000000002E-2</c:v>
                </c:pt>
                <c:pt idx="36663">
                  <c:v>-3.7759800000000003E-2</c:v>
                </c:pt>
                <c:pt idx="36664">
                  <c:v>-2.9255900000000001E-2</c:v>
                </c:pt>
                <c:pt idx="36665">
                  <c:v>-2.7885400000000001E-2</c:v>
                </c:pt>
                <c:pt idx="36666">
                  <c:v>-2.0015700000000001E-2</c:v>
                </c:pt>
                <c:pt idx="36667">
                  <c:v>-2.22445E-2</c:v>
                </c:pt>
                <c:pt idx="36668">
                  <c:v>-4.2097999999999997E-2</c:v>
                </c:pt>
                <c:pt idx="36669">
                  <c:v>-3.8826899999999998E-2</c:v>
                </c:pt>
                <c:pt idx="36670">
                  <c:v>-2.4829899999999998E-2</c:v>
                </c:pt>
                <c:pt idx="36671">
                  <c:v>-2.1937399999999999E-2</c:v>
                </c:pt>
                <c:pt idx="36672">
                  <c:v>-1.46132E-2</c:v>
                </c:pt>
                <c:pt idx="36673">
                  <c:v>-2.8614000000000001E-2</c:v>
                </c:pt>
                <c:pt idx="36674">
                  <c:v>-2.7330400000000001E-2</c:v>
                </c:pt>
                <c:pt idx="36675">
                  <c:v>-2.6853599999999998E-2</c:v>
                </c:pt>
                <c:pt idx="36676">
                  <c:v>-2.7530700000000002E-2</c:v>
                </c:pt>
                <c:pt idx="36677">
                  <c:v>-1.8008199999999999E-2</c:v>
                </c:pt>
                <c:pt idx="36678">
                  <c:v>-2.8679799999999998E-2</c:v>
                </c:pt>
                <c:pt idx="36679">
                  <c:v>-3.32842E-2</c:v>
                </c:pt>
                <c:pt idx="36680">
                  <c:v>-2.22597E-2</c:v>
                </c:pt>
                <c:pt idx="36681">
                  <c:v>-2.78921E-2</c:v>
                </c:pt>
                <c:pt idx="36682">
                  <c:v>-1.69458E-2</c:v>
                </c:pt>
                <c:pt idx="36683">
                  <c:v>-1.9261400000000001E-2</c:v>
                </c:pt>
                <c:pt idx="36684">
                  <c:v>-1.89228E-2</c:v>
                </c:pt>
                <c:pt idx="36685">
                  <c:v>-4.4221900000000001E-2</c:v>
                </c:pt>
                <c:pt idx="36686">
                  <c:v>-3.2429699999999999E-2</c:v>
                </c:pt>
                <c:pt idx="36687">
                  <c:v>-2.5649999999999999E-2</c:v>
                </c:pt>
                <c:pt idx="36688">
                  <c:v>-3.49579E-2</c:v>
                </c:pt>
                <c:pt idx="36689">
                  <c:v>-2.64263E-2</c:v>
                </c:pt>
                <c:pt idx="36690">
                  <c:v>-2.8714199999999999E-2</c:v>
                </c:pt>
                <c:pt idx="36691">
                  <c:v>-1.8773999999999999E-2</c:v>
                </c:pt>
                <c:pt idx="36692">
                  <c:v>-1.76878E-2</c:v>
                </c:pt>
                <c:pt idx="36693">
                  <c:v>-4.2217299999999999E-2</c:v>
                </c:pt>
                <c:pt idx="36694">
                  <c:v>-1.5968300000000001E-2</c:v>
                </c:pt>
                <c:pt idx="36695">
                  <c:v>-2.1418599999999999E-2</c:v>
                </c:pt>
                <c:pt idx="36696">
                  <c:v>-1.7096500000000001E-2</c:v>
                </c:pt>
                <c:pt idx="36697">
                  <c:v>-3.1105000000000001E-2</c:v>
                </c:pt>
                <c:pt idx="36698">
                  <c:v>-2.9552499999999999E-2</c:v>
                </c:pt>
                <c:pt idx="36699">
                  <c:v>-2.7818699999999998E-2</c:v>
                </c:pt>
                <c:pt idx="36700">
                  <c:v>-2.76222E-2</c:v>
                </c:pt>
                <c:pt idx="36701">
                  <c:v>-2.47841E-2</c:v>
                </c:pt>
                <c:pt idx="36702">
                  <c:v>-1.54228E-2</c:v>
                </c:pt>
                <c:pt idx="36703">
                  <c:v>-1.6261100000000001E-2</c:v>
                </c:pt>
                <c:pt idx="36704">
                  <c:v>-9.1953299999999998E-3</c:v>
                </c:pt>
                <c:pt idx="36705">
                  <c:v>-3.9615600000000003E-3</c:v>
                </c:pt>
                <c:pt idx="36706">
                  <c:v>-1.1763600000000001E-2</c:v>
                </c:pt>
                <c:pt idx="36707">
                  <c:v>-1.7598200000000001E-2</c:v>
                </c:pt>
                <c:pt idx="36708">
                  <c:v>-1.40991E-2</c:v>
                </c:pt>
                <c:pt idx="36709">
                  <c:v>-3.9005300000000001E-3</c:v>
                </c:pt>
                <c:pt idx="36710">
                  <c:v>-1.0889100000000001E-2</c:v>
                </c:pt>
                <c:pt idx="36711">
                  <c:v>-3.7397399999999997E-2</c:v>
                </c:pt>
                <c:pt idx="36712">
                  <c:v>-2.13327E-2</c:v>
                </c:pt>
                <c:pt idx="36713">
                  <c:v>-2.4634400000000001E-2</c:v>
                </c:pt>
                <c:pt idx="36714">
                  <c:v>-3.2558400000000001E-2</c:v>
                </c:pt>
                <c:pt idx="36715">
                  <c:v>-2.0386700000000001E-2</c:v>
                </c:pt>
                <c:pt idx="36716">
                  <c:v>-4.0125800000000003E-2</c:v>
                </c:pt>
                <c:pt idx="36717">
                  <c:v>-2.2794700000000001E-2</c:v>
                </c:pt>
                <c:pt idx="36718">
                  <c:v>-2.0844499999999998E-2</c:v>
                </c:pt>
                <c:pt idx="36719">
                  <c:v>-2.5742500000000001E-2</c:v>
                </c:pt>
                <c:pt idx="36720">
                  <c:v>-3.8404500000000001E-2</c:v>
                </c:pt>
                <c:pt idx="36721">
                  <c:v>-2.8646499999999998E-2</c:v>
                </c:pt>
                <c:pt idx="36722">
                  <c:v>-2.39849E-2</c:v>
                </c:pt>
                <c:pt idx="36723">
                  <c:v>-2.7717599999999998E-2</c:v>
                </c:pt>
                <c:pt idx="36724">
                  <c:v>-3.8798300000000001E-2</c:v>
                </c:pt>
                <c:pt idx="36725">
                  <c:v>-3.5779999999999999E-2</c:v>
                </c:pt>
                <c:pt idx="36726">
                  <c:v>-3.4662199999999997E-2</c:v>
                </c:pt>
                <c:pt idx="36727">
                  <c:v>-3.1505600000000002E-2</c:v>
                </c:pt>
                <c:pt idx="36728">
                  <c:v>-3.9658499999999999E-2</c:v>
                </c:pt>
                <c:pt idx="36729">
                  <c:v>-3.2182700000000002E-2</c:v>
                </c:pt>
                <c:pt idx="36730">
                  <c:v>-2.62451E-3</c:v>
                </c:pt>
                <c:pt idx="36731">
                  <c:v>-4.9886699999999997E-3</c:v>
                </c:pt>
                <c:pt idx="36732">
                  <c:v>-1.8748299999999999E-2</c:v>
                </c:pt>
                <c:pt idx="36733">
                  <c:v>-1.46999E-2</c:v>
                </c:pt>
                <c:pt idx="36734">
                  <c:v>-2.4601899999999999E-2</c:v>
                </c:pt>
                <c:pt idx="36735">
                  <c:v>-2.1307900000000001E-2</c:v>
                </c:pt>
                <c:pt idx="36736">
                  <c:v>-2.51389E-3</c:v>
                </c:pt>
                <c:pt idx="36737">
                  <c:v>-1.03607E-2</c:v>
                </c:pt>
                <c:pt idx="36738">
                  <c:v>-2.5134099999999999E-2</c:v>
                </c:pt>
                <c:pt idx="36739">
                  <c:v>-2.5223700000000002E-2</c:v>
                </c:pt>
                <c:pt idx="36740">
                  <c:v>-1.9759200000000001E-2</c:v>
                </c:pt>
                <c:pt idx="36741">
                  <c:v>-1.15643E-2</c:v>
                </c:pt>
                <c:pt idx="36742">
                  <c:v>-1.2796399999999999E-2</c:v>
                </c:pt>
                <c:pt idx="36743">
                  <c:v>-1.6777E-2</c:v>
                </c:pt>
                <c:pt idx="36744">
                  <c:v>-1.9688600000000001E-2</c:v>
                </c:pt>
                <c:pt idx="36745">
                  <c:v>-2.0731900000000001E-2</c:v>
                </c:pt>
                <c:pt idx="36746">
                  <c:v>-3.7000699999999997E-2</c:v>
                </c:pt>
                <c:pt idx="36747">
                  <c:v>-1.7738299999999999E-3</c:v>
                </c:pt>
                <c:pt idx="36748">
                  <c:v>-7.7419300000000002E-3</c:v>
                </c:pt>
                <c:pt idx="36749">
                  <c:v>-1.46322E-2</c:v>
                </c:pt>
                <c:pt idx="36750">
                  <c:v>-9.9840199999999997E-3</c:v>
                </c:pt>
                <c:pt idx="36751">
                  <c:v>-4.8008E-3</c:v>
                </c:pt>
                <c:pt idx="36752">
                  <c:v>-2.9210999999999998E-3</c:v>
                </c:pt>
                <c:pt idx="36753">
                  <c:v>-1.28384E-2</c:v>
                </c:pt>
                <c:pt idx="36754">
                  <c:v>5.7315800000000004E-4</c:v>
                </c:pt>
                <c:pt idx="36755">
                  <c:v>-7.6131799999999998E-3</c:v>
                </c:pt>
                <c:pt idx="36756">
                  <c:v>-1.8501299999999998E-2</c:v>
                </c:pt>
                <c:pt idx="36757">
                  <c:v>-5.8956099999999999E-3</c:v>
                </c:pt>
                <c:pt idx="36758">
                  <c:v>4.09126E-4</c:v>
                </c:pt>
                <c:pt idx="36759">
                  <c:v>5.9442499999999999E-3</c:v>
                </c:pt>
                <c:pt idx="36760">
                  <c:v>-4.9524299999999999E-3</c:v>
                </c:pt>
                <c:pt idx="36761">
                  <c:v>-3.6582899999999998E-3</c:v>
                </c:pt>
                <c:pt idx="36762">
                  <c:v>9.1495499999999994E-3</c:v>
                </c:pt>
                <c:pt idx="36763">
                  <c:v>1.11132E-2</c:v>
                </c:pt>
                <c:pt idx="36764">
                  <c:v>1.8331500000000001E-2</c:v>
                </c:pt>
                <c:pt idx="36765">
                  <c:v>2.5062600000000002E-3</c:v>
                </c:pt>
                <c:pt idx="36766">
                  <c:v>1.0150899999999999E-2</c:v>
                </c:pt>
                <c:pt idx="36767">
                  <c:v>1.10922E-2</c:v>
                </c:pt>
                <c:pt idx="36768">
                  <c:v>1.6483299999999999E-2</c:v>
                </c:pt>
                <c:pt idx="36769">
                  <c:v>9.0885199999999992E-3</c:v>
                </c:pt>
                <c:pt idx="36770">
                  <c:v>5.4063799999999997E-3</c:v>
                </c:pt>
                <c:pt idx="36771">
                  <c:v>3.2892199999999998E-3</c:v>
                </c:pt>
                <c:pt idx="36772">
                  <c:v>8.1300699999999997E-3</c:v>
                </c:pt>
                <c:pt idx="36773">
                  <c:v>7.1620899999999999E-4</c:v>
                </c:pt>
                <c:pt idx="36774">
                  <c:v>1.86949E-2</c:v>
                </c:pt>
                <c:pt idx="36775">
                  <c:v>1.55611E-2</c:v>
                </c:pt>
                <c:pt idx="36776">
                  <c:v>5.9232699999999996E-3</c:v>
                </c:pt>
                <c:pt idx="36777">
                  <c:v>9.1533699999999992E-3</c:v>
                </c:pt>
                <c:pt idx="36778">
                  <c:v>2.25658E-2</c:v>
                </c:pt>
                <c:pt idx="36779">
                  <c:v>1.7502799999999999E-2</c:v>
                </c:pt>
                <c:pt idx="36780">
                  <c:v>2.4948100000000001E-2</c:v>
                </c:pt>
                <c:pt idx="36781">
                  <c:v>3.26443E-3</c:v>
                </c:pt>
                <c:pt idx="36782">
                  <c:v>2.2061299999999999E-2</c:v>
                </c:pt>
                <c:pt idx="36783">
                  <c:v>2.24905E-2</c:v>
                </c:pt>
                <c:pt idx="36784">
                  <c:v>4.22859E-3</c:v>
                </c:pt>
                <c:pt idx="36785">
                  <c:v>2.9461899999999999E-2</c:v>
                </c:pt>
                <c:pt idx="36786">
                  <c:v>1.4352800000000001E-2</c:v>
                </c:pt>
                <c:pt idx="36787">
                  <c:v>1.6563399999999999E-2</c:v>
                </c:pt>
                <c:pt idx="36788">
                  <c:v>-3.9043400000000001E-3</c:v>
                </c:pt>
                <c:pt idx="36789">
                  <c:v>-5.5141399999999998E-3</c:v>
                </c:pt>
                <c:pt idx="36790">
                  <c:v>-1.5401799999999999E-3</c:v>
                </c:pt>
                <c:pt idx="36791">
                  <c:v>3.42627E-2</c:v>
                </c:pt>
                <c:pt idx="36792">
                  <c:v>9.0284300000000005E-3</c:v>
                </c:pt>
                <c:pt idx="36793">
                  <c:v>6.6947899999999995E-4</c:v>
                </c:pt>
                <c:pt idx="36794">
                  <c:v>6.74152E-3</c:v>
                </c:pt>
                <c:pt idx="36795">
                  <c:v>5.5999800000000001E-3</c:v>
                </c:pt>
                <c:pt idx="36796">
                  <c:v>7.2231300000000003E-3</c:v>
                </c:pt>
                <c:pt idx="36797">
                  <c:v>-4.4860799999999999E-3</c:v>
                </c:pt>
                <c:pt idx="36798">
                  <c:v>1.0831800000000001E-2</c:v>
                </c:pt>
                <c:pt idx="36799">
                  <c:v>-8.9645399999999998E-4</c:v>
                </c:pt>
                <c:pt idx="36800">
                  <c:v>1.7351200000000001E-2</c:v>
                </c:pt>
                <c:pt idx="36801">
                  <c:v>1.17731E-2</c:v>
                </c:pt>
                <c:pt idx="36802">
                  <c:v>1.8851300000000001E-2</c:v>
                </c:pt>
                <c:pt idx="36803">
                  <c:v>1.9580799999999999E-2</c:v>
                </c:pt>
                <c:pt idx="36804">
                  <c:v>1.10788E-2</c:v>
                </c:pt>
                <c:pt idx="36805">
                  <c:v>-2.3679700000000001E-3</c:v>
                </c:pt>
                <c:pt idx="36806">
                  <c:v>2.65951E-2</c:v>
                </c:pt>
                <c:pt idx="36807">
                  <c:v>1.7818500000000001E-2</c:v>
                </c:pt>
                <c:pt idx="36808">
                  <c:v>1.50843E-2</c:v>
                </c:pt>
                <c:pt idx="36809">
                  <c:v>7.7676799999999999E-3</c:v>
                </c:pt>
                <c:pt idx="36810">
                  <c:v>6.2332200000000003E-3</c:v>
                </c:pt>
                <c:pt idx="36811">
                  <c:v>1.0375000000000001E-2</c:v>
                </c:pt>
                <c:pt idx="36812">
                  <c:v>1.7063100000000001E-2</c:v>
                </c:pt>
                <c:pt idx="36813">
                  <c:v>7.0638699999999999E-3</c:v>
                </c:pt>
                <c:pt idx="36814">
                  <c:v>4.3659199999999997E-3</c:v>
                </c:pt>
                <c:pt idx="36815">
                  <c:v>8.3398799999999992E-3</c:v>
                </c:pt>
                <c:pt idx="36816">
                  <c:v>1.89228E-2</c:v>
                </c:pt>
                <c:pt idx="36817">
                  <c:v>2.1350899999999999E-2</c:v>
                </c:pt>
                <c:pt idx="36818">
                  <c:v>1.8086399999999999E-2</c:v>
                </c:pt>
                <c:pt idx="36819">
                  <c:v>1.65176E-2</c:v>
                </c:pt>
                <c:pt idx="36820">
                  <c:v>-1.82438E-3</c:v>
                </c:pt>
                <c:pt idx="36821">
                  <c:v>1.7797500000000001E-2</c:v>
                </c:pt>
                <c:pt idx="36822">
                  <c:v>4.8065199999999998E-4</c:v>
                </c:pt>
                <c:pt idx="36823">
                  <c:v>4.2905799999999996E-3</c:v>
                </c:pt>
                <c:pt idx="36824">
                  <c:v>9.6693000000000005E-3</c:v>
                </c:pt>
                <c:pt idx="36825">
                  <c:v>2.5405900000000001E-3</c:v>
                </c:pt>
                <c:pt idx="36826">
                  <c:v>4.3020200000000001E-3</c:v>
                </c:pt>
                <c:pt idx="36827">
                  <c:v>4.1990300000000003E-3</c:v>
                </c:pt>
                <c:pt idx="36828">
                  <c:v>1.3905499999999999E-2</c:v>
                </c:pt>
                <c:pt idx="36829">
                  <c:v>8.7356599999999993E-3</c:v>
                </c:pt>
                <c:pt idx="36830">
                  <c:v>2.6592299999999999E-2</c:v>
                </c:pt>
                <c:pt idx="36831">
                  <c:v>1.24035E-2</c:v>
                </c:pt>
                <c:pt idx="36832">
                  <c:v>1.38464E-2</c:v>
                </c:pt>
                <c:pt idx="36833">
                  <c:v>-6.8006500000000001E-3</c:v>
                </c:pt>
                <c:pt idx="36834">
                  <c:v>1.7325400000000001E-2</c:v>
                </c:pt>
                <c:pt idx="36835">
                  <c:v>2.20003E-2</c:v>
                </c:pt>
                <c:pt idx="36836">
                  <c:v>1.7534299999999999E-2</c:v>
                </c:pt>
                <c:pt idx="36837">
                  <c:v>1.50023E-2</c:v>
                </c:pt>
                <c:pt idx="36838">
                  <c:v>1.43871E-2</c:v>
                </c:pt>
                <c:pt idx="36839">
                  <c:v>-7.2956100000000001E-3</c:v>
                </c:pt>
                <c:pt idx="36840">
                  <c:v>2.1627400000000001E-2</c:v>
                </c:pt>
                <c:pt idx="36841">
                  <c:v>2.7720499999999999E-2</c:v>
                </c:pt>
                <c:pt idx="36842">
                  <c:v>3.2206499999999999E-2</c:v>
                </c:pt>
                <c:pt idx="36843">
                  <c:v>1.0529500000000001E-2</c:v>
                </c:pt>
                <c:pt idx="36844">
                  <c:v>6.88362E-3</c:v>
                </c:pt>
                <c:pt idx="36845">
                  <c:v>9.1562299999999996E-3</c:v>
                </c:pt>
                <c:pt idx="36846">
                  <c:v>2.0031E-2</c:v>
                </c:pt>
                <c:pt idx="36847">
                  <c:v>3.3064799999999998E-2</c:v>
                </c:pt>
                <c:pt idx="36848">
                  <c:v>7.9927399999999999E-3</c:v>
                </c:pt>
                <c:pt idx="36849">
                  <c:v>2.5119800000000001E-2</c:v>
                </c:pt>
                <c:pt idx="36850">
                  <c:v>1.1280999999999999E-2</c:v>
                </c:pt>
                <c:pt idx="36851">
                  <c:v>1.3979E-2</c:v>
                </c:pt>
                <c:pt idx="36852">
                  <c:v>8.8424699999999998E-3</c:v>
                </c:pt>
                <c:pt idx="36853">
                  <c:v>8.9559600000000007E-3</c:v>
                </c:pt>
                <c:pt idx="36854">
                  <c:v>1.68781E-2</c:v>
                </c:pt>
                <c:pt idx="36855">
                  <c:v>3.26633E-3</c:v>
                </c:pt>
                <c:pt idx="36856">
                  <c:v>-6.78062E-4</c:v>
                </c:pt>
                <c:pt idx="36857">
                  <c:v>-9.8066300000000002E-3</c:v>
                </c:pt>
                <c:pt idx="36858">
                  <c:v>2.3460399999999999E-2</c:v>
                </c:pt>
                <c:pt idx="36859">
                  <c:v>1.4090500000000001E-2</c:v>
                </c:pt>
                <c:pt idx="36860">
                  <c:v>2.1288899999999999E-2</c:v>
                </c:pt>
                <c:pt idx="36861">
                  <c:v>1.70002E-2</c:v>
                </c:pt>
                <c:pt idx="36862">
                  <c:v>5.41115E-3</c:v>
                </c:pt>
                <c:pt idx="36863">
                  <c:v>2.0134900000000001E-2</c:v>
                </c:pt>
                <c:pt idx="36864">
                  <c:v>2.2138600000000001E-2</c:v>
                </c:pt>
                <c:pt idx="36865">
                  <c:v>1.91717E-2</c:v>
                </c:pt>
                <c:pt idx="36866">
                  <c:v>1.31092E-2</c:v>
                </c:pt>
                <c:pt idx="36867">
                  <c:v>2.4509400000000001E-2</c:v>
                </c:pt>
                <c:pt idx="36868">
                  <c:v>1.6282100000000001E-2</c:v>
                </c:pt>
                <c:pt idx="36869">
                  <c:v>1.4833499999999999E-2</c:v>
                </c:pt>
                <c:pt idx="36870">
                  <c:v>2.40469E-2</c:v>
                </c:pt>
                <c:pt idx="36871">
                  <c:v>2.34976E-2</c:v>
                </c:pt>
                <c:pt idx="36872">
                  <c:v>2.1409999999999998E-2</c:v>
                </c:pt>
                <c:pt idx="36873">
                  <c:v>8.7547300000000005E-3</c:v>
                </c:pt>
                <c:pt idx="36874">
                  <c:v>1.40152E-2</c:v>
                </c:pt>
                <c:pt idx="36875">
                  <c:v>1.8094099999999998E-2</c:v>
                </c:pt>
                <c:pt idx="36876">
                  <c:v>8.8310200000000002E-3</c:v>
                </c:pt>
                <c:pt idx="36877">
                  <c:v>1.30768E-2</c:v>
                </c:pt>
                <c:pt idx="36878">
                  <c:v>1.02291E-2</c:v>
                </c:pt>
                <c:pt idx="36879">
                  <c:v>2.14272E-2</c:v>
                </c:pt>
                <c:pt idx="36880">
                  <c:v>2.0916000000000001E-2</c:v>
                </c:pt>
                <c:pt idx="36881">
                  <c:v>2.0564099999999998E-2</c:v>
                </c:pt>
                <c:pt idx="36882">
                  <c:v>9.7389199999999999E-3</c:v>
                </c:pt>
                <c:pt idx="36883">
                  <c:v>3.1111699999999999E-2</c:v>
                </c:pt>
                <c:pt idx="36884">
                  <c:v>1.02396E-2</c:v>
                </c:pt>
                <c:pt idx="36885">
                  <c:v>4.8399000000000003E-3</c:v>
                </c:pt>
                <c:pt idx="36886">
                  <c:v>1.41897E-2</c:v>
                </c:pt>
                <c:pt idx="36887">
                  <c:v>1.264E-2</c:v>
                </c:pt>
                <c:pt idx="36888">
                  <c:v>7.4358000000000002E-3</c:v>
                </c:pt>
                <c:pt idx="36889">
                  <c:v>7.3280300000000001E-3</c:v>
                </c:pt>
                <c:pt idx="36890">
                  <c:v>1.36709E-2</c:v>
                </c:pt>
                <c:pt idx="36891">
                  <c:v>8.56495E-3</c:v>
                </c:pt>
                <c:pt idx="36892">
                  <c:v>8.8052700000000005E-3</c:v>
                </c:pt>
                <c:pt idx="36893">
                  <c:v>1.2867E-2</c:v>
                </c:pt>
                <c:pt idx="36894">
                  <c:v>1.583E-2</c:v>
                </c:pt>
                <c:pt idx="36895">
                  <c:v>2.6362400000000001E-2</c:v>
                </c:pt>
                <c:pt idx="36896">
                  <c:v>1.1868500000000001E-2</c:v>
                </c:pt>
                <c:pt idx="36897">
                  <c:v>8.6851099999999994E-3</c:v>
                </c:pt>
                <c:pt idx="36898">
                  <c:v>1.09301E-2</c:v>
                </c:pt>
                <c:pt idx="36899">
                  <c:v>1.9206000000000001E-2</c:v>
                </c:pt>
                <c:pt idx="36900">
                  <c:v>2.7234999999999999E-2</c:v>
                </c:pt>
                <c:pt idx="36901">
                  <c:v>1.9629500000000001E-2</c:v>
                </c:pt>
                <c:pt idx="36902">
                  <c:v>1.8780700000000001E-2</c:v>
                </c:pt>
                <c:pt idx="36903">
                  <c:v>1.5461900000000001E-2</c:v>
                </c:pt>
                <c:pt idx="36904">
                  <c:v>1.6632999999999998E-2</c:v>
                </c:pt>
                <c:pt idx="36905">
                  <c:v>3.3592200000000003E-2</c:v>
                </c:pt>
                <c:pt idx="36906">
                  <c:v>1.6962999999999999E-2</c:v>
                </c:pt>
                <c:pt idx="36907">
                  <c:v>5.9099199999999999E-3</c:v>
                </c:pt>
                <c:pt idx="36908">
                  <c:v>1.52254E-2</c:v>
                </c:pt>
                <c:pt idx="36909">
                  <c:v>1.5746099999999999E-2</c:v>
                </c:pt>
                <c:pt idx="36910">
                  <c:v>1.9125E-2</c:v>
                </c:pt>
                <c:pt idx="36911">
                  <c:v>3.2766299999999998E-2</c:v>
                </c:pt>
                <c:pt idx="36912">
                  <c:v>3.8452099999999999E-3</c:v>
                </c:pt>
                <c:pt idx="36913">
                  <c:v>2.3681600000000001E-2</c:v>
                </c:pt>
                <c:pt idx="36914">
                  <c:v>5.0191899999999998E-3</c:v>
                </c:pt>
                <c:pt idx="36915">
                  <c:v>1.8480300000000002E-2</c:v>
                </c:pt>
                <c:pt idx="36916">
                  <c:v>2.6493099999999999E-2</c:v>
                </c:pt>
                <c:pt idx="36917">
                  <c:v>1.27668E-2</c:v>
                </c:pt>
                <c:pt idx="36918">
                  <c:v>8.2969700000000001E-4</c:v>
                </c:pt>
                <c:pt idx="36919">
                  <c:v>1.6537699999999999E-2</c:v>
                </c:pt>
                <c:pt idx="36920">
                  <c:v>2.4437E-2</c:v>
                </c:pt>
                <c:pt idx="36921">
                  <c:v>1.52636E-2</c:v>
                </c:pt>
                <c:pt idx="36922">
                  <c:v>2.87771E-2</c:v>
                </c:pt>
                <c:pt idx="36923">
                  <c:v>-3.5123799999999998E-3</c:v>
                </c:pt>
                <c:pt idx="36924">
                  <c:v>8.3770800000000003E-3</c:v>
                </c:pt>
                <c:pt idx="36925">
                  <c:v>-3.2854099999999999E-3</c:v>
                </c:pt>
                <c:pt idx="36926">
                  <c:v>6.6003800000000003E-3</c:v>
                </c:pt>
                <c:pt idx="36927">
                  <c:v>1.30358E-2</c:v>
                </c:pt>
                <c:pt idx="36928">
                  <c:v>1.2230899999999999E-2</c:v>
                </c:pt>
                <c:pt idx="36929">
                  <c:v>-2.8867699999999999E-3</c:v>
                </c:pt>
                <c:pt idx="36930">
                  <c:v>1.1627200000000001E-2</c:v>
                </c:pt>
                <c:pt idx="36931">
                  <c:v>2.7933099999999998E-3</c:v>
                </c:pt>
                <c:pt idx="36932">
                  <c:v>6.7596399999999999E-3</c:v>
                </c:pt>
                <c:pt idx="36933">
                  <c:v>7.3308899999999996E-3</c:v>
                </c:pt>
                <c:pt idx="36934">
                  <c:v>-1.6529100000000001E-2</c:v>
                </c:pt>
                <c:pt idx="36935">
                  <c:v>-8.6994199999999994E-3</c:v>
                </c:pt>
                <c:pt idx="36936">
                  <c:v>3.8909900000000001E-4</c:v>
                </c:pt>
                <c:pt idx="36937">
                  <c:v>1.15862E-2</c:v>
                </c:pt>
                <c:pt idx="36938">
                  <c:v>-9.6826599999999992E-3</c:v>
                </c:pt>
                <c:pt idx="36939">
                  <c:v>2.13232E-2</c:v>
                </c:pt>
                <c:pt idx="36940">
                  <c:v>-5.8174100000000003E-3</c:v>
                </c:pt>
                <c:pt idx="36941">
                  <c:v>1.5230199999999999E-2</c:v>
                </c:pt>
                <c:pt idx="36942">
                  <c:v>1.32322E-2</c:v>
                </c:pt>
                <c:pt idx="36943">
                  <c:v>6.0796699999999997E-3</c:v>
                </c:pt>
                <c:pt idx="36944">
                  <c:v>9.0217599999999998E-4</c:v>
                </c:pt>
                <c:pt idx="36945">
                  <c:v>-1.5907300000000001E-3</c:v>
                </c:pt>
                <c:pt idx="36946">
                  <c:v>1.1831299999999999E-2</c:v>
                </c:pt>
                <c:pt idx="36947">
                  <c:v>1.1253400000000001E-3</c:v>
                </c:pt>
                <c:pt idx="36948">
                  <c:v>3.8995700000000002E-3</c:v>
                </c:pt>
                <c:pt idx="36949">
                  <c:v>-4.9877199999999997E-4</c:v>
                </c:pt>
                <c:pt idx="36950">
                  <c:v>9.5796600000000003E-3</c:v>
                </c:pt>
                <c:pt idx="36951">
                  <c:v>5.3834900000000003E-3</c:v>
                </c:pt>
                <c:pt idx="36952">
                  <c:v>-9.0885200000000003E-4</c:v>
                </c:pt>
                <c:pt idx="36953">
                  <c:v>8.9492800000000004E-3</c:v>
                </c:pt>
                <c:pt idx="36954">
                  <c:v>2.43568E-3</c:v>
                </c:pt>
                <c:pt idx="36955">
                  <c:v>-3.94058E-3</c:v>
                </c:pt>
                <c:pt idx="36956">
                  <c:v>1.81675E-3</c:v>
                </c:pt>
                <c:pt idx="36957">
                  <c:v>5.4807700000000003E-3</c:v>
                </c:pt>
                <c:pt idx="36958">
                  <c:v>4.8265499999999998E-3</c:v>
                </c:pt>
                <c:pt idx="36959">
                  <c:v>-1.8701600000000001E-3</c:v>
                </c:pt>
                <c:pt idx="36960">
                  <c:v>1.3182599999999999E-2</c:v>
                </c:pt>
                <c:pt idx="36961">
                  <c:v>-2.4881399999999998E-3</c:v>
                </c:pt>
                <c:pt idx="36962">
                  <c:v>7.3242200000000002E-3</c:v>
                </c:pt>
                <c:pt idx="36963">
                  <c:v>1.0643E-3</c:v>
                </c:pt>
                <c:pt idx="36964">
                  <c:v>-9.0331999999999999E-3</c:v>
                </c:pt>
                <c:pt idx="36965">
                  <c:v>7.7848400000000003E-3</c:v>
                </c:pt>
                <c:pt idx="36966">
                  <c:v>-3.28064E-3</c:v>
                </c:pt>
                <c:pt idx="36967">
                  <c:v>-1.25504E-2</c:v>
                </c:pt>
                <c:pt idx="36968">
                  <c:v>-8.5983299999999995E-3</c:v>
                </c:pt>
                <c:pt idx="36969">
                  <c:v>-6.9942499999999996E-3</c:v>
                </c:pt>
                <c:pt idx="36970">
                  <c:v>-3.6449400000000002E-3</c:v>
                </c:pt>
                <c:pt idx="36971">
                  <c:v>-1.10064E-2</c:v>
                </c:pt>
                <c:pt idx="36972">
                  <c:v>1.50394E-2</c:v>
                </c:pt>
                <c:pt idx="36973">
                  <c:v>-1.7573399999999999E-2</c:v>
                </c:pt>
                <c:pt idx="36974">
                  <c:v>-6.38866E-3</c:v>
                </c:pt>
                <c:pt idx="36975">
                  <c:v>8.8291199999999993E-3</c:v>
                </c:pt>
                <c:pt idx="36976">
                  <c:v>2.9535299999999998E-3</c:v>
                </c:pt>
                <c:pt idx="36977">
                  <c:v>9.2372900000000004E-3</c:v>
                </c:pt>
                <c:pt idx="36978">
                  <c:v>-1.3476399999999999E-2</c:v>
                </c:pt>
                <c:pt idx="36979">
                  <c:v>2.6590300000000001E-2</c:v>
                </c:pt>
                <c:pt idx="36980">
                  <c:v>4.6386700000000001E-3</c:v>
                </c:pt>
                <c:pt idx="36981">
                  <c:v>5.9328100000000002E-3</c:v>
                </c:pt>
                <c:pt idx="36982">
                  <c:v>-5.1307700000000002E-4</c:v>
                </c:pt>
                <c:pt idx="36983">
                  <c:v>-4.01783E-3</c:v>
                </c:pt>
                <c:pt idx="36984">
                  <c:v>-1.0283499999999999E-2</c:v>
                </c:pt>
                <c:pt idx="36985">
                  <c:v>-1.9115400000000001E-2</c:v>
                </c:pt>
                <c:pt idx="36986">
                  <c:v>-9.3450500000000006E-3</c:v>
                </c:pt>
                <c:pt idx="36987">
                  <c:v>-1.13277E-2</c:v>
                </c:pt>
                <c:pt idx="36988">
                  <c:v>-2.02379E-2</c:v>
                </c:pt>
                <c:pt idx="36989">
                  <c:v>-1.55716E-2</c:v>
                </c:pt>
                <c:pt idx="36990">
                  <c:v>-2.1956400000000001E-2</c:v>
                </c:pt>
                <c:pt idx="36991">
                  <c:v>-2.0794900000000002E-2</c:v>
                </c:pt>
                <c:pt idx="36992">
                  <c:v>-8.6832000000000003E-3</c:v>
                </c:pt>
                <c:pt idx="36993">
                  <c:v>-2.67982E-4</c:v>
                </c:pt>
                <c:pt idx="36994">
                  <c:v>-1.10168E-2</c:v>
                </c:pt>
                <c:pt idx="36995">
                  <c:v>-1.0964399999999999E-2</c:v>
                </c:pt>
                <c:pt idx="36996">
                  <c:v>-1.7401699999999999E-2</c:v>
                </c:pt>
                <c:pt idx="36997">
                  <c:v>-7.71713E-3</c:v>
                </c:pt>
                <c:pt idx="36998">
                  <c:v>-9.2315699999999997E-3</c:v>
                </c:pt>
                <c:pt idx="36999">
                  <c:v>-1.6744599999999998E-2</c:v>
                </c:pt>
                <c:pt idx="37000">
                  <c:v>6.0024299999999996E-3</c:v>
                </c:pt>
                <c:pt idx="37001">
                  <c:v>-1.8409700000000001E-2</c:v>
                </c:pt>
                <c:pt idx="37002">
                  <c:v>-2.33049E-2</c:v>
                </c:pt>
                <c:pt idx="37003">
                  <c:v>-2.5631899999999999E-2</c:v>
                </c:pt>
                <c:pt idx="37004">
                  <c:v>-1.20134E-2</c:v>
                </c:pt>
                <c:pt idx="37005">
                  <c:v>-2.0070999999999999E-2</c:v>
                </c:pt>
                <c:pt idx="37006">
                  <c:v>-3.7601500000000003E-2</c:v>
                </c:pt>
                <c:pt idx="37007">
                  <c:v>-2.17047E-2</c:v>
                </c:pt>
                <c:pt idx="37008">
                  <c:v>-1.23234E-2</c:v>
                </c:pt>
                <c:pt idx="37009">
                  <c:v>-1.9359600000000001E-2</c:v>
                </c:pt>
                <c:pt idx="37010">
                  <c:v>-1.55087E-2</c:v>
                </c:pt>
                <c:pt idx="37011">
                  <c:v>-5.66483E-3</c:v>
                </c:pt>
                <c:pt idx="37012">
                  <c:v>-1.41659E-2</c:v>
                </c:pt>
                <c:pt idx="37013">
                  <c:v>-1.0725999999999999E-2</c:v>
                </c:pt>
                <c:pt idx="37014">
                  <c:v>-8.2330700000000003E-3</c:v>
                </c:pt>
                <c:pt idx="37015">
                  <c:v>-9.7007800000000009E-3</c:v>
                </c:pt>
                <c:pt idx="37016">
                  <c:v>-8.9054100000000008E-3</c:v>
                </c:pt>
                <c:pt idx="37017">
                  <c:v>-1.7395000000000001E-2</c:v>
                </c:pt>
                <c:pt idx="37018">
                  <c:v>-3.3836399999999998E-3</c:v>
                </c:pt>
                <c:pt idx="37019">
                  <c:v>4.6052899999999997E-3</c:v>
                </c:pt>
                <c:pt idx="37020">
                  <c:v>-2.8571099999999999E-2</c:v>
                </c:pt>
                <c:pt idx="37021">
                  <c:v>-1.59826E-2</c:v>
                </c:pt>
                <c:pt idx="37022">
                  <c:v>-2.2037500000000002E-2</c:v>
                </c:pt>
                <c:pt idx="37023">
                  <c:v>-8.7957399999999998E-3</c:v>
                </c:pt>
                <c:pt idx="37024">
                  <c:v>-6.8712199999999999E-3</c:v>
                </c:pt>
                <c:pt idx="37025">
                  <c:v>-1.3545E-2</c:v>
                </c:pt>
                <c:pt idx="37026">
                  <c:v>-4.6205500000000002E-3</c:v>
                </c:pt>
                <c:pt idx="37027">
                  <c:v>-1.2227999999999999E-2</c:v>
                </c:pt>
                <c:pt idx="37028">
                  <c:v>-1.22948E-2</c:v>
                </c:pt>
                <c:pt idx="37029">
                  <c:v>-1.8769299999999999E-2</c:v>
                </c:pt>
                <c:pt idx="37030">
                  <c:v>-1.5696499999999999E-2</c:v>
                </c:pt>
                <c:pt idx="37031">
                  <c:v>-1.14441E-2</c:v>
                </c:pt>
                <c:pt idx="37032">
                  <c:v>-7.4453399999999999E-3</c:v>
                </c:pt>
                <c:pt idx="37033">
                  <c:v>-3.3709500000000003E-2</c:v>
                </c:pt>
                <c:pt idx="37034">
                  <c:v>-1.01271E-2</c:v>
                </c:pt>
                <c:pt idx="37035">
                  <c:v>-1.6577700000000001E-2</c:v>
                </c:pt>
                <c:pt idx="37036">
                  <c:v>-8.66222E-3</c:v>
                </c:pt>
                <c:pt idx="37037">
                  <c:v>-2.0177799999999999E-2</c:v>
                </c:pt>
                <c:pt idx="37038">
                  <c:v>-1.5399899999999999E-2</c:v>
                </c:pt>
                <c:pt idx="37039">
                  <c:v>-1.52712E-2</c:v>
                </c:pt>
                <c:pt idx="37040">
                  <c:v>-3.1018299999999999E-2</c:v>
                </c:pt>
                <c:pt idx="37041">
                  <c:v>-2.9188200000000001E-2</c:v>
                </c:pt>
                <c:pt idx="37042">
                  <c:v>-2.6376699999999999E-2</c:v>
                </c:pt>
                <c:pt idx="37043">
                  <c:v>-1.93901E-2</c:v>
                </c:pt>
                <c:pt idx="37044">
                  <c:v>-2.3210499999999998E-2</c:v>
                </c:pt>
                <c:pt idx="37045">
                  <c:v>-2.61459E-2</c:v>
                </c:pt>
                <c:pt idx="37046">
                  <c:v>-3.6883399999999997E-2</c:v>
                </c:pt>
                <c:pt idx="37047">
                  <c:v>-1.8010100000000001E-2</c:v>
                </c:pt>
                <c:pt idx="37048">
                  <c:v>-1.9508399999999999E-2</c:v>
                </c:pt>
                <c:pt idx="37049">
                  <c:v>-2.7859700000000001E-2</c:v>
                </c:pt>
                <c:pt idx="37050">
                  <c:v>-3.6764100000000001E-2</c:v>
                </c:pt>
                <c:pt idx="37051">
                  <c:v>-3.7393600000000002E-3</c:v>
                </c:pt>
                <c:pt idx="37052">
                  <c:v>-1.6036999999999999E-2</c:v>
                </c:pt>
                <c:pt idx="37053">
                  <c:v>-1.32084E-3</c:v>
                </c:pt>
                <c:pt idx="37054">
                  <c:v>-9.87911E-3</c:v>
                </c:pt>
                <c:pt idx="37055">
                  <c:v>-1.4707599999999999E-2</c:v>
                </c:pt>
                <c:pt idx="37056">
                  <c:v>-1.9299500000000001E-2</c:v>
                </c:pt>
                <c:pt idx="37057">
                  <c:v>-1.89438E-2</c:v>
                </c:pt>
                <c:pt idx="37058">
                  <c:v>-1.9893600000000001E-2</c:v>
                </c:pt>
                <c:pt idx="37059">
                  <c:v>-1.84736E-2</c:v>
                </c:pt>
                <c:pt idx="37060">
                  <c:v>-1.3845400000000001E-2</c:v>
                </c:pt>
                <c:pt idx="37061">
                  <c:v>-1.7728799999999999E-2</c:v>
                </c:pt>
                <c:pt idx="37062">
                  <c:v>-5.3596499999999998E-2</c:v>
                </c:pt>
                <c:pt idx="37063">
                  <c:v>-3.8757300000000001E-2</c:v>
                </c:pt>
                <c:pt idx="37064">
                  <c:v>-1.6622499999999998E-2</c:v>
                </c:pt>
                <c:pt idx="37065">
                  <c:v>-3.0831299999999999E-2</c:v>
                </c:pt>
                <c:pt idx="37066">
                  <c:v>-1.66883E-2</c:v>
                </c:pt>
                <c:pt idx="37067">
                  <c:v>-3.3764799999999998E-2</c:v>
                </c:pt>
                <c:pt idx="37068">
                  <c:v>-2.9995899999999999E-2</c:v>
                </c:pt>
                <c:pt idx="37069">
                  <c:v>-3.7655800000000003E-2</c:v>
                </c:pt>
                <c:pt idx="37070">
                  <c:v>-3.1338699999999997E-2</c:v>
                </c:pt>
                <c:pt idx="37071">
                  <c:v>-2.96211E-3</c:v>
                </c:pt>
                <c:pt idx="37072">
                  <c:v>-2.06251E-2</c:v>
                </c:pt>
                <c:pt idx="37073">
                  <c:v>-2.8260199999999999E-2</c:v>
                </c:pt>
                <c:pt idx="37074">
                  <c:v>-2.4627699999999999E-2</c:v>
                </c:pt>
                <c:pt idx="37075">
                  <c:v>-1.89047E-2</c:v>
                </c:pt>
                <c:pt idx="37076">
                  <c:v>-1.95503E-2</c:v>
                </c:pt>
                <c:pt idx="37077">
                  <c:v>-2.0023300000000001E-2</c:v>
                </c:pt>
                <c:pt idx="37078">
                  <c:v>-1.73817E-2</c:v>
                </c:pt>
                <c:pt idx="37079">
                  <c:v>-4.2965900000000001E-2</c:v>
                </c:pt>
                <c:pt idx="37080">
                  <c:v>-3.8770699999999998E-2</c:v>
                </c:pt>
                <c:pt idx="37081">
                  <c:v>-1.33743E-2</c:v>
                </c:pt>
                <c:pt idx="37082">
                  <c:v>-1.15795E-2</c:v>
                </c:pt>
                <c:pt idx="37083">
                  <c:v>-4.2887700000000001E-2</c:v>
                </c:pt>
                <c:pt idx="37084">
                  <c:v>-4.81882E-2</c:v>
                </c:pt>
                <c:pt idx="37085">
                  <c:v>-2.5312399999999999E-2</c:v>
                </c:pt>
                <c:pt idx="37086">
                  <c:v>-3.31802E-2</c:v>
                </c:pt>
                <c:pt idx="37087">
                  <c:v>-2.6720000000000001E-2</c:v>
                </c:pt>
                <c:pt idx="37088">
                  <c:v>-9.58729E-3</c:v>
                </c:pt>
                <c:pt idx="37089">
                  <c:v>-2.6088699999999999E-2</c:v>
                </c:pt>
                <c:pt idx="37090">
                  <c:v>-3.1683900000000001E-2</c:v>
                </c:pt>
                <c:pt idx="37091">
                  <c:v>-1.6228699999999999E-2</c:v>
                </c:pt>
                <c:pt idx="37092">
                  <c:v>-1.4128699999999999E-2</c:v>
                </c:pt>
                <c:pt idx="37093">
                  <c:v>-1.7557099999999999E-2</c:v>
                </c:pt>
                <c:pt idx="37094">
                  <c:v>-2.8376599999999998E-2</c:v>
                </c:pt>
                <c:pt idx="37095">
                  <c:v>-1.20096E-2</c:v>
                </c:pt>
                <c:pt idx="37096">
                  <c:v>-1.7567599999999999E-2</c:v>
                </c:pt>
                <c:pt idx="37097">
                  <c:v>-2.6022900000000002E-2</c:v>
                </c:pt>
                <c:pt idx="37098">
                  <c:v>-1.6021699999999999E-4</c:v>
                </c:pt>
                <c:pt idx="37099">
                  <c:v>-2.20308E-2</c:v>
                </c:pt>
                <c:pt idx="37100">
                  <c:v>-2.6684800000000002E-2</c:v>
                </c:pt>
                <c:pt idx="37101">
                  <c:v>-3.6304500000000003E-2</c:v>
                </c:pt>
                <c:pt idx="37102">
                  <c:v>-1.7769799999999999E-2</c:v>
                </c:pt>
                <c:pt idx="37103">
                  <c:v>-1.55554E-2</c:v>
                </c:pt>
                <c:pt idx="37104">
                  <c:v>-3.4261699999999999E-2</c:v>
                </c:pt>
                <c:pt idx="37105">
                  <c:v>-3.4767199999999998E-2</c:v>
                </c:pt>
                <c:pt idx="37106">
                  <c:v>-2.2563E-2</c:v>
                </c:pt>
                <c:pt idx="37107">
                  <c:v>-6.5336200000000004E-3</c:v>
                </c:pt>
                <c:pt idx="37108">
                  <c:v>-1.0161399999999999E-2</c:v>
                </c:pt>
                <c:pt idx="37109">
                  <c:v>-6.6699999999999997E-3</c:v>
                </c:pt>
                <c:pt idx="37110">
                  <c:v>-8.7909700000000004E-3</c:v>
                </c:pt>
                <c:pt idx="37111">
                  <c:v>-6.0606000000000002E-3</c:v>
                </c:pt>
                <c:pt idx="37112">
                  <c:v>-1.69125E-2</c:v>
                </c:pt>
                <c:pt idx="37113">
                  <c:v>-1.55201E-2</c:v>
                </c:pt>
                <c:pt idx="37114">
                  <c:v>-9.1533699999999992E-3</c:v>
                </c:pt>
                <c:pt idx="37115">
                  <c:v>-1.6426099999999999E-2</c:v>
                </c:pt>
                <c:pt idx="37116">
                  <c:v>-2.2010800000000001E-2</c:v>
                </c:pt>
                <c:pt idx="37117">
                  <c:v>-2.3244899999999999E-2</c:v>
                </c:pt>
                <c:pt idx="37118">
                  <c:v>-1.8075000000000001E-2</c:v>
                </c:pt>
                <c:pt idx="37119">
                  <c:v>-1.33743E-2</c:v>
                </c:pt>
                <c:pt idx="37120">
                  <c:v>-1.00088E-2</c:v>
                </c:pt>
                <c:pt idx="37121">
                  <c:v>-3.5479499999999997E-2</c:v>
                </c:pt>
                <c:pt idx="37122">
                  <c:v>-2.7118699999999999E-2</c:v>
                </c:pt>
                <c:pt idx="37123">
                  <c:v>-1.4960299999999999E-2</c:v>
                </c:pt>
                <c:pt idx="37124">
                  <c:v>-8.5811599999999991E-3</c:v>
                </c:pt>
                <c:pt idx="37125">
                  <c:v>-1.7261500000000001E-3</c:v>
                </c:pt>
                <c:pt idx="37126">
                  <c:v>-2.6482599999999999E-2</c:v>
                </c:pt>
                <c:pt idx="37127">
                  <c:v>-1.07975E-2</c:v>
                </c:pt>
                <c:pt idx="37128">
                  <c:v>-1.8225700000000001E-2</c:v>
                </c:pt>
                <c:pt idx="37129">
                  <c:v>5.3071999999999998E-3</c:v>
                </c:pt>
                <c:pt idx="37130">
                  <c:v>-1.1972399999999999E-2</c:v>
                </c:pt>
                <c:pt idx="37131">
                  <c:v>-1.13869E-2</c:v>
                </c:pt>
                <c:pt idx="37132">
                  <c:v>-2.6865E-2</c:v>
                </c:pt>
                <c:pt idx="37133">
                  <c:v>-3.0981999999999999E-2</c:v>
                </c:pt>
                <c:pt idx="37134">
                  <c:v>-9.90868E-4</c:v>
                </c:pt>
                <c:pt idx="37135">
                  <c:v>1.65844E-3</c:v>
                </c:pt>
                <c:pt idx="37136">
                  <c:v>9.3050000000000008E-3</c:v>
                </c:pt>
                <c:pt idx="37137">
                  <c:v>-8.7728500000000004E-3</c:v>
                </c:pt>
                <c:pt idx="37138">
                  <c:v>-1.31273E-2</c:v>
                </c:pt>
                <c:pt idx="37139">
                  <c:v>-1.7045000000000001E-2</c:v>
                </c:pt>
                <c:pt idx="37140">
                  <c:v>-9.47952E-3</c:v>
                </c:pt>
                <c:pt idx="37141">
                  <c:v>1.46093E-2</c:v>
                </c:pt>
                <c:pt idx="37142">
                  <c:v>-5.7668700000000003E-3</c:v>
                </c:pt>
                <c:pt idx="37143">
                  <c:v>-1.71824E-2</c:v>
                </c:pt>
                <c:pt idx="37144">
                  <c:v>4.3039300000000001E-3</c:v>
                </c:pt>
                <c:pt idx="37145">
                  <c:v>1.0259600000000001E-2</c:v>
                </c:pt>
                <c:pt idx="37146">
                  <c:v>1.41172E-2</c:v>
                </c:pt>
                <c:pt idx="37147">
                  <c:v>-1.9288099999999999E-2</c:v>
                </c:pt>
                <c:pt idx="37148">
                  <c:v>-3.54328E-2</c:v>
                </c:pt>
                <c:pt idx="37149">
                  <c:v>3.4980800000000002E-3</c:v>
                </c:pt>
                <c:pt idx="37150">
                  <c:v>4.7197300000000001E-3</c:v>
                </c:pt>
                <c:pt idx="37151">
                  <c:v>2.0804400000000001E-2</c:v>
                </c:pt>
                <c:pt idx="37152">
                  <c:v>1.85823E-2</c:v>
                </c:pt>
                <c:pt idx="37153">
                  <c:v>-6.3467000000000003E-3</c:v>
                </c:pt>
                <c:pt idx="37154">
                  <c:v>-5.7430299999999997E-3</c:v>
                </c:pt>
                <c:pt idx="37155">
                  <c:v>1.55392E-2</c:v>
                </c:pt>
                <c:pt idx="37156">
                  <c:v>1.9461599999999999E-2</c:v>
                </c:pt>
                <c:pt idx="37157">
                  <c:v>1.0746E-2</c:v>
                </c:pt>
                <c:pt idx="37158">
                  <c:v>-2.4881399999999998E-3</c:v>
                </c:pt>
                <c:pt idx="37159">
                  <c:v>-6.45161E-3</c:v>
                </c:pt>
                <c:pt idx="37160">
                  <c:v>-2.45533E-2</c:v>
                </c:pt>
                <c:pt idx="37161">
                  <c:v>-7.2145500000000001E-3</c:v>
                </c:pt>
                <c:pt idx="37162">
                  <c:v>1.371E-2</c:v>
                </c:pt>
                <c:pt idx="37163">
                  <c:v>1.2202299999999999E-2</c:v>
                </c:pt>
                <c:pt idx="37164">
                  <c:v>-3.9110200000000003E-3</c:v>
                </c:pt>
                <c:pt idx="37165">
                  <c:v>-2.7815800000000002E-2</c:v>
                </c:pt>
                <c:pt idx="37166">
                  <c:v>-9.0551399999999997E-3</c:v>
                </c:pt>
                <c:pt idx="37167">
                  <c:v>5.25093E-3</c:v>
                </c:pt>
                <c:pt idx="37168">
                  <c:v>1.0547600000000001E-3</c:v>
                </c:pt>
                <c:pt idx="37169">
                  <c:v>6.3791300000000002E-3</c:v>
                </c:pt>
                <c:pt idx="37170">
                  <c:v>-6.6061000000000002E-3</c:v>
                </c:pt>
                <c:pt idx="37171">
                  <c:v>1.1157999999999999E-3</c:v>
                </c:pt>
                <c:pt idx="37172">
                  <c:v>4.5595200000000001E-3</c:v>
                </c:pt>
                <c:pt idx="37173">
                  <c:v>7.0390699999999997E-3</c:v>
                </c:pt>
                <c:pt idx="37174">
                  <c:v>-4.2056999999999997E-3</c:v>
                </c:pt>
                <c:pt idx="37175">
                  <c:v>-9.2821099999999997E-3</c:v>
                </c:pt>
                <c:pt idx="37176">
                  <c:v>6.5708200000000002E-4</c:v>
                </c:pt>
                <c:pt idx="37177">
                  <c:v>-1.0851899999999999E-2</c:v>
                </c:pt>
                <c:pt idx="37178">
                  <c:v>1.2873600000000001E-2</c:v>
                </c:pt>
                <c:pt idx="37179">
                  <c:v>-1.4123899999999999E-3</c:v>
                </c:pt>
                <c:pt idx="37180">
                  <c:v>-4.4422100000000003E-3</c:v>
                </c:pt>
                <c:pt idx="37181">
                  <c:v>-1.1900900000000001E-2</c:v>
                </c:pt>
                <c:pt idx="37182">
                  <c:v>-2.64168E-3</c:v>
                </c:pt>
                <c:pt idx="37183">
                  <c:v>9.8924600000000005E-3</c:v>
                </c:pt>
                <c:pt idx="37184">
                  <c:v>1.7867999999999998E-2</c:v>
                </c:pt>
                <c:pt idx="37185">
                  <c:v>-8.9454699999999999E-4</c:v>
                </c:pt>
                <c:pt idx="37186">
                  <c:v>-9.7990000000000004E-3</c:v>
                </c:pt>
                <c:pt idx="37187">
                  <c:v>1.04046E-3</c:v>
                </c:pt>
                <c:pt idx="37188">
                  <c:v>-5.8345799999999998E-3</c:v>
                </c:pt>
                <c:pt idx="37189">
                  <c:v>2.6033400000000002E-2</c:v>
                </c:pt>
                <c:pt idx="37190">
                  <c:v>1.53542E-3</c:v>
                </c:pt>
                <c:pt idx="37191">
                  <c:v>-1.0208099999999999E-2</c:v>
                </c:pt>
                <c:pt idx="37192">
                  <c:v>-1.15452E-2</c:v>
                </c:pt>
                <c:pt idx="37193">
                  <c:v>5.2290000000000001E-3</c:v>
                </c:pt>
                <c:pt idx="37194">
                  <c:v>5.7401700000000002E-3</c:v>
                </c:pt>
                <c:pt idx="37195">
                  <c:v>-2.5396300000000002E-3</c:v>
                </c:pt>
                <c:pt idx="37196">
                  <c:v>-7.1439700000000004E-3</c:v>
                </c:pt>
                <c:pt idx="37197">
                  <c:v>-1.5955E-2</c:v>
                </c:pt>
                <c:pt idx="37198">
                  <c:v>-4.0721900000000001E-4</c:v>
                </c:pt>
                <c:pt idx="37199">
                  <c:v>1.4057200000000001E-3</c:v>
                </c:pt>
                <c:pt idx="37200">
                  <c:v>1.3757699999999999E-2</c:v>
                </c:pt>
                <c:pt idx="37201">
                  <c:v>1.41449E-2</c:v>
                </c:pt>
                <c:pt idx="37202">
                  <c:v>6.1187699999999999E-3</c:v>
                </c:pt>
                <c:pt idx="37203">
                  <c:v>-4.1027099999999999E-3</c:v>
                </c:pt>
                <c:pt idx="37204">
                  <c:v>9.9868800000000001E-3</c:v>
                </c:pt>
                <c:pt idx="37205">
                  <c:v>1.9255600000000001E-2</c:v>
                </c:pt>
                <c:pt idx="37206">
                  <c:v>1.6863800000000002E-2</c:v>
                </c:pt>
                <c:pt idx="37207">
                  <c:v>1.6633999999999999E-2</c:v>
                </c:pt>
                <c:pt idx="37208">
                  <c:v>7.5597800000000003E-3</c:v>
                </c:pt>
                <c:pt idx="37209">
                  <c:v>2.38447E-2</c:v>
                </c:pt>
                <c:pt idx="37210">
                  <c:v>2.2068999999999998E-2</c:v>
                </c:pt>
                <c:pt idx="37211">
                  <c:v>1.9572300000000001E-2</c:v>
                </c:pt>
                <c:pt idx="37212">
                  <c:v>7.0514699999999998E-3</c:v>
                </c:pt>
                <c:pt idx="37213">
                  <c:v>1.25408E-2</c:v>
                </c:pt>
                <c:pt idx="37214">
                  <c:v>2.5626199999999998E-2</c:v>
                </c:pt>
                <c:pt idx="37215">
                  <c:v>2.3309699999999999E-2</c:v>
                </c:pt>
                <c:pt idx="37216">
                  <c:v>1.6943900000000001E-2</c:v>
                </c:pt>
                <c:pt idx="37217">
                  <c:v>-2.96211E-3</c:v>
                </c:pt>
                <c:pt idx="37218">
                  <c:v>2.6565600000000002E-2</c:v>
                </c:pt>
                <c:pt idx="37219">
                  <c:v>1.26295E-2</c:v>
                </c:pt>
                <c:pt idx="37220">
                  <c:v>3.6299699999999997E-2</c:v>
                </c:pt>
                <c:pt idx="37221">
                  <c:v>2.9701200000000001E-2</c:v>
                </c:pt>
                <c:pt idx="37222">
                  <c:v>3.1823200000000003E-2</c:v>
                </c:pt>
                <c:pt idx="37223">
                  <c:v>2.2271200000000001E-2</c:v>
                </c:pt>
                <c:pt idx="37224">
                  <c:v>2.10352E-2</c:v>
                </c:pt>
                <c:pt idx="37225">
                  <c:v>3.4153000000000003E-2</c:v>
                </c:pt>
                <c:pt idx="37226">
                  <c:v>4.2929599999999998E-2</c:v>
                </c:pt>
                <c:pt idx="37227">
                  <c:v>4.3531399999999998E-2</c:v>
                </c:pt>
                <c:pt idx="37228">
                  <c:v>2.6441599999999999E-2</c:v>
                </c:pt>
                <c:pt idx="37229">
                  <c:v>2.08893E-2</c:v>
                </c:pt>
                <c:pt idx="37230">
                  <c:v>1.34296E-2</c:v>
                </c:pt>
                <c:pt idx="37231">
                  <c:v>3.3764799999999998E-2</c:v>
                </c:pt>
                <c:pt idx="37232">
                  <c:v>3.2753900000000002E-2</c:v>
                </c:pt>
                <c:pt idx="37233">
                  <c:v>2.6116400000000001E-2</c:v>
                </c:pt>
                <c:pt idx="37234">
                  <c:v>2.56481E-2</c:v>
                </c:pt>
                <c:pt idx="37235">
                  <c:v>1.55535E-2</c:v>
                </c:pt>
                <c:pt idx="37236">
                  <c:v>3.3398600000000001E-2</c:v>
                </c:pt>
                <c:pt idx="37237">
                  <c:v>3.00846E-2</c:v>
                </c:pt>
                <c:pt idx="37238">
                  <c:v>2.2575399999999999E-2</c:v>
                </c:pt>
                <c:pt idx="37239">
                  <c:v>3.5223999999999998E-2</c:v>
                </c:pt>
                <c:pt idx="37240">
                  <c:v>2.8331800000000001E-2</c:v>
                </c:pt>
                <c:pt idx="37241">
                  <c:v>2.1628399999999999E-2</c:v>
                </c:pt>
                <c:pt idx="37242">
                  <c:v>2.47631E-2</c:v>
                </c:pt>
                <c:pt idx="37243">
                  <c:v>2.5457400000000002E-2</c:v>
                </c:pt>
                <c:pt idx="37244">
                  <c:v>1.7692599999999999E-2</c:v>
                </c:pt>
                <c:pt idx="37245">
                  <c:v>4.6539299999999997E-3</c:v>
                </c:pt>
                <c:pt idx="37246">
                  <c:v>2.1902100000000001E-2</c:v>
                </c:pt>
                <c:pt idx="37247">
                  <c:v>3.2371499999999997E-2</c:v>
                </c:pt>
                <c:pt idx="37248">
                  <c:v>3.3573199999999997E-2</c:v>
                </c:pt>
                <c:pt idx="37249">
                  <c:v>3.00589E-2</c:v>
                </c:pt>
                <c:pt idx="37250">
                  <c:v>2.4745E-2</c:v>
                </c:pt>
                <c:pt idx="37251">
                  <c:v>1.2124100000000001E-2</c:v>
                </c:pt>
                <c:pt idx="37252">
                  <c:v>3.1388300000000001E-2</c:v>
                </c:pt>
                <c:pt idx="37253">
                  <c:v>2.3251500000000001E-2</c:v>
                </c:pt>
                <c:pt idx="37254">
                  <c:v>3.7993399999999997E-2</c:v>
                </c:pt>
                <c:pt idx="37255">
                  <c:v>2.6772500000000001E-2</c:v>
                </c:pt>
                <c:pt idx="37256">
                  <c:v>2.00825E-2</c:v>
                </c:pt>
                <c:pt idx="37257">
                  <c:v>1.7850899999999999E-2</c:v>
                </c:pt>
                <c:pt idx="37258">
                  <c:v>2.0392400000000001E-2</c:v>
                </c:pt>
                <c:pt idx="37259">
                  <c:v>3.4059499999999999E-2</c:v>
                </c:pt>
                <c:pt idx="37260">
                  <c:v>3.1672499999999999E-2</c:v>
                </c:pt>
                <c:pt idx="37261">
                  <c:v>3.1494099999999997E-2</c:v>
                </c:pt>
                <c:pt idx="37262">
                  <c:v>7.1220399999999996E-3</c:v>
                </c:pt>
                <c:pt idx="37263">
                  <c:v>1.36194E-2</c:v>
                </c:pt>
                <c:pt idx="37264">
                  <c:v>2.9354100000000001E-2</c:v>
                </c:pt>
                <c:pt idx="37265">
                  <c:v>4.6135900000000001E-2</c:v>
                </c:pt>
                <c:pt idx="37266">
                  <c:v>2.44522E-2</c:v>
                </c:pt>
                <c:pt idx="37267">
                  <c:v>4.5976599999999999E-2</c:v>
                </c:pt>
                <c:pt idx="37268">
                  <c:v>2.5143599999999999E-2</c:v>
                </c:pt>
                <c:pt idx="37269">
                  <c:v>2.8944999999999999E-2</c:v>
                </c:pt>
                <c:pt idx="37270">
                  <c:v>3.1850799999999999E-2</c:v>
                </c:pt>
                <c:pt idx="37271">
                  <c:v>4.33464E-2</c:v>
                </c:pt>
                <c:pt idx="37272">
                  <c:v>2.9796599999999999E-2</c:v>
                </c:pt>
                <c:pt idx="37273">
                  <c:v>1.7578099999999999E-2</c:v>
                </c:pt>
                <c:pt idx="37274">
                  <c:v>1.9069699999999998E-2</c:v>
                </c:pt>
                <c:pt idx="37275">
                  <c:v>3.2733900000000003E-2</c:v>
                </c:pt>
                <c:pt idx="37276">
                  <c:v>2.9023199999999999E-2</c:v>
                </c:pt>
                <c:pt idx="37277">
                  <c:v>2.84319E-2</c:v>
                </c:pt>
                <c:pt idx="37278">
                  <c:v>3.06711E-2</c:v>
                </c:pt>
                <c:pt idx="37279">
                  <c:v>2.5849299999999999E-2</c:v>
                </c:pt>
                <c:pt idx="37280">
                  <c:v>3.0026400000000002E-2</c:v>
                </c:pt>
                <c:pt idx="37281">
                  <c:v>2.92959E-2</c:v>
                </c:pt>
                <c:pt idx="37282">
                  <c:v>2.6860200000000001E-2</c:v>
                </c:pt>
                <c:pt idx="37283">
                  <c:v>1.7398799999999999E-2</c:v>
                </c:pt>
                <c:pt idx="37284">
                  <c:v>2.6051499999999998E-2</c:v>
                </c:pt>
                <c:pt idx="37285">
                  <c:v>3.32222E-2</c:v>
                </c:pt>
                <c:pt idx="37286">
                  <c:v>1.97296E-2</c:v>
                </c:pt>
                <c:pt idx="37287">
                  <c:v>2.8456700000000001E-2</c:v>
                </c:pt>
                <c:pt idx="37288">
                  <c:v>3.11699E-2</c:v>
                </c:pt>
                <c:pt idx="37289">
                  <c:v>2.6521699999999999E-2</c:v>
                </c:pt>
                <c:pt idx="37290">
                  <c:v>2.85416E-2</c:v>
                </c:pt>
                <c:pt idx="37291">
                  <c:v>3.4807200000000003E-2</c:v>
                </c:pt>
                <c:pt idx="37292">
                  <c:v>2.3514699999999999E-2</c:v>
                </c:pt>
                <c:pt idx="37293">
                  <c:v>4.1624099999999997E-2</c:v>
                </c:pt>
                <c:pt idx="37294">
                  <c:v>1.96753E-2</c:v>
                </c:pt>
                <c:pt idx="37295">
                  <c:v>2.8108600000000001E-2</c:v>
                </c:pt>
                <c:pt idx="37296">
                  <c:v>2.1786699999999999E-2</c:v>
                </c:pt>
                <c:pt idx="37297">
                  <c:v>2.2416100000000001E-2</c:v>
                </c:pt>
                <c:pt idx="37298">
                  <c:v>3.5623599999999998E-2</c:v>
                </c:pt>
                <c:pt idx="37299">
                  <c:v>4.5690500000000002E-2</c:v>
                </c:pt>
                <c:pt idx="37300">
                  <c:v>2.2792799999999998E-2</c:v>
                </c:pt>
                <c:pt idx="37301">
                  <c:v>4.4175100000000002E-2</c:v>
                </c:pt>
                <c:pt idx="37302">
                  <c:v>2.7574499999999998E-2</c:v>
                </c:pt>
                <c:pt idx="37303">
                  <c:v>3.4647900000000002E-2</c:v>
                </c:pt>
                <c:pt idx="37304">
                  <c:v>4.1949300000000002E-2</c:v>
                </c:pt>
                <c:pt idx="37305">
                  <c:v>4.8197700000000003E-2</c:v>
                </c:pt>
                <c:pt idx="37306">
                  <c:v>3.4416200000000001E-2</c:v>
                </c:pt>
                <c:pt idx="37307">
                  <c:v>1.42918E-2</c:v>
                </c:pt>
                <c:pt idx="37308">
                  <c:v>2.0850199999999999E-2</c:v>
                </c:pt>
                <c:pt idx="37309">
                  <c:v>2.7223600000000001E-2</c:v>
                </c:pt>
                <c:pt idx="37310">
                  <c:v>3.8601900000000001E-2</c:v>
                </c:pt>
                <c:pt idx="37311">
                  <c:v>3.7039799999999998E-2</c:v>
                </c:pt>
                <c:pt idx="37312">
                  <c:v>3.02668E-2</c:v>
                </c:pt>
                <c:pt idx="37313">
                  <c:v>1.5519099999999999E-2</c:v>
                </c:pt>
                <c:pt idx="37314">
                  <c:v>1.9784900000000001E-2</c:v>
                </c:pt>
                <c:pt idx="37315">
                  <c:v>2.6829700000000001E-2</c:v>
                </c:pt>
                <c:pt idx="37316">
                  <c:v>5.74999E-2</c:v>
                </c:pt>
                <c:pt idx="37317">
                  <c:v>5.8621399999999997E-2</c:v>
                </c:pt>
                <c:pt idx="37318">
                  <c:v>2.8041799999999999E-2</c:v>
                </c:pt>
                <c:pt idx="37319">
                  <c:v>1.7554299999999998E-2</c:v>
                </c:pt>
                <c:pt idx="37320">
                  <c:v>3.5204899999999997E-2</c:v>
                </c:pt>
                <c:pt idx="37321">
                  <c:v>3.9892200000000003E-2</c:v>
                </c:pt>
                <c:pt idx="37322">
                  <c:v>4.50821E-2</c:v>
                </c:pt>
                <c:pt idx="37323">
                  <c:v>3.5323100000000003E-2</c:v>
                </c:pt>
                <c:pt idx="37324">
                  <c:v>2.0691899999999999E-2</c:v>
                </c:pt>
                <c:pt idx="37325">
                  <c:v>1.9398700000000001E-2</c:v>
                </c:pt>
                <c:pt idx="37326">
                  <c:v>2.1999399999999999E-2</c:v>
                </c:pt>
                <c:pt idx="37327">
                  <c:v>4.7548300000000002E-2</c:v>
                </c:pt>
                <c:pt idx="37328">
                  <c:v>3.2551799999999999E-2</c:v>
                </c:pt>
                <c:pt idx="37329">
                  <c:v>2.23217E-2</c:v>
                </c:pt>
                <c:pt idx="37330">
                  <c:v>3.5884899999999997E-2</c:v>
                </c:pt>
                <c:pt idx="37331">
                  <c:v>3.6915799999999999E-2</c:v>
                </c:pt>
                <c:pt idx="37332">
                  <c:v>4.6821599999999998E-2</c:v>
                </c:pt>
                <c:pt idx="37333">
                  <c:v>4.2332599999999998E-2</c:v>
                </c:pt>
                <c:pt idx="37334">
                  <c:v>5.1652000000000003E-2</c:v>
                </c:pt>
                <c:pt idx="37335">
                  <c:v>3.7156099999999997E-2</c:v>
                </c:pt>
                <c:pt idx="37336">
                  <c:v>1.3028100000000001E-2</c:v>
                </c:pt>
                <c:pt idx="37337">
                  <c:v>3.7176099999999997E-2</c:v>
                </c:pt>
                <c:pt idx="37338">
                  <c:v>5.0751699999999997E-2</c:v>
                </c:pt>
                <c:pt idx="37339">
                  <c:v>3.0592000000000001E-2</c:v>
                </c:pt>
                <c:pt idx="37340">
                  <c:v>2.93951E-2</c:v>
                </c:pt>
                <c:pt idx="37341">
                  <c:v>2.1995500000000001E-2</c:v>
                </c:pt>
                <c:pt idx="37342">
                  <c:v>3.3605599999999999E-2</c:v>
                </c:pt>
                <c:pt idx="37343">
                  <c:v>3.9353399999999997E-2</c:v>
                </c:pt>
                <c:pt idx="37344">
                  <c:v>4.83513E-2</c:v>
                </c:pt>
                <c:pt idx="37345">
                  <c:v>3.07131E-2</c:v>
                </c:pt>
                <c:pt idx="37346">
                  <c:v>2.4982500000000001E-2</c:v>
                </c:pt>
                <c:pt idx="37347">
                  <c:v>1.2476900000000001E-2</c:v>
                </c:pt>
                <c:pt idx="37348">
                  <c:v>3.06606E-2</c:v>
                </c:pt>
                <c:pt idx="37349">
                  <c:v>3.6747000000000002E-2</c:v>
                </c:pt>
                <c:pt idx="37350">
                  <c:v>3.3972700000000002E-2</c:v>
                </c:pt>
                <c:pt idx="37351">
                  <c:v>2.4041199999999999E-2</c:v>
                </c:pt>
                <c:pt idx="37352">
                  <c:v>-1.3542199999999999E-3</c:v>
                </c:pt>
                <c:pt idx="37353">
                  <c:v>1.35221E-2</c:v>
                </c:pt>
                <c:pt idx="37354">
                  <c:v>3.4373300000000002E-2</c:v>
                </c:pt>
                <c:pt idx="37355">
                  <c:v>4.4312499999999998E-2</c:v>
                </c:pt>
                <c:pt idx="37356">
                  <c:v>3.0486099999999999E-2</c:v>
                </c:pt>
                <c:pt idx="37357">
                  <c:v>-4.8542000000000002E-4</c:v>
                </c:pt>
                <c:pt idx="37358">
                  <c:v>1.56612E-2</c:v>
                </c:pt>
                <c:pt idx="37359">
                  <c:v>4.1112900000000001E-2</c:v>
                </c:pt>
                <c:pt idx="37360">
                  <c:v>3.75862E-2</c:v>
                </c:pt>
                <c:pt idx="37361">
                  <c:v>3.9915100000000002E-2</c:v>
                </c:pt>
                <c:pt idx="37362">
                  <c:v>2.5063499999999999E-2</c:v>
                </c:pt>
                <c:pt idx="37363">
                  <c:v>1.1393500000000001E-2</c:v>
                </c:pt>
                <c:pt idx="37364">
                  <c:v>3.1233799999999999E-2</c:v>
                </c:pt>
                <c:pt idx="37365">
                  <c:v>4.4473600000000002E-2</c:v>
                </c:pt>
                <c:pt idx="37366">
                  <c:v>3.3321400000000001E-2</c:v>
                </c:pt>
                <c:pt idx="37367">
                  <c:v>1.8962900000000001E-2</c:v>
                </c:pt>
                <c:pt idx="37368">
                  <c:v>1.2252799999999999E-2</c:v>
                </c:pt>
                <c:pt idx="37369">
                  <c:v>2.0669900000000001E-2</c:v>
                </c:pt>
                <c:pt idx="37370">
                  <c:v>2.4214699999999999E-2</c:v>
                </c:pt>
                <c:pt idx="37371">
                  <c:v>8.15105E-3</c:v>
                </c:pt>
                <c:pt idx="37372">
                  <c:v>2.3850400000000001E-2</c:v>
                </c:pt>
                <c:pt idx="37373">
                  <c:v>1.08614E-2</c:v>
                </c:pt>
                <c:pt idx="37374">
                  <c:v>8.6860700000000006E-3</c:v>
                </c:pt>
                <c:pt idx="37375">
                  <c:v>1.49546E-2</c:v>
                </c:pt>
                <c:pt idx="37376">
                  <c:v>3.27444E-2</c:v>
                </c:pt>
                <c:pt idx="37377">
                  <c:v>2.70233E-2</c:v>
                </c:pt>
                <c:pt idx="37378">
                  <c:v>-2.6655200000000002E-3</c:v>
                </c:pt>
                <c:pt idx="37379">
                  <c:v>1.0118500000000001E-2</c:v>
                </c:pt>
                <c:pt idx="37380">
                  <c:v>1.5480000000000001E-2</c:v>
                </c:pt>
                <c:pt idx="37381">
                  <c:v>2.5299100000000001E-2</c:v>
                </c:pt>
                <c:pt idx="37382">
                  <c:v>2.1817199999999998E-2</c:v>
                </c:pt>
                <c:pt idx="37383">
                  <c:v>1.6576799999999999E-2</c:v>
                </c:pt>
                <c:pt idx="37384">
                  <c:v>8.35609E-3</c:v>
                </c:pt>
                <c:pt idx="37385">
                  <c:v>1.4057200000000001E-2</c:v>
                </c:pt>
                <c:pt idx="37386">
                  <c:v>2.3273499999999999E-2</c:v>
                </c:pt>
                <c:pt idx="37387">
                  <c:v>2.9211000000000001E-2</c:v>
                </c:pt>
                <c:pt idx="37388">
                  <c:v>1.8128399999999999E-2</c:v>
                </c:pt>
                <c:pt idx="37389">
                  <c:v>1.56717E-2</c:v>
                </c:pt>
                <c:pt idx="37390">
                  <c:v>1.12467E-2</c:v>
                </c:pt>
                <c:pt idx="37391">
                  <c:v>2.90108E-2</c:v>
                </c:pt>
                <c:pt idx="37392">
                  <c:v>2.0897900000000001E-2</c:v>
                </c:pt>
                <c:pt idx="37393">
                  <c:v>2.47707E-2</c:v>
                </c:pt>
                <c:pt idx="37394">
                  <c:v>2.3134200000000001E-2</c:v>
                </c:pt>
                <c:pt idx="37395">
                  <c:v>2.0942700000000001E-3</c:v>
                </c:pt>
                <c:pt idx="37396">
                  <c:v>1.8439299999999999E-2</c:v>
                </c:pt>
                <c:pt idx="37397">
                  <c:v>3.28426E-2</c:v>
                </c:pt>
                <c:pt idx="37398">
                  <c:v>2.2867200000000001E-2</c:v>
                </c:pt>
                <c:pt idx="37399">
                  <c:v>6.6690400000000002E-3</c:v>
                </c:pt>
                <c:pt idx="37400">
                  <c:v>8.3141299999999994E-3</c:v>
                </c:pt>
                <c:pt idx="37401">
                  <c:v>1.6149500000000001E-2</c:v>
                </c:pt>
                <c:pt idx="37402">
                  <c:v>3.1985300000000001E-2</c:v>
                </c:pt>
                <c:pt idx="37403">
                  <c:v>2.2875800000000002E-2</c:v>
                </c:pt>
                <c:pt idx="37404">
                  <c:v>3.1397799999999997E-2</c:v>
                </c:pt>
                <c:pt idx="37405">
                  <c:v>9.7284299999999997E-3</c:v>
                </c:pt>
                <c:pt idx="37406">
                  <c:v>8.1758500000000001E-3</c:v>
                </c:pt>
                <c:pt idx="37407">
                  <c:v>2.0246500000000001E-2</c:v>
                </c:pt>
                <c:pt idx="37408">
                  <c:v>2.5937100000000001E-2</c:v>
                </c:pt>
                <c:pt idx="37409">
                  <c:v>3.1038300000000001E-2</c:v>
                </c:pt>
                <c:pt idx="37410">
                  <c:v>1.04265E-2</c:v>
                </c:pt>
                <c:pt idx="37411">
                  <c:v>1.81627E-2</c:v>
                </c:pt>
                <c:pt idx="37412">
                  <c:v>1.6584399999999999E-2</c:v>
                </c:pt>
                <c:pt idx="37413">
                  <c:v>2.4598100000000001E-2</c:v>
                </c:pt>
                <c:pt idx="37414">
                  <c:v>2.5077800000000001E-2</c:v>
                </c:pt>
                <c:pt idx="37415">
                  <c:v>7.4033700000000003E-3</c:v>
                </c:pt>
                <c:pt idx="37416">
                  <c:v>9.47952E-3</c:v>
                </c:pt>
                <c:pt idx="37417">
                  <c:v>6.4373E-3</c:v>
                </c:pt>
                <c:pt idx="37418">
                  <c:v>1.21069E-2</c:v>
                </c:pt>
                <c:pt idx="37419">
                  <c:v>2.6630399999999999E-2</c:v>
                </c:pt>
                <c:pt idx="37420">
                  <c:v>3.9806399999999997E-3</c:v>
                </c:pt>
                <c:pt idx="37421">
                  <c:v>9.5806099999999998E-3</c:v>
                </c:pt>
                <c:pt idx="37422">
                  <c:v>5.68295E-3</c:v>
                </c:pt>
                <c:pt idx="37423">
                  <c:v>1.9274699999999999E-2</c:v>
                </c:pt>
                <c:pt idx="37424">
                  <c:v>9.1610000000000007E-3</c:v>
                </c:pt>
                <c:pt idx="37425">
                  <c:v>5.0153699999999999E-3</c:v>
                </c:pt>
                <c:pt idx="37426">
                  <c:v>5.9499699999999997E-3</c:v>
                </c:pt>
                <c:pt idx="37427">
                  <c:v>1.58348E-2</c:v>
                </c:pt>
                <c:pt idx="37428">
                  <c:v>1.15709E-2</c:v>
                </c:pt>
                <c:pt idx="37429">
                  <c:v>2.6171699999999999E-2</c:v>
                </c:pt>
                <c:pt idx="37430">
                  <c:v>1.8561399999999999E-2</c:v>
                </c:pt>
                <c:pt idx="37431">
                  <c:v>1.31311E-2</c:v>
                </c:pt>
                <c:pt idx="37432">
                  <c:v>1.2980500000000001E-2</c:v>
                </c:pt>
                <c:pt idx="37433">
                  <c:v>1.46713E-2</c:v>
                </c:pt>
                <c:pt idx="37434">
                  <c:v>8.06808E-3</c:v>
                </c:pt>
                <c:pt idx="37435">
                  <c:v>7.8125E-3</c:v>
                </c:pt>
                <c:pt idx="37436">
                  <c:v>2.70853E-2</c:v>
                </c:pt>
                <c:pt idx="37437">
                  <c:v>1.3391500000000001E-2</c:v>
                </c:pt>
                <c:pt idx="37438">
                  <c:v>8.7986000000000002E-3</c:v>
                </c:pt>
                <c:pt idx="37439">
                  <c:v>5.6409800000000003E-3</c:v>
                </c:pt>
                <c:pt idx="37440">
                  <c:v>1.06249E-2</c:v>
                </c:pt>
                <c:pt idx="37441">
                  <c:v>-8.6603200000000009E-3</c:v>
                </c:pt>
                <c:pt idx="37442">
                  <c:v>-3.7632E-3</c:v>
                </c:pt>
                <c:pt idx="37443">
                  <c:v>2.3622500000000002E-3</c:v>
                </c:pt>
                <c:pt idx="37444">
                  <c:v>-1.6678800000000001E-2</c:v>
                </c:pt>
                <c:pt idx="37445">
                  <c:v>-1.72052E-2</c:v>
                </c:pt>
                <c:pt idx="37446">
                  <c:v>-2.8610200000000001E-3</c:v>
                </c:pt>
                <c:pt idx="37447">
                  <c:v>1.2083099999999999E-2</c:v>
                </c:pt>
                <c:pt idx="37448">
                  <c:v>-1.47324E-2</c:v>
                </c:pt>
                <c:pt idx="37449">
                  <c:v>-7.8229900000000002E-3</c:v>
                </c:pt>
                <c:pt idx="37450">
                  <c:v>1.74522E-3</c:v>
                </c:pt>
                <c:pt idx="37451">
                  <c:v>-1.12E-2</c:v>
                </c:pt>
                <c:pt idx="37452">
                  <c:v>-9.3202600000000003E-3</c:v>
                </c:pt>
                <c:pt idx="37453">
                  <c:v>-5.84316E-3</c:v>
                </c:pt>
                <c:pt idx="37454">
                  <c:v>-2.72274E-3</c:v>
                </c:pt>
                <c:pt idx="37455">
                  <c:v>-5.1507899999999997E-3</c:v>
                </c:pt>
                <c:pt idx="37456">
                  <c:v>-1.5324600000000001E-2</c:v>
                </c:pt>
                <c:pt idx="37457">
                  <c:v>1.9407300000000001E-3</c:v>
                </c:pt>
                <c:pt idx="37458">
                  <c:v>-1.1937100000000001E-2</c:v>
                </c:pt>
                <c:pt idx="37459">
                  <c:v>-1.6417500000000002E-2</c:v>
                </c:pt>
                <c:pt idx="37460">
                  <c:v>-4.0206900000000004E-3</c:v>
                </c:pt>
                <c:pt idx="37461">
                  <c:v>-8.27789E-4</c:v>
                </c:pt>
                <c:pt idx="37462">
                  <c:v>-2.3633000000000001E-2</c:v>
                </c:pt>
                <c:pt idx="37463">
                  <c:v>-1.45664E-2</c:v>
                </c:pt>
                <c:pt idx="37464">
                  <c:v>-1.85547E-2</c:v>
                </c:pt>
                <c:pt idx="37465">
                  <c:v>-9.9973700000000002E-3</c:v>
                </c:pt>
                <c:pt idx="37466">
                  <c:v>4.2552900000000001E-3</c:v>
                </c:pt>
                <c:pt idx="37467">
                  <c:v>-5.9776300000000003E-3</c:v>
                </c:pt>
                <c:pt idx="37468">
                  <c:v>-6.3362100000000001E-3</c:v>
                </c:pt>
                <c:pt idx="37469">
                  <c:v>-2.46029E-2</c:v>
                </c:pt>
                <c:pt idx="37470">
                  <c:v>-1.40476E-2</c:v>
                </c:pt>
                <c:pt idx="37471">
                  <c:v>-2.6760099999999999E-3</c:v>
                </c:pt>
                <c:pt idx="37472">
                  <c:v>-5.2957500000000001E-3</c:v>
                </c:pt>
                <c:pt idx="37473">
                  <c:v>-1.68962E-2</c:v>
                </c:pt>
                <c:pt idx="37474">
                  <c:v>-9.9506400000000002E-3</c:v>
                </c:pt>
                <c:pt idx="37475">
                  <c:v>-2.13461E-2</c:v>
                </c:pt>
                <c:pt idx="37476">
                  <c:v>-8.43525E-3</c:v>
                </c:pt>
                <c:pt idx="37477">
                  <c:v>-7.4958799999999999E-3</c:v>
                </c:pt>
                <c:pt idx="37478">
                  <c:v>-1.8988600000000001E-2</c:v>
                </c:pt>
                <c:pt idx="37479">
                  <c:v>-1.8485100000000001E-2</c:v>
                </c:pt>
                <c:pt idx="37480">
                  <c:v>-1.966E-2</c:v>
                </c:pt>
                <c:pt idx="37481">
                  <c:v>-1.5258799999999999E-2</c:v>
                </c:pt>
                <c:pt idx="37482">
                  <c:v>-4.2905799999999996E-3</c:v>
                </c:pt>
                <c:pt idx="37483">
                  <c:v>-3.3075300000000002E-2</c:v>
                </c:pt>
                <c:pt idx="37484">
                  <c:v>-3.5484300000000003E-2</c:v>
                </c:pt>
                <c:pt idx="37485">
                  <c:v>-1.7718299999999999E-2</c:v>
                </c:pt>
                <c:pt idx="37486">
                  <c:v>-1.8958099999999999E-2</c:v>
                </c:pt>
                <c:pt idx="37487">
                  <c:v>-3.53718E-3</c:v>
                </c:pt>
                <c:pt idx="37488">
                  <c:v>-1.8516500000000002E-2</c:v>
                </c:pt>
                <c:pt idx="37489">
                  <c:v>-2.0542100000000001E-2</c:v>
                </c:pt>
                <c:pt idx="37490">
                  <c:v>-2.3633000000000001E-2</c:v>
                </c:pt>
                <c:pt idx="37491">
                  <c:v>-2.7756699999999999E-2</c:v>
                </c:pt>
                <c:pt idx="37492">
                  <c:v>-2.3441299999999998E-3</c:v>
                </c:pt>
                <c:pt idx="37493">
                  <c:v>1.9035300000000001E-3</c:v>
                </c:pt>
                <c:pt idx="37494">
                  <c:v>-9.9773399999999995E-3</c:v>
                </c:pt>
                <c:pt idx="37495">
                  <c:v>-1.9166900000000001E-2</c:v>
                </c:pt>
                <c:pt idx="37496">
                  <c:v>-3.3817300000000002E-2</c:v>
                </c:pt>
                <c:pt idx="37497">
                  <c:v>-8.2435600000000005E-3</c:v>
                </c:pt>
                <c:pt idx="37498">
                  <c:v>-1.38283E-4</c:v>
                </c:pt>
                <c:pt idx="37499">
                  <c:v>-1.0347399999999999E-3</c:v>
                </c:pt>
                <c:pt idx="37500">
                  <c:v>-2.21844E-2</c:v>
                </c:pt>
                <c:pt idx="37501">
                  <c:v>-3.8352999999999998E-2</c:v>
                </c:pt>
                <c:pt idx="37502">
                  <c:v>-2.4847999999999999E-2</c:v>
                </c:pt>
                <c:pt idx="37503">
                  <c:v>-1.4963199999999999E-2</c:v>
                </c:pt>
                <c:pt idx="37504">
                  <c:v>3.6335E-3</c:v>
                </c:pt>
                <c:pt idx="37505">
                  <c:v>-2.0416299999999998E-2</c:v>
                </c:pt>
                <c:pt idx="37506">
                  <c:v>-2.48413E-2</c:v>
                </c:pt>
                <c:pt idx="37507">
                  <c:v>-1.12009E-2</c:v>
                </c:pt>
                <c:pt idx="37508">
                  <c:v>-6.6919299999999996E-3</c:v>
                </c:pt>
                <c:pt idx="37509">
                  <c:v>6.32572E-3</c:v>
                </c:pt>
                <c:pt idx="37510">
                  <c:v>-1.9215599999999999E-2</c:v>
                </c:pt>
                <c:pt idx="37511">
                  <c:v>-1.8075000000000001E-2</c:v>
                </c:pt>
                <c:pt idx="37512">
                  <c:v>-1.0277700000000001E-2</c:v>
                </c:pt>
                <c:pt idx="37513">
                  <c:v>-1.1875200000000001E-2</c:v>
                </c:pt>
                <c:pt idx="37514">
                  <c:v>-1.0711699999999999E-2</c:v>
                </c:pt>
                <c:pt idx="37515">
                  <c:v>-1.67542E-2</c:v>
                </c:pt>
                <c:pt idx="37516">
                  <c:v>-1.50251E-2</c:v>
                </c:pt>
                <c:pt idx="37517">
                  <c:v>-3.0050299999999999E-2</c:v>
                </c:pt>
                <c:pt idx="37518">
                  <c:v>-1.3517400000000001E-2</c:v>
                </c:pt>
                <c:pt idx="37519">
                  <c:v>-4.50068E-2</c:v>
                </c:pt>
                <c:pt idx="37520">
                  <c:v>-3.3966099999999999E-2</c:v>
                </c:pt>
                <c:pt idx="37521">
                  <c:v>-2.80142E-2</c:v>
                </c:pt>
                <c:pt idx="37522">
                  <c:v>-3.58295E-2</c:v>
                </c:pt>
                <c:pt idx="37523">
                  <c:v>-2.3442299999999999E-2</c:v>
                </c:pt>
                <c:pt idx="37524">
                  <c:v>-1.24788E-2</c:v>
                </c:pt>
                <c:pt idx="37525">
                  <c:v>-1.62325E-2</c:v>
                </c:pt>
                <c:pt idx="37526">
                  <c:v>-3.3010499999999998E-2</c:v>
                </c:pt>
                <c:pt idx="37527">
                  <c:v>-4.8677400000000003E-2</c:v>
                </c:pt>
                <c:pt idx="37528">
                  <c:v>-3.0929600000000002E-2</c:v>
                </c:pt>
                <c:pt idx="37529">
                  <c:v>-1.5646E-2</c:v>
                </c:pt>
                <c:pt idx="37530">
                  <c:v>-2.51265E-2</c:v>
                </c:pt>
                <c:pt idx="37531">
                  <c:v>-3.11098E-2</c:v>
                </c:pt>
                <c:pt idx="37532">
                  <c:v>-3.1481700000000001E-2</c:v>
                </c:pt>
                <c:pt idx="37533">
                  <c:v>-3.9111100000000003E-2</c:v>
                </c:pt>
                <c:pt idx="37534">
                  <c:v>-1.4830599999999999E-2</c:v>
                </c:pt>
                <c:pt idx="37535">
                  <c:v>-6.1130500000000001E-3</c:v>
                </c:pt>
                <c:pt idx="37536">
                  <c:v>-3.4067199999999999E-2</c:v>
                </c:pt>
                <c:pt idx="37537">
                  <c:v>-3.9642299999999998E-2</c:v>
                </c:pt>
                <c:pt idx="37538">
                  <c:v>-2.65274E-2</c:v>
                </c:pt>
                <c:pt idx="37539">
                  <c:v>-3.3613200000000003E-2</c:v>
                </c:pt>
                <c:pt idx="37540">
                  <c:v>-1.60847E-2</c:v>
                </c:pt>
                <c:pt idx="37541">
                  <c:v>-2.12088E-2</c:v>
                </c:pt>
                <c:pt idx="37542">
                  <c:v>-1.5320800000000001E-2</c:v>
                </c:pt>
                <c:pt idx="37543">
                  <c:v>-3.7575699999999997E-2</c:v>
                </c:pt>
                <c:pt idx="37544">
                  <c:v>-2.6599899999999999E-2</c:v>
                </c:pt>
                <c:pt idx="37545">
                  <c:v>-1.97611E-2</c:v>
                </c:pt>
                <c:pt idx="37546">
                  <c:v>-1.6773199999999999E-2</c:v>
                </c:pt>
                <c:pt idx="37547">
                  <c:v>-2.3005500000000002E-2</c:v>
                </c:pt>
                <c:pt idx="37548">
                  <c:v>-2.29759E-2</c:v>
                </c:pt>
                <c:pt idx="37549">
                  <c:v>-2.6081099999999999E-2</c:v>
                </c:pt>
                <c:pt idx="37550">
                  <c:v>-2.36712E-2</c:v>
                </c:pt>
                <c:pt idx="37551">
                  <c:v>-1.4970799999999999E-2</c:v>
                </c:pt>
                <c:pt idx="37552">
                  <c:v>-7.6942399999999998E-3</c:v>
                </c:pt>
                <c:pt idx="37553">
                  <c:v>-1.90601E-2</c:v>
                </c:pt>
                <c:pt idx="37554">
                  <c:v>-4.2893399999999998E-2</c:v>
                </c:pt>
                <c:pt idx="37555">
                  <c:v>-2.5822600000000001E-2</c:v>
                </c:pt>
                <c:pt idx="37556">
                  <c:v>-1.2624700000000001E-2</c:v>
                </c:pt>
                <c:pt idx="37557">
                  <c:v>-2.0692800000000001E-2</c:v>
                </c:pt>
                <c:pt idx="37558">
                  <c:v>-2.6750599999999999E-2</c:v>
                </c:pt>
                <c:pt idx="37559">
                  <c:v>-2.11697E-2</c:v>
                </c:pt>
                <c:pt idx="37560">
                  <c:v>-4.1546800000000002E-2</c:v>
                </c:pt>
                <c:pt idx="37561">
                  <c:v>-2.3600599999999999E-2</c:v>
                </c:pt>
                <c:pt idx="37562">
                  <c:v>-2.8428100000000001E-2</c:v>
                </c:pt>
                <c:pt idx="37563">
                  <c:v>-3.2003400000000001E-2</c:v>
                </c:pt>
                <c:pt idx="37564">
                  <c:v>-2.8584499999999999E-2</c:v>
                </c:pt>
                <c:pt idx="37565">
                  <c:v>-2.1018999999999999E-2</c:v>
                </c:pt>
                <c:pt idx="37566">
                  <c:v>-2.7694699999999999E-2</c:v>
                </c:pt>
                <c:pt idx="37567">
                  <c:v>-3.5384199999999998E-2</c:v>
                </c:pt>
                <c:pt idx="37568">
                  <c:v>-2.51007E-2</c:v>
                </c:pt>
                <c:pt idx="37569">
                  <c:v>-1.9080199999999999E-2</c:v>
                </c:pt>
                <c:pt idx="37570">
                  <c:v>-6.0691800000000004E-3</c:v>
                </c:pt>
                <c:pt idx="37571">
                  <c:v>-3.2089199999999998E-2</c:v>
                </c:pt>
                <c:pt idx="37572">
                  <c:v>-3.02324E-2</c:v>
                </c:pt>
                <c:pt idx="37573">
                  <c:v>-2.6020100000000001E-2</c:v>
                </c:pt>
                <c:pt idx="37574">
                  <c:v>-4.1548700000000001E-2</c:v>
                </c:pt>
                <c:pt idx="37575">
                  <c:v>-3.6412199999999999E-2</c:v>
                </c:pt>
                <c:pt idx="37576">
                  <c:v>-4.5988099999999997E-2</c:v>
                </c:pt>
                <c:pt idx="37577">
                  <c:v>-3.3441499999999999E-2</c:v>
                </c:pt>
                <c:pt idx="37578">
                  <c:v>-3.12891E-2</c:v>
                </c:pt>
                <c:pt idx="37579">
                  <c:v>-4.39272E-2</c:v>
                </c:pt>
                <c:pt idx="37580">
                  <c:v>-3.3864999999999999E-2</c:v>
                </c:pt>
                <c:pt idx="37581">
                  <c:v>-3.2808299999999999E-2</c:v>
                </c:pt>
                <c:pt idx="37582">
                  <c:v>-1.3159799999999999E-2</c:v>
                </c:pt>
                <c:pt idx="37583">
                  <c:v>-2.15254E-2</c:v>
                </c:pt>
                <c:pt idx="37584">
                  <c:v>-3.1882300000000002E-2</c:v>
                </c:pt>
                <c:pt idx="37585">
                  <c:v>-2.65455E-2</c:v>
                </c:pt>
                <c:pt idx="37586">
                  <c:v>-2.31991E-2</c:v>
                </c:pt>
                <c:pt idx="37587" formatCode="0.00E+00">
                  <c:v>-2.4660100000000001E-2</c:v>
                </c:pt>
                <c:pt idx="37588">
                  <c:v>-2.4069799999999999E-2</c:v>
                </c:pt>
                <c:pt idx="37589">
                  <c:v>-2.62423E-2</c:v>
                </c:pt>
                <c:pt idx="37590">
                  <c:v>-2.35462E-2</c:v>
                </c:pt>
                <c:pt idx="37591">
                  <c:v>-3.4182499999999998E-2</c:v>
                </c:pt>
                <c:pt idx="37592">
                  <c:v>-2.2769000000000001E-2</c:v>
                </c:pt>
                <c:pt idx="37593">
                  <c:v>-2.6524499999999999E-2</c:v>
                </c:pt>
                <c:pt idx="37594">
                  <c:v>-2.5190400000000002E-2</c:v>
                </c:pt>
                <c:pt idx="37595">
                  <c:v>-2.61049E-2</c:v>
                </c:pt>
                <c:pt idx="37596">
                  <c:v>-3.43351E-2</c:v>
                </c:pt>
                <c:pt idx="37597">
                  <c:v>-4.5998600000000001E-2</c:v>
                </c:pt>
                <c:pt idx="37598">
                  <c:v>-3.8681E-2</c:v>
                </c:pt>
                <c:pt idx="37599">
                  <c:v>-3.9056800000000003E-2</c:v>
                </c:pt>
                <c:pt idx="37600">
                  <c:v>-3.52383E-2</c:v>
                </c:pt>
                <c:pt idx="37601">
                  <c:v>-3.68338E-2</c:v>
                </c:pt>
                <c:pt idx="37602">
                  <c:v>-2.0807300000000001E-2</c:v>
                </c:pt>
                <c:pt idx="37603">
                  <c:v>-2.8675099999999999E-2</c:v>
                </c:pt>
                <c:pt idx="37604">
                  <c:v>-3.11384E-2</c:v>
                </c:pt>
                <c:pt idx="37605">
                  <c:v>-3.2453500000000003E-2</c:v>
                </c:pt>
                <c:pt idx="37606">
                  <c:v>-3.5327900000000002E-2</c:v>
                </c:pt>
                <c:pt idx="37607">
                  <c:v>-3.1967200000000001E-2</c:v>
                </c:pt>
                <c:pt idx="37608">
                  <c:v>-7.0667300000000002E-3</c:v>
                </c:pt>
                <c:pt idx="37609">
                  <c:v>-1.9822099999999999E-2</c:v>
                </c:pt>
                <c:pt idx="37610">
                  <c:v>-3.7560499999999997E-2</c:v>
                </c:pt>
                <c:pt idx="37611">
                  <c:v>-2.9030799999999999E-2</c:v>
                </c:pt>
                <c:pt idx="37612">
                  <c:v>-4.0842999999999997E-2</c:v>
                </c:pt>
                <c:pt idx="37613">
                  <c:v>-2.8866800000000001E-2</c:v>
                </c:pt>
                <c:pt idx="37614">
                  <c:v>-3.86267E-2</c:v>
                </c:pt>
                <c:pt idx="37615">
                  <c:v>-2.9159500000000001E-2</c:v>
                </c:pt>
                <c:pt idx="37616">
                  <c:v>-4.11749E-2</c:v>
                </c:pt>
                <c:pt idx="37617">
                  <c:v>-4.1829100000000001E-2</c:v>
                </c:pt>
                <c:pt idx="37618">
                  <c:v>-2.64111E-2</c:v>
                </c:pt>
                <c:pt idx="37619">
                  <c:v>-2.85311E-2</c:v>
                </c:pt>
                <c:pt idx="37620">
                  <c:v>-3.7123700000000003E-2</c:v>
                </c:pt>
                <c:pt idx="37621">
                  <c:v>-4.8298800000000003E-2</c:v>
                </c:pt>
                <c:pt idx="37622">
                  <c:v>-3.0789400000000001E-2</c:v>
                </c:pt>
                <c:pt idx="37623">
                  <c:v>-6.7482000000000002E-3</c:v>
                </c:pt>
                <c:pt idx="37624">
                  <c:v>-2.7380000000000002E-2</c:v>
                </c:pt>
                <c:pt idx="37625">
                  <c:v>-1.4578799999999999E-2</c:v>
                </c:pt>
                <c:pt idx="37626">
                  <c:v>-1.6218199999999999E-2</c:v>
                </c:pt>
                <c:pt idx="37627">
                  <c:v>-1.5072800000000001E-2</c:v>
                </c:pt>
                <c:pt idx="37628">
                  <c:v>-1.0258700000000001E-2</c:v>
                </c:pt>
                <c:pt idx="37629">
                  <c:v>-1.9947099999999999E-2</c:v>
                </c:pt>
                <c:pt idx="37630">
                  <c:v>-2.1614999999999999E-2</c:v>
                </c:pt>
                <c:pt idx="37631">
                  <c:v>-3.9323799999999999E-2</c:v>
                </c:pt>
                <c:pt idx="37632">
                  <c:v>-2.66552E-2</c:v>
                </c:pt>
                <c:pt idx="37633">
                  <c:v>-2.33469E-2</c:v>
                </c:pt>
                <c:pt idx="37634">
                  <c:v>-2.3649199999999999E-2</c:v>
                </c:pt>
                <c:pt idx="37635">
                  <c:v>-3.2443E-2</c:v>
                </c:pt>
                <c:pt idx="37636">
                  <c:v>-3.4121499999999999E-2</c:v>
                </c:pt>
                <c:pt idx="37637">
                  <c:v>-4.1537299999999999E-2</c:v>
                </c:pt>
                <c:pt idx="37638">
                  <c:v>-1.6080899999999999E-2</c:v>
                </c:pt>
                <c:pt idx="37639">
                  <c:v>-2.2985499999999999E-2</c:v>
                </c:pt>
                <c:pt idx="37640">
                  <c:v>-1.31693E-2</c:v>
                </c:pt>
                <c:pt idx="37641">
                  <c:v>-2.1043800000000001E-2</c:v>
                </c:pt>
                <c:pt idx="37642">
                  <c:v>-2.0275100000000001E-2</c:v>
                </c:pt>
                <c:pt idx="37643">
                  <c:v>-2.1484400000000001E-2</c:v>
                </c:pt>
                <c:pt idx="37644">
                  <c:v>-3.2444000000000001E-2</c:v>
                </c:pt>
                <c:pt idx="37645">
                  <c:v>-1.12972E-2</c:v>
                </c:pt>
                <c:pt idx="37646">
                  <c:v>4.6491600000000003E-3</c:v>
                </c:pt>
                <c:pt idx="37647">
                  <c:v>-1.1339200000000001E-2</c:v>
                </c:pt>
                <c:pt idx="37648">
                  <c:v>-3.0530000000000002E-2</c:v>
                </c:pt>
                <c:pt idx="37649">
                  <c:v>-2.3371699999999999E-2</c:v>
                </c:pt>
                <c:pt idx="37650">
                  <c:v>-3.2465899999999999E-2</c:v>
                </c:pt>
                <c:pt idx="37651">
                  <c:v>-8.0079999999999995E-3</c:v>
                </c:pt>
                <c:pt idx="37652">
                  <c:v>-2.5054900000000001E-2</c:v>
                </c:pt>
                <c:pt idx="37653">
                  <c:v>-2.8114299999999998E-2</c:v>
                </c:pt>
                <c:pt idx="37654">
                  <c:v>-2.7462E-2</c:v>
                </c:pt>
                <c:pt idx="37655">
                  <c:v>-2.3980100000000001E-2</c:v>
                </c:pt>
                <c:pt idx="37656">
                  <c:v>-2.2727000000000001E-2</c:v>
                </c:pt>
                <c:pt idx="37657">
                  <c:v>-2.1160100000000001E-2</c:v>
                </c:pt>
                <c:pt idx="37658">
                  <c:v>-3.1819300000000002E-2</c:v>
                </c:pt>
                <c:pt idx="37659">
                  <c:v>-2.9396100000000001E-2</c:v>
                </c:pt>
                <c:pt idx="37660">
                  <c:v>-2.8207800000000002E-2</c:v>
                </c:pt>
                <c:pt idx="37661">
                  <c:v>-8.3484600000000003E-3</c:v>
                </c:pt>
                <c:pt idx="37662">
                  <c:v>-1.37234E-2</c:v>
                </c:pt>
                <c:pt idx="37663">
                  <c:v>-1.11675E-2</c:v>
                </c:pt>
                <c:pt idx="37664">
                  <c:v>-2.1721799999999999E-2</c:v>
                </c:pt>
                <c:pt idx="37665">
                  <c:v>-1.7644900000000002E-2</c:v>
                </c:pt>
                <c:pt idx="37666">
                  <c:v>-1.5711800000000001E-2</c:v>
                </c:pt>
                <c:pt idx="37667">
                  <c:v>-1.3024300000000001E-2</c:v>
                </c:pt>
                <c:pt idx="37668">
                  <c:v>-1.33562E-2</c:v>
                </c:pt>
                <c:pt idx="37669">
                  <c:v>-2.3563400000000002E-2</c:v>
                </c:pt>
                <c:pt idx="37670">
                  <c:v>-4.3440800000000002E-2</c:v>
                </c:pt>
                <c:pt idx="37671">
                  <c:v>-3.1090699999999999E-2</c:v>
                </c:pt>
                <c:pt idx="37672">
                  <c:v>-2.7323699999999999E-2</c:v>
                </c:pt>
                <c:pt idx="37673">
                  <c:v>-1.966E-2</c:v>
                </c:pt>
                <c:pt idx="37674">
                  <c:v>-1.9650500000000001E-2</c:v>
                </c:pt>
                <c:pt idx="37675">
                  <c:v>-1.7240499999999999E-2</c:v>
                </c:pt>
                <c:pt idx="37676">
                  <c:v>-1.37882E-2</c:v>
                </c:pt>
                <c:pt idx="37677">
                  <c:v>-2.8173400000000001E-2</c:v>
                </c:pt>
                <c:pt idx="37678">
                  <c:v>-2.2501E-2</c:v>
                </c:pt>
                <c:pt idx="37679">
                  <c:v>-1.9024800000000001E-2</c:v>
                </c:pt>
                <c:pt idx="37680">
                  <c:v>-2.73323E-2</c:v>
                </c:pt>
                <c:pt idx="37681">
                  <c:v>-2.0828200000000002E-2</c:v>
                </c:pt>
                <c:pt idx="37682">
                  <c:v>-1.4905E-2</c:v>
                </c:pt>
                <c:pt idx="37683">
                  <c:v>-1.08843E-2</c:v>
                </c:pt>
                <c:pt idx="37684">
                  <c:v>-2.28662E-2</c:v>
                </c:pt>
                <c:pt idx="37685">
                  <c:v>-2.1207799999999999E-2</c:v>
                </c:pt>
                <c:pt idx="37686">
                  <c:v>-1.4841999999999999E-2</c:v>
                </c:pt>
                <c:pt idx="37687">
                  <c:v>-1.41726E-2</c:v>
                </c:pt>
                <c:pt idx="37688">
                  <c:v>-9.0751600000000005E-3</c:v>
                </c:pt>
                <c:pt idx="37689">
                  <c:v>-1.83258E-2</c:v>
                </c:pt>
                <c:pt idx="37690">
                  <c:v>-3.5795199999999999E-2</c:v>
                </c:pt>
                <c:pt idx="37691">
                  <c:v>-3.4379E-2</c:v>
                </c:pt>
                <c:pt idx="37692">
                  <c:v>-2.55804E-2</c:v>
                </c:pt>
                <c:pt idx="37693">
                  <c:v>-1.37901E-2</c:v>
                </c:pt>
                <c:pt idx="37694">
                  <c:v>-2.17485E-2</c:v>
                </c:pt>
                <c:pt idx="37695">
                  <c:v>-2.7512600000000002E-2</c:v>
                </c:pt>
                <c:pt idx="37696">
                  <c:v>-2.1311799999999999E-2</c:v>
                </c:pt>
                <c:pt idx="37697">
                  <c:v>-3.3469199999999998E-2</c:v>
                </c:pt>
                <c:pt idx="37698">
                  <c:v>-2.6181200000000002E-2</c:v>
                </c:pt>
                <c:pt idx="37699">
                  <c:v>-2.7303700000000002E-3</c:v>
                </c:pt>
                <c:pt idx="37700">
                  <c:v>-6.3962899999999998E-3</c:v>
                </c:pt>
                <c:pt idx="37701">
                  <c:v>2.85149E-4</c:v>
                </c:pt>
                <c:pt idx="37702">
                  <c:v>-1.9063E-2</c:v>
                </c:pt>
                <c:pt idx="37703">
                  <c:v>-9.1266600000000002E-4</c:v>
                </c:pt>
                <c:pt idx="37704">
                  <c:v>-7.3862099999999998E-3</c:v>
                </c:pt>
                <c:pt idx="37705">
                  <c:v>1.87206E-3</c:v>
                </c:pt>
                <c:pt idx="37706">
                  <c:v>-1.5536299999999999E-2</c:v>
                </c:pt>
                <c:pt idx="37707">
                  <c:v>-2.0879700000000001E-2</c:v>
                </c:pt>
                <c:pt idx="37708">
                  <c:v>-5.0620999999999999E-3</c:v>
                </c:pt>
                <c:pt idx="37709">
                  <c:v>-3.8385400000000001E-3</c:v>
                </c:pt>
                <c:pt idx="37710">
                  <c:v>-2.08092E-3</c:v>
                </c:pt>
                <c:pt idx="37711">
                  <c:v>-1.9500699999999999E-2</c:v>
                </c:pt>
                <c:pt idx="37712">
                  <c:v>-1.8464100000000001E-2</c:v>
                </c:pt>
                <c:pt idx="37713">
                  <c:v>-1.7294899999999998E-2</c:v>
                </c:pt>
                <c:pt idx="37714">
                  <c:v>-6.2923400000000004E-3</c:v>
                </c:pt>
                <c:pt idx="37715">
                  <c:v>-5.4998399999999998E-3</c:v>
                </c:pt>
                <c:pt idx="37716">
                  <c:v>-6.0434299999999998E-3</c:v>
                </c:pt>
                <c:pt idx="37717">
                  <c:v>-2.30408E-3</c:v>
                </c:pt>
                <c:pt idx="37718">
                  <c:v>-1.21555E-2</c:v>
                </c:pt>
                <c:pt idx="37719">
                  <c:v>4.2495700000000003E-3</c:v>
                </c:pt>
                <c:pt idx="37720">
                  <c:v>8.2158999999999999E-3</c:v>
                </c:pt>
                <c:pt idx="37721">
                  <c:v>7.6952000000000001E-3</c:v>
                </c:pt>
                <c:pt idx="37722">
                  <c:v>-6.5822600000000004E-3</c:v>
                </c:pt>
                <c:pt idx="37723">
                  <c:v>-1.70612E-3</c:v>
                </c:pt>
                <c:pt idx="37724">
                  <c:v>3.2939900000000001E-3</c:v>
                </c:pt>
                <c:pt idx="37725">
                  <c:v>7.6780299999999998E-3</c:v>
                </c:pt>
                <c:pt idx="37726">
                  <c:v>-9.4194399999999994E-3</c:v>
                </c:pt>
                <c:pt idx="37727">
                  <c:v>-4.53281E-3</c:v>
                </c:pt>
                <c:pt idx="37728">
                  <c:v>-1.89924E-2</c:v>
                </c:pt>
                <c:pt idx="37729">
                  <c:v>-2.2857700000000002E-2</c:v>
                </c:pt>
                <c:pt idx="37730">
                  <c:v>-1.01318E-2</c:v>
                </c:pt>
                <c:pt idx="37731">
                  <c:v>-1.8754E-2</c:v>
                </c:pt>
                <c:pt idx="37732">
                  <c:v>7.4987400000000003E-3</c:v>
                </c:pt>
                <c:pt idx="37733">
                  <c:v>-3.5709400000000002E-2</c:v>
                </c:pt>
                <c:pt idx="37734">
                  <c:v>-2.03009E-2</c:v>
                </c:pt>
                <c:pt idx="37735">
                  <c:v>-4.5385399999999998E-3</c:v>
                </c:pt>
                <c:pt idx="37736">
                  <c:v>-4.9209600000000003E-3</c:v>
                </c:pt>
                <c:pt idx="37737">
                  <c:v>-1.8267599999999998E-2</c:v>
                </c:pt>
                <c:pt idx="37738">
                  <c:v>-2.0792000000000001E-2</c:v>
                </c:pt>
                <c:pt idx="37739">
                  <c:v>-9.7484600000000005E-3</c:v>
                </c:pt>
                <c:pt idx="37740">
                  <c:v>-1.0416999999999999E-2</c:v>
                </c:pt>
                <c:pt idx="37741">
                  <c:v>-4.40121E-3</c:v>
                </c:pt>
                <c:pt idx="37742">
                  <c:v>6.8607299999999998E-3</c:v>
                </c:pt>
                <c:pt idx="37743">
                  <c:v>1.4707599999999999E-2</c:v>
                </c:pt>
                <c:pt idx="37744">
                  <c:v>-1.1613800000000001E-2</c:v>
                </c:pt>
                <c:pt idx="37745">
                  <c:v>-1.0603E-2</c:v>
                </c:pt>
                <c:pt idx="37746">
                  <c:v>-6.5212200000000003E-3</c:v>
                </c:pt>
                <c:pt idx="37747">
                  <c:v>5.20229E-3</c:v>
                </c:pt>
                <c:pt idx="37748">
                  <c:v>-8.9778900000000005E-3</c:v>
                </c:pt>
                <c:pt idx="37749">
                  <c:v>-1.2567500000000001E-2</c:v>
                </c:pt>
                <c:pt idx="37750">
                  <c:v>-1.60532E-2</c:v>
                </c:pt>
                <c:pt idx="37751">
                  <c:v>-1.4600800000000001E-2</c:v>
                </c:pt>
                <c:pt idx="37752">
                  <c:v>-1.0578199999999999E-2</c:v>
                </c:pt>
                <c:pt idx="37753">
                  <c:v>-3.7069300000000002E-3</c:v>
                </c:pt>
                <c:pt idx="37754">
                  <c:v>-1.6587299999999999E-2</c:v>
                </c:pt>
                <c:pt idx="37755">
                  <c:v>-1.15204E-2</c:v>
                </c:pt>
                <c:pt idx="37756">
                  <c:v>-1.8035900000000001E-2</c:v>
                </c:pt>
                <c:pt idx="37757">
                  <c:v>-3.3054400000000002E-3</c:v>
                </c:pt>
                <c:pt idx="37758">
                  <c:v>-4.1227299999999998E-3</c:v>
                </c:pt>
                <c:pt idx="37759">
                  <c:v>-4.7264100000000003E-3</c:v>
                </c:pt>
                <c:pt idx="37760">
                  <c:v>2.0923600000000001E-3</c:v>
                </c:pt>
                <c:pt idx="37761">
                  <c:v>-6.9065100000000003E-3</c:v>
                </c:pt>
                <c:pt idx="37762">
                  <c:v>-6.3695899999999996E-3</c:v>
                </c:pt>
                <c:pt idx="37763">
                  <c:v>5.9595100000000003E-3</c:v>
                </c:pt>
                <c:pt idx="37764">
                  <c:v>9.2439700000000007E-3</c:v>
                </c:pt>
                <c:pt idx="37765">
                  <c:v>-5.9022900000000001E-3</c:v>
                </c:pt>
                <c:pt idx="37766">
                  <c:v>-8.3799400000000007E-3</c:v>
                </c:pt>
                <c:pt idx="37767">
                  <c:v>-1.09005E-3</c:v>
                </c:pt>
                <c:pt idx="37768">
                  <c:v>-2.4223300000000001E-4</c:v>
                </c:pt>
                <c:pt idx="37769">
                  <c:v>-6.0043300000000004E-3</c:v>
                </c:pt>
                <c:pt idx="37770">
                  <c:v>-7.2069200000000003E-3</c:v>
                </c:pt>
                <c:pt idx="37771">
                  <c:v>7.65228E-3</c:v>
                </c:pt>
                <c:pt idx="37772">
                  <c:v>-5.5952099999999998E-3</c:v>
                </c:pt>
                <c:pt idx="37773">
                  <c:v>-2.7599299999999998E-3</c:v>
                </c:pt>
                <c:pt idx="37774">
                  <c:v>-5.4387999999999997E-3</c:v>
                </c:pt>
                <c:pt idx="37775">
                  <c:v>1.02568E-2</c:v>
                </c:pt>
                <c:pt idx="37776">
                  <c:v>5.09071E-3</c:v>
                </c:pt>
                <c:pt idx="37777">
                  <c:v>4.2867699999999996E-3</c:v>
                </c:pt>
                <c:pt idx="37778">
                  <c:v>2.8085699999999998E-3</c:v>
                </c:pt>
                <c:pt idx="37779">
                  <c:v>-5.37872E-3</c:v>
                </c:pt>
                <c:pt idx="37780">
                  <c:v>-2.3250599999999999E-3</c:v>
                </c:pt>
                <c:pt idx="37781">
                  <c:v>-6.6957500000000003E-3</c:v>
                </c:pt>
                <c:pt idx="37782">
                  <c:v>3.5028500000000001E-3</c:v>
                </c:pt>
                <c:pt idx="37783">
                  <c:v>-8.0776199999999995E-4</c:v>
                </c:pt>
                <c:pt idx="37784">
                  <c:v>-6.9761299999999997E-3</c:v>
                </c:pt>
                <c:pt idx="37785">
                  <c:v>-5.6743599999999998E-3</c:v>
                </c:pt>
                <c:pt idx="37786">
                  <c:v>-5.5828099999999997E-3</c:v>
                </c:pt>
                <c:pt idx="37787">
                  <c:v>1.17359E-2</c:v>
                </c:pt>
                <c:pt idx="37788">
                  <c:v>-2.4108900000000002E-3</c:v>
                </c:pt>
                <c:pt idx="37789">
                  <c:v>-1.4355700000000001E-2</c:v>
                </c:pt>
                <c:pt idx="37790">
                  <c:v>-7.7381100000000003E-3</c:v>
                </c:pt>
                <c:pt idx="37791">
                  <c:v>-2.71988E-3</c:v>
                </c:pt>
                <c:pt idx="37792">
                  <c:v>-6.43349E-3</c:v>
                </c:pt>
                <c:pt idx="37793">
                  <c:v>-6.0071899999999999E-3</c:v>
                </c:pt>
                <c:pt idx="37794">
                  <c:v>-1.4250799999999999E-2</c:v>
                </c:pt>
                <c:pt idx="37795">
                  <c:v>3.9415400000000003E-3</c:v>
                </c:pt>
                <c:pt idx="37796">
                  <c:v>-8.4590900000000005E-4</c:v>
                </c:pt>
                <c:pt idx="37797">
                  <c:v>1.1644400000000001E-3</c:v>
                </c:pt>
                <c:pt idx="37798">
                  <c:v>9.7303400000000005E-3</c:v>
                </c:pt>
                <c:pt idx="37799">
                  <c:v>9.7990000000000004E-3</c:v>
                </c:pt>
                <c:pt idx="37800">
                  <c:v>3.10326E-3</c:v>
                </c:pt>
                <c:pt idx="37801">
                  <c:v>2.5320099999999999E-3</c:v>
                </c:pt>
                <c:pt idx="37802">
                  <c:v>8.1186299999999999E-3</c:v>
                </c:pt>
                <c:pt idx="37803">
                  <c:v>1.0161399999999999E-2</c:v>
                </c:pt>
                <c:pt idx="37804">
                  <c:v>4.5757300000000001E-3</c:v>
                </c:pt>
                <c:pt idx="37805">
                  <c:v>-1.7271000000000002E-2</c:v>
                </c:pt>
                <c:pt idx="37806">
                  <c:v>9.4270699999999992E-3</c:v>
                </c:pt>
                <c:pt idx="37807">
                  <c:v>-1.99814E-2</c:v>
                </c:pt>
                <c:pt idx="37808">
                  <c:v>-6.7901599999999999E-3</c:v>
                </c:pt>
                <c:pt idx="37809">
                  <c:v>-1.25971E-2</c:v>
                </c:pt>
                <c:pt idx="37810">
                  <c:v>-9.2296600000000006E-3</c:v>
                </c:pt>
                <c:pt idx="37811">
                  <c:v>-5.55706E-3</c:v>
                </c:pt>
                <c:pt idx="37812">
                  <c:v>-7.31754E-3</c:v>
                </c:pt>
                <c:pt idx="37813">
                  <c:v>1.0337799999999999E-2</c:v>
                </c:pt>
                <c:pt idx="37814">
                  <c:v>-6.8702700000000004E-3</c:v>
                </c:pt>
                <c:pt idx="37815">
                  <c:v>-1.30367E-3</c:v>
                </c:pt>
                <c:pt idx="37816">
                  <c:v>1.2002000000000001E-2</c:v>
                </c:pt>
                <c:pt idx="37817">
                  <c:v>3.48759E-3</c:v>
                </c:pt>
                <c:pt idx="37818">
                  <c:v>-2.1324199999999999E-3</c:v>
                </c:pt>
                <c:pt idx="37819">
                  <c:v>1.7474199999999999E-2</c:v>
                </c:pt>
                <c:pt idx="37820">
                  <c:v>3.6449400000000002E-3</c:v>
                </c:pt>
                <c:pt idx="37821">
                  <c:v>2.6874499999999999E-2</c:v>
                </c:pt>
                <c:pt idx="37822">
                  <c:v>2.6473999999999998E-3</c:v>
                </c:pt>
                <c:pt idx="37823">
                  <c:v>-3.29971E-3</c:v>
                </c:pt>
                <c:pt idx="37824">
                  <c:v>-4.7550200000000004E-3</c:v>
                </c:pt>
                <c:pt idx="37825">
                  <c:v>-5.0649600000000003E-3</c:v>
                </c:pt>
                <c:pt idx="37826">
                  <c:v>1.22871E-2</c:v>
                </c:pt>
                <c:pt idx="37827">
                  <c:v>8.9149499999999996E-3</c:v>
                </c:pt>
                <c:pt idx="37828">
                  <c:v>4.83513E-3</c:v>
                </c:pt>
                <c:pt idx="37829">
                  <c:v>-1.6469999999999999E-2</c:v>
                </c:pt>
                <c:pt idx="37830">
                  <c:v>9.0351100000000007E-3</c:v>
                </c:pt>
                <c:pt idx="37831">
                  <c:v>8.5411099999999993E-3</c:v>
                </c:pt>
                <c:pt idx="37832">
                  <c:v>2.4195700000000001E-2</c:v>
                </c:pt>
                <c:pt idx="37833">
                  <c:v>1.4982199999999999E-2</c:v>
                </c:pt>
                <c:pt idx="37834">
                  <c:v>2.5177000000000001E-2</c:v>
                </c:pt>
                <c:pt idx="37835">
                  <c:v>3.93867E-3</c:v>
                </c:pt>
                <c:pt idx="37836">
                  <c:v>1.12467E-2</c:v>
                </c:pt>
                <c:pt idx="37837">
                  <c:v>2.0443900000000001E-2</c:v>
                </c:pt>
                <c:pt idx="37838">
                  <c:v>1.4246E-2</c:v>
                </c:pt>
                <c:pt idx="37839">
                  <c:v>-4.3487500000000002E-3</c:v>
                </c:pt>
                <c:pt idx="37840">
                  <c:v>7.3404300000000002E-3</c:v>
                </c:pt>
                <c:pt idx="37841">
                  <c:v>-2.5749200000000001E-3</c:v>
                </c:pt>
                <c:pt idx="37842">
                  <c:v>9.0703999999999993E-3</c:v>
                </c:pt>
                <c:pt idx="37843">
                  <c:v>3.76129E-3</c:v>
                </c:pt>
                <c:pt idx="37844">
                  <c:v>-8.9235300000000007E-3</c:v>
                </c:pt>
                <c:pt idx="37845">
                  <c:v>1.2197499999999999E-3</c:v>
                </c:pt>
                <c:pt idx="37846">
                  <c:v>-8.4466899999999998E-3</c:v>
                </c:pt>
                <c:pt idx="37847">
                  <c:v>1.54781E-2</c:v>
                </c:pt>
                <c:pt idx="37848">
                  <c:v>9.8800699999999995E-3</c:v>
                </c:pt>
                <c:pt idx="37849">
                  <c:v>4.5318600000000004E-3</c:v>
                </c:pt>
                <c:pt idx="37850">
                  <c:v>-6.2437100000000004E-3</c:v>
                </c:pt>
                <c:pt idx="37851">
                  <c:v>1.74208E-2</c:v>
                </c:pt>
                <c:pt idx="37852">
                  <c:v>1.227E-2</c:v>
                </c:pt>
                <c:pt idx="37853">
                  <c:v>2.4271000000000002E-3</c:v>
                </c:pt>
                <c:pt idx="37854">
                  <c:v>-2.5501299999999998E-3</c:v>
                </c:pt>
                <c:pt idx="37855">
                  <c:v>8.8443800000000006E-3</c:v>
                </c:pt>
                <c:pt idx="37856">
                  <c:v>1.1745500000000001E-2</c:v>
                </c:pt>
                <c:pt idx="37857">
                  <c:v>-3.2691999999999999E-3</c:v>
                </c:pt>
                <c:pt idx="37858">
                  <c:v>1.9594199999999999E-2</c:v>
                </c:pt>
                <c:pt idx="37859">
                  <c:v>3.07903E-2</c:v>
                </c:pt>
                <c:pt idx="37860">
                  <c:v>-4.7445300000000003E-3</c:v>
                </c:pt>
                <c:pt idx="37861">
                  <c:v>-3.1480800000000001E-3</c:v>
                </c:pt>
                <c:pt idx="37862">
                  <c:v>1.05629E-2</c:v>
                </c:pt>
                <c:pt idx="37863">
                  <c:v>1.9644700000000001E-2</c:v>
                </c:pt>
                <c:pt idx="37864">
                  <c:v>-6.3715000000000004E-3</c:v>
                </c:pt>
                <c:pt idx="37865">
                  <c:v>-1.6183899999999999E-3</c:v>
                </c:pt>
                <c:pt idx="37866">
                  <c:v>-1.73759E-3</c:v>
                </c:pt>
                <c:pt idx="37867">
                  <c:v>2.7656600000000001E-3</c:v>
                </c:pt>
                <c:pt idx="37868">
                  <c:v>8.5468300000000001E-3</c:v>
                </c:pt>
                <c:pt idx="37869">
                  <c:v>-2.60925E-3</c:v>
                </c:pt>
                <c:pt idx="37870">
                  <c:v>1.58501E-3</c:v>
                </c:pt>
                <c:pt idx="37871">
                  <c:v>-4.3258699999999999E-3</c:v>
                </c:pt>
                <c:pt idx="37872">
                  <c:v>-1.6527200000000001E-3</c:v>
                </c:pt>
                <c:pt idx="37873">
                  <c:v>2.3498500000000001E-3</c:v>
                </c:pt>
                <c:pt idx="37874">
                  <c:v>1.47438E-2</c:v>
                </c:pt>
                <c:pt idx="37875">
                  <c:v>6.0224500000000004E-3</c:v>
                </c:pt>
                <c:pt idx="37876">
                  <c:v>8.9912399999999993E-3</c:v>
                </c:pt>
                <c:pt idx="37877">
                  <c:v>1.6702700000000001E-2</c:v>
                </c:pt>
                <c:pt idx="37878">
                  <c:v>1.12228E-2</c:v>
                </c:pt>
                <c:pt idx="37879">
                  <c:v>1.5990299999999999E-2</c:v>
                </c:pt>
                <c:pt idx="37880">
                  <c:v>6.7911100000000004E-3</c:v>
                </c:pt>
                <c:pt idx="37881">
                  <c:v>-2.03419E-3</c:v>
                </c:pt>
                <c:pt idx="37882">
                  <c:v>-1.4419599999999999E-3</c:v>
                </c:pt>
                <c:pt idx="37883">
                  <c:v>8.7852499999999997E-3</c:v>
                </c:pt>
                <c:pt idx="37884">
                  <c:v>-7.9813000000000002E-3</c:v>
                </c:pt>
                <c:pt idx="37885">
                  <c:v>-5.7468399999999996E-3</c:v>
                </c:pt>
                <c:pt idx="37886">
                  <c:v>2.89917E-3</c:v>
                </c:pt>
                <c:pt idx="37887">
                  <c:v>8.8052700000000005E-3</c:v>
                </c:pt>
                <c:pt idx="37888">
                  <c:v>4.37737E-4</c:v>
                </c:pt>
                <c:pt idx="37889">
                  <c:v>6.09875E-3</c:v>
                </c:pt>
                <c:pt idx="37890">
                  <c:v>-7.7342999999999997E-4</c:v>
                </c:pt>
                <c:pt idx="37891">
                  <c:v>-2.81715E-3</c:v>
                </c:pt>
                <c:pt idx="37892">
                  <c:v>2.7151100000000002E-3</c:v>
                </c:pt>
                <c:pt idx="37893">
                  <c:v>-1.08051E-3</c:v>
                </c:pt>
                <c:pt idx="37894">
                  <c:v>1.0377900000000001E-2</c:v>
                </c:pt>
                <c:pt idx="37895">
                  <c:v>5.2318599999999996E-3</c:v>
                </c:pt>
                <c:pt idx="37896">
                  <c:v>2.64072E-3</c:v>
                </c:pt>
                <c:pt idx="37897">
                  <c:v>1.2599000000000001E-2</c:v>
                </c:pt>
                <c:pt idx="37898">
                  <c:v>1.52493E-2</c:v>
                </c:pt>
                <c:pt idx="37899">
                  <c:v>2.01368E-2</c:v>
                </c:pt>
                <c:pt idx="37900">
                  <c:v>3.8709600000000001E-3</c:v>
                </c:pt>
                <c:pt idx="37901">
                  <c:v>1.8775E-2</c:v>
                </c:pt>
                <c:pt idx="37902">
                  <c:v>5.6543399999999999E-3</c:v>
                </c:pt>
                <c:pt idx="37903">
                  <c:v>1.26867E-2</c:v>
                </c:pt>
                <c:pt idx="37904">
                  <c:v>1.79033E-2</c:v>
                </c:pt>
                <c:pt idx="37905">
                  <c:v>3.5772299999999998E-3</c:v>
                </c:pt>
                <c:pt idx="37906">
                  <c:v>1.22013E-2</c:v>
                </c:pt>
                <c:pt idx="37907">
                  <c:v>7.3213599999999998E-3</c:v>
                </c:pt>
                <c:pt idx="37908">
                  <c:v>1.18151E-2</c:v>
                </c:pt>
                <c:pt idx="37909">
                  <c:v>1.6536700000000001E-3</c:v>
                </c:pt>
                <c:pt idx="37910">
                  <c:v>1.22051E-2</c:v>
                </c:pt>
                <c:pt idx="37911">
                  <c:v>2.2168199999999999E-2</c:v>
                </c:pt>
                <c:pt idx="37912">
                  <c:v>2.1085699999999999E-2</c:v>
                </c:pt>
                <c:pt idx="37913">
                  <c:v>-1.0194799999999999E-3</c:v>
                </c:pt>
                <c:pt idx="37914">
                  <c:v>2.5594700000000001E-2</c:v>
                </c:pt>
                <c:pt idx="37915">
                  <c:v>2.3135200000000002E-2</c:v>
                </c:pt>
                <c:pt idx="37916">
                  <c:v>4.2572E-3</c:v>
                </c:pt>
                <c:pt idx="37917">
                  <c:v>1.63231E-2</c:v>
                </c:pt>
                <c:pt idx="37918">
                  <c:v>-4.2448E-3</c:v>
                </c:pt>
                <c:pt idx="37919">
                  <c:v>1.32017E-2</c:v>
                </c:pt>
                <c:pt idx="37920">
                  <c:v>6.4725900000000003E-3</c:v>
                </c:pt>
                <c:pt idx="37921">
                  <c:v>2.4910000000000002E-2</c:v>
                </c:pt>
                <c:pt idx="37922">
                  <c:v>7.1334800000000004E-4</c:v>
                </c:pt>
                <c:pt idx="37923">
                  <c:v>7.3614099999999997E-3</c:v>
                </c:pt>
                <c:pt idx="37924">
                  <c:v>1.44005E-4</c:v>
                </c:pt>
                <c:pt idx="37925">
                  <c:v>1.69067E-2</c:v>
                </c:pt>
                <c:pt idx="37926">
                  <c:v>2.9545800000000001E-2</c:v>
                </c:pt>
                <c:pt idx="37927">
                  <c:v>7.3490099999999996E-3</c:v>
                </c:pt>
                <c:pt idx="37928">
                  <c:v>1.16034E-2</c:v>
                </c:pt>
                <c:pt idx="37929">
                  <c:v>1.11237E-2</c:v>
                </c:pt>
                <c:pt idx="37930">
                  <c:v>1.1724500000000001E-2</c:v>
                </c:pt>
                <c:pt idx="37931">
                  <c:v>3.24049E-2</c:v>
                </c:pt>
                <c:pt idx="37932">
                  <c:v>4.5298600000000001E-2</c:v>
                </c:pt>
                <c:pt idx="37933">
                  <c:v>2.67668E-2</c:v>
                </c:pt>
                <c:pt idx="37934">
                  <c:v>9.4833399999999998E-3</c:v>
                </c:pt>
                <c:pt idx="37935">
                  <c:v>-1.35994E-3</c:v>
                </c:pt>
                <c:pt idx="37936">
                  <c:v>2.45171E-2</c:v>
                </c:pt>
                <c:pt idx="37937">
                  <c:v>1.1975299999999999E-2</c:v>
                </c:pt>
                <c:pt idx="37938">
                  <c:v>1.1115099999999999E-2</c:v>
                </c:pt>
                <c:pt idx="37939">
                  <c:v>2.7289399999999998E-2</c:v>
                </c:pt>
                <c:pt idx="37940">
                  <c:v>8.4238100000000003E-3</c:v>
                </c:pt>
                <c:pt idx="37941">
                  <c:v>8.7842900000000002E-3</c:v>
                </c:pt>
                <c:pt idx="37942">
                  <c:v>2.11649E-2</c:v>
                </c:pt>
                <c:pt idx="37943">
                  <c:v>3.5177199999999999E-2</c:v>
                </c:pt>
                <c:pt idx="37944">
                  <c:v>3.1547499999999999E-2</c:v>
                </c:pt>
                <c:pt idx="37945">
                  <c:v>2.0529700000000001E-2</c:v>
                </c:pt>
                <c:pt idx="37946">
                  <c:v>2.3241000000000001E-2</c:v>
                </c:pt>
                <c:pt idx="37947">
                  <c:v>1.1324900000000001E-2</c:v>
                </c:pt>
                <c:pt idx="37948">
                  <c:v>2.68831E-2</c:v>
                </c:pt>
                <c:pt idx="37949">
                  <c:v>3.1606700000000001E-2</c:v>
                </c:pt>
                <c:pt idx="37950">
                  <c:v>8.6145400000000004E-3</c:v>
                </c:pt>
                <c:pt idx="37951">
                  <c:v>1.7003999999999999E-3</c:v>
                </c:pt>
                <c:pt idx="37952">
                  <c:v>9.4585399999999997E-3</c:v>
                </c:pt>
                <c:pt idx="37953">
                  <c:v>3.6673499999999998E-2</c:v>
                </c:pt>
                <c:pt idx="37954">
                  <c:v>2.69508E-2</c:v>
                </c:pt>
                <c:pt idx="37955">
                  <c:v>1.4900200000000001E-2</c:v>
                </c:pt>
                <c:pt idx="37956">
                  <c:v>1.1231400000000001E-2</c:v>
                </c:pt>
                <c:pt idx="37957">
                  <c:v>1.5432400000000001E-2</c:v>
                </c:pt>
                <c:pt idx="37958">
                  <c:v>1.9559900000000002E-2</c:v>
                </c:pt>
                <c:pt idx="37959">
                  <c:v>2.2171E-2</c:v>
                </c:pt>
                <c:pt idx="37960">
                  <c:v>2.15073E-2</c:v>
                </c:pt>
                <c:pt idx="37961">
                  <c:v>1.6676900000000001E-2</c:v>
                </c:pt>
                <c:pt idx="37962">
                  <c:v>-3.5152400000000002E-3</c:v>
                </c:pt>
                <c:pt idx="37963">
                  <c:v>1.00021E-2</c:v>
                </c:pt>
                <c:pt idx="37964">
                  <c:v>1.81131E-2</c:v>
                </c:pt>
                <c:pt idx="37965">
                  <c:v>2.6969E-2</c:v>
                </c:pt>
                <c:pt idx="37966">
                  <c:v>1.7917599999999999E-2</c:v>
                </c:pt>
                <c:pt idx="37967">
                  <c:v>2.0524000000000001E-2</c:v>
                </c:pt>
                <c:pt idx="37968">
                  <c:v>-4.2238199999999997E-3</c:v>
                </c:pt>
                <c:pt idx="37969">
                  <c:v>1.43261E-2</c:v>
                </c:pt>
                <c:pt idx="37970">
                  <c:v>2.7852100000000001E-2</c:v>
                </c:pt>
                <c:pt idx="37971">
                  <c:v>2.6844E-2</c:v>
                </c:pt>
                <c:pt idx="37972">
                  <c:v>2.45247E-2</c:v>
                </c:pt>
                <c:pt idx="37973">
                  <c:v>3.8165999999999999E-3</c:v>
                </c:pt>
                <c:pt idx="37974">
                  <c:v>1.9063E-2</c:v>
                </c:pt>
                <c:pt idx="37975">
                  <c:v>9.6492799999999997E-3</c:v>
                </c:pt>
                <c:pt idx="37976">
                  <c:v>3.2062499999999999E-3</c:v>
                </c:pt>
                <c:pt idx="37977">
                  <c:v>1.24674E-2</c:v>
                </c:pt>
                <c:pt idx="37978">
                  <c:v>1.3984699999999999E-2</c:v>
                </c:pt>
                <c:pt idx="37979">
                  <c:v>5.7506600000000003E-3</c:v>
                </c:pt>
                <c:pt idx="37980">
                  <c:v>1.03836E-2</c:v>
                </c:pt>
                <c:pt idx="37981">
                  <c:v>-4.0616999999999997E-3</c:v>
                </c:pt>
                <c:pt idx="37982">
                  <c:v>1.04361E-2</c:v>
                </c:pt>
                <c:pt idx="37983">
                  <c:v>1.9006700000000001E-2</c:v>
                </c:pt>
                <c:pt idx="37984">
                  <c:v>1.5096699999999999E-2</c:v>
                </c:pt>
                <c:pt idx="37985">
                  <c:v>2.92368E-2</c:v>
                </c:pt>
                <c:pt idx="37986">
                  <c:v>2.6733400000000001E-2</c:v>
                </c:pt>
                <c:pt idx="37987">
                  <c:v>2.9855699999999999E-2</c:v>
                </c:pt>
                <c:pt idx="37988">
                  <c:v>2.44646E-2</c:v>
                </c:pt>
                <c:pt idx="37989">
                  <c:v>1.8817899999999999E-2</c:v>
                </c:pt>
                <c:pt idx="37990">
                  <c:v>2.9157599999999999E-2</c:v>
                </c:pt>
                <c:pt idx="37991">
                  <c:v>8.0766699999999993E-3</c:v>
                </c:pt>
                <c:pt idx="37992">
                  <c:v>1.24683E-2</c:v>
                </c:pt>
                <c:pt idx="37993">
                  <c:v>2.05784E-2</c:v>
                </c:pt>
                <c:pt idx="37994">
                  <c:v>8.5601800000000006E-3</c:v>
                </c:pt>
                <c:pt idx="37995">
                  <c:v>1.85986E-2</c:v>
                </c:pt>
                <c:pt idx="37996">
                  <c:v>1.51634E-2</c:v>
                </c:pt>
                <c:pt idx="37997">
                  <c:v>2.4082200000000002E-2</c:v>
                </c:pt>
                <c:pt idx="37998">
                  <c:v>2.63252E-2</c:v>
                </c:pt>
                <c:pt idx="37999">
                  <c:v>1.6059899999999998E-2</c:v>
                </c:pt>
                <c:pt idx="38000">
                  <c:v>2.6922199999999999E-3</c:v>
                </c:pt>
                <c:pt idx="38001">
                  <c:v>2.4468400000000001E-2</c:v>
                </c:pt>
                <c:pt idx="38002">
                  <c:v>3.5054200000000001E-2</c:v>
                </c:pt>
                <c:pt idx="38003">
                  <c:v>2.89383E-2</c:v>
                </c:pt>
                <c:pt idx="38004">
                  <c:v>3.8150799999999999E-2</c:v>
                </c:pt>
                <c:pt idx="38005">
                  <c:v>2.9495199999999999E-2</c:v>
                </c:pt>
                <c:pt idx="38006">
                  <c:v>3.0254400000000001E-2</c:v>
                </c:pt>
                <c:pt idx="38007">
                  <c:v>1.7514200000000001E-2</c:v>
                </c:pt>
                <c:pt idx="38008">
                  <c:v>3.2011999999999999E-2</c:v>
                </c:pt>
                <c:pt idx="38009">
                  <c:v>3.0063599999999999E-2</c:v>
                </c:pt>
                <c:pt idx="38010">
                  <c:v>2.2463799999999999E-2</c:v>
                </c:pt>
                <c:pt idx="38011">
                  <c:v>2.8674100000000001E-2</c:v>
                </c:pt>
                <c:pt idx="38012">
                  <c:v>1.8846499999999999E-2</c:v>
                </c:pt>
                <c:pt idx="38013">
                  <c:v>3.9146399999999998E-2</c:v>
                </c:pt>
                <c:pt idx="38014">
                  <c:v>3.4410499999999997E-2</c:v>
                </c:pt>
                <c:pt idx="38015">
                  <c:v>1.48916E-2</c:v>
                </c:pt>
                <c:pt idx="38016">
                  <c:v>2.4012599999999999E-2</c:v>
                </c:pt>
                <c:pt idx="38017">
                  <c:v>3.2480200000000001E-2</c:v>
                </c:pt>
                <c:pt idx="38018">
                  <c:v>2.1487200000000001E-2</c:v>
                </c:pt>
                <c:pt idx="38019">
                  <c:v>2.53706E-2</c:v>
                </c:pt>
                <c:pt idx="38020">
                  <c:v>2.34976E-2</c:v>
                </c:pt>
                <c:pt idx="38021">
                  <c:v>2.7504899999999999E-2</c:v>
                </c:pt>
                <c:pt idx="38022">
                  <c:v>2.5308600000000001E-2</c:v>
                </c:pt>
                <c:pt idx="38023">
                  <c:v>1.9211800000000001E-2</c:v>
                </c:pt>
                <c:pt idx="38024">
                  <c:v>4.84915E-2</c:v>
                </c:pt>
                <c:pt idx="38025">
                  <c:v>3.1077400000000002E-2</c:v>
                </c:pt>
                <c:pt idx="38026">
                  <c:v>2.4165200000000001E-2</c:v>
                </c:pt>
                <c:pt idx="38027">
                  <c:v>2.7167299999999998E-2</c:v>
                </c:pt>
                <c:pt idx="38028">
                  <c:v>4.5135500000000002E-2</c:v>
                </c:pt>
                <c:pt idx="38029">
                  <c:v>3.4391400000000003E-2</c:v>
                </c:pt>
                <c:pt idx="38030">
                  <c:v>3.32661E-2</c:v>
                </c:pt>
                <c:pt idx="38031">
                  <c:v>4.2474699999999997E-2</c:v>
                </c:pt>
                <c:pt idx="38032">
                  <c:v>2.6303300000000002E-2</c:v>
                </c:pt>
                <c:pt idx="38033">
                  <c:v>3.1726799999999999E-2</c:v>
                </c:pt>
                <c:pt idx="38034">
                  <c:v>2.9201499999999998E-2</c:v>
                </c:pt>
                <c:pt idx="38035">
                  <c:v>2.5670999999999999E-2</c:v>
                </c:pt>
                <c:pt idx="38036">
                  <c:v>2.3783700000000001E-2</c:v>
                </c:pt>
                <c:pt idx="38037">
                  <c:v>2.28691E-2</c:v>
                </c:pt>
                <c:pt idx="38038">
                  <c:v>2.2912999999999999E-2</c:v>
                </c:pt>
                <c:pt idx="38039">
                  <c:v>1.7998699999999999E-2</c:v>
                </c:pt>
                <c:pt idx="38040">
                  <c:v>3.2424000000000001E-2</c:v>
                </c:pt>
                <c:pt idx="38041">
                  <c:v>3.40214E-2</c:v>
                </c:pt>
                <c:pt idx="38042">
                  <c:v>2.48337E-2</c:v>
                </c:pt>
                <c:pt idx="38043">
                  <c:v>3.3437700000000001E-2</c:v>
                </c:pt>
                <c:pt idx="38044">
                  <c:v>2.66495E-2</c:v>
                </c:pt>
                <c:pt idx="38045">
                  <c:v>3.0495600000000001E-2</c:v>
                </c:pt>
                <c:pt idx="38046">
                  <c:v>1.33524E-2</c:v>
                </c:pt>
                <c:pt idx="38047">
                  <c:v>3.09076E-2</c:v>
                </c:pt>
                <c:pt idx="38048">
                  <c:v>4.2059899999999997E-2</c:v>
                </c:pt>
                <c:pt idx="38049">
                  <c:v>2.1358499999999999E-2</c:v>
                </c:pt>
                <c:pt idx="38050">
                  <c:v>1.5659300000000001E-3</c:v>
                </c:pt>
                <c:pt idx="38051">
                  <c:v>2.9356E-2</c:v>
                </c:pt>
                <c:pt idx="38052">
                  <c:v>2.5882700000000002E-2</c:v>
                </c:pt>
                <c:pt idx="38053">
                  <c:v>2.5543199999999999E-2</c:v>
                </c:pt>
                <c:pt idx="38054">
                  <c:v>1.29528E-2</c:v>
                </c:pt>
                <c:pt idx="38055">
                  <c:v>2.0278899999999999E-2</c:v>
                </c:pt>
                <c:pt idx="38056">
                  <c:v>2.54507E-2</c:v>
                </c:pt>
                <c:pt idx="38057">
                  <c:v>2.5026300000000001E-2</c:v>
                </c:pt>
                <c:pt idx="38058">
                  <c:v>2.7221700000000001E-2</c:v>
                </c:pt>
                <c:pt idx="38059">
                  <c:v>2.98929E-2</c:v>
                </c:pt>
                <c:pt idx="38060">
                  <c:v>1.6326899999999998E-2</c:v>
                </c:pt>
                <c:pt idx="38061">
                  <c:v>2.7883499999999999E-2</c:v>
                </c:pt>
                <c:pt idx="38062">
                  <c:v>2.1548299999999999E-2</c:v>
                </c:pt>
                <c:pt idx="38063">
                  <c:v>4.4317200000000001E-2</c:v>
                </c:pt>
                <c:pt idx="38064">
                  <c:v>4.0202099999999998E-2</c:v>
                </c:pt>
                <c:pt idx="38065">
                  <c:v>3.5605400000000002E-2</c:v>
                </c:pt>
                <c:pt idx="38066">
                  <c:v>4.0751500000000003E-2</c:v>
                </c:pt>
                <c:pt idx="38067">
                  <c:v>3.8301500000000002E-2</c:v>
                </c:pt>
                <c:pt idx="38068">
                  <c:v>4.0406200000000003E-2</c:v>
                </c:pt>
                <c:pt idx="38069">
                  <c:v>4.2920100000000003E-2</c:v>
                </c:pt>
                <c:pt idx="38070">
                  <c:v>3.9159800000000002E-2</c:v>
                </c:pt>
                <c:pt idx="38071">
                  <c:v>3.03602E-2</c:v>
                </c:pt>
                <c:pt idx="38072">
                  <c:v>3.9143600000000001E-2</c:v>
                </c:pt>
                <c:pt idx="38073">
                  <c:v>3.1160400000000001E-2</c:v>
                </c:pt>
                <c:pt idx="38074">
                  <c:v>2.63596E-2</c:v>
                </c:pt>
                <c:pt idx="38075">
                  <c:v>1.6284E-2</c:v>
                </c:pt>
                <c:pt idx="38076">
                  <c:v>2.7027099999999998E-2</c:v>
                </c:pt>
                <c:pt idx="38077">
                  <c:v>3.0185699999999999E-2</c:v>
                </c:pt>
                <c:pt idx="38078">
                  <c:v>1.52426E-2</c:v>
                </c:pt>
                <c:pt idx="38079">
                  <c:v>2.3213399999999999E-2</c:v>
                </c:pt>
                <c:pt idx="38080">
                  <c:v>1.9168899999999999E-2</c:v>
                </c:pt>
                <c:pt idx="38081">
                  <c:v>3.7142799999999997E-2</c:v>
                </c:pt>
                <c:pt idx="38082">
                  <c:v>2.6798200000000001E-2</c:v>
                </c:pt>
                <c:pt idx="38083">
                  <c:v>1.9681899999999999E-2</c:v>
                </c:pt>
                <c:pt idx="38084">
                  <c:v>2.3208599999999999E-2</c:v>
                </c:pt>
                <c:pt idx="38085">
                  <c:v>3.7890399999999998E-2</c:v>
                </c:pt>
                <c:pt idx="38086">
                  <c:v>3.3937500000000002E-2</c:v>
                </c:pt>
                <c:pt idx="38087">
                  <c:v>3.9315200000000002E-2</c:v>
                </c:pt>
                <c:pt idx="38088">
                  <c:v>4.4441200000000002E-3</c:v>
                </c:pt>
                <c:pt idx="38089">
                  <c:v>1.9576099999999999E-2</c:v>
                </c:pt>
                <c:pt idx="38090">
                  <c:v>2.4395E-2</c:v>
                </c:pt>
                <c:pt idx="38091">
                  <c:v>1.61257E-2</c:v>
                </c:pt>
                <c:pt idx="38092">
                  <c:v>1.41659E-2</c:v>
                </c:pt>
                <c:pt idx="38093">
                  <c:v>1.7170000000000001E-2</c:v>
                </c:pt>
                <c:pt idx="38094">
                  <c:v>4.23288E-2</c:v>
                </c:pt>
                <c:pt idx="38095">
                  <c:v>2.9684100000000001E-2</c:v>
                </c:pt>
                <c:pt idx="38096">
                  <c:v>2.0618399999999999E-2</c:v>
                </c:pt>
                <c:pt idx="38097">
                  <c:v>2.2136699999999999E-2</c:v>
                </c:pt>
                <c:pt idx="38098">
                  <c:v>3.4679399999999999E-2</c:v>
                </c:pt>
                <c:pt idx="38099">
                  <c:v>1.68886E-2</c:v>
                </c:pt>
                <c:pt idx="38100">
                  <c:v>2.4531399999999998E-2</c:v>
                </c:pt>
                <c:pt idx="38101">
                  <c:v>1.8374399999999999E-2</c:v>
                </c:pt>
                <c:pt idx="38102">
                  <c:v>4.3216699999999997E-2</c:v>
                </c:pt>
                <c:pt idx="38103">
                  <c:v>3.3490199999999998E-2</c:v>
                </c:pt>
                <c:pt idx="38104">
                  <c:v>3.9642299999999998E-2</c:v>
                </c:pt>
                <c:pt idx="38105">
                  <c:v>3.9408699999999998E-2</c:v>
                </c:pt>
                <c:pt idx="38106">
                  <c:v>2.5156999999999999E-2</c:v>
                </c:pt>
                <c:pt idx="38107">
                  <c:v>2.6126900000000002E-2</c:v>
                </c:pt>
                <c:pt idx="38108">
                  <c:v>2.7086300000000001E-2</c:v>
                </c:pt>
                <c:pt idx="38109">
                  <c:v>2.5301000000000001E-2</c:v>
                </c:pt>
                <c:pt idx="38110">
                  <c:v>3.1312899999999998E-2</c:v>
                </c:pt>
                <c:pt idx="38111">
                  <c:v>3.49369E-2</c:v>
                </c:pt>
                <c:pt idx="38112">
                  <c:v>1.8080700000000002E-2</c:v>
                </c:pt>
                <c:pt idx="38113">
                  <c:v>1.4507300000000001E-2</c:v>
                </c:pt>
                <c:pt idx="38114">
                  <c:v>1.1384E-2</c:v>
                </c:pt>
                <c:pt idx="38115">
                  <c:v>3.7239099999999997E-2</c:v>
                </c:pt>
                <c:pt idx="38116">
                  <c:v>2.9332199999999999E-2</c:v>
                </c:pt>
                <c:pt idx="38117">
                  <c:v>2.4479899999999999E-2</c:v>
                </c:pt>
                <c:pt idx="38118">
                  <c:v>2.1201100000000001E-2</c:v>
                </c:pt>
                <c:pt idx="38119">
                  <c:v>3.5649300000000002E-2</c:v>
                </c:pt>
                <c:pt idx="38120">
                  <c:v>2.4678200000000001E-2</c:v>
                </c:pt>
                <c:pt idx="38121">
                  <c:v>4.73576E-2</c:v>
                </c:pt>
                <c:pt idx="38122">
                  <c:v>4.0949800000000001E-2</c:v>
                </c:pt>
                <c:pt idx="38123">
                  <c:v>4.0821099999999999E-2</c:v>
                </c:pt>
                <c:pt idx="38124">
                  <c:v>3.0355500000000001E-2</c:v>
                </c:pt>
                <c:pt idx="38125">
                  <c:v>2.9301600000000001E-2</c:v>
                </c:pt>
                <c:pt idx="38126">
                  <c:v>3.1496999999999997E-2</c:v>
                </c:pt>
                <c:pt idx="38127">
                  <c:v>1.7937700000000001E-2</c:v>
                </c:pt>
                <c:pt idx="38128">
                  <c:v>3.6692599999999999E-2</c:v>
                </c:pt>
                <c:pt idx="38129">
                  <c:v>2.6139300000000001E-2</c:v>
                </c:pt>
                <c:pt idx="38130">
                  <c:v>8.0556900000000008E-3</c:v>
                </c:pt>
                <c:pt idx="38131">
                  <c:v>2.4277699999999999E-2</c:v>
                </c:pt>
                <c:pt idx="38132">
                  <c:v>2.89488E-2</c:v>
                </c:pt>
                <c:pt idx="38133">
                  <c:v>3.1758300000000003E-2</c:v>
                </c:pt>
                <c:pt idx="38134">
                  <c:v>9.9697099999999997E-3</c:v>
                </c:pt>
                <c:pt idx="38135">
                  <c:v>2.3932499999999999E-2</c:v>
                </c:pt>
                <c:pt idx="38136">
                  <c:v>4.8186300000000001E-2</c:v>
                </c:pt>
                <c:pt idx="38137">
                  <c:v>2.54583E-2</c:v>
                </c:pt>
                <c:pt idx="38138">
                  <c:v>1.5363699999999999E-2</c:v>
                </c:pt>
                <c:pt idx="38139">
                  <c:v>2.0404800000000001E-2</c:v>
                </c:pt>
                <c:pt idx="38140">
                  <c:v>1.7847999999999999E-2</c:v>
                </c:pt>
                <c:pt idx="38141">
                  <c:v>1.2296700000000001E-2</c:v>
                </c:pt>
                <c:pt idx="38142">
                  <c:v>2.8386100000000001E-2</c:v>
                </c:pt>
                <c:pt idx="38143">
                  <c:v>2.6398700000000001E-2</c:v>
                </c:pt>
                <c:pt idx="38144">
                  <c:v>4.2117099999999998E-2</c:v>
                </c:pt>
                <c:pt idx="38145">
                  <c:v>2.3527099999999999E-2</c:v>
                </c:pt>
                <c:pt idx="38146">
                  <c:v>7.3471099999999996E-3</c:v>
                </c:pt>
                <c:pt idx="38147">
                  <c:v>2.2943499999999999E-2</c:v>
                </c:pt>
                <c:pt idx="38148">
                  <c:v>2.0134900000000001E-2</c:v>
                </c:pt>
                <c:pt idx="38149">
                  <c:v>2.3973499999999998E-2</c:v>
                </c:pt>
                <c:pt idx="38150">
                  <c:v>1.8138899999999999E-2</c:v>
                </c:pt>
                <c:pt idx="38151">
                  <c:v>-3.10326E-3</c:v>
                </c:pt>
                <c:pt idx="38152">
                  <c:v>1.26543E-2</c:v>
                </c:pt>
                <c:pt idx="38153">
                  <c:v>1.65148E-2</c:v>
                </c:pt>
                <c:pt idx="38154">
                  <c:v>1.54524E-2</c:v>
                </c:pt>
                <c:pt idx="38155">
                  <c:v>2.1768599999999999E-2</c:v>
                </c:pt>
                <c:pt idx="38156">
                  <c:v>1.0249100000000001E-2</c:v>
                </c:pt>
                <c:pt idx="38157">
                  <c:v>1.9211800000000001E-2</c:v>
                </c:pt>
                <c:pt idx="38158">
                  <c:v>2.4045E-2</c:v>
                </c:pt>
                <c:pt idx="38159">
                  <c:v>-2.9106100000000001E-3</c:v>
                </c:pt>
                <c:pt idx="38160">
                  <c:v>2.42023E-2</c:v>
                </c:pt>
                <c:pt idx="38161">
                  <c:v>2.0997999999999999E-2</c:v>
                </c:pt>
                <c:pt idx="38162">
                  <c:v>2.10171E-2</c:v>
                </c:pt>
                <c:pt idx="38163">
                  <c:v>2.3716000000000001E-2</c:v>
                </c:pt>
                <c:pt idx="38164">
                  <c:v>1.11284E-2</c:v>
                </c:pt>
                <c:pt idx="38165">
                  <c:v>2.01292E-2</c:v>
                </c:pt>
                <c:pt idx="38166">
                  <c:v>3.0965799999999998E-3</c:v>
                </c:pt>
                <c:pt idx="38167">
                  <c:v>-7.7991500000000004E-3</c:v>
                </c:pt>
                <c:pt idx="38168">
                  <c:v>1.7524700000000001E-2</c:v>
                </c:pt>
                <c:pt idx="38169">
                  <c:v>1.49908E-2</c:v>
                </c:pt>
                <c:pt idx="38170">
                  <c:v>1.7264399999999999E-2</c:v>
                </c:pt>
                <c:pt idx="38171">
                  <c:v>1.6344999999999998E-2</c:v>
                </c:pt>
                <c:pt idx="38172">
                  <c:v>2.7479199999999999E-2</c:v>
                </c:pt>
                <c:pt idx="38173">
                  <c:v>2.2254900000000001E-2</c:v>
                </c:pt>
                <c:pt idx="38174">
                  <c:v>6.5574600000000002E-3</c:v>
                </c:pt>
                <c:pt idx="38175">
                  <c:v>2.3448900000000002E-2</c:v>
                </c:pt>
                <c:pt idx="38176">
                  <c:v>-2.8085699999999998E-3</c:v>
                </c:pt>
                <c:pt idx="38177">
                  <c:v>2.48547E-2</c:v>
                </c:pt>
                <c:pt idx="38178">
                  <c:v>1.4734300000000001E-2</c:v>
                </c:pt>
                <c:pt idx="38179">
                  <c:v>1.66655E-2</c:v>
                </c:pt>
                <c:pt idx="38180">
                  <c:v>5.5437100000000003E-3</c:v>
                </c:pt>
                <c:pt idx="38181">
                  <c:v>1.3840699999999999E-2</c:v>
                </c:pt>
                <c:pt idx="38182">
                  <c:v>9.1056799999999997E-3</c:v>
                </c:pt>
                <c:pt idx="38183">
                  <c:v>2.5095900000000001E-2</c:v>
                </c:pt>
                <c:pt idx="38184">
                  <c:v>4.8866300000000003E-3</c:v>
                </c:pt>
                <c:pt idx="38185">
                  <c:v>1.3294200000000001E-2</c:v>
                </c:pt>
                <c:pt idx="38186">
                  <c:v>6.4563800000000003E-4</c:v>
                </c:pt>
                <c:pt idx="38187">
                  <c:v>1.0663000000000001E-2</c:v>
                </c:pt>
                <c:pt idx="38188">
                  <c:v>5.4645500000000003E-3</c:v>
                </c:pt>
                <c:pt idx="38189">
                  <c:v>1.7974899999999999E-2</c:v>
                </c:pt>
                <c:pt idx="38190">
                  <c:v>6.5507899999999999E-3</c:v>
                </c:pt>
                <c:pt idx="38191">
                  <c:v>5.8727299999999996E-3</c:v>
                </c:pt>
                <c:pt idx="38192">
                  <c:v>9.9859200000000006E-3</c:v>
                </c:pt>
                <c:pt idx="38193">
                  <c:v>2.60925E-3</c:v>
                </c:pt>
                <c:pt idx="38194">
                  <c:v>-4.3964399999999999E-4</c:v>
                </c:pt>
                <c:pt idx="38195">
                  <c:v>1.2649499999999999E-2</c:v>
                </c:pt>
                <c:pt idx="38196">
                  <c:v>-4.0817300000000001E-4</c:v>
                </c:pt>
                <c:pt idx="38197">
                  <c:v>-3.72982E-3</c:v>
                </c:pt>
                <c:pt idx="38198">
                  <c:v>-6.2990199999999998E-3</c:v>
                </c:pt>
                <c:pt idx="38199">
                  <c:v>1.53055E-2</c:v>
                </c:pt>
                <c:pt idx="38200">
                  <c:v>6.9122300000000001E-3</c:v>
                </c:pt>
                <c:pt idx="38201">
                  <c:v>-9.9010499999999998E-3</c:v>
                </c:pt>
                <c:pt idx="38202">
                  <c:v>7.8458799999999995E-3</c:v>
                </c:pt>
                <c:pt idx="38203">
                  <c:v>9.3002299999999996E-3</c:v>
                </c:pt>
                <c:pt idx="38204">
                  <c:v>-5.9452100000000003E-3</c:v>
                </c:pt>
                <c:pt idx="38205">
                  <c:v>3.1375899999999999E-4</c:v>
                </c:pt>
                <c:pt idx="38206">
                  <c:v>-8.3255799999999995E-4</c:v>
                </c:pt>
                <c:pt idx="38207">
                  <c:v>6.5021499999999999E-3</c:v>
                </c:pt>
                <c:pt idx="38208">
                  <c:v>-4.7740899999999999E-3</c:v>
                </c:pt>
                <c:pt idx="38209">
                  <c:v>-2.4238599999999999E-2</c:v>
                </c:pt>
                <c:pt idx="38210">
                  <c:v>-3.4484899999999998E-3</c:v>
                </c:pt>
                <c:pt idx="38211">
                  <c:v>2.10447E-2</c:v>
                </c:pt>
                <c:pt idx="38212">
                  <c:v>-5.7554199999999998E-3</c:v>
                </c:pt>
                <c:pt idx="38213">
                  <c:v>6.0777699999999997E-3</c:v>
                </c:pt>
                <c:pt idx="38214">
                  <c:v>-8.9082699999999994E-3</c:v>
                </c:pt>
                <c:pt idx="38215">
                  <c:v>-4.7016099999999997E-4</c:v>
                </c:pt>
                <c:pt idx="38216">
                  <c:v>1.63155E-2</c:v>
                </c:pt>
                <c:pt idx="38217">
                  <c:v>1.5239699999999999E-3</c:v>
                </c:pt>
                <c:pt idx="38218">
                  <c:v>1.56307E-3</c:v>
                </c:pt>
                <c:pt idx="38219">
                  <c:v>-4.0149699999999997E-3</c:v>
                </c:pt>
                <c:pt idx="38220">
                  <c:v>2.1200199999999998E-3</c:v>
                </c:pt>
                <c:pt idx="38221">
                  <c:v>1.3329499999999999E-2</c:v>
                </c:pt>
                <c:pt idx="38222">
                  <c:v>9.5462800000000001E-4</c:v>
                </c:pt>
                <c:pt idx="38223">
                  <c:v>1.12438E-2</c:v>
                </c:pt>
                <c:pt idx="38224">
                  <c:v>1.16405E-2</c:v>
                </c:pt>
                <c:pt idx="38225">
                  <c:v>5.1679600000000001E-3</c:v>
                </c:pt>
                <c:pt idx="38226">
                  <c:v>-1.07317E-2</c:v>
                </c:pt>
                <c:pt idx="38227">
                  <c:v>-1.92738E-3</c:v>
                </c:pt>
                <c:pt idx="38228">
                  <c:v>6.3161800000000002E-3</c:v>
                </c:pt>
                <c:pt idx="38229">
                  <c:v>1.9041099999999998E-2</c:v>
                </c:pt>
                <c:pt idx="38230">
                  <c:v>1.1306800000000001E-2</c:v>
                </c:pt>
                <c:pt idx="38231">
                  <c:v>1.21479E-2</c:v>
                </c:pt>
                <c:pt idx="38232">
                  <c:v>-7.0066499999999997E-3</c:v>
                </c:pt>
                <c:pt idx="38233">
                  <c:v>1.2350099999999999E-3</c:v>
                </c:pt>
                <c:pt idx="38234">
                  <c:v>1.7451299999999999E-2</c:v>
                </c:pt>
                <c:pt idx="38235">
                  <c:v>5.6743600000000005E-4</c:v>
                </c:pt>
                <c:pt idx="38236">
                  <c:v>-7.8868899999999997E-4</c:v>
                </c:pt>
                <c:pt idx="38237">
                  <c:v>-6.7672699999999997E-3</c:v>
                </c:pt>
                <c:pt idx="38238">
                  <c:v>-7.0419300000000001E-3</c:v>
                </c:pt>
                <c:pt idx="38239">
                  <c:v>-1.27878E-2</c:v>
                </c:pt>
                <c:pt idx="38240">
                  <c:v>-3.1909899999999999E-3</c:v>
                </c:pt>
                <c:pt idx="38241">
                  <c:v>6.49834E-3</c:v>
                </c:pt>
                <c:pt idx="38242">
                  <c:v>-3.1738299999999999E-3</c:v>
                </c:pt>
                <c:pt idx="38243">
                  <c:v>-1.89018E-3</c:v>
                </c:pt>
                <c:pt idx="38244">
                  <c:v>-2.45638E-2</c:v>
                </c:pt>
                <c:pt idx="38245">
                  <c:v>-2.6013399999999999E-2</c:v>
                </c:pt>
                <c:pt idx="38246">
                  <c:v>-6.4868900000000004E-3</c:v>
                </c:pt>
                <c:pt idx="38247">
                  <c:v>-2.38991E-2</c:v>
                </c:pt>
                <c:pt idx="38248">
                  <c:v>-1.94235E-2</c:v>
                </c:pt>
                <c:pt idx="38249">
                  <c:v>-1.72129E-2</c:v>
                </c:pt>
                <c:pt idx="38250">
                  <c:v>-2.8901099999999999E-2</c:v>
                </c:pt>
                <c:pt idx="38251">
                  <c:v>-2.3991599999999998E-2</c:v>
                </c:pt>
                <c:pt idx="38252">
                  <c:v>-1.6373599999999999E-2</c:v>
                </c:pt>
                <c:pt idx="38253">
                  <c:v>-1.4204E-2</c:v>
                </c:pt>
                <c:pt idx="38254">
                  <c:v>-2.80094E-2</c:v>
                </c:pt>
                <c:pt idx="38255">
                  <c:v>-1.08051E-2</c:v>
                </c:pt>
                <c:pt idx="38256">
                  <c:v>-1.4593099999999999E-2</c:v>
                </c:pt>
                <c:pt idx="38257">
                  <c:v>-1.62735E-2</c:v>
                </c:pt>
                <c:pt idx="38258">
                  <c:v>-2.4790800000000002E-2</c:v>
                </c:pt>
                <c:pt idx="38259">
                  <c:v>-2.0282700000000001E-2</c:v>
                </c:pt>
                <c:pt idx="38260">
                  <c:v>-9.0160399999999995E-3</c:v>
                </c:pt>
                <c:pt idx="38261">
                  <c:v>-1.79863E-2</c:v>
                </c:pt>
                <c:pt idx="38262">
                  <c:v>-2.2644000000000001E-2</c:v>
                </c:pt>
                <c:pt idx="38263">
                  <c:v>-2.3737899999999999E-2</c:v>
                </c:pt>
                <c:pt idx="38264">
                  <c:v>-1.55516E-2</c:v>
                </c:pt>
                <c:pt idx="38265">
                  <c:v>-2.8922099999999999E-2</c:v>
                </c:pt>
                <c:pt idx="38266">
                  <c:v>-3.5278299999999999E-2</c:v>
                </c:pt>
                <c:pt idx="38267">
                  <c:v>-3.3142100000000001E-2</c:v>
                </c:pt>
                <c:pt idx="38268">
                  <c:v>-2.05317E-2</c:v>
                </c:pt>
                <c:pt idx="38269">
                  <c:v>-1.3459199999999999E-2</c:v>
                </c:pt>
                <c:pt idx="38270">
                  <c:v>-1.7292999999999999E-2</c:v>
                </c:pt>
                <c:pt idx="38271">
                  <c:v>-1.54696E-2</c:v>
                </c:pt>
                <c:pt idx="38272">
                  <c:v>-1.80273E-2</c:v>
                </c:pt>
                <c:pt idx="38273">
                  <c:v>-1.33829E-2</c:v>
                </c:pt>
                <c:pt idx="38274">
                  <c:v>-2.9401800000000001E-3</c:v>
                </c:pt>
                <c:pt idx="38275">
                  <c:v>-3.10297E-2</c:v>
                </c:pt>
                <c:pt idx="38276">
                  <c:v>-2.2910099999999999E-2</c:v>
                </c:pt>
                <c:pt idx="38277">
                  <c:v>-2.91615E-2</c:v>
                </c:pt>
                <c:pt idx="38278">
                  <c:v>-3.0672100000000001E-2</c:v>
                </c:pt>
                <c:pt idx="38279">
                  <c:v>-2.2898700000000001E-2</c:v>
                </c:pt>
                <c:pt idx="38280">
                  <c:v>-2.4259599999999999E-2</c:v>
                </c:pt>
                <c:pt idx="38281">
                  <c:v>-2.6084900000000001E-2</c:v>
                </c:pt>
                <c:pt idx="38282">
                  <c:v>-3.0130400000000002E-2</c:v>
                </c:pt>
                <c:pt idx="38283">
                  <c:v>-2.4025899999999999E-2</c:v>
                </c:pt>
                <c:pt idx="38284">
                  <c:v>-3.6074599999999998E-2</c:v>
                </c:pt>
                <c:pt idx="38285">
                  <c:v>-3.16706E-2</c:v>
                </c:pt>
                <c:pt idx="38286">
                  <c:v>-4.2102800000000003E-2</c:v>
                </c:pt>
                <c:pt idx="38287">
                  <c:v>-3.3726699999999998E-2</c:v>
                </c:pt>
                <c:pt idx="38288">
                  <c:v>-4.5449299999999998E-2</c:v>
                </c:pt>
                <c:pt idx="38289">
                  <c:v>-4.3157599999999997E-2</c:v>
                </c:pt>
                <c:pt idx="38290">
                  <c:v>-3.3983199999999998E-2</c:v>
                </c:pt>
                <c:pt idx="38291">
                  <c:v>-4.0595100000000002E-2</c:v>
                </c:pt>
                <c:pt idx="38292">
                  <c:v>-3.27082E-2</c:v>
                </c:pt>
                <c:pt idx="38293">
                  <c:v>-3.9446799999999997E-2</c:v>
                </c:pt>
                <c:pt idx="38294">
                  <c:v>-4.3497099999999997E-2</c:v>
                </c:pt>
                <c:pt idx="38295">
                  <c:v>-4.3207200000000001E-2</c:v>
                </c:pt>
                <c:pt idx="38296">
                  <c:v>-3.45221E-2</c:v>
                </c:pt>
                <c:pt idx="38297">
                  <c:v>-3.01991E-2</c:v>
                </c:pt>
                <c:pt idx="38298">
                  <c:v>-3.3492099999999997E-2</c:v>
                </c:pt>
                <c:pt idx="38299">
                  <c:v>-4.3065100000000002E-2</c:v>
                </c:pt>
                <c:pt idx="38300">
                  <c:v>-4.4090299999999999E-2</c:v>
                </c:pt>
                <c:pt idx="38301">
                  <c:v>-2.5890400000000001E-2</c:v>
                </c:pt>
                <c:pt idx="38302">
                  <c:v>-3.7572899999999999E-2</c:v>
                </c:pt>
                <c:pt idx="38303">
                  <c:v>-4.9974400000000002E-2</c:v>
                </c:pt>
                <c:pt idx="38304">
                  <c:v>-4.6090100000000002E-2</c:v>
                </c:pt>
                <c:pt idx="38305">
                  <c:v>-2.5652899999999999E-2</c:v>
                </c:pt>
                <c:pt idx="38306">
                  <c:v>-4.6386700000000003E-2</c:v>
                </c:pt>
                <c:pt idx="38307">
                  <c:v>-5.2739099999999997E-2</c:v>
                </c:pt>
                <c:pt idx="38308">
                  <c:v>-5.6764599999999998E-2</c:v>
                </c:pt>
                <c:pt idx="38309">
                  <c:v>-4.2530100000000001E-2</c:v>
                </c:pt>
                <c:pt idx="38310">
                  <c:v>-4.0043799999999997E-2</c:v>
                </c:pt>
                <c:pt idx="38311">
                  <c:v>-3.9713900000000003E-2</c:v>
                </c:pt>
                <c:pt idx="38312">
                  <c:v>-4.4217100000000002E-2</c:v>
                </c:pt>
                <c:pt idx="38313">
                  <c:v>-2.9850999999999999E-2</c:v>
                </c:pt>
                <c:pt idx="38314">
                  <c:v>-4.85067E-2</c:v>
                </c:pt>
                <c:pt idx="38315">
                  <c:v>-3.7941900000000001E-2</c:v>
                </c:pt>
                <c:pt idx="38316">
                  <c:v>-3.5436599999999999E-2</c:v>
                </c:pt>
                <c:pt idx="38317">
                  <c:v>-1.92862E-2</c:v>
                </c:pt>
                <c:pt idx="38318">
                  <c:v>-3.14474E-2</c:v>
                </c:pt>
                <c:pt idx="38319">
                  <c:v>-3.6416999999999998E-2</c:v>
                </c:pt>
                <c:pt idx="38320">
                  <c:v>-4.7664600000000001E-2</c:v>
                </c:pt>
                <c:pt idx="38321">
                  <c:v>-3.7318200000000003E-2</c:v>
                </c:pt>
                <c:pt idx="38322">
                  <c:v>-2.44646E-2</c:v>
                </c:pt>
                <c:pt idx="38323">
                  <c:v>-4.6980899999999999E-2</c:v>
                </c:pt>
                <c:pt idx="38324">
                  <c:v>-2.9248199999999999E-2</c:v>
                </c:pt>
                <c:pt idx="38325">
                  <c:v>-6.2060400000000002E-2</c:v>
                </c:pt>
                <c:pt idx="38326">
                  <c:v>-5.2226099999999998E-2</c:v>
                </c:pt>
                <c:pt idx="38327">
                  <c:v>-6.21214E-2</c:v>
                </c:pt>
                <c:pt idx="38328">
                  <c:v>-4.3027900000000001E-2</c:v>
                </c:pt>
                <c:pt idx="38329">
                  <c:v>-2.7284599999999999E-2</c:v>
                </c:pt>
                <c:pt idx="38330">
                  <c:v>-5.6107499999999998E-2</c:v>
                </c:pt>
                <c:pt idx="38331">
                  <c:v>-5.4498699999999997E-2</c:v>
                </c:pt>
                <c:pt idx="38332">
                  <c:v>-5.4035199999999999E-2</c:v>
                </c:pt>
                <c:pt idx="38333">
                  <c:v>-2.8083799999999999E-2</c:v>
                </c:pt>
                <c:pt idx="38334">
                  <c:v>-2.5151300000000001E-2</c:v>
                </c:pt>
                <c:pt idx="38335">
                  <c:v>-4.3076499999999997E-2</c:v>
                </c:pt>
                <c:pt idx="38336">
                  <c:v>-5.1298099999999999E-2</c:v>
                </c:pt>
                <c:pt idx="38337">
                  <c:v>-4.4250499999999998E-2</c:v>
                </c:pt>
                <c:pt idx="38338">
                  <c:v>-4.2523400000000003E-2</c:v>
                </c:pt>
                <c:pt idx="38339">
                  <c:v>-2.2085199999999999E-2</c:v>
                </c:pt>
                <c:pt idx="38340">
                  <c:v>-3.2752999999999997E-2</c:v>
                </c:pt>
                <c:pt idx="38341">
                  <c:v>-5.6831399999999997E-2</c:v>
                </c:pt>
                <c:pt idx="38342">
                  <c:v>-8.1083299999999997E-2</c:v>
                </c:pt>
                <c:pt idx="38343">
                  <c:v>-4.5682899999999999E-2</c:v>
                </c:pt>
                <c:pt idx="38344">
                  <c:v>-4.6393400000000001E-2</c:v>
                </c:pt>
                <c:pt idx="38345">
                  <c:v>-2.5639499999999999E-2</c:v>
                </c:pt>
                <c:pt idx="38346">
                  <c:v>-5.27935E-2</c:v>
                </c:pt>
                <c:pt idx="38347">
                  <c:v>-4.96225E-2</c:v>
                </c:pt>
                <c:pt idx="38348">
                  <c:v>-6.2928200000000004E-2</c:v>
                </c:pt>
                <c:pt idx="38349">
                  <c:v>-3.6701200000000003E-2</c:v>
                </c:pt>
                <c:pt idx="38350">
                  <c:v>-2.8474800000000001E-2</c:v>
                </c:pt>
                <c:pt idx="38351">
                  <c:v>-2.7722400000000001E-2</c:v>
                </c:pt>
                <c:pt idx="38352">
                  <c:v>-5.3826300000000001E-2</c:v>
                </c:pt>
                <c:pt idx="38353">
                  <c:v>-6.4505599999999996E-2</c:v>
                </c:pt>
                <c:pt idx="38354">
                  <c:v>-3.7390699999999999E-2</c:v>
                </c:pt>
                <c:pt idx="38355">
                  <c:v>-4.7691299999999999E-2</c:v>
                </c:pt>
                <c:pt idx="38356">
                  <c:v>-2.5703400000000001E-2</c:v>
                </c:pt>
                <c:pt idx="38357">
                  <c:v>-4.2031300000000001E-2</c:v>
                </c:pt>
                <c:pt idx="38358">
                  <c:v>-5.8372500000000001E-2</c:v>
                </c:pt>
                <c:pt idx="38359">
                  <c:v>-5.4970699999999997E-2</c:v>
                </c:pt>
                <c:pt idx="38360">
                  <c:v>-5.5970199999999998E-2</c:v>
                </c:pt>
                <c:pt idx="38361">
                  <c:v>-2.9149100000000001E-2</c:v>
                </c:pt>
                <c:pt idx="38362">
                  <c:v>-3.2362000000000002E-2</c:v>
                </c:pt>
                <c:pt idx="38363">
                  <c:v>-5.4000899999999998E-2</c:v>
                </c:pt>
                <c:pt idx="38364">
                  <c:v>-5.52874E-2</c:v>
                </c:pt>
                <c:pt idx="38365">
                  <c:v>-5.2784900000000003E-2</c:v>
                </c:pt>
                <c:pt idx="38366">
                  <c:v>-4.0800099999999999E-2</c:v>
                </c:pt>
                <c:pt idx="38367">
                  <c:v>-5.3394299999999999E-2</c:v>
                </c:pt>
                <c:pt idx="38368">
                  <c:v>-5.9387200000000001E-2</c:v>
                </c:pt>
                <c:pt idx="38369">
                  <c:v>-4.9943000000000001E-2</c:v>
                </c:pt>
                <c:pt idx="38370">
                  <c:v>-4.4732099999999997E-2</c:v>
                </c:pt>
                <c:pt idx="38371">
                  <c:v>-4.2867700000000002E-2</c:v>
                </c:pt>
                <c:pt idx="38372">
                  <c:v>-3.7214299999999999E-2</c:v>
                </c:pt>
                <c:pt idx="38373">
                  <c:v>-4.4749299999999999E-2</c:v>
                </c:pt>
                <c:pt idx="38374">
                  <c:v>-4.9158100000000003E-2</c:v>
                </c:pt>
                <c:pt idx="38375">
                  <c:v>-7.2873099999999996E-2</c:v>
                </c:pt>
                <c:pt idx="38376">
                  <c:v>-5.3184500000000003E-2</c:v>
                </c:pt>
                <c:pt idx="38377">
                  <c:v>-5.7951900000000001E-2</c:v>
                </c:pt>
                <c:pt idx="38378">
                  <c:v>-6.6305199999999995E-2</c:v>
                </c:pt>
                <c:pt idx="38379">
                  <c:v>-6.1234499999999997E-2</c:v>
                </c:pt>
                <c:pt idx="38380">
                  <c:v>-5.2906000000000002E-2</c:v>
                </c:pt>
                <c:pt idx="38381">
                  <c:v>-6.8591100000000002E-2</c:v>
                </c:pt>
                <c:pt idx="38382">
                  <c:v>-4.9696900000000002E-2</c:v>
                </c:pt>
                <c:pt idx="38383">
                  <c:v>-8.7237400000000007E-2</c:v>
                </c:pt>
                <c:pt idx="38384">
                  <c:v>-5.5585900000000001E-2</c:v>
                </c:pt>
                <c:pt idx="38385">
                  <c:v>-6.2744099999999997E-2</c:v>
                </c:pt>
                <c:pt idx="38386">
                  <c:v>-5.6063700000000001E-2</c:v>
                </c:pt>
                <c:pt idx="38387">
                  <c:v>-5.4469099999999999E-2</c:v>
                </c:pt>
                <c:pt idx="38388">
                  <c:v>-5.0880399999999999E-2</c:v>
                </c:pt>
                <c:pt idx="38389">
                  <c:v>-3.2568899999999998E-2</c:v>
                </c:pt>
                <c:pt idx="38390">
                  <c:v>-3.3225999999999999E-2</c:v>
                </c:pt>
                <c:pt idx="38391">
                  <c:v>-4.0270800000000002E-2</c:v>
                </c:pt>
                <c:pt idx="38392">
                  <c:v>-5.7824100000000003E-2</c:v>
                </c:pt>
                <c:pt idx="38393">
                  <c:v>-5.756E-2</c:v>
                </c:pt>
                <c:pt idx="38394">
                  <c:v>-4.9681700000000002E-2</c:v>
                </c:pt>
                <c:pt idx="38395">
                  <c:v>-4.6822500000000003E-2</c:v>
                </c:pt>
                <c:pt idx="38396">
                  <c:v>-7.9578399999999994E-2</c:v>
                </c:pt>
                <c:pt idx="38397">
                  <c:v>-6.7072900000000005E-2</c:v>
                </c:pt>
                <c:pt idx="38398">
                  <c:v>-6.4172699999999999E-2</c:v>
                </c:pt>
                <c:pt idx="38399">
                  <c:v>-4.9299200000000001E-2</c:v>
                </c:pt>
                <c:pt idx="38400">
                  <c:v>-5.6554800000000002E-2</c:v>
                </c:pt>
                <c:pt idx="38401">
                  <c:v>-6.2718399999999994E-2</c:v>
                </c:pt>
                <c:pt idx="38402">
                  <c:v>-6.3350699999999996E-2</c:v>
                </c:pt>
                <c:pt idx="38403">
                  <c:v>-7.0320099999999996E-2</c:v>
                </c:pt>
                <c:pt idx="38404">
                  <c:v>-4.7657999999999999E-2</c:v>
                </c:pt>
                <c:pt idx="38405">
                  <c:v>-7.6423599999999994E-2</c:v>
                </c:pt>
                <c:pt idx="38406">
                  <c:v>-6.2853800000000001E-2</c:v>
                </c:pt>
                <c:pt idx="38407">
                  <c:v>-5.9160200000000003E-2</c:v>
                </c:pt>
                <c:pt idx="38408">
                  <c:v>-5.6634900000000002E-2</c:v>
                </c:pt>
                <c:pt idx="38409">
                  <c:v>-7.1231799999999998E-2</c:v>
                </c:pt>
                <c:pt idx="38410">
                  <c:v>-6.0213999999999997E-2</c:v>
                </c:pt>
                <c:pt idx="38411">
                  <c:v>-3.4236000000000003E-2</c:v>
                </c:pt>
                <c:pt idx="38412">
                  <c:v>-3.5665500000000003E-2</c:v>
                </c:pt>
                <c:pt idx="38413">
                  <c:v>-6.2125199999999998E-2</c:v>
                </c:pt>
                <c:pt idx="38414">
                  <c:v>-4.9334500000000003E-2</c:v>
                </c:pt>
                <c:pt idx="38415">
                  <c:v>-5.4299399999999998E-2</c:v>
                </c:pt>
                <c:pt idx="38416">
                  <c:v>-4.75311E-2</c:v>
                </c:pt>
                <c:pt idx="38417">
                  <c:v>-6.1887699999999997E-2</c:v>
                </c:pt>
                <c:pt idx="38418">
                  <c:v>-4.2002699999999997E-2</c:v>
                </c:pt>
                <c:pt idx="38419">
                  <c:v>-2.6768699999999999E-2</c:v>
                </c:pt>
                <c:pt idx="38420">
                  <c:v>-3.5899199999999999E-2</c:v>
                </c:pt>
                <c:pt idx="38421">
                  <c:v>-4.9795199999999998E-2</c:v>
                </c:pt>
                <c:pt idx="38422">
                  <c:v>-5.3338099999999999E-2</c:v>
                </c:pt>
                <c:pt idx="38423">
                  <c:v>-4.6025299999999998E-2</c:v>
                </c:pt>
                <c:pt idx="38424">
                  <c:v>-2.8101000000000001E-2</c:v>
                </c:pt>
                <c:pt idx="38425">
                  <c:v>-2.70748E-3</c:v>
                </c:pt>
                <c:pt idx="38426">
                  <c:v>-5.0450299999999997E-2</c:v>
                </c:pt>
                <c:pt idx="38427">
                  <c:v>-4.9346000000000001E-2</c:v>
                </c:pt>
                <c:pt idx="38428">
                  <c:v>-4.7783899999999997E-2</c:v>
                </c:pt>
                <c:pt idx="38429">
                  <c:v>-2.30198E-2</c:v>
                </c:pt>
                <c:pt idx="38430">
                  <c:v>-2.35386E-2</c:v>
                </c:pt>
                <c:pt idx="38431">
                  <c:v>-3.6757499999999999E-2</c:v>
                </c:pt>
                <c:pt idx="38432">
                  <c:v>-1.8866500000000001E-2</c:v>
                </c:pt>
                <c:pt idx="38433">
                  <c:v>-5.8841699999999997E-2</c:v>
                </c:pt>
                <c:pt idx="38434">
                  <c:v>-3.3749599999999998E-2</c:v>
                </c:pt>
                <c:pt idx="38435">
                  <c:v>-2.65951E-2</c:v>
                </c:pt>
                <c:pt idx="38436">
                  <c:v>-3.84445E-2</c:v>
                </c:pt>
                <c:pt idx="38437">
                  <c:v>-3.2808299999999999E-2</c:v>
                </c:pt>
                <c:pt idx="38438">
                  <c:v>-2.76566E-2</c:v>
                </c:pt>
                <c:pt idx="38439">
                  <c:v>-7.0125599999999996E-2</c:v>
                </c:pt>
                <c:pt idx="38440">
                  <c:v>-5.3580299999999997E-2</c:v>
                </c:pt>
                <c:pt idx="38441">
                  <c:v>-4.29468E-2</c:v>
                </c:pt>
                <c:pt idx="38442">
                  <c:v>-2.4175599999999998E-2</c:v>
                </c:pt>
                <c:pt idx="38443">
                  <c:v>-2.5512699999999999E-2</c:v>
                </c:pt>
                <c:pt idx="38444">
                  <c:v>-4.1603099999999997E-2</c:v>
                </c:pt>
                <c:pt idx="38445">
                  <c:v>-1.7575299999999999E-2</c:v>
                </c:pt>
                <c:pt idx="38446">
                  <c:v>-1.9725800000000002E-2</c:v>
                </c:pt>
                <c:pt idx="38447">
                  <c:v>-2.25735E-2</c:v>
                </c:pt>
                <c:pt idx="38448">
                  <c:v>-2.0470599999999999E-2</c:v>
                </c:pt>
                <c:pt idx="38449">
                  <c:v>-3.2968499999999998E-2</c:v>
                </c:pt>
                <c:pt idx="38450">
                  <c:v>-1.5955899999999999E-2</c:v>
                </c:pt>
                <c:pt idx="38451">
                  <c:v>-2.5773000000000001E-2</c:v>
                </c:pt>
                <c:pt idx="38452">
                  <c:v>-3.6766100000000003E-2</c:v>
                </c:pt>
                <c:pt idx="38453">
                  <c:v>-3.8270999999999999E-2</c:v>
                </c:pt>
                <c:pt idx="38454">
                  <c:v>-2.94571E-2</c:v>
                </c:pt>
                <c:pt idx="38455">
                  <c:v>-3.9995200000000002E-2</c:v>
                </c:pt>
                <c:pt idx="38456">
                  <c:v>-4.8436199999999999E-2</c:v>
                </c:pt>
                <c:pt idx="38457">
                  <c:v>-2.09284E-2</c:v>
                </c:pt>
                <c:pt idx="38458">
                  <c:v>-4.2813299999999999E-2</c:v>
                </c:pt>
                <c:pt idx="38459">
                  <c:v>-4.3835600000000002E-2</c:v>
                </c:pt>
                <c:pt idx="38460">
                  <c:v>-4.83303E-2</c:v>
                </c:pt>
                <c:pt idx="38461">
                  <c:v>-5.7040199999999999E-2</c:v>
                </c:pt>
                <c:pt idx="38462">
                  <c:v>-3.0415500000000002E-2</c:v>
                </c:pt>
                <c:pt idx="38463">
                  <c:v>-5.1637599999999999E-2</c:v>
                </c:pt>
                <c:pt idx="38464">
                  <c:v>-4.7150600000000001E-2</c:v>
                </c:pt>
                <c:pt idx="38465">
                  <c:v>-3.3378600000000001E-2</c:v>
                </c:pt>
                <c:pt idx="38466">
                  <c:v>-5.0104099999999999E-2</c:v>
                </c:pt>
                <c:pt idx="38467">
                  <c:v>-2.8262099999999998E-2</c:v>
                </c:pt>
                <c:pt idx="38468">
                  <c:v>-2.5460199999999999E-2</c:v>
                </c:pt>
                <c:pt idx="38469">
                  <c:v>-2.9746100000000001E-2</c:v>
                </c:pt>
                <c:pt idx="38470">
                  <c:v>-2.9379800000000001E-2</c:v>
                </c:pt>
                <c:pt idx="38471">
                  <c:v>-2.61745E-2</c:v>
                </c:pt>
                <c:pt idx="38472">
                  <c:v>-1.7704999999999999E-2</c:v>
                </c:pt>
                <c:pt idx="38473">
                  <c:v>-1.0376E-2</c:v>
                </c:pt>
                <c:pt idx="38474">
                  <c:v>-1.36738E-2</c:v>
                </c:pt>
                <c:pt idx="38475">
                  <c:v>-9.9563600000000005E-4</c:v>
                </c:pt>
                <c:pt idx="38476">
                  <c:v>-2.4045899999999999E-2</c:v>
                </c:pt>
                <c:pt idx="38477">
                  <c:v>-2.5213200000000002E-2</c:v>
                </c:pt>
                <c:pt idx="38478">
                  <c:v>1.1547999999999999E-2</c:v>
                </c:pt>
                <c:pt idx="38479">
                  <c:v>-4.2657900000000002E-3</c:v>
                </c:pt>
                <c:pt idx="38480">
                  <c:v>-1.02015E-2</c:v>
                </c:pt>
                <c:pt idx="38481">
                  <c:v>-1.96934E-2</c:v>
                </c:pt>
                <c:pt idx="38482">
                  <c:v>-1.3063399999999999E-2</c:v>
                </c:pt>
                <c:pt idx="38483">
                  <c:v>-3.6445600000000002E-2</c:v>
                </c:pt>
                <c:pt idx="38484">
                  <c:v>-1.3373400000000001E-2</c:v>
                </c:pt>
                <c:pt idx="38485">
                  <c:v>-5.5742300000000003E-3</c:v>
                </c:pt>
                <c:pt idx="38486">
                  <c:v>-2.5125499999999999E-2</c:v>
                </c:pt>
                <c:pt idx="38487">
                  <c:v>-3.2609899999999997E-2</c:v>
                </c:pt>
                <c:pt idx="38488">
                  <c:v>-2.37875E-2</c:v>
                </c:pt>
                <c:pt idx="38489">
                  <c:v>-2.3652099999999999E-2</c:v>
                </c:pt>
                <c:pt idx="38490">
                  <c:v>-2.4321599999999999E-2</c:v>
                </c:pt>
                <c:pt idx="38491">
                  <c:v>-2.5203699999999999E-2</c:v>
                </c:pt>
                <c:pt idx="38492">
                  <c:v>-3.3684699999999998E-2</c:v>
                </c:pt>
                <c:pt idx="38493">
                  <c:v>-3.0787499999999999E-2</c:v>
                </c:pt>
                <c:pt idx="38494">
                  <c:v>-4.3738399999999997E-2</c:v>
                </c:pt>
                <c:pt idx="38495">
                  <c:v>-5.0144200000000003E-3</c:v>
                </c:pt>
                <c:pt idx="38496">
                  <c:v>-6.1759900000000001E-3</c:v>
                </c:pt>
                <c:pt idx="38497">
                  <c:v>-1.9051599999999998E-2</c:v>
                </c:pt>
                <c:pt idx="38498">
                  <c:v>-1.6606300000000001E-2</c:v>
                </c:pt>
                <c:pt idx="38499">
                  <c:v>-2.7456300000000002E-3</c:v>
                </c:pt>
                <c:pt idx="38500">
                  <c:v>-1.0658300000000001E-2</c:v>
                </c:pt>
                <c:pt idx="38501">
                  <c:v>-2.0835900000000001E-2</c:v>
                </c:pt>
                <c:pt idx="38502">
                  <c:v>-4.0588400000000002E-3</c:v>
                </c:pt>
                <c:pt idx="38503">
                  <c:v>-1.9557999999999999E-2</c:v>
                </c:pt>
                <c:pt idx="38504">
                  <c:v>-6.0529700000000004E-3</c:v>
                </c:pt>
                <c:pt idx="38505">
                  <c:v>-2.4658200000000002E-2</c:v>
                </c:pt>
                <c:pt idx="38506">
                  <c:v>-7.4329399999999999E-3</c:v>
                </c:pt>
                <c:pt idx="38507">
                  <c:v>1.41716E-3</c:v>
                </c:pt>
                <c:pt idx="38508">
                  <c:v>-7.7838899999999999E-3</c:v>
                </c:pt>
                <c:pt idx="38509">
                  <c:v>-7.2078699999999999E-3</c:v>
                </c:pt>
                <c:pt idx="38510">
                  <c:v>-1.0467499999999999E-2</c:v>
                </c:pt>
                <c:pt idx="38511">
                  <c:v>-1.3769099999999999E-2</c:v>
                </c:pt>
                <c:pt idx="38512">
                  <c:v>-4.7941199999999998E-3</c:v>
                </c:pt>
                <c:pt idx="38513">
                  <c:v>-1.48544E-2</c:v>
                </c:pt>
                <c:pt idx="38514">
                  <c:v>-1.5357000000000001E-2</c:v>
                </c:pt>
                <c:pt idx="38515">
                  <c:v>-1.6215299999999998E-2</c:v>
                </c:pt>
                <c:pt idx="38516">
                  <c:v>1.66006E-2</c:v>
                </c:pt>
                <c:pt idx="38517">
                  <c:v>2.3498500000000001E-3</c:v>
                </c:pt>
                <c:pt idx="38518">
                  <c:v>-8.7432900000000008E-3</c:v>
                </c:pt>
                <c:pt idx="38519">
                  <c:v>3.0612899999999998E-4</c:v>
                </c:pt>
                <c:pt idx="38520">
                  <c:v>2.1384199999999999E-2</c:v>
                </c:pt>
                <c:pt idx="38521">
                  <c:v>-2.1972699999999999E-3</c:v>
                </c:pt>
                <c:pt idx="38522">
                  <c:v>-1.02167E-2</c:v>
                </c:pt>
                <c:pt idx="38523">
                  <c:v>6.0176800000000003E-4</c:v>
                </c:pt>
                <c:pt idx="38524">
                  <c:v>-9.8400099999999997E-3</c:v>
                </c:pt>
                <c:pt idx="38525">
                  <c:v>-1.51682E-2</c:v>
                </c:pt>
                <c:pt idx="38526">
                  <c:v>1.84917E-3</c:v>
                </c:pt>
                <c:pt idx="38527">
                  <c:v>1.32923E-2</c:v>
                </c:pt>
                <c:pt idx="38528">
                  <c:v>-2.3736999999999999E-3</c:v>
                </c:pt>
                <c:pt idx="38529">
                  <c:v>1.4110599999999999E-2</c:v>
                </c:pt>
                <c:pt idx="38530">
                  <c:v>8.1157699999999996E-4</c:v>
                </c:pt>
                <c:pt idx="38531">
                  <c:v>1.37863E-2</c:v>
                </c:pt>
                <c:pt idx="38532">
                  <c:v>-7.9688999999999992E-3</c:v>
                </c:pt>
                <c:pt idx="38533">
                  <c:v>1.13277E-2</c:v>
                </c:pt>
                <c:pt idx="38534">
                  <c:v>-4.37069E-3</c:v>
                </c:pt>
                <c:pt idx="38535">
                  <c:v>-1.0038399999999999E-2</c:v>
                </c:pt>
                <c:pt idx="38536">
                  <c:v>-2.4690599999999999E-3</c:v>
                </c:pt>
                <c:pt idx="38537">
                  <c:v>1.36757E-3</c:v>
                </c:pt>
                <c:pt idx="38538">
                  <c:v>2.53811E-2</c:v>
                </c:pt>
                <c:pt idx="38539">
                  <c:v>1.74179E-2</c:v>
                </c:pt>
                <c:pt idx="38540">
                  <c:v>-6.3028299999999997E-3</c:v>
                </c:pt>
                <c:pt idx="38541">
                  <c:v>6.7644100000000002E-3</c:v>
                </c:pt>
                <c:pt idx="38542">
                  <c:v>3.4504899999999998E-2</c:v>
                </c:pt>
                <c:pt idx="38543">
                  <c:v>1.6326E-2</c:v>
                </c:pt>
                <c:pt idx="38544">
                  <c:v>2.6025800000000002E-2</c:v>
                </c:pt>
                <c:pt idx="38545">
                  <c:v>1.65977E-2</c:v>
                </c:pt>
                <c:pt idx="38546">
                  <c:v>2.3952500000000002E-2</c:v>
                </c:pt>
                <c:pt idx="38547">
                  <c:v>2.3870499999999999E-2</c:v>
                </c:pt>
                <c:pt idx="38548">
                  <c:v>3.5029400000000002E-2</c:v>
                </c:pt>
                <c:pt idx="38549">
                  <c:v>3.1701100000000003E-2</c:v>
                </c:pt>
                <c:pt idx="38550">
                  <c:v>3.3165899999999998E-2</c:v>
                </c:pt>
                <c:pt idx="38551">
                  <c:v>9.8848300000000007E-3</c:v>
                </c:pt>
                <c:pt idx="38552">
                  <c:v>1.5888200000000002E-2</c:v>
                </c:pt>
                <c:pt idx="38553">
                  <c:v>8.5935600000000001E-3</c:v>
                </c:pt>
                <c:pt idx="38554">
                  <c:v>3.0942899999999999E-2</c:v>
                </c:pt>
                <c:pt idx="38555">
                  <c:v>1.85413E-2</c:v>
                </c:pt>
                <c:pt idx="38556">
                  <c:v>3.25832E-2</c:v>
                </c:pt>
                <c:pt idx="38557">
                  <c:v>1.33495E-2</c:v>
                </c:pt>
                <c:pt idx="38558">
                  <c:v>8.5363399999999999E-3</c:v>
                </c:pt>
                <c:pt idx="38559">
                  <c:v>3.3810600000000003E-2</c:v>
                </c:pt>
                <c:pt idx="38560">
                  <c:v>2.8090500000000001E-2</c:v>
                </c:pt>
                <c:pt idx="38561">
                  <c:v>2.9643099999999999E-2</c:v>
                </c:pt>
                <c:pt idx="38562">
                  <c:v>8.3084100000000004E-3</c:v>
                </c:pt>
                <c:pt idx="38563">
                  <c:v>1.60923E-2</c:v>
                </c:pt>
                <c:pt idx="38564">
                  <c:v>1.9603700000000002E-2</c:v>
                </c:pt>
                <c:pt idx="38565">
                  <c:v>3.4871100000000002E-2</c:v>
                </c:pt>
                <c:pt idx="38566">
                  <c:v>1.7254800000000001E-2</c:v>
                </c:pt>
                <c:pt idx="38567">
                  <c:v>8.5916499999999993E-3</c:v>
                </c:pt>
                <c:pt idx="38568">
                  <c:v>4.0588400000000002E-3</c:v>
                </c:pt>
                <c:pt idx="38569">
                  <c:v>1.38464E-2</c:v>
                </c:pt>
                <c:pt idx="38570">
                  <c:v>2.9069899999999999E-2</c:v>
                </c:pt>
                <c:pt idx="38571">
                  <c:v>2.7670899999999998E-2</c:v>
                </c:pt>
                <c:pt idx="38572">
                  <c:v>2.9881499999999998E-2</c:v>
                </c:pt>
                <c:pt idx="38573">
                  <c:v>4.39014E-2</c:v>
                </c:pt>
                <c:pt idx="38574">
                  <c:v>3.15094E-2</c:v>
                </c:pt>
                <c:pt idx="38575">
                  <c:v>3.4350400000000003E-2</c:v>
                </c:pt>
                <c:pt idx="38576">
                  <c:v>5.0173799999999998E-2</c:v>
                </c:pt>
                <c:pt idx="38577">
                  <c:v>4.1881599999999998E-2</c:v>
                </c:pt>
                <c:pt idx="38578">
                  <c:v>4.4071199999999998E-2</c:v>
                </c:pt>
                <c:pt idx="38579">
                  <c:v>2.09284E-2</c:v>
                </c:pt>
                <c:pt idx="38580">
                  <c:v>2.17247E-2</c:v>
                </c:pt>
                <c:pt idx="38581">
                  <c:v>3.19691E-2</c:v>
                </c:pt>
                <c:pt idx="38582">
                  <c:v>2.1199200000000001E-2</c:v>
                </c:pt>
                <c:pt idx="38583">
                  <c:v>1.9392E-2</c:v>
                </c:pt>
                <c:pt idx="38584">
                  <c:v>3.9265599999999998E-2</c:v>
                </c:pt>
                <c:pt idx="38585">
                  <c:v>2.2283600000000001E-2</c:v>
                </c:pt>
                <c:pt idx="38586">
                  <c:v>2.0784400000000001E-2</c:v>
                </c:pt>
                <c:pt idx="38587">
                  <c:v>3.3510199999999997E-2</c:v>
                </c:pt>
                <c:pt idx="38588">
                  <c:v>4.1624099999999997E-2</c:v>
                </c:pt>
                <c:pt idx="38589">
                  <c:v>5.8758699999999997E-2</c:v>
                </c:pt>
                <c:pt idx="38590">
                  <c:v>3.4428599999999997E-2</c:v>
                </c:pt>
                <c:pt idx="38591">
                  <c:v>4.9434699999999998E-2</c:v>
                </c:pt>
                <c:pt idx="38592">
                  <c:v>2.9801399999999999E-2</c:v>
                </c:pt>
                <c:pt idx="38593">
                  <c:v>6.3012100000000001E-2</c:v>
                </c:pt>
                <c:pt idx="38594">
                  <c:v>8.3295800000000003E-2</c:v>
                </c:pt>
                <c:pt idx="38595">
                  <c:v>3.9088199999999997E-2</c:v>
                </c:pt>
                <c:pt idx="38596">
                  <c:v>4.0355700000000001E-2</c:v>
                </c:pt>
                <c:pt idx="38597">
                  <c:v>2.70548E-2</c:v>
                </c:pt>
                <c:pt idx="38598">
                  <c:v>5.1787399999999997E-2</c:v>
                </c:pt>
                <c:pt idx="38599">
                  <c:v>3.9856000000000003E-2</c:v>
                </c:pt>
                <c:pt idx="38600">
                  <c:v>4.6311400000000003E-2</c:v>
                </c:pt>
                <c:pt idx="38601">
                  <c:v>3.4468699999999998E-2</c:v>
                </c:pt>
                <c:pt idx="38602">
                  <c:v>4.1033699999999999E-2</c:v>
                </c:pt>
                <c:pt idx="38603">
                  <c:v>3.8537000000000002E-2</c:v>
                </c:pt>
                <c:pt idx="38604">
                  <c:v>3.77054E-2</c:v>
                </c:pt>
                <c:pt idx="38605">
                  <c:v>6.76374E-2</c:v>
                </c:pt>
                <c:pt idx="38606">
                  <c:v>6.3010200000000002E-2</c:v>
                </c:pt>
                <c:pt idx="38607">
                  <c:v>7.3657E-2</c:v>
                </c:pt>
                <c:pt idx="38608">
                  <c:v>5.1139799999999999E-2</c:v>
                </c:pt>
                <c:pt idx="38609">
                  <c:v>5.0335900000000003E-2</c:v>
                </c:pt>
                <c:pt idx="38610">
                  <c:v>4.97808E-2</c:v>
                </c:pt>
                <c:pt idx="38611">
                  <c:v>6.4034499999999994E-2</c:v>
                </c:pt>
                <c:pt idx="38612">
                  <c:v>5.2984200000000002E-2</c:v>
                </c:pt>
                <c:pt idx="38613">
                  <c:v>3.1920400000000002E-2</c:v>
                </c:pt>
                <c:pt idx="38614">
                  <c:v>3.2630899999999997E-2</c:v>
                </c:pt>
                <c:pt idx="38615">
                  <c:v>5.6689299999999998E-2</c:v>
                </c:pt>
                <c:pt idx="38616">
                  <c:v>3.8789700000000003E-2</c:v>
                </c:pt>
                <c:pt idx="38617">
                  <c:v>5.2722900000000003E-2</c:v>
                </c:pt>
                <c:pt idx="38618">
                  <c:v>4.8067100000000001E-2</c:v>
                </c:pt>
                <c:pt idx="38619">
                  <c:v>5.6793200000000002E-2</c:v>
                </c:pt>
                <c:pt idx="38620">
                  <c:v>4.9711199999999997E-2</c:v>
                </c:pt>
                <c:pt idx="38621">
                  <c:v>5.2990900000000001E-2</c:v>
                </c:pt>
                <c:pt idx="38622">
                  <c:v>4.9709299999999998E-2</c:v>
                </c:pt>
                <c:pt idx="38623">
                  <c:v>7.3711399999999996E-2</c:v>
                </c:pt>
                <c:pt idx="38624">
                  <c:v>5.3007100000000001E-2</c:v>
                </c:pt>
                <c:pt idx="38625">
                  <c:v>5.2784900000000003E-2</c:v>
                </c:pt>
                <c:pt idx="38626">
                  <c:v>5.9342399999999997E-2</c:v>
                </c:pt>
                <c:pt idx="38627">
                  <c:v>6.2224399999999999E-2</c:v>
                </c:pt>
                <c:pt idx="38628">
                  <c:v>6.2815700000000002E-2</c:v>
                </c:pt>
                <c:pt idx="38629">
                  <c:v>5.6232499999999998E-2</c:v>
                </c:pt>
                <c:pt idx="38630">
                  <c:v>5.7257700000000002E-2</c:v>
                </c:pt>
                <c:pt idx="38631">
                  <c:v>5.0360700000000001E-2</c:v>
                </c:pt>
                <c:pt idx="38632">
                  <c:v>6.9514300000000001E-2</c:v>
                </c:pt>
                <c:pt idx="38633">
                  <c:v>7.2696700000000003E-2</c:v>
                </c:pt>
                <c:pt idx="38634">
                  <c:v>6.0171099999999998E-2</c:v>
                </c:pt>
                <c:pt idx="38635">
                  <c:v>7.1228E-2</c:v>
                </c:pt>
                <c:pt idx="38636">
                  <c:v>7.34987E-2</c:v>
                </c:pt>
                <c:pt idx="38637">
                  <c:v>6.9351200000000002E-2</c:v>
                </c:pt>
                <c:pt idx="38638">
                  <c:v>7.8043000000000001E-2</c:v>
                </c:pt>
                <c:pt idx="38639">
                  <c:v>7.02763E-2</c:v>
                </c:pt>
                <c:pt idx="38640">
                  <c:v>6.4211799999999999E-2</c:v>
                </c:pt>
                <c:pt idx="38641" formatCode="0.00E+00">
                  <c:v>6.6483500000000001E-2</c:v>
                </c:pt>
                <c:pt idx="38642">
                  <c:v>4.91428E-2</c:v>
                </c:pt>
                <c:pt idx="38643">
                  <c:v>5.7484599999999997E-2</c:v>
                </c:pt>
                <c:pt idx="38644">
                  <c:v>7.7136999999999997E-2</c:v>
                </c:pt>
                <c:pt idx="38645">
                  <c:v>6.19001E-2</c:v>
                </c:pt>
                <c:pt idx="38646">
                  <c:v>6.89945E-2</c:v>
                </c:pt>
                <c:pt idx="38647">
                  <c:v>4.8583000000000001E-2</c:v>
                </c:pt>
                <c:pt idx="38648">
                  <c:v>5.7996699999999998E-2</c:v>
                </c:pt>
                <c:pt idx="38649">
                  <c:v>5.4065700000000001E-2</c:v>
                </c:pt>
                <c:pt idx="38650">
                  <c:v>7.7920000000000003E-2</c:v>
                </c:pt>
                <c:pt idx="38651">
                  <c:v>5.7530400000000002E-2</c:v>
                </c:pt>
                <c:pt idx="38652">
                  <c:v>5.7403599999999999E-2</c:v>
                </c:pt>
                <c:pt idx="38653">
                  <c:v>6.1042800000000001E-2</c:v>
                </c:pt>
                <c:pt idx="38654">
                  <c:v>7.0515599999999998E-2</c:v>
                </c:pt>
                <c:pt idx="38655">
                  <c:v>7.8419699999999995E-2</c:v>
                </c:pt>
                <c:pt idx="38656">
                  <c:v>5.5441900000000002E-2</c:v>
                </c:pt>
                <c:pt idx="38657">
                  <c:v>7.5026499999999996E-2</c:v>
                </c:pt>
                <c:pt idx="38658">
                  <c:v>4.9593900000000003E-2</c:v>
                </c:pt>
                <c:pt idx="38659">
                  <c:v>5.5148099999999999E-2</c:v>
                </c:pt>
                <c:pt idx="38660">
                  <c:v>5.17168E-2</c:v>
                </c:pt>
                <c:pt idx="38661">
                  <c:v>7.4029899999999996E-2</c:v>
                </c:pt>
                <c:pt idx="38662">
                  <c:v>6.3566200000000003E-2</c:v>
                </c:pt>
                <c:pt idx="38663">
                  <c:v>5.6738900000000002E-2</c:v>
                </c:pt>
                <c:pt idx="38664">
                  <c:v>5.5201500000000001E-2</c:v>
                </c:pt>
                <c:pt idx="38665">
                  <c:v>6.1916400000000003E-2</c:v>
                </c:pt>
                <c:pt idx="38666">
                  <c:v>7.3139200000000001E-2</c:v>
                </c:pt>
                <c:pt idx="38667">
                  <c:v>7.7778799999999995E-2</c:v>
                </c:pt>
                <c:pt idx="38668">
                  <c:v>6.4362500000000003E-2</c:v>
                </c:pt>
                <c:pt idx="38669">
                  <c:v>3.3059100000000001E-2</c:v>
                </c:pt>
                <c:pt idx="38670">
                  <c:v>4.8779500000000003E-2</c:v>
                </c:pt>
                <c:pt idx="38671">
                  <c:v>6.9654499999999994E-2</c:v>
                </c:pt>
                <c:pt idx="38672">
                  <c:v>3.8062100000000001E-2</c:v>
                </c:pt>
                <c:pt idx="38673">
                  <c:v>5.0475100000000002E-2</c:v>
                </c:pt>
                <c:pt idx="38674">
                  <c:v>3.2314299999999997E-2</c:v>
                </c:pt>
                <c:pt idx="38675">
                  <c:v>6.3432699999999995E-2</c:v>
                </c:pt>
                <c:pt idx="38676">
                  <c:v>5.5616400000000003E-2</c:v>
                </c:pt>
                <c:pt idx="38677">
                  <c:v>4.7208800000000002E-2</c:v>
                </c:pt>
                <c:pt idx="38678">
                  <c:v>6.8297399999999994E-2</c:v>
                </c:pt>
                <c:pt idx="38679">
                  <c:v>5.2165000000000003E-2</c:v>
                </c:pt>
                <c:pt idx="38680">
                  <c:v>5.6795100000000001E-2</c:v>
                </c:pt>
                <c:pt idx="38681">
                  <c:v>4.5522699999999999E-2</c:v>
                </c:pt>
                <c:pt idx="38682">
                  <c:v>5.4264100000000003E-2</c:v>
                </c:pt>
                <c:pt idx="38683">
                  <c:v>5.8738699999999998E-2</c:v>
                </c:pt>
                <c:pt idx="38684">
                  <c:v>5.7496100000000001E-2</c:v>
                </c:pt>
                <c:pt idx="38685">
                  <c:v>4.8267400000000002E-2</c:v>
                </c:pt>
                <c:pt idx="38686">
                  <c:v>4.6394299999999999E-2</c:v>
                </c:pt>
                <c:pt idx="38687">
                  <c:v>4.7984100000000002E-2</c:v>
                </c:pt>
                <c:pt idx="38688">
                  <c:v>6.73628E-2</c:v>
                </c:pt>
                <c:pt idx="38689">
                  <c:v>5.9507400000000002E-2</c:v>
                </c:pt>
                <c:pt idx="38690">
                  <c:v>4.8848200000000001E-2</c:v>
                </c:pt>
                <c:pt idx="38691">
                  <c:v>5.7425499999999997E-2</c:v>
                </c:pt>
                <c:pt idx="38692">
                  <c:v>6.0727099999999999E-2</c:v>
                </c:pt>
                <c:pt idx="38693">
                  <c:v>5.9840200000000003E-2</c:v>
                </c:pt>
                <c:pt idx="38694">
                  <c:v>6.5382999999999997E-2</c:v>
                </c:pt>
                <c:pt idx="38695">
                  <c:v>6.5866499999999994E-2</c:v>
                </c:pt>
                <c:pt idx="38696">
                  <c:v>7.1198499999999998E-2</c:v>
                </c:pt>
                <c:pt idx="38697">
                  <c:v>5.5445700000000001E-2</c:v>
                </c:pt>
                <c:pt idx="38698">
                  <c:v>6.6825899999999994E-2</c:v>
                </c:pt>
                <c:pt idx="38699">
                  <c:v>7.0089299999999993E-2</c:v>
                </c:pt>
                <c:pt idx="38700">
                  <c:v>7.9529799999999998E-2</c:v>
                </c:pt>
                <c:pt idx="38701">
                  <c:v>7.9869300000000004E-2</c:v>
                </c:pt>
                <c:pt idx="38702">
                  <c:v>6.8252599999999997E-2</c:v>
                </c:pt>
                <c:pt idx="38703">
                  <c:v>7.6618199999999997E-2</c:v>
                </c:pt>
                <c:pt idx="38704">
                  <c:v>6.7134899999999997E-2</c:v>
                </c:pt>
                <c:pt idx="38705">
                  <c:v>6.0305600000000001E-2</c:v>
                </c:pt>
                <c:pt idx="38706">
                  <c:v>6.3788399999999995E-2</c:v>
                </c:pt>
                <c:pt idx="38707">
                  <c:v>7.4239700000000006E-2</c:v>
                </c:pt>
                <c:pt idx="38708">
                  <c:v>6.0281800000000003E-2</c:v>
                </c:pt>
                <c:pt idx="38709">
                  <c:v>5.7003999999999999E-2</c:v>
                </c:pt>
                <c:pt idx="38710">
                  <c:v>5.2980399999999997E-2</c:v>
                </c:pt>
                <c:pt idx="38711">
                  <c:v>5.05047E-2</c:v>
                </c:pt>
                <c:pt idx="38712">
                  <c:v>5.9933699999999999E-2</c:v>
                </c:pt>
                <c:pt idx="38713">
                  <c:v>5.4183000000000002E-2</c:v>
                </c:pt>
                <c:pt idx="38714">
                  <c:v>6.4866999999999994E-2</c:v>
                </c:pt>
                <c:pt idx="38715">
                  <c:v>4.8800499999999997E-2</c:v>
                </c:pt>
                <c:pt idx="38716">
                  <c:v>5.8691E-2</c:v>
                </c:pt>
                <c:pt idx="38717">
                  <c:v>6.2289200000000003E-2</c:v>
                </c:pt>
                <c:pt idx="38718">
                  <c:v>5.6396500000000002E-2</c:v>
                </c:pt>
                <c:pt idx="38719">
                  <c:v>7.0225700000000002E-2</c:v>
                </c:pt>
                <c:pt idx="38720">
                  <c:v>5.9732399999999998E-2</c:v>
                </c:pt>
                <c:pt idx="38721">
                  <c:v>6.8776100000000007E-2</c:v>
                </c:pt>
                <c:pt idx="38722">
                  <c:v>6.7871100000000004E-2</c:v>
                </c:pt>
                <c:pt idx="38723">
                  <c:v>5.0008799999999999E-2</c:v>
                </c:pt>
                <c:pt idx="38724">
                  <c:v>6.4714400000000005E-2</c:v>
                </c:pt>
                <c:pt idx="38725">
                  <c:v>6.0613599999999997E-2</c:v>
                </c:pt>
                <c:pt idx="38726">
                  <c:v>5.0143199999999999E-2</c:v>
                </c:pt>
                <c:pt idx="38727">
                  <c:v>6.12049E-2</c:v>
                </c:pt>
                <c:pt idx="38728">
                  <c:v>4.79336E-2</c:v>
                </c:pt>
                <c:pt idx="38729">
                  <c:v>5.48668E-2</c:v>
                </c:pt>
                <c:pt idx="38730">
                  <c:v>4.9008400000000001E-2</c:v>
                </c:pt>
                <c:pt idx="38731">
                  <c:v>5.4294599999999998E-2</c:v>
                </c:pt>
                <c:pt idx="38732">
                  <c:v>4.8523900000000002E-2</c:v>
                </c:pt>
                <c:pt idx="38733">
                  <c:v>4.5844999999999997E-2</c:v>
                </c:pt>
                <c:pt idx="38734">
                  <c:v>5.4119100000000003E-2</c:v>
                </c:pt>
                <c:pt idx="38735">
                  <c:v>5.5639300000000003E-2</c:v>
                </c:pt>
                <c:pt idx="38736">
                  <c:v>4.4282000000000002E-2</c:v>
                </c:pt>
                <c:pt idx="38737">
                  <c:v>5.1381099999999999E-2</c:v>
                </c:pt>
                <c:pt idx="38738">
                  <c:v>6.1628299999999997E-2</c:v>
                </c:pt>
                <c:pt idx="38739">
                  <c:v>6.0061499999999997E-2</c:v>
                </c:pt>
                <c:pt idx="38740">
                  <c:v>5.0221399999999999E-2</c:v>
                </c:pt>
                <c:pt idx="38741">
                  <c:v>5.1043499999999999E-2</c:v>
                </c:pt>
                <c:pt idx="38742">
                  <c:v>4.7970800000000001E-2</c:v>
                </c:pt>
                <c:pt idx="38743">
                  <c:v>4.7363299999999997E-2</c:v>
                </c:pt>
                <c:pt idx="38744">
                  <c:v>4.1933999999999999E-2</c:v>
                </c:pt>
                <c:pt idx="38745">
                  <c:v>4.5365299999999997E-2</c:v>
                </c:pt>
                <c:pt idx="38746">
                  <c:v>2.9587700000000001E-2</c:v>
                </c:pt>
                <c:pt idx="38747">
                  <c:v>2.3766499999999999E-2</c:v>
                </c:pt>
                <c:pt idx="38748">
                  <c:v>2.16007E-2</c:v>
                </c:pt>
                <c:pt idx="38749">
                  <c:v>2.9595400000000001E-2</c:v>
                </c:pt>
                <c:pt idx="38750">
                  <c:v>2.3453700000000001E-2</c:v>
                </c:pt>
                <c:pt idx="38751">
                  <c:v>1.79052E-2</c:v>
                </c:pt>
                <c:pt idx="38752">
                  <c:v>2.45924E-2</c:v>
                </c:pt>
                <c:pt idx="38753">
                  <c:v>3.56321E-2</c:v>
                </c:pt>
                <c:pt idx="38754">
                  <c:v>1.2515999999999999E-2</c:v>
                </c:pt>
                <c:pt idx="38755">
                  <c:v>1.51892E-2</c:v>
                </c:pt>
                <c:pt idx="38756">
                  <c:v>2.6305200000000001E-2</c:v>
                </c:pt>
                <c:pt idx="38757">
                  <c:v>2.4186099999999999E-2</c:v>
                </c:pt>
                <c:pt idx="38758">
                  <c:v>2.89898E-2</c:v>
                </c:pt>
                <c:pt idx="38759">
                  <c:v>2.5721500000000001E-2</c:v>
                </c:pt>
                <c:pt idx="38760">
                  <c:v>2.5953299999999999E-2</c:v>
                </c:pt>
                <c:pt idx="38761">
                  <c:v>3.4421899999999998E-2</c:v>
                </c:pt>
                <c:pt idx="38762">
                  <c:v>4.1629800000000002E-2</c:v>
                </c:pt>
                <c:pt idx="38763">
                  <c:v>4.5319600000000002E-2</c:v>
                </c:pt>
                <c:pt idx="38764">
                  <c:v>3.8954700000000002E-2</c:v>
                </c:pt>
                <c:pt idx="38765">
                  <c:v>2.8494800000000001E-2</c:v>
                </c:pt>
                <c:pt idx="38766">
                  <c:v>1.29547E-2</c:v>
                </c:pt>
                <c:pt idx="38767">
                  <c:v>1.33762E-2</c:v>
                </c:pt>
                <c:pt idx="38768">
                  <c:v>7.7505100000000004E-3</c:v>
                </c:pt>
                <c:pt idx="38769">
                  <c:v>1.7851800000000001E-2</c:v>
                </c:pt>
                <c:pt idx="38770">
                  <c:v>1.27811E-2</c:v>
                </c:pt>
                <c:pt idx="38771">
                  <c:v>6.78825E-3</c:v>
                </c:pt>
                <c:pt idx="38772">
                  <c:v>2.3880999999999999E-2</c:v>
                </c:pt>
                <c:pt idx="38773">
                  <c:v>2.3786499999999999E-2</c:v>
                </c:pt>
                <c:pt idx="38774">
                  <c:v>2.8771399999999999E-2</c:v>
                </c:pt>
                <c:pt idx="38775">
                  <c:v>1.5358E-2</c:v>
                </c:pt>
                <c:pt idx="38776">
                  <c:v>1.9903199999999999E-2</c:v>
                </c:pt>
                <c:pt idx="38777">
                  <c:v>3.4694700000000002E-2</c:v>
                </c:pt>
                <c:pt idx="38778">
                  <c:v>1.66264E-2</c:v>
                </c:pt>
                <c:pt idx="38779">
                  <c:v>-2.5844599999999998E-3</c:v>
                </c:pt>
                <c:pt idx="38780">
                  <c:v>1.5122399999999999E-2</c:v>
                </c:pt>
                <c:pt idx="38781" formatCode="0.00E+00">
                  <c:v>-4.8637400000000003E-5</c:v>
                </c:pt>
                <c:pt idx="38782">
                  <c:v>8.8825199999999997E-3</c:v>
                </c:pt>
                <c:pt idx="38783">
                  <c:v>2.1899200000000001E-2</c:v>
                </c:pt>
                <c:pt idx="38784">
                  <c:v>2.0431499999999998E-2</c:v>
                </c:pt>
                <c:pt idx="38785">
                  <c:v>2.3119000000000001E-2</c:v>
                </c:pt>
                <c:pt idx="38786">
                  <c:v>2.30999E-2</c:v>
                </c:pt>
                <c:pt idx="38787">
                  <c:v>3.22075E-2</c:v>
                </c:pt>
                <c:pt idx="38788">
                  <c:v>2.6406300000000001E-2</c:v>
                </c:pt>
                <c:pt idx="38789">
                  <c:v>1.3527900000000001E-2</c:v>
                </c:pt>
                <c:pt idx="38790">
                  <c:v>2.5573700000000001E-2</c:v>
                </c:pt>
                <c:pt idx="38791">
                  <c:v>9.0894700000000005E-3</c:v>
                </c:pt>
                <c:pt idx="38792">
                  <c:v>1.9572300000000001E-2</c:v>
                </c:pt>
                <c:pt idx="38793">
                  <c:v>1.80044E-2</c:v>
                </c:pt>
                <c:pt idx="38794">
                  <c:v>6.8645499999999996E-3</c:v>
                </c:pt>
                <c:pt idx="38795">
                  <c:v>2.18754E-2</c:v>
                </c:pt>
                <c:pt idx="38796">
                  <c:v>1.4636E-2</c:v>
                </c:pt>
                <c:pt idx="38797">
                  <c:v>3.47195E-2</c:v>
                </c:pt>
                <c:pt idx="38798">
                  <c:v>3.5771400000000002E-2</c:v>
                </c:pt>
                <c:pt idx="38799">
                  <c:v>2.1207799999999999E-2</c:v>
                </c:pt>
                <c:pt idx="38800">
                  <c:v>1.5523E-2</c:v>
                </c:pt>
                <c:pt idx="38801">
                  <c:v>1.15128E-2</c:v>
                </c:pt>
                <c:pt idx="38802">
                  <c:v>1.3091999999999999E-2</c:v>
                </c:pt>
                <c:pt idx="38803">
                  <c:v>2.24438E-2</c:v>
                </c:pt>
                <c:pt idx="38804">
                  <c:v>3.0994400000000002E-3</c:v>
                </c:pt>
                <c:pt idx="38805">
                  <c:v>2.2084199999999998E-2</c:v>
                </c:pt>
                <c:pt idx="38806">
                  <c:v>1.00842E-2</c:v>
                </c:pt>
                <c:pt idx="38807">
                  <c:v>2.5494599999999999E-2</c:v>
                </c:pt>
                <c:pt idx="38808">
                  <c:v>4.2106600000000001E-2</c:v>
                </c:pt>
                <c:pt idx="38809">
                  <c:v>2.51503E-2</c:v>
                </c:pt>
                <c:pt idx="38810">
                  <c:v>2.0123499999999999E-2</c:v>
                </c:pt>
                <c:pt idx="38811">
                  <c:v>2.6999499999999999E-2</c:v>
                </c:pt>
                <c:pt idx="38812">
                  <c:v>2.04382E-2</c:v>
                </c:pt>
                <c:pt idx="38813">
                  <c:v>1.7710699999999999E-2</c:v>
                </c:pt>
                <c:pt idx="38814">
                  <c:v>2.91796E-2</c:v>
                </c:pt>
                <c:pt idx="38815">
                  <c:v>1.1013E-2</c:v>
                </c:pt>
                <c:pt idx="38816">
                  <c:v>2.7000400000000001E-2</c:v>
                </c:pt>
                <c:pt idx="38817">
                  <c:v>1.4184E-2</c:v>
                </c:pt>
                <c:pt idx="38818">
                  <c:v>1.264E-2</c:v>
                </c:pt>
                <c:pt idx="38819">
                  <c:v>1.9760099999999999E-2</c:v>
                </c:pt>
                <c:pt idx="38820">
                  <c:v>2.7022399999999999E-2</c:v>
                </c:pt>
                <c:pt idx="38821" formatCode="0.00E+00">
                  <c:v>3.1394999999999999E-3</c:v>
                </c:pt>
                <c:pt idx="38822">
                  <c:v>1.13583E-3</c:v>
                </c:pt>
                <c:pt idx="38823">
                  <c:v>-8.5449199999999993E-3</c:v>
                </c:pt>
                <c:pt idx="38824">
                  <c:v>-1.08232E-2</c:v>
                </c:pt>
                <c:pt idx="38825">
                  <c:v>-3.0340200000000001E-2</c:v>
                </c:pt>
                <c:pt idx="38826">
                  <c:v>-6.9217699999999998E-3</c:v>
                </c:pt>
                <c:pt idx="38827">
                  <c:v>-3.10707E-3</c:v>
                </c:pt>
                <c:pt idx="38828">
                  <c:v>-2.14424E-2</c:v>
                </c:pt>
                <c:pt idx="38829">
                  <c:v>-2.9354999999999999E-2</c:v>
                </c:pt>
                <c:pt idx="38830">
                  <c:v>-4.1046100000000002E-2</c:v>
                </c:pt>
                <c:pt idx="38831">
                  <c:v>-2.5885600000000002E-2</c:v>
                </c:pt>
                <c:pt idx="38832">
                  <c:v>-2.6406300000000001E-2</c:v>
                </c:pt>
                <c:pt idx="38833">
                  <c:v>-2.6841199999999999E-2</c:v>
                </c:pt>
                <c:pt idx="38834">
                  <c:v>-2.3724599999999998E-2</c:v>
                </c:pt>
                <c:pt idx="38835">
                  <c:v>-3.2919900000000002E-2</c:v>
                </c:pt>
                <c:pt idx="38836">
                  <c:v>-2.2068999999999998E-2</c:v>
                </c:pt>
                <c:pt idx="38837">
                  <c:v>-1.30501E-2</c:v>
                </c:pt>
                <c:pt idx="38838">
                  <c:v>-1.4395700000000001E-2</c:v>
                </c:pt>
                <c:pt idx="38839">
                  <c:v>-1.27373E-2</c:v>
                </c:pt>
                <c:pt idx="38840">
                  <c:v>-1.5616400000000001E-2</c:v>
                </c:pt>
                <c:pt idx="38841">
                  <c:v>-1.22299E-2</c:v>
                </c:pt>
                <c:pt idx="38842">
                  <c:v>-9.4270699999999992E-3</c:v>
                </c:pt>
                <c:pt idx="38843">
                  <c:v>-2.2344600000000002E-3</c:v>
                </c:pt>
                <c:pt idx="38844">
                  <c:v>-5.5427599999999999E-3</c:v>
                </c:pt>
                <c:pt idx="38845">
                  <c:v>7.4319800000000004E-3</c:v>
                </c:pt>
                <c:pt idx="38846">
                  <c:v>3.8452099999999999E-3</c:v>
                </c:pt>
                <c:pt idx="38847">
                  <c:v>7.68471E-3</c:v>
                </c:pt>
                <c:pt idx="38848">
                  <c:v>-1.2455900000000001E-2</c:v>
                </c:pt>
                <c:pt idx="38849">
                  <c:v>-2.3021700000000001E-3</c:v>
                </c:pt>
                <c:pt idx="38850">
                  <c:v>-2.7089100000000001E-2</c:v>
                </c:pt>
                <c:pt idx="38851">
                  <c:v>-1.6994499999999999E-2</c:v>
                </c:pt>
                <c:pt idx="38852">
                  <c:v>-4.0906900000000003E-2</c:v>
                </c:pt>
                <c:pt idx="38853">
                  <c:v>-2.28691E-2</c:v>
                </c:pt>
                <c:pt idx="38854">
                  <c:v>-3.9874100000000003E-2</c:v>
                </c:pt>
                <c:pt idx="38855">
                  <c:v>-3.1835599999999999E-2</c:v>
                </c:pt>
                <c:pt idx="38856">
                  <c:v>-3.3804899999999999E-2</c:v>
                </c:pt>
                <c:pt idx="38857">
                  <c:v>-3.6953899999999998E-2</c:v>
                </c:pt>
                <c:pt idx="38858">
                  <c:v>-3.6469500000000002E-2</c:v>
                </c:pt>
                <c:pt idx="38859">
                  <c:v>-3.5496699999999999E-2</c:v>
                </c:pt>
                <c:pt idx="38860">
                  <c:v>-2.74229E-2</c:v>
                </c:pt>
                <c:pt idx="38861">
                  <c:v>-3.6994899999999997E-2</c:v>
                </c:pt>
                <c:pt idx="38862">
                  <c:v>-4.0681799999999997E-2</c:v>
                </c:pt>
                <c:pt idx="38863">
                  <c:v>-4.9571999999999998E-2</c:v>
                </c:pt>
                <c:pt idx="38864">
                  <c:v>-5.2284200000000003E-2</c:v>
                </c:pt>
                <c:pt idx="38865">
                  <c:v>-4.0202099999999998E-2</c:v>
                </c:pt>
                <c:pt idx="38866">
                  <c:v>-5.2010500000000001E-2</c:v>
                </c:pt>
                <c:pt idx="38867">
                  <c:v>-5.3595499999999997E-2</c:v>
                </c:pt>
                <c:pt idx="38868">
                  <c:v>-6.3392599999999993E-2</c:v>
                </c:pt>
                <c:pt idx="38869">
                  <c:v>-5.1512700000000002E-2</c:v>
                </c:pt>
                <c:pt idx="38870">
                  <c:v>-3.7218099999999997E-2</c:v>
                </c:pt>
                <c:pt idx="38871">
                  <c:v>-4.1346500000000001E-2</c:v>
                </c:pt>
                <c:pt idx="38872">
                  <c:v>-2.72646E-2</c:v>
                </c:pt>
                <c:pt idx="38873">
                  <c:v>-2.92912E-2</c:v>
                </c:pt>
                <c:pt idx="38874">
                  <c:v>-4.1873E-2</c:v>
                </c:pt>
                <c:pt idx="38875">
                  <c:v>-4.0469199999999997E-2</c:v>
                </c:pt>
                <c:pt idx="38876">
                  <c:v>-3.9201699999999999E-2</c:v>
                </c:pt>
                <c:pt idx="38877">
                  <c:v>-3.8692499999999998E-2</c:v>
                </c:pt>
                <c:pt idx="38878">
                  <c:v>-4.5820199999999998E-2</c:v>
                </c:pt>
                <c:pt idx="38879">
                  <c:v>-4.4315300000000002E-2</c:v>
                </c:pt>
                <c:pt idx="38880">
                  <c:v>-4.8236800000000003E-2</c:v>
                </c:pt>
                <c:pt idx="38881">
                  <c:v>-4.4586199999999999E-2</c:v>
                </c:pt>
                <c:pt idx="38882">
                  <c:v>-4.7480599999999998E-2</c:v>
                </c:pt>
                <c:pt idx="38883">
                  <c:v>-4.6159699999999998E-2</c:v>
                </c:pt>
                <c:pt idx="38884">
                  <c:v>-3.2540300000000001E-2</c:v>
                </c:pt>
                <c:pt idx="38885">
                  <c:v>-4.1945499999999997E-2</c:v>
                </c:pt>
                <c:pt idx="38886">
                  <c:v>-4.8074699999999998E-2</c:v>
                </c:pt>
                <c:pt idx="38887">
                  <c:v>-4.7732400000000001E-2</c:v>
                </c:pt>
                <c:pt idx="38888">
                  <c:v>-5.8052100000000002E-2</c:v>
                </c:pt>
                <c:pt idx="38889">
                  <c:v>-4.83694E-2</c:v>
                </c:pt>
                <c:pt idx="38890">
                  <c:v>-5.3940799999999997E-2</c:v>
                </c:pt>
                <c:pt idx="38891">
                  <c:v>-6.2620200000000001E-2</c:v>
                </c:pt>
                <c:pt idx="38892">
                  <c:v>-5.1512700000000002E-2</c:v>
                </c:pt>
                <c:pt idx="38893">
                  <c:v>-5.0773600000000002E-2</c:v>
                </c:pt>
                <c:pt idx="38894">
                  <c:v>-4.6171200000000003E-2</c:v>
                </c:pt>
                <c:pt idx="38895">
                  <c:v>-4.5638999999999999E-2</c:v>
                </c:pt>
                <c:pt idx="38896">
                  <c:v>-5.1567099999999998E-2</c:v>
                </c:pt>
                <c:pt idx="38897">
                  <c:v>-4.5930899999999997E-2</c:v>
                </c:pt>
                <c:pt idx="38898">
                  <c:v>-5.2679999999999998E-2</c:v>
                </c:pt>
                <c:pt idx="38899">
                  <c:v>-3.80116E-2</c:v>
                </c:pt>
                <c:pt idx="38900">
                  <c:v>-4.1653599999999999E-2</c:v>
                </c:pt>
                <c:pt idx="38901">
                  <c:v>-4.1437099999999998E-2</c:v>
                </c:pt>
                <c:pt idx="38902">
                  <c:v>-5.3534499999999999E-2</c:v>
                </c:pt>
                <c:pt idx="38903">
                  <c:v>-5.2395799999999999E-2</c:v>
                </c:pt>
                <c:pt idx="38904">
                  <c:v>-5.9533099999999999E-2</c:v>
                </c:pt>
                <c:pt idx="38905">
                  <c:v>-6.3839900000000005E-2</c:v>
                </c:pt>
                <c:pt idx="38906">
                  <c:v>-6.2901499999999999E-2</c:v>
                </c:pt>
                <c:pt idx="38907">
                  <c:v>-6.1696099999999997E-2</c:v>
                </c:pt>
                <c:pt idx="38908">
                  <c:v>-6.2093700000000002E-2</c:v>
                </c:pt>
                <c:pt idx="38909">
                  <c:v>-6.8495799999999996E-2</c:v>
                </c:pt>
                <c:pt idx="38910">
                  <c:v>-5.7123199999999999E-2</c:v>
                </c:pt>
                <c:pt idx="38911">
                  <c:v>-5.9417699999999997E-2</c:v>
                </c:pt>
                <c:pt idx="38912">
                  <c:v>-5.3893099999999999E-2</c:v>
                </c:pt>
                <c:pt idx="38913">
                  <c:v>-6.1917300000000002E-2</c:v>
                </c:pt>
                <c:pt idx="38914">
                  <c:v>-6.6440600000000002E-2</c:v>
                </c:pt>
                <c:pt idx="38915">
                  <c:v>-6.6115400000000005E-2</c:v>
                </c:pt>
                <c:pt idx="38916">
                  <c:v>-6.5889400000000001E-2</c:v>
                </c:pt>
                <c:pt idx="38917">
                  <c:v>-5.0331099999999997E-2</c:v>
                </c:pt>
                <c:pt idx="38918">
                  <c:v>-6.7692799999999997E-2</c:v>
                </c:pt>
                <c:pt idx="38919">
                  <c:v>-6.00843E-2</c:v>
                </c:pt>
                <c:pt idx="38920">
                  <c:v>-5.8376299999999999E-2</c:v>
                </c:pt>
                <c:pt idx="38921">
                  <c:v>-4.3499900000000001E-2</c:v>
                </c:pt>
                <c:pt idx="38922">
                  <c:v>-5.2117299999999998E-2</c:v>
                </c:pt>
                <c:pt idx="38923">
                  <c:v>-5.8003399999999997E-2</c:v>
                </c:pt>
                <c:pt idx="38924">
                  <c:v>-6.2465699999999999E-2</c:v>
                </c:pt>
                <c:pt idx="38925">
                  <c:v>-6.5096899999999999E-2</c:v>
                </c:pt>
                <c:pt idx="38926">
                  <c:v>-5.4380400000000002E-2</c:v>
                </c:pt>
                <c:pt idx="38927">
                  <c:v>-5.7598099999999999E-2</c:v>
                </c:pt>
                <c:pt idx="38928">
                  <c:v>-6.7192100000000005E-2</c:v>
                </c:pt>
                <c:pt idx="38929">
                  <c:v>-4.1408500000000001E-2</c:v>
                </c:pt>
                <c:pt idx="38930">
                  <c:v>-4.1627900000000002E-2</c:v>
                </c:pt>
                <c:pt idx="38931">
                  <c:v>-4.4477500000000003E-2</c:v>
                </c:pt>
                <c:pt idx="38932">
                  <c:v>-3.9270399999999997E-2</c:v>
                </c:pt>
                <c:pt idx="38933">
                  <c:v>-4.5322399999999999E-2</c:v>
                </c:pt>
                <c:pt idx="38934">
                  <c:v>-3.0819900000000001E-2</c:v>
                </c:pt>
                <c:pt idx="38935">
                  <c:v>-5.8153200000000002E-2</c:v>
                </c:pt>
                <c:pt idx="38936">
                  <c:v>-3.1335799999999997E-2</c:v>
                </c:pt>
                <c:pt idx="38937">
                  <c:v>-4.4779800000000002E-2</c:v>
                </c:pt>
                <c:pt idx="38938">
                  <c:v>-6.8223000000000006E-2</c:v>
                </c:pt>
                <c:pt idx="38939">
                  <c:v>-5.53885E-2</c:v>
                </c:pt>
                <c:pt idx="38940">
                  <c:v>-5.7382599999999999E-2</c:v>
                </c:pt>
                <c:pt idx="38941">
                  <c:v>-4.7196399999999999E-2</c:v>
                </c:pt>
                <c:pt idx="38942">
                  <c:v>-7.14283E-2</c:v>
                </c:pt>
                <c:pt idx="38943">
                  <c:v>-6.3578599999999999E-2</c:v>
                </c:pt>
                <c:pt idx="38944">
                  <c:v>-7.7735899999999997E-2</c:v>
                </c:pt>
                <c:pt idx="38945">
                  <c:v>-5.6414600000000002E-2</c:v>
                </c:pt>
                <c:pt idx="38946">
                  <c:v>-7.3866799999999996E-2</c:v>
                </c:pt>
                <c:pt idx="38947">
                  <c:v>-7.8163099999999999E-2</c:v>
                </c:pt>
                <c:pt idx="38948">
                  <c:v>-9.6676799999999993E-2</c:v>
                </c:pt>
                <c:pt idx="38949">
                  <c:v>-7.7898999999999996E-2</c:v>
                </c:pt>
                <c:pt idx="38950">
                  <c:v>-0.11013299999999999</c:v>
                </c:pt>
                <c:pt idx="38951">
                  <c:v>-7.3723800000000006E-2</c:v>
                </c:pt>
                <c:pt idx="38952">
                  <c:v>-8.2609199999999994E-2</c:v>
                </c:pt>
                <c:pt idx="38953">
                  <c:v>-6.4611399999999999E-2</c:v>
                </c:pt>
                <c:pt idx="38954">
                  <c:v>-6.76813E-2</c:v>
                </c:pt>
                <c:pt idx="38955">
                  <c:v>-6.6837300000000002E-2</c:v>
                </c:pt>
                <c:pt idx="38956">
                  <c:v>-7.4662199999999998E-2</c:v>
                </c:pt>
                <c:pt idx="38957">
                  <c:v>-5.9948000000000001E-2</c:v>
                </c:pt>
                <c:pt idx="38958">
                  <c:v>-7.3490100000000003E-2</c:v>
                </c:pt>
                <c:pt idx="38959">
                  <c:v>-5.7328200000000003E-2</c:v>
                </c:pt>
                <c:pt idx="38960">
                  <c:v>-5.1348699999999997E-2</c:v>
                </c:pt>
                <c:pt idx="38961">
                  <c:v>-4.9732199999999997E-2</c:v>
                </c:pt>
                <c:pt idx="38962">
                  <c:v>-4.2750400000000001E-2</c:v>
                </c:pt>
                <c:pt idx="38963">
                  <c:v>-6.7315100000000003E-2</c:v>
                </c:pt>
                <c:pt idx="38964">
                  <c:v>-4.9522400000000001E-2</c:v>
                </c:pt>
                <c:pt idx="38965">
                  <c:v>-4.40884E-2</c:v>
                </c:pt>
                <c:pt idx="38966">
                  <c:v>-5.6624399999999998E-2</c:v>
                </c:pt>
                <c:pt idx="38967">
                  <c:v>-4.8583000000000001E-2</c:v>
                </c:pt>
                <c:pt idx="38968">
                  <c:v>-7.8579899999999994E-2</c:v>
                </c:pt>
                <c:pt idx="38969">
                  <c:v>-7.3396699999999995E-2</c:v>
                </c:pt>
                <c:pt idx="38970">
                  <c:v>-6.9969199999999995E-2</c:v>
                </c:pt>
                <c:pt idx="38971">
                  <c:v>-6.6858299999999996E-2</c:v>
                </c:pt>
                <c:pt idx="38972">
                  <c:v>-6.52084E-2</c:v>
                </c:pt>
                <c:pt idx="38973">
                  <c:v>-8.9095099999999997E-2</c:v>
                </c:pt>
                <c:pt idx="38974">
                  <c:v>-6.6618899999999995E-2</c:v>
                </c:pt>
                <c:pt idx="38975">
                  <c:v>-6.2714599999999995E-2</c:v>
                </c:pt>
                <c:pt idx="38976">
                  <c:v>-8.0007599999999998E-2</c:v>
                </c:pt>
                <c:pt idx="38977">
                  <c:v>-6.10828E-2</c:v>
                </c:pt>
                <c:pt idx="38978">
                  <c:v>-5.4455799999999999E-2</c:v>
                </c:pt>
                <c:pt idx="38979">
                  <c:v>-5.90544E-2</c:v>
                </c:pt>
                <c:pt idx="38980">
                  <c:v>-5.89294E-2</c:v>
                </c:pt>
                <c:pt idx="38981">
                  <c:v>-6.0640300000000001E-2</c:v>
                </c:pt>
                <c:pt idx="38982">
                  <c:v>-4.1281699999999998E-2</c:v>
                </c:pt>
                <c:pt idx="38983">
                  <c:v>-4.9865699999999999E-2</c:v>
                </c:pt>
                <c:pt idx="38984">
                  <c:v>-4.8197700000000003E-2</c:v>
                </c:pt>
                <c:pt idx="38985">
                  <c:v>-5.2893599999999999E-2</c:v>
                </c:pt>
                <c:pt idx="38986">
                  <c:v>-4.7553100000000001E-2</c:v>
                </c:pt>
                <c:pt idx="38987">
                  <c:v>-7.3609400000000005E-2</c:v>
                </c:pt>
                <c:pt idx="38988">
                  <c:v>-7.0485099999999995E-2</c:v>
                </c:pt>
                <c:pt idx="38989">
                  <c:v>-8.4711099999999998E-2</c:v>
                </c:pt>
                <c:pt idx="38990">
                  <c:v>-6.6033400000000006E-2</c:v>
                </c:pt>
                <c:pt idx="38991">
                  <c:v>-6.3993499999999995E-2</c:v>
                </c:pt>
                <c:pt idx="38992">
                  <c:v>-7.0018800000000006E-2</c:v>
                </c:pt>
                <c:pt idx="38993">
                  <c:v>-5.9038199999999999E-2</c:v>
                </c:pt>
                <c:pt idx="38994">
                  <c:v>-5.9131599999999999E-2</c:v>
                </c:pt>
                <c:pt idx="38995">
                  <c:v>-5.3385700000000001E-2</c:v>
                </c:pt>
                <c:pt idx="38996">
                  <c:v>-5.1791200000000003E-2</c:v>
                </c:pt>
                <c:pt idx="38997">
                  <c:v>-6.1369899999999998E-2</c:v>
                </c:pt>
                <c:pt idx="38998">
                  <c:v>-6.9111800000000001E-2</c:v>
                </c:pt>
                <c:pt idx="38999">
                  <c:v>-7.6935799999999999E-2</c:v>
                </c:pt>
                <c:pt idx="39000">
                  <c:v>-7.4466699999999997E-2</c:v>
                </c:pt>
                <c:pt idx="39001">
                  <c:v>-5.0119400000000001E-2</c:v>
                </c:pt>
                <c:pt idx="39002">
                  <c:v>-4.6430600000000002E-2</c:v>
                </c:pt>
                <c:pt idx="39003">
                  <c:v>-6.02245E-2</c:v>
                </c:pt>
                <c:pt idx="39004">
                  <c:v>-4.6130200000000003E-2</c:v>
                </c:pt>
                <c:pt idx="39005">
                  <c:v>-4.2095199999999999E-2</c:v>
                </c:pt>
                <c:pt idx="39006">
                  <c:v>-4.8765200000000002E-2</c:v>
                </c:pt>
                <c:pt idx="39007">
                  <c:v>-5.96304E-2</c:v>
                </c:pt>
                <c:pt idx="39008">
                  <c:v>-4.3894799999999998E-2</c:v>
                </c:pt>
                <c:pt idx="39009">
                  <c:v>-4.3613399999999997E-2</c:v>
                </c:pt>
                <c:pt idx="39010">
                  <c:v>-4.5662899999999999E-2</c:v>
                </c:pt>
                <c:pt idx="39011">
                  <c:v>-2.14138E-2</c:v>
                </c:pt>
                <c:pt idx="39012">
                  <c:v>-3.32041E-2</c:v>
                </c:pt>
                <c:pt idx="39013">
                  <c:v>-2.8923999999999998E-2</c:v>
                </c:pt>
                <c:pt idx="39014">
                  <c:v>-2.0579299999999998E-2</c:v>
                </c:pt>
                <c:pt idx="39015">
                  <c:v>-4.1999799999999997E-2</c:v>
                </c:pt>
                <c:pt idx="39016">
                  <c:v>-4.77524E-2</c:v>
                </c:pt>
                <c:pt idx="39017">
                  <c:v>-6.8624500000000005E-2</c:v>
                </c:pt>
                <c:pt idx="39018">
                  <c:v>-6.0521100000000001E-2</c:v>
                </c:pt>
                <c:pt idx="39019">
                  <c:v>-7.0856100000000005E-2</c:v>
                </c:pt>
                <c:pt idx="39020">
                  <c:v>-6.6286100000000001E-2</c:v>
                </c:pt>
                <c:pt idx="39021">
                  <c:v>-4.13771E-2</c:v>
                </c:pt>
                <c:pt idx="39022">
                  <c:v>-4.3020200000000001E-2</c:v>
                </c:pt>
                <c:pt idx="39023" formatCode="0.00E+00">
                  <c:v>-3.7224800000000002E-2</c:v>
                </c:pt>
                <c:pt idx="39024">
                  <c:v>-4.4939E-2</c:v>
                </c:pt>
                <c:pt idx="39025">
                  <c:v>-4.2223900000000002E-2</c:v>
                </c:pt>
                <c:pt idx="39026">
                  <c:v>-5.0116500000000001E-2</c:v>
                </c:pt>
                <c:pt idx="39027">
                  <c:v>-4.61559E-2</c:v>
                </c:pt>
                <c:pt idx="39028">
                  <c:v>-5.1520299999999998E-2</c:v>
                </c:pt>
                <c:pt idx="39029">
                  <c:v>-5.2725800000000003E-2</c:v>
                </c:pt>
                <c:pt idx="39030">
                  <c:v>-4.7074299999999999E-2</c:v>
                </c:pt>
                <c:pt idx="39031">
                  <c:v>-4.4710199999999999E-2</c:v>
                </c:pt>
                <c:pt idx="39032">
                  <c:v>-4.4675800000000002E-2</c:v>
                </c:pt>
                <c:pt idx="39033">
                  <c:v>-5.2387200000000002E-2</c:v>
                </c:pt>
                <c:pt idx="39034">
                  <c:v>-4.9564400000000002E-2</c:v>
                </c:pt>
                <c:pt idx="39035">
                  <c:v>-4.3196699999999998E-2</c:v>
                </c:pt>
                <c:pt idx="39036">
                  <c:v>-6.74009E-2</c:v>
                </c:pt>
                <c:pt idx="39037" formatCode="0.00E+00">
                  <c:v>-5.76792E-2</c:v>
                </c:pt>
                <c:pt idx="39038">
                  <c:v>-5.9684800000000003E-2</c:v>
                </c:pt>
                <c:pt idx="39039">
                  <c:v>-3.61099E-2</c:v>
                </c:pt>
                <c:pt idx="39040">
                  <c:v>-4.88262E-2</c:v>
                </c:pt>
                <c:pt idx="39041">
                  <c:v>-5.6629199999999998E-2</c:v>
                </c:pt>
                <c:pt idx="39042">
                  <c:v>-4.4832200000000003E-2</c:v>
                </c:pt>
                <c:pt idx="39043">
                  <c:v>-4.6248400000000002E-2</c:v>
                </c:pt>
                <c:pt idx="39044">
                  <c:v>-4.5521699999999998E-2</c:v>
                </c:pt>
                <c:pt idx="39045">
                  <c:v>-5.3499199999999997E-2</c:v>
                </c:pt>
                <c:pt idx="39046">
                  <c:v>-5.6570099999999998E-2</c:v>
                </c:pt>
                <c:pt idx="39047">
                  <c:v>-4.6808200000000001E-2</c:v>
                </c:pt>
                <c:pt idx="39048">
                  <c:v>-4.2792299999999998E-2</c:v>
                </c:pt>
                <c:pt idx="39049">
                  <c:v>-4.5373900000000002E-2</c:v>
                </c:pt>
                <c:pt idx="39050">
                  <c:v>-3.9937E-2</c:v>
                </c:pt>
                <c:pt idx="39051">
                  <c:v>-2.8666500000000001E-2</c:v>
                </c:pt>
                <c:pt idx="39052">
                  <c:v>-2.77624E-2</c:v>
                </c:pt>
                <c:pt idx="39053">
                  <c:v>-3.1083099999999999E-2</c:v>
                </c:pt>
                <c:pt idx="39054">
                  <c:v>-2.9746999999999999E-2</c:v>
                </c:pt>
                <c:pt idx="39055">
                  <c:v>-1.7358800000000001E-2</c:v>
                </c:pt>
                <c:pt idx="39056">
                  <c:v>-1.23768E-2</c:v>
                </c:pt>
                <c:pt idx="39057">
                  <c:v>-2.4097400000000001E-2</c:v>
                </c:pt>
                <c:pt idx="39058">
                  <c:v>-1.9183200000000001E-2</c:v>
                </c:pt>
                <c:pt idx="39059">
                  <c:v>1.15032E-2</c:v>
                </c:pt>
                <c:pt idx="39060">
                  <c:v>-1.77708E-2</c:v>
                </c:pt>
                <c:pt idx="39061">
                  <c:v>5.36442E-3</c:v>
                </c:pt>
                <c:pt idx="39062">
                  <c:v>-2.4313899999999999E-2</c:v>
                </c:pt>
                <c:pt idx="39063">
                  <c:v>-1.8031100000000001E-2</c:v>
                </c:pt>
                <c:pt idx="39064">
                  <c:v>-2.1895399999999999E-2</c:v>
                </c:pt>
                <c:pt idx="39065">
                  <c:v>-3.3655200000000003E-2</c:v>
                </c:pt>
                <c:pt idx="39066">
                  <c:v>-2.3047399999999999E-2</c:v>
                </c:pt>
                <c:pt idx="39067">
                  <c:v>-2.4793599999999999E-2</c:v>
                </c:pt>
                <c:pt idx="39068">
                  <c:v>-3.8674399999999998E-2</c:v>
                </c:pt>
                <c:pt idx="39069">
                  <c:v>-3.2547E-2</c:v>
                </c:pt>
                <c:pt idx="39070">
                  <c:v>-3.5286900000000003E-2</c:v>
                </c:pt>
                <c:pt idx="39071">
                  <c:v>-3.7498499999999997E-2</c:v>
                </c:pt>
                <c:pt idx="39072">
                  <c:v>-2.1705599999999999E-2</c:v>
                </c:pt>
                <c:pt idx="39073">
                  <c:v>-2.8137200000000001E-2</c:v>
                </c:pt>
                <c:pt idx="39074">
                  <c:v>-2.8636000000000002E-2</c:v>
                </c:pt>
                <c:pt idx="39075">
                  <c:v>-2.9287299999999999E-2</c:v>
                </c:pt>
                <c:pt idx="39076">
                  <c:v>-1.5234899999999999E-2</c:v>
                </c:pt>
                <c:pt idx="39077">
                  <c:v>-1.24063E-2</c:v>
                </c:pt>
                <c:pt idx="39078">
                  <c:v>-1.4035199999999999E-2</c:v>
                </c:pt>
                <c:pt idx="39079">
                  <c:v>-7.3328000000000004E-3</c:v>
                </c:pt>
                <c:pt idx="39080">
                  <c:v>-2.56977E-2</c:v>
                </c:pt>
                <c:pt idx="39081">
                  <c:v>-1.8368700000000002E-2</c:v>
                </c:pt>
                <c:pt idx="39082">
                  <c:v>-3.0870399999999999E-2</c:v>
                </c:pt>
                <c:pt idx="39083">
                  <c:v>-2.1117199999999999E-2</c:v>
                </c:pt>
                <c:pt idx="39084">
                  <c:v>-1.4582599999999999E-2</c:v>
                </c:pt>
                <c:pt idx="39085">
                  <c:v>-6.5860700000000003E-3</c:v>
                </c:pt>
                <c:pt idx="39086">
                  <c:v>-2.7722400000000001E-2</c:v>
                </c:pt>
                <c:pt idx="39087">
                  <c:v>-7.2212200000000004E-3</c:v>
                </c:pt>
                <c:pt idx="39088">
                  <c:v>-1.3830200000000001E-2</c:v>
                </c:pt>
                <c:pt idx="39089">
                  <c:v>-2.8753300000000002E-3</c:v>
                </c:pt>
                <c:pt idx="39090">
                  <c:v>1.1775000000000001E-2</c:v>
                </c:pt>
                <c:pt idx="39091">
                  <c:v>-1.5701300000000001E-2</c:v>
                </c:pt>
                <c:pt idx="39092">
                  <c:v>1.47543E-2</c:v>
                </c:pt>
                <c:pt idx="39093">
                  <c:v>2.3031200000000001E-3</c:v>
                </c:pt>
                <c:pt idx="39094">
                  <c:v>1.36271E-2</c:v>
                </c:pt>
                <c:pt idx="39095">
                  <c:v>1.0803200000000001E-2</c:v>
                </c:pt>
                <c:pt idx="39096">
                  <c:v>8.5658999999999996E-3</c:v>
                </c:pt>
                <c:pt idx="39097">
                  <c:v>2.3489000000000001E-3</c:v>
                </c:pt>
                <c:pt idx="39098">
                  <c:v>1.55649E-2</c:v>
                </c:pt>
                <c:pt idx="39099">
                  <c:v>-3.31402E-3</c:v>
                </c:pt>
                <c:pt idx="39100">
                  <c:v>-4.8646899999999996E-3</c:v>
                </c:pt>
                <c:pt idx="39101">
                  <c:v>3.6849999999999999E-3</c:v>
                </c:pt>
                <c:pt idx="39102">
                  <c:v>1.9397699999999999E-3</c:v>
                </c:pt>
                <c:pt idx="39103">
                  <c:v>7.0514699999999998E-3</c:v>
                </c:pt>
                <c:pt idx="39104">
                  <c:v>3.71361E-3</c:v>
                </c:pt>
                <c:pt idx="39105">
                  <c:v>6.6184999999999996E-4</c:v>
                </c:pt>
                <c:pt idx="39106">
                  <c:v>1.1367800000000001E-2</c:v>
                </c:pt>
                <c:pt idx="39107">
                  <c:v>1.3802500000000001E-2</c:v>
                </c:pt>
                <c:pt idx="39108">
                  <c:v>-2.1047599999999998E-3</c:v>
                </c:pt>
                <c:pt idx="39109">
                  <c:v>4.9896200000000002E-3</c:v>
                </c:pt>
                <c:pt idx="39110">
                  <c:v>-7.0733999999999997E-3</c:v>
                </c:pt>
                <c:pt idx="39111">
                  <c:v>-9.5176699999999996E-4</c:v>
                </c:pt>
                <c:pt idx="39112">
                  <c:v>2.3879999999999999E-3</c:v>
                </c:pt>
                <c:pt idx="39113">
                  <c:v>4.5232800000000002E-3</c:v>
                </c:pt>
                <c:pt idx="39114">
                  <c:v>2.9544800000000002E-3</c:v>
                </c:pt>
                <c:pt idx="39115">
                  <c:v>3.6706899999999999E-3</c:v>
                </c:pt>
                <c:pt idx="39116">
                  <c:v>-8.7242099999999996E-3</c:v>
                </c:pt>
                <c:pt idx="39117">
                  <c:v>4.7912600000000003E-3</c:v>
                </c:pt>
                <c:pt idx="39118">
                  <c:v>-1.64499E-2</c:v>
                </c:pt>
                <c:pt idx="39119">
                  <c:v>-7.0028299999999998E-3</c:v>
                </c:pt>
                <c:pt idx="39120">
                  <c:v>-1.10159E-2</c:v>
                </c:pt>
                <c:pt idx="39121">
                  <c:v>3.2730099999999998E-3</c:v>
                </c:pt>
                <c:pt idx="39122">
                  <c:v>9.889600000000001E-4</c:v>
                </c:pt>
                <c:pt idx="39123">
                  <c:v>9.2010500000000005E-3</c:v>
                </c:pt>
                <c:pt idx="39124">
                  <c:v>6.6080100000000001E-3</c:v>
                </c:pt>
                <c:pt idx="39125">
                  <c:v>-1.9941300000000002E-3</c:v>
                </c:pt>
                <c:pt idx="39126">
                  <c:v>-3.1633400000000002E-3</c:v>
                </c:pt>
                <c:pt idx="39127">
                  <c:v>-4.6711000000000001E-3</c:v>
                </c:pt>
                <c:pt idx="39128">
                  <c:v>1.4349000000000001E-2</c:v>
                </c:pt>
                <c:pt idx="39129">
                  <c:v>4.3716400000000004E-3</c:v>
                </c:pt>
                <c:pt idx="39130">
                  <c:v>8.9454699999999999E-4</c:v>
                </c:pt>
                <c:pt idx="39131">
                  <c:v>4.1503900000000003E-3</c:v>
                </c:pt>
                <c:pt idx="39132">
                  <c:v>1.50309E-2</c:v>
                </c:pt>
                <c:pt idx="39133">
                  <c:v>1.5162500000000001E-2</c:v>
                </c:pt>
                <c:pt idx="39134">
                  <c:v>3.1776400000000003E-2</c:v>
                </c:pt>
                <c:pt idx="39135">
                  <c:v>2.92854E-2</c:v>
                </c:pt>
                <c:pt idx="39136">
                  <c:v>4.3376900000000003E-2</c:v>
                </c:pt>
                <c:pt idx="39137">
                  <c:v>3.3223200000000001E-2</c:v>
                </c:pt>
                <c:pt idx="39138">
                  <c:v>1.9528400000000001E-2</c:v>
                </c:pt>
                <c:pt idx="39139">
                  <c:v>3.4624099999999998E-2</c:v>
                </c:pt>
                <c:pt idx="39140">
                  <c:v>4.29907E-2</c:v>
                </c:pt>
                <c:pt idx="39141">
                  <c:v>3.1571399999999999E-2</c:v>
                </c:pt>
                <c:pt idx="39142">
                  <c:v>3.5629300000000003E-2</c:v>
                </c:pt>
                <c:pt idx="39143">
                  <c:v>2.17123E-2</c:v>
                </c:pt>
                <c:pt idx="39144">
                  <c:v>1.3992299999999999E-2</c:v>
                </c:pt>
                <c:pt idx="39145">
                  <c:v>1.48506E-2</c:v>
                </c:pt>
                <c:pt idx="39146">
                  <c:v>1.59445E-2</c:v>
                </c:pt>
                <c:pt idx="39147">
                  <c:v>2.5654799999999998E-2</c:v>
                </c:pt>
                <c:pt idx="39148">
                  <c:v>1.4716099999999999E-2</c:v>
                </c:pt>
                <c:pt idx="39149">
                  <c:v>1.9943200000000001E-2</c:v>
                </c:pt>
                <c:pt idx="39150">
                  <c:v>2.1737099999999999E-2</c:v>
                </c:pt>
                <c:pt idx="39151">
                  <c:v>4.5055400000000002E-2</c:v>
                </c:pt>
                <c:pt idx="39152">
                  <c:v>3.9038700000000003E-2</c:v>
                </c:pt>
                <c:pt idx="39153">
                  <c:v>2.9201499999999998E-2</c:v>
                </c:pt>
                <c:pt idx="39154">
                  <c:v>1.6628299999999999E-2</c:v>
                </c:pt>
                <c:pt idx="39155">
                  <c:v>1.6422300000000001E-2</c:v>
                </c:pt>
                <c:pt idx="39156">
                  <c:v>1.48811E-2</c:v>
                </c:pt>
                <c:pt idx="39157">
                  <c:v>2.2663099999999999E-2</c:v>
                </c:pt>
                <c:pt idx="39158">
                  <c:v>-5.9413900000000004E-4</c:v>
                </c:pt>
                <c:pt idx="39159">
                  <c:v>2.20003E-2</c:v>
                </c:pt>
                <c:pt idx="39160">
                  <c:v>2.8526300000000001E-2</c:v>
                </c:pt>
                <c:pt idx="39161">
                  <c:v>2.6380500000000001E-2</c:v>
                </c:pt>
                <c:pt idx="39162">
                  <c:v>2.0091999999999999E-2</c:v>
                </c:pt>
                <c:pt idx="39163">
                  <c:v>1.71871E-2</c:v>
                </c:pt>
                <c:pt idx="39164">
                  <c:v>3.1724000000000002E-2</c:v>
                </c:pt>
                <c:pt idx="39165">
                  <c:v>4.3350199999999998E-2</c:v>
                </c:pt>
                <c:pt idx="39166">
                  <c:v>2.4878500000000001E-2</c:v>
                </c:pt>
                <c:pt idx="39167">
                  <c:v>3.3285099999999998E-2</c:v>
                </c:pt>
                <c:pt idx="39168">
                  <c:v>2.4993899999999999E-2</c:v>
                </c:pt>
                <c:pt idx="39169">
                  <c:v>4.7827700000000001E-2</c:v>
                </c:pt>
                <c:pt idx="39170">
                  <c:v>4.6507800000000002E-2</c:v>
                </c:pt>
                <c:pt idx="39171">
                  <c:v>5.8991399999999999E-2</c:v>
                </c:pt>
                <c:pt idx="39172">
                  <c:v>4.8356099999999999E-2</c:v>
                </c:pt>
                <c:pt idx="39173">
                  <c:v>6.1760900000000001E-2</c:v>
                </c:pt>
                <c:pt idx="39174">
                  <c:v>3.5474800000000001E-2</c:v>
                </c:pt>
                <c:pt idx="39175">
                  <c:v>5.5816699999999997E-2</c:v>
                </c:pt>
                <c:pt idx="39176">
                  <c:v>4.8430399999999998E-2</c:v>
                </c:pt>
                <c:pt idx="39177">
                  <c:v>4.3341600000000001E-2</c:v>
                </c:pt>
                <c:pt idx="39178">
                  <c:v>5.2299499999999999E-2</c:v>
                </c:pt>
                <c:pt idx="39179">
                  <c:v>3.9967500000000003E-2</c:v>
                </c:pt>
                <c:pt idx="39180">
                  <c:v>6.0358000000000002E-2</c:v>
                </c:pt>
                <c:pt idx="39181">
                  <c:v>5.3518299999999998E-2</c:v>
                </c:pt>
                <c:pt idx="39182">
                  <c:v>3.2316200000000003E-2</c:v>
                </c:pt>
                <c:pt idx="39183">
                  <c:v>3.7317299999999998E-2</c:v>
                </c:pt>
                <c:pt idx="39184">
                  <c:v>5.0827999999999998E-2</c:v>
                </c:pt>
                <c:pt idx="39185">
                  <c:v>5.2255599999999999E-2</c:v>
                </c:pt>
                <c:pt idx="39186">
                  <c:v>5.7546600000000003E-2</c:v>
                </c:pt>
                <c:pt idx="39187">
                  <c:v>4.3742200000000002E-2</c:v>
                </c:pt>
                <c:pt idx="39188">
                  <c:v>5.4145800000000001E-2</c:v>
                </c:pt>
                <c:pt idx="39189">
                  <c:v>5.9619900000000003E-2</c:v>
                </c:pt>
                <c:pt idx="39190">
                  <c:v>5.9711500000000001E-2</c:v>
                </c:pt>
                <c:pt idx="39191">
                  <c:v>4.9598700000000003E-2</c:v>
                </c:pt>
                <c:pt idx="39192">
                  <c:v>5.6130399999999997E-2</c:v>
                </c:pt>
                <c:pt idx="39193">
                  <c:v>4.3779400000000003E-2</c:v>
                </c:pt>
                <c:pt idx="39194">
                  <c:v>4.99268E-2</c:v>
                </c:pt>
                <c:pt idx="39195">
                  <c:v>2.7028099999999999E-2</c:v>
                </c:pt>
                <c:pt idx="39196">
                  <c:v>5.7498899999999999E-2</c:v>
                </c:pt>
                <c:pt idx="39197">
                  <c:v>4.7418599999999998E-2</c:v>
                </c:pt>
                <c:pt idx="39198">
                  <c:v>4.6724300000000003E-2</c:v>
                </c:pt>
                <c:pt idx="39199">
                  <c:v>5.1806400000000002E-2</c:v>
                </c:pt>
                <c:pt idx="39200">
                  <c:v>4.4414500000000003E-2</c:v>
                </c:pt>
                <c:pt idx="39201">
                  <c:v>4.6384799999999997E-2</c:v>
                </c:pt>
                <c:pt idx="39202">
                  <c:v>6.0211199999999999E-2</c:v>
                </c:pt>
                <c:pt idx="39203">
                  <c:v>5.3495399999999999E-2</c:v>
                </c:pt>
                <c:pt idx="39204">
                  <c:v>4.65584E-2</c:v>
                </c:pt>
                <c:pt idx="39205">
                  <c:v>5.8828400000000003E-2</c:v>
                </c:pt>
                <c:pt idx="39206">
                  <c:v>3.9679499999999999E-2</c:v>
                </c:pt>
                <c:pt idx="39207">
                  <c:v>6.9191000000000003E-2</c:v>
                </c:pt>
                <c:pt idx="39208">
                  <c:v>5.4316499999999997E-2</c:v>
                </c:pt>
                <c:pt idx="39209">
                  <c:v>7.9507800000000003E-2</c:v>
                </c:pt>
                <c:pt idx="39210">
                  <c:v>7.2464899999999999E-2</c:v>
                </c:pt>
                <c:pt idx="39211">
                  <c:v>7.7094999999999997E-2</c:v>
                </c:pt>
                <c:pt idx="39212">
                  <c:v>6.9083199999999997E-2</c:v>
                </c:pt>
                <c:pt idx="39213">
                  <c:v>6.2807100000000005E-2</c:v>
                </c:pt>
                <c:pt idx="39214">
                  <c:v>6.6847799999999999E-2</c:v>
                </c:pt>
                <c:pt idx="39215">
                  <c:v>6.9135699999999994E-2</c:v>
                </c:pt>
                <c:pt idx="39216">
                  <c:v>6.1290699999999997E-2</c:v>
                </c:pt>
                <c:pt idx="39217">
                  <c:v>5.8749200000000001E-2</c:v>
                </c:pt>
                <c:pt idx="39218">
                  <c:v>6.6767699999999999E-2</c:v>
                </c:pt>
                <c:pt idx="39219">
                  <c:v>7.1758299999999997E-2</c:v>
                </c:pt>
                <c:pt idx="39220">
                  <c:v>7.5657799999999997E-2</c:v>
                </c:pt>
                <c:pt idx="39221">
                  <c:v>7.1161299999999997E-2</c:v>
                </c:pt>
                <c:pt idx="39222">
                  <c:v>6.9629700000000003E-2</c:v>
                </c:pt>
                <c:pt idx="39223">
                  <c:v>7.8970899999999997E-2</c:v>
                </c:pt>
                <c:pt idx="39224">
                  <c:v>7.2549799999999998E-2</c:v>
                </c:pt>
                <c:pt idx="39225">
                  <c:v>6.2745999999999996E-2</c:v>
                </c:pt>
                <c:pt idx="39226">
                  <c:v>6.5535499999999997E-2</c:v>
                </c:pt>
                <c:pt idx="39227">
                  <c:v>6.6525500000000001E-2</c:v>
                </c:pt>
                <c:pt idx="39228">
                  <c:v>7.6147999999999993E-2</c:v>
                </c:pt>
                <c:pt idx="39229">
                  <c:v>6.2467599999999998E-2</c:v>
                </c:pt>
                <c:pt idx="39230">
                  <c:v>7.2351499999999999E-2</c:v>
                </c:pt>
                <c:pt idx="39231">
                  <c:v>6.4055399999999998E-2</c:v>
                </c:pt>
                <c:pt idx="39232">
                  <c:v>4.07152E-2</c:v>
                </c:pt>
                <c:pt idx="39233">
                  <c:v>4.8263500000000001E-2</c:v>
                </c:pt>
                <c:pt idx="39234">
                  <c:v>4.1922599999999997E-2</c:v>
                </c:pt>
                <c:pt idx="39235">
                  <c:v>3.39403E-2</c:v>
                </c:pt>
                <c:pt idx="39236">
                  <c:v>3.8210899999999999E-2</c:v>
                </c:pt>
                <c:pt idx="39237">
                  <c:v>4.6999899999999997E-2</c:v>
                </c:pt>
                <c:pt idx="39238">
                  <c:v>4.2356499999999998E-2</c:v>
                </c:pt>
                <c:pt idx="39239">
                  <c:v>4.1405699999999997E-2</c:v>
                </c:pt>
                <c:pt idx="39240">
                  <c:v>4.7756199999999999E-2</c:v>
                </c:pt>
                <c:pt idx="39241">
                  <c:v>5.6699800000000002E-2</c:v>
                </c:pt>
                <c:pt idx="39242">
                  <c:v>5.1643399999999999E-2</c:v>
                </c:pt>
                <c:pt idx="39243">
                  <c:v>4.6006199999999997E-2</c:v>
                </c:pt>
                <c:pt idx="39244">
                  <c:v>5.6611099999999998E-2</c:v>
                </c:pt>
                <c:pt idx="39245">
                  <c:v>5.9783000000000003E-2</c:v>
                </c:pt>
                <c:pt idx="39246">
                  <c:v>5.17969E-2</c:v>
                </c:pt>
                <c:pt idx="39247">
                  <c:v>5.7909000000000002E-2</c:v>
                </c:pt>
                <c:pt idx="39248">
                  <c:v>5.3260799999999997E-2</c:v>
                </c:pt>
                <c:pt idx="39249">
                  <c:v>7.2423000000000001E-2</c:v>
                </c:pt>
                <c:pt idx="39250">
                  <c:v>5.6969600000000002E-2</c:v>
                </c:pt>
                <c:pt idx="39251">
                  <c:v>5.9516899999999998E-2</c:v>
                </c:pt>
                <c:pt idx="39252">
                  <c:v>5.7925200000000003E-2</c:v>
                </c:pt>
                <c:pt idx="39253">
                  <c:v>5.7475100000000001E-2</c:v>
                </c:pt>
                <c:pt idx="39254">
                  <c:v>7.64904E-2</c:v>
                </c:pt>
                <c:pt idx="39255">
                  <c:v>6.5388699999999994E-2</c:v>
                </c:pt>
                <c:pt idx="39256">
                  <c:v>5.5895800000000002E-2</c:v>
                </c:pt>
                <c:pt idx="39257">
                  <c:v>6.6721900000000001E-2</c:v>
                </c:pt>
                <c:pt idx="39258">
                  <c:v>4.9054100000000003E-2</c:v>
                </c:pt>
                <c:pt idx="39259">
                  <c:v>5.3040499999999997E-2</c:v>
                </c:pt>
                <c:pt idx="39260">
                  <c:v>4.0018100000000001E-2</c:v>
                </c:pt>
                <c:pt idx="39261">
                  <c:v>2.94962E-2</c:v>
                </c:pt>
                <c:pt idx="39262">
                  <c:v>3.6525700000000001E-2</c:v>
                </c:pt>
                <c:pt idx="39263">
                  <c:v>3.7491799999999999E-2</c:v>
                </c:pt>
                <c:pt idx="39264">
                  <c:v>3.2335299999999997E-2</c:v>
                </c:pt>
                <c:pt idx="39265">
                  <c:v>4.0498699999999999E-2</c:v>
                </c:pt>
                <c:pt idx="39266">
                  <c:v>3.14522E-2</c:v>
                </c:pt>
                <c:pt idx="39267">
                  <c:v>4.2476699999999999E-2</c:v>
                </c:pt>
                <c:pt idx="39268">
                  <c:v>3.1788799999999999E-2</c:v>
                </c:pt>
                <c:pt idx="39269">
                  <c:v>3.1111699999999999E-2</c:v>
                </c:pt>
                <c:pt idx="39270">
                  <c:v>2.92492E-2</c:v>
                </c:pt>
                <c:pt idx="39271">
                  <c:v>4.1753800000000001E-2</c:v>
                </c:pt>
                <c:pt idx="39272">
                  <c:v>4.3985400000000001E-2</c:v>
                </c:pt>
                <c:pt idx="39273">
                  <c:v>5.1458400000000001E-2</c:v>
                </c:pt>
                <c:pt idx="39274">
                  <c:v>3.2280000000000003E-2</c:v>
                </c:pt>
                <c:pt idx="39275">
                  <c:v>4.2971599999999999E-2</c:v>
                </c:pt>
                <c:pt idx="39276">
                  <c:v>3.4120600000000001E-2</c:v>
                </c:pt>
                <c:pt idx="39277">
                  <c:v>2.5387799999999999E-2</c:v>
                </c:pt>
                <c:pt idx="39278">
                  <c:v>3.9103499999999999E-2</c:v>
                </c:pt>
                <c:pt idx="39279">
                  <c:v>2.5207500000000001E-2</c:v>
                </c:pt>
                <c:pt idx="39280">
                  <c:v>3.7001600000000003E-2</c:v>
                </c:pt>
                <c:pt idx="39281">
                  <c:v>4.1137699999999999E-2</c:v>
                </c:pt>
                <c:pt idx="39282">
                  <c:v>4.9813299999999998E-2</c:v>
                </c:pt>
                <c:pt idx="39283">
                  <c:v>4.4468899999999999E-2</c:v>
                </c:pt>
                <c:pt idx="39284">
                  <c:v>4.1862499999999997E-2</c:v>
                </c:pt>
                <c:pt idx="39285">
                  <c:v>5.3567900000000002E-2</c:v>
                </c:pt>
                <c:pt idx="39286">
                  <c:v>4.6147300000000002E-2</c:v>
                </c:pt>
                <c:pt idx="39287">
                  <c:v>4.60396E-2</c:v>
                </c:pt>
                <c:pt idx="39288">
                  <c:v>4.31128E-2</c:v>
                </c:pt>
                <c:pt idx="39289">
                  <c:v>3.9891200000000002E-2</c:v>
                </c:pt>
                <c:pt idx="39290">
                  <c:v>4.0613200000000002E-2</c:v>
                </c:pt>
                <c:pt idx="39291">
                  <c:v>4.1637399999999998E-2</c:v>
                </c:pt>
                <c:pt idx="39292">
                  <c:v>5.6262E-2</c:v>
                </c:pt>
                <c:pt idx="39293">
                  <c:v>5.4172499999999998E-2</c:v>
                </c:pt>
                <c:pt idx="39294">
                  <c:v>4.9688299999999998E-2</c:v>
                </c:pt>
                <c:pt idx="39295">
                  <c:v>5.9982300000000002E-2</c:v>
                </c:pt>
                <c:pt idx="39296">
                  <c:v>4.1739499999999999E-2</c:v>
                </c:pt>
                <c:pt idx="39297">
                  <c:v>4.6362899999999999E-2</c:v>
                </c:pt>
                <c:pt idx="39298">
                  <c:v>5.70354E-2</c:v>
                </c:pt>
                <c:pt idx="39299">
                  <c:v>5.1455500000000001E-2</c:v>
                </c:pt>
                <c:pt idx="39300">
                  <c:v>6.03256E-2</c:v>
                </c:pt>
                <c:pt idx="39301">
                  <c:v>6.4219499999999999E-2</c:v>
                </c:pt>
                <c:pt idx="39302">
                  <c:v>5.42307E-2</c:v>
                </c:pt>
                <c:pt idx="39303">
                  <c:v>4.9737000000000003E-2</c:v>
                </c:pt>
                <c:pt idx="39304">
                  <c:v>5.8887500000000002E-2</c:v>
                </c:pt>
                <c:pt idx="39305">
                  <c:v>5.2716300000000001E-2</c:v>
                </c:pt>
                <c:pt idx="39306">
                  <c:v>3.5526299999999997E-2</c:v>
                </c:pt>
                <c:pt idx="39307">
                  <c:v>4.2854299999999998E-2</c:v>
                </c:pt>
                <c:pt idx="39308">
                  <c:v>4.6645199999999998E-2</c:v>
                </c:pt>
                <c:pt idx="39309">
                  <c:v>3.9134000000000002E-2</c:v>
                </c:pt>
                <c:pt idx="39310">
                  <c:v>5.3092E-2</c:v>
                </c:pt>
                <c:pt idx="39311">
                  <c:v>4.6400999999999998E-2</c:v>
                </c:pt>
                <c:pt idx="39312">
                  <c:v>5.20411E-2</c:v>
                </c:pt>
                <c:pt idx="39313">
                  <c:v>5.1314400000000003E-2</c:v>
                </c:pt>
                <c:pt idx="39314">
                  <c:v>3.6479900000000003E-2</c:v>
                </c:pt>
                <c:pt idx="39315">
                  <c:v>3.0198099999999999E-2</c:v>
                </c:pt>
                <c:pt idx="39316">
                  <c:v>3.3670400000000003E-2</c:v>
                </c:pt>
                <c:pt idx="39317">
                  <c:v>3.1534199999999998E-2</c:v>
                </c:pt>
                <c:pt idx="39318">
                  <c:v>4.8143400000000003E-2</c:v>
                </c:pt>
                <c:pt idx="39319">
                  <c:v>5.84726E-2</c:v>
                </c:pt>
                <c:pt idx="39320">
                  <c:v>4.3957700000000002E-2</c:v>
                </c:pt>
                <c:pt idx="39321">
                  <c:v>4.9097099999999998E-2</c:v>
                </c:pt>
                <c:pt idx="39322">
                  <c:v>3.9938000000000001E-2</c:v>
                </c:pt>
                <c:pt idx="39323">
                  <c:v>5.2202199999999997E-2</c:v>
                </c:pt>
                <c:pt idx="39324">
                  <c:v>2.5578500000000001E-2</c:v>
                </c:pt>
                <c:pt idx="39325">
                  <c:v>4.3500900000000002E-2</c:v>
                </c:pt>
                <c:pt idx="39326">
                  <c:v>4.7953599999999999E-2</c:v>
                </c:pt>
                <c:pt idx="39327">
                  <c:v>4.5511200000000002E-2</c:v>
                </c:pt>
                <c:pt idx="39328">
                  <c:v>5.0891899999999997E-2</c:v>
                </c:pt>
                <c:pt idx="39329">
                  <c:v>3.6773699999999999E-2</c:v>
                </c:pt>
                <c:pt idx="39330">
                  <c:v>4.7239299999999998E-2</c:v>
                </c:pt>
                <c:pt idx="39331">
                  <c:v>5.3345700000000003E-2</c:v>
                </c:pt>
                <c:pt idx="39332">
                  <c:v>4.0546400000000003E-2</c:v>
                </c:pt>
                <c:pt idx="39333">
                  <c:v>5.8962800000000003E-2</c:v>
                </c:pt>
                <c:pt idx="39334">
                  <c:v>3.1955699999999997E-2</c:v>
                </c:pt>
                <c:pt idx="39335">
                  <c:v>4.9275399999999997E-2</c:v>
                </c:pt>
                <c:pt idx="39336">
                  <c:v>2.83489E-2</c:v>
                </c:pt>
                <c:pt idx="39337">
                  <c:v>3.9979899999999999E-2</c:v>
                </c:pt>
                <c:pt idx="39338">
                  <c:v>3.85256E-2</c:v>
                </c:pt>
                <c:pt idx="39339">
                  <c:v>3.4729000000000003E-2</c:v>
                </c:pt>
                <c:pt idx="39340">
                  <c:v>2.9712700000000002E-2</c:v>
                </c:pt>
                <c:pt idx="39341">
                  <c:v>1.8498400000000002E-2</c:v>
                </c:pt>
                <c:pt idx="39342">
                  <c:v>4.0103899999999998E-2</c:v>
                </c:pt>
                <c:pt idx="39343">
                  <c:v>2.7053799999999999E-2</c:v>
                </c:pt>
                <c:pt idx="39344">
                  <c:v>3.92628E-2</c:v>
                </c:pt>
                <c:pt idx="39345">
                  <c:v>2.9260600000000001E-2</c:v>
                </c:pt>
                <c:pt idx="39346">
                  <c:v>3.8935699999999997E-2</c:v>
                </c:pt>
                <c:pt idx="39347">
                  <c:v>2.38056E-2</c:v>
                </c:pt>
                <c:pt idx="39348">
                  <c:v>3.6273E-2</c:v>
                </c:pt>
                <c:pt idx="39349">
                  <c:v>2.34842E-2</c:v>
                </c:pt>
                <c:pt idx="39350">
                  <c:v>3.7461300000000003E-2</c:v>
                </c:pt>
                <c:pt idx="39351">
                  <c:v>2.1401400000000001E-2</c:v>
                </c:pt>
                <c:pt idx="39352">
                  <c:v>1.62659E-2</c:v>
                </c:pt>
                <c:pt idx="39353">
                  <c:v>2.2505799999999999E-2</c:v>
                </c:pt>
                <c:pt idx="39354">
                  <c:v>1.3408700000000001E-2</c:v>
                </c:pt>
                <c:pt idx="39355">
                  <c:v>2.18239E-2</c:v>
                </c:pt>
                <c:pt idx="39356">
                  <c:v>8.7165799999999998E-3</c:v>
                </c:pt>
                <c:pt idx="39357">
                  <c:v>3.6988300000000002E-2</c:v>
                </c:pt>
                <c:pt idx="39358">
                  <c:v>1.4564499999999999E-2</c:v>
                </c:pt>
                <c:pt idx="39359">
                  <c:v>3.86477E-2</c:v>
                </c:pt>
                <c:pt idx="39360">
                  <c:v>1.02434E-2</c:v>
                </c:pt>
                <c:pt idx="39361">
                  <c:v>6.8626399999999997E-3</c:v>
                </c:pt>
                <c:pt idx="39362">
                  <c:v>2.42682E-2</c:v>
                </c:pt>
                <c:pt idx="39363">
                  <c:v>2.7108199999999999E-2</c:v>
                </c:pt>
                <c:pt idx="39364">
                  <c:v>7.4510599999999998E-3</c:v>
                </c:pt>
                <c:pt idx="39365">
                  <c:v>1.2455000000000001E-2</c:v>
                </c:pt>
                <c:pt idx="39366">
                  <c:v>7.4672699999999998E-4</c:v>
                </c:pt>
                <c:pt idx="39367">
                  <c:v>4.6491600000000003E-3</c:v>
                </c:pt>
                <c:pt idx="39368">
                  <c:v>9.6139899999999993E-3</c:v>
                </c:pt>
                <c:pt idx="39369">
                  <c:v>-2.36893E-3</c:v>
                </c:pt>
                <c:pt idx="39370">
                  <c:v>5.6333499999999996E-3</c:v>
                </c:pt>
                <c:pt idx="39371">
                  <c:v>-3.1967200000000001E-3</c:v>
                </c:pt>
                <c:pt idx="39372">
                  <c:v>-6.87599E-4</c:v>
                </c:pt>
                <c:pt idx="39373">
                  <c:v>-2.65121E-4</c:v>
                </c:pt>
                <c:pt idx="39374">
                  <c:v>-1.17044E-2</c:v>
                </c:pt>
                <c:pt idx="39375">
                  <c:v>-7.7762600000000001E-3</c:v>
                </c:pt>
                <c:pt idx="39376">
                  <c:v>-5.9175499999999997E-3</c:v>
                </c:pt>
                <c:pt idx="39377">
                  <c:v>5.1469799999999998E-3</c:v>
                </c:pt>
                <c:pt idx="39378">
                  <c:v>-2.7351400000000001E-3</c:v>
                </c:pt>
                <c:pt idx="39379">
                  <c:v>3.1604799999999998E-3</c:v>
                </c:pt>
                <c:pt idx="39380">
                  <c:v>-9.5787000000000008E-3</c:v>
                </c:pt>
                <c:pt idx="39381">
                  <c:v>-2.7122499999999998E-3</c:v>
                </c:pt>
                <c:pt idx="39382">
                  <c:v>1.3278999999999999E-2</c:v>
                </c:pt>
                <c:pt idx="39383">
                  <c:v>-2.64263E-3</c:v>
                </c:pt>
                <c:pt idx="39384">
                  <c:v>1.2120199999999999E-2</c:v>
                </c:pt>
                <c:pt idx="39385">
                  <c:v>-1.0700200000000001E-3</c:v>
                </c:pt>
                <c:pt idx="39386">
                  <c:v>2.8133400000000001E-3</c:v>
                </c:pt>
                <c:pt idx="39387">
                  <c:v>1.51272E-2</c:v>
                </c:pt>
                <c:pt idx="39388">
                  <c:v>1.36185E-3</c:v>
                </c:pt>
                <c:pt idx="39389">
                  <c:v>-4.6367600000000002E-3</c:v>
                </c:pt>
                <c:pt idx="39390">
                  <c:v>-1.5152000000000001E-2</c:v>
                </c:pt>
                <c:pt idx="39391">
                  <c:v>-2.38161E-2</c:v>
                </c:pt>
                <c:pt idx="39392">
                  <c:v>-2.0163500000000001E-2</c:v>
                </c:pt>
                <c:pt idx="39393">
                  <c:v>-2.7437199999999998E-3</c:v>
                </c:pt>
                <c:pt idx="39394">
                  <c:v>-1.6233399999999999E-2</c:v>
                </c:pt>
                <c:pt idx="39395">
                  <c:v>-1.2242299999999999E-2</c:v>
                </c:pt>
                <c:pt idx="39396">
                  <c:v>-1.24216E-2</c:v>
                </c:pt>
                <c:pt idx="39397">
                  <c:v>-6.78062E-4</c:v>
                </c:pt>
                <c:pt idx="39398">
                  <c:v>-1.052E-2</c:v>
                </c:pt>
                <c:pt idx="39399">
                  <c:v>-1.6763699999999999E-2</c:v>
                </c:pt>
                <c:pt idx="39400">
                  <c:v>-2.4061199999999999E-3</c:v>
                </c:pt>
                <c:pt idx="39401">
                  <c:v>-1.35517E-2</c:v>
                </c:pt>
                <c:pt idx="39402">
                  <c:v>-5.45788E-3</c:v>
                </c:pt>
                <c:pt idx="39403">
                  <c:v>-2.4152799999999999E-2</c:v>
                </c:pt>
                <c:pt idx="39404">
                  <c:v>1.59369E-2</c:v>
                </c:pt>
                <c:pt idx="39405">
                  <c:v>3.18432E-3</c:v>
                </c:pt>
                <c:pt idx="39406">
                  <c:v>8.2998299999999994E-3</c:v>
                </c:pt>
                <c:pt idx="39407">
                  <c:v>6.3285800000000003E-3</c:v>
                </c:pt>
                <c:pt idx="39408">
                  <c:v>1.0817500000000001E-2</c:v>
                </c:pt>
                <c:pt idx="39409">
                  <c:v>9.3183499999999996E-3</c:v>
                </c:pt>
                <c:pt idx="39410">
                  <c:v>7.0495599999999999E-3</c:v>
                </c:pt>
                <c:pt idx="39411">
                  <c:v>1.09797E-2</c:v>
                </c:pt>
                <c:pt idx="39412">
                  <c:v>1.1670099999999999E-2</c:v>
                </c:pt>
                <c:pt idx="39413">
                  <c:v>1.83678E-2</c:v>
                </c:pt>
                <c:pt idx="39414">
                  <c:v>1.9417799999999999E-2</c:v>
                </c:pt>
                <c:pt idx="39415">
                  <c:v>-2.9821399999999999E-3</c:v>
                </c:pt>
                <c:pt idx="39416">
                  <c:v>7.7104599999999997E-3</c:v>
                </c:pt>
                <c:pt idx="39417">
                  <c:v>2.2220600000000001E-3</c:v>
                </c:pt>
                <c:pt idx="39418">
                  <c:v>2.0753899999999999E-2</c:v>
                </c:pt>
                <c:pt idx="39419">
                  <c:v>-7.3747600000000002E-3</c:v>
                </c:pt>
                <c:pt idx="39420">
                  <c:v>2.5739700000000001E-3</c:v>
                </c:pt>
                <c:pt idx="39421">
                  <c:v>9.47952E-3</c:v>
                </c:pt>
                <c:pt idx="39422">
                  <c:v>-7.7876999999999998E-3</c:v>
                </c:pt>
                <c:pt idx="39423">
                  <c:v>9.7322499999999996E-3</c:v>
                </c:pt>
                <c:pt idx="39424">
                  <c:v>-6.9046000000000005E-4</c:v>
                </c:pt>
                <c:pt idx="39425">
                  <c:v>-1.28641E-2</c:v>
                </c:pt>
                <c:pt idx="39426">
                  <c:v>9.7751600000000011E-4</c:v>
                </c:pt>
                <c:pt idx="39427">
                  <c:v>-4.6711000000000001E-3</c:v>
                </c:pt>
                <c:pt idx="39428">
                  <c:v>-7.5445199999999999E-3</c:v>
                </c:pt>
                <c:pt idx="39429">
                  <c:v>1.3256100000000001E-3</c:v>
                </c:pt>
                <c:pt idx="39430">
                  <c:v>-3.0994399999999999E-4</c:v>
                </c:pt>
                <c:pt idx="39431">
                  <c:v>-1.35555E-2</c:v>
                </c:pt>
                <c:pt idx="39432">
                  <c:v>-1.08614E-2</c:v>
                </c:pt>
                <c:pt idx="39433">
                  <c:v>-2.07472E-2</c:v>
                </c:pt>
                <c:pt idx="39434">
                  <c:v>-1.12677E-2</c:v>
                </c:pt>
                <c:pt idx="39435">
                  <c:v>-2.6090599999999999E-2</c:v>
                </c:pt>
                <c:pt idx="39436">
                  <c:v>-3.092E-2</c:v>
                </c:pt>
                <c:pt idx="39437">
                  <c:v>-1.32208E-2</c:v>
                </c:pt>
                <c:pt idx="39438">
                  <c:v>-1.3991399999999999E-2</c:v>
                </c:pt>
                <c:pt idx="39439">
                  <c:v>-2.32315E-3</c:v>
                </c:pt>
                <c:pt idx="39440">
                  <c:v>-2.78664E-3</c:v>
                </c:pt>
                <c:pt idx="39441">
                  <c:v>-2.1734199999999999E-2</c:v>
                </c:pt>
                <c:pt idx="39442">
                  <c:v>-1.4423399999999999E-2</c:v>
                </c:pt>
                <c:pt idx="39443">
                  <c:v>-7.0714999999999997E-3</c:v>
                </c:pt>
                <c:pt idx="39444">
                  <c:v>-1.13039E-2</c:v>
                </c:pt>
                <c:pt idx="39445">
                  <c:v>-2.8501499999999999E-2</c:v>
                </c:pt>
                <c:pt idx="39446">
                  <c:v>-1.0766E-2</c:v>
                </c:pt>
                <c:pt idx="39447">
                  <c:v>-1.44672E-2</c:v>
                </c:pt>
                <c:pt idx="39448">
                  <c:v>-2.2159600000000002E-2</c:v>
                </c:pt>
                <c:pt idx="39449">
                  <c:v>-1.68734E-2</c:v>
                </c:pt>
                <c:pt idx="39450">
                  <c:v>-1.29824E-2</c:v>
                </c:pt>
                <c:pt idx="39451">
                  <c:v>-1.6978300000000002E-2</c:v>
                </c:pt>
                <c:pt idx="39452">
                  <c:v>-1.8908500000000002E-2</c:v>
                </c:pt>
                <c:pt idx="39453">
                  <c:v>-6.3734100000000004E-3</c:v>
                </c:pt>
                <c:pt idx="39454">
                  <c:v>-1.8960000000000001E-2</c:v>
                </c:pt>
                <c:pt idx="39455">
                  <c:v>-1.5969299999999999E-2</c:v>
                </c:pt>
                <c:pt idx="39456">
                  <c:v>-2.1046599999999999E-2</c:v>
                </c:pt>
                <c:pt idx="39457">
                  <c:v>-2.1635999999999999E-2</c:v>
                </c:pt>
                <c:pt idx="39458">
                  <c:v>-2.10762E-2</c:v>
                </c:pt>
                <c:pt idx="39459">
                  <c:v>-2.2478100000000001E-2</c:v>
                </c:pt>
                <c:pt idx="39460">
                  <c:v>-1.53341E-2</c:v>
                </c:pt>
                <c:pt idx="39461">
                  <c:v>-2.6905999999999999E-2</c:v>
                </c:pt>
                <c:pt idx="39462">
                  <c:v>-2.29988E-2</c:v>
                </c:pt>
                <c:pt idx="39463">
                  <c:v>-2.20652E-2</c:v>
                </c:pt>
                <c:pt idx="39464">
                  <c:v>-2.0559299999999999E-2</c:v>
                </c:pt>
                <c:pt idx="39465">
                  <c:v>-3.6092800000000001E-2</c:v>
                </c:pt>
                <c:pt idx="39466">
                  <c:v>-1.8191300000000001E-2</c:v>
                </c:pt>
                <c:pt idx="39467">
                  <c:v>-3.9590800000000002E-2</c:v>
                </c:pt>
                <c:pt idx="39468">
                  <c:v>-3.6464700000000003E-2</c:v>
                </c:pt>
                <c:pt idx="39469">
                  <c:v>-3.0633000000000001E-2</c:v>
                </c:pt>
                <c:pt idx="39470">
                  <c:v>-4.6081499999999997E-2</c:v>
                </c:pt>
                <c:pt idx="39471">
                  <c:v>-2.64473E-2</c:v>
                </c:pt>
                <c:pt idx="39472">
                  <c:v>-3.07102E-2</c:v>
                </c:pt>
                <c:pt idx="39473">
                  <c:v>-3.1650499999999998E-2</c:v>
                </c:pt>
                <c:pt idx="39474">
                  <c:v>-3.4535400000000001E-2</c:v>
                </c:pt>
                <c:pt idx="39475">
                  <c:v>-4.4329599999999997E-2</c:v>
                </c:pt>
                <c:pt idx="39476">
                  <c:v>-4.7682799999999997E-2</c:v>
                </c:pt>
                <c:pt idx="39477">
                  <c:v>-3.6822300000000002E-2</c:v>
                </c:pt>
                <c:pt idx="39478">
                  <c:v>-3.05548E-2</c:v>
                </c:pt>
                <c:pt idx="39479">
                  <c:v>-4.2923900000000001E-2</c:v>
                </c:pt>
                <c:pt idx="39480">
                  <c:v>-2.8490100000000001E-2</c:v>
                </c:pt>
                <c:pt idx="39481">
                  <c:v>-4.0941199999999997E-2</c:v>
                </c:pt>
                <c:pt idx="39482">
                  <c:v>-2.9261599999999999E-2</c:v>
                </c:pt>
                <c:pt idx="39483">
                  <c:v>-3.2093000000000003E-2</c:v>
                </c:pt>
                <c:pt idx="39484">
                  <c:v>-3.4991300000000003E-2</c:v>
                </c:pt>
                <c:pt idx="39485">
                  <c:v>-3.4154900000000002E-2</c:v>
                </c:pt>
                <c:pt idx="39486">
                  <c:v>-4.64153E-2</c:v>
                </c:pt>
                <c:pt idx="39487">
                  <c:v>-4.9790399999999999E-2</c:v>
                </c:pt>
                <c:pt idx="39488">
                  <c:v>-4.7203099999999998E-2</c:v>
                </c:pt>
                <c:pt idx="39489">
                  <c:v>-3.3629399999999997E-2</c:v>
                </c:pt>
                <c:pt idx="39490">
                  <c:v>-3.6582900000000002E-2</c:v>
                </c:pt>
                <c:pt idx="39491">
                  <c:v>-2.5385899999999999E-2</c:v>
                </c:pt>
                <c:pt idx="39492">
                  <c:v>-3.3053399999999997E-2</c:v>
                </c:pt>
                <c:pt idx="39493">
                  <c:v>-3.16525E-2</c:v>
                </c:pt>
                <c:pt idx="39494">
                  <c:v>-3.0480400000000001E-2</c:v>
                </c:pt>
                <c:pt idx="39495">
                  <c:v>-4.0195500000000002E-2</c:v>
                </c:pt>
                <c:pt idx="39496">
                  <c:v>-2.5441200000000001E-2</c:v>
                </c:pt>
                <c:pt idx="39497">
                  <c:v>-3.62911E-2</c:v>
                </c:pt>
                <c:pt idx="39498">
                  <c:v>-2.8034199999999999E-2</c:v>
                </c:pt>
                <c:pt idx="39499">
                  <c:v>-1.7229999999999999E-2</c:v>
                </c:pt>
                <c:pt idx="39500">
                  <c:v>-3.6723100000000002E-2</c:v>
                </c:pt>
                <c:pt idx="39501">
                  <c:v>-3.2965700000000001E-2</c:v>
                </c:pt>
                <c:pt idx="39502">
                  <c:v>-4.2159099999999998E-2</c:v>
                </c:pt>
                <c:pt idx="39503">
                  <c:v>-2.3230600000000001E-2</c:v>
                </c:pt>
                <c:pt idx="39504">
                  <c:v>-4.0052400000000002E-2</c:v>
                </c:pt>
                <c:pt idx="39505">
                  <c:v>-5.0315899999999997E-2</c:v>
                </c:pt>
                <c:pt idx="39506">
                  <c:v>-3.5138099999999999E-2</c:v>
                </c:pt>
                <c:pt idx="39507">
                  <c:v>-3.6405600000000003E-2</c:v>
                </c:pt>
                <c:pt idx="39508">
                  <c:v>-3.6565800000000002E-2</c:v>
                </c:pt>
                <c:pt idx="39509">
                  <c:v>-3.04432E-2</c:v>
                </c:pt>
                <c:pt idx="39510">
                  <c:v>-3.7350700000000001E-2</c:v>
                </c:pt>
                <c:pt idx="39511">
                  <c:v>-2.5232299999999999E-2</c:v>
                </c:pt>
                <c:pt idx="39512">
                  <c:v>-4.2036999999999998E-2</c:v>
                </c:pt>
                <c:pt idx="39513">
                  <c:v>-4.48666E-2</c:v>
                </c:pt>
                <c:pt idx="39514">
                  <c:v>-3.7678700000000002E-2</c:v>
                </c:pt>
                <c:pt idx="39515">
                  <c:v>-4.3384600000000002E-2</c:v>
                </c:pt>
                <c:pt idx="39516">
                  <c:v>-4.0340399999999998E-2</c:v>
                </c:pt>
                <c:pt idx="39517">
                  <c:v>-4.4363E-2</c:v>
                </c:pt>
                <c:pt idx="39518">
                  <c:v>-4.7952700000000001E-2</c:v>
                </c:pt>
                <c:pt idx="39519">
                  <c:v>-3.7327800000000001E-2</c:v>
                </c:pt>
                <c:pt idx="39520">
                  <c:v>-3.2730099999999998E-2</c:v>
                </c:pt>
                <c:pt idx="39521">
                  <c:v>-3.5908700000000002E-2</c:v>
                </c:pt>
                <c:pt idx="39522">
                  <c:v>-3.5150500000000001E-2</c:v>
                </c:pt>
                <c:pt idx="39523">
                  <c:v>-2.2071799999999999E-2</c:v>
                </c:pt>
                <c:pt idx="39524">
                  <c:v>-3.8126899999999998E-2</c:v>
                </c:pt>
                <c:pt idx="39525">
                  <c:v>-2.7262700000000001E-2</c:v>
                </c:pt>
                <c:pt idx="39526">
                  <c:v>-2.7880700000000001E-2</c:v>
                </c:pt>
                <c:pt idx="39527">
                  <c:v>-2.9766999999999998E-2</c:v>
                </c:pt>
                <c:pt idx="39528">
                  <c:v>-3.5661699999999998E-2</c:v>
                </c:pt>
                <c:pt idx="39529">
                  <c:v>-3.9579400000000001E-2</c:v>
                </c:pt>
                <c:pt idx="39530">
                  <c:v>-2.4736399999999999E-2</c:v>
                </c:pt>
                <c:pt idx="39531">
                  <c:v>-2.8803800000000001E-2</c:v>
                </c:pt>
                <c:pt idx="39532">
                  <c:v>-3.32603E-2</c:v>
                </c:pt>
                <c:pt idx="39533">
                  <c:v>-3.5212500000000001E-2</c:v>
                </c:pt>
                <c:pt idx="39534">
                  <c:v>-3.2725299999999999E-2</c:v>
                </c:pt>
                <c:pt idx="39535">
                  <c:v>-3.5997399999999999E-2</c:v>
                </c:pt>
                <c:pt idx="39536">
                  <c:v>-2.79703E-2</c:v>
                </c:pt>
                <c:pt idx="39537">
                  <c:v>-2.1246899999999999E-2</c:v>
                </c:pt>
                <c:pt idx="39538">
                  <c:v>-2.6723899999999998E-2</c:v>
                </c:pt>
                <c:pt idx="39539">
                  <c:v>-3.1274799999999998E-2</c:v>
                </c:pt>
                <c:pt idx="39540">
                  <c:v>-3.4472500000000003E-2</c:v>
                </c:pt>
                <c:pt idx="39541">
                  <c:v>-2.3223899999999999E-2</c:v>
                </c:pt>
                <c:pt idx="39542">
                  <c:v>-1.89724E-2</c:v>
                </c:pt>
                <c:pt idx="39543">
                  <c:v>-1.3884499999999999E-2</c:v>
                </c:pt>
                <c:pt idx="39544">
                  <c:v>-3.7479400000000003E-2</c:v>
                </c:pt>
                <c:pt idx="39545">
                  <c:v>-2.3158100000000001E-2</c:v>
                </c:pt>
                <c:pt idx="39546">
                  <c:v>-4.1867300000000003E-2</c:v>
                </c:pt>
                <c:pt idx="39547">
                  <c:v>-6.2642100000000006E-2</c:v>
                </c:pt>
                <c:pt idx="39548">
                  <c:v>-5.7400699999999999E-2</c:v>
                </c:pt>
                <c:pt idx="39549">
                  <c:v>-3.27053E-2</c:v>
                </c:pt>
                <c:pt idx="39550">
                  <c:v>-4.9385100000000001E-2</c:v>
                </c:pt>
                <c:pt idx="39551">
                  <c:v>-3.9067299999999999E-2</c:v>
                </c:pt>
                <c:pt idx="39552">
                  <c:v>-5.5843400000000001E-2</c:v>
                </c:pt>
                <c:pt idx="39553">
                  <c:v>-3.4860599999999999E-2</c:v>
                </c:pt>
                <c:pt idx="39554">
                  <c:v>-3.4816699999999999E-2</c:v>
                </c:pt>
                <c:pt idx="39555">
                  <c:v>-4.3094599999999997E-2</c:v>
                </c:pt>
                <c:pt idx="39556">
                  <c:v>-3.4848200000000003E-2</c:v>
                </c:pt>
                <c:pt idx="39557">
                  <c:v>-4.79078E-2</c:v>
                </c:pt>
                <c:pt idx="39558">
                  <c:v>-3.4496300000000001E-2</c:v>
                </c:pt>
                <c:pt idx="39559">
                  <c:v>-4.1003199999999997E-2</c:v>
                </c:pt>
                <c:pt idx="39560">
                  <c:v>-4.8090000000000001E-2</c:v>
                </c:pt>
                <c:pt idx="39561">
                  <c:v>-4.2096099999999997E-2</c:v>
                </c:pt>
                <c:pt idx="39562">
                  <c:v>-3.9839699999999999E-2</c:v>
                </c:pt>
                <c:pt idx="39563">
                  <c:v>-2.6985200000000001E-2</c:v>
                </c:pt>
                <c:pt idx="39564">
                  <c:v>-4.41999E-2</c:v>
                </c:pt>
                <c:pt idx="39565">
                  <c:v>-4.5665699999999997E-2</c:v>
                </c:pt>
                <c:pt idx="39566">
                  <c:v>-2.5653800000000001E-2</c:v>
                </c:pt>
                <c:pt idx="39567">
                  <c:v>-4.8210099999999999E-2</c:v>
                </c:pt>
                <c:pt idx="39568">
                  <c:v>-3.2954200000000003E-2</c:v>
                </c:pt>
                <c:pt idx="39569">
                  <c:v>-5.66778E-2</c:v>
                </c:pt>
                <c:pt idx="39570">
                  <c:v>-3.6252E-2</c:v>
                </c:pt>
                <c:pt idx="39571">
                  <c:v>-5.2952800000000001E-2</c:v>
                </c:pt>
                <c:pt idx="39572">
                  <c:v>-2.9774700000000001E-2</c:v>
                </c:pt>
                <c:pt idx="39573">
                  <c:v>-4.6073000000000003E-2</c:v>
                </c:pt>
                <c:pt idx="39574">
                  <c:v>-4.6550800000000003E-2</c:v>
                </c:pt>
                <c:pt idx="39575">
                  <c:v>-3.11975E-2</c:v>
                </c:pt>
                <c:pt idx="39576">
                  <c:v>-4.6986600000000003E-2</c:v>
                </c:pt>
                <c:pt idx="39577">
                  <c:v>-3.0294399999999999E-2</c:v>
                </c:pt>
                <c:pt idx="39578">
                  <c:v>-3.7900900000000001E-2</c:v>
                </c:pt>
                <c:pt idx="39579">
                  <c:v>-2.95868E-2</c:v>
                </c:pt>
                <c:pt idx="39580">
                  <c:v>-2.95038E-2</c:v>
                </c:pt>
                <c:pt idx="39581">
                  <c:v>-3.03907E-2</c:v>
                </c:pt>
                <c:pt idx="39582">
                  <c:v>-1.09911E-2</c:v>
                </c:pt>
                <c:pt idx="39583">
                  <c:v>-3.2844499999999999E-2</c:v>
                </c:pt>
                <c:pt idx="39584">
                  <c:v>-1.8189400000000001E-2</c:v>
                </c:pt>
                <c:pt idx="39585">
                  <c:v>-2.8939200000000002E-2</c:v>
                </c:pt>
                <c:pt idx="39586">
                  <c:v>-2.6790600000000001E-2</c:v>
                </c:pt>
                <c:pt idx="39587">
                  <c:v>-4.4125600000000001E-2</c:v>
                </c:pt>
                <c:pt idx="39588">
                  <c:v>-2.48489E-2</c:v>
                </c:pt>
                <c:pt idx="39589">
                  <c:v>-3.5656899999999998E-2</c:v>
                </c:pt>
                <c:pt idx="39590">
                  <c:v>-3.9660500000000001E-2</c:v>
                </c:pt>
                <c:pt idx="39591">
                  <c:v>-2.19717E-2</c:v>
                </c:pt>
                <c:pt idx="39592">
                  <c:v>-3.4371400000000003E-2</c:v>
                </c:pt>
                <c:pt idx="39593">
                  <c:v>-2.1081900000000001E-2</c:v>
                </c:pt>
                <c:pt idx="39594">
                  <c:v>-1.8881800000000001E-2</c:v>
                </c:pt>
                <c:pt idx="39595">
                  <c:v>-2.6578899999999999E-2</c:v>
                </c:pt>
                <c:pt idx="39596">
                  <c:v>-2.8501499999999999E-2</c:v>
                </c:pt>
                <c:pt idx="39597">
                  <c:v>-2.8225900000000002E-2</c:v>
                </c:pt>
                <c:pt idx="39598">
                  <c:v>-2.43635E-2</c:v>
                </c:pt>
                <c:pt idx="39599">
                  <c:v>-2.8493899999999999E-2</c:v>
                </c:pt>
                <c:pt idx="39600">
                  <c:v>-2.7139699999999999E-2</c:v>
                </c:pt>
                <c:pt idx="39601">
                  <c:v>-3.1030700000000001E-2</c:v>
                </c:pt>
                <c:pt idx="39602">
                  <c:v>-2.4379700000000001E-2</c:v>
                </c:pt>
                <c:pt idx="39603">
                  <c:v>-2.3701699999999999E-2</c:v>
                </c:pt>
                <c:pt idx="39604">
                  <c:v>-1.7691599999999998E-2</c:v>
                </c:pt>
                <c:pt idx="39605">
                  <c:v>-1.8537499999999998E-2</c:v>
                </c:pt>
                <c:pt idx="39606">
                  <c:v>-2.03056E-2</c:v>
                </c:pt>
                <c:pt idx="39607">
                  <c:v>-1.7786E-2</c:v>
                </c:pt>
                <c:pt idx="39608">
                  <c:v>-2.61021E-2</c:v>
                </c:pt>
                <c:pt idx="39609">
                  <c:v>-2.61021E-2</c:v>
                </c:pt>
                <c:pt idx="39610">
                  <c:v>-1.85776E-2</c:v>
                </c:pt>
                <c:pt idx="39611">
                  <c:v>-1.92623E-2</c:v>
                </c:pt>
                <c:pt idx="39612">
                  <c:v>-1.76563E-2</c:v>
                </c:pt>
                <c:pt idx="39613">
                  <c:v>-2.2670699999999998E-2</c:v>
                </c:pt>
                <c:pt idx="39614">
                  <c:v>-2.8513E-2</c:v>
                </c:pt>
                <c:pt idx="39615">
                  <c:v>-1.2518899999999999E-2</c:v>
                </c:pt>
                <c:pt idx="39616">
                  <c:v>-2.5024399999999999E-2</c:v>
                </c:pt>
                <c:pt idx="39617">
                  <c:v>-1.8734000000000001E-2</c:v>
                </c:pt>
                <c:pt idx="39618">
                  <c:v>-2.3291599999999999E-2</c:v>
                </c:pt>
                <c:pt idx="39619">
                  <c:v>-1.40591E-2</c:v>
                </c:pt>
                <c:pt idx="39620">
                  <c:v>-7.4243499999999997E-3</c:v>
                </c:pt>
                <c:pt idx="39621">
                  <c:v>-1.4233600000000001E-2</c:v>
                </c:pt>
                <c:pt idx="39622">
                  <c:v>-1.9941300000000002E-3</c:v>
                </c:pt>
                <c:pt idx="39623">
                  <c:v>-1.72052E-2</c:v>
                </c:pt>
                <c:pt idx="39624">
                  <c:v>-3.1860399999999997E-2</c:v>
                </c:pt>
                <c:pt idx="39625">
                  <c:v>-2.8548199999999999E-2</c:v>
                </c:pt>
                <c:pt idx="39626">
                  <c:v>-2.5861700000000001E-2</c:v>
                </c:pt>
                <c:pt idx="39627">
                  <c:v>-2.5190400000000002E-2</c:v>
                </c:pt>
                <c:pt idx="39628">
                  <c:v>-2.4936699999999999E-2</c:v>
                </c:pt>
                <c:pt idx="39629">
                  <c:v>-2.6266100000000001E-2</c:v>
                </c:pt>
                <c:pt idx="39630">
                  <c:v>-1.52502E-2</c:v>
                </c:pt>
                <c:pt idx="39631">
                  <c:v>-2.56615E-2</c:v>
                </c:pt>
                <c:pt idx="39632">
                  <c:v>-8.8148099999999993E-3</c:v>
                </c:pt>
                <c:pt idx="39633">
                  <c:v>-2.3025500000000001E-2</c:v>
                </c:pt>
                <c:pt idx="39634">
                  <c:v>-1.61257E-2</c:v>
                </c:pt>
                <c:pt idx="39635">
                  <c:v>-2.7929300000000001E-2</c:v>
                </c:pt>
                <c:pt idx="39636">
                  <c:v>-1.8625300000000001E-2</c:v>
                </c:pt>
                <c:pt idx="39637">
                  <c:v>-1.7268200000000001E-2</c:v>
                </c:pt>
                <c:pt idx="39638">
                  <c:v>-3.0628200000000001E-2</c:v>
                </c:pt>
                <c:pt idx="39639">
                  <c:v>-3.1496999999999997E-2</c:v>
                </c:pt>
                <c:pt idx="39640">
                  <c:v>-4.3676399999999997E-2</c:v>
                </c:pt>
                <c:pt idx="39641">
                  <c:v>-1.9197499999999999E-2</c:v>
                </c:pt>
                <c:pt idx="39642">
                  <c:v>-3.0885699999999999E-2</c:v>
                </c:pt>
                <c:pt idx="39643">
                  <c:v>-2.42367E-2</c:v>
                </c:pt>
                <c:pt idx="39644">
                  <c:v>-3.9215100000000003E-2</c:v>
                </c:pt>
                <c:pt idx="39645">
                  <c:v>-3.03164E-2</c:v>
                </c:pt>
                <c:pt idx="39646">
                  <c:v>-2.7561200000000001E-2</c:v>
                </c:pt>
                <c:pt idx="39647">
                  <c:v>-2.5085400000000001E-2</c:v>
                </c:pt>
                <c:pt idx="39648">
                  <c:v>-3.8481700000000001E-2</c:v>
                </c:pt>
                <c:pt idx="39649">
                  <c:v>-1.9233699999999999E-2</c:v>
                </c:pt>
                <c:pt idx="39650">
                  <c:v>-3.3663699999999998E-2</c:v>
                </c:pt>
                <c:pt idx="39651">
                  <c:v>-1.7787000000000001E-2</c:v>
                </c:pt>
                <c:pt idx="39652">
                  <c:v>-1.8110299999999999E-2</c:v>
                </c:pt>
                <c:pt idx="39653">
                  <c:v>-1.1399299999999999E-2</c:v>
                </c:pt>
                <c:pt idx="39654">
                  <c:v>-1.1096E-2</c:v>
                </c:pt>
                <c:pt idx="39655">
                  <c:v>-1.9227000000000001E-2</c:v>
                </c:pt>
                <c:pt idx="39656">
                  <c:v>-9.8533600000000002E-3</c:v>
                </c:pt>
                <c:pt idx="39657">
                  <c:v>-2.04201E-2</c:v>
                </c:pt>
                <c:pt idx="39658">
                  <c:v>-9.3927400000000001E-3</c:v>
                </c:pt>
                <c:pt idx="39659">
                  <c:v>-2.0663299999999999E-2</c:v>
                </c:pt>
                <c:pt idx="39660">
                  <c:v>-2.0292299999999999E-2</c:v>
                </c:pt>
                <c:pt idx="39661">
                  <c:v>-2.1191600000000001E-2</c:v>
                </c:pt>
                <c:pt idx="39662">
                  <c:v>-1.8900900000000002E-2</c:v>
                </c:pt>
                <c:pt idx="39663">
                  <c:v>-2.707E-2</c:v>
                </c:pt>
                <c:pt idx="39664">
                  <c:v>-2.7808200000000002E-2</c:v>
                </c:pt>
                <c:pt idx="39665">
                  <c:v>-1.3308499999999999E-2</c:v>
                </c:pt>
                <c:pt idx="39666">
                  <c:v>-2.4417899999999999E-2</c:v>
                </c:pt>
                <c:pt idx="39667">
                  <c:v>-2.3971599999999999E-2</c:v>
                </c:pt>
                <c:pt idx="39668">
                  <c:v>-2.1843899999999999E-2</c:v>
                </c:pt>
                <c:pt idx="39669">
                  <c:v>-2.0004299999999999E-2</c:v>
                </c:pt>
                <c:pt idx="39670">
                  <c:v>-1.6616800000000001E-2</c:v>
                </c:pt>
                <c:pt idx="39671">
                  <c:v>-1.7595300000000001E-2</c:v>
                </c:pt>
                <c:pt idx="39672">
                  <c:v>-1.05276E-2</c:v>
                </c:pt>
                <c:pt idx="39673">
                  <c:v>-2.9079399999999998E-2</c:v>
                </c:pt>
                <c:pt idx="39674">
                  <c:v>-3.37696E-3</c:v>
                </c:pt>
                <c:pt idx="39675">
                  <c:v>-1.8229499999999999E-2</c:v>
                </c:pt>
                <c:pt idx="39676">
                  <c:v>-1.7286300000000001E-2</c:v>
                </c:pt>
                <c:pt idx="39677">
                  <c:v>-1.06087E-2</c:v>
                </c:pt>
                <c:pt idx="39678">
                  <c:v>-2.9251099999999999E-2</c:v>
                </c:pt>
                <c:pt idx="39679">
                  <c:v>-1.69792E-2</c:v>
                </c:pt>
                <c:pt idx="39680">
                  <c:v>-3.3002900000000002E-2</c:v>
                </c:pt>
                <c:pt idx="39681">
                  <c:v>-1.48611E-2</c:v>
                </c:pt>
                <c:pt idx="39682">
                  <c:v>-9.5930100000000008E-3</c:v>
                </c:pt>
                <c:pt idx="39683">
                  <c:v>-1.28746E-2</c:v>
                </c:pt>
                <c:pt idx="39684">
                  <c:v>-7.9040499999999993E-3</c:v>
                </c:pt>
                <c:pt idx="39685">
                  <c:v>-2.20337E-2</c:v>
                </c:pt>
                <c:pt idx="39686">
                  <c:v>-1.1854200000000001E-2</c:v>
                </c:pt>
                <c:pt idx="39687">
                  <c:v>6.7043300000000001E-4</c:v>
                </c:pt>
                <c:pt idx="39688">
                  <c:v>1.6450900000000001E-3</c:v>
                </c:pt>
                <c:pt idx="39689">
                  <c:v>2.4223299999999999E-3</c:v>
                </c:pt>
                <c:pt idx="39690">
                  <c:v>4.8923499999999997E-4</c:v>
                </c:pt>
                <c:pt idx="39691">
                  <c:v>6.7710899999999996E-4</c:v>
                </c:pt>
                <c:pt idx="39692">
                  <c:v>7.0953399999999995E-4</c:v>
                </c:pt>
                <c:pt idx="39693">
                  <c:v>-2.6207000000000001E-3</c:v>
                </c:pt>
                <c:pt idx="39694">
                  <c:v>4.70734E-3</c:v>
                </c:pt>
                <c:pt idx="39695">
                  <c:v>3.3235500000000002E-3</c:v>
                </c:pt>
                <c:pt idx="39696">
                  <c:v>4.5642900000000004E-3</c:v>
                </c:pt>
                <c:pt idx="39697">
                  <c:v>1.3322799999999999E-3</c:v>
                </c:pt>
                <c:pt idx="39698">
                  <c:v>8.8138599999999998E-3</c:v>
                </c:pt>
                <c:pt idx="39699">
                  <c:v>-9.8295199999999996E-3</c:v>
                </c:pt>
                <c:pt idx="39700">
                  <c:v>6.08444E-3</c:v>
                </c:pt>
                <c:pt idx="39701">
                  <c:v>-6.3581499999999999E-3</c:v>
                </c:pt>
                <c:pt idx="39702">
                  <c:v>1.90449E-3</c:v>
                </c:pt>
                <c:pt idx="39703">
                  <c:v>-1.4403300000000001E-2</c:v>
                </c:pt>
                <c:pt idx="39704">
                  <c:v>-1.5459099999999999E-3</c:v>
                </c:pt>
                <c:pt idx="39705">
                  <c:v>-6.0710900000000003E-3</c:v>
                </c:pt>
                <c:pt idx="39706">
                  <c:v>-2.4180400000000001E-2</c:v>
                </c:pt>
                <c:pt idx="39707">
                  <c:v>4.4631999999999996E-3</c:v>
                </c:pt>
                <c:pt idx="39708">
                  <c:v>-1.7030699999999999E-2</c:v>
                </c:pt>
                <c:pt idx="39709">
                  <c:v>5.6934399999999995E-4</c:v>
                </c:pt>
                <c:pt idx="39710">
                  <c:v>-2.2491500000000001E-2</c:v>
                </c:pt>
                <c:pt idx="39711">
                  <c:v>-9.9124899999999995E-3</c:v>
                </c:pt>
                <c:pt idx="39712">
                  <c:v>3.9348600000000001E-3</c:v>
                </c:pt>
                <c:pt idx="39713">
                  <c:v>5.5503799999999999E-4</c:v>
                </c:pt>
                <c:pt idx="39714">
                  <c:v>-5.9366200000000001E-3</c:v>
                </c:pt>
                <c:pt idx="39715">
                  <c:v>-9.25255E-3</c:v>
                </c:pt>
                <c:pt idx="39716">
                  <c:v>-1.88837E-2</c:v>
                </c:pt>
                <c:pt idx="39717">
                  <c:v>-8.0804799999999993E-3</c:v>
                </c:pt>
                <c:pt idx="39718">
                  <c:v>-1.54457E-2</c:v>
                </c:pt>
                <c:pt idx="39719">
                  <c:v>-1.56689E-3</c:v>
                </c:pt>
                <c:pt idx="39720">
                  <c:v>-3.6315900000000001E-3</c:v>
                </c:pt>
                <c:pt idx="39721">
                  <c:v>-8.8014600000000005E-3</c:v>
                </c:pt>
                <c:pt idx="39722" formatCode="0.00E+00">
                  <c:v>1.52588E-5</c:v>
                </c:pt>
                <c:pt idx="39723">
                  <c:v>-1.8367800000000001E-3</c:v>
                </c:pt>
                <c:pt idx="39724">
                  <c:v>2.1638899999999999E-3</c:v>
                </c:pt>
                <c:pt idx="39725">
                  <c:v>5.6638699999999997E-3</c:v>
                </c:pt>
                <c:pt idx="39726">
                  <c:v>7.2288500000000004E-4</c:v>
                </c:pt>
                <c:pt idx="39727">
                  <c:v>6.3171399999999997E-3</c:v>
                </c:pt>
                <c:pt idx="39728">
                  <c:v>3.9863600000000004E-3</c:v>
                </c:pt>
                <c:pt idx="39729">
                  <c:v>1.09987E-2</c:v>
                </c:pt>
                <c:pt idx="39730">
                  <c:v>5.00965E-3</c:v>
                </c:pt>
                <c:pt idx="39731">
                  <c:v>-9.4375599999999994E-3</c:v>
                </c:pt>
                <c:pt idx="39732">
                  <c:v>8.1968300000000004E-3</c:v>
                </c:pt>
                <c:pt idx="39733">
                  <c:v>-1.30978E-2</c:v>
                </c:pt>
                <c:pt idx="39734">
                  <c:v>2.2525800000000001E-3</c:v>
                </c:pt>
                <c:pt idx="39735">
                  <c:v>-9.0608600000000004E-3</c:v>
                </c:pt>
                <c:pt idx="39736">
                  <c:v>-1.5990299999999999E-2</c:v>
                </c:pt>
                <c:pt idx="39737">
                  <c:v>-5.0945299999999999E-3</c:v>
                </c:pt>
                <c:pt idx="39738">
                  <c:v>-1.75095E-3</c:v>
                </c:pt>
                <c:pt idx="39739">
                  <c:v>-7.5454700000000003E-3</c:v>
                </c:pt>
                <c:pt idx="39740">
                  <c:v>-7.6169999999999996E-3</c:v>
                </c:pt>
                <c:pt idx="39741">
                  <c:v>7.5359299999999997E-3</c:v>
                </c:pt>
                <c:pt idx="39742">
                  <c:v>6.8950700000000001E-4</c:v>
                </c:pt>
                <c:pt idx="39743">
                  <c:v>5.47409E-4</c:v>
                </c:pt>
                <c:pt idx="39744">
                  <c:v>-1.12114E-2</c:v>
                </c:pt>
                <c:pt idx="39745">
                  <c:v>-1.5173000000000001E-3</c:v>
                </c:pt>
                <c:pt idx="39746">
                  <c:v>6.7205399999999997E-3</c:v>
                </c:pt>
                <c:pt idx="39747">
                  <c:v>-3.4990300000000002E-3</c:v>
                </c:pt>
                <c:pt idx="39748">
                  <c:v>3.0698800000000001E-3</c:v>
                </c:pt>
                <c:pt idx="39749">
                  <c:v>-5.0058400000000001E-3</c:v>
                </c:pt>
                <c:pt idx="39750">
                  <c:v>-1.1191400000000001E-2</c:v>
                </c:pt>
                <c:pt idx="39751">
                  <c:v>2.8019E-3</c:v>
                </c:pt>
                <c:pt idx="39752">
                  <c:v>2.11239E-3</c:v>
                </c:pt>
                <c:pt idx="39753">
                  <c:v>1.91402E-3</c:v>
                </c:pt>
                <c:pt idx="39754">
                  <c:v>-2.9106100000000001E-3</c:v>
                </c:pt>
                <c:pt idx="39755">
                  <c:v>1.2722E-3</c:v>
                </c:pt>
                <c:pt idx="39756">
                  <c:v>-8.9063600000000003E-3</c:v>
                </c:pt>
                <c:pt idx="39757">
                  <c:v>8.1358000000000003E-3</c:v>
                </c:pt>
                <c:pt idx="39758">
                  <c:v>6.7062399999999996E-3</c:v>
                </c:pt>
                <c:pt idx="39759">
                  <c:v>3.4618399999999998E-4</c:v>
                </c:pt>
                <c:pt idx="39760">
                  <c:v>-6.7348499999999997E-3</c:v>
                </c:pt>
                <c:pt idx="39761">
                  <c:v>-1.7767E-3</c:v>
                </c:pt>
                <c:pt idx="39762">
                  <c:v>8.9578599999999998E-3</c:v>
                </c:pt>
                <c:pt idx="39763">
                  <c:v>-3.5953500000000002E-4</c:v>
                </c:pt>
                <c:pt idx="39764">
                  <c:v>2.6292799999999999E-3</c:v>
                </c:pt>
                <c:pt idx="39765">
                  <c:v>8.5630399999999992E-3</c:v>
                </c:pt>
                <c:pt idx="39766">
                  <c:v>1.9386299999999999E-2</c:v>
                </c:pt>
                <c:pt idx="39767">
                  <c:v>3.8690600000000001E-3</c:v>
                </c:pt>
                <c:pt idx="39768">
                  <c:v>2.0516400000000001E-2</c:v>
                </c:pt>
                <c:pt idx="39769">
                  <c:v>1.58663E-2</c:v>
                </c:pt>
                <c:pt idx="39770">
                  <c:v>1.4678999999999999E-2</c:v>
                </c:pt>
                <c:pt idx="39771">
                  <c:v>2.29836E-2</c:v>
                </c:pt>
                <c:pt idx="39772">
                  <c:v>1.3700499999999999E-2</c:v>
                </c:pt>
                <c:pt idx="39773">
                  <c:v>1.25532E-2</c:v>
                </c:pt>
                <c:pt idx="39774">
                  <c:v>1.6576799999999999E-2</c:v>
                </c:pt>
                <c:pt idx="39775">
                  <c:v>1.86529E-2</c:v>
                </c:pt>
                <c:pt idx="39776">
                  <c:v>9.5748900000000008E-3</c:v>
                </c:pt>
                <c:pt idx="39777">
                  <c:v>4.6453500000000003E-3</c:v>
                </c:pt>
                <c:pt idx="39778">
                  <c:v>8.7547300000000005E-3</c:v>
                </c:pt>
                <c:pt idx="39779">
                  <c:v>1.42317E-2</c:v>
                </c:pt>
                <c:pt idx="39780">
                  <c:v>1.2534099999999999E-2</c:v>
                </c:pt>
                <c:pt idx="39781">
                  <c:v>2.01817E-2</c:v>
                </c:pt>
                <c:pt idx="39782">
                  <c:v>2.3680699999999999E-2</c:v>
                </c:pt>
                <c:pt idx="39783">
                  <c:v>2.1005599999999999E-2</c:v>
                </c:pt>
                <c:pt idx="39784">
                  <c:v>1.45054E-2</c:v>
                </c:pt>
                <c:pt idx="39785">
                  <c:v>1.9914600000000001E-2</c:v>
                </c:pt>
                <c:pt idx="39786">
                  <c:v>9.8953200000000009E-3</c:v>
                </c:pt>
                <c:pt idx="39787">
                  <c:v>1.8996200000000001E-2</c:v>
                </c:pt>
                <c:pt idx="39788">
                  <c:v>2.0483999999999999E-2</c:v>
                </c:pt>
                <c:pt idx="39789">
                  <c:v>1.9426300000000001E-2</c:v>
                </c:pt>
                <c:pt idx="39790">
                  <c:v>8.3408400000000004E-3</c:v>
                </c:pt>
                <c:pt idx="39791">
                  <c:v>1.53046E-2</c:v>
                </c:pt>
                <c:pt idx="39792">
                  <c:v>7.4882500000000001E-3</c:v>
                </c:pt>
                <c:pt idx="39793">
                  <c:v>-5.8050200000000001E-3</c:v>
                </c:pt>
                <c:pt idx="39794">
                  <c:v>1.2515099999999999E-2</c:v>
                </c:pt>
                <c:pt idx="39795">
                  <c:v>8.3923299999999999E-3</c:v>
                </c:pt>
                <c:pt idx="39796">
                  <c:v>1.1409799999999999E-2</c:v>
                </c:pt>
                <c:pt idx="39797">
                  <c:v>-7.0400200000000001E-3</c:v>
                </c:pt>
                <c:pt idx="39798">
                  <c:v>7.9507799999999993E-3</c:v>
                </c:pt>
                <c:pt idx="39799">
                  <c:v>-2.5091200000000001E-3</c:v>
                </c:pt>
                <c:pt idx="39800">
                  <c:v>6.3324000000000002E-3</c:v>
                </c:pt>
                <c:pt idx="39801">
                  <c:v>3.5905799999999999E-3</c:v>
                </c:pt>
                <c:pt idx="39802">
                  <c:v>5.00965E-3</c:v>
                </c:pt>
                <c:pt idx="39803">
                  <c:v>-1.5258800000000001E-3</c:v>
                </c:pt>
                <c:pt idx="39804">
                  <c:v>5.0306300000000003E-3</c:v>
                </c:pt>
                <c:pt idx="39805">
                  <c:v>2.0144499999999999E-2</c:v>
                </c:pt>
                <c:pt idx="39806">
                  <c:v>-5.0468400000000004E-3</c:v>
                </c:pt>
                <c:pt idx="39807">
                  <c:v>1.35546E-2</c:v>
                </c:pt>
                <c:pt idx="39808">
                  <c:v>3.1366300000000001E-3</c:v>
                </c:pt>
                <c:pt idx="39809">
                  <c:v>8.3284399999999995E-3</c:v>
                </c:pt>
                <c:pt idx="39810">
                  <c:v>2.20127E-2</c:v>
                </c:pt>
                <c:pt idx="39811">
                  <c:v>7.9612699999999995E-3</c:v>
                </c:pt>
                <c:pt idx="39812">
                  <c:v>3.66402E-3</c:v>
                </c:pt>
                <c:pt idx="39813">
                  <c:v>6.8035099999999996E-3</c:v>
                </c:pt>
                <c:pt idx="39814">
                  <c:v>1.1929499999999999E-2</c:v>
                </c:pt>
                <c:pt idx="39815">
                  <c:v>1.73635E-2</c:v>
                </c:pt>
                <c:pt idx="39816">
                  <c:v>1.27525E-2</c:v>
                </c:pt>
                <c:pt idx="39817">
                  <c:v>-2.5186499999999999E-3</c:v>
                </c:pt>
                <c:pt idx="39818">
                  <c:v>1.5447600000000001E-2</c:v>
                </c:pt>
                <c:pt idx="39819">
                  <c:v>6.3762699999999999E-3</c:v>
                </c:pt>
                <c:pt idx="39820">
                  <c:v>1.6946800000000001E-2</c:v>
                </c:pt>
                <c:pt idx="39821">
                  <c:v>1.6895299999999999E-2</c:v>
                </c:pt>
                <c:pt idx="39822">
                  <c:v>2.87437E-2</c:v>
                </c:pt>
                <c:pt idx="39823">
                  <c:v>1.2390099999999999E-2</c:v>
                </c:pt>
                <c:pt idx="39824">
                  <c:v>4.5709599999999998E-3</c:v>
                </c:pt>
                <c:pt idx="39825">
                  <c:v>1.7329199999999999E-2</c:v>
                </c:pt>
                <c:pt idx="39826">
                  <c:v>-5.8651000000000005E-4</c:v>
                </c:pt>
                <c:pt idx="39827">
                  <c:v>1.8446899999999999E-2</c:v>
                </c:pt>
                <c:pt idx="39828">
                  <c:v>6.5813099999999999E-3</c:v>
                </c:pt>
                <c:pt idx="39829">
                  <c:v>1.6879100000000001E-2</c:v>
                </c:pt>
                <c:pt idx="39830">
                  <c:v>5.0640099999999996E-4</c:v>
                </c:pt>
                <c:pt idx="39831">
                  <c:v>9.9287000000000004E-3</c:v>
                </c:pt>
                <c:pt idx="39832">
                  <c:v>1.1306800000000001E-2</c:v>
                </c:pt>
                <c:pt idx="39833">
                  <c:v>9.8819700000000003E-3</c:v>
                </c:pt>
                <c:pt idx="39834">
                  <c:v>1.75085E-2</c:v>
                </c:pt>
                <c:pt idx="39835">
                  <c:v>2.0187400000000001E-2</c:v>
                </c:pt>
                <c:pt idx="39836">
                  <c:v>1.50127E-2</c:v>
                </c:pt>
                <c:pt idx="39837">
                  <c:v>1.3132100000000001E-2</c:v>
                </c:pt>
                <c:pt idx="39838">
                  <c:v>1.3650900000000001E-2</c:v>
                </c:pt>
                <c:pt idx="39839">
                  <c:v>1.95227E-2</c:v>
                </c:pt>
                <c:pt idx="39840">
                  <c:v>2.19221E-2</c:v>
                </c:pt>
                <c:pt idx="39841">
                  <c:v>7.1344399999999997E-3</c:v>
                </c:pt>
                <c:pt idx="39842">
                  <c:v>1.6181899999999999E-2</c:v>
                </c:pt>
                <c:pt idx="39843">
                  <c:v>1.64499E-2</c:v>
                </c:pt>
                <c:pt idx="39844">
                  <c:v>2.1451999999999999E-2</c:v>
                </c:pt>
                <c:pt idx="39845">
                  <c:v>1.9158399999999999E-2</c:v>
                </c:pt>
                <c:pt idx="39846">
                  <c:v>1.4114399999999999E-2</c:v>
                </c:pt>
                <c:pt idx="39847">
                  <c:v>2.0383800000000001E-2</c:v>
                </c:pt>
                <c:pt idx="39848">
                  <c:v>1.76306E-2</c:v>
                </c:pt>
                <c:pt idx="39849">
                  <c:v>1.48869E-2</c:v>
                </c:pt>
                <c:pt idx="39850">
                  <c:v>2.8900100000000001E-2</c:v>
                </c:pt>
                <c:pt idx="39851">
                  <c:v>2.0154999999999999E-2</c:v>
                </c:pt>
                <c:pt idx="39852">
                  <c:v>1.8796899999999998E-2</c:v>
                </c:pt>
                <c:pt idx="39853">
                  <c:v>2.6453999999999998E-2</c:v>
                </c:pt>
                <c:pt idx="39854">
                  <c:v>3.3762899999999998E-2</c:v>
                </c:pt>
                <c:pt idx="39855">
                  <c:v>2.7877800000000001E-2</c:v>
                </c:pt>
                <c:pt idx="39856">
                  <c:v>4.29153E-3</c:v>
                </c:pt>
                <c:pt idx="39857">
                  <c:v>2.3480399999999998E-2</c:v>
                </c:pt>
                <c:pt idx="39858">
                  <c:v>4.0436699999999999E-2</c:v>
                </c:pt>
                <c:pt idx="39859">
                  <c:v>1.7239600000000001E-2</c:v>
                </c:pt>
                <c:pt idx="39860">
                  <c:v>2.03371E-2</c:v>
                </c:pt>
                <c:pt idx="39861">
                  <c:v>1.77679E-2</c:v>
                </c:pt>
                <c:pt idx="39862">
                  <c:v>1.42174E-2</c:v>
                </c:pt>
                <c:pt idx="39863">
                  <c:v>1.4474900000000001E-2</c:v>
                </c:pt>
                <c:pt idx="39864">
                  <c:v>1.9416800000000001E-3</c:v>
                </c:pt>
                <c:pt idx="39865">
                  <c:v>1.00088E-2</c:v>
                </c:pt>
                <c:pt idx="39866">
                  <c:v>1.9258500000000001E-2</c:v>
                </c:pt>
                <c:pt idx="39867">
                  <c:v>8.0404299999999995E-3</c:v>
                </c:pt>
                <c:pt idx="39868">
                  <c:v>2.563E-2</c:v>
                </c:pt>
                <c:pt idx="39869">
                  <c:v>3.3473999999999999E-3</c:v>
                </c:pt>
                <c:pt idx="39870">
                  <c:v>1.1720700000000001E-2</c:v>
                </c:pt>
                <c:pt idx="39871">
                  <c:v>3.1076400000000001E-2</c:v>
                </c:pt>
                <c:pt idx="39872">
                  <c:v>1.2602800000000001E-2</c:v>
                </c:pt>
                <c:pt idx="39873">
                  <c:v>1.56002E-2</c:v>
                </c:pt>
                <c:pt idx="39874">
                  <c:v>1.50986E-2</c:v>
                </c:pt>
                <c:pt idx="39875">
                  <c:v>2.1310800000000001E-2</c:v>
                </c:pt>
                <c:pt idx="39876">
                  <c:v>1.73168E-2</c:v>
                </c:pt>
                <c:pt idx="39877">
                  <c:v>2.9535299999999998E-3</c:v>
                </c:pt>
                <c:pt idx="39878">
                  <c:v>1.95503E-2</c:v>
                </c:pt>
                <c:pt idx="39879">
                  <c:v>1.2512199999999999E-2</c:v>
                </c:pt>
                <c:pt idx="39880">
                  <c:v>3.20234E-2</c:v>
                </c:pt>
                <c:pt idx="39881">
                  <c:v>1.28269E-2</c:v>
                </c:pt>
                <c:pt idx="39882">
                  <c:v>3.2909399999999998E-2</c:v>
                </c:pt>
                <c:pt idx="39883">
                  <c:v>2.2239700000000001E-2</c:v>
                </c:pt>
                <c:pt idx="39884">
                  <c:v>2.9338800000000002E-2</c:v>
                </c:pt>
                <c:pt idx="39885">
                  <c:v>1.6390800000000001E-2</c:v>
                </c:pt>
                <c:pt idx="39886">
                  <c:v>2.8280300000000001E-2</c:v>
                </c:pt>
                <c:pt idx="39887">
                  <c:v>3.0480400000000001E-2</c:v>
                </c:pt>
                <c:pt idx="39888">
                  <c:v>3.6186200000000002E-2</c:v>
                </c:pt>
                <c:pt idx="39889">
                  <c:v>2.3921000000000001E-2</c:v>
                </c:pt>
                <c:pt idx="39890">
                  <c:v>2.5135000000000001E-2</c:v>
                </c:pt>
                <c:pt idx="39891">
                  <c:v>2.8877300000000002E-2</c:v>
                </c:pt>
                <c:pt idx="39892">
                  <c:v>2.8368899999999999E-2</c:v>
                </c:pt>
                <c:pt idx="39893">
                  <c:v>3.23687E-2</c:v>
                </c:pt>
                <c:pt idx="39894">
                  <c:v>2.6051499999999998E-2</c:v>
                </c:pt>
                <c:pt idx="39895">
                  <c:v>2.9404599999999999E-2</c:v>
                </c:pt>
                <c:pt idx="39896">
                  <c:v>2.4912799999999999E-2</c:v>
                </c:pt>
                <c:pt idx="39897">
                  <c:v>2.9701200000000001E-2</c:v>
                </c:pt>
                <c:pt idx="39898">
                  <c:v>2.0585099999999999E-2</c:v>
                </c:pt>
                <c:pt idx="39899">
                  <c:v>1.7596199999999999E-2</c:v>
                </c:pt>
                <c:pt idx="39900">
                  <c:v>2.3871400000000001E-2</c:v>
                </c:pt>
                <c:pt idx="39901">
                  <c:v>1.06325E-2</c:v>
                </c:pt>
                <c:pt idx="39902">
                  <c:v>1.3006200000000001E-2</c:v>
                </c:pt>
                <c:pt idx="39903">
                  <c:v>2.1944999999999999E-2</c:v>
                </c:pt>
                <c:pt idx="39904">
                  <c:v>1.24035E-2</c:v>
                </c:pt>
                <c:pt idx="39905">
                  <c:v>1.2209899999999999E-2</c:v>
                </c:pt>
                <c:pt idx="39906">
                  <c:v>9.4575900000000001E-3</c:v>
                </c:pt>
                <c:pt idx="39907">
                  <c:v>5.6419399999999998E-3</c:v>
                </c:pt>
                <c:pt idx="39908">
                  <c:v>4.37737E-4</c:v>
                </c:pt>
                <c:pt idx="39909">
                  <c:v>7.5206800000000001E-3</c:v>
                </c:pt>
                <c:pt idx="39910">
                  <c:v>3.3459700000000002E-2</c:v>
                </c:pt>
                <c:pt idx="39911">
                  <c:v>1.69582E-2</c:v>
                </c:pt>
                <c:pt idx="39912">
                  <c:v>6.3190499999999997E-3</c:v>
                </c:pt>
                <c:pt idx="39913">
                  <c:v>1.45054E-2</c:v>
                </c:pt>
                <c:pt idx="39914">
                  <c:v>1.1346800000000001E-2</c:v>
                </c:pt>
                <c:pt idx="39915">
                  <c:v>1.89667E-2</c:v>
                </c:pt>
                <c:pt idx="39916">
                  <c:v>1.7683000000000001E-2</c:v>
                </c:pt>
                <c:pt idx="39917">
                  <c:v>5.0105999999999996E-3</c:v>
                </c:pt>
                <c:pt idx="39918">
                  <c:v>1.44119E-2</c:v>
                </c:pt>
                <c:pt idx="39919">
                  <c:v>9.1924699999999995E-3</c:v>
                </c:pt>
                <c:pt idx="39920">
                  <c:v>2.84786E-2</c:v>
                </c:pt>
                <c:pt idx="39921">
                  <c:v>1.54247E-2</c:v>
                </c:pt>
                <c:pt idx="39922">
                  <c:v>2.7639400000000001E-2</c:v>
                </c:pt>
                <c:pt idx="39923">
                  <c:v>2.3709299999999999E-2</c:v>
                </c:pt>
                <c:pt idx="39924">
                  <c:v>2.5332500000000001E-2</c:v>
                </c:pt>
                <c:pt idx="39925">
                  <c:v>2.1295499999999998E-2</c:v>
                </c:pt>
                <c:pt idx="39926">
                  <c:v>2.20547E-2</c:v>
                </c:pt>
                <c:pt idx="39927">
                  <c:v>2.7442000000000001E-2</c:v>
                </c:pt>
                <c:pt idx="39928">
                  <c:v>1.4906900000000001E-2</c:v>
                </c:pt>
                <c:pt idx="39929">
                  <c:v>2.35176E-2</c:v>
                </c:pt>
                <c:pt idx="39930">
                  <c:v>3.1923300000000002E-2</c:v>
                </c:pt>
                <c:pt idx="39931">
                  <c:v>2.2375099999999998E-2</c:v>
                </c:pt>
                <c:pt idx="39932">
                  <c:v>1.5898700000000002E-2</c:v>
                </c:pt>
                <c:pt idx="39933">
                  <c:v>1.9455E-2</c:v>
                </c:pt>
                <c:pt idx="39934">
                  <c:v>1.8182799999999999E-2</c:v>
                </c:pt>
                <c:pt idx="39935">
                  <c:v>1.9619899999999999E-2</c:v>
                </c:pt>
                <c:pt idx="39936">
                  <c:v>1.27058E-2</c:v>
                </c:pt>
                <c:pt idx="39937">
                  <c:v>2.02332E-2</c:v>
                </c:pt>
                <c:pt idx="39938">
                  <c:v>2.3017900000000001E-2</c:v>
                </c:pt>
                <c:pt idx="39939">
                  <c:v>3.7293399999999997E-2</c:v>
                </c:pt>
                <c:pt idx="39940">
                  <c:v>3.1406400000000001E-2</c:v>
                </c:pt>
                <c:pt idx="39941">
                  <c:v>1.7126099999999998E-2</c:v>
                </c:pt>
                <c:pt idx="39942">
                  <c:v>1.8268599999999999E-2</c:v>
                </c:pt>
                <c:pt idx="39943">
                  <c:v>3.1744000000000001E-2</c:v>
                </c:pt>
                <c:pt idx="39944">
                  <c:v>9.7427399999999997E-3</c:v>
                </c:pt>
                <c:pt idx="39945">
                  <c:v>3.5882900000000002E-2</c:v>
                </c:pt>
                <c:pt idx="39946">
                  <c:v>2.49033E-2</c:v>
                </c:pt>
                <c:pt idx="39947">
                  <c:v>3.7006400000000002E-2</c:v>
                </c:pt>
                <c:pt idx="39948">
                  <c:v>2.33879E-2</c:v>
                </c:pt>
                <c:pt idx="39949">
                  <c:v>2.9146200000000001E-2</c:v>
                </c:pt>
                <c:pt idx="39950">
                  <c:v>2.3366000000000001E-2</c:v>
                </c:pt>
                <c:pt idx="39951">
                  <c:v>2.0937899999999999E-2</c:v>
                </c:pt>
                <c:pt idx="39952">
                  <c:v>2.7856800000000001E-2</c:v>
                </c:pt>
                <c:pt idx="39953">
                  <c:v>3.8607599999999999E-2</c:v>
                </c:pt>
                <c:pt idx="39954">
                  <c:v>2.2531499999999999E-2</c:v>
                </c:pt>
                <c:pt idx="39955">
                  <c:v>2.3154299999999999E-2</c:v>
                </c:pt>
                <c:pt idx="39956">
                  <c:v>2.4866099999999999E-2</c:v>
                </c:pt>
                <c:pt idx="39957">
                  <c:v>2.1527299999999999E-2</c:v>
                </c:pt>
                <c:pt idx="39958">
                  <c:v>2.8428999999999999E-2</c:v>
                </c:pt>
                <c:pt idx="39959">
                  <c:v>2.1883E-2</c:v>
                </c:pt>
                <c:pt idx="39960">
                  <c:v>2.83232E-2</c:v>
                </c:pt>
                <c:pt idx="39961">
                  <c:v>2.4385500000000001E-2</c:v>
                </c:pt>
                <c:pt idx="39962">
                  <c:v>3.34997E-2</c:v>
                </c:pt>
                <c:pt idx="39963">
                  <c:v>2.50149E-2</c:v>
                </c:pt>
                <c:pt idx="39964">
                  <c:v>3.6959600000000002E-2</c:v>
                </c:pt>
                <c:pt idx="39965">
                  <c:v>2.6129699999999999E-2</c:v>
                </c:pt>
                <c:pt idx="39966">
                  <c:v>4.2461400000000003E-2</c:v>
                </c:pt>
                <c:pt idx="39967">
                  <c:v>2.4723100000000001E-2</c:v>
                </c:pt>
                <c:pt idx="39968">
                  <c:v>3.3768699999999999E-2</c:v>
                </c:pt>
                <c:pt idx="39969">
                  <c:v>3.4639400000000001E-2</c:v>
                </c:pt>
                <c:pt idx="39970">
                  <c:v>4.1363700000000003E-2</c:v>
                </c:pt>
                <c:pt idx="39971">
                  <c:v>4.5206999999999997E-2</c:v>
                </c:pt>
                <c:pt idx="39972">
                  <c:v>2.9861499999999999E-2</c:v>
                </c:pt>
                <c:pt idx="39973">
                  <c:v>4.2301199999999997E-2</c:v>
                </c:pt>
                <c:pt idx="39974">
                  <c:v>2.92234E-2</c:v>
                </c:pt>
                <c:pt idx="39975">
                  <c:v>3.6168100000000002E-2</c:v>
                </c:pt>
                <c:pt idx="39976">
                  <c:v>2.81181E-2</c:v>
                </c:pt>
                <c:pt idx="39977">
                  <c:v>3.1845100000000001E-2</c:v>
                </c:pt>
                <c:pt idx="39978">
                  <c:v>3.6277799999999999E-2</c:v>
                </c:pt>
                <c:pt idx="39979">
                  <c:v>3.36657E-2</c:v>
                </c:pt>
                <c:pt idx="39980">
                  <c:v>2.8145799999999999E-2</c:v>
                </c:pt>
                <c:pt idx="39981">
                  <c:v>2.42109E-2</c:v>
                </c:pt>
                <c:pt idx="39982">
                  <c:v>3.0743599999999999E-2</c:v>
                </c:pt>
                <c:pt idx="39983">
                  <c:v>4.2135199999999998E-2</c:v>
                </c:pt>
                <c:pt idx="39984">
                  <c:v>3.8661000000000001E-2</c:v>
                </c:pt>
                <c:pt idx="39985">
                  <c:v>2.54431E-2</c:v>
                </c:pt>
                <c:pt idx="39986">
                  <c:v>2.24981E-2</c:v>
                </c:pt>
                <c:pt idx="39987">
                  <c:v>1.6228699999999999E-2</c:v>
                </c:pt>
                <c:pt idx="39988">
                  <c:v>3.9022399999999999E-2</c:v>
                </c:pt>
                <c:pt idx="39989">
                  <c:v>2.2661199999999999E-2</c:v>
                </c:pt>
                <c:pt idx="39990">
                  <c:v>1.64242E-2</c:v>
                </c:pt>
                <c:pt idx="39991">
                  <c:v>2.4639100000000001E-2</c:v>
                </c:pt>
                <c:pt idx="39992">
                  <c:v>2.12994E-2</c:v>
                </c:pt>
                <c:pt idx="39993">
                  <c:v>2.60506E-2</c:v>
                </c:pt>
                <c:pt idx="39994">
                  <c:v>1.6405099999999999E-2</c:v>
                </c:pt>
                <c:pt idx="39995">
                  <c:v>2.3817100000000001E-2</c:v>
                </c:pt>
                <c:pt idx="39996">
                  <c:v>2.4214699999999999E-2</c:v>
                </c:pt>
                <c:pt idx="39997">
                  <c:v>2.2912999999999999E-2</c:v>
                </c:pt>
                <c:pt idx="39998">
                  <c:v>4.5852699999999998E-3</c:v>
                </c:pt>
                <c:pt idx="39999">
                  <c:v>3.2304800000000002E-2</c:v>
                </c:pt>
                <c:pt idx="40000">
                  <c:v>1.1611E-2</c:v>
                </c:pt>
                <c:pt idx="40001">
                  <c:v>1.69296E-2</c:v>
                </c:pt>
                <c:pt idx="40002">
                  <c:v>1.8993400000000001E-2</c:v>
                </c:pt>
                <c:pt idx="40003">
                  <c:v>2.7224499999999999E-2</c:v>
                </c:pt>
                <c:pt idx="40004">
                  <c:v>1.5942600000000001E-2</c:v>
                </c:pt>
                <c:pt idx="40005">
                  <c:v>1.1382099999999999E-2</c:v>
                </c:pt>
                <c:pt idx="40006">
                  <c:v>1.9936599999999999E-2</c:v>
                </c:pt>
                <c:pt idx="40007">
                  <c:v>2.2699400000000002E-2</c:v>
                </c:pt>
                <c:pt idx="40008">
                  <c:v>3.0257200000000001E-2</c:v>
                </c:pt>
                <c:pt idx="40009">
                  <c:v>2.0891199999999999E-2</c:v>
                </c:pt>
                <c:pt idx="40010">
                  <c:v>1.7670600000000002E-2</c:v>
                </c:pt>
                <c:pt idx="40011">
                  <c:v>2.3163799999999998E-2</c:v>
                </c:pt>
                <c:pt idx="40012">
                  <c:v>2.8828599999999999E-2</c:v>
                </c:pt>
                <c:pt idx="40013">
                  <c:v>2.7374300000000001E-2</c:v>
                </c:pt>
                <c:pt idx="40014">
                  <c:v>3.1466500000000001E-2</c:v>
                </c:pt>
                <c:pt idx="40015">
                  <c:v>1.65358E-2</c:v>
                </c:pt>
                <c:pt idx="40016">
                  <c:v>1.4707599999999999E-2</c:v>
                </c:pt>
                <c:pt idx="40017">
                  <c:v>2.93894E-2</c:v>
                </c:pt>
                <c:pt idx="40018">
                  <c:v>2.3531E-2</c:v>
                </c:pt>
                <c:pt idx="40019">
                  <c:v>3.27654E-2</c:v>
                </c:pt>
                <c:pt idx="40020">
                  <c:v>1.56174E-2</c:v>
                </c:pt>
                <c:pt idx="40021">
                  <c:v>9.06181E-3</c:v>
                </c:pt>
                <c:pt idx="40022">
                  <c:v>2.4829899999999998E-2</c:v>
                </c:pt>
                <c:pt idx="40023">
                  <c:v>2.0900700000000001E-2</c:v>
                </c:pt>
                <c:pt idx="40024">
                  <c:v>3.8752599999999998E-2</c:v>
                </c:pt>
                <c:pt idx="40025">
                  <c:v>1.24674E-2</c:v>
                </c:pt>
                <c:pt idx="40026">
                  <c:v>1.78852E-2</c:v>
                </c:pt>
                <c:pt idx="40027">
                  <c:v>1.6428000000000002E-2</c:v>
                </c:pt>
                <c:pt idx="40028">
                  <c:v>1.1217100000000001E-2</c:v>
                </c:pt>
                <c:pt idx="40029">
                  <c:v>1.8421199999999999E-2</c:v>
                </c:pt>
                <c:pt idx="40030">
                  <c:v>2.1199200000000001E-2</c:v>
                </c:pt>
                <c:pt idx="40031">
                  <c:v>1.8098800000000002E-2</c:v>
                </c:pt>
                <c:pt idx="40032">
                  <c:v>2.4806000000000002E-2</c:v>
                </c:pt>
                <c:pt idx="40033">
                  <c:v>7.9479200000000007E-3</c:v>
                </c:pt>
                <c:pt idx="40034">
                  <c:v>9.5949199999999998E-3</c:v>
                </c:pt>
                <c:pt idx="40035">
                  <c:v>2.4655300000000002E-2</c:v>
                </c:pt>
                <c:pt idx="40036">
                  <c:v>2.89593E-2</c:v>
                </c:pt>
                <c:pt idx="40037">
                  <c:v>3.6342600000000003E-2</c:v>
                </c:pt>
                <c:pt idx="40038">
                  <c:v>1.52473E-2</c:v>
                </c:pt>
                <c:pt idx="40039">
                  <c:v>1.8848400000000001E-2</c:v>
                </c:pt>
                <c:pt idx="40040">
                  <c:v>1.5595400000000001E-2</c:v>
                </c:pt>
                <c:pt idx="40041">
                  <c:v>3.7441299999999997E-2</c:v>
                </c:pt>
                <c:pt idx="40042">
                  <c:v>2.2729900000000001E-2</c:v>
                </c:pt>
                <c:pt idx="40043">
                  <c:v>1.46389E-2</c:v>
                </c:pt>
                <c:pt idx="40044">
                  <c:v>2.8355600000000002E-2</c:v>
                </c:pt>
                <c:pt idx="40045">
                  <c:v>2.0997999999999999E-2</c:v>
                </c:pt>
                <c:pt idx="40046">
                  <c:v>3.1891799999999998E-2</c:v>
                </c:pt>
                <c:pt idx="40047">
                  <c:v>2.4134599999999999E-2</c:v>
                </c:pt>
                <c:pt idx="40048">
                  <c:v>2.1786699999999999E-2</c:v>
                </c:pt>
                <c:pt idx="40049">
                  <c:v>3.4315100000000001E-2</c:v>
                </c:pt>
                <c:pt idx="40050">
                  <c:v>1.99814E-2</c:v>
                </c:pt>
                <c:pt idx="40051">
                  <c:v>2.0143500000000002E-2</c:v>
                </c:pt>
                <c:pt idx="40052">
                  <c:v>2.3425100000000001E-2</c:v>
                </c:pt>
                <c:pt idx="40053">
                  <c:v>4.17767E-2</c:v>
                </c:pt>
                <c:pt idx="40054">
                  <c:v>2.7392400000000001E-2</c:v>
                </c:pt>
                <c:pt idx="40055">
                  <c:v>3.6130000000000002E-2</c:v>
                </c:pt>
                <c:pt idx="40056">
                  <c:v>2.57673E-2</c:v>
                </c:pt>
                <c:pt idx="40057">
                  <c:v>2.80895E-2</c:v>
                </c:pt>
                <c:pt idx="40058">
                  <c:v>2.1858200000000001E-2</c:v>
                </c:pt>
                <c:pt idx="40059">
                  <c:v>2.5670100000000001E-2</c:v>
                </c:pt>
                <c:pt idx="40060">
                  <c:v>2.5449800000000002E-2</c:v>
                </c:pt>
                <c:pt idx="40061">
                  <c:v>1.9006700000000001E-2</c:v>
                </c:pt>
                <c:pt idx="40062">
                  <c:v>4.0331800000000001E-2</c:v>
                </c:pt>
                <c:pt idx="40063">
                  <c:v>2.7982699999999999E-2</c:v>
                </c:pt>
                <c:pt idx="40064">
                  <c:v>5.0650599999999997E-2</c:v>
                </c:pt>
                <c:pt idx="40065">
                  <c:v>2.58245E-2</c:v>
                </c:pt>
                <c:pt idx="40066">
                  <c:v>3.2533600000000003E-2</c:v>
                </c:pt>
                <c:pt idx="40067">
                  <c:v>3.1790699999999998E-2</c:v>
                </c:pt>
                <c:pt idx="40068">
                  <c:v>2.2029900000000002E-2</c:v>
                </c:pt>
                <c:pt idx="40069">
                  <c:v>3.9566999999999998E-2</c:v>
                </c:pt>
                <c:pt idx="40070">
                  <c:v>2.3780800000000001E-2</c:v>
                </c:pt>
                <c:pt idx="40071">
                  <c:v>1.39236E-2</c:v>
                </c:pt>
                <c:pt idx="40072">
                  <c:v>2.50826E-2</c:v>
                </c:pt>
                <c:pt idx="40073">
                  <c:v>1.24168E-2</c:v>
                </c:pt>
                <c:pt idx="40074">
                  <c:v>2.6710500000000002E-2</c:v>
                </c:pt>
                <c:pt idx="40075">
                  <c:v>3.07856E-2</c:v>
                </c:pt>
                <c:pt idx="40076">
                  <c:v>1.7867999999999998E-2</c:v>
                </c:pt>
                <c:pt idx="40077">
                  <c:v>1.9875500000000001E-2</c:v>
                </c:pt>
                <c:pt idx="40078">
                  <c:v>2.3506200000000001E-2</c:v>
                </c:pt>
                <c:pt idx="40079">
                  <c:v>2.46029E-2</c:v>
                </c:pt>
                <c:pt idx="40080">
                  <c:v>2.0807300000000001E-2</c:v>
                </c:pt>
                <c:pt idx="40081">
                  <c:v>1.41926E-2</c:v>
                </c:pt>
                <c:pt idx="40082">
                  <c:v>1.6746500000000001E-2</c:v>
                </c:pt>
                <c:pt idx="40083">
                  <c:v>1.25408E-2</c:v>
                </c:pt>
                <c:pt idx="40084">
                  <c:v>1.19715E-2</c:v>
                </c:pt>
                <c:pt idx="40085">
                  <c:v>7.0695899999999997E-3</c:v>
                </c:pt>
                <c:pt idx="40086">
                  <c:v>1.07946E-2</c:v>
                </c:pt>
                <c:pt idx="40087">
                  <c:v>1.9688600000000001E-2</c:v>
                </c:pt>
                <c:pt idx="40088">
                  <c:v>1.15175E-2</c:v>
                </c:pt>
                <c:pt idx="40089">
                  <c:v>1.9722900000000002E-2</c:v>
                </c:pt>
                <c:pt idx="40090">
                  <c:v>4.1999799999999999E-3</c:v>
                </c:pt>
                <c:pt idx="40091">
                  <c:v>1.7207099999999999E-2</c:v>
                </c:pt>
                <c:pt idx="40092">
                  <c:v>1.2342499999999999E-2</c:v>
                </c:pt>
                <c:pt idx="40093">
                  <c:v>1.31273E-2</c:v>
                </c:pt>
                <c:pt idx="40094">
                  <c:v>1.3654700000000001E-2</c:v>
                </c:pt>
                <c:pt idx="40095">
                  <c:v>9.7341500000000004E-3</c:v>
                </c:pt>
                <c:pt idx="40096">
                  <c:v>7.02858E-4</c:v>
                </c:pt>
                <c:pt idx="40097">
                  <c:v>1.67179E-3</c:v>
                </c:pt>
                <c:pt idx="40098">
                  <c:v>7.2441099999999998E-3</c:v>
                </c:pt>
                <c:pt idx="40099">
                  <c:v>9.0274799999999992E-3</c:v>
                </c:pt>
                <c:pt idx="40100">
                  <c:v>1.2607600000000001E-3</c:v>
                </c:pt>
                <c:pt idx="40101">
                  <c:v>4.7588300000000002E-4</c:v>
                </c:pt>
                <c:pt idx="40102">
                  <c:v>2.3660700000000001E-3</c:v>
                </c:pt>
                <c:pt idx="40103">
                  <c:v>6.5374400000000003E-3</c:v>
                </c:pt>
                <c:pt idx="40104">
                  <c:v>9.8075899999999997E-3</c:v>
                </c:pt>
                <c:pt idx="40105">
                  <c:v>7.8754399999999992E-3</c:v>
                </c:pt>
                <c:pt idx="40106">
                  <c:v>-1.9559899999999999E-3</c:v>
                </c:pt>
                <c:pt idx="40107">
                  <c:v>5.0878499999999997E-3</c:v>
                </c:pt>
                <c:pt idx="40108">
                  <c:v>5.68295E-3</c:v>
                </c:pt>
                <c:pt idx="40109">
                  <c:v>4.8103299999999998E-3</c:v>
                </c:pt>
                <c:pt idx="40110">
                  <c:v>-6.5870299999999998E-3</c:v>
                </c:pt>
                <c:pt idx="40111">
                  <c:v>1.70612E-3</c:v>
                </c:pt>
                <c:pt idx="40112">
                  <c:v>3.8881300000000001E-3</c:v>
                </c:pt>
                <c:pt idx="40113">
                  <c:v>-8.1062300000000001E-4</c:v>
                </c:pt>
                <c:pt idx="40114">
                  <c:v>-2.59399E-3</c:v>
                </c:pt>
                <c:pt idx="40115">
                  <c:v>5.8517500000000002E-3</c:v>
                </c:pt>
                <c:pt idx="40116">
                  <c:v>-3.4341799999999998E-3</c:v>
                </c:pt>
                <c:pt idx="40117">
                  <c:v>1.27516E-2</c:v>
                </c:pt>
                <c:pt idx="40118">
                  <c:v>1.00126E-2</c:v>
                </c:pt>
                <c:pt idx="40119">
                  <c:v>-2.9668799999999999E-3</c:v>
                </c:pt>
                <c:pt idx="40120">
                  <c:v>1.71185E-3</c:v>
                </c:pt>
                <c:pt idx="40121">
                  <c:v>1.19162E-2</c:v>
                </c:pt>
                <c:pt idx="40122">
                  <c:v>9.8800699999999995E-4</c:v>
                </c:pt>
                <c:pt idx="40123">
                  <c:v>-4.2934399999999999E-3</c:v>
                </c:pt>
                <c:pt idx="40124">
                  <c:v>4.8322699999999996E-3</c:v>
                </c:pt>
                <c:pt idx="40125">
                  <c:v>1.2981400000000001E-2</c:v>
                </c:pt>
                <c:pt idx="40126">
                  <c:v>1.55926E-2</c:v>
                </c:pt>
                <c:pt idx="40127">
                  <c:v>9.2935599999999993E-3</c:v>
                </c:pt>
                <c:pt idx="40128">
                  <c:v>1.1195200000000001E-2</c:v>
                </c:pt>
                <c:pt idx="40129">
                  <c:v>-8.06808E-4</c:v>
                </c:pt>
                <c:pt idx="40130">
                  <c:v>6.9150899999999996E-3</c:v>
                </c:pt>
                <c:pt idx="40131">
                  <c:v>1.7957699999999999E-3</c:v>
                </c:pt>
                <c:pt idx="40132">
                  <c:v>-3.10707E-3</c:v>
                </c:pt>
                <c:pt idx="40133">
                  <c:v>-1.99318E-4</c:v>
                </c:pt>
                <c:pt idx="40134">
                  <c:v>8.8539099999999996E-3</c:v>
                </c:pt>
                <c:pt idx="40135">
                  <c:v>-4.0550200000000003E-3</c:v>
                </c:pt>
                <c:pt idx="40136">
                  <c:v>-1.60885E-3</c:v>
                </c:pt>
                <c:pt idx="40137">
                  <c:v>1.1942899999999999E-2</c:v>
                </c:pt>
                <c:pt idx="40138">
                  <c:v>1.2826000000000001E-2</c:v>
                </c:pt>
                <c:pt idx="40139">
                  <c:v>-4.3869E-3</c:v>
                </c:pt>
                <c:pt idx="40140">
                  <c:v>6.2417999999999996E-3</c:v>
                </c:pt>
                <c:pt idx="40141">
                  <c:v>1.2104999999999999E-2</c:v>
                </c:pt>
                <c:pt idx="40142">
                  <c:v>-2.5653799999999999E-3</c:v>
                </c:pt>
                <c:pt idx="40143">
                  <c:v>8.3360699999999992E-3</c:v>
                </c:pt>
                <c:pt idx="40144">
                  <c:v>-2.7713799999999999E-3</c:v>
                </c:pt>
                <c:pt idx="40145">
                  <c:v>8.7318399999999994E-3</c:v>
                </c:pt>
                <c:pt idx="40146">
                  <c:v>1.9025800000000001E-3</c:v>
                </c:pt>
                <c:pt idx="40147">
                  <c:v>2.1638899999999999E-3</c:v>
                </c:pt>
                <c:pt idx="40148">
                  <c:v>-1.5984499999999999E-2</c:v>
                </c:pt>
                <c:pt idx="40149">
                  <c:v>-1.53437E-2</c:v>
                </c:pt>
                <c:pt idx="40150">
                  <c:v>3.0555700000000001E-3</c:v>
                </c:pt>
                <c:pt idx="40151">
                  <c:v>1.0843300000000001E-3</c:v>
                </c:pt>
                <c:pt idx="40152">
                  <c:v>6.7710899999999996E-3</c:v>
                </c:pt>
                <c:pt idx="40153">
                  <c:v>-7.6293899999999998E-3</c:v>
                </c:pt>
                <c:pt idx="40154">
                  <c:v>-1.6613000000000001E-3</c:v>
                </c:pt>
                <c:pt idx="40155">
                  <c:v>-1.33505E-2</c:v>
                </c:pt>
                <c:pt idx="40156">
                  <c:v>-4.8379900000000003E-3</c:v>
                </c:pt>
                <c:pt idx="40157">
                  <c:v>-1.17836E-2</c:v>
                </c:pt>
                <c:pt idx="40158">
                  <c:v>-6.1569199999999998E-3</c:v>
                </c:pt>
                <c:pt idx="40159">
                  <c:v>-1.76411E-2</c:v>
                </c:pt>
                <c:pt idx="40160">
                  <c:v>-1.0395100000000001E-2</c:v>
                </c:pt>
                <c:pt idx="40161">
                  <c:v>-1.51348E-2</c:v>
                </c:pt>
                <c:pt idx="40162">
                  <c:v>-1.1960999999999999E-2</c:v>
                </c:pt>
                <c:pt idx="40163">
                  <c:v>2.6807799999999998E-3</c:v>
                </c:pt>
                <c:pt idx="40164">
                  <c:v>2.3508100000000001E-3</c:v>
                </c:pt>
                <c:pt idx="40165">
                  <c:v>-8.8453300000000002E-3</c:v>
                </c:pt>
                <c:pt idx="40166">
                  <c:v>-5.9318499999999998E-3</c:v>
                </c:pt>
                <c:pt idx="40167">
                  <c:v>-1.9306199999999999E-2</c:v>
                </c:pt>
                <c:pt idx="40168">
                  <c:v>-1.1013E-2</c:v>
                </c:pt>
                <c:pt idx="40169">
                  <c:v>-8.5201300000000008E-3</c:v>
                </c:pt>
                <c:pt idx="40170">
                  <c:v>-2.5463100000000001E-4</c:v>
                </c:pt>
                <c:pt idx="40171">
                  <c:v>-7.1687699999999997E-3</c:v>
                </c:pt>
                <c:pt idx="40172">
                  <c:v>-6.4229999999999999E-3</c:v>
                </c:pt>
                <c:pt idx="40173">
                  <c:v>-3.1474099999999998E-2</c:v>
                </c:pt>
                <c:pt idx="40174">
                  <c:v>6.3991500000000002E-4</c:v>
                </c:pt>
                <c:pt idx="40175">
                  <c:v>-2.24619E-2</c:v>
                </c:pt>
                <c:pt idx="40176">
                  <c:v>-2.9563899999999999E-4</c:v>
                </c:pt>
                <c:pt idx="40177">
                  <c:v>-2.5844599999999999E-2</c:v>
                </c:pt>
                <c:pt idx="40178">
                  <c:v>-4.91238E-3</c:v>
                </c:pt>
                <c:pt idx="40179">
                  <c:v>-1.0603E-2</c:v>
                </c:pt>
                <c:pt idx="40180">
                  <c:v>-1.16501E-2</c:v>
                </c:pt>
                <c:pt idx="40181">
                  <c:v>-1.2160300000000001E-2</c:v>
                </c:pt>
                <c:pt idx="40182">
                  <c:v>-1.71089E-2</c:v>
                </c:pt>
                <c:pt idx="40183">
                  <c:v>-9.7885100000000003E-3</c:v>
                </c:pt>
                <c:pt idx="40184">
                  <c:v>-1.3769099999999999E-2</c:v>
                </c:pt>
                <c:pt idx="40185">
                  <c:v>-1.17197E-2</c:v>
                </c:pt>
                <c:pt idx="40186">
                  <c:v>-1.2440700000000001E-2</c:v>
                </c:pt>
                <c:pt idx="40187">
                  <c:v>-1.00012E-2</c:v>
                </c:pt>
                <c:pt idx="40188">
                  <c:v>-7.58743E-3</c:v>
                </c:pt>
                <c:pt idx="40189">
                  <c:v>-1.60217E-2</c:v>
                </c:pt>
                <c:pt idx="40190">
                  <c:v>-1.48802E-2</c:v>
                </c:pt>
                <c:pt idx="40191" formatCode="0.00E+00">
                  <c:v>-1.23062E-2</c:v>
                </c:pt>
                <c:pt idx="40192">
                  <c:v>-7.8096399999999996E-3</c:v>
                </c:pt>
                <c:pt idx="40193">
                  <c:v>-1.1976199999999999E-2</c:v>
                </c:pt>
                <c:pt idx="40194">
                  <c:v>-1.3649E-2</c:v>
                </c:pt>
                <c:pt idx="40195">
                  <c:v>-1.10416E-2</c:v>
                </c:pt>
                <c:pt idx="40196">
                  <c:v>-6.86741E-3</c:v>
                </c:pt>
                <c:pt idx="40197">
                  <c:v>-1.5374199999999999E-2</c:v>
                </c:pt>
                <c:pt idx="40198">
                  <c:v>-1.24846E-2</c:v>
                </c:pt>
                <c:pt idx="40199">
                  <c:v>-1.9639E-2</c:v>
                </c:pt>
                <c:pt idx="40200">
                  <c:v>-2.1359400000000001E-2</c:v>
                </c:pt>
                <c:pt idx="40201">
                  <c:v>-2.6459699999999999E-2</c:v>
                </c:pt>
                <c:pt idx="40202">
                  <c:v>-2.4759300000000001E-2</c:v>
                </c:pt>
                <c:pt idx="40203">
                  <c:v>-2.5184600000000001E-2</c:v>
                </c:pt>
                <c:pt idx="40204">
                  <c:v>-1.8139800000000001E-2</c:v>
                </c:pt>
                <c:pt idx="40205">
                  <c:v>-2.26774E-2</c:v>
                </c:pt>
                <c:pt idx="40206">
                  <c:v>-3.9127299999999997E-2</c:v>
                </c:pt>
                <c:pt idx="40207">
                  <c:v>-2.6930800000000001E-2</c:v>
                </c:pt>
                <c:pt idx="40208">
                  <c:v>-2.0906399999999999E-2</c:v>
                </c:pt>
                <c:pt idx="40209">
                  <c:v>-2.8236399999999998E-2</c:v>
                </c:pt>
                <c:pt idx="40210">
                  <c:v>-2.16627E-2</c:v>
                </c:pt>
                <c:pt idx="40211">
                  <c:v>-4.10528E-2</c:v>
                </c:pt>
                <c:pt idx="40212">
                  <c:v>-3.4701299999999997E-2</c:v>
                </c:pt>
                <c:pt idx="40213">
                  <c:v>-4.0698100000000001E-2</c:v>
                </c:pt>
                <c:pt idx="40214">
                  <c:v>-1.3819700000000001E-2</c:v>
                </c:pt>
                <c:pt idx="40215">
                  <c:v>-2.70653E-2</c:v>
                </c:pt>
                <c:pt idx="40216">
                  <c:v>-3.1086900000000001E-2</c:v>
                </c:pt>
                <c:pt idx="40217">
                  <c:v>-2.8447199999999999E-2</c:v>
                </c:pt>
                <c:pt idx="40218">
                  <c:v>-4.4489899999999999E-2</c:v>
                </c:pt>
                <c:pt idx="40219">
                  <c:v>-3.8555100000000002E-2</c:v>
                </c:pt>
                <c:pt idx="40220">
                  <c:v>-3.5087599999999997E-2</c:v>
                </c:pt>
                <c:pt idx="40221">
                  <c:v>-3.6997799999999997E-2</c:v>
                </c:pt>
                <c:pt idx="40222">
                  <c:v>-3.9449699999999997E-2</c:v>
                </c:pt>
                <c:pt idx="40223">
                  <c:v>-4.52013E-2</c:v>
                </c:pt>
                <c:pt idx="40224">
                  <c:v>-5.6844699999999998E-2</c:v>
                </c:pt>
                <c:pt idx="40225">
                  <c:v>-4.2909599999999999E-2</c:v>
                </c:pt>
                <c:pt idx="40226">
                  <c:v>-4.22487E-2</c:v>
                </c:pt>
                <c:pt idx="40227">
                  <c:v>-4.20723E-2</c:v>
                </c:pt>
                <c:pt idx="40228">
                  <c:v>-4.4688199999999997E-2</c:v>
                </c:pt>
                <c:pt idx="40229">
                  <c:v>-4.4876100000000002E-2</c:v>
                </c:pt>
                <c:pt idx="40230">
                  <c:v>-4.0913600000000001E-2</c:v>
                </c:pt>
                <c:pt idx="40231">
                  <c:v>-3.5863899999999997E-2</c:v>
                </c:pt>
                <c:pt idx="40232">
                  <c:v>-3.8879400000000001E-2</c:v>
                </c:pt>
                <c:pt idx="40233">
                  <c:v>-4.4546099999999998E-2</c:v>
                </c:pt>
                <c:pt idx="40234">
                  <c:v>-4.4248599999999999E-2</c:v>
                </c:pt>
                <c:pt idx="40235">
                  <c:v>-4.1915899999999999E-2</c:v>
                </c:pt>
                <c:pt idx="40236" formatCode="0.00E+00">
                  <c:v>-4.6686199999999997E-2</c:v>
                </c:pt>
                <c:pt idx="40237">
                  <c:v>-3.8955700000000003E-2</c:v>
                </c:pt>
                <c:pt idx="40238">
                  <c:v>-3.2163600000000001E-2</c:v>
                </c:pt>
                <c:pt idx="40239">
                  <c:v>-4.0065799999999999E-2</c:v>
                </c:pt>
                <c:pt idx="40240">
                  <c:v>-4.3640100000000001E-2</c:v>
                </c:pt>
                <c:pt idx="40241">
                  <c:v>-4.0760999999999999E-2</c:v>
                </c:pt>
                <c:pt idx="40242">
                  <c:v>-4.3928099999999998E-2</c:v>
                </c:pt>
                <c:pt idx="40243">
                  <c:v>-3.7713099999999999E-2</c:v>
                </c:pt>
                <c:pt idx="40244">
                  <c:v>-3.87049E-2</c:v>
                </c:pt>
                <c:pt idx="40245">
                  <c:v>-3.6651599999999999E-2</c:v>
                </c:pt>
                <c:pt idx="40246">
                  <c:v>-2.9922500000000001E-2</c:v>
                </c:pt>
                <c:pt idx="40247">
                  <c:v>-4.6550800000000003E-2</c:v>
                </c:pt>
                <c:pt idx="40248">
                  <c:v>-3.8866999999999999E-2</c:v>
                </c:pt>
                <c:pt idx="40249">
                  <c:v>-3.9293300000000003E-2</c:v>
                </c:pt>
                <c:pt idx="40250">
                  <c:v>-3.4743299999999998E-2</c:v>
                </c:pt>
                <c:pt idx="40251">
                  <c:v>-2.9590600000000002E-2</c:v>
                </c:pt>
                <c:pt idx="40252">
                  <c:v>-3.5799999999999998E-2</c:v>
                </c:pt>
                <c:pt idx="40253">
                  <c:v>-3.5800899999999997E-2</c:v>
                </c:pt>
                <c:pt idx="40254">
                  <c:v>-4.0168799999999998E-2</c:v>
                </c:pt>
                <c:pt idx="40255">
                  <c:v>-3.7713099999999999E-2</c:v>
                </c:pt>
                <c:pt idx="40256" formatCode="0.00E+00">
                  <c:v>-3.09486E-2</c:v>
                </c:pt>
                <c:pt idx="40257">
                  <c:v>-2.7912099999999999E-2</c:v>
                </c:pt>
                <c:pt idx="40258">
                  <c:v>-5.0290099999999997E-2</c:v>
                </c:pt>
                <c:pt idx="40259">
                  <c:v>-3.7275299999999997E-2</c:v>
                </c:pt>
                <c:pt idx="40260">
                  <c:v>-3.6777499999999998E-2</c:v>
                </c:pt>
                <c:pt idx="40261">
                  <c:v>-5.0933800000000001E-2</c:v>
                </c:pt>
                <c:pt idx="40262">
                  <c:v>-3.9551700000000002E-2</c:v>
                </c:pt>
                <c:pt idx="40263">
                  <c:v>-4.0260299999999999E-2</c:v>
                </c:pt>
                <c:pt idx="40264">
                  <c:v>-3.6406500000000001E-2</c:v>
                </c:pt>
                <c:pt idx="40265">
                  <c:v>-4.2590099999999999E-2</c:v>
                </c:pt>
                <c:pt idx="40266">
                  <c:v>-5.1076900000000001E-2</c:v>
                </c:pt>
                <c:pt idx="40267">
                  <c:v>-5.0540000000000002E-2</c:v>
                </c:pt>
                <c:pt idx="40268">
                  <c:v>-4.6919799999999998E-2</c:v>
                </c:pt>
                <c:pt idx="40269">
                  <c:v>-5.0137500000000002E-2</c:v>
                </c:pt>
                <c:pt idx="40270">
                  <c:v>-4.5576999999999999E-2</c:v>
                </c:pt>
                <c:pt idx="40271">
                  <c:v>-6.7674600000000001E-2</c:v>
                </c:pt>
                <c:pt idx="40272">
                  <c:v>-4.7555899999999998E-2</c:v>
                </c:pt>
                <c:pt idx="40273">
                  <c:v>-5.0968199999999998E-2</c:v>
                </c:pt>
                <c:pt idx="40274">
                  <c:v>-5.0897600000000001E-2</c:v>
                </c:pt>
                <c:pt idx="40275">
                  <c:v>-4.2836199999999998E-2</c:v>
                </c:pt>
                <c:pt idx="40276">
                  <c:v>-4.3179500000000003E-2</c:v>
                </c:pt>
                <c:pt idx="40277">
                  <c:v>-3.8268999999999997E-2</c:v>
                </c:pt>
                <c:pt idx="40278">
                  <c:v>-6.01492E-2</c:v>
                </c:pt>
                <c:pt idx="40279">
                  <c:v>-5.7801199999999997E-2</c:v>
                </c:pt>
                <c:pt idx="40280">
                  <c:v>-5.0058400000000003E-2</c:v>
                </c:pt>
                <c:pt idx="40281">
                  <c:v>-4.7688500000000002E-2</c:v>
                </c:pt>
                <c:pt idx="40282">
                  <c:v>-3.9135000000000003E-2</c:v>
                </c:pt>
                <c:pt idx="40283">
                  <c:v>-3.6853799999999999E-2</c:v>
                </c:pt>
                <c:pt idx="40284">
                  <c:v>-4.3497099999999997E-2</c:v>
                </c:pt>
                <c:pt idx="40285">
                  <c:v>-3.5041799999999998E-2</c:v>
                </c:pt>
                <c:pt idx="40286">
                  <c:v>-3.9043399999999999E-2</c:v>
                </c:pt>
                <c:pt idx="40287">
                  <c:v>-3.71084E-2</c:v>
                </c:pt>
                <c:pt idx="40288">
                  <c:v>-4.2566300000000001E-2</c:v>
                </c:pt>
                <c:pt idx="40289">
                  <c:v>-3.49188E-2</c:v>
                </c:pt>
                <c:pt idx="40290">
                  <c:v>-4.3193799999999997E-2</c:v>
                </c:pt>
                <c:pt idx="40291">
                  <c:v>-4.51984E-2</c:v>
                </c:pt>
                <c:pt idx="40292">
                  <c:v>-3.7185700000000002E-2</c:v>
                </c:pt>
                <c:pt idx="40293">
                  <c:v>-5.1458400000000001E-2</c:v>
                </c:pt>
                <c:pt idx="40294">
                  <c:v>-4.71315E-2</c:v>
                </c:pt>
                <c:pt idx="40295">
                  <c:v>-4.5818299999999999E-2</c:v>
                </c:pt>
                <c:pt idx="40296">
                  <c:v>-5.6648299999999999E-2</c:v>
                </c:pt>
                <c:pt idx="40297">
                  <c:v>-6.0795799999999997E-2</c:v>
                </c:pt>
                <c:pt idx="40298">
                  <c:v>-5.4938300000000002E-2</c:v>
                </c:pt>
                <c:pt idx="40299">
                  <c:v>-4.7222100000000003E-2</c:v>
                </c:pt>
                <c:pt idx="40300">
                  <c:v>-4.8735599999999997E-2</c:v>
                </c:pt>
                <c:pt idx="40301">
                  <c:v>-5.1734000000000002E-2</c:v>
                </c:pt>
                <c:pt idx="40302">
                  <c:v>-5.1495600000000002E-2</c:v>
                </c:pt>
                <c:pt idx="40303">
                  <c:v>-6.5587999999999994E-2</c:v>
                </c:pt>
                <c:pt idx="40304">
                  <c:v>-4.4526099999999999E-2</c:v>
                </c:pt>
                <c:pt idx="40305">
                  <c:v>-4.2326900000000001E-2</c:v>
                </c:pt>
                <c:pt idx="40306">
                  <c:v>-5.3747200000000002E-2</c:v>
                </c:pt>
                <c:pt idx="40307">
                  <c:v>-4.6925500000000002E-2</c:v>
                </c:pt>
                <c:pt idx="40308">
                  <c:v>-4.8249199999999999E-2</c:v>
                </c:pt>
                <c:pt idx="40309">
                  <c:v>-6.0552599999999998E-2</c:v>
                </c:pt>
                <c:pt idx="40310">
                  <c:v>-4.87719E-2</c:v>
                </c:pt>
                <c:pt idx="40311">
                  <c:v>-5.6130399999999997E-2</c:v>
                </c:pt>
                <c:pt idx="40312">
                  <c:v>-3.8794500000000003E-2</c:v>
                </c:pt>
                <c:pt idx="40313">
                  <c:v>-6.4413100000000001E-2</c:v>
                </c:pt>
                <c:pt idx="40314">
                  <c:v>-6.0933099999999997E-2</c:v>
                </c:pt>
                <c:pt idx="40315">
                  <c:v>-5.2244199999999998E-2</c:v>
                </c:pt>
                <c:pt idx="40316">
                  <c:v>-3.9217000000000002E-2</c:v>
                </c:pt>
                <c:pt idx="40317">
                  <c:v>-3.6738399999999997E-2</c:v>
                </c:pt>
                <c:pt idx="40318">
                  <c:v>-5.0114600000000002E-2</c:v>
                </c:pt>
                <c:pt idx="40319">
                  <c:v>-4.78506E-2</c:v>
                </c:pt>
                <c:pt idx="40320">
                  <c:v>-5.2771600000000002E-2</c:v>
                </c:pt>
                <c:pt idx="40321">
                  <c:v>-5.18599E-2</c:v>
                </c:pt>
                <c:pt idx="40322">
                  <c:v>-4.1641200000000003E-2</c:v>
                </c:pt>
                <c:pt idx="40323">
                  <c:v>-4.5558000000000001E-2</c:v>
                </c:pt>
                <c:pt idx="40324">
                  <c:v>-3.2288600000000001E-2</c:v>
                </c:pt>
                <c:pt idx="40325">
                  <c:v>-5.1432600000000002E-2</c:v>
                </c:pt>
                <c:pt idx="40326">
                  <c:v>-4.4970499999999997E-2</c:v>
                </c:pt>
                <c:pt idx="40327">
                  <c:v>-5.6247699999999998E-2</c:v>
                </c:pt>
                <c:pt idx="40328">
                  <c:v>-2.6959400000000001E-2</c:v>
                </c:pt>
                <c:pt idx="40329">
                  <c:v>-5.1803599999999998E-2</c:v>
                </c:pt>
                <c:pt idx="40330">
                  <c:v>-3.8931800000000003E-2</c:v>
                </c:pt>
                <c:pt idx="40331">
                  <c:v>-5.7053600000000003E-2</c:v>
                </c:pt>
                <c:pt idx="40332">
                  <c:v>-4.78325E-2</c:v>
                </c:pt>
                <c:pt idx="40333">
                  <c:v>-4.4994399999999997E-2</c:v>
                </c:pt>
                <c:pt idx="40334">
                  <c:v>-4.29697E-2</c:v>
                </c:pt>
                <c:pt idx="40335">
                  <c:v>-4.3076499999999997E-2</c:v>
                </c:pt>
                <c:pt idx="40336">
                  <c:v>-6.5042500000000003E-2</c:v>
                </c:pt>
                <c:pt idx="40337">
                  <c:v>-3.3533100000000003E-2</c:v>
                </c:pt>
                <c:pt idx="40338">
                  <c:v>-5.4021800000000002E-2</c:v>
                </c:pt>
                <c:pt idx="40339">
                  <c:v>-5.33123E-2</c:v>
                </c:pt>
                <c:pt idx="40340">
                  <c:v>-5.8549900000000002E-2</c:v>
                </c:pt>
                <c:pt idx="40341">
                  <c:v>-4.5485499999999998E-2</c:v>
                </c:pt>
                <c:pt idx="40342">
                  <c:v>-3.6986400000000003E-2</c:v>
                </c:pt>
                <c:pt idx="40343">
                  <c:v>-5.5753700000000003E-2</c:v>
                </c:pt>
                <c:pt idx="40344">
                  <c:v>-5.7631500000000002E-2</c:v>
                </c:pt>
                <c:pt idx="40345">
                  <c:v>-4.4492700000000003E-2</c:v>
                </c:pt>
                <c:pt idx="40346">
                  <c:v>-4.8096699999999999E-2</c:v>
                </c:pt>
                <c:pt idx="40347">
                  <c:v>-3.9449699999999997E-2</c:v>
                </c:pt>
                <c:pt idx="40348">
                  <c:v>-4.76151E-2</c:v>
                </c:pt>
                <c:pt idx="40349">
                  <c:v>-3.4156800000000001E-2</c:v>
                </c:pt>
                <c:pt idx="40350">
                  <c:v>-5.3170200000000001E-2</c:v>
                </c:pt>
                <c:pt idx="40351">
                  <c:v>-4.2607300000000001E-2</c:v>
                </c:pt>
                <c:pt idx="40352">
                  <c:v>-4.8820500000000003E-2</c:v>
                </c:pt>
                <c:pt idx="40353">
                  <c:v>-4.09594E-2</c:v>
                </c:pt>
                <c:pt idx="40354">
                  <c:v>-3.9579400000000001E-2</c:v>
                </c:pt>
                <c:pt idx="40355">
                  <c:v>-4.55647E-2</c:v>
                </c:pt>
                <c:pt idx="40356">
                  <c:v>-3.9683299999999998E-2</c:v>
                </c:pt>
                <c:pt idx="40357">
                  <c:v>-3.05128E-2</c:v>
                </c:pt>
                <c:pt idx="40358">
                  <c:v>-1.9350099999999999E-2</c:v>
                </c:pt>
                <c:pt idx="40359">
                  <c:v>-4.1703200000000003E-2</c:v>
                </c:pt>
                <c:pt idx="40360">
                  <c:v>-1.70002E-2</c:v>
                </c:pt>
                <c:pt idx="40361">
                  <c:v>-3.2317199999999997E-2</c:v>
                </c:pt>
                <c:pt idx="40362">
                  <c:v>-2.7849200000000001E-2</c:v>
                </c:pt>
                <c:pt idx="40363">
                  <c:v>-3.5286900000000003E-2</c:v>
                </c:pt>
                <c:pt idx="40364">
                  <c:v>-3.4583099999999999E-2</c:v>
                </c:pt>
                <c:pt idx="40365">
                  <c:v>-2.2675500000000001E-2</c:v>
                </c:pt>
                <c:pt idx="40366">
                  <c:v>-3.4763299999999997E-2</c:v>
                </c:pt>
                <c:pt idx="40367">
                  <c:v>-2.7348500000000001E-2</c:v>
                </c:pt>
                <c:pt idx="40368">
                  <c:v>-3.4089099999999997E-2</c:v>
                </c:pt>
                <c:pt idx="40369">
                  <c:v>-2.31495E-2</c:v>
                </c:pt>
                <c:pt idx="40370">
                  <c:v>-1.02291E-2</c:v>
                </c:pt>
                <c:pt idx="40371">
                  <c:v>-1.3217E-2</c:v>
                </c:pt>
                <c:pt idx="40372">
                  <c:v>-4.0369000000000002E-2</c:v>
                </c:pt>
                <c:pt idx="40373">
                  <c:v>-3.6770799999999999E-2</c:v>
                </c:pt>
                <c:pt idx="40374">
                  <c:v>-1.80664E-2</c:v>
                </c:pt>
                <c:pt idx="40375">
                  <c:v>-2.6034399999999999E-2</c:v>
                </c:pt>
                <c:pt idx="40376">
                  <c:v>-2.71139E-2</c:v>
                </c:pt>
                <c:pt idx="40377">
                  <c:v>-4.4798900000000003E-2</c:v>
                </c:pt>
                <c:pt idx="40378">
                  <c:v>-4.7891599999999999E-2</c:v>
                </c:pt>
                <c:pt idx="40379">
                  <c:v>-3.2994299999999997E-2</c:v>
                </c:pt>
                <c:pt idx="40380">
                  <c:v>-2.8662699999999999E-2</c:v>
                </c:pt>
                <c:pt idx="40381">
                  <c:v>-3.5174400000000001E-2</c:v>
                </c:pt>
                <c:pt idx="40382">
                  <c:v>-3.1396899999999998E-2</c:v>
                </c:pt>
                <c:pt idx="40383">
                  <c:v>-3.0548100000000002E-2</c:v>
                </c:pt>
                <c:pt idx="40384">
                  <c:v>-4.65374E-2</c:v>
                </c:pt>
                <c:pt idx="40385">
                  <c:v>-2.7029000000000001E-2</c:v>
                </c:pt>
                <c:pt idx="40386">
                  <c:v>-2.6048700000000001E-2</c:v>
                </c:pt>
                <c:pt idx="40387">
                  <c:v>-2.4591399999999999E-2</c:v>
                </c:pt>
                <c:pt idx="40388">
                  <c:v>-3.4258799999999999E-2</c:v>
                </c:pt>
                <c:pt idx="40389">
                  <c:v>-2.8235400000000001E-2</c:v>
                </c:pt>
                <c:pt idx="40390">
                  <c:v>-3.1382599999999997E-2</c:v>
                </c:pt>
                <c:pt idx="40391">
                  <c:v>-1.96495E-2</c:v>
                </c:pt>
                <c:pt idx="40392">
                  <c:v>-3.3378600000000001E-2</c:v>
                </c:pt>
                <c:pt idx="40393">
                  <c:v>-7.6961499999999997E-3</c:v>
                </c:pt>
                <c:pt idx="40394">
                  <c:v>-3.9293300000000003E-2</c:v>
                </c:pt>
                <c:pt idx="40395">
                  <c:v>-1.9303299999999999E-2</c:v>
                </c:pt>
                <c:pt idx="40396">
                  <c:v>-2.6202199999999998E-2</c:v>
                </c:pt>
                <c:pt idx="40397">
                  <c:v>-1.72281E-2</c:v>
                </c:pt>
                <c:pt idx="40398">
                  <c:v>-1.0971099999999999E-2</c:v>
                </c:pt>
                <c:pt idx="40399">
                  <c:v>-2.0498300000000001E-2</c:v>
                </c:pt>
                <c:pt idx="40400">
                  <c:v>-2.9489499999999998E-2</c:v>
                </c:pt>
                <c:pt idx="40401">
                  <c:v>-2.07367E-2</c:v>
                </c:pt>
                <c:pt idx="40402">
                  <c:v>-2.15464E-2</c:v>
                </c:pt>
                <c:pt idx="40403">
                  <c:v>-4.97723E-3</c:v>
                </c:pt>
                <c:pt idx="40404">
                  <c:v>-7.5912499999999999E-3</c:v>
                </c:pt>
                <c:pt idx="40405">
                  <c:v>-1.08013E-2</c:v>
                </c:pt>
                <c:pt idx="40406" formatCode="0.00E+00">
                  <c:v>-1.7517100000000001E-2</c:v>
                </c:pt>
                <c:pt idx="40407">
                  <c:v>-2.2756599999999998E-2</c:v>
                </c:pt>
                <c:pt idx="40408">
                  <c:v>-1.7614399999999999E-2</c:v>
                </c:pt>
                <c:pt idx="40409">
                  <c:v>-8.4333399999999992E-3</c:v>
                </c:pt>
                <c:pt idx="40410">
                  <c:v>-2.9368399999999999E-2</c:v>
                </c:pt>
                <c:pt idx="40411">
                  <c:v>-1.6345999999999999E-2</c:v>
                </c:pt>
                <c:pt idx="40412" formatCode="0.00E+00">
                  <c:v>-3.05414E-2</c:v>
                </c:pt>
                <c:pt idx="40413">
                  <c:v>-1.42498E-2</c:v>
                </c:pt>
                <c:pt idx="40414">
                  <c:v>-2.96116E-3</c:v>
                </c:pt>
                <c:pt idx="40415">
                  <c:v>-2.0709000000000002E-2</c:v>
                </c:pt>
                <c:pt idx="40416">
                  <c:v>-1.24464E-2</c:v>
                </c:pt>
                <c:pt idx="40417">
                  <c:v>-1.4093400000000001E-2</c:v>
                </c:pt>
                <c:pt idx="40418">
                  <c:v>5.3663299999999999E-3</c:v>
                </c:pt>
                <c:pt idx="40419">
                  <c:v>-2.7463899999999999E-2</c:v>
                </c:pt>
                <c:pt idx="40420">
                  <c:v>-1.0575299999999999E-2</c:v>
                </c:pt>
                <c:pt idx="40421">
                  <c:v>-2.3145700000000002E-3</c:v>
                </c:pt>
                <c:pt idx="40422">
                  <c:v>-1.25608E-2</c:v>
                </c:pt>
                <c:pt idx="40423">
                  <c:v>-1.11828E-2</c:v>
                </c:pt>
                <c:pt idx="40424">
                  <c:v>-2.4623900000000001E-2</c:v>
                </c:pt>
                <c:pt idx="40425">
                  <c:v>-1.4939300000000001E-2</c:v>
                </c:pt>
                <c:pt idx="40426">
                  <c:v>8.9950599999999992E-3</c:v>
                </c:pt>
                <c:pt idx="40427">
                  <c:v>-9.1772099999999999E-3</c:v>
                </c:pt>
                <c:pt idx="40428">
                  <c:v>-2.2598300000000002E-2</c:v>
                </c:pt>
                <c:pt idx="40429">
                  <c:v>-4.7769500000000003E-3</c:v>
                </c:pt>
                <c:pt idx="40430">
                  <c:v>-9.0656299999999999E-3</c:v>
                </c:pt>
                <c:pt idx="40431">
                  <c:v>1.12686E-2</c:v>
                </c:pt>
                <c:pt idx="40432">
                  <c:v>-6.3161800000000002E-3</c:v>
                </c:pt>
                <c:pt idx="40433">
                  <c:v>-1.9434E-2</c:v>
                </c:pt>
                <c:pt idx="40434">
                  <c:v>-2.94685E-3</c:v>
                </c:pt>
                <c:pt idx="40435">
                  <c:v>-1.1778800000000001E-2</c:v>
                </c:pt>
                <c:pt idx="40436">
                  <c:v>1.00231E-3</c:v>
                </c:pt>
                <c:pt idx="40437">
                  <c:v>-1.80511E-2</c:v>
                </c:pt>
                <c:pt idx="40438">
                  <c:v>-1.4970799999999999E-2</c:v>
                </c:pt>
                <c:pt idx="40439">
                  <c:v>-1.14202E-2</c:v>
                </c:pt>
                <c:pt idx="40440">
                  <c:v>6.6566499999999996E-4</c:v>
                </c:pt>
                <c:pt idx="40441">
                  <c:v>-3.5314600000000002E-3</c:v>
                </c:pt>
                <c:pt idx="40442">
                  <c:v>1.42574E-3</c:v>
                </c:pt>
                <c:pt idx="40443">
                  <c:v>-1.1425000000000001E-3</c:v>
                </c:pt>
                <c:pt idx="40444">
                  <c:v>-7.6351199999999996E-3</c:v>
                </c:pt>
                <c:pt idx="40445">
                  <c:v>-8.0766699999999993E-3</c:v>
                </c:pt>
                <c:pt idx="40446">
                  <c:v>-1.1816999999999999E-2</c:v>
                </c:pt>
                <c:pt idx="40447">
                  <c:v>4.5709599999999998E-3</c:v>
                </c:pt>
                <c:pt idx="40448">
                  <c:v>-1.5077599999999999E-3</c:v>
                </c:pt>
                <c:pt idx="40449">
                  <c:v>-1.3303799999999999E-3</c:v>
                </c:pt>
                <c:pt idx="40450">
                  <c:v>1.29833E-2</c:v>
                </c:pt>
                <c:pt idx="40451">
                  <c:v>8.1176800000000004E-3</c:v>
                </c:pt>
                <c:pt idx="40452">
                  <c:v>1.37339E-2</c:v>
                </c:pt>
                <c:pt idx="40453">
                  <c:v>5.5465699999999998E-3</c:v>
                </c:pt>
                <c:pt idx="40454">
                  <c:v>-2.0122500000000001E-3</c:v>
                </c:pt>
                <c:pt idx="40455">
                  <c:v>1.6155200000000001E-3</c:v>
                </c:pt>
                <c:pt idx="40456">
                  <c:v>1.47066E-2</c:v>
                </c:pt>
                <c:pt idx="40457">
                  <c:v>9.9239299999999992E-3</c:v>
                </c:pt>
                <c:pt idx="40458">
                  <c:v>1.42241E-2</c:v>
                </c:pt>
                <c:pt idx="40459">
                  <c:v>1.0458E-2</c:v>
                </c:pt>
                <c:pt idx="40460">
                  <c:v>1.4076200000000001E-2</c:v>
                </c:pt>
                <c:pt idx="40461">
                  <c:v>7.7724499999999998E-4</c:v>
                </c:pt>
                <c:pt idx="40462">
                  <c:v>1.84402E-2</c:v>
                </c:pt>
                <c:pt idx="40463">
                  <c:v>-4.7349899999999997E-3</c:v>
                </c:pt>
                <c:pt idx="40464">
                  <c:v>-7.2002399999999999E-4</c:v>
                </c:pt>
                <c:pt idx="40465">
                  <c:v>1.2597999999999999E-3</c:v>
                </c:pt>
                <c:pt idx="40466" formatCode="0.00E+00">
                  <c:v>-7.2412500000000003E-3</c:v>
                </c:pt>
                <c:pt idx="40467">
                  <c:v>4.1728000000000001E-2</c:v>
                </c:pt>
                <c:pt idx="40468">
                  <c:v>3.6926300000000001E-3</c:v>
                </c:pt>
                <c:pt idx="40469">
                  <c:v>1.74599E-2</c:v>
                </c:pt>
                <c:pt idx="40470">
                  <c:v>1.8207600000000001E-2</c:v>
                </c:pt>
                <c:pt idx="40471">
                  <c:v>2.6597999999999999E-3</c:v>
                </c:pt>
                <c:pt idx="40472">
                  <c:v>1.53399E-2</c:v>
                </c:pt>
                <c:pt idx="40473">
                  <c:v>9.5167199999999993E-3</c:v>
                </c:pt>
                <c:pt idx="40474">
                  <c:v>1.7578099999999999E-2</c:v>
                </c:pt>
                <c:pt idx="40475">
                  <c:v>1.8744500000000001E-2</c:v>
                </c:pt>
                <c:pt idx="40476">
                  <c:v>2.65741E-2</c:v>
                </c:pt>
                <c:pt idx="40477">
                  <c:v>2.9460900000000002E-2</c:v>
                </c:pt>
                <c:pt idx="40478">
                  <c:v>2.6718100000000002E-2</c:v>
                </c:pt>
                <c:pt idx="40479">
                  <c:v>2.6866899999999999E-2</c:v>
                </c:pt>
                <c:pt idx="40480">
                  <c:v>2.5083500000000002E-2</c:v>
                </c:pt>
                <c:pt idx="40481">
                  <c:v>1.6847600000000001E-2</c:v>
                </c:pt>
                <c:pt idx="40482">
                  <c:v>3.7254299999999997E-2</c:v>
                </c:pt>
                <c:pt idx="40483">
                  <c:v>1.4014199999999999E-2</c:v>
                </c:pt>
                <c:pt idx="40484">
                  <c:v>1.3114000000000001E-2</c:v>
                </c:pt>
                <c:pt idx="40485">
                  <c:v>1.8492700000000001E-2</c:v>
                </c:pt>
                <c:pt idx="40486">
                  <c:v>1.98803E-2</c:v>
                </c:pt>
                <c:pt idx="40487">
                  <c:v>1.7527600000000001E-2</c:v>
                </c:pt>
                <c:pt idx="40488">
                  <c:v>1.5615499999999999E-2</c:v>
                </c:pt>
                <c:pt idx="40489">
                  <c:v>2.8919199999999999E-2</c:v>
                </c:pt>
                <c:pt idx="40490">
                  <c:v>2.6536899999999999E-2</c:v>
                </c:pt>
                <c:pt idx="40491">
                  <c:v>5.1176100000000002E-2</c:v>
                </c:pt>
                <c:pt idx="40492">
                  <c:v>2.7029999999999998E-2</c:v>
                </c:pt>
                <c:pt idx="40493">
                  <c:v>3.9963699999999998E-2</c:v>
                </c:pt>
                <c:pt idx="40494">
                  <c:v>4.6214100000000001E-2</c:v>
                </c:pt>
                <c:pt idx="40495">
                  <c:v>5.8128399999999997E-2</c:v>
                </c:pt>
                <c:pt idx="40496">
                  <c:v>3.8556100000000003E-2</c:v>
                </c:pt>
                <c:pt idx="40497">
                  <c:v>3.5179099999999998E-2</c:v>
                </c:pt>
                <c:pt idx="40498">
                  <c:v>1.7538999999999999E-2</c:v>
                </c:pt>
                <c:pt idx="40499">
                  <c:v>2.4868999999999999E-2</c:v>
                </c:pt>
                <c:pt idx="40500">
                  <c:v>2.8003699999999999E-2</c:v>
                </c:pt>
                <c:pt idx="40501">
                  <c:v>2.7737600000000001E-2</c:v>
                </c:pt>
                <c:pt idx="40502">
                  <c:v>2.5223700000000002E-2</c:v>
                </c:pt>
                <c:pt idx="40503">
                  <c:v>2.4596199999999999E-2</c:v>
                </c:pt>
                <c:pt idx="40504">
                  <c:v>3.1838400000000003E-2</c:v>
                </c:pt>
                <c:pt idx="40505">
                  <c:v>5.5475200000000002E-2</c:v>
                </c:pt>
                <c:pt idx="40506">
                  <c:v>4.7610300000000001E-2</c:v>
                </c:pt>
                <c:pt idx="40507" formatCode="0.00E+00">
                  <c:v>3.63903E-2</c:v>
                </c:pt>
                <c:pt idx="40508">
                  <c:v>5.6411700000000002E-2</c:v>
                </c:pt>
                <c:pt idx="40509">
                  <c:v>4.8907300000000001E-2</c:v>
                </c:pt>
                <c:pt idx="40510">
                  <c:v>5.3883599999999997E-2</c:v>
                </c:pt>
                <c:pt idx="40511">
                  <c:v>3.9779700000000001E-2</c:v>
                </c:pt>
                <c:pt idx="40512">
                  <c:v>4.78296E-2</c:v>
                </c:pt>
                <c:pt idx="40513">
                  <c:v>3.3227E-2</c:v>
                </c:pt>
                <c:pt idx="40514">
                  <c:v>4.9061800000000003E-2</c:v>
                </c:pt>
                <c:pt idx="40515">
                  <c:v>4.9601600000000003E-2</c:v>
                </c:pt>
                <c:pt idx="40516">
                  <c:v>4.20103E-2</c:v>
                </c:pt>
                <c:pt idx="40517">
                  <c:v>2.8724699999999999E-2</c:v>
                </c:pt>
                <c:pt idx="40518">
                  <c:v>3.5531E-2</c:v>
                </c:pt>
                <c:pt idx="40519">
                  <c:v>1.71766E-2</c:v>
                </c:pt>
                <c:pt idx="40520">
                  <c:v>3.9925599999999999E-2</c:v>
                </c:pt>
                <c:pt idx="40521">
                  <c:v>5.53885E-2</c:v>
                </c:pt>
                <c:pt idx="40522">
                  <c:v>2.84166E-2</c:v>
                </c:pt>
                <c:pt idx="40523">
                  <c:v>4.9922000000000001E-2</c:v>
                </c:pt>
                <c:pt idx="40524">
                  <c:v>3.0597699999999999E-2</c:v>
                </c:pt>
                <c:pt idx="40525">
                  <c:v>4.70362E-2</c:v>
                </c:pt>
                <c:pt idx="40526">
                  <c:v>4.8535300000000003E-2</c:v>
                </c:pt>
                <c:pt idx="40527">
                  <c:v>2.9750800000000001E-2</c:v>
                </c:pt>
                <c:pt idx="40528">
                  <c:v>4.8483800000000001E-2</c:v>
                </c:pt>
                <c:pt idx="40529">
                  <c:v>2.98643E-2</c:v>
                </c:pt>
                <c:pt idx="40530">
                  <c:v>5.8355299999999999E-2</c:v>
                </c:pt>
                <c:pt idx="40531">
                  <c:v>5.7609599999999997E-2</c:v>
                </c:pt>
                <c:pt idx="40532">
                  <c:v>6.5676700000000005E-2</c:v>
                </c:pt>
                <c:pt idx="40533">
                  <c:v>7.7562300000000001E-2</c:v>
                </c:pt>
                <c:pt idx="40534">
                  <c:v>6.8657899999999994E-2</c:v>
                </c:pt>
                <c:pt idx="40535">
                  <c:v>7.7011099999999999E-2</c:v>
                </c:pt>
                <c:pt idx="40536">
                  <c:v>7.6630599999999993E-2</c:v>
                </c:pt>
                <c:pt idx="40537">
                  <c:v>5.7552300000000001E-2</c:v>
                </c:pt>
                <c:pt idx="40538">
                  <c:v>7.7213299999999999E-2</c:v>
                </c:pt>
                <c:pt idx="40539">
                  <c:v>4.8358900000000003E-2</c:v>
                </c:pt>
                <c:pt idx="40540">
                  <c:v>5.3784400000000003E-2</c:v>
                </c:pt>
                <c:pt idx="40541">
                  <c:v>5.3644200000000003E-2</c:v>
                </c:pt>
                <c:pt idx="40542">
                  <c:v>3.1650499999999998E-2</c:v>
                </c:pt>
                <c:pt idx="40543">
                  <c:v>5.8761599999999997E-2</c:v>
                </c:pt>
                <c:pt idx="40544">
                  <c:v>5.6848500000000003E-2</c:v>
                </c:pt>
                <c:pt idx="40545">
                  <c:v>5.0396000000000003E-2</c:v>
                </c:pt>
                <c:pt idx="40546">
                  <c:v>3.6176699999999999E-2</c:v>
                </c:pt>
                <c:pt idx="40547">
                  <c:v>6.8905800000000003E-2</c:v>
                </c:pt>
                <c:pt idx="40548">
                  <c:v>7.0260000000000003E-2</c:v>
                </c:pt>
                <c:pt idx="40549">
                  <c:v>6.5627099999999994E-2</c:v>
                </c:pt>
                <c:pt idx="40550">
                  <c:v>7.2677599999999995E-2</c:v>
                </c:pt>
                <c:pt idx="40551">
                  <c:v>7.4405700000000005E-2</c:v>
                </c:pt>
                <c:pt idx="40552">
                  <c:v>7.3192599999999997E-2</c:v>
                </c:pt>
                <c:pt idx="40553">
                  <c:v>7.0003499999999996E-2</c:v>
                </c:pt>
                <c:pt idx="40554">
                  <c:v>5.9833499999999998E-2</c:v>
                </c:pt>
                <c:pt idx="40555">
                  <c:v>6.0568799999999999E-2</c:v>
                </c:pt>
                <c:pt idx="40556">
                  <c:v>3.77674E-2</c:v>
                </c:pt>
                <c:pt idx="40557">
                  <c:v>3.7779800000000002E-2</c:v>
                </c:pt>
                <c:pt idx="40558">
                  <c:v>5.7604799999999998E-2</c:v>
                </c:pt>
                <c:pt idx="40559">
                  <c:v>5.7636300000000001E-2</c:v>
                </c:pt>
                <c:pt idx="40560">
                  <c:v>4.4526099999999999E-2</c:v>
                </c:pt>
                <c:pt idx="40561" formatCode="0.00E+00">
                  <c:v>3.8645699999999998E-2</c:v>
                </c:pt>
                <c:pt idx="40562">
                  <c:v>6.2561000000000005E-2</c:v>
                </c:pt>
                <c:pt idx="40563">
                  <c:v>4.7757099999999997E-2</c:v>
                </c:pt>
                <c:pt idx="40564">
                  <c:v>6.16207E-2</c:v>
                </c:pt>
                <c:pt idx="40565">
                  <c:v>5.8686299999999997E-2</c:v>
                </c:pt>
                <c:pt idx="40566">
                  <c:v>7.1682899999999994E-2</c:v>
                </c:pt>
                <c:pt idx="40567">
                  <c:v>5.47476E-2</c:v>
                </c:pt>
                <c:pt idx="40568">
                  <c:v>6.6224099999999994E-2</c:v>
                </c:pt>
                <c:pt idx="40569">
                  <c:v>7.3032399999999997E-2</c:v>
                </c:pt>
                <c:pt idx="40570">
                  <c:v>6.9265400000000005E-2</c:v>
                </c:pt>
                <c:pt idx="40571">
                  <c:v>6.4337699999999998E-2</c:v>
                </c:pt>
                <c:pt idx="40572">
                  <c:v>6.8380399999999994E-2</c:v>
                </c:pt>
                <c:pt idx="40573">
                  <c:v>5.4797199999999997E-2</c:v>
                </c:pt>
                <c:pt idx="40574">
                  <c:v>6.0194999999999999E-2</c:v>
                </c:pt>
                <c:pt idx="40575">
                  <c:v>7.6494199999999998E-2</c:v>
                </c:pt>
                <c:pt idx="40576">
                  <c:v>7.5026499999999996E-2</c:v>
                </c:pt>
                <c:pt idx="40577">
                  <c:v>6.2110899999999997E-2</c:v>
                </c:pt>
                <c:pt idx="40578">
                  <c:v>5.02605E-2</c:v>
                </c:pt>
                <c:pt idx="40579">
                  <c:v>5.86758E-2</c:v>
                </c:pt>
                <c:pt idx="40580">
                  <c:v>6.1874400000000003E-2</c:v>
                </c:pt>
                <c:pt idx="40581">
                  <c:v>6.3075999999999993E-2</c:v>
                </c:pt>
                <c:pt idx="40582">
                  <c:v>6.9381700000000004E-2</c:v>
                </c:pt>
                <c:pt idx="40583">
                  <c:v>6.2504799999999999E-2</c:v>
                </c:pt>
                <c:pt idx="40584">
                  <c:v>6.7113900000000004E-2</c:v>
                </c:pt>
                <c:pt idx="40585">
                  <c:v>7.0318199999999997E-2</c:v>
                </c:pt>
                <c:pt idx="40586">
                  <c:v>6.9072700000000001E-2</c:v>
                </c:pt>
                <c:pt idx="40587">
                  <c:v>6.66466E-2</c:v>
                </c:pt>
                <c:pt idx="40588">
                  <c:v>5.0051699999999998E-2</c:v>
                </c:pt>
                <c:pt idx="40589">
                  <c:v>5.1349600000000002E-2</c:v>
                </c:pt>
                <c:pt idx="40590">
                  <c:v>4.42076E-2</c:v>
                </c:pt>
                <c:pt idx="40591">
                  <c:v>6.5197000000000005E-2</c:v>
                </c:pt>
                <c:pt idx="40592">
                  <c:v>6.4686800000000003E-2</c:v>
                </c:pt>
                <c:pt idx="40593">
                  <c:v>5.9221299999999998E-2</c:v>
                </c:pt>
                <c:pt idx="40594">
                  <c:v>5.3472499999999999E-2</c:v>
                </c:pt>
                <c:pt idx="40595">
                  <c:v>5.0557100000000001E-2</c:v>
                </c:pt>
                <c:pt idx="40596">
                  <c:v>6.2517199999999995E-2</c:v>
                </c:pt>
                <c:pt idx="40597">
                  <c:v>4.6800599999999998E-2</c:v>
                </c:pt>
                <c:pt idx="40598">
                  <c:v>5.60656E-2</c:v>
                </c:pt>
                <c:pt idx="40599">
                  <c:v>3.7387799999999999E-2</c:v>
                </c:pt>
                <c:pt idx="40600">
                  <c:v>5.4993599999999997E-2</c:v>
                </c:pt>
                <c:pt idx="40601">
                  <c:v>5.9320400000000002E-2</c:v>
                </c:pt>
                <c:pt idx="40602">
                  <c:v>7.3263200000000001E-2</c:v>
                </c:pt>
                <c:pt idx="40603">
                  <c:v>6.9425600000000004E-2</c:v>
                </c:pt>
                <c:pt idx="40604">
                  <c:v>6.9680199999999998E-2</c:v>
                </c:pt>
                <c:pt idx="40605">
                  <c:v>7.0060700000000004E-2</c:v>
                </c:pt>
                <c:pt idx="40606">
                  <c:v>5.8068300000000003E-2</c:v>
                </c:pt>
                <c:pt idx="40607">
                  <c:v>6.6575999999999996E-2</c:v>
                </c:pt>
                <c:pt idx="40608" formatCode="0.00E+00">
                  <c:v>6.2456100000000001E-2</c:v>
                </c:pt>
                <c:pt idx="40609">
                  <c:v>6.6472100000000006E-2</c:v>
                </c:pt>
                <c:pt idx="40610">
                  <c:v>5.6814200000000002E-2</c:v>
                </c:pt>
                <c:pt idx="40611">
                  <c:v>6.4386399999999996E-2</c:v>
                </c:pt>
                <c:pt idx="40612">
                  <c:v>5.5934900000000003E-2</c:v>
                </c:pt>
                <c:pt idx="40613">
                  <c:v>6.9120399999999999E-2</c:v>
                </c:pt>
                <c:pt idx="40614">
                  <c:v>7.0410700000000007E-2</c:v>
                </c:pt>
                <c:pt idx="40615">
                  <c:v>6.2096600000000002E-2</c:v>
                </c:pt>
                <c:pt idx="40616">
                  <c:v>5.8469800000000002E-2</c:v>
                </c:pt>
                <c:pt idx="40617">
                  <c:v>4.7856299999999997E-2</c:v>
                </c:pt>
                <c:pt idx="40618">
                  <c:v>6.0108200000000001E-2</c:v>
                </c:pt>
                <c:pt idx="40619">
                  <c:v>6.3389799999999996E-2</c:v>
                </c:pt>
                <c:pt idx="40620">
                  <c:v>4.8788100000000001E-2</c:v>
                </c:pt>
                <c:pt idx="40621">
                  <c:v>5.1963799999999997E-2</c:v>
                </c:pt>
                <c:pt idx="40622">
                  <c:v>5.8147400000000002E-2</c:v>
                </c:pt>
                <c:pt idx="40623">
                  <c:v>6.8762799999999999E-2</c:v>
                </c:pt>
                <c:pt idx="40624">
                  <c:v>5.2687600000000001E-2</c:v>
                </c:pt>
                <c:pt idx="40625">
                  <c:v>8.7862999999999997E-2</c:v>
                </c:pt>
                <c:pt idx="40626">
                  <c:v>6.4903299999999997E-2</c:v>
                </c:pt>
                <c:pt idx="40627">
                  <c:v>6.3480400000000006E-2</c:v>
                </c:pt>
                <c:pt idx="40628">
                  <c:v>6.6017199999999998E-2</c:v>
                </c:pt>
                <c:pt idx="40629">
                  <c:v>8.0739000000000005E-2</c:v>
                </c:pt>
                <c:pt idx="40630">
                  <c:v>6.9124199999999997E-2</c:v>
                </c:pt>
                <c:pt idx="40631">
                  <c:v>5.6776E-2</c:v>
                </c:pt>
                <c:pt idx="40632">
                  <c:v>6.6766699999999998E-2</c:v>
                </c:pt>
                <c:pt idx="40633">
                  <c:v>5.70974E-2</c:v>
                </c:pt>
                <c:pt idx="40634">
                  <c:v>4.6504999999999998E-2</c:v>
                </c:pt>
                <c:pt idx="40635">
                  <c:v>3.6178599999999998E-2</c:v>
                </c:pt>
                <c:pt idx="40636">
                  <c:v>6.0072899999999999E-2</c:v>
                </c:pt>
                <c:pt idx="40637">
                  <c:v>3.6913899999999999E-2</c:v>
                </c:pt>
                <c:pt idx="40638">
                  <c:v>5.8174099999999999E-2</c:v>
                </c:pt>
                <c:pt idx="40639">
                  <c:v>3.5150500000000001E-2</c:v>
                </c:pt>
                <c:pt idx="40640">
                  <c:v>5.0151800000000003E-2</c:v>
                </c:pt>
                <c:pt idx="40641">
                  <c:v>5.33152E-2</c:v>
                </c:pt>
                <c:pt idx="40642">
                  <c:v>4.1002299999999998E-2</c:v>
                </c:pt>
                <c:pt idx="40643">
                  <c:v>3.8017299999999997E-2</c:v>
                </c:pt>
                <c:pt idx="40644">
                  <c:v>4.5981399999999999E-2</c:v>
                </c:pt>
                <c:pt idx="40645">
                  <c:v>4.7350900000000001E-2</c:v>
                </c:pt>
                <c:pt idx="40646">
                  <c:v>3.5422299999999997E-2</c:v>
                </c:pt>
                <c:pt idx="40647">
                  <c:v>4.0045699999999997E-2</c:v>
                </c:pt>
                <c:pt idx="40648">
                  <c:v>3.8275700000000003E-2</c:v>
                </c:pt>
                <c:pt idx="40649">
                  <c:v>3.8650499999999997E-2</c:v>
                </c:pt>
                <c:pt idx="40650">
                  <c:v>4.6463999999999998E-2</c:v>
                </c:pt>
                <c:pt idx="40651">
                  <c:v>4.9536700000000003E-2</c:v>
                </c:pt>
                <c:pt idx="40652">
                  <c:v>4.4579500000000001E-2</c:v>
                </c:pt>
                <c:pt idx="40653">
                  <c:v>4.5015300000000001E-2</c:v>
                </c:pt>
                <c:pt idx="40654">
                  <c:v>5.2907000000000003E-2</c:v>
                </c:pt>
                <c:pt idx="40655">
                  <c:v>6.8134299999999995E-2</c:v>
                </c:pt>
                <c:pt idx="40656">
                  <c:v>4.1168200000000002E-2</c:v>
                </c:pt>
                <c:pt idx="40657">
                  <c:v>5.4935499999999998E-2</c:v>
                </c:pt>
                <c:pt idx="40658">
                  <c:v>4.27494E-2</c:v>
                </c:pt>
                <c:pt idx="40659">
                  <c:v>5.9037199999999998E-2</c:v>
                </c:pt>
                <c:pt idx="40660">
                  <c:v>4.4683500000000001E-2</c:v>
                </c:pt>
                <c:pt idx="40661">
                  <c:v>4.96826E-2</c:v>
                </c:pt>
                <c:pt idx="40662">
                  <c:v>4.1878699999999998E-2</c:v>
                </c:pt>
                <c:pt idx="40663">
                  <c:v>3.8111699999999998E-2</c:v>
                </c:pt>
                <c:pt idx="40664">
                  <c:v>4.6505900000000003E-2</c:v>
                </c:pt>
                <c:pt idx="40665">
                  <c:v>2.2031800000000001E-2</c:v>
                </c:pt>
                <c:pt idx="40666">
                  <c:v>3.0585299999999999E-2</c:v>
                </c:pt>
                <c:pt idx="40667">
                  <c:v>2.27079E-2</c:v>
                </c:pt>
                <c:pt idx="40668">
                  <c:v>5.0075500000000002E-2</c:v>
                </c:pt>
                <c:pt idx="40669">
                  <c:v>3.6334999999999999E-2</c:v>
                </c:pt>
                <c:pt idx="40670">
                  <c:v>2.9810900000000001E-2</c:v>
                </c:pt>
                <c:pt idx="40671">
                  <c:v>3.6881400000000002E-2</c:v>
                </c:pt>
                <c:pt idx="40672">
                  <c:v>2.4336799999999999E-2</c:v>
                </c:pt>
                <c:pt idx="40673">
                  <c:v>4.2673099999999999E-2</c:v>
                </c:pt>
                <c:pt idx="40674">
                  <c:v>2.91328E-2</c:v>
                </c:pt>
                <c:pt idx="40675">
                  <c:v>4.4472699999999997E-2</c:v>
                </c:pt>
                <c:pt idx="40676">
                  <c:v>3.0268699999999999E-2</c:v>
                </c:pt>
                <c:pt idx="40677">
                  <c:v>4.5967099999999997E-2</c:v>
                </c:pt>
                <c:pt idx="40678">
                  <c:v>3.1730700000000001E-2</c:v>
                </c:pt>
                <c:pt idx="40679">
                  <c:v>3.2018699999999997E-2</c:v>
                </c:pt>
                <c:pt idx="40680">
                  <c:v>3.08218E-2</c:v>
                </c:pt>
                <c:pt idx="40681">
                  <c:v>3.33443E-2</c:v>
                </c:pt>
                <c:pt idx="40682">
                  <c:v>3.6848100000000002E-2</c:v>
                </c:pt>
                <c:pt idx="40683">
                  <c:v>3.2234199999999998E-2</c:v>
                </c:pt>
                <c:pt idx="40684">
                  <c:v>3.02896E-2</c:v>
                </c:pt>
                <c:pt idx="40685">
                  <c:v>3.3469199999999998E-2</c:v>
                </c:pt>
                <c:pt idx="40686">
                  <c:v>3.4611700000000002E-2</c:v>
                </c:pt>
                <c:pt idx="40687">
                  <c:v>1.33934E-2</c:v>
                </c:pt>
                <c:pt idx="40688">
                  <c:v>3.0947700000000002E-2</c:v>
                </c:pt>
                <c:pt idx="40689">
                  <c:v>1.5604E-2</c:v>
                </c:pt>
                <c:pt idx="40690">
                  <c:v>3.0255299999999999E-2</c:v>
                </c:pt>
                <c:pt idx="40691">
                  <c:v>1.7623900000000001E-2</c:v>
                </c:pt>
                <c:pt idx="40692">
                  <c:v>2.87228E-2</c:v>
                </c:pt>
                <c:pt idx="40693">
                  <c:v>4.4242900000000002E-2</c:v>
                </c:pt>
                <c:pt idx="40694">
                  <c:v>2.8696099999999999E-2</c:v>
                </c:pt>
                <c:pt idx="40695">
                  <c:v>3.2428699999999998E-2</c:v>
                </c:pt>
                <c:pt idx="40696">
                  <c:v>2.9584900000000001E-2</c:v>
                </c:pt>
                <c:pt idx="40697">
                  <c:v>3.4997E-2</c:v>
                </c:pt>
                <c:pt idx="40698">
                  <c:v>2.61307E-2</c:v>
                </c:pt>
                <c:pt idx="40699">
                  <c:v>3.6237699999999998E-2</c:v>
                </c:pt>
                <c:pt idx="40700">
                  <c:v>2.5231400000000001E-2</c:v>
                </c:pt>
                <c:pt idx="40701">
                  <c:v>2.73218E-2</c:v>
                </c:pt>
                <c:pt idx="40702">
                  <c:v>3.12366E-2</c:v>
                </c:pt>
                <c:pt idx="40703">
                  <c:v>1.75371E-2</c:v>
                </c:pt>
                <c:pt idx="40704">
                  <c:v>2.6313799999999998E-2</c:v>
                </c:pt>
                <c:pt idx="40705">
                  <c:v>3.32451E-2</c:v>
                </c:pt>
                <c:pt idx="40706">
                  <c:v>1.36757E-3</c:v>
                </c:pt>
                <c:pt idx="40707">
                  <c:v>1.3988499999999999E-2</c:v>
                </c:pt>
                <c:pt idx="40708">
                  <c:v>1.3351400000000001E-3</c:v>
                </c:pt>
                <c:pt idx="40709">
                  <c:v>3.2854099999999999E-3</c:v>
                </c:pt>
                <c:pt idx="40710">
                  <c:v>5.3844499999999998E-3</c:v>
                </c:pt>
                <c:pt idx="40711">
                  <c:v>1.7578099999999999E-2</c:v>
                </c:pt>
                <c:pt idx="40712">
                  <c:v>1.3776800000000001E-2</c:v>
                </c:pt>
                <c:pt idx="40713">
                  <c:v>1.40734E-2</c:v>
                </c:pt>
                <c:pt idx="40714">
                  <c:v>1.29309E-2</c:v>
                </c:pt>
                <c:pt idx="40715">
                  <c:v>1.9684799999999999E-2</c:v>
                </c:pt>
                <c:pt idx="40716">
                  <c:v>2.3231499999999999E-2</c:v>
                </c:pt>
                <c:pt idx="40717">
                  <c:v>5.53894E-3</c:v>
                </c:pt>
                <c:pt idx="40718">
                  <c:v>1.7284399999999998E-2</c:v>
                </c:pt>
                <c:pt idx="40719">
                  <c:v>1.1115099999999999E-2</c:v>
                </c:pt>
                <c:pt idx="40720">
                  <c:v>1.80588E-2</c:v>
                </c:pt>
                <c:pt idx="40721">
                  <c:v>2.0577399999999999E-2</c:v>
                </c:pt>
                <c:pt idx="40722">
                  <c:v>5.7697299999999998E-3</c:v>
                </c:pt>
                <c:pt idx="40723">
                  <c:v>1.47362E-2</c:v>
                </c:pt>
                <c:pt idx="40724">
                  <c:v>-4.7130599999999998E-3</c:v>
                </c:pt>
                <c:pt idx="40725">
                  <c:v>1.1371600000000001E-2</c:v>
                </c:pt>
                <c:pt idx="40726">
                  <c:v>-4.0216399999999999E-3</c:v>
                </c:pt>
                <c:pt idx="40727">
                  <c:v>4.8389399999999999E-3</c:v>
                </c:pt>
                <c:pt idx="40728">
                  <c:v>1.16501E-2</c:v>
                </c:pt>
                <c:pt idx="40729">
                  <c:v>-2.9583000000000001E-3</c:v>
                </c:pt>
                <c:pt idx="40730">
                  <c:v>8.7308899999999998E-3</c:v>
                </c:pt>
                <c:pt idx="40731">
                  <c:v>2.3361199999999999E-2</c:v>
                </c:pt>
                <c:pt idx="40732">
                  <c:v>-2.2888199999999999E-4</c:v>
                </c:pt>
                <c:pt idx="40733">
                  <c:v>1.7639200000000001E-2</c:v>
                </c:pt>
                <c:pt idx="40734">
                  <c:v>6.5317200000000004E-3</c:v>
                </c:pt>
                <c:pt idx="40735">
                  <c:v>-2.7799600000000002E-3</c:v>
                </c:pt>
                <c:pt idx="40736">
                  <c:v>8.564E-4</c:v>
                </c:pt>
                <c:pt idx="40737">
                  <c:v>-7.9822499999999995E-4</c:v>
                </c:pt>
                <c:pt idx="40738">
                  <c:v>2.6492100000000001E-2</c:v>
                </c:pt>
                <c:pt idx="40739">
                  <c:v>-3.7670100000000001E-4</c:v>
                </c:pt>
                <c:pt idx="40740">
                  <c:v>-1.6222000000000001E-3</c:v>
                </c:pt>
                <c:pt idx="40741">
                  <c:v>-8.8777500000000002E-3</c:v>
                </c:pt>
                <c:pt idx="40742">
                  <c:v>-4.7607400000000003E-3</c:v>
                </c:pt>
                <c:pt idx="40743">
                  <c:v>-1.29471E-2</c:v>
                </c:pt>
                <c:pt idx="40744">
                  <c:v>-1.1816000000000001E-3</c:v>
                </c:pt>
                <c:pt idx="40745">
                  <c:v>-1.04685E-2</c:v>
                </c:pt>
                <c:pt idx="40746">
                  <c:v>6.3981999999999997E-3</c:v>
                </c:pt>
                <c:pt idx="40747">
                  <c:v>-9.5892000000000008E-3</c:v>
                </c:pt>
                <c:pt idx="40748">
                  <c:v>-1.9126899999999999E-2</c:v>
                </c:pt>
                <c:pt idx="40749">
                  <c:v>8.6955999999999995E-3</c:v>
                </c:pt>
                <c:pt idx="40750">
                  <c:v>-7.2889299999999999E-3</c:v>
                </c:pt>
                <c:pt idx="40751">
                  <c:v>8.0032300000000001E-3</c:v>
                </c:pt>
                <c:pt idx="40752">
                  <c:v>-8.5964200000000004E-3</c:v>
                </c:pt>
                <c:pt idx="40753">
                  <c:v>-1.6249699999999999E-2</c:v>
                </c:pt>
                <c:pt idx="40754">
                  <c:v>-1.64604E-2</c:v>
                </c:pt>
                <c:pt idx="40755">
                  <c:v>-1.5852000000000002E-2</c:v>
                </c:pt>
                <c:pt idx="40756">
                  <c:v>-1.3753899999999999E-2</c:v>
                </c:pt>
                <c:pt idx="40757">
                  <c:v>-1.63879E-2</c:v>
                </c:pt>
                <c:pt idx="40758">
                  <c:v>-2.1533E-2</c:v>
                </c:pt>
                <c:pt idx="40759">
                  <c:v>-2.68106E-2</c:v>
                </c:pt>
                <c:pt idx="40760">
                  <c:v>-3.0143699999999999E-2</c:v>
                </c:pt>
                <c:pt idx="40761">
                  <c:v>-1.28708E-2</c:v>
                </c:pt>
                <c:pt idx="40762">
                  <c:v>-1.1179E-2</c:v>
                </c:pt>
                <c:pt idx="40763">
                  <c:v>-2.1331800000000001E-2</c:v>
                </c:pt>
                <c:pt idx="40764">
                  <c:v>-2.3438500000000001E-2</c:v>
                </c:pt>
                <c:pt idx="40765">
                  <c:v>-2.8789499999999999E-2</c:v>
                </c:pt>
                <c:pt idx="40766">
                  <c:v>-4.1236900000000002E-3</c:v>
                </c:pt>
                <c:pt idx="40767">
                  <c:v>-2.6889799999999998E-2</c:v>
                </c:pt>
                <c:pt idx="40768">
                  <c:v>-1.3301800000000001E-2</c:v>
                </c:pt>
                <c:pt idx="40769">
                  <c:v>-3.2051099999999999E-2</c:v>
                </c:pt>
                <c:pt idx="40770">
                  <c:v>-2.2213900000000002E-2</c:v>
                </c:pt>
                <c:pt idx="40771">
                  <c:v>-3.0550000000000001E-2</c:v>
                </c:pt>
                <c:pt idx="40772">
                  <c:v>-1.8472700000000002E-2</c:v>
                </c:pt>
                <c:pt idx="40773">
                  <c:v>-3.05834E-2</c:v>
                </c:pt>
                <c:pt idx="40774">
                  <c:v>-2.0232199999999999E-2</c:v>
                </c:pt>
                <c:pt idx="40775">
                  <c:v>-3.7868499999999999E-2</c:v>
                </c:pt>
                <c:pt idx="40776">
                  <c:v>-3.02353E-2</c:v>
                </c:pt>
                <c:pt idx="40777">
                  <c:v>-3.2904599999999999E-2</c:v>
                </c:pt>
                <c:pt idx="40778">
                  <c:v>-2.0058599999999999E-2</c:v>
                </c:pt>
                <c:pt idx="40779">
                  <c:v>-2.4827999999999999E-2</c:v>
                </c:pt>
                <c:pt idx="40780">
                  <c:v>-2.0532600000000002E-2</c:v>
                </c:pt>
                <c:pt idx="40781">
                  <c:v>-2.90365E-2</c:v>
                </c:pt>
                <c:pt idx="40782">
                  <c:v>-3.2259000000000003E-2</c:v>
                </c:pt>
                <c:pt idx="40783">
                  <c:v>-2.7105299999999999E-2</c:v>
                </c:pt>
                <c:pt idx="40784">
                  <c:v>-3.4132000000000003E-2</c:v>
                </c:pt>
                <c:pt idx="40785">
                  <c:v>-2.5805499999999999E-2</c:v>
                </c:pt>
                <c:pt idx="40786">
                  <c:v>-3.0038800000000001E-2</c:v>
                </c:pt>
                <c:pt idx="40787">
                  <c:v>-4.1607900000000003E-2</c:v>
                </c:pt>
                <c:pt idx="40788">
                  <c:v>-4.4477500000000003E-2</c:v>
                </c:pt>
                <c:pt idx="40789">
                  <c:v>-2.2027999999999999E-2</c:v>
                </c:pt>
                <c:pt idx="40790">
                  <c:v>-3.7163700000000001E-2</c:v>
                </c:pt>
                <c:pt idx="40791">
                  <c:v>-3.4621199999999998E-2</c:v>
                </c:pt>
                <c:pt idx="40792">
                  <c:v>-4.9388899999999999E-2</c:v>
                </c:pt>
                <c:pt idx="40793">
                  <c:v>-4.1325599999999997E-2</c:v>
                </c:pt>
                <c:pt idx="40794">
                  <c:v>-4.2675999999999999E-2</c:v>
                </c:pt>
                <c:pt idx="40795">
                  <c:v>-3.9343799999999998E-2</c:v>
                </c:pt>
                <c:pt idx="40796">
                  <c:v>-4.5361499999999999E-2</c:v>
                </c:pt>
                <c:pt idx="40797">
                  <c:v>-4.5852700000000003E-2</c:v>
                </c:pt>
                <c:pt idx="40798">
                  <c:v>-4.4906599999999998E-2</c:v>
                </c:pt>
                <c:pt idx="40799">
                  <c:v>-5.1824599999999998E-2</c:v>
                </c:pt>
                <c:pt idx="40800">
                  <c:v>-5.4538700000000002E-2</c:v>
                </c:pt>
                <c:pt idx="40801">
                  <c:v>-4.2399399999999997E-2</c:v>
                </c:pt>
                <c:pt idx="40802">
                  <c:v>-4.7330900000000002E-2</c:v>
                </c:pt>
                <c:pt idx="40803">
                  <c:v>-4.00171E-2</c:v>
                </c:pt>
                <c:pt idx="40804">
                  <c:v>-3.7936200000000003E-2</c:v>
                </c:pt>
                <c:pt idx="40805">
                  <c:v>-5.1395400000000001E-2</c:v>
                </c:pt>
                <c:pt idx="40806">
                  <c:v>-3.6257699999999997E-2</c:v>
                </c:pt>
                <c:pt idx="40807">
                  <c:v>-2.73972E-2</c:v>
                </c:pt>
                <c:pt idx="40808">
                  <c:v>-4.07801E-2</c:v>
                </c:pt>
                <c:pt idx="40809">
                  <c:v>-5.5601100000000001E-2</c:v>
                </c:pt>
                <c:pt idx="40810">
                  <c:v>-3.8477900000000002E-2</c:v>
                </c:pt>
                <c:pt idx="40811">
                  <c:v>-3.5321199999999997E-2</c:v>
                </c:pt>
                <c:pt idx="40812">
                  <c:v>-4.7747600000000001E-2</c:v>
                </c:pt>
                <c:pt idx="40813">
                  <c:v>-4.4611900000000003E-2</c:v>
                </c:pt>
                <c:pt idx="40814">
                  <c:v>-5.2862199999999998E-2</c:v>
                </c:pt>
                <c:pt idx="40815">
                  <c:v>-5.6159000000000001E-2</c:v>
                </c:pt>
                <c:pt idx="40816">
                  <c:v>-5.7689699999999997E-2</c:v>
                </c:pt>
                <c:pt idx="40817">
                  <c:v>-6.3365900000000003E-2</c:v>
                </c:pt>
                <c:pt idx="40818">
                  <c:v>-6.1555899999999997E-2</c:v>
                </c:pt>
                <c:pt idx="40819">
                  <c:v>-4.5617100000000001E-2</c:v>
                </c:pt>
                <c:pt idx="40820">
                  <c:v>-5.5078500000000002E-2</c:v>
                </c:pt>
                <c:pt idx="40821">
                  <c:v>-6.7174899999999996E-2</c:v>
                </c:pt>
                <c:pt idx="40822">
                  <c:v>-5.9384300000000001E-2</c:v>
                </c:pt>
                <c:pt idx="40823">
                  <c:v>-7.5208700000000003E-2</c:v>
                </c:pt>
                <c:pt idx="40824">
                  <c:v>-4.3824200000000001E-2</c:v>
                </c:pt>
                <c:pt idx="40825">
                  <c:v>-6.7592600000000003E-2</c:v>
                </c:pt>
                <c:pt idx="40826">
                  <c:v>-6.0599300000000002E-2</c:v>
                </c:pt>
                <c:pt idx="40827">
                  <c:v>-7.24268E-2</c:v>
                </c:pt>
                <c:pt idx="40828">
                  <c:v>-6.5459299999999998E-2</c:v>
                </c:pt>
                <c:pt idx="40829">
                  <c:v>-5.1367799999999998E-2</c:v>
                </c:pt>
                <c:pt idx="40830">
                  <c:v>-5.8509800000000001E-2</c:v>
                </c:pt>
                <c:pt idx="40831">
                  <c:v>-7.1765899999999994E-2</c:v>
                </c:pt>
                <c:pt idx="40832">
                  <c:v>-5.7565699999999997E-2</c:v>
                </c:pt>
                <c:pt idx="40833">
                  <c:v>-6.8076100000000001E-2</c:v>
                </c:pt>
                <c:pt idx="40834">
                  <c:v>-6.8885799999999997E-2</c:v>
                </c:pt>
                <c:pt idx="40835">
                  <c:v>-6.1349899999999999E-2</c:v>
                </c:pt>
                <c:pt idx="40836">
                  <c:v>-5.2985200000000003E-2</c:v>
                </c:pt>
                <c:pt idx="40837">
                  <c:v>-5.9955599999999998E-2</c:v>
                </c:pt>
                <c:pt idx="40838">
                  <c:v>-6.2604000000000007E-2</c:v>
                </c:pt>
                <c:pt idx="40839">
                  <c:v>-4.3596299999999998E-2</c:v>
                </c:pt>
                <c:pt idx="40840">
                  <c:v>-4.8730900000000001E-2</c:v>
                </c:pt>
                <c:pt idx="40841">
                  <c:v>-3.5963099999999998E-2</c:v>
                </c:pt>
                <c:pt idx="40842">
                  <c:v>-4.7308000000000003E-2</c:v>
                </c:pt>
                <c:pt idx="40843">
                  <c:v>-6.3237199999999993E-2</c:v>
                </c:pt>
                <c:pt idx="40844">
                  <c:v>-6.5602300000000002E-2</c:v>
                </c:pt>
                <c:pt idx="40845">
                  <c:v>-7.6226199999999994E-2</c:v>
                </c:pt>
                <c:pt idx="40846">
                  <c:v>-4.6147300000000002E-2</c:v>
                </c:pt>
                <c:pt idx="40847">
                  <c:v>-5.4101000000000003E-2</c:v>
                </c:pt>
                <c:pt idx="40848">
                  <c:v>-5.55048E-2</c:v>
                </c:pt>
                <c:pt idx="40849">
                  <c:v>-4.7410000000000001E-2</c:v>
                </c:pt>
                <c:pt idx="40850">
                  <c:v>-4.8361800000000003E-2</c:v>
                </c:pt>
                <c:pt idx="40851">
                  <c:v>-5.0483699999999999E-2</c:v>
                </c:pt>
                <c:pt idx="40852">
                  <c:v>-5.64384E-2</c:v>
                </c:pt>
                <c:pt idx="40853">
                  <c:v>-5.9180299999999998E-2</c:v>
                </c:pt>
                <c:pt idx="40854">
                  <c:v>-5.8744400000000002E-2</c:v>
                </c:pt>
                <c:pt idx="40855">
                  <c:v>-6.3951499999999994E-2</c:v>
                </c:pt>
                <c:pt idx="40856">
                  <c:v>-6.8094299999999996E-2</c:v>
                </c:pt>
                <c:pt idx="40857">
                  <c:v>-6.8201999999999999E-2</c:v>
                </c:pt>
                <c:pt idx="40858">
                  <c:v>-6.6128699999999999E-2</c:v>
                </c:pt>
                <c:pt idx="40859">
                  <c:v>-5.3864500000000003E-2</c:v>
                </c:pt>
                <c:pt idx="40860">
                  <c:v>-6.8441399999999999E-2</c:v>
                </c:pt>
                <c:pt idx="40861">
                  <c:v>-5.8931400000000002E-2</c:v>
                </c:pt>
                <c:pt idx="40862">
                  <c:v>-7.5129500000000002E-2</c:v>
                </c:pt>
                <c:pt idx="40863">
                  <c:v>-5.8634800000000001E-2</c:v>
                </c:pt>
                <c:pt idx="40864">
                  <c:v>-5.4228800000000001E-2</c:v>
                </c:pt>
                <c:pt idx="40865">
                  <c:v>-5.39122E-2</c:v>
                </c:pt>
                <c:pt idx="40866">
                  <c:v>-5.1823599999999997E-2</c:v>
                </c:pt>
                <c:pt idx="40867">
                  <c:v>-6.6885899999999998E-2</c:v>
                </c:pt>
                <c:pt idx="40868">
                  <c:v>-6.7505800000000005E-2</c:v>
                </c:pt>
                <c:pt idx="40869">
                  <c:v>-6.2315000000000002E-2</c:v>
                </c:pt>
                <c:pt idx="40870">
                  <c:v>-5.6082699999999999E-2</c:v>
                </c:pt>
                <c:pt idx="40871">
                  <c:v>-5.8370600000000002E-2</c:v>
                </c:pt>
                <c:pt idx="40872">
                  <c:v>-7.0445999999999995E-2</c:v>
                </c:pt>
                <c:pt idx="40873">
                  <c:v>-7.35016E-2</c:v>
                </c:pt>
                <c:pt idx="40874">
                  <c:v>-6.2252000000000002E-2</c:v>
                </c:pt>
                <c:pt idx="40875">
                  <c:v>-6.2858600000000001E-2</c:v>
                </c:pt>
                <c:pt idx="40876">
                  <c:v>-4.9293499999999997E-2</c:v>
                </c:pt>
                <c:pt idx="40877">
                  <c:v>-5.9996599999999997E-2</c:v>
                </c:pt>
                <c:pt idx="40878">
                  <c:v>-6.1172499999999998E-2</c:v>
                </c:pt>
                <c:pt idx="40879">
                  <c:v>-7.0941900000000002E-2</c:v>
                </c:pt>
                <c:pt idx="40880">
                  <c:v>-6.6940299999999994E-2</c:v>
                </c:pt>
                <c:pt idx="40881">
                  <c:v>-5.5645E-2</c:v>
                </c:pt>
                <c:pt idx="40882">
                  <c:v>-4.48828E-2</c:v>
                </c:pt>
                <c:pt idx="40883">
                  <c:v>-5.4593999999999997E-2</c:v>
                </c:pt>
                <c:pt idx="40884">
                  <c:v>-6.0985600000000001E-2</c:v>
                </c:pt>
                <c:pt idx="40885">
                  <c:v>-5.6004499999999999E-2</c:v>
                </c:pt>
                <c:pt idx="40886">
                  <c:v>-4.8859600000000003E-2</c:v>
                </c:pt>
                <c:pt idx="40887">
                  <c:v>-4.73137E-2</c:v>
                </c:pt>
                <c:pt idx="40888">
                  <c:v>-6.1574900000000002E-2</c:v>
                </c:pt>
                <c:pt idx="40889">
                  <c:v>-4.3022199999999997E-2</c:v>
                </c:pt>
                <c:pt idx="40890">
                  <c:v>-5.8296199999999999E-2</c:v>
                </c:pt>
                <c:pt idx="40891">
                  <c:v>-4.9166700000000001E-2</c:v>
                </c:pt>
                <c:pt idx="40892">
                  <c:v>-4.7598799999999997E-2</c:v>
                </c:pt>
                <c:pt idx="40893">
                  <c:v>-5.6236300000000003E-2</c:v>
                </c:pt>
                <c:pt idx="40894">
                  <c:v>-7.5083700000000003E-2</c:v>
                </c:pt>
                <c:pt idx="40895">
                  <c:v>-8.1300700000000004E-2</c:v>
                </c:pt>
                <c:pt idx="40896">
                  <c:v>-6.1385200000000001E-2</c:v>
                </c:pt>
                <c:pt idx="40897">
                  <c:v>-7.8393900000000002E-2</c:v>
                </c:pt>
                <c:pt idx="40898">
                  <c:v>-8.8273000000000004E-2</c:v>
                </c:pt>
                <c:pt idx="40899">
                  <c:v>-7.5882900000000003E-2</c:v>
                </c:pt>
                <c:pt idx="40900">
                  <c:v>-7.1046799999999993E-2</c:v>
                </c:pt>
                <c:pt idx="40901">
                  <c:v>-3.0179999999999998E-2</c:v>
                </c:pt>
                <c:pt idx="40902">
                  <c:v>-3.6418899999999997E-2</c:v>
                </c:pt>
                <c:pt idx="40903">
                  <c:v>-3.0177099999999998E-2</c:v>
                </c:pt>
                <c:pt idx="40904">
                  <c:v>-3.8747799999999999E-2</c:v>
                </c:pt>
                <c:pt idx="40905">
                  <c:v>-4.27284E-2</c:v>
                </c:pt>
                <c:pt idx="40906">
                  <c:v>-3.1422600000000002E-2</c:v>
                </c:pt>
                <c:pt idx="40907">
                  <c:v>-7.2777700000000001E-2</c:v>
                </c:pt>
                <c:pt idx="40908">
                  <c:v>-9.1037800000000002E-2</c:v>
                </c:pt>
                <c:pt idx="40909">
                  <c:v>-8.4876999999999994E-2</c:v>
                </c:pt>
                <c:pt idx="40910">
                  <c:v>-8.7353700000000006E-2</c:v>
                </c:pt>
                <c:pt idx="40911">
                  <c:v>-6.8464300000000006E-2</c:v>
                </c:pt>
                <c:pt idx="40912">
                  <c:v>-9.5005999999999993E-2</c:v>
                </c:pt>
                <c:pt idx="40913">
                  <c:v>-5.6836100000000001E-2</c:v>
                </c:pt>
                <c:pt idx="40914">
                  <c:v>-1.9561800000000001E-2</c:v>
                </c:pt>
                <c:pt idx="40915">
                  <c:v>-3.1232800000000002E-2</c:v>
                </c:pt>
                <c:pt idx="40916">
                  <c:v>-2.34241E-2</c:v>
                </c:pt>
                <c:pt idx="40917">
                  <c:v>-6.0047099999999999E-2</c:v>
                </c:pt>
                <c:pt idx="40918">
                  <c:v>-3.2035800000000003E-2</c:v>
                </c:pt>
                <c:pt idx="40919">
                  <c:v>-3.1579000000000003E-2</c:v>
                </c:pt>
                <c:pt idx="40920">
                  <c:v>-3.8037300000000003E-2</c:v>
                </c:pt>
                <c:pt idx="40921">
                  <c:v>-4.3189999999999999E-2</c:v>
                </c:pt>
                <c:pt idx="40922">
                  <c:v>-5.3876899999999998E-2</c:v>
                </c:pt>
                <c:pt idx="40923">
                  <c:v>-5.0110799999999997E-2</c:v>
                </c:pt>
                <c:pt idx="40924">
                  <c:v>-4.3297799999999997E-2</c:v>
                </c:pt>
                <c:pt idx="40925">
                  <c:v>-4.9108499999999999E-2</c:v>
                </c:pt>
                <c:pt idx="40926">
                  <c:v>-4.9358399999999997E-2</c:v>
                </c:pt>
                <c:pt idx="40927">
                  <c:v>-5.7032600000000003E-2</c:v>
                </c:pt>
                <c:pt idx="40928">
                  <c:v>-7.6366400000000001E-2</c:v>
                </c:pt>
                <c:pt idx="40929">
                  <c:v>-6.2652600000000003E-2</c:v>
                </c:pt>
                <c:pt idx="40930">
                  <c:v>-5.80397E-2</c:v>
                </c:pt>
                <c:pt idx="40931">
                  <c:v>-4.2303100000000003E-2</c:v>
                </c:pt>
                <c:pt idx="40932">
                  <c:v>-3.1367300000000001E-2</c:v>
                </c:pt>
                <c:pt idx="40933">
                  <c:v>-5.9099199999999998E-2</c:v>
                </c:pt>
                <c:pt idx="40934">
                  <c:v>-5.8348700000000003E-2</c:v>
                </c:pt>
                <c:pt idx="40935">
                  <c:v>-4.83665E-2</c:v>
                </c:pt>
                <c:pt idx="40936">
                  <c:v>-4.4205700000000001E-2</c:v>
                </c:pt>
                <c:pt idx="40937">
                  <c:v>-6.2441799999999999E-2</c:v>
                </c:pt>
                <c:pt idx="40938">
                  <c:v>-6.6107700000000005E-2</c:v>
                </c:pt>
                <c:pt idx="40939">
                  <c:v>-6.4147899999999994E-2</c:v>
                </c:pt>
                <c:pt idx="40940">
                  <c:v>-6.3234299999999993E-2</c:v>
                </c:pt>
                <c:pt idx="40941">
                  <c:v>-4.1759499999999998E-2</c:v>
                </c:pt>
                <c:pt idx="40942">
                  <c:v>-1.8042599999999999E-2</c:v>
                </c:pt>
                <c:pt idx="40943">
                  <c:v>-2.04067E-2</c:v>
                </c:pt>
                <c:pt idx="40944">
                  <c:v>-8.6584100000000001E-3</c:v>
                </c:pt>
                <c:pt idx="40945">
                  <c:v>-2.26669E-2</c:v>
                </c:pt>
                <c:pt idx="40946">
                  <c:v>-3.2135999999999998E-2</c:v>
                </c:pt>
                <c:pt idx="40947">
                  <c:v>-4.85277E-2</c:v>
                </c:pt>
                <c:pt idx="40948">
                  <c:v>-2.3563400000000002E-2</c:v>
                </c:pt>
                <c:pt idx="40949">
                  <c:v>-2.7100599999999999E-2</c:v>
                </c:pt>
                <c:pt idx="40950">
                  <c:v>-5.3007100000000001E-2</c:v>
                </c:pt>
                <c:pt idx="40951">
                  <c:v>-5.4777100000000002E-2</c:v>
                </c:pt>
                <c:pt idx="40952">
                  <c:v>-5.1744499999999999E-2</c:v>
                </c:pt>
                <c:pt idx="40953">
                  <c:v>-3.9770100000000003E-2</c:v>
                </c:pt>
                <c:pt idx="40954">
                  <c:v>-5.2254700000000001E-2</c:v>
                </c:pt>
                <c:pt idx="40955">
                  <c:v>-3.44362E-2</c:v>
                </c:pt>
                <c:pt idx="40956">
                  <c:v>-3.0179999999999998E-2</c:v>
                </c:pt>
                <c:pt idx="40957">
                  <c:v>-2.2737500000000001E-2</c:v>
                </c:pt>
                <c:pt idx="40958">
                  <c:v>-2.8461500000000001E-2</c:v>
                </c:pt>
                <c:pt idx="40959">
                  <c:v>-1.4798199999999999E-2</c:v>
                </c:pt>
                <c:pt idx="40960">
                  <c:v>-3.1017300000000001E-2</c:v>
                </c:pt>
                <c:pt idx="40961">
                  <c:v>-1.7085099999999999E-2</c:v>
                </c:pt>
                <c:pt idx="40962">
                  <c:v>-2.6128800000000001E-2</c:v>
                </c:pt>
                <c:pt idx="40963">
                  <c:v>-2.7799600000000001E-2</c:v>
                </c:pt>
                <c:pt idx="40964">
                  <c:v>-3.0995399999999999E-2</c:v>
                </c:pt>
                <c:pt idx="40965">
                  <c:v>-3.39584E-2</c:v>
                </c:pt>
                <c:pt idx="40966">
                  <c:v>-1.6557700000000002E-2</c:v>
                </c:pt>
                <c:pt idx="40967">
                  <c:v>-3.9580299999999999E-2</c:v>
                </c:pt>
                <c:pt idx="40968">
                  <c:v>-4.6383899999999999E-2</c:v>
                </c:pt>
                <c:pt idx="40969">
                  <c:v>-5.8015799999999999E-2</c:v>
                </c:pt>
                <c:pt idx="40970">
                  <c:v>-4.04949E-2</c:v>
                </c:pt>
                <c:pt idx="40971">
                  <c:v>-5.6102800000000001E-2</c:v>
                </c:pt>
                <c:pt idx="40972">
                  <c:v>-3.3703799999999999E-2</c:v>
                </c:pt>
                <c:pt idx="40973">
                  <c:v>-2.83155E-2</c:v>
                </c:pt>
                <c:pt idx="40974">
                  <c:v>-2.8963099999999999E-2</c:v>
                </c:pt>
                <c:pt idx="40975">
                  <c:v>-4.0065799999999999E-2</c:v>
                </c:pt>
                <c:pt idx="40976">
                  <c:v>-3.0501400000000001E-2</c:v>
                </c:pt>
                <c:pt idx="40977">
                  <c:v>-7.5454700000000003E-3</c:v>
                </c:pt>
                <c:pt idx="40978">
                  <c:v>-2.96364E-2</c:v>
                </c:pt>
                <c:pt idx="40979">
                  <c:v>-2.5623300000000002E-2</c:v>
                </c:pt>
                <c:pt idx="40980">
                  <c:v>-1.94597E-2</c:v>
                </c:pt>
                <c:pt idx="40981">
                  <c:v>-1.7868999999999999E-2</c:v>
                </c:pt>
                <c:pt idx="40982">
                  <c:v>4.0149699999999997E-3</c:v>
                </c:pt>
                <c:pt idx="40983">
                  <c:v>-1.25504E-2</c:v>
                </c:pt>
                <c:pt idx="40984">
                  <c:v>-1.49727E-3</c:v>
                </c:pt>
                <c:pt idx="40985">
                  <c:v>-1.2167000000000001E-2</c:v>
                </c:pt>
                <c:pt idx="40986">
                  <c:v>-2.1470099999999999E-2</c:v>
                </c:pt>
                <c:pt idx="40987">
                  <c:v>-1.08862E-2</c:v>
                </c:pt>
                <c:pt idx="40988">
                  <c:v>-1.94626E-2</c:v>
                </c:pt>
                <c:pt idx="40989">
                  <c:v>-1.19495E-2</c:v>
                </c:pt>
                <c:pt idx="40990">
                  <c:v>-2.3243900000000001E-2</c:v>
                </c:pt>
                <c:pt idx="40991">
                  <c:v>-6.4401600000000003E-3</c:v>
                </c:pt>
                <c:pt idx="40992">
                  <c:v>-9.4127700000000009E-3</c:v>
                </c:pt>
                <c:pt idx="40993">
                  <c:v>-1.4690399999999999E-2</c:v>
                </c:pt>
                <c:pt idx="40994">
                  <c:v>-1.7818500000000001E-2</c:v>
                </c:pt>
                <c:pt idx="40995">
                  <c:v>-1.49879E-2</c:v>
                </c:pt>
                <c:pt idx="40996">
                  <c:v>-1.89514E-2</c:v>
                </c:pt>
                <c:pt idx="40997">
                  <c:v>-1.2875599999999999E-2</c:v>
                </c:pt>
                <c:pt idx="40998">
                  <c:v>-3.9786299999999997E-2</c:v>
                </c:pt>
                <c:pt idx="40999">
                  <c:v>-3.2236099999999997E-2</c:v>
                </c:pt>
                <c:pt idx="41000">
                  <c:v>-2.00205E-2</c:v>
                </c:pt>
                <c:pt idx="41001">
                  <c:v>-1.01061E-2</c:v>
                </c:pt>
                <c:pt idx="41002">
                  <c:v>3.0355500000000001E-3</c:v>
                </c:pt>
                <c:pt idx="41003">
                  <c:v>-2.0177799999999999E-2</c:v>
                </c:pt>
                <c:pt idx="41004">
                  <c:v>-9.2773400000000002E-3</c:v>
                </c:pt>
                <c:pt idx="41005">
                  <c:v>-1.2620899999999999E-2</c:v>
                </c:pt>
                <c:pt idx="41006">
                  <c:v>-2.0354299999999999E-2</c:v>
                </c:pt>
                <c:pt idx="41007">
                  <c:v>-3.8450199999999997E-2</c:v>
                </c:pt>
                <c:pt idx="41008">
                  <c:v>-1.84145E-2</c:v>
                </c:pt>
                <c:pt idx="41009">
                  <c:v>-9.8876999999999993E-3</c:v>
                </c:pt>
                <c:pt idx="41010">
                  <c:v>-1.60141E-2</c:v>
                </c:pt>
                <c:pt idx="41011">
                  <c:v>-1.77631E-2</c:v>
                </c:pt>
                <c:pt idx="41012">
                  <c:v>-1.46809E-2</c:v>
                </c:pt>
                <c:pt idx="41013">
                  <c:v>-8.6088199999999997E-3</c:v>
                </c:pt>
                <c:pt idx="41014">
                  <c:v>-1.2472199999999999E-2</c:v>
                </c:pt>
                <c:pt idx="41015">
                  <c:v>-1.35183E-2</c:v>
                </c:pt>
                <c:pt idx="41016">
                  <c:v>-1.5177700000000001E-2</c:v>
                </c:pt>
                <c:pt idx="41017">
                  <c:v>-1.14269E-2</c:v>
                </c:pt>
                <c:pt idx="41018">
                  <c:v>1.1806500000000001E-3</c:v>
                </c:pt>
                <c:pt idx="41019">
                  <c:v>-1.5701300000000001E-2</c:v>
                </c:pt>
                <c:pt idx="41020">
                  <c:v>6.9608700000000001E-3</c:v>
                </c:pt>
                <c:pt idx="41021">
                  <c:v>-1.5050900000000001E-2</c:v>
                </c:pt>
                <c:pt idx="41022">
                  <c:v>-4.9724599999999997E-3</c:v>
                </c:pt>
                <c:pt idx="41023">
                  <c:v>-1.7710699999999999E-2</c:v>
                </c:pt>
                <c:pt idx="41024">
                  <c:v>-8.6898800000000005E-3</c:v>
                </c:pt>
                <c:pt idx="41025">
                  <c:v>-1.67198E-2</c:v>
                </c:pt>
                <c:pt idx="41026">
                  <c:v>-2.16656E-2</c:v>
                </c:pt>
                <c:pt idx="41027">
                  <c:v>-1.8718700000000001E-2</c:v>
                </c:pt>
                <c:pt idx="41028">
                  <c:v>-1.75219E-2</c:v>
                </c:pt>
                <c:pt idx="41029">
                  <c:v>-1.17407E-2</c:v>
                </c:pt>
                <c:pt idx="41030">
                  <c:v>-1.7147099999999998E-2</c:v>
                </c:pt>
                <c:pt idx="41031">
                  <c:v>-8.8424699999999998E-3</c:v>
                </c:pt>
                <c:pt idx="41032">
                  <c:v>-4.0655099999999996E-3</c:v>
                </c:pt>
                <c:pt idx="41033">
                  <c:v>-6.0253099999999999E-3</c:v>
                </c:pt>
                <c:pt idx="41034">
                  <c:v>-1.7728799999999999E-3</c:v>
                </c:pt>
                <c:pt idx="41035">
                  <c:v>-8.8453300000000002E-3</c:v>
                </c:pt>
                <c:pt idx="41036">
                  <c:v>8.6984599999999999E-3</c:v>
                </c:pt>
                <c:pt idx="41037">
                  <c:v>9.3841599999999997E-4</c:v>
                </c:pt>
                <c:pt idx="41038">
                  <c:v>1.7030699999999999E-2</c:v>
                </c:pt>
                <c:pt idx="41039">
                  <c:v>-4.1008E-4</c:v>
                </c:pt>
                <c:pt idx="41040">
                  <c:v>7.2965599999999997E-3</c:v>
                </c:pt>
                <c:pt idx="41041">
                  <c:v>1.02472E-2</c:v>
                </c:pt>
                <c:pt idx="41042">
                  <c:v>3.7193300000000002E-4</c:v>
                </c:pt>
                <c:pt idx="41043">
                  <c:v>3.5638800000000002E-3</c:v>
                </c:pt>
                <c:pt idx="41044">
                  <c:v>1.0161399999999999E-2</c:v>
                </c:pt>
                <c:pt idx="41045">
                  <c:v>9.6902800000000008E-3</c:v>
                </c:pt>
                <c:pt idx="41046">
                  <c:v>6.40297E-3</c:v>
                </c:pt>
                <c:pt idx="41047">
                  <c:v>1.9341500000000001E-2</c:v>
                </c:pt>
                <c:pt idx="41048">
                  <c:v>-2.6365300000000001E-2</c:v>
                </c:pt>
                <c:pt idx="41049">
                  <c:v>7.1964300000000002E-3</c:v>
                </c:pt>
                <c:pt idx="41050">
                  <c:v>8.1148100000000001E-3</c:v>
                </c:pt>
                <c:pt idx="41051">
                  <c:v>1.2386299999999999E-2</c:v>
                </c:pt>
                <c:pt idx="41052">
                  <c:v>5.1269499999999999E-3</c:v>
                </c:pt>
                <c:pt idx="41053">
                  <c:v>7.0428799999999996E-3</c:v>
                </c:pt>
                <c:pt idx="41054">
                  <c:v>6.4506499999999996E-3</c:v>
                </c:pt>
                <c:pt idx="41055">
                  <c:v>1.27916E-2</c:v>
                </c:pt>
                <c:pt idx="41056">
                  <c:v>2.9275900000000001E-2</c:v>
                </c:pt>
                <c:pt idx="41057">
                  <c:v>1.0746E-2</c:v>
                </c:pt>
                <c:pt idx="41058">
                  <c:v>2.81649E-2</c:v>
                </c:pt>
                <c:pt idx="41059">
                  <c:v>1.6781799999999999E-2</c:v>
                </c:pt>
                <c:pt idx="41060">
                  <c:v>1.5929200000000001E-2</c:v>
                </c:pt>
                <c:pt idx="41061">
                  <c:v>1.7603899999999999E-2</c:v>
                </c:pt>
                <c:pt idx="41062">
                  <c:v>1.8243800000000001E-2</c:v>
                </c:pt>
                <c:pt idx="41063">
                  <c:v>2.0324700000000001E-2</c:v>
                </c:pt>
                <c:pt idx="41064">
                  <c:v>2.9162400000000002E-2</c:v>
                </c:pt>
                <c:pt idx="41065">
                  <c:v>1.59445E-2</c:v>
                </c:pt>
                <c:pt idx="41066">
                  <c:v>4.3046000000000001E-2</c:v>
                </c:pt>
                <c:pt idx="41067">
                  <c:v>2.1614100000000001E-2</c:v>
                </c:pt>
                <c:pt idx="41068">
                  <c:v>2.5511699999999998E-2</c:v>
                </c:pt>
                <c:pt idx="41069">
                  <c:v>1.6519499999999999E-2</c:v>
                </c:pt>
                <c:pt idx="41070">
                  <c:v>2.6555100000000002E-2</c:v>
                </c:pt>
                <c:pt idx="41071">
                  <c:v>2.5872200000000001E-2</c:v>
                </c:pt>
                <c:pt idx="41072">
                  <c:v>3.5610200000000002E-2</c:v>
                </c:pt>
                <c:pt idx="41073">
                  <c:v>3.9470699999999997E-2</c:v>
                </c:pt>
                <c:pt idx="41074">
                  <c:v>3.2241800000000001E-2</c:v>
                </c:pt>
                <c:pt idx="41075">
                  <c:v>6.2933900000000001E-2</c:v>
                </c:pt>
                <c:pt idx="41076">
                  <c:v>5.3394299999999999E-2</c:v>
                </c:pt>
                <c:pt idx="41077">
                  <c:v>5.0663E-2</c:v>
                </c:pt>
                <c:pt idx="41078">
                  <c:v>2.07958E-2</c:v>
                </c:pt>
                <c:pt idx="41079">
                  <c:v>6.3246700000000003E-2</c:v>
                </c:pt>
                <c:pt idx="41080">
                  <c:v>1.89152E-2</c:v>
                </c:pt>
                <c:pt idx="41081">
                  <c:v>5.1185599999999998E-2</c:v>
                </c:pt>
                <c:pt idx="41082">
                  <c:v>5.0202400000000001E-2</c:v>
                </c:pt>
                <c:pt idx="41083">
                  <c:v>5.6448900000000003E-2</c:v>
                </c:pt>
                <c:pt idx="41084">
                  <c:v>5.4003700000000002E-2</c:v>
                </c:pt>
                <c:pt idx="41085">
                  <c:v>3.9169299999999997E-2</c:v>
                </c:pt>
                <c:pt idx="41086">
                  <c:v>4.8520099999999997E-2</c:v>
                </c:pt>
                <c:pt idx="41087">
                  <c:v>4.4168499999999999E-2</c:v>
                </c:pt>
                <c:pt idx="41088">
                  <c:v>3.3507299999999997E-2</c:v>
                </c:pt>
                <c:pt idx="41089">
                  <c:v>3.8330999999999997E-2</c:v>
                </c:pt>
                <c:pt idx="41090">
                  <c:v>2.4673500000000001E-2</c:v>
                </c:pt>
                <c:pt idx="41091">
                  <c:v>3.7575699999999997E-2</c:v>
                </c:pt>
                <c:pt idx="41092">
                  <c:v>4.7202099999999997E-2</c:v>
                </c:pt>
                <c:pt idx="41093">
                  <c:v>3.8994800000000003E-2</c:v>
                </c:pt>
                <c:pt idx="41094">
                  <c:v>4.4935200000000002E-2</c:v>
                </c:pt>
                <c:pt idx="41095">
                  <c:v>2.2441900000000001E-2</c:v>
                </c:pt>
                <c:pt idx="41096">
                  <c:v>2.2377000000000001E-2</c:v>
                </c:pt>
                <c:pt idx="41097">
                  <c:v>4.8304600000000003E-2</c:v>
                </c:pt>
                <c:pt idx="41098">
                  <c:v>1.29824E-2</c:v>
                </c:pt>
                <c:pt idx="41099">
                  <c:v>4.4467E-2</c:v>
                </c:pt>
                <c:pt idx="41100">
                  <c:v>1.31903E-2</c:v>
                </c:pt>
                <c:pt idx="41101">
                  <c:v>3.9689099999999998E-2</c:v>
                </c:pt>
                <c:pt idx="41102">
                  <c:v>3.7561400000000002E-2</c:v>
                </c:pt>
                <c:pt idx="41103">
                  <c:v>1.7252900000000002E-2</c:v>
                </c:pt>
                <c:pt idx="41104">
                  <c:v>3.2612799999999997E-2</c:v>
                </c:pt>
                <c:pt idx="41105">
                  <c:v>8.9235300000000007E-3</c:v>
                </c:pt>
                <c:pt idx="41106">
                  <c:v>2.76403E-2</c:v>
                </c:pt>
                <c:pt idx="41107">
                  <c:v>3.2799700000000001E-2</c:v>
                </c:pt>
                <c:pt idx="41108">
                  <c:v>4.80347E-2</c:v>
                </c:pt>
                <c:pt idx="41109">
                  <c:v>2.64082E-2</c:v>
                </c:pt>
                <c:pt idx="41110">
                  <c:v>2.8539700000000001E-2</c:v>
                </c:pt>
                <c:pt idx="41111">
                  <c:v>3.3247899999999997E-2</c:v>
                </c:pt>
                <c:pt idx="41112">
                  <c:v>3.4804300000000003E-2</c:v>
                </c:pt>
                <c:pt idx="41113">
                  <c:v>3.8326300000000001E-2</c:v>
                </c:pt>
                <c:pt idx="41114">
                  <c:v>4.31852E-2</c:v>
                </c:pt>
                <c:pt idx="41115">
                  <c:v>4.6217899999999999E-2</c:v>
                </c:pt>
                <c:pt idx="41116">
                  <c:v>3.4998899999999999E-2</c:v>
                </c:pt>
                <c:pt idx="41117">
                  <c:v>2.4713499999999999E-2</c:v>
                </c:pt>
                <c:pt idx="41118">
                  <c:v>3.8066900000000001E-2</c:v>
                </c:pt>
                <c:pt idx="41119">
                  <c:v>4.9346899999999999E-2</c:v>
                </c:pt>
                <c:pt idx="41120">
                  <c:v>2.2893899999999998E-2</c:v>
                </c:pt>
                <c:pt idx="41121">
                  <c:v>2.4341600000000001E-2</c:v>
                </c:pt>
                <c:pt idx="41122">
                  <c:v>5.1648100000000002E-2</c:v>
                </c:pt>
                <c:pt idx="41123">
                  <c:v>5.8507000000000003E-2</c:v>
                </c:pt>
                <c:pt idx="41124">
                  <c:v>4.9413699999999998E-2</c:v>
                </c:pt>
                <c:pt idx="41125">
                  <c:v>5.17759E-2</c:v>
                </c:pt>
                <c:pt idx="41126">
                  <c:v>3.2455400000000002E-2</c:v>
                </c:pt>
                <c:pt idx="41127">
                  <c:v>3.4451500000000003E-2</c:v>
                </c:pt>
                <c:pt idx="41128">
                  <c:v>2.4140399999999999E-2</c:v>
                </c:pt>
                <c:pt idx="41129">
                  <c:v>3.6507600000000001E-2</c:v>
                </c:pt>
                <c:pt idx="41130">
                  <c:v>4.1026100000000003E-2</c:v>
                </c:pt>
                <c:pt idx="41131">
                  <c:v>4.2382200000000002E-2</c:v>
                </c:pt>
                <c:pt idx="41132">
                  <c:v>3.17326E-2</c:v>
                </c:pt>
                <c:pt idx="41133">
                  <c:v>3.55988E-2</c:v>
                </c:pt>
                <c:pt idx="41134">
                  <c:v>3.58372E-2</c:v>
                </c:pt>
                <c:pt idx="41135">
                  <c:v>3.9088199999999997E-2</c:v>
                </c:pt>
                <c:pt idx="41136">
                  <c:v>1.49651E-2</c:v>
                </c:pt>
                <c:pt idx="41137">
                  <c:v>2.29883E-2</c:v>
                </c:pt>
                <c:pt idx="41138">
                  <c:v>1.7587700000000001E-2</c:v>
                </c:pt>
                <c:pt idx="41139">
                  <c:v>4.3878599999999997E-2</c:v>
                </c:pt>
                <c:pt idx="41140">
                  <c:v>4.5744899999999998E-2</c:v>
                </c:pt>
                <c:pt idx="41141">
                  <c:v>5.1803599999999998E-2</c:v>
                </c:pt>
                <c:pt idx="41142">
                  <c:v>4.1925400000000002E-2</c:v>
                </c:pt>
                <c:pt idx="41143">
                  <c:v>4.3767E-2</c:v>
                </c:pt>
                <c:pt idx="41144">
                  <c:v>4.9101800000000001E-2</c:v>
                </c:pt>
                <c:pt idx="41145">
                  <c:v>4.3520900000000001E-2</c:v>
                </c:pt>
                <c:pt idx="41146">
                  <c:v>3.6405600000000003E-2</c:v>
                </c:pt>
                <c:pt idx="41147">
                  <c:v>3.89223E-2</c:v>
                </c:pt>
                <c:pt idx="41148">
                  <c:v>4.6169300000000003E-2</c:v>
                </c:pt>
                <c:pt idx="41149">
                  <c:v>5.09043E-2</c:v>
                </c:pt>
                <c:pt idx="41150">
                  <c:v>3.10946E-2</c:v>
                </c:pt>
                <c:pt idx="41151">
                  <c:v>3.2748199999999998E-2</c:v>
                </c:pt>
                <c:pt idx="41152">
                  <c:v>4.5400599999999999E-2</c:v>
                </c:pt>
                <c:pt idx="41153">
                  <c:v>4.6425800000000003E-2</c:v>
                </c:pt>
                <c:pt idx="41154">
                  <c:v>5.1024399999999998E-2</c:v>
                </c:pt>
                <c:pt idx="41155">
                  <c:v>3.9958E-2</c:v>
                </c:pt>
                <c:pt idx="41156">
                  <c:v>5.0322499999999999E-2</c:v>
                </c:pt>
                <c:pt idx="41157">
                  <c:v>5.7352100000000003E-2</c:v>
                </c:pt>
                <c:pt idx="41158" formatCode="0.00E+00">
                  <c:v>5.2844000000000002E-2</c:v>
                </c:pt>
                <c:pt idx="41159">
                  <c:v>4.8143400000000003E-2</c:v>
                </c:pt>
                <c:pt idx="41160">
                  <c:v>5.2438699999999998E-2</c:v>
                </c:pt>
                <c:pt idx="41161">
                  <c:v>2.8991699999999999E-2</c:v>
                </c:pt>
                <c:pt idx="41162">
                  <c:v>4.30918E-2</c:v>
                </c:pt>
                <c:pt idx="41163">
                  <c:v>4.58603E-2</c:v>
                </c:pt>
                <c:pt idx="41164">
                  <c:v>6.4100299999999999E-2</c:v>
                </c:pt>
                <c:pt idx="41165">
                  <c:v>5.47628E-2</c:v>
                </c:pt>
                <c:pt idx="41166">
                  <c:v>3.4293200000000003E-2</c:v>
                </c:pt>
                <c:pt idx="41167">
                  <c:v>4.7436699999999998E-2</c:v>
                </c:pt>
                <c:pt idx="41168">
                  <c:v>6.1431899999999998E-2</c:v>
                </c:pt>
                <c:pt idx="41169">
                  <c:v>4.0799099999999998E-2</c:v>
                </c:pt>
                <c:pt idx="41170">
                  <c:v>5.68829E-2</c:v>
                </c:pt>
                <c:pt idx="41171">
                  <c:v>3.4654600000000001E-2</c:v>
                </c:pt>
                <c:pt idx="41172">
                  <c:v>3.6047000000000003E-2</c:v>
                </c:pt>
                <c:pt idx="41173">
                  <c:v>4.8041300000000002E-2</c:v>
                </c:pt>
                <c:pt idx="41174">
                  <c:v>4.2424200000000002E-2</c:v>
                </c:pt>
                <c:pt idx="41175">
                  <c:v>6.3708299999999995E-2</c:v>
                </c:pt>
                <c:pt idx="41176">
                  <c:v>5.9040099999999998E-2</c:v>
                </c:pt>
                <c:pt idx="41177">
                  <c:v>4.86107E-2</c:v>
                </c:pt>
                <c:pt idx="41178">
                  <c:v>4.3119400000000002E-2</c:v>
                </c:pt>
                <c:pt idx="41179">
                  <c:v>3.90024E-2</c:v>
                </c:pt>
                <c:pt idx="41180">
                  <c:v>5.39274E-2</c:v>
                </c:pt>
                <c:pt idx="41181">
                  <c:v>5.5802299999999999E-2</c:v>
                </c:pt>
                <c:pt idx="41182">
                  <c:v>2.9974000000000001E-2</c:v>
                </c:pt>
                <c:pt idx="41183">
                  <c:v>4.4073099999999997E-2</c:v>
                </c:pt>
                <c:pt idx="41184">
                  <c:v>3.0427900000000001E-2</c:v>
                </c:pt>
                <c:pt idx="41185">
                  <c:v>5.2221299999999998E-2</c:v>
                </c:pt>
                <c:pt idx="41186">
                  <c:v>5.0913800000000002E-2</c:v>
                </c:pt>
                <c:pt idx="41187">
                  <c:v>6.97546E-2</c:v>
                </c:pt>
                <c:pt idx="41188">
                  <c:v>6.39734E-2</c:v>
                </c:pt>
                <c:pt idx="41189">
                  <c:v>4.1357999999999999E-2</c:v>
                </c:pt>
                <c:pt idx="41190">
                  <c:v>5.16777E-2</c:v>
                </c:pt>
                <c:pt idx="41191">
                  <c:v>6.4423599999999998E-2</c:v>
                </c:pt>
                <c:pt idx="41192">
                  <c:v>6.7352300000000004E-2</c:v>
                </c:pt>
                <c:pt idx="41193">
                  <c:v>5.28297E-2</c:v>
                </c:pt>
                <c:pt idx="41194">
                  <c:v>4.8028899999999999E-2</c:v>
                </c:pt>
                <c:pt idx="41195">
                  <c:v>5.0035499999999997E-2</c:v>
                </c:pt>
                <c:pt idx="41196">
                  <c:v>4.9488999999999998E-2</c:v>
                </c:pt>
                <c:pt idx="41197">
                  <c:v>3.7075999999999998E-2</c:v>
                </c:pt>
                <c:pt idx="41198">
                  <c:v>5.9499700000000003E-2</c:v>
                </c:pt>
                <c:pt idx="41199">
                  <c:v>5.40495E-2</c:v>
                </c:pt>
                <c:pt idx="41200">
                  <c:v>5.7418799999999999E-2</c:v>
                </c:pt>
                <c:pt idx="41201">
                  <c:v>3.4583099999999999E-2</c:v>
                </c:pt>
                <c:pt idx="41202">
                  <c:v>4.0705699999999997E-2</c:v>
                </c:pt>
                <c:pt idx="41203">
                  <c:v>4.5290900000000002E-2</c:v>
                </c:pt>
                <c:pt idx="41204">
                  <c:v>4.1491500000000001E-2</c:v>
                </c:pt>
                <c:pt idx="41205">
                  <c:v>3.5424200000000003E-2</c:v>
                </c:pt>
                <c:pt idx="41206">
                  <c:v>2.81E-2</c:v>
                </c:pt>
                <c:pt idx="41207">
                  <c:v>4.18549E-2</c:v>
                </c:pt>
                <c:pt idx="41208">
                  <c:v>1.9985200000000002E-2</c:v>
                </c:pt>
                <c:pt idx="41209">
                  <c:v>5.4043800000000003E-2</c:v>
                </c:pt>
                <c:pt idx="41210">
                  <c:v>4.8313099999999998E-2</c:v>
                </c:pt>
                <c:pt idx="41211">
                  <c:v>4.9805599999999998E-2</c:v>
                </c:pt>
                <c:pt idx="41212">
                  <c:v>4.68388E-2</c:v>
                </c:pt>
                <c:pt idx="41213">
                  <c:v>3.3178300000000001E-2</c:v>
                </c:pt>
                <c:pt idx="41214">
                  <c:v>4.4922799999999999E-2</c:v>
                </c:pt>
                <c:pt idx="41215">
                  <c:v>4.7941200000000003E-2</c:v>
                </c:pt>
                <c:pt idx="41216">
                  <c:v>4.5601799999999998E-2</c:v>
                </c:pt>
                <c:pt idx="41217">
                  <c:v>3.7064600000000003E-2</c:v>
                </c:pt>
                <c:pt idx="41218">
                  <c:v>3.17898E-2</c:v>
                </c:pt>
                <c:pt idx="41219">
                  <c:v>2.6983300000000002E-2</c:v>
                </c:pt>
                <c:pt idx="41220">
                  <c:v>3.0140900000000002E-2</c:v>
                </c:pt>
                <c:pt idx="41221">
                  <c:v>4.6614599999999999E-2</c:v>
                </c:pt>
                <c:pt idx="41222">
                  <c:v>3.7240000000000002E-2</c:v>
                </c:pt>
                <c:pt idx="41223">
                  <c:v>2.75965E-2</c:v>
                </c:pt>
                <c:pt idx="41224">
                  <c:v>2.6604699999999998E-2</c:v>
                </c:pt>
                <c:pt idx="41225">
                  <c:v>3.2370599999999999E-2</c:v>
                </c:pt>
                <c:pt idx="41226">
                  <c:v>3.03707E-2</c:v>
                </c:pt>
                <c:pt idx="41227">
                  <c:v>2.6879299999999998E-2</c:v>
                </c:pt>
                <c:pt idx="41228">
                  <c:v>2.8898199999999999E-2</c:v>
                </c:pt>
                <c:pt idx="41229" formatCode="0.00E+00">
                  <c:v>5.0544699999999997E-5</c:v>
                </c:pt>
                <c:pt idx="41230">
                  <c:v>1.49508E-2</c:v>
                </c:pt>
                <c:pt idx="41231">
                  <c:v>2.3548099999999999E-2</c:v>
                </c:pt>
                <c:pt idx="41232">
                  <c:v>1.26543E-2</c:v>
                </c:pt>
                <c:pt idx="41233">
                  <c:v>3.2968499999999998E-2</c:v>
                </c:pt>
                <c:pt idx="41234">
                  <c:v>2.60401E-2</c:v>
                </c:pt>
                <c:pt idx="41235">
                  <c:v>4.6842599999999998E-2</c:v>
                </c:pt>
                <c:pt idx="41236">
                  <c:v>3.5326999999999997E-2</c:v>
                </c:pt>
                <c:pt idx="41237">
                  <c:v>4.21343E-2</c:v>
                </c:pt>
                <c:pt idx="41238">
                  <c:v>1.8290500000000001E-2</c:v>
                </c:pt>
                <c:pt idx="41239">
                  <c:v>2.95506E-2</c:v>
                </c:pt>
                <c:pt idx="41240">
                  <c:v>2.6409100000000001E-2</c:v>
                </c:pt>
                <c:pt idx="41241">
                  <c:v>2.0756699999999999E-2</c:v>
                </c:pt>
                <c:pt idx="41242">
                  <c:v>2.14968E-2</c:v>
                </c:pt>
                <c:pt idx="41243">
                  <c:v>1.9339599999999998E-2</c:v>
                </c:pt>
                <c:pt idx="41244">
                  <c:v>3.8057300000000002E-2</c:v>
                </c:pt>
                <c:pt idx="41245">
                  <c:v>1.8993400000000001E-2</c:v>
                </c:pt>
                <c:pt idx="41246">
                  <c:v>1.8931400000000001E-2</c:v>
                </c:pt>
                <c:pt idx="41247">
                  <c:v>1.05095E-2</c:v>
                </c:pt>
                <c:pt idx="41248">
                  <c:v>2.4544699999999999E-2</c:v>
                </c:pt>
                <c:pt idx="41249">
                  <c:v>4.0570299999999997E-2</c:v>
                </c:pt>
                <c:pt idx="41250">
                  <c:v>3.48148E-2</c:v>
                </c:pt>
                <c:pt idx="41251">
                  <c:v>2.8082800000000002E-2</c:v>
                </c:pt>
                <c:pt idx="41252">
                  <c:v>3.5520599999999999E-2</c:v>
                </c:pt>
                <c:pt idx="41253">
                  <c:v>3.0384100000000001E-2</c:v>
                </c:pt>
                <c:pt idx="41254">
                  <c:v>1.1914299999999999E-2</c:v>
                </c:pt>
                <c:pt idx="41255">
                  <c:v>3.9253200000000004E-3</c:v>
                </c:pt>
                <c:pt idx="41256">
                  <c:v>3.2896000000000002E-2</c:v>
                </c:pt>
                <c:pt idx="41257">
                  <c:v>2.8654099999999998E-2</c:v>
                </c:pt>
                <c:pt idx="41258">
                  <c:v>1.99995E-2</c:v>
                </c:pt>
                <c:pt idx="41259">
                  <c:v>2.7323699999999999E-2</c:v>
                </c:pt>
                <c:pt idx="41260">
                  <c:v>1.8423999999999999E-2</c:v>
                </c:pt>
                <c:pt idx="41261">
                  <c:v>3.2602300000000001E-2</c:v>
                </c:pt>
                <c:pt idx="41262">
                  <c:v>4.25081E-2</c:v>
                </c:pt>
                <c:pt idx="41263">
                  <c:v>3.1502700000000002E-2</c:v>
                </c:pt>
                <c:pt idx="41264">
                  <c:v>2.4141300000000001E-2</c:v>
                </c:pt>
                <c:pt idx="41265">
                  <c:v>2.3692100000000001E-2</c:v>
                </c:pt>
                <c:pt idx="41266">
                  <c:v>2.7986500000000001E-2</c:v>
                </c:pt>
                <c:pt idx="41267">
                  <c:v>2.2780399999999999E-2</c:v>
                </c:pt>
                <c:pt idx="41268">
                  <c:v>2.2358900000000001E-2</c:v>
                </c:pt>
                <c:pt idx="41269">
                  <c:v>3.07026E-2</c:v>
                </c:pt>
                <c:pt idx="41270">
                  <c:v>1.17016E-2</c:v>
                </c:pt>
                <c:pt idx="41271">
                  <c:v>2.40726E-2</c:v>
                </c:pt>
                <c:pt idx="41272">
                  <c:v>2.47993E-2</c:v>
                </c:pt>
                <c:pt idx="41273">
                  <c:v>2.6615099999999999E-2</c:v>
                </c:pt>
                <c:pt idx="41274">
                  <c:v>2.37827E-2</c:v>
                </c:pt>
                <c:pt idx="41275">
                  <c:v>2.9559100000000001E-2</c:v>
                </c:pt>
                <c:pt idx="41276">
                  <c:v>1.8700600000000001E-2</c:v>
                </c:pt>
                <c:pt idx="41277">
                  <c:v>2.0045299999999999E-2</c:v>
                </c:pt>
                <c:pt idx="41278">
                  <c:v>2.7446700000000001E-2</c:v>
                </c:pt>
                <c:pt idx="41279">
                  <c:v>2.5490800000000001E-2</c:v>
                </c:pt>
                <c:pt idx="41280">
                  <c:v>3.5657899999999999E-2</c:v>
                </c:pt>
                <c:pt idx="41281">
                  <c:v>9.3851100000000003E-3</c:v>
                </c:pt>
                <c:pt idx="41282">
                  <c:v>2.20652E-2</c:v>
                </c:pt>
                <c:pt idx="41283">
                  <c:v>1.63698E-2</c:v>
                </c:pt>
                <c:pt idx="41284">
                  <c:v>1.54877E-2</c:v>
                </c:pt>
                <c:pt idx="41285">
                  <c:v>3.2113099999999999E-2</c:v>
                </c:pt>
                <c:pt idx="41286">
                  <c:v>1.21899E-2</c:v>
                </c:pt>
                <c:pt idx="41287">
                  <c:v>1.1287699999999999E-2</c:v>
                </c:pt>
                <c:pt idx="41288">
                  <c:v>1.3032E-2</c:v>
                </c:pt>
                <c:pt idx="41289">
                  <c:v>9.4842899999999994E-3</c:v>
                </c:pt>
                <c:pt idx="41290">
                  <c:v>1.0423699999999999E-2</c:v>
                </c:pt>
                <c:pt idx="41291">
                  <c:v>2.4531399999999998E-2</c:v>
                </c:pt>
                <c:pt idx="41292">
                  <c:v>2.4029700000000001E-2</c:v>
                </c:pt>
                <c:pt idx="41293">
                  <c:v>2.90785E-2</c:v>
                </c:pt>
                <c:pt idx="41294">
                  <c:v>2.7662300000000001E-2</c:v>
                </c:pt>
                <c:pt idx="41295">
                  <c:v>2.5463099999999999E-2</c:v>
                </c:pt>
                <c:pt idx="41296">
                  <c:v>1.71118E-2</c:v>
                </c:pt>
                <c:pt idx="41297">
                  <c:v>1.2606600000000001E-2</c:v>
                </c:pt>
                <c:pt idx="41298">
                  <c:v>2.1052399999999999E-2</c:v>
                </c:pt>
                <c:pt idx="41299">
                  <c:v>1.79501E-2</c:v>
                </c:pt>
                <c:pt idx="41300">
                  <c:v>1.2181300000000001E-2</c:v>
                </c:pt>
                <c:pt idx="41301">
                  <c:v>1.42136E-2</c:v>
                </c:pt>
                <c:pt idx="41302">
                  <c:v>5.4836299999999998E-3</c:v>
                </c:pt>
                <c:pt idx="41303">
                  <c:v>2.7435299999999999E-2</c:v>
                </c:pt>
                <c:pt idx="41304">
                  <c:v>2.2701300000000001E-2</c:v>
                </c:pt>
                <c:pt idx="41305">
                  <c:v>1.4546399999999999E-2</c:v>
                </c:pt>
                <c:pt idx="41306">
                  <c:v>2.6143099999999999E-2</c:v>
                </c:pt>
                <c:pt idx="41307">
                  <c:v>2.3633000000000001E-2</c:v>
                </c:pt>
                <c:pt idx="41308">
                  <c:v>3.3131599999999997E-2</c:v>
                </c:pt>
                <c:pt idx="41309">
                  <c:v>1.7063100000000001E-2</c:v>
                </c:pt>
                <c:pt idx="41310">
                  <c:v>1.1158E-2</c:v>
                </c:pt>
                <c:pt idx="41311">
                  <c:v>9.0875599999999997E-3</c:v>
                </c:pt>
                <c:pt idx="41312">
                  <c:v>1.8366799999999999E-2</c:v>
                </c:pt>
                <c:pt idx="41313">
                  <c:v>1.4423399999999999E-2</c:v>
                </c:pt>
                <c:pt idx="41314">
                  <c:v>-7.1535100000000001E-3</c:v>
                </c:pt>
                <c:pt idx="41315">
                  <c:v>3.2444000000000001E-3</c:v>
                </c:pt>
                <c:pt idx="41316">
                  <c:v>-7.7438400000000003E-4</c:v>
                </c:pt>
                <c:pt idx="41317">
                  <c:v>1.1230499999999999E-2</c:v>
                </c:pt>
                <c:pt idx="41318">
                  <c:v>-9.4585399999999997E-3</c:v>
                </c:pt>
                <c:pt idx="41319">
                  <c:v>-1.56021E-3</c:v>
                </c:pt>
                <c:pt idx="41320">
                  <c:v>6.7443800000000003E-3</c:v>
                </c:pt>
                <c:pt idx="41321">
                  <c:v>-3.3531199999999998E-3</c:v>
                </c:pt>
                <c:pt idx="41322">
                  <c:v>1.9845000000000002E-2</c:v>
                </c:pt>
                <c:pt idx="41323">
                  <c:v>1.7162299999999998E-2</c:v>
                </c:pt>
                <c:pt idx="41324">
                  <c:v>5.0735499999999996E-3</c:v>
                </c:pt>
                <c:pt idx="41325">
                  <c:v>6.5946599999999996E-3</c:v>
                </c:pt>
                <c:pt idx="41326">
                  <c:v>-4.2667399999999998E-3</c:v>
                </c:pt>
                <c:pt idx="41327">
                  <c:v>-5.1822700000000001E-3</c:v>
                </c:pt>
                <c:pt idx="41328">
                  <c:v>8.6593599999999996E-3</c:v>
                </c:pt>
                <c:pt idx="41329">
                  <c:v>-9.1905600000000004E-3</c:v>
                </c:pt>
                <c:pt idx="41330">
                  <c:v>-2.6722E-3</c:v>
                </c:pt>
                <c:pt idx="41331">
                  <c:v>-9.0808899999999994E-3</c:v>
                </c:pt>
                <c:pt idx="41332">
                  <c:v>9.0131800000000008E-3</c:v>
                </c:pt>
                <c:pt idx="41333">
                  <c:v>-1.11761E-2</c:v>
                </c:pt>
                <c:pt idx="41334">
                  <c:v>-1.6855200000000001E-2</c:v>
                </c:pt>
                <c:pt idx="41335">
                  <c:v>-7.20406E-3</c:v>
                </c:pt>
                <c:pt idx="41336">
                  <c:v>-4.91619E-3</c:v>
                </c:pt>
                <c:pt idx="41337">
                  <c:v>1.5489599999999999E-2</c:v>
                </c:pt>
                <c:pt idx="41338">
                  <c:v>-1.4848699999999999E-3</c:v>
                </c:pt>
                <c:pt idx="41339">
                  <c:v>3.2835E-3</c:v>
                </c:pt>
                <c:pt idx="41340">
                  <c:v>-9.0694400000000002E-4</c:v>
                </c:pt>
                <c:pt idx="41341">
                  <c:v>-4.7883999999999999E-3</c:v>
                </c:pt>
                <c:pt idx="41342">
                  <c:v>-6.5889399999999997E-3</c:v>
                </c:pt>
                <c:pt idx="41343">
                  <c:v>-5.1040599999999997E-3</c:v>
                </c:pt>
                <c:pt idx="41344">
                  <c:v>-7.0657699999999999E-3</c:v>
                </c:pt>
                <c:pt idx="41345">
                  <c:v>-8.9111299999999997E-3</c:v>
                </c:pt>
                <c:pt idx="41346">
                  <c:v>-7.3242200000000004E-4</c:v>
                </c:pt>
                <c:pt idx="41347">
                  <c:v>5.7888000000000004E-4</c:v>
                </c:pt>
                <c:pt idx="41348">
                  <c:v>-7.5492900000000002E-3</c:v>
                </c:pt>
                <c:pt idx="41349">
                  <c:v>-7.8535099999999993E-3</c:v>
                </c:pt>
                <c:pt idx="41350">
                  <c:v>-1.6637800000000001E-2</c:v>
                </c:pt>
                <c:pt idx="41351">
                  <c:v>5.5265399999999999E-3</c:v>
                </c:pt>
                <c:pt idx="41352">
                  <c:v>-2.1075199999999999E-2</c:v>
                </c:pt>
                <c:pt idx="41353">
                  <c:v>-1.2413E-2</c:v>
                </c:pt>
                <c:pt idx="41354">
                  <c:v>-3.2949399999999997E-2</c:v>
                </c:pt>
                <c:pt idx="41355">
                  <c:v>-9.1772099999999999E-3</c:v>
                </c:pt>
                <c:pt idx="41356">
                  <c:v>5.6724499999999999E-3</c:v>
                </c:pt>
                <c:pt idx="41357">
                  <c:v>-4.8265499999999998E-3</c:v>
                </c:pt>
                <c:pt idx="41358">
                  <c:v>-2.0870199999999998E-2</c:v>
                </c:pt>
                <c:pt idx="41359">
                  <c:v>-6.8225899999999999E-3</c:v>
                </c:pt>
                <c:pt idx="41360">
                  <c:v>9.8533600000000002E-3</c:v>
                </c:pt>
                <c:pt idx="41361">
                  <c:v>-1.14202E-2</c:v>
                </c:pt>
                <c:pt idx="41362">
                  <c:v>6.05392E-3</c:v>
                </c:pt>
                <c:pt idx="41363">
                  <c:v>-2.6494E-2</c:v>
                </c:pt>
                <c:pt idx="41364">
                  <c:v>-1.8587099999999999E-2</c:v>
                </c:pt>
                <c:pt idx="41365">
                  <c:v>-1.4209699999999999E-3</c:v>
                </c:pt>
                <c:pt idx="41366">
                  <c:v>-2.48051E-3</c:v>
                </c:pt>
                <c:pt idx="41367">
                  <c:v>6.2151000000000003E-3</c:v>
                </c:pt>
                <c:pt idx="41368">
                  <c:v>-9.1295200000000003E-3</c:v>
                </c:pt>
                <c:pt idx="41369">
                  <c:v>-2.07262E-2</c:v>
                </c:pt>
                <c:pt idx="41370">
                  <c:v>-1.2562800000000001E-2</c:v>
                </c:pt>
                <c:pt idx="41371">
                  <c:v>-1.7694499999999998E-2</c:v>
                </c:pt>
                <c:pt idx="41372">
                  <c:v>-1.08843E-2</c:v>
                </c:pt>
                <c:pt idx="41373">
                  <c:v>-2.0074799999999999E-3</c:v>
                </c:pt>
                <c:pt idx="41374">
                  <c:v>-6.9494200000000004E-3</c:v>
                </c:pt>
                <c:pt idx="41375">
                  <c:v>4.1723300000000001E-3</c:v>
                </c:pt>
                <c:pt idx="41376">
                  <c:v>-6.51646E-3</c:v>
                </c:pt>
                <c:pt idx="41377">
                  <c:v>-7.8210799999999994E-3</c:v>
                </c:pt>
                <c:pt idx="41378">
                  <c:v>-1.34182E-2</c:v>
                </c:pt>
                <c:pt idx="41379">
                  <c:v>-2.4723100000000001E-2</c:v>
                </c:pt>
                <c:pt idx="41380">
                  <c:v>-1.65825E-2</c:v>
                </c:pt>
                <c:pt idx="41381">
                  <c:v>-1.30825E-2</c:v>
                </c:pt>
                <c:pt idx="41382">
                  <c:v>-1.0197599999999999E-2</c:v>
                </c:pt>
                <c:pt idx="41383">
                  <c:v>-1.00622E-2</c:v>
                </c:pt>
                <c:pt idx="41384">
                  <c:v>-1.0511400000000001E-2</c:v>
                </c:pt>
                <c:pt idx="41385">
                  <c:v>-6.6080100000000001E-3</c:v>
                </c:pt>
                <c:pt idx="41386">
                  <c:v>-2.7518299999999999E-2</c:v>
                </c:pt>
                <c:pt idx="41387">
                  <c:v>-2.2057500000000001E-2</c:v>
                </c:pt>
                <c:pt idx="41388">
                  <c:v>-3.8414E-3</c:v>
                </c:pt>
                <c:pt idx="41389">
                  <c:v>-1.27773E-2</c:v>
                </c:pt>
                <c:pt idx="41390">
                  <c:v>-1.20182E-2</c:v>
                </c:pt>
                <c:pt idx="41391">
                  <c:v>4.1675599999999998E-3</c:v>
                </c:pt>
                <c:pt idx="41392">
                  <c:v>-1.5337E-2</c:v>
                </c:pt>
                <c:pt idx="41393">
                  <c:v>-1.44739E-2</c:v>
                </c:pt>
                <c:pt idx="41394">
                  <c:v>-1.5500099999999999E-2</c:v>
                </c:pt>
                <c:pt idx="41395">
                  <c:v>5.0182300000000003E-3</c:v>
                </c:pt>
                <c:pt idx="41396">
                  <c:v>-2.1038999999999999E-2</c:v>
                </c:pt>
                <c:pt idx="41397">
                  <c:v>-1.95065E-2</c:v>
                </c:pt>
                <c:pt idx="41398">
                  <c:v>-1.1076000000000001E-2</c:v>
                </c:pt>
                <c:pt idx="41399">
                  <c:v>-2.2438E-2</c:v>
                </c:pt>
                <c:pt idx="41400">
                  <c:v>-2.20594E-2</c:v>
                </c:pt>
                <c:pt idx="41401">
                  <c:v>-3.4318899999999999E-2</c:v>
                </c:pt>
                <c:pt idx="41402">
                  <c:v>-6.5774900000000001E-3</c:v>
                </c:pt>
                <c:pt idx="41403">
                  <c:v>-1.3019599999999999E-2</c:v>
                </c:pt>
                <c:pt idx="41404">
                  <c:v>-2.9209100000000002E-2</c:v>
                </c:pt>
                <c:pt idx="41405">
                  <c:v>-1.8158000000000001E-2</c:v>
                </c:pt>
                <c:pt idx="41406">
                  <c:v>-1.83573E-2</c:v>
                </c:pt>
                <c:pt idx="41407">
                  <c:v>-2.3695000000000001E-2</c:v>
                </c:pt>
                <c:pt idx="41408">
                  <c:v>-2.6323300000000001E-2</c:v>
                </c:pt>
                <c:pt idx="41409">
                  <c:v>-1.33095E-2</c:v>
                </c:pt>
                <c:pt idx="41410">
                  <c:v>-2.2777599999999999E-2</c:v>
                </c:pt>
                <c:pt idx="41411">
                  <c:v>-4.5576100000000001E-3</c:v>
                </c:pt>
                <c:pt idx="41412">
                  <c:v>-1.3051E-2</c:v>
                </c:pt>
                <c:pt idx="41413">
                  <c:v>-1.7085099999999999E-2</c:v>
                </c:pt>
                <c:pt idx="41414">
                  <c:v>-4.2514800000000002E-3</c:v>
                </c:pt>
                <c:pt idx="41415">
                  <c:v>-2.1101999999999999E-2</c:v>
                </c:pt>
                <c:pt idx="41416">
                  <c:v>-6.9465600000000001E-3</c:v>
                </c:pt>
                <c:pt idx="41417">
                  <c:v>-2.3234399999999999E-2</c:v>
                </c:pt>
                <c:pt idx="41418">
                  <c:v>-3.87383E-3</c:v>
                </c:pt>
                <c:pt idx="41419">
                  <c:v>-2.4789800000000001E-2</c:v>
                </c:pt>
                <c:pt idx="41420">
                  <c:v>-1.14241E-2</c:v>
                </c:pt>
                <c:pt idx="41421">
                  <c:v>-2.6913599999999999E-2</c:v>
                </c:pt>
                <c:pt idx="41422">
                  <c:v>-2.5753000000000002E-2</c:v>
                </c:pt>
                <c:pt idx="41423">
                  <c:v>-1.6835200000000002E-2</c:v>
                </c:pt>
                <c:pt idx="41424">
                  <c:v>-2.13099E-2</c:v>
                </c:pt>
                <c:pt idx="41425">
                  <c:v>-1.60999E-2</c:v>
                </c:pt>
                <c:pt idx="41426">
                  <c:v>-3.1662900000000001E-2</c:v>
                </c:pt>
                <c:pt idx="41427">
                  <c:v>-2.5515599999999999E-2</c:v>
                </c:pt>
                <c:pt idx="41428">
                  <c:v>-1.9969000000000001E-2</c:v>
                </c:pt>
                <c:pt idx="41429">
                  <c:v>-1.5717499999999999E-2</c:v>
                </c:pt>
                <c:pt idx="41430">
                  <c:v>-1.95017E-2</c:v>
                </c:pt>
                <c:pt idx="41431">
                  <c:v>-4.4844599999999998E-2</c:v>
                </c:pt>
                <c:pt idx="41432">
                  <c:v>-2.4300599999999999E-2</c:v>
                </c:pt>
                <c:pt idx="41433">
                  <c:v>-4.1685100000000003E-3</c:v>
                </c:pt>
                <c:pt idx="41434">
                  <c:v>-1.1370699999999999E-2</c:v>
                </c:pt>
                <c:pt idx="41435">
                  <c:v>-1.5806199999999999E-2</c:v>
                </c:pt>
                <c:pt idx="41436">
                  <c:v>-3.1005899999999999E-2</c:v>
                </c:pt>
                <c:pt idx="41437">
                  <c:v>-3.0077E-2</c:v>
                </c:pt>
                <c:pt idx="41438">
                  <c:v>-3.0059800000000001E-2</c:v>
                </c:pt>
                <c:pt idx="41439">
                  <c:v>-3.3060100000000002E-2</c:v>
                </c:pt>
                <c:pt idx="41440">
                  <c:v>-1.4636E-2</c:v>
                </c:pt>
                <c:pt idx="41441">
                  <c:v>-2.2061299999999999E-2</c:v>
                </c:pt>
                <c:pt idx="41442">
                  <c:v>-3.11594E-2</c:v>
                </c:pt>
                <c:pt idx="41443">
                  <c:v>-3.54767E-2</c:v>
                </c:pt>
                <c:pt idx="41444">
                  <c:v>-1.9805E-2</c:v>
                </c:pt>
                <c:pt idx="41445">
                  <c:v>-3.6226300000000003E-2</c:v>
                </c:pt>
                <c:pt idx="41446">
                  <c:v>-2.4408300000000001E-2</c:v>
                </c:pt>
                <c:pt idx="41447">
                  <c:v>-1.0066E-2</c:v>
                </c:pt>
                <c:pt idx="41448">
                  <c:v>-2.3652099999999999E-2</c:v>
                </c:pt>
                <c:pt idx="41449">
                  <c:v>-7.3432899999999997E-3</c:v>
                </c:pt>
                <c:pt idx="41450">
                  <c:v>-1.5129999999999999E-2</c:v>
                </c:pt>
                <c:pt idx="41451">
                  <c:v>-2.2667900000000001E-2</c:v>
                </c:pt>
                <c:pt idx="41452">
                  <c:v>-2.21786E-2</c:v>
                </c:pt>
                <c:pt idx="41453">
                  <c:v>-2.9335E-2</c:v>
                </c:pt>
                <c:pt idx="41454">
                  <c:v>-3.56169E-2</c:v>
                </c:pt>
                <c:pt idx="41455">
                  <c:v>-3.2912299999999999E-2</c:v>
                </c:pt>
                <c:pt idx="41456">
                  <c:v>-2.82402E-2</c:v>
                </c:pt>
                <c:pt idx="41457">
                  <c:v>-2.66781E-2</c:v>
                </c:pt>
                <c:pt idx="41458">
                  <c:v>-2.7007099999999999E-2</c:v>
                </c:pt>
                <c:pt idx="41459">
                  <c:v>-2.49424E-2</c:v>
                </c:pt>
                <c:pt idx="41460">
                  <c:v>-3.57151E-2</c:v>
                </c:pt>
                <c:pt idx="41461">
                  <c:v>-2.7508700000000001E-2</c:v>
                </c:pt>
                <c:pt idx="41462">
                  <c:v>-2.6612299999999998E-2</c:v>
                </c:pt>
                <c:pt idx="41463">
                  <c:v>-2.66085E-2</c:v>
                </c:pt>
                <c:pt idx="41464">
                  <c:v>-2.96669E-2</c:v>
                </c:pt>
                <c:pt idx="41465">
                  <c:v>-3.0085600000000001E-2</c:v>
                </c:pt>
                <c:pt idx="41466">
                  <c:v>-1.07584E-2</c:v>
                </c:pt>
                <c:pt idx="41467">
                  <c:v>-2.3803700000000001E-2</c:v>
                </c:pt>
                <c:pt idx="41468">
                  <c:v>-2.59647E-2</c:v>
                </c:pt>
                <c:pt idx="41469">
                  <c:v>-1.3032E-2</c:v>
                </c:pt>
                <c:pt idx="41470">
                  <c:v>-1.8371599999999998E-2</c:v>
                </c:pt>
                <c:pt idx="41471">
                  <c:v>-3.2253299999999999E-2</c:v>
                </c:pt>
                <c:pt idx="41472">
                  <c:v>-2.6154500000000001E-2</c:v>
                </c:pt>
                <c:pt idx="41473">
                  <c:v>-3.8233799999999998E-2</c:v>
                </c:pt>
                <c:pt idx="41474">
                  <c:v>-1.7377900000000002E-2</c:v>
                </c:pt>
                <c:pt idx="41475">
                  <c:v>-1.56212E-2</c:v>
                </c:pt>
                <c:pt idx="41476">
                  <c:v>-2.8293599999999999E-2</c:v>
                </c:pt>
                <c:pt idx="41477">
                  <c:v>-2.6627499999999998E-2</c:v>
                </c:pt>
                <c:pt idx="41478">
                  <c:v>-3.3065799999999999E-2</c:v>
                </c:pt>
                <c:pt idx="41479">
                  <c:v>-1.5584000000000001E-2</c:v>
                </c:pt>
                <c:pt idx="41480">
                  <c:v>-1.37863E-2</c:v>
                </c:pt>
                <c:pt idx="41481">
                  <c:v>-1.3163599999999999E-2</c:v>
                </c:pt>
                <c:pt idx="41482">
                  <c:v>-1.19305E-2</c:v>
                </c:pt>
                <c:pt idx="41483">
                  <c:v>2.0942700000000001E-3</c:v>
                </c:pt>
                <c:pt idx="41484">
                  <c:v>-1.27945E-2</c:v>
                </c:pt>
                <c:pt idx="41485">
                  <c:v>7.1620900000000003E-3</c:v>
                </c:pt>
                <c:pt idx="41486">
                  <c:v>-4.2009400000000002E-3</c:v>
                </c:pt>
                <c:pt idx="41487">
                  <c:v>-1.76592E-2</c:v>
                </c:pt>
                <c:pt idx="41488">
                  <c:v>-9.7351099999999999E-3</c:v>
                </c:pt>
                <c:pt idx="41489">
                  <c:v>-1.07689E-2</c:v>
                </c:pt>
                <c:pt idx="41490">
                  <c:v>-1.49403E-2</c:v>
                </c:pt>
                <c:pt idx="41491">
                  <c:v>-1.24464E-2</c:v>
                </c:pt>
                <c:pt idx="41492">
                  <c:v>-2.8529200000000001E-2</c:v>
                </c:pt>
                <c:pt idx="41493">
                  <c:v>-8.0747600000000003E-3</c:v>
                </c:pt>
                <c:pt idx="41494">
                  <c:v>-7.42912E-3</c:v>
                </c:pt>
                <c:pt idx="41495">
                  <c:v>-3.0498500000000001E-2</c:v>
                </c:pt>
                <c:pt idx="41496">
                  <c:v>-1.12324E-2</c:v>
                </c:pt>
                <c:pt idx="41497">
                  <c:v>-2.1690399999999999E-2</c:v>
                </c:pt>
                <c:pt idx="41498">
                  <c:v>-9.5796600000000003E-3</c:v>
                </c:pt>
                <c:pt idx="41499">
                  <c:v>-3.2068300000000001E-2</c:v>
                </c:pt>
                <c:pt idx="41500">
                  <c:v>-1.5864400000000001E-2</c:v>
                </c:pt>
                <c:pt idx="41501">
                  <c:v>-1.82953E-2</c:v>
                </c:pt>
                <c:pt idx="41502">
                  <c:v>-1.6745599999999999E-2</c:v>
                </c:pt>
                <c:pt idx="41503">
                  <c:v>-1.8062600000000002E-2</c:v>
                </c:pt>
                <c:pt idx="41504">
                  <c:v>-2.1711299999999999E-2</c:v>
                </c:pt>
                <c:pt idx="41505">
                  <c:v>-1.9536000000000001E-2</c:v>
                </c:pt>
                <c:pt idx="41506">
                  <c:v>-1.8095E-2</c:v>
                </c:pt>
                <c:pt idx="41507">
                  <c:v>-1.6183900000000001E-2</c:v>
                </c:pt>
                <c:pt idx="41508">
                  <c:v>-1.25389E-2</c:v>
                </c:pt>
                <c:pt idx="41509">
                  <c:v>-1.55849E-2</c:v>
                </c:pt>
                <c:pt idx="41510">
                  <c:v>-2.42577E-2</c:v>
                </c:pt>
                <c:pt idx="41511">
                  <c:v>-6.8111400000000002E-3</c:v>
                </c:pt>
                <c:pt idx="41512">
                  <c:v>-2.76051E-2</c:v>
                </c:pt>
                <c:pt idx="41513">
                  <c:v>-1.25065E-2</c:v>
                </c:pt>
                <c:pt idx="41514">
                  <c:v>-1.6757999999999999E-2</c:v>
                </c:pt>
                <c:pt idx="41515">
                  <c:v>-2.13776E-2</c:v>
                </c:pt>
                <c:pt idx="41516">
                  <c:v>-3.0513800000000001E-2</c:v>
                </c:pt>
                <c:pt idx="41517">
                  <c:v>-2.2566800000000001E-2</c:v>
                </c:pt>
                <c:pt idx="41518">
                  <c:v>-2.2310300000000002E-2</c:v>
                </c:pt>
                <c:pt idx="41519">
                  <c:v>-3.0639599999999999E-2</c:v>
                </c:pt>
                <c:pt idx="41520">
                  <c:v>-1.2955700000000001E-2</c:v>
                </c:pt>
                <c:pt idx="41521">
                  <c:v>-2.3737000000000001E-2</c:v>
                </c:pt>
                <c:pt idx="41522">
                  <c:v>-2.15797E-2</c:v>
                </c:pt>
                <c:pt idx="41523">
                  <c:v>-3.0426999999999999E-2</c:v>
                </c:pt>
                <c:pt idx="41524">
                  <c:v>-2.7846300000000001E-2</c:v>
                </c:pt>
                <c:pt idx="41525">
                  <c:v>-2.06251E-2</c:v>
                </c:pt>
                <c:pt idx="41526">
                  <c:v>-2.7117700000000002E-2</c:v>
                </c:pt>
                <c:pt idx="41527">
                  <c:v>-1.7326399999999999E-2</c:v>
                </c:pt>
                <c:pt idx="41528">
                  <c:v>-3.1884200000000001E-2</c:v>
                </c:pt>
                <c:pt idx="41529">
                  <c:v>-2.53344E-2</c:v>
                </c:pt>
                <c:pt idx="41530">
                  <c:v>-2.5312399999999999E-2</c:v>
                </c:pt>
                <c:pt idx="41531">
                  <c:v>-2.39592E-2</c:v>
                </c:pt>
                <c:pt idx="41532">
                  <c:v>-3.1758300000000003E-2</c:v>
                </c:pt>
                <c:pt idx="41533">
                  <c:v>-3.7256200000000003E-2</c:v>
                </c:pt>
                <c:pt idx="41534">
                  <c:v>-3.2063500000000002E-2</c:v>
                </c:pt>
                <c:pt idx="41535">
                  <c:v>-1.6826600000000001E-2</c:v>
                </c:pt>
                <c:pt idx="41536">
                  <c:v>-3.7903800000000001E-2</c:v>
                </c:pt>
                <c:pt idx="41537">
                  <c:v>-1.47934E-2</c:v>
                </c:pt>
                <c:pt idx="41538">
                  <c:v>-1.48516E-2</c:v>
                </c:pt>
                <c:pt idx="41539">
                  <c:v>-1.8583300000000001E-2</c:v>
                </c:pt>
                <c:pt idx="41540">
                  <c:v>-2.8304099999999999E-2</c:v>
                </c:pt>
                <c:pt idx="41541">
                  <c:v>-2.0961799999999999E-2</c:v>
                </c:pt>
                <c:pt idx="41542">
                  <c:v>-3.5358399999999998E-2</c:v>
                </c:pt>
                <c:pt idx="41543">
                  <c:v>-2.78482E-2</c:v>
                </c:pt>
                <c:pt idx="41544">
                  <c:v>-3.8330999999999997E-2</c:v>
                </c:pt>
                <c:pt idx="41545">
                  <c:v>-3.6725000000000001E-2</c:v>
                </c:pt>
                <c:pt idx="41546">
                  <c:v>-3.8048699999999998E-2</c:v>
                </c:pt>
                <c:pt idx="41547">
                  <c:v>-3.0431699999999999E-2</c:v>
                </c:pt>
                <c:pt idx="41548">
                  <c:v>-2.4251899999999998E-3</c:v>
                </c:pt>
                <c:pt idx="41549">
                  <c:v>-2.7956999999999999E-2</c:v>
                </c:pt>
                <c:pt idx="41550">
                  <c:v>-2.7191199999999999E-2</c:v>
                </c:pt>
                <c:pt idx="41551">
                  <c:v>-3.8004900000000001E-2</c:v>
                </c:pt>
                <c:pt idx="41552">
                  <c:v>-1.75114E-2</c:v>
                </c:pt>
                <c:pt idx="41553">
                  <c:v>-1.25618E-2</c:v>
                </c:pt>
                <c:pt idx="41554">
                  <c:v>-1.34077E-2</c:v>
                </c:pt>
                <c:pt idx="41555">
                  <c:v>-2.3225800000000001E-2</c:v>
                </c:pt>
                <c:pt idx="41556">
                  <c:v>-2.09618E-3</c:v>
                </c:pt>
                <c:pt idx="41557">
                  <c:v>-1.13163E-2</c:v>
                </c:pt>
                <c:pt idx="41558">
                  <c:v>-4.0941199999999997E-2</c:v>
                </c:pt>
                <c:pt idx="41559">
                  <c:v>-2.0099599999999999E-2</c:v>
                </c:pt>
                <c:pt idx="41560">
                  <c:v>-3.14054E-2</c:v>
                </c:pt>
                <c:pt idx="41561">
                  <c:v>-2.4728799999999999E-2</c:v>
                </c:pt>
                <c:pt idx="41562">
                  <c:v>-3.1318699999999998E-2</c:v>
                </c:pt>
                <c:pt idx="41563">
                  <c:v>-2.55518E-2</c:v>
                </c:pt>
                <c:pt idx="41564">
                  <c:v>-9.09424E-3</c:v>
                </c:pt>
                <c:pt idx="41565">
                  <c:v>-3.2081600000000002E-2</c:v>
                </c:pt>
                <c:pt idx="41566">
                  <c:v>-1.22805E-2</c:v>
                </c:pt>
                <c:pt idx="41567">
                  <c:v>-3.1310999999999999E-2</c:v>
                </c:pt>
                <c:pt idx="41568">
                  <c:v>-2.6837300000000001E-2</c:v>
                </c:pt>
                <c:pt idx="41569">
                  <c:v>-2.55289E-2</c:v>
                </c:pt>
                <c:pt idx="41570">
                  <c:v>-3.7990599999999999E-2</c:v>
                </c:pt>
                <c:pt idx="41571">
                  <c:v>-2.7740500000000001E-2</c:v>
                </c:pt>
                <c:pt idx="41572">
                  <c:v>-3.2611800000000003E-2</c:v>
                </c:pt>
                <c:pt idx="41573">
                  <c:v>-2.19793E-2</c:v>
                </c:pt>
                <c:pt idx="41574">
                  <c:v>-3.0750300000000001E-2</c:v>
                </c:pt>
                <c:pt idx="41575">
                  <c:v>-2.3895300000000001E-2</c:v>
                </c:pt>
                <c:pt idx="41576">
                  <c:v>-2.6722900000000001E-2</c:v>
                </c:pt>
                <c:pt idx="41577">
                  <c:v>-3.99809E-2</c:v>
                </c:pt>
                <c:pt idx="41578">
                  <c:v>-4.4841799999999999E-3</c:v>
                </c:pt>
                <c:pt idx="41579">
                  <c:v>-1.62811E-2</c:v>
                </c:pt>
                <c:pt idx="41580">
                  <c:v>-2.14033E-2</c:v>
                </c:pt>
                <c:pt idx="41581">
                  <c:v>-1.75686E-2</c:v>
                </c:pt>
                <c:pt idx="41582">
                  <c:v>-1.45559E-2</c:v>
                </c:pt>
                <c:pt idx="41583">
                  <c:v>-3.5988800000000001E-2</c:v>
                </c:pt>
                <c:pt idx="41584">
                  <c:v>-3.3116300000000001E-2</c:v>
                </c:pt>
                <c:pt idx="41585">
                  <c:v>-2.0660399999999999E-2</c:v>
                </c:pt>
                <c:pt idx="41586">
                  <c:v>-2.25945E-2</c:v>
                </c:pt>
                <c:pt idx="41587">
                  <c:v>-1.9061100000000001E-2</c:v>
                </c:pt>
                <c:pt idx="41588">
                  <c:v>-1.9226099999999999E-2</c:v>
                </c:pt>
                <c:pt idx="41589">
                  <c:v>-3.4894000000000001E-2</c:v>
                </c:pt>
                <c:pt idx="41590">
                  <c:v>-8.6174000000000008E-3</c:v>
                </c:pt>
                <c:pt idx="41591">
                  <c:v>-1.46217E-2</c:v>
                </c:pt>
                <c:pt idx="41592">
                  <c:v>-7.7133200000000001E-3</c:v>
                </c:pt>
                <c:pt idx="41593">
                  <c:v>-1.38493E-2</c:v>
                </c:pt>
                <c:pt idx="41594">
                  <c:v>1.0271099999999999E-3</c:v>
                </c:pt>
                <c:pt idx="41595">
                  <c:v>-1.6279199999999999E-3</c:v>
                </c:pt>
                <c:pt idx="41596">
                  <c:v>-5.8565099999999997E-3</c:v>
                </c:pt>
                <c:pt idx="41597">
                  <c:v>-1.39828E-2</c:v>
                </c:pt>
                <c:pt idx="41598">
                  <c:v>-2.08845E-2</c:v>
                </c:pt>
                <c:pt idx="41599">
                  <c:v>-1.8656699999999998E-2</c:v>
                </c:pt>
                <c:pt idx="41600">
                  <c:v>-1.58119E-2</c:v>
                </c:pt>
                <c:pt idx="41601">
                  <c:v>-7.6456099999999997E-3</c:v>
                </c:pt>
                <c:pt idx="41602">
                  <c:v>-2.11697E-2</c:v>
                </c:pt>
                <c:pt idx="41603">
                  <c:v>-1.6318300000000001E-2</c:v>
                </c:pt>
                <c:pt idx="41604">
                  <c:v>-3.4154900000000002E-2</c:v>
                </c:pt>
                <c:pt idx="41605">
                  <c:v>-2.8451899999999999E-2</c:v>
                </c:pt>
                <c:pt idx="41606">
                  <c:v>-1.69125E-2</c:v>
                </c:pt>
                <c:pt idx="41607">
                  <c:v>-1.61333E-2</c:v>
                </c:pt>
                <c:pt idx="41608">
                  <c:v>-2.07777E-2</c:v>
                </c:pt>
                <c:pt idx="41609">
                  <c:v>-3.60107E-2</c:v>
                </c:pt>
                <c:pt idx="41610">
                  <c:v>-4.4384000000000003E-3</c:v>
                </c:pt>
                <c:pt idx="41611">
                  <c:v>-2.2842399999999999E-2</c:v>
                </c:pt>
                <c:pt idx="41612">
                  <c:v>-5.0325400000000003E-3</c:v>
                </c:pt>
                <c:pt idx="41613">
                  <c:v>-1.7573399999999999E-2</c:v>
                </c:pt>
                <c:pt idx="41614">
                  <c:v>-2.6273700000000001E-2</c:v>
                </c:pt>
                <c:pt idx="41615">
                  <c:v>-3.1100300000000001E-2</c:v>
                </c:pt>
                <c:pt idx="41616">
                  <c:v>-8.74138E-3</c:v>
                </c:pt>
                <c:pt idx="41617">
                  <c:v>-3.03526E-2</c:v>
                </c:pt>
                <c:pt idx="41618">
                  <c:v>-8.0518699999999992E-3</c:v>
                </c:pt>
                <c:pt idx="41619">
                  <c:v>-1.30653E-2</c:v>
                </c:pt>
                <c:pt idx="41620">
                  <c:v>-1.97868E-2</c:v>
                </c:pt>
                <c:pt idx="41621">
                  <c:v>-6.1836199999999999E-3</c:v>
                </c:pt>
                <c:pt idx="41622">
                  <c:v>-4.9619699999999996E-3</c:v>
                </c:pt>
                <c:pt idx="41623">
                  <c:v>-3.57151E-3</c:v>
                </c:pt>
                <c:pt idx="41624">
                  <c:v>-5.12314E-3</c:v>
                </c:pt>
                <c:pt idx="41625">
                  <c:v>-1.7561E-2</c:v>
                </c:pt>
                <c:pt idx="41626">
                  <c:v>-3.9110200000000003E-3</c:v>
                </c:pt>
                <c:pt idx="41627">
                  <c:v>-3.66688E-3</c:v>
                </c:pt>
                <c:pt idx="41628">
                  <c:v>-1.89981E-2</c:v>
                </c:pt>
                <c:pt idx="41629">
                  <c:v>-7.9765300000000008E-3</c:v>
                </c:pt>
                <c:pt idx="41630">
                  <c:v>-1.44815E-2</c:v>
                </c:pt>
                <c:pt idx="41631">
                  <c:v>-3.0231500000000001E-3</c:v>
                </c:pt>
                <c:pt idx="41632">
                  <c:v>-3.8792599999999997E-2</c:v>
                </c:pt>
                <c:pt idx="41633">
                  <c:v>-2.5256199999999999E-2</c:v>
                </c:pt>
                <c:pt idx="41634">
                  <c:v>-1.8714000000000001E-2</c:v>
                </c:pt>
                <c:pt idx="41635">
                  <c:v>-1.0741199999999999E-2</c:v>
                </c:pt>
                <c:pt idx="41636">
                  <c:v>-1.68343E-2</c:v>
                </c:pt>
                <c:pt idx="41637">
                  <c:v>1.9798300000000001E-3</c:v>
                </c:pt>
                <c:pt idx="41638">
                  <c:v>-2.3278199999999999E-2</c:v>
                </c:pt>
                <c:pt idx="41639">
                  <c:v>-4.5442599999999996E-3</c:v>
                </c:pt>
                <c:pt idx="41640">
                  <c:v>-3.6125200000000001E-3</c:v>
                </c:pt>
                <c:pt idx="41641">
                  <c:v>-2.31285E-2</c:v>
                </c:pt>
                <c:pt idx="41642">
                  <c:v>-1.6120900000000001E-2</c:v>
                </c:pt>
                <c:pt idx="41643">
                  <c:v>-1.9669499999999999E-2</c:v>
                </c:pt>
                <c:pt idx="41644">
                  <c:v>-1.4474900000000001E-2</c:v>
                </c:pt>
                <c:pt idx="41645">
                  <c:v>-8.3503699999999993E-3</c:v>
                </c:pt>
                <c:pt idx="41646">
                  <c:v>-7.4291199999999998E-4</c:v>
                </c:pt>
                <c:pt idx="41647">
                  <c:v>-1.4398599999999999E-2</c:v>
                </c:pt>
                <c:pt idx="41648">
                  <c:v>-2.0418200000000002E-3</c:v>
                </c:pt>
                <c:pt idx="41649">
                  <c:v>-2.43769E-2</c:v>
                </c:pt>
                <c:pt idx="41650">
                  <c:v>-2.4036399999999999E-2</c:v>
                </c:pt>
                <c:pt idx="41651">
                  <c:v>-3.4025199999999999E-2</c:v>
                </c:pt>
                <c:pt idx="41652">
                  <c:v>-2.32248E-2</c:v>
                </c:pt>
                <c:pt idx="41653">
                  <c:v>-2.9350299999999999E-2</c:v>
                </c:pt>
                <c:pt idx="41654">
                  <c:v>-2.0096800000000001E-2</c:v>
                </c:pt>
                <c:pt idx="41655">
                  <c:v>-2.98929E-2</c:v>
                </c:pt>
                <c:pt idx="41656">
                  <c:v>-2.71273E-2</c:v>
                </c:pt>
                <c:pt idx="41657">
                  <c:v>-1.5240699999999999E-2</c:v>
                </c:pt>
                <c:pt idx="41658">
                  <c:v>-2.3759800000000001E-2</c:v>
                </c:pt>
                <c:pt idx="41659">
                  <c:v>-1.45798E-2</c:v>
                </c:pt>
                <c:pt idx="41660">
                  <c:v>-2.24514E-2</c:v>
                </c:pt>
                <c:pt idx="41661">
                  <c:v>-1.19629E-2</c:v>
                </c:pt>
                <c:pt idx="41662">
                  <c:v>-2.98433E-2</c:v>
                </c:pt>
                <c:pt idx="41663">
                  <c:v>-1.1778800000000001E-2</c:v>
                </c:pt>
                <c:pt idx="41664">
                  <c:v>-1.31693E-2</c:v>
                </c:pt>
                <c:pt idx="41665">
                  <c:v>3.4456299999999999E-3</c:v>
                </c:pt>
                <c:pt idx="41666">
                  <c:v>2.2315999999999998E-3</c:v>
                </c:pt>
                <c:pt idx="41667">
                  <c:v>-3.3234600000000003E-2</c:v>
                </c:pt>
                <c:pt idx="41668">
                  <c:v>-1.9750599999999998E-3</c:v>
                </c:pt>
                <c:pt idx="41669">
                  <c:v>-2.0390499999999999E-2</c:v>
                </c:pt>
                <c:pt idx="41670">
                  <c:v>-1.91174E-2</c:v>
                </c:pt>
                <c:pt idx="41671">
                  <c:v>2.7341800000000001E-3</c:v>
                </c:pt>
                <c:pt idx="41672">
                  <c:v>-8.7356599999999999E-4</c:v>
                </c:pt>
                <c:pt idx="41673">
                  <c:v>-1.4524500000000001E-3</c:v>
                </c:pt>
                <c:pt idx="41674">
                  <c:v>-1.5691799999999999E-2</c:v>
                </c:pt>
                <c:pt idx="41675">
                  <c:v>-1.0967299999999999E-2</c:v>
                </c:pt>
                <c:pt idx="41676">
                  <c:v>-1.5317900000000001E-2</c:v>
                </c:pt>
                <c:pt idx="41677">
                  <c:v>-1.24254E-2</c:v>
                </c:pt>
                <c:pt idx="41678">
                  <c:v>-1.66731E-2</c:v>
                </c:pt>
                <c:pt idx="41679">
                  <c:v>-2.5423999999999999E-2</c:v>
                </c:pt>
                <c:pt idx="41680">
                  <c:v>-1.1539499999999999E-2</c:v>
                </c:pt>
                <c:pt idx="41681">
                  <c:v>-1.0918600000000001E-2</c:v>
                </c:pt>
                <c:pt idx="41682">
                  <c:v>-7.3308899999999996E-3</c:v>
                </c:pt>
                <c:pt idx="41683">
                  <c:v>-1.2908899999999999E-2</c:v>
                </c:pt>
                <c:pt idx="41684">
                  <c:v>-2.55499E-2</c:v>
                </c:pt>
                <c:pt idx="41685">
                  <c:v>-1.9295699999999999E-2</c:v>
                </c:pt>
                <c:pt idx="41686">
                  <c:v>-1.76382E-2</c:v>
                </c:pt>
                <c:pt idx="41687">
                  <c:v>-1.7413100000000001E-2</c:v>
                </c:pt>
                <c:pt idx="41688">
                  <c:v>-5.5122399999999998E-3</c:v>
                </c:pt>
                <c:pt idx="41689">
                  <c:v>-1.40219E-2</c:v>
                </c:pt>
                <c:pt idx="41690">
                  <c:v>3.1747799999999999E-3</c:v>
                </c:pt>
                <c:pt idx="41691">
                  <c:v>-5.3606000000000001E-3</c:v>
                </c:pt>
                <c:pt idx="41692">
                  <c:v>-2.0153000000000001E-2</c:v>
                </c:pt>
                <c:pt idx="41693">
                  <c:v>3.7355399999999999E-3</c:v>
                </c:pt>
                <c:pt idx="41694">
                  <c:v>-5.49316E-4</c:v>
                </c:pt>
                <c:pt idx="41695">
                  <c:v>-8.8024100000000003E-4</c:v>
                </c:pt>
                <c:pt idx="41696">
                  <c:v>-2.9738400000000002E-2</c:v>
                </c:pt>
                <c:pt idx="41697">
                  <c:v>4.0626500000000001E-3</c:v>
                </c:pt>
                <c:pt idx="41698">
                  <c:v>1.2090699999999999E-2</c:v>
                </c:pt>
                <c:pt idx="41699">
                  <c:v>-7.3766700000000001E-3</c:v>
                </c:pt>
                <c:pt idx="41700">
                  <c:v>-1.1693E-2</c:v>
                </c:pt>
                <c:pt idx="41701">
                  <c:v>-1.9930799999999999E-2</c:v>
                </c:pt>
                <c:pt idx="41702">
                  <c:v>-6.0367600000000004E-4</c:v>
                </c:pt>
                <c:pt idx="41703">
                  <c:v>5.3367600000000003E-3</c:v>
                </c:pt>
                <c:pt idx="41704">
                  <c:v>-7.07626E-3</c:v>
                </c:pt>
                <c:pt idx="41705">
                  <c:v>-2.81906E-3</c:v>
                </c:pt>
                <c:pt idx="41706">
                  <c:v>-2.20623E-2</c:v>
                </c:pt>
                <c:pt idx="41707">
                  <c:v>-5.6600599999999997E-3</c:v>
                </c:pt>
                <c:pt idx="41708">
                  <c:v>-1.63307E-2</c:v>
                </c:pt>
                <c:pt idx="41709" formatCode="0.00E+00">
                  <c:v>-6.1035200000000001E-5</c:v>
                </c:pt>
                <c:pt idx="41710">
                  <c:v>3.0298199999999999E-3</c:v>
                </c:pt>
                <c:pt idx="41711">
                  <c:v>6.5603299999999996E-3</c:v>
                </c:pt>
                <c:pt idx="41712">
                  <c:v>-8.0976499999999996E-3</c:v>
                </c:pt>
                <c:pt idx="41713">
                  <c:v>-1.35145E-2</c:v>
                </c:pt>
                <c:pt idx="41714">
                  <c:v>-1.6098E-3</c:v>
                </c:pt>
                <c:pt idx="41715">
                  <c:v>2.4948100000000001E-3</c:v>
                </c:pt>
                <c:pt idx="41716">
                  <c:v>-5.5589699999999999E-3</c:v>
                </c:pt>
                <c:pt idx="41717">
                  <c:v>1.18189E-2</c:v>
                </c:pt>
                <c:pt idx="41718">
                  <c:v>1.56212E-3</c:v>
                </c:pt>
                <c:pt idx="41719">
                  <c:v>7.2908399999999998E-3</c:v>
                </c:pt>
                <c:pt idx="41720">
                  <c:v>1.20173E-2</c:v>
                </c:pt>
                <c:pt idx="41721">
                  <c:v>-3.6954900000000001E-3</c:v>
                </c:pt>
                <c:pt idx="41722">
                  <c:v>-3.4122499999999999E-3</c:v>
                </c:pt>
                <c:pt idx="41723">
                  <c:v>-2.4705899999999999E-2</c:v>
                </c:pt>
                <c:pt idx="41724">
                  <c:v>-1.7305399999999999E-2</c:v>
                </c:pt>
                <c:pt idx="41725">
                  <c:v>-5.5952099999999998E-3</c:v>
                </c:pt>
                <c:pt idx="41726">
                  <c:v>-5.1975299999999997E-4</c:v>
                </c:pt>
                <c:pt idx="41727">
                  <c:v>2.70367E-3</c:v>
                </c:pt>
                <c:pt idx="41728">
                  <c:v>-3.0460399999999999E-3</c:v>
                </c:pt>
                <c:pt idx="41729">
                  <c:v>-1.39294E-2</c:v>
                </c:pt>
                <c:pt idx="41730">
                  <c:v>-2.3845700000000001E-2</c:v>
                </c:pt>
                <c:pt idx="41731">
                  <c:v>-1.3776800000000001E-2</c:v>
                </c:pt>
                <c:pt idx="41732">
                  <c:v>-1.5978800000000001E-2</c:v>
                </c:pt>
                <c:pt idx="41733">
                  <c:v>-5.6123700000000002E-3</c:v>
                </c:pt>
                <c:pt idx="41734">
                  <c:v>-1.5151E-2</c:v>
                </c:pt>
                <c:pt idx="41735">
                  <c:v>-6.2951999999999999E-3</c:v>
                </c:pt>
                <c:pt idx="41736">
                  <c:v>-1.4019E-2</c:v>
                </c:pt>
                <c:pt idx="41737">
                  <c:v>8.0137300000000002E-3</c:v>
                </c:pt>
                <c:pt idx="41738">
                  <c:v>1.0381700000000001E-2</c:v>
                </c:pt>
                <c:pt idx="41739">
                  <c:v>6.5727199999999998E-3</c:v>
                </c:pt>
                <c:pt idx="41740">
                  <c:v>-3.7832299999999998E-3</c:v>
                </c:pt>
                <c:pt idx="41741">
                  <c:v>-1.6731300000000001E-2</c:v>
                </c:pt>
                <c:pt idx="41742">
                  <c:v>-5.0993000000000002E-3</c:v>
                </c:pt>
                <c:pt idx="41743">
                  <c:v>3.0608199999999999E-2</c:v>
                </c:pt>
                <c:pt idx="41744">
                  <c:v>5.0029799999999998E-3</c:v>
                </c:pt>
                <c:pt idx="41745">
                  <c:v>5.0830799999999996E-4</c:v>
                </c:pt>
                <c:pt idx="41746" formatCode="0.00E+00">
                  <c:v>-4.9476600000000004E-3</c:v>
                </c:pt>
                <c:pt idx="41747">
                  <c:v>-1.2292900000000001E-3</c:v>
                </c:pt>
                <c:pt idx="41748">
                  <c:v>9.5472300000000003E-3</c:v>
                </c:pt>
                <c:pt idx="41749">
                  <c:v>1.6256300000000001E-2</c:v>
                </c:pt>
                <c:pt idx="41750">
                  <c:v>1.227E-2</c:v>
                </c:pt>
                <c:pt idx="41751">
                  <c:v>7.76577E-3</c:v>
                </c:pt>
                <c:pt idx="41752">
                  <c:v>-6.3295399999999998E-3</c:v>
                </c:pt>
                <c:pt idx="41753">
                  <c:v>-7.44343E-3</c:v>
                </c:pt>
                <c:pt idx="41754">
                  <c:v>4.3859499999999996E-3</c:v>
                </c:pt>
                <c:pt idx="41755">
                  <c:v>9.0503700000000003E-4</c:v>
                </c:pt>
                <c:pt idx="41756">
                  <c:v>2.7452500000000001E-2</c:v>
                </c:pt>
                <c:pt idx="41757">
                  <c:v>6.7577399999999999E-3</c:v>
                </c:pt>
                <c:pt idx="41758" formatCode="0.00E+00">
                  <c:v>-1.06134E-2</c:v>
                </c:pt>
                <c:pt idx="41759">
                  <c:v>-5.8059699999999997E-3</c:v>
                </c:pt>
                <c:pt idx="41760">
                  <c:v>3.50666E-3</c:v>
                </c:pt>
                <c:pt idx="41761">
                  <c:v>-3.3102000000000001E-3</c:v>
                </c:pt>
                <c:pt idx="41762">
                  <c:v>7.1334800000000004E-4</c:v>
                </c:pt>
                <c:pt idx="41763">
                  <c:v>-1.28164E-2</c:v>
                </c:pt>
                <c:pt idx="41764">
                  <c:v>2.6607499999999999E-3</c:v>
                </c:pt>
                <c:pt idx="41765">
                  <c:v>-9.8094900000000006E-3</c:v>
                </c:pt>
                <c:pt idx="41766">
                  <c:v>2.6216500000000001E-3</c:v>
                </c:pt>
                <c:pt idx="41767">
                  <c:v>5.1994299999999997E-3</c:v>
                </c:pt>
                <c:pt idx="41768">
                  <c:v>1.1587100000000001E-3</c:v>
                </c:pt>
                <c:pt idx="41769">
                  <c:v>1.12247E-3</c:v>
                </c:pt>
                <c:pt idx="41770">
                  <c:v>-9.8037699999999994E-4</c:v>
                </c:pt>
                <c:pt idx="41771">
                  <c:v>-4.9848599999999998E-3</c:v>
                </c:pt>
                <c:pt idx="41772">
                  <c:v>-2.6722E-3</c:v>
                </c:pt>
                <c:pt idx="41773">
                  <c:v>-9.1886499999999996E-3</c:v>
                </c:pt>
                <c:pt idx="41774">
                  <c:v>-2.0294200000000001E-3</c:v>
                </c:pt>
                <c:pt idx="41775">
                  <c:v>5.55325E-3</c:v>
                </c:pt>
                <c:pt idx="41776">
                  <c:v>-7.7362100000000003E-3</c:v>
                </c:pt>
                <c:pt idx="41777">
                  <c:v>-3.9920800000000003E-3</c:v>
                </c:pt>
                <c:pt idx="41778">
                  <c:v>-1.29328E-2</c:v>
                </c:pt>
                <c:pt idx="41779">
                  <c:v>-1.16539E-2</c:v>
                </c:pt>
                <c:pt idx="41780">
                  <c:v>-7.31564E-3</c:v>
                </c:pt>
                <c:pt idx="41781">
                  <c:v>1.3236999999999999E-3</c:v>
                </c:pt>
                <c:pt idx="41782">
                  <c:v>6.2465699999999999E-3</c:v>
                </c:pt>
                <c:pt idx="41783">
                  <c:v>1.2104E-2</c:v>
                </c:pt>
                <c:pt idx="41784">
                  <c:v>9.3364700000000001E-4</c:v>
                </c:pt>
                <c:pt idx="41785">
                  <c:v>-3.9682399999999996E-3</c:v>
                </c:pt>
                <c:pt idx="41786">
                  <c:v>4.6596500000000004E-3</c:v>
                </c:pt>
                <c:pt idx="41787">
                  <c:v>-4.8399000000000003E-3</c:v>
                </c:pt>
                <c:pt idx="41788">
                  <c:v>2.16084E-2</c:v>
                </c:pt>
                <c:pt idx="41789">
                  <c:v>8.7394699999999992E-3</c:v>
                </c:pt>
                <c:pt idx="41790">
                  <c:v>-3.6745100000000002E-3</c:v>
                </c:pt>
                <c:pt idx="41791">
                  <c:v>8.0633200000000006E-3</c:v>
                </c:pt>
                <c:pt idx="41792">
                  <c:v>1.61123E-2</c:v>
                </c:pt>
                <c:pt idx="41793">
                  <c:v>2.8867699999999999E-3</c:v>
                </c:pt>
                <c:pt idx="41794">
                  <c:v>-1.1730200000000001E-3</c:v>
                </c:pt>
                <c:pt idx="41795">
                  <c:v>-5.8631899999999999E-3</c:v>
                </c:pt>
                <c:pt idx="41796">
                  <c:v>1.60952E-2</c:v>
                </c:pt>
                <c:pt idx="41797">
                  <c:v>6.4401600000000003E-3</c:v>
                </c:pt>
                <c:pt idx="41798">
                  <c:v>2.02665E-2</c:v>
                </c:pt>
                <c:pt idx="41799">
                  <c:v>1.8715900000000001E-2</c:v>
                </c:pt>
                <c:pt idx="41800">
                  <c:v>1.9956600000000001E-2</c:v>
                </c:pt>
                <c:pt idx="41801">
                  <c:v>4.6806299999999999E-3</c:v>
                </c:pt>
                <c:pt idx="41802">
                  <c:v>1.46255E-2</c:v>
                </c:pt>
                <c:pt idx="41803">
                  <c:v>1.16005E-2</c:v>
                </c:pt>
                <c:pt idx="41804">
                  <c:v>4.2886699999999996E-3</c:v>
                </c:pt>
                <c:pt idx="41805">
                  <c:v>1.5166300000000001E-2</c:v>
                </c:pt>
                <c:pt idx="41806">
                  <c:v>1.50137E-2</c:v>
                </c:pt>
                <c:pt idx="41807">
                  <c:v>2.1467199999999999E-2</c:v>
                </c:pt>
                <c:pt idx="41808">
                  <c:v>8.8233900000000004E-3</c:v>
                </c:pt>
                <c:pt idx="41809">
                  <c:v>1.3998999999999999E-2</c:v>
                </c:pt>
                <c:pt idx="41810">
                  <c:v>1.1040700000000001E-2</c:v>
                </c:pt>
                <c:pt idx="41811">
                  <c:v>3.74508E-3</c:v>
                </c:pt>
                <c:pt idx="41812">
                  <c:v>8.5525500000000008E-3</c:v>
                </c:pt>
                <c:pt idx="41813">
                  <c:v>1.45817E-3</c:v>
                </c:pt>
                <c:pt idx="41814">
                  <c:v>-2.1810499999999999E-3</c:v>
                </c:pt>
                <c:pt idx="41815">
                  <c:v>-5.2890799999999998E-3</c:v>
                </c:pt>
                <c:pt idx="41816">
                  <c:v>2.4566700000000002E-3</c:v>
                </c:pt>
                <c:pt idx="41817">
                  <c:v>4.8866300000000003E-3</c:v>
                </c:pt>
                <c:pt idx="41818">
                  <c:v>-1.77097E-3</c:v>
                </c:pt>
                <c:pt idx="41819">
                  <c:v>2.7893999999999999E-2</c:v>
                </c:pt>
                <c:pt idx="41820">
                  <c:v>1.22671E-2</c:v>
                </c:pt>
                <c:pt idx="41821">
                  <c:v>2.9286400000000001E-2</c:v>
                </c:pt>
                <c:pt idx="41822">
                  <c:v>1.5706999999999999E-2</c:v>
                </c:pt>
                <c:pt idx="41823">
                  <c:v>3.3741E-2</c:v>
                </c:pt>
                <c:pt idx="41824">
                  <c:v>5.1870299999999996E-3</c:v>
                </c:pt>
                <c:pt idx="41825">
                  <c:v>2.9855699999999999E-2</c:v>
                </c:pt>
                <c:pt idx="41826">
                  <c:v>3.3994700000000003E-2</c:v>
                </c:pt>
                <c:pt idx="41827">
                  <c:v>2.19612E-2</c:v>
                </c:pt>
                <c:pt idx="41828">
                  <c:v>4.0919299999999999E-2</c:v>
                </c:pt>
                <c:pt idx="41829">
                  <c:v>2.7559299999999998E-2</c:v>
                </c:pt>
                <c:pt idx="41830">
                  <c:v>2.4674399999999999E-2</c:v>
                </c:pt>
                <c:pt idx="41831">
                  <c:v>1.5907299999999999E-2</c:v>
                </c:pt>
                <c:pt idx="41832">
                  <c:v>2.85931E-2</c:v>
                </c:pt>
                <c:pt idx="41833">
                  <c:v>1.5640299999999999E-2</c:v>
                </c:pt>
                <c:pt idx="41834">
                  <c:v>1.3552700000000001E-2</c:v>
                </c:pt>
                <c:pt idx="41835">
                  <c:v>2.61669E-2</c:v>
                </c:pt>
                <c:pt idx="41836">
                  <c:v>1.75371E-2</c:v>
                </c:pt>
                <c:pt idx="41837">
                  <c:v>1.7110799999999999E-2</c:v>
                </c:pt>
                <c:pt idx="41838">
                  <c:v>3.2874100000000003E-2</c:v>
                </c:pt>
                <c:pt idx="41839">
                  <c:v>2.8675099999999999E-2</c:v>
                </c:pt>
                <c:pt idx="41840">
                  <c:v>2.99349E-2</c:v>
                </c:pt>
                <c:pt idx="41841">
                  <c:v>2.0750000000000001E-2</c:v>
                </c:pt>
                <c:pt idx="41842">
                  <c:v>4.3554299999999997E-2</c:v>
                </c:pt>
                <c:pt idx="41843">
                  <c:v>3.8273799999999997E-2</c:v>
                </c:pt>
                <c:pt idx="41844">
                  <c:v>3.12681E-2</c:v>
                </c:pt>
                <c:pt idx="41845">
                  <c:v>2.07653E-2</c:v>
                </c:pt>
                <c:pt idx="41846">
                  <c:v>1.8881800000000001E-2</c:v>
                </c:pt>
                <c:pt idx="41847">
                  <c:v>2.1811500000000001E-2</c:v>
                </c:pt>
                <c:pt idx="41848">
                  <c:v>2.2113799999999999E-2</c:v>
                </c:pt>
                <c:pt idx="41849">
                  <c:v>2.18964E-2</c:v>
                </c:pt>
                <c:pt idx="41850">
                  <c:v>2.6665700000000001E-2</c:v>
                </c:pt>
                <c:pt idx="41851">
                  <c:v>2.6331899999999998E-2</c:v>
                </c:pt>
                <c:pt idx="41852">
                  <c:v>2.8698000000000001E-2</c:v>
                </c:pt>
                <c:pt idx="41853">
                  <c:v>2.9744099999999999E-2</c:v>
                </c:pt>
                <c:pt idx="41854">
                  <c:v>1.97325E-2</c:v>
                </c:pt>
                <c:pt idx="41855">
                  <c:v>5.4473899999999999E-3</c:v>
                </c:pt>
                <c:pt idx="41856">
                  <c:v>1.9814499999999999E-2</c:v>
                </c:pt>
                <c:pt idx="41857">
                  <c:v>2.8464300000000001E-2</c:v>
                </c:pt>
                <c:pt idx="41858">
                  <c:v>4.4429799999999998E-2</c:v>
                </c:pt>
                <c:pt idx="41859">
                  <c:v>4.4782599999999999E-2</c:v>
                </c:pt>
                <c:pt idx="41860">
                  <c:v>4.5029600000000003E-2</c:v>
                </c:pt>
                <c:pt idx="41861">
                  <c:v>3.0714999999999999E-2</c:v>
                </c:pt>
                <c:pt idx="41862">
                  <c:v>3.44152E-2</c:v>
                </c:pt>
                <c:pt idx="41863">
                  <c:v>2.2862400000000001E-2</c:v>
                </c:pt>
                <c:pt idx="41864">
                  <c:v>2.2626899999999998E-2</c:v>
                </c:pt>
                <c:pt idx="41865">
                  <c:v>3.3542599999999999E-2</c:v>
                </c:pt>
                <c:pt idx="41866">
                  <c:v>4.9382200000000001E-2</c:v>
                </c:pt>
                <c:pt idx="41867">
                  <c:v>3.0944800000000001E-2</c:v>
                </c:pt>
                <c:pt idx="41868">
                  <c:v>3.5826700000000003E-2</c:v>
                </c:pt>
                <c:pt idx="41869">
                  <c:v>4.6124499999999999E-2</c:v>
                </c:pt>
                <c:pt idx="41870">
                  <c:v>4.5131699999999997E-2</c:v>
                </c:pt>
                <c:pt idx="41871">
                  <c:v>2.1250700000000001E-2</c:v>
                </c:pt>
                <c:pt idx="41872">
                  <c:v>3.1933799999999998E-2</c:v>
                </c:pt>
                <c:pt idx="41873">
                  <c:v>3.6809000000000001E-2</c:v>
                </c:pt>
                <c:pt idx="41874">
                  <c:v>3.7417400000000003E-2</c:v>
                </c:pt>
                <c:pt idx="41875">
                  <c:v>3.5470000000000002E-2</c:v>
                </c:pt>
                <c:pt idx="41876">
                  <c:v>4.8756599999999997E-2</c:v>
                </c:pt>
                <c:pt idx="41877">
                  <c:v>3.5038899999999998E-2</c:v>
                </c:pt>
                <c:pt idx="41878">
                  <c:v>2.2157699999999999E-2</c:v>
                </c:pt>
                <c:pt idx="41879">
                  <c:v>3.6233899999999999E-2</c:v>
                </c:pt>
                <c:pt idx="41880">
                  <c:v>1.41125E-2</c:v>
                </c:pt>
                <c:pt idx="41881">
                  <c:v>2.3902900000000001E-2</c:v>
                </c:pt>
                <c:pt idx="41882">
                  <c:v>2.0605999999999999E-2</c:v>
                </c:pt>
                <c:pt idx="41883">
                  <c:v>2.1658899999999998E-2</c:v>
                </c:pt>
                <c:pt idx="41884">
                  <c:v>1.28174E-2</c:v>
                </c:pt>
                <c:pt idx="41885">
                  <c:v>3.7660599999999999E-3</c:v>
                </c:pt>
                <c:pt idx="41886">
                  <c:v>1.30653E-4</c:v>
                </c:pt>
                <c:pt idx="41887">
                  <c:v>2.22025E-2</c:v>
                </c:pt>
                <c:pt idx="41888">
                  <c:v>2.2488600000000001E-2</c:v>
                </c:pt>
                <c:pt idx="41889">
                  <c:v>9.0703999999999993E-3</c:v>
                </c:pt>
                <c:pt idx="41890">
                  <c:v>1.0929100000000001E-2</c:v>
                </c:pt>
                <c:pt idx="41891">
                  <c:v>1.1583299999999999E-2</c:v>
                </c:pt>
                <c:pt idx="41892">
                  <c:v>1.11237E-2</c:v>
                </c:pt>
                <c:pt idx="41893">
                  <c:v>1.0582899999999999E-2</c:v>
                </c:pt>
                <c:pt idx="41894">
                  <c:v>2.04821E-2</c:v>
                </c:pt>
                <c:pt idx="41895">
                  <c:v>3.2419200000000002E-2</c:v>
                </c:pt>
                <c:pt idx="41896">
                  <c:v>2.3641599999999999E-2</c:v>
                </c:pt>
                <c:pt idx="41897">
                  <c:v>2.4987200000000001E-2</c:v>
                </c:pt>
                <c:pt idx="41898">
                  <c:v>4.1264500000000003E-2</c:v>
                </c:pt>
                <c:pt idx="41899">
                  <c:v>2.7666099999999999E-2</c:v>
                </c:pt>
                <c:pt idx="41900">
                  <c:v>4.3684000000000001E-2</c:v>
                </c:pt>
                <c:pt idx="41901">
                  <c:v>3.4094800000000001E-2</c:v>
                </c:pt>
                <c:pt idx="41902">
                  <c:v>3.3748599999999997E-2</c:v>
                </c:pt>
                <c:pt idx="41903">
                  <c:v>3.0303E-2</c:v>
                </c:pt>
                <c:pt idx="41904">
                  <c:v>1.03292E-2</c:v>
                </c:pt>
                <c:pt idx="41905">
                  <c:v>3.8046799999999999E-2</c:v>
                </c:pt>
                <c:pt idx="41906">
                  <c:v>4.1278799999999997E-2</c:v>
                </c:pt>
                <c:pt idx="41907">
                  <c:v>3.9158800000000001E-2</c:v>
                </c:pt>
                <c:pt idx="41908">
                  <c:v>3.9288499999999997E-2</c:v>
                </c:pt>
                <c:pt idx="41909">
                  <c:v>4.4440300000000002E-2</c:v>
                </c:pt>
                <c:pt idx="41910">
                  <c:v>4.0191699999999997E-2</c:v>
                </c:pt>
                <c:pt idx="41911">
                  <c:v>3.5334600000000001E-2</c:v>
                </c:pt>
                <c:pt idx="41912">
                  <c:v>4.6905500000000003E-2</c:v>
                </c:pt>
                <c:pt idx="41913">
                  <c:v>2.8121899999999998E-2</c:v>
                </c:pt>
                <c:pt idx="41914">
                  <c:v>4.39043E-2</c:v>
                </c:pt>
                <c:pt idx="41915">
                  <c:v>3.5013200000000001E-2</c:v>
                </c:pt>
                <c:pt idx="41916">
                  <c:v>4.9787499999999998E-2</c:v>
                </c:pt>
                <c:pt idx="41917">
                  <c:v>4.56581E-2</c:v>
                </c:pt>
                <c:pt idx="41918">
                  <c:v>5.4624600000000002E-2</c:v>
                </c:pt>
                <c:pt idx="41919">
                  <c:v>4.3257700000000003E-2</c:v>
                </c:pt>
                <c:pt idx="41920">
                  <c:v>4.1757599999999999E-2</c:v>
                </c:pt>
                <c:pt idx="41921">
                  <c:v>4.0365199999999997E-2</c:v>
                </c:pt>
                <c:pt idx="41922">
                  <c:v>4.7962200000000003E-2</c:v>
                </c:pt>
                <c:pt idx="41923">
                  <c:v>4.1255E-2</c:v>
                </c:pt>
                <c:pt idx="41924">
                  <c:v>5.1328699999999998E-2</c:v>
                </c:pt>
                <c:pt idx="41925">
                  <c:v>4.5841199999999999E-2</c:v>
                </c:pt>
                <c:pt idx="41926">
                  <c:v>3.5481499999999999E-2</c:v>
                </c:pt>
                <c:pt idx="41927">
                  <c:v>4.64935E-2</c:v>
                </c:pt>
                <c:pt idx="41928">
                  <c:v>4.1188200000000001E-2</c:v>
                </c:pt>
                <c:pt idx="41929">
                  <c:v>3.3827799999999998E-2</c:v>
                </c:pt>
                <c:pt idx="41930">
                  <c:v>2.9588699999999999E-2</c:v>
                </c:pt>
                <c:pt idx="41931">
                  <c:v>2.9048899999999999E-2</c:v>
                </c:pt>
                <c:pt idx="41932">
                  <c:v>3.73497E-2</c:v>
                </c:pt>
                <c:pt idx="41933">
                  <c:v>2.63567E-2</c:v>
                </c:pt>
                <c:pt idx="41934">
                  <c:v>2.8573000000000001E-2</c:v>
                </c:pt>
                <c:pt idx="41935">
                  <c:v>3.2371499999999997E-2</c:v>
                </c:pt>
                <c:pt idx="41936">
                  <c:v>3.6224399999999997E-2</c:v>
                </c:pt>
                <c:pt idx="41937">
                  <c:v>4.0575E-2</c:v>
                </c:pt>
                <c:pt idx="41938">
                  <c:v>1.50814E-2</c:v>
                </c:pt>
                <c:pt idx="41939">
                  <c:v>2.8838200000000001E-2</c:v>
                </c:pt>
                <c:pt idx="41940">
                  <c:v>3.2302900000000002E-2</c:v>
                </c:pt>
                <c:pt idx="41941">
                  <c:v>4.2513799999999997E-2</c:v>
                </c:pt>
                <c:pt idx="41942">
                  <c:v>3.1168899999999999E-2</c:v>
                </c:pt>
                <c:pt idx="41943">
                  <c:v>1.5500999999999999E-2</c:v>
                </c:pt>
                <c:pt idx="41944">
                  <c:v>1.5996900000000001E-2</c:v>
                </c:pt>
                <c:pt idx="41945">
                  <c:v>2.49395E-2</c:v>
                </c:pt>
                <c:pt idx="41946">
                  <c:v>2.8163000000000001E-2</c:v>
                </c:pt>
                <c:pt idx="41947">
                  <c:v>3.2295200000000003E-2</c:v>
                </c:pt>
                <c:pt idx="41948">
                  <c:v>4.10528E-2</c:v>
                </c:pt>
                <c:pt idx="41949">
                  <c:v>1.22728E-2</c:v>
                </c:pt>
                <c:pt idx="41950">
                  <c:v>4.2607300000000001E-2</c:v>
                </c:pt>
                <c:pt idx="41951">
                  <c:v>3.8553200000000003E-2</c:v>
                </c:pt>
                <c:pt idx="41952">
                  <c:v>4.0464399999999998E-2</c:v>
                </c:pt>
                <c:pt idx="41953">
                  <c:v>4.6858799999999999E-2</c:v>
                </c:pt>
                <c:pt idx="41954">
                  <c:v>3.0272500000000001E-2</c:v>
                </c:pt>
                <c:pt idx="41955">
                  <c:v>4.4946699999999999E-2</c:v>
                </c:pt>
                <c:pt idx="41956">
                  <c:v>1.8775E-2</c:v>
                </c:pt>
                <c:pt idx="41957">
                  <c:v>1.8688199999999999E-2</c:v>
                </c:pt>
                <c:pt idx="41958">
                  <c:v>3.1879400000000002E-2</c:v>
                </c:pt>
                <c:pt idx="41959">
                  <c:v>1.8187499999999999E-2</c:v>
                </c:pt>
                <c:pt idx="41960">
                  <c:v>2.36788E-2</c:v>
                </c:pt>
                <c:pt idx="41961">
                  <c:v>3.6212000000000001E-2</c:v>
                </c:pt>
                <c:pt idx="41962">
                  <c:v>4.3394099999999998E-2</c:v>
                </c:pt>
                <c:pt idx="41963">
                  <c:v>3.4193000000000001E-2</c:v>
                </c:pt>
                <c:pt idx="41964">
                  <c:v>4.0595100000000002E-2</c:v>
                </c:pt>
                <c:pt idx="41965">
                  <c:v>2.8160999999999999E-2</c:v>
                </c:pt>
                <c:pt idx="41966">
                  <c:v>4.3144200000000001E-2</c:v>
                </c:pt>
                <c:pt idx="41967">
                  <c:v>4.7821000000000002E-2</c:v>
                </c:pt>
                <c:pt idx="41968">
                  <c:v>3.60918E-2</c:v>
                </c:pt>
                <c:pt idx="41969">
                  <c:v>2.5433500000000001E-2</c:v>
                </c:pt>
                <c:pt idx="41970">
                  <c:v>2.9253999999999999E-2</c:v>
                </c:pt>
                <c:pt idx="41971">
                  <c:v>4.6307599999999997E-2</c:v>
                </c:pt>
                <c:pt idx="41972">
                  <c:v>4.19531E-2</c:v>
                </c:pt>
                <c:pt idx="41973">
                  <c:v>1.8408799999999999E-2</c:v>
                </c:pt>
                <c:pt idx="41974">
                  <c:v>3.0960100000000001E-2</c:v>
                </c:pt>
                <c:pt idx="41975">
                  <c:v>3.1850799999999999E-2</c:v>
                </c:pt>
                <c:pt idx="41976">
                  <c:v>4.2594899999999998E-2</c:v>
                </c:pt>
                <c:pt idx="41977">
                  <c:v>3.98798E-2</c:v>
                </c:pt>
                <c:pt idx="41978">
                  <c:v>3.6344500000000002E-2</c:v>
                </c:pt>
                <c:pt idx="41979">
                  <c:v>4.5613300000000002E-2</c:v>
                </c:pt>
                <c:pt idx="41980">
                  <c:v>3.9667099999999997E-2</c:v>
                </c:pt>
                <c:pt idx="41981">
                  <c:v>4.2569200000000001E-2</c:v>
                </c:pt>
                <c:pt idx="41982">
                  <c:v>3.6960600000000003E-2</c:v>
                </c:pt>
                <c:pt idx="41983">
                  <c:v>2.76327E-2</c:v>
                </c:pt>
                <c:pt idx="41984">
                  <c:v>2.2102400000000001E-2</c:v>
                </c:pt>
                <c:pt idx="41985">
                  <c:v>4.0741899999999998E-2</c:v>
                </c:pt>
                <c:pt idx="41986">
                  <c:v>2.1960299999999999E-2</c:v>
                </c:pt>
                <c:pt idx="41987">
                  <c:v>4.4308699999999999E-2</c:v>
                </c:pt>
                <c:pt idx="41988">
                  <c:v>2.7460100000000001E-2</c:v>
                </c:pt>
                <c:pt idx="41989">
                  <c:v>2.8345100000000002E-2</c:v>
                </c:pt>
                <c:pt idx="41990">
                  <c:v>2.6744799999999999E-2</c:v>
                </c:pt>
                <c:pt idx="41991">
                  <c:v>2.3323099999999999E-2</c:v>
                </c:pt>
                <c:pt idx="41992">
                  <c:v>3.2198900000000003E-2</c:v>
                </c:pt>
                <c:pt idx="41993">
                  <c:v>3.3301400000000002E-2</c:v>
                </c:pt>
                <c:pt idx="41994">
                  <c:v>3.3770599999999998E-2</c:v>
                </c:pt>
                <c:pt idx="41995">
                  <c:v>3.17898E-2</c:v>
                </c:pt>
                <c:pt idx="41996">
                  <c:v>2.67744E-2</c:v>
                </c:pt>
                <c:pt idx="41997">
                  <c:v>2.69976E-2</c:v>
                </c:pt>
                <c:pt idx="41998">
                  <c:v>3.8938500000000001E-2</c:v>
                </c:pt>
                <c:pt idx="41999">
                  <c:v>2.60448E-2</c:v>
                </c:pt>
                <c:pt idx="42000">
                  <c:v>4.4209499999999999E-2</c:v>
                </c:pt>
                <c:pt idx="42001">
                  <c:v>2.2911999999999998E-2</c:v>
                </c:pt>
                <c:pt idx="42002">
                  <c:v>1.21403E-2</c:v>
                </c:pt>
                <c:pt idx="42003">
                  <c:v>2.0683300000000002E-2</c:v>
                </c:pt>
                <c:pt idx="42004">
                  <c:v>3.3945999999999997E-2</c:v>
                </c:pt>
                <c:pt idx="42005">
                  <c:v>2.56996E-2</c:v>
                </c:pt>
                <c:pt idx="42006">
                  <c:v>2.1847700000000001E-2</c:v>
                </c:pt>
                <c:pt idx="42007">
                  <c:v>9.5253000000000004E-3</c:v>
                </c:pt>
                <c:pt idx="42008">
                  <c:v>1.7118499999999998E-2</c:v>
                </c:pt>
                <c:pt idx="42009">
                  <c:v>-2.4890899999999998E-3</c:v>
                </c:pt>
                <c:pt idx="42010">
                  <c:v>1.16005E-2</c:v>
                </c:pt>
                <c:pt idx="42011">
                  <c:v>3.1682000000000002E-2</c:v>
                </c:pt>
                <c:pt idx="42012">
                  <c:v>2.2744199999999999E-2</c:v>
                </c:pt>
                <c:pt idx="42013">
                  <c:v>1.53761E-2</c:v>
                </c:pt>
                <c:pt idx="42014">
                  <c:v>3.7546200000000002E-3</c:v>
                </c:pt>
                <c:pt idx="42015">
                  <c:v>2.16341E-2</c:v>
                </c:pt>
                <c:pt idx="42016">
                  <c:v>1.78871E-2</c:v>
                </c:pt>
                <c:pt idx="42017">
                  <c:v>3.79286E-2</c:v>
                </c:pt>
                <c:pt idx="42018">
                  <c:v>2.5745400000000002E-2</c:v>
                </c:pt>
                <c:pt idx="42019">
                  <c:v>2.3999199999999998E-2</c:v>
                </c:pt>
                <c:pt idx="42020">
                  <c:v>1.29271E-2</c:v>
                </c:pt>
                <c:pt idx="42021">
                  <c:v>1.9896500000000001E-2</c:v>
                </c:pt>
                <c:pt idx="42022">
                  <c:v>1.8808399999999999E-2</c:v>
                </c:pt>
                <c:pt idx="42023">
                  <c:v>3.2234199999999998E-4</c:v>
                </c:pt>
                <c:pt idx="42024">
                  <c:v>1.35736E-2</c:v>
                </c:pt>
                <c:pt idx="42025">
                  <c:v>1.2207000000000001E-2</c:v>
                </c:pt>
                <c:pt idx="42026">
                  <c:v>1.4546399999999999E-2</c:v>
                </c:pt>
                <c:pt idx="42027">
                  <c:v>2.5882700000000002E-2</c:v>
                </c:pt>
                <c:pt idx="42028">
                  <c:v>3.6706000000000003E-2</c:v>
                </c:pt>
                <c:pt idx="42029">
                  <c:v>2.99215E-2</c:v>
                </c:pt>
                <c:pt idx="42030">
                  <c:v>1.5295E-2</c:v>
                </c:pt>
                <c:pt idx="42031">
                  <c:v>1.9725800000000002E-2</c:v>
                </c:pt>
                <c:pt idx="42032">
                  <c:v>1.83229E-2</c:v>
                </c:pt>
                <c:pt idx="42033">
                  <c:v>2.9884299999999999E-2</c:v>
                </c:pt>
                <c:pt idx="42034">
                  <c:v>3.9247499999999998E-2</c:v>
                </c:pt>
                <c:pt idx="42035">
                  <c:v>2.2100399999999999E-2</c:v>
                </c:pt>
                <c:pt idx="42036">
                  <c:v>2.7500199999999999E-2</c:v>
                </c:pt>
                <c:pt idx="42037">
                  <c:v>9.4404199999999997E-3</c:v>
                </c:pt>
                <c:pt idx="42038">
                  <c:v>3.98197E-2</c:v>
                </c:pt>
                <c:pt idx="42039">
                  <c:v>3.2653799999999997E-2</c:v>
                </c:pt>
                <c:pt idx="42040">
                  <c:v>3.7578599999999997E-2</c:v>
                </c:pt>
                <c:pt idx="42041">
                  <c:v>1.50747E-2</c:v>
                </c:pt>
                <c:pt idx="42042">
                  <c:v>4.42123E-3</c:v>
                </c:pt>
                <c:pt idx="42043">
                  <c:v>1.3504E-2</c:v>
                </c:pt>
                <c:pt idx="42044">
                  <c:v>1.9489300000000001E-2</c:v>
                </c:pt>
                <c:pt idx="42045">
                  <c:v>3.1770699999999999E-2</c:v>
                </c:pt>
                <c:pt idx="42046">
                  <c:v>2.0320899999999999E-2</c:v>
                </c:pt>
                <c:pt idx="42047">
                  <c:v>1.6916299999999999E-2</c:v>
                </c:pt>
                <c:pt idx="42048">
                  <c:v>-5.4330799999999999E-3</c:v>
                </c:pt>
                <c:pt idx="42049">
                  <c:v>1.8081699999999999E-2</c:v>
                </c:pt>
                <c:pt idx="42050">
                  <c:v>2.0022399999999999E-2</c:v>
                </c:pt>
                <c:pt idx="42051">
                  <c:v>2.6554100000000001E-2</c:v>
                </c:pt>
                <c:pt idx="42052">
                  <c:v>-2.7265499999999999E-3</c:v>
                </c:pt>
                <c:pt idx="42053">
                  <c:v>4.8370399999999999E-3</c:v>
                </c:pt>
                <c:pt idx="42054">
                  <c:v>1.93024E-3</c:v>
                </c:pt>
                <c:pt idx="42055">
                  <c:v>1.9261400000000001E-2</c:v>
                </c:pt>
                <c:pt idx="42056">
                  <c:v>1.5738499999999999E-2</c:v>
                </c:pt>
                <c:pt idx="42057">
                  <c:v>9.8924600000000005E-3</c:v>
                </c:pt>
                <c:pt idx="42058">
                  <c:v>1.82428E-2</c:v>
                </c:pt>
                <c:pt idx="42059">
                  <c:v>-3.3283199999999997E-4</c:v>
                </c:pt>
                <c:pt idx="42060">
                  <c:v>1.2140300000000001E-3</c:v>
                </c:pt>
                <c:pt idx="42061">
                  <c:v>-6.2675500000000002E-3</c:v>
                </c:pt>
                <c:pt idx="42062">
                  <c:v>2.0332300000000001E-2</c:v>
                </c:pt>
                <c:pt idx="42063">
                  <c:v>1.9770599999999999E-2</c:v>
                </c:pt>
                <c:pt idx="42064">
                  <c:v>5.3186400000000003E-3</c:v>
                </c:pt>
                <c:pt idx="42065">
                  <c:v>-3.0803699999999999E-4</c:v>
                </c:pt>
                <c:pt idx="42066">
                  <c:v>-3.9176899999999997E-3</c:v>
                </c:pt>
                <c:pt idx="42067">
                  <c:v>1.24321E-2</c:v>
                </c:pt>
                <c:pt idx="42068">
                  <c:v>8.1539200000000003E-3</c:v>
                </c:pt>
                <c:pt idx="42069">
                  <c:v>2.53286E-2</c:v>
                </c:pt>
                <c:pt idx="42070">
                  <c:v>3.2749200000000002E-3</c:v>
                </c:pt>
                <c:pt idx="42071">
                  <c:v>9.0980499999999997E-4</c:v>
                </c:pt>
                <c:pt idx="42072">
                  <c:v>9.0370199999999998E-3</c:v>
                </c:pt>
                <c:pt idx="42073">
                  <c:v>1.6797099999999999E-2</c:v>
                </c:pt>
                <c:pt idx="42074">
                  <c:v>3.7050199999999998E-3</c:v>
                </c:pt>
                <c:pt idx="42075">
                  <c:v>2.0418200000000002E-3</c:v>
                </c:pt>
                <c:pt idx="42076">
                  <c:v>1.5554399999999999E-3</c:v>
                </c:pt>
                <c:pt idx="42077">
                  <c:v>2.4090799999999999E-2</c:v>
                </c:pt>
                <c:pt idx="42078">
                  <c:v>9.7456000000000001E-3</c:v>
                </c:pt>
                <c:pt idx="42079">
                  <c:v>9.9706599999999992E-3</c:v>
                </c:pt>
                <c:pt idx="42080">
                  <c:v>6.8845699999999996E-3</c:v>
                </c:pt>
                <c:pt idx="42081">
                  <c:v>1.9749599999999999E-2</c:v>
                </c:pt>
                <c:pt idx="42082">
                  <c:v>9.5005000000000003E-3</c:v>
                </c:pt>
                <c:pt idx="42083">
                  <c:v>1.48554E-2</c:v>
                </c:pt>
                <c:pt idx="42084">
                  <c:v>1.9640899999999999E-2</c:v>
                </c:pt>
                <c:pt idx="42085">
                  <c:v>1.90916E-2</c:v>
                </c:pt>
                <c:pt idx="42086">
                  <c:v>3.0493699999999999E-2</c:v>
                </c:pt>
                <c:pt idx="42087">
                  <c:v>1.2368199999999999E-2</c:v>
                </c:pt>
                <c:pt idx="42088">
                  <c:v>1.4946900000000001E-2</c:v>
                </c:pt>
                <c:pt idx="42089">
                  <c:v>1.5841500000000001E-2</c:v>
                </c:pt>
                <c:pt idx="42090">
                  <c:v>1.5654600000000001E-2</c:v>
                </c:pt>
                <c:pt idx="42091">
                  <c:v>3.1166100000000001E-3</c:v>
                </c:pt>
                <c:pt idx="42092">
                  <c:v>1.7406499999999998E-2</c:v>
                </c:pt>
                <c:pt idx="42093">
                  <c:v>1.5595400000000001E-2</c:v>
                </c:pt>
                <c:pt idx="42094">
                  <c:v>-6.1807600000000004E-3</c:v>
                </c:pt>
                <c:pt idx="42095">
                  <c:v>4.1151E-3</c:v>
                </c:pt>
                <c:pt idx="42096">
                  <c:v>1.01166E-2</c:v>
                </c:pt>
                <c:pt idx="42097">
                  <c:v>-4.7111499999999999E-3</c:v>
                </c:pt>
                <c:pt idx="42098">
                  <c:v>8.0337499999999992E-3</c:v>
                </c:pt>
                <c:pt idx="42099">
                  <c:v>1.0376000000000001E-3</c:v>
                </c:pt>
                <c:pt idx="42100">
                  <c:v>-1.60456E-2</c:v>
                </c:pt>
                <c:pt idx="42101">
                  <c:v>-1.03874E-2</c:v>
                </c:pt>
                <c:pt idx="42102">
                  <c:v>-1.26753E-2</c:v>
                </c:pt>
                <c:pt idx="42103">
                  <c:v>-5.15366E-3</c:v>
                </c:pt>
                <c:pt idx="42104">
                  <c:v>1.9455E-3</c:v>
                </c:pt>
                <c:pt idx="42105">
                  <c:v>-1.98517E-2</c:v>
                </c:pt>
                <c:pt idx="42106">
                  <c:v>-1.8178E-2</c:v>
                </c:pt>
                <c:pt idx="42107">
                  <c:v>-2.3158100000000001E-2</c:v>
                </c:pt>
                <c:pt idx="42108">
                  <c:v>-1.32456E-2</c:v>
                </c:pt>
                <c:pt idx="42109">
                  <c:v>-1.5406599999999999E-2</c:v>
                </c:pt>
                <c:pt idx="42110">
                  <c:v>-2.82717E-2</c:v>
                </c:pt>
                <c:pt idx="42111">
                  <c:v>-1.2825E-2</c:v>
                </c:pt>
                <c:pt idx="42112">
                  <c:v>-2.9066999999999999E-2</c:v>
                </c:pt>
                <c:pt idx="42113">
                  <c:v>-8.7518700000000001E-3</c:v>
                </c:pt>
                <c:pt idx="42114">
                  <c:v>-1.1694E-2</c:v>
                </c:pt>
                <c:pt idx="42115">
                  <c:v>-9.6626300000000002E-3</c:v>
                </c:pt>
                <c:pt idx="42116">
                  <c:v>-1.9411999999999999E-2</c:v>
                </c:pt>
                <c:pt idx="42117">
                  <c:v>-3.1281499999999997E-2</c:v>
                </c:pt>
                <c:pt idx="42118">
                  <c:v>-3.5388900000000001E-2</c:v>
                </c:pt>
                <c:pt idx="42119">
                  <c:v>-2.1588300000000001E-2</c:v>
                </c:pt>
                <c:pt idx="42120">
                  <c:v>-2.1699900000000001E-2</c:v>
                </c:pt>
                <c:pt idx="42121">
                  <c:v>-3.2682399999999999E-3</c:v>
                </c:pt>
                <c:pt idx="42122">
                  <c:v>-1.30501E-2</c:v>
                </c:pt>
                <c:pt idx="42123">
                  <c:v>-2.50225E-2</c:v>
                </c:pt>
                <c:pt idx="42124">
                  <c:v>-2.70958E-2</c:v>
                </c:pt>
                <c:pt idx="42125">
                  <c:v>-3.3215500000000002E-2</c:v>
                </c:pt>
                <c:pt idx="42126">
                  <c:v>-4.1978799999999997E-2</c:v>
                </c:pt>
                <c:pt idx="42127">
                  <c:v>-1.84431E-2</c:v>
                </c:pt>
                <c:pt idx="42128">
                  <c:v>-2.74773E-2</c:v>
                </c:pt>
                <c:pt idx="42129">
                  <c:v>-1.9906E-2</c:v>
                </c:pt>
                <c:pt idx="42130">
                  <c:v>-3.3866899999999998E-2</c:v>
                </c:pt>
                <c:pt idx="42131">
                  <c:v>-3.5865800000000003E-2</c:v>
                </c:pt>
                <c:pt idx="42132">
                  <c:v>-2.8145799999999999E-2</c:v>
                </c:pt>
                <c:pt idx="42133">
                  <c:v>-3.8044000000000001E-2</c:v>
                </c:pt>
                <c:pt idx="42134">
                  <c:v>-3.3307999999999997E-2</c:v>
                </c:pt>
                <c:pt idx="42135">
                  <c:v>-4.21476E-2</c:v>
                </c:pt>
                <c:pt idx="42136">
                  <c:v>-2.5089299999999998E-2</c:v>
                </c:pt>
                <c:pt idx="42137">
                  <c:v>-3.3009499999999997E-2</c:v>
                </c:pt>
                <c:pt idx="42138">
                  <c:v>-3.41377E-2</c:v>
                </c:pt>
                <c:pt idx="42139">
                  <c:v>-3.70855E-2</c:v>
                </c:pt>
                <c:pt idx="42140">
                  <c:v>-5.4673199999999998E-2</c:v>
                </c:pt>
                <c:pt idx="42141">
                  <c:v>-3.16496E-2</c:v>
                </c:pt>
                <c:pt idx="42142">
                  <c:v>-4.35305E-2</c:v>
                </c:pt>
                <c:pt idx="42143">
                  <c:v>-3.3050499999999997E-2</c:v>
                </c:pt>
                <c:pt idx="42144">
                  <c:v>-2.34585E-2</c:v>
                </c:pt>
                <c:pt idx="42145">
                  <c:v>-4.0146800000000003E-2</c:v>
                </c:pt>
                <c:pt idx="42146">
                  <c:v>-1.6343099999999999E-2</c:v>
                </c:pt>
                <c:pt idx="42147">
                  <c:v>-1.4513E-2</c:v>
                </c:pt>
                <c:pt idx="42148">
                  <c:v>-8.8739400000000003E-3</c:v>
                </c:pt>
                <c:pt idx="42149">
                  <c:v>-1.61858E-2</c:v>
                </c:pt>
                <c:pt idx="42150">
                  <c:v>-3.4833000000000003E-2</c:v>
                </c:pt>
                <c:pt idx="42151">
                  <c:v>-1.3700499999999999E-2</c:v>
                </c:pt>
                <c:pt idx="42152">
                  <c:v>-3.6674499999999999E-2</c:v>
                </c:pt>
                <c:pt idx="42153">
                  <c:v>-3.7548999999999999E-2</c:v>
                </c:pt>
                <c:pt idx="42154">
                  <c:v>-2.2488600000000001E-2</c:v>
                </c:pt>
                <c:pt idx="42155">
                  <c:v>-1.91126E-2</c:v>
                </c:pt>
                <c:pt idx="42156">
                  <c:v>-1.7823200000000001E-2</c:v>
                </c:pt>
                <c:pt idx="42157">
                  <c:v>-5.2324299999999997E-2</c:v>
                </c:pt>
                <c:pt idx="42158">
                  <c:v>-4.8047100000000002E-2</c:v>
                </c:pt>
                <c:pt idx="42159">
                  <c:v>-2.80609E-2</c:v>
                </c:pt>
                <c:pt idx="42160">
                  <c:v>-1.7372100000000001E-2</c:v>
                </c:pt>
                <c:pt idx="42161">
                  <c:v>-3.0467999999999999E-2</c:v>
                </c:pt>
                <c:pt idx="42162">
                  <c:v>-4.5189899999999998E-2</c:v>
                </c:pt>
                <c:pt idx="42163">
                  <c:v>-4.02145E-2</c:v>
                </c:pt>
                <c:pt idx="42164">
                  <c:v>-3.70131E-2</c:v>
                </c:pt>
                <c:pt idx="42165">
                  <c:v>-3.2390599999999999E-2</c:v>
                </c:pt>
                <c:pt idx="42166">
                  <c:v>-2.7159699999999998E-2</c:v>
                </c:pt>
                <c:pt idx="42167">
                  <c:v>-2.79417E-2</c:v>
                </c:pt>
                <c:pt idx="42168">
                  <c:v>-4.79307E-2</c:v>
                </c:pt>
                <c:pt idx="42169">
                  <c:v>-3.4689900000000003E-2</c:v>
                </c:pt>
                <c:pt idx="42170">
                  <c:v>-3.3705699999999998E-2</c:v>
                </c:pt>
                <c:pt idx="42171">
                  <c:v>-3.1636200000000003E-2</c:v>
                </c:pt>
                <c:pt idx="42172">
                  <c:v>-5.3223600000000003E-2</c:v>
                </c:pt>
                <c:pt idx="42173">
                  <c:v>-3.0336399999999999E-2</c:v>
                </c:pt>
                <c:pt idx="42174">
                  <c:v>-6.17266E-2</c:v>
                </c:pt>
                <c:pt idx="42175">
                  <c:v>-4.1781400000000003E-2</c:v>
                </c:pt>
                <c:pt idx="42176">
                  <c:v>-2.5092099999999999E-2</c:v>
                </c:pt>
                <c:pt idx="42177">
                  <c:v>-2.3600599999999999E-2</c:v>
                </c:pt>
                <c:pt idx="42178">
                  <c:v>-5.3364799999999997E-2</c:v>
                </c:pt>
                <c:pt idx="42179">
                  <c:v>-5.3424800000000001E-2</c:v>
                </c:pt>
                <c:pt idx="42180">
                  <c:v>-4.0724799999999999E-2</c:v>
                </c:pt>
                <c:pt idx="42181">
                  <c:v>-3.1068800000000001E-2</c:v>
                </c:pt>
                <c:pt idx="42182">
                  <c:v>-4.3589599999999999E-2</c:v>
                </c:pt>
                <c:pt idx="42183">
                  <c:v>-5.27153E-2</c:v>
                </c:pt>
                <c:pt idx="42184">
                  <c:v>-5.3226500000000003E-2</c:v>
                </c:pt>
                <c:pt idx="42185">
                  <c:v>-4.5907000000000003E-2</c:v>
                </c:pt>
                <c:pt idx="42186">
                  <c:v>-4.3437999999999997E-2</c:v>
                </c:pt>
                <c:pt idx="42187">
                  <c:v>-5.8678599999999997E-2</c:v>
                </c:pt>
                <c:pt idx="42188">
                  <c:v>-4.8996900000000003E-2</c:v>
                </c:pt>
                <c:pt idx="42189">
                  <c:v>-3.65276E-2</c:v>
                </c:pt>
                <c:pt idx="42190">
                  <c:v>-2.7292299999999999E-2</c:v>
                </c:pt>
                <c:pt idx="42191">
                  <c:v>-3.06225E-2</c:v>
                </c:pt>
                <c:pt idx="42192">
                  <c:v>-4.6276100000000001E-2</c:v>
                </c:pt>
                <c:pt idx="42193">
                  <c:v>-1.70803E-2</c:v>
                </c:pt>
                <c:pt idx="42194">
                  <c:v>-3.7183800000000003E-2</c:v>
                </c:pt>
                <c:pt idx="42195">
                  <c:v>-4.9478500000000002E-2</c:v>
                </c:pt>
                <c:pt idx="42196">
                  <c:v>-3.2045400000000002E-2</c:v>
                </c:pt>
                <c:pt idx="42197">
                  <c:v>-2.41251E-2</c:v>
                </c:pt>
                <c:pt idx="42198">
                  <c:v>-2.6539799999999999E-2</c:v>
                </c:pt>
                <c:pt idx="42199">
                  <c:v>-2.0358999999999999E-2</c:v>
                </c:pt>
                <c:pt idx="42200">
                  <c:v>-4.60787E-2</c:v>
                </c:pt>
                <c:pt idx="42201">
                  <c:v>-2.6269000000000001E-2</c:v>
                </c:pt>
                <c:pt idx="42202">
                  <c:v>-1.688E-3</c:v>
                </c:pt>
                <c:pt idx="42203">
                  <c:v>-3.6303500000000002E-2</c:v>
                </c:pt>
                <c:pt idx="42204">
                  <c:v>-1.61695E-2</c:v>
                </c:pt>
                <c:pt idx="42205">
                  <c:v>-5.2244199999999998E-2</c:v>
                </c:pt>
                <c:pt idx="42206">
                  <c:v>-2.2569700000000002E-2</c:v>
                </c:pt>
                <c:pt idx="42207">
                  <c:v>-3.5348900000000003E-2</c:v>
                </c:pt>
                <c:pt idx="42208">
                  <c:v>-2.8397599999999999E-2</c:v>
                </c:pt>
                <c:pt idx="42209">
                  <c:v>-2.4409299999999998E-2</c:v>
                </c:pt>
                <c:pt idx="42210">
                  <c:v>-4.2706500000000001E-2</c:v>
                </c:pt>
                <c:pt idx="42211">
                  <c:v>-5.0437000000000003E-2</c:v>
                </c:pt>
                <c:pt idx="42212">
                  <c:v>-4.4860799999999999E-2</c:v>
                </c:pt>
                <c:pt idx="42213">
                  <c:v>-5.5739400000000001E-2</c:v>
                </c:pt>
                <c:pt idx="42214">
                  <c:v>-3.6676399999999998E-2</c:v>
                </c:pt>
                <c:pt idx="42215">
                  <c:v>-3.5863899999999997E-2</c:v>
                </c:pt>
                <c:pt idx="42216">
                  <c:v>-3.6615399999999999E-2</c:v>
                </c:pt>
                <c:pt idx="42217">
                  <c:v>-6.1648399999999999E-2</c:v>
                </c:pt>
                <c:pt idx="42218">
                  <c:v>-3.5367000000000003E-2</c:v>
                </c:pt>
                <c:pt idx="42219">
                  <c:v>-5.0396000000000003E-2</c:v>
                </c:pt>
                <c:pt idx="42220">
                  <c:v>-3.6248200000000001E-2</c:v>
                </c:pt>
                <c:pt idx="42221">
                  <c:v>-5.5807099999999998E-2</c:v>
                </c:pt>
                <c:pt idx="42222">
                  <c:v>-4.8803300000000001E-2</c:v>
                </c:pt>
                <c:pt idx="42223">
                  <c:v>-5.7928100000000003E-2</c:v>
                </c:pt>
                <c:pt idx="42224">
                  <c:v>-5.2971799999999999E-2</c:v>
                </c:pt>
                <c:pt idx="42225">
                  <c:v>-5.3241700000000003E-2</c:v>
                </c:pt>
                <c:pt idx="42226">
                  <c:v>-4.9059899999999997E-2</c:v>
                </c:pt>
                <c:pt idx="42227">
                  <c:v>-6.2665899999999997E-2</c:v>
                </c:pt>
                <c:pt idx="42228">
                  <c:v>-6.4551399999999995E-2</c:v>
                </c:pt>
                <c:pt idx="42229">
                  <c:v>-5.5067999999999999E-2</c:v>
                </c:pt>
                <c:pt idx="42230">
                  <c:v>-6.5936999999999996E-2</c:v>
                </c:pt>
                <c:pt idx="42231">
                  <c:v>-5.5455200000000003E-2</c:v>
                </c:pt>
                <c:pt idx="42232">
                  <c:v>-6.9341700000000006E-2</c:v>
                </c:pt>
                <c:pt idx="42233">
                  <c:v>-6.9508600000000004E-2</c:v>
                </c:pt>
                <c:pt idx="42234">
                  <c:v>-6.4066899999999996E-2</c:v>
                </c:pt>
                <c:pt idx="42235">
                  <c:v>-5.3712799999999998E-2</c:v>
                </c:pt>
                <c:pt idx="42236">
                  <c:v>-4.7130600000000002E-2</c:v>
                </c:pt>
                <c:pt idx="42237">
                  <c:v>-6.0498200000000002E-2</c:v>
                </c:pt>
                <c:pt idx="42238">
                  <c:v>-3.9067299999999999E-2</c:v>
                </c:pt>
                <c:pt idx="42239">
                  <c:v>-6.4550399999999994E-2</c:v>
                </c:pt>
                <c:pt idx="42240">
                  <c:v>-5.6107499999999998E-2</c:v>
                </c:pt>
                <c:pt idx="42241">
                  <c:v>-7.1089700000000006E-2</c:v>
                </c:pt>
                <c:pt idx="42242">
                  <c:v>-5.6775100000000002E-2</c:v>
                </c:pt>
                <c:pt idx="42243">
                  <c:v>-5.07822E-2</c:v>
                </c:pt>
                <c:pt idx="42244">
                  <c:v>-5.9607500000000001E-2</c:v>
                </c:pt>
                <c:pt idx="42245">
                  <c:v>-6.9129899999999994E-2</c:v>
                </c:pt>
                <c:pt idx="42246">
                  <c:v>-6.0658499999999997E-2</c:v>
                </c:pt>
                <c:pt idx="42247">
                  <c:v>-3.1932799999999997E-2</c:v>
                </c:pt>
                <c:pt idx="42248">
                  <c:v>-6.1517700000000002E-2</c:v>
                </c:pt>
                <c:pt idx="42249">
                  <c:v>-4.3312099999999999E-2</c:v>
                </c:pt>
                <c:pt idx="42250">
                  <c:v>-5.1746399999999998E-2</c:v>
                </c:pt>
                <c:pt idx="42251">
                  <c:v>-5.5971100000000003E-2</c:v>
                </c:pt>
                <c:pt idx="42252">
                  <c:v>-5.3634599999999998E-2</c:v>
                </c:pt>
                <c:pt idx="42253">
                  <c:v>-4.93269E-2</c:v>
                </c:pt>
                <c:pt idx="42254">
                  <c:v>-5.1717800000000001E-2</c:v>
                </c:pt>
                <c:pt idx="42255">
                  <c:v>-4.5748700000000003E-2</c:v>
                </c:pt>
                <c:pt idx="42256">
                  <c:v>-4.9900100000000003E-2</c:v>
                </c:pt>
                <c:pt idx="42257">
                  <c:v>-3.5658799999999997E-2</c:v>
                </c:pt>
                <c:pt idx="42258">
                  <c:v>-6.0094799999999997E-2</c:v>
                </c:pt>
                <c:pt idx="42259">
                  <c:v>-4.1319799999999997E-2</c:v>
                </c:pt>
                <c:pt idx="42260">
                  <c:v>-3.0955300000000002E-2</c:v>
                </c:pt>
                <c:pt idx="42261">
                  <c:v>-3.41225E-2</c:v>
                </c:pt>
                <c:pt idx="42262">
                  <c:v>-3.9635700000000003E-2</c:v>
                </c:pt>
                <c:pt idx="42263">
                  <c:v>-4.4272400000000003E-2</c:v>
                </c:pt>
                <c:pt idx="42264">
                  <c:v>-3.9935100000000001E-2</c:v>
                </c:pt>
                <c:pt idx="42265">
                  <c:v>-2.74773E-2</c:v>
                </c:pt>
                <c:pt idx="42266">
                  <c:v>-3.4852000000000001E-2</c:v>
                </c:pt>
                <c:pt idx="42267">
                  <c:v>-3.8380600000000001E-2</c:v>
                </c:pt>
                <c:pt idx="42268">
                  <c:v>-4.3063200000000003E-2</c:v>
                </c:pt>
                <c:pt idx="42269">
                  <c:v>-4.4252399999999997E-2</c:v>
                </c:pt>
                <c:pt idx="42270">
                  <c:v>-4.3674499999999998E-2</c:v>
                </c:pt>
                <c:pt idx="42271">
                  <c:v>-2.9202499999999999E-2</c:v>
                </c:pt>
                <c:pt idx="42272">
                  <c:v>-2.5217099999999999E-2</c:v>
                </c:pt>
                <c:pt idx="42273">
                  <c:v>-3.2752000000000003E-2</c:v>
                </c:pt>
                <c:pt idx="42274">
                  <c:v>-2.88706E-2</c:v>
                </c:pt>
                <c:pt idx="42275">
                  <c:v>-4.1203499999999997E-2</c:v>
                </c:pt>
                <c:pt idx="42276">
                  <c:v>-3.4762399999999999E-2</c:v>
                </c:pt>
                <c:pt idx="42277">
                  <c:v>-2.3640600000000001E-2</c:v>
                </c:pt>
                <c:pt idx="42278">
                  <c:v>-4.7943100000000002E-2</c:v>
                </c:pt>
                <c:pt idx="42279">
                  <c:v>-4.7989799999999999E-2</c:v>
                </c:pt>
                <c:pt idx="42280">
                  <c:v>-4.5800199999999999E-2</c:v>
                </c:pt>
                <c:pt idx="42281">
                  <c:v>-4.2758900000000002E-2</c:v>
                </c:pt>
                <c:pt idx="42282">
                  <c:v>-2.3114200000000001E-2</c:v>
                </c:pt>
                <c:pt idx="42283">
                  <c:v>-3.8135500000000003E-2</c:v>
                </c:pt>
                <c:pt idx="42284">
                  <c:v>-4.7040899999999997E-2</c:v>
                </c:pt>
                <c:pt idx="42285">
                  <c:v>-4.87719E-2</c:v>
                </c:pt>
                <c:pt idx="42286">
                  <c:v>-5.5558200000000002E-2</c:v>
                </c:pt>
                <c:pt idx="42287">
                  <c:v>-4.4893299999999997E-2</c:v>
                </c:pt>
                <c:pt idx="42288">
                  <c:v>-4.4125600000000001E-2</c:v>
                </c:pt>
                <c:pt idx="42289">
                  <c:v>-3.1590500000000001E-2</c:v>
                </c:pt>
                <c:pt idx="42290">
                  <c:v>-4.9732199999999997E-2</c:v>
                </c:pt>
                <c:pt idx="42291">
                  <c:v>-1.45807E-2</c:v>
                </c:pt>
                <c:pt idx="42292">
                  <c:v>-4.6431500000000001E-2</c:v>
                </c:pt>
                <c:pt idx="42293">
                  <c:v>-3.7199999999999997E-2</c:v>
                </c:pt>
                <c:pt idx="42294">
                  <c:v>-4.7608400000000002E-2</c:v>
                </c:pt>
                <c:pt idx="42295">
                  <c:v>-3.1907999999999999E-2</c:v>
                </c:pt>
                <c:pt idx="42296">
                  <c:v>-4.53386E-2</c:v>
                </c:pt>
                <c:pt idx="42297">
                  <c:v>-3.4629800000000002E-2</c:v>
                </c:pt>
                <c:pt idx="42298">
                  <c:v>-2.8243999999999998E-2</c:v>
                </c:pt>
                <c:pt idx="42299">
                  <c:v>-2.42863E-2</c:v>
                </c:pt>
                <c:pt idx="42300">
                  <c:v>-7.9832099999999993E-3</c:v>
                </c:pt>
                <c:pt idx="42301">
                  <c:v>-3.53365E-2</c:v>
                </c:pt>
                <c:pt idx="42302">
                  <c:v>-3.2929399999999998E-2</c:v>
                </c:pt>
                <c:pt idx="42303">
                  <c:v>-2.7907399999999999E-2</c:v>
                </c:pt>
                <c:pt idx="42304">
                  <c:v>-3.13282E-2</c:v>
                </c:pt>
                <c:pt idx="42305">
                  <c:v>-2.1570200000000001E-2</c:v>
                </c:pt>
                <c:pt idx="42306">
                  <c:v>-2.9004100000000001E-2</c:v>
                </c:pt>
                <c:pt idx="42307">
                  <c:v>-2.8818099999999999E-2</c:v>
                </c:pt>
                <c:pt idx="42308">
                  <c:v>-2.4393999999999999E-2</c:v>
                </c:pt>
                <c:pt idx="42309">
                  <c:v>-1.39112E-2</c:v>
                </c:pt>
                <c:pt idx="42310">
                  <c:v>-3.5264999999999998E-2</c:v>
                </c:pt>
                <c:pt idx="42311">
                  <c:v>-2.3936300000000001E-2</c:v>
                </c:pt>
                <c:pt idx="42312">
                  <c:v>-3.1295799999999999E-2</c:v>
                </c:pt>
                <c:pt idx="42313">
                  <c:v>-3.6230100000000001E-2</c:v>
                </c:pt>
                <c:pt idx="42314">
                  <c:v>-3.6960600000000003E-2</c:v>
                </c:pt>
                <c:pt idx="42315">
                  <c:v>-4.6845400000000002E-2</c:v>
                </c:pt>
                <c:pt idx="42316">
                  <c:v>-3.3872600000000003E-2</c:v>
                </c:pt>
                <c:pt idx="42317">
                  <c:v>-2.8480499999999999E-2</c:v>
                </c:pt>
                <c:pt idx="42318">
                  <c:v>-1.1879900000000001E-2</c:v>
                </c:pt>
                <c:pt idx="42319">
                  <c:v>-1.22414E-2</c:v>
                </c:pt>
                <c:pt idx="42320">
                  <c:v>-3.0384100000000001E-2</c:v>
                </c:pt>
                <c:pt idx="42321">
                  <c:v>-3.9208399999999997E-2</c:v>
                </c:pt>
                <c:pt idx="42322">
                  <c:v>-6.3981099999999999E-2</c:v>
                </c:pt>
                <c:pt idx="42323">
                  <c:v>-4.0978399999999998E-2</c:v>
                </c:pt>
                <c:pt idx="42324">
                  <c:v>-5.6408899999999998E-2</c:v>
                </c:pt>
                <c:pt idx="42325">
                  <c:v>-3.8196599999999997E-2</c:v>
                </c:pt>
                <c:pt idx="42326">
                  <c:v>-4.5469299999999997E-2</c:v>
                </c:pt>
                <c:pt idx="42327">
                  <c:v>-3.3324199999999998E-2</c:v>
                </c:pt>
                <c:pt idx="42328">
                  <c:v>-2.8109599999999998E-2</c:v>
                </c:pt>
                <c:pt idx="42329">
                  <c:v>-4.0145899999999998E-2</c:v>
                </c:pt>
                <c:pt idx="42330">
                  <c:v>-4.2724599999999996E-3</c:v>
                </c:pt>
                <c:pt idx="42331">
                  <c:v>-3.09105E-2</c:v>
                </c:pt>
                <c:pt idx="42332">
                  <c:v>-4.5159299999999999E-2</c:v>
                </c:pt>
                <c:pt idx="42333">
                  <c:v>-4.1247399999999997E-2</c:v>
                </c:pt>
                <c:pt idx="42334">
                  <c:v>-4.7374699999999999E-2</c:v>
                </c:pt>
                <c:pt idx="42335">
                  <c:v>-3.2627099999999999E-2</c:v>
                </c:pt>
                <c:pt idx="42336">
                  <c:v>-3.15275E-2</c:v>
                </c:pt>
                <c:pt idx="42337">
                  <c:v>-2.6640899999999999E-2</c:v>
                </c:pt>
                <c:pt idx="42338">
                  <c:v>-2.8405199999999999E-2</c:v>
                </c:pt>
                <c:pt idx="42339">
                  <c:v>-4.9487099999999999E-2</c:v>
                </c:pt>
                <c:pt idx="42340">
                  <c:v>-2.65074E-2</c:v>
                </c:pt>
                <c:pt idx="42341">
                  <c:v>-3.8822200000000001E-2</c:v>
                </c:pt>
                <c:pt idx="42342">
                  <c:v>-4.2828600000000001E-2</c:v>
                </c:pt>
                <c:pt idx="42343">
                  <c:v>-3.0407E-2</c:v>
                </c:pt>
                <c:pt idx="42344">
                  <c:v>-1.8754E-2</c:v>
                </c:pt>
                <c:pt idx="42345">
                  <c:v>-2.0849199999999998E-2</c:v>
                </c:pt>
                <c:pt idx="42346">
                  <c:v>-4.5537899999999999E-2</c:v>
                </c:pt>
                <c:pt idx="42347">
                  <c:v>-2.5534600000000001E-2</c:v>
                </c:pt>
                <c:pt idx="42348">
                  <c:v>-2.61564E-2</c:v>
                </c:pt>
                <c:pt idx="42349">
                  <c:v>-3.16315E-2</c:v>
                </c:pt>
                <c:pt idx="42350">
                  <c:v>-3.2853100000000003E-2</c:v>
                </c:pt>
                <c:pt idx="42351">
                  <c:v>-5.1883699999999998E-2</c:v>
                </c:pt>
                <c:pt idx="42352">
                  <c:v>-1.4817200000000001E-2</c:v>
                </c:pt>
                <c:pt idx="42353">
                  <c:v>-1.42326E-2</c:v>
                </c:pt>
                <c:pt idx="42354">
                  <c:v>-2.3890499999999999E-2</c:v>
                </c:pt>
                <c:pt idx="42355">
                  <c:v>-1.12333E-2</c:v>
                </c:pt>
                <c:pt idx="42356">
                  <c:v>-2.4582900000000001E-2</c:v>
                </c:pt>
                <c:pt idx="42357">
                  <c:v>-2.62346E-2</c:v>
                </c:pt>
                <c:pt idx="42358">
                  <c:v>-2.7802500000000001E-2</c:v>
                </c:pt>
                <c:pt idx="42359">
                  <c:v>-1.6786599999999999E-2</c:v>
                </c:pt>
                <c:pt idx="42360">
                  <c:v>-1.1728300000000001E-2</c:v>
                </c:pt>
                <c:pt idx="42361">
                  <c:v>-8.1262599999999997E-3</c:v>
                </c:pt>
                <c:pt idx="42362">
                  <c:v>-1.9992800000000002E-2</c:v>
                </c:pt>
                <c:pt idx="42363">
                  <c:v>-8.1930200000000005E-3</c:v>
                </c:pt>
                <c:pt idx="42364">
                  <c:v>-2.13022E-2</c:v>
                </c:pt>
                <c:pt idx="42365">
                  <c:v>-4.7388100000000004E-3</c:v>
                </c:pt>
                <c:pt idx="42366">
                  <c:v>-2.66886E-2</c:v>
                </c:pt>
                <c:pt idx="42367">
                  <c:v>-9.9668499999999993E-3</c:v>
                </c:pt>
                <c:pt idx="42368">
                  <c:v>-3.3773400000000002E-2</c:v>
                </c:pt>
                <c:pt idx="42369">
                  <c:v>-4.6148300000000003E-3</c:v>
                </c:pt>
                <c:pt idx="42370">
                  <c:v>-1.9597999999999998E-3</c:v>
                </c:pt>
                <c:pt idx="42371">
                  <c:v>4.0350000000000004E-3</c:v>
                </c:pt>
                <c:pt idx="42372">
                  <c:v>-1.61572E-2</c:v>
                </c:pt>
                <c:pt idx="42373">
                  <c:v>-2.9961600000000001E-2</c:v>
                </c:pt>
                <c:pt idx="42374">
                  <c:v>-9.8371499999999994E-3</c:v>
                </c:pt>
                <c:pt idx="42375">
                  <c:v>-7.4214900000000002E-3</c:v>
                </c:pt>
                <c:pt idx="42376">
                  <c:v>-1.2855500000000001E-3</c:v>
                </c:pt>
                <c:pt idx="42377">
                  <c:v>1.46389E-3</c:v>
                </c:pt>
                <c:pt idx="42378">
                  <c:v>1.1472700000000001E-2</c:v>
                </c:pt>
                <c:pt idx="42379">
                  <c:v>1.1007299999999999E-2</c:v>
                </c:pt>
                <c:pt idx="42380">
                  <c:v>-9.8810200000000008E-3</c:v>
                </c:pt>
                <c:pt idx="42381">
                  <c:v>-1.65281E-2</c:v>
                </c:pt>
                <c:pt idx="42382">
                  <c:v>9.1419199999999996E-3</c:v>
                </c:pt>
                <c:pt idx="42383">
                  <c:v>-2.4061199999999999E-3</c:v>
                </c:pt>
                <c:pt idx="42384">
                  <c:v>2.9679299999999999E-2</c:v>
                </c:pt>
                <c:pt idx="42385">
                  <c:v>6.5794E-3</c:v>
                </c:pt>
                <c:pt idx="42386">
                  <c:v>1.9748700000000001E-2</c:v>
                </c:pt>
                <c:pt idx="42387">
                  <c:v>8.6240799999999992E-3</c:v>
                </c:pt>
                <c:pt idx="42388">
                  <c:v>2.15511E-2</c:v>
                </c:pt>
                <c:pt idx="42389">
                  <c:v>1.8815999999999999E-2</c:v>
                </c:pt>
                <c:pt idx="42390">
                  <c:v>3.5482399999999997E-2</c:v>
                </c:pt>
                <c:pt idx="42391">
                  <c:v>8.2912400000000001E-3</c:v>
                </c:pt>
                <c:pt idx="42392">
                  <c:v>2.23789E-2</c:v>
                </c:pt>
                <c:pt idx="42393">
                  <c:v>3.2838800000000001E-2</c:v>
                </c:pt>
                <c:pt idx="42394">
                  <c:v>2.9626799999999998E-2</c:v>
                </c:pt>
                <c:pt idx="42395">
                  <c:v>1.4678999999999999E-2</c:v>
                </c:pt>
                <c:pt idx="42396">
                  <c:v>1.3513600000000001E-2</c:v>
                </c:pt>
                <c:pt idx="42397">
                  <c:v>1.7527600000000001E-2</c:v>
                </c:pt>
                <c:pt idx="42398">
                  <c:v>1.43681E-2</c:v>
                </c:pt>
                <c:pt idx="42399">
                  <c:v>2.13881E-2</c:v>
                </c:pt>
                <c:pt idx="42400">
                  <c:v>2.2863399999999999E-2</c:v>
                </c:pt>
                <c:pt idx="42401">
                  <c:v>2.08893E-2</c:v>
                </c:pt>
                <c:pt idx="42402">
                  <c:v>2.3111300000000001E-2</c:v>
                </c:pt>
                <c:pt idx="42403">
                  <c:v>3.36809E-2</c:v>
                </c:pt>
                <c:pt idx="42404">
                  <c:v>2.69842E-2</c:v>
                </c:pt>
                <c:pt idx="42405">
                  <c:v>1.1403999999999999E-2</c:v>
                </c:pt>
                <c:pt idx="42406">
                  <c:v>1.1167499999999999E-3</c:v>
                </c:pt>
                <c:pt idx="42407">
                  <c:v>1.8833200000000001E-2</c:v>
                </c:pt>
                <c:pt idx="42408">
                  <c:v>1.8534700000000001E-2</c:v>
                </c:pt>
                <c:pt idx="42409">
                  <c:v>-4.5375800000000003E-3</c:v>
                </c:pt>
                <c:pt idx="42410">
                  <c:v>2.4344399999999999E-2</c:v>
                </c:pt>
                <c:pt idx="42411">
                  <c:v>2.7987499999999998E-2</c:v>
                </c:pt>
                <c:pt idx="42412">
                  <c:v>3.8578000000000001E-2</c:v>
                </c:pt>
                <c:pt idx="42413">
                  <c:v>2.4502800000000002E-2</c:v>
                </c:pt>
                <c:pt idx="42414">
                  <c:v>2.8327000000000001E-2</c:v>
                </c:pt>
                <c:pt idx="42415">
                  <c:v>2.0823500000000002E-2</c:v>
                </c:pt>
                <c:pt idx="42416">
                  <c:v>3.0804600000000001E-2</c:v>
                </c:pt>
                <c:pt idx="42417">
                  <c:v>1.8039699999999999E-2</c:v>
                </c:pt>
                <c:pt idx="42418">
                  <c:v>2.0880699999999999E-2</c:v>
                </c:pt>
                <c:pt idx="42419">
                  <c:v>2.1401400000000001E-2</c:v>
                </c:pt>
                <c:pt idx="42420">
                  <c:v>2.6933700000000001E-2</c:v>
                </c:pt>
                <c:pt idx="42421">
                  <c:v>3.40986E-2</c:v>
                </c:pt>
                <c:pt idx="42422">
                  <c:v>1.5794800000000001E-2</c:v>
                </c:pt>
                <c:pt idx="42423" formatCode="0.00E+00">
                  <c:v>1.2985200000000001E-2</c:v>
                </c:pt>
                <c:pt idx="42424">
                  <c:v>1.99738E-2</c:v>
                </c:pt>
                <c:pt idx="42425">
                  <c:v>1.8874200000000001E-2</c:v>
                </c:pt>
                <c:pt idx="42426">
                  <c:v>1.6500500000000001E-2</c:v>
                </c:pt>
                <c:pt idx="42427">
                  <c:v>3.4944500000000003E-2</c:v>
                </c:pt>
                <c:pt idx="42428">
                  <c:v>2.7105299999999999E-2</c:v>
                </c:pt>
                <c:pt idx="42429">
                  <c:v>4.0448199999999997E-2</c:v>
                </c:pt>
                <c:pt idx="42430">
                  <c:v>2.8349900000000001E-2</c:v>
                </c:pt>
                <c:pt idx="42431">
                  <c:v>2.91662E-2</c:v>
                </c:pt>
                <c:pt idx="42432">
                  <c:v>2.4639100000000001E-2</c:v>
                </c:pt>
                <c:pt idx="42433">
                  <c:v>2.5148400000000001E-2</c:v>
                </c:pt>
                <c:pt idx="42434">
                  <c:v>2.5256199999999999E-2</c:v>
                </c:pt>
                <c:pt idx="42435">
                  <c:v>3.42779E-2</c:v>
                </c:pt>
                <c:pt idx="42436">
                  <c:v>4.2154299999999999E-2</c:v>
                </c:pt>
                <c:pt idx="42437">
                  <c:v>4.9024600000000002E-2</c:v>
                </c:pt>
                <c:pt idx="42438">
                  <c:v>4.92516E-2</c:v>
                </c:pt>
                <c:pt idx="42439">
                  <c:v>3.9003400000000001E-2</c:v>
                </c:pt>
                <c:pt idx="42440">
                  <c:v>3.0734999999999998E-2</c:v>
                </c:pt>
                <c:pt idx="42441">
                  <c:v>1.7564799999999998E-2</c:v>
                </c:pt>
                <c:pt idx="42442">
                  <c:v>3.2611800000000003E-2</c:v>
                </c:pt>
                <c:pt idx="42443">
                  <c:v>2.3090400000000001E-2</c:v>
                </c:pt>
                <c:pt idx="42444">
                  <c:v>4.5217500000000001E-2</c:v>
                </c:pt>
                <c:pt idx="42445">
                  <c:v>4.4029199999999998E-2</c:v>
                </c:pt>
                <c:pt idx="42446">
                  <c:v>4.9292599999999999E-2</c:v>
                </c:pt>
                <c:pt idx="42447">
                  <c:v>3.8595200000000003E-2</c:v>
                </c:pt>
                <c:pt idx="42448">
                  <c:v>2.0442999999999999E-2</c:v>
                </c:pt>
                <c:pt idx="42449">
                  <c:v>1.7481799999999999E-2</c:v>
                </c:pt>
                <c:pt idx="42450">
                  <c:v>3.1599000000000002E-2</c:v>
                </c:pt>
                <c:pt idx="42451">
                  <c:v>3.05052E-2</c:v>
                </c:pt>
                <c:pt idx="42452">
                  <c:v>2.47345E-2</c:v>
                </c:pt>
                <c:pt idx="42453">
                  <c:v>3.2101600000000001E-2</c:v>
                </c:pt>
                <c:pt idx="42454">
                  <c:v>1.15461E-2</c:v>
                </c:pt>
                <c:pt idx="42455">
                  <c:v>3.2688099999999998E-2</c:v>
                </c:pt>
                <c:pt idx="42456">
                  <c:v>1.9246099999999999E-2</c:v>
                </c:pt>
                <c:pt idx="42457">
                  <c:v>2.7348500000000001E-2</c:v>
                </c:pt>
                <c:pt idx="42458">
                  <c:v>2.48699E-2</c:v>
                </c:pt>
                <c:pt idx="42459">
                  <c:v>3.05052E-2</c:v>
                </c:pt>
                <c:pt idx="42460">
                  <c:v>2.2306400000000001E-2</c:v>
                </c:pt>
                <c:pt idx="42461">
                  <c:v>4.1727100000000003E-2</c:v>
                </c:pt>
                <c:pt idx="42462">
                  <c:v>3.1715399999999998E-2</c:v>
                </c:pt>
                <c:pt idx="42463">
                  <c:v>3.2710999999999997E-2</c:v>
                </c:pt>
                <c:pt idx="42464">
                  <c:v>2.5739700000000001E-2</c:v>
                </c:pt>
                <c:pt idx="42465">
                  <c:v>2.4800300000000001E-2</c:v>
                </c:pt>
                <c:pt idx="42466">
                  <c:v>3.4396200000000002E-2</c:v>
                </c:pt>
                <c:pt idx="42467">
                  <c:v>3.2690999999999998E-2</c:v>
                </c:pt>
                <c:pt idx="42468">
                  <c:v>4.93011E-2</c:v>
                </c:pt>
                <c:pt idx="42469">
                  <c:v>4.0266000000000003E-2</c:v>
                </c:pt>
                <c:pt idx="42470">
                  <c:v>6.84443E-2</c:v>
                </c:pt>
                <c:pt idx="42471">
                  <c:v>5.6773200000000003E-2</c:v>
                </c:pt>
                <c:pt idx="42472">
                  <c:v>4.6963699999999997E-2</c:v>
                </c:pt>
                <c:pt idx="42473">
                  <c:v>5.3588900000000002E-2</c:v>
                </c:pt>
                <c:pt idx="42474">
                  <c:v>2.9401799999999999E-2</c:v>
                </c:pt>
                <c:pt idx="42475">
                  <c:v>4.1209200000000001E-2</c:v>
                </c:pt>
                <c:pt idx="42476">
                  <c:v>5.31282E-2</c:v>
                </c:pt>
                <c:pt idx="42477">
                  <c:v>5.1097900000000002E-2</c:v>
                </c:pt>
                <c:pt idx="42478">
                  <c:v>5.4064800000000003E-2</c:v>
                </c:pt>
                <c:pt idx="42479" formatCode="0.00E+00">
                  <c:v>5.46904E-2</c:v>
                </c:pt>
                <c:pt idx="42480">
                  <c:v>4.6338999999999998E-2</c:v>
                </c:pt>
                <c:pt idx="42481">
                  <c:v>4.0174500000000002E-2</c:v>
                </c:pt>
                <c:pt idx="42482">
                  <c:v>3.3654200000000002E-2</c:v>
                </c:pt>
                <c:pt idx="42483">
                  <c:v>4.5666699999999998E-2</c:v>
                </c:pt>
                <c:pt idx="42484">
                  <c:v>3.7567099999999999E-2</c:v>
                </c:pt>
                <c:pt idx="42485">
                  <c:v>4.5450200000000003E-2</c:v>
                </c:pt>
                <c:pt idx="42486">
                  <c:v>3.2638500000000001E-2</c:v>
                </c:pt>
                <c:pt idx="42487">
                  <c:v>3.97635E-2</c:v>
                </c:pt>
                <c:pt idx="42488">
                  <c:v>4.9615899999999998E-2</c:v>
                </c:pt>
                <c:pt idx="42489">
                  <c:v>3.9456400000000003E-2</c:v>
                </c:pt>
                <c:pt idx="42490">
                  <c:v>2.24028E-2</c:v>
                </c:pt>
                <c:pt idx="42491">
                  <c:v>2.7170199999999999E-2</c:v>
                </c:pt>
                <c:pt idx="42492">
                  <c:v>5.0651599999999998E-2</c:v>
                </c:pt>
                <c:pt idx="42493">
                  <c:v>4.9975400000000003E-2</c:v>
                </c:pt>
                <c:pt idx="42494">
                  <c:v>5.59044E-2</c:v>
                </c:pt>
                <c:pt idx="42495">
                  <c:v>4.9432799999999999E-2</c:v>
                </c:pt>
                <c:pt idx="42496">
                  <c:v>4.1482900000000003E-2</c:v>
                </c:pt>
                <c:pt idx="42497">
                  <c:v>3.9986599999999997E-2</c:v>
                </c:pt>
                <c:pt idx="42498">
                  <c:v>3.9343799999999998E-2</c:v>
                </c:pt>
                <c:pt idx="42499">
                  <c:v>2.8803800000000001E-2</c:v>
                </c:pt>
                <c:pt idx="42500">
                  <c:v>4.0314700000000002E-2</c:v>
                </c:pt>
                <c:pt idx="42501">
                  <c:v>3.6176699999999999E-2</c:v>
                </c:pt>
                <c:pt idx="42502">
                  <c:v>3.5364199999999998E-2</c:v>
                </c:pt>
                <c:pt idx="42503">
                  <c:v>3.8675300000000003E-2</c:v>
                </c:pt>
                <c:pt idx="42504">
                  <c:v>5.5645E-2</c:v>
                </c:pt>
                <c:pt idx="42505">
                  <c:v>5.6596800000000003E-2</c:v>
                </c:pt>
                <c:pt idx="42506">
                  <c:v>6.8603499999999998E-2</c:v>
                </c:pt>
                <c:pt idx="42507">
                  <c:v>3.6700200000000002E-2</c:v>
                </c:pt>
                <c:pt idx="42508">
                  <c:v>5.7730700000000003E-2</c:v>
                </c:pt>
                <c:pt idx="42509">
                  <c:v>4.9540500000000001E-2</c:v>
                </c:pt>
                <c:pt idx="42510">
                  <c:v>4.8100499999999997E-2</c:v>
                </c:pt>
                <c:pt idx="42511">
                  <c:v>5.0193799999999997E-2</c:v>
                </c:pt>
                <c:pt idx="42512">
                  <c:v>4.3811799999999998E-2</c:v>
                </c:pt>
                <c:pt idx="42513">
                  <c:v>4.3475199999999999E-2</c:v>
                </c:pt>
                <c:pt idx="42514">
                  <c:v>4.6589899999999997E-2</c:v>
                </c:pt>
                <c:pt idx="42515">
                  <c:v>6.4148899999999995E-2</c:v>
                </c:pt>
                <c:pt idx="42516">
                  <c:v>5.5879600000000001E-2</c:v>
                </c:pt>
                <c:pt idx="42517">
                  <c:v>6.6100099999999995E-2</c:v>
                </c:pt>
                <c:pt idx="42518">
                  <c:v>3.6085100000000002E-2</c:v>
                </c:pt>
                <c:pt idx="42519">
                  <c:v>3.92179E-2</c:v>
                </c:pt>
                <c:pt idx="42520">
                  <c:v>5.8761599999999997E-2</c:v>
                </c:pt>
                <c:pt idx="42521">
                  <c:v>4.68359E-2</c:v>
                </c:pt>
                <c:pt idx="42522">
                  <c:v>5.9255599999999999E-2</c:v>
                </c:pt>
                <c:pt idx="42523">
                  <c:v>5.68829E-2</c:v>
                </c:pt>
                <c:pt idx="42524">
                  <c:v>4.64754E-2</c:v>
                </c:pt>
                <c:pt idx="42525">
                  <c:v>5.1523199999999998E-2</c:v>
                </c:pt>
                <c:pt idx="42526">
                  <c:v>4.3225300000000001E-2</c:v>
                </c:pt>
                <c:pt idx="42527">
                  <c:v>4.2398499999999999E-2</c:v>
                </c:pt>
                <c:pt idx="42528">
                  <c:v>3.9458300000000002E-2</c:v>
                </c:pt>
                <c:pt idx="42529">
                  <c:v>5.06582E-2</c:v>
                </c:pt>
                <c:pt idx="42530">
                  <c:v>6.8193400000000001E-2</c:v>
                </c:pt>
                <c:pt idx="42531">
                  <c:v>4.51622E-2</c:v>
                </c:pt>
                <c:pt idx="42532">
                  <c:v>3.7486100000000001E-2</c:v>
                </c:pt>
                <c:pt idx="42533">
                  <c:v>3.2525999999999999E-2</c:v>
                </c:pt>
                <c:pt idx="42534">
                  <c:v>3.8697200000000001E-2</c:v>
                </c:pt>
                <c:pt idx="42535">
                  <c:v>3.70102E-2</c:v>
                </c:pt>
                <c:pt idx="42536">
                  <c:v>1.6418499999999999E-2</c:v>
                </c:pt>
                <c:pt idx="42537">
                  <c:v>3.8690599999999999E-2</c:v>
                </c:pt>
                <c:pt idx="42538">
                  <c:v>4.0135400000000002E-2</c:v>
                </c:pt>
                <c:pt idx="42539">
                  <c:v>5.0680200000000002E-2</c:v>
                </c:pt>
                <c:pt idx="42540">
                  <c:v>5.1167499999999998E-2</c:v>
                </c:pt>
                <c:pt idx="42541">
                  <c:v>3.9685199999999997E-2</c:v>
                </c:pt>
                <c:pt idx="42542">
                  <c:v>3.5627399999999997E-2</c:v>
                </c:pt>
                <c:pt idx="42543">
                  <c:v>3.8900400000000002E-2</c:v>
                </c:pt>
                <c:pt idx="42544">
                  <c:v>3.1816499999999998E-2</c:v>
                </c:pt>
                <c:pt idx="42545">
                  <c:v>5.70354E-2</c:v>
                </c:pt>
                <c:pt idx="42546">
                  <c:v>4.6177900000000001E-2</c:v>
                </c:pt>
                <c:pt idx="42547">
                  <c:v>5.19161E-2</c:v>
                </c:pt>
                <c:pt idx="42548">
                  <c:v>4.6308500000000002E-2</c:v>
                </c:pt>
                <c:pt idx="42549">
                  <c:v>4.6497299999999998E-2</c:v>
                </c:pt>
                <c:pt idx="42550">
                  <c:v>4.3724100000000002E-2</c:v>
                </c:pt>
                <c:pt idx="42551">
                  <c:v>3.8619000000000001E-2</c:v>
                </c:pt>
                <c:pt idx="42552">
                  <c:v>4.7074299999999999E-2</c:v>
                </c:pt>
                <c:pt idx="42553">
                  <c:v>5.50432E-2</c:v>
                </c:pt>
                <c:pt idx="42554">
                  <c:v>3.2793000000000003E-2</c:v>
                </c:pt>
                <c:pt idx="42555">
                  <c:v>5.2000999999999999E-2</c:v>
                </c:pt>
                <c:pt idx="42556">
                  <c:v>5.2664799999999998E-2</c:v>
                </c:pt>
                <c:pt idx="42557">
                  <c:v>4.8343700000000003E-2</c:v>
                </c:pt>
                <c:pt idx="42558">
                  <c:v>4.6464900000000003E-2</c:v>
                </c:pt>
                <c:pt idx="42559">
                  <c:v>1.90086E-2</c:v>
                </c:pt>
                <c:pt idx="42560">
                  <c:v>2.9766999999999998E-2</c:v>
                </c:pt>
                <c:pt idx="42561">
                  <c:v>5.01184E-2</c:v>
                </c:pt>
                <c:pt idx="42562">
                  <c:v>4.6691900000000001E-2</c:v>
                </c:pt>
                <c:pt idx="42563">
                  <c:v>3.8198500000000003E-2</c:v>
                </c:pt>
                <c:pt idx="42564">
                  <c:v>3.9293300000000003E-2</c:v>
                </c:pt>
                <c:pt idx="42565">
                  <c:v>2.7788199999999999E-2</c:v>
                </c:pt>
                <c:pt idx="42566">
                  <c:v>5.0687799999999998E-2</c:v>
                </c:pt>
                <c:pt idx="42567">
                  <c:v>2.5607100000000001E-2</c:v>
                </c:pt>
                <c:pt idx="42568">
                  <c:v>4.0115400000000002E-2</c:v>
                </c:pt>
                <c:pt idx="42569">
                  <c:v>3.4495400000000002E-2</c:v>
                </c:pt>
                <c:pt idx="42570">
                  <c:v>4.0149700000000003E-2</c:v>
                </c:pt>
                <c:pt idx="42571">
                  <c:v>1.9706700000000001E-2</c:v>
                </c:pt>
                <c:pt idx="42572">
                  <c:v>3.3748599999999997E-2</c:v>
                </c:pt>
                <c:pt idx="42573">
                  <c:v>1.56326E-2</c:v>
                </c:pt>
                <c:pt idx="42574">
                  <c:v>4.34446E-2</c:v>
                </c:pt>
                <c:pt idx="42575">
                  <c:v>4.1853000000000001E-2</c:v>
                </c:pt>
                <c:pt idx="42576">
                  <c:v>2.66628E-2</c:v>
                </c:pt>
                <c:pt idx="42577">
                  <c:v>3.8619000000000001E-2</c:v>
                </c:pt>
                <c:pt idx="42578">
                  <c:v>-3.01075E-3</c:v>
                </c:pt>
                <c:pt idx="42579">
                  <c:v>4.0307000000000003E-2</c:v>
                </c:pt>
                <c:pt idx="42580">
                  <c:v>3.9510700000000003E-2</c:v>
                </c:pt>
                <c:pt idx="42581">
                  <c:v>3.1898500000000003E-2</c:v>
                </c:pt>
                <c:pt idx="42582">
                  <c:v>2.5114999999999998E-2</c:v>
                </c:pt>
                <c:pt idx="42583">
                  <c:v>3.4144399999999998E-2</c:v>
                </c:pt>
                <c:pt idx="42584">
                  <c:v>2.9803300000000001E-2</c:v>
                </c:pt>
                <c:pt idx="42585">
                  <c:v>2.9613500000000001E-2</c:v>
                </c:pt>
                <c:pt idx="42586">
                  <c:v>2.9617299999999999E-2</c:v>
                </c:pt>
                <c:pt idx="42587">
                  <c:v>3.7110299999999999E-2</c:v>
                </c:pt>
                <c:pt idx="42588">
                  <c:v>4.2882000000000003E-2</c:v>
                </c:pt>
                <c:pt idx="42589">
                  <c:v>1.28851E-2</c:v>
                </c:pt>
                <c:pt idx="42590">
                  <c:v>4.6082499999999998E-2</c:v>
                </c:pt>
                <c:pt idx="42591">
                  <c:v>6.9723099999999998E-3</c:v>
                </c:pt>
                <c:pt idx="42592">
                  <c:v>2.0101500000000001E-2</c:v>
                </c:pt>
                <c:pt idx="42593">
                  <c:v>3.6842300000000001E-2</c:v>
                </c:pt>
                <c:pt idx="42594">
                  <c:v>3.2755899999999998E-2</c:v>
                </c:pt>
                <c:pt idx="42595">
                  <c:v>1.3033899999999999E-2</c:v>
                </c:pt>
                <c:pt idx="42596">
                  <c:v>2.4985299999999998E-2</c:v>
                </c:pt>
                <c:pt idx="42597">
                  <c:v>1.99785E-2</c:v>
                </c:pt>
                <c:pt idx="42598">
                  <c:v>2.25496E-2</c:v>
                </c:pt>
                <c:pt idx="42599">
                  <c:v>3.4257900000000001E-2</c:v>
                </c:pt>
                <c:pt idx="42600">
                  <c:v>2.1687499999999998E-2</c:v>
                </c:pt>
                <c:pt idx="42601">
                  <c:v>3.1417800000000003E-2</c:v>
                </c:pt>
                <c:pt idx="42602">
                  <c:v>1.35117E-2</c:v>
                </c:pt>
                <c:pt idx="42603">
                  <c:v>4.2762800000000004E-3</c:v>
                </c:pt>
                <c:pt idx="42604">
                  <c:v>1.7279599999999999E-2</c:v>
                </c:pt>
                <c:pt idx="42605">
                  <c:v>2.9823300000000001E-2</c:v>
                </c:pt>
                <c:pt idx="42606">
                  <c:v>4.6774900000000001E-2</c:v>
                </c:pt>
                <c:pt idx="42607">
                  <c:v>2.8037099999999999E-2</c:v>
                </c:pt>
                <c:pt idx="42608">
                  <c:v>2.25296E-2</c:v>
                </c:pt>
                <c:pt idx="42609">
                  <c:v>8.3694500000000005E-3</c:v>
                </c:pt>
                <c:pt idx="42610">
                  <c:v>1.6851399999999999E-3</c:v>
                </c:pt>
                <c:pt idx="42611">
                  <c:v>1.5342700000000001E-2</c:v>
                </c:pt>
                <c:pt idx="42612">
                  <c:v>2.6679000000000001E-2</c:v>
                </c:pt>
                <c:pt idx="42613">
                  <c:v>1.41954E-2</c:v>
                </c:pt>
                <c:pt idx="42614">
                  <c:v>2.8373700000000002E-2</c:v>
                </c:pt>
                <c:pt idx="42615">
                  <c:v>1.8724399999999999E-2</c:v>
                </c:pt>
                <c:pt idx="42616">
                  <c:v>3.1414999999999998E-2</c:v>
                </c:pt>
                <c:pt idx="42617">
                  <c:v>2.2679299999999999E-2</c:v>
                </c:pt>
                <c:pt idx="42618">
                  <c:v>1.3441099999999999E-2</c:v>
                </c:pt>
                <c:pt idx="42619">
                  <c:v>2.08874E-2</c:v>
                </c:pt>
                <c:pt idx="42620">
                  <c:v>2.0395300000000002E-2</c:v>
                </c:pt>
                <c:pt idx="42621">
                  <c:v>2.9933899999999999E-2</c:v>
                </c:pt>
                <c:pt idx="42622">
                  <c:v>1.6777E-2</c:v>
                </c:pt>
                <c:pt idx="42623">
                  <c:v>3.1326300000000001E-2</c:v>
                </c:pt>
                <c:pt idx="42624">
                  <c:v>3.4952200000000003E-2</c:v>
                </c:pt>
                <c:pt idx="42625">
                  <c:v>4.7923100000000003E-2</c:v>
                </c:pt>
                <c:pt idx="42626">
                  <c:v>1.7870899999999999E-2</c:v>
                </c:pt>
                <c:pt idx="42627">
                  <c:v>2.4199499999999999E-2</c:v>
                </c:pt>
                <c:pt idx="42628">
                  <c:v>1.0005E-2</c:v>
                </c:pt>
                <c:pt idx="42629">
                  <c:v>3.4091900000000001E-2</c:v>
                </c:pt>
                <c:pt idx="42630">
                  <c:v>4.6717599999999998E-2</c:v>
                </c:pt>
                <c:pt idx="42631">
                  <c:v>4.2901000000000002E-2</c:v>
                </c:pt>
                <c:pt idx="42632">
                  <c:v>4.87661E-2</c:v>
                </c:pt>
                <c:pt idx="42633">
                  <c:v>1.88684E-2</c:v>
                </c:pt>
                <c:pt idx="42634">
                  <c:v>2.27213E-2</c:v>
                </c:pt>
                <c:pt idx="42635">
                  <c:v>2.67715E-2</c:v>
                </c:pt>
                <c:pt idx="42636">
                  <c:v>3.4349400000000002E-2</c:v>
                </c:pt>
                <c:pt idx="42637">
                  <c:v>2.41947E-2</c:v>
                </c:pt>
                <c:pt idx="42638">
                  <c:v>2.6105900000000001E-2</c:v>
                </c:pt>
                <c:pt idx="42639">
                  <c:v>1.52102E-2</c:v>
                </c:pt>
                <c:pt idx="42640">
                  <c:v>3.0322999999999999E-2</c:v>
                </c:pt>
                <c:pt idx="42641">
                  <c:v>2.7618400000000001E-2</c:v>
                </c:pt>
                <c:pt idx="42642">
                  <c:v>2.0446800000000001E-3</c:v>
                </c:pt>
                <c:pt idx="42643">
                  <c:v>2.78721E-2</c:v>
                </c:pt>
                <c:pt idx="42644">
                  <c:v>1.6855200000000001E-2</c:v>
                </c:pt>
                <c:pt idx="42645">
                  <c:v>2.8280300000000001E-2</c:v>
                </c:pt>
                <c:pt idx="42646">
                  <c:v>2.40088E-2</c:v>
                </c:pt>
                <c:pt idx="42647">
                  <c:v>1.4841099999999999E-2</c:v>
                </c:pt>
                <c:pt idx="42648">
                  <c:v>3.5226800000000003E-2</c:v>
                </c:pt>
                <c:pt idx="42649">
                  <c:v>1.9424400000000001E-2</c:v>
                </c:pt>
                <c:pt idx="42650">
                  <c:v>3.5498599999999998E-2</c:v>
                </c:pt>
                <c:pt idx="42651">
                  <c:v>1.8213300000000002E-2</c:v>
                </c:pt>
                <c:pt idx="42652">
                  <c:v>8.9235300000000007E-3</c:v>
                </c:pt>
                <c:pt idx="42653">
                  <c:v>5.6324000000000001E-3</c:v>
                </c:pt>
                <c:pt idx="42654">
                  <c:v>6.8798100000000001E-3</c:v>
                </c:pt>
                <c:pt idx="42655">
                  <c:v>1.5961599999999999E-2</c:v>
                </c:pt>
                <c:pt idx="42656">
                  <c:v>7.8782999999999995E-3</c:v>
                </c:pt>
                <c:pt idx="42657">
                  <c:v>3.4685100000000003E-2</c:v>
                </c:pt>
                <c:pt idx="42658">
                  <c:v>1.7382600000000002E-2</c:v>
                </c:pt>
                <c:pt idx="42659">
                  <c:v>2.0937899999999999E-2</c:v>
                </c:pt>
                <c:pt idx="42660">
                  <c:v>1.19743E-2</c:v>
                </c:pt>
                <c:pt idx="42661">
                  <c:v>1.54696E-2</c:v>
                </c:pt>
                <c:pt idx="42662">
                  <c:v>1.25351E-2</c:v>
                </c:pt>
                <c:pt idx="42663">
                  <c:v>9.5100400000000009E-3</c:v>
                </c:pt>
                <c:pt idx="42664">
                  <c:v>4.3325400000000002E-3</c:v>
                </c:pt>
                <c:pt idx="42665">
                  <c:v>1.45884E-2</c:v>
                </c:pt>
                <c:pt idx="42666">
                  <c:v>-8.1567800000000006E-3</c:v>
                </c:pt>
                <c:pt idx="42667">
                  <c:v>-7.2078699999999999E-3</c:v>
                </c:pt>
                <c:pt idx="42668">
                  <c:v>-1.4877299999999999E-4</c:v>
                </c:pt>
                <c:pt idx="42669">
                  <c:v>4.7655099999999997E-3</c:v>
                </c:pt>
                <c:pt idx="42670">
                  <c:v>1.8844599999999999E-3</c:v>
                </c:pt>
                <c:pt idx="42671">
                  <c:v>1.42288E-2</c:v>
                </c:pt>
                <c:pt idx="42672">
                  <c:v>-3.92246E-3</c:v>
                </c:pt>
                <c:pt idx="42673">
                  <c:v>-9.7503699999999995E-3</c:v>
                </c:pt>
                <c:pt idx="42674">
                  <c:v>3.1814600000000001E-3</c:v>
                </c:pt>
                <c:pt idx="42675">
                  <c:v>1.96934E-2</c:v>
                </c:pt>
                <c:pt idx="42676">
                  <c:v>-6.3695899999999996E-3</c:v>
                </c:pt>
                <c:pt idx="42677">
                  <c:v>-1.1364000000000001E-2</c:v>
                </c:pt>
                <c:pt idx="42678">
                  <c:v>-5.5465699999999998E-3</c:v>
                </c:pt>
                <c:pt idx="42679">
                  <c:v>-1.6689299999999999E-4</c:v>
                </c:pt>
                <c:pt idx="42680">
                  <c:v>1.1781700000000001E-2</c:v>
                </c:pt>
                <c:pt idx="42681">
                  <c:v>-1.4019E-4</c:v>
                </c:pt>
                <c:pt idx="42682">
                  <c:v>3.84331E-3</c:v>
                </c:pt>
                <c:pt idx="42683">
                  <c:v>5.2890799999999998E-3</c:v>
                </c:pt>
                <c:pt idx="42684">
                  <c:v>-3.82614E-3</c:v>
                </c:pt>
                <c:pt idx="42685">
                  <c:v>-2.8600700000000001E-3</c:v>
                </c:pt>
                <c:pt idx="42686">
                  <c:v>-4.3630600000000002E-3</c:v>
                </c:pt>
                <c:pt idx="42687">
                  <c:v>-1.00451E-2</c:v>
                </c:pt>
                <c:pt idx="42688">
                  <c:v>-4.06265E-4</c:v>
                </c:pt>
                <c:pt idx="42689">
                  <c:v>-1.8815999999999999E-2</c:v>
                </c:pt>
                <c:pt idx="42690">
                  <c:v>-9.36413E-3</c:v>
                </c:pt>
                <c:pt idx="42691">
                  <c:v>-2.2014599999999999E-2</c:v>
                </c:pt>
                <c:pt idx="42692">
                  <c:v>-1.4977499999999999E-2</c:v>
                </c:pt>
                <c:pt idx="42693">
                  <c:v>-1.5425700000000001E-2</c:v>
                </c:pt>
                <c:pt idx="42694">
                  <c:v>-2.4930999999999998E-2</c:v>
                </c:pt>
                <c:pt idx="42695">
                  <c:v>-4.3989199999999999E-2</c:v>
                </c:pt>
                <c:pt idx="42696">
                  <c:v>-1.4791500000000001E-2</c:v>
                </c:pt>
                <c:pt idx="42697">
                  <c:v>-2.9458000000000002E-2</c:v>
                </c:pt>
                <c:pt idx="42698">
                  <c:v>-2.6258500000000001E-2</c:v>
                </c:pt>
                <c:pt idx="42699">
                  <c:v>-1.8313400000000001E-2</c:v>
                </c:pt>
                <c:pt idx="42700">
                  <c:v>-1.8380199999999999E-2</c:v>
                </c:pt>
                <c:pt idx="42701">
                  <c:v>-2.7728099999999999E-2</c:v>
                </c:pt>
                <c:pt idx="42702">
                  <c:v>-3.6359799999999998E-2</c:v>
                </c:pt>
                <c:pt idx="42703">
                  <c:v>-2.1980300000000001E-2</c:v>
                </c:pt>
                <c:pt idx="42704">
                  <c:v>-2.7541199999999998E-2</c:v>
                </c:pt>
                <c:pt idx="42705">
                  <c:v>-2.2369400000000001E-2</c:v>
                </c:pt>
                <c:pt idx="42706">
                  <c:v>-1.72205E-2</c:v>
                </c:pt>
                <c:pt idx="42707">
                  <c:v>-1.9731499999999999E-2</c:v>
                </c:pt>
                <c:pt idx="42708">
                  <c:v>-3.9077800000000003E-2</c:v>
                </c:pt>
                <c:pt idx="42709">
                  <c:v>-3.1980500000000002E-2</c:v>
                </c:pt>
                <c:pt idx="42710">
                  <c:v>-3.6033599999999999E-2</c:v>
                </c:pt>
                <c:pt idx="42711">
                  <c:v>-4.5108799999999998E-2</c:v>
                </c:pt>
                <c:pt idx="42712">
                  <c:v>-2.2681199999999999E-2</c:v>
                </c:pt>
                <c:pt idx="42713">
                  <c:v>-3.7996299999999997E-2</c:v>
                </c:pt>
                <c:pt idx="42714">
                  <c:v>-2.1388999999999998E-2</c:v>
                </c:pt>
                <c:pt idx="42715">
                  <c:v>-2.22521E-2</c:v>
                </c:pt>
                <c:pt idx="42716">
                  <c:v>-1.1876100000000001E-2</c:v>
                </c:pt>
                <c:pt idx="42717">
                  <c:v>-2.0709999999999999E-2</c:v>
                </c:pt>
                <c:pt idx="42718">
                  <c:v>-1.50928E-2</c:v>
                </c:pt>
                <c:pt idx="42719">
                  <c:v>-2.3596800000000001E-2</c:v>
                </c:pt>
                <c:pt idx="42720">
                  <c:v>-3.01552E-2</c:v>
                </c:pt>
                <c:pt idx="42721">
                  <c:v>-3.3398600000000001E-2</c:v>
                </c:pt>
                <c:pt idx="42722">
                  <c:v>-2.9023199999999999E-2</c:v>
                </c:pt>
                <c:pt idx="42723">
                  <c:v>-2.4951000000000001E-2</c:v>
                </c:pt>
                <c:pt idx="42724">
                  <c:v>-3.1780200000000002E-2</c:v>
                </c:pt>
                <c:pt idx="42725">
                  <c:v>-2.6575999999999999E-2</c:v>
                </c:pt>
                <c:pt idx="42726">
                  <c:v>-7.4300800000000004E-3</c:v>
                </c:pt>
                <c:pt idx="42727">
                  <c:v>-1.60456E-2</c:v>
                </c:pt>
                <c:pt idx="42728">
                  <c:v>-9.4251600000000001E-3</c:v>
                </c:pt>
                <c:pt idx="42729">
                  <c:v>-3.3127799999999999E-2</c:v>
                </c:pt>
                <c:pt idx="42730">
                  <c:v>-2.3910500000000001E-2</c:v>
                </c:pt>
                <c:pt idx="42731">
                  <c:v>-3.4699399999999998E-2</c:v>
                </c:pt>
                <c:pt idx="42732">
                  <c:v>-2.6697200000000001E-2</c:v>
                </c:pt>
                <c:pt idx="42733">
                  <c:v>-1.9471200000000001E-2</c:v>
                </c:pt>
                <c:pt idx="42734">
                  <c:v>-3.2875099999999997E-2</c:v>
                </c:pt>
                <c:pt idx="42735">
                  <c:v>-1.25446E-2</c:v>
                </c:pt>
                <c:pt idx="42736">
                  <c:v>-3.08743E-2</c:v>
                </c:pt>
                <c:pt idx="42737">
                  <c:v>-1.8628100000000002E-2</c:v>
                </c:pt>
                <c:pt idx="42738">
                  <c:v>-3.4350400000000003E-2</c:v>
                </c:pt>
                <c:pt idx="42739">
                  <c:v>-1.7183299999999999E-2</c:v>
                </c:pt>
                <c:pt idx="42740">
                  <c:v>-2.3838000000000002E-2</c:v>
                </c:pt>
                <c:pt idx="42741">
                  <c:v>-2.3464200000000001E-2</c:v>
                </c:pt>
                <c:pt idx="42742">
                  <c:v>-4.3062200000000002E-2</c:v>
                </c:pt>
                <c:pt idx="42743">
                  <c:v>-1.36776E-2</c:v>
                </c:pt>
                <c:pt idx="42744">
                  <c:v>-1.76697E-2</c:v>
                </c:pt>
                <c:pt idx="42745">
                  <c:v>-3.6754600000000002E-3</c:v>
                </c:pt>
                <c:pt idx="42746">
                  <c:v>-3.2152199999999999E-2</c:v>
                </c:pt>
                <c:pt idx="42747">
                  <c:v>-3.6437999999999998E-2</c:v>
                </c:pt>
                <c:pt idx="42748">
                  <c:v>-1.7084100000000001E-2</c:v>
                </c:pt>
                <c:pt idx="42749">
                  <c:v>-1.43003E-2</c:v>
                </c:pt>
                <c:pt idx="42750">
                  <c:v>-1.7808000000000001E-2</c:v>
                </c:pt>
                <c:pt idx="42751">
                  <c:v>-1.7857600000000001E-2</c:v>
                </c:pt>
                <c:pt idx="42752">
                  <c:v>-2.0141599999999999E-2</c:v>
                </c:pt>
                <c:pt idx="42753">
                  <c:v>-2.3117100000000002E-2</c:v>
                </c:pt>
                <c:pt idx="42754">
                  <c:v>-1.58014E-2</c:v>
                </c:pt>
                <c:pt idx="42755">
                  <c:v>-3.0243900000000001E-2</c:v>
                </c:pt>
                <c:pt idx="42756">
                  <c:v>-1.7480900000000001E-2</c:v>
                </c:pt>
                <c:pt idx="42757">
                  <c:v>-2.6124000000000001E-2</c:v>
                </c:pt>
                <c:pt idx="42758">
                  <c:v>-1.6282100000000001E-2</c:v>
                </c:pt>
                <c:pt idx="42759">
                  <c:v>-2.6407199999999999E-2</c:v>
                </c:pt>
                <c:pt idx="42760">
                  <c:v>-8.8396099999999995E-3</c:v>
                </c:pt>
                <c:pt idx="42761">
                  <c:v>-1.4420499999999999E-2</c:v>
                </c:pt>
                <c:pt idx="42762">
                  <c:v>-2.23188E-2</c:v>
                </c:pt>
                <c:pt idx="42763">
                  <c:v>-1.0528600000000001E-2</c:v>
                </c:pt>
                <c:pt idx="42764">
                  <c:v>-3.9910300000000003E-2</c:v>
                </c:pt>
                <c:pt idx="42765">
                  <c:v>-2.58636E-2</c:v>
                </c:pt>
                <c:pt idx="42766">
                  <c:v>-1.9618E-2</c:v>
                </c:pt>
                <c:pt idx="42767">
                  <c:v>-2.1967899999999999E-2</c:v>
                </c:pt>
                <c:pt idx="42768">
                  <c:v>-4.0167799999999997E-2</c:v>
                </c:pt>
                <c:pt idx="42769">
                  <c:v>-3.2647099999999998E-2</c:v>
                </c:pt>
                <c:pt idx="42770">
                  <c:v>-3.2280900000000001E-2</c:v>
                </c:pt>
                <c:pt idx="42771">
                  <c:v>-3.10946E-2</c:v>
                </c:pt>
                <c:pt idx="42772">
                  <c:v>-3.09696E-2</c:v>
                </c:pt>
                <c:pt idx="42773">
                  <c:v>-3.9893199999999997E-2</c:v>
                </c:pt>
                <c:pt idx="42774">
                  <c:v>-3.6007900000000002E-2</c:v>
                </c:pt>
                <c:pt idx="42775">
                  <c:v>-3.5260199999999998E-2</c:v>
                </c:pt>
                <c:pt idx="42776">
                  <c:v>-3.6347400000000002E-2</c:v>
                </c:pt>
                <c:pt idx="42777">
                  <c:v>-3.9339100000000002E-2</c:v>
                </c:pt>
                <c:pt idx="42778">
                  <c:v>-1.75657E-2</c:v>
                </c:pt>
                <c:pt idx="42779">
                  <c:v>-3.9458300000000002E-2</c:v>
                </c:pt>
                <c:pt idx="42780">
                  <c:v>-3.9102600000000001E-2</c:v>
                </c:pt>
                <c:pt idx="42781">
                  <c:v>-2.60553E-2</c:v>
                </c:pt>
                <c:pt idx="42782">
                  <c:v>-3.5964000000000003E-2</c:v>
                </c:pt>
                <c:pt idx="42783">
                  <c:v>-2.4239500000000001E-2</c:v>
                </c:pt>
                <c:pt idx="42784">
                  <c:v>-4.13332E-2</c:v>
                </c:pt>
                <c:pt idx="42785">
                  <c:v>-2.43301E-2</c:v>
                </c:pt>
                <c:pt idx="42786">
                  <c:v>-3.0039799999999998E-2</c:v>
                </c:pt>
                <c:pt idx="42787">
                  <c:v>-3.8753500000000003E-2</c:v>
                </c:pt>
                <c:pt idx="42788">
                  <c:v>-2.5753000000000002E-2</c:v>
                </c:pt>
                <c:pt idx="42789">
                  <c:v>-3.5685500000000002E-2</c:v>
                </c:pt>
                <c:pt idx="42790">
                  <c:v>-1.35117E-2</c:v>
                </c:pt>
                <c:pt idx="42791">
                  <c:v>-2.54898E-2</c:v>
                </c:pt>
                <c:pt idx="42792">
                  <c:v>-2.29988E-2</c:v>
                </c:pt>
                <c:pt idx="42793">
                  <c:v>-3.3262300000000002E-2</c:v>
                </c:pt>
                <c:pt idx="42794">
                  <c:v>-2.9795599999999998E-2</c:v>
                </c:pt>
                <c:pt idx="42795">
                  <c:v>-2.58379E-2</c:v>
                </c:pt>
                <c:pt idx="42796">
                  <c:v>-2.0419099999999999E-2</c:v>
                </c:pt>
                <c:pt idx="42797">
                  <c:v>-1.6483299999999999E-2</c:v>
                </c:pt>
                <c:pt idx="42798">
                  <c:v>-1.5759499999999999E-2</c:v>
                </c:pt>
                <c:pt idx="42799">
                  <c:v>-1.68524E-2</c:v>
                </c:pt>
                <c:pt idx="42800">
                  <c:v>-4.07333E-2</c:v>
                </c:pt>
                <c:pt idx="42801">
                  <c:v>-2.25039E-2</c:v>
                </c:pt>
                <c:pt idx="42802">
                  <c:v>-3.0734999999999998E-2</c:v>
                </c:pt>
                <c:pt idx="42803">
                  <c:v>-1.33305E-2</c:v>
                </c:pt>
                <c:pt idx="42804">
                  <c:v>-2.63252E-2</c:v>
                </c:pt>
                <c:pt idx="42805">
                  <c:v>-2.2102400000000001E-2</c:v>
                </c:pt>
                <c:pt idx="42806">
                  <c:v>-3.3516900000000002E-2</c:v>
                </c:pt>
                <c:pt idx="42807">
                  <c:v>-3.1930899999999998E-2</c:v>
                </c:pt>
                <c:pt idx="42808">
                  <c:v>-2.55604E-2</c:v>
                </c:pt>
                <c:pt idx="42809">
                  <c:v>-4.4814100000000003E-2</c:v>
                </c:pt>
                <c:pt idx="42810">
                  <c:v>-2.00205E-2</c:v>
                </c:pt>
                <c:pt idx="42811">
                  <c:v>-3.8157499999999997E-2</c:v>
                </c:pt>
                <c:pt idx="42812">
                  <c:v>-3.7235299999999999E-2</c:v>
                </c:pt>
                <c:pt idx="42813">
                  <c:v>-5.6600600000000001E-2</c:v>
                </c:pt>
                <c:pt idx="42814">
                  <c:v>-3.4604099999999999E-2</c:v>
                </c:pt>
                <c:pt idx="42815">
                  <c:v>-2.8832400000000001E-2</c:v>
                </c:pt>
                <c:pt idx="42816">
                  <c:v>-4.5264199999999997E-2</c:v>
                </c:pt>
                <c:pt idx="42817">
                  <c:v>-1.9466399999999998E-2</c:v>
                </c:pt>
                <c:pt idx="42818">
                  <c:v>-3.2802600000000001E-2</c:v>
                </c:pt>
                <c:pt idx="42819">
                  <c:v>-2.6311899999999999E-2</c:v>
                </c:pt>
                <c:pt idx="42820">
                  <c:v>-1.9226099999999999E-2</c:v>
                </c:pt>
                <c:pt idx="42821">
                  <c:v>-2.1985999999999999E-2</c:v>
                </c:pt>
                <c:pt idx="42822">
                  <c:v>-3.7444100000000001E-2</c:v>
                </c:pt>
                <c:pt idx="42823">
                  <c:v>-3.1361600000000003E-2</c:v>
                </c:pt>
                <c:pt idx="42824">
                  <c:v>-2.3042699999999999E-2</c:v>
                </c:pt>
                <c:pt idx="42825">
                  <c:v>-3.3096300000000002E-2</c:v>
                </c:pt>
                <c:pt idx="42826">
                  <c:v>-2.8469999999999999E-2</c:v>
                </c:pt>
                <c:pt idx="42827">
                  <c:v>-3.1441700000000003E-2</c:v>
                </c:pt>
                <c:pt idx="42828">
                  <c:v>-1.27993E-2</c:v>
                </c:pt>
                <c:pt idx="42829">
                  <c:v>-2.2359799999999999E-2</c:v>
                </c:pt>
                <c:pt idx="42830">
                  <c:v>-1.3361E-2</c:v>
                </c:pt>
                <c:pt idx="42831">
                  <c:v>-2.5505099999999999E-2</c:v>
                </c:pt>
                <c:pt idx="42832">
                  <c:v>-1.8528900000000001E-2</c:v>
                </c:pt>
                <c:pt idx="42833">
                  <c:v>-1.8568000000000001E-2</c:v>
                </c:pt>
                <c:pt idx="42834">
                  <c:v>-2.5862699999999999E-2</c:v>
                </c:pt>
                <c:pt idx="42835">
                  <c:v>-5.2785899999999997E-3</c:v>
                </c:pt>
                <c:pt idx="42836">
                  <c:v>-2.0559299999999999E-2</c:v>
                </c:pt>
                <c:pt idx="42837">
                  <c:v>-1.05991E-2</c:v>
                </c:pt>
                <c:pt idx="42838">
                  <c:v>-1.9481700000000001E-2</c:v>
                </c:pt>
                <c:pt idx="42839">
                  <c:v>-2.9185300000000001E-2</c:v>
                </c:pt>
                <c:pt idx="42840">
                  <c:v>-2.0862599999999999E-2</c:v>
                </c:pt>
                <c:pt idx="42841">
                  <c:v>-1.5833900000000001E-2</c:v>
                </c:pt>
                <c:pt idx="42842">
                  <c:v>-2.09026E-2</c:v>
                </c:pt>
                <c:pt idx="42843">
                  <c:v>-2.5011100000000001E-2</c:v>
                </c:pt>
                <c:pt idx="42844">
                  <c:v>9.75609E-4</c:v>
                </c:pt>
                <c:pt idx="42845">
                  <c:v>-1.25723E-2</c:v>
                </c:pt>
                <c:pt idx="42846">
                  <c:v>-8.8939699999999993E-3</c:v>
                </c:pt>
                <c:pt idx="42847">
                  <c:v>-4.8717499999999997E-2</c:v>
                </c:pt>
                <c:pt idx="42848">
                  <c:v>-2.2815700000000001E-2</c:v>
                </c:pt>
                <c:pt idx="42849">
                  <c:v>-4.5214699999999997E-2</c:v>
                </c:pt>
                <c:pt idx="42850">
                  <c:v>-3.4070000000000003E-2</c:v>
                </c:pt>
                <c:pt idx="42851">
                  <c:v>-2.8124799999999998E-2</c:v>
                </c:pt>
                <c:pt idx="42852">
                  <c:v>-2.5480300000000001E-2</c:v>
                </c:pt>
                <c:pt idx="42853">
                  <c:v>-2.8801899999999998E-2</c:v>
                </c:pt>
                <c:pt idx="42854">
                  <c:v>-4.3947199999999999E-2</c:v>
                </c:pt>
                <c:pt idx="42855">
                  <c:v>-1.264E-2</c:v>
                </c:pt>
                <c:pt idx="42856">
                  <c:v>-4.17118E-2</c:v>
                </c:pt>
                <c:pt idx="42857">
                  <c:v>-2.9019400000000001E-2</c:v>
                </c:pt>
                <c:pt idx="42858">
                  <c:v>-4.0420499999999998E-2</c:v>
                </c:pt>
                <c:pt idx="42859">
                  <c:v>-4.6607999999999997E-2</c:v>
                </c:pt>
                <c:pt idx="42860">
                  <c:v>-4.1670800000000001E-2</c:v>
                </c:pt>
                <c:pt idx="42861">
                  <c:v>-9.2515900000000005E-3</c:v>
                </c:pt>
                <c:pt idx="42862">
                  <c:v>-3.7403100000000002E-2</c:v>
                </c:pt>
                <c:pt idx="42863">
                  <c:v>-4.0761899999999997E-2</c:v>
                </c:pt>
                <c:pt idx="42864">
                  <c:v>-4.4666299999999999E-2</c:v>
                </c:pt>
                <c:pt idx="42865">
                  <c:v>-4.2416599999999999E-2</c:v>
                </c:pt>
                <c:pt idx="42866">
                  <c:v>-3.6611600000000001E-2</c:v>
                </c:pt>
                <c:pt idx="42867">
                  <c:v>5.2423499999999998E-3</c:v>
                </c:pt>
                <c:pt idx="42868">
                  <c:v>-4.3678299999999996E-3</c:v>
                </c:pt>
                <c:pt idx="42869">
                  <c:v>-8.82053E-3</c:v>
                </c:pt>
                <c:pt idx="42870">
                  <c:v>-2.3807499999999999E-2</c:v>
                </c:pt>
                <c:pt idx="42871">
                  <c:v>-2.9097600000000001E-2</c:v>
                </c:pt>
                <c:pt idx="42872">
                  <c:v>-2.7990300000000001E-3</c:v>
                </c:pt>
                <c:pt idx="42873">
                  <c:v>-2.5220900000000001E-2</c:v>
                </c:pt>
                <c:pt idx="42874">
                  <c:v>-6.8903000000000002E-3</c:v>
                </c:pt>
                <c:pt idx="42875">
                  <c:v>-2.8988799999999999E-2</c:v>
                </c:pt>
                <c:pt idx="42876">
                  <c:v>-1.0869E-2</c:v>
                </c:pt>
                <c:pt idx="42877">
                  <c:v>-1.9259499999999999E-2</c:v>
                </c:pt>
                <c:pt idx="42878">
                  <c:v>-1.0047E-2</c:v>
                </c:pt>
                <c:pt idx="42879">
                  <c:v>2.3279199999999998E-3</c:v>
                </c:pt>
                <c:pt idx="42880">
                  <c:v>-8.6631799999999995E-3</c:v>
                </c:pt>
                <c:pt idx="42881">
                  <c:v>-3.8681000000000002E-3</c:v>
                </c:pt>
                <c:pt idx="42882">
                  <c:v>-1.10264E-2</c:v>
                </c:pt>
                <c:pt idx="42883">
                  <c:v>-3.1626700000000001E-2</c:v>
                </c:pt>
                <c:pt idx="42884">
                  <c:v>-1.12724E-2</c:v>
                </c:pt>
                <c:pt idx="42885">
                  <c:v>-9.4671200000000007E-3</c:v>
                </c:pt>
                <c:pt idx="42886">
                  <c:v>-1.3499300000000001E-2</c:v>
                </c:pt>
                <c:pt idx="42887">
                  <c:v>-3.64523E-2</c:v>
                </c:pt>
                <c:pt idx="42888">
                  <c:v>-5.8078799999999996E-3</c:v>
                </c:pt>
                <c:pt idx="42889">
                  <c:v>-1.6408900000000001E-2</c:v>
                </c:pt>
                <c:pt idx="42890">
                  <c:v>-7.0867500000000002E-3</c:v>
                </c:pt>
                <c:pt idx="42891">
                  <c:v>-1.40324E-2</c:v>
                </c:pt>
                <c:pt idx="42892">
                  <c:v>-4.2842900000000003E-2</c:v>
                </c:pt>
                <c:pt idx="42893">
                  <c:v>-1.1623400000000001E-2</c:v>
                </c:pt>
                <c:pt idx="42894">
                  <c:v>-2.1983099999999998E-2</c:v>
                </c:pt>
                <c:pt idx="42895">
                  <c:v>-4.0245100000000001E-4</c:v>
                </c:pt>
                <c:pt idx="42896">
                  <c:v>-3.1140299999999999E-2</c:v>
                </c:pt>
                <c:pt idx="42897">
                  <c:v>-1.9857400000000001E-2</c:v>
                </c:pt>
                <c:pt idx="42898">
                  <c:v>-3.59335E-2</c:v>
                </c:pt>
                <c:pt idx="42899">
                  <c:v>-3.8186100000000001E-2</c:v>
                </c:pt>
                <c:pt idx="42900">
                  <c:v>-3.33824E-2</c:v>
                </c:pt>
                <c:pt idx="42901">
                  <c:v>-1.51711E-2</c:v>
                </c:pt>
                <c:pt idx="42902">
                  <c:v>-2.4756400000000001E-2</c:v>
                </c:pt>
                <c:pt idx="42903">
                  <c:v>-7.1468399999999998E-3</c:v>
                </c:pt>
                <c:pt idx="42904">
                  <c:v>-1.55067E-2</c:v>
                </c:pt>
                <c:pt idx="42905">
                  <c:v>-9.1295200000000003E-3</c:v>
                </c:pt>
                <c:pt idx="42906">
                  <c:v>-1.7808000000000001E-2</c:v>
                </c:pt>
                <c:pt idx="42907">
                  <c:v>-1.6645400000000001E-2</c:v>
                </c:pt>
                <c:pt idx="42908">
                  <c:v>7.76577E-3</c:v>
                </c:pt>
                <c:pt idx="42909">
                  <c:v>-4.6825399999999998E-3</c:v>
                </c:pt>
                <c:pt idx="42910">
                  <c:v>-1.6364099999999999E-2</c:v>
                </c:pt>
                <c:pt idx="42911">
                  <c:v>-3.2138800000000001E-3</c:v>
                </c:pt>
                <c:pt idx="42912">
                  <c:v>-8.5515999999999995E-3</c:v>
                </c:pt>
                <c:pt idx="42913">
                  <c:v>8.61168E-3</c:v>
                </c:pt>
                <c:pt idx="42914">
                  <c:v>-1.5550599999999999E-2</c:v>
                </c:pt>
                <c:pt idx="42915">
                  <c:v>-1.4179199999999999E-2</c:v>
                </c:pt>
                <c:pt idx="42916">
                  <c:v>2.0246499999999998E-3</c:v>
                </c:pt>
                <c:pt idx="42917">
                  <c:v>-2.2492399999999999E-2</c:v>
                </c:pt>
                <c:pt idx="42918">
                  <c:v>-1.13478E-2</c:v>
                </c:pt>
                <c:pt idx="42919">
                  <c:v>-1.3164500000000001E-2</c:v>
                </c:pt>
                <c:pt idx="42920">
                  <c:v>-1.8225700000000001E-2</c:v>
                </c:pt>
                <c:pt idx="42921">
                  <c:v>-1.32742E-2</c:v>
                </c:pt>
                <c:pt idx="42922">
                  <c:v>-1.5817600000000001E-2</c:v>
                </c:pt>
                <c:pt idx="42923">
                  <c:v>-2.9441800000000001E-2</c:v>
                </c:pt>
                <c:pt idx="42924">
                  <c:v>-1.03903E-2</c:v>
                </c:pt>
                <c:pt idx="42925">
                  <c:v>-5.0869000000000001E-3</c:v>
                </c:pt>
                <c:pt idx="42926">
                  <c:v>-1.14155E-2</c:v>
                </c:pt>
                <c:pt idx="42927">
                  <c:v>2.8801E-3</c:v>
                </c:pt>
                <c:pt idx="42928">
                  <c:v>-1.76716E-3</c:v>
                </c:pt>
                <c:pt idx="42929">
                  <c:v>-1.0725E-2</c:v>
                </c:pt>
                <c:pt idx="42930">
                  <c:v>-1.51062E-2</c:v>
                </c:pt>
                <c:pt idx="42931">
                  <c:v>-1.1950499999999999E-2</c:v>
                </c:pt>
                <c:pt idx="42932">
                  <c:v>-1.62401E-2</c:v>
                </c:pt>
                <c:pt idx="42933">
                  <c:v>-1.02863E-2</c:v>
                </c:pt>
                <c:pt idx="42934">
                  <c:v>-8.5334799999999995E-3</c:v>
                </c:pt>
                <c:pt idx="42935">
                  <c:v>-9.5977800000000002E-3</c:v>
                </c:pt>
                <c:pt idx="42936">
                  <c:v>-8.2435600000000005E-3</c:v>
                </c:pt>
                <c:pt idx="42937">
                  <c:v>-1.41878E-2</c:v>
                </c:pt>
                <c:pt idx="42938">
                  <c:v>-1.4686599999999999E-2</c:v>
                </c:pt>
                <c:pt idx="42939">
                  <c:v>-2.0454400000000001E-2</c:v>
                </c:pt>
                <c:pt idx="42940">
                  <c:v>-6.1702700000000003E-3</c:v>
                </c:pt>
                <c:pt idx="42941">
                  <c:v>-6.0234099999999999E-3</c:v>
                </c:pt>
                <c:pt idx="42942">
                  <c:v>-1.6803700000000001E-2</c:v>
                </c:pt>
                <c:pt idx="42943">
                  <c:v>-6.2198599999999998E-3</c:v>
                </c:pt>
                <c:pt idx="42944">
                  <c:v>-3.0118900000000001E-2</c:v>
                </c:pt>
                <c:pt idx="42945">
                  <c:v>-4.4841799999999999E-3</c:v>
                </c:pt>
                <c:pt idx="42946">
                  <c:v>1.04904E-4</c:v>
                </c:pt>
                <c:pt idx="42947">
                  <c:v>2.0742400000000002E-3</c:v>
                </c:pt>
                <c:pt idx="42948">
                  <c:v>1.0623900000000001E-3</c:v>
                </c:pt>
                <c:pt idx="42949">
                  <c:v>-6.2856700000000001E-3</c:v>
                </c:pt>
                <c:pt idx="42950">
                  <c:v>-4.3725999999999999E-3</c:v>
                </c:pt>
                <c:pt idx="42951">
                  <c:v>-1.63774E-2</c:v>
                </c:pt>
                <c:pt idx="42952">
                  <c:v>6.2131900000000004E-3</c:v>
                </c:pt>
                <c:pt idx="42953">
                  <c:v>9.8504999999999999E-3</c:v>
                </c:pt>
                <c:pt idx="42954">
                  <c:v>1.20497E-2</c:v>
                </c:pt>
                <c:pt idx="42955">
                  <c:v>-1.3268500000000001E-2</c:v>
                </c:pt>
                <c:pt idx="42956">
                  <c:v>9.1543200000000005E-3</c:v>
                </c:pt>
                <c:pt idx="42957">
                  <c:v>8.8396099999999995E-3</c:v>
                </c:pt>
                <c:pt idx="42958">
                  <c:v>7.1258500000000004E-3</c:v>
                </c:pt>
                <c:pt idx="42959">
                  <c:v>2.0080600000000001E-2</c:v>
                </c:pt>
                <c:pt idx="42960">
                  <c:v>-3.4437199999999999E-3</c:v>
                </c:pt>
                <c:pt idx="42961">
                  <c:v>2.4061199999999999E-3</c:v>
                </c:pt>
                <c:pt idx="42962">
                  <c:v>-1.21803E-2</c:v>
                </c:pt>
                <c:pt idx="42963">
                  <c:v>1.98383E-2</c:v>
                </c:pt>
                <c:pt idx="42964">
                  <c:v>1.53408E-2</c:v>
                </c:pt>
                <c:pt idx="42965">
                  <c:v>1.5388499999999999E-2</c:v>
                </c:pt>
                <c:pt idx="42966">
                  <c:v>4.0931700000000001E-3</c:v>
                </c:pt>
                <c:pt idx="42967">
                  <c:v>-2.4606699999999999E-2</c:v>
                </c:pt>
                <c:pt idx="42968">
                  <c:v>9.3393299999999999E-3</c:v>
                </c:pt>
                <c:pt idx="42969">
                  <c:v>6.3715000000000004E-3</c:v>
                </c:pt>
                <c:pt idx="42970">
                  <c:v>1.6841899999999999E-3</c:v>
                </c:pt>
                <c:pt idx="42971">
                  <c:v>-6.8826699999999996E-3</c:v>
                </c:pt>
                <c:pt idx="42972">
                  <c:v>-2.4452200000000001E-3</c:v>
                </c:pt>
                <c:pt idx="42973">
                  <c:v>-2.20776E-3</c:v>
                </c:pt>
                <c:pt idx="42974">
                  <c:v>3.0631999999999999E-3</c:v>
                </c:pt>
                <c:pt idx="42975">
                  <c:v>-8.4819800000000001E-3</c:v>
                </c:pt>
                <c:pt idx="42976">
                  <c:v>-2.1062899999999999E-2</c:v>
                </c:pt>
                <c:pt idx="42977">
                  <c:v>9.5367399999999995E-4</c:v>
                </c:pt>
                <c:pt idx="42978">
                  <c:v>-1.21756E-2</c:v>
                </c:pt>
                <c:pt idx="42979">
                  <c:v>-9.7179399999999996E-3</c:v>
                </c:pt>
                <c:pt idx="42980">
                  <c:v>-1.4716099999999999E-2</c:v>
                </c:pt>
                <c:pt idx="42981">
                  <c:v>-2.6512100000000002E-3</c:v>
                </c:pt>
                <c:pt idx="42982">
                  <c:v>-6.7310299999999998E-3</c:v>
                </c:pt>
                <c:pt idx="42983">
                  <c:v>-6.86741E-3</c:v>
                </c:pt>
                <c:pt idx="42984">
                  <c:v>-3.4770999999999999E-3</c:v>
                </c:pt>
                <c:pt idx="42985">
                  <c:v>-1.3485000000000001E-3</c:v>
                </c:pt>
                <c:pt idx="42986">
                  <c:v>1.9546500000000001E-2</c:v>
                </c:pt>
                <c:pt idx="42987">
                  <c:v>2.44999E-3</c:v>
                </c:pt>
                <c:pt idx="42988">
                  <c:v>-4.8646899999999996E-3</c:v>
                </c:pt>
                <c:pt idx="42989">
                  <c:v>-6.91605E-3</c:v>
                </c:pt>
                <c:pt idx="42990">
                  <c:v>1.0747899999999999E-2</c:v>
                </c:pt>
                <c:pt idx="42991">
                  <c:v>1.2167900000000001E-2</c:v>
                </c:pt>
                <c:pt idx="42992">
                  <c:v>1.0687800000000001E-2</c:v>
                </c:pt>
                <c:pt idx="42993">
                  <c:v>1.9645700000000001E-3</c:v>
                </c:pt>
                <c:pt idx="42994">
                  <c:v>2.41175E-2</c:v>
                </c:pt>
                <c:pt idx="42995">
                  <c:v>1.10054E-2</c:v>
                </c:pt>
                <c:pt idx="42996">
                  <c:v>4.7111499999999998E-4</c:v>
                </c:pt>
                <c:pt idx="42997">
                  <c:v>4.80461E-3</c:v>
                </c:pt>
                <c:pt idx="42998">
                  <c:v>2.0811099999999999E-2</c:v>
                </c:pt>
                <c:pt idx="42999">
                  <c:v>1.9515999999999999E-2</c:v>
                </c:pt>
                <c:pt idx="43000">
                  <c:v>6.7453399999999998E-3</c:v>
                </c:pt>
                <c:pt idx="43001">
                  <c:v>1.08681E-2</c:v>
                </c:pt>
                <c:pt idx="43002">
                  <c:v>1.9336699999999998E-2</c:v>
                </c:pt>
                <c:pt idx="43003">
                  <c:v>2.55108E-2</c:v>
                </c:pt>
                <c:pt idx="43004">
                  <c:v>8.6545900000000002E-3</c:v>
                </c:pt>
                <c:pt idx="43005">
                  <c:v>1.24311E-2</c:v>
                </c:pt>
                <c:pt idx="43006">
                  <c:v>1.04866E-2</c:v>
                </c:pt>
                <c:pt idx="43007">
                  <c:v>1.8659599999999998E-2</c:v>
                </c:pt>
                <c:pt idx="43008">
                  <c:v>1.5366599999999999E-2</c:v>
                </c:pt>
                <c:pt idx="43009">
                  <c:v>2.4098399999999999E-2</c:v>
                </c:pt>
                <c:pt idx="43010">
                  <c:v>2.46696E-2</c:v>
                </c:pt>
                <c:pt idx="43011">
                  <c:v>6.0214999999999999E-3</c:v>
                </c:pt>
                <c:pt idx="43012">
                  <c:v>1.8281899999999999E-3</c:v>
                </c:pt>
                <c:pt idx="43013">
                  <c:v>1.7893800000000001E-2</c:v>
                </c:pt>
                <c:pt idx="43014">
                  <c:v>7.9059599999999996E-4</c:v>
                </c:pt>
                <c:pt idx="43015">
                  <c:v>6.0110099999999998E-3</c:v>
                </c:pt>
                <c:pt idx="43016">
                  <c:v>-4.2333600000000002E-3</c:v>
                </c:pt>
                <c:pt idx="43017">
                  <c:v>1.00594E-2</c:v>
                </c:pt>
                <c:pt idx="43018">
                  <c:v>1.1091200000000001E-2</c:v>
                </c:pt>
                <c:pt idx="43019">
                  <c:v>5.5131900000000003E-3</c:v>
                </c:pt>
                <c:pt idx="43020">
                  <c:v>1.1051200000000001E-2</c:v>
                </c:pt>
                <c:pt idx="43021">
                  <c:v>1.15423E-2</c:v>
                </c:pt>
                <c:pt idx="43022">
                  <c:v>4.7988900000000001E-3</c:v>
                </c:pt>
                <c:pt idx="43023">
                  <c:v>7.5263999999999999E-3</c:v>
                </c:pt>
                <c:pt idx="43024">
                  <c:v>3.1204200000000001E-3</c:v>
                </c:pt>
                <c:pt idx="43025">
                  <c:v>-5.5141399999999998E-3</c:v>
                </c:pt>
                <c:pt idx="43026">
                  <c:v>-5.5599200000000003E-3</c:v>
                </c:pt>
                <c:pt idx="43027">
                  <c:v>9.7484600000000005E-3</c:v>
                </c:pt>
                <c:pt idx="43028">
                  <c:v>9.2868800000000008E-3</c:v>
                </c:pt>
                <c:pt idx="43029">
                  <c:v>1.55392E-2</c:v>
                </c:pt>
                <c:pt idx="43030">
                  <c:v>9.2983200000000005E-3</c:v>
                </c:pt>
                <c:pt idx="43031">
                  <c:v>1.48869E-2</c:v>
                </c:pt>
                <c:pt idx="43032">
                  <c:v>2.0346599999999999E-2</c:v>
                </c:pt>
                <c:pt idx="43033">
                  <c:v>7.5721699999999996E-3</c:v>
                </c:pt>
                <c:pt idx="43034">
                  <c:v>5.2585599999999998E-3</c:v>
                </c:pt>
                <c:pt idx="43035">
                  <c:v>-6.3114199999999999E-3</c:v>
                </c:pt>
                <c:pt idx="43036">
                  <c:v>1.9986199999999999E-2</c:v>
                </c:pt>
                <c:pt idx="43037">
                  <c:v>1.47295E-2</c:v>
                </c:pt>
                <c:pt idx="43038">
                  <c:v>1.8229499999999999E-2</c:v>
                </c:pt>
                <c:pt idx="43039">
                  <c:v>1.6098E-3</c:v>
                </c:pt>
                <c:pt idx="43040">
                  <c:v>5.8269500000000004E-4</c:v>
                </c:pt>
                <c:pt idx="43041">
                  <c:v>3.5239199999999998E-2</c:v>
                </c:pt>
                <c:pt idx="43042">
                  <c:v>1.73473E-2</c:v>
                </c:pt>
                <c:pt idx="43043">
                  <c:v>9.4661699999999994E-3</c:v>
                </c:pt>
                <c:pt idx="43044">
                  <c:v>7.1697200000000001E-3</c:v>
                </c:pt>
                <c:pt idx="43045">
                  <c:v>2.25916E-2</c:v>
                </c:pt>
                <c:pt idx="43046">
                  <c:v>1.08395E-2</c:v>
                </c:pt>
                <c:pt idx="43047">
                  <c:v>4.7521600000000001E-3</c:v>
                </c:pt>
                <c:pt idx="43048">
                  <c:v>3.1615299999999999E-2</c:v>
                </c:pt>
                <c:pt idx="43049">
                  <c:v>1.32847E-2</c:v>
                </c:pt>
                <c:pt idx="43050">
                  <c:v>1.7271000000000001E-3</c:v>
                </c:pt>
                <c:pt idx="43051">
                  <c:v>3.7756E-3</c:v>
                </c:pt>
                <c:pt idx="43052">
                  <c:v>6.2179599999999998E-4</c:v>
                </c:pt>
                <c:pt idx="43053">
                  <c:v>1.7913800000000001E-2</c:v>
                </c:pt>
                <c:pt idx="43054">
                  <c:v>1.8617600000000002E-2</c:v>
                </c:pt>
                <c:pt idx="43055">
                  <c:v>8.6860700000000006E-3</c:v>
                </c:pt>
                <c:pt idx="43056">
                  <c:v>1.02167E-2</c:v>
                </c:pt>
                <c:pt idx="43057">
                  <c:v>1.7531399999999999E-2</c:v>
                </c:pt>
                <c:pt idx="43058">
                  <c:v>-9.3336100000000009E-3</c:v>
                </c:pt>
                <c:pt idx="43059">
                  <c:v>5.0754499999999996E-3</c:v>
                </c:pt>
                <c:pt idx="43060">
                  <c:v>5.0315899999999998E-3</c:v>
                </c:pt>
                <c:pt idx="43061">
                  <c:v>4.6319999999999998E-3</c:v>
                </c:pt>
                <c:pt idx="43062">
                  <c:v>-3.5133400000000002E-3</c:v>
                </c:pt>
                <c:pt idx="43063">
                  <c:v>-1.3809200000000001E-3</c:v>
                </c:pt>
                <c:pt idx="43064">
                  <c:v>1.35345E-2</c:v>
                </c:pt>
                <c:pt idx="43065">
                  <c:v>1.2020100000000001E-2</c:v>
                </c:pt>
                <c:pt idx="43066">
                  <c:v>3.0991600000000001E-2</c:v>
                </c:pt>
                <c:pt idx="43067">
                  <c:v>-4.5824100000000003E-3</c:v>
                </c:pt>
                <c:pt idx="43068">
                  <c:v>-3.7164699999999999E-3</c:v>
                </c:pt>
                <c:pt idx="43069">
                  <c:v>-7.8201300000000002E-4</c:v>
                </c:pt>
                <c:pt idx="43070">
                  <c:v>3.3502599999999999E-3</c:v>
                </c:pt>
                <c:pt idx="43071">
                  <c:v>5.8307599999999999E-3</c:v>
                </c:pt>
                <c:pt idx="43072">
                  <c:v>9.5119499999999999E-3</c:v>
                </c:pt>
                <c:pt idx="43073">
                  <c:v>1.25608E-2</c:v>
                </c:pt>
                <c:pt idx="43074">
                  <c:v>2.9239700000000001E-3</c:v>
                </c:pt>
                <c:pt idx="43075">
                  <c:v>7.9593700000000003E-3</c:v>
                </c:pt>
                <c:pt idx="43076">
                  <c:v>2.7003300000000001E-2</c:v>
                </c:pt>
                <c:pt idx="43077">
                  <c:v>2.4983399999999999E-2</c:v>
                </c:pt>
                <c:pt idx="43078">
                  <c:v>1.3262700000000001E-2</c:v>
                </c:pt>
                <c:pt idx="43079">
                  <c:v>1.56384E-2</c:v>
                </c:pt>
                <c:pt idx="43080">
                  <c:v>3.5697E-2</c:v>
                </c:pt>
                <c:pt idx="43081">
                  <c:v>2.2745100000000001E-2</c:v>
                </c:pt>
                <c:pt idx="43082">
                  <c:v>3.0633899999999999E-2</c:v>
                </c:pt>
                <c:pt idx="43083">
                  <c:v>5.2757300000000002E-3</c:v>
                </c:pt>
                <c:pt idx="43084">
                  <c:v>1.1539499999999999E-2</c:v>
                </c:pt>
                <c:pt idx="43085">
                  <c:v>-2.3450900000000002E-3</c:v>
                </c:pt>
                <c:pt idx="43086">
                  <c:v>1.78146E-2</c:v>
                </c:pt>
                <c:pt idx="43087">
                  <c:v>9.7112699999999993E-3</c:v>
                </c:pt>
                <c:pt idx="43088">
                  <c:v>9.7274799999999995E-4</c:v>
                </c:pt>
                <c:pt idx="43089">
                  <c:v>3.5133400000000002E-3</c:v>
                </c:pt>
                <c:pt idx="43090">
                  <c:v>-1.2567500000000001E-2</c:v>
                </c:pt>
                <c:pt idx="43091">
                  <c:v>9.1800700000000002E-3</c:v>
                </c:pt>
                <c:pt idx="43092">
                  <c:v>-2.3890499999999999E-2</c:v>
                </c:pt>
                <c:pt idx="43093">
                  <c:v>1.3179800000000001E-3</c:v>
                </c:pt>
                <c:pt idx="43094">
                  <c:v>-2.78511E-2</c:v>
                </c:pt>
                <c:pt idx="43095">
                  <c:v>-9.7303400000000005E-3</c:v>
                </c:pt>
                <c:pt idx="43096">
                  <c:v>-3.3846899999999999E-2</c:v>
                </c:pt>
                <c:pt idx="43097">
                  <c:v>-8.7776199999999999E-3</c:v>
                </c:pt>
                <c:pt idx="43098">
                  <c:v>1.52044E-2</c:v>
                </c:pt>
                <c:pt idx="43099">
                  <c:v>5.1898999999999999E-3</c:v>
                </c:pt>
                <c:pt idx="43100">
                  <c:v>-1.51443E-3</c:v>
                </c:pt>
                <c:pt idx="43101">
                  <c:v>9.0522799999999994E-3</c:v>
                </c:pt>
                <c:pt idx="43102">
                  <c:v>-7.7667200000000004E-3</c:v>
                </c:pt>
                <c:pt idx="43103">
                  <c:v>-1.0607699999999999E-2</c:v>
                </c:pt>
                <c:pt idx="43104">
                  <c:v>3.7717800000000002E-3</c:v>
                </c:pt>
                <c:pt idx="43105">
                  <c:v>7.8563699999999997E-3</c:v>
                </c:pt>
                <c:pt idx="43106">
                  <c:v>-9.7942400000000001E-4</c:v>
                </c:pt>
                <c:pt idx="43107">
                  <c:v>-1.4782E-3</c:v>
                </c:pt>
                <c:pt idx="43108">
                  <c:v>1.04961E-2</c:v>
                </c:pt>
                <c:pt idx="43109">
                  <c:v>-3.12138E-3</c:v>
                </c:pt>
                <c:pt idx="43110">
                  <c:v>5.6943899999999997E-3</c:v>
                </c:pt>
                <c:pt idx="43111">
                  <c:v>-1.47533E-3</c:v>
                </c:pt>
                <c:pt idx="43112">
                  <c:v>2.0273200000000002E-2</c:v>
                </c:pt>
                <c:pt idx="43113">
                  <c:v>2.4633400000000001E-3</c:v>
                </c:pt>
                <c:pt idx="43114">
                  <c:v>2.1202100000000002E-2</c:v>
                </c:pt>
                <c:pt idx="43115">
                  <c:v>3.5446199999999997E-2</c:v>
                </c:pt>
                <c:pt idx="43116">
                  <c:v>3.2596600000000003E-2</c:v>
                </c:pt>
                <c:pt idx="43117">
                  <c:v>2.49109E-2</c:v>
                </c:pt>
                <c:pt idx="43118">
                  <c:v>6.4878499999999999E-3</c:v>
                </c:pt>
                <c:pt idx="43119">
                  <c:v>7.0228599999999997E-3</c:v>
                </c:pt>
                <c:pt idx="43120">
                  <c:v>-3.2043499999999999E-3</c:v>
                </c:pt>
                <c:pt idx="43121">
                  <c:v>2.43196E-2</c:v>
                </c:pt>
                <c:pt idx="43122">
                  <c:v>2.3599599999999998E-2</c:v>
                </c:pt>
                <c:pt idx="43123">
                  <c:v>1.3273200000000001E-2</c:v>
                </c:pt>
                <c:pt idx="43124">
                  <c:v>1.0393100000000001E-2</c:v>
                </c:pt>
                <c:pt idx="43125">
                  <c:v>8.7633099999999998E-3</c:v>
                </c:pt>
                <c:pt idx="43126">
                  <c:v>2.0822500000000001E-2</c:v>
                </c:pt>
                <c:pt idx="43127">
                  <c:v>3.4017600000000002E-3</c:v>
                </c:pt>
                <c:pt idx="43128">
                  <c:v>-7.4806200000000003E-3</c:v>
                </c:pt>
                <c:pt idx="43129">
                  <c:v>-3.6525699999999999E-3</c:v>
                </c:pt>
                <c:pt idx="43130">
                  <c:v>-3.6335000000000002E-4</c:v>
                </c:pt>
                <c:pt idx="43131">
                  <c:v>-7.1058299999999996E-3</c:v>
                </c:pt>
                <c:pt idx="43132">
                  <c:v>-1.74427E-3</c:v>
                </c:pt>
                <c:pt idx="43133">
                  <c:v>7.0047399999999998E-3</c:v>
                </c:pt>
                <c:pt idx="43134">
                  <c:v>9.8953200000000009E-3</c:v>
                </c:pt>
                <c:pt idx="43135">
                  <c:v>4.4508000000000004E-3</c:v>
                </c:pt>
                <c:pt idx="43136">
                  <c:v>4.9133299999999996E-3</c:v>
                </c:pt>
                <c:pt idx="43137">
                  <c:v>-1.65749E-2</c:v>
                </c:pt>
                <c:pt idx="43138">
                  <c:v>1.2693400000000001E-3</c:v>
                </c:pt>
                <c:pt idx="43139">
                  <c:v>5.5170100000000001E-3</c:v>
                </c:pt>
                <c:pt idx="43140">
                  <c:v>5.4798099999999999E-3</c:v>
                </c:pt>
                <c:pt idx="43141">
                  <c:v>1.1467E-2</c:v>
                </c:pt>
                <c:pt idx="43142">
                  <c:v>-2.2010799999999998E-3</c:v>
                </c:pt>
                <c:pt idx="43143">
                  <c:v>3.4828200000000002E-3</c:v>
                </c:pt>
                <c:pt idx="43144">
                  <c:v>1.4152500000000001E-3</c:v>
                </c:pt>
                <c:pt idx="43145">
                  <c:v>1.66082E-2</c:v>
                </c:pt>
                <c:pt idx="43146">
                  <c:v>-8.7699900000000001E-3</c:v>
                </c:pt>
                <c:pt idx="43147">
                  <c:v>-2.7255999999999999E-3</c:v>
                </c:pt>
                <c:pt idx="43148">
                  <c:v>1.96724E-2</c:v>
                </c:pt>
                <c:pt idx="43149">
                  <c:v>1.21841E-2</c:v>
                </c:pt>
                <c:pt idx="43150">
                  <c:v>2.1734200000000001E-3</c:v>
                </c:pt>
                <c:pt idx="43151">
                  <c:v>-3.4236900000000001E-3</c:v>
                </c:pt>
                <c:pt idx="43152">
                  <c:v>3.4284599999999999E-3</c:v>
                </c:pt>
                <c:pt idx="43153">
                  <c:v>1.75657E-2</c:v>
                </c:pt>
                <c:pt idx="43154">
                  <c:v>9.9592199999999995E-3</c:v>
                </c:pt>
                <c:pt idx="43155">
                  <c:v>-4.4632E-4</c:v>
                </c:pt>
                <c:pt idx="43156">
                  <c:v>1.19524E-2</c:v>
                </c:pt>
                <c:pt idx="43157">
                  <c:v>1.4208800000000001E-2</c:v>
                </c:pt>
                <c:pt idx="43158">
                  <c:v>3.1435999999999999E-2</c:v>
                </c:pt>
                <c:pt idx="43159">
                  <c:v>1.9888900000000001E-2</c:v>
                </c:pt>
                <c:pt idx="43160">
                  <c:v>1.17722E-2</c:v>
                </c:pt>
                <c:pt idx="43161">
                  <c:v>1.40953E-3</c:v>
                </c:pt>
                <c:pt idx="43162">
                  <c:v>7.9813000000000002E-3</c:v>
                </c:pt>
                <c:pt idx="43163">
                  <c:v>-3.6554299999999999E-3</c:v>
                </c:pt>
                <c:pt idx="43164">
                  <c:v>6.5031100000000003E-3</c:v>
                </c:pt>
                <c:pt idx="43165">
                  <c:v>1.2322400000000001E-2</c:v>
                </c:pt>
                <c:pt idx="43166">
                  <c:v>4.9018899999999999E-3</c:v>
                </c:pt>
                <c:pt idx="43167">
                  <c:v>1.32952E-2</c:v>
                </c:pt>
                <c:pt idx="43168">
                  <c:v>3.2710999999999999E-3</c:v>
                </c:pt>
                <c:pt idx="43169">
                  <c:v>4.6062500000000001E-3</c:v>
                </c:pt>
                <c:pt idx="43170">
                  <c:v>5.04208E-3</c:v>
                </c:pt>
                <c:pt idx="43171">
                  <c:v>6.9284400000000001E-3</c:v>
                </c:pt>
                <c:pt idx="43172">
                  <c:v>4.5137399999999996E-3</c:v>
                </c:pt>
                <c:pt idx="43173">
                  <c:v>-2.6531200000000001E-3</c:v>
                </c:pt>
                <c:pt idx="43174">
                  <c:v>-2.24104E-2</c:v>
                </c:pt>
                <c:pt idx="43175">
                  <c:v>9.4270699999999992E-3</c:v>
                </c:pt>
                <c:pt idx="43176">
                  <c:v>4.5986200000000003E-3</c:v>
                </c:pt>
                <c:pt idx="43177">
                  <c:v>1.4682799999999999E-2</c:v>
                </c:pt>
                <c:pt idx="43178">
                  <c:v>8.4018700000000005E-3</c:v>
                </c:pt>
                <c:pt idx="43179">
                  <c:v>1.39732E-2</c:v>
                </c:pt>
                <c:pt idx="43180">
                  <c:v>8.4877000000000008E-3</c:v>
                </c:pt>
                <c:pt idx="43181">
                  <c:v>1.80073E-2</c:v>
                </c:pt>
                <c:pt idx="43182">
                  <c:v>2.28224E-2</c:v>
                </c:pt>
                <c:pt idx="43183">
                  <c:v>2.01321E-2</c:v>
                </c:pt>
                <c:pt idx="43184">
                  <c:v>2.9897700000000001E-3</c:v>
                </c:pt>
                <c:pt idx="43185">
                  <c:v>6.6413899999999996E-3</c:v>
                </c:pt>
                <c:pt idx="43186">
                  <c:v>4.21047E-3</c:v>
                </c:pt>
                <c:pt idx="43187">
                  <c:v>-1.9003900000000001E-2</c:v>
                </c:pt>
                <c:pt idx="43188">
                  <c:v>4.4441200000000002E-3</c:v>
                </c:pt>
                <c:pt idx="43189">
                  <c:v>6.1550099999999998E-3</c:v>
                </c:pt>
                <c:pt idx="43190">
                  <c:v>6.06823E-3</c:v>
                </c:pt>
                <c:pt idx="43191">
                  <c:v>6.5669999999999999E-3</c:v>
                </c:pt>
                <c:pt idx="43192">
                  <c:v>1.2101199999999999E-2</c:v>
                </c:pt>
                <c:pt idx="43193">
                  <c:v>2.1368999999999999E-2</c:v>
                </c:pt>
                <c:pt idx="43194">
                  <c:v>-9.2649499999999992E-3</c:v>
                </c:pt>
                <c:pt idx="43195">
                  <c:v>8.1253100000000002E-3</c:v>
                </c:pt>
                <c:pt idx="43196">
                  <c:v>1.01204E-2</c:v>
                </c:pt>
                <c:pt idx="43197">
                  <c:v>1.36089E-2</c:v>
                </c:pt>
                <c:pt idx="43198">
                  <c:v>5.1298100000000003E-3</c:v>
                </c:pt>
                <c:pt idx="43199">
                  <c:v>8.2035100000000007E-3</c:v>
                </c:pt>
                <c:pt idx="43200">
                  <c:v>1.8591900000000001E-2</c:v>
                </c:pt>
                <c:pt idx="43201">
                  <c:v>1.81932E-2</c:v>
                </c:pt>
                <c:pt idx="43202">
                  <c:v>2.6295700000000002E-2</c:v>
                </c:pt>
                <c:pt idx="43203">
                  <c:v>9.8886500000000006E-3</c:v>
                </c:pt>
                <c:pt idx="43204">
                  <c:v>6.1998399999999999E-3</c:v>
                </c:pt>
                <c:pt idx="43205">
                  <c:v>7.5588199999999999E-3</c:v>
                </c:pt>
                <c:pt idx="43206">
                  <c:v>1.00784E-2</c:v>
                </c:pt>
                <c:pt idx="43207">
                  <c:v>1.3820600000000001E-2</c:v>
                </c:pt>
                <c:pt idx="43208" formatCode="0.00E+00">
                  <c:v>9.5367399999999999E-7</c:v>
                </c:pt>
                <c:pt idx="43209">
                  <c:v>2.1081900000000001E-2</c:v>
                </c:pt>
                <c:pt idx="43210">
                  <c:v>2.9993099999999998E-3</c:v>
                </c:pt>
                <c:pt idx="43211">
                  <c:v>-1.1482199999999999E-3</c:v>
                </c:pt>
                <c:pt idx="43212">
                  <c:v>-1.8776899999999999E-2</c:v>
                </c:pt>
                <c:pt idx="43213">
                  <c:v>-6.51836E-3</c:v>
                </c:pt>
                <c:pt idx="43214">
                  <c:v>5.2309000000000001E-3</c:v>
                </c:pt>
                <c:pt idx="43215">
                  <c:v>-5.1136000000000003E-3</c:v>
                </c:pt>
                <c:pt idx="43216">
                  <c:v>-1.63307E-2</c:v>
                </c:pt>
                <c:pt idx="43217">
                  <c:v>-5.9022900000000001E-3</c:v>
                </c:pt>
                <c:pt idx="43218">
                  <c:v>6.1969800000000004E-3</c:v>
                </c:pt>
                <c:pt idx="43219">
                  <c:v>2.99454E-3</c:v>
                </c:pt>
                <c:pt idx="43220">
                  <c:v>-1.7004999999999999E-2</c:v>
                </c:pt>
                <c:pt idx="43221">
                  <c:v>-9.0894700000000005E-3</c:v>
                </c:pt>
                <c:pt idx="43222">
                  <c:v>1.4503500000000001E-2</c:v>
                </c:pt>
                <c:pt idx="43223">
                  <c:v>6.3676799999999997E-3</c:v>
                </c:pt>
                <c:pt idx="43224">
                  <c:v>1.6913399999999999E-2</c:v>
                </c:pt>
                <c:pt idx="43225">
                  <c:v>-6.9427499999999995E-4</c:v>
                </c:pt>
                <c:pt idx="43226">
                  <c:v>5.0601999999999999E-3</c:v>
                </c:pt>
                <c:pt idx="43227">
                  <c:v>1.7170000000000001E-2</c:v>
                </c:pt>
                <c:pt idx="43228">
                  <c:v>8.41141E-4</c:v>
                </c:pt>
                <c:pt idx="43229">
                  <c:v>1.0376000000000001E-3</c:v>
                </c:pt>
                <c:pt idx="43230">
                  <c:v>6.7577399999999999E-3</c:v>
                </c:pt>
                <c:pt idx="43231">
                  <c:v>3.4685100000000002E-3</c:v>
                </c:pt>
                <c:pt idx="43232">
                  <c:v>6.5517400000000003E-3</c:v>
                </c:pt>
                <c:pt idx="43233">
                  <c:v>1.0208099999999999E-2</c:v>
                </c:pt>
                <c:pt idx="43234" formatCode="0.00E+00">
                  <c:v>1.6609200000000001E-2</c:v>
                </c:pt>
                <c:pt idx="43235">
                  <c:v>2.0277E-2</c:v>
                </c:pt>
                <c:pt idx="43236">
                  <c:v>2.55499E-2</c:v>
                </c:pt>
                <c:pt idx="43237">
                  <c:v>7.90977E-3</c:v>
                </c:pt>
                <c:pt idx="43238">
                  <c:v>1.5811899999999999E-3</c:v>
                </c:pt>
                <c:pt idx="43239" formatCode="0.00E+00">
                  <c:v>2.1611200000000001E-2</c:v>
                </c:pt>
                <c:pt idx="43240">
                  <c:v>7.7819800000000002E-4</c:v>
                </c:pt>
                <c:pt idx="43241">
                  <c:v>2.22235E-2</c:v>
                </c:pt>
                <c:pt idx="43242">
                  <c:v>1.968E-2</c:v>
                </c:pt>
                <c:pt idx="43243">
                  <c:v>2.43149E-2</c:v>
                </c:pt>
                <c:pt idx="43244">
                  <c:v>3.1593299999999998E-2</c:v>
                </c:pt>
                <c:pt idx="43245">
                  <c:v>1.0558100000000001E-2</c:v>
                </c:pt>
                <c:pt idx="43246">
                  <c:v>1.17579E-2</c:v>
                </c:pt>
                <c:pt idx="43247">
                  <c:v>1.4023799999999999E-2</c:v>
                </c:pt>
                <c:pt idx="43248">
                  <c:v>1.6803700000000001E-2</c:v>
                </c:pt>
                <c:pt idx="43249">
                  <c:v>1.6018899999999999E-2</c:v>
                </c:pt>
                <c:pt idx="43250">
                  <c:v>1.86348E-2</c:v>
                </c:pt>
                <c:pt idx="43251">
                  <c:v>1.30873E-2</c:v>
                </c:pt>
                <c:pt idx="43252">
                  <c:v>2.12841E-2</c:v>
                </c:pt>
                <c:pt idx="43253">
                  <c:v>1.1033100000000001E-2</c:v>
                </c:pt>
                <c:pt idx="43254">
                  <c:v>2.2652599999999998E-2</c:v>
                </c:pt>
                <c:pt idx="43255">
                  <c:v>5.4626500000000003E-3</c:v>
                </c:pt>
                <c:pt idx="43256">
                  <c:v>-2.2907299999999999E-3</c:v>
                </c:pt>
                <c:pt idx="43257">
                  <c:v>-3.6449400000000002E-3</c:v>
                </c:pt>
                <c:pt idx="43258">
                  <c:v>-5.4645500000000005E-4</c:v>
                </c:pt>
                <c:pt idx="43259">
                  <c:v>-6.6165900000000003E-3</c:v>
                </c:pt>
                <c:pt idx="43260">
                  <c:v>-4.3296799999999999E-4</c:v>
                </c:pt>
                <c:pt idx="43261">
                  <c:v>-1.1428799999999999E-2</c:v>
                </c:pt>
                <c:pt idx="43262">
                  <c:v>-1.9609499999999998E-2</c:v>
                </c:pt>
                <c:pt idx="43263">
                  <c:v>-1.3332399999999999E-2</c:v>
                </c:pt>
                <c:pt idx="43264">
                  <c:v>-1.37644E-2</c:v>
                </c:pt>
                <c:pt idx="43265">
                  <c:v>-1.02959E-2</c:v>
                </c:pt>
                <c:pt idx="43266">
                  <c:v>-7.7028299999999999E-3</c:v>
                </c:pt>
                <c:pt idx="43267">
                  <c:v>-9.4385100000000006E-3</c:v>
                </c:pt>
                <c:pt idx="43268">
                  <c:v>-1.01957E-2</c:v>
                </c:pt>
                <c:pt idx="43269">
                  <c:v>1.1340100000000001E-2</c:v>
                </c:pt>
                <c:pt idx="43270">
                  <c:v>1.7076500000000001E-2</c:v>
                </c:pt>
                <c:pt idx="43271">
                  <c:v>2.8432800000000001E-2</c:v>
                </c:pt>
                <c:pt idx="43272">
                  <c:v>-5.5494300000000002E-3</c:v>
                </c:pt>
                <c:pt idx="43273">
                  <c:v>3.12328E-3</c:v>
                </c:pt>
                <c:pt idx="43274">
                  <c:v>2.0761500000000001E-3</c:v>
                </c:pt>
                <c:pt idx="43275">
                  <c:v>1.8341099999999999E-2</c:v>
                </c:pt>
                <c:pt idx="43276">
                  <c:v>1.9334799999999999E-2</c:v>
                </c:pt>
                <c:pt idx="43277">
                  <c:v>6.14738E-3</c:v>
                </c:pt>
                <c:pt idx="43278">
                  <c:v>2.95401E-2</c:v>
                </c:pt>
                <c:pt idx="43279">
                  <c:v>4.70734E-3</c:v>
                </c:pt>
                <c:pt idx="43280">
                  <c:v>1.52636E-2</c:v>
                </c:pt>
                <c:pt idx="43281">
                  <c:v>-4.2467099999999999E-3</c:v>
                </c:pt>
                <c:pt idx="43282">
                  <c:v>1.08948E-2</c:v>
                </c:pt>
                <c:pt idx="43283">
                  <c:v>1.35002E-2</c:v>
                </c:pt>
                <c:pt idx="43284">
                  <c:v>2.0045299999999999E-2</c:v>
                </c:pt>
                <c:pt idx="43285">
                  <c:v>7.2765399999999997E-3</c:v>
                </c:pt>
                <c:pt idx="43286">
                  <c:v>3.4704200000000001E-3</c:v>
                </c:pt>
                <c:pt idx="43287">
                  <c:v>1.0808E-2</c:v>
                </c:pt>
                <c:pt idx="43288">
                  <c:v>4.7283200000000003E-3</c:v>
                </c:pt>
                <c:pt idx="43289" formatCode="0.00E+00">
                  <c:v>4.48227E-5</c:v>
                </c:pt>
                <c:pt idx="43290">
                  <c:v>6.9885299999999997E-3</c:v>
                </c:pt>
                <c:pt idx="43291">
                  <c:v>1.36814E-2</c:v>
                </c:pt>
                <c:pt idx="43292">
                  <c:v>1.38903E-2</c:v>
                </c:pt>
                <c:pt idx="43293">
                  <c:v>3.12138E-3</c:v>
                </c:pt>
                <c:pt idx="43294">
                  <c:v>1.9271900000000002E-2</c:v>
                </c:pt>
                <c:pt idx="43295">
                  <c:v>1.6879999999999999E-2</c:v>
                </c:pt>
                <c:pt idx="43296">
                  <c:v>5.6238199999999999E-3</c:v>
                </c:pt>
                <c:pt idx="43297">
                  <c:v>4.0512100000000004E-3</c:v>
                </c:pt>
                <c:pt idx="43298">
                  <c:v>-2.04659E-3</c:v>
                </c:pt>
                <c:pt idx="43299">
                  <c:v>1.6768499999999999E-2</c:v>
                </c:pt>
                <c:pt idx="43300">
                  <c:v>1.51386E-2</c:v>
                </c:pt>
                <c:pt idx="43301">
                  <c:v>2.5405900000000001E-3</c:v>
                </c:pt>
                <c:pt idx="43302">
                  <c:v>-1.1568100000000001E-3</c:v>
                </c:pt>
                <c:pt idx="43303">
                  <c:v>-8.3408400000000004E-3</c:v>
                </c:pt>
                <c:pt idx="43304">
                  <c:v>5.8040599999999998E-3</c:v>
                </c:pt>
                <c:pt idx="43305">
                  <c:v>5.5189100000000001E-3</c:v>
                </c:pt>
                <c:pt idx="43306">
                  <c:v>4.3926199999999999E-3</c:v>
                </c:pt>
                <c:pt idx="43307">
                  <c:v>6.7138700000000003E-3</c:v>
                </c:pt>
                <c:pt idx="43308">
                  <c:v>1.69096E-2</c:v>
                </c:pt>
                <c:pt idx="43309">
                  <c:v>1.13239E-2</c:v>
                </c:pt>
                <c:pt idx="43310">
                  <c:v>1.0848E-2</c:v>
                </c:pt>
                <c:pt idx="43311">
                  <c:v>1.48506E-2</c:v>
                </c:pt>
                <c:pt idx="43312">
                  <c:v>3.0101800000000001E-2</c:v>
                </c:pt>
                <c:pt idx="43313">
                  <c:v>3.7001600000000003E-2</c:v>
                </c:pt>
                <c:pt idx="43314">
                  <c:v>2.3925800000000001E-2</c:v>
                </c:pt>
                <c:pt idx="43315">
                  <c:v>2.2601099999999999E-2</c:v>
                </c:pt>
                <c:pt idx="43316">
                  <c:v>2.6894600000000001E-2</c:v>
                </c:pt>
                <c:pt idx="43317">
                  <c:v>2.7582200000000001E-2</c:v>
                </c:pt>
                <c:pt idx="43318">
                  <c:v>3.7340199999999997E-2</c:v>
                </c:pt>
                <c:pt idx="43319">
                  <c:v>2.45066E-2</c:v>
                </c:pt>
                <c:pt idx="43320">
                  <c:v>1.57804E-2</c:v>
                </c:pt>
                <c:pt idx="43321">
                  <c:v>2.1702800000000001E-2</c:v>
                </c:pt>
                <c:pt idx="43322">
                  <c:v>3.3911700000000003E-2</c:v>
                </c:pt>
                <c:pt idx="43323">
                  <c:v>1.24063E-2</c:v>
                </c:pt>
                <c:pt idx="43324">
                  <c:v>2.95868E-2</c:v>
                </c:pt>
                <c:pt idx="43325">
                  <c:v>1.46599E-2</c:v>
                </c:pt>
                <c:pt idx="43326">
                  <c:v>2.3263900000000001E-2</c:v>
                </c:pt>
                <c:pt idx="43327">
                  <c:v>1.74313E-2</c:v>
                </c:pt>
                <c:pt idx="43328">
                  <c:v>1.01986E-2</c:v>
                </c:pt>
                <c:pt idx="43329">
                  <c:v>1.99242E-2</c:v>
                </c:pt>
                <c:pt idx="43330">
                  <c:v>2.11334E-2</c:v>
                </c:pt>
                <c:pt idx="43331">
                  <c:v>5.4216400000000001E-3</c:v>
                </c:pt>
                <c:pt idx="43332">
                  <c:v>-3.29685E-3</c:v>
                </c:pt>
                <c:pt idx="43333">
                  <c:v>-8.8405600000000008E-3</c:v>
                </c:pt>
                <c:pt idx="43334">
                  <c:v>1.13764E-2</c:v>
                </c:pt>
                <c:pt idx="43335">
                  <c:v>2.4403600000000001E-2</c:v>
                </c:pt>
                <c:pt idx="43336">
                  <c:v>2.1581600000000001E-3</c:v>
                </c:pt>
                <c:pt idx="43337">
                  <c:v>6.8759900000000002E-3</c:v>
                </c:pt>
                <c:pt idx="43338">
                  <c:v>-2.0050999999999999E-2</c:v>
                </c:pt>
                <c:pt idx="43339">
                  <c:v>-9.3774800000000005E-3</c:v>
                </c:pt>
                <c:pt idx="43340">
                  <c:v>-1.23196E-2</c:v>
                </c:pt>
                <c:pt idx="43341">
                  <c:v>1.12867E-2</c:v>
                </c:pt>
                <c:pt idx="43342">
                  <c:v>8.0938299999999998E-3</c:v>
                </c:pt>
                <c:pt idx="43343">
                  <c:v>-6.7758599999999999E-3</c:v>
                </c:pt>
                <c:pt idx="43344">
                  <c:v>6.2789899999999999E-3</c:v>
                </c:pt>
                <c:pt idx="43345">
                  <c:v>5.4931600000000004E-3</c:v>
                </c:pt>
                <c:pt idx="43346">
                  <c:v>1.4381400000000001E-2</c:v>
                </c:pt>
                <c:pt idx="43347">
                  <c:v>9.2506399999999996E-4</c:v>
                </c:pt>
                <c:pt idx="43348">
                  <c:v>-3.1986200000000001E-3</c:v>
                </c:pt>
                <c:pt idx="43349">
                  <c:v>9.0408299999999997E-3</c:v>
                </c:pt>
                <c:pt idx="43350">
                  <c:v>1.8200899999999999E-2</c:v>
                </c:pt>
                <c:pt idx="43351">
                  <c:v>2.75993E-2</c:v>
                </c:pt>
                <c:pt idx="43352">
                  <c:v>1.65901E-2</c:v>
                </c:pt>
                <c:pt idx="43353">
                  <c:v>2.4928100000000002E-2</c:v>
                </c:pt>
                <c:pt idx="43354">
                  <c:v>9.8514599999999994E-3</c:v>
                </c:pt>
                <c:pt idx="43355">
                  <c:v>2.0541199999999999E-2</c:v>
                </c:pt>
                <c:pt idx="43356">
                  <c:v>1.5857699999999999E-2</c:v>
                </c:pt>
                <c:pt idx="43357">
                  <c:v>2.6294700000000001E-2</c:v>
                </c:pt>
                <c:pt idx="43358">
                  <c:v>2.4806000000000002E-2</c:v>
                </c:pt>
                <c:pt idx="43359">
                  <c:v>1.22833E-2</c:v>
                </c:pt>
                <c:pt idx="43360">
                  <c:v>1.94807E-2</c:v>
                </c:pt>
                <c:pt idx="43361">
                  <c:v>1.8858900000000001E-2</c:v>
                </c:pt>
                <c:pt idx="43362">
                  <c:v>2.5937100000000001E-2</c:v>
                </c:pt>
                <c:pt idx="43363">
                  <c:v>2.12975E-2</c:v>
                </c:pt>
                <c:pt idx="43364">
                  <c:v>1.9587500000000001E-2</c:v>
                </c:pt>
                <c:pt idx="43365">
                  <c:v>1.966E-2</c:v>
                </c:pt>
                <c:pt idx="43366">
                  <c:v>4.5581799999999999E-2</c:v>
                </c:pt>
                <c:pt idx="43367">
                  <c:v>1.7514200000000001E-2</c:v>
                </c:pt>
                <c:pt idx="43368">
                  <c:v>3.7975299999999999E-3</c:v>
                </c:pt>
                <c:pt idx="43369">
                  <c:v>1.8182799999999999E-2</c:v>
                </c:pt>
                <c:pt idx="43370">
                  <c:v>2.70472E-2</c:v>
                </c:pt>
                <c:pt idx="43371">
                  <c:v>3.1059300000000001E-2</c:v>
                </c:pt>
                <c:pt idx="43372">
                  <c:v>1.7388299999999999E-2</c:v>
                </c:pt>
                <c:pt idx="43373">
                  <c:v>4.2056999999999999E-4</c:v>
                </c:pt>
                <c:pt idx="43374">
                  <c:v>1.6923000000000001E-2</c:v>
                </c:pt>
                <c:pt idx="43375">
                  <c:v>1.48478E-2</c:v>
                </c:pt>
                <c:pt idx="43376">
                  <c:v>6.6623699999999999E-3</c:v>
                </c:pt>
                <c:pt idx="43377">
                  <c:v>1.7160399999999999E-2</c:v>
                </c:pt>
                <c:pt idx="43378">
                  <c:v>3.2281900000000001E-3</c:v>
                </c:pt>
                <c:pt idx="43379">
                  <c:v>7.1821200000000002E-3</c:v>
                </c:pt>
                <c:pt idx="43380">
                  <c:v>4.2047500000000002E-3</c:v>
                </c:pt>
                <c:pt idx="43381">
                  <c:v>1.49946E-2</c:v>
                </c:pt>
                <c:pt idx="43382">
                  <c:v>2.6962300000000002E-2</c:v>
                </c:pt>
                <c:pt idx="43383">
                  <c:v>2.46048E-2</c:v>
                </c:pt>
                <c:pt idx="43384">
                  <c:v>1.3077699999999999E-2</c:v>
                </c:pt>
                <c:pt idx="43385">
                  <c:v>2.2602099999999999E-3</c:v>
                </c:pt>
                <c:pt idx="43386">
                  <c:v>8.4695800000000009E-3</c:v>
                </c:pt>
                <c:pt idx="43387">
                  <c:v>6.8244899999999999E-3</c:v>
                </c:pt>
                <c:pt idx="43388">
                  <c:v>1.5946399999999999E-2</c:v>
                </c:pt>
                <c:pt idx="43389">
                  <c:v>2.4225199999999999E-2</c:v>
                </c:pt>
                <c:pt idx="43390">
                  <c:v>1.4539699999999999E-2</c:v>
                </c:pt>
                <c:pt idx="43391">
                  <c:v>1.9222300000000001E-2</c:v>
                </c:pt>
                <c:pt idx="43392">
                  <c:v>4.9724599999999997E-3</c:v>
                </c:pt>
                <c:pt idx="43393">
                  <c:v>-6.1702700000000003E-4</c:v>
                </c:pt>
                <c:pt idx="43394">
                  <c:v>2.76852E-3</c:v>
                </c:pt>
                <c:pt idx="43395">
                  <c:v>2.0354299999999999E-2</c:v>
                </c:pt>
                <c:pt idx="43396">
                  <c:v>1.62582E-2</c:v>
                </c:pt>
                <c:pt idx="43397">
                  <c:v>1.7099400000000001E-3</c:v>
                </c:pt>
                <c:pt idx="43398">
                  <c:v>9.8228500000000006E-4</c:v>
                </c:pt>
                <c:pt idx="43399">
                  <c:v>1.03378E-3</c:v>
                </c:pt>
                <c:pt idx="43400">
                  <c:v>4.0407200000000002E-3</c:v>
                </c:pt>
                <c:pt idx="43401">
                  <c:v>1.3149299999999999E-2</c:v>
                </c:pt>
                <c:pt idx="43402">
                  <c:v>1.1178E-2</c:v>
                </c:pt>
                <c:pt idx="43403">
                  <c:v>6.5507899999999999E-3</c:v>
                </c:pt>
                <c:pt idx="43404">
                  <c:v>1.0251E-2</c:v>
                </c:pt>
                <c:pt idx="43405">
                  <c:v>4.2028400000000002E-3</c:v>
                </c:pt>
                <c:pt idx="43406">
                  <c:v>9.9048599999999997E-3</c:v>
                </c:pt>
                <c:pt idx="43407">
                  <c:v>6.5336200000000004E-3</c:v>
                </c:pt>
                <c:pt idx="43408">
                  <c:v>1.8968599999999999E-2</c:v>
                </c:pt>
                <c:pt idx="43409">
                  <c:v>1.4485400000000001E-2</c:v>
                </c:pt>
                <c:pt idx="43410">
                  <c:v>1.1302E-2</c:v>
                </c:pt>
                <c:pt idx="43411">
                  <c:v>7.4882500000000001E-3</c:v>
                </c:pt>
                <c:pt idx="43412">
                  <c:v>1.04055E-2</c:v>
                </c:pt>
                <c:pt idx="43413">
                  <c:v>2.6287999999999999E-2</c:v>
                </c:pt>
                <c:pt idx="43414">
                  <c:v>2.08092E-3</c:v>
                </c:pt>
                <c:pt idx="43415">
                  <c:v>1.44482E-2</c:v>
                </c:pt>
                <c:pt idx="43416">
                  <c:v>2.6912699999999999E-3</c:v>
                </c:pt>
                <c:pt idx="43417">
                  <c:v>2.2572499999999999E-2</c:v>
                </c:pt>
                <c:pt idx="43418">
                  <c:v>1.1620500000000001E-2</c:v>
                </c:pt>
                <c:pt idx="43419">
                  <c:v>1.47753E-2</c:v>
                </c:pt>
                <c:pt idx="43420">
                  <c:v>1.25427E-2</c:v>
                </c:pt>
                <c:pt idx="43421">
                  <c:v>1.25799E-2</c:v>
                </c:pt>
                <c:pt idx="43422">
                  <c:v>7.8468300000000008E-3</c:v>
                </c:pt>
                <c:pt idx="43423">
                  <c:v>1.15681E-2</c:v>
                </c:pt>
                <c:pt idx="43424">
                  <c:v>2.5525099999999998E-2</c:v>
                </c:pt>
                <c:pt idx="43425">
                  <c:v>1.5619299999999999E-2</c:v>
                </c:pt>
                <c:pt idx="43426">
                  <c:v>2.0974199999999998E-2</c:v>
                </c:pt>
                <c:pt idx="43427">
                  <c:v>9.4470999999999999E-3</c:v>
                </c:pt>
                <c:pt idx="43428">
                  <c:v>1.47715E-2</c:v>
                </c:pt>
                <c:pt idx="43429">
                  <c:v>2.10943E-2</c:v>
                </c:pt>
                <c:pt idx="43430">
                  <c:v>2.1836299999999999E-2</c:v>
                </c:pt>
                <c:pt idx="43431">
                  <c:v>5.9423399999999999E-3</c:v>
                </c:pt>
                <c:pt idx="43432">
                  <c:v>2.3441299999999998E-3</c:v>
                </c:pt>
                <c:pt idx="43433">
                  <c:v>-6.1769499999999996E-3</c:v>
                </c:pt>
                <c:pt idx="43434">
                  <c:v>1.08576E-2</c:v>
                </c:pt>
                <c:pt idx="43435">
                  <c:v>1.17197E-2</c:v>
                </c:pt>
                <c:pt idx="43436">
                  <c:v>1.5862500000000002E-2</c:v>
                </c:pt>
                <c:pt idx="43437">
                  <c:v>-6.1225899999999998E-3</c:v>
                </c:pt>
                <c:pt idx="43438">
                  <c:v>-4.7025699999999997E-3</c:v>
                </c:pt>
                <c:pt idx="43439">
                  <c:v>-9.5996899999999993E-3</c:v>
                </c:pt>
                <c:pt idx="43440">
                  <c:v>1.5649799999999998E-2</c:v>
                </c:pt>
                <c:pt idx="43441">
                  <c:v>1.21107E-2</c:v>
                </c:pt>
                <c:pt idx="43442">
                  <c:v>1.39189E-2</c:v>
                </c:pt>
                <c:pt idx="43443">
                  <c:v>-9.8228499999999993E-3</c:v>
                </c:pt>
                <c:pt idx="43444">
                  <c:v>-7.0362100000000002E-3</c:v>
                </c:pt>
                <c:pt idx="43445">
                  <c:v>-8.7108600000000008E-3</c:v>
                </c:pt>
                <c:pt idx="43446">
                  <c:v>1.2435899999999999E-3</c:v>
                </c:pt>
                <c:pt idx="43447">
                  <c:v>3.9186500000000001E-3</c:v>
                </c:pt>
                <c:pt idx="43448">
                  <c:v>1.1879000000000001E-2</c:v>
                </c:pt>
                <c:pt idx="43449">
                  <c:v>1.5779499999999998E-2</c:v>
                </c:pt>
                <c:pt idx="43450">
                  <c:v>-1.5833900000000001E-2</c:v>
                </c:pt>
                <c:pt idx="43451">
                  <c:v>-1.5667E-2</c:v>
                </c:pt>
                <c:pt idx="43452">
                  <c:v>-4.2772299999999999E-3</c:v>
                </c:pt>
                <c:pt idx="43453">
                  <c:v>4.1418100000000001E-3</c:v>
                </c:pt>
                <c:pt idx="43454">
                  <c:v>-7.7953299999999996E-3</c:v>
                </c:pt>
                <c:pt idx="43455">
                  <c:v>-1.52435E-2</c:v>
                </c:pt>
                <c:pt idx="43456">
                  <c:v>-1.2054399999999999E-3</c:v>
                </c:pt>
                <c:pt idx="43457">
                  <c:v>3.5381300000000002E-4</c:v>
                </c:pt>
                <c:pt idx="43458">
                  <c:v>-9.8638500000000004E-3</c:v>
                </c:pt>
                <c:pt idx="43459">
                  <c:v>-8.5802099999999996E-3</c:v>
                </c:pt>
                <c:pt idx="43460">
                  <c:v>-1.14536E-3</c:v>
                </c:pt>
                <c:pt idx="43461">
                  <c:v>-1.1004399999999999E-2</c:v>
                </c:pt>
                <c:pt idx="43462">
                  <c:v>-1.5971200000000001E-2</c:v>
                </c:pt>
                <c:pt idx="43463">
                  <c:v>-2.43187E-3</c:v>
                </c:pt>
                <c:pt idx="43464">
                  <c:v>-8.7261200000000004E-3</c:v>
                </c:pt>
                <c:pt idx="43465">
                  <c:v>-8.8930099999999998E-3</c:v>
                </c:pt>
                <c:pt idx="43466">
                  <c:v>-3.52097E-3</c:v>
                </c:pt>
                <c:pt idx="43467">
                  <c:v>-6.3705399999999996E-4</c:v>
                </c:pt>
                <c:pt idx="43468">
                  <c:v>-7.1115500000000003E-3</c:v>
                </c:pt>
                <c:pt idx="43469">
                  <c:v>1.00336E-2</c:v>
                </c:pt>
                <c:pt idx="43470">
                  <c:v>-6.6537899999999997E-3</c:v>
                </c:pt>
                <c:pt idx="43471">
                  <c:v>-1.4038099999999999E-3</c:v>
                </c:pt>
                <c:pt idx="43472">
                  <c:v>-3.1023000000000001E-3</c:v>
                </c:pt>
                <c:pt idx="43473">
                  <c:v>-4.4088399999999998E-3</c:v>
                </c:pt>
                <c:pt idx="43474">
                  <c:v>-4.1112900000000001E-3</c:v>
                </c:pt>
                <c:pt idx="43475">
                  <c:v>-1.54591E-2</c:v>
                </c:pt>
                <c:pt idx="43476">
                  <c:v>5.2356700000000004E-3</c:v>
                </c:pt>
                <c:pt idx="43477">
                  <c:v>-4.1027099999999999E-3</c:v>
                </c:pt>
                <c:pt idx="43478">
                  <c:v>-2.2687900000000001E-3</c:v>
                </c:pt>
                <c:pt idx="43479">
                  <c:v>5.3539299999999998E-3</c:v>
                </c:pt>
                <c:pt idx="43480">
                  <c:v>6.5975199999999999E-3</c:v>
                </c:pt>
                <c:pt idx="43481">
                  <c:v>-1.88923E-3</c:v>
                </c:pt>
                <c:pt idx="43482">
                  <c:v>-8.0690399999999995E-3</c:v>
                </c:pt>
                <c:pt idx="43483">
                  <c:v>-8.3570499999999995E-3</c:v>
                </c:pt>
                <c:pt idx="43484">
                  <c:v>-1.33276E-2</c:v>
                </c:pt>
                <c:pt idx="43485">
                  <c:v>-1.18456E-2</c:v>
                </c:pt>
                <c:pt idx="43486">
                  <c:v>2.7246499999999999E-3</c:v>
                </c:pt>
                <c:pt idx="43487">
                  <c:v>4.4078800000000003E-3</c:v>
                </c:pt>
                <c:pt idx="43488">
                  <c:v>2.3746499999999999E-3</c:v>
                </c:pt>
                <c:pt idx="43489">
                  <c:v>-5.3377199999999998E-3</c:v>
                </c:pt>
                <c:pt idx="43490">
                  <c:v>-4.2581600000000004E-3</c:v>
                </c:pt>
                <c:pt idx="43491">
                  <c:v>-9.2506399999999996E-4</c:v>
                </c:pt>
                <c:pt idx="43492">
                  <c:v>-7.0266699999999996E-3</c:v>
                </c:pt>
                <c:pt idx="43493">
                  <c:v>4.1284599999999996E-3</c:v>
                </c:pt>
                <c:pt idx="43494">
                  <c:v>-1.47934E-2</c:v>
                </c:pt>
                <c:pt idx="43495">
                  <c:v>-3.4494399999999998E-3</c:v>
                </c:pt>
                <c:pt idx="43496">
                  <c:v>-5.3119699999999996E-4</c:v>
                </c:pt>
                <c:pt idx="43497">
                  <c:v>-1.6140000000000002E-2</c:v>
                </c:pt>
                <c:pt idx="43498">
                  <c:v>-6.3734100000000004E-3</c:v>
                </c:pt>
                <c:pt idx="43499">
                  <c:v>-1.4619800000000001E-2</c:v>
                </c:pt>
                <c:pt idx="43500">
                  <c:v>-4.67491E-3</c:v>
                </c:pt>
                <c:pt idx="43501">
                  <c:v>-1.8996200000000001E-2</c:v>
                </c:pt>
                <c:pt idx="43502">
                  <c:v>-4.8484799999999996E-3</c:v>
                </c:pt>
                <c:pt idx="43503">
                  <c:v>-1.9743E-2</c:v>
                </c:pt>
                <c:pt idx="43504">
                  <c:v>-2.0182599999999998E-2</c:v>
                </c:pt>
                <c:pt idx="43505">
                  <c:v>-2.2375099999999998E-2</c:v>
                </c:pt>
                <c:pt idx="43506">
                  <c:v>-1.9036299999999999E-2</c:v>
                </c:pt>
                <c:pt idx="43507">
                  <c:v>-2.0029999999999999E-2</c:v>
                </c:pt>
                <c:pt idx="43508">
                  <c:v>-1.6427000000000001E-2</c:v>
                </c:pt>
                <c:pt idx="43509">
                  <c:v>-2.4616200000000001E-2</c:v>
                </c:pt>
                <c:pt idx="43510">
                  <c:v>-2.08817E-2</c:v>
                </c:pt>
                <c:pt idx="43511">
                  <c:v>-2.96259E-2</c:v>
                </c:pt>
                <c:pt idx="43512">
                  <c:v>-3.06501E-2</c:v>
                </c:pt>
                <c:pt idx="43513">
                  <c:v>-3.1287200000000001E-2</c:v>
                </c:pt>
                <c:pt idx="43514">
                  <c:v>-2.6176499999999998E-2</c:v>
                </c:pt>
                <c:pt idx="43515">
                  <c:v>-2.4689699999999998E-2</c:v>
                </c:pt>
                <c:pt idx="43516">
                  <c:v>-2.8803800000000001E-2</c:v>
                </c:pt>
                <c:pt idx="43517">
                  <c:v>-1.1328700000000001E-2</c:v>
                </c:pt>
                <c:pt idx="43518">
                  <c:v>-2.1140099999999998E-2</c:v>
                </c:pt>
                <c:pt idx="43519">
                  <c:v>-2.9500999999999999E-2</c:v>
                </c:pt>
                <c:pt idx="43520">
                  <c:v>-2.8782800000000001E-2</c:v>
                </c:pt>
                <c:pt idx="43521">
                  <c:v>-4.1235899999999999E-2</c:v>
                </c:pt>
                <c:pt idx="43522">
                  <c:v>-1.3143500000000001E-2</c:v>
                </c:pt>
                <c:pt idx="43523">
                  <c:v>-3.4908300000000003E-2</c:v>
                </c:pt>
                <c:pt idx="43524">
                  <c:v>-1.8469800000000001E-2</c:v>
                </c:pt>
                <c:pt idx="43525">
                  <c:v>-2.88401E-2</c:v>
                </c:pt>
                <c:pt idx="43526">
                  <c:v>-1.1976199999999999E-2</c:v>
                </c:pt>
                <c:pt idx="43527">
                  <c:v>-9.89342E-3</c:v>
                </c:pt>
                <c:pt idx="43528">
                  <c:v>-1.7888100000000001E-2</c:v>
                </c:pt>
                <c:pt idx="43529">
                  <c:v>-1.81885E-2</c:v>
                </c:pt>
                <c:pt idx="43530">
                  <c:v>-2.7515399999999999E-2</c:v>
                </c:pt>
                <c:pt idx="43531">
                  <c:v>-1.7476999999999999E-2</c:v>
                </c:pt>
                <c:pt idx="43532">
                  <c:v>-2.4393999999999999E-2</c:v>
                </c:pt>
                <c:pt idx="43533">
                  <c:v>-1.42994E-2</c:v>
                </c:pt>
                <c:pt idx="43534">
                  <c:v>-2.6722900000000001E-2</c:v>
                </c:pt>
                <c:pt idx="43535">
                  <c:v>-1.47829E-2</c:v>
                </c:pt>
                <c:pt idx="43536">
                  <c:v>-3.3017199999999997E-2</c:v>
                </c:pt>
                <c:pt idx="43537">
                  <c:v>-1.30539E-2</c:v>
                </c:pt>
                <c:pt idx="43538">
                  <c:v>-3.5809500000000001E-2</c:v>
                </c:pt>
                <c:pt idx="43539">
                  <c:v>-2.9172900000000002E-2</c:v>
                </c:pt>
                <c:pt idx="43540">
                  <c:v>-3.5495800000000001E-2</c:v>
                </c:pt>
                <c:pt idx="43541">
                  <c:v>-2.67849E-2</c:v>
                </c:pt>
                <c:pt idx="43542">
                  <c:v>-2.02379E-2</c:v>
                </c:pt>
                <c:pt idx="43543">
                  <c:v>-2.0449599999999998E-2</c:v>
                </c:pt>
                <c:pt idx="43544">
                  <c:v>-1.9411999999999999E-2</c:v>
                </c:pt>
                <c:pt idx="43545">
                  <c:v>-3.0501400000000001E-2</c:v>
                </c:pt>
                <c:pt idx="43546">
                  <c:v>-3.01008E-2</c:v>
                </c:pt>
                <c:pt idx="43547">
                  <c:v>-2.19746E-2</c:v>
                </c:pt>
                <c:pt idx="43548">
                  <c:v>-1.52254E-2</c:v>
                </c:pt>
                <c:pt idx="43549">
                  <c:v>-3.9785399999999999E-2</c:v>
                </c:pt>
                <c:pt idx="43550">
                  <c:v>-3.3360500000000001E-2</c:v>
                </c:pt>
                <c:pt idx="43551">
                  <c:v>-2.50225E-2</c:v>
                </c:pt>
                <c:pt idx="43552">
                  <c:v>-2.87409E-2</c:v>
                </c:pt>
                <c:pt idx="43553">
                  <c:v>-2.3736E-2</c:v>
                </c:pt>
                <c:pt idx="43554">
                  <c:v>-2.0615600000000001E-2</c:v>
                </c:pt>
                <c:pt idx="43555">
                  <c:v>-2.5119800000000001E-2</c:v>
                </c:pt>
                <c:pt idx="43556">
                  <c:v>-2.9879599999999999E-2</c:v>
                </c:pt>
                <c:pt idx="43557">
                  <c:v>-1.97325E-2</c:v>
                </c:pt>
                <c:pt idx="43558">
                  <c:v>-3.4475299999999999E-3</c:v>
                </c:pt>
                <c:pt idx="43559">
                  <c:v>-1.0578199999999999E-2</c:v>
                </c:pt>
                <c:pt idx="43560">
                  <c:v>-2.8641699999999999E-2</c:v>
                </c:pt>
                <c:pt idx="43561">
                  <c:v>-2.2377999999999999E-2</c:v>
                </c:pt>
                <c:pt idx="43562">
                  <c:v>-4.8112900000000002E-3</c:v>
                </c:pt>
                <c:pt idx="43563">
                  <c:v>-1.38178E-2</c:v>
                </c:pt>
                <c:pt idx="43564">
                  <c:v>-2.69041E-2</c:v>
                </c:pt>
                <c:pt idx="43565">
                  <c:v>-1.9426300000000001E-2</c:v>
                </c:pt>
                <c:pt idx="43566">
                  <c:v>-1.39084E-2</c:v>
                </c:pt>
                <c:pt idx="43567">
                  <c:v>-2.63567E-2</c:v>
                </c:pt>
                <c:pt idx="43568">
                  <c:v>-1.6980200000000001E-2</c:v>
                </c:pt>
                <c:pt idx="43569">
                  <c:v>-1.4981299999999999E-2</c:v>
                </c:pt>
                <c:pt idx="43570">
                  <c:v>-1.9767799999999999E-2</c:v>
                </c:pt>
                <c:pt idx="43571">
                  <c:v>-2.07338E-2</c:v>
                </c:pt>
                <c:pt idx="43572">
                  <c:v>-2.37074E-2</c:v>
                </c:pt>
                <c:pt idx="43573">
                  <c:v>-3.3994700000000003E-2</c:v>
                </c:pt>
                <c:pt idx="43574">
                  <c:v>-2.0400000000000001E-2</c:v>
                </c:pt>
                <c:pt idx="43575">
                  <c:v>-2.9396100000000001E-2</c:v>
                </c:pt>
                <c:pt idx="43576">
                  <c:v>-3.50351E-2</c:v>
                </c:pt>
                <c:pt idx="43577">
                  <c:v>-4.2511899999999998E-2</c:v>
                </c:pt>
                <c:pt idx="43578">
                  <c:v>-2.1231699999999999E-2</c:v>
                </c:pt>
                <c:pt idx="43579">
                  <c:v>-1.21174E-2</c:v>
                </c:pt>
                <c:pt idx="43580">
                  <c:v>-2.5049200000000001E-2</c:v>
                </c:pt>
                <c:pt idx="43581">
                  <c:v>-3.1187099999999999E-2</c:v>
                </c:pt>
                <c:pt idx="43582">
                  <c:v>-3.3883999999999997E-2</c:v>
                </c:pt>
                <c:pt idx="43583">
                  <c:v>-3.9394400000000003E-2</c:v>
                </c:pt>
                <c:pt idx="43584">
                  <c:v>-2.5491699999999999E-2</c:v>
                </c:pt>
                <c:pt idx="43585">
                  <c:v>-2.6214600000000001E-2</c:v>
                </c:pt>
                <c:pt idx="43586">
                  <c:v>-1.9857400000000001E-2</c:v>
                </c:pt>
                <c:pt idx="43587">
                  <c:v>-1.89304E-2</c:v>
                </c:pt>
                <c:pt idx="43588">
                  <c:v>-2.5011100000000001E-2</c:v>
                </c:pt>
                <c:pt idx="43589">
                  <c:v>-1.11542E-2</c:v>
                </c:pt>
                <c:pt idx="43590">
                  <c:v>-2.7148200000000001E-2</c:v>
                </c:pt>
                <c:pt idx="43591">
                  <c:v>-1.46532E-2</c:v>
                </c:pt>
                <c:pt idx="43592">
                  <c:v>-1.8775900000000002E-2</c:v>
                </c:pt>
                <c:pt idx="43593">
                  <c:v>-1.35899E-2</c:v>
                </c:pt>
                <c:pt idx="43594">
                  <c:v>-2.5085400000000001E-2</c:v>
                </c:pt>
                <c:pt idx="43595">
                  <c:v>-6.9084200000000002E-3</c:v>
                </c:pt>
                <c:pt idx="43596">
                  <c:v>-1.4398599999999999E-2</c:v>
                </c:pt>
                <c:pt idx="43597">
                  <c:v>-1.8737799999999999E-2</c:v>
                </c:pt>
                <c:pt idx="43598">
                  <c:v>-4.5976599999999999E-3</c:v>
                </c:pt>
                <c:pt idx="43599">
                  <c:v>-1.0297799999999999E-2</c:v>
                </c:pt>
                <c:pt idx="43600">
                  <c:v>-4.5299499999999996E-3</c:v>
                </c:pt>
                <c:pt idx="43601">
                  <c:v>-1.31416E-3</c:v>
                </c:pt>
                <c:pt idx="43602">
                  <c:v>-3.74603E-3</c:v>
                </c:pt>
                <c:pt idx="43603">
                  <c:v>-1.34573E-2</c:v>
                </c:pt>
                <c:pt idx="43604">
                  <c:v>-1.17559E-2</c:v>
                </c:pt>
                <c:pt idx="43605">
                  <c:v>-1.0842299999999999E-2</c:v>
                </c:pt>
                <c:pt idx="43606">
                  <c:v>-1.8057799999999999E-2</c:v>
                </c:pt>
                <c:pt idx="43607">
                  <c:v>-3.0944800000000001E-2</c:v>
                </c:pt>
                <c:pt idx="43608">
                  <c:v>-1.7016400000000001E-2</c:v>
                </c:pt>
                <c:pt idx="43609">
                  <c:v>-2.1656000000000002E-2</c:v>
                </c:pt>
                <c:pt idx="43610">
                  <c:v>-1.618E-2</c:v>
                </c:pt>
                <c:pt idx="43611">
                  <c:v>-3.4442899999999999E-2</c:v>
                </c:pt>
                <c:pt idx="43612">
                  <c:v>-3.5984000000000002E-2</c:v>
                </c:pt>
                <c:pt idx="43613">
                  <c:v>-1.7196699999999999E-2</c:v>
                </c:pt>
                <c:pt idx="43614">
                  <c:v>-2.68078E-2</c:v>
                </c:pt>
                <c:pt idx="43615">
                  <c:v>-2.5115999999999999E-2</c:v>
                </c:pt>
                <c:pt idx="43616">
                  <c:v>-4.2933499999999999E-2</c:v>
                </c:pt>
                <c:pt idx="43617">
                  <c:v>-2.6064899999999998E-2</c:v>
                </c:pt>
                <c:pt idx="43618">
                  <c:v>-3.4508700000000003E-2</c:v>
                </c:pt>
                <c:pt idx="43619">
                  <c:v>-3.7203800000000002E-2</c:v>
                </c:pt>
                <c:pt idx="43620">
                  <c:v>-4.2159099999999998E-2</c:v>
                </c:pt>
                <c:pt idx="43621">
                  <c:v>-2.0778700000000001E-2</c:v>
                </c:pt>
                <c:pt idx="43622">
                  <c:v>-3.1354899999999998E-2</c:v>
                </c:pt>
                <c:pt idx="43623">
                  <c:v>-2.86684E-2</c:v>
                </c:pt>
                <c:pt idx="43624">
                  <c:v>-2.21739E-2</c:v>
                </c:pt>
                <c:pt idx="43625">
                  <c:v>-3.0763599999999999E-2</c:v>
                </c:pt>
                <c:pt idx="43626">
                  <c:v>-2.1145799999999999E-2</c:v>
                </c:pt>
                <c:pt idx="43627">
                  <c:v>-4.4758800000000001E-2</c:v>
                </c:pt>
                <c:pt idx="43628">
                  <c:v>-2.1025700000000001E-2</c:v>
                </c:pt>
                <c:pt idx="43629">
                  <c:v>-1.1384E-2</c:v>
                </c:pt>
                <c:pt idx="43630">
                  <c:v>-1.9759200000000001E-2</c:v>
                </c:pt>
                <c:pt idx="43631">
                  <c:v>-3.7213299999999998E-2</c:v>
                </c:pt>
                <c:pt idx="43632">
                  <c:v>-1.46322E-2</c:v>
                </c:pt>
                <c:pt idx="43633">
                  <c:v>-1.77965E-2</c:v>
                </c:pt>
                <c:pt idx="43634">
                  <c:v>-2.6225999999999999E-2</c:v>
                </c:pt>
                <c:pt idx="43635">
                  <c:v>-3.31078E-2</c:v>
                </c:pt>
                <c:pt idx="43636">
                  <c:v>-3.4566899999999998E-2</c:v>
                </c:pt>
                <c:pt idx="43637">
                  <c:v>-3.4801499999999999E-2</c:v>
                </c:pt>
                <c:pt idx="43638">
                  <c:v>-2.5475500000000002E-2</c:v>
                </c:pt>
                <c:pt idx="43639">
                  <c:v>-1.7751699999999999E-2</c:v>
                </c:pt>
                <c:pt idx="43640">
                  <c:v>-2.6293799999999999E-2</c:v>
                </c:pt>
                <c:pt idx="43641">
                  <c:v>-1.6030300000000001E-2</c:v>
                </c:pt>
                <c:pt idx="43642">
                  <c:v>-1.43909E-2</c:v>
                </c:pt>
                <c:pt idx="43643">
                  <c:v>-1.6884799999999998E-2</c:v>
                </c:pt>
                <c:pt idx="43644">
                  <c:v>-2.3036000000000001E-2</c:v>
                </c:pt>
                <c:pt idx="43645">
                  <c:v>-2.5459300000000001E-2</c:v>
                </c:pt>
                <c:pt idx="43646">
                  <c:v>-3.4396200000000002E-2</c:v>
                </c:pt>
                <c:pt idx="43647">
                  <c:v>-2.5238E-2</c:v>
                </c:pt>
                <c:pt idx="43648">
                  <c:v>-2.2330300000000001E-2</c:v>
                </c:pt>
                <c:pt idx="43649">
                  <c:v>-1.6826600000000001E-2</c:v>
                </c:pt>
                <c:pt idx="43650">
                  <c:v>-1.9826900000000001E-2</c:v>
                </c:pt>
                <c:pt idx="43651">
                  <c:v>-2.2193899999999999E-2</c:v>
                </c:pt>
                <c:pt idx="43652">
                  <c:v>-2.3111300000000001E-2</c:v>
                </c:pt>
                <c:pt idx="43653">
                  <c:v>-3.8771600000000003E-2</c:v>
                </c:pt>
                <c:pt idx="43654">
                  <c:v>-3.9485899999999997E-2</c:v>
                </c:pt>
                <c:pt idx="43655">
                  <c:v>-2.9591599999999999E-2</c:v>
                </c:pt>
                <c:pt idx="43656">
                  <c:v>-2.4107E-2</c:v>
                </c:pt>
                <c:pt idx="43657">
                  <c:v>-1.43623E-2</c:v>
                </c:pt>
                <c:pt idx="43658">
                  <c:v>-3.00922E-2</c:v>
                </c:pt>
                <c:pt idx="43659">
                  <c:v>-2.0815799999999999E-2</c:v>
                </c:pt>
                <c:pt idx="43660">
                  <c:v>-2.0701399999999998E-2</c:v>
                </c:pt>
                <c:pt idx="43661">
                  <c:v>-3.4372300000000001E-2</c:v>
                </c:pt>
                <c:pt idx="43662">
                  <c:v>-2.54221E-2</c:v>
                </c:pt>
                <c:pt idx="43663">
                  <c:v>-1.8686299999999999E-2</c:v>
                </c:pt>
                <c:pt idx="43664">
                  <c:v>-2.4824100000000002E-2</c:v>
                </c:pt>
                <c:pt idx="43665">
                  <c:v>-1.5223499999999999E-2</c:v>
                </c:pt>
                <c:pt idx="43666">
                  <c:v>-1.9326200000000002E-2</c:v>
                </c:pt>
                <c:pt idx="43667">
                  <c:v>-7.9584100000000008E-3</c:v>
                </c:pt>
                <c:pt idx="43668">
                  <c:v>-2.6073499999999999E-2</c:v>
                </c:pt>
                <c:pt idx="43669">
                  <c:v>-4.1198700000000003E-3</c:v>
                </c:pt>
                <c:pt idx="43670">
                  <c:v>-9.6550000000000004E-3</c:v>
                </c:pt>
                <c:pt idx="43671">
                  <c:v>-1.6960099999999999E-2</c:v>
                </c:pt>
                <c:pt idx="43672">
                  <c:v>-1.27621E-2</c:v>
                </c:pt>
                <c:pt idx="43673">
                  <c:v>-8.9693099999999994E-3</c:v>
                </c:pt>
                <c:pt idx="43674">
                  <c:v>-2.2636400000000001E-2</c:v>
                </c:pt>
                <c:pt idx="43675">
                  <c:v>-1.06812E-2</c:v>
                </c:pt>
                <c:pt idx="43676">
                  <c:v>-1.44215E-2</c:v>
                </c:pt>
                <c:pt idx="43677">
                  <c:v>-8.4791199999999997E-3</c:v>
                </c:pt>
                <c:pt idx="43678">
                  <c:v>-2.0914100000000001E-3</c:v>
                </c:pt>
                <c:pt idx="43679" formatCode="0.00E+00">
                  <c:v>-6.1035200000000001E-5</c:v>
                </c:pt>
                <c:pt idx="43680">
                  <c:v>-6.0482000000000001E-3</c:v>
                </c:pt>
                <c:pt idx="43681">
                  <c:v>-7.0867500000000002E-3</c:v>
                </c:pt>
                <c:pt idx="43682">
                  <c:v>-1.61934E-2</c:v>
                </c:pt>
                <c:pt idx="43683">
                  <c:v>-1.53084E-2</c:v>
                </c:pt>
                <c:pt idx="43684" formatCode="0.00E+00">
                  <c:v>-6.4849899999999997E-5</c:v>
                </c:pt>
                <c:pt idx="43685">
                  <c:v>-1.9621799999999998E-2</c:v>
                </c:pt>
                <c:pt idx="43686">
                  <c:v>-6.0768100000000002E-3</c:v>
                </c:pt>
                <c:pt idx="43687">
                  <c:v>-2.08349E-2</c:v>
                </c:pt>
                <c:pt idx="43688">
                  <c:v>-2.4663000000000001E-2</c:v>
                </c:pt>
                <c:pt idx="43689">
                  <c:v>-1.8651000000000001E-2</c:v>
                </c:pt>
                <c:pt idx="43690">
                  <c:v>-1.06306E-2</c:v>
                </c:pt>
                <c:pt idx="43691">
                  <c:v>-1.8996200000000001E-2</c:v>
                </c:pt>
                <c:pt idx="43692">
                  <c:v>-1.5714599999999999E-2</c:v>
                </c:pt>
                <c:pt idx="43693">
                  <c:v>-1.7227200000000002E-2</c:v>
                </c:pt>
                <c:pt idx="43694">
                  <c:v>-2.4407399999999999E-2</c:v>
                </c:pt>
                <c:pt idx="43695">
                  <c:v>-2.1632200000000001E-2</c:v>
                </c:pt>
                <c:pt idx="43696">
                  <c:v>-1.4411E-2</c:v>
                </c:pt>
                <c:pt idx="43697">
                  <c:v>8.19778E-3</c:v>
                </c:pt>
                <c:pt idx="43698">
                  <c:v>-2.6322399999999999E-2</c:v>
                </c:pt>
                <c:pt idx="43699">
                  <c:v>-1.9734399999999999E-2</c:v>
                </c:pt>
                <c:pt idx="43700">
                  <c:v>-2.59619E-2</c:v>
                </c:pt>
                <c:pt idx="43701">
                  <c:v>-6.6890700000000001E-3</c:v>
                </c:pt>
                <c:pt idx="43702">
                  <c:v>2.54631E-3</c:v>
                </c:pt>
                <c:pt idx="43703">
                  <c:v>-1.0038399999999999E-2</c:v>
                </c:pt>
                <c:pt idx="43704">
                  <c:v>-1.5769999999999999E-2</c:v>
                </c:pt>
                <c:pt idx="43705">
                  <c:v>-1.9864099999999999E-2</c:v>
                </c:pt>
                <c:pt idx="43706">
                  <c:v>2.8390899999999998E-3</c:v>
                </c:pt>
                <c:pt idx="43707">
                  <c:v>-9.3212099999999999E-3</c:v>
                </c:pt>
                <c:pt idx="43708">
                  <c:v>-9.4671200000000007E-3</c:v>
                </c:pt>
                <c:pt idx="43709">
                  <c:v>-1.24846E-2</c:v>
                </c:pt>
                <c:pt idx="43710">
                  <c:v>-8.2826600000000007E-3</c:v>
                </c:pt>
                <c:pt idx="43711">
                  <c:v>-5.9166000000000002E-3</c:v>
                </c:pt>
                <c:pt idx="43712">
                  <c:v>8.66222E-3</c:v>
                </c:pt>
                <c:pt idx="43713">
                  <c:v>9.9048599999999997E-3</c:v>
                </c:pt>
                <c:pt idx="43714">
                  <c:v>-4.8065199999999998E-4</c:v>
                </c:pt>
                <c:pt idx="43715">
                  <c:v>1.05085E-2</c:v>
                </c:pt>
                <c:pt idx="43716">
                  <c:v>-3.87192E-3</c:v>
                </c:pt>
                <c:pt idx="43717">
                  <c:v>9.9134400000000008E-3</c:v>
                </c:pt>
                <c:pt idx="43718">
                  <c:v>6.6881199999999997E-3</c:v>
                </c:pt>
                <c:pt idx="43719">
                  <c:v>9.0541800000000002E-3</c:v>
                </c:pt>
                <c:pt idx="43720">
                  <c:v>1.2567500000000001E-2</c:v>
                </c:pt>
                <c:pt idx="43721">
                  <c:v>1.8405900000000001E-4</c:v>
                </c:pt>
                <c:pt idx="43722">
                  <c:v>2.0776699999999999E-2</c:v>
                </c:pt>
                <c:pt idx="43723">
                  <c:v>7.8220400000000006E-3</c:v>
                </c:pt>
                <c:pt idx="43724">
                  <c:v>7.0371599999999998E-3</c:v>
                </c:pt>
                <c:pt idx="43725">
                  <c:v>-3.2787300000000001E-3</c:v>
                </c:pt>
                <c:pt idx="43726">
                  <c:v>1.8041600000000001E-2</c:v>
                </c:pt>
                <c:pt idx="43727">
                  <c:v>8.1024200000000008E-3</c:v>
                </c:pt>
                <c:pt idx="43728">
                  <c:v>1.32179E-3</c:v>
                </c:pt>
                <c:pt idx="43729">
                  <c:v>5.2251800000000003E-3</c:v>
                </c:pt>
                <c:pt idx="43730">
                  <c:v>7.0877099999999997E-3</c:v>
                </c:pt>
                <c:pt idx="43731">
                  <c:v>2.51293E-3</c:v>
                </c:pt>
                <c:pt idx="43732">
                  <c:v>-8.5773499999999992E-3</c:v>
                </c:pt>
                <c:pt idx="43733">
                  <c:v>-9.6035000000000001E-4</c:v>
                </c:pt>
                <c:pt idx="43734">
                  <c:v>-8.4686299999999996E-3</c:v>
                </c:pt>
                <c:pt idx="43735">
                  <c:v>-2.4566700000000002E-3</c:v>
                </c:pt>
                <c:pt idx="43736" formatCode="0.00E+00">
                  <c:v>4.2915299999999999E-5</c:v>
                </c:pt>
                <c:pt idx="43737">
                  <c:v>-5.4225899999999997E-3</c:v>
                </c:pt>
                <c:pt idx="43738">
                  <c:v>1.0690700000000001E-3</c:v>
                </c:pt>
                <c:pt idx="43739">
                  <c:v>-1.3998E-2</c:v>
                </c:pt>
                <c:pt idx="43740">
                  <c:v>-1.5808099999999999E-2</c:v>
                </c:pt>
                <c:pt idx="43741">
                  <c:v>3.8356800000000002E-3</c:v>
                </c:pt>
                <c:pt idx="43742">
                  <c:v>-4.3830900000000001E-3</c:v>
                </c:pt>
                <c:pt idx="43743">
                  <c:v>-1.65844E-3</c:v>
                </c:pt>
                <c:pt idx="43744">
                  <c:v>-1.52321E-2</c:v>
                </c:pt>
                <c:pt idx="43745">
                  <c:v>-1.88398E-2</c:v>
                </c:pt>
                <c:pt idx="43746">
                  <c:v>-5.0067899999999997E-3</c:v>
                </c:pt>
                <c:pt idx="43747">
                  <c:v>-5.2757300000000002E-3</c:v>
                </c:pt>
                <c:pt idx="43748">
                  <c:v>-7.0886600000000001E-3</c:v>
                </c:pt>
                <c:pt idx="43749">
                  <c:v>-7.4958800000000003E-4</c:v>
                </c:pt>
                <c:pt idx="43750">
                  <c:v>-1.13039E-2</c:v>
                </c:pt>
                <c:pt idx="43751">
                  <c:v>-5.1031100000000001E-3</c:v>
                </c:pt>
                <c:pt idx="43752">
                  <c:v>-1.14994E-2</c:v>
                </c:pt>
                <c:pt idx="43753">
                  <c:v>-1.6904800000000001E-2</c:v>
                </c:pt>
                <c:pt idx="43754">
                  <c:v>-1.45597E-2</c:v>
                </c:pt>
                <c:pt idx="43755">
                  <c:v>-2.31361E-2</c:v>
                </c:pt>
                <c:pt idx="43756">
                  <c:v>-7.7724500000000002E-3</c:v>
                </c:pt>
                <c:pt idx="43757">
                  <c:v>-5.0163300000000003E-3</c:v>
                </c:pt>
                <c:pt idx="43758">
                  <c:v>6.5498400000000003E-3</c:v>
                </c:pt>
                <c:pt idx="43759">
                  <c:v>2.4595300000000001E-3</c:v>
                </c:pt>
                <c:pt idx="43760">
                  <c:v>5.8679600000000002E-3</c:v>
                </c:pt>
                <c:pt idx="43761">
                  <c:v>-1.2388200000000001E-3</c:v>
                </c:pt>
                <c:pt idx="43762">
                  <c:v>2.4383499999999999E-2</c:v>
                </c:pt>
                <c:pt idx="43763">
                  <c:v>4.6520199999999998E-3</c:v>
                </c:pt>
                <c:pt idx="43764">
                  <c:v>1.08967E-2</c:v>
                </c:pt>
                <c:pt idx="43765">
                  <c:v>7.6932900000000002E-3</c:v>
                </c:pt>
                <c:pt idx="43766">
                  <c:v>2.2001300000000001E-2</c:v>
                </c:pt>
                <c:pt idx="43767">
                  <c:v>1.9478800000000001E-2</c:v>
                </c:pt>
                <c:pt idx="43768">
                  <c:v>4.8570599999999998E-3</c:v>
                </c:pt>
                <c:pt idx="43769">
                  <c:v>1.5503899999999999E-2</c:v>
                </c:pt>
                <c:pt idx="43770">
                  <c:v>2.2543000000000001E-2</c:v>
                </c:pt>
                <c:pt idx="43771">
                  <c:v>2.05393E-2</c:v>
                </c:pt>
                <c:pt idx="43772">
                  <c:v>1.02968E-2</c:v>
                </c:pt>
                <c:pt idx="43773">
                  <c:v>1.6149500000000001E-2</c:v>
                </c:pt>
                <c:pt idx="43774">
                  <c:v>1.8962900000000001E-2</c:v>
                </c:pt>
                <c:pt idx="43775">
                  <c:v>2.6432000000000001E-2</c:v>
                </c:pt>
                <c:pt idx="43776">
                  <c:v>1.6529100000000001E-2</c:v>
                </c:pt>
                <c:pt idx="43777">
                  <c:v>1.4612200000000001E-2</c:v>
                </c:pt>
                <c:pt idx="43778">
                  <c:v>2.6718100000000002E-2</c:v>
                </c:pt>
                <c:pt idx="43779">
                  <c:v>2.2640199999999999E-2</c:v>
                </c:pt>
                <c:pt idx="43780">
                  <c:v>5.8050200000000001E-3</c:v>
                </c:pt>
                <c:pt idx="43781">
                  <c:v>2.73867E-2</c:v>
                </c:pt>
                <c:pt idx="43782">
                  <c:v>2.6298499999999999E-2</c:v>
                </c:pt>
                <c:pt idx="43783">
                  <c:v>3.28074E-2</c:v>
                </c:pt>
                <c:pt idx="43784">
                  <c:v>1.25685E-2</c:v>
                </c:pt>
                <c:pt idx="43785">
                  <c:v>1.2715300000000001E-2</c:v>
                </c:pt>
                <c:pt idx="43786">
                  <c:v>2.13852E-2</c:v>
                </c:pt>
                <c:pt idx="43787">
                  <c:v>2.1524399999999999E-2</c:v>
                </c:pt>
                <c:pt idx="43788">
                  <c:v>1.8521300000000001E-2</c:v>
                </c:pt>
                <c:pt idx="43789">
                  <c:v>1.51606E-2</c:v>
                </c:pt>
                <c:pt idx="43790">
                  <c:v>1.3876899999999999E-2</c:v>
                </c:pt>
                <c:pt idx="43791">
                  <c:v>3.4096700000000001E-2</c:v>
                </c:pt>
                <c:pt idx="43792">
                  <c:v>2.0163500000000001E-2</c:v>
                </c:pt>
                <c:pt idx="43793">
                  <c:v>2.5397300000000001E-2</c:v>
                </c:pt>
                <c:pt idx="43794">
                  <c:v>2.49062E-2</c:v>
                </c:pt>
                <c:pt idx="43795">
                  <c:v>1.1820799999999999E-2</c:v>
                </c:pt>
                <c:pt idx="43796">
                  <c:v>4.19426E-3</c:v>
                </c:pt>
                <c:pt idx="43797">
                  <c:v>1.3157800000000001E-2</c:v>
                </c:pt>
                <c:pt idx="43798">
                  <c:v>4.2355499999999997E-2</c:v>
                </c:pt>
                <c:pt idx="43799">
                  <c:v>1.8145600000000001E-2</c:v>
                </c:pt>
                <c:pt idx="43800">
                  <c:v>2.5501299999999998E-3</c:v>
                </c:pt>
                <c:pt idx="43801">
                  <c:v>1.3808300000000001E-2</c:v>
                </c:pt>
                <c:pt idx="43802">
                  <c:v>2.4276699999999998E-2</c:v>
                </c:pt>
                <c:pt idx="43803">
                  <c:v>2.4681100000000001E-2</c:v>
                </c:pt>
                <c:pt idx="43804">
                  <c:v>2.12193E-2</c:v>
                </c:pt>
                <c:pt idx="43805">
                  <c:v>2.6435899999999999E-3</c:v>
                </c:pt>
                <c:pt idx="43806">
                  <c:v>2.09436E-2</c:v>
                </c:pt>
                <c:pt idx="43807">
                  <c:v>2.13175E-2</c:v>
                </c:pt>
                <c:pt idx="43808">
                  <c:v>2.5772099999999999E-2</c:v>
                </c:pt>
                <c:pt idx="43809">
                  <c:v>2.6967000000000001E-2</c:v>
                </c:pt>
                <c:pt idx="43810">
                  <c:v>1.9773499999999999E-2</c:v>
                </c:pt>
                <c:pt idx="43811">
                  <c:v>3.3556000000000002E-2</c:v>
                </c:pt>
                <c:pt idx="43812">
                  <c:v>1.9024800000000001E-2</c:v>
                </c:pt>
                <c:pt idx="43813">
                  <c:v>2.47011E-2</c:v>
                </c:pt>
                <c:pt idx="43814">
                  <c:v>2.6351900000000001E-2</c:v>
                </c:pt>
                <c:pt idx="43815">
                  <c:v>2.4594299999999999E-2</c:v>
                </c:pt>
                <c:pt idx="43816">
                  <c:v>3.6048899999999999E-3</c:v>
                </c:pt>
                <c:pt idx="43817">
                  <c:v>2.8183E-2</c:v>
                </c:pt>
                <c:pt idx="43818">
                  <c:v>1.99575E-2</c:v>
                </c:pt>
                <c:pt idx="43819">
                  <c:v>2.1347000000000001E-2</c:v>
                </c:pt>
                <c:pt idx="43820">
                  <c:v>1.9906E-2</c:v>
                </c:pt>
                <c:pt idx="43821">
                  <c:v>2.1620799999999999E-2</c:v>
                </c:pt>
                <c:pt idx="43822">
                  <c:v>2.0841599999999998E-2</c:v>
                </c:pt>
                <c:pt idx="43823">
                  <c:v>1.6685499999999999E-2</c:v>
                </c:pt>
                <c:pt idx="43824">
                  <c:v>2.7322800000000001E-3</c:v>
                </c:pt>
                <c:pt idx="43825">
                  <c:v>2.36549E-2</c:v>
                </c:pt>
                <c:pt idx="43826">
                  <c:v>2.5206599999999999E-2</c:v>
                </c:pt>
                <c:pt idx="43827">
                  <c:v>2.38762E-2</c:v>
                </c:pt>
                <c:pt idx="43828">
                  <c:v>2.6905999999999999E-2</c:v>
                </c:pt>
                <c:pt idx="43829">
                  <c:v>2.35233E-2</c:v>
                </c:pt>
                <c:pt idx="43830">
                  <c:v>2.92578E-2</c:v>
                </c:pt>
                <c:pt idx="43831">
                  <c:v>1.8179899999999999E-2</c:v>
                </c:pt>
                <c:pt idx="43832">
                  <c:v>2.68755E-2</c:v>
                </c:pt>
                <c:pt idx="43833">
                  <c:v>2.9655500000000001E-2</c:v>
                </c:pt>
                <c:pt idx="43834">
                  <c:v>3.3093499999999998E-2</c:v>
                </c:pt>
                <c:pt idx="43835">
                  <c:v>2.3348799999999999E-2</c:v>
                </c:pt>
                <c:pt idx="43836">
                  <c:v>4.7317499999999998E-2</c:v>
                </c:pt>
                <c:pt idx="43837">
                  <c:v>3.7059799999999997E-2</c:v>
                </c:pt>
                <c:pt idx="43838">
                  <c:v>5.0587699999999999E-2</c:v>
                </c:pt>
                <c:pt idx="43839">
                  <c:v>3.6932899999999998E-2</c:v>
                </c:pt>
                <c:pt idx="43840">
                  <c:v>2.9987300000000001E-2</c:v>
                </c:pt>
                <c:pt idx="43841">
                  <c:v>2.9782300000000001E-2</c:v>
                </c:pt>
                <c:pt idx="43842">
                  <c:v>3.18699E-2</c:v>
                </c:pt>
                <c:pt idx="43843">
                  <c:v>5.2986100000000001E-2</c:v>
                </c:pt>
                <c:pt idx="43844">
                  <c:v>3.6577199999999997E-2</c:v>
                </c:pt>
                <c:pt idx="43845">
                  <c:v>3.0086499999999999E-2</c:v>
                </c:pt>
                <c:pt idx="43846">
                  <c:v>1.77784E-2</c:v>
                </c:pt>
                <c:pt idx="43847">
                  <c:v>2.4663899999999999E-2</c:v>
                </c:pt>
                <c:pt idx="43848">
                  <c:v>3.6533400000000001E-2</c:v>
                </c:pt>
                <c:pt idx="43849">
                  <c:v>2.1563499999999999E-2</c:v>
                </c:pt>
                <c:pt idx="43850">
                  <c:v>1.9339599999999998E-2</c:v>
                </c:pt>
                <c:pt idx="43851">
                  <c:v>1.95637E-2</c:v>
                </c:pt>
                <c:pt idx="43852">
                  <c:v>1.6223000000000001E-2</c:v>
                </c:pt>
                <c:pt idx="43853">
                  <c:v>1.43137E-2</c:v>
                </c:pt>
                <c:pt idx="43854">
                  <c:v>2.0494499999999999E-2</c:v>
                </c:pt>
                <c:pt idx="43855">
                  <c:v>1.28603E-2</c:v>
                </c:pt>
                <c:pt idx="43856">
                  <c:v>1.9928899999999999E-2</c:v>
                </c:pt>
                <c:pt idx="43857">
                  <c:v>1.1240999999999999E-2</c:v>
                </c:pt>
                <c:pt idx="43858">
                  <c:v>3.34454E-3</c:v>
                </c:pt>
                <c:pt idx="43859">
                  <c:v>1.3361E-2</c:v>
                </c:pt>
                <c:pt idx="43860">
                  <c:v>4.7302200000000003E-3</c:v>
                </c:pt>
                <c:pt idx="43861">
                  <c:v>2.31962E-2</c:v>
                </c:pt>
                <c:pt idx="43862">
                  <c:v>1.7225299999999999E-2</c:v>
                </c:pt>
                <c:pt idx="43863">
                  <c:v>2.1210699999999999E-2</c:v>
                </c:pt>
                <c:pt idx="43864">
                  <c:v>1.24168E-2</c:v>
                </c:pt>
                <c:pt idx="43865">
                  <c:v>3.1967200000000001E-3</c:v>
                </c:pt>
                <c:pt idx="43866">
                  <c:v>2.9307400000000001E-2</c:v>
                </c:pt>
                <c:pt idx="43867">
                  <c:v>1.68886E-2</c:v>
                </c:pt>
                <c:pt idx="43868">
                  <c:v>1.82877E-2</c:v>
                </c:pt>
                <c:pt idx="43869">
                  <c:v>1.29108E-2</c:v>
                </c:pt>
                <c:pt idx="43870">
                  <c:v>1.2875599999999999E-2</c:v>
                </c:pt>
                <c:pt idx="43871">
                  <c:v>3.0264900000000001E-2</c:v>
                </c:pt>
                <c:pt idx="43872">
                  <c:v>2.7711900000000001E-2</c:v>
                </c:pt>
                <c:pt idx="43873">
                  <c:v>2.1156299999999999E-2</c:v>
                </c:pt>
                <c:pt idx="43874">
                  <c:v>1.2784E-2</c:v>
                </c:pt>
                <c:pt idx="43875">
                  <c:v>2.8238300000000001E-2</c:v>
                </c:pt>
                <c:pt idx="43876">
                  <c:v>3.1572299999999998E-2</c:v>
                </c:pt>
                <c:pt idx="43877">
                  <c:v>2.7562099999999999E-2</c:v>
                </c:pt>
                <c:pt idx="43878">
                  <c:v>2.5346799999999999E-2</c:v>
                </c:pt>
                <c:pt idx="43879">
                  <c:v>1.4874500000000001E-2</c:v>
                </c:pt>
                <c:pt idx="43880">
                  <c:v>5.1488899999999997E-2</c:v>
                </c:pt>
                <c:pt idx="43881">
                  <c:v>3.03679E-2</c:v>
                </c:pt>
                <c:pt idx="43882">
                  <c:v>4.8547699999999999E-2</c:v>
                </c:pt>
                <c:pt idx="43883">
                  <c:v>3.00465E-2</c:v>
                </c:pt>
                <c:pt idx="43884">
                  <c:v>3.3822999999999999E-2</c:v>
                </c:pt>
                <c:pt idx="43885">
                  <c:v>3.3176400000000002E-2</c:v>
                </c:pt>
                <c:pt idx="43886">
                  <c:v>4.1274999999999999E-2</c:v>
                </c:pt>
                <c:pt idx="43887">
                  <c:v>3.6425600000000002E-2</c:v>
                </c:pt>
                <c:pt idx="43888">
                  <c:v>2.7316099999999999E-2</c:v>
                </c:pt>
                <c:pt idx="43889">
                  <c:v>4.1048000000000001E-2</c:v>
                </c:pt>
                <c:pt idx="43890">
                  <c:v>1.8892300000000001E-2</c:v>
                </c:pt>
                <c:pt idx="43891">
                  <c:v>3.3188799999999997E-2</c:v>
                </c:pt>
                <c:pt idx="43892">
                  <c:v>2.3312599999999999E-2</c:v>
                </c:pt>
                <c:pt idx="43893">
                  <c:v>3.03574E-2</c:v>
                </c:pt>
                <c:pt idx="43894">
                  <c:v>1.54495E-2</c:v>
                </c:pt>
                <c:pt idx="43895">
                  <c:v>1.7619099999999999E-2</c:v>
                </c:pt>
                <c:pt idx="43896">
                  <c:v>6.9866199999999998E-3</c:v>
                </c:pt>
                <c:pt idx="43897">
                  <c:v>3.11069E-2</c:v>
                </c:pt>
                <c:pt idx="43898">
                  <c:v>2.0407700000000001E-2</c:v>
                </c:pt>
                <c:pt idx="43899">
                  <c:v>3.0448900000000001E-2</c:v>
                </c:pt>
                <c:pt idx="43900">
                  <c:v>2.8911599999999999E-2</c:v>
                </c:pt>
                <c:pt idx="43901">
                  <c:v>1.19848E-2</c:v>
                </c:pt>
                <c:pt idx="43902">
                  <c:v>2.6953700000000001E-2</c:v>
                </c:pt>
                <c:pt idx="43903">
                  <c:v>2.2079499999999998E-2</c:v>
                </c:pt>
                <c:pt idx="43904">
                  <c:v>2.9269199999999999E-2</c:v>
                </c:pt>
                <c:pt idx="43905">
                  <c:v>1.39904E-2</c:v>
                </c:pt>
                <c:pt idx="43906">
                  <c:v>1.4529200000000001E-2</c:v>
                </c:pt>
                <c:pt idx="43907">
                  <c:v>2.3172399999999999E-2</c:v>
                </c:pt>
                <c:pt idx="43908">
                  <c:v>3.2454499999999997E-2</c:v>
                </c:pt>
                <c:pt idx="43909">
                  <c:v>3.33672E-2</c:v>
                </c:pt>
                <c:pt idx="43910">
                  <c:v>2.21119E-2</c:v>
                </c:pt>
                <c:pt idx="43911">
                  <c:v>2.2811900000000002E-3</c:v>
                </c:pt>
                <c:pt idx="43912">
                  <c:v>1.08261E-2</c:v>
                </c:pt>
                <c:pt idx="43913">
                  <c:v>2.1562600000000001E-2</c:v>
                </c:pt>
                <c:pt idx="43914">
                  <c:v>2.1491099999999999E-2</c:v>
                </c:pt>
                <c:pt idx="43915">
                  <c:v>2.0542100000000001E-2</c:v>
                </c:pt>
                <c:pt idx="43916">
                  <c:v>2.09208E-2</c:v>
                </c:pt>
                <c:pt idx="43917">
                  <c:v>1.5104299999999999E-2</c:v>
                </c:pt>
                <c:pt idx="43918">
                  <c:v>2.0595599999999999E-2</c:v>
                </c:pt>
                <c:pt idx="43919">
                  <c:v>4.06456E-3</c:v>
                </c:pt>
                <c:pt idx="43920">
                  <c:v>2.29597E-2</c:v>
                </c:pt>
                <c:pt idx="43921">
                  <c:v>1.9243199999999999E-2</c:v>
                </c:pt>
                <c:pt idx="43922">
                  <c:v>1.18093E-2</c:v>
                </c:pt>
                <c:pt idx="43923">
                  <c:v>8.5792500000000001E-3</c:v>
                </c:pt>
                <c:pt idx="43924">
                  <c:v>2.26231E-2</c:v>
                </c:pt>
                <c:pt idx="43925">
                  <c:v>2.58427E-2</c:v>
                </c:pt>
                <c:pt idx="43926">
                  <c:v>3.7966699999999999E-2</c:v>
                </c:pt>
                <c:pt idx="43927">
                  <c:v>9.5653500000000002E-3</c:v>
                </c:pt>
                <c:pt idx="43928">
                  <c:v>1.7318699999999999E-2</c:v>
                </c:pt>
                <c:pt idx="43929">
                  <c:v>1.7647699999999999E-2</c:v>
                </c:pt>
                <c:pt idx="43930">
                  <c:v>1.9505499999999999E-2</c:v>
                </c:pt>
                <c:pt idx="43931">
                  <c:v>1.5678399999999999E-2</c:v>
                </c:pt>
                <c:pt idx="43932">
                  <c:v>2.9875800000000001E-2</c:v>
                </c:pt>
                <c:pt idx="43933">
                  <c:v>2.9053699999999998E-2</c:v>
                </c:pt>
                <c:pt idx="43934">
                  <c:v>1.87387E-2</c:v>
                </c:pt>
                <c:pt idx="43935">
                  <c:v>2.3989699999999999E-2</c:v>
                </c:pt>
                <c:pt idx="43936">
                  <c:v>2.5353400000000002E-2</c:v>
                </c:pt>
                <c:pt idx="43937">
                  <c:v>2.38161E-2</c:v>
                </c:pt>
                <c:pt idx="43938">
                  <c:v>1.01948E-2</c:v>
                </c:pt>
                <c:pt idx="43939">
                  <c:v>2.01788E-2</c:v>
                </c:pt>
                <c:pt idx="43940">
                  <c:v>2.36654E-2</c:v>
                </c:pt>
                <c:pt idx="43941">
                  <c:v>1.79682E-2</c:v>
                </c:pt>
                <c:pt idx="43942">
                  <c:v>3.71294E-2</c:v>
                </c:pt>
                <c:pt idx="43943">
                  <c:v>1.5678399999999999E-2</c:v>
                </c:pt>
                <c:pt idx="43944">
                  <c:v>2.8508200000000001E-2</c:v>
                </c:pt>
                <c:pt idx="43945">
                  <c:v>2.0296100000000001E-2</c:v>
                </c:pt>
                <c:pt idx="43946">
                  <c:v>2.7414299999999999E-2</c:v>
                </c:pt>
                <c:pt idx="43947">
                  <c:v>2.5436400000000001E-2</c:v>
                </c:pt>
                <c:pt idx="43948">
                  <c:v>2.4507500000000002E-2</c:v>
                </c:pt>
                <c:pt idx="43949">
                  <c:v>1.7934800000000001E-2</c:v>
                </c:pt>
                <c:pt idx="43950">
                  <c:v>1.5909199999999998E-2</c:v>
                </c:pt>
                <c:pt idx="43951">
                  <c:v>1.0031699999999999E-2</c:v>
                </c:pt>
                <c:pt idx="43952">
                  <c:v>2.6380500000000001E-2</c:v>
                </c:pt>
                <c:pt idx="43953">
                  <c:v>2.71454E-2</c:v>
                </c:pt>
                <c:pt idx="43954">
                  <c:v>1.1003499999999999E-2</c:v>
                </c:pt>
                <c:pt idx="43955">
                  <c:v>3.0784599999999999E-2</c:v>
                </c:pt>
                <c:pt idx="43956">
                  <c:v>2.5704399999999999E-2</c:v>
                </c:pt>
                <c:pt idx="43957">
                  <c:v>1.4211700000000001E-2</c:v>
                </c:pt>
                <c:pt idx="43958">
                  <c:v>1.0964399999999999E-2</c:v>
                </c:pt>
                <c:pt idx="43959">
                  <c:v>1.2599900000000001E-2</c:v>
                </c:pt>
                <c:pt idx="43960">
                  <c:v>1.64633E-2</c:v>
                </c:pt>
                <c:pt idx="43961">
                  <c:v>1.46246E-2</c:v>
                </c:pt>
                <c:pt idx="43962">
                  <c:v>8.8071799999999995E-3</c:v>
                </c:pt>
                <c:pt idx="43963">
                  <c:v>2.34404E-2</c:v>
                </c:pt>
                <c:pt idx="43964">
                  <c:v>1.93872E-2</c:v>
                </c:pt>
                <c:pt idx="43965">
                  <c:v>2.2816699999999999E-2</c:v>
                </c:pt>
                <c:pt idx="43966">
                  <c:v>1.42889E-2</c:v>
                </c:pt>
                <c:pt idx="43967">
                  <c:v>6.9046000000000005E-4</c:v>
                </c:pt>
                <c:pt idx="43968">
                  <c:v>2.3659699999999999E-2</c:v>
                </c:pt>
                <c:pt idx="43969">
                  <c:v>1.5595400000000001E-2</c:v>
                </c:pt>
                <c:pt idx="43970">
                  <c:v>6.6471100000000003E-3</c:v>
                </c:pt>
                <c:pt idx="43971">
                  <c:v>2.0963699999999998E-2</c:v>
                </c:pt>
                <c:pt idx="43972">
                  <c:v>-3.9462999999999998E-3</c:v>
                </c:pt>
                <c:pt idx="43973">
                  <c:v>1.7157599999999999E-2</c:v>
                </c:pt>
                <c:pt idx="43974">
                  <c:v>2.4912799999999999E-2</c:v>
                </c:pt>
                <c:pt idx="43975">
                  <c:v>1.3311399999999999E-2</c:v>
                </c:pt>
                <c:pt idx="43976" formatCode="0.00E+00">
                  <c:v>5.9051499999999996E-3</c:v>
                </c:pt>
                <c:pt idx="43977">
                  <c:v>4.6777700000000004E-3</c:v>
                </c:pt>
                <c:pt idx="43978">
                  <c:v>1.44548E-2</c:v>
                </c:pt>
                <c:pt idx="43979">
                  <c:v>1.22747E-2</c:v>
                </c:pt>
                <c:pt idx="43980">
                  <c:v>1.18017E-2</c:v>
                </c:pt>
                <c:pt idx="43981">
                  <c:v>1.1939E-2</c:v>
                </c:pt>
                <c:pt idx="43982">
                  <c:v>-1.4209699999999999E-3</c:v>
                </c:pt>
                <c:pt idx="43983">
                  <c:v>1.5315999999999999E-3</c:v>
                </c:pt>
                <c:pt idx="43984">
                  <c:v>1.7123200000000002E-2</c:v>
                </c:pt>
                <c:pt idx="43985">
                  <c:v>2.3933400000000001E-2</c:v>
                </c:pt>
                <c:pt idx="43986">
                  <c:v>4.8694599999999999E-3</c:v>
                </c:pt>
                <c:pt idx="43987">
                  <c:v>6.5288500000000001E-3</c:v>
                </c:pt>
                <c:pt idx="43988">
                  <c:v>-2.3078899999999999E-3</c:v>
                </c:pt>
                <c:pt idx="43989">
                  <c:v>1.73531E-2</c:v>
                </c:pt>
                <c:pt idx="43990">
                  <c:v>5.7554199999999998E-3</c:v>
                </c:pt>
                <c:pt idx="43991">
                  <c:v>3.9453500000000002E-3</c:v>
                </c:pt>
                <c:pt idx="43992">
                  <c:v>-9.02939E-3</c:v>
                </c:pt>
                <c:pt idx="43993">
                  <c:v>-1.6593900000000001E-4</c:v>
                </c:pt>
                <c:pt idx="43994">
                  <c:v>2.5939899999999998E-2</c:v>
                </c:pt>
                <c:pt idx="43995">
                  <c:v>2.0457300000000001E-2</c:v>
                </c:pt>
                <c:pt idx="43996">
                  <c:v>1.1392599999999999E-2</c:v>
                </c:pt>
                <c:pt idx="43997">
                  <c:v>5.2928899999999995E-4</c:v>
                </c:pt>
                <c:pt idx="43998">
                  <c:v>2.5491699999999999E-3</c:v>
                </c:pt>
                <c:pt idx="43999">
                  <c:v>2.3278199999999999E-2</c:v>
                </c:pt>
                <c:pt idx="44000">
                  <c:v>1.48296E-2</c:v>
                </c:pt>
                <c:pt idx="44001">
                  <c:v>1.42746E-2</c:v>
                </c:pt>
                <c:pt idx="44002">
                  <c:v>1.2042000000000001E-2</c:v>
                </c:pt>
                <c:pt idx="44003">
                  <c:v>5.10502E-3</c:v>
                </c:pt>
                <c:pt idx="44004">
                  <c:v>5.0706900000000001E-3</c:v>
                </c:pt>
                <c:pt idx="44005">
                  <c:v>1.4943100000000001E-2</c:v>
                </c:pt>
                <c:pt idx="44006">
                  <c:v>9.6387899999999995E-3</c:v>
                </c:pt>
                <c:pt idx="44007">
                  <c:v>1.6177199999999999E-2</c:v>
                </c:pt>
                <c:pt idx="44008">
                  <c:v>6.0339E-3</c:v>
                </c:pt>
                <c:pt idx="44009">
                  <c:v>7.4586899999999996E-3</c:v>
                </c:pt>
                <c:pt idx="44010">
                  <c:v>3.19958E-3</c:v>
                </c:pt>
                <c:pt idx="44011">
                  <c:v>1.2623799999999999E-2</c:v>
                </c:pt>
                <c:pt idx="44012">
                  <c:v>6.2189100000000002E-3</c:v>
                </c:pt>
                <c:pt idx="44013">
                  <c:v>1.8062600000000001E-3</c:v>
                </c:pt>
                <c:pt idx="44014">
                  <c:v>1.1781700000000001E-2</c:v>
                </c:pt>
                <c:pt idx="44015">
                  <c:v>-1.11198E-3</c:v>
                </c:pt>
                <c:pt idx="44016">
                  <c:v>-8.6488699999999995E-3</c:v>
                </c:pt>
                <c:pt idx="44017">
                  <c:v>4.8923500000000002E-3</c:v>
                </c:pt>
                <c:pt idx="44018">
                  <c:v>1.80244E-4</c:v>
                </c:pt>
                <c:pt idx="44019">
                  <c:v>7.9545999999999992E-3</c:v>
                </c:pt>
                <c:pt idx="44020">
                  <c:v>7.4386600000000004E-4</c:v>
                </c:pt>
                <c:pt idx="44021">
                  <c:v>-6.5641400000000004E-3</c:v>
                </c:pt>
                <c:pt idx="44022">
                  <c:v>8.4962800000000002E-3</c:v>
                </c:pt>
                <c:pt idx="44023">
                  <c:v>-4.7788600000000002E-3</c:v>
                </c:pt>
                <c:pt idx="44024">
                  <c:v>4.1561100000000002E-3</c:v>
                </c:pt>
                <c:pt idx="44025">
                  <c:v>-6.7844400000000001E-3</c:v>
                </c:pt>
                <c:pt idx="44026">
                  <c:v>8.5697199999999994E-3</c:v>
                </c:pt>
                <c:pt idx="44027">
                  <c:v>1.1148499999999999E-3</c:v>
                </c:pt>
                <c:pt idx="44028">
                  <c:v>-1.7681100000000002E-2</c:v>
                </c:pt>
                <c:pt idx="44029">
                  <c:v>-8.9016000000000008E-3</c:v>
                </c:pt>
                <c:pt idx="44030">
                  <c:v>-7.6007799999999997E-3</c:v>
                </c:pt>
                <c:pt idx="44031">
                  <c:v>9.49383E-3</c:v>
                </c:pt>
                <c:pt idx="44032">
                  <c:v>2.1047599999999998E-3</c:v>
                </c:pt>
                <c:pt idx="44033">
                  <c:v>-1.3164500000000001E-2</c:v>
                </c:pt>
                <c:pt idx="44034">
                  <c:v>-5.3138700000000001E-3</c:v>
                </c:pt>
                <c:pt idx="44035">
                  <c:v>-3.55339E-3</c:v>
                </c:pt>
                <c:pt idx="44036">
                  <c:v>-8.5353900000000003E-3</c:v>
                </c:pt>
                <c:pt idx="44037">
                  <c:v>-6.6041900000000002E-3</c:v>
                </c:pt>
                <c:pt idx="44038">
                  <c:v>-1.5871E-2</c:v>
                </c:pt>
                <c:pt idx="44039">
                  <c:v>-1.4782E-3</c:v>
                </c:pt>
                <c:pt idx="44040">
                  <c:v>-8.19778E-3</c:v>
                </c:pt>
                <c:pt idx="44041">
                  <c:v>-1.8156100000000001E-2</c:v>
                </c:pt>
                <c:pt idx="44042">
                  <c:v>-3.2444000000000001E-3</c:v>
                </c:pt>
                <c:pt idx="44043">
                  <c:v>4.4250499999999999E-4</c:v>
                </c:pt>
                <c:pt idx="44044">
                  <c:v>-9.7465499999999997E-3</c:v>
                </c:pt>
                <c:pt idx="44045">
                  <c:v>-1.51577E-2</c:v>
                </c:pt>
                <c:pt idx="44046">
                  <c:v>-2.3112299999999999E-2</c:v>
                </c:pt>
                <c:pt idx="44047">
                  <c:v>-1.2173700000000001E-2</c:v>
                </c:pt>
                <c:pt idx="44048">
                  <c:v>-6.9894800000000002E-3</c:v>
                </c:pt>
                <c:pt idx="44049">
                  <c:v>-5.2146900000000001E-3</c:v>
                </c:pt>
                <c:pt idx="44050">
                  <c:v>-8.8176699999999997E-3</c:v>
                </c:pt>
                <c:pt idx="44051">
                  <c:v>-1.16682E-2</c:v>
                </c:pt>
                <c:pt idx="44052">
                  <c:v>-1.14012E-2</c:v>
                </c:pt>
                <c:pt idx="44053">
                  <c:v>-3.4465799999999999E-3</c:v>
                </c:pt>
                <c:pt idx="44054">
                  <c:v>-8.3255799999999995E-4</c:v>
                </c:pt>
                <c:pt idx="44055">
                  <c:v>-1.0846099999999999E-2</c:v>
                </c:pt>
                <c:pt idx="44056">
                  <c:v>-2.9478099999999999E-3</c:v>
                </c:pt>
                <c:pt idx="44057">
                  <c:v>-2.2795699999999999E-2</c:v>
                </c:pt>
                <c:pt idx="44058">
                  <c:v>1.65081E-3</c:v>
                </c:pt>
                <c:pt idx="44059">
                  <c:v>-1.01461E-2</c:v>
                </c:pt>
                <c:pt idx="44060">
                  <c:v>-3.18623E-3</c:v>
                </c:pt>
                <c:pt idx="44061">
                  <c:v>4.64249E-3</c:v>
                </c:pt>
                <c:pt idx="44062">
                  <c:v>-9.34982E-3</c:v>
                </c:pt>
                <c:pt idx="44063">
                  <c:v>-1.9504500000000001E-2</c:v>
                </c:pt>
                <c:pt idx="44064">
                  <c:v>-2.6744799999999999E-2</c:v>
                </c:pt>
                <c:pt idx="44065">
                  <c:v>-9.23824E-3</c:v>
                </c:pt>
                <c:pt idx="44066">
                  <c:v>-1.43251E-2</c:v>
                </c:pt>
                <c:pt idx="44067">
                  <c:v>-9.1686200000000006E-3</c:v>
                </c:pt>
                <c:pt idx="44068">
                  <c:v>3.3855400000000003E-4</c:v>
                </c:pt>
                <c:pt idx="44069">
                  <c:v>-1.16043E-2</c:v>
                </c:pt>
                <c:pt idx="44070">
                  <c:v>-1.4564499999999999E-2</c:v>
                </c:pt>
                <c:pt idx="44071">
                  <c:v>-1.43795E-2</c:v>
                </c:pt>
                <c:pt idx="44072">
                  <c:v>-8.4142699999999997E-3</c:v>
                </c:pt>
                <c:pt idx="44073">
                  <c:v>-1.2901299999999999E-2</c:v>
                </c:pt>
                <c:pt idx="44074">
                  <c:v>-2.4386399999999999E-2</c:v>
                </c:pt>
                <c:pt idx="44075">
                  <c:v>-2.90012E-3</c:v>
                </c:pt>
                <c:pt idx="44076">
                  <c:v>-1.89333E-2</c:v>
                </c:pt>
                <c:pt idx="44077">
                  <c:v>-7.0657699999999999E-3</c:v>
                </c:pt>
                <c:pt idx="44078">
                  <c:v>-1.4486300000000001E-2</c:v>
                </c:pt>
                <c:pt idx="44079">
                  <c:v>-1.09348E-2</c:v>
                </c:pt>
                <c:pt idx="44080">
                  <c:v>-1.2166E-2</c:v>
                </c:pt>
                <c:pt idx="44081">
                  <c:v>-2.0432499999999999E-2</c:v>
                </c:pt>
                <c:pt idx="44082">
                  <c:v>-6.0415299999999998E-3</c:v>
                </c:pt>
                <c:pt idx="44083">
                  <c:v>-1.8223799999999998E-2</c:v>
                </c:pt>
                <c:pt idx="44084">
                  <c:v>-1.03216E-2</c:v>
                </c:pt>
                <c:pt idx="44085">
                  <c:v>-6.2379799999999997E-3</c:v>
                </c:pt>
                <c:pt idx="44086">
                  <c:v>-1.7294899999999998E-2</c:v>
                </c:pt>
                <c:pt idx="44087">
                  <c:v>-5.2299499999999997E-3</c:v>
                </c:pt>
                <c:pt idx="44088">
                  <c:v>-1.9472099999999999E-2</c:v>
                </c:pt>
                <c:pt idx="44089">
                  <c:v>-2.8029399999999999E-2</c:v>
                </c:pt>
                <c:pt idx="44090">
                  <c:v>-5.6934400000000001E-3</c:v>
                </c:pt>
                <c:pt idx="44091">
                  <c:v>-1.55268E-2</c:v>
                </c:pt>
                <c:pt idx="44092">
                  <c:v>-1.2558E-2</c:v>
                </c:pt>
                <c:pt idx="44093">
                  <c:v>-3.1230899999999999E-2</c:v>
                </c:pt>
                <c:pt idx="44094">
                  <c:v>-1.7750700000000001E-2</c:v>
                </c:pt>
                <c:pt idx="44095">
                  <c:v>-2.6515E-2</c:v>
                </c:pt>
                <c:pt idx="44096">
                  <c:v>-1.30911E-2</c:v>
                </c:pt>
                <c:pt idx="44097">
                  <c:v>-2.8856300000000001E-2</c:v>
                </c:pt>
                <c:pt idx="44098">
                  <c:v>-6.2808999999999999E-3</c:v>
                </c:pt>
                <c:pt idx="44099">
                  <c:v>-2.0032899999999999E-2</c:v>
                </c:pt>
                <c:pt idx="44100">
                  <c:v>-2.0498300000000001E-2</c:v>
                </c:pt>
                <c:pt idx="44101">
                  <c:v>-1.8445E-2</c:v>
                </c:pt>
                <c:pt idx="44102">
                  <c:v>-1.75657E-2</c:v>
                </c:pt>
                <c:pt idx="44103">
                  <c:v>-1.6859099999999998E-2</c:v>
                </c:pt>
                <c:pt idx="44104">
                  <c:v>-2.1405199999999999E-2</c:v>
                </c:pt>
                <c:pt idx="44105">
                  <c:v>-1.5457200000000001E-2</c:v>
                </c:pt>
                <c:pt idx="44106">
                  <c:v>-1.9808800000000001E-2</c:v>
                </c:pt>
                <c:pt idx="44107">
                  <c:v>-2.0918800000000001E-2</c:v>
                </c:pt>
                <c:pt idx="44108">
                  <c:v>-2.6073499999999999E-2</c:v>
                </c:pt>
                <c:pt idx="44109">
                  <c:v>-1.4254599999999999E-2</c:v>
                </c:pt>
                <c:pt idx="44110">
                  <c:v>-2.9481899999999998E-2</c:v>
                </c:pt>
                <c:pt idx="44111">
                  <c:v>-6.8597800000000002E-3</c:v>
                </c:pt>
                <c:pt idx="44112">
                  <c:v>-1.4922100000000001E-2</c:v>
                </c:pt>
                <c:pt idx="44113">
                  <c:v>-2.8252599999999999E-2</c:v>
                </c:pt>
                <c:pt idx="44114">
                  <c:v>-2.4884199999999999E-2</c:v>
                </c:pt>
                <c:pt idx="44115">
                  <c:v>-2.0010900000000002E-2</c:v>
                </c:pt>
                <c:pt idx="44116">
                  <c:v>-1.17435E-2</c:v>
                </c:pt>
                <c:pt idx="44117">
                  <c:v>-1.9064899999999999E-2</c:v>
                </c:pt>
                <c:pt idx="44118">
                  <c:v>-1.53475E-2</c:v>
                </c:pt>
                <c:pt idx="44119">
                  <c:v>-2.41671E-2</c:v>
                </c:pt>
                <c:pt idx="44120">
                  <c:v>-1.4255500000000001E-2</c:v>
                </c:pt>
                <c:pt idx="44121">
                  <c:v>-8.8262600000000007E-3</c:v>
                </c:pt>
                <c:pt idx="44122">
                  <c:v>-3.1492199999999998E-2</c:v>
                </c:pt>
                <c:pt idx="44123">
                  <c:v>-1.18418E-2</c:v>
                </c:pt>
                <c:pt idx="44124">
                  <c:v>-1.80845E-2</c:v>
                </c:pt>
                <c:pt idx="44125">
                  <c:v>-1.40181E-2</c:v>
                </c:pt>
                <c:pt idx="44126">
                  <c:v>-2.2865300000000002E-2</c:v>
                </c:pt>
                <c:pt idx="44127">
                  <c:v>-1.47505E-2</c:v>
                </c:pt>
                <c:pt idx="44128">
                  <c:v>-7.1029700000000001E-3</c:v>
                </c:pt>
                <c:pt idx="44129">
                  <c:v>-1.9845000000000002E-2</c:v>
                </c:pt>
                <c:pt idx="44130">
                  <c:v>-1.6957300000000002E-2</c:v>
                </c:pt>
                <c:pt idx="44131">
                  <c:v>-2.33545E-2</c:v>
                </c:pt>
                <c:pt idx="44132">
                  <c:v>-9.2420599999999999E-3</c:v>
                </c:pt>
                <c:pt idx="44133">
                  <c:v>-1.5010799999999999E-2</c:v>
                </c:pt>
                <c:pt idx="44134">
                  <c:v>-1.4142E-2</c:v>
                </c:pt>
                <c:pt idx="44135">
                  <c:v>-2.51703E-2</c:v>
                </c:pt>
                <c:pt idx="44136">
                  <c:v>-4.1106200000000002E-2</c:v>
                </c:pt>
                <c:pt idx="44137">
                  <c:v>-2.1272699999999999E-2</c:v>
                </c:pt>
                <c:pt idx="44138">
                  <c:v>-2.6302300000000001E-2</c:v>
                </c:pt>
                <c:pt idx="44139">
                  <c:v>-2.05154E-2</c:v>
                </c:pt>
                <c:pt idx="44140">
                  <c:v>-3.04766E-2</c:v>
                </c:pt>
                <c:pt idx="44141">
                  <c:v>-4.1087199999999997E-2</c:v>
                </c:pt>
                <c:pt idx="44142">
                  <c:v>-4.16698E-2</c:v>
                </c:pt>
                <c:pt idx="44143">
                  <c:v>-2.4936699999999999E-2</c:v>
                </c:pt>
                <c:pt idx="44144">
                  <c:v>-2.9553400000000001E-2</c:v>
                </c:pt>
                <c:pt idx="44145">
                  <c:v>-1.1389700000000001E-2</c:v>
                </c:pt>
                <c:pt idx="44146">
                  <c:v>-2.05259E-2</c:v>
                </c:pt>
                <c:pt idx="44147">
                  <c:v>-3.6099399999999997E-2</c:v>
                </c:pt>
                <c:pt idx="44148">
                  <c:v>-1.45741E-2</c:v>
                </c:pt>
                <c:pt idx="44149">
                  <c:v>-2.6600800000000001E-2</c:v>
                </c:pt>
                <c:pt idx="44150">
                  <c:v>3.3416700000000001E-3</c:v>
                </c:pt>
                <c:pt idx="44151">
                  <c:v>-2.7340900000000001E-2</c:v>
                </c:pt>
                <c:pt idx="44152">
                  <c:v>-2.01654E-2</c:v>
                </c:pt>
                <c:pt idx="44153">
                  <c:v>-3.2574699999999998E-2</c:v>
                </c:pt>
                <c:pt idx="44154">
                  <c:v>-2.8744700000000001E-2</c:v>
                </c:pt>
                <c:pt idx="44155">
                  <c:v>-2.1702800000000001E-2</c:v>
                </c:pt>
                <c:pt idx="44156">
                  <c:v>-1.1763600000000001E-2</c:v>
                </c:pt>
                <c:pt idx="44157">
                  <c:v>-1.36852E-3</c:v>
                </c:pt>
                <c:pt idx="44158">
                  <c:v>-8.5353899999999995E-4</c:v>
                </c:pt>
                <c:pt idx="44159">
                  <c:v>-3.68214E-3</c:v>
                </c:pt>
                <c:pt idx="44160">
                  <c:v>-9.76753E-3</c:v>
                </c:pt>
                <c:pt idx="44161">
                  <c:v>7.8105899999999996E-4</c:v>
                </c:pt>
                <c:pt idx="44162">
                  <c:v>8.0003699999999997E-3</c:v>
                </c:pt>
                <c:pt idx="44163">
                  <c:v>9.3669900000000004E-3</c:v>
                </c:pt>
                <c:pt idx="44164">
                  <c:v>-1.46914E-2</c:v>
                </c:pt>
                <c:pt idx="44165">
                  <c:v>-1.62601E-3</c:v>
                </c:pt>
                <c:pt idx="44166">
                  <c:v>-8.2397500000000005E-3</c:v>
                </c:pt>
                <c:pt idx="44167">
                  <c:v>-1.7862300000000001E-2</c:v>
                </c:pt>
                <c:pt idx="44168">
                  <c:v>-1.1663400000000001E-3</c:v>
                </c:pt>
                <c:pt idx="44169">
                  <c:v>-2.6378600000000001E-3</c:v>
                </c:pt>
                <c:pt idx="44170">
                  <c:v>-1.08824E-2</c:v>
                </c:pt>
                <c:pt idx="44171">
                  <c:v>-1.74103E-2</c:v>
                </c:pt>
                <c:pt idx="44172">
                  <c:v>-2.8949699999999998E-2</c:v>
                </c:pt>
                <c:pt idx="44173">
                  <c:v>-6.5994299999999997E-4</c:v>
                </c:pt>
                <c:pt idx="44174">
                  <c:v>-1.37281E-2</c:v>
                </c:pt>
                <c:pt idx="44175">
                  <c:v>-1.57032E-2</c:v>
                </c:pt>
                <c:pt idx="44176">
                  <c:v>-2.1658899999999998E-2</c:v>
                </c:pt>
                <c:pt idx="44177">
                  <c:v>-2.1383300000000001E-2</c:v>
                </c:pt>
                <c:pt idx="44178">
                  <c:v>-4.3028799999999999E-2</c:v>
                </c:pt>
                <c:pt idx="44179">
                  <c:v>-1.3746299999999999E-2</c:v>
                </c:pt>
                <c:pt idx="44180">
                  <c:v>-3.6481899999999998E-2</c:v>
                </c:pt>
                <c:pt idx="44181">
                  <c:v>-1.9515999999999999E-2</c:v>
                </c:pt>
                <c:pt idx="44182">
                  <c:v>-1.85852E-2</c:v>
                </c:pt>
                <c:pt idx="44183">
                  <c:v>-2.9263500000000001E-2</c:v>
                </c:pt>
                <c:pt idx="44184">
                  <c:v>-1.2359599999999999E-3</c:v>
                </c:pt>
                <c:pt idx="44185">
                  <c:v>-3.42569E-2</c:v>
                </c:pt>
                <c:pt idx="44186">
                  <c:v>-6.0024299999999996E-3</c:v>
                </c:pt>
                <c:pt idx="44187">
                  <c:v>-1.3304699999999999E-2</c:v>
                </c:pt>
                <c:pt idx="44188">
                  <c:v>-1.18637E-3</c:v>
                </c:pt>
                <c:pt idx="44189">
                  <c:v>-1.1220000000000001E-2</c:v>
                </c:pt>
                <c:pt idx="44190">
                  <c:v>-1.53017E-2</c:v>
                </c:pt>
                <c:pt idx="44191">
                  <c:v>-1.6202899999999999E-3</c:v>
                </c:pt>
                <c:pt idx="44192">
                  <c:v>1.3093899999999999E-3</c:v>
                </c:pt>
                <c:pt idx="44193">
                  <c:v>-1.2475E-2</c:v>
                </c:pt>
                <c:pt idx="44194">
                  <c:v>-9.8705300000000006E-3</c:v>
                </c:pt>
                <c:pt idx="44195">
                  <c:v>-1.63488E-2</c:v>
                </c:pt>
                <c:pt idx="44196">
                  <c:v>-8.3017300000000002E-3</c:v>
                </c:pt>
                <c:pt idx="44197">
                  <c:v>-2.66476E-2</c:v>
                </c:pt>
                <c:pt idx="44198">
                  <c:v>-1.9194599999999999E-2</c:v>
                </c:pt>
                <c:pt idx="44199">
                  <c:v>-3.9119699999999999E-3</c:v>
                </c:pt>
                <c:pt idx="44200">
                  <c:v>-1.61963E-2</c:v>
                </c:pt>
                <c:pt idx="44201">
                  <c:v>-3.4818599999999998E-3</c:v>
                </c:pt>
                <c:pt idx="44202">
                  <c:v>-1.9472099999999999E-2</c:v>
                </c:pt>
                <c:pt idx="44203">
                  <c:v>-1.5096699999999999E-2</c:v>
                </c:pt>
                <c:pt idx="44204">
                  <c:v>-1.46809E-2</c:v>
                </c:pt>
                <c:pt idx="44205">
                  <c:v>-9.3421900000000002E-3</c:v>
                </c:pt>
                <c:pt idx="44206">
                  <c:v>-1.3826400000000001E-2</c:v>
                </c:pt>
                <c:pt idx="44207">
                  <c:v>-4.6071999999999997E-3</c:v>
                </c:pt>
                <c:pt idx="44208">
                  <c:v>-2.2881499999999999E-2</c:v>
                </c:pt>
                <c:pt idx="44209">
                  <c:v>-9.4537700000000002E-3</c:v>
                </c:pt>
                <c:pt idx="44210">
                  <c:v>-1.8875099999999999E-2</c:v>
                </c:pt>
                <c:pt idx="44211">
                  <c:v>-1.65253E-2</c:v>
                </c:pt>
                <c:pt idx="44212">
                  <c:v>-2.7639400000000001E-2</c:v>
                </c:pt>
                <c:pt idx="44213">
                  <c:v>-2.9248199999999999E-2</c:v>
                </c:pt>
                <c:pt idx="44214">
                  <c:v>-1.1745500000000001E-2</c:v>
                </c:pt>
                <c:pt idx="44215">
                  <c:v>-1.264E-2</c:v>
                </c:pt>
                <c:pt idx="44216">
                  <c:v>-2.8031299999999999E-2</c:v>
                </c:pt>
                <c:pt idx="44217">
                  <c:v>-3.3243200000000001E-2</c:v>
                </c:pt>
                <c:pt idx="44218">
                  <c:v>-2.08139E-2</c:v>
                </c:pt>
                <c:pt idx="44219">
                  <c:v>-1.21861E-2</c:v>
                </c:pt>
                <c:pt idx="44220">
                  <c:v>-1.1011099999999999E-2</c:v>
                </c:pt>
                <c:pt idx="44221">
                  <c:v>-2.48547E-2</c:v>
                </c:pt>
                <c:pt idx="44222">
                  <c:v>-3.16057E-2</c:v>
                </c:pt>
                <c:pt idx="44223">
                  <c:v>-5.0039300000000002E-3</c:v>
                </c:pt>
                <c:pt idx="44224">
                  <c:v>-6.7272199999999999E-3</c:v>
                </c:pt>
                <c:pt idx="44225">
                  <c:v>-8.5172700000000004E-3</c:v>
                </c:pt>
                <c:pt idx="44226">
                  <c:v>-9.8896000000000001E-3</c:v>
                </c:pt>
                <c:pt idx="44227">
                  <c:v>-1.40696E-2</c:v>
                </c:pt>
                <c:pt idx="44228">
                  <c:v>-1.10416E-2</c:v>
                </c:pt>
                <c:pt idx="44229">
                  <c:v>-1.48439E-2</c:v>
                </c:pt>
                <c:pt idx="44230">
                  <c:v>-7.8601799999999996E-3</c:v>
                </c:pt>
                <c:pt idx="44231">
                  <c:v>-2.9230100000000002E-3</c:v>
                </c:pt>
                <c:pt idx="44232">
                  <c:v>-7.5521499999999997E-3</c:v>
                </c:pt>
                <c:pt idx="44233">
                  <c:v>-5.8793999999999999E-3</c:v>
                </c:pt>
                <c:pt idx="44234">
                  <c:v>-1.55277E-2</c:v>
                </c:pt>
                <c:pt idx="44235">
                  <c:v>5.4931600000000004E-3</c:v>
                </c:pt>
                <c:pt idx="44236">
                  <c:v>-3.4227400000000001E-3</c:v>
                </c:pt>
                <c:pt idx="44237">
                  <c:v>3.9911299999999999E-3</c:v>
                </c:pt>
                <c:pt idx="44238">
                  <c:v>-1.24569E-2</c:v>
                </c:pt>
                <c:pt idx="44239">
                  <c:v>3.3378599999999998E-3</c:v>
                </c:pt>
                <c:pt idx="44240">
                  <c:v>-4.5814499999999999E-3</c:v>
                </c:pt>
                <c:pt idx="44241">
                  <c:v>-1.9702000000000001E-2</c:v>
                </c:pt>
                <c:pt idx="44242">
                  <c:v>-8.6536400000000006E-3</c:v>
                </c:pt>
                <c:pt idx="44243">
                  <c:v>-5.9690500000000001E-3</c:v>
                </c:pt>
                <c:pt idx="44244">
                  <c:v>1.48573E-2</c:v>
                </c:pt>
                <c:pt idx="44245">
                  <c:v>-7.8601799999999996E-3</c:v>
                </c:pt>
                <c:pt idx="44246">
                  <c:v>-5.18608E-3</c:v>
                </c:pt>
                <c:pt idx="44247">
                  <c:v>-1.2785899999999999E-2</c:v>
                </c:pt>
                <c:pt idx="44248">
                  <c:v>-1.7279599999999999E-2</c:v>
                </c:pt>
                <c:pt idx="44249">
                  <c:v>2.91157E-3</c:v>
                </c:pt>
                <c:pt idx="44250">
                  <c:v>-1.2297600000000001E-2</c:v>
                </c:pt>
                <c:pt idx="44251">
                  <c:v>-1.32523E-2</c:v>
                </c:pt>
                <c:pt idx="44252">
                  <c:v>-1.45302E-2</c:v>
                </c:pt>
                <c:pt idx="44253">
                  <c:v>-2.0548799999999999E-2</c:v>
                </c:pt>
                <c:pt idx="44254">
                  <c:v>1.23281E-2</c:v>
                </c:pt>
                <c:pt idx="44255">
                  <c:v>-1.9561800000000001E-2</c:v>
                </c:pt>
                <c:pt idx="44256">
                  <c:v>-2.0933199999999999E-2</c:v>
                </c:pt>
                <c:pt idx="44257">
                  <c:v>-1.0625799999999999E-2</c:v>
                </c:pt>
                <c:pt idx="44258">
                  <c:v>-9.3946499999999992E-3</c:v>
                </c:pt>
                <c:pt idx="44259">
                  <c:v>-1.35078E-2</c:v>
                </c:pt>
                <c:pt idx="44260">
                  <c:v>2.3927699999999998E-3</c:v>
                </c:pt>
                <c:pt idx="44261">
                  <c:v>-1.9198400000000001E-2</c:v>
                </c:pt>
                <c:pt idx="44262">
                  <c:v>-1.7985299999999999E-2</c:v>
                </c:pt>
                <c:pt idx="44263">
                  <c:v>-1.31607E-4</c:v>
                </c:pt>
                <c:pt idx="44264">
                  <c:v>-5.2490200000000001E-3</c:v>
                </c:pt>
                <c:pt idx="44265">
                  <c:v>-2.0923600000000001E-3</c:v>
                </c:pt>
                <c:pt idx="44266">
                  <c:v>-2.1904E-2</c:v>
                </c:pt>
                <c:pt idx="44267">
                  <c:v>-1.1734E-2</c:v>
                </c:pt>
                <c:pt idx="44268">
                  <c:v>-6.9475200000000004E-3</c:v>
                </c:pt>
                <c:pt idx="44269">
                  <c:v>-2.0957900000000002E-2</c:v>
                </c:pt>
                <c:pt idx="44270">
                  <c:v>-1.7188100000000001E-2</c:v>
                </c:pt>
                <c:pt idx="44271">
                  <c:v>3.4999800000000002E-3</c:v>
                </c:pt>
                <c:pt idx="44272">
                  <c:v>-1.32046E-2</c:v>
                </c:pt>
                <c:pt idx="44273">
                  <c:v>1.089E-2</c:v>
                </c:pt>
                <c:pt idx="44274">
                  <c:v>-1.264E-2</c:v>
                </c:pt>
                <c:pt idx="44275">
                  <c:v>-1.56975E-3</c:v>
                </c:pt>
                <c:pt idx="44276">
                  <c:v>-2.0408599999999998E-3</c:v>
                </c:pt>
                <c:pt idx="44277">
                  <c:v>-1.6307800000000001E-3</c:v>
                </c:pt>
                <c:pt idx="44278">
                  <c:v>1.6031299999999999E-3</c:v>
                </c:pt>
                <c:pt idx="44279">
                  <c:v>8.0051400000000009E-3</c:v>
                </c:pt>
                <c:pt idx="44280">
                  <c:v>-9.9878299999999996E-3</c:v>
                </c:pt>
                <c:pt idx="44281">
                  <c:v>-2.4700199999999999E-3</c:v>
                </c:pt>
                <c:pt idx="44282">
                  <c:v>9.84669E-3</c:v>
                </c:pt>
                <c:pt idx="44283">
                  <c:v>5.76401E-3</c:v>
                </c:pt>
                <c:pt idx="44284">
                  <c:v>1.7080299999999999E-3</c:v>
                </c:pt>
                <c:pt idx="44285">
                  <c:v>-5.5437100000000003E-3</c:v>
                </c:pt>
                <c:pt idx="44286">
                  <c:v>-1.50738E-2</c:v>
                </c:pt>
                <c:pt idx="44287">
                  <c:v>1.1676799999999999E-2</c:v>
                </c:pt>
                <c:pt idx="44288">
                  <c:v>6.3457499999999998E-3</c:v>
                </c:pt>
                <c:pt idx="44289">
                  <c:v>5.3510700000000003E-3</c:v>
                </c:pt>
                <c:pt idx="44290">
                  <c:v>6.1254500000000002E-3</c:v>
                </c:pt>
                <c:pt idx="44291">
                  <c:v>-6.3524200000000001E-3</c:v>
                </c:pt>
                <c:pt idx="44292">
                  <c:v>-1.87206E-2</c:v>
                </c:pt>
                <c:pt idx="44293">
                  <c:v>-1.9240400000000001E-2</c:v>
                </c:pt>
                <c:pt idx="44294">
                  <c:v>-1.3336199999999999E-2</c:v>
                </c:pt>
                <c:pt idx="44295">
                  <c:v>3.6153800000000001E-3</c:v>
                </c:pt>
                <c:pt idx="44296">
                  <c:v>-3.33023E-3</c:v>
                </c:pt>
                <c:pt idx="44297">
                  <c:v>3.87287E-3</c:v>
                </c:pt>
                <c:pt idx="44298">
                  <c:v>-3.2463100000000001E-3</c:v>
                </c:pt>
                <c:pt idx="44299">
                  <c:v>8.8520100000000004E-3</c:v>
                </c:pt>
                <c:pt idx="44300">
                  <c:v>-1.37424E-2</c:v>
                </c:pt>
                <c:pt idx="44301">
                  <c:v>-2.14386E-3</c:v>
                </c:pt>
                <c:pt idx="44302">
                  <c:v>-1.0219600000000001E-2</c:v>
                </c:pt>
                <c:pt idx="44303">
                  <c:v>-4.32396E-3</c:v>
                </c:pt>
                <c:pt idx="44304">
                  <c:v>-1.52111E-3</c:v>
                </c:pt>
                <c:pt idx="44305">
                  <c:v>-1.1115999999999999E-2</c:v>
                </c:pt>
                <c:pt idx="44306">
                  <c:v>1.159E-2</c:v>
                </c:pt>
                <c:pt idx="44307">
                  <c:v>1.2919399999999999E-2</c:v>
                </c:pt>
                <c:pt idx="44308">
                  <c:v>3.5095199999999999E-3</c:v>
                </c:pt>
                <c:pt idx="44309">
                  <c:v>2.5749200000000001E-4</c:v>
                </c:pt>
                <c:pt idx="44310">
                  <c:v>1.01805E-2</c:v>
                </c:pt>
                <c:pt idx="44311">
                  <c:v>3.1662000000000001E-3</c:v>
                </c:pt>
                <c:pt idx="44312">
                  <c:v>2.46906E-2</c:v>
                </c:pt>
                <c:pt idx="44313">
                  <c:v>3.6888099999999998E-3</c:v>
                </c:pt>
                <c:pt idx="44314">
                  <c:v>-4.3353999999999997E-3</c:v>
                </c:pt>
                <c:pt idx="44315">
                  <c:v>-5.9509299999999999E-4</c:v>
                </c:pt>
                <c:pt idx="44316">
                  <c:v>-7.4844400000000002E-3</c:v>
                </c:pt>
                <c:pt idx="44317">
                  <c:v>8.4752999999999998E-3</c:v>
                </c:pt>
                <c:pt idx="44318">
                  <c:v>-5.3291299999999996E-3</c:v>
                </c:pt>
                <c:pt idx="44319">
                  <c:v>-9.3364699999999995E-3</c:v>
                </c:pt>
                <c:pt idx="44320">
                  <c:v>5.3424800000000001E-3</c:v>
                </c:pt>
                <c:pt idx="44321">
                  <c:v>2.9439900000000001E-3</c:v>
                </c:pt>
                <c:pt idx="44322">
                  <c:v>1.5057600000000001E-2</c:v>
                </c:pt>
                <c:pt idx="44323">
                  <c:v>2.5588E-2</c:v>
                </c:pt>
                <c:pt idx="44324">
                  <c:v>6.0339E-3</c:v>
                </c:pt>
                <c:pt idx="44325">
                  <c:v>6.6556899999999997E-3</c:v>
                </c:pt>
                <c:pt idx="44326">
                  <c:v>-1.7969099999999998E-2</c:v>
                </c:pt>
                <c:pt idx="44327">
                  <c:v>7.8792600000000008E-3</c:v>
                </c:pt>
                <c:pt idx="44328">
                  <c:v>4.1189199999999999E-3</c:v>
                </c:pt>
                <c:pt idx="44329">
                  <c:v>1.7337800000000001E-3</c:v>
                </c:pt>
                <c:pt idx="44330">
                  <c:v>-1.5077599999999999E-3</c:v>
                </c:pt>
                <c:pt idx="44331">
                  <c:v>-2.03133E-3</c:v>
                </c:pt>
                <c:pt idx="44332">
                  <c:v>-9.1285700000000008E-3</c:v>
                </c:pt>
                <c:pt idx="44333">
                  <c:v>1.9264200000000001E-3</c:v>
                </c:pt>
                <c:pt idx="44334">
                  <c:v>1.3495399999999999E-2</c:v>
                </c:pt>
                <c:pt idx="44335">
                  <c:v>-5.7506600000000003E-3</c:v>
                </c:pt>
                <c:pt idx="44336">
                  <c:v>1.22986E-2</c:v>
                </c:pt>
                <c:pt idx="44337">
                  <c:v>-1.2541800000000001E-2</c:v>
                </c:pt>
                <c:pt idx="44338">
                  <c:v>-6.3848500000000001E-3</c:v>
                </c:pt>
                <c:pt idx="44339">
                  <c:v>-6.1674099999999999E-3</c:v>
                </c:pt>
                <c:pt idx="44340">
                  <c:v>3.10516E-3</c:v>
                </c:pt>
                <c:pt idx="44341">
                  <c:v>-2.0589800000000002E-3</c:v>
                </c:pt>
                <c:pt idx="44342">
                  <c:v>2.4080299999999998E-3</c:v>
                </c:pt>
                <c:pt idx="44343">
                  <c:v>-7.9393399999999996E-3</c:v>
                </c:pt>
                <c:pt idx="44344">
                  <c:v>-1.09577E-3</c:v>
                </c:pt>
                <c:pt idx="44345">
                  <c:v>2.9277800000000001E-3</c:v>
                </c:pt>
                <c:pt idx="44346">
                  <c:v>2.7658499999999999E-2</c:v>
                </c:pt>
                <c:pt idx="44347">
                  <c:v>1.69792E-2</c:v>
                </c:pt>
                <c:pt idx="44348">
                  <c:v>8.8787099999999997E-3</c:v>
                </c:pt>
                <c:pt idx="44349">
                  <c:v>9.3364700000000001E-4</c:v>
                </c:pt>
                <c:pt idx="44350">
                  <c:v>4.6729999999999997E-4</c:v>
                </c:pt>
                <c:pt idx="44351">
                  <c:v>1.618E-2</c:v>
                </c:pt>
                <c:pt idx="44352">
                  <c:v>1.50394E-2</c:v>
                </c:pt>
                <c:pt idx="44353">
                  <c:v>2.0999899999999999E-3</c:v>
                </c:pt>
                <c:pt idx="44354">
                  <c:v>-5.10502E-3</c:v>
                </c:pt>
                <c:pt idx="44355">
                  <c:v>1.43175E-2</c:v>
                </c:pt>
                <c:pt idx="44356">
                  <c:v>1.41668E-2</c:v>
                </c:pt>
                <c:pt idx="44357">
                  <c:v>-1.91307E-3</c:v>
                </c:pt>
                <c:pt idx="44358">
                  <c:v>5.55325E-3</c:v>
                </c:pt>
                <c:pt idx="44359">
                  <c:v>1.09301E-2</c:v>
                </c:pt>
                <c:pt idx="44360">
                  <c:v>1.74332E-3</c:v>
                </c:pt>
                <c:pt idx="44361">
                  <c:v>-2.3651100000000001E-4</c:v>
                </c:pt>
                <c:pt idx="44362">
                  <c:v>9.7913700000000006E-3</c:v>
                </c:pt>
                <c:pt idx="44363">
                  <c:v>2.3664500000000002E-2</c:v>
                </c:pt>
                <c:pt idx="44364">
                  <c:v>6.5774900000000001E-3</c:v>
                </c:pt>
                <c:pt idx="44365">
                  <c:v>7.7352499999999999E-3</c:v>
                </c:pt>
                <c:pt idx="44366">
                  <c:v>5.6219099999999999E-3</c:v>
                </c:pt>
                <c:pt idx="44367">
                  <c:v>-5.4655099999999998E-3</c:v>
                </c:pt>
                <c:pt idx="44368">
                  <c:v>2.0389599999999998E-3</c:v>
                </c:pt>
                <c:pt idx="44369">
                  <c:v>1.1947599999999999E-2</c:v>
                </c:pt>
                <c:pt idx="44370">
                  <c:v>1.2080199999999999E-2</c:v>
                </c:pt>
                <c:pt idx="44371">
                  <c:v>5.04398E-3</c:v>
                </c:pt>
                <c:pt idx="44372">
                  <c:v>6.8426099999999998E-3</c:v>
                </c:pt>
                <c:pt idx="44373">
                  <c:v>7.9631800000000003E-3</c:v>
                </c:pt>
                <c:pt idx="44374">
                  <c:v>1.5028E-2</c:v>
                </c:pt>
                <c:pt idx="44375">
                  <c:v>2.0923600000000001E-2</c:v>
                </c:pt>
                <c:pt idx="44376">
                  <c:v>4.6033899999999997E-3</c:v>
                </c:pt>
                <c:pt idx="44377">
                  <c:v>7.3518799999999999E-3</c:v>
                </c:pt>
                <c:pt idx="44378">
                  <c:v>1.48802E-2</c:v>
                </c:pt>
                <c:pt idx="44379">
                  <c:v>1.57032E-2</c:v>
                </c:pt>
                <c:pt idx="44380">
                  <c:v>2.0200699999999999E-2</c:v>
                </c:pt>
                <c:pt idx="44381">
                  <c:v>2.7529700000000001E-2</c:v>
                </c:pt>
                <c:pt idx="44382">
                  <c:v>1.1659600000000001E-2</c:v>
                </c:pt>
                <c:pt idx="44383">
                  <c:v>1.5212099999999999E-2</c:v>
                </c:pt>
                <c:pt idx="44384">
                  <c:v>6.7405700000000004E-3</c:v>
                </c:pt>
                <c:pt idx="44385">
                  <c:v>3.2986599999999998E-2</c:v>
                </c:pt>
                <c:pt idx="44386">
                  <c:v>1.98488E-2</c:v>
                </c:pt>
                <c:pt idx="44387">
                  <c:v>4.5185099999999999E-3</c:v>
                </c:pt>
                <c:pt idx="44388">
                  <c:v>1.4258399999999999E-2</c:v>
                </c:pt>
                <c:pt idx="44389">
                  <c:v>5.6562399999999999E-3</c:v>
                </c:pt>
                <c:pt idx="44390">
                  <c:v>1.1929499999999999E-2</c:v>
                </c:pt>
                <c:pt idx="44391">
                  <c:v>9.9153499999999999E-3</c:v>
                </c:pt>
                <c:pt idx="44392">
                  <c:v>7.0457499999999999E-3</c:v>
                </c:pt>
                <c:pt idx="44393">
                  <c:v>1.5205400000000001E-2</c:v>
                </c:pt>
                <c:pt idx="44394">
                  <c:v>1.0104200000000001E-2</c:v>
                </c:pt>
                <c:pt idx="44395">
                  <c:v>2.5958999999999999E-3</c:v>
                </c:pt>
                <c:pt idx="44396">
                  <c:v>9.1781599999999994E-3</c:v>
                </c:pt>
                <c:pt idx="44397">
                  <c:v>7.7848400000000003E-3</c:v>
                </c:pt>
                <c:pt idx="44398">
                  <c:v>1.45264E-2</c:v>
                </c:pt>
                <c:pt idx="44399">
                  <c:v>6.1903000000000001E-3</c:v>
                </c:pt>
                <c:pt idx="44400" formatCode="0.00E+00">
                  <c:v>9.5367400000000008E-6</c:v>
                </c:pt>
                <c:pt idx="44401">
                  <c:v>6.9112799999999997E-3</c:v>
                </c:pt>
                <c:pt idx="44402">
                  <c:v>5.8832199999999998E-3</c:v>
                </c:pt>
                <c:pt idx="44403">
                  <c:v>2.5329599999999999E-3</c:v>
                </c:pt>
                <c:pt idx="44404">
                  <c:v>1.41621E-3</c:v>
                </c:pt>
                <c:pt idx="44405">
                  <c:v>1.6570100000000001E-2</c:v>
                </c:pt>
                <c:pt idx="44406">
                  <c:v>-9.9535000000000005E-3</c:v>
                </c:pt>
                <c:pt idx="44407">
                  <c:v>6.4277599999999996E-4</c:v>
                </c:pt>
                <c:pt idx="44408">
                  <c:v>1.06325E-2</c:v>
                </c:pt>
                <c:pt idx="44409">
                  <c:v>9.3355199999999999E-3</c:v>
                </c:pt>
                <c:pt idx="44410">
                  <c:v>8.7966899999999994E-3</c:v>
                </c:pt>
                <c:pt idx="44411">
                  <c:v>-7.3757199999999997E-3</c:v>
                </c:pt>
                <c:pt idx="44412">
                  <c:v>3.3235500000000002E-3</c:v>
                </c:pt>
                <c:pt idx="44413">
                  <c:v>-3.0994400000000002E-3</c:v>
                </c:pt>
                <c:pt idx="44414">
                  <c:v>6.5851199999999999E-3</c:v>
                </c:pt>
                <c:pt idx="44415">
                  <c:v>8.5535000000000003E-3</c:v>
                </c:pt>
                <c:pt idx="44416">
                  <c:v>2.0292299999999999E-2</c:v>
                </c:pt>
                <c:pt idx="44417">
                  <c:v>-3.37887E-3</c:v>
                </c:pt>
                <c:pt idx="44418">
                  <c:v>-8.4514599999999992E-3</c:v>
                </c:pt>
                <c:pt idx="44419">
                  <c:v>-5.4912600000000004E-3</c:v>
                </c:pt>
                <c:pt idx="44420">
                  <c:v>3.2625200000000001E-3</c:v>
                </c:pt>
                <c:pt idx="44421">
                  <c:v>8.0843000000000009E-3</c:v>
                </c:pt>
                <c:pt idx="44422">
                  <c:v>1.14012E-2</c:v>
                </c:pt>
                <c:pt idx="44423">
                  <c:v>-6.0901599999999998E-3</c:v>
                </c:pt>
                <c:pt idx="44424">
                  <c:v>6.2570600000000001E-3</c:v>
                </c:pt>
                <c:pt idx="44425">
                  <c:v>-2.8305100000000001E-3</c:v>
                </c:pt>
                <c:pt idx="44426">
                  <c:v>4.5166E-3</c:v>
                </c:pt>
                <c:pt idx="44427">
                  <c:v>-8.0585499999999994E-3</c:v>
                </c:pt>
                <c:pt idx="44428">
                  <c:v>-3.8070700000000001E-3</c:v>
                </c:pt>
                <c:pt idx="44429" formatCode="0.00E+00">
                  <c:v>4.3869000000000003E-5</c:v>
                </c:pt>
                <c:pt idx="44430">
                  <c:v>9.2725800000000008E-3</c:v>
                </c:pt>
                <c:pt idx="44431">
                  <c:v>6.89983E-3</c:v>
                </c:pt>
                <c:pt idx="44432">
                  <c:v>1.6519499999999999E-2</c:v>
                </c:pt>
                <c:pt idx="44433">
                  <c:v>1.7619099999999999E-2</c:v>
                </c:pt>
                <c:pt idx="44434">
                  <c:v>4.1265499999999997E-3</c:v>
                </c:pt>
                <c:pt idx="44435">
                  <c:v>3.36075E-3</c:v>
                </c:pt>
                <c:pt idx="44436">
                  <c:v>2.0027199999999999E-3</c:v>
                </c:pt>
                <c:pt idx="44437">
                  <c:v>-3.44276E-3</c:v>
                </c:pt>
                <c:pt idx="44438">
                  <c:v>1.23405E-3</c:v>
                </c:pt>
                <c:pt idx="44439">
                  <c:v>-3.1404499999999999E-3</c:v>
                </c:pt>
                <c:pt idx="44440">
                  <c:v>1.2242299999999999E-2</c:v>
                </c:pt>
                <c:pt idx="44441">
                  <c:v>7.6370199999999996E-3</c:v>
                </c:pt>
                <c:pt idx="44442">
                  <c:v>-6.19602E-3</c:v>
                </c:pt>
                <c:pt idx="44443">
                  <c:v>1.0067899999999999E-2</c:v>
                </c:pt>
                <c:pt idx="44444">
                  <c:v>5.7353999999999999E-3</c:v>
                </c:pt>
                <c:pt idx="44445">
                  <c:v>-1.30653E-4</c:v>
                </c:pt>
                <c:pt idx="44446">
                  <c:v>2.24018E-3</c:v>
                </c:pt>
                <c:pt idx="44447">
                  <c:v>1.1976199999999999E-2</c:v>
                </c:pt>
                <c:pt idx="44448">
                  <c:v>6.27518E-3</c:v>
                </c:pt>
                <c:pt idx="44449">
                  <c:v>6.7996999999999997E-3</c:v>
                </c:pt>
                <c:pt idx="44450">
                  <c:v>-1.06535E-2</c:v>
                </c:pt>
                <c:pt idx="44451">
                  <c:v>-2.7770999999999998E-3</c:v>
                </c:pt>
                <c:pt idx="44452">
                  <c:v>-3.3416700000000001E-3</c:v>
                </c:pt>
                <c:pt idx="44453">
                  <c:v>5.2423499999999998E-3</c:v>
                </c:pt>
                <c:pt idx="44454">
                  <c:v>8.5458800000000005E-3</c:v>
                </c:pt>
                <c:pt idx="44455">
                  <c:v>-3.4618399999999999E-3</c:v>
                </c:pt>
                <c:pt idx="44456">
                  <c:v>2.9554400000000002E-3</c:v>
                </c:pt>
                <c:pt idx="44457">
                  <c:v>-5.0792700000000003E-3</c:v>
                </c:pt>
                <c:pt idx="44458">
                  <c:v>1.3433499999999999E-2</c:v>
                </c:pt>
                <c:pt idx="44459">
                  <c:v>-9.1228500000000001E-3</c:v>
                </c:pt>
                <c:pt idx="44460">
                  <c:v>1.1959099999999999E-3</c:v>
                </c:pt>
                <c:pt idx="44461">
                  <c:v>2.43568E-3</c:v>
                </c:pt>
                <c:pt idx="44462">
                  <c:v>8.8968299999999997E-3</c:v>
                </c:pt>
                <c:pt idx="44463">
                  <c:v>4.1103400000000001E-4</c:v>
                </c:pt>
                <c:pt idx="44464">
                  <c:v>2.9802299999999999E-3</c:v>
                </c:pt>
                <c:pt idx="44465">
                  <c:v>1.2649499999999999E-2</c:v>
                </c:pt>
                <c:pt idx="44466">
                  <c:v>4.1885400000000001E-3</c:v>
                </c:pt>
                <c:pt idx="44467">
                  <c:v>-1.30272E-3</c:v>
                </c:pt>
                <c:pt idx="44468">
                  <c:v>6.5612800000000001E-3</c:v>
                </c:pt>
                <c:pt idx="44469">
                  <c:v>1.3525000000000001E-2</c:v>
                </c:pt>
                <c:pt idx="44470">
                  <c:v>-4.91238E-3</c:v>
                </c:pt>
                <c:pt idx="44471">
                  <c:v>-1.9778299999999999E-2</c:v>
                </c:pt>
                <c:pt idx="44472">
                  <c:v>-1.0075600000000001E-2</c:v>
                </c:pt>
                <c:pt idx="44473">
                  <c:v>-4.1790000000000004E-3</c:v>
                </c:pt>
                <c:pt idx="44474">
                  <c:v>2.7437199999999998E-3</c:v>
                </c:pt>
                <c:pt idx="44475">
                  <c:v>1.46713E-2</c:v>
                </c:pt>
                <c:pt idx="44476">
                  <c:v>-3.6449400000000002E-3</c:v>
                </c:pt>
                <c:pt idx="44477">
                  <c:v>-4.4069299999999999E-3</c:v>
                </c:pt>
                <c:pt idx="44478">
                  <c:v>1.13306E-2</c:v>
                </c:pt>
                <c:pt idx="44479">
                  <c:v>-3.5753299999999998E-3</c:v>
                </c:pt>
                <c:pt idx="44480">
                  <c:v>2.0675699999999999E-3</c:v>
                </c:pt>
                <c:pt idx="44481">
                  <c:v>-1.9836400000000001E-3</c:v>
                </c:pt>
                <c:pt idx="44482">
                  <c:v>-5.8536500000000002E-3</c:v>
                </c:pt>
                <c:pt idx="44483">
                  <c:v>6.8788499999999997E-3</c:v>
                </c:pt>
                <c:pt idx="44484">
                  <c:v>-2.9459E-3</c:v>
                </c:pt>
                <c:pt idx="44485">
                  <c:v>1.67274E-3</c:v>
                </c:pt>
                <c:pt idx="44486">
                  <c:v>-2.85149E-4</c:v>
                </c:pt>
                <c:pt idx="44487">
                  <c:v>1.2491199999999999E-2</c:v>
                </c:pt>
                <c:pt idx="44488">
                  <c:v>-3.9730099999999999E-3</c:v>
                </c:pt>
                <c:pt idx="44489">
                  <c:v>2.4290100000000001E-3</c:v>
                </c:pt>
                <c:pt idx="44490">
                  <c:v>-5.0544700000000001E-4</c:v>
                </c:pt>
                <c:pt idx="44491">
                  <c:v>3.9758700000000003E-3</c:v>
                </c:pt>
                <c:pt idx="44492">
                  <c:v>-2.2888199999999999E-4</c:v>
                </c:pt>
                <c:pt idx="44493">
                  <c:v>-1.46675E-3</c:v>
                </c:pt>
                <c:pt idx="44494">
                  <c:v>6.0462999999999999E-4</c:v>
                </c:pt>
                <c:pt idx="44495">
                  <c:v>-5.1164599999999998E-3</c:v>
                </c:pt>
                <c:pt idx="44496">
                  <c:v>-9.2611299999999994E-3</c:v>
                </c:pt>
                <c:pt idx="44497">
                  <c:v>6.8759900000000002E-3</c:v>
                </c:pt>
                <c:pt idx="44498">
                  <c:v>1.9111600000000001E-3</c:v>
                </c:pt>
                <c:pt idx="44499">
                  <c:v>-2.1934499999999999E-4</c:v>
                </c:pt>
                <c:pt idx="44500">
                  <c:v>-9.9754300000000004E-4</c:v>
                </c:pt>
                <c:pt idx="44501">
                  <c:v>6.7186399999999997E-3</c:v>
                </c:pt>
                <c:pt idx="44502">
                  <c:v>-3.3245100000000001E-3</c:v>
                </c:pt>
                <c:pt idx="44503">
                  <c:v>7.4214900000000002E-3</c:v>
                </c:pt>
                <c:pt idx="44504">
                  <c:v>1.2508399999999999E-2</c:v>
                </c:pt>
                <c:pt idx="44505">
                  <c:v>2.4728800000000002E-3</c:v>
                </c:pt>
                <c:pt idx="44506">
                  <c:v>-1.0715499999999999E-2</c:v>
                </c:pt>
                <c:pt idx="44507">
                  <c:v>1.5049E-3</c:v>
                </c:pt>
                <c:pt idx="44508">
                  <c:v>1.23444E-2</c:v>
                </c:pt>
                <c:pt idx="44509">
                  <c:v>-1.0039299999999999E-2</c:v>
                </c:pt>
                <c:pt idx="44510">
                  <c:v>2.7027100000000001E-3</c:v>
                </c:pt>
                <c:pt idx="44511">
                  <c:v>1.7128E-3</c:v>
                </c:pt>
                <c:pt idx="44512">
                  <c:v>1.3308499999999999E-2</c:v>
                </c:pt>
                <c:pt idx="44513">
                  <c:v>-4.8036600000000004E-3</c:v>
                </c:pt>
                <c:pt idx="44514">
                  <c:v>7.0800799999999999E-3</c:v>
                </c:pt>
                <c:pt idx="44515">
                  <c:v>-3.53718E-3</c:v>
                </c:pt>
                <c:pt idx="44516">
                  <c:v>1.32856E-2</c:v>
                </c:pt>
                <c:pt idx="44517">
                  <c:v>-2.8676999999999999E-3</c:v>
                </c:pt>
                <c:pt idx="44518">
                  <c:v>2.3479500000000001E-3</c:v>
                </c:pt>
                <c:pt idx="44519">
                  <c:v>-4.0073399999999999E-3</c:v>
                </c:pt>
                <c:pt idx="44520">
                  <c:v>-1.02758E-2</c:v>
                </c:pt>
                <c:pt idx="44521">
                  <c:v>1.39933E-2</c:v>
                </c:pt>
                <c:pt idx="44522">
                  <c:v>6.9608700000000001E-3</c:v>
                </c:pt>
                <c:pt idx="44523">
                  <c:v>-8.6402900000000001E-3</c:v>
                </c:pt>
                <c:pt idx="44524">
                  <c:v>3.3073400000000002E-3</c:v>
                </c:pt>
                <c:pt idx="44525">
                  <c:v>1.40886E-2</c:v>
                </c:pt>
                <c:pt idx="44526">
                  <c:v>9.5882399999999996E-3</c:v>
                </c:pt>
                <c:pt idx="44527" formatCode="0.00E+00">
                  <c:v>-5.43594E-5</c:v>
                </c:pt>
                <c:pt idx="44528">
                  <c:v>3.8862200000000001E-3</c:v>
                </c:pt>
                <c:pt idx="44529">
                  <c:v>-7.8134499999999996E-3</c:v>
                </c:pt>
                <c:pt idx="44530">
                  <c:v>1.9931800000000002E-3</c:v>
                </c:pt>
                <c:pt idx="44531">
                  <c:v>7.2679499999999996E-3</c:v>
                </c:pt>
                <c:pt idx="44532">
                  <c:v>-3.8681000000000002E-3</c:v>
                </c:pt>
                <c:pt idx="44533">
                  <c:v>8.4047299999999991E-3</c:v>
                </c:pt>
                <c:pt idx="44534">
                  <c:v>-3.9959000000000001E-4</c:v>
                </c:pt>
                <c:pt idx="44535">
                  <c:v>6.9255799999999998E-3</c:v>
                </c:pt>
                <c:pt idx="44536">
                  <c:v>9.54056E-3</c:v>
                </c:pt>
                <c:pt idx="44537">
                  <c:v>-8.5334799999999995E-3</c:v>
                </c:pt>
                <c:pt idx="44538">
                  <c:v>2.4557099999999998E-3</c:v>
                </c:pt>
                <c:pt idx="44539">
                  <c:v>-4.8084299999999998E-3</c:v>
                </c:pt>
                <c:pt idx="44540">
                  <c:v>1.4534000000000001E-3</c:v>
                </c:pt>
                <c:pt idx="44541">
                  <c:v>4.89807E-3</c:v>
                </c:pt>
                <c:pt idx="44542">
                  <c:v>3.0547100000000001E-2</c:v>
                </c:pt>
                <c:pt idx="44543">
                  <c:v>-1.1745500000000001E-2</c:v>
                </c:pt>
                <c:pt idx="44544">
                  <c:v>1.53122E-2</c:v>
                </c:pt>
                <c:pt idx="44545">
                  <c:v>1.3132100000000001E-2</c:v>
                </c:pt>
                <c:pt idx="44546">
                  <c:v>-4.5394899999999999E-4</c:v>
                </c:pt>
                <c:pt idx="44547">
                  <c:v>-1.0299700000000001E-3</c:v>
                </c:pt>
                <c:pt idx="44548">
                  <c:v>9.6550000000000004E-3</c:v>
                </c:pt>
                <c:pt idx="44549">
                  <c:v>8.1415199999999993E-3</c:v>
                </c:pt>
                <c:pt idx="44550">
                  <c:v>-1.0395099999999999E-4</c:v>
                </c:pt>
                <c:pt idx="44551">
                  <c:v>-3.91006E-4</c:v>
                </c:pt>
                <c:pt idx="44552">
                  <c:v>3.8165999999999999E-3</c:v>
                </c:pt>
                <c:pt idx="44553">
                  <c:v>1.0132800000000001E-2</c:v>
                </c:pt>
                <c:pt idx="44554">
                  <c:v>6.5422099999999997E-4</c:v>
                </c:pt>
                <c:pt idx="44555">
                  <c:v>-7.9326599999999994E-3</c:v>
                </c:pt>
                <c:pt idx="44556">
                  <c:v>-1.1468900000000001E-2</c:v>
                </c:pt>
                <c:pt idx="44557">
                  <c:v>7.4358000000000002E-3</c:v>
                </c:pt>
                <c:pt idx="44558">
                  <c:v>-5.8889399999999996E-3</c:v>
                </c:pt>
                <c:pt idx="44559">
                  <c:v>-1.26553E-3</c:v>
                </c:pt>
                <c:pt idx="44560">
                  <c:v>-4.3039300000000001E-3</c:v>
                </c:pt>
                <c:pt idx="44561">
                  <c:v>6.2980700000000002E-3</c:v>
                </c:pt>
                <c:pt idx="44562">
                  <c:v>1.38283E-4</c:v>
                </c:pt>
                <c:pt idx="44563">
                  <c:v>-4.0159200000000001E-3</c:v>
                </c:pt>
                <c:pt idx="44564">
                  <c:v>9.3936899999999997E-3</c:v>
                </c:pt>
                <c:pt idx="44565">
                  <c:v>-1.1720700000000001E-3</c:v>
                </c:pt>
                <c:pt idx="44566">
                  <c:v>2.5548900000000002E-3</c:v>
                </c:pt>
                <c:pt idx="44567">
                  <c:v>3.4952199999999998E-3</c:v>
                </c:pt>
                <c:pt idx="44568">
                  <c:v>-5.4073299999999995E-4</c:v>
                </c:pt>
                <c:pt idx="44569">
                  <c:v>-1.29576E-2</c:v>
                </c:pt>
                <c:pt idx="44570">
                  <c:v>-2.9897700000000001E-3</c:v>
                </c:pt>
                <c:pt idx="44571">
                  <c:v>1.15662E-2</c:v>
                </c:pt>
                <c:pt idx="44572">
                  <c:v>9.5767999999999999E-3</c:v>
                </c:pt>
                <c:pt idx="44573">
                  <c:v>-1.7613400000000001E-2</c:v>
                </c:pt>
                <c:pt idx="44574">
                  <c:v>6.4373E-3</c:v>
                </c:pt>
                <c:pt idx="44575">
                  <c:v>3.9005300000000001E-3</c:v>
                </c:pt>
                <c:pt idx="44576">
                  <c:v>-4.6920800000000004E-3</c:v>
                </c:pt>
                <c:pt idx="44577">
                  <c:v>1.39179E-2</c:v>
                </c:pt>
                <c:pt idx="44578">
                  <c:v>5.8889399999999996E-3</c:v>
                </c:pt>
                <c:pt idx="44579">
                  <c:v>7.5235399999999996E-3</c:v>
                </c:pt>
                <c:pt idx="44580">
                  <c:v>-1.7976800000000001E-3</c:v>
                </c:pt>
                <c:pt idx="44581">
                  <c:v>-6.0730000000000003E-3</c:v>
                </c:pt>
                <c:pt idx="44582">
                  <c:v>2.72274E-3</c:v>
                </c:pt>
                <c:pt idx="44583">
                  <c:v>-5.2108800000000002E-3</c:v>
                </c:pt>
                <c:pt idx="44584">
                  <c:v>-7.00951E-4</c:v>
                </c:pt>
                <c:pt idx="44585">
                  <c:v>1.88255E-3</c:v>
                </c:pt>
                <c:pt idx="44586">
                  <c:v>-7.4386599999999997E-3</c:v>
                </c:pt>
                <c:pt idx="44587">
                  <c:v>-1.8006299999999999E-2</c:v>
                </c:pt>
                <c:pt idx="44588">
                  <c:v>-9.1533699999999992E-3</c:v>
                </c:pt>
                <c:pt idx="44589">
                  <c:v>8.0585499999999996E-4</c:v>
                </c:pt>
                <c:pt idx="44590">
                  <c:v>1.19305E-2</c:v>
                </c:pt>
                <c:pt idx="44591">
                  <c:v>3.8652399999999998E-3</c:v>
                </c:pt>
                <c:pt idx="44592">
                  <c:v>-1.52321E-2</c:v>
                </c:pt>
                <c:pt idx="44593">
                  <c:v>-1.1324900000000001E-2</c:v>
                </c:pt>
                <c:pt idx="44594">
                  <c:v>1.0669700000000001E-2</c:v>
                </c:pt>
                <c:pt idx="44595">
                  <c:v>8.6355200000000007E-3</c:v>
                </c:pt>
                <c:pt idx="44596">
                  <c:v>-1.59492E-2</c:v>
                </c:pt>
                <c:pt idx="44597">
                  <c:v>-6.37245E-3</c:v>
                </c:pt>
                <c:pt idx="44598">
                  <c:v>-6.4582800000000003E-3</c:v>
                </c:pt>
                <c:pt idx="44599">
                  <c:v>-1.00613E-3</c:v>
                </c:pt>
                <c:pt idx="44600">
                  <c:v>-2.14577E-3</c:v>
                </c:pt>
                <c:pt idx="44601">
                  <c:v>2.16484E-4</c:v>
                </c:pt>
                <c:pt idx="44602">
                  <c:v>8.4562300000000003E-3</c:v>
                </c:pt>
                <c:pt idx="44603">
                  <c:v>1.0232E-2</c:v>
                </c:pt>
                <c:pt idx="44604">
                  <c:v>-6.9026900000000004E-3</c:v>
                </c:pt>
                <c:pt idx="44605">
                  <c:v>3.5982100000000001E-3</c:v>
                </c:pt>
                <c:pt idx="44606">
                  <c:v>-2.0027200000000001E-4</c:v>
                </c:pt>
                <c:pt idx="44607">
                  <c:v>3.0145599999999999E-3</c:v>
                </c:pt>
                <c:pt idx="44608">
                  <c:v>-4.0674200000000004E-3</c:v>
                </c:pt>
                <c:pt idx="44609">
                  <c:v>-3.74603E-3</c:v>
                </c:pt>
                <c:pt idx="44610">
                  <c:v>-1.8939000000000001E-2</c:v>
                </c:pt>
                <c:pt idx="44611">
                  <c:v>-4.6539299999999997E-3</c:v>
                </c:pt>
                <c:pt idx="44612">
                  <c:v>4.5614200000000001E-3</c:v>
                </c:pt>
                <c:pt idx="44613">
                  <c:v>8.9950599999999992E-3</c:v>
                </c:pt>
                <c:pt idx="44614">
                  <c:v>-1.2807799999999999E-2</c:v>
                </c:pt>
                <c:pt idx="44615">
                  <c:v>-9.7370100000000008E-3</c:v>
                </c:pt>
                <c:pt idx="44616" formatCode="0.00E+00">
                  <c:v>-1.6212500000000001E-5</c:v>
                </c:pt>
                <c:pt idx="44617">
                  <c:v>-2.4833699999999999E-3</c:v>
                </c:pt>
                <c:pt idx="44618">
                  <c:v>1.20993E-2</c:v>
                </c:pt>
                <c:pt idx="44619">
                  <c:v>-1.6015100000000001E-2</c:v>
                </c:pt>
                <c:pt idx="44620">
                  <c:v>-2.07901E-4</c:v>
                </c:pt>
                <c:pt idx="44621">
                  <c:v>-1.7089799999999999E-3</c:v>
                </c:pt>
                <c:pt idx="44622">
                  <c:v>5.4321300000000003E-3</c:v>
                </c:pt>
                <c:pt idx="44623">
                  <c:v>-2.31934E-3</c:v>
                </c:pt>
                <c:pt idx="44624">
                  <c:v>-5.9938400000000003E-3</c:v>
                </c:pt>
                <c:pt idx="44625">
                  <c:v>-1.0097500000000001E-2</c:v>
                </c:pt>
                <c:pt idx="44626">
                  <c:v>8.3284399999999995E-3</c:v>
                </c:pt>
                <c:pt idx="44627">
                  <c:v>9.4318400000000001E-4</c:v>
                </c:pt>
                <c:pt idx="44628">
                  <c:v>1.0730699999999999E-2</c:v>
                </c:pt>
                <c:pt idx="44629">
                  <c:v>3.9644199999999997E-3</c:v>
                </c:pt>
                <c:pt idx="44630">
                  <c:v>2.77042E-3</c:v>
                </c:pt>
                <c:pt idx="44631">
                  <c:v>1.5166300000000001E-2</c:v>
                </c:pt>
                <c:pt idx="44632">
                  <c:v>1.4549299999999999E-2</c:v>
                </c:pt>
                <c:pt idx="44633">
                  <c:v>-3.50761E-3</c:v>
                </c:pt>
                <c:pt idx="44634">
                  <c:v>4.6796800000000003E-3</c:v>
                </c:pt>
                <c:pt idx="44635">
                  <c:v>-1.0223400000000001E-3</c:v>
                </c:pt>
                <c:pt idx="44636">
                  <c:v>-9.9811599999999993E-3</c:v>
                </c:pt>
                <c:pt idx="44637">
                  <c:v>-2.9344599999999998E-3</c:v>
                </c:pt>
                <c:pt idx="44638">
                  <c:v>1.0525700000000001E-2</c:v>
                </c:pt>
                <c:pt idx="44639">
                  <c:v>3.9930299999999998E-3</c:v>
                </c:pt>
                <c:pt idx="44640">
                  <c:v>-6.8960200000000001E-3</c:v>
                </c:pt>
                <c:pt idx="44641">
                  <c:v>-1.16072E-2</c:v>
                </c:pt>
                <c:pt idx="44642">
                  <c:v>-5.0954800000000003E-3</c:v>
                </c:pt>
                <c:pt idx="44643">
                  <c:v>1.29967E-2</c:v>
                </c:pt>
                <c:pt idx="44644">
                  <c:v>1.06459E-2</c:v>
                </c:pt>
                <c:pt idx="44645">
                  <c:v>1.5140499999999999E-2</c:v>
                </c:pt>
                <c:pt idx="44646">
                  <c:v>9.8504999999999999E-3</c:v>
                </c:pt>
                <c:pt idx="44647">
                  <c:v>1.62601E-3</c:v>
                </c:pt>
                <c:pt idx="44648">
                  <c:v>4.5747799999999996E-3</c:v>
                </c:pt>
                <c:pt idx="44649">
                  <c:v>1.3732899999999999E-2</c:v>
                </c:pt>
                <c:pt idx="44650">
                  <c:v>8.9693099999999994E-3</c:v>
                </c:pt>
                <c:pt idx="44651">
                  <c:v>9.7913700000000006E-3</c:v>
                </c:pt>
                <c:pt idx="44652">
                  <c:v>4.7368999999999996E-3</c:v>
                </c:pt>
                <c:pt idx="44653">
                  <c:v>7.5950599999999998E-3</c:v>
                </c:pt>
                <c:pt idx="44654">
                  <c:v>1.35193E-2</c:v>
                </c:pt>
                <c:pt idx="44655">
                  <c:v>8.0156299999999993E-3</c:v>
                </c:pt>
                <c:pt idx="44656" formatCode="0.00E+00">
                  <c:v>-5.3405800000000003E-5</c:v>
                </c:pt>
                <c:pt idx="44657">
                  <c:v>-5.0687800000000002E-3</c:v>
                </c:pt>
                <c:pt idx="44658">
                  <c:v>6.49834E-3</c:v>
                </c:pt>
                <c:pt idx="44659">
                  <c:v>4.5719100000000002E-3</c:v>
                </c:pt>
                <c:pt idx="44660">
                  <c:v>-6.2904399999999996E-3</c:v>
                </c:pt>
                <c:pt idx="44661">
                  <c:v>-2.8581600000000002E-3</c:v>
                </c:pt>
                <c:pt idx="44662">
                  <c:v>7.9908400000000008E-3</c:v>
                </c:pt>
                <c:pt idx="44663">
                  <c:v>6.3648200000000002E-3</c:v>
                </c:pt>
                <c:pt idx="44664">
                  <c:v>6.5154999999999996E-3</c:v>
                </c:pt>
                <c:pt idx="44665">
                  <c:v>7.4119600000000004E-3</c:v>
                </c:pt>
                <c:pt idx="44666">
                  <c:v>-2.7446699999999998E-3</c:v>
                </c:pt>
                <c:pt idx="44667">
                  <c:v>4.64249E-3</c:v>
                </c:pt>
                <c:pt idx="44668">
                  <c:v>-3.28159E-3</c:v>
                </c:pt>
                <c:pt idx="44669">
                  <c:v>-8.5830699999999999E-4</c:v>
                </c:pt>
                <c:pt idx="44670">
                  <c:v>2.4099299999999998E-3</c:v>
                </c:pt>
                <c:pt idx="44671">
                  <c:v>1.0290099999999999E-3</c:v>
                </c:pt>
                <c:pt idx="44672">
                  <c:v>1.2929E-2</c:v>
                </c:pt>
                <c:pt idx="44673">
                  <c:v>-1.85585E-3</c:v>
                </c:pt>
                <c:pt idx="44674">
                  <c:v>6.94847E-3</c:v>
                </c:pt>
                <c:pt idx="44675">
                  <c:v>-7.8649500000000008E-3</c:v>
                </c:pt>
                <c:pt idx="44676">
                  <c:v>9.7227100000000007E-3</c:v>
                </c:pt>
                <c:pt idx="44677">
                  <c:v>-4.5394899999999999E-4</c:v>
                </c:pt>
                <c:pt idx="44678">
                  <c:v>1.4991799999999999E-3</c:v>
                </c:pt>
                <c:pt idx="44679">
                  <c:v>2.5253300000000001E-3</c:v>
                </c:pt>
                <c:pt idx="44680">
                  <c:v>6.8845699999999996E-3</c:v>
                </c:pt>
                <c:pt idx="44681">
                  <c:v>3.5285899999999999E-3</c:v>
                </c:pt>
                <c:pt idx="44682">
                  <c:v>2.1829599999999998E-3</c:v>
                </c:pt>
                <c:pt idx="44683">
                  <c:v>1.3923599999999999E-4</c:v>
                </c:pt>
                <c:pt idx="44684" formatCode="0.00E+00">
                  <c:v>2.8610199999999999E-5</c:v>
                </c:pt>
                <c:pt idx="44685">
                  <c:v>-4.4670100000000004E-3</c:v>
                </c:pt>
                <c:pt idx="44686">
                  <c:v>-9.2124899999999996E-4</c:v>
                </c:pt>
                <c:pt idx="44687">
                  <c:v>-8.4648099999999997E-3</c:v>
                </c:pt>
                <c:pt idx="44688">
                  <c:v>-4.9295399999999996E-3</c:v>
                </c:pt>
                <c:pt idx="44689">
                  <c:v>-1.5486700000000001E-2</c:v>
                </c:pt>
                <c:pt idx="44690">
                  <c:v>1.12572E-2</c:v>
                </c:pt>
                <c:pt idx="44691">
                  <c:v>3.1471299999999999E-4</c:v>
                </c:pt>
                <c:pt idx="44692">
                  <c:v>1.0746E-2</c:v>
                </c:pt>
                <c:pt idx="44693">
                  <c:v>1.12152E-3</c:v>
                </c:pt>
                <c:pt idx="44694">
                  <c:v>-1.09386E-2</c:v>
                </c:pt>
                <c:pt idx="44695">
                  <c:v>-1.5108099999999999E-2</c:v>
                </c:pt>
                <c:pt idx="44696">
                  <c:v>-9.1753000000000008E-3</c:v>
                </c:pt>
                <c:pt idx="44697">
                  <c:v>1.7404599999999999E-2</c:v>
                </c:pt>
                <c:pt idx="44698">
                  <c:v>-2.32029E-3</c:v>
                </c:pt>
                <c:pt idx="44699" formatCode="0.00E+00">
                  <c:v>-8.0108600000000001E-5</c:v>
                </c:pt>
                <c:pt idx="44700">
                  <c:v>-2.57778E-3</c:v>
                </c:pt>
                <c:pt idx="44701">
                  <c:v>9.0913799999999996E-3</c:v>
                </c:pt>
                <c:pt idx="44702">
                  <c:v>1.0643E-3</c:v>
                </c:pt>
                <c:pt idx="44703">
                  <c:v>2.0621299999999999E-2</c:v>
                </c:pt>
                <c:pt idx="44704">
                  <c:v>6.2656400000000003E-4</c:v>
                </c:pt>
                <c:pt idx="44705">
                  <c:v>1.63803E-2</c:v>
                </c:pt>
                <c:pt idx="44706">
                  <c:v>-4.3497099999999997E-3</c:v>
                </c:pt>
                <c:pt idx="44707">
                  <c:v>4.8475300000000001E-3</c:v>
                </c:pt>
                <c:pt idx="44708">
                  <c:v>1.45016E-2</c:v>
                </c:pt>
                <c:pt idx="44709">
                  <c:v>1.3812100000000001E-2</c:v>
                </c:pt>
                <c:pt idx="44710">
                  <c:v>2.6730500000000001E-2</c:v>
                </c:pt>
                <c:pt idx="44711">
                  <c:v>7.7056900000000003E-3</c:v>
                </c:pt>
                <c:pt idx="44712">
                  <c:v>6.11496E-3</c:v>
                </c:pt>
                <c:pt idx="44713">
                  <c:v>1.3113E-2</c:v>
                </c:pt>
                <c:pt idx="44714">
                  <c:v>1.5432400000000001E-2</c:v>
                </c:pt>
                <c:pt idx="44715">
                  <c:v>5.5780400000000003E-3</c:v>
                </c:pt>
                <c:pt idx="44716">
                  <c:v>1.59597E-2</c:v>
                </c:pt>
                <c:pt idx="44717">
                  <c:v>7.4405699999999996E-3</c:v>
                </c:pt>
                <c:pt idx="44718">
                  <c:v>3.08352E-2</c:v>
                </c:pt>
                <c:pt idx="44719">
                  <c:v>1.04656E-2</c:v>
                </c:pt>
                <c:pt idx="44720">
                  <c:v>1.8334400000000001E-2</c:v>
                </c:pt>
                <c:pt idx="44721">
                  <c:v>1.2296700000000001E-2</c:v>
                </c:pt>
                <c:pt idx="44722">
                  <c:v>-4.5490299999999999E-4</c:v>
                </c:pt>
                <c:pt idx="44723">
                  <c:v>2.3474700000000001E-2</c:v>
                </c:pt>
                <c:pt idx="44724">
                  <c:v>1.21412E-2</c:v>
                </c:pt>
                <c:pt idx="44725">
                  <c:v>1.8116E-2</c:v>
                </c:pt>
                <c:pt idx="44726">
                  <c:v>8.3599099999999999E-3</c:v>
                </c:pt>
                <c:pt idx="44727">
                  <c:v>1.8400199999999999E-2</c:v>
                </c:pt>
                <c:pt idx="44728">
                  <c:v>2.3763699999999999E-2</c:v>
                </c:pt>
                <c:pt idx="44729">
                  <c:v>7.6599099999999998E-3</c:v>
                </c:pt>
                <c:pt idx="44730">
                  <c:v>1.7581900000000001E-2</c:v>
                </c:pt>
                <c:pt idx="44731">
                  <c:v>1.8879900000000002E-2</c:v>
                </c:pt>
                <c:pt idx="44732">
                  <c:v>1.9468300000000001E-2</c:v>
                </c:pt>
                <c:pt idx="44733">
                  <c:v>1.6132400000000002E-2</c:v>
                </c:pt>
                <c:pt idx="44734">
                  <c:v>1.4139199999999999E-2</c:v>
                </c:pt>
                <c:pt idx="44735" formatCode="0.00E+00">
                  <c:v>1.4019E-2</c:v>
                </c:pt>
                <c:pt idx="44736" formatCode="0.00E+00">
                  <c:v>2.6099199999999999E-2</c:v>
                </c:pt>
                <c:pt idx="44737">
                  <c:v>1.54247E-2</c:v>
                </c:pt>
                <c:pt idx="44738">
                  <c:v>4.4584300000000002E-3</c:v>
                </c:pt>
                <c:pt idx="44739">
                  <c:v>1.6910600000000001E-2</c:v>
                </c:pt>
                <c:pt idx="44740">
                  <c:v>1.1821699999999999E-2</c:v>
                </c:pt>
                <c:pt idx="44741">
                  <c:v>3.22695E-2</c:v>
                </c:pt>
                <c:pt idx="44742">
                  <c:v>2.10447E-2</c:v>
                </c:pt>
                <c:pt idx="44743">
                  <c:v>1.9291900000000001E-2</c:v>
                </c:pt>
                <c:pt idx="44744">
                  <c:v>1.3783500000000001E-2</c:v>
                </c:pt>
                <c:pt idx="44745">
                  <c:v>5.6123700000000002E-3</c:v>
                </c:pt>
                <c:pt idx="44746">
                  <c:v>2.2551499999999999E-2</c:v>
                </c:pt>
                <c:pt idx="44747">
                  <c:v>2.1002799999999999E-2</c:v>
                </c:pt>
                <c:pt idx="44748">
                  <c:v>-1.0266300000000001E-2</c:v>
                </c:pt>
                <c:pt idx="44749">
                  <c:v>1.09987E-2</c:v>
                </c:pt>
                <c:pt idx="44750">
                  <c:v>9.7951900000000005E-3</c:v>
                </c:pt>
                <c:pt idx="44751">
                  <c:v>1.38426E-2</c:v>
                </c:pt>
                <c:pt idx="44752">
                  <c:v>1.11103E-2</c:v>
                </c:pt>
                <c:pt idx="44753">
                  <c:v>1.1140799999999999E-2</c:v>
                </c:pt>
                <c:pt idx="44754">
                  <c:v>6.82068E-3</c:v>
                </c:pt>
                <c:pt idx="44755">
                  <c:v>1.9455000000000001E-4</c:v>
                </c:pt>
                <c:pt idx="44756">
                  <c:v>5.22041E-3</c:v>
                </c:pt>
                <c:pt idx="44757">
                  <c:v>2.1899200000000001E-2</c:v>
                </c:pt>
                <c:pt idx="44758">
                  <c:v>3.2119799999999997E-2</c:v>
                </c:pt>
                <c:pt idx="44759">
                  <c:v>2.6130699999999999E-3</c:v>
                </c:pt>
                <c:pt idx="44760">
                  <c:v>-3.4523000000000003E-4</c:v>
                </c:pt>
                <c:pt idx="44761">
                  <c:v>9.4833399999999998E-3</c:v>
                </c:pt>
                <c:pt idx="44762">
                  <c:v>7.0524200000000002E-3</c:v>
                </c:pt>
                <c:pt idx="44763">
                  <c:v>2.5555600000000001E-2</c:v>
                </c:pt>
                <c:pt idx="44764">
                  <c:v>1.69325E-2</c:v>
                </c:pt>
                <c:pt idx="44765">
                  <c:v>2.0045299999999999E-2</c:v>
                </c:pt>
                <c:pt idx="44766">
                  <c:v>1.4209699999999999E-4</c:v>
                </c:pt>
                <c:pt idx="44767">
                  <c:v>1.3013800000000001E-2</c:v>
                </c:pt>
                <c:pt idx="44768">
                  <c:v>1.8690100000000001E-2</c:v>
                </c:pt>
                <c:pt idx="44769">
                  <c:v>1.72958E-2</c:v>
                </c:pt>
                <c:pt idx="44770">
                  <c:v>1.7868999999999999E-2</c:v>
                </c:pt>
                <c:pt idx="44771">
                  <c:v>1.6824700000000001E-2</c:v>
                </c:pt>
                <c:pt idx="44772">
                  <c:v>4.9638699999999996E-3</c:v>
                </c:pt>
                <c:pt idx="44773">
                  <c:v>1.35221E-2</c:v>
                </c:pt>
                <c:pt idx="44774">
                  <c:v>3.04689E-2</c:v>
                </c:pt>
                <c:pt idx="44775">
                  <c:v>1.3754799999999999E-2</c:v>
                </c:pt>
                <c:pt idx="44776">
                  <c:v>1.7913800000000001E-2</c:v>
                </c:pt>
                <c:pt idx="44777">
                  <c:v>1.8285800000000001E-2</c:v>
                </c:pt>
                <c:pt idx="44778">
                  <c:v>2.3272500000000002E-2</c:v>
                </c:pt>
                <c:pt idx="44779">
                  <c:v>2.1480599999999999E-2</c:v>
                </c:pt>
                <c:pt idx="44780">
                  <c:v>2.1601700000000001E-2</c:v>
                </c:pt>
                <c:pt idx="44781">
                  <c:v>9.4261199999999996E-3</c:v>
                </c:pt>
                <c:pt idx="44782">
                  <c:v>1.3107300000000001E-2</c:v>
                </c:pt>
                <c:pt idx="44783">
                  <c:v>1.2800199999999999E-2</c:v>
                </c:pt>
                <c:pt idx="44784">
                  <c:v>2.76794E-2</c:v>
                </c:pt>
                <c:pt idx="44785">
                  <c:v>1.0028799999999999E-2</c:v>
                </c:pt>
                <c:pt idx="44786">
                  <c:v>1.50137E-2</c:v>
                </c:pt>
                <c:pt idx="44787">
                  <c:v>2.6636099999999998E-3</c:v>
                </c:pt>
                <c:pt idx="44788">
                  <c:v>1.32532E-2</c:v>
                </c:pt>
                <c:pt idx="44789">
                  <c:v>1.19247E-2</c:v>
                </c:pt>
                <c:pt idx="44790">
                  <c:v>6.8779000000000002E-3</c:v>
                </c:pt>
                <c:pt idx="44791">
                  <c:v>1.2331E-2</c:v>
                </c:pt>
                <c:pt idx="44792">
                  <c:v>2.58865E-2</c:v>
                </c:pt>
                <c:pt idx="44793">
                  <c:v>1.1192300000000001E-2</c:v>
                </c:pt>
                <c:pt idx="44794">
                  <c:v>1.3938900000000001E-2</c:v>
                </c:pt>
                <c:pt idx="44795">
                  <c:v>6.5393400000000003E-3</c:v>
                </c:pt>
                <c:pt idx="44796">
                  <c:v>8.5001E-3</c:v>
                </c:pt>
                <c:pt idx="44797">
                  <c:v>1.13697E-2</c:v>
                </c:pt>
                <c:pt idx="44798">
                  <c:v>-5.7525600000000003E-3</c:v>
                </c:pt>
                <c:pt idx="44799">
                  <c:v>9.6254300000000008E-3</c:v>
                </c:pt>
                <c:pt idx="44800">
                  <c:v>5.3062400000000003E-3</c:v>
                </c:pt>
                <c:pt idx="44801">
                  <c:v>1.1184700000000001E-2</c:v>
                </c:pt>
                <c:pt idx="44802">
                  <c:v>1.7233800000000001E-2</c:v>
                </c:pt>
                <c:pt idx="44803">
                  <c:v>1.32666E-2</c:v>
                </c:pt>
                <c:pt idx="44804">
                  <c:v>6.4287199999999997E-3</c:v>
                </c:pt>
                <c:pt idx="44805">
                  <c:v>1.0604900000000001E-3</c:v>
                </c:pt>
                <c:pt idx="44806">
                  <c:v>1.4996499999999999E-2</c:v>
                </c:pt>
                <c:pt idx="44807">
                  <c:v>-6.5937000000000001E-3</c:v>
                </c:pt>
                <c:pt idx="44808">
                  <c:v>5.2728699999999998E-3</c:v>
                </c:pt>
                <c:pt idx="44809">
                  <c:v>8.1586799999999998E-3</c:v>
                </c:pt>
                <c:pt idx="44810">
                  <c:v>8.7909700000000004E-3</c:v>
                </c:pt>
                <c:pt idx="44811">
                  <c:v>7.5902900000000004E-3</c:v>
                </c:pt>
                <c:pt idx="44812">
                  <c:v>7.1373000000000001E-3</c:v>
                </c:pt>
                <c:pt idx="44813">
                  <c:v>-3.1089799999999999E-4</c:v>
                </c:pt>
                <c:pt idx="44814">
                  <c:v>7.8764000000000004E-3</c:v>
                </c:pt>
                <c:pt idx="44815">
                  <c:v>9.9287000000000004E-3</c:v>
                </c:pt>
                <c:pt idx="44816">
                  <c:v>5.2318599999999996E-3</c:v>
                </c:pt>
                <c:pt idx="44817">
                  <c:v>-3.4627899999999999E-3</c:v>
                </c:pt>
                <c:pt idx="44818">
                  <c:v>8.5573200000000002E-3</c:v>
                </c:pt>
                <c:pt idx="44819">
                  <c:v>-1.2182200000000001E-2</c:v>
                </c:pt>
                <c:pt idx="44820">
                  <c:v>3.2691999999999999E-3</c:v>
                </c:pt>
                <c:pt idx="44821">
                  <c:v>6.2999700000000002E-3</c:v>
                </c:pt>
                <c:pt idx="44822">
                  <c:v>4.16374E-3</c:v>
                </c:pt>
                <c:pt idx="44823">
                  <c:v>1.02139E-2</c:v>
                </c:pt>
                <c:pt idx="44824">
                  <c:v>-8.9740800000000006E-3</c:v>
                </c:pt>
                <c:pt idx="44825">
                  <c:v>-5.0382600000000001E-3</c:v>
                </c:pt>
                <c:pt idx="44826">
                  <c:v>-1.7023100000000001E-3</c:v>
                </c:pt>
                <c:pt idx="44827">
                  <c:v>-1.1482199999999999E-3</c:v>
                </c:pt>
                <c:pt idx="44828">
                  <c:v>4.62818E-3</c:v>
                </c:pt>
                <c:pt idx="44829">
                  <c:v>1.02472E-2</c:v>
                </c:pt>
                <c:pt idx="44830">
                  <c:v>-4.9963000000000004E-3</c:v>
                </c:pt>
                <c:pt idx="44831">
                  <c:v>-7.5330700000000002E-3</c:v>
                </c:pt>
                <c:pt idx="44832">
                  <c:v>2.05002E-2</c:v>
                </c:pt>
                <c:pt idx="44833">
                  <c:v>6.14929E-3</c:v>
                </c:pt>
                <c:pt idx="44834">
                  <c:v>5.7478E-3</c:v>
                </c:pt>
                <c:pt idx="44835">
                  <c:v>1.54161E-2</c:v>
                </c:pt>
                <c:pt idx="44836">
                  <c:v>2.0179699999999998E-2</c:v>
                </c:pt>
                <c:pt idx="44837">
                  <c:v>2.86474E-2</c:v>
                </c:pt>
                <c:pt idx="44838">
                  <c:v>9.1886499999999996E-3</c:v>
                </c:pt>
                <c:pt idx="44839">
                  <c:v>-1.6622500000000001E-3</c:v>
                </c:pt>
                <c:pt idx="44840">
                  <c:v>7.6007799999999997E-3</c:v>
                </c:pt>
                <c:pt idx="44841">
                  <c:v>1.1256199999999999E-2</c:v>
                </c:pt>
                <c:pt idx="44842">
                  <c:v>8.5573200000000002E-3</c:v>
                </c:pt>
                <c:pt idx="44843">
                  <c:v>5.18608E-3</c:v>
                </c:pt>
                <c:pt idx="44844">
                  <c:v>8.8300700000000006E-3</c:v>
                </c:pt>
                <c:pt idx="44845">
                  <c:v>8.9158999999999992E-3</c:v>
                </c:pt>
                <c:pt idx="44846">
                  <c:v>6.1998399999999999E-3</c:v>
                </c:pt>
                <c:pt idx="44847">
                  <c:v>7.4834799999999998E-3</c:v>
                </c:pt>
                <c:pt idx="44848">
                  <c:v>-6.4754500000000002E-4</c:v>
                </c:pt>
                <c:pt idx="44849">
                  <c:v>4.9114199999999997E-4</c:v>
                </c:pt>
                <c:pt idx="44850">
                  <c:v>-1.8140799999999999E-2</c:v>
                </c:pt>
                <c:pt idx="44851">
                  <c:v>6.1607399999999998E-4</c:v>
                </c:pt>
                <c:pt idx="44852">
                  <c:v>-7.6599099999999998E-3</c:v>
                </c:pt>
                <c:pt idx="44853">
                  <c:v>3.8938499999999999E-3</c:v>
                </c:pt>
                <c:pt idx="44854">
                  <c:v>-3.42655E-3</c:v>
                </c:pt>
                <c:pt idx="44855">
                  <c:v>-4.7912600000000003E-3</c:v>
                </c:pt>
                <c:pt idx="44856">
                  <c:v>-5.7353999999999999E-3</c:v>
                </c:pt>
                <c:pt idx="44857">
                  <c:v>-8.6879699999999997E-3</c:v>
                </c:pt>
                <c:pt idx="44858">
                  <c:v>-2.8390899999999998E-3</c:v>
                </c:pt>
                <c:pt idx="44859">
                  <c:v>-1.58501E-3</c:v>
                </c:pt>
                <c:pt idx="44860">
                  <c:v>-1.8205599999999999E-3</c:v>
                </c:pt>
                <c:pt idx="44861">
                  <c:v>-4.0655099999999996E-3</c:v>
                </c:pt>
                <c:pt idx="44862">
                  <c:v>1.6117099999999999E-3</c:v>
                </c:pt>
                <c:pt idx="44863">
                  <c:v>-4.9400299999999998E-3</c:v>
                </c:pt>
                <c:pt idx="44864">
                  <c:v>8.0966899999999995E-4</c:v>
                </c:pt>
                <c:pt idx="44865">
                  <c:v>5.2557000000000003E-3</c:v>
                </c:pt>
                <c:pt idx="44866">
                  <c:v>1.68896E-3</c:v>
                </c:pt>
                <c:pt idx="44867">
                  <c:v>1.1118899999999999E-2</c:v>
                </c:pt>
                <c:pt idx="44868">
                  <c:v>-7.7428799999999997E-3</c:v>
                </c:pt>
                <c:pt idx="44869">
                  <c:v>9.1581300000000004E-3</c:v>
                </c:pt>
                <c:pt idx="44870">
                  <c:v>1.2185100000000001E-2</c:v>
                </c:pt>
                <c:pt idx="44871">
                  <c:v>2.7780499999999998E-3</c:v>
                </c:pt>
                <c:pt idx="44872">
                  <c:v>-1.9393000000000001E-2</c:v>
                </c:pt>
                <c:pt idx="44873">
                  <c:v>-6.3200000000000001E-3</c:v>
                </c:pt>
                <c:pt idx="44874">
                  <c:v>-1.05734E-2</c:v>
                </c:pt>
                <c:pt idx="44875">
                  <c:v>3.6630600000000001E-3</c:v>
                </c:pt>
                <c:pt idx="44876">
                  <c:v>-5.7105999999999997E-3</c:v>
                </c:pt>
                <c:pt idx="44877">
                  <c:v>-3.4360900000000002E-3</c:v>
                </c:pt>
                <c:pt idx="44878">
                  <c:v>-1.0747899999999999E-3</c:v>
                </c:pt>
                <c:pt idx="44879">
                  <c:v>-1.03941E-2</c:v>
                </c:pt>
                <c:pt idx="44880">
                  <c:v>-1.0647800000000001E-2</c:v>
                </c:pt>
                <c:pt idx="44881">
                  <c:v>-5.1574699999999999E-3</c:v>
                </c:pt>
                <c:pt idx="44882">
                  <c:v>-5.5236800000000004E-3</c:v>
                </c:pt>
                <c:pt idx="44883">
                  <c:v>-5.0830799999999996E-4</c:v>
                </c:pt>
                <c:pt idx="44884">
                  <c:v>-8.3723100000000009E-3</c:v>
                </c:pt>
                <c:pt idx="44885">
                  <c:v>-5.9995700000000001E-3</c:v>
                </c:pt>
                <c:pt idx="44886">
                  <c:v>-4.8732799999999998E-4</c:v>
                </c:pt>
                <c:pt idx="44887">
                  <c:v>1.8086399999999999E-2</c:v>
                </c:pt>
                <c:pt idx="44888">
                  <c:v>1.70612E-3</c:v>
                </c:pt>
                <c:pt idx="44889">
                  <c:v>-4.7006599999999997E-3</c:v>
                </c:pt>
                <c:pt idx="44890">
                  <c:v>-9.1133099999999995E-3</c:v>
                </c:pt>
                <c:pt idx="44891">
                  <c:v>-6.9312999999999996E-3</c:v>
                </c:pt>
                <c:pt idx="44892">
                  <c:v>1.81475E-2</c:v>
                </c:pt>
                <c:pt idx="44893">
                  <c:v>8.03566E-3</c:v>
                </c:pt>
                <c:pt idx="44894">
                  <c:v>6.0272199999999998E-4</c:v>
                </c:pt>
                <c:pt idx="44895">
                  <c:v>-2.36988E-3</c:v>
                </c:pt>
                <c:pt idx="44896">
                  <c:v>1.3085400000000001E-2</c:v>
                </c:pt>
                <c:pt idx="44897">
                  <c:v>3.0612899999999999E-3</c:v>
                </c:pt>
                <c:pt idx="44898">
                  <c:v>4.8484799999999996E-3</c:v>
                </c:pt>
                <c:pt idx="44899">
                  <c:v>9.1314299999999994E-3</c:v>
                </c:pt>
                <c:pt idx="44900">
                  <c:v>-9.8800699999999995E-3</c:v>
                </c:pt>
                <c:pt idx="44901">
                  <c:v>2.6750599999999999E-3</c:v>
                </c:pt>
                <c:pt idx="44902">
                  <c:v>-5.3024300000000003E-3</c:v>
                </c:pt>
                <c:pt idx="44903">
                  <c:v>3.8986200000000002E-3</c:v>
                </c:pt>
                <c:pt idx="44904">
                  <c:v>1.55668E-2</c:v>
                </c:pt>
                <c:pt idx="44905">
                  <c:v>-3.9672900000000002E-4</c:v>
                </c:pt>
                <c:pt idx="44906">
                  <c:v>6.4811699999999996E-3</c:v>
                </c:pt>
                <c:pt idx="44907">
                  <c:v>-1.7465600000000001E-2</c:v>
                </c:pt>
                <c:pt idx="44908">
                  <c:v>2.3651100000000001E-3</c:v>
                </c:pt>
                <c:pt idx="44909">
                  <c:v>-7.0314399999999999E-3</c:v>
                </c:pt>
                <c:pt idx="44910">
                  <c:v>-2.0294200000000001E-3</c:v>
                </c:pt>
                <c:pt idx="44911">
                  <c:v>-5.4788600000000003E-3</c:v>
                </c:pt>
                <c:pt idx="44912">
                  <c:v>-5.2070600000000003E-3</c:v>
                </c:pt>
                <c:pt idx="44913">
                  <c:v>1.3084399999999999E-3</c:v>
                </c:pt>
                <c:pt idx="44914">
                  <c:v>-7.0037800000000002E-3</c:v>
                </c:pt>
                <c:pt idx="44915">
                  <c:v>-1.7914800000000002E-2</c:v>
                </c:pt>
                <c:pt idx="44916">
                  <c:v>-7.1334800000000002E-3</c:v>
                </c:pt>
                <c:pt idx="44917">
                  <c:v>-5.0735499999999996E-3</c:v>
                </c:pt>
                <c:pt idx="44918">
                  <c:v>4.8065199999999999E-3</c:v>
                </c:pt>
                <c:pt idx="44919">
                  <c:v>-1.8138900000000001E-3</c:v>
                </c:pt>
                <c:pt idx="44920">
                  <c:v>-5.7821299999999999E-3</c:v>
                </c:pt>
                <c:pt idx="44921">
                  <c:v>2.89726E-3</c:v>
                </c:pt>
                <c:pt idx="44922">
                  <c:v>3.9053E-3</c:v>
                </c:pt>
                <c:pt idx="44923">
                  <c:v>2.1247900000000001E-3</c:v>
                </c:pt>
                <c:pt idx="44924">
                  <c:v>-1.59206E-2</c:v>
                </c:pt>
                <c:pt idx="44925">
                  <c:v>6.4954799999999997E-3</c:v>
                </c:pt>
                <c:pt idx="44926">
                  <c:v>-1.2302400000000001E-3</c:v>
                </c:pt>
                <c:pt idx="44927">
                  <c:v>-1.8568E-3</c:v>
                </c:pt>
                <c:pt idx="44928">
                  <c:v>8.0585499999999996E-4</c:v>
                </c:pt>
                <c:pt idx="44929">
                  <c:v>7.4253100000000001E-3</c:v>
                </c:pt>
                <c:pt idx="44930">
                  <c:v>-1.56212E-3</c:v>
                </c:pt>
                <c:pt idx="44931">
                  <c:v>-4.19426E-3</c:v>
                </c:pt>
                <c:pt idx="44932">
                  <c:v>-9.6359299999999991E-3</c:v>
                </c:pt>
                <c:pt idx="44933">
                  <c:v>-4.9448000000000001E-3</c:v>
                </c:pt>
                <c:pt idx="44934">
                  <c:v>-7.4863400000000002E-3</c:v>
                </c:pt>
                <c:pt idx="44935">
                  <c:v>-1.00927E-2</c:v>
                </c:pt>
                <c:pt idx="44936">
                  <c:v>3.23486E-3</c:v>
                </c:pt>
                <c:pt idx="44937">
                  <c:v>-5.1736799999999999E-3</c:v>
                </c:pt>
                <c:pt idx="44938">
                  <c:v>-3.63445E-3</c:v>
                </c:pt>
                <c:pt idx="44939">
                  <c:v>-1.5947300000000001E-2</c:v>
                </c:pt>
                <c:pt idx="44940">
                  <c:v>-8.3732600000000004E-3</c:v>
                </c:pt>
                <c:pt idx="44941">
                  <c:v>-6.3343000000000002E-3</c:v>
                </c:pt>
                <c:pt idx="44942">
                  <c:v>-1.02825E-2</c:v>
                </c:pt>
                <c:pt idx="44943">
                  <c:v>-1.86138E-2</c:v>
                </c:pt>
                <c:pt idx="44944">
                  <c:v>-4.2810399999999998E-3</c:v>
                </c:pt>
                <c:pt idx="44945">
                  <c:v>-1.16262E-2</c:v>
                </c:pt>
                <c:pt idx="44946">
                  <c:v>-9.7284299999999997E-3</c:v>
                </c:pt>
                <c:pt idx="44947">
                  <c:v>-1.9972799999999999E-2</c:v>
                </c:pt>
                <c:pt idx="44948">
                  <c:v>-5.1307700000000002E-4</c:v>
                </c:pt>
                <c:pt idx="44949">
                  <c:v>-2.2211100000000001E-2</c:v>
                </c:pt>
                <c:pt idx="44950">
                  <c:v>-8.0432899999999998E-3</c:v>
                </c:pt>
                <c:pt idx="44951">
                  <c:v>-7.2889299999999999E-3</c:v>
                </c:pt>
                <c:pt idx="44952">
                  <c:v>-1.1760700000000001E-2</c:v>
                </c:pt>
                <c:pt idx="44953">
                  <c:v>-7.3442500000000001E-3</c:v>
                </c:pt>
                <c:pt idx="44954">
                  <c:v>-1.1831299999999999E-2</c:v>
                </c:pt>
                <c:pt idx="44955">
                  <c:v>9.6702599999999995E-4</c:v>
                </c:pt>
                <c:pt idx="44956">
                  <c:v>-9.3374300000000007E-3</c:v>
                </c:pt>
                <c:pt idx="44957">
                  <c:v>-5.9766799999999998E-3</c:v>
                </c:pt>
                <c:pt idx="44958">
                  <c:v>-2.0457300000000001E-2</c:v>
                </c:pt>
                <c:pt idx="44959">
                  <c:v>-1.19162E-2</c:v>
                </c:pt>
                <c:pt idx="44960">
                  <c:v>-4.6701399999999997E-3</c:v>
                </c:pt>
                <c:pt idx="44961">
                  <c:v>-1.67084E-3</c:v>
                </c:pt>
                <c:pt idx="44962">
                  <c:v>-4.5976599999999999E-3</c:v>
                </c:pt>
                <c:pt idx="44963">
                  <c:v>-5.6295399999999997E-3</c:v>
                </c:pt>
                <c:pt idx="44964">
                  <c:v>-1.9969899999999999E-2</c:v>
                </c:pt>
                <c:pt idx="44965">
                  <c:v>-1.9790599999999998E-2</c:v>
                </c:pt>
                <c:pt idx="44966">
                  <c:v>-2.63567E-2</c:v>
                </c:pt>
                <c:pt idx="44967">
                  <c:v>-1.6875299999999999E-2</c:v>
                </c:pt>
                <c:pt idx="44968">
                  <c:v>-2.2048000000000002E-2</c:v>
                </c:pt>
                <c:pt idx="44969">
                  <c:v>-1.9839300000000001E-2</c:v>
                </c:pt>
                <c:pt idx="44970">
                  <c:v>-1.37339E-2</c:v>
                </c:pt>
                <c:pt idx="44971">
                  <c:v>-2.2440000000000002E-2</c:v>
                </c:pt>
                <c:pt idx="44972">
                  <c:v>-2.12994E-2</c:v>
                </c:pt>
                <c:pt idx="44973" formatCode="0.00E+00">
                  <c:v>-4.41818E-2</c:v>
                </c:pt>
                <c:pt idx="44974">
                  <c:v>-2.5924699999999998E-2</c:v>
                </c:pt>
                <c:pt idx="44975">
                  <c:v>-1.5714599999999999E-2</c:v>
                </c:pt>
                <c:pt idx="44976">
                  <c:v>-3.7937199999999997E-2</c:v>
                </c:pt>
                <c:pt idx="44977">
                  <c:v>-3.7006400000000002E-2</c:v>
                </c:pt>
                <c:pt idx="44978">
                  <c:v>-3.7735900000000003E-2</c:v>
                </c:pt>
                <c:pt idx="44979">
                  <c:v>-2.85568E-2</c:v>
                </c:pt>
                <c:pt idx="44980">
                  <c:v>-3.0576699999999998E-2</c:v>
                </c:pt>
                <c:pt idx="44981">
                  <c:v>-1.5719400000000001E-2</c:v>
                </c:pt>
                <c:pt idx="44982">
                  <c:v>-2.06404E-2</c:v>
                </c:pt>
                <c:pt idx="44983">
                  <c:v>-1.64213E-2</c:v>
                </c:pt>
                <c:pt idx="44984">
                  <c:v>-3.3834500000000003E-2</c:v>
                </c:pt>
                <c:pt idx="44985">
                  <c:v>-3.62349E-2</c:v>
                </c:pt>
                <c:pt idx="44986">
                  <c:v>-2.6183100000000001E-2</c:v>
                </c:pt>
                <c:pt idx="44987">
                  <c:v>-1.3704300000000001E-2</c:v>
                </c:pt>
                <c:pt idx="44988">
                  <c:v>-1.6699800000000001E-2</c:v>
                </c:pt>
                <c:pt idx="44989">
                  <c:v>-1.7471299999999999E-2</c:v>
                </c:pt>
                <c:pt idx="44990">
                  <c:v>-3.7678700000000002E-2</c:v>
                </c:pt>
                <c:pt idx="44991">
                  <c:v>-1.8436399999999999E-2</c:v>
                </c:pt>
                <c:pt idx="44992">
                  <c:v>-3.5917299999999999E-2</c:v>
                </c:pt>
                <c:pt idx="44993">
                  <c:v>-2.2107100000000001E-2</c:v>
                </c:pt>
                <c:pt idx="44994">
                  <c:v>-2.9749899999999999E-2</c:v>
                </c:pt>
                <c:pt idx="44995">
                  <c:v>-2.9409399999999999E-2</c:v>
                </c:pt>
                <c:pt idx="44996">
                  <c:v>-3.9255100000000001E-2</c:v>
                </c:pt>
                <c:pt idx="44997">
                  <c:v>-3.1245200000000001E-2</c:v>
                </c:pt>
                <c:pt idx="44998">
                  <c:v>-2.8125799999999999E-2</c:v>
                </c:pt>
                <c:pt idx="44999">
                  <c:v>-2.2605900000000002E-2</c:v>
                </c:pt>
                <c:pt idx="45000">
                  <c:v>-2.9227300000000001E-2</c:v>
                </c:pt>
                <c:pt idx="45001">
                  <c:v>-3.2772999999999997E-2</c:v>
                </c:pt>
                <c:pt idx="45002">
                  <c:v>-4.52585E-2</c:v>
                </c:pt>
                <c:pt idx="45003">
                  <c:v>-5.0939600000000002E-2</c:v>
                </c:pt>
                <c:pt idx="45004">
                  <c:v>-3.58553E-2</c:v>
                </c:pt>
                <c:pt idx="45005">
                  <c:v>-3.15895E-2</c:v>
                </c:pt>
                <c:pt idx="45006">
                  <c:v>-2.54126E-2</c:v>
                </c:pt>
                <c:pt idx="45007">
                  <c:v>-4.3570499999999998E-2</c:v>
                </c:pt>
                <c:pt idx="45008">
                  <c:v>-2.3947699999999999E-2</c:v>
                </c:pt>
                <c:pt idx="45009">
                  <c:v>-2.35176E-2</c:v>
                </c:pt>
                <c:pt idx="45010">
                  <c:v>-3.4714700000000001E-2</c:v>
                </c:pt>
                <c:pt idx="45011">
                  <c:v>-2.5571799999999999E-2</c:v>
                </c:pt>
                <c:pt idx="45012">
                  <c:v>-2.9976800000000001E-2</c:v>
                </c:pt>
                <c:pt idx="45013">
                  <c:v>-3.2981900000000001E-2</c:v>
                </c:pt>
                <c:pt idx="45014">
                  <c:v>-2.8066600000000001E-2</c:v>
                </c:pt>
                <c:pt idx="45015">
                  <c:v>-1.55783E-2</c:v>
                </c:pt>
                <c:pt idx="45016">
                  <c:v>-1.05457E-2</c:v>
                </c:pt>
                <c:pt idx="45017">
                  <c:v>-1.8566099999999999E-2</c:v>
                </c:pt>
                <c:pt idx="45018">
                  <c:v>-1.4338500000000001E-2</c:v>
                </c:pt>
                <c:pt idx="45019">
                  <c:v>-1.2462600000000001E-2</c:v>
                </c:pt>
                <c:pt idx="45020">
                  <c:v>-1.6345999999999999E-2</c:v>
                </c:pt>
                <c:pt idx="45021">
                  <c:v>1.04141E-3</c:v>
                </c:pt>
                <c:pt idx="45022">
                  <c:v>-9.8238000000000006E-3</c:v>
                </c:pt>
                <c:pt idx="45023">
                  <c:v>-2.7039500000000001E-2</c:v>
                </c:pt>
                <c:pt idx="45024">
                  <c:v>-2.6173600000000002E-2</c:v>
                </c:pt>
                <c:pt idx="45025">
                  <c:v>-2.54297E-2</c:v>
                </c:pt>
                <c:pt idx="45026">
                  <c:v>-2.1614999999999999E-2</c:v>
                </c:pt>
                <c:pt idx="45027">
                  <c:v>-1.01671E-2</c:v>
                </c:pt>
                <c:pt idx="45028">
                  <c:v>-1.9381499999999999E-2</c:v>
                </c:pt>
                <c:pt idx="45029">
                  <c:v>-2.7133899999999999E-2</c:v>
                </c:pt>
                <c:pt idx="45030">
                  <c:v>-2.2748000000000001E-2</c:v>
                </c:pt>
                <c:pt idx="45031">
                  <c:v>-1.33791E-2</c:v>
                </c:pt>
                <c:pt idx="45032">
                  <c:v>-1.7105100000000002E-2</c:v>
                </c:pt>
                <c:pt idx="45033">
                  <c:v>-2.7468699999999999E-2</c:v>
                </c:pt>
                <c:pt idx="45034">
                  <c:v>-2.5592799999999999E-2</c:v>
                </c:pt>
                <c:pt idx="45035">
                  <c:v>-4.0818199999999999E-2</c:v>
                </c:pt>
                <c:pt idx="45036">
                  <c:v>-3.1681099999999997E-2</c:v>
                </c:pt>
                <c:pt idx="45037">
                  <c:v>-3.9743399999999998E-2</c:v>
                </c:pt>
                <c:pt idx="45038">
                  <c:v>-2.5016799999999999E-2</c:v>
                </c:pt>
                <c:pt idx="45039">
                  <c:v>-2.4868000000000001E-2</c:v>
                </c:pt>
                <c:pt idx="45040">
                  <c:v>-3.2307599999999999E-2</c:v>
                </c:pt>
                <c:pt idx="45041">
                  <c:v>-2.3881900000000001E-2</c:v>
                </c:pt>
                <c:pt idx="45042">
                  <c:v>-2.5175099999999999E-2</c:v>
                </c:pt>
                <c:pt idx="45043">
                  <c:v>-1.8444100000000001E-2</c:v>
                </c:pt>
                <c:pt idx="45044">
                  <c:v>-1.8511799999999998E-2</c:v>
                </c:pt>
                <c:pt idx="45045">
                  <c:v>-1.00269E-2</c:v>
                </c:pt>
                <c:pt idx="45046">
                  <c:v>-1.6191500000000001E-2</c:v>
                </c:pt>
                <c:pt idx="45047">
                  <c:v>-1.64394E-2</c:v>
                </c:pt>
                <c:pt idx="45048">
                  <c:v>1.8959000000000001E-3</c:v>
                </c:pt>
                <c:pt idx="45049">
                  <c:v>-5.4178200000000003E-3</c:v>
                </c:pt>
                <c:pt idx="45050">
                  <c:v>-1.8534700000000001E-2</c:v>
                </c:pt>
                <c:pt idx="45051">
                  <c:v>-1.1673899999999999E-2</c:v>
                </c:pt>
                <c:pt idx="45052">
                  <c:v>-6.6328000000000003E-3</c:v>
                </c:pt>
                <c:pt idx="45053">
                  <c:v>-6.4468399999999997E-3</c:v>
                </c:pt>
                <c:pt idx="45054">
                  <c:v>-1.7359699999999999E-2</c:v>
                </c:pt>
                <c:pt idx="45055">
                  <c:v>-6.3734100000000004E-3</c:v>
                </c:pt>
                <c:pt idx="45056">
                  <c:v>-6.0339E-3</c:v>
                </c:pt>
                <c:pt idx="45057">
                  <c:v>-1.49403E-2</c:v>
                </c:pt>
                <c:pt idx="45058">
                  <c:v>-1.53904E-2</c:v>
                </c:pt>
                <c:pt idx="45059">
                  <c:v>-2.3983999999999998E-2</c:v>
                </c:pt>
                <c:pt idx="45060">
                  <c:v>-1.7990099999999998E-2</c:v>
                </c:pt>
                <c:pt idx="45061">
                  <c:v>-2.59399E-4</c:v>
                </c:pt>
                <c:pt idx="45062">
                  <c:v>-1.9352899999999999E-2</c:v>
                </c:pt>
                <c:pt idx="45063">
                  <c:v>-3.34635E-2</c:v>
                </c:pt>
                <c:pt idx="45064">
                  <c:v>-2.69842E-2</c:v>
                </c:pt>
                <c:pt idx="45065">
                  <c:v>-1.4892600000000001E-2</c:v>
                </c:pt>
                <c:pt idx="45066">
                  <c:v>-1.53122E-2</c:v>
                </c:pt>
                <c:pt idx="45067">
                  <c:v>-2.2296E-2</c:v>
                </c:pt>
                <c:pt idx="45068">
                  <c:v>-2.74363E-2</c:v>
                </c:pt>
                <c:pt idx="45069">
                  <c:v>-2.9310200000000002E-2</c:v>
                </c:pt>
                <c:pt idx="45070">
                  <c:v>-2.9466599999999999E-2</c:v>
                </c:pt>
                <c:pt idx="45071">
                  <c:v>-1.87464E-2</c:v>
                </c:pt>
                <c:pt idx="45072">
                  <c:v>-7.6084100000000003E-3</c:v>
                </c:pt>
                <c:pt idx="45073">
                  <c:v>-1.9695299999999999E-2</c:v>
                </c:pt>
                <c:pt idx="45074">
                  <c:v>-2.4412199999999998E-2</c:v>
                </c:pt>
                <c:pt idx="45075">
                  <c:v>-1.36423E-2</c:v>
                </c:pt>
                <c:pt idx="45076">
                  <c:v>-2.1272699999999999E-2</c:v>
                </c:pt>
                <c:pt idx="45077">
                  <c:v>-2.3742699999999999E-2</c:v>
                </c:pt>
                <c:pt idx="45078">
                  <c:v>4.25911E-3</c:v>
                </c:pt>
                <c:pt idx="45079">
                  <c:v>-1.14231E-2</c:v>
                </c:pt>
                <c:pt idx="45080">
                  <c:v>-2.02227E-2</c:v>
                </c:pt>
                <c:pt idx="45081">
                  <c:v>-3.1209000000000001E-2</c:v>
                </c:pt>
                <c:pt idx="45082">
                  <c:v>-1.48392E-2</c:v>
                </c:pt>
                <c:pt idx="45083">
                  <c:v>-7.5149500000000003E-3</c:v>
                </c:pt>
                <c:pt idx="45084">
                  <c:v>-1.8947599999999998E-2</c:v>
                </c:pt>
                <c:pt idx="45085">
                  <c:v>-1.32113E-2</c:v>
                </c:pt>
                <c:pt idx="45086">
                  <c:v>-2.2276899999999999E-2</c:v>
                </c:pt>
                <c:pt idx="45087">
                  <c:v>-2.1604499999999999E-2</c:v>
                </c:pt>
                <c:pt idx="45088">
                  <c:v>-1.7520000000000001E-2</c:v>
                </c:pt>
                <c:pt idx="45089">
                  <c:v>-1.17359E-2</c:v>
                </c:pt>
                <c:pt idx="45090">
                  <c:v>-1.4272699999999999E-2</c:v>
                </c:pt>
                <c:pt idx="45091">
                  <c:v>-1.40638E-2</c:v>
                </c:pt>
                <c:pt idx="45092">
                  <c:v>-1.80302E-2</c:v>
                </c:pt>
                <c:pt idx="45093">
                  <c:v>-2.7817700000000001E-2</c:v>
                </c:pt>
                <c:pt idx="45094">
                  <c:v>-3.3955600000000002E-2</c:v>
                </c:pt>
                <c:pt idx="45095">
                  <c:v>-1.6973499999999999E-2</c:v>
                </c:pt>
                <c:pt idx="45096">
                  <c:v>-3.3410099999999998E-2</c:v>
                </c:pt>
                <c:pt idx="45097">
                  <c:v>-2.1638899999999999E-2</c:v>
                </c:pt>
                <c:pt idx="45098">
                  <c:v>-2.0698500000000002E-2</c:v>
                </c:pt>
                <c:pt idx="45099">
                  <c:v>-2.1405199999999999E-2</c:v>
                </c:pt>
                <c:pt idx="45100">
                  <c:v>-1.02262E-2</c:v>
                </c:pt>
                <c:pt idx="45101">
                  <c:v>-2.5578500000000001E-2</c:v>
                </c:pt>
                <c:pt idx="45102">
                  <c:v>-1.84402E-2</c:v>
                </c:pt>
                <c:pt idx="45103">
                  <c:v>-1.48611E-2</c:v>
                </c:pt>
                <c:pt idx="45104">
                  <c:v>-7.9259900000000008E-3</c:v>
                </c:pt>
                <c:pt idx="45105">
                  <c:v>-2.3317299999999999E-2</c:v>
                </c:pt>
                <c:pt idx="45106">
                  <c:v>-1.04218E-2</c:v>
                </c:pt>
                <c:pt idx="45107">
                  <c:v>-8.6212200000000006E-3</c:v>
                </c:pt>
                <c:pt idx="45108">
                  <c:v>-1.7239600000000001E-2</c:v>
                </c:pt>
                <c:pt idx="45109">
                  <c:v>-2.44102E-2</c:v>
                </c:pt>
                <c:pt idx="45110">
                  <c:v>-1.6638799999999999E-2</c:v>
                </c:pt>
                <c:pt idx="45111">
                  <c:v>-5.3892100000000002E-3</c:v>
                </c:pt>
                <c:pt idx="45112">
                  <c:v>-3.7002599999999999E-3</c:v>
                </c:pt>
                <c:pt idx="45113">
                  <c:v>-2.7627900000000002E-3</c:v>
                </c:pt>
                <c:pt idx="45114">
                  <c:v>-1.5996E-2</c:v>
                </c:pt>
                <c:pt idx="45115">
                  <c:v>-2.0996999999999998E-2</c:v>
                </c:pt>
                <c:pt idx="45116">
                  <c:v>-2.0155900000000001E-2</c:v>
                </c:pt>
                <c:pt idx="45117">
                  <c:v>-1.9344299999999998E-2</c:v>
                </c:pt>
                <c:pt idx="45118">
                  <c:v>5.3148300000000004E-3</c:v>
                </c:pt>
                <c:pt idx="45119">
                  <c:v>-5.4130599999999999E-3</c:v>
                </c:pt>
                <c:pt idx="45120">
                  <c:v>-1.23558E-2</c:v>
                </c:pt>
                <c:pt idx="45121">
                  <c:v>-9.3975099999999995E-3</c:v>
                </c:pt>
                <c:pt idx="45122">
                  <c:v>-8.2216300000000006E-3</c:v>
                </c:pt>
                <c:pt idx="45123">
                  <c:v>-1.51539E-2</c:v>
                </c:pt>
                <c:pt idx="45124">
                  <c:v>-2.6960399999999998E-3</c:v>
                </c:pt>
                <c:pt idx="45125">
                  <c:v>-7.18594E-3</c:v>
                </c:pt>
                <c:pt idx="45126">
                  <c:v>-1.1724500000000001E-2</c:v>
                </c:pt>
                <c:pt idx="45127">
                  <c:v>-2.9840499999999998E-3</c:v>
                </c:pt>
                <c:pt idx="45128">
                  <c:v>-7.9917900000000004E-3</c:v>
                </c:pt>
                <c:pt idx="45129">
                  <c:v>-9.4070400000000002E-3</c:v>
                </c:pt>
                <c:pt idx="45130">
                  <c:v>-6.8664599999999996E-3</c:v>
                </c:pt>
                <c:pt idx="45131">
                  <c:v>-1.0925300000000001E-2</c:v>
                </c:pt>
                <c:pt idx="45132">
                  <c:v>-5.3329500000000004E-3</c:v>
                </c:pt>
                <c:pt idx="45133">
                  <c:v>-1.4038999999999999E-2</c:v>
                </c:pt>
                <c:pt idx="45134">
                  <c:v>-1.1143699999999999E-2</c:v>
                </c:pt>
                <c:pt idx="45135">
                  <c:v>-1.9416800000000001E-3</c:v>
                </c:pt>
                <c:pt idx="45136">
                  <c:v>-1.0503800000000001E-2</c:v>
                </c:pt>
                <c:pt idx="45137">
                  <c:v>-6.5174100000000004E-3</c:v>
                </c:pt>
                <c:pt idx="45138">
                  <c:v>-9.3460099999999996E-4</c:v>
                </c:pt>
                <c:pt idx="45139">
                  <c:v>-4.9381299999999998E-3</c:v>
                </c:pt>
                <c:pt idx="45140">
                  <c:v>1.57738E-3</c:v>
                </c:pt>
                <c:pt idx="45141">
                  <c:v>-7.3146799999999998E-4</c:v>
                </c:pt>
                <c:pt idx="45142">
                  <c:v>-2.7275099999999998E-3</c:v>
                </c:pt>
                <c:pt idx="45143">
                  <c:v>-6.6757199999999996E-4</c:v>
                </c:pt>
                <c:pt idx="45144">
                  <c:v>6.49834E-3</c:v>
                </c:pt>
                <c:pt idx="45145">
                  <c:v>1.5163399999999999E-3</c:v>
                </c:pt>
                <c:pt idx="45146">
                  <c:v>5.0563800000000001E-3</c:v>
                </c:pt>
                <c:pt idx="45147">
                  <c:v>2.6550300000000001E-3</c:v>
                </c:pt>
                <c:pt idx="45148">
                  <c:v>1.1274299999999999E-2</c:v>
                </c:pt>
                <c:pt idx="45149">
                  <c:v>1.8949500000000001E-3</c:v>
                </c:pt>
                <c:pt idx="45150">
                  <c:v>5.5503799999999997E-3</c:v>
                </c:pt>
                <c:pt idx="45151">
                  <c:v>-4.6138799999999999E-3</c:v>
                </c:pt>
                <c:pt idx="45152">
                  <c:v>9.1342899999999998E-3</c:v>
                </c:pt>
                <c:pt idx="45153">
                  <c:v>4.6729999999999997E-4</c:v>
                </c:pt>
                <c:pt idx="45154">
                  <c:v>-7.3919299999999997E-3</c:v>
                </c:pt>
                <c:pt idx="45155">
                  <c:v>6.7749000000000004E-3</c:v>
                </c:pt>
                <c:pt idx="45156">
                  <c:v>6.64234E-3</c:v>
                </c:pt>
                <c:pt idx="45157">
                  <c:v>1.0807000000000001E-2</c:v>
                </c:pt>
                <c:pt idx="45158">
                  <c:v>5.3577399999999997E-3</c:v>
                </c:pt>
                <c:pt idx="45159">
                  <c:v>-1.68896E-3</c:v>
                </c:pt>
                <c:pt idx="45160">
                  <c:v>7.9135899999999999E-3</c:v>
                </c:pt>
                <c:pt idx="45161">
                  <c:v>-2.48051E-3</c:v>
                </c:pt>
                <c:pt idx="45162">
                  <c:v>-1.0108899999999999E-4</c:v>
                </c:pt>
                <c:pt idx="45163">
                  <c:v>1.6765599999999999E-3</c:v>
                </c:pt>
                <c:pt idx="45164">
                  <c:v>-2.23923E-3</c:v>
                </c:pt>
                <c:pt idx="45165">
                  <c:v>3.8051600000000001E-3</c:v>
                </c:pt>
                <c:pt idx="45166">
                  <c:v>8.6326600000000003E-3</c:v>
                </c:pt>
                <c:pt idx="45167">
                  <c:v>-2.0732900000000002E-3</c:v>
                </c:pt>
                <c:pt idx="45168">
                  <c:v>-5.69916E-3</c:v>
                </c:pt>
                <c:pt idx="45169">
                  <c:v>8.2063699999999993E-3</c:v>
                </c:pt>
                <c:pt idx="45170" formatCode="0.00E+00">
                  <c:v>-8.2015999999999995E-5</c:v>
                </c:pt>
                <c:pt idx="45171">
                  <c:v>2.0312299999999998E-2</c:v>
                </c:pt>
                <c:pt idx="45172">
                  <c:v>-1.6490000000000001E-2</c:v>
                </c:pt>
                <c:pt idx="45173">
                  <c:v>-7.4491499999999999E-3</c:v>
                </c:pt>
                <c:pt idx="45174">
                  <c:v>3.3359499999999999E-3</c:v>
                </c:pt>
                <c:pt idx="45175">
                  <c:v>1.6517599999999999E-3</c:v>
                </c:pt>
                <c:pt idx="45176">
                  <c:v>6.1178200000000004E-3</c:v>
                </c:pt>
                <c:pt idx="45177">
                  <c:v>4.3029799999999997E-3</c:v>
                </c:pt>
                <c:pt idx="45178">
                  <c:v>-3.2710999999999998E-4</c:v>
                </c:pt>
                <c:pt idx="45179">
                  <c:v>7.0724500000000001E-3</c:v>
                </c:pt>
                <c:pt idx="45180">
                  <c:v>6.1817199999999999E-3</c:v>
                </c:pt>
                <c:pt idx="45181">
                  <c:v>-2.5186499999999999E-3</c:v>
                </c:pt>
                <c:pt idx="45182">
                  <c:v>1.0039299999999999E-2</c:v>
                </c:pt>
                <c:pt idx="45183">
                  <c:v>9.7789799999999996E-3</c:v>
                </c:pt>
                <c:pt idx="45184">
                  <c:v>6.3343000000000002E-3</c:v>
                </c:pt>
                <c:pt idx="45185">
                  <c:v>1.36662E-3</c:v>
                </c:pt>
                <c:pt idx="45186">
                  <c:v>2.2840500000000001E-3</c:v>
                </c:pt>
                <c:pt idx="45187">
                  <c:v>1.30682E-2</c:v>
                </c:pt>
                <c:pt idx="45188">
                  <c:v>1.4451E-2</c:v>
                </c:pt>
                <c:pt idx="45189">
                  <c:v>4.7407200000000004E-3</c:v>
                </c:pt>
                <c:pt idx="45190">
                  <c:v>1.07527E-2</c:v>
                </c:pt>
                <c:pt idx="45191">
                  <c:v>2.0167399999999999E-2</c:v>
                </c:pt>
                <c:pt idx="45192">
                  <c:v>1.9854500000000001E-2</c:v>
                </c:pt>
                <c:pt idx="45193">
                  <c:v>-2.03323E-3</c:v>
                </c:pt>
                <c:pt idx="45194">
                  <c:v>-2.8600700000000001E-3</c:v>
                </c:pt>
                <c:pt idx="45195">
                  <c:v>1.35765E-2</c:v>
                </c:pt>
                <c:pt idx="45196">
                  <c:v>1.15891E-2</c:v>
                </c:pt>
                <c:pt idx="45197">
                  <c:v>1.6615899999999999E-2</c:v>
                </c:pt>
                <c:pt idx="45198">
                  <c:v>9.0541800000000002E-3</c:v>
                </c:pt>
                <c:pt idx="45199">
                  <c:v>6.9847099999999999E-3</c:v>
                </c:pt>
                <c:pt idx="45200">
                  <c:v>3.6554299999999999E-3</c:v>
                </c:pt>
                <c:pt idx="45201">
                  <c:v>5.2108800000000002E-3</c:v>
                </c:pt>
                <c:pt idx="45202">
                  <c:v>2.2707000000000001E-2</c:v>
                </c:pt>
                <c:pt idx="45203">
                  <c:v>2.6702900000000001E-4</c:v>
                </c:pt>
                <c:pt idx="45204">
                  <c:v>1.0547600000000001E-2</c:v>
                </c:pt>
                <c:pt idx="45205">
                  <c:v>2.1116300000000001E-2</c:v>
                </c:pt>
                <c:pt idx="45206">
                  <c:v>1.2302400000000001E-3</c:v>
                </c:pt>
                <c:pt idx="45207">
                  <c:v>2.4518999999999999E-3</c:v>
                </c:pt>
                <c:pt idx="45208">
                  <c:v>4.1427599999999997E-3</c:v>
                </c:pt>
                <c:pt idx="45209">
                  <c:v>1.0437E-2</c:v>
                </c:pt>
                <c:pt idx="45210">
                  <c:v>5.52273E-3</c:v>
                </c:pt>
                <c:pt idx="45211">
                  <c:v>1.54076E-2</c:v>
                </c:pt>
                <c:pt idx="45212">
                  <c:v>2.5911300000000001E-3</c:v>
                </c:pt>
                <c:pt idx="45213">
                  <c:v>1.75056E-2</c:v>
                </c:pt>
                <c:pt idx="45214">
                  <c:v>1.24321E-2</c:v>
                </c:pt>
                <c:pt idx="45215">
                  <c:v>9.4528200000000007E-3</c:v>
                </c:pt>
                <c:pt idx="45216">
                  <c:v>1.0161399999999999E-2</c:v>
                </c:pt>
                <c:pt idx="45217">
                  <c:v>3.6077499999999998E-3</c:v>
                </c:pt>
                <c:pt idx="45218">
                  <c:v>5.1221799999999996E-3</c:v>
                </c:pt>
                <c:pt idx="45219">
                  <c:v>1.0792700000000001E-2</c:v>
                </c:pt>
                <c:pt idx="45220">
                  <c:v>7.3862099999999998E-3</c:v>
                </c:pt>
                <c:pt idx="45221">
                  <c:v>1.10197E-2</c:v>
                </c:pt>
                <c:pt idx="45222">
                  <c:v>2.0695700000000001E-2</c:v>
                </c:pt>
                <c:pt idx="45223">
                  <c:v>1.6641599999999999E-2</c:v>
                </c:pt>
                <c:pt idx="45224">
                  <c:v>8.4304800000000006E-3</c:v>
                </c:pt>
                <c:pt idx="45225">
                  <c:v>-5.5074700000000004E-3</c:v>
                </c:pt>
                <c:pt idx="45226">
                  <c:v>1.3138800000000001E-2</c:v>
                </c:pt>
                <c:pt idx="45227">
                  <c:v>1.18914E-2</c:v>
                </c:pt>
                <c:pt idx="45228">
                  <c:v>1.14717E-2</c:v>
                </c:pt>
                <c:pt idx="45229">
                  <c:v>1.43547E-2</c:v>
                </c:pt>
                <c:pt idx="45230">
                  <c:v>1.0287299999999999E-2</c:v>
                </c:pt>
                <c:pt idx="45231">
                  <c:v>1.6763699999999999E-2</c:v>
                </c:pt>
                <c:pt idx="45232">
                  <c:v>1.76563E-2</c:v>
                </c:pt>
                <c:pt idx="45233">
                  <c:v>7.7085499999999998E-3</c:v>
                </c:pt>
                <c:pt idx="45234">
                  <c:v>1.6055099999999999E-2</c:v>
                </c:pt>
                <c:pt idx="45235">
                  <c:v>8.3036399999999993E-3</c:v>
                </c:pt>
                <c:pt idx="45236">
                  <c:v>1.3595599999999999E-2</c:v>
                </c:pt>
                <c:pt idx="45237">
                  <c:v>2.35777E-2</c:v>
                </c:pt>
                <c:pt idx="45238">
                  <c:v>6.2503799999999998E-3</c:v>
                </c:pt>
                <c:pt idx="45239">
                  <c:v>1.25217E-2</c:v>
                </c:pt>
                <c:pt idx="45240">
                  <c:v>1.71585E-2</c:v>
                </c:pt>
                <c:pt idx="45241">
                  <c:v>5.3520199999999999E-3</c:v>
                </c:pt>
                <c:pt idx="45242">
                  <c:v>2.1295499999999998E-2</c:v>
                </c:pt>
                <c:pt idx="45243">
                  <c:v>7.7400200000000002E-3</c:v>
                </c:pt>
                <c:pt idx="45244">
                  <c:v>1.19247E-2</c:v>
                </c:pt>
                <c:pt idx="45245">
                  <c:v>1.7602E-2</c:v>
                </c:pt>
                <c:pt idx="45246">
                  <c:v>2.0812000000000001E-2</c:v>
                </c:pt>
                <c:pt idx="45247">
                  <c:v>1.08404E-2</c:v>
                </c:pt>
                <c:pt idx="45248">
                  <c:v>1.7157599999999999E-2</c:v>
                </c:pt>
                <c:pt idx="45249">
                  <c:v>1.51682E-2</c:v>
                </c:pt>
                <c:pt idx="45250">
                  <c:v>2.2531499999999999E-2</c:v>
                </c:pt>
                <c:pt idx="45251">
                  <c:v>1.57833E-2</c:v>
                </c:pt>
                <c:pt idx="45252">
                  <c:v>1.47209E-2</c:v>
                </c:pt>
                <c:pt idx="45253">
                  <c:v>2.0061499999999999E-2</c:v>
                </c:pt>
                <c:pt idx="45254">
                  <c:v>2.0036700000000001E-2</c:v>
                </c:pt>
                <c:pt idx="45255">
                  <c:v>2.7291300000000001E-2</c:v>
                </c:pt>
                <c:pt idx="45256">
                  <c:v>1.73578E-2</c:v>
                </c:pt>
                <c:pt idx="45257">
                  <c:v>2.9411300000000001E-2</c:v>
                </c:pt>
                <c:pt idx="45258">
                  <c:v>3.9520300000000001E-2</c:v>
                </c:pt>
                <c:pt idx="45259">
                  <c:v>1.7845199999999999E-2</c:v>
                </c:pt>
                <c:pt idx="45260">
                  <c:v>1.17769E-2</c:v>
                </c:pt>
                <c:pt idx="45261">
                  <c:v>3.18499E-2</c:v>
                </c:pt>
                <c:pt idx="45262">
                  <c:v>3.8804100000000001E-2</c:v>
                </c:pt>
                <c:pt idx="45263">
                  <c:v>3.0293500000000001E-2</c:v>
                </c:pt>
                <c:pt idx="45264">
                  <c:v>2.4957699999999999E-2</c:v>
                </c:pt>
                <c:pt idx="45265">
                  <c:v>2.9733699999999998E-2</c:v>
                </c:pt>
                <c:pt idx="45266">
                  <c:v>2.8635000000000001E-2</c:v>
                </c:pt>
                <c:pt idx="45267">
                  <c:v>3.1416899999999998E-2</c:v>
                </c:pt>
                <c:pt idx="45268">
                  <c:v>3.23687E-2</c:v>
                </c:pt>
                <c:pt idx="45269">
                  <c:v>2.7806299999999999E-2</c:v>
                </c:pt>
                <c:pt idx="45270">
                  <c:v>3.2533600000000003E-2</c:v>
                </c:pt>
                <c:pt idx="45271">
                  <c:v>1.5701300000000001E-2</c:v>
                </c:pt>
                <c:pt idx="45272">
                  <c:v>2.5426899999999999E-2</c:v>
                </c:pt>
                <c:pt idx="45273">
                  <c:v>3.1329200000000001E-2</c:v>
                </c:pt>
                <c:pt idx="45274">
                  <c:v>2.8643600000000002E-2</c:v>
                </c:pt>
                <c:pt idx="45275">
                  <c:v>2.83413E-2</c:v>
                </c:pt>
                <c:pt idx="45276">
                  <c:v>2.47345E-2</c:v>
                </c:pt>
                <c:pt idx="45277">
                  <c:v>2.0101500000000001E-2</c:v>
                </c:pt>
                <c:pt idx="45278">
                  <c:v>2.17533E-2</c:v>
                </c:pt>
                <c:pt idx="45279">
                  <c:v>2.1573999999999999E-2</c:v>
                </c:pt>
                <c:pt idx="45280">
                  <c:v>1.69325E-2</c:v>
                </c:pt>
                <c:pt idx="45281">
                  <c:v>2.11649E-2</c:v>
                </c:pt>
                <c:pt idx="45282">
                  <c:v>2.2773700000000001E-2</c:v>
                </c:pt>
                <c:pt idx="45283">
                  <c:v>2.5169400000000001E-2</c:v>
                </c:pt>
                <c:pt idx="45284">
                  <c:v>3.6289200000000001E-2</c:v>
                </c:pt>
                <c:pt idx="45285">
                  <c:v>2.1214500000000001E-2</c:v>
                </c:pt>
                <c:pt idx="45286">
                  <c:v>4.5078300000000002E-2</c:v>
                </c:pt>
                <c:pt idx="45287">
                  <c:v>3.4408599999999998E-2</c:v>
                </c:pt>
                <c:pt idx="45288">
                  <c:v>3.2833099999999997E-2</c:v>
                </c:pt>
                <c:pt idx="45289">
                  <c:v>3.3360500000000001E-2</c:v>
                </c:pt>
                <c:pt idx="45290">
                  <c:v>2.50587E-2</c:v>
                </c:pt>
                <c:pt idx="45291">
                  <c:v>4.11568E-2</c:v>
                </c:pt>
                <c:pt idx="45292">
                  <c:v>3.5446199999999997E-2</c:v>
                </c:pt>
                <c:pt idx="45293">
                  <c:v>3.3678100000000002E-2</c:v>
                </c:pt>
                <c:pt idx="45294">
                  <c:v>3.5248799999999997E-2</c:v>
                </c:pt>
                <c:pt idx="45295">
                  <c:v>4.8836699999999997E-2</c:v>
                </c:pt>
                <c:pt idx="45296">
                  <c:v>3.0879E-2</c:v>
                </c:pt>
                <c:pt idx="45297">
                  <c:v>4.4530899999999998E-2</c:v>
                </c:pt>
                <c:pt idx="45298">
                  <c:v>4.317E-2</c:v>
                </c:pt>
                <c:pt idx="45299">
                  <c:v>4.5594200000000001E-2</c:v>
                </c:pt>
                <c:pt idx="45300">
                  <c:v>3.8459800000000002E-2</c:v>
                </c:pt>
                <c:pt idx="45301">
                  <c:v>4.4637700000000002E-2</c:v>
                </c:pt>
                <c:pt idx="45302">
                  <c:v>4.18158E-2</c:v>
                </c:pt>
                <c:pt idx="45303">
                  <c:v>4.0997499999999999E-2</c:v>
                </c:pt>
                <c:pt idx="45304">
                  <c:v>4.5229900000000003E-2</c:v>
                </c:pt>
                <c:pt idx="45305">
                  <c:v>2.8718899999999999E-2</c:v>
                </c:pt>
                <c:pt idx="45306">
                  <c:v>2.8054200000000001E-2</c:v>
                </c:pt>
                <c:pt idx="45307">
                  <c:v>3.25241E-2</c:v>
                </c:pt>
                <c:pt idx="45308">
                  <c:v>5.3142500000000002E-2</c:v>
                </c:pt>
                <c:pt idx="45309">
                  <c:v>2.2948300000000001E-2</c:v>
                </c:pt>
                <c:pt idx="45310">
                  <c:v>3.5797099999999998E-2</c:v>
                </c:pt>
                <c:pt idx="45311">
                  <c:v>2.96469E-2</c:v>
                </c:pt>
                <c:pt idx="45312">
                  <c:v>4.1824300000000002E-2</c:v>
                </c:pt>
                <c:pt idx="45313">
                  <c:v>3.0651999999999999E-2</c:v>
                </c:pt>
                <c:pt idx="45314">
                  <c:v>2.5589899999999999E-2</c:v>
                </c:pt>
                <c:pt idx="45315">
                  <c:v>4.3425600000000002E-2</c:v>
                </c:pt>
                <c:pt idx="45316">
                  <c:v>2.8135299999999999E-2</c:v>
                </c:pt>
                <c:pt idx="45317">
                  <c:v>2.8094299999999999E-2</c:v>
                </c:pt>
                <c:pt idx="45318">
                  <c:v>1.39446E-2</c:v>
                </c:pt>
                <c:pt idx="45319">
                  <c:v>2.80714E-2</c:v>
                </c:pt>
                <c:pt idx="45320">
                  <c:v>1.9756300000000001E-2</c:v>
                </c:pt>
                <c:pt idx="45321">
                  <c:v>3.5303099999999997E-2</c:v>
                </c:pt>
                <c:pt idx="45322">
                  <c:v>2.7148200000000001E-2</c:v>
                </c:pt>
                <c:pt idx="45323">
                  <c:v>2.31314E-2</c:v>
                </c:pt>
                <c:pt idx="45324">
                  <c:v>2.0006199999999998E-2</c:v>
                </c:pt>
                <c:pt idx="45325">
                  <c:v>2.4490399999999999E-2</c:v>
                </c:pt>
                <c:pt idx="45326">
                  <c:v>2.1604499999999999E-2</c:v>
                </c:pt>
                <c:pt idx="45327">
                  <c:v>2.75059E-2</c:v>
                </c:pt>
                <c:pt idx="45328">
                  <c:v>2.2444700000000001E-2</c:v>
                </c:pt>
                <c:pt idx="45329">
                  <c:v>2.0721400000000001E-2</c:v>
                </c:pt>
                <c:pt idx="45330">
                  <c:v>3.4583099999999999E-2</c:v>
                </c:pt>
                <c:pt idx="45331">
                  <c:v>2.8495800000000002E-2</c:v>
                </c:pt>
                <c:pt idx="45332">
                  <c:v>2.0818699999999999E-2</c:v>
                </c:pt>
                <c:pt idx="45333">
                  <c:v>2.2348400000000001E-2</c:v>
                </c:pt>
                <c:pt idx="45334">
                  <c:v>3.0867599999999999E-2</c:v>
                </c:pt>
                <c:pt idx="45335">
                  <c:v>1.3506900000000001E-2</c:v>
                </c:pt>
                <c:pt idx="45336">
                  <c:v>2.3443200000000001E-2</c:v>
                </c:pt>
                <c:pt idx="45337">
                  <c:v>1.3427700000000001E-2</c:v>
                </c:pt>
                <c:pt idx="45338">
                  <c:v>3.2795900000000003E-2</c:v>
                </c:pt>
                <c:pt idx="45339">
                  <c:v>2.50826E-2</c:v>
                </c:pt>
                <c:pt idx="45340">
                  <c:v>2.14939E-2</c:v>
                </c:pt>
                <c:pt idx="45341">
                  <c:v>1.64347E-2</c:v>
                </c:pt>
                <c:pt idx="45342">
                  <c:v>1.37844E-2</c:v>
                </c:pt>
                <c:pt idx="45343">
                  <c:v>1.7551400000000002E-2</c:v>
                </c:pt>
                <c:pt idx="45344">
                  <c:v>1.4223100000000001E-2</c:v>
                </c:pt>
                <c:pt idx="45345">
                  <c:v>9.1066399999999992E-3</c:v>
                </c:pt>
                <c:pt idx="45346">
                  <c:v>8.2025499999999994E-3</c:v>
                </c:pt>
                <c:pt idx="45347">
                  <c:v>2.6684800000000002E-2</c:v>
                </c:pt>
                <c:pt idx="45348">
                  <c:v>7.7590899999999997E-3</c:v>
                </c:pt>
                <c:pt idx="45349">
                  <c:v>7.7505100000000004E-3</c:v>
                </c:pt>
                <c:pt idx="45350">
                  <c:v>2.8085699999999998E-3</c:v>
                </c:pt>
                <c:pt idx="45351">
                  <c:v>4.7912600000000003E-3</c:v>
                </c:pt>
                <c:pt idx="45352">
                  <c:v>1.1158E-2</c:v>
                </c:pt>
                <c:pt idx="45353">
                  <c:v>2.01941E-2</c:v>
                </c:pt>
                <c:pt idx="45354">
                  <c:v>1.0725999999999999E-2</c:v>
                </c:pt>
                <c:pt idx="45355">
                  <c:v>8.6898800000000005E-3</c:v>
                </c:pt>
                <c:pt idx="45356">
                  <c:v>1.09091E-2</c:v>
                </c:pt>
                <c:pt idx="45357">
                  <c:v>9.5376999999999997E-3</c:v>
                </c:pt>
                <c:pt idx="45358">
                  <c:v>1.15747E-2</c:v>
                </c:pt>
                <c:pt idx="45359">
                  <c:v>1.2303400000000001E-2</c:v>
                </c:pt>
                <c:pt idx="45360">
                  <c:v>6.0815799999999996E-3</c:v>
                </c:pt>
                <c:pt idx="45361">
                  <c:v>1.20106E-2</c:v>
                </c:pt>
                <c:pt idx="45362">
                  <c:v>1.17445E-2</c:v>
                </c:pt>
                <c:pt idx="45363">
                  <c:v>2.72207E-2</c:v>
                </c:pt>
                <c:pt idx="45364">
                  <c:v>1.15881E-2</c:v>
                </c:pt>
                <c:pt idx="45365">
                  <c:v>1.4464400000000001E-2</c:v>
                </c:pt>
                <c:pt idx="45366">
                  <c:v>1.9505499999999999E-2</c:v>
                </c:pt>
                <c:pt idx="45367">
                  <c:v>1.8670099999999999E-2</c:v>
                </c:pt>
                <c:pt idx="45368">
                  <c:v>2.1873500000000001E-2</c:v>
                </c:pt>
                <c:pt idx="45369">
                  <c:v>9.7970999999999996E-3</c:v>
                </c:pt>
                <c:pt idx="45370">
                  <c:v>1.07622E-2</c:v>
                </c:pt>
                <c:pt idx="45371">
                  <c:v>1.2706800000000001E-2</c:v>
                </c:pt>
                <c:pt idx="45372">
                  <c:v>2.0857799999999999E-2</c:v>
                </c:pt>
                <c:pt idx="45373">
                  <c:v>2.75736E-2</c:v>
                </c:pt>
                <c:pt idx="45374">
                  <c:v>2.5044400000000001E-2</c:v>
                </c:pt>
                <c:pt idx="45375">
                  <c:v>1.9876499999999998E-2</c:v>
                </c:pt>
                <c:pt idx="45376">
                  <c:v>1.46246E-2</c:v>
                </c:pt>
                <c:pt idx="45377">
                  <c:v>1.94416E-2</c:v>
                </c:pt>
                <c:pt idx="45378">
                  <c:v>9.3917800000000006E-3</c:v>
                </c:pt>
                <c:pt idx="45379">
                  <c:v>1.4518700000000001E-2</c:v>
                </c:pt>
                <c:pt idx="45380">
                  <c:v>1.4115300000000001E-2</c:v>
                </c:pt>
                <c:pt idx="45381">
                  <c:v>1.7465600000000001E-2</c:v>
                </c:pt>
                <c:pt idx="45382">
                  <c:v>1.0809900000000001E-2</c:v>
                </c:pt>
                <c:pt idx="45383">
                  <c:v>1.49088E-2</c:v>
                </c:pt>
                <c:pt idx="45384">
                  <c:v>2.25496E-2</c:v>
                </c:pt>
                <c:pt idx="45385">
                  <c:v>1.6577700000000001E-2</c:v>
                </c:pt>
                <c:pt idx="45386">
                  <c:v>1.56975E-2</c:v>
                </c:pt>
                <c:pt idx="45387">
                  <c:v>1.0149E-2</c:v>
                </c:pt>
                <c:pt idx="45388">
                  <c:v>6.4926100000000002E-3</c:v>
                </c:pt>
                <c:pt idx="45389">
                  <c:v>8.5945099999999996E-3</c:v>
                </c:pt>
                <c:pt idx="45390">
                  <c:v>1.47295E-2</c:v>
                </c:pt>
                <c:pt idx="45391">
                  <c:v>2.1620799999999999E-2</c:v>
                </c:pt>
                <c:pt idx="45392">
                  <c:v>7.09248E-3</c:v>
                </c:pt>
                <c:pt idx="45393">
                  <c:v>1.0809900000000001E-2</c:v>
                </c:pt>
                <c:pt idx="45394">
                  <c:v>1.52931E-2</c:v>
                </c:pt>
                <c:pt idx="45395">
                  <c:v>1.19715E-2</c:v>
                </c:pt>
                <c:pt idx="45396">
                  <c:v>2.0001399999999999E-2</c:v>
                </c:pt>
                <c:pt idx="45397">
                  <c:v>8.2273499999999996E-3</c:v>
                </c:pt>
                <c:pt idx="45398">
                  <c:v>9.4118099999999996E-3</c:v>
                </c:pt>
                <c:pt idx="45399">
                  <c:v>2.53963E-2</c:v>
                </c:pt>
                <c:pt idx="45400">
                  <c:v>1.04647E-2</c:v>
                </c:pt>
                <c:pt idx="45401">
                  <c:v>1.6956300000000001E-2</c:v>
                </c:pt>
                <c:pt idx="45402">
                  <c:v>1.6079900000000001E-2</c:v>
                </c:pt>
                <c:pt idx="45403">
                  <c:v>4.8456200000000001E-3</c:v>
                </c:pt>
                <c:pt idx="45404">
                  <c:v>2.0402900000000002E-2</c:v>
                </c:pt>
                <c:pt idx="45405">
                  <c:v>4.6625099999999999E-3</c:v>
                </c:pt>
                <c:pt idx="45406">
                  <c:v>2.8059000000000001E-2</c:v>
                </c:pt>
                <c:pt idx="45407">
                  <c:v>2.7893100000000001E-2</c:v>
                </c:pt>
                <c:pt idx="45408">
                  <c:v>1.2692500000000001E-2</c:v>
                </c:pt>
                <c:pt idx="45409">
                  <c:v>1.9764899999999998E-2</c:v>
                </c:pt>
                <c:pt idx="45410">
                  <c:v>1.7629599999999999E-2</c:v>
                </c:pt>
                <c:pt idx="45411">
                  <c:v>2.2948300000000001E-2</c:v>
                </c:pt>
                <c:pt idx="45412">
                  <c:v>4.8627899999999996E-3</c:v>
                </c:pt>
                <c:pt idx="45413">
                  <c:v>1.04446E-2</c:v>
                </c:pt>
                <c:pt idx="45414">
                  <c:v>3.6420799999999998E-3</c:v>
                </c:pt>
                <c:pt idx="45415">
                  <c:v>3.08533E-2</c:v>
                </c:pt>
                <c:pt idx="45416">
                  <c:v>7.1334800000000002E-3</c:v>
                </c:pt>
                <c:pt idx="45417">
                  <c:v>9.6540500000000008E-3</c:v>
                </c:pt>
                <c:pt idx="45418">
                  <c:v>1.1013999999999999E-2</c:v>
                </c:pt>
                <c:pt idx="45419">
                  <c:v>1.08442E-2</c:v>
                </c:pt>
                <c:pt idx="45420">
                  <c:v>1.74074E-2</c:v>
                </c:pt>
                <c:pt idx="45421">
                  <c:v>5.7478E-3</c:v>
                </c:pt>
                <c:pt idx="45422">
                  <c:v>5.3415299999999997E-3</c:v>
                </c:pt>
                <c:pt idx="45423">
                  <c:v>1.0929100000000001E-2</c:v>
                </c:pt>
                <c:pt idx="45424">
                  <c:v>8.2216300000000006E-3</c:v>
                </c:pt>
                <c:pt idx="45425">
                  <c:v>-1.8453600000000001E-3</c:v>
                </c:pt>
                <c:pt idx="45426">
                  <c:v>9.9267999999999995E-3</c:v>
                </c:pt>
                <c:pt idx="45427">
                  <c:v>1.8870399999999999E-2</c:v>
                </c:pt>
                <c:pt idx="45428">
                  <c:v>1.1619600000000001E-2</c:v>
                </c:pt>
                <c:pt idx="45429">
                  <c:v>7.0209499999999998E-3</c:v>
                </c:pt>
                <c:pt idx="45430">
                  <c:v>5.1898999999999999E-3</c:v>
                </c:pt>
                <c:pt idx="45431">
                  <c:v>4.43459E-4</c:v>
                </c:pt>
                <c:pt idx="45432">
                  <c:v>1.5798599999999999E-2</c:v>
                </c:pt>
                <c:pt idx="45433">
                  <c:v>7.9164500000000002E-3</c:v>
                </c:pt>
                <c:pt idx="45434">
                  <c:v>6.7215E-3</c:v>
                </c:pt>
                <c:pt idx="45435">
                  <c:v>1.69535E-2</c:v>
                </c:pt>
                <c:pt idx="45436">
                  <c:v>1.1034E-3</c:v>
                </c:pt>
                <c:pt idx="45437">
                  <c:v>1.41878E-2</c:v>
                </c:pt>
                <c:pt idx="45438">
                  <c:v>-1.6937300000000001E-3</c:v>
                </c:pt>
                <c:pt idx="45439">
                  <c:v>9.0141300000000004E-3</c:v>
                </c:pt>
                <c:pt idx="45440">
                  <c:v>-1.4782E-4</c:v>
                </c:pt>
                <c:pt idx="45441">
                  <c:v>-8.3923299999999999E-4</c:v>
                </c:pt>
                <c:pt idx="45442">
                  <c:v>1.2318600000000001E-2</c:v>
                </c:pt>
                <c:pt idx="45443">
                  <c:v>-2.9392200000000002E-3</c:v>
                </c:pt>
                <c:pt idx="45444">
                  <c:v>1.22833E-2</c:v>
                </c:pt>
                <c:pt idx="45445">
                  <c:v>5.8879900000000001E-3</c:v>
                </c:pt>
                <c:pt idx="45446">
                  <c:v>-5.6266800000000002E-3</c:v>
                </c:pt>
                <c:pt idx="45447">
                  <c:v>-5.3749100000000001E-3</c:v>
                </c:pt>
                <c:pt idx="45448">
                  <c:v>-9.6921899999999998E-3</c:v>
                </c:pt>
                <c:pt idx="45449">
                  <c:v>5.4330799999999999E-3</c:v>
                </c:pt>
                <c:pt idx="45450">
                  <c:v>-1.4982199999999999E-2</c:v>
                </c:pt>
                <c:pt idx="45451">
                  <c:v>-2.30923E-2</c:v>
                </c:pt>
                <c:pt idx="45452">
                  <c:v>-1.7929099999999999E-4</c:v>
                </c:pt>
                <c:pt idx="45453">
                  <c:v>-3.2749200000000002E-3</c:v>
                </c:pt>
                <c:pt idx="45454">
                  <c:v>1.4167799999999999E-2</c:v>
                </c:pt>
                <c:pt idx="45455">
                  <c:v>-5.3892100000000002E-3</c:v>
                </c:pt>
                <c:pt idx="45456">
                  <c:v>1.33905E-2</c:v>
                </c:pt>
                <c:pt idx="45457">
                  <c:v>-6.0911200000000002E-3</c:v>
                </c:pt>
                <c:pt idx="45458">
                  <c:v>5.5322599999999998E-3</c:v>
                </c:pt>
                <c:pt idx="45459">
                  <c:v>-7.2183600000000001E-3</c:v>
                </c:pt>
                <c:pt idx="45460">
                  <c:v>-1.00451E-2</c:v>
                </c:pt>
                <c:pt idx="45461">
                  <c:v>-1.2541800000000001E-2</c:v>
                </c:pt>
                <c:pt idx="45462">
                  <c:v>-4.0569300000000003E-3</c:v>
                </c:pt>
                <c:pt idx="45463">
                  <c:v>-4.5366299999999998E-3</c:v>
                </c:pt>
                <c:pt idx="45464">
                  <c:v>5.0392199999999996E-3</c:v>
                </c:pt>
                <c:pt idx="45465">
                  <c:v>-8.2969700000000001E-4</c:v>
                </c:pt>
                <c:pt idx="45466">
                  <c:v>-7.4663200000000002E-3</c:v>
                </c:pt>
                <c:pt idx="45467">
                  <c:v>1.2588500000000001E-4</c:v>
                </c:pt>
                <c:pt idx="45468">
                  <c:v>-4.1275000000000001E-3</c:v>
                </c:pt>
                <c:pt idx="45469">
                  <c:v>-8.2178100000000007E-3</c:v>
                </c:pt>
                <c:pt idx="45470">
                  <c:v>-1.7991099999999999E-2</c:v>
                </c:pt>
                <c:pt idx="45471">
                  <c:v>-8.9483300000000009E-3</c:v>
                </c:pt>
                <c:pt idx="45472">
                  <c:v>-1.15519E-2</c:v>
                </c:pt>
                <c:pt idx="45473">
                  <c:v>-4.1189199999999999E-3</c:v>
                </c:pt>
                <c:pt idx="45474">
                  <c:v>-2.7523000000000001E-3</c:v>
                </c:pt>
                <c:pt idx="45475">
                  <c:v>-1.37491E-2</c:v>
                </c:pt>
                <c:pt idx="45476">
                  <c:v>-3.0031200000000002E-3</c:v>
                </c:pt>
                <c:pt idx="45477">
                  <c:v>-1.7279599999999999E-2</c:v>
                </c:pt>
                <c:pt idx="45478">
                  <c:v>-1.6013099999999999E-2</c:v>
                </c:pt>
                <c:pt idx="45479">
                  <c:v>-7.0190400000000005E-4</c:v>
                </c:pt>
                <c:pt idx="45480">
                  <c:v>-1.86062E-2</c:v>
                </c:pt>
                <c:pt idx="45481">
                  <c:v>-1.4823899999999999E-2</c:v>
                </c:pt>
                <c:pt idx="45482">
                  <c:v>-1.6544300000000001E-2</c:v>
                </c:pt>
                <c:pt idx="45483">
                  <c:v>-1.7541899999999999E-2</c:v>
                </c:pt>
                <c:pt idx="45484">
                  <c:v>-2.26278E-2</c:v>
                </c:pt>
                <c:pt idx="45485">
                  <c:v>-1.9882199999999999E-2</c:v>
                </c:pt>
                <c:pt idx="45486">
                  <c:v>-8.9454699999999999E-4</c:v>
                </c:pt>
                <c:pt idx="45487">
                  <c:v>-1.6915300000000001E-2</c:v>
                </c:pt>
                <c:pt idx="45488">
                  <c:v>-6.0167299999999996E-3</c:v>
                </c:pt>
                <c:pt idx="45489">
                  <c:v>-1.35946E-2</c:v>
                </c:pt>
                <c:pt idx="45490">
                  <c:v>-1.76382E-2</c:v>
                </c:pt>
                <c:pt idx="45491">
                  <c:v>-1.16758E-2</c:v>
                </c:pt>
                <c:pt idx="45492">
                  <c:v>-3.7107500000000001E-3</c:v>
                </c:pt>
                <c:pt idx="45493">
                  <c:v>5.6409800000000003E-3</c:v>
                </c:pt>
                <c:pt idx="45494">
                  <c:v>-1.4423399999999999E-2</c:v>
                </c:pt>
                <c:pt idx="45495">
                  <c:v>1.66321E-3</c:v>
                </c:pt>
                <c:pt idx="45496">
                  <c:v>-2.9616400000000001E-2</c:v>
                </c:pt>
                <c:pt idx="45497">
                  <c:v>-1.0747E-2</c:v>
                </c:pt>
                <c:pt idx="45498">
                  <c:v>-1.0269199999999999E-2</c:v>
                </c:pt>
                <c:pt idx="45499">
                  <c:v>-1.6875299999999999E-2</c:v>
                </c:pt>
                <c:pt idx="45500">
                  <c:v>-1.30787E-2</c:v>
                </c:pt>
                <c:pt idx="45501">
                  <c:v>-8.2655000000000003E-3</c:v>
                </c:pt>
                <c:pt idx="45502">
                  <c:v>-7.9584100000000008E-3</c:v>
                </c:pt>
                <c:pt idx="45503">
                  <c:v>7.31564E-3</c:v>
                </c:pt>
                <c:pt idx="45504">
                  <c:v>1.3953200000000001E-2</c:v>
                </c:pt>
                <c:pt idx="45505">
                  <c:v>5.1650999999999997E-3</c:v>
                </c:pt>
                <c:pt idx="45506">
                  <c:v>-3.2129300000000001E-3</c:v>
                </c:pt>
                <c:pt idx="45507">
                  <c:v>-8.3446499999999995E-4</c:v>
                </c:pt>
                <c:pt idx="45508">
                  <c:v>-1.8591900000000001E-2</c:v>
                </c:pt>
                <c:pt idx="45509">
                  <c:v>-2.74258E-2</c:v>
                </c:pt>
                <c:pt idx="45510">
                  <c:v>-8.5382500000000007E-3</c:v>
                </c:pt>
                <c:pt idx="45511">
                  <c:v>-1.49879E-2</c:v>
                </c:pt>
                <c:pt idx="45512">
                  <c:v>-1.1134099999999999E-2</c:v>
                </c:pt>
                <c:pt idx="45513">
                  <c:v>-6.9351200000000003E-3</c:v>
                </c:pt>
                <c:pt idx="45514">
                  <c:v>-2.0158800000000001E-2</c:v>
                </c:pt>
                <c:pt idx="45515">
                  <c:v>-1.3308499999999999E-2</c:v>
                </c:pt>
                <c:pt idx="45516">
                  <c:v>-1.39046E-2</c:v>
                </c:pt>
                <c:pt idx="45517">
                  <c:v>-5.8841700000000002E-3</c:v>
                </c:pt>
                <c:pt idx="45518">
                  <c:v>-2.4121299999999998E-2</c:v>
                </c:pt>
                <c:pt idx="45519">
                  <c:v>-2.0131099999999999E-2</c:v>
                </c:pt>
                <c:pt idx="45520">
                  <c:v>-2.43816E-2</c:v>
                </c:pt>
                <c:pt idx="45521">
                  <c:v>-2.1067599999999999E-2</c:v>
                </c:pt>
                <c:pt idx="45522">
                  <c:v>-1.06745E-2</c:v>
                </c:pt>
                <c:pt idx="45523">
                  <c:v>-1.05085E-2</c:v>
                </c:pt>
                <c:pt idx="45524">
                  <c:v>-1.45845E-2</c:v>
                </c:pt>
                <c:pt idx="45525">
                  <c:v>-1.4212600000000001E-2</c:v>
                </c:pt>
                <c:pt idx="45526">
                  <c:v>-1.88732E-2</c:v>
                </c:pt>
                <c:pt idx="45527">
                  <c:v>-1.6433699999999999E-2</c:v>
                </c:pt>
                <c:pt idx="45528">
                  <c:v>-1.2526499999999999E-2</c:v>
                </c:pt>
                <c:pt idx="45529">
                  <c:v>-1.42145E-2</c:v>
                </c:pt>
                <c:pt idx="45530">
                  <c:v>-1.06096E-2</c:v>
                </c:pt>
                <c:pt idx="45531">
                  <c:v>-1.55468E-2</c:v>
                </c:pt>
                <c:pt idx="45532">
                  <c:v>-1.5511499999999999E-2</c:v>
                </c:pt>
                <c:pt idx="45533">
                  <c:v>-1.06535E-2</c:v>
                </c:pt>
                <c:pt idx="45534">
                  <c:v>-1.3459199999999999E-2</c:v>
                </c:pt>
                <c:pt idx="45535">
                  <c:v>-2.3236300000000001E-2</c:v>
                </c:pt>
                <c:pt idx="45536">
                  <c:v>-3.41845E-2</c:v>
                </c:pt>
                <c:pt idx="45537">
                  <c:v>-2.32172E-2</c:v>
                </c:pt>
                <c:pt idx="45538">
                  <c:v>-1.5869100000000001E-2</c:v>
                </c:pt>
                <c:pt idx="45539">
                  <c:v>-2.3929599999999999E-2</c:v>
                </c:pt>
                <c:pt idx="45540">
                  <c:v>-1.71976E-2</c:v>
                </c:pt>
                <c:pt idx="45541">
                  <c:v>-1.9418700000000001E-2</c:v>
                </c:pt>
                <c:pt idx="45542">
                  <c:v>-1.51501E-2</c:v>
                </c:pt>
                <c:pt idx="45543">
                  <c:v>-1.7190899999999999E-2</c:v>
                </c:pt>
                <c:pt idx="45544">
                  <c:v>-1.61257E-2</c:v>
                </c:pt>
                <c:pt idx="45545">
                  <c:v>-1.8485100000000001E-2</c:v>
                </c:pt>
                <c:pt idx="45546">
                  <c:v>-1.3369600000000001E-2</c:v>
                </c:pt>
                <c:pt idx="45547">
                  <c:v>-3.1394999999999999E-3</c:v>
                </c:pt>
                <c:pt idx="45548">
                  <c:v>-1.23377E-2</c:v>
                </c:pt>
                <c:pt idx="45549">
                  <c:v>-1.8937099999999998E-2</c:v>
                </c:pt>
                <c:pt idx="45550">
                  <c:v>-1.2171700000000001E-2</c:v>
                </c:pt>
                <c:pt idx="45551">
                  <c:v>-1.48325E-2</c:v>
                </c:pt>
                <c:pt idx="45552">
                  <c:v>-1.9604699999999999E-2</c:v>
                </c:pt>
                <c:pt idx="45553">
                  <c:v>-2.0623200000000001E-2</c:v>
                </c:pt>
                <c:pt idx="45554">
                  <c:v>-2.4300599999999999E-2</c:v>
                </c:pt>
                <c:pt idx="45555">
                  <c:v>-2.3628199999999999E-2</c:v>
                </c:pt>
                <c:pt idx="45556">
                  <c:v>-1.9521699999999999E-2</c:v>
                </c:pt>
                <c:pt idx="45557">
                  <c:v>-2.2131899999999999E-2</c:v>
                </c:pt>
                <c:pt idx="45558">
                  <c:v>-2.3726500000000001E-2</c:v>
                </c:pt>
                <c:pt idx="45559">
                  <c:v>-1.8409700000000001E-2</c:v>
                </c:pt>
                <c:pt idx="45560">
                  <c:v>-2.9273E-2</c:v>
                </c:pt>
                <c:pt idx="45561">
                  <c:v>-2.1437600000000001E-2</c:v>
                </c:pt>
                <c:pt idx="45562">
                  <c:v>-3.91636E-2</c:v>
                </c:pt>
                <c:pt idx="45563">
                  <c:v>-2.9001200000000001E-2</c:v>
                </c:pt>
                <c:pt idx="45564">
                  <c:v>-2.7481999999999999E-2</c:v>
                </c:pt>
                <c:pt idx="45565">
                  <c:v>-3.4943599999999998E-2</c:v>
                </c:pt>
                <c:pt idx="45566">
                  <c:v>-2.1840100000000001E-2</c:v>
                </c:pt>
                <c:pt idx="45567">
                  <c:v>-2.4868000000000001E-2</c:v>
                </c:pt>
                <c:pt idx="45568">
                  <c:v>-1.9829800000000002E-2</c:v>
                </c:pt>
                <c:pt idx="45569">
                  <c:v>-1.17655E-2</c:v>
                </c:pt>
                <c:pt idx="45570">
                  <c:v>-3.6439899999999997E-2</c:v>
                </c:pt>
                <c:pt idx="45571">
                  <c:v>-3.2232299999999998E-2</c:v>
                </c:pt>
                <c:pt idx="45572">
                  <c:v>-3.2272299999999997E-2</c:v>
                </c:pt>
                <c:pt idx="45573">
                  <c:v>-2.6186899999999999E-2</c:v>
                </c:pt>
                <c:pt idx="45574">
                  <c:v>-2.5085400000000001E-2</c:v>
                </c:pt>
                <c:pt idx="45575">
                  <c:v>-2.96831E-2</c:v>
                </c:pt>
                <c:pt idx="45576">
                  <c:v>-1.6756099999999999E-2</c:v>
                </c:pt>
                <c:pt idx="45577">
                  <c:v>-2.1660800000000001E-2</c:v>
                </c:pt>
                <c:pt idx="45578">
                  <c:v>-1.9559900000000002E-2</c:v>
                </c:pt>
                <c:pt idx="45579">
                  <c:v>-3.65305E-2</c:v>
                </c:pt>
                <c:pt idx="45580">
                  <c:v>-2.03629E-2</c:v>
                </c:pt>
                <c:pt idx="45581">
                  <c:v>-3.2951399999999999E-2</c:v>
                </c:pt>
                <c:pt idx="45582">
                  <c:v>-1.9863100000000002E-2</c:v>
                </c:pt>
                <c:pt idx="45583">
                  <c:v>-2.28376E-2</c:v>
                </c:pt>
                <c:pt idx="45584">
                  <c:v>-1.50423E-2</c:v>
                </c:pt>
                <c:pt idx="45585">
                  <c:v>-2.7645099999999999E-2</c:v>
                </c:pt>
                <c:pt idx="45586">
                  <c:v>-3.4314200000000003E-2</c:v>
                </c:pt>
                <c:pt idx="45587">
                  <c:v>-2.7874900000000001E-2</c:v>
                </c:pt>
                <c:pt idx="45588">
                  <c:v>-3.2299000000000001E-2</c:v>
                </c:pt>
                <c:pt idx="45589">
                  <c:v>-2.1295499999999998E-2</c:v>
                </c:pt>
                <c:pt idx="45590">
                  <c:v>-2.6681900000000001E-2</c:v>
                </c:pt>
                <c:pt idx="45591">
                  <c:v>-1.46809E-2</c:v>
                </c:pt>
                <c:pt idx="45592">
                  <c:v>-1.8457399999999999E-2</c:v>
                </c:pt>
                <c:pt idx="45593">
                  <c:v>-1.53618E-2</c:v>
                </c:pt>
                <c:pt idx="45594">
                  <c:v>-2.39925E-2</c:v>
                </c:pt>
                <c:pt idx="45595">
                  <c:v>-1.9321399999999999E-2</c:v>
                </c:pt>
                <c:pt idx="45596">
                  <c:v>-2.9128100000000001E-2</c:v>
                </c:pt>
                <c:pt idx="45597">
                  <c:v>-1.9331899999999999E-2</c:v>
                </c:pt>
                <c:pt idx="45598">
                  <c:v>-2.33908E-2</c:v>
                </c:pt>
                <c:pt idx="45599">
                  <c:v>-1.6904800000000001E-2</c:v>
                </c:pt>
                <c:pt idx="45600">
                  <c:v>-1.7248200000000002E-2</c:v>
                </c:pt>
                <c:pt idx="45601">
                  <c:v>-3.4154900000000002E-2</c:v>
                </c:pt>
                <c:pt idx="45602">
                  <c:v>-1.59369E-2</c:v>
                </c:pt>
                <c:pt idx="45603">
                  <c:v>-2.29082E-2</c:v>
                </c:pt>
                <c:pt idx="45604">
                  <c:v>-8.9168500000000003E-4</c:v>
                </c:pt>
                <c:pt idx="45605">
                  <c:v>-1.9370999999999999E-2</c:v>
                </c:pt>
                <c:pt idx="45606">
                  <c:v>-1.7819399999999999E-2</c:v>
                </c:pt>
                <c:pt idx="45607">
                  <c:v>-6.2007900000000003E-3</c:v>
                </c:pt>
                <c:pt idx="45608">
                  <c:v>-1.29347E-2</c:v>
                </c:pt>
                <c:pt idx="45609">
                  <c:v>-1.85747E-2</c:v>
                </c:pt>
                <c:pt idx="45610">
                  <c:v>-1.62086E-2</c:v>
                </c:pt>
                <c:pt idx="45611">
                  <c:v>-3.0038800000000001E-2</c:v>
                </c:pt>
                <c:pt idx="45612">
                  <c:v>-2.3784599999999999E-2</c:v>
                </c:pt>
                <c:pt idx="45613">
                  <c:v>-2.1000899999999999E-2</c:v>
                </c:pt>
                <c:pt idx="45614">
                  <c:v>-1.1620500000000001E-2</c:v>
                </c:pt>
                <c:pt idx="45615">
                  <c:v>-1.06573E-2</c:v>
                </c:pt>
                <c:pt idx="45616">
                  <c:v>-1.54524E-2</c:v>
                </c:pt>
                <c:pt idx="45617">
                  <c:v>-1.6756099999999999E-2</c:v>
                </c:pt>
                <c:pt idx="45618">
                  <c:v>-2.0670899999999999E-2</c:v>
                </c:pt>
                <c:pt idx="45619">
                  <c:v>-1.01452E-2</c:v>
                </c:pt>
                <c:pt idx="45620">
                  <c:v>-1.9303299999999999E-2</c:v>
                </c:pt>
                <c:pt idx="45621">
                  <c:v>-2.5039700000000002E-2</c:v>
                </c:pt>
                <c:pt idx="45622">
                  <c:v>-1.07508E-2</c:v>
                </c:pt>
                <c:pt idx="45623">
                  <c:v>-1.3531700000000001E-2</c:v>
                </c:pt>
                <c:pt idx="45624">
                  <c:v>-1.08404E-2</c:v>
                </c:pt>
                <c:pt idx="45625">
                  <c:v>-2.36969E-2</c:v>
                </c:pt>
                <c:pt idx="45626">
                  <c:v>-1.5898700000000002E-2</c:v>
                </c:pt>
                <c:pt idx="45627">
                  <c:v>2.7799600000000002E-3</c:v>
                </c:pt>
                <c:pt idx="45628">
                  <c:v>-2.5073100000000001E-2</c:v>
                </c:pt>
                <c:pt idx="45629">
                  <c:v>-2.1671300000000001E-2</c:v>
                </c:pt>
                <c:pt idx="45630">
                  <c:v>-6.8130500000000002E-3</c:v>
                </c:pt>
                <c:pt idx="45631">
                  <c:v>-2.2227299999999998E-2</c:v>
                </c:pt>
                <c:pt idx="45632">
                  <c:v>-1.2187999999999999E-2</c:v>
                </c:pt>
                <c:pt idx="45633">
                  <c:v>-2.1916399999999999E-2</c:v>
                </c:pt>
                <c:pt idx="45634">
                  <c:v>-1.85442E-2</c:v>
                </c:pt>
                <c:pt idx="45635">
                  <c:v>-1.4600800000000001E-2</c:v>
                </c:pt>
                <c:pt idx="45636">
                  <c:v>-1.6201E-2</c:v>
                </c:pt>
                <c:pt idx="45637">
                  <c:v>-1.8194200000000001E-2</c:v>
                </c:pt>
                <c:pt idx="45638">
                  <c:v>-2.0479199999999999E-2</c:v>
                </c:pt>
                <c:pt idx="45639">
                  <c:v>-1.23281E-2</c:v>
                </c:pt>
                <c:pt idx="45640">
                  <c:v>-1.01881E-2</c:v>
                </c:pt>
                <c:pt idx="45641">
                  <c:v>-6.7567800000000004E-3</c:v>
                </c:pt>
                <c:pt idx="45642">
                  <c:v>-8.0223099999999995E-3</c:v>
                </c:pt>
                <c:pt idx="45643">
                  <c:v>2.5796899999999999E-3</c:v>
                </c:pt>
                <c:pt idx="45644">
                  <c:v>-3.6039399999999999E-3</c:v>
                </c:pt>
                <c:pt idx="45645">
                  <c:v>-1.17159E-2</c:v>
                </c:pt>
                <c:pt idx="45646">
                  <c:v>-1.05877E-2</c:v>
                </c:pt>
                <c:pt idx="45647">
                  <c:v>-7.7438400000000001E-3</c:v>
                </c:pt>
                <c:pt idx="45648">
                  <c:v>-1.39046E-2</c:v>
                </c:pt>
                <c:pt idx="45649">
                  <c:v>-2.49672E-3</c:v>
                </c:pt>
                <c:pt idx="45650">
                  <c:v>-1.1091199999999999E-3</c:v>
                </c:pt>
                <c:pt idx="45651">
                  <c:v>-3.5762800000000003E-4</c:v>
                </c:pt>
                <c:pt idx="45652">
                  <c:v>-1.06678E-2</c:v>
                </c:pt>
                <c:pt idx="45653">
                  <c:v>-3.5390899999999999E-3</c:v>
                </c:pt>
                <c:pt idx="45654">
                  <c:v>-1.7001200000000001E-2</c:v>
                </c:pt>
                <c:pt idx="45655">
                  <c:v>-2.1912600000000001E-2</c:v>
                </c:pt>
                <c:pt idx="45656">
                  <c:v>-2.1497700000000002E-2</c:v>
                </c:pt>
                <c:pt idx="45657">
                  <c:v>-2.5522199999999998E-2</c:v>
                </c:pt>
                <c:pt idx="45658">
                  <c:v>-1.6908599999999999E-2</c:v>
                </c:pt>
                <c:pt idx="45659">
                  <c:v>-1.0999699999999999E-2</c:v>
                </c:pt>
                <c:pt idx="45660">
                  <c:v>-8.3656300000000006E-3</c:v>
                </c:pt>
                <c:pt idx="45661">
                  <c:v>-1.71614E-2</c:v>
                </c:pt>
                <c:pt idx="45662">
                  <c:v>-2.0566000000000001E-2</c:v>
                </c:pt>
                <c:pt idx="45663">
                  <c:v>-1.53303E-2</c:v>
                </c:pt>
                <c:pt idx="45664">
                  <c:v>-1.41554E-2</c:v>
                </c:pt>
                <c:pt idx="45665">
                  <c:v>-9.5911E-3</c:v>
                </c:pt>
                <c:pt idx="45666">
                  <c:v>-7.1210900000000001E-3</c:v>
                </c:pt>
                <c:pt idx="45667">
                  <c:v>-7.7199900000000004E-3</c:v>
                </c:pt>
                <c:pt idx="45668">
                  <c:v>-8.1720400000000002E-3</c:v>
                </c:pt>
                <c:pt idx="45669">
                  <c:v>-1.5640300000000001E-3</c:v>
                </c:pt>
                <c:pt idx="45670">
                  <c:v>-9.6349699999999996E-3</c:v>
                </c:pt>
                <c:pt idx="45671">
                  <c:v>-2.5758700000000001E-3</c:v>
                </c:pt>
                <c:pt idx="45672">
                  <c:v>-1.1915200000000001E-2</c:v>
                </c:pt>
                <c:pt idx="45673">
                  <c:v>1.30653E-4</c:v>
                </c:pt>
                <c:pt idx="45674">
                  <c:v>-2.1261200000000001E-2</c:v>
                </c:pt>
                <c:pt idx="45675">
                  <c:v>-3.2863599999999999E-3</c:v>
                </c:pt>
                <c:pt idx="45676">
                  <c:v>3.8328199999999998E-3</c:v>
                </c:pt>
                <c:pt idx="45677">
                  <c:v>2.2716500000000001E-3</c:v>
                </c:pt>
                <c:pt idx="45678">
                  <c:v>-6.8864800000000004E-3</c:v>
                </c:pt>
                <c:pt idx="45679">
                  <c:v>-2.08349E-2</c:v>
                </c:pt>
                <c:pt idx="45680">
                  <c:v>-1.4237400000000001E-2</c:v>
                </c:pt>
                <c:pt idx="45681">
                  <c:v>-1.48039E-2</c:v>
                </c:pt>
                <c:pt idx="45682">
                  <c:v>3.9768200000000001E-4</c:v>
                </c:pt>
                <c:pt idx="45683">
                  <c:v>-3.1137500000000002E-3</c:v>
                </c:pt>
                <c:pt idx="45684">
                  <c:v>2.3250599999999999E-3</c:v>
                </c:pt>
                <c:pt idx="45685">
                  <c:v>8.0556900000000008E-3</c:v>
                </c:pt>
                <c:pt idx="45686">
                  <c:v>-2.11287E-2</c:v>
                </c:pt>
                <c:pt idx="45687">
                  <c:v>3.9825399999999997E-3</c:v>
                </c:pt>
                <c:pt idx="45688">
                  <c:v>5.476E-3</c:v>
                </c:pt>
                <c:pt idx="45689">
                  <c:v>1.9149799999999999E-3</c:v>
                </c:pt>
                <c:pt idx="45690">
                  <c:v>-9.2506399999999992E-3</c:v>
                </c:pt>
                <c:pt idx="45691">
                  <c:v>-2.2790000000000001E-2</c:v>
                </c:pt>
                <c:pt idx="45692">
                  <c:v>-1.0873799999999999E-2</c:v>
                </c:pt>
                <c:pt idx="45693">
                  <c:v>-1.26591E-2</c:v>
                </c:pt>
                <c:pt idx="45694">
                  <c:v>-1.6326899999999998E-2</c:v>
                </c:pt>
                <c:pt idx="45695">
                  <c:v>-2.3047399999999999E-2</c:v>
                </c:pt>
                <c:pt idx="45696">
                  <c:v>-1.6047499999999999E-2</c:v>
                </c:pt>
                <c:pt idx="45697">
                  <c:v>-1.26467E-2</c:v>
                </c:pt>
                <c:pt idx="45698">
                  <c:v>-1.9205099999999999E-2</c:v>
                </c:pt>
                <c:pt idx="45699">
                  <c:v>-1.30749E-2</c:v>
                </c:pt>
                <c:pt idx="45700">
                  <c:v>-1.0856599999999999E-2</c:v>
                </c:pt>
                <c:pt idx="45701">
                  <c:v>-1.94836E-2</c:v>
                </c:pt>
                <c:pt idx="45702">
                  <c:v>-1.7430299999999999E-2</c:v>
                </c:pt>
                <c:pt idx="45703">
                  <c:v>-1.0600099999999999E-2</c:v>
                </c:pt>
                <c:pt idx="45704">
                  <c:v>-1.83029E-2</c:v>
                </c:pt>
                <c:pt idx="45705">
                  <c:v>-8.4247599999999999E-3</c:v>
                </c:pt>
                <c:pt idx="45706">
                  <c:v>-1.74932E-2</c:v>
                </c:pt>
                <c:pt idx="45707">
                  <c:v>-4.1828200000000003E-3</c:v>
                </c:pt>
                <c:pt idx="45708">
                  <c:v>3.3369099999999998E-3</c:v>
                </c:pt>
                <c:pt idx="45709">
                  <c:v>-7.8840300000000002E-3</c:v>
                </c:pt>
                <c:pt idx="45710">
                  <c:v>-2.7427699999999998E-3</c:v>
                </c:pt>
                <c:pt idx="45711">
                  <c:v>5.3463E-3</c:v>
                </c:pt>
                <c:pt idx="45712">
                  <c:v>4.5137399999999996E-3</c:v>
                </c:pt>
                <c:pt idx="45713">
                  <c:v>-1.36852E-2</c:v>
                </c:pt>
                <c:pt idx="45714">
                  <c:v>3.66783E-3</c:v>
                </c:pt>
                <c:pt idx="45715">
                  <c:v>-9.6216200000000009E-3</c:v>
                </c:pt>
                <c:pt idx="45716">
                  <c:v>-3.7059800000000002E-3</c:v>
                </c:pt>
                <c:pt idx="45717">
                  <c:v>-3.9959000000000001E-4</c:v>
                </c:pt>
                <c:pt idx="45718">
                  <c:v>-4.22859E-3</c:v>
                </c:pt>
                <c:pt idx="45719">
                  <c:v>1.09625E-2</c:v>
                </c:pt>
                <c:pt idx="45720">
                  <c:v>1.0644000000000001E-2</c:v>
                </c:pt>
                <c:pt idx="45721">
                  <c:v>1.54886E-2</c:v>
                </c:pt>
                <c:pt idx="45722">
                  <c:v>-2.9869100000000002E-3</c:v>
                </c:pt>
                <c:pt idx="45723">
                  <c:v>-4.6987499999999998E-3</c:v>
                </c:pt>
                <c:pt idx="45724">
                  <c:v>1.5878699999999999E-3</c:v>
                </c:pt>
                <c:pt idx="45725">
                  <c:v>9.6302000000000002E-3</c:v>
                </c:pt>
                <c:pt idx="45726">
                  <c:v>1.29023E-2</c:v>
                </c:pt>
                <c:pt idx="45727">
                  <c:v>7.5407E-3</c:v>
                </c:pt>
                <c:pt idx="45728">
                  <c:v>9.4089499999999993E-3</c:v>
                </c:pt>
                <c:pt idx="45729">
                  <c:v>-7.1907000000000004E-4</c:v>
                </c:pt>
                <c:pt idx="45730">
                  <c:v>8.8672600000000001E-3</c:v>
                </c:pt>
                <c:pt idx="45731">
                  <c:v>1.18637E-2</c:v>
                </c:pt>
                <c:pt idx="45732">
                  <c:v>-5.49316E-4</c:v>
                </c:pt>
                <c:pt idx="45733">
                  <c:v>9.8638500000000004E-3</c:v>
                </c:pt>
                <c:pt idx="45734">
                  <c:v>1.5993100000000001E-3</c:v>
                </c:pt>
                <c:pt idx="45735">
                  <c:v>8.8081400000000008E-3</c:v>
                </c:pt>
                <c:pt idx="45736">
                  <c:v>4.2877200000000001E-3</c:v>
                </c:pt>
                <c:pt idx="45737">
                  <c:v>1.08795E-2</c:v>
                </c:pt>
                <c:pt idx="45738">
                  <c:v>5.2862200000000003E-3</c:v>
                </c:pt>
                <c:pt idx="45739">
                  <c:v>3.9319999999999997E-3</c:v>
                </c:pt>
                <c:pt idx="45740">
                  <c:v>-3.28445E-3</c:v>
                </c:pt>
                <c:pt idx="45741">
                  <c:v>-6.7262600000000004E-3</c:v>
                </c:pt>
                <c:pt idx="45742">
                  <c:v>3.4675600000000002E-3</c:v>
                </c:pt>
                <c:pt idx="45743">
                  <c:v>5.3911200000000001E-3</c:v>
                </c:pt>
                <c:pt idx="45744">
                  <c:v>-1.08147E-3</c:v>
                </c:pt>
                <c:pt idx="45745">
                  <c:v>-8.6879700000000004E-4</c:v>
                </c:pt>
                <c:pt idx="45746">
                  <c:v>1.3690000000000001E-2</c:v>
                </c:pt>
                <c:pt idx="45747">
                  <c:v>4.05216E-3</c:v>
                </c:pt>
                <c:pt idx="45748">
                  <c:v>-1.55172E-2</c:v>
                </c:pt>
                <c:pt idx="45749">
                  <c:v>-2.3435600000000001E-2</c:v>
                </c:pt>
                <c:pt idx="45750">
                  <c:v>-6.01959E-3</c:v>
                </c:pt>
                <c:pt idx="45751" formatCode="0.00E+00">
                  <c:v>-6.6757199999999998E-5</c:v>
                </c:pt>
                <c:pt idx="45752">
                  <c:v>-5.6428900000000002E-3</c:v>
                </c:pt>
                <c:pt idx="45753">
                  <c:v>-4.9905799999999997E-3</c:v>
                </c:pt>
                <c:pt idx="45754">
                  <c:v>-7.5273500000000004E-3</c:v>
                </c:pt>
                <c:pt idx="45755">
                  <c:v>4.9543399999999998E-3</c:v>
                </c:pt>
                <c:pt idx="45756">
                  <c:v>4.5871699999999998E-4</c:v>
                </c:pt>
                <c:pt idx="45757">
                  <c:v>4.2543399999999997E-3</c:v>
                </c:pt>
                <c:pt idx="45758">
                  <c:v>-4.0769600000000001E-3</c:v>
                </c:pt>
                <c:pt idx="45759">
                  <c:v>-5.1212300000000001E-3</c:v>
                </c:pt>
                <c:pt idx="45760">
                  <c:v>-4.9514800000000003E-3</c:v>
                </c:pt>
                <c:pt idx="45761">
                  <c:v>-9.5844300000000001E-4</c:v>
                </c:pt>
                <c:pt idx="45762">
                  <c:v>9.5319700000000007E-3</c:v>
                </c:pt>
                <c:pt idx="45763">
                  <c:v>-8.6498300000000005E-4</c:v>
                </c:pt>
                <c:pt idx="45764">
                  <c:v>6.6232699999999997E-3</c:v>
                </c:pt>
                <c:pt idx="45765">
                  <c:v>-2.3101799999999999E-2</c:v>
                </c:pt>
                <c:pt idx="45766">
                  <c:v>-2.0119700000000001E-2</c:v>
                </c:pt>
                <c:pt idx="45767">
                  <c:v>-5.6924799999999998E-3</c:v>
                </c:pt>
                <c:pt idx="45768">
                  <c:v>-5.2232700000000003E-3</c:v>
                </c:pt>
                <c:pt idx="45769">
                  <c:v>-9.7513200000000008E-3</c:v>
                </c:pt>
                <c:pt idx="45770">
                  <c:v>-1.7932900000000002E-2</c:v>
                </c:pt>
                <c:pt idx="45771">
                  <c:v>-1.06354E-2</c:v>
                </c:pt>
                <c:pt idx="45772">
                  <c:v>1.91975E-3</c:v>
                </c:pt>
                <c:pt idx="45773">
                  <c:v>1.0833699999999999E-3</c:v>
                </c:pt>
                <c:pt idx="45774">
                  <c:v>-1.2767799999999999E-2</c:v>
                </c:pt>
                <c:pt idx="45775">
                  <c:v>-1.1691099999999999E-2</c:v>
                </c:pt>
                <c:pt idx="45776">
                  <c:v>-1.3840699999999999E-2</c:v>
                </c:pt>
                <c:pt idx="45777">
                  <c:v>-1.1475600000000001E-2</c:v>
                </c:pt>
                <c:pt idx="45778">
                  <c:v>5.5971099999999998E-3</c:v>
                </c:pt>
                <c:pt idx="45779">
                  <c:v>5.3691899999999996E-4</c:v>
                </c:pt>
                <c:pt idx="45780">
                  <c:v>1.0406500000000001E-2</c:v>
                </c:pt>
                <c:pt idx="45781">
                  <c:v>1.10884E-2</c:v>
                </c:pt>
                <c:pt idx="45782">
                  <c:v>-3.1156500000000002E-3</c:v>
                </c:pt>
                <c:pt idx="45783">
                  <c:v>8.5258499999999997E-3</c:v>
                </c:pt>
                <c:pt idx="45784">
                  <c:v>-6.7129099999999999E-3</c:v>
                </c:pt>
                <c:pt idx="45785">
                  <c:v>-3.8213700000000001E-3</c:v>
                </c:pt>
                <c:pt idx="45786">
                  <c:v>-9.4318400000000001E-4</c:v>
                </c:pt>
                <c:pt idx="45787">
                  <c:v>2.1581600000000001E-3</c:v>
                </c:pt>
                <c:pt idx="45788">
                  <c:v>6.3915300000000003E-3</c:v>
                </c:pt>
                <c:pt idx="45789">
                  <c:v>2.1161999999999999E-3</c:v>
                </c:pt>
                <c:pt idx="45790">
                  <c:v>3.7221899999999998E-3</c:v>
                </c:pt>
                <c:pt idx="45791">
                  <c:v>1.1282E-2</c:v>
                </c:pt>
                <c:pt idx="45792">
                  <c:v>8.3217599999999992E-3</c:v>
                </c:pt>
                <c:pt idx="45793">
                  <c:v>-9.9506400000000002E-3</c:v>
                </c:pt>
                <c:pt idx="45794">
                  <c:v>1.1627200000000001E-2</c:v>
                </c:pt>
                <c:pt idx="45795">
                  <c:v>-4.6300899999999999E-3</c:v>
                </c:pt>
                <c:pt idx="45796">
                  <c:v>9.3746200000000002E-4</c:v>
                </c:pt>
                <c:pt idx="45797">
                  <c:v>2.12135E-2</c:v>
                </c:pt>
                <c:pt idx="45798">
                  <c:v>2.1617899999999999E-2</c:v>
                </c:pt>
                <c:pt idx="45799">
                  <c:v>-4.2915299999999999E-4</c:v>
                </c:pt>
                <c:pt idx="45800">
                  <c:v>1.20068E-2</c:v>
                </c:pt>
                <c:pt idx="45801">
                  <c:v>-1.19638E-2</c:v>
                </c:pt>
                <c:pt idx="45802">
                  <c:v>1.00803E-2</c:v>
                </c:pt>
                <c:pt idx="45803">
                  <c:v>7.6885199999999999E-3</c:v>
                </c:pt>
                <c:pt idx="45804">
                  <c:v>8.0690399999999995E-3</c:v>
                </c:pt>
                <c:pt idx="45805">
                  <c:v>1.93691E-3</c:v>
                </c:pt>
                <c:pt idx="45806">
                  <c:v>-6.6156399999999999E-3</c:v>
                </c:pt>
                <c:pt idx="45807">
                  <c:v>2.8924900000000002E-3</c:v>
                </c:pt>
                <c:pt idx="45808">
                  <c:v>1.40095E-3</c:v>
                </c:pt>
                <c:pt idx="45809">
                  <c:v>1.42527E-2</c:v>
                </c:pt>
                <c:pt idx="45810">
                  <c:v>5.6104700000000002E-3</c:v>
                </c:pt>
                <c:pt idx="45811">
                  <c:v>5.3501099999999995E-4</c:v>
                </c:pt>
                <c:pt idx="45812">
                  <c:v>-1.4534000000000001E-3</c:v>
                </c:pt>
                <c:pt idx="45813">
                  <c:v>1.93691E-3</c:v>
                </c:pt>
                <c:pt idx="45814">
                  <c:v>1.5869100000000001E-2</c:v>
                </c:pt>
                <c:pt idx="45815">
                  <c:v>-2.14386E-3</c:v>
                </c:pt>
                <c:pt idx="45816">
                  <c:v>9.5119499999999999E-3</c:v>
                </c:pt>
                <c:pt idx="45817">
                  <c:v>1.7200500000000001E-2</c:v>
                </c:pt>
                <c:pt idx="45818">
                  <c:v>6.2780400000000004E-3</c:v>
                </c:pt>
                <c:pt idx="45819">
                  <c:v>1.4619800000000001E-3</c:v>
                </c:pt>
                <c:pt idx="45820">
                  <c:v>1.02358E-2</c:v>
                </c:pt>
                <c:pt idx="45821">
                  <c:v>-2.6159299999999998E-3</c:v>
                </c:pt>
                <c:pt idx="45822">
                  <c:v>1.3692899999999999E-2</c:v>
                </c:pt>
                <c:pt idx="45823">
                  <c:v>4.7922099999999999E-3</c:v>
                </c:pt>
                <c:pt idx="45824">
                  <c:v>1.55973E-2</c:v>
                </c:pt>
                <c:pt idx="45825">
                  <c:v>1.9647600000000001E-2</c:v>
                </c:pt>
                <c:pt idx="45826">
                  <c:v>4.5881300000000002E-3</c:v>
                </c:pt>
                <c:pt idx="45827">
                  <c:v>9.9744800000000008E-3</c:v>
                </c:pt>
                <c:pt idx="45828">
                  <c:v>6.8874399999999999E-3</c:v>
                </c:pt>
                <c:pt idx="45829">
                  <c:v>9.6712099999999995E-3</c:v>
                </c:pt>
                <c:pt idx="45830">
                  <c:v>-1.1482199999999999E-3</c:v>
                </c:pt>
                <c:pt idx="45831">
                  <c:v>1.04046E-2</c:v>
                </c:pt>
                <c:pt idx="45832">
                  <c:v>5.6981999999999996E-3</c:v>
                </c:pt>
                <c:pt idx="45833">
                  <c:v>1.7590499999999998E-2</c:v>
                </c:pt>
                <c:pt idx="45834">
                  <c:v>7.6923399999999998E-3</c:v>
                </c:pt>
                <c:pt idx="45835">
                  <c:v>1.05238E-2</c:v>
                </c:pt>
                <c:pt idx="45836">
                  <c:v>7.6579999999999997E-4</c:v>
                </c:pt>
                <c:pt idx="45837">
                  <c:v>1.46608E-2</c:v>
                </c:pt>
                <c:pt idx="45838">
                  <c:v>1.17407E-2</c:v>
                </c:pt>
                <c:pt idx="45839">
                  <c:v>1.9474E-3</c:v>
                </c:pt>
                <c:pt idx="45840">
                  <c:v>-5.66483E-4</c:v>
                </c:pt>
                <c:pt idx="45841">
                  <c:v>-5.3005200000000004E-3</c:v>
                </c:pt>
                <c:pt idx="45842">
                  <c:v>1.2918499999999999E-2</c:v>
                </c:pt>
                <c:pt idx="45843">
                  <c:v>1.3160699999999999E-3</c:v>
                </c:pt>
                <c:pt idx="45844">
                  <c:v>1.8212300000000001E-2</c:v>
                </c:pt>
                <c:pt idx="45845">
                  <c:v>1.4152500000000001E-3</c:v>
                </c:pt>
                <c:pt idx="45846">
                  <c:v>1.18742E-2</c:v>
                </c:pt>
                <c:pt idx="45847">
                  <c:v>9.89342E-3</c:v>
                </c:pt>
                <c:pt idx="45848">
                  <c:v>1.88112E-2</c:v>
                </c:pt>
                <c:pt idx="45849">
                  <c:v>1.27134E-2</c:v>
                </c:pt>
                <c:pt idx="45850">
                  <c:v>2.4986299999999999E-2</c:v>
                </c:pt>
                <c:pt idx="45851">
                  <c:v>1.5317900000000001E-2</c:v>
                </c:pt>
                <c:pt idx="45852">
                  <c:v>1.3159799999999999E-2</c:v>
                </c:pt>
                <c:pt idx="45853">
                  <c:v>1.1192300000000001E-2</c:v>
                </c:pt>
                <c:pt idx="45854">
                  <c:v>1.91221E-2</c:v>
                </c:pt>
                <c:pt idx="45855">
                  <c:v>2.6502600000000001E-2</c:v>
                </c:pt>
                <c:pt idx="45856">
                  <c:v>2.1964999999999998E-2</c:v>
                </c:pt>
                <c:pt idx="45857">
                  <c:v>7.0772200000000004E-3</c:v>
                </c:pt>
                <c:pt idx="45858">
                  <c:v>2.0209299999999999E-2</c:v>
                </c:pt>
                <c:pt idx="45859">
                  <c:v>2.43921E-2</c:v>
                </c:pt>
                <c:pt idx="45860">
                  <c:v>2.3234399999999999E-2</c:v>
                </c:pt>
                <c:pt idx="45861">
                  <c:v>2.4660100000000001E-2</c:v>
                </c:pt>
                <c:pt idx="45862">
                  <c:v>6.3343000000000002E-3</c:v>
                </c:pt>
                <c:pt idx="45863">
                  <c:v>3.3739999999999999E-2</c:v>
                </c:pt>
                <c:pt idx="45864">
                  <c:v>-3.8165999999999999E-3</c:v>
                </c:pt>
                <c:pt idx="45865">
                  <c:v>1.6861899999999999E-2</c:v>
                </c:pt>
                <c:pt idx="45866">
                  <c:v>-3.1375899999999999E-4</c:v>
                </c:pt>
                <c:pt idx="45867">
                  <c:v>1.1816E-2</c:v>
                </c:pt>
                <c:pt idx="45868">
                  <c:v>9.0065000000000006E-3</c:v>
                </c:pt>
                <c:pt idx="45869">
                  <c:v>1.37281E-2</c:v>
                </c:pt>
                <c:pt idx="45870">
                  <c:v>7.22027E-3</c:v>
                </c:pt>
                <c:pt idx="45871">
                  <c:v>3.3702900000000002E-3</c:v>
                </c:pt>
                <c:pt idx="45872">
                  <c:v>1.0843300000000001E-3</c:v>
                </c:pt>
                <c:pt idx="45873">
                  <c:v>2.7980800000000001E-3</c:v>
                </c:pt>
                <c:pt idx="45874" formatCode="0.00E+00">
                  <c:v>-5.6266800000000001E-5</c:v>
                </c:pt>
                <c:pt idx="45875">
                  <c:v>-6.80637E-3</c:v>
                </c:pt>
                <c:pt idx="45876">
                  <c:v>-8.0900199999999999E-3</c:v>
                </c:pt>
                <c:pt idx="45877">
                  <c:v>-1.98021E-2</c:v>
                </c:pt>
                <c:pt idx="45878">
                  <c:v>8.4972400000000005E-4</c:v>
                </c:pt>
                <c:pt idx="45879">
                  <c:v>-2.9800400000000001E-2</c:v>
                </c:pt>
                <c:pt idx="45880">
                  <c:v>-6.7577399999999999E-3</c:v>
                </c:pt>
                <c:pt idx="45881">
                  <c:v>-1.8291499999999999E-2</c:v>
                </c:pt>
                <c:pt idx="45882">
                  <c:v>-9.8075899999999997E-3</c:v>
                </c:pt>
                <c:pt idx="45883">
                  <c:v>-6.7872999999999996E-3</c:v>
                </c:pt>
                <c:pt idx="45884">
                  <c:v>6.7024199999999997E-3</c:v>
                </c:pt>
                <c:pt idx="45885">
                  <c:v>1.58453E-2</c:v>
                </c:pt>
                <c:pt idx="45886">
                  <c:v>8.0776199999999995E-4</c:v>
                </c:pt>
                <c:pt idx="45887">
                  <c:v>-1.5799500000000001E-2</c:v>
                </c:pt>
                <c:pt idx="45888">
                  <c:v>1.3256100000000001E-4</c:v>
                </c:pt>
                <c:pt idx="45889">
                  <c:v>1.7732600000000001E-2</c:v>
                </c:pt>
                <c:pt idx="45890">
                  <c:v>1.6117099999999999E-3</c:v>
                </c:pt>
                <c:pt idx="45891">
                  <c:v>4.5394900000000002E-3</c:v>
                </c:pt>
                <c:pt idx="45892">
                  <c:v>1.61438E-2</c:v>
                </c:pt>
                <c:pt idx="45893">
                  <c:v>1.48916E-2</c:v>
                </c:pt>
                <c:pt idx="45894">
                  <c:v>-2.04754E-3</c:v>
                </c:pt>
                <c:pt idx="45895">
                  <c:v>1.47152E-3</c:v>
                </c:pt>
                <c:pt idx="45896">
                  <c:v>5.9900300000000004E-3</c:v>
                </c:pt>
                <c:pt idx="45897">
                  <c:v>7.4281700000000004E-3</c:v>
                </c:pt>
                <c:pt idx="45898">
                  <c:v>-5.9194599999999997E-3</c:v>
                </c:pt>
                <c:pt idx="45899">
                  <c:v>4.5614200000000001E-3</c:v>
                </c:pt>
                <c:pt idx="45900">
                  <c:v>3.45707E-3</c:v>
                </c:pt>
                <c:pt idx="45901">
                  <c:v>1.6132400000000002E-2</c:v>
                </c:pt>
                <c:pt idx="45902">
                  <c:v>-1.3427700000000001E-2</c:v>
                </c:pt>
                <c:pt idx="45903">
                  <c:v>2.4662E-3</c:v>
                </c:pt>
                <c:pt idx="45904">
                  <c:v>-4.3010699999999997E-3</c:v>
                </c:pt>
                <c:pt idx="45905">
                  <c:v>-1.83201E-3</c:v>
                </c:pt>
                <c:pt idx="45906">
                  <c:v>-7.1115500000000003E-3</c:v>
                </c:pt>
                <c:pt idx="45907">
                  <c:v>-2.0618400000000001E-3</c:v>
                </c:pt>
                <c:pt idx="45908">
                  <c:v>5.8650999999999998E-3</c:v>
                </c:pt>
                <c:pt idx="45909">
                  <c:v>1.3977099999999999E-2</c:v>
                </c:pt>
                <c:pt idx="45910">
                  <c:v>-8.3379700000000001E-3</c:v>
                </c:pt>
                <c:pt idx="45911">
                  <c:v>1.22547E-3</c:v>
                </c:pt>
                <c:pt idx="45912">
                  <c:v>3.0326799999999998E-4</c:v>
                </c:pt>
                <c:pt idx="45913">
                  <c:v>-1.5236899999999999E-2</c:v>
                </c:pt>
                <c:pt idx="45914">
                  <c:v>-1.04189E-2</c:v>
                </c:pt>
                <c:pt idx="45915">
                  <c:v>-1.1069300000000001E-2</c:v>
                </c:pt>
                <c:pt idx="45916">
                  <c:v>3.6239599999999999E-3</c:v>
                </c:pt>
                <c:pt idx="45917">
                  <c:v>-1.11237E-2</c:v>
                </c:pt>
                <c:pt idx="45918">
                  <c:v>-2.31495E-2</c:v>
                </c:pt>
                <c:pt idx="45919">
                  <c:v>-3.8852700000000001E-3</c:v>
                </c:pt>
                <c:pt idx="45920">
                  <c:v>-4.3134699999999998E-3</c:v>
                </c:pt>
                <c:pt idx="45921">
                  <c:v>4.5947999999999996E-3</c:v>
                </c:pt>
                <c:pt idx="45922">
                  <c:v>-7.1573299999999999E-3</c:v>
                </c:pt>
                <c:pt idx="45923">
                  <c:v>-9.0551399999999997E-3</c:v>
                </c:pt>
                <c:pt idx="45924">
                  <c:v>7.12395E-4</c:v>
                </c:pt>
                <c:pt idx="45925">
                  <c:v>-3.6554299999999999E-3</c:v>
                </c:pt>
                <c:pt idx="45926">
                  <c:v>5.5341699999999997E-3</c:v>
                </c:pt>
                <c:pt idx="45927">
                  <c:v>-2.1066700000000002E-3</c:v>
                </c:pt>
                <c:pt idx="45928">
                  <c:v>3.4837700000000002E-3</c:v>
                </c:pt>
                <c:pt idx="45929">
                  <c:v>2.20757E-2</c:v>
                </c:pt>
                <c:pt idx="45930">
                  <c:v>2.1202100000000002E-2</c:v>
                </c:pt>
                <c:pt idx="45931">
                  <c:v>1.0395100000000001E-2</c:v>
                </c:pt>
                <c:pt idx="45932">
                  <c:v>8.4495499999999999E-4</c:v>
                </c:pt>
                <c:pt idx="45933">
                  <c:v>1.3423900000000001E-2</c:v>
                </c:pt>
                <c:pt idx="45934">
                  <c:v>7.6274899999999998E-3</c:v>
                </c:pt>
                <c:pt idx="45935">
                  <c:v>8.8701200000000004E-3</c:v>
                </c:pt>
                <c:pt idx="45936">
                  <c:v>1.18408E-2</c:v>
                </c:pt>
                <c:pt idx="45937">
                  <c:v>5.7611499999999996E-3</c:v>
                </c:pt>
                <c:pt idx="45938">
                  <c:v>1.9009600000000001E-2</c:v>
                </c:pt>
                <c:pt idx="45939">
                  <c:v>1.37272E-2</c:v>
                </c:pt>
                <c:pt idx="45940">
                  <c:v>1.95847E-2</c:v>
                </c:pt>
                <c:pt idx="45941">
                  <c:v>5.8155100000000003E-3</c:v>
                </c:pt>
                <c:pt idx="45942">
                  <c:v>3.3144E-2</c:v>
                </c:pt>
                <c:pt idx="45943">
                  <c:v>1.5062300000000001E-2</c:v>
                </c:pt>
                <c:pt idx="45944">
                  <c:v>6.6795300000000004E-3</c:v>
                </c:pt>
                <c:pt idx="45945">
                  <c:v>-2.41756E-3</c:v>
                </c:pt>
                <c:pt idx="45946">
                  <c:v>1.7002099999999999E-2</c:v>
                </c:pt>
                <c:pt idx="45947">
                  <c:v>1.6725500000000001E-2</c:v>
                </c:pt>
                <c:pt idx="45948">
                  <c:v>1.02615E-2</c:v>
                </c:pt>
                <c:pt idx="45949">
                  <c:v>3.1337700000000001E-3</c:v>
                </c:pt>
                <c:pt idx="45950">
                  <c:v>2.7494400000000001E-3</c:v>
                </c:pt>
                <c:pt idx="45951">
                  <c:v>2.4230999999999999E-2</c:v>
                </c:pt>
                <c:pt idx="45952">
                  <c:v>6.05392E-3</c:v>
                </c:pt>
                <c:pt idx="45953">
                  <c:v>-5.3615599999999996E-3</c:v>
                </c:pt>
                <c:pt idx="45954">
                  <c:v>-2.71893E-3</c:v>
                </c:pt>
                <c:pt idx="45955">
                  <c:v>2.8114300000000002E-3</c:v>
                </c:pt>
                <c:pt idx="45956">
                  <c:v>1.0891899999999999E-2</c:v>
                </c:pt>
                <c:pt idx="45957">
                  <c:v>4.0969800000000001E-3</c:v>
                </c:pt>
                <c:pt idx="45958">
                  <c:v>4.83513E-3</c:v>
                </c:pt>
                <c:pt idx="45959">
                  <c:v>1.14574E-2</c:v>
                </c:pt>
                <c:pt idx="45960">
                  <c:v>7.0352599999999998E-3</c:v>
                </c:pt>
                <c:pt idx="45961">
                  <c:v>8.1996900000000008E-3</c:v>
                </c:pt>
                <c:pt idx="45962">
                  <c:v>3.08895E-3</c:v>
                </c:pt>
                <c:pt idx="45963">
                  <c:v>-1.39265E-2</c:v>
                </c:pt>
                <c:pt idx="45964">
                  <c:v>-7.4958800000000003E-4</c:v>
                </c:pt>
                <c:pt idx="45965">
                  <c:v>7.10678E-3</c:v>
                </c:pt>
                <c:pt idx="45966">
                  <c:v>1.6168600000000002E-2</c:v>
                </c:pt>
                <c:pt idx="45967">
                  <c:v>7.5168600000000002E-3</c:v>
                </c:pt>
                <c:pt idx="45968">
                  <c:v>-2.67982E-4</c:v>
                </c:pt>
                <c:pt idx="45969">
                  <c:v>1.6695999999999999E-2</c:v>
                </c:pt>
                <c:pt idx="45970">
                  <c:v>7.6494199999999997E-3</c:v>
                </c:pt>
                <c:pt idx="45971">
                  <c:v>1.31731E-2</c:v>
                </c:pt>
                <c:pt idx="45972">
                  <c:v>-1.35899E-3</c:v>
                </c:pt>
                <c:pt idx="45973">
                  <c:v>-6.1225899999999998E-4</c:v>
                </c:pt>
                <c:pt idx="45974">
                  <c:v>1.4409999999999999E-2</c:v>
                </c:pt>
                <c:pt idx="45975">
                  <c:v>3.0384100000000001E-3</c:v>
                </c:pt>
                <c:pt idx="45976">
                  <c:v>1.1709199999999999E-2</c:v>
                </c:pt>
                <c:pt idx="45977">
                  <c:v>4.7903099999999999E-3</c:v>
                </c:pt>
                <c:pt idx="45978">
                  <c:v>-1.11723E-2</c:v>
                </c:pt>
                <c:pt idx="45979">
                  <c:v>-7.1182299999999997E-3</c:v>
                </c:pt>
                <c:pt idx="45980">
                  <c:v>2.32124E-3</c:v>
                </c:pt>
                <c:pt idx="45981">
                  <c:v>-3.7117000000000001E-3</c:v>
                </c:pt>
                <c:pt idx="45982">
                  <c:v>3.4475299999999999E-3</c:v>
                </c:pt>
                <c:pt idx="45983">
                  <c:v>-1.0877599999999999E-2</c:v>
                </c:pt>
                <c:pt idx="45984">
                  <c:v>1.4991799999999999E-3</c:v>
                </c:pt>
                <c:pt idx="45985">
                  <c:v>8.4085500000000007E-3</c:v>
                </c:pt>
                <c:pt idx="45986">
                  <c:v>7.9526900000000001E-3</c:v>
                </c:pt>
                <c:pt idx="45987">
                  <c:v>3.39603E-3</c:v>
                </c:pt>
                <c:pt idx="45988">
                  <c:v>1.2217499999999999E-2</c:v>
                </c:pt>
                <c:pt idx="45989">
                  <c:v>-1.7356899999999999E-4</c:v>
                </c:pt>
                <c:pt idx="45990">
                  <c:v>-9.7179399999999996E-3</c:v>
                </c:pt>
                <c:pt idx="45991">
                  <c:v>-7.3738099999999997E-3</c:v>
                </c:pt>
                <c:pt idx="45992">
                  <c:v>-1.2796399999999999E-2</c:v>
                </c:pt>
                <c:pt idx="45993">
                  <c:v>-8.0165900000000005E-3</c:v>
                </c:pt>
                <c:pt idx="45994">
                  <c:v>-8.9645399999999998E-4</c:v>
                </c:pt>
                <c:pt idx="45995" formatCode="0.00E+00">
                  <c:v>-5.7220499999999997E-6</c:v>
                </c:pt>
                <c:pt idx="45996">
                  <c:v>-9.0026899999999998E-4</c:v>
                </c:pt>
                <c:pt idx="45997">
                  <c:v>-1.0747E-2</c:v>
                </c:pt>
                <c:pt idx="45998">
                  <c:v>6.7749000000000004E-3</c:v>
                </c:pt>
                <c:pt idx="45999">
                  <c:v>-8.2683599999999996E-4</c:v>
                </c:pt>
                <c:pt idx="46000">
                  <c:v>3.76225E-3</c:v>
                </c:pt>
                <c:pt idx="46001">
                  <c:v>4.0750500000000002E-3</c:v>
                </c:pt>
                <c:pt idx="46002">
                  <c:v>6.5918000000000001E-3</c:v>
                </c:pt>
                <c:pt idx="46003">
                  <c:v>-2.8076199999999998E-3</c:v>
                </c:pt>
                <c:pt idx="46004">
                  <c:v>-2.64263E-3</c:v>
                </c:pt>
                <c:pt idx="46005">
                  <c:v>1.3341900000000001E-3</c:v>
                </c:pt>
                <c:pt idx="46006">
                  <c:v>-4.6844499999999997E-3</c:v>
                </c:pt>
                <c:pt idx="46007">
                  <c:v>4.3201400000000001E-3</c:v>
                </c:pt>
                <c:pt idx="46008">
                  <c:v>2.3956300000000002E-3</c:v>
                </c:pt>
                <c:pt idx="46009">
                  <c:v>1.26839E-2</c:v>
                </c:pt>
                <c:pt idx="46010">
                  <c:v>1.5506700000000001E-3</c:v>
                </c:pt>
                <c:pt idx="46011">
                  <c:v>9.3364699999999995E-3</c:v>
                </c:pt>
                <c:pt idx="46012">
                  <c:v>4.3477999999999998E-3</c:v>
                </c:pt>
                <c:pt idx="46013">
                  <c:v>6.0510599999999996E-3</c:v>
                </c:pt>
                <c:pt idx="46014">
                  <c:v>1.8591900000000001E-2</c:v>
                </c:pt>
                <c:pt idx="46015">
                  <c:v>-3.84426E-3</c:v>
                </c:pt>
                <c:pt idx="46016">
                  <c:v>-8.2311599999999995E-3</c:v>
                </c:pt>
                <c:pt idx="46017">
                  <c:v>-2.0446800000000001E-3</c:v>
                </c:pt>
                <c:pt idx="46018">
                  <c:v>-5.7601899999999999E-4</c:v>
                </c:pt>
                <c:pt idx="46019">
                  <c:v>1.30081E-2</c:v>
                </c:pt>
                <c:pt idx="46020">
                  <c:v>5.9051499999999996E-3</c:v>
                </c:pt>
                <c:pt idx="46021">
                  <c:v>6.6232699999999997E-3</c:v>
                </c:pt>
                <c:pt idx="46022">
                  <c:v>5.6800799999999997E-3</c:v>
                </c:pt>
                <c:pt idx="46023">
                  <c:v>1.4778100000000001E-2</c:v>
                </c:pt>
                <c:pt idx="46024">
                  <c:v>1.14479E-2</c:v>
                </c:pt>
                <c:pt idx="46025">
                  <c:v>3.6993E-3</c:v>
                </c:pt>
                <c:pt idx="46026">
                  <c:v>1.49727E-4</c:v>
                </c:pt>
                <c:pt idx="46027">
                  <c:v>2.0093899999999998E-3</c:v>
                </c:pt>
                <c:pt idx="46028">
                  <c:v>5.7392099999999998E-3</c:v>
                </c:pt>
                <c:pt idx="46029">
                  <c:v>-9.2563599999999999E-3</c:v>
                </c:pt>
                <c:pt idx="46030">
                  <c:v>7.2030999999999996E-3</c:v>
                </c:pt>
                <c:pt idx="46031">
                  <c:v>-1.5039400000000001E-3</c:v>
                </c:pt>
                <c:pt idx="46032">
                  <c:v>-3.7383999999999998E-3</c:v>
                </c:pt>
                <c:pt idx="46033">
                  <c:v>-5.5294000000000003E-3</c:v>
                </c:pt>
                <c:pt idx="46034">
                  <c:v>-1.67923E-2</c:v>
                </c:pt>
                <c:pt idx="46035">
                  <c:v>-3.6315900000000001E-3</c:v>
                </c:pt>
                <c:pt idx="46036">
                  <c:v>-1.29204E-2</c:v>
                </c:pt>
                <c:pt idx="46037">
                  <c:v>9.2010500000000005E-3</c:v>
                </c:pt>
                <c:pt idx="46038">
                  <c:v>3.6220599999999999E-3</c:v>
                </c:pt>
                <c:pt idx="46039">
                  <c:v>1.1705399999999999E-2</c:v>
                </c:pt>
                <c:pt idx="46040">
                  <c:v>1.54247E-2</c:v>
                </c:pt>
                <c:pt idx="46041">
                  <c:v>5.2452100000000002E-3</c:v>
                </c:pt>
                <c:pt idx="46042">
                  <c:v>1.77479E-3</c:v>
                </c:pt>
                <c:pt idx="46043">
                  <c:v>-1.38569E-3</c:v>
                </c:pt>
                <c:pt idx="46044">
                  <c:v>2.3111300000000001E-2</c:v>
                </c:pt>
                <c:pt idx="46045">
                  <c:v>1.30396E-2</c:v>
                </c:pt>
                <c:pt idx="46046">
                  <c:v>1.06716E-2</c:v>
                </c:pt>
                <c:pt idx="46047">
                  <c:v>1.17197E-2</c:v>
                </c:pt>
                <c:pt idx="46048">
                  <c:v>2.0454400000000001E-2</c:v>
                </c:pt>
                <c:pt idx="46049">
                  <c:v>3.7832299999999998E-3</c:v>
                </c:pt>
                <c:pt idx="46050">
                  <c:v>1.22766E-2</c:v>
                </c:pt>
                <c:pt idx="46051">
                  <c:v>2.4011600000000001E-2</c:v>
                </c:pt>
                <c:pt idx="46052">
                  <c:v>2.1369900000000001E-2</c:v>
                </c:pt>
                <c:pt idx="46053">
                  <c:v>2.2904399999999998E-2</c:v>
                </c:pt>
                <c:pt idx="46054">
                  <c:v>8.6126299999999996E-3</c:v>
                </c:pt>
                <c:pt idx="46055">
                  <c:v>1.63565E-2</c:v>
                </c:pt>
                <c:pt idx="46056">
                  <c:v>1.61467E-2</c:v>
                </c:pt>
                <c:pt idx="46057">
                  <c:v>1.1816999999999999E-2</c:v>
                </c:pt>
                <c:pt idx="46058">
                  <c:v>5.6552900000000005E-4</c:v>
                </c:pt>
                <c:pt idx="46059">
                  <c:v>6.22845E-3</c:v>
                </c:pt>
                <c:pt idx="46060">
                  <c:v>2.2306400000000001E-2</c:v>
                </c:pt>
                <c:pt idx="46061">
                  <c:v>1.6284900000000001E-2</c:v>
                </c:pt>
                <c:pt idx="46062">
                  <c:v>2.1809599999999998E-2</c:v>
                </c:pt>
                <c:pt idx="46063">
                  <c:v>1.1561399999999999E-2</c:v>
                </c:pt>
                <c:pt idx="46064">
                  <c:v>1.6664499999999999E-2</c:v>
                </c:pt>
                <c:pt idx="46065">
                  <c:v>3.3622699999999998E-2</c:v>
                </c:pt>
                <c:pt idx="46066">
                  <c:v>1.42851E-2</c:v>
                </c:pt>
                <c:pt idx="46067">
                  <c:v>1.8471700000000001E-2</c:v>
                </c:pt>
                <c:pt idx="46068">
                  <c:v>2.0461099999999999E-2</c:v>
                </c:pt>
                <c:pt idx="46069">
                  <c:v>2.77214E-2</c:v>
                </c:pt>
                <c:pt idx="46070">
                  <c:v>1.6892399999999998E-2</c:v>
                </c:pt>
                <c:pt idx="46071">
                  <c:v>2.1485299999999999E-2</c:v>
                </c:pt>
                <c:pt idx="46072">
                  <c:v>6.7596399999999999E-3</c:v>
                </c:pt>
                <c:pt idx="46073">
                  <c:v>1.52617E-2</c:v>
                </c:pt>
                <c:pt idx="46074">
                  <c:v>1.3657600000000001E-2</c:v>
                </c:pt>
                <c:pt idx="46075">
                  <c:v>5.6562399999999999E-3</c:v>
                </c:pt>
                <c:pt idx="46076">
                  <c:v>3.9253200000000004E-3</c:v>
                </c:pt>
                <c:pt idx="46077">
                  <c:v>1.04752E-2</c:v>
                </c:pt>
                <c:pt idx="46078">
                  <c:v>1.6386000000000001E-2</c:v>
                </c:pt>
                <c:pt idx="46079">
                  <c:v>1.6245800000000001E-2</c:v>
                </c:pt>
                <c:pt idx="46080">
                  <c:v>-1.4505399999999999E-3</c:v>
                </c:pt>
                <c:pt idx="46081">
                  <c:v>1.4290799999999999E-2</c:v>
                </c:pt>
                <c:pt idx="46082">
                  <c:v>3.1786000000000002E-3</c:v>
                </c:pt>
                <c:pt idx="46083">
                  <c:v>1.1672E-2</c:v>
                </c:pt>
                <c:pt idx="46084">
                  <c:v>1.5583000000000001E-3</c:v>
                </c:pt>
                <c:pt idx="46085">
                  <c:v>1.0700200000000001E-3</c:v>
                </c:pt>
                <c:pt idx="46086">
                  <c:v>3.3083000000000001E-3</c:v>
                </c:pt>
                <c:pt idx="46087">
                  <c:v>1.0652500000000001E-2</c:v>
                </c:pt>
                <c:pt idx="46088">
                  <c:v>1.03035E-2</c:v>
                </c:pt>
                <c:pt idx="46089">
                  <c:v>2.1772400000000001E-2</c:v>
                </c:pt>
                <c:pt idx="46090">
                  <c:v>9.5672599999999993E-3</c:v>
                </c:pt>
                <c:pt idx="46091">
                  <c:v>1.3791100000000001E-2</c:v>
                </c:pt>
                <c:pt idx="46092">
                  <c:v>6.6862099999999997E-3</c:v>
                </c:pt>
                <c:pt idx="46093">
                  <c:v>2.3851399999999998E-2</c:v>
                </c:pt>
                <c:pt idx="46094">
                  <c:v>7.5483299999999998E-3</c:v>
                </c:pt>
                <c:pt idx="46095">
                  <c:v>9.5138500000000008E-3</c:v>
                </c:pt>
                <c:pt idx="46096">
                  <c:v>-2.9583000000000001E-3</c:v>
                </c:pt>
                <c:pt idx="46097">
                  <c:v>1.10416E-2</c:v>
                </c:pt>
                <c:pt idx="46098">
                  <c:v>1.5590700000000001E-2</c:v>
                </c:pt>
                <c:pt idx="46099">
                  <c:v>9.9649400000000003E-3</c:v>
                </c:pt>
                <c:pt idx="46100">
                  <c:v>1.9116399999999999E-2</c:v>
                </c:pt>
                <c:pt idx="46101">
                  <c:v>1.4273599999999999E-2</c:v>
                </c:pt>
                <c:pt idx="46102">
                  <c:v>4.2686499999999997E-3</c:v>
                </c:pt>
                <c:pt idx="46103">
                  <c:v>-8.8596300000000003E-4</c:v>
                </c:pt>
                <c:pt idx="46104">
                  <c:v>2.17094E-2</c:v>
                </c:pt>
                <c:pt idx="46105">
                  <c:v>4.2877200000000001E-3</c:v>
                </c:pt>
                <c:pt idx="46106">
                  <c:v>2.1658899999999998E-2</c:v>
                </c:pt>
                <c:pt idx="46107">
                  <c:v>7.7133200000000001E-3</c:v>
                </c:pt>
                <c:pt idx="46108">
                  <c:v>1.2462600000000001E-2</c:v>
                </c:pt>
                <c:pt idx="46109">
                  <c:v>2.89917E-3</c:v>
                </c:pt>
                <c:pt idx="46110">
                  <c:v>-6.5193200000000003E-3</c:v>
                </c:pt>
                <c:pt idx="46111">
                  <c:v>1.0925300000000001E-2</c:v>
                </c:pt>
                <c:pt idx="46112">
                  <c:v>2.77042E-3</c:v>
                </c:pt>
                <c:pt idx="46113">
                  <c:v>-3.5648300000000002E-3</c:v>
                </c:pt>
                <c:pt idx="46114">
                  <c:v>1.4371900000000001E-3</c:v>
                </c:pt>
                <c:pt idx="46115">
                  <c:v>5.53894E-3</c:v>
                </c:pt>
                <c:pt idx="46116">
                  <c:v>8.0966899999999995E-4</c:v>
                </c:pt>
                <c:pt idx="46117">
                  <c:v>3.8690600000000001E-3</c:v>
                </c:pt>
                <c:pt idx="46118">
                  <c:v>1.39904E-2</c:v>
                </c:pt>
                <c:pt idx="46119">
                  <c:v>7.2441099999999998E-3</c:v>
                </c:pt>
                <c:pt idx="46120">
                  <c:v>4.7264100000000003E-3</c:v>
                </c:pt>
                <c:pt idx="46121">
                  <c:v>1.09873E-2</c:v>
                </c:pt>
                <c:pt idx="46122">
                  <c:v>1.0471299999999999E-2</c:v>
                </c:pt>
                <c:pt idx="46123">
                  <c:v>8.0690399999999995E-3</c:v>
                </c:pt>
                <c:pt idx="46124">
                  <c:v>1.36414E-2</c:v>
                </c:pt>
                <c:pt idx="46125">
                  <c:v>2.4118400000000002E-3</c:v>
                </c:pt>
                <c:pt idx="46126">
                  <c:v>7.6456099999999997E-3</c:v>
                </c:pt>
                <c:pt idx="46127">
                  <c:v>8.6326600000000003E-3</c:v>
                </c:pt>
                <c:pt idx="46128">
                  <c:v>5.0668700000000002E-3</c:v>
                </c:pt>
                <c:pt idx="46129">
                  <c:v>1.7704999999999999E-2</c:v>
                </c:pt>
                <c:pt idx="46130">
                  <c:v>4.5375800000000003E-3</c:v>
                </c:pt>
                <c:pt idx="46131">
                  <c:v>3.4523000000000002E-3</c:v>
                </c:pt>
                <c:pt idx="46132">
                  <c:v>-1.4076200000000001E-3</c:v>
                </c:pt>
                <c:pt idx="46133">
                  <c:v>4.05216E-3</c:v>
                </c:pt>
                <c:pt idx="46134">
                  <c:v>1.32122E-2</c:v>
                </c:pt>
                <c:pt idx="46135">
                  <c:v>1.57623E-2</c:v>
                </c:pt>
                <c:pt idx="46136">
                  <c:v>2.0054800000000001E-2</c:v>
                </c:pt>
                <c:pt idx="46137">
                  <c:v>2.2792799999999998E-2</c:v>
                </c:pt>
                <c:pt idx="46138">
                  <c:v>1.2811700000000001E-2</c:v>
                </c:pt>
                <c:pt idx="46139">
                  <c:v>1.9562699999999999E-2</c:v>
                </c:pt>
                <c:pt idx="46140">
                  <c:v>2.3589100000000002E-2</c:v>
                </c:pt>
                <c:pt idx="46141">
                  <c:v>8.5353900000000003E-3</c:v>
                </c:pt>
                <c:pt idx="46142">
                  <c:v>7.7524200000000003E-3</c:v>
                </c:pt>
                <c:pt idx="46143">
                  <c:v>1.40448E-2</c:v>
                </c:pt>
                <c:pt idx="46144">
                  <c:v>2.4317700000000001E-2</c:v>
                </c:pt>
                <c:pt idx="46145">
                  <c:v>2.91147E-2</c:v>
                </c:pt>
                <c:pt idx="46146">
                  <c:v>1.8568E-3</c:v>
                </c:pt>
                <c:pt idx="46147">
                  <c:v>1.5277900000000001E-2</c:v>
                </c:pt>
                <c:pt idx="46148">
                  <c:v>1.9969000000000001E-2</c:v>
                </c:pt>
                <c:pt idx="46149">
                  <c:v>1.92347E-2</c:v>
                </c:pt>
                <c:pt idx="46150">
                  <c:v>1.38721E-2</c:v>
                </c:pt>
                <c:pt idx="46151">
                  <c:v>1.36147E-2</c:v>
                </c:pt>
                <c:pt idx="46152">
                  <c:v>2.1292700000000001E-2</c:v>
                </c:pt>
                <c:pt idx="46153">
                  <c:v>5.5103299999999999E-3</c:v>
                </c:pt>
                <c:pt idx="46154">
                  <c:v>1.7123200000000002E-2</c:v>
                </c:pt>
                <c:pt idx="46155">
                  <c:v>1.0467499999999999E-2</c:v>
                </c:pt>
                <c:pt idx="46156">
                  <c:v>1.3527900000000001E-2</c:v>
                </c:pt>
                <c:pt idx="46157">
                  <c:v>1.7320599999999998E-2</c:v>
                </c:pt>
                <c:pt idx="46158">
                  <c:v>2.4032599999999999E-3</c:v>
                </c:pt>
                <c:pt idx="46159">
                  <c:v>-2.4509400000000001E-4</c:v>
                </c:pt>
                <c:pt idx="46160">
                  <c:v>2.2564899999999999E-2</c:v>
                </c:pt>
                <c:pt idx="46161">
                  <c:v>4.9209600000000003E-3</c:v>
                </c:pt>
                <c:pt idx="46162">
                  <c:v>1.7447500000000001E-2</c:v>
                </c:pt>
                <c:pt idx="46163">
                  <c:v>5.3358099999999999E-3</c:v>
                </c:pt>
                <c:pt idx="46164">
                  <c:v>1.4932600000000001E-2</c:v>
                </c:pt>
                <c:pt idx="46165">
                  <c:v>2.4507500000000002E-2</c:v>
                </c:pt>
                <c:pt idx="46166">
                  <c:v>-2.9697399999999998E-3</c:v>
                </c:pt>
                <c:pt idx="46167">
                  <c:v>1.79005E-2</c:v>
                </c:pt>
                <c:pt idx="46168">
                  <c:v>1.02148E-2</c:v>
                </c:pt>
                <c:pt idx="46169">
                  <c:v>1.0200499999999999E-2</c:v>
                </c:pt>
                <c:pt idx="46170">
                  <c:v>1.2638999999999999E-2</c:v>
                </c:pt>
                <c:pt idx="46171">
                  <c:v>1.54448E-2</c:v>
                </c:pt>
                <c:pt idx="46172">
                  <c:v>1.58663E-2</c:v>
                </c:pt>
                <c:pt idx="46173">
                  <c:v>3.00331E-2</c:v>
                </c:pt>
                <c:pt idx="46174">
                  <c:v>1.3269400000000001E-2</c:v>
                </c:pt>
                <c:pt idx="46175">
                  <c:v>1.5660299999999999E-2</c:v>
                </c:pt>
                <c:pt idx="46176">
                  <c:v>1.0066E-2</c:v>
                </c:pt>
                <c:pt idx="46177">
                  <c:v>1.41306E-2</c:v>
                </c:pt>
                <c:pt idx="46178">
                  <c:v>1.48678E-2</c:v>
                </c:pt>
                <c:pt idx="46179">
                  <c:v>2.1554899999999998E-2</c:v>
                </c:pt>
                <c:pt idx="46180">
                  <c:v>3.1013499999999999E-2</c:v>
                </c:pt>
                <c:pt idx="46181">
                  <c:v>2.92673E-2</c:v>
                </c:pt>
                <c:pt idx="46182">
                  <c:v>1.31445E-2</c:v>
                </c:pt>
                <c:pt idx="46183">
                  <c:v>1.0187099999999999E-2</c:v>
                </c:pt>
                <c:pt idx="46184">
                  <c:v>2.1036099999999999E-2</c:v>
                </c:pt>
                <c:pt idx="46185">
                  <c:v>1.7849899999999998E-2</c:v>
                </c:pt>
                <c:pt idx="46186">
                  <c:v>3.10516E-3</c:v>
                </c:pt>
                <c:pt idx="46187">
                  <c:v>-8.8672600000000001E-3</c:v>
                </c:pt>
                <c:pt idx="46188">
                  <c:v>2.1572100000000001E-3</c:v>
                </c:pt>
                <c:pt idx="46189">
                  <c:v>-1.2912799999999999E-3</c:v>
                </c:pt>
                <c:pt idx="46190">
                  <c:v>1.29175E-2</c:v>
                </c:pt>
                <c:pt idx="46191">
                  <c:v>7.7219000000000003E-3</c:v>
                </c:pt>
                <c:pt idx="46192">
                  <c:v>4.8065199999999999E-3</c:v>
                </c:pt>
                <c:pt idx="46193">
                  <c:v>9.8648099999999999E-3</c:v>
                </c:pt>
                <c:pt idx="46194">
                  <c:v>-4.5614200000000001E-3</c:v>
                </c:pt>
                <c:pt idx="46195">
                  <c:v>5.9509300000000001E-3</c:v>
                </c:pt>
                <c:pt idx="46196">
                  <c:v>1.5327500000000001E-2</c:v>
                </c:pt>
                <c:pt idx="46197">
                  <c:v>8.0652199999999997E-3</c:v>
                </c:pt>
                <c:pt idx="46198">
                  <c:v>1.47476E-2</c:v>
                </c:pt>
                <c:pt idx="46199">
                  <c:v>1.6440400000000001E-2</c:v>
                </c:pt>
                <c:pt idx="46200">
                  <c:v>1.0863299999999999E-2</c:v>
                </c:pt>
                <c:pt idx="46201">
                  <c:v>5.6581499999999998E-3</c:v>
                </c:pt>
                <c:pt idx="46202">
                  <c:v>1.8568E-3</c:v>
                </c:pt>
                <c:pt idx="46203">
                  <c:v>1.5624000000000001E-2</c:v>
                </c:pt>
                <c:pt idx="46204">
                  <c:v>1.7390300000000001E-2</c:v>
                </c:pt>
                <c:pt idx="46205">
                  <c:v>-4.8160599999999998E-4</c:v>
                </c:pt>
                <c:pt idx="46206">
                  <c:v>1.4146799999999999E-2</c:v>
                </c:pt>
                <c:pt idx="46207">
                  <c:v>1.08223E-2</c:v>
                </c:pt>
                <c:pt idx="46208">
                  <c:v>1.1680599999999999E-2</c:v>
                </c:pt>
                <c:pt idx="46209">
                  <c:v>1.78356E-2</c:v>
                </c:pt>
                <c:pt idx="46210">
                  <c:v>1.35975E-2</c:v>
                </c:pt>
                <c:pt idx="46211" formatCode="0.00E+00">
                  <c:v>-2.0980800000000001E-5</c:v>
                </c:pt>
                <c:pt idx="46212">
                  <c:v>1.1739700000000001E-3</c:v>
                </c:pt>
                <c:pt idx="46213">
                  <c:v>1.43118E-2</c:v>
                </c:pt>
                <c:pt idx="46214">
                  <c:v>1.0643E-3</c:v>
                </c:pt>
                <c:pt idx="46215">
                  <c:v>5.0840399999999997E-3</c:v>
                </c:pt>
                <c:pt idx="46216">
                  <c:v>-5.9433000000000003E-3</c:v>
                </c:pt>
                <c:pt idx="46217">
                  <c:v>2.7303700000000002E-3</c:v>
                </c:pt>
                <c:pt idx="46218">
                  <c:v>5.7506600000000003E-3</c:v>
                </c:pt>
                <c:pt idx="46219">
                  <c:v>2.7656600000000001E-3</c:v>
                </c:pt>
                <c:pt idx="46220">
                  <c:v>-5.7697299999999998E-3</c:v>
                </c:pt>
                <c:pt idx="46221">
                  <c:v>7.6932900000000002E-3</c:v>
                </c:pt>
                <c:pt idx="46222">
                  <c:v>1.87397E-3</c:v>
                </c:pt>
                <c:pt idx="46223">
                  <c:v>1.1382099999999999E-2</c:v>
                </c:pt>
                <c:pt idx="46224">
                  <c:v>-1.2197499999999999E-3</c:v>
                </c:pt>
                <c:pt idx="46225">
                  <c:v>8.4323899999999997E-3</c:v>
                </c:pt>
                <c:pt idx="46226">
                  <c:v>1.4760000000000001E-2</c:v>
                </c:pt>
                <c:pt idx="46227">
                  <c:v>-5.63431E-3</c:v>
                </c:pt>
                <c:pt idx="46228">
                  <c:v>2.27451E-3</c:v>
                </c:pt>
                <c:pt idx="46229">
                  <c:v>-6.4992899999999996E-3</c:v>
                </c:pt>
                <c:pt idx="46230">
                  <c:v>1.54915E-2</c:v>
                </c:pt>
                <c:pt idx="46231">
                  <c:v>5.7992900000000003E-3</c:v>
                </c:pt>
                <c:pt idx="46232">
                  <c:v>-3.3531199999999998E-3</c:v>
                </c:pt>
                <c:pt idx="46233">
                  <c:v>5.5723200000000004E-3</c:v>
                </c:pt>
                <c:pt idx="46234">
                  <c:v>1.1941E-2</c:v>
                </c:pt>
                <c:pt idx="46235">
                  <c:v>1.41125E-2</c:v>
                </c:pt>
                <c:pt idx="46236">
                  <c:v>7.10678E-3</c:v>
                </c:pt>
                <c:pt idx="46237">
                  <c:v>-3.1404499999999999E-3</c:v>
                </c:pt>
                <c:pt idx="46238">
                  <c:v>-1.4858199999999999E-3</c:v>
                </c:pt>
                <c:pt idx="46239">
                  <c:v>4.2467099999999999E-3</c:v>
                </c:pt>
                <c:pt idx="46240">
                  <c:v>3.0488999999999998E-3</c:v>
                </c:pt>
                <c:pt idx="46241">
                  <c:v>4.1980699999999999E-3</c:v>
                </c:pt>
                <c:pt idx="46242">
                  <c:v>1.0967299999999999E-2</c:v>
                </c:pt>
                <c:pt idx="46243">
                  <c:v>5.5942500000000003E-3</c:v>
                </c:pt>
                <c:pt idx="46244">
                  <c:v>4.3735500000000004E-3</c:v>
                </c:pt>
                <c:pt idx="46245">
                  <c:v>6.2456100000000004E-3</c:v>
                </c:pt>
                <c:pt idx="46246">
                  <c:v>-3.2710999999999999E-3</c:v>
                </c:pt>
                <c:pt idx="46247">
                  <c:v>-7.6198599999999998E-4</c:v>
                </c:pt>
                <c:pt idx="46248">
                  <c:v>-5.4264099999999996E-4</c:v>
                </c:pt>
                <c:pt idx="46249">
                  <c:v>1.8864599999999999E-2</c:v>
                </c:pt>
                <c:pt idx="46250">
                  <c:v>3.3664699999999999E-3</c:v>
                </c:pt>
                <c:pt idx="46251">
                  <c:v>9.6683499999999992E-3</c:v>
                </c:pt>
                <c:pt idx="46252">
                  <c:v>3.6630600000000001E-3</c:v>
                </c:pt>
                <c:pt idx="46253">
                  <c:v>6.5545999999999998E-3</c:v>
                </c:pt>
                <c:pt idx="46254">
                  <c:v>1.59359E-3</c:v>
                </c:pt>
                <c:pt idx="46255">
                  <c:v>-5.8803600000000003E-3</c:v>
                </c:pt>
                <c:pt idx="46256">
                  <c:v>2.65694E-3</c:v>
                </c:pt>
                <c:pt idx="46257">
                  <c:v>8.9311600000000005E-3</c:v>
                </c:pt>
                <c:pt idx="46258">
                  <c:v>3.0612899999999998E-4</c:v>
                </c:pt>
                <c:pt idx="46259">
                  <c:v>1.6345999999999999E-2</c:v>
                </c:pt>
                <c:pt idx="46260">
                  <c:v>2.7141600000000002E-3</c:v>
                </c:pt>
                <c:pt idx="46261">
                  <c:v>7.3242200000000002E-3</c:v>
                </c:pt>
                <c:pt idx="46262">
                  <c:v>4.17805E-3</c:v>
                </c:pt>
                <c:pt idx="46263">
                  <c:v>3.2072099999999998E-3</c:v>
                </c:pt>
                <c:pt idx="46264">
                  <c:v>-3.0841800000000002E-3</c:v>
                </c:pt>
                <c:pt idx="46265">
                  <c:v>2.1970699999999999E-2</c:v>
                </c:pt>
                <c:pt idx="46266">
                  <c:v>1.1631000000000001E-2</c:v>
                </c:pt>
                <c:pt idx="46267">
                  <c:v>8.7833400000000006E-3</c:v>
                </c:pt>
                <c:pt idx="46268">
                  <c:v>1.8158E-3</c:v>
                </c:pt>
                <c:pt idx="46269">
                  <c:v>1.39999E-3</c:v>
                </c:pt>
                <c:pt idx="46270">
                  <c:v>-1.30653E-4</c:v>
                </c:pt>
                <c:pt idx="46271">
                  <c:v>6.8216300000000004E-3</c:v>
                </c:pt>
                <c:pt idx="46272">
                  <c:v>-1.3961799999999999E-3</c:v>
                </c:pt>
                <c:pt idx="46273">
                  <c:v>-8.34179E-3</c:v>
                </c:pt>
                <c:pt idx="46274">
                  <c:v>8.61168E-3</c:v>
                </c:pt>
                <c:pt idx="46275">
                  <c:v>-3.7059800000000002E-3</c:v>
                </c:pt>
                <c:pt idx="46276">
                  <c:v>3.3168799999999999E-3</c:v>
                </c:pt>
                <c:pt idx="46277">
                  <c:v>-5.0401700000000001E-3</c:v>
                </c:pt>
                <c:pt idx="46278">
                  <c:v>-4.9095199999999997E-3</c:v>
                </c:pt>
                <c:pt idx="46279">
                  <c:v>-2.51293E-3</c:v>
                </c:pt>
                <c:pt idx="46280">
                  <c:v>-3.3617E-3</c:v>
                </c:pt>
                <c:pt idx="46281">
                  <c:v>-1.6777E-2</c:v>
                </c:pt>
                <c:pt idx="46282">
                  <c:v>-2.34299E-2</c:v>
                </c:pt>
                <c:pt idx="46283">
                  <c:v>4.8503900000000004E-3</c:v>
                </c:pt>
                <c:pt idx="46284">
                  <c:v>8.5201300000000008E-3</c:v>
                </c:pt>
                <c:pt idx="46285">
                  <c:v>4.3487499999999999E-4</c:v>
                </c:pt>
                <c:pt idx="46286">
                  <c:v>-5.5808999999999997E-3</c:v>
                </c:pt>
                <c:pt idx="46287">
                  <c:v>9.7303400000000005E-3</c:v>
                </c:pt>
                <c:pt idx="46288">
                  <c:v>-2.2445699999999999E-2</c:v>
                </c:pt>
                <c:pt idx="46289">
                  <c:v>7.7552799999999998E-3</c:v>
                </c:pt>
                <c:pt idx="46290">
                  <c:v>-7.13921E-3</c:v>
                </c:pt>
                <c:pt idx="46291">
                  <c:v>-3.3550300000000002E-3</c:v>
                </c:pt>
                <c:pt idx="46292">
                  <c:v>-1.6427000000000001E-2</c:v>
                </c:pt>
                <c:pt idx="46293">
                  <c:v>-6.8855299999999999E-3</c:v>
                </c:pt>
                <c:pt idx="46294">
                  <c:v>-3.0870400000000001E-3</c:v>
                </c:pt>
                <c:pt idx="46295">
                  <c:v>3.6201499999999999E-3</c:v>
                </c:pt>
                <c:pt idx="46296">
                  <c:v>9.3278900000000001E-3</c:v>
                </c:pt>
                <c:pt idx="46297">
                  <c:v>-4.1303599999999996E-3</c:v>
                </c:pt>
                <c:pt idx="46298">
                  <c:v>-8.4104499999999999E-3</c:v>
                </c:pt>
                <c:pt idx="46299">
                  <c:v>-1.5173000000000001E-3</c:v>
                </c:pt>
                <c:pt idx="46300">
                  <c:v>9.5844300000000001E-4</c:v>
                </c:pt>
                <c:pt idx="46301">
                  <c:v>6.5326700000000002E-4</c:v>
                </c:pt>
                <c:pt idx="46302">
                  <c:v>-1.09043E-2</c:v>
                </c:pt>
                <c:pt idx="46303">
                  <c:v>-6.6108699999999996E-3</c:v>
                </c:pt>
                <c:pt idx="46304">
                  <c:v>-6.8788499999999997E-3</c:v>
                </c:pt>
                <c:pt idx="46305">
                  <c:v>-1.5494300000000001E-2</c:v>
                </c:pt>
                <c:pt idx="46306">
                  <c:v>-3.17478E-2</c:v>
                </c:pt>
                <c:pt idx="46307">
                  <c:v>-2.3249599999999999E-2</c:v>
                </c:pt>
                <c:pt idx="46308">
                  <c:v>-3.3645599999999999E-3</c:v>
                </c:pt>
                <c:pt idx="46309">
                  <c:v>-9.0913799999999996E-3</c:v>
                </c:pt>
                <c:pt idx="46310">
                  <c:v>-9.3812900000000005E-3</c:v>
                </c:pt>
                <c:pt idx="46311">
                  <c:v>-2.6194599999999998E-2</c:v>
                </c:pt>
                <c:pt idx="46312">
                  <c:v>-1.19267E-2</c:v>
                </c:pt>
                <c:pt idx="46313">
                  <c:v>-2.64397E-2</c:v>
                </c:pt>
                <c:pt idx="46314">
                  <c:v>-2.2894899999999999E-2</c:v>
                </c:pt>
                <c:pt idx="46315">
                  <c:v>-1.9269000000000001E-2</c:v>
                </c:pt>
                <c:pt idx="46316">
                  <c:v>-1.66521E-2</c:v>
                </c:pt>
                <c:pt idx="46317">
                  <c:v>-2.8792399999999999E-2</c:v>
                </c:pt>
                <c:pt idx="46318">
                  <c:v>-2.0036700000000001E-2</c:v>
                </c:pt>
                <c:pt idx="46319">
                  <c:v>-2.1262199999999998E-2</c:v>
                </c:pt>
                <c:pt idx="46320">
                  <c:v>-1.9291900000000001E-2</c:v>
                </c:pt>
                <c:pt idx="46321">
                  <c:v>-1.65977E-2</c:v>
                </c:pt>
                <c:pt idx="46322">
                  <c:v>-1.9487399999999998E-2</c:v>
                </c:pt>
                <c:pt idx="46323">
                  <c:v>-1.6305E-2</c:v>
                </c:pt>
                <c:pt idx="46324">
                  <c:v>-2.7984599999999998E-2</c:v>
                </c:pt>
                <c:pt idx="46325">
                  <c:v>-2.2972099999999999E-2</c:v>
                </c:pt>
                <c:pt idx="46326">
                  <c:v>-1.9015299999999999E-2</c:v>
                </c:pt>
                <c:pt idx="46327">
                  <c:v>-7.4796699999999999E-3</c:v>
                </c:pt>
                <c:pt idx="46328">
                  <c:v>-1.1184700000000001E-2</c:v>
                </c:pt>
                <c:pt idx="46329">
                  <c:v>-2.7180699999999999E-2</c:v>
                </c:pt>
                <c:pt idx="46330">
                  <c:v>-3.3409099999999997E-2</c:v>
                </c:pt>
                <c:pt idx="46331">
                  <c:v>-3.6044100000000003E-2</c:v>
                </c:pt>
                <c:pt idx="46332">
                  <c:v>-1.74494E-2</c:v>
                </c:pt>
                <c:pt idx="46333">
                  <c:v>-1.7113699999999999E-2</c:v>
                </c:pt>
                <c:pt idx="46334">
                  <c:v>-1.5835800000000001E-2</c:v>
                </c:pt>
                <c:pt idx="46335">
                  <c:v>-2.2276899999999999E-2</c:v>
                </c:pt>
                <c:pt idx="46336">
                  <c:v>-2.0342800000000001E-2</c:v>
                </c:pt>
                <c:pt idx="46337">
                  <c:v>-2.2028900000000001E-2</c:v>
                </c:pt>
                <c:pt idx="46338">
                  <c:v>-2.9712700000000002E-2</c:v>
                </c:pt>
                <c:pt idx="46339">
                  <c:v>-8.9540499999999999E-3</c:v>
                </c:pt>
                <c:pt idx="46340">
                  <c:v>-1.77631E-2</c:v>
                </c:pt>
                <c:pt idx="46341">
                  <c:v>-8.2540500000000006E-3</c:v>
                </c:pt>
                <c:pt idx="46342">
                  <c:v>-2.48051E-2</c:v>
                </c:pt>
                <c:pt idx="46343">
                  <c:v>-2.3893399999999999E-2</c:v>
                </c:pt>
                <c:pt idx="46344">
                  <c:v>-2.21224E-2</c:v>
                </c:pt>
                <c:pt idx="46345">
                  <c:v>-2.3824700000000001E-2</c:v>
                </c:pt>
                <c:pt idx="46346">
                  <c:v>-2.0174999999999998E-2</c:v>
                </c:pt>
                <c:pt idx="46347">
                  <c:v>-3.4235000000000002E-2</c:v>
                </c:pt>
                <c:pt idx="46348">
                  <c:v>-2.6823E-2</c:v>
                </c:pt>
                <c:pt idx="46349">
                  <c:v>-2.5997200000000002E-2</c:v>
                </c:pt>
                <c:pt idx="46350">
                  <c:v>-1.38502E-2</c:v>
                </c:pt>
                <c:pt idx="46351">
                  <c:v>-3.5931600000000001E-2</c:v>
                </c:pt>
                <c:pt idx="46352">
                  <c:v>-2.7615500000000001E-2</c:v>
                </c:pt>
                <c:pt idx="46353">
                  <c:v>-3.0052200000000001E-2</c:v>
                </c:pt>
                <c:pt idx="46354">
                  <c:v>-2.3748399999999999E-2</c:v>
                </c:pt>
                <c:pt idx="46355">
                  <c:v>-2.7131099999999998E-2</c:v>
                </c:pt>
                <c:pt idx="46356">
                  <c:v>-1.9910799999999999E-2</c:v>
                </c:pt>
                <c:pt idx="46357">
                  <c:v>-2.8095200000000001E-2</c:v>
                </c:pt>
                <c:pt idx="46358">
                  <c:v>-1.80559E-2</c:v>
                </c:pt>
                <c:pt idx="46359">
                  <c:v>-2.2226300000000001E-2</c:v>
                </c:pt>
                <c:pt idx="46360">
                  <c:v>-1.7685900000000001E-2</c:v>
                </c:pt>
                <c:pt idx="46361">
                  <c:v>-1.56307E-3</c:v>
                </c:pt>
                <c:pt idx="46362">
                  <c:v>-3.4331300000000002E-2</c:v>
                </c:pt>
                <c:pt idx="46363">
                  <c:v>-2.6487400000000001E-2</c:v>
                </c:pt>
                <c:pt idx="46364">
                  <c:v>-1.24645E-2</c:v>
                </c:pt>
                <c:pt idx="46365">
                  <c:v>-1.37339E-2</c:v>
                </c:pt>
                <c:pt idx="46366">
                  <c:v>-1.9308100000000002E-2</c:v>
                </c:pt>
                <c:pt idx="46367">
                  <c:v>-1.25351E-2</c:v>
                </c:pt>
                <c:pt idx="46368">
                  <c:v>-9.8304699999999991E-3</c:v>
                </c:pt>
                <c:pt idx="46369">
                  <c:v>-1.53761E-2</c:v>
                </c:pt>
                <c:pt idx="46370">
                  <c:v>-3.1377799999999997E-2</c:v>
                </c:pt>
                <c:pt idx="46371">
                  <c:v>-2.4109800000000001E-2</c:v>
                </c:pt>
                <c:pt idx="46372">
                  <c:v>-1.7070800000000001E-2</c:v>
                </c:pt>
                <c:pt idx="46373">
                  <c:v>-1.2238499999999999E-2</c:v>
                </c:pt>
                <c:pt idx="46374">
                  <c:v>-3.7124600000000001E-2</c:v>
                </c:pt>
                <c:pt idx="46375">
                  <c:v>-4.1542099999999998E-2</c:v>
                </c:pt>
                <c:pt idx="46376">
                  <c:v>-1.18198E-2</c:v>
                </c:pt>
                <c:pt idx="46377">
                  <c:v>-2.1936400000000002E-2</c:v>
                </c:pt>
                <c:pt idx="46378">
                  <c:v>-1.39694E-2</c:v>
                </c:pt>
                <c:pt idx="46379">
                  <c:v>-2.00357E-2</c:v>
                </c:pt>
                <c:pt idx="46380">
                  <c:v>-2.3881900000000001E-2</c:v>
                </c:pt>
                <c:pt idx="46381">
                  <c:v>-5.3939799999999996E-3</c:v>
                </c:pt>
                <c:pt idx="46382">
                  <c:v>-2.7871099999999999E-2</c:v>
                </c:pt>
                <c:pt idx="46383">
                  <c:v>-2.38991E-2</c:v>
                </c:pt>
                <c:pt idx="46384">
                  <c:v>-9.9363300000000002E-3</c:v>
                </c:pt>
                <c:pt idx="46385">
                  <c:v>-5.0735500000000002E-4</c:v>
                </c:pt>
                <c:pt idx="46386">
                  <c:v>-1.3408700000000001E-2</c:v>
                </c:pt>
                <c:pt idx="46387">
                  <c:v>-1.8249499999999998E-2</c:v>
                </c:pt>
                <c:pt idx="46388">
                  <c:v>-1.5543E-2</c:v>
                </c:pt>
                <c:pt idx="46389">
                  <c:v>-6.9961499999999996E-3</c:v>
                </c:pt>
                <c:pt idx="46390">
                  <c:v>-1.4925000000000001E-2</c:v>
                </c:pt>
                <c:pt idx="46391">
                  <c:v>-1.7206200000000001E-2</c:v>
                </c:pt>
                <c:pt idx="46392">
                  <c:v>-2.1859199999999999E-2</c:v>
                </c:pt>
                <c:pt idx="46393">
                  <c:v>-1.8267599999999998E-2</c:v>
                </c:pt>
                <c:pt idx="46394">
                  <c:v>-2.46E-2</c:v>
                </c:pt>
                <c:pt idx="46395">
                  <c:v>-1.5166300000000001E-2</c:v>
                </c:pt>
                <c:pt idx="46396">
                  <c:v>-2.9008900000000001E-2</c:v>
                </c:pt>
                <c:pt idx="46397">
                  <c:v>-2.8075200000000002E-2</c:v>
                </c:pt>
                <c:pt idx="46398">
                  <c:v>-3.6368400000000002E-2</c:v>
                </c:pt>
                <c:pt idx="46399">
                  <c:v>-1.8111200000000001E-2</c:v>
                </c:pt>
                <c:pt idx="46400">
                  <c:v>-3.1510400000000001E-2</c:v>
                </c:pt>
                <c:pt idx="46401">
                  <c:v>-1.9167900000000002E-2</c:v>
                </c:pt>
                <c:pt idx="46402">
                  <c:v>-2.7128200000000002E-2</c:v>
                </c:pt>
                <c:pt idx="46403">
                  <c:v>-1.9225099999999998E-2</c:v>
                </c:pt>
                <c:pt idx="46404" formatCode="0.00E+00">
                  <c:v>-1.9810700000000001E-2</c:v>
                </c:pt>
                <c:pt idx="46405">
                  <c:v>-2.0351399999999999E-2</c:v>
                </c:pt>
                <c:pt idx="46406">
                  <c:v>-3.6749799999999999E-2</c:v>
                </c:pt>
                <c:pt idx="46407">
                  <c:v>-3.9513600000000003E-2</c:v>
                </c:pt>
                <c:pt idx="46408">
                  <c:v>-3.9053900000000003E-2</c:v>
                </c:pt>
                <c:pt idx="46409">
                  <c:v>-3.3521700000000001E-2</c:v>
                </c:pt>
                <c:pt idx="46410">
                  <c:v>-3.0714999999999999E-2</c:v>
                </c:pt>
                <c:pt idx="46411">
                  <c:v>-3.5190600000000002E-2</c:v>
                </c:pt>
                <c:pt idx="46412">
                  <c:v>-2.3572900000000001E-2</c:v>
                </c:pt>
                <c:pt idx="46413">
                  <c:v>-3.2401100000000002E-2</c:v>
                </c:pt>
                <c:pt idx="46414">
                  <c:v>-3.7241900000000001E-2</c:v>
                </c:pt>
                <c:pt idx="46415">
                  <c:v>-4.3137599999999998E-2</c:v>
                </c:pt>
                <c:pt idx="46416">
                  <c:v>-3.1564700000000001E-2</c:v>
                </c:pt>
                <c:pt idx="46417">
                  <c:v>-3.3246999999999999E-2</c:v>
                </c:pt>
                <c:pt idx="46418">
                  <c:v>-4.3054599999999998E-2</c:v>
                </c:pt>
                <c:pt idx="46419">
                  <c:v>-4.1454299999999999E-2</c:v>
                </c:pt>
                <c:pt idx="46420">
                  <c:v>-2.70023E-2</c:v>
                </c:pt>
                <c:pt idx="46421">
                  <c:v>-2.7916E-2</c:v>
                </c:pt>
                <c:pt idx="46422">
                  <c:v>-2.4568599999999999E-2</c:v>
                </c:pt>
                <c:pt idx="46423">
                  <c:v>-3.2087299999999999E-2</c:v>
                </c:pt>
                <c:pt idx="46424">
                  <c:v>-2.3833300000000002E-2</c:v>
                </c:pt>
                <c:pt idx="46425">
                  <c:v>-2.3035E-2</c:v>
                </c:pt>
                <c:pt idx="46426">
                  <c:v>-1.13697E-2</c:v>
                </c:pt>
                <c:pt idx="46427">
                  <c:v>-1.32418E-2</c:v>
                </c:pt>
                <c:pt idx="46428">
                  <c:v>-6.0214999999999999E-3</c:v>
                </c:pt>
                <c:pt idx="46429">
                  <c:v>-3.2253299999999999E-2</c:v>
                </c:pt>
                <c:pt idx="46430">
                  <c:v>-2.5966599999999999E-2</c:v>
                </c:pt>
                <c:pt idx="46431">
                  <c:v>-2.2193899999999999E-2</c:v>
                </c:pt>
                <c:pt idx="46432">
                  <c:v>-1.6959200000000001E-2</c:v>
                </c:pt>
                <c:pt idx="46433">
                  <c:v>-3.10888E-2</c:v>
                </c:pt>
                <c:pt idx="46434">
                  <c:v>-3.9755800000000001E-2</c:v>
                </c:pt>
                <c:pt idx="46435">
                  <c:v>-2.2851900000000001E-2</c:v>
                </c:pt>
                <c:pt idx="46436">
                  <c:v>-4.1626900000000001E-2</c:v>
                </c:pt>
                <c:pt idx="46437">
                  <c:v>-2.10371E-2</c:v>
                </c:pt>
                <c:pt idx="46438">
                  <c:v>-4.2632099999999999E-2</c:v>
                </c:pt>
                <c:pt idx="46439">
                  <c:v>-3.42207E-2</c:v>
                </c:pt>
                <c:pt idx="46440">
                  <c:v>-4.1047100000000003E-2</c:v>
                </c:pt>
                <c:pt idx="46441">
                  <c:v>-4.4007299999999999E-2</c:v>
                </c:pt>
                <c:pt idx="46442">
                  <c:v>-2.6903199999999999E-2</c:v>
                </c:pt>
                <c:pt idx="46443">
                  <c:v>-2.9871000000000002E-2</c:v>
                </c:pt>
                <c:pt idx="46444">
                  <c:v>-2.4368299999999999E-2</c:v>
                </c:pt>
                <c:pt idx="46445">
                  <c:v>-3.61176E-2</c:v>
                </c:pt>
                <c:pt idx="46446">
                  <c:v>-3.0454599999999998E-2</c:v>
                </c:pt>
                <c:pt idx="46447">
                  <c:v>-1.7949099999999999E-2</c:v>
                </c:pt>
                <c:pt idx="46448">
                  <c:v>-2.98672E-2</c:v>
                </c:pt>
                <c:pt idx="46449">
                  <c:v>-2.6116400000000001E-2</c:v>
                </c:pt>
                <c:pt idx="46450">
                  <c:v>-3.8691499999999997E-2</c:v>
                </c:pt>
                <c:pt idx="46451">
                  <c:v>-1.6557700000000002E-2</c:v>
                </c:pt>
                <c:pt idx="46452">
                  <c:v>-2.3031200000000002E-2</c:v>
                </c:pt>
                <c:pt idx="46453">
                  <c:v>-3.1998600000000002E-2</c:v>
                </c:pt>
                <c:pt idx="46454">
                  <c:v>-1.7961499999999998E-2</c:v>
                </c:pt>
                <c:pt idx="46455">
                  <c:v>-2.3859999999999999E-2</c:v>
                </c:pt>
                <c:pt idx="46456">
                  <c:v>-6.46782E-3</c:v>
                </c:pt>
                <c:pt idx="46457">
                  <c:v>-3.1980500000000002E-2</c:v>
                </c:pt>
                <c:pt idx="46458">
                  <c:v>-2.2078500000000001E-2</c:v>
                </c:pt>
                <c:pt idx="46459">
                  <c:v>-2.3712199999999999E-2</c:v>
                </c:pt>
                <c:pt idx="46460">
                  <c:v>-3.2385799999999999E-2</c:v>
                </c:pt>
                <c:pt idx="46461">
                  <c:v>-3.3329999999999999E-2</c:v>
                </c:pt>
                <c:pt idx="46462">
                  <c:v>-1.60866E-2</c:v>
                </c:pt>
                <c:pt idx="46463">
                  <c:v>-1.9586599999999999E-2</c:v>
                </c:pt>
                <c:pt idx="46464">
                  <c:v>-1.4550199999999999E-2</c:v>
                </c:pt>
                <c:pt idx="46465">
                  <c:v>-6.2093699999999996E-3</c:v>
                </c:pt>
                <c:pt idx="46466">
                  <c:v>-2.0498300000000001E-2</c:v>
                </c:pt>
                <c:pt idx="46467">
                  <c:v>-1.44434E-2</c:v>
                </c:pt>
                <c:pt idx="46468">
                  <c:v>-2.6694300000000001E-2</c:v>
                </c:pt>
                <c:pt idx="46469">
                  <c:v>-1.47314E-2</c:v>
                </c:pt>
                <c:pt idx="46470">
                  <c:v>-1.69125E-2</c:v>
                </c:pt>
                <c:pt idx="46471">
                  <c:v>-1.72024E-2</c:v>
                </c:pt>
                <c:pt idx="46472">
                  <c:v>-1.8765400000000002E-2</c:v>
                </c:pt>
                <c:pt idx="46473">
                  <c:v>-2.0707099999999999E-2</c:v>
                </c:pt>
                <c:pt idx="46474">
                  <c:v>-1.05696E-2</c:v>
                </c:pt>
                <c:pt idx="46475">
                  <c:v>-1.7097500000000002E-2</c:v>
                </c:pt>
                <c:pt idx="46476">
                  <c:v>-2.1409000000000001E-2</c:v>
                </c:pt>
                <c:pt idx="46477">
                  <c:v>-2.5231400000000001E-2</c:v>
                </c:pt>
                <c:pt idx="46478">
                  <c:v>-2.80533E-2</c:v>
                </c:pt>
                <c:pt idx="46479">
                  <c:v>-2.6165999999999998E-2</c:v>
                </c:pt>
                <c:pt idx="46480">
                  <c:v>-1.8959E-2</c:v>
                </c:pt>
                <c:pt idx="46481">
                  <c:v>-2.09494E-2</c:v>
                </c:pt>
                <c:pt idx="46482">
                  <c:v>-1.3143500000000001E-2</c:v>
                </c:pt>
                <c:pt idx="46483">
                  <c:v>-6.2837600000000002E-3</c:v>
                </c:pt>
                <c:pt idx="46484">
                  <c:v>-6.80447E-3</c:v>
                </c:pt>
                <c:pt idx="46485">
                  <c:v>-1.38378E-3</c:v>
                </c:pt>
                <c:pt idx="46486">
                  <c:v>-1.4049499999999999E-2</c:v>
                </c:pt>
                <c:pt idx="46487">
                  <c:v>-1.9503599999999999E-2</c:v>
                </c:pt>
                <c:pt idx="46488">
                  <c:v>-2.8519599999999999E-2</c:v>
                </c:pt>
                <c:pt idx="46489">
                  <c:v>-1.94912E-2</c:v>
                </c:pt>
                <c:pt idx="46490">
                  <c:v>1.75095E-3</c:v>
                </c:pt>
                <c:pt idx="46491">
                  <c:v>-1.30758E-2</c:v>
                </c:pt>
                <c:pt idx="46492">
                  <c:v>-8.7461499999999994E-3</c:v>
                </c:pt>
                <c:pt idx="46493">
                  <c:v>-8.2311599999999995E-3</c:v>
                </c:pt>
                <c:pt idx="46494">
                  <c:v>-1.6379399999999999E-2</c:v>
                </c:pt>
                <c:pt idx="46495">
                  <c:v>-6.4754499999999998E-3</c:v>
                </c:pt>
                <c:pt idx="46496">
                  <c:v>-1.7911900000000001E-2</c:v>
                </c:pt>
                <c:pt idx="46497">
                  <c:v>-7.3099100000000002E-3</c:v>
                </c:pt>
                <c:pt idx="46498">
                  <c:v>-1.7703099999999999E-2</c:v>
                </c:pt>
                <c:pt idx="46499">
                  <c:v>-2.3298300000000001E-2</c:v>
                </c:pt>
                <c:pt idx="46500">
                  <c:v>-1.2845000000000001E-2</c:v>
                </c:pt>
                <c:pt idx="46501">
                  <c:v>-1.1824599999999999E-2</c:v>
                </c:pt>
                <c:pt idx="46502">
                  <c:v>-9.0227099999999998E-3</c:v>
                </c:pt>
                <c:pt idx="46503">
                  <c:v>-2.4828900000000001E-2</c:v>
                </c:pt>
                <c:pt idx="46504">
                  <c:v>-2.4684899999999999E-2</c:v>
                </c:pt>
                <c:pt idx="46505">
                  <c:v>-1.7807E-2</c:v>
                </c:pt>
                <c:pt idx="46506">
                  <c:v>-8.9216199999999999E-3</c:v>
                </c:pt>
                <c:pt idx="46507">
                  <c:v>-1.8044500000000002E-2</c:v>
                </c:pt>
                <c:pt idx="46508">
                  <c:v>-9.4318400000000004E-3</c:v>
                </c:pt>
                <c:pt idx="46509">
                  <c:v>-1.1598600000000001E-2</c:v>
                </c:pt>
                <c:pt idx="46510">
                  <c:v>-2.87075E-2</c:v>
                </c:pt>
                <c:pt idx="46511">
                  <c:v>-3.7034999999999998E-2</c:v>
                </c:pt>
                <c:pt idx="46512">
                  <c:v>-1.8301999999999999E-2</c:v>
                </c:pt>
                <c:pt idx="46513">
                  <c:v>-1.25895E-2</c:v>
                </c:pt>
                <c:pt idx="46514">
                  <c:v>-1.4878300000000001E-2</c:v>
                </c:pt>
                <c:pt idx="46515">
                  <c:v>-3.9154099999999997E-2</c:v>
                </c:pt>
                <c:pt idx="46516">
                  <c:v>-2.8090500000000001E-2</c:v>
                </c:pt>
                <c:pt idx="46517">
                  <c:v>-3.7931399999999997E-2</c:v>
                </c:pt>
                <c:pt idx="46518">
                  <c:v>-1.2146000000000001E-2</c:v>
                </c:pt>
                <c:pt idx="46519">
                  <c:v>-2.2107100000000001E-2</c:v>
                </c:pt>
                <c:pt idx="46520">
                  <c:v>-1.4630300000000001E-2</c:v>
                </c:pt>
                <c:pt idx="46521">
                  <c:v>-2.8799100000000001E-2</c:v>
                </c:pt>
                <c:pt idx="46522">
                  <c:v>-9.4480499999999995E-3</c:v>
                </c:pt>
                <c:pt idx="46523">
                  <c:v>-5.1870299999999996E-3</c:v>
                </c:pt>
                <c:pt idx="46524">
                  <c:v>-8.5020100000000008E-3</c:v>
                </c:pt>
                <c:pt idx="46525">
                  <c:v>2.4423600000000002E-3</c:v>
                </c:pt>
                <c:pt idx="46526">
                  <c:v>-1.9115400000000001E-2</c:v>
                </c:pt>
                <c:pt idx="46527">
                  <c:v>-1.0838499999999999E-2</c:v>
                </c:pt>
                <c:pt idx="46528">
                  <c:v>1.96419E-2</c:v>
                </c:pt>
                <c:pt idx="46529">
                  <c:v>-1.2683900000000001E-3</c:v>
                </c:pt>
                <c:pt idx="46530">
                  <c:v>6.6309000000000003E-3</c:v>
                </c:pt>
                <c:pt idx="46531">
                  <c:v>-6.6680899999999998E-3</c:v>
                </c:pt>
                <c:pt idx="46532">
                  <c:v>9.66072E-4</c:v>
                </c:pt>
                <c:pt idx="46533">
                  <c:v>1.29786E-2</c:v>
                </c:pt>
                <c:pt idx="46534">
                  <c:v>2.0027199999999999E-3</c:v>
                </c:pt>
                <c:pt idx="46535">
                  <c:v>1.06716E-2</c:v>
                </c:pt>
                <c:pt idx="46536">
                  <c:v>6.6223100000000002E-3</c:v>
                </c:pt>
                <c:pt idx="46537">
                  <c:v>5.6133299999999997E-3</c:v>
                </c:pt>
                <c:pt idx="46538">
                  <c:v>1.40333E-2</c:v>
                </c:pt>
                <c:pt idx="46539">
                  <c:v>7.0161800000000003E-3</c:v>
                </c:pt>
                <c:pt idx="46540">
                  <c:v>2.8286000000000001E-3</c:v>
                </c:pt>
                <c:pt idx="46541">
                  <c:v>2.5253300000000001E-3</c:v>
                </c:pt>
                <c:pt idx="46542">
                  <c:v>1.69172E-2</c:v>
                </c:pt>
                <c:pt idx="46543">
                  <c:v>1.2080199999999999E-2</c:v>
                </c:pt>
                <c:pt idx="46544">
                  <c:v>1.09549E-2</c:v>
                </c:pt>
                <c:pt idx="46545">
                  <c:v>4.6443899999999998E-4</c:v>
                </c:pt>
                <c:pt idx="46546">
                  <c:v>1.0777500000000001E-2</c:v>
                </c:pt>
                <c:pt idx="46547">
                  <c:v>2.7942700000000002E-3</c:v>
                </c:pt>
                <c:pt idx="46548">
                  <c:v>-6.7853899999999997E-3</c:v>
                </c:pt>
                <c:pt idx="46549">
                  <c:v>3.0221900000000001E-3</c:v>
                </c:pt>
                <c:pt idx="46550">
                  <c:v>-5.0840399999999997E-3</c:v>
                </c:pt>
                <c:pt idx="46551">
                  <c:v>1.18637E-3</c:v>
                </c:pt>
                <c:pt idx="46552">
                  <c:v>-2.8600700000000001E-3</c:v>
                </c:pt>
                <c:pt idx="46553">
                  <c:v>3.7479400000000002E-4</c:v>
                </c:pt>
                <c:pt idx="46554">
                  <c:v>4.9877200000000002E-3</c:v>
                </c:pt>
                <c:pt idx="46555">
                  <c:v>-2.0427700000000002E-3</c:v>
                </c:pt>
                <c:pt idx="46556">
                  <c:v>-3.50666E-3</c:v>
                </c:pt>
                <c:pt idx="46557">
                  <c:v>3.4322699999999999E-3</c:v>
                </c:pt>
                <c:pt idx="46558">
                  <c:v>-2.96021E-3</c:v>
                </c:pt>
                <c:pt idx="46559">
                  <c:v>7.47395E-3</c:v>
                </c:pt>
                <c:pt idx="46560">
                  <c:v>-5.6562399999999999E-3</c:v>
                </c:pt>
                <c:pt idx="46561">
                  <c:v>8.6021399999999994E-3</c:v>
                </c:pt>
                <c:pt idx="46562">
                  <c:v>6.5794E-3</c:v>
                </c:pt>
                <c:pt idx="46563">
                  <c:v>8.4896099999999999E-3</c:v>
                </c:pt>
                <c:pt idx="46564">
                  <c:v>8.0118199999999994E-3</c:v>
                </c:pt>
                <c:pt idx="46565">
                  <c:v>9.4728499999999997E-3</c:v>
                </c:pt>
                <c:pt idx="46566">
                  <c:v>2.35462E-3</c:v>
                </c:pt>
                <c:pt idx="46567">
                  <c:v>1.4305100000000001E-3</c:v>
                </c:pt>
                <c:pt idx="46568">
                  <c:v>3.0031200000000002E-3</c:v>
                </c:pt>
                <c:pt idx="46569">
                  <c:v>-2.1171599999999999E-3</c:v>
                </c:pt>
                <c:pt idx="46570">
                  <c:v>3.85952E-3</c:v>
                </c:pt>
                <c:pt idx="46571">
                  <c:v>2.51484E-3</c:v>
                </c:pt>
                <c:pt idx="46572">
                  <c:v>2.4541899999999998E-2</c:v>
                </c:pt>
                <c:pt idx="46573">
                  <c:v>2.1848700000000002E-3</c:v>
                </c:pt>
                <c:pt idx="46574">
                  <c:v>1.42326E-2</c:v>
                </c:pt>
                <c:pt idx="46575">
                  <c:v>-5.2566499999999999E-3</c:v>
                </c:pt>
                <c:pt idx="46576">
                  <c:v>6.3009299999999997E-3</c:v>
                </c:pt>
                <c:pt idx="46577">
                  <c:v>3.3197399999999998E-3</c:v>
                </c:pt>
                <c:pt idx="46578">
                  <c:v>-1.03827E-2</c:v>
                </c:pt>
                <c:pt idx="46579">
                  <c:v>-9.2697100000000004E-3</c:v>
                </c:pt>
                <c:pt idx="46580">
                  <c:v>7.4481999999999999E-4</c:v>
                </c:pt>
                <c:pt idx="46581">
                  <c:v>5.1412599999999999E-3</c:v>
                </c:pt>
                <c:pt idx="46582">
                  <c:v>3.3397700000000002E-3</c:v>
                </c:pt>
                <c:pt idx="46583">
                  <c:v>1.3149299999999999E-2</c:v>
                </c:pt>
                <c:pt idx="46584">
                  <c:v>-2.2020299999999998E-3</c:v>
                </c:pt>
                <c:pt idx="46585">
                  <c:v>9.0169900000000008E-3</c:v>
                </c:pt>
                <c:pt idx="46586">
                  <c:v>3.9863600000000001E-4</c:v>
                </c:pt>
                <c:pt idx="46587">
                  <c:v>1.8348699999999999E-3</c:v>
                </c:pt>
                <c:pt idx="46588">
                  <c:v>1.4866799999999999E-2</c:v>
                </c:pt>
                <c:pt idx="46589">
                  <c:v>2.3706399999999999E-2</c:v>
                </c:pt>
                <c:pt idx="46590">
                  <c:v>2.3589100000000002E-2</c:v>
                </c:pt>
                <c:pt idx="46591">
                  <c:v>1.78823E-2</c:v>
                </c:pt>
                <c:pt idx="46592">
                  <c:v>1.9307100000000001E-2</c:v>
                </c:pt>
                <c:pt idx="46593">
                  <c:v>1.7314E-2</c:v>
                </c:pt>
                <c:pt idx="46594">
                  <c:v>1.7239600000000001E-2</c:v>
                </c:pt>
                <c:pt idx="46595">
                  <c:v>1.9259499999999999E-2</c:v>
                </c:pt>
                <c:pt idx="46596">
                  <c:v>6.2951999999999999E-3</c:v>
                </c:pt>
                <c:pt idx="46597">
                  <c:v>2.8183E-2</c:v>
                </c:pt>
                <c:pt idx="46598">
                  <c:v>1.59569E-2</c:v>
                </c:pt>
                <c:pt idx="46599">
                  <c:v>3.3911700000000003E-2</c:v>
                </c:pt>
                <c:pt idx="46600">
                  <c:v>1.7724E-2</c:v>
                </c:pt>
                <c:pt idx="46601">
                  <c:v>4.1153000000000002E-2</c:v>
                </c:pt>
                <c:pt idx="46602">
                  <c:v>4.4662500000000001E-2</c:v>
                </c:pt>
                <c:pt idx="46603">
                  <c:v>1.6477599999999998E-2</c:v>
                </c:pt>
                <c:pt idx="46604">
                  <c:v>2.9343600000000001E-2</c:v>
                </c:pt>
                <c:pt idx="46605">
                  <c:v>3.16315E-2</c:v>
                </c:pt>
                <c:pt idx="46606">
                  <c:v>5.4021800000000002E-2</c:v>
                </c:pt>
                <c:pt idx="46607">
                  <c:v>2.1829600000000001E-2</c:v>
                </c:pt>
                <c:pt idx="46608">
                  <c:v>1.90496E-2</c:v>
                </c:pt>
                <c:pt idx="46609">
                  <c:v>3.7543300000000002E-2</c:v>
                </c:pt>
                <c:pt idx="46610">
                  <c:v>3.00407E-2</c:v>
                </c:pt>
                <c:pt idx="46611">
                  <c:v>1.7219499999999999E-2</c:v>
                </c:pt>
                <c:pt idx="46612">
                  <c:v>2.2684099999999999E-2</c:v>
                </c:pt>
                <c:pt idx="46613">
                  <c:v>2.2920599999999999E-2</c:v>
                </c:pt>
                <c:pt idx="46614">
                  <c:v>2.5984799999999999E-2</c:v>
                </c:pt>
                <c:pt idx="46615">
                  <c:v>2.5135000000000001E-2</c:v>
                </c:pt>
                <c:pt idx="46616">
                  <c:v>2.2135700000000001E-2</c:v>
                </c:pt>
                <c:pt idx="46617">
                  <c:v>1.40696E-2</c:v>
                </c:pt>
                <c:pt idx="46618">
                  <c:v>2.7928399999999999E-2</c:v>
                </c:pt>
                <c:pt idx="46619">
                  <c:v>7.1697200000000001E-3</c:v>
                </c:pt>
                <c:pt idx="46620">
                  <c:v>1.34048E-2</c:v>
                </c:pt>
                <c:pt idx="46621">
                  <c:v>1.20153E-2</c:v>
                </c:pt>
                <c:pt idx="46622">
                  <c:v>3.21865E-2</c:v>
                </c:pt>
                <c:pt idx="46623">
                  <c:v>6.2007900000000003E-3</c:v>
                </c:pt>
                <c:pt idx="46624">
                  <c:v>1.5641200000000001E-2</c:v>
                </c:pt>
                <c:pt idx="46625">
                  <c:v>2.2584E-2</c:v>
                </c:pt>
                <c:pt idx="46626">
                  <c:v>2.89173E-2</c:v>
                </c:pt>
                <c:pt idx="46627">
                  <c:v>7.8058199999999998E-3</c:v>
                </c:pt>
                <c:pt idx="46628">
                  <c:v>1.4305099999999999E-2</c:v>
                </c:pt>
                <c:pt idx="46629">
                  <c:v>1.11961E-2</c:v>
                </c:pt>
                <c:pt idx="46630">
                  <c:v>2.10323E-2</c:v>
                </c:pt>
                <c:pt idx="46631">
                  <c:v>2.2785199999999999E-2</c:v>
                </c:pt>
                <c:pt idx="46632">
                  <c:v>1.46074E-2</c:v>
                </c:pt>
                <c:pt idx="46633">
                  <c:v>2.3961099999999999E-2</c:v>
                </c:pt>
                <c:pt idx="46634">
                  <c:v>2.3643500000000001E-2</c:v>
                </c:pt>
                <c:pt idx="46635">
                  <c:v>4.25701E-2</c:v>
                </c:pt>
                <c:pt idx="46636">
                  <c:v>2.0730999999999999E-2</c:v>
                </c:pt>
                <c:pt idx="46637">
                  <c:v>2.5317200000000002E-2</c:v>
                </c:pt>
                <c:pt idx="46638">
                  <c:v>3.8423499999999999E-2</c:v>
                </c:pt>
                <c:pt idx="46639">
                  <c:v>2.3590099999999999E-2</c:v>
                </c:pt>
                <c:pt idx="46640">
                  <c:v>2.45142E-2</c:v>
                </c:pt>
                <c:pt idx="46641">
                  <c:v>4.2053199999999999E-2</c:v>
                </c:pt>
                <c:pt idx="46642">
                  <c:v>2.3075100000000001E-2</c:v>
                </c:pt>
                <c:pt idx="46643">
                  <c:v>4.0445299999999997E-2</c:v>
                </c:pt>
                <c:pt idx="46644">
                  <c:v>3.22876E-2</c:v>
                </c:pt>
                <c:pt idx="46645">
                  <c:v>4.2919199999999998E-2</c:v>
                </c:pt>
                <c:pt idx="46646">
                  <c:v>3.9794000000000003E-2</c:v>
                </c:pt>
                <c:pt idx="46647">
                  <c:v>3.4374200000000001E-2</c:v>
                </c:pt>
                <c:pt idx="46648">
                  <c:v>4.4619600000000002E-2</c:v>
                </c:pt>
                <c:pt idx="46649">
                  <c:v>2.5263799999999999E-2</c:v>
                </c:pt>
                <c:pt idx="46650">
                  <c:v>3.9055800000000002E-2</c:v>
                </c:pt>
                <c:pt idx="46651">
                  <c:v>3.1563800000000003E-2</c:v>
                </c:pt>
                <c:pt idx="46652">
                  <c:v>4.5103999999999998E-2</c:v>
                </c:pt>
                <c:pt idx="46653">
                  <c:v>2.5595699999999999E-2</c:v>
                </c:pt>
                <c:pt idx="46654">
                  <c:v>3.5941099999999997E-2</c:v>
                </c:pt>
                <c:pt idx="46655">
                  <c:v>4.0731400000000001E-2</c:v>
                </c:pt>
                <c:pt idx="46656">
                  <c:v>3.5386099999999997E-2</c:v>
                </c:pt>
                <c:pt idx="46657">
                  <c:v>2.3900999999999999E-2</c:v>
                </c:pt>
                <c:pt idx="46658">
                  <c:v>3.2348599999999998E-2</c:v>
                </c:pt>
                <c:pt idx="46659">
                  <c:v>3.8506499999999999E-2</c:v>
                </c:pt>
                <c:pt idx="46660">
                  <c:v>3.5976399999999999E-2</c:v>
                </c:pt>
                <c:pt idx="46661">
                  <c:v>3.3217400000000001E-2</c:v>
                </c:pt>
                <c:pt idx="46662">
                  <c:v>3.7474599999999997E-2</c:v>
                </c:pt>
                <c:pt idx="46663">
                  <c:v>3.7976299999999998E-2</c:v>
                </c:pt>
                <c:pt idx="46664">
                  <c:v>2.6196500000000001E-2</c:v>
                </c:pt>
                <c:pt idx="46665">
                  <c:v>3.7681600000000003E-2</c:v>
                </c:pt>
                <c:pt idx="46666">
                  <c:v>2.90861E-2</c:v>
                </c:pt>
                <c:pt idx="46667">
                  <c:v>3.1919500000000003E-2</c:v>
                </c:pt>
                <c:pt idx="46668">
                  <c:v>3.8098300000000002E-2</c:v>
                </c:pt>
                <c:pt idx="46669">
                  <c:v>3.9887400000000003E-2</c:v>
                </c:pt>
                <c:pt idx="46670">
                  <c:v>4.05207E-2</c:v>
                </c:pt>
                <c:pt idx="46671">
                  <c:v>3.3369099999999999E-2</c:v>
                </c:pt>
                <c:pt idx="46672">
                  <c:v>3.0947700000000002E-2</c:v>
                </c:pt>
                <c:pt idx="46673">
                  <c:v>2.3822800000000002E-2</c:v>
                </c:pt>
                <c:pt idx="46674">
                  <c:v>3.6874799999999999E-2</c:v>
                </c:pt>
                <c:pt idx="46675">
                  <c:v>3.1762100000000001E-2</c:v>
                </c:pt>
                <c:pt idx="46676">
                  <c:v>3.7386900000000001E-2</c:v>
                </c:pt>
                <c:pt idx="46677">
                  <c:v>3.6237699999999998E-2</c:v>
                </c:pt>
                <c:pt idx="46678">
                  <c:v>1.9739199999999998E-2</c:v>
                </c:pt>
                <c:pt idx="46679">
                  <c:v>1.9904100000000001E-2</c:v>
                </c:pt>
                <c:pt idx="46680">
                  <c:v>2.1246000000000001E-2</c:v>
                </c:pt>
                <c:pt idx="46681">
                  <c:v>2.9100399999999998E-2</c:v>
                </c:pt>
                <c:pt idx="46682">
                  <c:v>1.5681299999999999E-2</c:v>
                </c:pt>
                <c:pt idx="46683">
                  <c:v>2.3086499999999999E-2</c:v>
                </c:pt>
                <c:pt idx="46684">
                  <c:v>6.3829400000000001E-3</c:v>
                </c:pt>
                <c:pt idx="46685">
                  <c:v>4.7464400000000002E-3</c:v>
                </c:pt>
                <c:pt idx="46686">
                  <c:v>1.34926E-2</c:v>
                </c:pt>
                <c:pt idx="46687">
                  <c:v>1.40991E-2</c:v>
                </c:pt>
                <c:pt idx="46688">
                  <c:v>1.1544199999999999E-2</c:v>
                </c:pt>
                <c:pt idx="46689">
                  <c:v>2.5425000000000001E-3</c:v>
                </c:pt>
                <c:pt idx="46690">
                  <c:v>9.1266600000000002E-4</c:v>
                </c:pt>
                <c:pt idx="46691">
                  <c:v>2.4779300000000001E-2</c:v>
                </c:pt>
                <c:pt idx="46692">
                  <c:v>1.1151299999999999E-2</c:v>
                </c:pt>
                <c:pt idx="46693">
                  <c:v>2.7083400000000001E-2</c:v>
                </c:pt>
                <c:pt idx="46694">
                  <c:v>2.3859000000000002E-2</c:v>
                </c:pt>
                <c:pt idx="46695">
                  <c:v>2.5253299999999999E-2</c:v>
                </c:pt>
                <c:pt idx="46696">
                  <c:v>2.6684800000000002E-2</c:v>
                </c:pt>
                <c:pt idx="46697">
                  <c:v>2.0319E-2</c:v>
                </c:pt>
                <c:pt idx="46698">
                  <c:v>3.4632700000000002E-2</c:v>
                </c:pt>
                <c:pt idx="46699">
                  <c:v>3.6083200000000003E-2</c:v>
                </c:pt>
                <c:pt idx="46700">
                  <c:v>3.4358E-2</c:v>
                </c:pt>
                <c:pt idx="46701">
                  <c:v>4.4380200000000002E-2</c:v>
                </c:pt>
                <c:pt idx="46702">
                  <c:v>4.9337399999999997E-2</c:v>
                </c:pt>
                <c:pt idx="46703">
                  <c:v>3.3822100000000001E-2</c:v>
                </c:pt>
                <c:pt idx="46704">
                  <c:v>4.3516199999999998E-2</c:v>
                </c:pt>
                <c:pt idx="46705">
                  <c:v>3.8583800000000001E-2</c:v>
                </c:pt>
                <c:pt idx="46706">
                  <c:v>5.1346799999999998E-2</c:v>
                </c:pt>
                <c:pt idx="46707">
                  <c:v>3.0237199999999999E-2</c:v>
                </c:pt>
                <c:pt idx="46708">
                  <c:v>3.2767299999999999E-2</c:v>
                </c:pt>
                <c:pt idx="46709">
                  <c:v>2.7886399999999999E-2</c:v>
                </c:pt>
                <c:pt idx="46710">
                  <c:v>3.3071499999999997E-2</c:v>
                </c:pt>
                <c:pt idx="46711">
                  <c:v>3.0096100000000001E-2</c:v>
                </c:pt>
                <c:pt idx="46712">
                  <c:v>3.5845799999999997E-2</c:v>
                </c:pt>
                <c:pt idx="46713">
                  <c:v>2.6162100000000001E-2</c:v>
                </c:pt>
                <c:pt idx="46714">
                  <c:v>2.8547300000000001E-2</c:v>
                </c:pt>
                <c:pt idx="46715">
                  <c:v>3.2522200000000001E-2</c:v>
                </c:pt>
                <c:pt idx="46716">
                  <c:v>3.3916500000000002E-2</c:v>
                </c:pt>
                <c:pt idx="46717">
                  <c:v>2.0851100000000001E-2</c:v>
                </c:pt>
                <c:pt idx="46718">
                  <c:v>3.4081500000000001E-2</c:v>
                </c:pt>
                <c:pt idx="46719">
                  <c:v>2.6957499999999999E-2</c:v>
                </c:pt>
                <c:pt idx="46720">
                  <c:v>3.0517599999999999E-2</c:v>
                </c:pt>
                <c:pt idx="46721">
                  <c:v>2.8846699999999999E-2</c:v>
                </c:pt>
                <c:pt idx="46722">
                  <c:v>3.4593600000000002E-2</c:v>
                </c:pt>
                <c:pt idx="46723">
                  <c:v>2.6481600000000001E-2</c:v>
                </c:pt>
                <c:pt idx="46724">
                  <c:v>3.0644399999999999E-2</c:v>
                </c:pt>
                <c:pt idx="46725">
                  <c:v>2.3388900000000001E-2</c:v>
                </c:pt>
                <c:pt idx="46726">
                  <c:v>1.97945E-2</c:v>
                </c:pt>
                <c:pt idx="46727">
                  <c:v>3.59545E-2</c:v>
                </c:pt>
                <c:pt idx="46728">
                  <c:v>1.194E-3</c:v>
                </c:pt>
                <c:pt idx="46729">
                  <c:v>1.8918999999999998E-2</c:v>
                </c:pt>
                <c:pt idx="46730">
                  <c:v>2.349E-2</c:v>
                </c:pt>
                <c:pt idx="46731">
                  <c:v>3.2722500000000002E-2</c:v>
                </c:pt>
                <c:pt idx="46732">
                  <c:v>1.1344E-2</c:v>
                </c:pt>
                <c:pt idx="46733">
                  <c:v>3.6427500000000002E-2</c:v>
                </c:pt>
                <c:pt idx="46734">
                  <c:v>7.3137300000000001E-3</c:v>
                </c:pt>
                <c:pt idx="46735">
                  <c:v>1.9282299999999999E-2</c:v>
                </c:pt>
                <c:pt idx="46736">
                  <c:v>1.39103E-2</c:v>
                </c:pt>
                <c:pt idx="46737">
                  <c:v>2.57702E-2</c:v>
                </c:pt>
                <c:pt idx="46738">
                  <c:v>3.3758200000000002E-2</c:v>
                </c:pt>
                <c:pt idx="46739">
                  <c:v>2.7496300000000001E-2</c:v>
                </c:pt>
                <c:pt idx="46740">
                  <c:v>3.8871799999999998E-2</c:v>
                </c:pt>
                <c:pt idx="46741">
                  <c:v>2.1848699999999999E-2</c:v>
                </c:pt>
                <c:pt idx="46742">
                  <c:v>3.7905700000000001E-2</c:v>
                </c:pt>
                <c:pt idx="46743">
                  <c:v>3.3537900000000002E-2</c:v>
                </c:pt>
                <c:pt idx="46744">
                  <c:v>2.8993600000000001E-2</c:v>
                </c:pt>
                <c:pt idx="46745">
                  <c:v>2.4110800000000002E-2</c:v>
                </c:pt>
                <c:pt idx="46746">
                  <c:v>2.85521E-2</c:v>
                </c:pt>
                <c:pt idx="46747">
                  <c:v>3.4892100000000002E-2</c:v>
                </c:pt>
                <c:pt idx="46748">
                  <c:v>3.4990300000000002E-2</c:v>
                </c:pt>
                <c:pt idx="46749">
                  <c:v>2.7511600000000001E-2</c:v>
                </c:pt>
                <c:pt idx="46750">
                  <c:v>4.5206999999999997E-2</c:v>
                </c:pt>
                <c:pt idx="46751">
                  <c:v>3.7786500000000001E-2</c:v>
                </c:pt>
                <c:pt idx="46752">
                  <c:v>2.0638500000000001E-2</c:v>
                </c:pt>
                <c:pt idx="46753">
                  <c:v>1.8665299999999999E-2</c:v>
                </c:pt>
                <c:pt idx="46754">
                  <c:v>3.2256100000000003E-2</c:v>
                </c:pt>
                <c:pt idx="46755">
                  <c:v>3.4445799999999999E-2</c:v>
                </c:pt>
                <c:pt idx="46756">
                  <c:v>2.04821E-2</c:v>
                </c:pt>
                <c:pt idx="46757">
                  <c:v>2.1285999999999999E-2</c:v>
                </c:pt>
                <c:pt idx="46758">
                  <c:v>2.5651899999999998E-2</c:v>
                </c:pt>
                <c:pt idx="46759">
                  <c:v>1.87464E-2</c:v>
                </c:pt>
                <c:pt idx="46760">
                  <c:v>1.7414099999999998E-2</c:v>
                </c:pt>
                <c:pt idx="46761">
                  <c:v>3.0436499999999998E-2</c:v>
                </c:pt>
                <c:pt idx="46762">
                  <c:v>2.9744099999999999E-2</c:v>
                </c:pt>
                <c:pt idx="46763">
                  <c:v>1.8496499999999999E-2</c:v>
                </c:pt>
                <c:pt idx="46764">
                  <c:v>2.3661600000000001E-2</c:v>
                </c:pt>
                <c:pt idx="46765">
                  <c:v>2.8403299999999999E-2</c:v>
                </c:pt>
                <c:pt idx="46766">
                  <c:v>2.3848500000000002E-2</c:v>
                </c:pt>
                <c:pt idx="46767">
                  <c:v>2.73972E-2</c:v>
                </c:pt>
                <c:pt idx="46768">
                  <c:v>3.4325599999999998E-2</c:v>
                </c:pt>
                <c:pt idx="46769">
                  <c:v>1.9096399999999999E-2</c:v>
                </c:pt>
                <c:pt idx="46770">
                  <c:v>1.9626600000000001E-2</c:v>
                </c:pt>
                <c:pt idx="46771">
                  <c:v>2.26955E-2</c:v>
                </c:pt>
                <c:pt idx="46772">
                  <c:v>1.8910400000000001E-2</c:v>
                </c:pt>
                <c:pt idx="46773">
                  <c:v>1.3649E-2</c:v>
                </c:pt>
                <c:pt idx="46774">
                  <c:v>2.63538E-2</c:v>
                </c:pt>
                <c:pt idx="46775">
                  <c:v>1.5766100000000002E-2</c:v>
                </c:pt>
                <c:pt idx="46776">
                  <c:v>3.3750500000000003E-2</c:v>
                </c:pt>
                <c:pt idx="46777">
                  <c:v>1.44587E-2</c:v>
                </c:pt>
                <c:pt idx="46778">
                  <c:v>1.6830399999999999E-2</c:v>
                </c:pt>
                <c:pt idx="46779">
                  <c:v>1.8314400000000002E-2</c:v>
                </c:pt>
                <c:pt idx="46780">
                  <c:v>9.3421900000000002E-3</c:v>
                </c:pt>
                <c:pt idx="46781">
                  <c:v>1.5839599999999999E-2</c:v>
                </c:pt>
                <c:pt idx="46782">
                  <c:v>1.7478899999999999E-2</c:v>
                </c:pt>
                <c:pt idx="46783">
                  <c:v>1.7776500000000001E-2</c:v>
                </c:pt>
                <c:pt idx="46784">
                  <c:v>2.3587199999999999E-2</c:v>
                </c:pt>
                <c:pt idx="46785">
                  <c:v>2.1423299999999999E-2</c:v>
                </c:pt>
                <c:pt idx="46786">
                  <c:v>5.9118299999999999E-3</c:v>
                </c:pt>
                <c:pt idx="46787">
                  <c:v>3.0013100000000001E-2</c:v>
                </c:pt>
                <c:pt idx="46788">
                  <c:v>1.13697E-2</c:v>
                </c:pt>
                <c:pt idx="46789">
                  <c:v>2.8285000000000001E-2</c:v>
                </c:pt>
                <c:pt idx="46790">
                  <c:v>7.8639999999999995E-3</c:v>
                </c:pt>
                <c:pt idx="46791">
                  <c:v>4.9171400000000004E-3</c:v>
                </c:pt>
                <c:pt idx="46792">
                  <c:v>9.2191700000000005E-3</c:v>
                </c:pt>
                <c:pt idx="46793">
                  <c:v>2.2579200000000001E-2</c:v>
                </c:pt>
                <c:pt idx="46794">
                  <c:v>2.3666400000000001E-2</c:v>
                </c:pt>
                <c:pt idx="46795">
                  <c:v>7.0562400000000001E-3</c:v>
                </c:pt>
                <c:pt idx="46796">
                  <c:v>1.3024300000000001E-2</c:v>
                </c:pt>
                <c:pt idx="46797">
                  <c:v>1.1941E-2</c:v>
                </c:pt>
                <c:pt idx="46798">
                  <c:v>8.9740800000000004E-4</c:v>
                </c:pt>
                <c:pt idx="46799">
                  <c:v>8.0108600000000001E-4</c:v>
                </c:pt>
                <c:pt idx="46800">
                  <c:v>1.2293800000000001E-2</c:v>
                </c:pt>
                <c:pt idx="46801">
                  <c:v>9.0846999999999994E-3</c:v>
                </c:pt>
                <c:pt idx="46802">
                  <c:v>8.8729900000000007E-3</c:v>
                </c:pt>
                <c:pt idx="46803">
                  <c:v>6.4229999999999999E-3</c:v>
                </c:pt>
                <c:pt idx="46804">
                  <c:v>-9.07612E-3</c:v>
                </c:pt>
                <c:pt idx="46805">
                  <c:v>6.1502500000000003E-3</c:v>
                </c:pt>
                <c:pt idx="46806">
                  <c:v>-7.9841600000000006E-3</c:v>
                </c:pt>
                <c:pt idx="46807">
                  <c:v>1.23558E-2</c:v>
                </c:pt>
                <c:pt idx="46808">
                  <c:v>1.2016299999999999E-4</c:v>
                </c:pt>
                <c:pt idx="46809">
                  <c:v>-1.95313E-3</c:v>
                </c:pt>
                <c:pt idx="46810">
                  <c:v>1.0115600000000001E-2</c:v>
                </c:pt>
                <c:pt idx="46811">
                  <c:v>1.1941E-2</c:v>
                </c:pt>
                <c:pt idx="46812">
                  <c:v>6.3056900000000001E-3</c:v>
                </c:pt>
                <c:pt idx="46813">
                  <c:v>1.5748000000000002E-2</c:v>
                </c:pt>
                <c:pt idx="46814">
                  <c:v>2.2994000000000001E-2</c:v>
                </c:pt>
                <c:pt idx="46815">
                  <c:v>1.32885E-2</c:v>
                </c:pt>
                <c:pt idx="46816">
                  <c:v>4.3830900000000001E-3</c:v>
                </c:pt>
                <c:pt idx="46817">
                  <c:v>9.4203900000000007E-3</c:v>
                </c:pt>
                <c:pt idx="46818">
                  <c:v>1.53294E-2</c:v>
                </c:pt>
                <c:pt idx="46819">
                  <c:v>-4.8275000000000002E-3</c:v>
                </c:pt>
                <c:pt idx="46820">
                  <c:v>1.85671E-2</c:v>
                </c:pt>
                <c:pt idx="46821">
                  <c:v>2.3011199999999999E-2</c:v>
                </c:pt>
                <c:pt idx="46822">
                  <c:v>9.0274799999999992E-3</c:v>
                </c:pt>
                <c:pt idx="46823">
                  <c:v>-6.83784E-4</c:v>
                </c:pt>
                <c:pt idx="46824">
                  <c:v>-7.9917900000000001E-4</c:v>
                </c:pt>
                <c:pt idx="46825">
                  <c:v>-5.1431699999999999E-3</c:v>
                </c:pt>
                <c:pt idx="46826">
                  <c:v>1.22986E-2</c:v>
                </c:pt>
                <c:pt idx="46827">
                  <c:v>-1.1510800000000001E-3</c:v>
                </c:pt>
                <c:pt idx="46828">
                  <c:v>1.1349700000000001E-2</c:v>
                </c:pt>
                <c:pt idx="46829">
                  <c:v>-5.2795400000000001E-3</c:v>
                </c:pt>
                <c:pt idx="46830">
                  <c:v>-1.47343E-3</c:v>
                </c:pt>
                <c:pt idx="46831">
                  <c:v>3.6792800000000001E-3</c:v>
                </c:pt>
                <c:pt idx="46832">
                  <c:v>5.7535199999999998E-3</c:v>
                </c:pt>
                <c:pt idx="46833">
                  <c:v>-2.9411300000000001E-3</c:v>
                </c:pt>
                <c:pt idx="46834">
                  <c:v>9.1075900000000003E-4</c:v>
                </c:pt>
                <c:pt idx="46835">
                  <c:v>2.1114300000000001E-3</c:v>
                </c:pt>
                <c:pt idx="46836">
                  <c:v>-4.7893500000000004E-3</c:v>
                </c:pt>
                <c:pt idx="46837">
                  <c:v>5.3272199999999997E-3</c:v>
                </c:pt>
                <c:pt idx="46838">
                  <c:v>-1.07193E-3</c:v>
                </c:pt>
                <c:pt idx="46839">
                  <c:v>9.0427400000000005E-3</c:v>
                </c:pt>
                <c:pt idx="46840">
                  <c:v>1.65749E-3</c:v>
                </c:pt>
                <c:pt idx="46841">
                  <c:v>-3.1375899999999999E-4</c:v>
                </c:pt>
                <c:pt idx="46842">
                  <c:v>-6.5898900000000002E-4</c:v>
                </c:pt>
                <c:pt idx="46843">
                  <c:v>-5.6743599999999998E-3</c:v>
                </c:pt>
                <c:pt idx="46844">
                  <c:v>1.20831E-3</c:v>
                </c:pt>
                <c:pt idx="46845">
                  <c:v>6.43539E-3</c:v>
                </c:pt>
                <c:pt idx="46846">
                  <c:v>4.0855400000000004E-3</c:v>
                </c:pt>
                <c:pt idx="46847">
                  <c:v>-8.4228500000000008E-3</c:v>
                </c:pt>
                <c:pt idx="46848">
                  <c:v>-7.2317099999999997E-3</c:v>
                </c:pt>
                <c:pt idx="46849">
                  <c:v>-3.7059800000000002E-3</c:v>
                </c:pt>
                <c:pt idx="46850">
                  <c:v>-5.20039E-3</c:v>
                </c:pt>
                <c:pt idx="46851">
                  <c:v>-1.6656899999999999E-2</c:v>
                </c:pt>
                <c:pt idx="46852">
                  <c:v>-7.8392000000000002E-4</c:v>
                </c:pt>
                <c:pt idx="46853">
                  <c:v>-2.12135E-2</c:v>
                </c:pt>
                <c:pt idx="46854">
                  <c:v>-7.5635900000000002E-3</c:v>
                </c:pt>
                <c:pt idx="46855">
                  <c:v>-1.3845400000000001E-2</c:v>
                </c:pt>
                <c:pt idx="46856">
                  <c:v>-2.0066299999999999E-2</c:v>
                </c:pt>
                <c:pt idx="46857">
                  <c:v>-1.4106799999999999E-2</c:v>
                </c:pt>
                <c:pt idx="46858">
                  <c:v>-1.0231000000000001E-2</c:v>
                </c:pt>
                <c:pt idx="46859">
                  <c:v>-8.2702599999999998E-3</c:v>
                </c:pt>
                <c:pt idx="46860">
                  <c:v>-1.73092E-2</c:v>
                </c:pt>
                <c:pt idx="46861">
                  <c:v>-6.8054200000000004E-3</c:v>
                </c:pt>
                <c:pt idx="46862">
                  <c:v>-3.7059800000000002E-3</c:v>
                </c:pt>
                <c:pt idx="46863">
                  <c:v>-3.7632E-3</c:v>
                </c:pt>
                <c:pt idx="46864">
                  <c:v>-1.6336400000000001E-2</c:v>
                </c:pt>
                <c:pt idx="46865">
                  <c:v>-2.0545999999999998E-2</c:v>
                </c:pt>
                <c:pt idx="46866">
                  <c:v>-9.9926000000000008E-3</c:v>
                </c:pt>
                <c:pt idx="46867">
                  <c:v>5.2442599999999997E-3</c:v>
                </c:pt>
                <c:pt idx="46868">
                  <c:v>-6.0482000000000001E-3</c:v>
                </c:pt>
                <c:pt idx="46869">
                  <c:v>-1.53828E-2</c:v>
                </c:pt>
                <c:pt idx="46870">
                  <c:v>2.49672E-3</c:v>
                </c:pt>
                <c:pt idx="46871">
                  <c:v>1.2746800000000001E-2</c:v>
                </c:pt>
                <c:pt idx="46872">
                  <c:v>-2.2271200000000001E-2</c:v>
                </c:pt>
                <c:pt idx="46873">
                  <c:v>-7.6484700000000001E-3</c:v>
                </c:pt>
                <c:pt idx="46874">
                  <c:v>-1.1522299999999999E-2</c:v>
                </c:pt>
                <c:pt idx="46875">
                  <c:v>-1.49727E-3</c:v>
                </c:pt>
                <c:pt idx="46876">
                  <c:v>-5.3987499999999999E-3</c:v>
                </c:pt>
                <c:pt idx="46877">
                  <c:v>-1.2518899999999999E-2</c:v>
                </c:pt>
                <c:pt idx="46878">
                  <c:v>-4.8265499999999998E-3</c:v>
                </c:pt>
                <c:pt idx="46879">
                  <c:v>-3.5266899999999999E-3</c:v>
                </c:pt>
                <c:pt idx="46880">
                  <c:v>-8.4152199999999993E-3</c:v>
                </c:pt>
                <c:pt idx="46881">
                  <c:v>-1.6194299999999998E-2</c:v>
                </c:pt>
                <c:pt idx="46882">
                  <c:v>-6.0806300000000001E-3</c:v>
                </c:pt>
                <c:pt idx="46883">
                  <c:v>-1.34821E-2</c:v>
                </c:pt>
                <c:pt idx="46884">
                  <c:v>-1.6184799999999999E-2</c:v>
                </c:pt>
                <c:pt idx="46885">
                  <c:v>-7.7733999999999998E-3</c:v>
                </c:pt>
                <c:pt idx="46886">
                  <c:v>-1.8223799999999998E-2</c:v>
                </c:pt>
                <c:pt idx="46887">
                  <c:v>-1.54705E-2</c:v>
                </c:pt>
                <c:pt idx="46888">
                  <c:v>-2.6769599999999999E-3</c:v>
                </c:pt>
                <c:pt idx="46889">
                  <c:v>-2.1063800000000001E-2</c:v>
                </c:pt>
                <c:pt idx="46890">
                  <c:v>-2.02274E-2</c:v>
                </c:pt>
                <c:pt idx="46891">
                  <c:v>-1.51205E-2</c:v>
                </c:pt>
                <c:pt idx="46892">
                  <c:v>-1.33028E-2</c:v>
                </c:pt>
                <c:pt idx="46893">
                  <c:v>-2.4209999999999999E-2</c:v>
                </c:pt>
                <c:pt idx="46894">
                  <c:v>-1.7328300000000001E-2</c:v>
                </c:pt>
                <c:pt idx="46895">
                  <c:v>-2.0211199999999999E-2</c:v>
                </c:pt>
                <c:pt idx="46896">
                  <c:v>-2.1214500000000001E-2</c:v>
                </c:pt>
                <c:pt idx="46897">
                  <c:v>-3.4843399999999997E-2</c:v>
                </c:pt>
                <c:pt idx="46898">
                  <c:v>-2.3796999999999999E-2</c:v>
                </c:pt>
                <c:pt idx="46899">
                  <c:v>-2.4412199999999998E-2</c:v>
                </c:pt>
                <c:pt idx="46900">
                  <c:v>-1.6275399999999999E-2</c:v>
                </c:pt>
                <c:pt idx="46901">
                  <c:v>-4.6529800000000001E-3</c:v>
                </c:pt>
                <c:pt idx="46902">
                  <c:v>-2.7691799999999999E-2</c:v>
                </c:pt>
                <c:pt idx="46903">
                  <c:v>-3.1956699999999998E-2</c:v>
                </c:pt>
                <c:pt idx="46904">
                  <c:v>-1.6159099999999999E-2</c:v>
                </c:pt>
                <c:pt idx="46905">
                  <c:v>-9.2735300000000003E-3</c:v>
                </c:pt>
                <c:pt idx="46906">
                  <c:v>-2.9357000000000001E-2</c:v>
                </c:pt>
                <c:pt idx="46907">
                  <c:v>-1.33305E-2</c:v>
                </c:pt>
                <c:pt idx="46908">
                  <c:v>-1.5821499999999999E-2</c:v>
                </c:pt>
                <c:pt idx="46909">
                  <c:v>-4.31061E-4</c:v>
                </c:pt>
                <c:pt idx="46910">
                  <c:v>-1.5619299999999999E-2</c:v>
                </c:pt>
                <c:pt idx="46911">
                  <c:v>-1.31512E-2</c:v>
                </c:pt>
                <c:pt idx="46912">
                  <c:v>-1.57757E-2</c:v>
                </c:pt>
                <c:pt idx="46913">
                  <c:v>-1.7869900000000001E-2</c:v>
                </c:pt>
                <c:pt idx="46914">
                  <c:v>-1.39265E-2</c:v>
                </c:pt>
                <c:pt idx="46915">
                  <c:v>-2.98147E-2</c:v>
                </c:pt>
                <c:pt idx="46916">
                  <c:v>-2.48022E-2</c:v>
                </c:pt>
                <c:pt idx="46917">
                  <c:v>-2.00672E-2</c:v>
                </c:pt>
                <c:pt idx="46918">
                  <c:v>-2.6378599999999999E-2</c:v>
                </c:pt>
                <c:pt idx="46919">
                  <c:v>-1.67303E-2</c:v>
                </c:pt>
                <c:pt idx="46920">
                  <c:v>-2.09255E-2</c:v>
                </c:pt>
                <c:pt idx="46921">
                  <c:v>-2.96183E-2</c:v>
                </c:pt>
                <c:pt idx="46922">
                  <c:v>-1.6327899999999999E-2</c:v>
                </c:pt>
                <c:pt idx="46923">
                  <c:v>-5.4941199999999999E-3</c:v>
                </c:pt>
                <c:pt idx="46924">
                  <c:v>-2.7018500000000001E-2</c:v>
                </c:pt>
                <c:pt idx="46925">
                  <c:v>-2.4986299999999999E-2</c:v>
                </c:pt>
                <c:pt idx="46926">
                  <c:v>-1.43576E-2</c:v>
                </c:pt>
                <c:pt idx="46927">
                  <c:v>-2.1491099999999999E-2</c:v>
                </c:pt>
                <c:pt idx="46928">
                  <c:v>-1.05171E-2</c:v>
                </c:pt>
                <c:pt idx="46929">
                  <c:v>-1.2462600000000001E-2</c:v>
                </c:pt>
                <c:pt idx="46930">
                  <c:v>-7.0056900000000002E-3</c:v>
                </c:pt>
                <c:pt idx="46931">
                  <c:v>-1.09167E-2</c:v>
                </c:pt>
                <c:pt idx="46932">
                  <c:v>-2.16761E-2</c:v>
                </c:pt>
                <c:pt idx="46933">
                  <c:v>-2.0665200000000002E-2</c:v>
                </c:pt>
                <c:pt idx="46934">
                  <c:v>-8.55064E-3</c:v>
                </c:pt>
                <c:pt idx="46935">
                  <c:v>-1.69535E-2</c:v>
                </c:pt>
                <c:pt idx="46936">
                  <c:v>-1.8247599999999999E-2</c:v>
                </c:pt>
                <c:pt idx="46937">
                  <c:v>-1.5678399999999999E-2</c:v>
                </c:pt>
                <c:pt idx="46938">
                  <c:v>-6.0367600000000004E-4</c:v>
                </c:pt>
                <c:pt idx="46939">
                  <c:v>-2.05364E-2</c:v>
                </c:pt>
                <c:pt idx="46940">
                  <c:v>-1.5335100000000001E-2</c:v>
                </c:pt>
                <c:pt idx="46941">
                  <c:v>-2.2193899999999999E-2</c:v>
                </c:pt>
                <c:pt idx="46942">
                  <c:v>-8.2025499999999994E-3</c:v>
                </c:pt>
                <c:pt idx="46943">
                  <c:v>-4.9705499999999998E-3</c:v>
                </c:pt>
                <c:pt idx="46944">
                  <c:v>-1.33543E-2</c:v>
                </c:pt>
                <c:pt idx="46945">
                  <c:v>-1.6479500000000001E-2</c:v>
                </c:pt>
                <c:pt idx="46946">
                  <c:v>-3.0138999999999999E-2</c:v>
                </c:pt>
                <c:pt idx="46947">
                  <c:v>-3.1313899999999999E-2</c:v>
                </c:pt>
                <c:pt idx="46948">
                  <c:v>-2.9596299999999999E-2</c:v>
                </c:pt>
                <c:pt idx="46949">
                  <c:v>-2.3254400000000001E-2</c:v>
                </c:pt>
                <c:pt idx="46950">
                  <c:v>-2.73142E-2</c:v>
                </c:pt>
                <c:pt idx="46951">
                  <c:v>-3.4385699999999998E-2</c:v>
                </c:pt>
                <c:pt idx="46952">
                  <c:v>-2.8721799999999999E-2</c:v>
                </c:pt>
                <c:pt idx="46953">
                  <c:v>-2.7234999999999999E-2</c:v>
                </c:pt>
                <c:pt idx="46954">
                  <c:v>-2.3423200000000002E-2</c:v>
                </c:pt>
                <c:pt idx="46955">
                  <c:v>-3.2072999999999997E-2</c:v>
                </c:pt>
                <c:pt idx="46956">
                  <c:v>-3.2961799999999999E-2</c:v>
                </c:pt>
                <c:pt idx="46957">
                  <c:v>-4.0039100000000001E-2</c:v>
                </c:pt>
                <c:pt idx="46958">
                  <c:v>-1.8499399999999999E-2</c:v>
                </c:pt>
                <c:pt idx="46959">
                  <c:v>-2.63252E-2</c:v>
                </c:pt>
                <c:pt idx="46960">
                  <c:v>-1.23625E-2</c:v>
                </c:pt>
                <c:pt idx="46961">
                  <c:v>-3.1526600000000002E-2</c:v>
                </c:pt>
                <c:pt idx="46962">
                  <c:v>-2.7976999999999998E-2</c:v>
                </c:pt>
                <c:pt idx="46963">
                  <c:v>-9.0351100000000007E-3</c:v>
                </c:pt>
                <c:pt idx="46964">
                  <c:v>-1.8223799999999998E-2</c:v>
                </c:pt>
                <c:pt idx="46965">
                  <c:v>-1.26047E-2</c:v>
                </c:pt>
                <c:pt idx="46966">
                  <c:v>-3.0845600000000001E-2</c:v>
                </c:pt>
                <c:pt idx="46967">
                  <c:v>-2.48156E-2</c:v>
                </c:pt>
                <c:pt idx="46968">
                  <c:v>-3.0322999999999999E-2</c:v>
                </c:pt>
                <c:pt idx="46969">
                  <c:v>-2.5018700000000001E-2</c:v>
                </c:pt>
                <c:pt idx="46970">
                  <c:v>-2.0110099999999999E-2</c:v>
                </c:pt>
                <c:pt idx="46971">
                  <c:v>-3.1266200000000001E-2</c:v>
                </c:pt>
                <c:pt idx="46972">
                  <c:v>-2.3648300000000001E-2</c:v>
                </c:pt>
                <c:pt idx="46973">
                  <c:v>-3.2289499999999999E-2</c:v>
                </c:pt>
                <c:pt idx="46974">
                  <c:v>-2.7726199999999999E-2</c:v>
                </c:pt>
                <c:pt idx="46975">
                  <c:v>-1.65329E-2</c:v>
                </c:pt>
                <c:pt idx="46976">
                  <c:v>-2.0703300000000001E-2</c:v>
                </c:pt>
                <c:pt idx="46977">
                  <c:v>-2.5474500000000001E-2</c:v>
                </c:pt>
                <c:pt idx="46978">
                  <c:v>-2.50282E-2</c:v>
                </c:pt>
                <c:pt idx="46979">
                  <c:v>-1.6365999999999999E-2</c:v>
                </c:pt>
                <c:pt idx="46980">
                  <c:v>-1.933E-2</c:v>
                </c:pt>
                <c:pt idx="46981">
                  <c:v>-3.0148500000000002E-2</c:v>
                </c:pt>
                <c:pt idx="46982">
                  <c:v>-3.09124E-2</c:v>
                </c:pt>
                <c:pt idx="46983">
                  <c:v>-2.6295700000000002E-2</c:v>
                </c:pt>
                <c:pt idx="46984">
                  <c:v>-3.5883900000000003E-2</c:v>
                </c:pt>
                <c:pt idx="46985">
                  <c:v>-4.2037999999999999E-2</c:v>
                </c:pt>
                <c:pt idx="46986">
                  <c:v>-2.9516199999999999E-2</c:v>
                </c:pt>
                <c:pt idx="46987">
                  <c:v>-2.4256699999999999E-2</c:v>
                </c:pt>
                <c:pt idx="46988">
                  <c:v>-3.1501800000000003E-2</c:v>
                </c:pt>
                <c:pt idx="46989">
                  <c:v>-3.8755400000000002E-2</c:v>
                </c:pt>
                <c:pt idx="46990">
                  <c:v>-2.3400299999999999E-2</c:v>
                </c:pt>
                <c:pt idx="46991">
                  <c:v>-3.2463100000000002E-2</c:v>
                </c:pt>
                <c:pt idx="46992">
                  <c:v>-4.0275600000000002E-2</c:v>
                </c:pt>
                <c:pt idx="46993">
                  <c:v>-3.5059899999999998E-2</c:v>
                </c:pt>
                <c:pt idx="46994">
                  <c:v>-2.79446E-2</c:v>
                </c:pt>
                <c:pt idx="46995">
                  <c:v>-2.0034799999999998E-2</c:v>
                </c:pt>
                <c:pt idx="46996">
                  <c:v>-2.349E-2</c:v>
                </c:pt>
                <c:pt idx="46997">
                  <c:v>-2.7796700000000001E-2</c:v>
                </c:pt>
                <c:pt idx="46998">
                  <c:v>-1.85127E-2</c:v>
                </c:pt>
                <c:pt idx="46999">
                  <c:v>-4.5298600000000001E-2</c:v>
                </c:pt>
                <c:pt idx="47000">
                  <c:v>-9.6311599999999997E-3</c:v>
                </c:pt>
                <c:pt idx="47001">
                  <c:v>-2.4211900000000001E-2</c:v>
                </c:pt>
                <c:pt idx="47002">
                  <c:v>-1.6093300000000001E-2</c:v>
                </c:pt>
                <c:pt idx="47003">
                  <c:v>-2.2061299999999999E-2</c:v>
                </c:pt>
                <c:pt idx="47004">
                  <c:v>-2.9263500000000001E-2</c:v>
                </c:pt>
                <c:pt idx="47005">
                  <c:v>-1.7206200000000001E-2</c:v>
                </c:pt>
                <c:pt idx="47006">
                  <c:v>-2.8104799999999999E-2</c:v>
                </c:pt>
                <c:pt idx="47007">
                  <c:v>-1.8409700000000001E-2</c:v>
                </c:pt>
                <c:pt idx="47008">
                  <c:v>-2.92807E-2</c:v>
                </c:pt>
                <c:pt idx="47009">
                  <c:v>-1.9886000000000001E-2</c:v>
                </c:pt>
                <c:pt idx="47010">
                  <c:v>-3.1126000000000001E-2</c:v>
                </c:pt>
                <c:pt idx="47011">
                  <c:v>-2.5011100000000001E-2</c:v>
                </c:pt>
                <c:pt idx="47012">
                  <c:v>-2.6578899999999999E-2</c:v>
                </c:pt>
                <c:pt idx="47013">
                  <c:v>-1.9368199999999999E-2</c:v>
                </c:pt>
                <c:pt idx="47014">
                  <c:v>-2.5796900000000001E-2</c:v>
                </c:pt>
                <c:pt idx="47015">
                  <c:v>-1.5494300000000001E-2</c:v>
                </c:pt>
                <c:pt idx="47016">
                  <c:v>-3.09486E-2</c:v>
                </c:pt>
                <c:pt idx="47017">
                  <c:v>-1.6781799999999999E-2</c:v>
                </c:pt>
                <c:pt idx="47018">
                  <c:v>-2.23742E-2</c:v>
                </c:pt>
                <c:pt idx="47019">
                  <c:v>-1.7130900000000001E-2</c:v>
                </c:pt>
                <c:pt idx="47020">
                  <c:v>-2.01712E-2</c:v>
                </c:pt>
                <c:pt idx="47021">
                  <c:v>-1.2761099999999999E-2</c:v>
                </c:pt>
                <c:pt idx="47022">
                  <c:v>-2.7485800000000001E-2</c:v>
                </c:pt>
                <c:pt idx="47023">
                  <c:v>-4.5814500000000001E-2</c:v>
                </c:pt>
                <c:pt idx="47024">
                  <c:v>-1.8783600000000001E-2</c:v>
                </c:pt>
                <c:pt idx="47025">
                  <c:v>-2.3220999999999999E-2</c:v>
                </c:pt>
                <c:pt idx="47026">
                  <c:v>-2.1861999999999999E-2</c:v>
                </c:pt>
                <c:pt idx="47027">
                  <c:v>-2.9759399999999998E-2</c:v>
                </c:pt>
                <c:pt idx="47028">
                  <c:v>-1.80378E-2</c:v>
                </c:pt>
                <c:pt idx="47029">
                  <c:v>-2.2323599999999999E-2</c:v>
                </c:pt>
                <c:pt idx="47030">
                  <c:v>-2.2946399999999999E-2</c:v>
                </c:pt>
                <c:pt idx="47031">
                  <c:v>-2.38628E-2</c:v>
                </c:pt>
                <c:pt idx="47032">
                  <c:v>-2.61126E-2</c:v>
                </c:pt>
                <c:pt idx="47033">
                  <c:v>-2.50587E-2</c:v>
                </c:pt>
                <c:pt idx="47034">
                  <c:v>-2.04592E-2</c:v>
                </c:pt>
                <c:pt idx="47035">
                  <c:v>-3.0319200000000001E-2</c:v>
                </c:pt>
                <c:pt idx="47036">
                  <c:v>-1.92909E-2</c:v>
                </c:pt>
                <c:pt idx="47037">
                  <c:v>-2.0584100000000001E-2</c:v>
                </c:pt>
                <c:pt idx="47038">
                  <c:v>-1.6300200000000001E-2</c:v>
                </c:pt>
                <c:pt idx="47039">
                  <c:v>-8.9263899999999993E-3</c:v>
                </c:pt>
                <c:pt idx="47040">
                  <c:v>-1.18885E-2</c:v>
                </c:pt>
                <c:pt idx="47041">
                  <c:v>-8.1987399999999995E-3</c:v>
                </c:pt>
                <c:pt idx="47042">
                  <c:v>-1.53399E-2</c:v>
                </c:pt>
                <c:pt idx="47043">
                  <c:v>-5.5294000000000003E-3</c:v>
                </c:pt>
                <c:pt idx="47044">
                  <c:v>-2.0282700000000001E-2</c:v>
                </c:pt>
                <c:pt idx="47045">
                  <c:v>-5.53894E-3</c:v>
                </c:pt>
                <c:pt idx="47046">
                  <c:v>-9.2401500000000008E-3</c:v>
                </c:pt>
                <c:pt idx="47047">
                  <c:v>-5.9471100000000002E-3</c:v>
                </c:pt>
                <c:pt idx="47048">
                  <c:v>-1.4006599999999999E-2</c:v>
                </c:pt>
                <c:pt idx="47049">
                  <c:v>-1.21689E-2</c:v>
                </c:pt>
                <c:pt idx="47050">
                  <c:v>1.6861000000000001E-3</c:v>
                </c:pt>
                <c:pt idx="47051">
                  <c:v>-2.9068000000000002E-3</c:v>
                </c:pt>
                <c:pt idx="47052">
                  <c:v>-7.2612800000000002E-3</c:v>
                </c:pt>
                <c:pt idx="47053">
                  <c:v>-2.2222499999999999E-2</c:v>
                </c:pt>
                <c:pt idx="47054">
                  <c:v>-1.53933E-2</c:v>
                </c:pt>
                <c:pt idx="47055">
                  <c:v>-9.5624899999999999E-3</c:v>
                </c:pt>
                <c:pt idx="47056">
                  <c:v>-9.1180800000000006E-3</c:v>
                </c:pt>
                <c:pt idx="47057">
                  <c:v>-2.2375099999999998E-2</c:v>
                </c:pt>
                <c:pt idx="47058">
                  <c:v>-9.6311599999999997E-3</c:v>
                </c:pt>
                <c:pt idx="47059">
                  <c:v>-2.51503E-2</c:v>
                </c:pt>
                <c:pt idx="47060">
                  <c:v>-2.0612700000000001E-2</c:v>
                </c:pt>
                <c:pt idx="47061">
                  <c:v>-2.3143799999999999E-2</c:v>
                </c:pt>
                <c:pt idx="47062">
                  <c:v>-2.2457100000000001E-2</c:v>
                </c:pt>
                <c:pt idx="47063">
                  <c:v>-1.94912E-2</c:v>
                </c:pt>
                <c:pt idx="47064">
                  <c:v>-2.03495E-2</c:v>
                </c:pt>
                <c:pt idx="47065">
                  <c:v>-2.0345700000000001E-2</c:v>
                </c:pt>
                <c:pt idx="47066">
                  <c:v>-2.88401E-2</c:v>
                </c:pt>
                <c:pt idx="47067">
                  <c:v>-1.29204E-2</c:v>
                </c:pt>
                <c:pt idx="47068">
                  <c:v>-1.9755399999999999E-2</c:v>
                </c:pt>
                <c:pt idx="47069">
                  <c:v>-2.1547299999999998E-2</c:v>
                </c:pt>
                <c:pt idx="47070">
                  <c:v>-2.1720900000000001E-2</c:v>
                </c:pt>
                <c:pt idx="47071">
                  <c:v>-8.0881100000000008E-3</c:v>
                </c:pt>
                <c:pt idx="47072">
                  <c:v>-1.8976199999999999E-2</c:v>
                </c:pt>
                <c:pt idx="47073">
                  <c:v>-1.55964E-2</c:v>
                </c:pt>
                <c:pt idx="47074">
                  <c:v>-1.59702E-2</c:v>
                </c:pt>
                <c:pt idx="47075">
                  <c:v>-1.6204799999999998E-2</c:v>
                </c:pt>
                <c:pt idx="47076">
                  <c:v>-2.86484E-3</c:v>
                </c:pt>
                <c:pt idx="47077">
                  <c:v>-1.52788E-2</c:v>
                </c:pt>
                <c:pt idx="47078">
                  <c:v>-1.5240699999999999E-2</c:v>
                </c:pt>
                <c:pt idx="47079">
                  <c:v>-1.6536700000000001E-2</c:v>
                </c:pt>
                <c:pt idx="47080">
                  <c:v>-1.12467E-2</c:v>
                </c:pt>
                <c:pt idx="47081">
                  <c:v>-1.3669000000000001E-2</c:v>
                </c:pt>
                <c:pt idx="47082">
                  <c:v>-2.5463100000000001E-4</c:v>
                </c:pt>
                <c:pt idx="47083">
                  <c:v>-2.4248100000000002E-2</c:v>
                </c:pt>
                <c:pt idx="47084">
                  <c:v>-1.39875E-2</c:v>
                </c:pt>
                <c:pt idx="47085">
                  <c:v>-2.55032E-2</c:v>
                </c:pt>
                <c:pt idx="47086">
                  <c:v>-1.46284E-2</c:v>
                </c:pt>
                <c:pt idx="47087">
                  <c:v>-2.2501899999999998E-2</c:v>
                </c:pt>
                <c:pt idx="47088">
                  <c:v>-7.5502399999999997E-3</c:v>
                </c:pt>
                <c:pt idx="47089">
                  <c:v>-3.0094099999999999E-2</c:v>
                </c:pt>
                <c:pt idx="47090">
                  <c:v>-2.5229499999999998E-2</c:v>
                </c:pt>
                <c:pt idx="47091">
                  <c:v>-1.9105E-2</c:v>
                </c:pt>
                <c:pt idx="47092">
                  <c:v>-2.8142900000000001E-3</c:v>
                </c:pt>
                <c:pt idx="47093">
                  <c:v>-1.26982E-2</c:v>
                </c:pt>
                <c:pt idx="47094">
                  <c:v>-2.2896799999999998E-2</c:v>
                </c:pt>
                <c:pt idx="47095">
                  <c:v>-1.9579900000000001E-2</c:v>
                </c:pt>
                <c:pt idx="47096">
                  <c:v>-3.5761800000000003E-2</c:v>
                </c:pt>
                <c:pt idx="47097">
                  <c:v>-2.7038599999999999E-2</c:v>
                </c:pt>
                <c:pt idx="47098">
                  <c:v>-2.6290899999999999E-2</c:v>
                </c:pt>
                <c:pt idx="47099">
                  <c:v>-1.37205E-2</c:v>
                </c:pt>
                <c:pt idx="47100">
                  <c:v>-2.6617100000000001E-2</c:v>
                </c:pt>
                <c:pt idx="47101">
                  <c:v>-2.8518700000000001E-2</c:v>
                </c:pt>
                <c:pt idx="47102">
                  <c:v>-4.1605000000000003E-2</c:v>
                </c:pt>
                <c:pt idx="47103">
                  <c:v>-2.5997200000000002E-2</c:v>
                </c:pt>
                <c:pt idx="47104">
                  <c:v>-1.81599E-2</c:v>
                </c:pt>
                <c:pt idx="47105">
                  <c:v>-1.14164E-2</c:v>
                </c:pt>
                <c:pt idx="47106">
                  <c:v>-7.5130500000000003E-3</c:v>
                </c:pt>
                <c:pt idx="47107">
                  <c:v>-2.1822000000000001E-2</c:v>
                </c:pt>
                <c:pt idx="47108">
                  <c:v>-8.3675399999999997E-3</c:v>
                </c:pt>
                <c:pt idx="47109">
                  <c:v>-1.17178E-2</c:v>
                </c:pt>
                <c:pt idx="47110">
                  <c:v>-1.78795E-2</c:v>
                </c:pt>
                <c:pt idx="47111">
                  <c:v>-2.74658E-4</c:v>
                </c:pt>
                <c:pt idx="47112">
                  <c:v>7.4005100000000003E-4</c:v>
                </c:pt>
                <c:pt idx="47113">
                  <c:v>1.8176100000000001E-2</c:v>
                </c:pt>
                <c:pt idx="47114" formatCode="0.00E+00">
                  <c:v>5.7220499999999999E-5</c:v>
                </c:pt>
                <c:pt idx="47115">
                  <c:v>6.8826699999999996E-3</c:v>
                </c:pt>
                <c:pt idx="47116">
                  <c:v>-3.13759E-3</c:v>
                </c:pt>
                <c:pt idx="47117">
                  <c:v>-1.6784699999999999E-4</c:v>
                </c:pt>
                <c:pt idx="47118">
                  <c:v>-4.9638699999999996E-3</c:v>
                </c:pt>
                <c:pt idx="47119">
                  <c:v>4.32396E-3</c:v>
                </c:pt>
                <c:pt idx="47120">
                  <c:v>-7.5588199999999999E-3</c:v>
                </c:pt>
                <c:pt idx="47121">
                  <c:v>-3.8528400000000001E-4</c:v>
                </c:pt>
                <c:pt idx="47122">
                  <c:v>1.27239E-2</c:v>
                </c:pt>
                <c:pt idx="47123">
                  <c:v>-6.4315800000000001E-3</c:v>
                </c:pt>
                <c:pt idx="47124">
                  <c:v>2.9077500000000002E-3</c:v>
                </c:pt>
                <c:pt idx="47125">
                  <c:v>-4.7483400000000002E-3</c:v>
                </c:pt>
                <c:pt idx="47126">
                  <c:v>-3.8518900000000002E-3</c:v>
                </c:pt>
                <c:pt idx="47127">
                  <c:v>-1.0406500000000001E-2</c:v>
                </c:pt>
                <c:pt idx="47128">
                  <c:v>-1.9731499999999999E-2</c:v>
                </c:pt>
                <c:pt idx="47129">
                  <c:v>-1.0999699999999999E-2</c:v>
                </c:pt>
                <c:pt idx="47130">
                  <c:v>5.6858100000000003E-3</c:v>
                </c:pt>
                <c:pt idx="47131">
                  <c:v>-3.7841799999999998E-3</c:v>
                </c:pt>
                <c:pt idx="47132">
                  <c:v>7.5321199999999998E-3</c:v>
                </c:pt>
                <c:pt idx="47133">
                  <c:v>-3.0956299999999998E-3</c:v>
                </c:pt>
                <c:pt idx="47134">
                  <c:v>-1.8062600000000001E-3</c:v>
                </c:pt>
                <c:pt idx="47135">
                  <c:v>-1.0197599999999999E-2</c:v>
                </c:pt>
                <c:pt idx="47136">
                  <c:v>-4.4508000000000004E-3</c:v>
                </c:pt>
                <c:pt idx="47137">
                  <c:v>1.02329E-2</c:v>
                </c:pt>
                <c:pt idx="47138">
                  <c:v>8.0423400000000003E-3</c:v>
                </c:pt>
                <c:pt idx="47139">
                  <c:v>-5.66864E-3</c:v>
                </c:pt>
                <c:pt idx="47140">
                  <c:v>-4.7349899999999997E-3</c:v>
                </c:pt>
                <c:pt idx="47141">
                  <c:v>-1.5487700000000001E-3</c:v>
                </c:pt>
                <c:pt idx="47142">
                  <c:v>9.1390599999999992E-3</c:v>
                </c:pt>
                <c:pt idx="47143">
                  <c:v>4.3897600000000004E-3</c:v>
                </c:pt>
                <c:pt idx="47144">
                  <c:v>-4.8265499999999998E-3</c:v>
                </c:pt>
                <c:pt idx="47145">
                  <c:v>5.7725900000000002E-3</c:v>
                </c:pt>
                <c:pt idx="47146">
                  <c:v>1.27764E-2</c:v>
                </c:pt>
                <c:pt idx="47147">
                  <c:v>1.73683E-2</c:v>
                </c:pt>
                <c:pt idx="47148">
                  <c:v>2.29111E-2</c:v>
                </c:pt>
                <c:pt idx="47149">
                  <c:v>1.32303E-2</c:v>
                </c:pt>
                <c:pt idx="47150">
                  <c:v>1.3423900000000001E-2</c:v>
                </c:pt>
                <c:pt idx="47151">
                  <c:v>2.5401099999999999E-2</c:v>
                </c:pt>
                <c:pt idx="47152">
                  <c:v>1.7880400000000001E-2</c:v>
                </c:pt>
                <c:pt idx="47153">
                  <c:v>2.9414200000000001E-2</c:v>
                </c:pt>
                <c:pt idx="47154">
                  <c:v>4.3764099999999998E-3</c:v>
                </c:pt>
                <c:pt idx="47155">
                  <c:v>6.3390699999999996E-3</c:v>
                </c:pt>
                <c:pt idx="47156">
                  <c:v>2.6083E-3</c:v>
                </c:pt>
                <c:pt idx="47157">
                  <c:v>4.9810399999999999E-3</c:v>
                </c:pt>
                <c:pt idx="47158">
                  <c:v>2.4858499999999999E-2</c:v>
                </c:pt>
                <c:pt idx="47159">
                  <c:v>1.1968599999999999E-3</c:v>
                </c:pt>
                <c:pt idx="47160">
                  <c:v>1.0602E-2</c:v>
                </c:pt>
                <c:pt idx="47161">
                  <c:v>-7.9946500000000007E-3</c:v>
                </c:pt>
                <c:pt idx="47162">
                  <c:v>-2.5968599999999999E-3</c:v>
                </c:pt>
                <c:pt idx="47163">
                  <c:v>1.0032699999999999E-3</c:v>
                </c:pt>
                <c:pt idx="47164">
                  <c:v>2.1638899999999999E-2</c:v>
                </c:pt>
                <c:pt idx="47165">
                  <c:v>4.5585599999999998E-4</c:v>
                </c:pt>
                <c:pt idx="47166">
                  <c:v>1.3723400000000001E-3</c:v>
                </c:pt>
                <c:pt idx="47167">
                  <c:v>-2.59495E-2</c:v>
                </c:pt>
                <c:pt idx="47168">
                  <c:v>-8.0127700000000007E-3</c:v>
                </c:pt>
                <c:pt idx="47169">
                  <c:v>-1.4924999999999999E-3</c:v>
                </c:pt>
                <c:pt idx="47170">
                  <c:v>8.6002300000000004E-3</c:v>
                </c:pt>
                <c:pt idx="47171">
                  <c:v>-6.8740800000000003E-3</c:v>
                </c:pt>
                <c:pt idx="47172">
                  <c:v>-1.05314E-2</c:v>
                </c:pt>
                <c:pt idx="47173">
                  <c:v>-6.8597800000000002E-3</c:v>
                </c:pt>
                <c:pt idx="47174">
                  <c:v>6.3896199999999997E-4</c:v>
                </c:pt>
                <c:pt idx="47175">
                  <c:v>3.1099299999999999E-3</c:v>
                </c:pt>
                <c:pt idx="47176">
                  <c:v>-1.07508E-2</c:v>
                </c:pt>
                <c:pt idx="47177">
                  <c:v>-1.0932000000000001E-2</c:v>
                </c:pt>
                <c:pt idx="47178">
                  <c:v>-1.31159E-2</c:v>
                </c:pt>
                <c:pt idx="47179">
                  <c:v>-3.9443999999999998E-3</c:v>
                </c:pt>
                <c:pt idx="47180">
                  <c:v>-4.9495700000000004E-3</c:v>
                </c:pt>
                <c:pt idx="47181">
                  <c:v>-4.7817199999999997E-3</c:v>
                </c:pt>
                <c:pt idx="47182">
                  <c:v>-2.52914E-3</c:v>
                </c:pt>
                <c:pt idx="47183">
                  <c:v>5.7554199999999998E-3</c:v>
                </c:pt>
                <c:pt idx="47184">
                  <c:v>-2.5377300000000002E-3</c:v>
                </c:pt>
                <c:pt idx="47185">
                  <c:v>4.43554E-3</c:v>
                </c:pt>
                <c:pt idx="47186">
                  <c:v>7.1983300000000002E-3</c:v>
                </c:pt>
                <c:pt idx="47187">
                  <c:v>-2.13051E-3</c:v>
                </c:pt>
                <c:pt idx="47188">
                  <c:v>1.01662E-2</c:v>
                </c:pt>
                <c:pt idx="47189">
                  <c:v>-1.86539E-3</c:v>
                </c:pt>
                <c:pt idx="47190">
                  <c:v>-3.5619699999999998E-3</c:v>
                </c:pt>
                <c:pt idx="47191">
                  <c:v>-3.57151E-3</c:v>
                </c:pt>
                <c:pt idx="47192">
                  <c:v>1.9840199999999999E-2</c:v>
                </c:pt>
                <c:pt idx="47193">
                  <c:v>2.91348E-3</c:v>
                </c:pt>
                <c:pt idx="47194">
                  <c:v>-9.7846999999999995E-4</c:v>
                </c:pt>
                <c:pt idx="47195">
                  <c:v>-9.8867399999999998E-3</c:v>
                </c:pt>
                <c:pt idx="47196">
                  <c:v>-8.2998299999999994E-3</c:v>
                </c:pt>
                <c:pt idx="47197">
                  <c:v>-1.0907200000000001E-2</c:v>
                </c:pt>
                <c:pt idx="47198">
                  <c:v>-8.6364700000000003E-3</c:v>
                </c:pt>
                <c:pt idx="47199">
                  <c:v>-7.2565099999999999E-3</c:v>
                </c:pt>
                <c:pt idx="47200">
                  <c:v>-4.3334999999999997E-3</c:v>
                </c:pt>
                <c:pt idx="47201">
                  <c:v>1.3377200000000001E-2</c:v>
                </c:pt>
                <c:pt idx="47202">
                  <c:v>-4.5242299999999997E-3</c:v>
                </c:pt>
                <c:pt idx="47203">
                  <c:v>2.3775100000000002E-3</c:v>
                </c:pt>
                <c:pt idx="47204">
                  <c:v>5.3310399999999996E-4</c:v>
                </c:pt>
                <c:pt idx="47205">
                  <c:v>3.4217800000000001E-3</c:v>
                </c:pt>
                <c:pt idx="47206">
                  <c:v>4.2610199999999999E-3</c:v>
                </c:pt>
                <c:pt idx="47207">
                  <c:v>5.3148300000000004E-3</c:v>
                </c:pt>
                <c:pt idx="47208">
                  <c:v>2.6702900000000001E-4</c:v>
                </c:pt>
                <c:pt idx="47209">
                  <c:v>7.1449299999999999E-3</c:v>
                </c:pt>
                <c:pt idx="47210">
                  <c:v>3.5314600000000002E-3</c:v>
                </c:pt>
                <c:pt idx="47211">
                  <c:v>-2.1905900000000001E-3</c:v>
                </c:pt>
                <c:pt idx="47212">
                  <c:v>-3.3721900000000002E-3</c:v>
                </c:pt>
                <c:pt idx="47213">
                  <c:v>1.38474E-3</c:v>
                </c:pt>
                <c:pt idx="47214">
                  <c:v>1.12715E-2</c:v>
                </c:pt>
                <c:pt idx="47215">
                  <c:v>7.6007799999999997E-4</c:v>
                </c:pt>
                <c:pt idx="47216">
                  <c:v>1.13583E-2</c:v>
                </c:pt>
                <c:pt idx="47217">
                  <c:v>1.01948E-2</c:v>
                </c:pt>
                <c:pt idx="47218">
                  <c:v>3.1890899999999999E-3</c:v>
                </c:pt>
                <c:pt idx="47219">
                  <c:v>8.2197199999999998E-3</c:v>
                </c:pt>
                <c:pt idx="47220">
                  <c:v>3.66497E-3</c:v>
                </c:pt>
                <c:pt idx="47221">
                  <c:v>8.1539199999999996E-4</c:v>
                </c:pt>
                <c:pt idx="47222">
                  <c:v>2.1343199999999999E-3</c:v>
                </c:pt>
                <c:pt idx="47223">
                  <c:v>1.0992999999999999E-2</c:v>
                </c:pt>
                <c:pt idx="47224">
                  <c:v>2.2039400000000002E-3</c:v>
                </c:pt>
                <c:pt idx="47225">
                  <c:v>5.4645500000000003E-3</c:v>
                </c:pt>
                <c:pt idx="47226">
                  <c:v>1.4371900000000001E-3</c:v>
                </c:pt>
                <c:pt idx="47227">
                  <c:v>6.9408400000000002E-3</c:v>
                </c:pt>
                <c:pt idx="47228">
                  <c:v>7.3909800000000001E-3</c:v>
                </c:pt>
                <c:pt idx="47229">
                  <c:v>8.1253100000000002E-3</c:v>
                </c:pt>
                <c:pt idx="47230">
                  <c:v>4.9753200000000001E-3</c:v>
                </c:pt>
                <c:pt idx="47231">
                  <c:v>7.0934300000000004E-3</c:v>
                </c:pt>
                <c:pt idx="47232">
                  <c:v>1.0603E-2</c:v>
                </c:pt>
                <c:pt idx="47233">
                  <c:v>9.0818400000000007E-3</c:v>
                </c:pt>
                <c:pt idx="47234">
                  <c:v>2.6159299999999998E-3</c:v>
                </c:pt>
                <c:pt idx="47235">
                  <c:v>8.4648099999999997E-3</c:v>
                </c:pt>
                <c:pt idx="47236">
                  <c:v>-1.22614E-2</c:v>
                </c:pt>
                <c:pt idx="47237">
                  <c:v>1.07937E-2</c:v>
                </c:pt>
                <c:pt idx="47238">
                  <c:v>1.3135900000000001E-2</c:v>
                </c:pt>
                <c:pt idx="47239">
                  <c:v>2.59695E-2</c:v>
                </c:pt>
                <c:pt idx="47240">
                  <c:v>8.3847000000000001E-3</c:v>
                </c:pt>
                <c:pt idx="47241">
                  <c:v>9.3355199999999999E-3</c:v>
                </c:pt>
                <c:pt idx="47242">
                  <c:v>3.2091099999999998E-3</c:v>
                </c:pt>
                <c:pt idx="47243">
                  <c:v>6.3047399999999997E-3</c:v>
                </c:pt>
                <c:pt idx="47244">
                  <c:v>1.36089E-2</c:v>
                </c:pt>
                <c:pt idx="47245">
                  <c:v>9.9897400000000004E-3</c:v>
                </c:pt>
                <c:pt idx="47246">
                  <c:v>2.36759E-2</c:v>
                </c:pt>
                <c:pt idx="47247">
                  <c:v>8.5086799999999994E-3</c:v>
                </c:pt>
                <c:pt idx="47248">
                  <c:v>1.46666E-2</c:v>
                </c:pt>
                <c:pt idx="47249">
                  <c:v>9.7694400000000008E-3</c:v>
                </c:pt>
                <c:pt idx="47250">
                  <c:v>1.3044399999999999E-2</c:v>
                </c:pt>
                <c:pt idx="47251">
                  <c:v>2.3262000000000001E-2</c:v>
                </c:pt>
                <c:pt idx="47252">
                  <c:v>7.4205399999999998E-3</c:v>
                </c:pt>
                <c:pt idx="47253">
                  <c:v>5.8231400000000001E-3</c:v>
                </c:pt>
                <c:pt idx="47254">
                  <c:v>3.4866300000000001E-3</c:v>
                </c:pt>
                <c:pt idx="47255">
                  <c:v>1.5010799999999999E-2</c:v>
                </c:pt>
                <c:pt idx="47256">
                  <c:v>1.4622700000000001E-2</c:v>
                </c:pt>
                <c:pt idx="47257">
                  <c:v>-5.7601900000000001E-3</c:v>
                </c:pt>
                <c:pt idx="47258">
                  <c:v>7.09438E-3</c:v>
                </c:pt>
                <c:pt idx="47259">
                  <c:v>1.96934E-3</c:v>
                </c:pt>
                <c:pt idx="47260">
                  <c:v>8.3780299999999999E-3</c:v>
                </c:pt>
                <c:pt idx="47261">
                  <c:v>7.3099100000000002E-3</c:v>
                </c:pt>
                <c:pt idx="47262">
                  <c:v>1.50986E-2</c:v>
                </c:pt>
                <c:pt idx="47263">
                  <c:v>1.05696E-2</c:v>
                </c:pt>
                <c:pt idx="47264">
                  <c:v>4.1084299999999997E-3</c:v>
                </c:pt>
                <c:pt idx="47265">
                  <c:v>1.0309199999999999E-2</c:v>
                </c:pt>
                <c:pt idx="47266">
                  <c:v>1.8386800000000001E-3</c:v>
                </c:pt>
                <c:pt idx="47267">
                  <c:v>1.64032E-3</c:v>
                </c:pt>
                <c:pt idx="47268">
                  <c:v>-6.4477900000000001E-3</c:v>
                </c:pt>
                <c:pt idx="47269">
                  <c:v>1.69125E-2</c:v>
                </c:pt>
                <c:pt idx="47270">
                  <c:v>1.00327E-2</c:v>
                </c:pt>
                <c:pt idx="47271">
                  <c:v>1.0277700000000001E-2</c:v>
                </c:pt>
                <c:pt idx="47272">
                  <c:v>8.2702599999999998E-3</c:v>
                </c:pt>
                <c:pt idx="47273">
                  <c:v>6.7510599999999997E-3</c:v>
                </c:pt>
                <c:pt idx="47274">
                  <c:v>1.50986E-2</c:v>
                </c:pt>
                <c:pt idx="47275">
                  <c:v>-7.2860700000000004E-4</c:v>
                </c:pt>
                <c:pt idx="47276">
                  <c:v>1.5678399999999999E-2</c:v>
                </c:pt>
                <c:pt idx="47277">
                  <c:v>1.01595E-2</c:v>
                </c:pt>
                <c:pt idx="47278">
                  <c:v>8.8729900000000007E-3</c:v>
                </c:pt>
                <c:pt idx="47279">
                  <c:v>2.30503E-3</c:v>
                </c:pt>
                <c:pt idx="47280">
                  <c:v>1.40781E-2</c:v>
                </c:pt>
                <c:pt idx="47281">
                  <c:v>2.9808000000000001E-2</c:v>
                </c:pt>
                <c:pt idx="47282">
                  <c:v>1.1659600000000001E-2</c:v>
                </c:pt>
                <c:pt idx="47283">
                  <c:v>5.9137299999999999E-3</c:v>
                </c:pt>
                <c:pt idx="47284">
                  <c:v>8.5735300000000004E-4</c:v>
                </c:pt>
                <c:pt idx="47285">
                  <c:v>1.8365900000000001E-2</c:v>
                </c:pt>
                <c:pt idx="47286">
                  <c:v>3.4007999999999998E-3</c:v>
                </c:pt>
                <c:pt idx="47287">
                  <c:v>6.9093699999999997E-3</c:v>
                </c:pt>
                <c:pt idx="47288">
                  <c:v>2.4038299999999999E-2</c:v>
                </c:pt>
                <c:pt idx="47289">
                  <c:v>9.5806099999999998E-3</c:v>
                </c:pt>
                <c:pt idx="47290">
                  <c:v>1.4330900000000001E-2</c:v>
                </c:pt>
                <c:pt idx="47291">
                  <c:v>-6.5612799999999996E-4</c:v>
                </c:pt>
                <c:pt idx="47292">
                  <c:v>4.4860799999999999E-3</c:v>
                </c:pt>
                <c:pt idx="47293">
                  <c:v>1.13373E-2</c:v>
                </c:pt>
                <c:pt idx="47294">
                  <c:v>3.71456E-3</c:v>
                </c:pt>
                <c:pt idx="47295">
                  <c:v>6.5298099999999996E-3</c:v>
                </c:pt>
                <c:pt idx="47296">
                  <c:v>-4.1666000000000003E-3</c:v>
                </c:pt>
                <c:pt idx="47297">
                  <c:v>1.0499999999999999E-3</c:v>
                </c:pt>
                <c:pt idx="47298">
                  <c:v>1.0647800000000001E-2</c:v>
                </c:pt>
                <c:pt idx="47299">
                  <c:v>1.36919E-2</c:v>
                </c:pt>
                <c:pt idx="47300">
                  <c:v>1.1079800000000001E-2</c:v>
                </c:pt>
                <c:pt idx="47301">
                  <c:v>1.2171700000000001E-2</c:v>
                </c:pt>
                <c:pt idx="47302">
                  <c:v>1.76716E-3</c:v>
                </c:pt>
                <c:pt idx="47303">
                  <c:v>2.5502199999999999E-2</c:v>
                </c:pt>
                <c:pt idx="47304">
                  <c:v>2.3478499999999999E-2</c:v>
                </c:pt>
                <c:pt idx="47305">
                  <c:v>1.83363E-2</c:v>
                </c:pt>
                <c:pt idx="47306">
                  <c:v>1.22747E-2</c:v>
                </c:pt>
                <c:pt idx="47307">
                  <c:v>1.6690300000000002E-2</c:v>
                </c:pt>
                <c:pt idx="47308">
                  <c:v>2.0490600000000001E-2</c:v>
                </c:pt>
                <c:pt idx="47309">
                  <c:v>1.9126899999999999E-2</c:v>
                </c:pt>
                <c:pt idx="47310">
                  <c:v>1.0316799999999999E-2</c:v>
                </c:pt>
                <c:pt idx="47311">
                  <c:v>1.33667E-2</c:v>
                </c:pt>
                <c:pt idx="47312">
                  <c:v>2.0624199999999999E-2</c:v>
                </c:pt>
                <c:pt idx="47313">
                  <c:v>1.2400599999999999E-2</c:v>
                </c:pt>
                <c:pt idx="47314">
                  <c:v>3.34454E-3</c:v>
                </c:pt>
                <c:pt idx="47315">
                  <c:v>3.3423399999999999E-2</c:v>
                </c:pt>
                <c:pt idx="47316">
                  <c:v>3.25832E-2</c:v>
                </c:pt>
                <c:pt idx="47317">
                  <c:v>2.44522E-2</c:v>
                </c:pt>
                <c:pt idx="47318">
                  <c:v>2.3402200000000001E-2</c:v>
                </c:pt>
                <c:pt idx="47319">
                  <c:v>2.6287999999999999E-2</c:v>
                </c:pt>
                <c:pt idx="47320">
                  <c:v>2.4631500000000001E-2</c:v>
                </c:pt>
                <c:pt idx="47321">
                  <c:v>3.2099700000000002E-2</c:v>
                </c:pt>
                <c:pt idx="47322">
                  <c:v>1.7973900000000001E-2</c:v>
                </c:pt>
                <c:pt idx="47323">
                  <c:v>2.7895E-2</c:v>
                </c:pt>
                <c:pt idx="47324">
                  <c:v>1.7717400000000001E-2</c:v>
                </c:pt>
                <c:pt idx="47325">
                  <c:v>1.3207399999999999E-2</c:v>
                </c:pt>
                <c:pt idx="47326">
                  <c:v>1.0149999999999999E-2</c:v>
                </c:pt>
                <c:pt idx="47327">
                  <c:v>1.49794E-2</c:v>
                </c:pt>
                <c:pt idx="47328">
                  <c:v>3.1344400000000001E-2</c:v>
                </c:pt>
                <c:pt idx="47329">
                  <c:v>1.2732500000000001E-2</c:v>
                </c:pt>
                <c:pt idx="47330">
                  <c:v>5.9785799999999998E-3</c:v>
                </c:pt>
                <c:pt idx="47331">
                  <c:v>-6.6852600000000002E-4</c:v>
                </c:pt>
                <c:pt idx="47332">
                  <c:v>1.6131400000000001E-2</c:v>
                </c:pt>
                <c:pt idx="47333">
                  <c:v>1.67952E-2</c:v>
                </c:pt>
                <c:pt idx="47334">
                  <c:v>8.8081400000000008E-3</c:v>
                </c:pt>
                <c:pt idx="47335">
                  <c:v>1.42574E-3</c:v>
                </c:pt>
                <c:pt idx="47336">
                  <c:v>3.1805000000000002E-3</c:v>
                </c:pt>
                <c:pt idx="47337">
                  <c:v>3.9176899999999997E-3</c:v>
                </c:pt>
                <c:pt idx="47338">
                  <c:v>1.94988E-2</c:v>
                </c:pt>
                <c:pt idx="47339">
                  <c:v>1.00269E-2</c:v>
                </c:pt>
                <c:pt idx="47340">
                  <c:v>4.5204199999999998E-3</c:v>
                </c:pt>
                <c:pt idx="47341">
                  <c:v>1.04876E-2</c:v>
                </c:pt>
                <c:pt idx="47342">
                  <c:v>1.02901E-2</c:v>
                </c:pt>
                <c:pt idx="47343">
                  <c:v>7.6560999999999999E-3</c:v>
                </c:pt>
                <c:pt idx="47344">
                  <c:v>1.86634E-3</c:v>
                </c:pt>
                <c:pt idx="47345">
                  <c:v>5.0754499999999996E-3</c:v>
                </c:pt>
                <c:pt idx="47346">
                  <c:v>2.54974E-2</c:v>
                </c:pt>
                <c:pt idx="47347">
                  <c:v>1.53198E-2</c:v>
                </c:pt>
                <c:pt idx="47348">
                  <c:v>7.0571899999999996E-3</c:v>
                </c:pt>
                <c:pt idx="47349">
                  <c:v>6.7482000000000002E-3</c:v>
                </c:pt>
                <c:pt idx="47350">
                  <c:v>1.4651300000000001E-2</c:v>
                </c:pt>
                <c:pt idx="47351">
                  <c:v>1.6322099999999999E-2</c:v>
                </c:pt>
                <c:pt idx="47352">
                  <c:v>1.51501E-2</c:v>
                </c:pt>
                <c:pt idx="47353">
                  <c:v>-2.1953599999999999E-3</c:v>
                </c:pt>
                <c:pt idx="47354">
                  <c:v>1.0396000000000001E-2</c:v>
                </c:pt>
                <c:pt idx="47355">
                  <c:v>7.6150899999999997E-3</c:v>
                </c:pt>
                <c:pt idx="47356">
                  <c:v>9.8457300000000005E-3</c:v>
                </c:pt>
                <c:pt idx="47357">
                  <c:v>1.0259600000000001E-2</c:v>
                </c:pt>
                <c:pt idx="47358">
                  <c:v>2.7000400000000001E-2</c:v>
                </c:pt>
                <c:pt idx="47359">
                  <c:v>3.9232299999999998E-2</c:v>
                </c:pt>
                <c:pt idx="47360">
                  <c:v>2.00977E-2</c:v>
                </c:pt>
                <c:pt idx="47361">
                  <c:v>1.8745399999999999E-2</c:v>
                </c:pt>
                <c:pt idx="47362">
                  <c:v>1.5730899999999999E-2</c:v>
                </c:pt>
                <c:pt idx="47363">
                  <c:v>9.1543200000000005E-3</c:v>
                </c:pt>
                <c:pt idx="47364">
                  <c:v>2.3652099999999999E-2</c:v>
                </c:pt>
                <c:pt idx="47365">
                  <c:v>2.81315E-2</c:v>
                </c:pt>
                <c:pt idx="47366">
                  <c:v>1.8692E-2</c:v>
                </c:pt>
                <c:pt idx="47367">
                  <c:v>1.8905600000000002E-2</c:v>
                </c:pt>
                <c:pt idx="47368">
                  <c:v>1.3347599999999999E-2</c:v>
                </c:pt>
                <c:pt idx="47369">
                  <c:v>1.29309E-2</c:v>
                </c:pt>
                <c:pt idx="47370">
                  <c:v>1.6293499999999999E-2</c:v>
                </c:pt>
                <c:pt idx="47371">
                  <c:v>3.8414E-3</c:v>
                </c:pt>
                <c:pt idx="47372">
                  <c:v>1.9679100000000001E-2</c:v>
                </c:pt>
                <c:pt idx="47373">
                  <c:v>1.41277E-2</c:v>
                </c:pt>
                <c:pt idx="47374">
                  <c:v>1.0395100000000001E-2</c:v>
                </c:pt>
                <c:pt idx="47375">
                  <c:v>2.01111E-2</c:v>
                </c:pt>
                <c:pt idx="47376">
                  <c:v>1.7667800000000001E-2</c:v>
                </c:pt>
                <c:pt idx="47377">
                  <c:v>2.2984500000000001E-2</c:v>
                </c:pt>
                <c:pt idx="47378">
                  <c:v>-5.1174200000000001E-3</c:v>
                </c:pt>
                <c:pt idx="47379">
                  <c:v>7.85923E-3</c:v>
                </c:pt>
                <c:pt idx="47380">
                  <c:v>4.08268E-3</c:v>
                </c:pt>
                <c:pt idx="47381">
                  <c:v>1.0911000000000001E-2</c:v>
                </c:pt>
                <c:pt idx="47382">
                  <c:v>-4.19426E-3</c:v>
                </c:pt>
                <c:pt idx="47383">
                  <c:v>5.2795400000000001E-3</c:v>
                </c:pt>
                <c:pt idx="47384">
                  <c:v>-3.0145599999999999E-3</c:v>
                </c:pt>
                <c:pt idx="47385">
                  <c:v>1.10188E-2</c:v>
                </c:pt>
                <c:pt idx="47386">
                  <c:v>1.34106E-2</c:v>
                </c:pt>
                <c:pt idx="47387">
                  <c:v>6.9723099999999998E-3</c:v>
                </c:pt>
                <c:pt idx="47388">
                  <c:v>1.2710600000000001E-2</c:v>
                </c:pt>
                <c:pt idx="47389" formatCode="0.00E+00">
                  <c:v>7.7247600000000002E-5</c:v>
                </c:pt>
                <c:pt idx="47390">
                  <c:v>1.1976199999999999E-2</c:v>
                </c:pt>
                <c:pt idx="47391">
                  <c:v>4.3411300000000003E-3</c:v>
                </c:pt>
                <c:pt idx="47392">
                  <c:v>2.5124500000000001E-2</c:v>
                </c:pt>
                <c:pt idx="47393">
                  <c:v>1.33171E-2</c:v>
                </c:pt>
                <c:pt idx="47394">
                  <c:v>2.2640199999999998E-3</c:v>
                </c:pt>
                <c:pt idx="47395">
                  <c:v>1.6527199999999999E-2</c:v>
                </c:pt>
                <c:pt idx="47396">
                  <c:v>3.57056E-3</c:v>
                </c:pt>
                <c:pt idx="47397">
                  <c:v>1.7956699999999999E-2</c:v>
                </c:pt>
                <c:pt idx="47398">
                  <c:v>1.5468600000000001E-2</c:v>
                </c:pt>
                <c:pt idx="47399">
                  <c:v>1.4662700000000001E-2</c:v>
                </c:pt>
                <c:pt idx="47400">
                  <c:v>2.2139499999999999E-2</c:v>
                </c:pt>
                <c:pt idx="47401">
                  <c:v>1.66807E-2</c:v>
                </c:pt>
                <c:pt idx="47402">
                  <c:v>1.2915599999999999E-2</c:v>
                </c:pt>
                <c:pt idx="47403">
                  <c:v>6.1674099999999999E-3</c:v>
                </c:pt>
                <c:pt idx="47404">
                  <c:v>1.50986E-2</c:v>
                </c:pt>
                <c:pt idx="47405">
                  <c:v>2.4084100000000001E-2</c:v>
                </c:pt>
                <c:pt idx="47406">
                  <c:v>9.87911E-3</c:v>
                </c:pt>
                <c:pt idx="47407">
                  <c:v>1.2785899999999999E-2</c:v>
                </c:pt>
                <c:pt idx="47408">
                  <c:v>2.1464299999999999E-2</c:v>
                </c:pt>
                <c:pt idx="47409">
                  <c:v>2.6747699999999999E-2</c:v>
                </c:pt>
                <c:pt idx="47410">
                  <c:v>2.0868299999999999E-2</c:v>
                </c:pt>
                <c:pt idx="47411">
                  <c:v>1.5975E-2</c:v>
                </c:pt>
                <c:pt idx="47412">
                  <c:v>1.472E-2</c:v>
                </c:pt>
                <c:pt idx="47413">
                  <c:v>2.1134400000000001E-2</c:v>
                </c:pt>
                <c:pt idx="47414">
                  <c:v>1.7780299999999999E-2</c:v>
                </c:pt>
                <c:pt idx="47415">
                  <c:v>1.0835600000000001E-2</c:v>
                </c:pt>
                <c:pt idx="47416">
                  <c:v>1.18694E-2</c:v>
                </c:pt>
                <c:pt idx="47417">
                  <c:v>1.33457E-2</c:v>
                </c:pt>
                <c:pt idx="47418">
                  <c:v>1.2515099999999999E-2</c:v>
                </c:pt>
                <c:pt idx="47419">
                  <c:v>2.7367599999999999E-2</c:v>
                </c:pt>
                <c:pt idx="47420">
                  <c:v>2.4148900000000001E-2</c:v>
                </c:pt>
                <c:pt idx="47421">
                  <c:v>3.8278600000000003E-2</c:v>
                </c:pt>
                <c:pt idx="47422">
                  <c:v>1.9616100000000001E-2</c:v>
                </c:pt>
                <c:pt idx="47423">
                  <c:v>1.6995400000000001E-2</c:v>
                </c:pt>
                <c:pt idx="47424">
                  <c:v>1.7349199999999999E-2</c:v>
                </c:pt>
                <c:pt idx="47425">
                  <c:v>4.0544499999999997E-2</c:v>
                </c:pt>
                <c:pt idx="47426">
                  <c:v>1.7869900000000001E-2</c:v>
                </c:pt>
                <c:pt idx="47427">
                  <c:v>1.9751500000000002E-2</c:v>
                </c:pt>
                <c:pt idx="47428">
                  <c:v>9.1047300000000001E-3</c:v>
                </c:pt>
                <c:pt idx="47429">
                  <c:v>1.7790799999999999E-2</c:v>
                </c:pt>
                <c:pt idx="47430">
                  <c:v>3.0174300000000001E-2</c:v>
                </c:pt>
                <c:pt idx="47431">
                  <c:v>3.12109E-2</c:v>
                </c:pt>
                <c:pt idx="47432">
                  <c:v>2.9347399999999999E-2</c:v>
                </c:pt>
                <c:pt idx="47433">
                  <c:v>2.8449100000000001E-2</c:v>
                </c:pt>
                <c:pt idx="47434">
                  <c:v>1.8741600000000001E-2</c:v>
                </c:pt>
                <c:pt idx="47435">
                  <c:v>3.0237199999999999E-2</c:v>
                </c:pt>
                <c:pt idx="47436">
                  <c:v>2.5131199999999999E-2</c:v>
                </c:pt>
                <c:pt idx="47437">
                  <c:v>2.9810900000000001E-2</c:v>
                </c:pt>
                <c:pt idx="47438">
                  <c:v>3.2686199999999999E-2</c:v>
                </c:pt>
                <c:pt idx="47439">
                  <c:v>1.8687200000000001E-2</c:v>
                </c:pt>
                <c:pt idx="47440">
                  <c:v>2.1697000000000001E-2</c:v>
                </c:pt>
                <c:pt idx="47441">
                  <c:v>3.1198500000000001E-2</c:v>
                </c:pt>
                <c:pt idx="47442">
                  <c:v>2.59829E-2</c:v>
                </c:pt>
                <c:pt idx="47443">
                  <c:v>4.27914E-2</c:v>
                </c:pt>
                <c:pt idx="47444">
                  <c:v>2.5999100000000001E-2</c:v>
                </c:pt>
                <c:pt idx="47445">
                  <c:v>1.8820799999999999E-2</c:v>
                </c:pt>
                <c:pt idx="47446">
                  <c:v>2.68049E-2</c:v>
                </c:pt>
                <c:pt idx="47447">
                  <c:v>1.9744899999999999E-2</c:v>
                </c:pt>
                <c:pt idx="47448">
                  <c:v>3.1836499999999997E-2</c:v>
                </c:pt>
                <c:pt idx="47449">
                  <c:v>1.4510199999999999E-2</c:v>
                </c:pt>
                <c:pt idx="47450">
                  <c:v>1.3985600000000001E-2</c:v>
                </c:pt>
                <c:pt idx="47451">
                  <c:v>1.57337E-2</c:v>
                </c:pt>
                <c:pt idx="47452">
                  <c:v>1.9544599999999999E-2</c:v>
                </c:pt>
                <c:pt idx="47453">
                  <c:v>1.8716799999999999E-2</c:v>
                </c:pt>
                <c:pt idx="47454">
                  <c:v>6.2961600000000003E-3</c:v>
                </c:pt>
                <c:pt idx="47455">
                  <c:v>6.3295399999999998E-3</c:v>
                </c:pt>
                <c:pt idx="47456">
                  <c:v>1.63546E-2</c:v>
                </c:pt>
                <c:pt idx="47457">
                  <c:v>1.48478E-2</c:v>
                </c:pt>
                <c:pt idx="47458">
                  <c:v>1.48678E-2</c:v>
                </c:pt>
                <c:pt idx="47459">
                  <c:v>8.3217599999999992E-3</c:v>
                </c:pt>
                <c:pt idx="47460">
                  <c:v>1.7767E-3</c:v>
                </c:pt>
                <c:pt idx="47461">
                  <c:v>6.9637299999999996E-3</c:v>
                </c:pt>
                <c:pt idx="47462">
                  <c:v>3.3111600000000001E-3</c:v>
                </c:pt>
                <c:pt idx="47463">
                  <c:v>-2.5749200000000001E-3</c:v>
                </c:pt>
                <c:pt idx="47464">
                  <c:v>-2.8295500000000001E-3</c:v>
                </c:pt>
                <c:pt idx="47465">
                  <c:v>-3.2854099999999999E-3</c:v>
                </c:pt>
                <c:pt idx="47466">
                  <c:v>6.0272199999999998E-3</c:v>
                </c:pt>
                <c:pt idx="47467">
                  <c:v>9.0713500000000006E-3</c:v>
                </c:pt>
                <c:pt idx="47468">
                  <c:v>1.00079E-2</c:v>
                </c:pt>
                <c:pt idx="47469">
                  <c:v>3.1576199999999999E-3</c:v>
                </c:pt>
                <c:pt idx="47470">
                  <c:v>1.9422499999999999E-2</c:v>
                </c:pt>
                <c:pt idx="47471">
                  <c:v>9.1829300000000006E-3</c:v>
                </c:pt>
                <c:pt idx="47472">
                  <c:v>1.4564499999999999E-2</c:v>
                </c:pt>
                <c:pt idx="47473">
                  <c:v>2.2629699999999999E-2</c:v>
                </c:pt>
                <c:pt idx="47474">
                  <c:v>1.2252799999999999E-2</c:v>
                </c:pt>
                <c:pt idx="47475">
                  <c:v>1.5356099999999999E-2</c:v>
                </c:pt>
                <c:pt idx="47476">
                  <c:v>2.0933199999999999E-2</c:v>
                </c:pt>
                <c:pt idx="47477">
                  <c:v>1.54276E-2</c:v>
                </c:pt>
                <c:pt idx="47478">
                  <c:v>1.3462099999999999E-2</c:v>
                </c:pt>
                <c:pt idx="47479">
                  <c:v>2.3487999999999998E-2</c:v>
                </c:pt>
                <c:pt idx="47480">
                  <c:v>3.1266200000000001E-2</c:v>
                </c:pt>
                <c:pt idx="47481">
                  <c:v>2.4105999999999999E-2</c:v>
                </c:pt>
                <c:pt idx="47482">
                  <c:v>1.6080899999999999E-2</c:v>
                </c:pt>
                <c:pt idx="47483">
                  <c:v>6.4487499999999996E-3</c:v>
                </c:pt>
                <c:pt idx="47484">
                  <c:v>1.48983E-2</c:v>
                </c:pt>
                <c:pt idx="47485">
                  <c:v>2.5384899999999998E-2</c:v>
                </c:pt>
                <c:pt idx="47486">
                  <c:v>1.99165E-2</c:v>
                </c:pt>
                <c:pt idx="47487" formatCode="0.00E+00">
                  <c:v>3.2372499999999998E-2</c:v>
                </c:pt>
                <c:pt idx="47488">
                  <c:v>2.73504E-2</c:v>
                </c:pt>
                <c:pt idx="47489">
                  <c:v>7.6990100000000001E-3</c:v>
                </c:pt>
                <c:pt idx="47490">
                  <c:v>2.6969E-2</c:v>
                </c:pt>
                <c:pt idx="47491">
                  <c:v>1.27916E-2</c:v>
                </c:pt>
                <c:pt idx="47492">
                  <c:v>2.9002199999999999E-2</c:v>
                </c:pt>
                <c:pt idx="47493">
                  <c:v>2.1272699999999999E-2</c:v>
                </c:pt>
                <c:pt idx="47494">
                  <c:v>6.83784E-4</c:v>
                </c:pt>
                <c:pt idx="47495">
                  <c:v>6.0653699999999996E-3</c:v>
                </c:pt>
                <c:pt idx="47496">
                  <c:v>8.0184899999999996E-3</c:v>
                </c:pt>
                <c:pt idx="47497">
                  <c:v>1.45378E-2</c:v>
                </c:pt>
                <c:pt idx="47498">
                  <c:v>1.2171700000000001E-2</c:v>
                </c:pt>
                <c:pt idx="47499">
                  <c:v>1.24245E-2</c:v>
                </c:pt>
                <c:pt idx="47500">
                  <c:v>2.3527099999999999E-2</c:v>
                </c:pt>
                <c:pt idx="47501">
                  <c:v>9.5624899999999999E-3</c:v>
                </c:pt>
                <c:pt idx="47502">
                  <c:v>1.2104999999999999E-2</c:v>
                </c:pt>
                <c:pt idx="47503">
                  <c:v>-1.98202E-2</c:v>
                </c:pt>
                <c:pt idx="47504">
                  <c:v>1.18008E-2</c:v>
                </c:pt>
                <c:pt idx="47505">
                  <c:v>1.0026E-2</c:v>
                </c:pt>
                <c:pt idx="47506">
                  <c:v>1.08681E-2</c:v>
                </c:pt>
                <c:pt idx="47507">
                  <c:v>-5.9766799999999998E-3</c:v>
                </c:pt>
                <c:pt idx="47508">
                  <c:v>5.0830800000000002E-3</c:v>
                </c:pt>
                <c:pt idx="47509">
                  <c:v>2.2726099999999999E-2</c:v>
                </c:pt>
                <c:pt idx="47510">
                  <c:v>4.4393499999999999E-3</c:v>
                </c:pt>
                <c:pt idx="47511">
                  <c:v>2.2225399999999999E-2</c:v>
                </c:pt>
                <c:pt idx="47512">
                  <c:v>3.4542100000000001E-3</c:v>
                </c:pt>
                <c:pt idx="47513">
                  <c:v>2.3451799999999998E-2</c:v>
                </c:pt>
                <c:pt idx="47514">
                  <c:v>8.1930200000000005E-3</c:v>
                </c:pt>
                <c:pt idx="47515">
                  <c:v>2.37494E-2</c:v>
                </c:pt>
                <c:pt idx="47516">
                  <c:v>1.4677000000000001E-2</c:v>
                </c:pt>
                <c:pt idx="47517">
                  <c:v>3.4645099999999998E-2</c:v>
                </c:pt>
                <c:pt idx="47518">
                  <c:v>3.47424E-2</c:v>
                </c:pt>
                <c:pt idx="47519">
                  <c:v>2.0628000000000001E-2</c:v>
                </c:pt>
                <c:pt idx="47520">
                  <c:v>3.4806299999999998E-2</c:v>
                </c:pt>
                <c:pt idx="47521">
                  <c:v>4.1179700000000003E-3</c:v>
                </c:pt>
                <c:pt idx="47522">
                  <c:v>2.94256E-2</c:v>
                </c:pt>
                <c:pt idx="47523">
                  <c:v>2.2932999999999999E-2</c:v>
                </c:pt>
                <c:pt idx="47524">
                  <c:v>2.23293E-2</c:v>
                </c:pt>
                <c:pt idx="47525">
                  <c:v>1.46952E-2</c:v>
                </c:pt>
                <c:pt idx="47526">
                  <c:v>5.4168700000000001E-4</c:v>
                </c:pt>
                <c:pt idx="47527">
                  <c:v>3.29828E-2</c:v>
                </c:pt>
                <c:pt idx="47528">
                  <c:v>1.6426099999999999E-2</c:v>
                </c:pt>
                <c:pt idx="47529">
                  <c:v>2.5703400000000001E-2</c:v>
                </c:pt>
                <c:pt idx="47530">
                  <c:v>1.16615E-2</c:v>
                </c:pt>
                <c:pt idx="47531">
                  <c:v>1.25895E-2</c:v>
                </c:pt>
                <c:pt idx="47532">
                  <c:v>2.5755900000000002E-2</c:v>
                </c:pt>
                <c:pt idx="47533">
                  <c:v>1.48554E-2</c:v>
                </c:pt>
                <c:pt idx="47534">
                  <c:v>1.3042399999999999E-2</c:v>
                </c:pt>
                <c:pt idx="47535">
                  <c:v>2.28901E-2</c:v>
                </c:pt>
                <c:pt idx="47536">
                  <c:v>1.4359500000000001E-2</c:v>
                </c:pt>
                <c:pt idx="47537">
                  <c:v>3.8204200000000002E-3</c:v>
                </c:pt>
                <c:pt idx="47538">
                  <c:v>-1.2683900000000001E-4</c:v>
                </c:pt>
                <c:pt idx="47539">
                  <c:v>1.5979799999999999E-2</c:v>
                </c:pt>
                <c:pt idx="47540">
                  <c:v>2.6467299999999999E-2</c:v>
                </c:pt>
                <c:pt idx="47541">
                  <c:v>-6.4449299999999998E-3</c:v>
                </c:pt>
                <c:pt idx="47542">
                  <c:v>2.4204299999999999E-3</c:v>
                </c:pt>
                <c:pt idx="47543">
                  <c:v>1.9569399999999999E-3</c:v>
                </c:pt>
                <c:pt idx="47544">
                  <c:v>1.64814E-2</c:v>
                </c:pt>
                <c:pt idx="47545">
                  <c:v>3.0721700000000001E-2</c:v>
                </c:pt>
                <c:pt idx="47546">
                  <c:v>6.1464299999999996E-3</c:v>
                </c:pt>
                <c:pt idx="47547">
                  <c:v>6.4659100000000001E-3</c:v>
                </c:pt>
                <c:pt idx="47548">
                  <c:v>1.18923E-2</c:v>
                </c:pt>
                <c:pt idx="47549">
                  <c:v>1.17121E-2</c:v>
                </c:pt>
                <c:pt idx="47550">
                  <c:v>-2.5749200000000001E-3</c:v>
                </c:pt>
                <c:pt idx="47551">
                  <c:v>2.2773700000000001E-2</c:v>
                </c:pt>
                <c:pt idx="47552">
                  <c:v>9.2067699999999995E-3</c:v>
                </c:pt>
                <c:pt idx="47553">
                  <c:v>1.7250100000000001E-2</c:v>
                </c:pt>
                <c:pt idx="47554">
                  <c:v>1.96075E-2</c:v>
                </c:pt>
                <c:pt idx="47555">
                  <c:v>6.7386599999999996E-3</c:v>
                </c:pt>
                <c:pt idx="47556">
                  <c:v>1.12762E-2</c:v>
                </c:pt>
                <c:pt idx="47557">
                  <c:v>1.6126600000000001E-2</c:v>
                </c:pt>
                <c:pt idx="47558">
                  <c:v>1.39294E-2</c:v>
                </c:pt>
                <c:pt idx="47559">
                  <c:v>5.09262E-3</c:v>
                </c:pt>
                <c:pt idx="47560">
                  <c:v>-7.9717599999999996E-3</c:v>
                </c:pt>
                <c:pt idx="47561">
                  <c:v>8.2359300000000007E-3</c:v>
                </c:pt>
                <c:pt idx="47562">
                  <c:v>-6.0176800000000001E-3</c:v>
                </c:pt>
                <c:pt idx="47563">
                  <c:v>4.14848E-4</c:v>
                </c:pt>
                <c:pt idx="47564">
                  <c:v>3.1566599999999999E-3</c:v>
                </c:pt>
                <c:pt idx="47565">
                  <c:v>1.0820400000000001E-2</c:v>
                </c:pt>
                <c:pt idx="47566">
                  <c:v>6.4248999999999999E-3</c:v>
                </c:pt>
                <c:pt idx="47567">
                  <c:v>-1.0725E-2</c:v>
                </c:pt>
                <c:pt idx="47568">
                  <c:v>-9.7217599999999994E-3</c:v>
                </c:pt>
                <c:pt idx="47569">
                  <c:v>1.01271E-2</c:v>
                </c:pt>
                <c:pt idx="47570">
                  <c:v>4.8236800000000003E-3</c:v>
                </c:pt>
                <c:pt idx="47571">
                  <c:v>-3.37887E-3</c:v>
                </c:pt>
                <c:pt idx="47572">
                  <c:v>8.0595000000000007E-3</c:v>
                </c:pt>
                <c:pt idx="47573">
                  <c:v>-7.0209499999999998E-3</c:v>
                </c:pt>
                <c:pt idx="47574">
                  <c:v>6.9236799999999998E-3</c:v>
                </c:pt>
                <c:pt idx="47575">
                  <c:v>1.14117E-2</c:v>
                </c:pt>
                <c:pt idx="47576">
                  <c:v>7.1401600000000004E-3</c:v>
                </c:pt>
                <c:pt idx="47577">
                  <c:v>1.15528E-2</c:v>
                </c:pt>
                <c:pt idx="47578">
                  <c:v>-2.5377300000000002E-3</c:v>
                </c:pt>
                <c:pt idx="47579">
                  <c:v>-5.0830800000000002E-3</c:v>
                </c:pt>
                <c:pt idx="47580">
                  <c:v>1.5565900000000001E-2</c:v>
                </c:pt>
                <c:pt idx="47581">
                  <c:v>-5.3939799999999996E-3</c:v>
                </c:pt>
                <c:pt idx="47582">
                  <c:v>1.66807E-2</c:v>
                </c:pt>
                <c:pt idx="47583">
                  <c:v>3.0288699999999999E-3</c:v>
                </c:pt>
                <c:pt idx="47584">
                  <c:v>2.3975400000000001E-3</c:v>
                </c:pt>
                <c:pt idx="47585">
                  <c:v>-1.01175E-2</c:v>
                </c:pt>
                <c:pt idx="47586">
                  <c:v>-8.1071900000000002E-3</c:v>
                </c:pt>
                <c:pt idx="47587">
                  <c:v>-2.4414100000000002E-4</c:v>
                </c:pt>
                <c:pt idx="47588" formatCode="0.00E+00">
                  <c:v>4.4364900000000004E-3</c:v>
                </c:pt>
                <c:pt idx="47589">
                  <c:v>5.60379E-3</c:v>
                </c:pt>
                <c:pt idx="47590">
                  <c:v>-4.7159200000000002E-3</c:v>
                </c:pt>
                <c:pt idx="47591">
                  <c:v>4.2028400000000002E-3</c:v>
                </c:pt>
                <c:pt idx="47592">
                  <c:v>-1.12963E-2</c:v>
                </c:pt>
                <c:pt idx="47593">
                  <c:v>-9.6387899999999995E-3</c:v>
                </c:pt>
                <c:pt idx="47594">
                  <c:v>-5.3634599999999996E-3</c:v>
                </c:pt>
                <c:pt idx="47595">
                  <c:v>-5.5360799999999996E-3</c:v>
                </c:pt>
                <c:pt idx="47596">
                  <c:v>-6.2704099999999997E-3</c:v>
                </c:pt>
                <c:pt idx="47597">
                  <c:v>-4.8332200000000001E-3</c:v>
                </c:pt>
                <c:pt idx="47598">
                  <c:v>-9.851459999999999E-4</c:v>
                </c:pt>
                <c:pt idx="47599">
                  <c:v>-1.1062599999999999E-4</c:v>
                </c:pt>
                <c:pt idx="47600">
                  <c:v>4.6539299999999998E-4</c:v>
                </c:pt>
                <c:pt idx="47601">
                  <c:v>-5.3310400000000004E-3</c:v>
                </c:pt>
                <c:pt idx="47602">
                  <c:v>-1.4708499999999999E-2</c:v>
                </c:pt>
                <c:pt idx="47603">
                  <c:v>-7.9736700000000004E-3</c:v>
                </c:pt>
                <c:pt idx="47604">
                  <c:v>-4.8971199999999996E-3</c:v>
                </c:pt>
                <c:pt idx="47605">
                  <c:v>-1.12047E-2</c:v>
                </c:pt>
                <c:pt idx="47606">
                  <c:v>-1.29452E-2</c:v>
                </c:pt>
                <c:pt idx="47607">
                  <c:v>-8.9006399999999996E-3</c:v>
                </c:pt>
                <c:pt idx="47608">
                  <c:v>-1.1243799999999999E-3</c:v>
                </c:pt>
                <c:pt idx="47609">
                  <c:v>8.3446500000000003E-3</c:v>
                </c:pt>
                <c:pt idx="47610">
                  <c:v>-1.14269E-2</c:v>
                </c:pt>
                <c:pt idx="47611">
                  <c:v>-1.3848299999999999E-2</c:v>
                </c:pt>
                <c:pt idx="47612">
                  <c:v>-1.20535E-2</c:v>
                </c:pt>
                <c:pt idx="47613">
                  <c:v>-4.4689200000000004E-3</c:v>
                </c:pt>
                <c:pt idx="47614">
                  <c:v>-7.7543300000000003E-3</c:v>
                </c:pt>
                <c:pt idx="47615">
                  <c:v>3.66688E-3</c:v>
                </c:pt>
                <c:pt idx="47616">
                  <c:v>-2.0096800000000001E-2</c:v>
                </c:pt>
                <c:pt idx="47617">
                  <c:v>-2.6531200000000001E-3</c:v>
                </c:pt>
                <c:pt idx="47618">
                  <c:v>-8.9426000000000002E-3</c:v>
                </c:pt>
                <c:pt idx="47619">
                  <c:v>8.1682200000000003E-3</c:v>
                </c:pt>
                <c:pt idx="47620">
                  <c:v>-6.0911200000000002E-3</c:v>
                </c:pt>
                <c:pt idx="47621">
                  <c:v>2.6149699999999999E-3</c:v>
                </c:pt>
                <c:pt idx="47622">
                  <c:v>-8.5640000000000004E-3</c:v>
                </c:pt>
                <c:pt idx="47623">
                  <c:v>-2.6358599999999999E-2</c:v>
                </c:pt>
                <c:pt idx="47624">
                  <c:v>-1.41697E-2</c:v>
                </c:pt>
                <c:pt idx="47625">
                  <c:v>2.2621199999999998E-3</c:v>
                </c:pt>
                <c:pt idx="47626">
                  <c:v>3.0899E-3</c:v>
                </c:pt>
                <c:pt idx="47627">
                  <c:v>-1.98021E-2</c:v>
                </c:pt>
                <c:pt idx="47628">
                  <c:v>-2.3565299999999999E-3</c:v>
                </c:pt>
                <c:pt idx="47629">
                  <c:v>-2.8104800000000002E-3</c:v>
                </c:pt>
                <c:pt idx="47630">
                  <c:v>6.3838999999999996E-3</c:v>
                </c:pt>
                <c:pt idx="47631">
                  <c:v>-1.0424599999999999E-2</c:v>
                </c:pt>
                <c:pt idx="47632">
                  <c:v>-8.1777599999999992E-3</c:v>
                </c:pt>
                <c:pt idx="47633">
                  <c:v>-1.1244799999999999E-2</c:v>
                </c:pt>
                <c:pt idx="47634">
                  <c:v>-2.2092799999999999E-2</c:v>
                </c:pt>
                <c:pt idx="47635">
                  <c:v>-1.1669199999999999E-2</c:v>
                </c:pt>
                <c:pt idx="47636">
                  <c:v>-2.99168E-3</c:v>
                </c:pt>
                <c:pt idx="47637">
                  <c:v>-2.3878099999999999E-2</c:v>
                </c:pt>
                <c:pt idx="47638">
                  <c:v>-8.0041899999999996E-3</c:v>
                </c:pt>
                <c:pt idx="47639">
                  <c:v>-2.27633E-2</c:v>
                </c:pt>
                <c:pt idx="47640">
                  <c:v>-1.8835999999999999E-2</c:v>
                </c:pt>
                <c:pt idx="47641">
                  <c:v>-6.64234E-3</c:v>
                </c:pt>
                <c:pt idx="47642">
                  <c:v>-1.2875599999999999E-2</c:v>
                </c:pt>
                <c:pt idx="47643">
                  <c:v>-7.3652300000000004E-3</c:v>
                </c:pt>
                <c:pt idx="47644">
                  <c:v>-7.0266699999999996E-3</c:v>
                </c:pt>
                <c:pt idx="47645">
                  <c:v>5.3119699999999996E-4</c:v>
                </c:pt>
                <c:pt idx="47646">
                  <c:v>-2.3225800000000001E-2</c:v>
                </c:pt>
                <c:pt idx="47647">
                  <c:v>-7.2517399999999996E-3</c:v>
                </c:pt>
                <c:pt idx="47648">
                  <c:v>-9.7513200000000008E-3</c:v>
                </c:pt>
                <c:pt idx="47649">
                  <c:v>-4.1885400000000001E-3</c:v>
                </c:pt>
                <c:pt idx="47650">
                  <c:v>-1.05562E-2</c:v>
                </c:pt>
                <c:pt idx="47651">
                  <c:v>-2.5737800000000002E-2</c:v>
                </c:pt>
                <c:pt idx="47652">
                  <c:v>-8.06808E-4</c:v>
                </c:pt>
                <c:pt idx="47653">
                  <c:v>-1.03588E-2</c:v>
                </c:pt>
                <c:pt idx="47654">
                  <c:v>-8.7499599999999993E-3</c:v>
                </c:pt>
                <c:pt idx="47655">
                  <c:v>-1.1054E-2</c:v>
                </c:pt>
                <c:pt idx="47656">
                  <c:v>-2.15073E-2</c:v>
                </c:pt>
                <c:pt idx="47657">
                  <c:v>-8.7671299999999997E-3</c:v>
                </c:pt>
                <c:pt idx="47658">
                  <c:v>-6.7520100000000001E-3</c:v>
                </c:pt>
                <c:pt idx="47659">
                  <c:v>-2.0011899999999999E-2</c:v>
                </c:pt>
                <c:pt idx="47660">
                  <c:v>-2.83909E-2</c:v>
                </c:pt>
                <c:pt idx="47661" formatCode="0.00E+00">
                  <c:v>-3.7164699999999999E-3</c:v>
                </c:pt>
                <c:pt idx="47662">
                  <c:v>-1.7911900000000001E-2</c:v>
                </c:pt>
                <c:pt idx="47663">
                  <c:v>-2.02379E-2</c:v>
                </c:pt>
                <c:pt idx="47664">
                  <c:v>-4.0486300000000003E-2</c:v>
                </c:pt>
                <c:pt idx="47665">
                  <c:v>-2.4523699999999999E-2</c:v>
                </c:pt>
                <c:pt idx="47666">
                  <c:v>-2.4242400000000001E-2</c:v>
                </c:pt>
                <c:pt idx="47667">
                  <c:v>-1.2620899999999999E-2</c:v>
                </c:pt>
                <c:pt idx="47668">
                  <c:v>-1.5075699999999999E-2</c:v>
                </c:pt>
                <c:pt idx="47669">
                  <c:v>-3.1834599999999998E-2</c:v>
                </c:pt>
                <c:pt idx="47670">
                  <c:v>-1.71328E-2</c:v>
                </c:pt>
                <c:pt idx="47671">
                  <c:v>-3.8589499999999999E-2</c:v>
                </c:pt>
                <c:pt idx="47672">
                  <c:v>-2.2910099999999999E-2</c:v>
                </c:pt>
                <c:pt idx="47673">
                  <c:v>-2.5436400000000001E-2</c:v>
                </c:pt>
                <c:pt idx="47674">
                  <c:v>-1.34459E-2</c:v>
                </c:pt>
                <c:pt idx="47675">
                  <c:v>-3.3864999999999999E-2</c:v>
                </c:pt>
                <c:pt idx="47676">
                  <c:v>-3.2679600000000003E-2</c:v>
                </c:pt>
                <c:pt idx="47677">
                  <c:v>-4.0016200000000002E-2</c:v>
                </c:pt>
                <c:pt idx="47678">
                  <c:v>-3.5998299999999997E-2</c:v>
                </c:pt>
                <c:pt idx="47679">
                  <c:v>-9.3355199999999999E-3</c:v>
                </c:pt>
                <c:pt idx="47680">
                  <c:v>-3.98378E-2</c:v>
                </c:pt>
                <c:pt idx="47681">
                  <c:v>-1.1876100000000001E-2</c:v>
                </c:pt>
                <c:pt idx="47682">
                  <c:v>-3.0148500000000002E-2</c:v>
                </c:pt>
                <c:pt idx="47683">
                  <c:v>-2.5449800000000002E-2</c:v>
                </c:pt>
                <c:pt idx="47684">
                  <c:v>-3.0581500000000001E-2</c:v>
                </c:pt>
                <c:pt idx="47685">
                  <c:v>-2.6054399999999998E-2</c:v>
                </c:pt>
                <c:pt idx="47686">
                  <c:v>-2.4229000000000001E-2</c:v>
                </c:pt>
                <c:pt idx="47687">
                  <c:v>-1.7658199999999999E-2</c:v>
                </c:pt>
                <c:pt idx="47688">
                  <c:v>-1.95322E-2</c:v>
                </c:pt>
                <c:pt idx="47689">
                  <c:v>-3.2689999999999997E-2</c:v>
                </c:pt>
                <c:pt idx="47690">
                  <c:v>-2.8138199999999999E-2</c:v>
                </c:pt>
                <c:pt idx="47691">
                  <c:v>-3.0129400000000001E-2</c:v>
                </c:pt>
                <c:pt idx="47692">
                  <c:v>-2.6910799999999999E-2</c:v>
                </c:pt>
                <c:pt idx="47693">
                  <c:v>-1.3438200000000001E-2</c:v>
                </c:pt>
                <c:pt idx="47694">
                  <c:v>-2.8046600000000001E-2</c:v>
                </c:pt>
                <c:pt idx="47695">
                  <c:v>-2.6152600000000002E-2</c:v>
                </c:pt>
                <c:pt idx="47696">
                  <c:v>-2.9045100000000001E-2</c:v>
                </c:pt>
                <c:pt idx="47697">
                  <c:v>-2.0671800000000001E-2</c:v>
                </c:pt>
                <c:pt idx="47698">
                  <c:v>-1.6009300000000001E-2</c:v>
                </c:pt>
                <c:pt idx="47699">
                  <c:v>-4.2262099999999997E-2</c:v>
                </c:pt>
                <c:pt idx="47700">
                  <c:v>-3.28197E-2</c:v>
                </c:pt>
                <c:pt idx="47701">
                  <c:v>-3.0963899999999999E-2</c:v>
                </c:pt>
                <c:pt idx="47702">
                  <c:v>-2.4253799999999999E-2</c:v>
                </c:pt>
                <c:pt idx="47703">
                  <c:v>-2.9441800000000001E-2</c:v>
                </c:pt>
                <c:pt idx="47704">
                  <c:v>-3.3446299999999998E-2</c:v>
                </c:pt>
                <c:pt idx="47705">
                  <c:v>-1.3013800000000001E-2</c:v>
                </c:pt>
                <c:pt idx="47706">
                  <c:v>-2.4529499999999999E-2</c:v>
                </c:pt>
                <c:pt idx="47707">
                  <c:v>-3.30248E-2</c:v>
                </c:pt>
                <c:pt idx="47708">
                  <c:v>-2.57988E-2</c:v>
                </c:pt>
                <c:pt idx="47709">
                  <c:v>-3.3453900000000002E-2</c:v>
                </c:pt>
                <c:pt idx="47710">
                  <c:v>-2.1394699999999999E-2</c:v>
                </c:pt>
                <c:pt idx="47711">
                  <c:v>-2.9502899999999999E-2</c:v>
                </c:pt>
                <c:pt idx="47712">
                  <c:v>-2.9912899999999999E-2</c:v>
                </c:pt>
                <c:pt idx="47713">
                  <c:v>-3.0633899999999999E-2</c:v>
                </c:pt>
                <c:pt idx="47714">
                  <c:v>-2.0951299999999999E-2</c:v>
                </c:pt>
                <c:pt idx="47715">
                  <c:v>-2.8140999999999999E-2</c:v>
                </c:pt>
                <c:pt idx="47716">
                  <c:v>-3.7101700000000001E-2</c:v>
                </c:pt>
                <c:pt idx="47717">
                  <c:v>-2.2467600000000001E-2</c:v>
                </c:pt>
                <c:pt idx="47718">
                  <c:v>-3.1848000000000001E-2</c:v>
                </c:pt>
                <c:pt idx="47719">
                  <c:v>-2.4626700000000001E-2</c:v>
                </c:pt>
                <c:pt idx="47720">
                  <c:v>-3.5051300000000001E-2</c:v>
                </c:pt>
                <c:pt idx="47721">
                  <c:v>-3.0053099999999999E-2</c:v>
                </c:pt>
                <c:pt idx="47722">
                  <c:v>-2.3112299999999999E-2</c:v>
                </c:pt>
                <c:pt idx="47723">
                  <c:v>-3.8552299999999998E-2</c:v>
                </c:pt>
                <c:pt idx="47724">
                  <c:v>-2.39153E-2</c:v>
                </c:pt>
                <c:pt idx="47725">
                  <c:v>-2.8609300000000001E-2</c:v>
                </c:pt>
                <c:pt idx="47726">
                  <c:v>-1.5879600000000001E-2</c:v>
                </c:pt>
                <c:pt idx="47727">
                  <c:v>-2.2530600000000001E-2</c:v>
                </c:pt>
                <c:pt idx="47728">
                  <c:v>-3.6620100000000003E-2</c:v>
                </c:pt>
                <c:pt idx="47729">
                  <c:v>-3.9643299999999999E-2</c:v>
                </c:pt>
                <c:pt idx="47730">
                  <c:v>-4.2509999999999999E-2</c:v>
                </c:pt>
                <c:pt idx="47731">
                  <c:v>-3.6397899999999997E-2</c:v>
                </c:pt>
                <c:pt idx="47732">
                  <c:v>-1.8799799999999998E-2</c:v>
                </c:pt>
                <c:pt idx="47733">
                  <c:v>-4.54226E-2</c:v>
                </c:pt>
                <c:pt idx="47734">
                  <c:v>-4.4481300000000001E-2</c:v>
                </c:pt>
                <c:pt idx="47735">
                  <c:v>-4.0848700000000002E-2</c:v>
                </c:pt>
                <c:pt idx="47736">
                  <c:v>-4.5991900000000002E-2</c:v>
                </c:pt>
                <c:pt idx="47737">
                  <c:v>-4.0382399999999999E-2</c:v>
                </c:pt>
                <c:pt idx="47738">
                  <c:v>-5.5435199999999997E-2</c:v>
                </c:pt>
                <c:pt idx="47739">
                  <c:v>-3.7515600000000003E-2</c:v>
                </c:pt>
                <c:pt idx="47740">
                  <c:v>-3.9604199999999999E-2</c:v>
                </c:pt>
                <c:pt idx="47741">
                  <c:v>-3.5402299999999998E-2</c:v>
                </c:pt>
                <c:pt idx="47742">
                  <c:v>-5.01442E-2</c:v>
                </c:pt>
                <c:pt idx="47743">
                  <c:v>-3.5105699999999997E-2</c:v>
                </c:pt>
                <c:pt idx="47744">
                  <c:v>-4.5076400000000003E-2</c:v>
                </c:pt>
                <c:pt idx="47745">
                  <c:v>-1.9022000000000001E-2</c:v>
                </c:pt>
                <c:pt idx="47746">
                  <c:v>-3.2770199999999999E-2</c:v>
                </c:pt>
                <c:pt idx="47747">
                  <c:v>-4.0364299999999999E-2</c:v>
                </c:pt>
                <c:pt idx="47748">
                  <c:v>-4.54559E-2</c:v>
                </c:pt>
                <c:pt idx="47749">
                  <c:v>-4.3471299999999997E-2</c:v>
                </c:pt>
                <c:pt idx="47750">
                  <c:v>-3.3123E-2</c:v>
                </c:pt>
                <c:pt idx="47751">
                  <c:v>-3.1064999999999999E-2</c:v>
                </c:pt>
                <c:pt idx="47752">
                  <c:v>-2.32611E-2</c:v>
                </c:pt>
                <c:pt idx="47753">
                  <c:v>-1.4275599999999999E-2</c:v>
                </c:pt>
                <c:pt idx="47754">
                  <c:v>-2.2610700000000001E-2</c:v>
                </c:pt>
                <c:pt idx="47755">
                  <c:v>-2.2113799999999999E-2</c:v>
                </c:pt>
                <c:pt idx="47756">
                  <c:v>-3.7630999999999998E-2</c:v>
                </c:pt>
                <c:pt idx="47757">
                  <c:v>-2.6298499999999999E-2</c:v>
                </c:pt>
                <c:pt idx="47758">
                  <c:v>-1.9058200000000001E-2</c:v>
                </c:pt>
                <c:pt idx="47759">
                  <c:v>-3.5379399999999998E-2</c:v>
                </c:pt>
                <c:pt idx="47760">
                  <c:v>-4.5650499999999997E-2</c:v>
                </c:pt>
                <c:pt idx="47761">
                  <c:v>-2.5974299999999999E-2</c:v>
                </c:pt>
                <c:pt idx="47762">
                  <c:v>-4.4722600000000001E-2</c:v>
                </c:pt>
                <c:pt idx="47763">
                  <c:v>-3.1627700000000002E-2</c:v>
                </c:pt>
                <c:pt idx="47764">
                  <c:v>-3.4490600000000003E-2</c:v>
                </c:pt>
                <c:pt idx="47765">
                  <c:v>-1.7517999999999999E-2</c:v>
                </c:pt>
                <c:pt idx="47766">
                  <c:v>-4.9941100000000002E-2</c:v>
                </c:pt>
                <c:pt idx="47767">
                  <c:v>-4.3427500000000001E-2</c:v>
                </c:pt>
                <c:pt idx="47768">
                  <c:v>-5.8159799999999998E-2</c:v>
                </c:pt>
                <c:pt idx="47769">
                  <c:v>-3.1230000000000001E-2</c:v>
                </c:pt>
                <c:pt idx="47770">
                  <c:v>-4.5152699999999997E-2</c:v>
                </c:pt>
                <c:pt idx="47771">
                  <c:v>-3.7900900000000001E-2</c:v>
                </c:pt>
                <c:pt idx="47772">
                  <c:v>-3.3027599999999997E-2</c:v>
                </c:pt>
                <c:pt idx="47773">
                  <c:v>-5.4260299999999997E-2</c:v>
                </c:pt>
                <c:pt idx="47774">
                  <c:v>-2.8923000000000001E-2</c:v>
                </c:pt>
                <c:pt idx="47775">
                  <c:v>-4.1319799999999997E-2</c:v>
                </c:pt>
                <c:pt idx="47776">
                  <c:v>-4.7412900000000001E-2</c:v>
                </c:pt>
                <c:pt idx="47777">
                  <c:v>-4.2822800000000001E-2</c:v>
                </c:pt>
                <c:pt idx="47778">
                  <c:v>-4.9610099999999997E-2</c:v>
                </c:pt>
                <c:pt idx="47779">
                  <c:v>-4.8698400000000003E-2</c:v>
                </c:pt>
                <c:pt idx="47780">
                  <c:v>-4.1937799999999997E-2</c:v>
                </c:pt>
                <c:pt idx="47781">
                  <c:v>-3.49731E-2</c:v>
                </c:pt>
                <c:pt idx="47782">
                  <c:v>-4.9447100000000001E-2</c:v>
                </c:pt>
                <c:pt idx="47783">
                  <c:v>-4.7682799999999997E-2</c:v>
                </c:pt>
                <c:pt idx="47784">
                  <c:v>-3.3355700000000002E-2</c:v>
                </c:pt>
                <c:pt idx="47785">
                  <c:v>-4.0438700000000001E-2</c:v>
                </c:pt>
                <c:pt idx="47786">
                  <c:v>-3.03907E-2</c:v>
                </c:pt>
                <c:pt idx="47787">
                  <c:v>-3.5683600000000003E-2</c:v>
                </c:pt>
                <c:pt idx="47788">
                  <c:v>-3.3038100000000001E-2</c:v>
                </c:pt>
                <c:pt idx="47789">
                  <c:v>-2.5368700000000001E-2</c:v>
                </c:pt>
                <c:pt idx="47790">
                  <c:v>-2.6610399999999999E-2</c:v>
                </c:pt>
                <c:pt idx="47791">
                  <c:v>-2.74696E-2</c:v>
                </c:pt>
                <c:pt idx="47792">
                  <c:v>-2.5278999999999999E-2</c:v>
                </c:pt>
                <c:pt idx="47793">
                  <c:v>-1.7761200000000001E-2</c:v>
                </c:pt>
                <c:pt idx="47794">
                  <c:v>-2.5052999999999999E-2</c:v>
                </c:pt>
                <c:pt idx="47795">
                  <c:v>-1.9000099999999999E-2</c:v>
                </c:pt>
                <c:pt idx="47796">
                  <c:v>-3.2788299999999999E-2</c:v>
                </c:pt>
                <c:pt idx="47797">
                  <c:v>-1.9673300000000001E-2</c:v>
                </c:pt>
                <c:pt idx="47798">
                  <c:v>-1.2844100000000001E-2</c:v>
                </c:pt>
                <c:pt idx="47799">
                  <c:v>-3.4348499999999997E-2</c:v>
                </c:pt>
                <c:pt idx="47800">
                  <c:v>-2.0512599999999999E-2</c:v>
                </c:pt>
                <c:pt idx="47801">
                  <c:v>-3.3554100000000003E-2</c:v>
                </c:pt>
                <c:pt idx="47802">
                  <c:v>-1.7354000000000001E-2</c:v>
                </c:pt>
                <c:pt idx="47803">
                  <c:v>-3.64943E-2</c:v>
                </c:pt>
                <c:pt idx="47804">
                  <c:v>-3.1085999999999999E-2</c:v>
                </c:pt>
                <c:pt idx="47805">
                  <c:v>-3.3744799999999998E-2</c:v>
                </c:pt>
                <c:pt idx="47806">
                  <c:v>-1.8973400000000001E-2</c:v>
                </c:pt>
                <c:pt idx="47807">
                  <c:v>-3.1673399999999997E-2</c:v>
                </c:pt>
                <c:pt idx="47808">
                  <c:v>-3.5779999999999999E-2</c:v>
                </c:pt>
                <c:pt idx="47809">
                  <c:v>-3.6666900000000002E-2</c:v>
                </c:pt>
                <c:pt idx="47810">
                  <c:v>-3.1419799999999998E-2</c:v>
                </c:pt>
                <c:pt idx="47811">
                  <c:v>-2.8441399999999999E-2</c:v>
                </c:pt>
                <c:pt idx="47812">
                  <c:v>-2.5631000000000001E-2</c:v>
                </c:pt>
                <c:pt idx="47813">
                  <c:v>-1.55725E-2</c:v>
                </c:pt>
                <c:pt idx="47814">
                  <c:v>-2.3117100000000002E-2</c:v>
                </c:pt>
                <c:pt idx="47815">
                  <c:v>-4.7952700000000001E-2</c:v>
                </c:pt>
                <c:pt idx="47816">
                  <c:v>-1.43795E-2</c:v>
                </c:pt>
                <c:pt idx="47817">
                  <c:v>-2.6090599999999999E-2</c:v>
                </c:pt>
                <c:pt idx="47818">
                  <c:v>-8.9263899999999993E-3</c:v>
                </c:pt>
                <c:pt idx="47819">
                  <c:v>-3.2908399999999997E-2</c:v>
                </c:pt>
                <c:pt idx="47820">
                  <c:v>-3.6262500000000003E-2</c:v>
                </c:pt>
                <c:pt idx="47821">
                  <c:v>-3.33595E-2</c:v>
                </c:pt>
                <c:pt idx="47822">
                  <c:v>-2.9932E-2</c:v>
                </c:pt>
                <c:pt idx="47823">
                  <c:v>-1.73864E-2</c:v>
                </c:pt>
                <c:pt idx="47824">
                  <c:v>-2.1192599999999999E-2</c:v>
                </c:pt>
                <c:pt idx="47825">
                  <c:v>-2.0366700000000001E-2</c:v>
                </c:pt>
                <c:pt idx="47826">
                  <c:v>-2.4620099999999999E-2</c:v>
                </c:pt>
                <c:pt idx="47827">
                  <c:v>-4.1130100000000003E-2</c:v>
                </c:pt>
                <c:pt idx="47828">
                  <c:v>-2.56901E-2</c:v>
                </c:pt>
                <c:pt idx="47829">
                  <c:v>-3.3739999999999999E-2</c:v>
                </c:pt>
                <c:pt idx="47830">
                  <c:v>-2.44207E-2</c:v>
                </c:pt>
                <c:pt idx="47831">
                  <c:v>-3.2334300000000003E-2</c:v>
                </c:pt>
                <c:pt idx="47832">
                  <c:v>-3.5778999999999998E-2</c:v>
                </c:pt>
                <c:pt idx="47833">
                  <c:v>-2.5537500000000001E-2</c:v>
                </c:pt>
                <c:pt idx="47834">
                  <c:v>-1.8526999999999998E-2</c:v>
                </c:pt>
                <c:pt idx="47835">
                  <c:v>-1.5240699999999999E-2</c:v>
                </c:pt>
                <c:pt idx="47836">
                  <c:v>-1.27773E-2</c:v>
                </c:pt>
                <c:pt idx="47837">
                  <c:v>-1.5976000000000001E-2</c:v>
                </c:pt>
                <c:pt idx="47838">
                  <c:v>-1.8661500000000001E-2</c:v>
                </c:pt>
                <c:pt idx="47839">
                  <c:v>-1.54696E-2</c:v>
                </c:pt>
                <c:pt idx="47840">
                  <c:v>-3.6547700000000002E-2</c:v>
                </c:pt>
                <c:pt idx="47841">
                  <c:v>-2.2146200000000001E-2</c:v>
                </c:pt>
                <c:pt idx="47842">
                  <c:v>-3.6821399999999997E-2</c:v>
                </c:pt>
                <c:pt idx="47843">
                  <c:v>-2.24514E-2</c:v>
                </c:pt>
                <c:pt idx="47844">
                  <c:v>-1.48144E-2</c:v>
                </c:pt>
                <c:pt idx="47845">
                  <c:v>-2.5467900000000002E-2</c:v>
                </c:pt>
                <c:pt idx="47846">
                  <c:v>-1.4878300000000001E-2</c:v>
                </c:pt>
                <c:pt idx="47847">
                  <c:v>-2.8835300000000001E-2</c:v>
                </c:pt>
                <c:pt idx="47848">
                  <c:v>-1.5472400000000001E-2</c:v>
                </c:pt>
                <c:pt idx="47849">
                  <c:v>-1.39198E-2</c:v>
                </c:pt>
                <c:pt idx="47850">
                  <c:v>-1.5402799999999999E-2</c:v>
                </c:pt>
                <c:pt idx="47851">
                  <c:v>-4.2243000000000003E-2</c:v>
                </c:pt>
                <c:pt idx="47852">
                  <c:v>-1.47028E-2</c:v>
                </c:pt>
                <c:pt idx="47853">
                  <c:v>-2.51684E-2</c:v>
                </c:pt>
                <c:pt idx="47854">
                  <c:v>-2.26068E-2</c:v>
                </c:pt>
                <c:pt idx="47855">
                  <c:v>-3.9472599999999997E-2</c:v>
                </c:pt>
                <c:pt idx="47856">
                  <c:v>-2.7898800000000001E-2</c:v>
                </c:pt>
                <c:pt idx="47857">
                  <c:v>-7.52449E-3</c:v>
                </c:pt>
                <c:pt idx="47858">
                  <c:v>-3.6894799999999998E-2</c:v>
                </c:pt>
                <c:pt idx="47859">
                  <c:v>-1.85232E-2</c:v>
                </c:pt>
                <c:pt idx="47860">
                  <c:v>-3.2566100000000001E-2</c:v>
                </c:pt>
                <c:pt idx="47861">
                  <c:v>-1.9471200000000001E-2</c:v>
                </c:pt>
                <c:pt idx="47862">
                  <c:v>-1.5987399999999999E-2</c:v>
                </c:pt>
                <c:pt idx="47863">
                  <c:v>-3.3956500000000001E-2</c:v>
                </c:pt>
                <c:pt idx="47864">
                  <c:v>-3.27263E-2</c:v>
                </c:pt>
                <c:pt idx="47865">
                  <c:v>-3.22618E-2</c:v>
                </c:pt>
                <c:pt idx="47866">
                  <c:v>-2.82087E-2</c:v>
                </c:pt>
                <c:pt idx="47867">
                  <c:v>-2.4974799999999998E-2</c:v>
                </c:pt>
                <c:pt idx="47868">
                  <c:v>-2.9500999999999999E-2</c:v>
                </c:pt>
                <c:pt idx="47869">
                  <c:v>-1.65329E-2</c:v>
                </c:pt>
                <c:pt idx="47870">
                  <c:v>-1.32771E-2</c:v>
                </c:pt>
                <c:pt idx="47871">
                  <c:v>1.3008099999999999E-3</c:v>
                </c:pt>
                <c:pt idx="47872">
                  <c:v>-2.2821399999999999E-2</c:v>
                </c:pt>
                <c:pt idx="47873">
                  <c:v>-2.7971300000000001E-3</c:v>
                </c:pt>
                <c:pt idx="47874">
                  <c:v>-1.6620599999999999E-2</c:v>
                </c:pt>
                <c:pt idx="47875">
                  <c:v>-8.2855199999999993E-3</c:v>
                </c:pt>
                <c:pt idx="47876">
                  <c:v>7.70092E-3</c:v>
                </c:pt>
                <c:pt idx="47877">
                  <c:v>5.5789900000000005E-4</c:v>
                </c:pt>
                <c:pt idx="47878">
                  <c:v>1.10598E-2</c:v>
                </c:pt>
                <c:pt idx="47879">
                  <c:v>4.19426E-3</c:v>
                </c:pt>
                <c:pt idx="47880">
                  <c:v>-1.7200500000000001E-2</c:v>
                </c:pt>
                <c:pt idx="47881">
                  <c:v>6.4706800000000004E-3</c:v>
                </c:pt>
                <c:pt idx="47882">
                  <c:v>8.8157700000000006E-3</c:v>
                </c:pt>
                <c:pt idx="47883">
                  <c:v>2.1206900000000001E-2</c:v>
                </c:pt>
                <c:pt idx="47884">
                  <c:v>-1.08929E-2</c:v>
                </c:pt>
                <c:pt idx="47885">
                  <c:v>3.4036600000000002E-3</c:v>
                </c:pt>
                <c:pt idx="47886">
                  <c:v>-1.09348E-2</c:v>
                </c:pt>
                <c:pt idx="47887">
                  <c:v>4.6510700000000002E-3</c:v>
                </c:pt>
                <c:pt idx="47888">
                  <c:v>-1.82438E-3</c:v>
                </c:pt>
                <c:pt idx="47889">
                  <c:v>-2.3799899999999999E-2</c:v>
                </c:pt>
                <c:pt idx="47890">
                  <c:v>-1.6199100000000001E-2</c:v>
                </c:pt>
                <c:pt idx="47891">
                  <c:v>-5.5904400000000003E-3</c:v>
                </c:pt>
                <c:pt idx="47892" formatCode="0.00E+00">
                  <c:v>-2.1171599999999999E-3</c:v>
                </c:pt>
                <c:pt idx="47893">
                  <c:v>2.6683800000000001E-3</c:v>
                </c:pt>
                <c:pt idx="47894">
                  <c:v>-5.6314499999999997E-3</c:v>
                </c:pt>
                <c:pt idx="47895">
                  <c:v>-6.5975199999999999E-3</c:v>
                </c:pt>
                <c:pt idx="47896">
                  <c:v>1.21298E-2</c:v>
                </c:pt>
                <c:pt idx="47897">
                  <c:v>-4.2991599999999998E-3</c:v>
                </c:pt>
                <c:pt idx="47898">
                  <c:v>5.57137E-3</c:v>
                </c:pt>
                <c:pt idx="47899">
                  <c:v>-1.5401799999999999E-3</c:v>
                </c:pt>
                <c:pt idx="47900">
                  <c:v>8.4781600000000002E-3</c:v>
                </c:pt>
                <c:pt idx="47901">
                  <c:v>2.28481E-2</c:v>
                </c:pt>
                <c:pt idx="47902">
                  <c:v>6.2170000000000003E-3</c:v>
                </c:pt>
                <c:pt idx="47903">
                  <c:v>3.5028500000000001E-3</c:v>
                </c:pt>
                <c:pt idx="47904">
                  <c:v>-4.7111499999999999E-3</c:v>
                </c:pt>
                <c:pt idx="47905">
                  <c:v>-6.7548800000000004E-3</c:v>
                </c:pt>
                <c:pt idx="47906">
                  <c:v>-8.2616800000000004E-3</c:v>
                </c:pt>
                <c:pt idx="47907">
                  <c:v>4.40598E-4</c:v>
                </c:pt>
                <c:pt idx="47908">
                  <c:v>-4.1103399999999997E-3</c:v>
                </c:pt>
                <c:pt idx="47909">
                  <c:v>4.5232800000000002E-3</c:v>
                </c:pt>
                <c:pt idx="47910">
                  <c:v>-1.7347300000000001E-3</c:v>
                </c:pt>
                <c:pt idx="47911">
                  <c:v>-1.2981400000000001E-2</c:v>
                </c:pt>
                <c:pt idx="47912">
                  <c:v>1.4945999999999999E-2</c:v>
                </c:pt>
                <c:pt idx="47913">
                  <c:v>1.08147E-3</c:v>
                </c:pt>
                <c:pt idx="47914">
                  <c:v>1.9012500000000002E-2</c:v>
                </c:pt>
                <c:pt idx="47915">
                  <c:v>6.6490200000000003E-3</c:v>
                </c:pt>
                <c:pt idx="47916">
                  <c:v>1.25322E-2</c:v>
                </c:pt>
                <c:pt idx="47917">
                  <c:v>2.3755999999999998E-3</c:v>
                </c:pt>
                <c:pt idx="47918">
                  <c:v>1.4600800000000001E-2</c:v>
                </c:pt>
                <c:pt idx="47919">
                  <c:v>2.0083400000000001E-2</c:v>
                </c:pt>
                <c:pt idx="47920">
                  <c:v>2.0102499999999999E-2</c:v>
                </c:pt>
                <c:pt idx="47921">
                  <c:v>3.5345099999999997E-2</c:v>
                </c:pt>
                <c:pt idx="47922">
                  <c:v>1.97687E-2</c:v>
                </c:pt>
                <c:pt idx="47923">
                  <c:v>1.48611E-2</c:v>
                </c:pt>
                <c:pt idx="47924">
                  <c:v>7.6150899999999997E-3</c:v>
                </c:pt>
                <c:pt idx="47925">
                  <c:v>1.54057E-2</c:v>
                </c:pt>
                <c:pt idx="47926">
                  <c:v>2.97737E-2</c:v>
                </c:pt>
                <c:pt idx="47927">
                  <c:v>2.50359E-2</c:v>
                </c:pt>
                <c:pt idx="47928">
                  <c:v>2.0223600000000001E-2</c:v>
                </c:pt>
                <c:pt idx="47929">
                  <c:v>2.4731599999999999E-2</c:v>
                </c:pt>
                <c:pt idx="47930">
                  <c:v>2.19927E-2</c:v>
                </c:pt>
                <c:pt idx="47931">
                  <c:v>1.0957700000000001E-2</c:v>
                </c:pt>
                <c:pt idx="47932">
                  <c:v>1.8594699999999999E-2</c:v>
                </c:pt>
                <c:pt idx="47933">
                  <c:v>7.4014700000000003E-3</c:v>
                </c:pt>
                <c:pt idx="47934">
                  <c:v>2.06661E-3</c:v>
                </c:pt>
                <c:pt idx="47935">
                  <c:v>-7.4863400000000002E-3</c:v>
                </c:pt>
                <c:pt idx="47936">
                  <c:v>-4.9657800000000004E-3</c:v>
                </c:pt>
                <c:pt idx="47937">
                  <c:v>1.2761099999999999E-2</c:v>
                </c:pt>
                <c:pt idx="47938">
                  <c:v>1.2400599999999999E-2</c:v>
                </c:pt>
                <c:pt idx="47939">
                  <c:v>1.0869999999999999E-2</c:v>
                </c:pt>
                <c:pt idx="47940">
                  <c:v>1.7998699999999999E-2</c:v>
                </c:pt>
                <c:pt idx="47941">
                  <c:v>1.43938E-2</c:v>
                </c:pt>
                <c:pt idx="47942">
                  <c:v>1.37587E-2</c:v>
                </c:pt>
                <c:pt idx="47943">
                  <c:v>5.7706800000000003E-3</c:v>
                </c:pt>
                <c:pt idx="47944">
                  <c:v>1.2479799999999999E-2</c:v>
                </c:pt>
                <c:pt idx="47945">
                  <c:v>-5.7315800000000004E-4</c:v>
                </c:pt>
                <c:pt idx="47946">
                  <c:v>2.10171E-2</c:v>
                </c:pt>
                <c:pt idx="47947">
                  <c:v>1.0968200000000001E-2</c:v>
                </c:pt>
                <c:pt idx="47948">
                  <c:v>1.1488E-2</c:v>
                </c:pt>
                <c:pt idx="47949">
                  <c:v>1.29356E-2</c:v>
                </c:pt>
                <c:pt idx="47950">
                  <c:v>2.6289E-2</c:v>
                </c:pt>
                <c:pt idx="47951">
                  <c:v>2.0789100000000001E-2</c:v>
                </c:pt>
                <c:pt idx="47952">
                  <c:v>3.0607200000000001E-2</c:v>
                </c:pt>
                <c:pt idx="47953">
                  <c:v>3.07341E-2</c:v>
                </c:pt>
                <c:pt idx="47954">
                  <c:v>2.4694399999999998E-2</c:v>
                </c:pt>
                <c:pt idx="47955">
                  <c:v>1.72052E-2</c:v>
                </c:pt>
                <c:pt idx="47956">
                  <c:v>3.0363999999999999E-2</c:v>
                </c:pt>
                <c:pt idx="47957">
                  <c:v>2.7174899999999998E-2</c:v>
                </c:pt>
                <c:pt idx="47958">
                  <c:v>2.4224300000000001E-2</c:v>
                </c:pt>
                <c:pt idx="47959">
                  <c:v>3.51343E-2</c:v>
                </c:pt>
                <c:pt idx="47960">
                  <c:v>2.92625E-2</c:v>
                </c:pt>
                <c:pt idx="47961">
                  <c:v>3.50332E-2</c:v>
                </c:pt>
                <c:pt idx="47962">
                  <c:v>3.6032700000000001E-2</c:v>
                </c:pt>
                <c:pt idx="47963">
                  <c:v>2.8599699999999999E-2</c:v>
                </c:pt>
                <c:pt idx="47964">
                  <c:v>3.7818900000000003E-2</c:v>
                </c:pt>
                <c:pt idx="47965">
                  <c:v>3.9286599999999998E-2</c:v>
                </c:pt>
                <c:pt idx="47966">
                  <c:v>2.5475500000000002E-2</c:v>
                </c:pt>
                <c:pt idx="47967">
                  <c:v>2.5088300000000001E-2</c:v>
                </c:pt>
                <c:pt idx="47968">
                  <c:v>2.2821399999999999E-2</c:v>
                </c:pt>
                <c:pt idx="47969">
                  <c:v>3.2310499999999999E-2</c:v>
                </c:pt>
                <c:pt idx="47970">
                  <c:v>2.5584200000000001E-2</c:v>
                </c:pt>
                <c:pt idx="47971">
                  <c:v>1.0434199999999999E-2</c:v>
                </c:pt>
                <c:pt idx="47972">
                  <c:v>3.0765500000000001E-2</c:v>
                </c:pt>
                <c:pt idx="47973">
                  <c:v>3.82814E-2</c:v>
                </c:pt>
                <c:pt idx="47974">
                  <c:v>3.8250899999999997E-2</c:v>
                </c:pt>
                <c:pt idx="47975">
                  <c:v>3.6083200000000003E-2</c:v>
                </c:pt>
                <c:pt idx="47976">
                  <c:v>2.12193E-2</c:v>
                </c:pt>
                <c:pt idx="47977">
                  <c:v>2.26822E-2</c:v>
                </c:pt>
                <c:pt idx="47978">
                  <c:v>4.4149399999999998E-2</c:v>
                </c:pt>
                <c:pt idx="47979">
                  <c:v>3.0539500000000001E-2</c:v>
                </c:pt>
                <c:pt idx="47980">
                  <c:v>3.88212E-2</c:v>
                </c:pt>
                <c:pt idx="47981">
                  <c:v>2.0476299999999999E-2</c:v>
                </c:pt>
                <c:pt idx="47982">
                  <c:v>3.0643500000000001E-2</c:v>
                </c:pt>
                <c:pt idx="47983">
                  <c:v>2.0624199999999999E-2</c:v>
                </c:pt>
                <c:pt idx="47984">
                  <c:v>2.4790800000000002E-2</c:v>
                </c:pt>
                <c:pt idx="47985">
                  <c:v>2.85521E-2</c:v>
                </c:pt>
                <c:pt idx="47986">
                  <c:v>2.6665700000000001E-2</c:v>
                </c:pt>
                <c:pt idx="47987">
                  <c:v>2.0397200000000001E-2</c:v>
                </c:pt>
                <c:pt idx="47988">
                  <c:v>3.2428699999999998E-2</c:v>
                </c:pt>
                <c:pt idx="47989">
                  <c:v>1.8888499999999999E-2</c:v>
                </c:pt>
                <c:pt idx="47990">
                  <c:v>3.9538400000000001E-2</c:v>
                </c:pt>
                <c:pt idx="47991">
                  <c:v>3.02773E-2</c:v>
                </c:pt>
                <c:pt idx="47992">
                  <c:v>4.0191699999999997E-2</c:v>
                </c:pt>
                <c:pt idx="47993">
                  <c:v>3.5369900000000003E-2</c:v>
                </c:pt>
                <c:pt idx="47994">
                  <c:v>3.8641000000000002E-2</c:v>
                </c:pt>
                <c:pt idx="47995">
                  <c:v>4.9729299999999997E-2</c:v>
                </c:pt>
                <c:pt idx="47996">
                  <c:v>4.3205300000000002E-2</c:v>
                </c:pt>
                <c:pt idx="47997">
                  <c:v>4.58632E-2</c:v>
                </c:pt>
                <c:pt idx="47998">
                  <c:v>4.79908E-2</c:v>
                </c:pt>
                <c:pt idx="47999">
                  <c:v>3.4840599999999999E-2</c:v>
                </c:pt>
                <c:pt idx="48000">
                  <c:v>4.9362200000000002E-2</c:v>
                </c:pt>
                <c:pt idx="48001">
                  <c:v>4.2077999999999997E-2</c:v>
                </c:pt>
                <c:pt idx="48002">
                  <c:v>3.3210799999999999E-2</c:v>
                </c:pt>
                <c:pt idx="48003">
                  <c:v>4.0946000000000003E-2</c:v>
                </c:pt>
                <c:pt idx="48004">
                  <c:v>4.3773699999999999E-2</c:v>
                </c:pt>
                <c:pt idx="48005">
                  <c:v>4.4205700000000001E-2</c:v>
                </c:pt>
                <c:pt idx="48006">
                  <c:v>5.4113399999999999E-2</c:v>
                </c:pt>
                <c:pt idx="48007">
                  <c:v>4.1914E-2</c:v>
                </c:pt>
                <c:pt idx="48008">
                  <c:v>5.6824699999999999E-2</c:v>
                </c:pt>
                <c:pt idx="48009">
                  <c:v>5.4962200000000003E-2</c:v>
                </c:pt>
                <c:pt idx="48010">
                  <c:v>6.0276000000000003E-2</c:v>
                </c:pt>
                <c:pt idx="48011">
                  <c:v>4.7678900000000003E-2</c:v>
                </c:pt>
                <c:pt idx="48012">
                  <c:v>2.70443E-2</c:v>
                </c:pt>
                <c:pt idx="48013">
                  <c:v>4.7200199999999998E-2</c:v>
                </c:pt>
                <c:pt idx="48014">
                  <c:v>4.9665500000000001E-2</c:v>
                </c:pt>
                <c:pt idx="48015">
                  <c:v>3.9354300000000002E-2</c:v>
                </c:pt>
                <c:pt idx="48016">
                  <c:v>4.0514000000000001E-2</c:v>
                </c:pt>
                <c:pt idx="48017">
                  <c:v>3.8750600000000003E-2</c:v>
                </c:pt>
                <c:pt idx="48018">
                  <c:v>5.3123499999999997E-2</c:v>
                </c:pt>
                <c:pt idx="48019">
                  <c:v>3.9442999999999999E-2</c:v>
                </c:pt>
                <c:pt idx="48020">
                  <c:v>4.90026E-2</c:v>
                </c:pt>
                <c:pt idx="48021">
                  <c:v>5.5301700000000002E-2</c:v>
                </c:pt>
                <c:pt idx="48022">
                  <c:v>4.1688900000000001E-2</c:v>
                </c:pt>
                <c:pt idx="48023">
                  <c:v>4.8187300000000002E-2</c:v>
                </c:pt>
                <c:pt idx="48024">
                  <c:v>5.7367300000000003E-2</c:v>
                </c:pt>
                <c:pt idx="48025">
                  <c:v>5.4406200000000002E-2</c:v>
                </c:pt>
                <c:pt idx="48026">
                  <c:v>3.4865399999999998E-2</c:v>
                </c:pt>
                <c:pt idx="48027">
                  <c:v>5.0612400000000002E-2</c:v>
                </c:pt>
                <c:pt idx="48028">
                  <c:v>3.58582E-2</c:v>
                </c:pt>
                <c:pt idx="48029">
                  <c:v>3.3177400000000003E-2</c:v>
                </c:pt>
                <c:pt idx="48030">
                  <c:v>3.9129299999999999E-2</c:v>
                </c:pt>
                <c:pt idx="48031">
                  <c:v>3.4657500000000001E-2</c:v>
                </c:pt>
                <c:pt idx="48032">
                  <c:v>4.7590300000000002E-2</c:v>
                </c:pt>
                <c:pt idx="48033">
                  <c:v>4.1825300000000003E-2</c:v>
                </c:pt>
                <c:pt idx="48034">
                  <c:v>4.1804300000000003E-2</c:v>
                </c:pt>
                <c:pt idx="48035">
                  <c:v>3.8222300000000001E-2</c:v>
                </c:pt>
                <c:pt idx="48036">
                  <c:v>2.6498799999999999E-2</c:v>
                </c:pt>
                <c:pt idx="48037">
                  <c:v>4.3955800000000003E-2</c:v>
                </c:pt>
                <c:pt idx="48038">
                  <c:v>5.0262500000000002E-2</c:v>
                </c:pt>
                <c:pt idx="48039">
                  <c:v>3.5965900000000002E-2</c:v>
                </c:pt>
                <c:pt idx="48040">
                  <c:v>4.7062899999999998E-2</c:v>
                </c:pt>
                <c:pt idx="48041">
                  <c:v>4.8756599999999997E-2</c:v>
                </c:pt>
                <c:pt idx="48042">
                  <c:v>4.2617799999999997E-2</c:v>
                </c:pt>
                <c:pt idx="48043">
                  <c:v>4.9439400000000001E-2</c:v>
                </c:pt>
                <c:pt idx="48044">
                  <c:v>4.1750000000000002E-2</c:v>
                </c:pt>
                <c:pt idx="48045">
                  <c:v>4.4468899999999999E-2</c:v>
                </c:pt>
                <c:pt idx="48046">
                  <c:v>3.4459099999999999E-2</c:v>
                </c:pt>
                <c:pt idx="48047">
                  <c:v>3.01991E-2</c:v>
                </c:pt>
                <c:pt idx="48048">
                  <c:v>3.0872299999999998E-2</c:v>
                </c:pt>
                <c:pt idx="48049">
                  <c:v>4.6113000000000001E-2</c:v>
                </c:pt>
                <c:pt idx="48050">
                  <c:v>3.9215100000000003E-2</c:v>
                </c:pt>
                <c:pt idx="48051">
                  <c:v>4.4358300000000003E-2</c:v>
                </c:pt>
                <c:pt idx="48052">
                  <c:v>3.6547700000000002E-2</c:v>
                </c:pt>
                <c:pt idx="48053">
                  <c:v>5.2948000000000002E-2</c:v>
                </c:pt>
                <c:pt idx="48054">
                  <c:v>4.0047600000000003E-2</c:v>
                </c:pt>
                <c:pt idx="48055">
                  <c:v>5.1490800000000003E-2</c:v>
                </c:pt>
                <c:pt idx="48056">
                  <c:v>3.9297100000000001E-2</c:v>
                </c:pt>
                <c:pt idx="48057">
                  <c:v>4.8189200000000001E-2</c:v>
                </c:pt>
                <c:pt idx="48058">
                  <c:v>4.5942299999999998E-2</c:v>
                </c:pt>
                <c:pt idx="48059">
                  <c:v>4.1318899999999999E-2</c:v>
                </c:pt>
                <c:pt idx="48060">
                  <c:v>4.6287500000000002E-2</c:v>
                </c:pt>
                <c:pt idx="48061">
                  <c:v>4.4131299999999998E-2</c:v>
                </c:pt>
                <c:pt idx="48062">
                  <c:v>4.1095699999999999E-2</c:v>
                </c:pt>
                <c:pt idx="48063">
                  <c:v>3.3544499999999998E-2</c:v>
                </c:pt>
                <c:pt idx="48064">
                  <c:v>3.8593299999999997E-2</c:v>
                </c:pt>
                <c:pt idx="48065">
                  <c:v>4.0189700000000002E-2</c:v>
                </c:pt>
                <c:pt idx="48066">
                  <c:v>5.3015699999999999E-2</c:v>
                </c:pt>
                <c:pt idx="48067">
                  <c:v>5.4674100000000003E-2</c:v>
                </c:pt>
                <c:pt idx="48068">
                  <c:v>3.21655E-2</c:v>
                </c:pt>
                <c:pt idx="48069">
                  <c:v>5.2987100000000002E-2</c:v>
                </c:pt>
                <c:pt idx="48070">
                  <c:v>5.79538E-2</c:v>
                </c:pt>
                <c:pt idx="48071">
                  <c:v>5.20334E-2</c:v>
                </c:pt>
                <c:pt idx="48072">
                  <c:v>3.6622000000000002E-2</c:v>
                </c:pt>
                <c:pt idx="48073">
                  <c:v>2.99349E-2</c:v>
                </c:pt>
                <c:pt idx="48074">
                  <c:v>5.38101E-2</c:v>
                </c:pt>
                <c:pt idx="48075">
                  <c:v>2.8266900000000001E-2</c:v>
                </c:pt>
                <c:pt idx="48076">
                  <c:v>4.3723100000000001E-2</c:v>
                </c:pt>
                <c:pt idx="48077">
                  <c:v>3.0603399999999999E-2</c:v>
                </c:pt>
                <c:pt idx="48078">
                  <c:v>4.11119E-2</c:v>
                </c:pt>
                <c:pt idx="48079">
                  <c:v>4.12369E-2</c:v>
                </c:pt>
                <c:pt idx="48080">
                  <c:v>3.76844E-2</c:v>
                </c:pt>
                <c:pt idx="48081">
                  <c:v>3.1190900000000001E-2</c:v>
                </c:pt>
                <c:pt idx="48082">
                  <c:v>4.1445700000000002E-2</c:v>
                </c:pt>
                <c:pt idx="48083">
                  <c:v>3.8286199999999999E-2</c:v>
                </c:pt>
                <c:pt idx="48084">
                  <c:v>3.36447E-2</c:v>
                </c:pt>
                <c:pt idx="48085">
                  <c:v>4.2141900000000003E-2</c:v>
                </c:pt>
                <c:pt idx="48086">
                  <c:v>3.4421899999999998E-2</c:v>
                </c:pt>
                <c:pt idx="48087">
                  <c:v>2.9665899999999999E-2</c:v>
                </c:pt>
                <c:pt idx="48088">
                  <c:v>4.3846099999999999E-2</c:v>
                </c:pt>
                <c:pt idx="48089">
                  <c:v>2.3758899999999999E-2</c:v>
                </c:pt>
                <c:pt idx="48090">
                  <c:v>4.9722700000000002E-2</c:v>
                </c:pt>
                <c:pt idx="48091">
                  <c:v>5.3263699999999997E-2</c:v>
                </c:pt>
                <c:pt idx="48092">
                  <c:v>3.8333899999999997E-2</c:v>
                </c:pt>
                <c:pt idx="48093">
                  <c:v>3.9273299999999997E-2</c:v>
                </c:pt>
                <c:pt idx="48094">
                  <c:v>3.5778999999999998E-2</c:v>
                </c:pt>
                <c:pt idx="48095">
                  <c:v>5.2190800000000002E-2</c:v>
                </c:pt>
                <c:pt idx="48096">
                  <c:v>4.5503599999999998E-2</c:v>
                </c:pt>
                <c:pt idx="48097">
                  <c:v>4.8226400000000003E-2</c:v>
                </c:pt>
                <c:pt idx="48098">
                  <c:v>5.1074000000000001E-2</c:v>
                </c:pt>
                <c:pt idx="48099">
                  <c:v>3.6040299999999997E-2</c:v>
                </c:pt>
                <c:pt idx="48100">
                  <c:v>3.2939900000000001E-2</c:v>
                </c:pt>
                <c:pt idx="48101">
                  <c:v>3.5877199999999998E-2</c:v>
                </c:pt>
                <c:pt idx="48102">
                  <c:v>4.9920100000000002E-2</c:v>
                </c:pt>
                <c:pt idx="48103">
                  <c:v>3.5699799999999997E-2</c:v>
                </c:pt>
                <c:pt idx="48104">
                  <c:v>3.4667000000000003E-2</c:v>
                </c:pt>
                <c:pt idx="48105">
                  <c:v>3.4551600000000002E-2</c:v>
                </c:pt>
                <c:pt idx="48106">
                  <c:v>3.5475699999999999E-2</c:v>
                </c:pt>
                <c:pt idx="48107">
                  <c:v>2.9340700000000001E-2</c:v>
                </c:pt>
                <c:pt idx="48108">
                  <c:v>4.6301799999999997E-2</c:v>
                </c:pt>
                <c:pt idx="48109">
                  <c:v>4.9636800000000002E-2</c:v>
                </c:pt>
                <c:pt idx="48110">
                  <c:v>3.7786500000000001E-2</c:v>
                </c:pt>
                <c:pt idx="48111">
                  <c:v>4.4706299999999997E-2</c:v>
                </c:pt>
                <c:pt idx="48112">
                  <c:v>2.66027E-2</c:v>
                </c:pt>
                <c:pt idx="48113">
                  <c:v>3.36761E-2</c:v>
                </c:pt>
                <c:pt idx="48114">
                  <c:v>3.6462799999999997E-2</c:v>
                </c:pt>
                <c:pt idx="48115">
                  <c:v>4.7064799999999997E-2</c:v>
                </c:pt>
                <c:pt idx="48116">
                  <c:v>4.2190600000000002E-2</c:v>
                </c:pt>
                <c:pt idx="48117">
                  <c:v>3.0062700000000001E-2</c:v>
                </c:pt>
                <c:pt idx="48118">
                  <c:v>3.6308300000000002E-2</c:v>
                </c:pt>
                <c:pt idx="48119">
                  <c:v>4.2762799999999997E-2</c:v>
                </c:pt>
                <c:pt idx="48120">
                  <c:v>4.4078800000000001E-2</c:v>
                </c:pt>
                <c:pt idx="48121">
                  <c:v>3.5367000000000003E-2</c:v>
                </c:pt>
                <c:pt idx="48122">
                  <c:v>3.8344400000000001E-2</c:v>
                </c:pt>
                <c:pt idx="48123">
                  <c:v>3.11203E-2</c:v>
                </c:pt>
                <c:pt idx="48124">
                  <c:v>3.4810099999999997E-2</c:v>
                </c:pt>
                <c:pt idx="48125">
                  <c:v>3.1974799999999998E-2</c:v>
                </c:pt>
                <c:pt idx="48126">
                  <c:v>5.2143099999999998E-2</c:v>
                </c:pt>
                <c:pt idx="48127">
                  <c:v>4.2110399999999999E-2</c:v>
                </c:pt>
                <c:pt idx="48128">
                  <c:v>3.5241099999999997E-2</c:v>
                </c:pt>
                <c:pt idx="48129">
                  <c:v>3.70131E-2</c:v>
                </c:pt>
                <c:pt idx="48130">
                  <c:v>4.8224400000000001E-2</c:v>
                </c:pt>
                <c:pt idx="48131">
                  <c:v>3.8492199999999997E-2</c:v>
                </c:pt>
                <c:pt idx="48132">
                  <c:v>4.5744899999999998E-2</c:v>
                </c:pt>
                <c:pt idx="48133">
                  <c:v>2.3871400000000001E-2</c:v>
                </c:pt>
                <c:pt idx="48134">
                  <c:v>3.07674E-2</c:v>
                </c:pt>
                <c:pt idx="48135">
                  <c:v>3.6460899999999997E-2</c:v>
                </c:pt>
                <c:pt idx="48136">
                  <c:v>2.3460399999999999E-2</c:v>
                </c:pt>
                <c:pt idx="48137">
                  <c:v>2.6970899999999999E-2</c:v>
                </c:pt>
                <c:pt idx="48138">
                  <c:v>2.4879499999999999E-2</c:v>
                </c:pt>
                <c:pt idx="48139">
                  <c:v>3.3497800000000001E-2</c:v>
                </c:pt>
                <c:pt idx="48140">
                  <c:v>3.2550799999999998E-2</c:v>
                </c:pt>
                <c:pt idx="48141">
                  <c:v>1.86892E-2</c:v>
                </c:pt>
                <c:pt idx="48142">
                  <c:v>3.6855699999999998E-2</c:v>
                </c:pt>
                <c:pt idx="48143">
                  <c:v>2.5166500000000001E-2</c:v>
                </c:pt>
                <c:pt idx="48144">
                  <c:v>2.8724699999999999E-2</c:v>
                </c:pt>
                <c:pt idx="48145">
                  <c:v>1.5181500000000001E-2</c:v>
                </c:pt>
                <c:pt idx="48146">
                  <c:v>2.2964499999999999E-2</c:v>
                </c:pt>
                <c:pt idx="48147">
                  <c:v>2.8181100000000001E-2</c:v>
                </c:pt>
                <c:pt idx="48148">
                  <c:v>1.81341E-2</c:v>
                </c:pt>
                <c:pt idx="48149">
                  <c:v>8.3360699999999992E-3</c:v>
                </c:pt>
                <c:pt idx="48150">
                  <c:v>2.2604900000000001E-2</c:v>
                </c:pt>
                <c:pt idx="48151">
                  <c:v>1.49593E-2</c:v>
                </c:pt>
                <c:pt idx="48152">
                  <c:v>2.0872100000000001E-2</c:v>
                </c:pt>
                <c:pt idx="48153">
                  <c:v>1.4328E-2</c:v>
                </c:pt>
                <c:pt idx="48154">
                  <c:v>1.91307E-3</c:v>
                </c:pt>
                <c:pt idx="48155">
                  <c:v>3.1542800000000003E-2</c:v>
                </c:pt>
                <c:pt idx="48156" formatCode="0.00E+00">
                  <c:v>1.51348E-2</c:v>
                </c:pt>
                <c:pt idx="48157">
                  <c:v>1.1968599999999999E-2</c:v>
                </c:pt>
                <c:pt idx="48158">
                  <c:v>2.61021E-3</c:v>
                </c:pt>
                <c:pt idx="48159">
                  <c:v>2.7589799999999999E-3</c:v>
                </c:pt>
                <c:pt idx="48160">
                  <c:v>1.7605800000000001E-2</c:v>
                </c:pt>
                <c:pt idx="48161">
                  <c:v>1.3506900000000001E-2</c:v>
                </c:pt>
                <c:pt idx="48162">
                  <c:v>2.0152099999999999E-2</c:v>
                </c:pt>
                <c:pt idx="48163">
                  <c:v>1.9466399999999998E-2</c:v>
                </c:pt>
                <c:pt idx="48164">
                  <c:v>1.5769999999999999E-2</c:v>
                </c:pt>
                <c:pt idx="48165">
                  <c:v>1.3192199999999999E-2</c:v>
                </c:pt>
                <c:pt idx="48166">
                  <c:v>2.32325E-2</c:v>
                </c:pt>
                <c:pt idx="48167">
                  <c:v>7.5015999999999998E-3</c:v>
                </c:pt>
                <c:pt idx="48168">
                  <c:v>2.39668E-2</c:v>
                </c:pt>
                <c:pt idx="48169">
                  <c:v>1.4284099999999999E-2</c:v>
                </c:pt>
                <c:pt idx="48170">
                  <c:v>2.38295E-2</c:v>
                </c:pt>
                <c:pt idx="48171">
                  <c:v>7.6599099999999998E-3</c:v>
                </c:pt>
                <c:pt idx="48172">
                  <c:v>2.14758E-2</c:v>
                </c:pt>
                <c:pt idx="48173">
                  <c:v>2.6543600000000001E-2</c:v>
                </c:pt>
                <c:pt idx="48174">
                  <c:v>1.0691600000000001E-2</c:v>
                </c:pt>
                <c:pt idx="48175">
                  <c:v>1.4939300000000001E-2</c:v>
                </c:pt>
                <c:pt idx="48176">
                  <c:v>6.9370300000000003E-3</c:v>
                </c:pt>
                <c:pt idx="48177">
                  <c:v>6.2370299999999997E-4</c:v>
                </c:pt>
                <c:pt idx="48178">
                  <c:v>8.1157699999999996E-3</c:v>
                </c:pt>
                <c:pt idx="48179" formatCode="0.00E+00">
                  <c:v>1.23978E-5</c:v>
                </c:pt>
                <c:pt idx="48180">
                  <c:v>-6.0825300000000001E-3</c:v>
                </c:pt>
                <c:pt idx="48181">
                  <c:v>-8.1863400000000003E-3</c:v>
                </c:pt>
                <c:pt idx="48182">
                  <c:v>3.1166100000000001E-3</c:v>
                </c:pt>
                <c:pt idx="48183">
                  <c:v>4.5204199999999998E-3</c:v>
                </c:pt>
                <c:pt idx="48184">
                  <c:v>8.1424700000000006E-3</c:v>
                </c:pt>
                <c:pt idx="48185">
                  <c:v>1.0057399999999999E-2</c:v>
                </c:pt>
                <c:pt idx="48186">
                  <c:v>-1.5205400000000001E-2</c:v>
                </c:pt>
                <c:pt idx="48187">
                  <c:v>4.4746400000000002E-3</c:v>
                </c:pt>
                <c:pt idx="48188">
                  <c:v>-1.8448800000000001E-2</c:v>
                </c:pt>
                <c:pt idx="48189">
                  <c:v>7.0037800000000002E-3</c:v>
                </c:pt>
                <c:pt idx="48190">
                  <c:v>-2.62547E-3</c:v>
                </c:pt>
                <c:pt idx="48191">
                  <c:v>4.2820000000000002E-3</c:v>
                </c:pt>
                <c:pt idx="48192">
                  <c:v>-7.9822499999999995E-4</c:v>
                </c:pt>
                <c:pt idx="48193">
                  <c:v>-2.1705600000000002E-3</c:v>
                </c:pt>
                <c:pt idx="48194">
                  <c:v>-8.8405600000000003E-4</c:v>
                </c:pt>
                <c:pt idx="48195">
                  <c:v>9.7446400000000006E-3</c:v>
                </c:pt>
                <c:pt idx="48196">
                  <c:v>3.8385400000000001E-3</c:v>
                </c:pt>
                <c:pt idx="48197">
                  <c:v>4.2228700000000001E-3</c:v>
                </c:pt>
                <c:pt idx="48198">
                  <c:v>-4.1027099999999999E-3</c:v>
                </c:pt>
                <c:pt idx="48199">
                  <c:v>-7.3490099999999996E-3</c:v>
                </c:pt>
                <c:pt idx="48200">
                  <c:v>-1.0576199999999999E-2</c:v>
                </c:pt>
                <c:pt idx="48201">
                  <c:v>-4.2209600000000002E-3</c:v>
                </c:pt>
                <c:pt idx="48202">
                  <c:v>1.63517E-2</c:v>
                </c:pt>
                <c:pt idx="48203">
                  <c:v>4.17805E-3</c:v>
                </c:pt>
                <c:pt idx="48204">
                  <c:v>-5.8975199999999998E-3</c:v>
                </c:pt>
                <c:pt idx="48205">
                  <c:v>-7.9250299999999996E-3</c:v>
                </c:pt>
                <c:pt idx="48206">
                  <c:v>7.5998300000000001E-3</c:v>
                </c:pt>
                <c:pt idx="48207">
                  <c:v>4.8809099999999996E-3</c:v>
                </c:pt>
                <c:pt idx="48208">
                  <c:v>3.6745100000000002E-3</c:v>
                </c:pt>
                <c:pt idx="48209">
                  <c:v>-8.9931500000000001E-3</c:v>
                </c:pt>
                <c:pt idx="48210">
                  <c:v>-1.4154399999999999E-2</c:v>
                </c:pt>
                <c:pt idx="48211">
                  <c:v>-9.4823800000000003E-3</c:v>
                </c:pt>
                <c:pt idx="48212">
                  <c:v>-2.20022E-2</c:v>
                </c:pt>
                <c:pt idx="48213">
                  <c:v>-1.0842299999999999E-2</c:v>
                </c:pt>
                <c:pt idx="48214">
                  <c:v>-2.0742400000000002E-3</c:v>
                </c:pt>
                <c:pt idx="48215">
                  <c:v>-1.50814E-2</c:v>
                </c:pt>
                <c:pt idx="48216">
                  <c:v>-7.7485999999999996E-3</c:v>
                </c:pt>
                <c:pt idx="48217">
                  <c:v>-2.4622000000000002E-2</c:v>
                </c:pt>
                <c:pt idx="48218">
                  <c:v>1.3822600000000001E-2</c:v>
                </c:pt>
                <c:pt idx="48219">
                  <c:v>-8.2197199999999998E-3</c:v>
                </c:pt>
                <c:pt idx="48220">
                  <c:v>-2.5081600000000002E-3</c:v>
                </c:pt>
                <c:pt idx="48221">
                  <c:v>-7.3194499999999999E-3</c:v>
                </c:pt>
                <c:pt idx="48222">
                  <c:v>-7.1229900000000001E-3</c:v>
                </c:pt>
                <c:pt idx="48223">
                  <c:v>1.87302E-3</c:v>
                </c:pt>
                <c:pt idx="48224">
                  <c:v>-5.0296799999999999E-3</c:v>
                </c:pt>
                <c:pt idx="48225">
                  <c:v>-7.8077299999999997E-3</c:v>
                </c:pt>
                <c:pt idx="48226">
                  <c:v>-1.1155099999999999E-2</c:v>
                </c:pt>
                <c:pt idx="48227">
                  <c:v>-5.8975199999999998E-3</c:v>
                </c:pt>
                <c:pt idx="48228">
                  <c:v>-1.07489E-2</c:v>
                </c:pt>
                <c:pt idx="48229">
                  <c:v>-5.7411199999999997E-3</c:v>
                </c:pt>
                <c:pt idx="48230">
                  <c:v>-6.4964300000000001E-3</c:v>
                </c:pt>
                <c:pt idx="48231">
                  <c:v>-1.31626E-2</c:v>
                </c:pt>
                <c:pt idx="48232">
                  <c:v>-6.6242200000000001E-3</c:v>
                </c:pt>
                <c:pt idx="48233">
                  <c:v>-2.1675099999999999E-2</c:v>
                </c:pt>
                <c:pt idx="48234">
                  <c:v>-2.07596E-2</c:v>
                </c:pt>
                <c:pt idx="48235">
                  <c:v>-1.6679800000000002E-2</c:v>
                </c:pt>
                <c:pt idx="48236">
                  <c:v>-1.45445E-2</c:v>
                </c:pt>
                <c:pt idx="48237">
                  <c:v>-1.7715499999999999E-2</c:v>
                </c:pt>
                <c:pt idx="48238">
                  <c:v>-3.2919900000000002E-2</c:v>
                </c:pt>
                <c:pt idx="48239">
                  <c:v>-1.60847E-2</c:v>
                </c:pt>
                <c:pt idx="48240">
                  <c:v>-1.58148E-2</c:v>
                </c:pt>
                <c:pt idx="48241">
                  <c:v>-1.48554E-2</c:v>
                </c:pt>
                <c:pt idx="48242">
                  <c:v>-1.25942E-2</c:v>
                </c:pt>
                <c:pt idx="48243">
                  <c:v>-1.9022000000000001E-2</c:v>
                </c:pt>
                <c:pt idx="48244">
                  <c:v>-2.4719199999999998E-3</c:v>
                </c:pt>
                <c:pt idx="48245">
                  <c:v>-9.8218899999999998E-3</c:v>
                </c:pt>
                <c:pt idx="48246">
                  <c:v>-1.43976E-2</c:v>
                </c:pt>
                <c:pt idx="48247">
                  <c:v>-1.80559E-2</c:v>
                </c:pt>
                <c:pt idx="48248">
                  <c:v>-2.29597E-2</c:v>
                </c:pt>
                <c:pt idx="48249">
                  <c:v>-1.44358E-2</c:v>
                </c:pt>
                <c:pt idx="48250">
                  <c:v>-2.5779699999999999E-2</c:v>
                </c:pt>
                <c:pt idx="48251">
                  <c:v>-2.4284400000000001E-2</c:v>
                </c:pt>
                <c:pt idx="48252">
                  <c:v>-2.8561599999999999E-2</c:v>
                </c:pt>
                <c:pt idx="48253">
                  <c:v>-1.8749200000000001E-2</c:v>
                </c:pt>
                <c:pt idx="48254">
                  <c:v>-2.9256799999999999E-2</c:v>
                </c:pt>
                <c:pt idx="48255">
                  <c:v>-2.41327E-2</c:v>
                </c:pt>
                <c:pt idx="48256">
                  <c:v>-4.3023100000000002E-2</c:v>
                </c:pt>
                <c:pt idx="48257">
                  <c:v>-4.0881199999999999E-2</c:v>
                </c:pt>
                <c:pt idx="48258">
                  <c:v>-3.2311399999999997E-2</c:v>
                </c:pt>
                <c:pt idx="48259">
                  <c:v>-3.7561400000000002E-2</c:v>
                </c:pt>
                <c:pt idx="48260">
                  <c:v>-3.2719600000000001E-2</c:v>
                </c:pt>
                <c:pt idx="48261">
                  <c:v>-3.7832299999999999E-2</c:v>
                </c:pt>
                <c:pt idx="48262">
                  <c:v>-4.18959E-2</c:v>
                </c:pt>
                <c:pt idx="48263">
                  <c:v>-4.7259299999999997E-2</c:v>
                </c:pt>
                <c:pt idx="48264">
                  <c:v>-4.33674E-2</c:v>
                </c:pt>
                <c:pt idx="48265">
                  <c:v>-2.0561200000000002E-2</c:v>
                </c:pt>
                <c:pt idx="48266">
                  <c:v>-3.74098E-2</c:v>
                </c:pt>
                <c:pt idx="48267">
                  <c:v>-2.9572500000000002E-2</c:v>
                </c:pt>
                <c:pt idx="48268">
                  <c:v>-4.0230799999999997E-2</c:v>
                </c:pt>
                <c:pt idx="48269">
                  <c:v>-3.4330399999999997E-2</c:v>
                </c:pt>
                <c:pt idx="48270">
                  <c:v>-3.3156400000000003E-2</c:v>
                </c:pt>
                <c:pt idx="48271">
                  <c:v>-3.0794100000000001E-2</c:v>
                </c:pt>
                <c:pt idx="48272">
                  <c:v>-2.98357E-2</c:v>
                </c:pt>
                <c:pt idx="48273">
                  <c:v>-4.0340399999999998E-2</c:v>
                </c:pt>
                <c:pt idx="48274">
                  <c:v>-4.4357300000000002E-2</c:v>
                </c:pt>
                <c:pt idx="48275">
                  <c:v>-3.1519900000000003E-2</c:v>
                </c:pt>
                <c:pt idx="48276">
                  <c:v>-2.6915600000000001E-2</c:v>
                </c:pt>
                <c:pt idx="48277">
                  <c:v>-2.6758199999999999E-2</c:v>
                </c:pt>
                <c:pt idx="48278">
                  <c:v>-2.069E-2</c:v>
                </c:pt>
                <c:pt idx="48279">
                  <c:v>-2.0802500000000002E-2</c:v>
                </c:pt>
                <c:pt idx="48280">
                  <c:v>-2.3978200000000002E-2</c:v>
                </c:pt>
                <c:pt idx="48281">
                  <c:v>-1.8005400000000001E-2</c:v>
                </c:pt>
                <c:pt idx="48282">
                  <c:v>-2.1352800000000002E-2</c:v>
                </c:pt>
                <c:pt idx="48283">
                  <c:v>-3.2950399999999998E-2</c:v>
                </c:pt>
                <c:pt idx="48284">
                  <c:v>-2.8213499999999999E-2</c:v>
                </c:pt>
                <c:pt idx="48285">
                  <c:v>-2.7400000000000001E-2</c:v>
                </c:pt>
                <c:pt idx="48286">
                  <c:v>-2.1036099999999999E-2</c:v>
                </c:pt>
                <c:pt idx="48287">
                  <c:v>-2.5764499999999999E-2</c:v>
                </c:pt>
                <c:pt idx="48288">
                  <c:v>-2.8988799999999999E-2</c:v>
                </c:pt>
                <c:pt idx="48289">
                  <c:v>-3.9810199999999997E-2</c:v>
                </c:pt>
                <c:pt idx="48290">
                  <c:v>-4.0266999999999997E-2</c:v>
                </c:pt>
                <c:pt idx="48291">
                  <c:v>-5.2634199999999999E-2</c:v>
                </c:pt>
                <c:pt idx="48292">
                  <c:v>-6.0187299999999999E-2</c:v>
                </c:pt>
                <c:pt idx="48293">
                  <c:v>-5.3817700000000003E-2</c:v>
                </c:pt>
                <c:pt idx="48294">
                  <c:v>-6.5827399999999994E-2</c:v>
                </c:pt>
                <c:pt idx="48295">
                  <c:v>-5.8305700000000002E-2</c:v>
                </c:pt>
                <c:pt idx="48296">
                  <c:v>-6.2676399999999993E-2</c:v>
                </c:pt>
                <c:pt idx="48297">
                  <c:v>-5.5793799999999998E-2</c:v>
                </c:pt>
                <c:pt idx="48298">
                  <c:v>-6.5745399999999996E-2</c:v>
                </c:pt>
                <c:pt idx="48299">
                  <c:v>-5.5674599999999998E-2</c:v>
                </c:pt>
                <c:pt idx="48300">
                  <c:v>-5.4102900000000002E-2</c:v>
                </c:pt>
                <c:pt idx="48301">
                  <c:v>-5.1437400000000001E-2</c:v>
                </c:pt>
                <c:pt idx="48302">
                  <c:v>-6.0154899999999997E-2</c:v>
                </c:pt>
                <c:pt idx="48303">
                  <c:v>-4.5384399999999998E-2</c:v>
                </c:pt>
                <c:pt idx="48304">
                  <c:v>-4.6334300000000002E-2</c:v>
                </c:pt>
                <c:pt idx="48305">
                  <c:v>-4.3877600000000003E-2</c:v>
                </c:pt>
                <c:pt idx="48306">
                  <c:v>-4.9982100000000002E-2</c:v>
                </c:pt>
                <c:pt idx="48307">
                  <c:v>-4.6204599999999998E-2</c:v>
                </c:pt>
                <c:pt idx="48308">
                  <c:v>-2.52018E-2</c:v>
                </c:pt>
                <c:pt idx="48309">
                  <c:v>-3.1259500000000003E-2</c:v>
                </c:pt>
                <c:pt idx="48310">
                  <c:v>-2.1282200000000001E-2</c:v>
                </c:pt>
                <c:pt idx="48311">
                  <c:v>-3.3456800000000002E-2</c:v>
                </c:pt>
                <c:pt idx="48312">
                  <c:v>-3.97005E-2</c:v>
                </c:pt>
                <c:pt idx="48313">
                  <c:v>-3.6967300000000002E-2</c:v>
                </c:pt>
                <c:pt idx="48314">
                  <c:v>-3.6403699999999997E-2</c:v>
                </c:pt>
                <c:pt idx="48315">
                  <c:v>-4.0450100000000003E-2</c:v>
                </c:pt>
                <c:pt idx="48316">
                  <c:v>-3.8416899999999997E-2</c:v>
                </c:pt>
                <c:pt idx="48317">
                  <c:v>-4.3781300000000002E-2</c:v>
                </c:pt>
                <c:pt idx="48318">
                  <c:v>-5.3946500000000001E-2</c:v>
                </c:pt>
                <c:pt idx="48319">
                  <c:v>-5.7065999999999999E-2</c:v>
                </c:pt>
                <c:pt idx="48320">
                  <c:v>-5.4078099999999997E-2</c:v>
                </c:pt>
                <c:pt idx="48321">
                  <c:v>-5.0789800000000003E-2</c:v>
                </c:pt>
                <c:pt idx="48322">
                  <c:v>-4.1134799999999999E-2</c:v>
                </c:pt>
                <c:pt idx="48323">
                  <c:v>-3.5352700000000001E-2</c:v>
                </c:pt>
                <c:pt idx="48324">
                  <c:v>-3.48616E-2</c:v>
                </c:pt>
                <c:pt idx="48325">
                  <c:v>-3.2490699999999997E-2</c:v>
                </c:pt>
                <c:pt idx="48326">
                  <c:v>-3.97577E-2</c:v>
                </c:pt>
                <c:pt idx="48327">
                  <c:v>-3.8703000000000001E-2</c:v>
                </c:pt>
                <c:pt idx="48328">
                  <c:v>-2.21243E-2</c:v>
                </c:pt>
                <c:pt idx="48329">
                  <c:v>-3.8496000000000002E-2</c:v>
                </c:pt>
                <c:pt idx="48330">
                  <c:v>-3.2789199999999998E-2</c:v>
                </c:pt>
                <c:pt idx="48331">
                  <c:v>-2.1433799999999999E-2</c:v>
                </c:pt>
                <c:pt idx="48332">
                  <c:v>-3.4750900000000001E-2</c:v>
                </c:pt>
                <c:pt idx="48333">
                  <c:v>-3.45793E-2</c:v>
                </c:pt>
                <c:pt idx="48334">
                  <c:v>-4.1372300000000001E-2</c:v>
                </c:pt>
                <c:pt idx="48335">
                  <c:v>-3.8677200000000002E-2</c:v>
                </c:pt>
                <c:pt idx="48336">
                  <c:v>-5.2328100000000002E-2</c:v>
                </c:pt>
                <c:pt idx="48337">
                  <c:v>-5.9668499999999999E-2</c:v>
                </c:pt>
                <c:pt idx="48338">
                  <c:v>-5.8830300000000002E-2</c:v>
                </c:pt>
                <c:pt idx="48339">
                  <c:v>-4.3113699999999998E-2</c:v>
                </c:pt>
                <c:pt idx="48340">
                  <c:v>-4.2238199999999997E-2</c:v>
                </c:pt>
                <c:pt idx="48341">
                  <c:v>-4.5883199999999999E-2</c:v>
                </c:pt>
                <c:pt idx="48342">
                  <c:v>-3.2429699999999999E-2</c:v>
                </c:pt>
                <c:pt idx="48343">
                  <c:v>-4.2882900000000002E-2</c:v>
                </c:pt>
                <c:pt idx="48344">
                  <c:v>-4.9718900000000003E-2</c:v>
                </c:pt>
                <c:pt idx="48345">
                  <c:v>-5.1090200000000002E-2</c:v>
                </c:pt>
                <c:pt idx="48346">
                  <c:v>-5.0314900000000003E-2</c:v>
                </c:pt>
                <c:pt idx="48347">
                  <c:v>-3.9473500000000002E-2</c:v>
                </c:pt>
                <c:pt idx="48348">
                  <c:v>-4.4787399999999998E-2</c:v>
                </c:pt>
                <c:pt idx="48349" formatCode="0.00E+00">
                  <c:v>-4.20151E-2</c:v>
                </c:pt>
                <c:pt idx="48350">
                  <c:v>-3.7002599999999997E-2</c:v>
                </c:pt>
                <c:pt idx="48351">
                  <c:v>-3.25241E-2</c:v>
                </c:pt>
                <c:pt idx="48352">
                  <c:v>-2.1529199999999998E-2</c:v>
                </c:pt>
                <c:pt idx="48353">
                  <c:v>-2.8688399999999999E-2</c:v>
                </c:pt>
                <c:pt idx="48354">
                  <c:v>-4.0603599999999997E-2</c:v>
                </c:pt>
                <c:pt idx="48355">
                  <c:v>-3.8933799999999998E-2</c:v>
                </c:pt>
                <c:pt idx="48356">
                  <c:v>-2.8249699999999999E-2</c:v>
                </c:pt>
                <c:pt idx="48357">
                  <c:v>-2.7597400000000001E-2</c:v>
                </c:pt>
                <c:pt idx="48358">
                  <c:v>-2.19402E-2</c:v>
                </c:pt>
                <c:pt idx="48359">
                  <c:v>-2.6348099999999999E-2</c:v>
                </c:pt>
                <c:pt idx="48360">
                  <c:v>-3.2629999999999999E-2</c:v>
                </c:pt>
                <c:pt idx="48361">
                  <c:v>-2.88887E-2</c:v>
                </c:pt>
                <c:pt idx="48362">
                  <c:v>-2.52771E-2</c:v>
                </c:pt>
                <c:pt idx="48363">
                  <c:v>-2.6298499999999999E-2</c:v>
                </c:pt>
                <c:pt idx="48364">
                  <c:v>-3.4812900000000001E-2</c:v>
                </c:pt>
                <c:pt idx="48365">
                  <c:v>-3.9318100000000002E-2</c:v>
                </c:pt>
                <c:pt idx="48366">
                  <c:v>-5.1971400000000001E-2</c:v>
                </c:pt>
                <c:pt idx="48367">
                  <c:v>-4.7739999999999998E-2</c:v>
                </c:pt>
                <c:pt idx="48368">
                  <c:v>-4.47035E-2</c:v>
                </c:pt>
                <c:pt idx="48369">
                  <c:v>-2.8984099999999999E-2</c:v>
                </c:pt>
                <c:pt idx="48370">
                  <c:v>-4.5549399999999997E-2</c:v>
                </c:pt>
                <c:pt idx="48371">
                  <c:v>-3.61929E-2</c:v>
                </c:pt>
                <c:pt idx="48372">
                  <c:v>-3.59335E-2</c:v>
                </c:pt>
                <c:pt idx="48373">
                  <c:v>-4.5115500000000003E-2</c:v>
                </c:pt>
                <c:pt idx="48374">
                  <c:v>-3.5335499999999999E-2</c:v>
                </c:pt>
                <c:pt idx="48375">
                  <c:v>-4.9440400000000002E-2</c:v>
                </c:pt>
                <c:pt idx="48376">
                  <c:v>-5.1079800000000002E-2</c:v>
                </c:pt>
                <c:pt idx="48377">
                  <c:v>-4.6792E-2</c:v>
                </c:pt>
                <c:pt idx="48378" formatCode="0.00E+00">
                  <c:v>-4.9932499999999998E-2</c:v>
                </c:pt>
                <c:pt idx="48379">
                  <c:v>-4.8737500000000003E-2</c:v>
                </c:pt>
                <c:pt idx="48380">
                  <c:v>-3.7174199999999998E-2</c:v>
                </c:pt>
                <c:pt idx="48381" formatCode="0.00E+00">
                  <c:v>-4.0839199999999999E-2</c:v>
                </c:pt>
                <c:pt idx="48382">
                  <c:v>-4.1302699999999998E-2</c:v>
                </c:pt>
                <c:pt idx="48383">
                  <c:v>-3.1526600000000002E-2</c:v>
                </c:pt>
                <c:pt idx="48384">
                  <c:v>-4.2351699999999999E-2</c:v>
                </c:pt>
                <c:pt idx="48385">
                  <c:v>-3.0185699999999999E-2</c:v>
                </c:pt>
                <c:pt idx="48386">
                  <c:v>-3.2155000000000003E-2</c:v>
                </c:pt>
                <c:pt idx="48387">
                  <c:v>-4.3290099999999998E-2</c:v>
                </c:pt>
                <c:pt idx="48388">
                  <c:v>-3.5946800000000001E-2</c:v>
                </c:pt>
                <c:pt idx="48389">
                  <c:v>-3.7638699999999997E-2</c:v>
                </c:pt>
                <c:pt idx="48390">
                  <c:v>-4.6906499999999997E-2</c:v>
                </c:pt>
                <c:pt idx="48391">
                  <c:v>-3.4417200000000002E-2</c:v>
                </c:pt>
                <c:pt idx="48392">
                  <c:v>-3.6436999999999997E-2</c:v>
                </c:pt>
                <c:pt idx="48393">
                  <c:v>-3.9935100000000001E-2</c:v>
                </c:pt>
                <c:pt idx="48394">
                  <c:v>-4.60787E-2</c:v>
                </c:pt>
                <c:pt idx="48395">
                  <c:v>-3.34063E-2</c:v>
                </c:pt>
                <c:pt idx="48396">
                  <c:v>-3.99418E-2</c:v>
                </c:pt>
                <c:pt idx="48397">
                  <c:v>-3.9544099999999999E-2</c:v>
                </c:pt>
                <c:pt idx="48398">
                  <c:v>-2.8325099999999999E-2</c:v>
                </c:pt>
                <c:pt idx="48399">
                  <c:v>-2.9688800000000001E-2</c:v>
                </c:pt>
                <c:pt idx="48400">
                  <c:v>-4.4990500000000003E-2</c:v>
                </c:pt>
                <c:pt idx="48401">
                  <c:v>-4.20361E-2</c:v>
                </c:pt>
                <c:pt idx="48402">
                  <c:v>-4.5268999999999997E-2</c:v>
                </c:pt>
                <c:pt idx="48403">
                  <c:v>-2.9779400000000001E-2</c:v>
                </c:pt>
                <c:pt idx="48404">
                  <c:v>-3.9310499999999998E-2</c:v>
                </c:pt>
                <c:pt idx="48405">
                  <c:v>-3.7821800000000003E-2</c:v>
                </c:pt>
                <c:pt idx="48406">
                  <c:v>-3.0221000000000001E-2</c:v>
                </c:pt>
                <c:pt idx="48407">
                  <c:v>-4.4815099999999997E-2</c:v>
                </c:pt>
                <c:pt idx="48408">
                  <c:v>-3.84626E-2</c:v>
                </c:pt>
                <c:pt idx="48409">
                  <c:v>-2.5200799999999999E-2</c:v>
                </c:pt>
                <c:pt idx="48410">
                  <c:v>-3.2355299999999997E-2</c:v>
                </c:pt>
                <c:pt idx="48411">
                  <c:v>-4.0420499999999998E-2</c:v>
                </c:pt>
                <c:pt idx="48412">
                  <c:v>-3.6030800000000002E-2</c:v>
                </c:pt>
                <c:pt idx="48413">
                  <c:v>-3.7481300000000002E-2</c:v>
                </c:pt>
                <c:pt idx="48414">
                  <c:v>-4.91247E-2</c:v>
                </c:pt>
                <c:pt idx="48415">
                  <c:v>-4.0735199999999999E-2</c:v>
                </c:pt>
                <c:pt idx="48416">
                  <c:v>-3.9169299999999997E-2</c:v>
                </c:pt>
                <c:pt idx="48417">
                  <c:v>-4.5893700000000003E-2</c:v>
                </c:pt>
                <c:pt idx="48418">
                  <c:v>-4.28476E-2</c:v>
                </c:pt>
                <c:pt idx="48419">
                  <c:v>-5.44872E-2</c:v>
                </c:pt>
                <c:pt idx="48420">
                  <c:v>-4.76952E-2</c:v>
                </c:pt>
                <c:pt idx="48421">
                  <c:v>-2.74773E-2</c:v>
                </c:pt>
                <c:pt idx="48422">
                  <c:v>-3.6583900000000003E-2</c:v>
                </c:pt>
                <c:pt idx="48423">
                  <c:v>-2.7874900000000001E-2</c:v>
                </c:pt>
                <c:pt idx="48424">
                  <c:v>-2.9479999999999999E-2</c:v>
                </c:pt>
                <c:pt idx="48425">
                  <c:v>-2.9915799999999999E-2</c:v>
                </c:pt>
                <c:pt idx="48426">
                  <c:v>-2.5127400000000001E-2</c:v>
                </c:pt>
                <c:pt idx="48427">
                  <c:v>-2.81601E-2</c:v>
                </c:pt>
                <c:pt idx="48428">
                  <c:v>-3.7246700000000001E-2</c:v>
                </c:pt>
                <c:pt idx="48429">
                  <c:v>-4.2145700000000001E-2</c:v>
                </c:pt>
                <c:pt idx="48430">
                  <c:v>-3.7606199999999999E-2</c:v>
                </c:pt>
                <c:pt idx="48431">
                  <c:v>-4.3223400000000002E-2</c:v>
                </c:pt>
                <c:pt idx="48432">
                  <c:v>-4.1282699999999999E-2</c:v>
                </c:pt>
                <c:pt idx="48433">
                  <c:v>-3.69921E-2</c:v>
                </c:pt>
                <c:pt idx="48434">
                  <c:v>-2.6619E-2</c:v>
                </c:pt>
                <c:pt idx="48435">
                  <c:v>-2.1649399999999999E-2</c:v>
                </c:pt>
                <c:pt idx="48436">
                  <c:v>-2.1051400000000001E-2</c:v>
                </c:pt>
                <c:pt idx="48437">
                  <c:v>-1.60112E-2</c:v>
                </c:pt>
                <c:pt idx="48438">
                  <c:v>-6.1893500000000004E-4</c:v>
                </c:pt>
                <c:pt idx="48439">
                  <c:v>-1.69926E-2</c:v>
                </c:pt>
                <c:pt idx="48440">
                  <c:v>2.25735E-3</c:v>
                </c:pt>
                <c:pt idx="48441">
                  <c:v>-7.9469699999999994E-3</c:v>
                </c:pt>
                <c:pt idx="48442">
                  <c:v>-1.6851399999999999E-2</c:v>
                </c:pt>
                <c:pt idx="48443">
                  <c:v>-9.2821099999999997E-3</c:v>
                </c:pt>
                <c:pt idx="48444">
                  <c:v>-1.2026800000000001E-2</c:v>
                </c:pt>
                <c:pt idx="48445">
                  <c:v>-2.87409E-2</c:v>
                </c:pt>
                <c:pt idx="48446">
                  <c:v>-2.62299E-2</c:v>
                </c:pt>
                <c:pt idx="48447">
                  <c:v>-2.47707E-2</c:v>
                </c:pt>
                <c:pt idx="48448">
                  <c:v>-2.6620899999999999E-2</c:v>
                </c:pt>
                <c:pt idx="48449">
                  <c:v>-2.40421E-2</c:v>
                </c:pt>
                <c:pt idx="48450">
                  <c:v>-2.68049E-2</c:v>
                </c:pt>
                <c:pt idx="48451">
                  <c:v>-1.4517800000000001E-2</c:v>
                </c:pt>
                <c:pt idx="48452">
                  <c:v>-8.2225800000000002E-3</c:v>
                </c:pt>
                <c:pt idx="48453">
                  <c:v>-8.6488699999999995E-3</c:v>
                </c:pt>
                <c:pt idx="48454">
                  <c:v>-1.5909199999999998E-2</c:v>
                </c:pt>
                <c:pt idx="48455">
                  <c:v>-5.4073300000000001E-3</c:v>
                </c:pt>
                <c:pt idx="48456">
                  <c:v>-2.2468599999999998E-3</c:v>
                </c:pt>
                <c:pt idx="48457">
                  <c:v>-1.67694E-2</c:v>
                </c:pt>
                <c:pt idx="48458">
                  <c:v>-1.6926799999999999E-2</c:v>
                </c:pt>
                <c:pt idx="48459">
                  <c:v>-1.05667E-2</c:v>
                </c:pt>
                <c:pt idx="48460">
                  <c:v>-9.3975099999999995E-3</c:v>
                </c:pt>
                <c:pt idx="48461">
                  <c:v>-4.6176899999999998E-3</c:v>
                </c:pt>
                <c:pt idx="48462" formatCode="0.00E+00">
                  <c:v>8.5830700000000005E-5</c:v>
                </c:pt>
                <c:pt idx="48463">
                  <c:v>-1.64967E-2</c:v>
                </c:pt>
                <c:pt idx="48464">
                  <c:v>-1.78385E-2</c:v>
                </c:pt>
                <c:pt idx="48465">
                  <c:v>-1.55573E-2</c:v>
                </c:pt>
                <c:pt idx="48466">
                  <c:v>-5.3596499999999997E-3</c:v>
                </c:pt>
                <c:pt idx="48467">
                  <c:v>-1.1255299999999999E-2</c:v>
                </c:pt>
                <c:pt idx="48468">
                  <c:v>-9.4709400000000006E-3</c:v>
                </c:pt>
                <c:pt idx="48469">
                  <c:v>-1.3024300000000001E-2</c:v>
                </c:pt>
                <c:pt idx="48470">
                  <c:v>-7.0066499999999997E-3</c:v>
                </c:pt>
                <c:pt idx="48471">
                  <c:v>-7.1401600000000004E-3</c:v>
                </c:pt>
                <c:pt idx="48472">
                  <c:v>-1.34974E-2</c:v>
                </c:pt>
                <c:pt idx="48473">
                  <c:v>-3.7584300000000001E-3</c:v>
                </c:pt>
                <c:pt idx="48474">
                  <c:v>-1.1428799999999999E-2</c:v>
                </c:pt>
                <c:pt idx="48475">
                  <c:v>-1.41411E-2</c:v>
                </c:pt>
                <c:pt idx="48476">
                  <c:v>-8.1739399999999993E-3</c:v>
                </c:pt>
                <c:pt idx="48477">
                  <c:v>-1.8775900000000002E-2</c:v>
                </c:pt>
                <c:pt idx="48478">
                  <c:v>-7.8907000000000005E-3</c:v>
                </c:pt>
                <c:pt idx="48479">
                  <c:v>-5.33009E-3</c:v>
                </c:pt>
                <c:pt idx="48480">
                  <c:v>-1.94731E-2</c:v>
                </c:pt>
                <c:pt idx="48481">
                  <c:v>-4.6663299999999998E-3</c:v>
                </c:pt>
                <c:pt idx="48482">
                  <c:v>-1.5449499999999999E-4</c:v>
                </c:pt>
                <c:pt idx="48483">
                  <c:v>-8.6517299999999998E-3</c:v>
                </c:pt>
                <c:pt idx="48484">
                  <c:v>-1.28641E-2</c:v>
                </c:pt>
                <c:pt idx="48485">
                  <c:v>-1.0009799999999999E-2</c:v>
                </c:pt>
                <c:pt idx="48486">
                  <c:v>-7.8391999999999993E-3</c:v>
                </c:pt>
                <c:pt idx="48487">
                  <c:v>9.9716200000000005E-3</c:v>
                </c:pt>
                <c:pt idx="48488">
                  <c:v>-2.1915400000000001E-3</c:v>
                </c:pt>
                <c:pt idx="48489">
                  <c:v>-1.3891199999999999E-2</c:v>
                </c:pt>
                <c:pt idx="48490">
                  <c:v>3.8185099999999998E-3</c:v>
                </c:pt>
                <c:pt idx="48491">
                  <c:v>-5.1765400000000003E-3</c:v>
                </c:pt>
                <c:pt idx="48492">
                  <c:v>-1.1978100000000001E-3</c:v>
                </c:pt>
                <c:pt idx="48493">
                  <c:v>-9.6340200000000001E-3</c:v>
                </c:pt>
                <c:pt idx="48494">
                  <c:v>-4.21524E-4</c:v>
                </c:pt>
                <c:pt idx="48495">
                  <c:v>-9.6588100000000003E-3</c:v>
                </c:pt>
                <c:pt idx="48496">
                  <c:v>-3.3130600000000001E-3</c:v>
                </c:pt>
                <c:pt idx="48497">
                  <c:v>4.2629199999999999E-4</c:v>
                </c:pt>
                <c:pt idx="48498">
                  <c:v>1.9254700000000001E-3</c:v>
                </c:pt>
                <c:pt idx="48499">
                  <c:v>8.1348399999999995E-4</c:v>
                </c:pt>
                <c:pt idx="48500">
                  <c:v>-1.08242E-3</c:v>
                </c:pt>
                <c:pt idx="48501">
                  <c:v>-4.0445300000000002E-3</c:v>
                </c:pt>
                <c:pt idx="48502">
                  <c:v>1.9922300000000002E-3</c:v>
                </c:pt>
                <c:pt idx="48503">
                  <c:v>-1.7338800000000001E-2</c:v>
                </c:pt>
                <c:pt idx="48504">
                  <c:v>-8.8634500000000001E-3</c:v>
                </c:pt>
                <c:pt idx="48505">
                  <c:v>-9.6769300000000003E-3</c:v>
                </c:pt>
                <c:pt idx="48506">
                  <c:v>-2.32506E-2</c:v>
                </c:pt>
                <c:pt idx="48507">
                  <c:v>-8.6679500000000007E-3</c:v>
                </c:pt>
                <c:pt idx="48508">
                  <c:v>-1.06335E-3</c:v>
                </c:pt>
                <c:pt idx="48509">
                  <c:v>-6.3781699999999998E-3</c:v>
                </c:pt>
                <c:pt idx="48510">
                  <c:v>-1.05743E-2</c:v>
                </c:pt>
                <c:pt idx="48511">
                  <c:v>4.6348600000000002E-3</c:v>
                </c:pt>
                <c:pt idx="48512">
                  <c:v>3.7221899999999998E-3</c:v>
                </c:pt>
                <c:pt idx="48513">
                  <c:v>1.03579E-2</c:v>
                </c:pt>
                <c:pt idx="48514">
                  <c:v>1.4701799999999999E-2</c:v>
                </c:pt>
                <c:pt idx="48515">
                  <c:v>5.3730000000000002E-3</c:v>
                </c:pt>
                <c:pt idx="48516">
                  <c:v>-5.29766E-3</c:v>
                </c:pt>
                <c:pt idx="48517">
                  <c:v>-5.7840299999999999E-3</c:v>
                </c:pt>
                <c:pt idx="48518">
                  <c:v>9.3879700000000007E-3</c:v>
                </c:pt>
                <c:pt idx="48519">
                  <c:v>1.089E-2</c:v>
                </c:pt>
                <c:pt idx="48520">
                  <c:v>1.2616199999999999E-2</c:v>
                </c:pt>
                <c:pt idx="48521">
                  <c:v>9.8009099999999995E-3</c:v>
                </c:pt>
                <c:pt idx="48522">
                  <c:v>6.1712299999999998E-3</c:v>
                </c:pt>
                <c:pt idx="48523">
                  <c:v>2.1231699999999999E-2</c:v>
                </c:pt>
                <c:pt idx="48524">
                  <c:v>1.33629E-2</c:v>
                </c:pt>
                <c:pt idx="48525">
                  <c:v>1.6469999999999999E-2</c:v>
                </c:pt>
                <c:pt idx="48526">
                  <c:v>-5.5799500000000002E-3</c:v>
                </c:pt>
                <c:pt idx="48527">
                  <c:v>2.62995E-2</c:v>
                </c:pt>
                <c:pt idx="48528">
                  <c:v>1.18189E-2</c:v>
                </c:pt>
                <c:pt idx="48529">
                  <c:v>2.2427599999999999E-2</c:v>
                </c:pt>
                <c:pt idx="48530">
                  <c:v>8.8739400000000003E-3</c:v>
                </c:pt>
                <c:pt idx="48531">
                  <c:v>1.60122E-3</c:v>
                </c:pt>
                <c:pt idx="48532">
                  <c:v>1.9411100000000001E-2</c:v>
                </c:pt>
                <c:pt idx="48533">
                  <c:v>2.27966E-2</c:v>
                </c:pt>
                <c:pt idx="48534">
                  <c:v>1.3339E-2</c:v>
                </c:pt>
                <c:pt idx="48535">
                  <c:v>6.1531099999999998E-3</c:v>
                </c:pt>
                <c:pt idx="48536">
                  <c:v>1.6275399999999999E-2</c:v>
                </c:pt>
                <c:pt idx="48537">
                  <c:v>1.15271E-2</c:v>
                </c:pt>
                <c:pt idx="48538">
                  <c:v>1.7453199999999999E-2</c:v>
                </c:pt>
                <c:pt idx="48539">
                  <c:v>2.45953E-2</c:v>
                </c:pt>
                <c:pt idx="48540">
                  <c:v>2.4219500000000001E-2</c:v>
                </c:pt>
                <c:pt idx="48541">
                  <c:v>1.6055099999999999E-2</c:v>
                </c:pt>
                <c:pt idx="48542">
                  <c:v>2.34842E-2</c:v>
                </c:pt>
                <c:pt idx="48543">
                  <c:v>1.02348E-2</c:v>
                </c:pt>
                <c:pt idx="48544">
                  <c:v>2.4507500000000002E-2</c:v>
                </c:pt>
                <c:pt idx="48545">
                  <c:v>1.2897499999999999E-2</c:v>
                </c:pt>
                <c:pt idx="48546">
                  <c:v>5.9175499999999997E-3</c:v>
                </c:pt>
                <c:pt idx="48547">
                  <c:v>1.6984900000000001E-2</c:v>
                </c:pt>
                <c:pt idx="48548">
                  <c:v>2.1139100000000001E-2</c:v>
                </c:pt>
                <c:pt idx="48549">
                  <c:v>1.7468500000000001E-2</c:v>
                </c:pt>
                <c:pt idx="48550" formatCode="0.00E+00">
                  <c:v>2.0027199999999998E-2</c:v>
                </c:pt>
                <c:pt idx="48551">
                  <c:v>2.2891999999999999E-2</c:v>
                </c:pt>
                <c:pt idx="48552">
                  <c:v>3.2856000000000003E-2</c:v>
                </c:pt>
                <c:pt idx="48553">
                  <c:v>1.9688600000000001E-2</c:v>
                </c:pt>
                <c:pt idx="48554">
                  <c:v>1.5714599999999999E-2</c:v>
                </c:pt>
                <c:pt idx="48555">
                  <c:v>2.30379E-2</c:v>
                </c:pt>
                <c:pt idx="48556">
                  <c:v>2.2275900000000001E-2</c:v>
                </c:pt>
                <c:pt idx="48557">
                  <c:v>3.6824200000000001E-2</c:v>
                </c:pt>
                <c:pt idx="48558">
                  <c:v>2.5567099999999999E-2</c:v>
                </c:pt>
                <c:pt idx="48559">
                  <c:v>4.6019600000000001E-2</c:v>
                </c:pt>
                <c:pt idx="48560">
                  <c:v>4.3971999999999997E-2</c:v>
                </c:pt>
                <c:pt idx="48561">
                  <c:v>2.5525099999999998E-2</c:v>
                </c:pt>
                <c:pt idx="48562">
                  <c:v>1.59855E-2</c:v>
                </c:pt>
                <c:pt idx="48563">
                  <c:v>2.44722E-2</c:v>
                </c:pt>
                <c:pt idx="48564">
                  <c:v>1.5612600000000001E-2</c:v>
                </c:pt>
                <c:pt idx="48565">
                  <c:v>2.9147099999999999E-2</c:v>
                </c:pt>
                <c:pt idx="48566">
                  <c:v>3.2732999999999998E-2</c:v>
                </c:pt>
                <c:pt idx="48567">
                  <c:v>3.1297699999999998E-2</c:v>
                </c:pt>
                <c:pt idx="48568">
                  <c:v>3.4706099999999997E-2</c:v>
                </c:pt>
                <c:pt idx="48569">
                  <c:v>2.57492E-2</c:v>
                </c:pt>
                <c:pt idx="48570">
                  <c:v>2.7764299999999999E-2</c:v>
                </c:pt>
                <c:pt idx="48571">
                  <c:v>3.4171100000000003E-2</c:v>
                </c:pt>
                <c:pt idx="48572">
                  <c:v>3.0695900000000002E-2</c:v>
                </c:pt>
                <c:pt idx="48573">
                  <c:v>3.3221199999999999E-2</c:v>
                </c:pt>
                <c:pt idx="48574">
                  <c:v>2.9619199999999998E-2</c:v>
                </c:pt>
                <c:pt idx="48575">
                  <c:v>3.5036100000000001E-2</c:v>
                </c:pt>
                <c:pt idx="48576">
                  <c:v>2.4380700000000002E-2</c:v>
                </c:pt>
                <c:pt idx="48577">
                  <c:v>3.1656299999999998E-2</c:v>
                </c:pt>
                <c:pt idx="48578">
                  <c:v>4.2646400000000001E-2</c:v>
                </c:pt>
                <c:pt idx="48579">
                  <c:v>4.9554800000000003E-2</c:v>
                </c:pt>
                <c:pt idx="48580">
                  <c:v>2.7410500000000001E-2</c:v>
                </c:pt>
                <c:pt idx="48581">
                  <c:v>3.59774E-2</c:v>
                </c:pt>
                <c:pt idx="48582">
                  <c:v>2.3617699999999998E-2</c:v>
                </c:pt>
                <c:pt idx="48583">
                  <c:v>2.5231400000000001E-2</c:v>
                </c:pt>
                <c:pt idx="48584">
                  <c:v>2.19011E-2</c:v>
                </c:pt>
                <c:pt idx="48585">
                  <c:v>2.0793900000000001E-2</c:v>
                </c:pt>
                <c:pt idx="48586">
                  <c:v>3.2213199999999997E-2</c:v>
                </c:pt>
                <c:pt idx="48587">
                  <c:v>1.5913E-2</c:v>
                </c:pt>
                <c:pt idx="48588">
                  <c:v>2.6199299999999998E-2</c:v>
                </c:pt>
                <c:pt idx="48589">
                  <c:v>1.8258099999999999E-2</c:v>
                </c:pt>
                <c:pt idx="48590">
                  <c:v>2.4429300000000001E-2</c:v>
                </c:pt>
                <c:pt idx="48591">
                  <c:v>2.10686E-2</c:v>
                </c:pt>
                <c:pt idx="48592">
                  <c:v>1.8428799999999999E-2</c:v>
                </c:pt>
                <c:pt idx="48593">
                  <c:v>9.8323799999999999E-3</c:v>
                </c:pt>
                <c:pt idx="48594">
                  <c:v>2.1394699999999999E-2</c:v>
                </c:pt>
                <c:pt idx="48595">
                  <c:v>2.4529499999999999E-2</c:v>
                </c:pt>
                <c:pt idx="48596">
                  <c:v>2.08139E-2</c:v>
                </c:pt>
                <c:pt idx="48597">
                  <c:v>2.2839499999999999E-2</c:v>
                </c:pt>
                <c:pt idx="48598">
                  <c:v>2.1882100000000002E-2</c:v>
                </c:pt>
                <c:pt idx="48599">
                  <c:v>2.1129599999999998E-2</c:v>
                </c:pt>
                <c:pt idx="48600">
                  <c:v>2.7906400000000001E-2</c:v>
                </c:pt>
                <c:pt idx="48601">
                  <c:v>3.7026400000000001E-2</c:v>
                </c:pt>
                <c:pt idx="48602">
                  <c:v>2.6979400000000001E-2</c:v>
                </c:pt>
                <c:pt idx="48603">
                  <c:v>4.4725399999999998E-2</c:v>
                </c:pt>
                <c:pt idx="48604">
                  <c:v>3.5808600000000003E-2</c:v>
                </c:pt>
                <c:pt idx="48605">
                  <c:v>3.6379799999999997E-2</c:v>
                </c:pt>
                <c:pt idx="48606">
                  <c:v>4.7146800000000003E-2</c:v>
                </c:pt>
                <c:pt idx="48607">
                  <c:v>3.8764E-2</c:v>
                </c:pt>
                <c:pt idx="48608">
                  <c:v>3.1391099999999998E-2</c:v>
                </c:pt>
                <c:pt idx="48609" formatCode="0.00E+00">
                  <c:v>2.81696E-2</c:v>
                </c:pt>
                <c:pt idx="48610">
                  <c:v>2.22311E-2</c:v>
                </c:pt>
                <c:pt idx="48611">
                  <c:v>1.2894600000000001E-2</c:v>
                </c:pt>
                <c:pt idx="48612">
                  <c:v>3.0273399999999999E-2</c:v>
                </c:pt>
                <c:pt idx="48613">
                  <c:v>3.7322000000000001E-2</c:v>
                </c:pt>
                <c:pt idx="48614">
                  <c:v>1.35736E-2</c:v>
                </c:pt>
                <c:pt idx="48615">
                  <c:v>1.9546500000000001E-2</c:v>
                </c:pt>
                <c:pt idx="48616">
                  <c:v>2.3327799999999999E-2</c:v>
                </c:pt>
                <c:pt idx="48617">
                  <c:v>3.3574100000000003E-2</c:v>
                </c:pt>
                <c:pt idx="48618">
                  <c:v>2.1737099999999999E-2</c:v>
                </c:pt>
                <c:pt idx="48619">
                  <c:v>2.2584E-2</c:v>
                </c:pt>
                <c:pt idx="48620">
                  <c:v>1.3571700000000001E-2</c:v>
                </c:pt>
                <c:pt idx="48621">
                  <c:v>2.7392400000000001E-2</c:v>
                </c:pt>
                <c:pt idx="48622">
                  <c:v>2.9670700000000001E-2</c:v>
                </c:pt>
                <c:pt idx="48623">
                  <c:v>2.88525E-2</c:v>
                </c:pt>
                <c:pt idx="48624">
                  <c:v>3.7200900000000002E-2</c:v>
                </c:pt>
                <c:pt idx="48625">
                  <c:v>2.7323699999999999E-2</c:v>
                </c:pt>
                <c:pt idx="48626">
                  <c:v>3.9541199999999999E-2</c:v>
                </c:pt>
                <c:pt idx="48627">
                  <c:v>2.1333700000000001E-2</c:v>
                </c:pt>
                <c:pt idx="48628">
                  <c:v>1.9478800000000001E-2</c:v>
                </c:pt>
                <c:pt idx="48629">
                  <c:v>4.5649500000000003E-2</c:v>
                </c:pt>
                <c:pt idx="48630">
                  <c:v>3.9092099999999998E-2</c:v>
                </c:pt>
                <c:pt idx="48631">
                  <c:v>4.4429799999999998E-2</c:v>
                </c:pt>
                <c:pt idx="48632">
                  <c:v>3.4836800000000001E-2</c:v>
                </c:pt>
                <c:pt idx="48633">
                  <c:v>2.4922400000000001E-2</c:v>
                </c:pt>
                <c:pt idx="48634">
                  <c:v>4.1748E-2</c:v>
                </c:pt>
                <c:pt idx="48635">
                  <c:v>1.92909E-2</c:v>
                </c:pt>
                <c:pt idx="48636">
                  <c:v>2.8183900000000001E-2</c:v>
                </c:pt>
                <c:pt idx="48637">
                  <c:v>2.8426199999999999E-2</c:v>
                </c:pt>
                <c:pt idx="48638">
                  <c:v>2.43273E-2</c:v>
                </c:pt>
                <c:pt idx="48639">
                  <c:v>3.4772900000000002E-2</c:v>
                </c:pt>
                <c:pt idx="48640">
                  <c:v>3.4349400000000002E-2</c:v>
                </c:pt>
                <c:pt idx="48641">
                  <c:v>4.89454E-2</c:v>
                </c:pt>
                <c:pt idx="48642">
                  <c:v>3.3346199999999999E-2</c:v>
                </c:pt>
                <c:pt idx="48643">
                  <c:v>3.9652800000000002E-2</c:v>
                </c:pt>
                <c:pt idx="48644">
                  <c:v>2.7247400000000001E-2</c:v>
                </c:pt>
                <c:pt idx="48645">
                  <c:v>2.9686000000000001E-2</c:v>
                </c:pt>
                <c:pt idx="48646">
                  <c:v>3.9898900000000001E-2</c:v>
                </c:pt>
                <c:pt idx="48647">
                  <c:v>2.77863E-2</c:v>
                </c:pt>
                <c:pt idx="48648">
                  <c:v>3.3476800000000001E-2</c:v>
                </c:pt>
                <c:pt idx="48649">
                  <c:v>2.98882E-2</c:v>
                </c:pt>
                <c:pt idx="48650">
                  <c:v>3.6573399999999999E-2</c:v>
                </c:pt>
                <c:pt idx="48651">
                  <c:v>3.2592799999999998E-2</c:v>
                </c:pt>
                <c:pt idx="48652">
                  <c:v>3.6129000000000001E-2</c:v>
                </c:pt>
                <c:pt idx="48653">
                  <c:v>2.8901099999999999E-2</c:v>
                </c:pt>
                <c:pt idx="48654">
                  <c:v>2.6956600000000001E-2</c:v>
                </c:pt>
                <c:pt idx="48655">
                  <c:v>2.5316200000000001E-2</c:v>
                </c:pt>
                <c:pt idx="48656">
                  <c:v>2.6041999999999999E-2</c:v>
                </c:pt>
                <c:pt idx="48657">
                  <c:v>2.8275499999999999E-2</c:v>
                </c:pt>
                <c:pt idx="48658">
                  <c:v>3.1483700000000003E-2</c:v>
                </c:pt>
                <c:pt idx="48659">
                  <c:v>2.9027000000000001E-2</c:v>
                </c:pt>
                <c:pt idx="48660">
                  <c:v>3.3595100000000003E-2</c:v>
                </c:pt>
                <c:pt idx="48661">
                  <c:v>2.51989E-2</c:v>
                </c:pt>
                <c:pt idx="48662">
                  <c:v>1.99499E-2</c:v>
                </c:pt>
                <c:pt idx="48663">
                  <c:v>2.38008E-2</c:v>
                </c:pt>
                <c:pt idx="48664">
                  <c:v>2.94495E-2</c:v>
                </c:pt>
                <c:pt idx="48665">
                  <c:v>2.5421099999999999E-2</c:v>
                </c:pt>
                <c:pt idx="48666">
                  <c:v>2.0980800000000001E-2</c:v>
                </c:pt>
                <c:pt idx="48667">
                  <c:v>2.09131E-2</c:v>
                </c:pt>
                <c:pt idx="48668">
                  <c:v>3.6751699999999998E-2</c:v>
                </c:pt>
                <c:pt idx="48669">
                  <c:v>3.54347E-2</c:v>
                </c:pt>
                <c:pt idx="48670">
                  <c:v>3.7655800000000003E-2</c:v>
                </c:pt>
                <c:pt idx="48671">
                  <c:v>3.2752999999999997E-2</c:v>
                </c:pt>
                <c:pt idx="48672">
                  <c:v>2.4555199999999999E-2</c:v>
                </c:pt>
                <c:pt idx="48673">
                  <c:v>3.2541300000000002E-2</c:v>
                </c:pt>
                <c:pt idx="48674">
                  <c:v>2.7605999999999999E-2</c:v>
                </c:pt>
                <c:pt idx="48675">
                  <c:v>3.5784700000000003E-2</c:v>
                </c:pt>
                <c:pt idx="48676">
                  <c:v>2.5607100000000001E-2</c:v>
                </c:pt>
                <c:pt idx="48677">
                  <c:v>3.0573800000000002E-2</c:v>
                </c:pt>
                <c:pt idx="48678">
                  <c:v>3.2376299999999997E-2</c:v>
                </c:pt>
                <c:pt idx="48679">
                  <c:v>3.7441299999999997E-2</c:v>
                </c:pt>
                <c:pt idx="48680">
                  <c:v>2.8796200000000001E-2</c:v>
                </c:pt>
                <c:pt idx="48681">
                  <c:v>2.6988999999999999E-2</c:v>
                </c:pt>
                <c:pt idx="48682">
                  <c:v>2.6033400000000002E-2</c:v>
                </c:pt>
                <c:pt idx="48683">
                  <c:v>3.0384100000000001E-2</c:v>
                </c:pt>
                <c:pt idx="48684">
                  <c:v>2.6349999999999998E-2</c:v>
                </c:pt>
                <c:pt idx="48685">
                  <c:v>2.30894E-2</c:v>
                </c:pt>
                <c:pt idx="48686">
                  <c:v>1.93329E-2</c:v>
                </c:pt>
                <c:pt idx="48687">
                  <c:v>2.5778800000000001E-2</c:v>
                </c:pt>
                <c:pt idx="48688">
                  <c:v>3.0365E-2</c:v>
                </c:pt>
                <c:pt idx="48689">
                  <c:v>2.3814200000000001E-2</c:v>
                </c:pt>
                <c:pt idx="48690">
                  <c:v>2.3758899999999999E-2</c:v>
                </c:pt>
                <c:pt idx="48691">
                  <c:v>2.7287499999999999E-2</c:v>
                </c:pt>
                <c:pt idx="48692">
                  <c:v>2.2653599999999999E-2</c:v>
                </c:pt>
                <c:pt idx="48693">
                  <c:v>3.2315299999999998E-2</c:v>
                </c:pt>
                <c:pt idx="48694">
                  <c:v>3.0747400000000001E-2</c:v>
                </c:pt>
                <c:pt idx="48695">
                  <c:v>1.25475E-2</c:v>
                </c:pt>
                <c:pt idx="48696">
                  <c:v>2.8856300000000001E-2</c:v>
                </c:pt>
                <c:pt idx="48697">
                  <c:v>1.8099799999999999E-2</c:v>
                </c:pt>
                <c:pt idx="48698">
                  <c:v>3.41997E-2</c:v>
                </c:pt>
                <c:pt idx="48699">
                  <c:v>2.75211E-2</c:v>
                </c:pt>
                <c:pt idx="48700">
                  <c:v>1.32227E-2</c:v>
                </c:pt>
                <c:pt idx="48701">
                  <c:v>2.2501E-2</c:v>
                </c:pt>
                <c:pt idx="48702">
                  <c:v>2.4242400000000001E-2</c:v>
                </c:pt>
                <c:pt idx="48703">
                  <c:v>1.8651999999999998E-2</c:v>
                </c:pt>
                <c:pt idx="48704">
                  <c:v>2.7354199999999999E-2</c:v>
                </c:pt>
                <c:pt idx="48705">
                  <c:v>2.3215300000000001E-2</c:v>
                </c:pt>
                <c:pt idx="48706">
                  <c:v>2.84967E-2</c:v>
                </c:pt>
                <c:pt idx="48707">
                  <c:v>3.6679299999999998E-2</c:v>
                </c:pt>
                <c:pt idx="48708">
                  <c:v>4.7821000000000002E-2</c:v>
                </c:pt>
                <c:pt idx="48709">
                  <c:v>3.75681E-2</c:v>
                </c:pt>
                <c:pt idx="48710">
                  <c:v>4.1240699999999998E-2</c:v>
                </c:pt>
                <c:pt idx="48711">
                  <c:v>3.7556600000000002E-2</c:v>
                </c:pt>
                <c:pt idx="48712">
                  <c:v>3.1914699999999997E-2</c:v>
                </c:pt>
                <c:pt idx="48713">
                  <c:v>3.55597E-2</c:v>
                </c:pt>
                <c:pt idx="48714">
                  <c:v>4.3453199999999997E-2</c:v>
                </c:pt>
                <c:pt idx="48715">
                  <c:v>3.3076300000000003E-2</c:v>
                </c:pt>
                <c:pt idx="48716">
                  <c:v>3.4670800000000002E-2</c:v>
                </c:pt>
                <c:pt idx="48717">
                  <c:v>3.4391400000000003E-2</c:v>
                </c:pt>
                <c:pt idx="48718">
                  <c:v>3.1793599999999998E-2</c:v>
                </c:pt>
                <c:pt idx="48719">
                  <c:v>2.84271E-2</c:v>
                </c:pt>
                <c:pt idx="48720">
                  <c:v>3.09696E-2</c:v>
                </c:pt>
                <c:pt idx="48721">
                  <c:v>2.0478199999999998E-2</c:v>
                </c:pt>
                <c:pt idx="48722">
                  <c:v>2.93455E-2</c:v>
                </c:pt>
                <c:pt idx="48723">
                  <c:v>2.65484E-2</c:v>
                </c:pt>
                <c:pt idx="48724">
                  <c:v>2.06585E-2</c:v>
                </c:pt>
                <c:pt idx="48725">
                  <c:v>3.81832E-2</c:v>
                </c:pt>
                <c:pt idx="48726">
                  <c:v>2.5822600000000001E-2</c:v>
                </c:pt>
                <c:pt idx="48727">
                  <c:v>2.23742E-2</c:v>
                </c:pt>
                <c:pt idx="48728">
                  <c:v>2.5970500000000001E-2</c:v>
                </c:pt>
                <c:pt idx="48729">
                  <c:v>1.5805199999999998E-2</c:v>
                </c:pt>
                <c:pt idx="48730">
                  <c:v>2.1121999999999998E-2</c:v>
                </c:pt>
                <c:pt idx="48731">
                  <c:v>3.2492600000000003E-2</c:v>
                </c:pt>
                <c:pt idx="48732">
                  <c:v>1.3938900000000001E-2</c:v>
                </c:pt>
                <c:pt idx="48733">
                  <c:v>1.5093799999999999E-2</c:v>
                </c:pt>
                <c:pt idx="48734">
                  <c:v>2.7061499999999999E-2</c:v>
                </c:pt>
                <c:pt idx="48735">
                  <c:v>2.6866899999999999E-2</c:v>
                </c:pt>
                <c:pt idx="48736">
                  <c:v>1.18551E-2</c:v>
                </c:pt>
                <c:pt idx="48737">
                  <c:v>1.5998800000000001E-2</c:v>
                </c:pt>
                <c:pt idx="48738">
                  <c:v>2.7413400000000001E-2</c:v>
                </c:pt>
                <c:pt idx="48739">
                  <c:v>3.4252199999999997E-2</c:v>
                </c:pt>
                <c:pt idx="48740">
                  <c:v>1.9359600000000001E-2</c:v>
                </c:pt>
                <c:pt idx="48741">
                  <c:v>1.9668600000000001E-2</c:v>
                </c:pt>
                <c:pt idx="48742">
                  <c:v>1.0785100000000001E-2</c:v>
                </c:pt>
                <c:pt idx="48743">
                  <c:v>2.6391999999999999E-2</c:v>
                </c:pt>
                <c:pt idx="48744">
                  <c:v>2.4909000000000001E-2</c:v>
                </c:pt>
                <c:pt idx="48745">
                  <c:v>9.8714800000000002E-3</c:v>
                </c:pt>
                <c:pt idx="48746">
                  <c:v>1.55687E-2</c:v>
                </c:pt>
                <c:pt idx="48747">
                  <c:v>1.5759499999999999E-2</c:v>
                </c:pt>
                <c:pt idx="48748">
                  <c:v>1.6646399999999999E-2</c:v>
                </c:pt>
                <c:pt idx="48749">
                  <c:v>2.5050200000000002E-2</c:v>
                </c:pt>
                <c:pt idx="48750">
                  <c:v>1.9857400000000001E-2</c:v>
                </c:pt>
                <c:pt idx="48751">
                  <c:v>2.8975500000000001E-2</c:v>
                </c:pt>
                <c:pt idx="48752">
                  <c:v>2.3703599999999998E-2</c:v>
                </c:pt>
                <c:pt idx="48753">
                  <c:v>2.54641E-2</c:v>
                </c:pt>
                <c:pt idx="48754">
                  <c:v>2.92625E-2</c:v>
                </c:pt>
                <c:pt idx="48755">
                  <c:v>1.4862999999999999E-2</c:v>
                </c:pt>
                <c:pt idx="48756">
                  <c:v>1.5586900000000001E-2</c:v>
                </c:pt>
                <c:pt idx="48757">
                  <c:v>1.9521699999999999E-2</c:v>
                </c:pt>
                <c:pt idx="48758">
                  <c:v>2.65694E-2</c:v>
                </c:pt>
                <c:pt idx="48759">
                  <c:v>2.12994E-2</c:v>
                </c:pt>
                <c:pt idx="48760">
                  <c:v>2.98929E-2</c:v>
                </c:pt>
                <c:pt idx="48761">
                  <c:v>3.3089599999999997E-2</c:v>
                </c:pt>
                <c:pt idx="48762">
                  <c:v>3.2470699999999998E-2</c:v>
                </c:pt>
                <c:pt idx="48763">
                  <c:v>2.81363E-2</c:v>
                </c:pt>
                <c:pt idx="48764">
                  <c:v>2.54297E-2</c:v>
                </c:pt>
                <c:pt idx="48765">
                  <c:v>2.0416299999999998E-2</c:v>
                </c:pt>
                <c:pt idx="48766">
                  <c:v>1.03731E-2</c:v>
                </c:pt>
                <c:pt idx="48767">
                  <c:v>1.37672E-2</c:v>
                </c:pt>
                <c:pt idx="48768">
                  <c:v>1.53732E-2</c:v>
                </c:pt>
                <c:pt idx="48769">
                  <c:v>1.59826E-2</c:v>
                </c:pt>
                <c:pt idx="48770">
                  <c:v>1.5231099999999999E-2</c:v>
                </c:pt>
                <c:pt idx="48771">
                  <c:v>1.28279E-2</c:v>
                </c:pt>
                <c:pt idx="48772">
                  <c:v>6.78635E-3</c:v>
                </c:pt>
                <c:pt idx="48773">
                  <c:v>3.9892199999999999E-3</c:v>
                </c:pt>
                <c:pt idx="48774">
                  <c:v>-9.1533699999999992E-3</c:v>
                </c:pt>
                <c:pt idx="48775">
                  <c:v>1.27134E-2</c:v>
                </c:pt>
                <c:pt idx="48776">
                  <c:v>5.8488799999999999E-3</c:v>
                </c:pt>
                <c:pt idx="48777">
                  <c:v>4.2696000000000001E-3</c:v>
                </c:pt>
                <c:pt idx="48778">
                  <c:v>7.6732600000000003E-3</c:v>
                </c:pt>
                <c:pt idx="48779">
                  <c:v>2.2193000000000001E-2</c:v>
                </c:pt>
                <c:pt idx="48780">
                  <c:v>1.2715300000000001E-2</c:v>
                </c:pt>
                <c:pt idx="48781">
                  <c:v>-8.5353899999999995E-4</c:v>
                </c:pt>
                <c:pt idx="48782">
                  <c:v>-6.6661800000000001E-4</c:v>
                </c:pt>
                <c:pt idx="48783">
                  <c:v>9.2678099999999996E-3</c:v>
                </c:pt>
                <c:pt idx="48784">
                  <c:v>-1.59168E-3</c:v>
                </c:pt>
                <c:pt idx="48785">
                  <c:v>-1.1568999999999999E-2</c:v>
                </c:pt>
                <c:pt idx="48786">
                  <c:v>9.14097E-3</c:v>
                </c:pt>
                <c:pt idx="48787">
                  <c:v>1.24884E-2</c:v>
                </c:pt>
                <c:pt idx="48788">
                  <c:v>8.0470999999999997E-3</c:v>
                </c:pt>
                <c:pt idx="48789">
                  <c:v>1.3847399999999999E-2</c:v>
                </c:pt>
                <c:pt idx="48790">
                  <c:v>5.3472499999999996E-3</c:v>
                </c:pt>
                <c:pt idx="48791">
                  <c:v>3.7736900000000001E-3</c:v>
                </c:pt>
                <c:pt idx="48792">
                  <c:v>-4.6300899999999999E-3</c:v>
                </c:pt>
                <c:pt idx="48793">
                  <c:v>-6.78062E-4</c:v>
                </c:pt>
                <c:pt idx="48794">
                  <c:v>-4.4384000000000003E-3</c:v>
                </c:pt>
                <c:pt idx="48795">
                  <c:v>6.1244999999999997E-3</c:v>
                </c:pt>
                <c:pt idx="48796">
                  <c:v>-1.1577600000000001E-3</c:v>
                </c:pt>
                <c:pt idx="48797">
                  <c:v>-3.91006E-4</c:v>
                </c:pt>
                <c:pt idx="48798">
                  <c:v>1.47247E-2</c:v>
                </c:pt>
                <c:pt idx="48799">
                  <c:v>1.5314100000000001E-2</c:v>
                </c:pt>
                <c:pt idx="48800">
                  <c:v>1.8670099999999999E-2</c:v>
                </c:pt>
                <c:pt idx="48801">
                  <c:v>9.7599000000000002E-3</c:v>
                </c:pt>
                <c:pt idx="48802">
                  <c:v>1.95923E-2</c:v>
                </c:pt>
                <c:pt idx="48803">
                  <c:v>8.4810300000000005E-3</c:v>
                </c:pt>
                <c:pt idx="48804">
                  <c:v>2.06146E-2</c:v>
                </c:pt>
                <c:pt idx="48805">
                  <c:v>1.54877E-2</c:v>
                </c:pt>
                <c:pt idx="48806">
                  <c:v>2.5944700000000001E-2</c:v>
                </c:pt>
                <c:pt idx="48807">
                  <c:v>9.0141300000000004E-3</c:v>
                </c:pt>
                <c:pt idx="48808">
                  <c:v>7.2536500000000004E-3</c:v>
                </c:pt>
                <c:pt idx="48809">
                  <c:v>1.0820400000000001E-2</c:v>
                </c:pt>
                <c:pt idx="48810">
                  <c:v>1.11494E-2</c:v>
                </c:pt>
                <c:pt idx="48811">
                  <c:v>1.12648E-2</c:v>
                </c:pt>
                <c:pt idx="48812">
                  <c:v>-1.4209699999999999E-4</c:v>
                </c:pt>
                <c:pt idx="48813">
                  <c:v>1.4848699999999999E-3</c:v>
                </c:pt>
                <c:pt idx="48814">
                  <c:v>-1.00965E-2</c:v>
                </c:pt>
                <c:pt idx="48815">
                  <c:v>-4.4670100000000004E-3</c:v>
                </c:pt>
                <c:pt idx="48816">
                  <c:v>-4.7616999999999998E-3</c:v>
                </c:pt>
                <c:pt idx="48817">
                  <c:v>-2.9182399999999999E-3</c:v>
                </c:pt>
                <c:pt idx="48818">
                  <c:v>-1.2557E-2</c:v>
                </c:pt>
                <c:pt idx="48819">
                  <c:v>-3.36266E-3</c:v>
                </c:pt>
                <c:pt idx="48820">
                  <c:v>-1.3729999999999999E-2</c:v>
                </c:pt>
                <c:pt idx="48821">
                  <c:v>3.09181E-3</c:v>
                </c:pt>
                <c:pt idx="48822">
                  <c:v>-3.7899000000000001E-3</c:v>
                </c:pt>
                <c:pt idx="48823">
                  <c:v>-2.4890900000000001E-4</c:v>
                </c:pt>
                <c:pt idx="48824">
                  <c:v>1.1073100000000001E-2</c:v>
                </c:pt>
                <c:pt idx="48825">
                  <c:v>5.26524E-3</c:v>
                </c:pt>
                <c:pt idx="48826">
                  <c:v>1.75447E-2</c:v>
                </c:pt>
                <c:pt idx="48827">
                  <c:v>2.3626299999999999E-2</c:v>
                </c:pt>
                <c:pt idx="48828">
                  <c:v>7.5531000000000001E-3</c:v>
                </c:pt>
                <c:pt idx="48829">
                  <c:v>5.1956199999999998E-3</c:v>
                </c:pt>
                <c:pt idx="48830">
                  <c:v>3.5800900000000002E-3</c:v>
                </c:pt>
                <c:pt idx="48831">
                  <c:v>-2.6636099999999998E-3</c:v>
                </c:pt>
                <c:pt idx="48832" formatCode="0.00E+00">
                  <c:v>-7.0009199999999999E-3</c:v>
                </c:pt>
                <c:pt idx="48833">
                  <c:v>9.3831999999999995E-3</c:v>
                </c:pt>
                <c:pt idx="48834">
                  <c:v>-9.7093600000000002E-3</c:v>
                </c:pt>
                <c:pt idx="48835">
                  <c:v>-1.6682599999999999E-2</c:v>
                </c:pt>
                <c:pt idx="48836">
                  <c:v>-1.0395099999999999E-4</c:v>
                </c:pt>
                <c:pt idx="48837">
                  <c:v>-3.7336299999999999E-3</c:v>
                </c:pt>
                <c:pt idx="48838">
                  <c:v>1.4924999999999999E-3</c:v>
                </c:pt>
                <c:pt idx="48839">
                  <c:v>2.2316E-4</c:v>
                </c:pt>
                <c:pt idx="48840">
                  <c:v>1.4991799999999999E-3</c:v>
                </c:pt>
                <c:pt idx="48841">
                  <c:v>1.5605000000000001E-2</c:v>
                </c:pt>
                <c:pt idx="48842">
                  <c:v>6.6347100000000003E-3</c:v>
                </c:pt>
                <c:pt idx="48843">
                  <c:v>8.7633099999999998E-3</c:v>
                </c:pt>
                <c:pt idx="48844">
                  <c:v>1.231E-2</c:v>
                </c:pt>
                <c:pt idx="48845">
                  <c:v>1.93882E-3</c:v>
                </c:pt>
                <c:pt idx="48846">
                  <c:v>1.8057799999999999E-2</c:v>
                </c:pt>
                <c:pt idx="48847">
                  <c:v>1.45531E-3</c:v>
                </c:pt>
                <c:pt idx="48848">
                  <c:v>5.6457499999999997E-3</c:v>
                </c:pt>
                <c:pt idx="48849">
                  <c:v>-5.4807700000000003E-3</c:v>
                </c:pt>
                <c:pt idx="48850">
                  <c:v>1.8568E-3</c:v>
                </c:pt>
                <c:pt idx="48851">
                  <c:v>2.60735E-3</c:v>
                </c:pt>
                <c:pt idx="48852">
                  <c:v>-1.9575100000000002E-2</c:v>
                </c:pt>
                <c:pt idx="48853">
                  <c:v>-1.4560699999999999E-2</c:v>
                </c:pt>
                <c:pt idx="48854">
                  <c:v>-1.5332200000000001E-2</c:v>
                </c:pt>
                <c:pt idx="48855">
                  <c:v>-7.6303500000000002E-3</c:v>
                </c:pt>
                <c:pt idx="48856">
                  <c:v>-5.9309000000000002E-3</c:v>
                </c:pt>
                <c:pt idx="48857">
                  <c:v>-4.2581600000000004E-3</c:v>
                </c:pt>
                <c:pt idx="48858">
                  <c:v>-1.9003900000000001E-2</c:v>
                </c:pt>
                <c:pt idx="48859">
                  <c:v>-9.47952E-3</c:v>
                </c:pt>
                <c:pt idx="48860">
                  <c:v>-1.31187E-2</c:v>
                </c:pt>
                <c:pt idx="48861">
                  <c:v>-1.89438E-2</c:v>
                </c:pt>
                <c:pt idx="48862">
                  <c:v>-2.1066700000000001E-2</c:v>
                </c:pt>
                <c:pt idx="48863">
                  <c:v>-1.7818500000000001E-2</c:v>
                </c:pt>
                <c:pt idx="48864">
                  <c:v>-2.6750599999999999E-3</c:v>
                </c:pt>
                <c:pt idx="48865">
                  <c:v>-1.24569E-2</c:v>
                </c:pt>
                <c:pt idx="48866">
                  <c:v>-2.9363599999999998E-3</c:v>
                </c:pt>
                <c:pt idx="48867">
                  <c:v>-2.5415400000000001E-3</c:v>
                </c:pt>
                <c:pt idx="48868">
                  <c:v>-7.7219000000000003E-3</c:v>
                </c:pt>
                <c:pt idx="48869">
                  <c:v>-1.6450900000000001E-3</c:v>
                </c:pt>
                <c:pt idx="48870">
                  <c:v>2.16103E-3</c:v>
                </c:pt>
                <c:pt idx="48871">
                  <c:v>-3.0631999999999999E-3</c:v>
                </c:pt>
                <c:pt idx="48872">
                  <c:v>-7.2050100000000004E-3</c:v>
                </c:pt>
                <c:pt idx="48873">
                  <c:v>-4.3344500000000001E-3</c:v>
                </c:pt>
                <c:pt idx="48874">
                  <c:v>-2.99263E-3</c:v>
                </c:pt>
                <c:pt idx="48875">
                  <c:v>-5.7115600000000001E-3</c:v>
                </c:pt>
                <c:pt idx="48876">
                  <c:v>-6.6852600000000002E-4</c:v>
                </c:pt>
                <c:pt idx="48877">
                  <c:v>2.9163399999999999E-3</c:v>
                </c:pt>
                <c:pt idx="48878">
                  <c:v>1.93882E-3</c:v>
                </c:pt>
                <c:pt idx="48879">
                  <c:v>-6.4115500000000002E-3</c:v>
                </c:pt>
                <c:pt idx="48880">
                  <c:v>-9.2983200000000001E-4</c:v>
                </c:pt>
                <c:pt idx="48881">
                  <c:v>-8.62122E-4</c:v>
                </c:pt>
                <c:pt idx="48882">
                  <c:v>4.7206899999999998E-4</c:v>
                </c:pt>
                <c:pt idx="48883">
                  <c:v>1.2220399999999999E-2</c:v>
                </c:pt>
                <c:pt idx="48884">
                  <c:v>3.7555700000000002E-3</c:v>
                </c:pt>
                <c:pt idx="48885">
                  <c:v>6.1225899999999998E-4</c:v>
                </c:pt>
                <c:pt idx="48886">
                  <c:v>-1.25504E-2</c:v>
                </c:pt>
                <c:pt idx="48887">
                  <c:v>1.0547600000000001E-3</c:v>
                </c:pt>
                <c:pt idx="48888">
                  <c:v>7.0934300000000004E-3</c:v>
                </c:pt>
                <c:pt idx="48889">
                  <c:v>-2.5997199999999998E-3</c:v>
                </c:pt>
                <c:pt idx="48890">
                  <c:v>-9.0570400000000006E-3</c:v>
                </c:pt>
                <c:pt idx="48891">
                  <c:v>-1.53618E-2</c:v>
                </c:pt>
                <c:pt idx="48892">
                  <c:v>-2.1595E-2</c:v>
                </c:pt>
                <c:pt idx="48893">
                  <c:v>-2.5773999999999998E-2</c:v>
                </c:pt>
                <c:pt idx="48894">
                  <c:v>-8.8052700000000005E-3</c:v>
                </c:pt>
                <c:pt idx="48895">
                  <c:v>-2.0312299999999998E-2</c:v>
                </c:pt>
                <c:pt idx="48896">
                  <c:v>-1.8538499999999999E-2</c:v>
                </c:pt>
                <c:pt idx="48897">
                  <c:v>-1.52292E-2</c:v>
                </c:pt>
                <c:pt idx="48898">
                  <c:v>-2.9614399999999999E-2</c:v>
                </c:pt>
                <c:pt idx="48899">
                  <c:v>-4.88377E-3</c:v>
                </c:pt>
                <c:pt idx="48900">
                  <c:v>-7.2402999999999999E-3</c:v>
                </c:pt>
                <c:pt idx="48901">
                  <c:v>-1.81599E-2</c:v>
                </c:pt>
                <c:pt idx="48902">
                  <c:v>-2.1684599999999998E-2</c:v>
                </c:pt>
                <c:pt idx="48903">
                  <c:v>-1.9360499999999999E-2</c:v>
                </c:pt>
                <c:pt idx="48904">
                  <c:v>-3.3235500000000002E-3</c:v>
                </c:pt>
                <c:pt idx="48905">
                  <c:v>-9.2296600000000006E-3</c:v>
                </c:pt>
                <c:pt idx="48906">
                  <c:v>-1.6138099999999999E-2</c:v>
                </c:pt>
                <c:pt idx="48907">
                  <c:v>-2.4766900000000001E-3</c:v>
                </c:pt>
                <c:pt idx="48908">
                  <c:v>-5.5131900000000003E-3</c:v>
                </c:pt>
                <c:pt idx="48909">
                  <c:v>-1.73531E-2</c:v>
                </c:pt>
                <c:pt idx="48910">
                  <c:v>9.81331E-4</c:v>
                </c:pt>
                <c:pt idx="48911">
                  <c:v>-7.7514599999999999E-3</c:v>
                </c:pt>
                <c:pt idx="48912">
                  <c:v>1.08538E-2</c:v>
                </c:pt>
                <c:pt idx="48913">
                  <c:v>-8.2979200000000003E-3</c:v>
                </c:pt>
                <c:pt idx="48914">
                  <c:v>-6.9723099999999998E-3</c:v>
                </c:pt>
                <c:pt idx="48915">
                  <c:v>2.00081E-3</c:v>
                </c:pt>
                <c:pt idx="48916">
                  <c:v>-3.19958E-3</c:v>
                </c:pt>
                <c:pt idx="48917">
                  <c:v>4.2486199999999998E-3</c:v>
                </c:pt>
                <c:pt idx="48918">
                  <c:v>5.2051500000000004E-3</c:v>
                </c:pt>
                <c:pt idx="48919">
                  <c:v>-1.12181E-2</c:v>
                </c:pt>
                <c:pt idx="48920">
                  <c:v>-2.3803700000000001E-3</c:v>
                </c:pt>
                <c:pt idx="48921">
                  <c:v>6.5078699999999998E-3</c:v>
                </c:pt>
                <c:pt idx="48922">
                  <c:v>-1.1645300000000001E-2</c:v>
                </c:pt>
                <c:pt idx="48923">
                  <c:v>-2.7313200000000002E-3</c:v>
                </c:pt>
                <c:pt idx="48924">
                  <c:v>-5.6581499999999998E-3</c:v>
                </c:pt>
                <c:pt idx="48925">
                  <c:v>-6.5555600000000002E-3</c:v>
                </c:pt>
                <c:pt idx="48926">
                  <c:v>-1.54381E-2</c:v>
                </c:pt>
                <c:pt idx="48927">
                  <c:v>-9.4699899999999993E-3</c:v>
                </c:pt>
                <c:pt idx="48928">
                  <c:v>4.6520199999999998E-3</c:v>
                </c:pt>
                <c:pt idx="48929">
                  <c:v>-1.24493E-2</c:v>
                </c:pt>
                <c:pt idx="48930">
                  <c:v>-2.9392200000000002E-3</c:v>
                </c:pt>
                <c:pt idx="48931">
                  <c:v>-1.6246799999999999E-2</c:v>
                </c:pt>
                <c:pt idx="48932">
                  <c:v>-4.5947999999999996E-3</c:v>
                </c:pt>
                <c:pt idx="48933">
                  <c:v>-7.2574600000000003E-3</c:v>
                </c:pt>
                <c:pt idx="48934">
                  <c:v>-1.8606199999999999E-3</c:v>
                </c:pt>
                <c:pt idx="48935">
                  <c:v>-9.9563599999999992E-3</c:v>
                </c:pt>
                <c:pt idx="48936">
                  <c:v>-1.3587999999999999E-2</c:v>
                </c:pt>
                <c:pt idx="48937">
                  <c:v>-1.26553E-2</c:v>
                </c:pt>
                <c:pt idx="48938">
                  <c:v>-1.6184799999999999E-2</c:v>
                </c:pt>
                <c:pt idx="48939">
                  <c:v>-8.7757100000000008E-3</c:v>
                </c:pt>
                <c:pt idx="48940">
                  <c:v>-1.8098800000000002E-2</c:v>
                </c:pt>
                <c:pt idx="48941">
                  <c:v>-1.9481700000000001E-2</c:v>
                </c:pt>
                <c:pt idx="48942">
                  <c:v>-2.23789E-2</c:v>
                </c:pt>
                <c:pt idx="48943">
                  <c:v>-2.53344E-2</c:v>
                </c:pt>
                <c:pt idx="48944">
                  <c:v>-1.5986400000000001E-2</c:v>
                </c:pt>
                <c:pt idx="48945">
                  <c:v>-1.5997899999999999E-2</c:v>
                </c:pt>
                <c:pt idx="48946">
                  <c:v>-2.1668400000000001E-2</c:v>
                </c:pt>
                <c:pt idx="48947">
                  <c:v>-2.0143500000000002E-2</c:v>
                </c:pt>
                <c:pt idx="48948">
                  <c:v>-2.8227800000000001E-2</c:v>
                </c:pt>
                <c:pt idx="48949">
                  <c:v>-2.51551E-2</c:v>
                </c:pt>
                <c:pt idx="48950">
                  <c:v>-2.1470099999999999E-2</c:v>
                </c:pt>
                <c:pt idx="48951">
                  <c:v>-1.73454E-2</c:v>
                </c:pt>
                <c:pt idx="48952">
                  <c:v>-2.5271399999999999E-2</c:v>
                </c:pt>
                <c:pt idx="48953">
                  <c:v>-2.5781599999999998E-2</c:v>
                </c:pt>
                <c:pt idx="48954">
                  <c:v>-1.51243E-2</c:v>
                </c:pt>
                <c:pt idx="48955">
                  <c:v>-1.9750599999999998E-3</c:v>
                </c:pt>
                <c:pt idx="48956">
                  <c:v>-2.3029299999999999E-2</c:v>
                </c:pt>
                <c:pt idx="48957">
                  <c:v>-1.70727E-2</c:v>
                </c:pt>
                <c:pt idx="48958">
                  <c:v>4.5299499999999998E-4</c:v>
                </c:pt>
                <c:pt idx="48959">
                  <c:v>-1.5763300000000001E-2</c:v>
                </c:pt>
                <c:pt idx="48960">
                  <c:v>-9.6130399999999998E-3</c:v>
                </c:pt>
                <c:pt idx="48961">
                  <c:v>-2.62423E-2</c:v>
                </c:pt>
                <c:pt idx="48962">
                  <c:v>-3.2712900000000003E-2</c:v>
                </c:pt>
                <c:pt idx="48963">
                  <c:v>-2.8887699999999999E-2</c:v>
                </c:pt>
                <c:pt idx="48964">
                  <c:v>-4.2705499999999997E-3</c:v>
                </c:pt>
                <c:pt idx="48965">
                  <c:v>-1.9556E-2</c:v>
                </c:pt>
                <c:pt idx="48966">
                  <c:v>-1.98879E-2</c:v>
                </c:pt>
                <c:pt idx="48967">
                  <c:v>-8.9492800000000004E-3</c:v>
                </c:pt>
                <c:pt idx="48968">
                  <c:v>-1.16825E-2</c:v>
                </c:pt>
                <c:pt idx="48969">
                  <c:v>-2.9658299999999999E-2</c:v>
                </c:pt>
                <c:pt idx="48970">
                  <c:v>-2.1873500000000001E-2</c:v>
                </c:pt>
                <c:pt idx="48971">
                  <c:v>-1.61285E-2</c:v>
                </c:pt>
                <c:pt idx="48972">
                  <c:v>-2.3118E-2</c:v>
                </c:pt>
                <c:pt idx="48973">
                  <c:v>-1.60065E-2</c:v>
                </c:pt>
                <c:pt idx="48974">
                  <c:v>-2.1016099999999999E-2</c:v>
                </c:pt>
                <c:pt idx="48975">
                  <c:v>-2.3173300000000001E-2</c:v>
                </c:pt>
                <c:pt idx="48976">
                  <c:v>-1.94702E-2</c:v>
                </c:pt>
                <c:pt idx="48977">
                  <c:v>-2.2888200000000001E-2</c:v>
                </c:pt>
                <c:pt idx="48978">
                  <c:v>-2.0452499999999998E-2</c:v>
                </c:pt>
                <c:pt idx="48979">
                  <c:v>-2.9380799999999999E-2</c:v>
                </c:pt>
                <c:pt idx="48980">
                  <c:v>-1.4806700000000001E-2</c:v>
                </c:pt>
                <c:pt idx="48981">
                  <c:v>-2.9228199999999999E-2</c:v>
                </c:pt>
                <c:pt idx="48982">
                  <c:v>-2.63357E-2</c:v>
                </c:pt>
                <c:pt idx="48983">
                  <c:v>-1.37844E-2</c:v>
                </c:pt>
                <c:pt idx="48984">
                  <c:v>-1.5198700000000001E-2</c:v>
                </c:pt>
                <c:pt idx="48985">
                  <c:v>-1.6085599999999999E-2</c:v>
                </c:pt>
                <c:pt idx="48986">
                  <c:v>-2.1149600000000001E-2</c:v>
                </c:pt>
                <c:pt idx="48987">
                  <c:v>-2.7878799999999999E-2</c:v>
                </c:pt>
                <c:pt idx="48988">
                  <c:v>-2.2571600000000001E-2</c:v>
                </c:pt>
                <c:pt idx="48989">
                  <c:v>-2.0559299999999999E-2</c:v>
                </c:pt>
                <c:pt idx="48990">
                  <c:v>-3.32451E-2</c:v>
                </c:pt>
                <c:pt idx="48991">
                  <c:v>-2.0037699999999999E-2</c:v>
                </c:pt>
                <c:pt idx="48992">
                  <c:v>-2.52514E-2</c:v>
                </c:pt>
                <c:pt idx="48993">
                  <c:v>-2.7972199999999999E-2</c:v>
                </c:pt>
                <c:pt idx="48994">
                  <c:v>-1.9374800000000001E-2</c:v>
                </c:pt>
                <c:pt idx="48995">
                  <c:v>-2.3478499999999999E-2</c:v>
                </c:pt>
                <c:pt idx="48996">
                  <c:v>-2.8210599999999999E-2</c:v>
                </c:pt>
                <c:pt idx="48997">
                  <c:v>-2.3632E-2</c:v>
                </c:pt>
                <c:pt idx="48998">
                  <c:v>-2.8361299999999999E-2</c:v>
                </c:pt>
                <c:pt idx="48999">
                  <c:v>-3.1179399999999999E-2</c:v>
                </c:pt>
                <c:pt idx="49000">
                  <c:v>-3.1746900000000002E-2</c:v>
                </c:pt>
                <c:pt idx="49001" formatCode="0.00E+00">
                  <c:v>-2.6349999999999998E-2</c:v>
                </c:pt>
                <c:pt idx="49002">
                  <c:v>-2.2595400000000002E-2</c:v>
                </c:pt>
                <c:pt idx="49003">
                  <c:v>-1.36776E-2</c:v>
                </c:pt>
                <c:pt idx="49004">
                  <c:v>-2.5803599999999999E-2</c:v>
                </c:pt>
                <c:pt idx="49005">
                  <c:v>-2.09255E-2</c:v>
                </c:pt>
                <c:pt idx="49006">
                  <c:v>-1.31168E-2</c:v>
                </c:pt>
                <c:pt idx="49007">
                  <c:v>-1.8125499999999999E-2</c:v>
                </c:pt>
                <c:pt idx="49008">
                  <c:v>-1.7426500000000001E-2</c:v>
                </c:pt>
                <c:pt idx="49009">
                  <c:v>-3.2611800000000003E-2</c:v>
                </c:pt>
                <c:pt idx="49010">
                  <c:v>-2.47345E-2</c:v>
                </c:pt>
                <c:pt idx="49011">
                  <c:v>-2.6830699999999999E-2</c:v>
                </c:pt>
                <c:pt idx="49012">
                  <c:v>-2.1488199999999999E-2</c:v>
                </c:pt>
                <c:pt idx="49013">
                  <c:v>-2.17562E-2</c:v>
                </c:pt>
                <c:pt idx="49014">
                  <c:v>-3.1517000000000003E-2</c:v>
                </c:pt>
                <c:pt idx="49015">
                  <c:v>-3.6638299999999999E-2</c:v>
                </c:pt>
                <c:pt idx="49016">
                  <c:v>-2.7529700000000001E-2</c:v>
                </c:pt>
                <c:pt idx="49017">
                  <c:v>-2.0947500000000001E-2</c:v>
                </c:pt>
                <c:pt idx="49018">
                  <c:v>-3.4989399999999997E-2</c:v>
                </c:pt>
                <c:pt idx="49019">
                  <c:v>-2.25582E-2</c:v>
                </c:pt>
                <c:pt idx="49020">
                  <c:v>-2.1163899999999999E-2</c:v>
                </c:pt>
                <c:pt idx="49021">
                  <c:v>-2.37617E-2</c:v>
                </c:pt>
                <c:pt idx="49022">
                  <c:v>-3.9176000000000002E-2</c:v>
                </c:pt>
                <c:pt idx="49023">
                  <c:v>-1.7840399999999999E-2</c:v>
                </c:pt>
                <c:pt idx="49024">
                  <c:v>-1.94054E-2</c:v>
                </c:pt>
                <c:pt idx="49025">
                  <c:v>-2.5818799999999999E-2</c:v>
                </c:pt>
                <c:pt idx="49026">
                  <c:v>-2.73581E-2</c:v>
                </c:pt>
                <c:pt idx="49027">
                  <c:v>-3.8177500000000003E-2</c:v>
                </c:pt>
                <c:pt idx="49028">
                  <c:v>-2.4180400000000001E-2</c:v>
                </c:pt>
                <c:pt idx="49029">
                  <c:v>-2.2793799999999999E-2</c:v>
                </c:pt>
                <c:pt idx="49030">
                  <c:v>-2.5425900000000001E-2</c:v>
                </c:pt>
                <c:pt idx="49031">
                  <c:v>-3.46565E-2</c:v>
                </c:pt>
                <c:pt idx="49032">
                  <c:v>-2.97813E-2</c:v>
                </c:pt>
                <c:pt idx="49033">
                  <c:v>-2.3929599999999999E-2</c:v>
                </c:pt>
                <c:pt idx="49034">
                  <c:v>-2.9433299999999999E-2</c:v>
                </c:pt>
                <c:pt idx="49035">
                  <c:v>-3.92237E-2</c:v>
                </c:pt>
                <c:pt idx="49036">
                  <c:v>-1.64213E-2</c:v>
                </c:pt>
                <c:pt idx="49037">
                  <c:v>-1.9788699999999999E-2</c:v>
                </c:pt>
                <c:pt idx="49038">
                  <c:v>-1.0693599999999999E-2</c:v>
                </c:pt>
                <c:pt idx="49039">
                  <c:v>-3.14293E-2</c:v>
                </c:pt>
                <c:pt idx="49040">
                  <c:v>-2.6010499999999999E-2</c:v>
                </c:pt>
                <c:pt idx="49041">
                  <c:v>-7.6217699999999999E-3</c:v>
                </c:pt>
                <c:pt idx="49042">
                  <c:v>-1.16997E-2</c:v>
                </c:pt>
                <c:pt idx="49043">
                  <c:v>-3.0037899999999999E-2</c:v>
                </c:pt>
                <c:pt idx="49044">
                  <c:v>-2.4599099999999999E-2</c:v>
                </c:pt>
                <c:pt idx="49045">
                  <c:v>-1.6516699999999999E-2</c:v>
                </c:pt>
                <c:pt idx="49046">
                  <c:v>-1.8879900000000002E-2</c:v>
                </c:pt>
                <c:pt idx="49047">
                  <c:v>-1.3185499999999999E-2</c:v>
                </c:pt>
                <c:pt idx="49048">
                  <c:v>-3.5034200000000001E-2</c:v>
                </c:pt>
                <c:pt idx="49049">
                  <c:v>-1.7200500000000001E-2</c:v>
                </c:pt>
                <c:pt idx="49050">
                  <c:v>-1.8093100000000001E-2</c:v>
                </c:pt>
                <c:pt idx="49051">
                  <c:v>-1.7551400000000002E-2</c:v>
                </c:pt>
                <c:pt idx="49052">
                  <c:v>-1.6239199999999999E-2</c:v>
                </c:pt>
                <c:pt idx="49053">
                  <c:v>-2.0166400000000001E-2</c:v>
                </c:pt>
                <c:pt idx="49054">
                  <c:v>-2.9313100000000002E-2</c:v>
                </c:pt>
                <c:pt idx="49055">
                  <c:v>-2.0810100000000002E-2</c:v>
                </c:pt>
                <c:pt idx="49056">
                  <c:v>-2.25039E-2</c:v>
                </c:pt>
                <c:pt idx="49057">
                  <c:v>-3.1662900000000001E-2</c:v>
                </c:pt>
                <c:pt idx="49058">
                  <c:v>-1.9617099999999998E-2</c:v>
                </c:pt>
                <c:pt idx="49059">
                  <c:v>-3.0174300000000001E-2</c:v>
                </c:pt>
                <c:pt idx="49060">
                  <c:v>-3.3995600000000001E-2</c:v>
                </c:pt>
                <c:pt idx="49061">
                  <c:v>-3.5126699999999997E-2</c:v>
                </c:pt>
                <c:pt idx="49062">
                  <c:v>-2.5592799999999999E-2</c:v>
                </c:pt>
                <c:pt idx="49063">
                  <c:v>-2.8227800000000001E-2</c:v>
                </c:pt>
                <c:pt idx="49064">
                  <c:v>-1.8451700000000001E-2</c:v>
                </c:pt>
                <c:pt idx="49065">
                  <c:v>-2.6553199999999999E-2</c:v>
                </c:pt>
                <c:pt idx="49066">
                  <c:v>-2.5817900000000001E-2</c:v>
                </c:pt>
                <c:pt idx="49067">
                  <c:v>-2.79703E-2</c:v>
                </c:pt>
                <c:pt idx="49068">
                  <c:v>-3.0254400000000001E-2</c:v>
                </c:pt>
                <c:pt idx="49069">
                  <c:v>-2.5232299999999999E-2</c:v>
                </c:pt>
                <c:pt idx="49070">
                  <c:v>-3.21836E-2</c:v>
                </c:pt>
                <c:pt idx="49071">
                  <c:v>-2.5436400000000001E-2</c:v>
                </c:pt>
                <c:pt idx="49072">
                  <c:v>-2.3176200000000001E-2</c:v>
                </c:pt>
                <c:pt idx="49073">
                  <c:v>-2.0991300000000001E-2</c:v>
                </c:pt>
                <c:pt idx="49074">
                  <c:v>-2.31495E-2</c:v>
                </c:pt>
                <c:pt idx="49075">
                  <c:v>-3.0626299999999999E-2</c:v>
                </c:pt>
                <c:pt idx="49076">
                  <c:v>-2.7456299999999999E-2</c:v>
                </c:pt>
                <c:pt idx="49077">
                  <c:v>-5.6209600000000004E-3</c:v>
                </c:pt>
                <c:pt idx="49078">
                  <c:v>-3.3155400000000002E-2</c:v>
                </c:pt>
                <c:pt idx="49079">
                  <c:v>-1.4693299999999999E-2</c:v>
                </c:pt>
                <c:pt idx="49080">
                  <c:v>-1.54457E-2</c:v>
                </c:pt>
                <c:pt idx="49081">
                  <c:v>-1.6426099999999999E-2</c:v>
                </c:pt>
                <c:pt idx="49082">
                  <c:v>-1.8353499999999998E-2</c:v>
                </c:pt>
                <c:pt idx="49083">
                  <c:v>-1.03626E-2</c:v>
                </c:pt>
                <c:pt idx="49084">
                  <c:v>-7.7066399999999998E-3</c:v>
                </c:pt>
                <c:pt idx="49085">
                  <c:v>-6.2723199999999996E-3</c:v>
                </c:pt>
                <c:pt idx="49086" formatCode="0.00E+00">
                  <c:v>-1.98002E-2</c:v>
                </c:pt>
                <c:pt idx="49087">
                  <c:v>-2.6666599999999999E-2</c:v>
                </c:pt>
                <c:pt idx="49088">
                  <c:v>-2.1285100000000001E-2</c:v>
                </c:pt>
                <c:pt idx="49089">
                  <c:v>-1.2034400000000001E-2</c:v>
                </c:pt>
                <c:pt idx="49090">
                  <c:v>-1.39933E-2</c:v>
                </c:pt>
                <c:pt idx="49091">
                  <c:v>-1.9852600000000001E-2</c:v>
                </c:pt>
                <c:pt idx="49092">
                  <c:v>-2.4367300000000001E-2</c:v>
                </c:pt>
                <c:pt idx="49093">
                  <c:v>-1.4862999999999999E-2</c:v>
                </c:pt>
                <c:pt idx="49094">
                  <c:v>-1.9469299999999998E-2</c:v>
                </c:pt>
                <c:pt idx="49095">
                  <c:v>-1.30692E-2</c:v>
                </c:pt>
                <c:pt idx="49096">
                  <c:v>-1.52502E-2</c:v>
                </c:pt>
                <c:pt idx="49097">
                  <c:v>-2.1082900000000002E-2</c:v>
                </c:pt>
                <c:pt idx="49098">
                  <c:v>-2.6759100000000001E-2</c:v>
                </c:pt>
                <c:pt idx="49099">
                  <c:v>-3.3075300000000002E-2</c:v>
                </c:pt>
                <c:pt idx="49100">
                  <c:v>-2.60582E-2</c:v>
                </c:pt>
                <c:pt idx="49101">
                  <c:v>-3.0161899999999998E-2</c:v>
                </c:pt>
                <c:pt idx="49102">
                  <c:v>-2.85311E-2</c:v>
                </c:pt>
                <c:pt idx="49103">
                  <c:v>-2.2232999999999999E-2</c:v>
                </c:pt>
                <c:pt idx="49104">
                  <c:v>-2.3493799999999999E-2</c:v>
                </c:pt>
                <c:pt idx="49105">
                  <c:v>-2.1193500000000001E-2</c:v>
                </c:pt>
                <c:pt idx="49106">
                  <c:v>-2.4260500000000001E-2</c:v>
                </c:pt>
                <c:pt idx="49107">
                  <c:v>-3.41377E-2</c:v>
                </c:pt>
                <c:pt idx="49108">
                  <c:v>-2.8619800000000001E-2</c:v>
                </c:pt>
                <c:pt idx="49109">
                  <c:v>-3.6746000000000001E-2</c:v>
                </c:pt>
                <c:pt idx="49110">
                  <c:v>-3.40605E-2</c:v>
                </c:pt>
                <c:pt idx="49111">
                  <c:v>-2.7530700000000002E-2</c:v>
                </c:pt>
                <c:pt idx="49112">
                  <c:v>-3.1340600000000003E-2</c:v>
                </c:pt>
                <c:pt idx="49113">
                  <c:v>-3.2961799999999999E-2</c:v>
                </c:pt>
                <c:pt idx="49114">
                  <c:v>-1.88913E-2</c:v>
                </c:pt>
                <c:pt idx="49115">
                  <c:v>-2.49138E-2</c:v>
                </c:pt>
                <c:pt idx="49116">
                  <c:v>-2.5236100000000001E-2</c:v>
                </c:pt>
                <c:pt idx="49117">
                  <c:v>-1.9456899999999999E-2</c:v>
                </c:pt>
                <c:pt idx="49118">
                  <c:v>-2.36092E-2</c:v>
                </c:pt>
                <c:pt idx="49119">
                  <c:v>-2.3524300000000001E-2</c:v>
                </c:pt>
                <c:pt idx="49120">
                  <c:v>-1.8008199999999999E-2</c:v>
                </c:pt>
                <c:pt idx="49121">
                  <c:v>-1.9961400000000001E-2</c:v>
                </c:pt>
                <c:pt idx="49122">
                  <c:v>-8.8481900000000006E-3</c:v>
                </c:pt>
                <c:pt idx="49123">
                  <c:v>-2.3963000000000002E-2</c:v>
                </c:pt>
                <c:pt idx="49124">
                  <c:v>-1.7170000000000001E-2</c:v>
                </c:pt>
                <c:pt idx="49125">
                  <c:v>-2.16627E-2</c:v>
                </c:pt>
                <c:pt idx="49126">
                  <c:v>-2.2779500000000001E-2</c:v>
                </c:pt>
                <c:pt idx="49127">
                  <c:v>-2.09074E-2</c:v>
                </c:pt>
                <c:pt idx="49128">
                  <c:v>-3.3742000000000001E-2</c:v>
                </c:pt>
                <c:pt idx="49129">
                  <c:v>-6.3095099999999999E-3</c:v>
                </c:pt>
                <c:pt idx="49130">
                  <c:v>-3.30219E-2</c:v>
                </c:pt>
                <c:pt idx="49131">
                  <c:v>-2.9510499999999999E-2</c:v>
                </c:pt>
                <c:pt idx="49132">
                  <c:v>-2.5113099999999999E-2</c:v>
                </c:pt>
                <c:pt idx="49133">
                  <c:v>-1.32322E-2</c:v>
                </c:pt>
                <c:pt idx="49134">
                  <c:v>-2.07548E-2</c:v>
                </c:pt>
                <c:pt idx="49135">
                  <c:v>-2.6921299999999999E-2</c:v>
                </c:pt>
                <c:pt idx="49136">
                  <c:v>-2.64864E-2</c:v>
                </c:pt>
                <c:pt idx="49137">
                  <c:v>-7.4443799999999996E-3</c:v>
                </c:pt>
                <c:pt idx="49138">
                  <c:v>-6.5078699999999998E-3</c:v>
                </c:pt>
                <c:pt idx="49139">
                  <c:v>-3.31001E-2</c:v>
                </c:pt>
                <c:pt idx="49140">
                  <c:v>-2.2151000000000001E-2</c:v>
                </c:pt>
                <c:pt idx="49141">
                  <c:v>-1.1860799999999999E-2</c:v>
                </c:pt>
                <c:pt idx="49142">
                  <c:v>-2.3295400000000001E-2</c:v>
                </c:pt>
                <c:pt idx="49143">
                  <c:v>-2.40374E-2</c:v>
                </c:pt>
                <c:pt idx="49144">
                  <c:v>-2.6713400000000002E-2</c:v>
                </c:pt>
                <c:pt idx="49145">
                  <c:v>-1.48764E-2</c:v>
                </c:pt>
                <c:pt idx="49146">
                  <c:v>-1.5853900000000001E-2</c:v>
                </c:pt>
                <c:pt idx="49147">
                  <c:v>-2.0980800000000001E-2</c:v>
                </c:pt>
                <c:pt idx="49148">
                  <c:v>-1.3526E-2</c:v>
                </c:pt>
                <c:pt idx="49149">
                  <c:v>-2.2275E-2</c:v>
                </c:pt>
                <c:pt idx="49150">
                  <c:v>-1.7145199999999999E-2</c:v>
                </c:pt>
                <c:pt idx="49151">
                  <c:v>-1.5425700000000001E-2</c:v>
                </c:pt>
                <c:pt idx="49152">
                  <c:v>-3.0994400000000002E-3</c:v>
                </c:pt>
                <c:pt idx="49153">
                  <c:v>-8.3112700000000008E-3</c:v>
                </c:pt>
                <c:pt idx="49154">
                  <c:v>-2.9840499999999998E-3</c:v>
                </c:pt>
                <c:pt idx="49155">
                  <c:v>-3.37982E-3</c:v>
                </c:pt>
                <c:pt idx="49156">
                  <c:v>4.3621099999999998E-3</c:v>
                </c:pt>
                <c:pt idx="49157">
                  <c:v>-3.2768200000000002E-3</c:v>
                </c:pt>
                <c:pt idx="49158">
                  <c:v>-7.2593700000000002E-3</c:v>
                </c:pt>
                <c:pt idx="49159">
                  <c:v>-8.7633099999999998E-3</c:v>
                </c:pt>
                <c:pt idx="49160">
                  <c:v>-9.6168499999999997E-3</c:v>
                </c:pt>
                <c:pt idx="49161">
                  <c:v>-6.9284400000000001E-3</c:v>
                </c:pt>
                <c:pt idx="49162">
                  <c:v>-1.14594E-2</c:v>
                </c:pt>
                <c:pt idx="49163">
                  <c:v>-1.64738E-2</c:v>
                </c:pt>
                <c:pt idx="49164">
                  <c:v>-8.8891999999999999E-3</c:v>
                </c:pt>
                <c:pt idx="49165">
                  <c:v>-5.9394799999999996E-3</c:v>
                </c:pt>
                <c:pt idx="49166">
                  <c:v>-1.7964399999999998E-2</c:v>
                </c:pt>
                <c:pt idx="49167">
                  <c:v>-6.2360799999999997E-3</c:v>
                </c:pt>
                <c:pt idx="49168">
                  <c:v>-5.4168700000000001E-4</c:v>
                </c:pt>
                <c:pt idx="49169">
                  <c:v>-1.10998E-2</c:v>
                </c:pt>
                <c:pt idx="49170">
                  <c:v>-1.8672000000000001E-2</c:v>
                </c:pt>
                <c:pt idx="49171">
                  <c:v>-1.77422E-2</c:v>
                </c:pt>
                <c:pt idx="49172">
                  <c:v>-1.30568E-2</c:v>
                </c:pt>
                <c:pt idx="49173">
                  <c:v>-1.6111400000000001E-2</c:v>
                </c:pt>
                <c:pt idx="49174">
                  <c:v>-2.5782599999999999E-2</c:v>
                </c:pt>
                <c:pt idx="49175">
                  <c:v>-1.59674E-2</c:v>
                </c:pt>
                <c:pt idx="49176">
                  <c:v>-1.63593E-2</c:v>
                </c:pt>
                <c:pt idx="49177">
                  <c:v>-1.70546E-2</c:v>
                </c:pt>
                <c:pt idx="49178">
                  <c:v>-8.3046000000000005E-3</c:v>
                </c:pt>
                <c:pt idx="49179">
                  <c:v>-5.9623699999999998E-3</c:v>
                </c:pt>
                <c:pt idx="49180">
                  <c:v>-2.0439100000000002E-2</c:v>
                </c:pt>
                <c:pt idx="49181">
                  <c:v>-1.19953E-2</c:v>
                </c:pt>
                <c:pt idx="49182">
                  <c:v>-1.4319399999999999E-2</c:v>
                </c:pt>
                <c:pt idx="49183">
                  <c:v>-8.6183500000000003E-3</c:v>
                </c:pt>
                <c:pt idx="49184">
                  <c:v>-1.82142E-2</c:v>
                </c:pt>
                <c:pt idx="49185">
                  <c:v>-1.26219E-2</c:v>
                </c:pt>
                <c:pt idx="49186">
                  <c:v>-8.3837500000000006E-3</c:v>
                </c:pt>
                <c:pt idx="49187">
                  <c:v>-9.6673999999999996E-3</c:v>
                </c:pt>
                <c:pt idx="49188">
                  <c:v>-9.7904199999999993E-3</c:v>
                </c:pt>
                <c:pt idx="49189">
                  <c:v>-2.3303999999999998E-2</c:v>
                </c:pt>
                <c:pt idx="49190">
                  <c:v>-3.5953500000000002E-4</c:v>
                </c:pt>
                <c:pt idx="49191">
                  <c:v>-1.4276499999999999E-2</c:v>
                </c:pt>
                <c:pt idx="49192">
                  <c:v>-7.7447899999999997E-3</c:v>
                </c:pt>
                <c:pt idx="49193">
                  <c:v>-1.6706499999999999E-2</c:v>
                </c:pt>
                <c:pt idx="49194">
                  <c:v>-2.65484E-2</c:v>
                </c:pt>
                <c:pt idx="49195">
                  <c:v>-9.4575900000000001E-3</c:v>
                </c:pt>
                <c:pt idx="49196">
                  <c:v>-1.18809E-2</c:v>
                </c:pt>
                <c:pt idx="49197">
                  <c:v>-1.4952699999999999E-2</c:v>
                </c:pt>
                <c:pt idx="49198">
                  <c:v>-1.1226699999999999E-2</c:v>
                </c:pt>
                <c:pt idx="49199">
                  <c:v>-1.16253E-2</c:v>
                </c:pt>
                <c:pt idx="49200">
                  <c:v>-1.23692E-2</c:v>
                </c:pt>
                <c:pt idx="49201">
                  <c:v>-1.3708100000000001E-2</c:v>
                </c:pt>
                <c:pt idx="49202">
                  <c:v>-1.8817899999999999E-2</c:v>
                </c:pt>
                <c:pt idx="49203">
                  <c:v>-7.3699999999999998E-3</c:v>
                </c:pt>
                <c:pt idx="49204">
                  <c:v>-3.4275099999999999E-3</c:v>
                </c:pt>
                <c:pt idx="49205">
                  <c:v>-7.8401600000000005E-3</c:v>
                </c:pt>
                <c:pt idx="49206">
                  <c:v>-1.5646899999999998E-2</c:v>
                </c:pt>
                <c:pt idx="49207">
                  <c:v>-1.0280600000000001E-2</c:v>
                </c:pt>
                <c:pt idx="49208">
                  <c:v>-1.53732E-3</c:v>
                </c:pt>
                <c:pt idx="49209">
                  <c:v>-7.3213599999999998E-3</c:v>
                </c:pt>
                <c:pt idx="49210">
                  <c:v>-2.5044400000000001E-2</c:v>
                </c:pt>
                <c:pt idx="49211">
                  <c:v>-7.4968300000000003E-3</c:v>
                </c:pt>
                <c:pt idx="49212">
                  <c:v>-2.0470599999999999E-2</c:v>
                </c:pt>
                <c:pt idx="49213">
                  <c:v>-1.14594E-2</c:v>
                </c:pt>
                <c:pt idx="49214">
                  <c:v>-9.6616700000000007E-3</c:v>
                </c:pt>
                <c:pt idx="49215">
                  <c:v>-1.5349399999999999E-2</c:v>
                </c:pt>
                <c:pt idx="49216">
                  <c:v>-1.6612100000000001E-2</c:v>
                </c:pt>
                <c:pt idx="49217">
                  <c:v>-1.37844E-2</c:v>
                </c:pt>
                <c:pt idx="49218">
                  <c:v>-2.2003200000000001E-2</c:v>
                </c:pt>
                <c:pt idx="49219">
                  <c:v>-6.1387999999999998E-3</c:v>
                </c:pt>
                <c:pt idx="49220">
                  <c:v>-1.0403600000000001E-2</c:v>
                </c:pt>
                <c:pt idx="49221">
                  <c:v>-7.7505100000000004E-3</c:v>
                </c:pt>
                <c:pt idx="49222">
                  <c:v>-6.5908399999999997E-3</c:v>
                </c:pt>
                <c:pt idx="49223">
                  <c:v>-1.50747E-2</c:v>
                </c:pt>
                <c:pt idx="49224">
                  <c:v>-1.2248999999999999E-2</c:v>
                </c:pt>
                <c:pt idx="49225">
                  <c:v>-9.0627699999999995E-3</c:v>
                </c:pt>
                <c:pt idx="49226">
                  <c:v>-1.17254E-2</c:v>
                </c:pt>
                <c:pt idx="49227">
                  <c:v>-1.5908200000000001E-2</c:v>
                </c:pt>
                <c:pt idx="49228">
                  <c:v>-6.1101899999999997E-3</c:v>
                </c:pt>
                <c:pt idx="49229">
                  <c:v>-4.7063799999999996E-3</c:v>
                </c:pt>
                <c:pt idx="49230">
                  <c:v>3.2196E-3</c:v>
                </c:pt>
                <c:pt idx="49231">
                  <c:v>4.03404E-3</c:v>
                </c:pt>
                <c:pt idx="49232">
                  <c:v>-3.3044799999999998E-3</c:v>
                </c:pt>
                <c:pt idx="49233">
                  <c:v>-1.0863299999999999E-2</c:v>
                </c:pt>
                <c:pt idx="49234">
                  <c:v>5.5656400000000002E-3</c:v>
                </c:pt>
                <c:pt idx="49235">
                  <c:v>-8.2387899999999993E-3</c:v>
                </c:pt>
                <c:pt idx="49236">
                  <c:v>-9.7217599999999994E-3</c:v>
                </c:pt>
                <c:pt idx="49237">
                  <c:v>-4.6825399999999998E-3</c:v>
                </c:pt>
                <c:pt idx="49238">
                  <c:v>-4.1532499999999998E-3</c:v>
                </c:pt>
                <c:pt idx="49239">
                  <c:v>1.82533E-2</c:v>
                </c:pt>
                <c:pt idx="49240">
                  <c:v>-5.4769500000000004E-3</c:v>
                </c:pt>
                <c:pt idx="49241">
                  <c:v>1.08814E-3</c:v>
                </c:pt>
                <c:pt idx="49242">
                  <c:v>-4.8971199999999996E-3</c:v>
                </c:pt>
                <c:pt idx="49243">
                  <c:v>1.27506E-3</c:v>
                </c:pt>
                <c:pt idx="49244">
                  <c:v>-5.25093E-3</c:v>
                </c:pt>
                <c:pt idx="49245">
                  <c:v>1.8444100000000001E-3</c:v>
                </c:pt>
                <c:pt idx="49246">
                  <c:v>1.0178599999999999E-2</c:v>
                </c:pt>
                <c:pt idx="49247">
                  <c:v>3.4809099999999998E-3</c:v>
                </c:pt>
                <c:pt idx="49248">
                  <c:v>9.1047300000000001E-3</c:v>
                </c:pt>
                <c:pt idx="49249">
                  <c:v>2.0265600000000002E-3</c:v>
                </c:pt>
                <c:pt idx="49250">
                  <c:v>-4.8532499999999999E-3</c:v>
                </c:pt>
                <c:pt idx="49251">
                  <c:v>-9.9058199999999992E-3</c:v>
                </c:pt>
                <c:pt idx="49252">
                  <c:v>1.6737E-3</c:v>
                </c:pt>
                <c:pt idx="49253">
                  <c:v>7.2183600000000001E-3</c:v>
                </c:pt>
                <c:pt idx="49254">
                  <c:v>1.16186E-2</c:v>
                </c:pt>
                <c:pt idx="49255">
                  <c:v>-2.6931799999999999E-3</c:v>
                </c:pt>
                <c:pt idx="49256">
                  <c:v>-8.2063699999999993E-3</c:v>
                </c:pt>
                <c:pt idx="49257">
                  <c:v>6.9150899999999996E-3</c:v>
                </c:pt>
                <c:pt idx="49258">
                  <c:v>1.08948E-2</c:v>
                </c:pt>
                <c:pt idx="49259">
                  <c:v>4.6148300000000003E-3</c:v>
                </c:pt>
                <c:pt idx="49260">
                  <c:v>1.6861000000000001E-3</c:v>
                </c:pt>
                <c:pt idx="49261">
                  <c:v>-6.3476599999999998E-3</c:v>
                </c:pt>
                <c:pt idx="49262">
                  <c:v>6.1883900000000002E-3</c:v>
                </c:pt>
                <c:pt idx="49263">
                  <c:v>1.1051200000000001E-2</c:v>
                </c:pt>
                <c:pt idx="49264">
                  <c:v>8.7051400000000001E-3</c:v>
                </c:pt>
                <c:pt idx="49265">
                  <c:v>2.1271700000000001E-2</c:v>
                </c:pt>
                <c:pt idx="49266">
                  <c:v>1.6044599999999999E-2</c:v>
                </c:pt>
                <c:pt idx="49267">
                  <c:v>2.7790100000000002E-2</c:v>
                </c:pt>
                <c:pt idx="49268">
                  <c:v>1.80073E-2</c:v>
                </c:pt>
                <c:pt idx="49269">
                  <c:v>1.7071699999999999E-2</c:v>
                </c:pt>
                <c:pt idx="49270">
                  <c:v>1.07489E-2</c:v>
                </c:pt>
                <c:pt idx="49271">
                  <c:v>2.4315799999999999E-2</c:v>
                </c:pt>
                <c:pt idx="49272">
                  <c:v>2.4925200000000002E-2</c:v>
                </c:pt>
                <c:pt idx="49273">
                  <c:v>1.8773999999999999E-2</c:v>
                </c:pt>
                <c:pt idx="49274">
                  <c:v>8.9845700000000008E-3</c:v>
                </c:pt>
                <c:pt idx="49275">
                  <c:v>3.0962E-2</c:v>
                </c:pt>
                <c:pt idx="49276">
                  <c:v>3.4908300000000003E-2</c:v>
                </c:pt>
                <c:pt idx="49277">
                  <c:v>2.3970600000000002E-2</c:v>
                </c:pt>
                <c:pt idx="49278">
                  <c:v>3.1740200000000003E-2</c:v>
                </c:pt>
                <c:pt idx="49279">
                  <c:v>2.26774E-2</c:v>
                </c:pt>
                <c:pt idx="49280">
                  <c:v>4.2874299999999997E-2</c:v>
                </c:pt>
                <c:pt idx="49281">
                  <c:v>3.2645199999999999E-2</c:v>
                </c:pt>
                <c:pt idx="49282">
                  <c:v>3.4178699999999999E-2</c:v>
                </c:pt>
                <c:pt idx="49283" formatCode="0.00E+00">
                  <c:v>2.7385699999999999E-2</c:v>
                </c:pt>
                <c:pt idx="49284">
                  <c:v>3.9395300000000001E-2</c:v>
                </c:pt>
                <c:pt idx="49285">
                  <c:v>4.4111299999999999E-2</c:v>
                </c:pt>
                <c:pt idx="49286">
                  <c:v>3.4903499999999997E-2</c:v>
                </c:pt>
                <c:pt idx="49287">
                  <c:v>2.9803300000000001E-2</c:v>
                </c:pt>
                <c:pt idx="49288">
                  <c:v>2.11515E-2</c:v>
                </c:pt>
                <c:pt idx="49289">
                  <c:v>2.7209299999999999E-2</c:v>
                </c:pt>
                <c:pt idx="49290" formatCode="0.00E+00">
                  <c:v>2.4741200000000001E-2</c:v>
                </c:pt>
                <c:pt idx="49291">
                  <c:v>3.1683000000000003E-2</c:v>
                </c:pt>
                <c:pt idx="49292">
                  <c:v>3.5386099999999997E-2</c:v>
                </c:pt>
                <c:pt idx="49293">
                  <c:v>2.1658899999999998E-2</c:v>
                </c:pt>
                <c:pt idx="49294">
                  <c:v>1.8303900000000001E-2</c:v>
                </c:pt>
                <c:pt idx="49295">
                  <c:v>3.42178E-2</c:v>
                </c:pt>
                <c:pt idx="49296">
                  <c:v>1.7997699999999998E-2</c:v>
                </c:pt>
                <c:pt idx="49297">
                  <c:v>2.2397E-2</c:v>
                </c:pt>
                <c:pt idx="49298">
                  <c:v>3.0776000000000001E-2</c:v>
                </c:pt>
                <c:pt idx="49299">
                  <c:v>1.33533E-2</c:v>
                </c:pt>
                <c:pt idx="49300">
                  <c:v>2.7501100000000001E-2</c:v>
                </c:pt>
                <c:pt idx="49301">
                  <c:v>2.7395200000000001E-2</c:v>
                </c:pt>
                <c:pt idx="49302">
                  <c:v>1.6407000000000001E-2</c:v>
                </c:pt>
                <c:pt idx="49303">
                  <c:v>2.4110800000000002E-2</c:v>
                </c:pt>
                <c:pt idx="49304">
                  <c:v>8.1110000000000002E-3</c:v>
                </c:pt>
                <c:pt idx="49305">
                  <c:v>1.8776899999999999E-2</c:v>
                </c:pt>
                <c:pt idx="49306">
                  <c:v>2.19431E-2</c:v>
                </c:pt>
                <c:pt idx="49307">
                  <c:v>2.84605E-2</c:v>
                </c:pt>
                <c:pt idx="49308">
                  <c:v>3.0872299999999998E-2</c:v>
                </c:pt>
                <c:pt idx="49309">
                  <c:v>2.40555E-2</c:v>
                </c:pt>
                <c:pt idx="49310">
                  <c:v>1.7032599999999998E-2</c:v>
                </c:pt>
                <c:pt idx="49311">
                  <c:v>2.32477E-2</c:v>
                </c:pt>
                <c:pt idx="49312">
                  <c:v>3.5889600000000001E-2</c:v>
                </c:pt>
                <c:pt idx="49313">
                  <c:v>1.67665E-2</c:v>
                </c:pt>
                <c:pt idx="49314">
                  <c:v>1.8010100000000001E-2</c:v>
                </c:pt>
                <c:pt idx="49315">
                  <c:v>2.3425100000000001E-2</c:v>
                </c:pt>
                <c:pt idx="49316">
                  <c:v>3.6849E-2</c:v>
                </c:pt>
                <c:pt idx="49317">
                  <c:v>3.2033899999999997E-2</c:v>
                </c:pt>
                <c:pt idx="49318">
                  <c:v>4.1641200000000003E-2</c:v>
                </c:pt>
                <c:pt idx="49319">
                  <c:v>2.4779300000000001E-2</c:v>
                </c:pt>
                <c:pt idx="49320">
                  <c:v>2.2863399999999999E-2</c:v>
                </c:pt>
                <c:pt idx="49321">
                  <c:v>2.88916E-2</c:v>
                </c:pt>
                <c:pt idx="49322" formatCode="0.00E+00">
                  <c:v>2.8653100000000001E-2</c:v>
                </c:pt>
                <c:pt idx="49323">
                  <c:v>3.6852799999999998E-2</c:v>
                </c:pt>
                <c:pt idx="49324">
                  <c:v>2.74229E-2</c:v>
                </c:pt>
                <c:pt idx="49325">
                  <c:v>1.84736E-2</c:v>
                </c:pt>
                <c:pt idx="49326">
                  <c:v>2.0906399999999999E-2</c:v>
                </c:pt>
                <c:pt idx="49327">
                  <c:v>2.2330300000000001E-2</c:v>
                </c:pt>
                <c:pt idx="49328">
                  <c:v>2.00958E-2</c:v>
                </c:pt>
                <c:pt idx="49329" formatCode="0.00E+00">
                  <c:v>1.3167399999999999E-2</c:v>
                </c:pt>
                <c:pt idx="49330">
                  <c:v>1.36709E-2</c:v>
                </c:pt>
                <c:pt idx="49331">
                  <c:v>1.86558E-2</c:v>
                </c:pt>
                <c:pt idx="49332">
                  <c:v>9.1981900000000002E-3</c:v>
                </c:pt>
                <c:pt idx="49333">
                  <c:v>1.46065E-2</c:v>
                </c:pt>
                <c:pt idx="49334">
                  <c:v>1.23777E-2</c:v>
                </c:pt>
                <c:pt idx="49335">
                  <c:v>1.51272E-2</c:v>
                </c:pt>
                <c:pt idx="49336">
                  <c:v>2.69175E-2</c:v>
                </c:pt>
                <c:pt idx="49337">
                  <c:v>1.0048899999999999E-2</c:v>
                </c:pt>
                <c:pt idx="49338">
                  <c:v>2.06451E-2</c:v>
                </c:pt>
                <c:pt idx="49339">
                  <c:v>1.79186E-2</c:v>
                </c:pt>
                <c:pt idx="49340">
                  <c:v>2.3200999999999999E-2</c:v>
                </c:pt>
                <c:pt idx="49341">
                  <c:v>2.7740500000000001E-2</c:v>
                </c:pt>
                <c:pt idx="49342">
                  <c:v>4.0009500000000003E-2</c:v>
                </c:pt>
                <c:pt idx="49343">
                  <c:v>1.9582700000000001E-2</c:v>
                </c:pt>
                <c:pt idx="49344">
                  <c:v>2.5757800000000001E-2</c:v>
                </c:pt>
                <c:pt idx="49345">
                  <c:v>3.3516900000000002E-2</c:v>
                </c:pt>
                <c:pt idx="49346">
                  <c:v>3.7206599999999999E-2</c:v>
                </c:pt>
                <c:pt idx="49347" formatCode="0.00E+00">
                  <c:v>3.14913E-2</c:v>
                </c:pt>
                <c:pt idx="49348">
                  <c:v>2.4979600000000001E-2</c:v>
                </c:pt>
                <c:pt idx="49349">
                  <c:v>3.4520099999999998E-2</c:v>
                </c:pt>
                <c:pt idx="49350">
                  <c:v>3.3719100000000002E-2</c:v>
                </c:pt>
                <c:pt idx="49351">
                  <c:v>4.1187300000000003E-2</c:v>
                </c:pt>
                <c:pt idx="49352">
                  <c:v>3.3769599999999997E-2</c:v>
                </c:pt>
                <c:pt idx="49353">
                  <c:v>4.1220699999999999E-2</c:v>
                </c:pt>
                <c:pt idx="49354">
                  <c:v>2.6099199999999999E-2</c:v>
                </c:pt>
                <c:pt idx="49355">
                  <c:v>3.0867599999999999E-2</c:v>
                </c:pt>
                <c:pt idx="49356">
                  <c:v>4.7827700000000001E-2</c:v>
                </c:pt>
                <c:pt idx="49357">
                  <c:v>3.4214000000000001E-2</c:v>
                </c:pt>
                <c:pt idx="49358">
                  <c:v>4.0211700000000003E-2</c:v>
                </c:pt>
                <c:pt idx="49359">
                  <c:v>5.0215700000000002E-2</c:v>
                </c:pt>
                <c:pt idx="49360">
                  <c:v>3.4687999999999997E-2</c:v>
                </c:pt>
                <c:pt idx="49361">
                  <c:v>5.1061599999999999E-2</c:v>
                </c:pt>
                <c:pt idx="49362">
                  <c:v>4.5518900000000001E-2</c:v>
                </c:pt>
                <c:pt idx="49363">
                  <c:v>3.0703500000000002E-2</c:v>
                </c:pt>
                <c:pt idx="49364">
                  <c:v>4.5885099999999998E-2</c:v>
                </c:pt>
                <c:pt idx="49365">
                  <c:v>3.5886800000000003E-2</c:v>
                </c:pt>
                <c:pt idx="49366">
                  <c:v>4.43811E-2</c:v>
                </c:pt>
                <c:pt idx="49367">
                  <c:v>3.6083200000000003E-2</c:v>
                </c:pt>
                <c:pt idx="49368">
                  <c:v>3.9146399999999998E-2</c:v>
                </c:pt>
                <c:pt idx="49369">
                  <c:v>3.8252800000000003E-2</c:v>
                </c:pt>
                <c:pt idx="49370">
                  <c:v>4.1774699999999998E-2</c:v>
                </c:pt>
                <c:pt idx="49371">
                  <c:v>2.78769E-2</c:v>
                </c:pt>
                <c:pt idx="49372">
                  <c:v>3.9954200000000002E-2</c:v>
                </c:pt>
                <c:pt idx="49373">
                  <c:v>3.93219E-2</c:v>
                </c:pt>
                <c:pt idx="49374">
                  <c:v>2.81782E-2</c:v>
                </c:pt>
                <c:pt idx="49375">
                  <c:v>3.0765500000000001E-2</c:v>
                </c:pt>
                <c:pt idx="49376">
                  <c:v>3.75471E-2</c:v>
                </c:pt>
                <c:pt idx="49377">
                  <c:v>3.9655700000000002E-2</c:v>
                </c:pt>
                <c:pt idx="49378">
                  <c:v>3.2322900000000002E-2</c:v>
                </c:pt>
                <c:pt idx="49379">
                  <c:v>2.82507E-2</c:v>
                </c:pt>
                <c:pt idx="49380">
                  <c:v>3.3035299999999997E-2</c:v>
                </c:pt>
                <c:pt idx="49381">
                  <c:v>3.2571799999999998E-2</c:v>
                </c:pt>
                <c:pt idx="49382">
                  <c:v>3.8653399999999997E-2</c:v>
                </c:pt>
                <c:pt idx="49383">
                  <c:v>3.23477E-2</c:v>
                </c:pt>
                <c:pt idx="49384">
                  <c:v>4.1409500000000002E-2</c:v>
                </c:pt>
                <c:pt idx="49385">
                  <c:v>4.6370500000000002E-2</c:v>
                </c:pt>
                <c:pt idx="49386">
                  <c:v>3.8917500000000001E-2</c:v>
                </c:pt>
                <c:pt idx="49387">
                  <c:v>4.9236299999999997E-2</c:v>
                </c:pt>
                <c:pt idx="49388">
                  <c:v>4.8176799999999999E-2</c:v>
                </c:pt>
                <c:pt idx="49389">
                  <c:v>4.65736E-2</c:v>
                </c:pt>
                <c:pt idx="49390">
                  <c:v>4.5474100000000003E-2</c:v>
                </c:pt>
                <c:pt idx="49391">
                  <c:v>4.2298299999999997E-2</c:v>
                </c:pt>
                <c:pt idx="49392">
                  <c:v>4.95834E-2</c:v>
                </c:pt>
                <c:pt idx="49393">
                  <c:v>3.3253699999999997E-2</c:v>
                </c:pt>
                <c:pt idx="49394">
                  <c:v>5.0538100000000002E-2</c:v>
                </c:pt>
                <c:pt idx="49395">
                  <c:v>5.6863799999999999E-2</c:v>
                </c:pt>
                <c:pt idx="49396">
                  <c:v>4.3228099999999998E-2</c:v>
                </c:pt>
                <c:pt idx="49397">
                  <c:v>5.9013400000000001E-2</c:v>
                </c:pt>
                <c:pt idx="49398">
                  <c:v>3.6164300000000003E-2</c:v>
                </c:pt>
                <c:pt idx="49399">
                  <c:v>5.3801500000000002E-2</c:v>
                </c:pt>
                <c:pt idx="49400">
                  <c:v>4.9626400000000001E-2</c:v>
                </c:pt>
                <c:pt idx="49401">
                  <c:v>4.05779E-2</c:v>
                </c:pt>
                <c:pt idx="49402">
                  <c:v>5.3079599999999998E-2</c:v>
                </c:pt>
                <c:pt idx="49403">
                  <c:v>5.19552E-2</c:v>
                </c:pt>
                <c:pt idx="49404">
                  <c:v>5.4555899999999997E-2</c:v>
                </c:pt>
                <c:pt idx="49405">
                  <c:v>5.1648100000000002E-2</c:v>
                </c:pt>
                <c:pt idx="49406">
                  <c:v>3.5479499999999997E-2</c:v>
                </c:pt>
                <c:pt idx="49407">
                  <c:v>4.2583500000000003E-2</c:v>
                </c:pt>
                <c:pt idx="49408">
                  <c:v>4.7774299999999999E-2</c:v>
                </c:pt>
                <c:pt idx="49409">
                  <c:v>4.2047500000000002E-2</c:v>
                </c:pt>
                <c:pt idx="49410">
                  <c:v>4.3021200000000002E-2</c:v>
                </c:pt>
                <c:pt idx="49411">
                  <c:v>4.2691199999999999E-2</c:v>
                </c:pt>
                <c:pt idx="49412">
                  <c:v>3.6580099999999997E-2</c:v>
                </c:pt>
                <c:pt idx="49413">
                  <c:v>3.5700799999999998E-2</c:v>
                </c:pt>
                <c:pt idx="49414">
                  <c:v>3.7911399999999998E-2</c:v>
                </c:pt>
                <c:pt idx="49415">
                  <c:v>3.3157300000000001E-2</c:v>
                </c:pt>
                <c:pt idx="49416">
                  <c:v>3.5943999999999997E-2</c:v>
                </c:pt>
                <c:pt idx="49417">
                  <c:v>3.5854299999999999E-2</c:v>
                </c:pt>
                <c:pt idx="49418">
                  <c:v>3.22285E-2</c:v>
                </c:pt>
                <c:pt idx="49419">
                  <c:v>2.77109E-2</c:v>
                </c:pt>
                <c:pt idx="49420">
                  <c:v>3.7532799999999998E-2</c:v>
                </c:pt>
                <c:pt idx="49421">
                  <c:v>3.9968499999999997E-2</c:v>
                </c:pt>
                <c:pt idx="49422">
                  <c:v>2.80743E-2</c:v>
                </c:pt>
                <c:pt idx="49423">
                  <c:v>2.2783299999999999E-2</c:v>
                </c:pt>
                <c:pt idx="49424">
                  <c:v>3.2354399999999998E-2</c:v>
                </c:pt>
                <c:pt idx="49425">
                  <c:v>2.9642100000000001E-2</c:v>
                </c:pt>
                <c:pt idx="49426">
                  <c:v>3.6191899999999999E-2</c:v>
                </c:pt>
                <c:pt idx="49427">
                  <c:v>2.5553699999999999E-2</c:v>
                </c:pt>
                <c:pt idx="49428">
                  <c:v>3.7794099999999997E-2</c:v>
                </c:pt>
                <c:pt idx="49429">
                  <c:v>2.56996E-2</c:v>
                </c:pt>
                <c:pt idx="49430">
                  <c:v>3.9227499999999998E-2</c:v>
                </c:pt>
                <c:pt idx="49431">
                  <c:v>2.3514699999999999E-2</c:v>
                </c:pt>
                <c:pt idx="49432">
                  <c:v>3.3985099999999997E-2</c:v>
                </c:pt>
                <c:pt idx="49433">
                  <c:v>2.5807400000000001E-2</c:v>
                </c:pt>
                <c:pt idx="49434">
                  <c:v>4.4887499999999997E-2</c:v>
                </c:pt>
                <c:pt idx="49435">
                  <c:v>2.4863199999999998E-2</c:v>
                </c:pt>
                <c:pt idx="49436">
                  <c:v>4.6582199999999997E-2</c:v>
                </c:pt>
                <c:pt idx="49437">
                  <c:v>3.2250399999999999E-2</c:v>
                </c:pt>
                <c:pt idx="49438">
                  <c:v>4.4513700000000003E-2</c:v>
                </c:pt>
                <c:pt idx="49439">
                  <c:v>3.5709400000000002E-2</c:v>
                </c:pt>
                <c:pt idx="49440">
                  <c:v>3.4569700000000002E-2</c:v>
                </c:pt>
                <c:pt idx="49441">
                  <c:v>3.3291800000000003E-2</c:v>
                </c:pt>
                <c:pt idx="49442">
                  <c:v>2.9904400000000001E-2</c:v>
                </c:pt>
                <c:pt idx="49443">
                  <c:v>5.1869400000000003E-2</c:v>
                </c:pt>
                <c:pt idx="49444">
                  <c:v>3.03755E-2</c:v>
                </c:pt>
                <c:pt idx="49445">
                  <c:v>2.9833800000000001E-2</c:v>
                </c:pt>
                <c:pt idx="49446">
                  <c:v>2.13823E-2</c:v>
                </c:pt>
                <c:pt idx="49447">
                  <c:v>3.4767199999999998E-2</c:v>
                </c:pt>
                <c:pt idx="49448">
                  <c:v>2.6847800000000002E-2</c:v>
                </c:pt>
                <c:pt idx="49449">
                  <c:v>3.2003400000000001E-2</c:v>
                </c:pt>
                <c:pt idx="49450">
                  <c:v>3.6975899999999999E-2</c:v>
                </c:pt>
                <c:pt idx="49451">
                  <c:v>2.65636E-2</c:v>
                </c:pt>
                <c:pt idx="49452">
                  <c:v>2.7055699999999999E-2</c:v>
                </c:pt>
                <c:pt idx="49453">
                  <c:v>2.6267100000000002E-2</c:v>
                </c:pt>
                <c:pt idx="49454">
                  <c:v>3.6898599999999997E-2</c:v>
                </c:pt>
                <c:pt idx="49455">
                  <c:v>3.1693499999999999E-2</c:v>
                </c:pt>
                <c:pt idx="49456">
                  <c:v>1.05209E-2</c:v>
                </c:pt>
                <c:pt idx="49457">
                  <c:v>1.9230799999999999E-2</c:v>
                </c:pt>
                <c:pt idx="49458">
                  <c:v>3.3493000000000002E-2</c:v>
                </c:pt>
                <c:pt idx="49459">
                  <c:v>2.5695800000000001E-2</c:v>
                </c:pt>
                <c:pt idx="49460">
                  <c:v>3.20282E-2</c:v>
                </c:pt>
                <c:pt idx="49461">
                  <c:v>2.9216800000000001E-2</c:v>
                </c:pt>
                <c:pt idx="49462">
                  <c:v>4.7409100000000003E-2</c:v>
                </c:pt>
                <c:pt idx="49463">
                  <c:v>2.5231400000000001E-2</c:v>
                </c:pt>
                <c:pt idx="49464">
                  <c:v>3.1632399999999998E-2</c:v>
                </c:pt>
                <c:pt idx="49465">
                  <c:v>2.8277400000000001E-2</c:v>
                </c:pt>
                <c:pt idx="49466">
                  <c:v>3.6745100000000003E-2</c:v>
                </c:pt>
                <c:pt idx="49467">
                  <c:v>2.5264700000000001E-2</c:v>
                </c:pt>
                <c:pt idx="49468">
                  <c:v>3.0044600000000001E-2</c:v>
                </c:pt>
                <c:pt idx="49469">
                  <c:v>3.8765899999999999E-2</c:v>
                </c:pt>
                <c:pt idx="49470">
                  <c:v>2.2741299999999999E-2</c:v>
                </c:pt>
                <c:pt idx="49471">
                  <c:v>3.20234E-2</c:v>
                </c:pt>
                <c:pt idx="49472">
                  <c:v>3.6600100000000003E-2</c:v>
                </c:pt>
                <c:pt idx="49473">
                  <c:v>3.98617E-2</c:v>
                </c:pt>
                <c:pt idx="49474">
                  <c:v>3.0196199999999999E-2</c:v>
                </c:pt>
                <c:pt idx="49475">
                  <c:v>1.8693000000000001E-2</c:v>
                </c:pt>
                <c:pt idx="49476">
                  <c:v>3.3898400000000002E-2</c:v>
                </c:pt>
                <c:pt idx="49477">
                  <c:v>2.48652E-2</c:v>
                </c:pt>
                <c:pt idx="49478">
                  <c:v>3.9828299999999997E-2</c:v>
                </c:pt>
                <c:pt idx="49479">
                  <c:v>3.2299000000000001E-2</c:v>
                </c:pt>
                <c:pt idx="49480">
                  <c:v>3.5545300000000002E-2</c:v>
                </c:pt>
                <c:pt idx="49481">
                  <c:v>3.0830400000000001E-2</c:v>
                </c:pt>
                <c:pt idx="49482">
                  <c:v>3.97577E-2</c:v>
                </c:pt>
                <c:pt idx="49483">
                  <c:v>2.51474E-2</c:v>
                </c:pt>
                <c:pt idx="49484">
                  <c:v>3.1188E-2</c:v>
                </c:pt>
                <c:pt idx="49485">
                  <c:v>1.8685299999999998E-2</c:v>
                </c:pt>
                <c:pt idx="49486">
                  <c:v>2.53315E-2</c:v>
                </c:pt>
                <c:pt idx="49487">
                  <c:v>3.0182799999999999E-2</c:v>
                </c:pt>
                <c:pt idx="49488">
                  <c:v>2.5626199999999998E-2</c:v>
                </c:pt>
                <c:pt idx="49489">
                  <c:v>3.8453099999999997E-2</c:v>
                </c:pt>
                <c:pt idx="49490">
                  <c:v>1.6262100000000002E-2</c:v>
                </c:pt>
                <c:pt idx="49491">
                  <c:v>2.3626299999999999E-2</c:v>
                </c:pt>
                <c:pt idx="49492">
                  <c:v>2.8467200000000002E-2</c:v>
                </c:pt>
                <c:pt idx="49493">
                  <c:v>2.29959E-2</c:v>
                </c:pt>
                <c:pt idx="49494">
                  <c:v>2.7461099999999999E-2</c:v>
                </c:pt>
                <c:pt idx="49495">
                  <c:v>3.1524700000000003E-2</c:v>
                </c:pt>
                <c:pt idx="49496">
                  <c:v>1.7130900000000001E-2</c:v>
                </c:pt>
                <c:pt idx="49497">
                  <c:v>2.7945500000000002E-2</c:v>
                </c:pt>
                <c:pt idx="49498">
                  <c:v>1.52817E-2</c:v>
                </c:pt>
                <c:pt idx="49499">
                  <c:v>2.0628000000000001E-2</c:v>
                </c:pt>
                <c:pt idx="49500">
                  <c:v>2.8792399999999999E-2</c:v>
                </c:pt>
                <c:pt idx="49501">
                  <c:v>2.1139100000000001E-2</c:v>
                </c:pt>
                <c:pt idx="49502">
                  <c:v>9.1724400000000005E-3</c:v>
                </c:pt>
                <c:pt idx="49503">
                  <c:v>2.11077E-2</c:v>
                </c:pt>
                <c:pt idx="49504">
                  <c:v>3.07627E-2</c:v>
                </c:pt>
                <c:pt idx="49505">
                  <c:v>1.2630499999999999E-2</c:v>
                </c:pt>
                <c:pt idx="49506">
                  <c:v>1.2364399999999999E-2</c:v>
                </c:pt>
                <c:pt idx="49507">
                  <c:v>1.8942799999999999E-2</c:v>
                </c:pt>
                <c:pt idx="49508">
                  <c:v>2.35252E-2</c:v>
                </c:pt>
                <c:pt idx="49509">
                  <c:v>1.28679E-2</c:v>
                </c:pt>
                <c:pt idx="49510">
                  <c:v>1.50318E-2</c:v>
                </c:pt>
                <c:pt idx="49511">
                  <c:v>2.8453800000000001E-2</c:v>
                </c:pt>
                <c:pt idx="49512">
                  <c:v>1.0985399999999999E-2</c:v>
                </c:pt>
                <c:pt idx="49513">
                  <c:v>1.6716000000000002E-2</c:v>
                </c:pt>
                <c:pt idx="49514">
                  <c:v>4.1818599999999999E-3</c:v>
                </c:pt>
                <c:pt idx="49515">
                  <c:v>2.0832099999999999E-2</c:v>
                </c:pt>
                <c:pt idx="49516">
                  <c:v>1.2888E-2</c:v>
                </c:pt>
                <c:pt idx="49517">
                  <c:v>1.6268700000000001E-2</c:v>
                </c:pt>
                <c:pt idx="49518">
                  <c:v>1.9683800000000001E-2</c:v>
                </c:pt>
                <c:pt idx="49519">
                  <c:v>1.4805799999999999E-2</c:v>
                </c:pt>
                <c:pt idx="49520">
                  <c:v>2.2413300000000001E-2</c:v>
                </c:pt>
                <c:pt idx="49521">
                  <c:v>1.92347E-2</c:v>
                </c:pt>
                <c:pt idx="49522">
                  <c:v>1.0907200000000001E-2</c:v>
                </c:pt>
                <c:pt idx="49523">
                  <c:v>1.6632999999999998E-2</c:v>
                </c:pt>
                <c:pt idx="49524">
                  <c:v>2.28825E-2</c:v>
                </c:pt>
                <c:pt idx="49525">
                  <c:v>1.2963300000000001E-2</c:v>
                </c:pt>
                <c:pt idx="49526">
                  <c:v>1.1151299999999999E-2</c:v>
                </c:pt>
                <c:pt idx="49527">
                  <c:v>1.02396E-2</c:v>
                </c:pt>
                <c:pt idx="49528">
                  <c:v>5.7086899999999998E-3</c:v>
                </c:pt>
                <c:pt idx="49529">
                  <c:v>5.3052899999999998E-3</c:v>
                </c:pt>
                <c:pt idx="49530">
                  <c:v>2.5211299999999999E-2</c:v>
                </c:pt>
                <c:pt idx="49531" formatCode="0.00E+00">
                  <c:v>-9.9182099999999994E-5</c:v>
                </c:pt>
                <c:pt idx="49532">
                  <c:v>-3.85571E-3</c:v>
                </c:pt>
                <c:pt idx="49533">
                  <c:v>8.3913800000000004E-3</c:v>
                </c:pt>
                <c:pt idx="49534">
                  <c:v>1.78099E-2</c:v>
                </c:pt>
                <c:pt idx="49535">
                  <c:v>7.7543300000000003E-3</c:v>
                </c:pt>
                <c:pt idx="49536">
                  <c:v>-4.0912600000000002E-3</c:v>
                </c:pt>
                <c:pt idx="49537">
                  <c:v>3.7269600000000001E-3</c:v>
                </c:pt>
                <c:pt idx="49538">
                  <c:v>1.28918E-2</c:v>
                </c:pt>
                <c:pt idx="49539">
                  <c:v>2.1638899999999999E-3</c:v>
                </c:pt>
                <c:pt idx="49540">
                  <c:v>-9.9573100000000005E-3</c:v>
                </c:pt>
                <c:pt idx="49541">
                  <c:v>-6.8168600000000001E-3</c:v>
                </c:pt>
                <c:pt idx="49542">
                  <c:v>1.9159299999999999E-3</c:v>
                </c:pt>
                <c:pt idx="49543">
                  <c:v>6.9236799999999998E-3</c:v>
                </c:pt>
                <c:pt idx="49544">
                  <c:v>-1.83935E-2</c:v>
                </c:pt>
                <c:pt idx="49545">
                  <c:v>-9.8323799999999999E-3</c:v>
                </c:pt>
                <c:pt idx="49546">
                  <c:v>-3.7326799999999999E-3</c:v>
                </c:pt>
                <c:pt idx="49547">
                  <c:v>-8.7156300000000003E-3</c:v>
                </c:pt>
                <c:pt idx="49548">
                  <c:v>-1.15128E-2</c:v>
                </c:pt>
                <c:pt idx="49549">
                  <c:v>-5.2413900000000003E-3</c:v>
                </c:pt>
                <c:pt idx="49550">
                  <c:v>-1.43394E-2</c:v>
                </c:pt>
                <c:pt idx="49551">
                  <c:v>-6.0339E-3</c:v>
                </c:pt>
                <c:pt idx="49552">
                  <c:v>1.9111600000000001E-3</c:v>
                </c:pt>
                <c:pt idx="49553">
                  <c:v>-7.4481999999999999E-4</c:v>
                </c:pt>
                <c:pt idx="49554">
                  <c:v>-8.6174000000000008E-3</c:v>
                </c:pt>
                <c:pt idx="49555">
                  <c:v>-8.4762599999999994E-3</c:v>
                </c:pt>
                <c:pt idx="49556">
                  <c:v>-1.66321E-3</c:v>
                </c:pt>
                <c:pt idx="49557">
                  <c:v>2.4604800000000001E-4</c:v>
                </c:pt>
                <c:pt idx="49558">
                  <c:v>-4.0006599999999996E-3</c:v>
                </c:pt>
                <c:pt idx="49559">
                  <c:v>-1.66426E-2</c:v>
                </c:pt>
                <c:pt idx="49560">
                  <c:v>-3.2787300000000001E-3</c:v>
                </c:pt>
                <c:pt idx="49561">
                  <c:v>-1.37777E-2</c:v>
                </c:pt>
                <c:pt idx="49562">
                  <c:v>-1.32809E-2</c:v>
                </c:pt>
                <c:pt idx="49563">
                  <c:v>-5.2385299999999999E-3</c:v>
                </c:pt>
                <c:pt idx="49564">
                  <c:v>-7.6446500000000002E-3</c:v>
                </c:pt>
                <c:pt idx="49565">
                  <c:v>-1.25494E-2</c:v>
                </c:pt>
                <c:pt idx="49566">
                  <c:v>-1.74465E-2</c:v>
                </c:pt>
                <c:pt idx="49567">
                  <c:v>-1.3793E-2</c:v>
                </c:pt>
                <c:pt idx="49568">
                  <c:v>-6.6270799999999996E-3</c:v>
                </c:pt>
                <c:pt idx="49569">
                  <c:v>-1.26867E-2</c:v>
                </c:pt>
                <c:pt idx="49570">
                  <c:v>-2.1618800000000001E-2</c:v>
                </c:pt>
                <c:pt idx="49571">
                  <c:v>-1.29862E-2</c:v>
                </c:pt>
                <c:pt idx="49572">
                  <c:v>-8.5945099999999996E-3</c:v>
                </c:pt>
                <c:pt idx="49573">
                  <c:v>-1.49689E-2</c:v>
                </c:pt>
                <c:pt idx="49574">
                  <c:v>-1.7035499999999999E-2</c:v>
                </c:pt>
                <c:pt idx="49575">
                  <c:v>-1.50709E-2</c:v>
                </c:pt>
                <c:pt idx="49576">
                  <c:v>-2.66495E-2</c:v>
                </c:pt>
                <c:pt idx="49577">
                  <c:v>-1.83392E-2</c:v>
                </c:pt>
                <c:pt idx="49578">
                  <c:v>-2.00748E-2</c:v>
                </c:pt>
                <c:pt idx="49579">
                  <c:v>-2.1479600000000001E-2</c:v>
                </c:pt>
                <c:pt idx="49580">
                  <c:v>-5.0849900000000002E-3</c:v>
                </c:pt>
                <c:pt idx="49581">
                  <c:v>-2.5060700000000002E-2</c:v>
                </c:pt>
                <c:pt idx="49582">
                  <c:v>-1.4019999999999999E-2</c:v>
                </c:pt>
                <c:pt idx="49583">
                  <c:v>-3.0270600000000002E-2</c:v>
                </c:pt>
                <c:pt idx="49584">
                  <c:v>-2.9810900000000001E-2</c:v>
                </c:pt>
                <c:pt idx="49585">
                  <c:v>-1.8796899999999998E-2</c:v>
                </c:pt>
                <c:pt idx="49586">
                  <c:v>-2.62089E-2</c:v>
                </c:pt>
                <c:pt idx="49587">
                  <c:v>-1.40591E-2</c:v>
                </c:pt>
                <c:pt idx="49588">
                  <c:v>-2.2377000000000001E-2</c:v>
                </c:pt>
                <c:pt idx="49589">
                  <c:v>-1.53236E-2</c:v>
                </c:pt>
                <c:pt idx="49590">
                  <c:v>-2.77109E-2</c:v>
                </c:pt>
                <c:pt idx="49591">
                  <c:v>-2.3693100000000002E-2</c:v>
                </c:pt>
                <c:pt idx="49592">
                  <c:v>-2.05679E-2</c:v>
                </c:pt>
                <c:pt idx="49593">
                  <c:v>-2.24876E-2</c:v>
                </c:pt>
                <c:pt idx="49594">
                  <c:v>-2.878E-2</c:v>
                </c:pt>
                <c:pt idx="49595">
                  <c:v>-3.5982100000000003E-2</c:v>
                </c:pt>
                <c:pt idx="49596">
                  <c:v>-3.18832E-2</c:v>
                </c:pt>
                <c:pt idx="49597">
                  <c:v>-2.44827E-2</c:v>
                </c:pt>
                <c:pt idx="49598">
                  <c:v>-1.11389E-2</c:v>
                </c:pt>
                <c:pt idx="49599">
                  <c:v>-2.09494E-2</c:v>
                </c:pt>
                <c:pt idx="49600">
                  <c:v>-2.7237899999999999E-2</c:v>
                </c:pt>
                <c:pt idx="49601">
                  <c:v>-2.5962800000000001E-2</c:v>
                </c:pt>
                <c:pt idx="49602">
                  <c:v>-1.9292799999999999E-2</c:v>
                </c:pt>
                <c:pt idx="49603">
                  <c:v>-2.36788E-2</c:v>
                </c:pt>
                <c:pt idx="49604">
                  <c:v>-1.8111200000000001E-2</c:v>
                </c:pt>
                <c:pt idx="49605">
                  <c:v>-2.5329600000000001E-2</c:v>
                </c:pt>
                <c:pt idx="49606">
                  <c:v>-2.6915600000000001E-2</c:v>
                </c:pt>
                <c:pt idx="49607">
                  <c:v>-1.5598300000000001E-2</c:v>
                </c:pt>
                <c:pt idx="49608">
                  <c:v>-1.81475E-2</c:v>
                </c:pt>
                <c:pt idx="49609">
                  <c:v>-1.5554399999999999E-2</c:v>
                </c:pt>
                <c:pt idx="49610">
                  <c:v>-2.83003E-2</c:v>
                </c:pt>
                <c:pt idx="49611">
                  <c:v>-3.3138300000000002E-2</c:v>
                </c:pt>
                <c:pt idx="49612">
                  <c:v>-3.7997200000000002E-2</c:v>
                </c:pt>
                <c:pt idx="49613">
                  <c:v>-2.12946E-2</c:v>
                </c:pt>
                <c:pt idx="49614">
                  <c:v>-2.79312E-2</c:v>
                </c:pt>
                <c:pt idx="49615">
                  <c:v>-3.1773599999999999E-2</c:v>
                </c:pt>
                <c:pt idx="49616">
                  <c:v>-3.58734E-2</c:v>
                </c:pt>
                <c:pt idx="49617" formatCode="0.00E+00">
                  <c:v>-3.1147999999999999E-2</c:v>
                </c:pt>
                <c:pt idx="49618">
                  <c:v>-2.45457E-2</c:v>
                </c:pt>
                <c:pt idx="49619">
                  <c:v>-2.7063400000000001E-2</c:v>
                </c:pt>
                <c:pt idx="49620">
                  <c:v>-2.5703400000000001E-2</c:v>
                </c:pt>
                <c:pt idx="49621">
                  <c:v>-3.39041E-2</c:v>
                </c:pt>
                <c:pt idx="49622">
                  <c:v>-3.5264999999999998E-2</c:v>
                </c:pt>
                <c:pt idx="49623">
                  <c:v>-3.8299600000000003E-2</c:v>
                </c:pt>
                <c:pt idx="49624">
                  <c:v>-3.4224499999999998E-2</c:v>
                </c:pt>
                <c:pt idx="49625">
                  <c:v>-3.3026699999999999E-2</c:v>
                </c:pt>
                <c:pt idx="49626">
                  <c:v>-2.7364699999999999E-2</c:v>
                </c:pt>
                <c:pt idx="49627">
                  <c:v>-4.0623699999999999E-2</c:v>
                </c:pt>
                <c:pt idx="49628">
                  <c:v>-6.0442000000000003E-2</c:v>
                </c:pt>
                <c:pt idx="49629">
                  <c:v>-4.0393800000000001E-2</c:v>
                </c:pt>
                <c:pt idx="49630">
                  <c:v>-2.09646E-2</c:v>
                </c:pt>
                <c:pt idx="49631">
                  <c:v>-3.8455999999999997E-2</c:v>
                </c:pt>
                <c:pt idx="49632">
                  <c:v>-3.4322699999999998E-2</c:v>
                </c:pt>
                <c:pt idx="49633">
                  <c:v>-3.5681699999999997E-2</c:v>
                </c:pt>
                <c:pt idx="49634">
                  <c:v>-3.9553600000000001E-2</c:v>
                </c:pt>
                <c:pt idx="49635">
                  <c:v>-2.66809E-2</c:v>
                </c:pt>
                <c:pt idx="49636">
                  <c:v>-4.7150600000000001E-2</c:v>
                </c:pt>
                <c:pt idx="49637">
                  <c:v>-3.8221400000000003E-2</c:v>
                </c:pt>
                <c:pt idx="49638">
                  <c:v>-4.2801899999999997E-2</c:v>
                </c:pt>
                <c:pt idx="49639">
                  <c:v>-3.4293200000000003E-2</c:v>
                </c:pt>
                <c:pt idx="49640">
                  <c:v>-4.7639800000000003E-2</c:v>
                </c:pt>
                <c:pt idx="49641">
                  <c:v>-4.7521599999999997E-2</c:v>
                </c:pt>
                <c:pt idx="49642">
                  <c:v>-5.1384899999999997E-2</c:v>
                </c:pt>
                <c:pt idx="49643">
                  <c:v>-3.8993800000000002E-2</c:v>
                </c:pt>
                <c:pt idx="49644">
                  <c:v>-3.59926E-2</c:v>
                </c:pt>
                <c:pt idx="49645">
                  <c:v>-3.8593299999999997E-2</c:v>
                </c:pt>
                <c:pt idx="49646">
                  <c:v>-4.2283099999999997E-2</c:v>
                </c:pt>
                <c:pt idx="49647">
                  <c:v>-4.3908099999999999E-2</c:v>
                </c:pt>
                <c:pt idx="49648">
                  <c:v>-4.2525300000000002E-2</c:v>
                </c:pt>
                <c:pt idx="49649">
                  <c:v>-4.0679899999999998E-2</c:v>
                </c:pt>
                <c:pt idx="49650">
                  <c:v>-3.6469500000000002E-2</c:v>
                </c:pt>
                <c:pt idx="49651">
                  <c:v>-4.2513799999999997E-2</c:v>
                </c:pt>
                <c:pt idx="49652">
                  <c:v>-4.33283E-2</c:v>
                </c:pt>
                <c:pt idx="49653">
                  <c:v>-2.9290199999999999E-2</c:v>
                </c:pt>
                <c:pt idx="49654">
                  <c:v>-3.7115099999999998E-2</c:v>
                </c:pt>
                <c:pt idx="49655">
                  <c:v>-4.0084799999999997E-2</c:v>
                </c:pt>
                <c:pt idx="49656">
                  <c:v>-4.2103799999999997E-2</c:v>
                </c:pt>
                <c:pt idx="49657">
                  <c:v>-3.9055800000000002E-2</c:v>
                </c:pt>
                <c:pt idx="49658">
                  <c:v>-2.7667000000000001E-2</c:v>
                </c:pt>
                <c:pt idx="49659" formatCode="0.00E+00">
                  <c:v>-2.69375E-2</c:v>
                </c:pt>
                <c:pt idx="49660">
                  <c:v>-4.08134E-2</c:v>
                </c:pt>
                <c:pt idx="49661">
                  <c:v>-3.93581E-2</c:v>
                </c:pt>
                <c:pt idx="49662">
                  <c:v>-3.8804999999999999E-2</c:v>
                </c:pt>
                <c:pt idx="49663">
                  <c:v>-3.6863300000000002E-2</c:v>
                </c:pt>
                <c:pt idx="49664">
                  <c:v>-4.4911399999999997E-2</c:v>
                </c:pt>
                <c:pt idx="49665">
                  <c:v>-3.2265700000000001E-2</c:v>
                </c:pt>
                <c:pt idx="49666">
                  <c:v>-3.7521400000000003E-2</c:v>
                </c:pt>
                <c:pt idx="49667">
                  <c:v>-4.2509100000000001E-2</c:v>
                </c:pt>
                <c:pt idx="49668">
                  <c:v>-3.77703E-2</c:v>
                </c:pt>
                <c:pt idx="49669">
                  <c:v>-4.1461900000000003E-2</c:v>
                </c:pt>
                <c:pt idx="49670">
                  <c:v>-4.83904E-2</c:v>
                </c:pt>
                <c:pt idx="49671">
                  <c:v>-4.0018100000000001E-2</c:v>
                </c:pt>
                <c:pt idx="49672">
                  <c:v>-5.0014500000000003E-2</c:v>
                </c:pt>
                <c:pt idx="49673">
                  <c:v>-4.9379300000000001E-2</c:v>
                </c:pt>
                <c:pt idx="49674">
                  <c:v>-3.8109799999999999E-2</c:v>
                </c:pt>
                <c:pt idx="49675">
                  <c:v>-3.54586E-2</c:v>
                </c:pt>
                <c:pt idx="49676">
                  <c:v>-3.6259699999999999E-2</c:v>
                </c:pt>
                <c:pt idx="49677">
                  <c:v>-3.9691900000000002E-2</c:v>
                </c:pt>
                <c:pt idx="49678">
                  <c:v>-5.3103400000000002E-2</c:v>
                </c:pt>
                <c:pt idx="49679">
                  <c:v>-4.6545999999999997E-2</c:v>
                </c:pt>
                <c:pt idx="49680">
                  <c:v>-4.8489600000000001E-2</c:v>
                </c:pt>
                <c:pt idx="49681">
                  <c:v>-3.8565599999999998E-2</c:v>
                </c:pt>
                <c:pt idx="49682">
                  <c:v>-4.8445700000000001E-2</c:v>
                </c:pt>
                <c:pt idx="49683">
                  <c:v>-4.6178799999999999E-2</c:v>
                </c:pt>
                <c:pt idx="49684">
                  <c:v>-4.0957500000000001E-2</c:v>
                </c:pt>
                <c:pt idx="49685">
                  <c:v>-4.05178E-2</c:v>
                </c:pt>
                <c:pt idx="49686">
                  <c:v>-3.8308099999999998E-2</c:v>
                </c:pt>
                <c:pt idx="49687">
                  <c:v>-4.7780000000000003E-2</c:v>
                </c:pt>
                <c:pt idx="49688">
                  <c:v>-3.93009E-2</c:v>
                </c:pt>
                <c:pt idx="49689">
                  <c:v>-4.35696E-2</c:v>
                </c:pt>
                <c:pt idx="49690">
                  <c:v>-3.9153100000000003E-2</c:v>
                </c:pt>
                <c:pt idx="49691">
                  <c:v>-4.8977899999999998E-2</c:v>
                </c:pt>
                <c:pt idx="49692">
                  <c:v>-4.5242299999999999E-2</c:v>
                </c:pt>
                <c:pt idx="49693">
                  <c:v>-3.7012099999999999E-2</c:v>
                </c:pt>
                <c:pt idx="49694">
                  <c:v>-4.6919799999999998E-2</c:v>
                </c:pt>
                <c:pt idx="49695">
                  <c:v>-4.6588900000000003E-2</c:v>
                </c:pt>
                <c:pt idx="49696">
                  <c:v>-5.3955999999999997E-2</c:v>
                </c:pt>
                <c:pt idx="49697">
                  <c:v>-6.6628499999999993E-2</c:v>
                </c:pt>
                <c:pt idx="49698">
                  <c:v>-5.0524699999999999E-2</c:v>
                </c:pt>
                <c:pt idx="49699">
                  <c:v>-4.3737400000000003E-2</c:v>
                </c:pt>
                <c:pt idx="49700">
                  <c:v>-4.2961100000000002E-2</c:v>
                </c:pt>
                <c:pt idx="49701">
                  <c:v>-5.7309199999999998E-2</c:v>
                </c:pt>
                <c:pt idx="49702">
                  <c:v>-5.4406200000000002E-2</c:v>
                </c:pt>
                <c:pt idx="49703">
                  <c:v>-5.7463599999999997E-2</c:v>
                </c:pt>
                <c:pt idx="49704">
                  <c:v>-4.5054400000000001E-2</c:v>
                </c:pt>
                <c:pt idx="49705">
                  <c:v>-5.7025899999999997E-2</c:v>
                </c:pt>
                <c:pt idx="49706">
                  <c:v>-5.8867500000000003E-2</c:v>
                </c:pt>
                <c:pt idx="49707">
                  <c:v>-5.06372E-2</c:v>
                </c:pt>
                <c:pt idx="49708">
                  <c:v>-3.6673499999999998E-2</c:v>
                </c:pt>
                <c:pt idx="49709">
                  <c:v>-5.2606600000000003E-2</c:v>
                </c:pt>
                <c:pt idx="49710">
                  <c:v>-5.4821000000000002E-2</c:v>
                </c:pt>
                <c:pt idx="49711">
                  <c:v>-5.1670099999999997E-2</c:v>
                </c:pt>
                <c:pt idx="49712">
                  <c:v>-5.4739999999999997E-2</c:v>
                </c:pt>
                <c:pt idx="49713">
                  <c:v>-3.7640600000000003E-2</c:v>
                </c:pt>
                <c:pt idx="49714">
                  <c:v>-5.4178200000000003E-2</c:v>
                </c:pt>
                <c:pt idx="49715">
                  <c:v>-3.9907499999999999E-2</c:v>
                </c:pt>
                <c:pt idx="49716">
                  <c:v>-5.0728799999999998E-2</c:v>
                </c:pt>
                <c:pt idx="49717">
                  <c:v>-3.1620000000000002E-2</c:v>
                </c:pt>
                <c:pt idx="49718">
                  <c:v>-3.8900400000000002E-2</c:v>
                </c:pt>
                <c:pt idx="49719">
                  <c:v>-4.9113299999999999E-2</c:v>
                </c:pt>
                <c:pt idx="49720">
                  <c:v>-3.6489500000000001E-2</c:v>
                </c:pt>
                <c:pt idx="49721">
                  <c:v>-3.10555E-2</c:v>
                </c:pt>
                <c:pt idx="49722">
                  <c:v>-4.0370000000000003E-2</c:v>
                </c:pt>
                <c:pt idx="49723">
                  <c:v>-3.7944800000000001E-2</c:v>
                </c:pt>
                <c:pt idx="49724">
                  <c:v>-3.41845E-2</c:v>
                </c:pt>
                <c:pt idx="49725">
                  <c:v>-2.9450400000000002E-2</c:v>
                </c:pt>
                <c:pt idx="49726">
                  <c:v>-3.619E-2</c:v>
                </c:pt>
                <c:pt idx="49727">
                  <c:v>-5.0334900000000002E-2</c:v>
                </c:pt>
                <c:pt idx="49728">
                  <c:v>-3.3880199999999999E-2</c:v>
                </c:pt>
                <c:pt idx="49729">
                  <c:v>-4.2302100000000002E-2</c:v>
                </c:pt>
                <c:pt idx="49730">
                  <c:v>-4.9414600000000003E-2</c:v>
                </c:pt>
                <c:pt idx="49731">
                  <c:v>-5.1905600000000003E-2</c:v>
                </c:pt>
                <c:pt idx="49732">
                  <c:v>-2.6637999999999998E-2</c:v>
                </c:pt>
                <c:pt idx="49733">
                  <c:v>-2.9082299999999998E-2</c:v>
                </c:pt>
                <c:pt idx="49734">
                  <c:v>-2.4003E-2</c:v>
                </c:pt>
                <c:pt idx="49735">
                  <c:v>-3.4658399999999999E-2</c:v>
                </c:pt>
                <c:pt idx="49736">
                  <c:v>-3.4559199999999998E-2</c:v>
                </c:pt>
                <c:pt idx="49737">
                  <c:v>-3.8430199999999998E-2</c:v>
                </c:pt>
                <c:pt idx="49738">
                  <c:v>-2.95401E-2</c:v>
                </c:pt>
                <c:pt idx="49739">
                  <c:v>-3.2616600000000003E-2</c:v>
                </c:pt>
                <c:pt idx="49740">
                  <c:v>-5.6186699999999999E-2</c:v>
                </c:pt>
                <c:pt idx="49741">
                  <c:v>-4.2947800000000001E-2</c:v>
                </c:pt>
                <c:pt idx="49742">
                  <c:v>-4.3718300000000002E-2</c:v>
                </c:pt>
                <c:pt idx="49743">
                  <c:v>-4.3197600000000003E-2</c:v>
                </c:pt>
                <c:pt idx="49744">
                  <c:v>-3.1790699999999998E-2</c:v>
                </c:pt>
                <c:pt idx="49745">
                  <c:v>-3.2691999999999999E-2</c:v>
                </c:pt>
                <c:pt idx="49746">
                  <c:v>-2.57311E-2</c:v>
                </c:pt>
                <c:pt idx="49747">
                  <c:v>-2.8256400000000001E-2</c:v>
                </c:pt>
                <c:pt idx="49748">
                  <c:v>-3.7350700000000001E-2</c:v>
                </c:pt>
                <c:pt idx="49749">
                  <c:v>-3.8271899999999998E-2</c:v>
                </c:pt>
                <c:pt idx="49750">
                  <c:v>-3.7113199999999999E-2</c:v>
                </c:pt>
                <c:pt idx="49751">
                  <c:v>-3.08323E-2</c:v>
                </c:pt>
                <c:pt idx="49752">
                  <c:v>-3.0261E-2</c:v>
                </c:pt>
                <c:pt idx="49753">
                  <c:v>-3.4902599999999999E-2</c:v>
                </c:pt>
                <c:pt idx="49754">
                  <c:v>-3.2358199999999997E-2</c:v>
                </c:pt>
                <c:pt idx="49755">
                  <c:v>-3.2879800000000001E-2</c:v>
                </c:pt>
                <c:pt idx="49756">
                  <c:v>-3.80039E-2</c:v>
                </c:pt>
                <c:pt idx="49757">
                  <c:v>-9.0913799999999996E-3</c:v>
                </c:pt>
                <c:pt idx="49758">
                  <c:v>-3.08475E-2</c:v>
                </c:pt>
                <c:pt idx="49759">
                  <c:v>-2.0324700000000001E-2</c:v>
                </c:pt>
                <c:pt idx="49760">
                  <c:v>-4.4442200000000001E-2</c:v>
                </c:pt>
                <c:pt idx="49761">
                  <c:v>-2.41776E-2</c:v>
                </c:pt>
                <c:pt idx="49762">
                  <c:v>-2.7553600000000001E-2</c:v>
                </c:pt>
                <c:pt idx="49763">
                  <c:v>-1.6124699999999999E-2</c:v>
                </c:pt>
                <c:pt idx="49764">
                  <c:v>-1.7806099999999998E-2</c:v>
                </c:pt>
                <c:pt idx="49765">
                  <c:v>-5.15556E-2</c:v>
                </c:pt>
                <c:pt idx="49766">
                  <c:v>-4.0473000000000002E-2</c:v>
                </c:pt>
                <c:pt idx="49767">
                  <c:v>-4.3498000000000002E-2</c:v>
                </c:pt>
                <c:pt idx="49768">
                  <c:v>-3.2898900000000002E-2</c:v>
                </c:pt>
                <c:pt idx="49769">
                  <c:v>-3.7541400000000003E-2</c:v>
                </c:pt>
                <c:pt idx="49770">
                  <c:v>-4.1118599999999998E-2</c:v>
                </c:pt>
                <c:pt idx="49771">
                  <c:v>-4.2074199999999999E-2</c:v>
                </c:pt>
                <c:pt idx="49772">
                  <c:v>-3.1027800000000001E-2</c:v>
                </c:pt>
                <c:pt idx="49773">
                  <c:v>-3.2354399999999998E-2</c:v>
                </c:pt>
                <c:pt idx="49774">
                  <c:v>-3.2495499999999997E-2</c:v>
                </c:pt>
                <c:pt idx="49775">
                  <c:v>-4.1663199999999997E-2</c:v>
                </c:pt>
                <c:pt idx="49776">
                  <c:v>-4.0885900000000003E-2</c:v>
                </c:pt>
                <c:pt idx="49777">
                  <c:v>-4.9761800000000002E-2</c:v>
                </c:pt>
                <c:pt idx="49778">
                  <c:v>-2.6349999999999998E-2</c:v>
                </c:pt>
                <c:pt idx="49779">
                  <c:v>-4.1724200000000003E-2</c:v>
                </c:pt>
                <c:pt idx="49780">
                  <c:v>-3.9251300000000003E-2</c:v>
                </c:pt>
                <c:pt idx="49781">
                  <c:v>-3.5961199999999999E-2</c:v>
                </c:pt>
                <c:pt idx="49782">
                  <c:v>-3.7314399999999998E-2</c:v>
                </c:pt>
                <c:pt idx="49783">
                  <c:v>-4.4040700000000002E-2</c:v>
                </c:pt>
                <c:pt idx="49784">
                  <c:v>-3.5286900000000003E-2</c:v>
                </c:pt>
                <c:pt idx="49785">
                  <c:v>-2.96955E-2</c:v>
                </c:pt>
                <c:pt idx="49786">
                  <c:v>-4.4870399999999998E-2</c:v>
                </c:pt>
                <c:pt idx="49787">
                  <c:v>-4.1562099999999998E-2</c:v>
                </c:pt>
                <c:pt idx="49788">
                  <c:v>-4.3027900000000001E-2</c:v>
                </c:pt>
                <c:pt idx="49789">
                  <c:v>-3.2715800000000003E-2</c:v>
                </c:pt>
                <c:pt idx="49790">
                  <c:v>-3.6116599999999999E-2</c:v>
                </c:pt>
                <c:pt idx="49791">
                  <c:v>-2.4858499999999999E-2</c:v>
                </c:pt>
                <c:pt idx="49792">
                  <c:v>-4.3959600000000001E-2</c:v>
                </c:pt>
                <c:pt idx="49793">
                  <c:v>-4.6951300000000001E-2</c:v>
                </c:pt>
                <c:pt idx="49794">
                  <c:v>-2.8550099999999998E-2</c:v>
                </c:pt>
                <c:pt idx="49795">
                  <c:v>-2.4526599999999999E-2</c:v>
                </c:pt>
                <c:pt idx="49796">
                  <c:v>-3.2649999999999998E-2</c:v>
                </c:pt>
                <c:pt idx="49797">
                  <c:v>-2.69451E-2</c:v>
                </c:pt>
                <c:pt idx="49798">
                  <c:v>-3.5086600000000003E-2</c:v>
                </c:pt>
                <c:pt idx="49799">
                  <c:v>-2.8378500000000001E-2</c:v>
                </c:pt>
                <c:pt idx="49800">
                  <c:v>-3.2510799999999999E-2</c:v>
                </c:pt>
                <c:pt idx="49801">
                  <c:v>-3.5191500000000001E-2</c:v>
                </c:pt>
                <c:pt idx="49802">
                  <c:v>-1.9684799999999999E-2</c:v>
                </c:pt>
                <c:pt idx="49803">
                  <c:v>-1.36881E-2</c:v>
                </c:pt>
                <c:pt idx="49804">
                  <c:v>-2.7128200000000002E-2</c:v>
                </c:pt>
                <c:pt idx="49805">
                  <c:v>-2.6122099999999999E-2</c:v>
                </c:pt>
                <c:pt idx="49806">
                  <c:v>-1.3476399999999999E-2</c:v>
                </c:pt>
                <c:pt idx="49807">
                  <c:v>-1.67952E-2</c:v>
                </c:pt>
                <c:pt idx="49808">
                  <c:v>-2.5193199999999999E-2</c:v>
                </c:pt>
                <c:pt idx="49809">
                  <c:v>-2.1455800000000001E-2</c:v>
                </c:pt>
                <c:pt idx="49810">
                  <c:v>-1.6744599999999998E-2</c:v>
                </c:pt>
                <c:pt idx="49811">
                  <c:v>-3.0548100000000002E-2</c:v>
                </c:pt>
                <c:pt idx="49812">
                  <c:v>-1.6488099999999999E-2</c:v>
                </c:pt>
                <c:pt idx="49813">
                  <c:v>-1.87721E-2</c:v>
                </c:pt>
                <c:pt idx="49814">
                  <c:v>-1.46217E-2</c:v>
                </c:pt>
                <c:pt idx="49815">
                  <c:v>-1.9713399999999999E-2</c:v>
                </c:pt>
                <c:pt idx="49816">
                  <c:v>-8.96454E-3</c:v>
                </c:pt>
                <c:pt idx="49817">
                  <c:v>-1.2949E-2</c:v>
                </c:pt>
                <c:pt idx="49818">
                  <c:v>-7.2860700000000004E-3</c:v>
                </c:pt>
                <c:pt idx="49819">
                  <c:v>-1.8301000000000001E-2</c:v>
                </c:pt>
                <c:pt idx="49820">
                  <c:v>-1.3495399999999999E-2</c:v>
                </c:pt>
                <c:pt idx="49821">
                  <c:v>-9.6387899999999995E-3</c:v>
                </c:pt>
                <c:pt idx="49822">
                  <c:v>-4.6787299999999999E-3</c:v>
                </c:pt>
                <c:pt idx="49823">
                  <c:v>-1.22375E-2</c:v>
                </c:pt>
                <c:pt idx="49824">
                  <c:v>-5.9976600000000001E-3</c:v>
                </c:pt>
                <c:pt idx="49825">
                  <c:v>3.0336400000000002E-3</c:v>
                </c:pt>
                <c:pt idx="49826">
                  <c:v>-6.1502500000000003E-3</c:v>
                </c:pt>
                <c:pt idx="49827">
                  <c:v>-1.15566E-2</c:v>
                </c:pt>
                <c:pt idx="49828">
                  <c:v>-8.1415199999999993E-3</c:v>
                </c:pt>
                <c:pt idx="49829">
                  <c:v>-1.5583000000000001E-3</c:v>
                </c:pt>
                <c:pt idx="49830">
                  <c:v>7.1001099999999998E-3</c:v>
                </c:pt>
                <c:pt idx="49831">
                  <c:v>6.9723099999999998E-3</c:v>
                </c:pt>
                <c:pt idx="49832">
                  <c:v>1.29681E-2</c:v>
                </c:pt>
                <c:pt idx="49833">
                  <c:v>1.38359E-2</c:v>
                </c:pt>
                <c:pt idx="49834">
                  <c:v>7.0047399999999998E-3</c:v>
                </c:pt>
                <c:pt idx="49835">
                  <c:v>1.6177199999999999E-2</c:v>
                </c:pt>
                <c:pt idx="49836">
                  <c:v>9.6740699999999999E-3</c:v>
                </c:pt>
                <c:pt idx="49837">
                  <c:v>1.0536200000000001E-2</c:v>
                </c:pt>
                <c:pt idx="49838">
                  <c:v>-5.6905699999999998E-3</c:v>
                </c:pt>
                <c:pt idx="49839">
                  <c:v>5.36251E-3</c:v>
                </c:pt>
                <c:pt idx="49840">
                  <c:v>6.1607399999999998E-4</c:v>
                </c:pt>
                <c:pt idx="49841">
                  <c:v>8.6288500000000004E-3</c:v>
                </c:pt>
                <c:pt idx="49842">
                  <c:v>6.6385300000000001E-3</c:v>
                </c:pt>
                <c:pt idx="49843">
                  <c:v>1.7991099999999999E-2</c:v>
                </c:pt>
                <c:pt idx="49844">
                  <c:v>1.37787E-2</c:v>
                </c:pt>
                <c:pt idx="49845">
                  <c:v>1.0428400000000001E-2</c:v>
                </c:pt>
                <c:pt idx="49846">
                  <c:v>5.9938400000000003E-3</c:v>
                </c:pt>
                <c:pt idx="49847">
                  <c:v>6.3028299999999997E-3</c:v>
                </c:pt>
                <c:pt idx="49848">
                  <c:v>8.0013299999999992E-3</c:v>
                </c:pt>
                <c:pt idx="49849">
                  <c:v>8.5783000000000005E-3</c:v>
                </c:pt>
                <c:pt idx="49850">
                  <c:v>1.28813E-2</c:v>
                </c:pt>
                <c:pt idx="49851">
                  <c:v>9.4900100000000001E-3</c:v>
                </c:pt>
                <c:pt idx="49852">
                  <c:v>1.31664E-2</c:v>
                </c:pt>
                <c:pt idx="49853">
                  <c:v>1.48697E-2</c:v>
                </c:pt>
                <c:pt idx="49854">
                  <c:v>5.8813099999999998E-3</c:v>
                </c:pt>
                <c:pt idx="49855">
                  <c:v>2.3062699999999998E-2</c:v>
                </c:pt>
                <c:pt idx="49856">
                  <c:v>1.67084E-3</c:v>
                </c:pt>
                <c:pt idx="49857">
                  <c:v>1.8178900000000001E-2</c:v>
                </c:pt>
                <c:pt idx="49858">
                  <c:v>1.06888E-2</c:v>
                </c:pt>
                <c:pt idx="49859">
                  <c:v>3.7685400000000001E-2</c:v>
                </c:pt>
                <c:pt idx="49860">
                  <c:v>1.6360300000000001E-2</c:v>
                </c:pt>
                <c:pt idx="49861">
                  <c:v>2.4915699999999999E-2</c:v>
                </c:pt>
                <c:pt idx="49862">
                  <c:v>1.13487E-2</c:v>
                </c:pt>
                <c:pt idx="49863">
                  <c:v>2.4487499999999999E-2</c:v>
                </c:pt>
                <c:pt idx="49864">
                  <c:v>1.33753E-2</c:v>
                </c:pt>
                <c:pt idx="49865">
                  <c:v>1.1798899999999999E-2</c:v>
                </c:pt>
                <c:pt idx="49866">
                  <c:v>5.2099199999999998E-3</c:v>
                </c:pt>
                <c:pt idx="49867">
                  <c:v>9.9019999999999993E-3</c:v>
                </c:pt>
                <c:pt idx="49868">
                  <c:v>2.18725E-2</c:v>
                </c:pt>
                <c:pt idx="49869">
                  <c:v>2.42004E-2</c:v>
                </c:pt>
                <c:pt idx="49870">
                  <c:v>2.2603000000000002E-2</c:v>
                </c:pt>
                <c:pt idx="49871">
                  <c:v>2.1696099999999999E-2</c:v>
                </c:pt>
                <c:pt idx="49872">
                  <c:v>1.8521300000000001E-2</c:v>
                </c:pt>
                <c:pt idx="49873">
                  <c:v>9.9668499999999993E-3</c:v>
                </c:pt>
                <c:pt idx="49874">
                  <c:v>2.0403899999999999E-2</c:v>
                </c:pt>
                <c:pt idx="49875">
                  <c:v>3.06091E-2</c:v>
                </c:pt>
                <c:pt idx="49876">
                  <c:v>3.1611399999999998E-2</c:v>
                </c:pt>
                <c:pt idx="49877">
                  <c:v>2.3981100000000002E-2</c:v>
                </c:pt>
                <c:pt idx="49878">
                  <c:v>1.5748999999999999E-2</c:v>
                </c:pt>
                <c:pt idx="49879">
                  <c:v>1.9137399999999999E-2</c:v>
                </c:pt>
                <c:pt idx="49880">
                  <c:v>7.9479200000000007E-3</c:v>
                </c:pt>
                <c:pt idx="49881">
                  <c:v>1.3746299999999999E-2</c:v>
                </c:pt>
                <c:pt idx="49882">
                  <c:v>6.5641400000000004E-3</c:v>
                </c:pt>
                <c:pt idx="49883">
                  <c:v>1.9688600000000001E-2</c:v>
                </c:pt>
                <c:pt idx="49884">
                  <c:v>1.51653E-2</c:v>
                </c:pt>
                <c:pt idx="49885">
                  <c:v>-3.28445E-3</c:v>
                </c:pt>
                <c:pt idx="49886">
                  <c:v>9.6740699999999999E-3</c:v>
                </c:pt>
                <c:pt idx="49887">
                  <c:v>5.04398E-3</c:v>
                </c:pt>
                <c:pt idx="49888">
                  <c:v>2.3410799999999999E-2</c:v>
                </c:pt>
                <c:pt idx="49889">
                  <c:v>9.3288399999999997E-3</c:v>
                </c:pt>
                <c:pt idx="49890">
                  <c:v>1.22747E-2</c:v>
                </c:pt>
                <c:pt idx="49891">
                  <c:v>1.7144199999999998E-2</c:v>
                </c:pt>
                <c:pt idx="49892">
                  <c:v>-5.4616899999999999E-3</c:v>
                </c:pt>
                <c:pt idx="49893">
                  <c:v>9.39655E-3</c:v>
                </c:pt>
                <c:pt idx="49894">
                  <c:v>1.2195599999999999E-2</c:v>
                </c:pt>
                <c:pt idx="49895">
                  <c:v>2.33574E-2</c:v>
                </c:pt>
                <c:pt idx="49896">
                  <c:v>9.09424E-3</c:v>
                </c:pt>
                <c:pt idx="49897">
                  <c:v>2.0586E-2</c:v>
                </c:pt>
                <c:pt idx="49898">
                  <c:v>1.65434E-2</c:v>
                </c:pt>
                <c:pt idx="49899">
                  <c:v>9.7541799999999994E-3</c:v>
                </c:pt>
                <c:pt idx="49900">
                  <c:v>7.4987400000000003E-3</c:v>
                </c:pt>
                <c:pt idx="49901">
                  <c:v>6.8569199999999999E-3</c:v>
                </c:pt>
                <c:pt idx="49902">
                  <c:v>8.8958700000000002E-3</c:v>
                </c:pt>
                <c:pt idx="49903">
                  <c:v>5.0296799999999999E-3</c:v>
                </c:pt>
                <c:pt idx="49904" formatCode="0.00E+00">
                  <c:v>-3.8146999999999999E-5</c:v>
                </c:pt>
                <c:pt idx="49905">
                  <c:v>1.4405299999999999E-2</c:v>
                </c:pt>
                <c:pt idx="49906">
                  <c:v>1.1463199999999999E-3</c:v>
                </c:pt>
                <c:pt idx="49907">
                  <c:v>3.1728699999999999E-3</c:v>
                </c:pt>
                <c:pt idx="49908">
                  <c:v>1.2862200000000001E-2</c:v>
                </c:pt>
                <c:pt idx="49909">
                  <c:v>1.1914299999999999E-2</c:v>
                </c:pt>
                <c:pt idx="49910">
                  <c:v>1.18999E-2</c:v>
                </c:pt>
                <c:pt idx="49911">
                  <c:v>3.9749099999999999E-3</c:v>
                </c:pt>
                <c:pt idx="49912">
                  <c:v>9.6368800000000004E-3</c:v>
                </c:pt>
                <c:pt idx="49913">
                  <c:v>1.8701599999999999E-2</c:v>
                </c:pt>
                <c:pt idx="49914">
                  <c:v>3.1528500000000001E-2</c:v>
                </c:pt>
                <c:pt idx="49915">
                  <c:v>2.0709000000000002E-2</c:v>
                </c:pt>
                <c:pt idx="49916">
                  <c:v>2.91767E-2</c:v>
                </c:pt>
                <c:pt idx="49917">
                  <c:v>2.00415E-2</c:v>
                </c:pt>
                <c:pt idx="49918">
                  <c:v>1.9891699999999998E-2</c:v>
                </c:pt>
                <c:pt idx="49919">
                  <c:v>2.4718299999999999E-2</c:v>
                </c:pt>
                <c:pt idx="49920">
                  <c:v>3.6820400000000003E-2</c:v>
                </c:pt>
                <c:pt idx="49921">
                  <c:v>3.48778E-2</c:v>
                </c:pt>
                <c:pt idx="49922">
                  <c:v>3.7674899999999997E-2</c:v>
                </c:pt>
                <c:pt idx="49923">
                  <c:v>2.1902100000000001E-2</c:v>
                </c:pt>
                <c:pt idx="49924">
                  <c:v>3.1346300000000001E-2</c:v>
                </c:pt>
                <c:pt idx="49925">
                  <c:v>2.86942E-2</c:v>
                </c:pt>
                <c:pt idx="49926">
                  <c:v>4.1570700000000002E-2</c:v>
                </c:pt>
                <c:pt idx="49927">
                  <c:v>3.72515E-2</c:v>
                </c:pt>
                <c:pt idx="49928">
                  <c:v>3.8731599999999998E-2</c:v>
                </c:pt>
                <c:pt idx="49929">
                  <c:v>2.81754E-2</c:v>
                </c:pt>
                <c:pt idx="49930">
                  <c:v>3.2868399999999999E-2</c:v>
                </c:pt>
                <c:pt idx="49931">
                  <c:v>4.4251400000000003E-2</c:v>
                </c:pt>
                <c:pt idx="49932">
                  <c:v>5.4782900000000002E-2</c:v>
                </c:pt>
                <c:pt idx="49933">
                  <c:v>4.2198199999999998E-2</c:v>
                </c:pt>
                <c:pt idx="49934">
                  <c:v>5.1272400000000003E-2</c:v>
                </c:pt>
                <c:pt idx="49935">
                  <c:v>4.7670400000000002E-2</c:v>
                </c:pt>
                <c:pt idx="49936">
                  <c:v>3.00951E-2</c:v>
                </c:pt>
                <c:pt idx="49937">
                  <c:v>4.0084799999999997E-2</c:v>
                </c:pt>
                <c:pt idx="49938">
                  <c:v>3.6393200000000001E-2</c:v>
                </c:pt>
                <c:pt idx="49939">
                  <c:v>5.4469099999999999E-2</c:v>
                </c:pt>
                <c:pt idx="49940">
                  <c:v>3.8168000000000001E-2</c:v>
                </c:pt>
                <c:pt idx="49941">
                  <c:v>4.1935899999999998E-2</c:v>
                </c:pt>
                <c:pt idx="49942">
                  <c:v>3.97816E-2</c:v>
                </c:pt>
                <c:pt idx="49943">
                  <c:v>4.2356499999999998E-2</c:v>
                </c:pt>
                <c:pt idx="49944">
                  <c:v>5.3680400000000003E-2</c:v>
                </c:pt>
                <c:pt idx="49945">
                  <c:v>3.7787399999999999E-2</c:v>
                </c:pt>
                <c:pt idx="49946">
                  <c:v>5.6027399999999998E-2</c:v>
                </c:pt>
                <c:pt idx="49947">
                  <c:v>5.0729799999999999E-2</c:v>
                </c:pt>
                <c:pt idx="49948">
                  <c:v>5.3605100000000003E-2</c:v>
                </c:pt>
                <c:pt idx="49949">
                  <c:v>3.8619000000000001E-2</c:v>
                </c:pt>
                <c:pt idx="49950">
                  <c:v>4.9965900000000001E-2</c:v>
                </c:pt>
                <c:pt idx="49951">
                  <c:v>4.9889599999999999E-2</c:v>
                </c:pt>
                <c:pt idx="49952">
                  <c:v>4.59595E-2</c:v>
                </c:pt>
                <c:pt idx="49953">
                  <c:v>5.5500000000000001E-2</c:v>
                </c:pt>
                <c:pt idx="49954">
                  <c:v>4.8163400000000002E-2</c:v>
                </c:pt>
                <c:pt idx="49955">
                  <c:v>5.3991299999999999E-2</c:v>
                </c:pt>
                <c:pt idx="49956">
                  <c:v>4.1120499999999997E-2</c:v>
                </c:pt>
                <c:pt idx="49957">
                  <c:v>5.1486999999999998E-2</c:v>
                </c:pt>
                <c:pt idx="49958">
                  <c:v>5.5905299999999998E-2</c:v>
                </c:pt>
                <c:pt idx="49959">
                  <c:v>4.9035099999999998E-2</c:v>
                </c:pt>
                <c:pt idx="49960">
                  <c:v>5.7602899999999999E-2</c:v>
                </c:pt>
                <c:pt idx="49961">
                  <c:v>4.9087499999999999E-2</c:v>
                </c:pt>
                <c:pt idx="49962">
                  <c:v>4.64334E-2</c:v>
                </c:pt>
                <c:pt idx="49963">
                  <c:v>4.7744799999999997E-2</c:v>
                </c:pt>
                <c:pt idx="49964">
                  <c:v>3.4169199999999997E-2</c:v>
                </c:pt>
                <c:pt idx="49965">
                  <c:v>5.2482599999999997E-2</c:v>
                </c:pt>
                <c:pt idx="49966">
                  <c:v>6.0561200000000003E-2</c:v>
                </c:pt>
                <c:pt idx="49967">
                  <c:v>5.1463099999999998E-2</c:v>
                </c:pt>
                <c:pt idx="49968">
                  <c:v>4.4994399999999997E-2</c:v>
                </c:pt>
                <c:pt idx="49969">
                  <c:v>4.5234700000000003E-2</c:v>
                </c:pt>
                <c:pt idx="49970">
                  <c:v>3.1918500000000002E-2</c:v>
                </c:pt>
                <c:pt idx="49971">
                  <c:v>4.7966000000000002E-2</c:v>
                </c:pt>
                <c:pt idx="49972">
                  <c:v>5.2851700000000001E-2</c:v>
                </c:pt>
                <c:pt idx="49973">
                  <c:v>4.5640899999999998E-2</c:v>
                </c:pt>
                <c:pt idx="49974">
                  <c:v>4.9438500000000003E-2</c:v>
                </c:pt>
                <c:pt idx="49975">
                  <c:v>4.6297999999999999E-2</c:v>
                </c:pt>
                <c:pt idx="49976">
                  <c:v>4.1915899999999999E-2</c:v>
                </c:pt>
                <c:pt idx="49977">
                  <c:v>4.3283500000000003E-2</c:v>
                </c:pt>
                <c:pt idx="49978">
                  <c:v>4.85067E-2</c:v>
                </c:pt>
                <c:pt idx="49979">
                  <c:v>3.3530200000000003E-2</c:v>
                </c:pt>
                <c:pt idx="49980">
                  <c:v>3.6464700000000003E-2</c:v>
                </c:pt>
                <c:pt idx="49981">
                  <c:v>4.4990500000000003E-2</c:v>
                </c:pt>
                <c:pt idx="49982">
                  <c:v>2.04802E-2</c:v>
                </c:pt>
                <c:pt idx="49983">
                  <c:v>2.7128200000000002E-2</c:v>
                </c:pt>
                <c:pt idx="49984">
                  <c:v>2.5532699999999998E-2</c:v>
                </c:pt>
                <c:pt idx="49985">
                  <c:v>4.6892200000000002E-2</c:v>
                </c:pt>
                <c:pt idx="49986">
                  <c:v>3.5117099999999998E-2</c:v>
                </c:pt>
                <c:pt idx="49987">
                  <c:v>2.5817900000000001E-2</c:v>
                </c:pt>
                <c:pt idx="49988">
                  <c:v>2.9836700000000001E-2</c:v>
                </c:pt>
                <c:pt idx="49989">
                  <c:v>2.6708599999999999E-2</c:v>
                </c:pt>
                <c:pt idx="49990">
                  <c:v>3.66907E-2</c:v>
                </c:pt>
                <c:pt idx="49991">
                  <c:v>2.8876300000000001E-2</c:v>
                </c:pt>
                <c:pt idx="49992">
                  <c:v>2.34632E-2</c:v>
                </c:pt>
                <c:pt idx="49993">
                  <c:v>2.31056E-2</c:v>
                </c:pt>
                <c:pt idx="49994">
                  <c:v>1.10121E-2</c:v>
                </c:pt>
                <c:pt idx="49995">
                  <c:v>1.9842100000000001E-2</c:v>
                </c:pt>
                <c:pt idx="49996">
                  <c:v>3.0884700000000001E-2</c:v>
                </c:pt>
                <c:pt idx="49997">
                  <c:v>2.36683E-2</c:v>
                </c:pt>
                <c:pt idx="49998">
                  <c:v>2.4686799999999998E-2</c:v>
                </c:pt>
                <c:pt idx="49999">
                  <c:v>1.95532E-2</c:v>
                </c:pt>
                <c:pt idx="50000">
                  <c:v>1.6251600000000001E-2</c:v>
                </c:pt>
                <c:pt idx="50001">
                  <c:v>2.4107900000000002E-2</c:v>
                </c:pt>
                <c:pt idx="50002">
                  <c:v>2.35205E-2</c:v>
                </c:pt>
                <c:pt idx="50003">
                  <c:v>2.5996200000000001E-2</c:v>
                </c:pt>
                <c:pt idx="50004">
                  <c:v>1.9025799999999999E-2</c:v>
                </c:pt>
                <c:pt idx="50005">
                  <c:v>9.2649499999999992E-3</c:v>
                </c:pt>
                <c:pt idx="50006">
                  <c:v>1.7089799999999999E-2</c:v>
                </c:pt>
                <c:pt idx="50007">
                  <c:v>1.71223E-2</c:v>
                </c:pt>
                <c:pt idx="50008">
                  <c:v>1.9730600000000001E-2</c:v>
                </c:pt>
                <c:pt idx="50009">
                  <c:v>2.8861000000000001E-2</c:v>
                </c:pt>
                <c:pt idx="50010">
                  <c:v>2.53963E-2</c:v>
                </c:pt>
                <c:pt idx="50011">
                  <c:v>3.2532699999999998E-2</c:v>
                </c:pt>
                <c:pt idx="50012">
                  <c:v>1.8207600000000001E-2</c:v>
                </c:pt>
                <c:pt idx="50013">
                  <c:v>1.7275800000000001E-2</c:v>
                </c:pt>
                <c:pt idx="50014">
                  <c:v>2.7009999999999999E-2</c:v>
                </c:pt>
                <c:pt idx="50015">
                  <c:v>2.03571E-2</c:v>
                </c:pt>
                <c:pt idx="50016">
                  <c:v>1.47495E-2</c:v>
                </c:pt>
                <c:pt idx="50017">
                  <c:v>2.0504000000000001E-2</c:v>
                </c:pt>
                <c:pt idx="50018">
                  <c:v>1.9965199999999999E-2</c:v>
                </c:pt>
                <c:pt idx="50019">
                  <c:v>3.5908700000000002E-2</c:v>
                </c:pt>
                <c:pt idx="50020">
                  <c:v>3.3668499999999997E-2</c:v>
                </c:pt>
                <c:pt idx="50021">
                  <c:v>3.7220000000000003E-2</c:v>
                </c:pt>
                <c:pt idx="50022">
                  <c:v>2.7662300000000001E-2</c:v>
                </c:pt>
                <c:pt idx="50023">
                  <c:v>2.8702700000000001E-2</c:v>
                </c:pt>
                <c:pt idx="50024">
                  <c:v>3.4510600000000002E-2</c:v>
                </c:pt>
                <c:pt idx="50025">
                  <c:v>2.7305599999999999E-2</c:v>
                </c:pt>
                <c:pt idx="50026">
                  <c:v>4.7045700000000003E-2</c:v>
                </c:pt>
                <c:pt idx="50027">
                  <c:v>3.83101E-2</c:v>
                </c:pt>
                <c:pt idx="50028">
                  <c:v>4.1363700000000003E-2</c:v>
                </c:pt>
                <c:pt idx="50029">
                  <c:v>3.1896599999999997E-2</c:v>
                </c:pt>
                <c:pt idx="50030">
                  <c:v>4.5786899999999998E-2</c:v>
                </c:pt>
                <c:pt idx="50031">
                  <c:v>3.7435499999999997E-2</c:v>
                </c:pt>
                <c:pt idx="50032">
                  <c:v>3.94802E-2</c:v>
                </c:pt>
                <c:pt idx="50033">
                  <c:v>3.5023699999999998E-2</c:v>
                </c:pt>
                <c:pt idx="50034">
                  <c:v>3.4269300000000003E-2</c:v>
                </c:pt>
                <c:pt idx="50035">
                  <c:v>4.6055800000000001E-2</c:v>
                </c:pt>
                <c:pt idx="50036">
                  <c:v>3.7083600000000001E-2</c:v>
                </c:pt>
                <c:pt idx="50037">
                  <c:v>4.9053199999999998E-2</c:v>
                </c:pt>
                <c:pt idx="50038">
                  <c:v>4.2792299999999998E-2</c:v>
                </c:pt>
                <c:pt idx="50039">
                  <c:v>3.8830799999999999E-2</c:v>
                </c:pt>
                <c:pt idx="50040">
                  <c:v>4.0603599999999997E-2</c:v>
                </c:pt>
                <c:pt idx="50041">
                  <c:v>2.6596999999999999E-2</c:v>
                </c:pt>
                <c:pt idx="50042">
                  <c:v>3.9663299999999999E-2</c:v>
                </c:pt>
                <c:pt idx="50043">
                  <c:v>4.2142899999999997E-2</c:v>
                </c:pt>
                <c:pt idx="50044">
                  <c:v>4.4215200000000003E-2</c:v>
                </c:pt>
                <c:pt idx="50045">
                  <c:v>4.9900100000000003E-2</c:v>
                </c:pt>
                <c:pt idx="50046">
                  <c:v>4.2976399999999998E-2</c:v>
                </c:pt>
                <c:pt idx="50047">
                  <c:v>4.5844099999999999E-2</c:v>
                </c:pt>
                <c:pt idx="50048">
                  <c:v>2.7697599999999999E-2</c:v>
                </c:pt>
                <c:pt idx="50049">
                  <c:v>4.90055E-2</c:v>
                </c:pt>
                <c:pt idx="50050">
                  <c:v>4.6400999999999998E-2</c:v>
                </c:pt>
                <c:pt idx="50051">
                  <c:v>3.7577600000000003E-2</c:v>
                </c:pt>
                <c:pt idx="50052">
                  <c:v>4.7855399999999999E-2</c:v>
                </c:pt>
                <c:pt idx="50053">
                  <c:v>3.5041799999999998E-2</c:v>
                </c:pt>
                <c:pt idx="50054">
                  <c:v>4.79259E-2</c:v>
                </c:pt>
                <c:pt idx="50055">
                  <c:v>4.0805800000000003E-2</c:v>
                </c:pt>
                <c:pt idx="50056">
                  <c:v>4.2719800000000002E-2</c:v>
                </c:pt>
                <c:pt idx="50057">
                  <c:v>6.6533999999999996E-2</c:v>
                </c:pt>
                <c:pt idx="50058">
                  <c:v>2.9938699999999999E-2</c:v>
                </c:pt>
                <c:pt idx="50059">
                  <c:v>5.5805199999999999E-2</c:v>
                </c:pt>
                <c:pt idx="50060">
                  <c:v>3.7513699999999997E-2</c:v>
                </c:pt>
                <c:pt idx="50061">
                  <c:v>4.6927499999999997E-2</c:v>
                </c:pt>
                <c:pt idx="50062">
                  <c:v>5.2842100000000003E-2</c:v>
                </c:pt>
                <c:pt idx="50063">
                  <c:v>4.4737800000000001E-2</c:v>
                </c:pt>
                <c:pt idx="50064">
                  <c:v>5.0936700000000001E-2</c:v>
                </c:pt>
                <c:pt idx="50065">
                  <c:v>3.7361100000000001E-2</c:v>
                </c:pt>
                <c:pt idx="50066">
                  <c:v>4.4597600000000001E-2</c:v>
                </c:pt>
                <c:pt idx="50067">
                  <c:v>3.7116999999999997E-2</c:v>
                </c:pt>
                <c:pt idx="50068">
                  <c:v>3.4027099999999998E-2</c:v>
                </c:pt>
                <c:pt idx="50069">
                  <c:v>3.5958299999999999E-2</c:v>
                </c:pt>
                <c:pt idx="50070">
                  <c:v>3.1900400000000002E-2</c:v>
                </c:pt>
                <c:pt idx="50071">
                  <c:v>2.5707199999999999E-2</c:v>
                </c:pt>
                <c:pt idx="50072">
                  <c:v>2.5533699999999999E-2</c:v>
                </c:pt>
                <c:pt idx="50073">
                  <c:v>5.3751E-2</c:v>
                </c:pt>
                <c:pt idx="50074">
                  <c:v>4.72775E-2</c:v>
                </c:pt>
                <c:pt idx="50075">
                  <c:v>3.9598500000000002E-2</c:v>
                </c:pt>
                <c:pt idx="50076">
                  <c:v>3.3953700000000003E-2</c:v>
                </c:pt>
                <c:pt idx="50077">
                  <c:v>2.6121100000000001E-2</c:v>
                </c:pt>
                <c:pt idx="50078">
                  <c:v>2.8057100000000001E-2</c:v>
                </c:pt>
                <c:pt idx="50079">
                  <c:v>1.95923E-2</c:v>
                </c:pt>
                <c:pt idx="50080">
                  <c:v>3.1775499999999998E-2</c:v>
                </c:pt>
                <c:pt idx="50081">
                  <c:v>2.7133000000000001E-2</c:v>
                </c:pt>
                <c:pt idx="50082">
                  <c:v>1.9893600000000001E-2</c:v>
                </c:pt>
                <c:pt idx="50083">
                  <c:v>2.42968E-2</c:v>
                </c:pt>
                <c:pt idx="50084">
                  <c:v>1.9063E-2</c:v>
                </c:pt>
                <c:pt idx="50085">
                  <c:v>2.9804199999999999E-2</c:v>
                </c:pt>
                <c:pt idx="50086">
                  <c:v>2.2424699999999999E-2</c:v>
                </c:pt>
                <c:pt idx="50087">
                  <c:v>1.82486E-2</c:v>
                </c:pt>
                <c:pt idx="50088">
                  <c:v>1.39112E-2</c:v>
                </c:pt>
                <c:pt idx="50089">
                  <c:v>7.4100499999999996E-3</c:v>
                </c:pt>
                <c:pt idx="50090">
                  <c:v>2.1973599999999999E-2</c:v>
                </c:pt>
                <c:pt idx="50091">
                  <c:v>2.51265E-2</c:v>
                </c:pt>
                <c:pt idx="50092">
                  <c:v>1.21803E-2</c:v>
                </c:pt>
                <c:pt idx="50093">
                  <c:v>1.3210299999999999E-2</c:v>
                </c:pt>
                <c:pt idx="50094">
                  <c:v>-5.5179599999999997E-3</c:v>
                </c:pt>
                <c:pt idx="50095">
                  <c:v>1.0396000000000001E-2</c:v>
                </c:pt>
                <c:pt idx="50096">
                  <c:v>2.2192E-2</c:v>
                </c:pt>
                <c:pt idx="50097">
                  <c:v>1.9056300000000002E-2</c:v>
                </c:pt>
                <c:pt idx="50098">
                  <c:v>1.50557E-2</c:v>
                </c:pt>
                <c:pt idx="50099">
                  <c:v>1.7250100000000001E-2</c:v>
                </c:pt>
                <c:pt idx="50100">
                  <c:v>1.1876100000000001E-2</c:v>
                </c:pt>
                <c:pt idx="50101">
                  <c:v>6.3657799999999997E-3</c:v>
                </c:pt>
                <c:pt idx="50102">
                  <c:v>1.2989000000000001E-2</c:v>
                </c:pt>
                <c:pt idx="50103">
                  <c:v>1.10378E-2</c:v>
                </c:pt>
                <c:pt idx="50104">
                  <c:v>1.19848E-2</c:v>
                </c:pt>
                <c:pt idx="50105">
                  <c:v>1.41048E-3</c:v>
                </c:pt>
                <c:pt idx="50106">
                  <c:v>-5.8669999999999998E-3</c:v>
                </c:pt>
                <c:pt idx="50107">
                  <c:v>8.9674000000000004E-3</c:v>
                </c:pt>
                <c:pt idx="50108">
                  <c:v>2.1219300000000002E-3</c:v>
                </c:pt>
                <c:pt idx="50109">
                  <c:v>8.5754400000000001E-3</c:v>
                </c:pt>
                <c:pt idx="50110">
                  <c:v>2.4557099999999998E-3</c:v>
                </c:pt>
                <c:pt idx="50111">
                  <c:v>-5.66483E-4</c:v>
                </c:pt>
                <c:pt idx="50112">
                  <c:v>9.2954600000000002E-3</c:v>
                </c:pt>
                <c:pt idx="50113">
                  <c:v>6.9351200000000003E-3</c:v>
                </c:pt>
                <c:pt idx="50114">
                  <c:v>4.9610100000000001E-3</c:v>
                </c:pt>
                <c:pt idx="50115">
                  <c:v>7.6560999999999999E-3</c:v>
                </c:pt>
                <c:pt idx="50116">
                  <c:v>8.1157699999999996E-4</c:v>
                </c:pt>
                <c:pt idx="50117">
                  <c:v>-5.7754499999999997E-3</c:v>
                </c:pt>
                <c:pt idx="50118">
                  <c:v>3.9129300000000002E-3</c:v>
                </c:pt>
                <c:pt idx="50119">
                  <c:v>1.3389599999999999E-3</c:v>
                </c:pt>
                <c:pt idx="50120">
                  <c:v>-1.7452200000000001E-4</c:v>
                </c:pt>
                <c:pt idx="50121">
                  <c:v>-1.31979E-2</c:v>
                </c:pt>
                <c:pt idx="50122">
                  <c:v>-6.7615500000000001E-4</c:v>
                </c:pt>
                <c:pt idx="50123">
                  <c:v>8.2664499999999998E-3</c:v>
                </c:pt>
                <c:pt idx="50124">
                  <c:v>-1.4161099999999999E-2</c:v>
                </c:pt>
                <c:pt idx="50125">
                  <c:v>-6.97136E-4</c:v>
                </c:pt>
                <c:pt idx="50126">
                  <c:v>3.2959E-3</c:v>
                </c:pt>
                <c:pt idx="50127">
                  <c:v>-9.8381000000000007E-3</c:v>
                </c:pt>
                <c:pt idx="50128">
                  <c:v>-7.3051500000000005E-4</c:v>
                </c:pt>
                <c:pt idx="50129">
                  <c:v>-1.5587800000000001E-2</c:v>
                </c:pt>
                <c:pt idx="50130">
                  <c:v>-9.8323799999999999E-4</c:v>
                </c:pt>
                <c:pt idx="50131">
                  <c:v>-1.64032E-3</c:v>
                </c:pt>
                <c:pt idx="50132">
                  <c:v>-2.06871E-2</c:v>
                </c:pt>
                <c:pt idx="50133">
                  <c:v>-1.3455399999999999E-2</c:v>
                </c:pt>
                <c:pt idx="50134">
                  <c:v>-1.1252399999999999E-2</c:v>
                </c:pt>
                <c:pt idx="50135">
                  <c:v>-8.3112700000000008E-3</c:v>
                </c:pt>
                <c:pt idx="50136">
                  <c:v>-7.49016E-3</c:v>
                </c:pt>
                <c:pt idx="50137">
                  <c:v>-2.3489000000000001E-3</c:v>
                </c:pt>
                <c:pt idx="50138">
                  <c:v>-1.8095E-2</c:v>
                </c:pt>
                <c:pt idx="50139">
                  <c:v>-1.32055E-2</c:v>
                </c:pt>
                <c:pt idx="50140">
                  <c:v>-1.3539300000000001E-2</c:v>
                </c:pt>
                <c:pt idx="50141">
                  <c:v>-9.0665799999999994E-3</c:v>
                </c:pt>
                <c:pt idx="50142">
                  <c:v>-1.16148E-2</c:v>
                </c:pt>
                <c:pt idx="50143">
                  <c:v>-3.65067E-3</c:v>
                </c:pt>
                <c:pt idx="50144">
                  <c:v>-4.5919400000000001E-3</c:v>
                </c:pt>
                <c:pt idx="50145">
                  <c:v>-3.6535299999999999E-3</c:v>
                </c:pt>
                <c:pt idx="50146">
                  <c:v>3.1957600000000002E-3</c:v>
                </c:pt>
                <c:pt idx="50147">
                  <c:v>-5.53131E-4</c:v>
                </c:pt>
                <c:pt idx="50148">
                  <c:v>7.1315800000000002E-3</c:v>
                </c:pt>
                <c:pt idx="50149">
                  <c:v>1.03407E-2</c:v>
                </c:pt>
                <c:pt idx="50150">
                  <c:v>7.0247699999999996E-3</c:v>
                </c:pt>
                <c:pt idx="50151">
                  <c:v>-7.0619599999999999E-3</c:v>
                </c:pt>
                <c:pt idx="50152">
                  <c:v>9.1419199999999996E-3</c:v>
                </c:pt>
                <c:pt idx="50153">
                  <c:v>6.5946599999999996E-3</c:v>
                </c:pt>
                <c:pt idx="50154">
                  <c:v>1.8851300000000001E-2</c:v>
                </c:pt>
                <c:pt idx="50155">
                  <c:v>1.61905E-2</c:v>
                </c:pt>
                <c:pt idx="50156">
                  <c:v>-6.4468399999999997E-4</c:v>
                </c:pt>
                <c:pt idx="50157">
                  <c:v>2.03524E-2</c:v>
                </c:pt>
                <c:pt idx="50158">
                  <c:v>6.2894800000000001E-3</c:v>
                </c:pt>
                <c:pt idx="50159">
                  <c:v>4.1913999999999996E-3</c:v>
                </c:pt>
                <c:pt idx="50160">
                  <c:v>1.20735E-3</c:v>
                </c:pt>
                <c:pt idx="50161">
                  <c:v>8.7242099999999996E-3</c:v>
                </c:pt>
                <c:pt idx="50162">
                  <c:v>-7.74956E-3</c:v>
                </c:pt>
                <c:pt idx="50163">
                  <c:v>-1.25237E-2</c:v>
                </c:pt>
                <c:pt idx="50164">
                  <c:v>3.6115600000000002E-3</c:v>
                </c:pt>
                <c:pt idx="50165">
                  <c:v>9.0208100000000006E-3</c:v>
                </c:pt>
                <c:pt idx="50166">
                  <c:v>1.6593900000000001E-4</c:v>
                </c:pt>
                <c:pt idx="50167">
                  <c:v>4.0512100000000004E-3</c:v>
                </c:pt>
                <c:pt idx="50168">
                  <c:v>-6.51455E-3</c:v>
                </c:pt>
                <c:pt idx="50169">
                  <c:v>-5.5789900000000005E-4</c:v>
                </c:pt>
                <c:pt idx="50170">
                  <c:v>-1.40095E-3</c:v>
                </c:pt>
                <c:pt idx="50171">
                  <c:v>7.9813000000000002E-3</c:v>
                </c:pt>
                <c:pt idx="50172">
                  <c:v>-9.6855199999999995E-3</c:v>
                </c:pt>
                <c:pt idx="50173">
                  <c:v>5.82695E-3</c:v>
                </c:pt>
                <c:pt idx="50174">
                  <c:v>-5.5141399999999998E-3</c:v>
                </c:pt>
                <c:pt idx="50175">
                  <c:v>1.1336300000000001E-2</c:v>
                </c:pt>
                <c:pt idx="50176">
                  <c:v>-1.0499999999999999E-3</c:v>
                </c:pt>
                <c:pt idx="50177">
                  <c:v>-3.9005300000000001E-3</c:v>
                </c:pt>
                <c:pt idx="50178">
                  <c:v>7.5559599999999996E-3</c:v>
                </c:pt>
                <c:pt idx="50179">
                  <c:v>-5.9480699999999997E-3</c:v>
                </c:pt>
                <c:pt idx="50180">
                  <c:v>1.0108899999999999E-4</c:v>
                </c:pt>
                <c:pt idx="50181">
                  <c:v>-2.6912699999999999E-3</c:v>
                </c:pt>
                <c:pt idx="50182">
                  <c:v>-8.2969700000000001E-4</c:v>
                </c:pt>
                <c:pt idx="50183">
                  <c:v>2.3336400000000001E-3</c:v>
                </c:pt>
                <c:pt idx="50184">
                  <c:v>-1.74522E-3</c:v>
                </c:pt>
                <c:pt idx="50185">
                  <c:v>1.1320099999999999E-3</c:v>
                </c:pt>
                <c:pt idx="50186">
                  <c:v>-2.9516199999999999E-3</c:v>
                </c:pt>
                <c:pt idx="50187">
                  <c:v>-2.1038099999999998E-3</c:v>
                </c:pt>
                <c:pt idx="50188">
                  <c:v>6.5336200000000004E-3</c:v>
                </c:pt>
                <c:pt idx="50189">
                  <c:v>5.8164599999999999E-3</c:v>
                </c:pt>
                <c:pt idx="50190">
                  <c:v>-3.7107500000000001E-3</c:v>
                </c:pt>
                <c:pt idx="50191">
                  <c:v>8.3827999999999995E-4</c:v>
                </c:pt>
                <c:pt idx="50192">
                  <c:v>-9.8228500000000006E-4</c:v>
                </c:pt>
                <c:pt idx="50193">
                  <c:v>-7.5139999999999998E-3</c:v>
                </c:pt>
                <c:pt idx="50194" formatCode="0.00E+00">
                  <c:v>-1.43051E-5</c:v>
                </c:pt>
                <c:pt idx="50195">
                  <c:v>-3.8223300000000001E-3</c:v>
                </c:pt>
                <c:pt idx="50196">
                  <c:v>-1.19305E-2</c:v>
                </c:pt>
                <c:pt idx="50197">
                  <c:v>-1.5209200000000001E-2</c:v>
                </c:pt>
                <c:pt idx="50198">
                  <c:v>-1.4005699999999999E-2</c:v>
                </c:pt>
                <c:pt idx="50199">
                  <c:v>-1.6365100000000001E-3</c:v>
                </c:pt>
                <c:pt idx="50200">
                  <c:v>-1.7767E-3</c:v>
                </c:pt>
                <c:pt idx="50201">
                  <c:v>-4.9381299999999998E-3</c:v>
                </c:pt>
                <c:pt idx="50202">
                  <c:v>-1.5457200000000001E-2</c:v>
                </c:pt>
                <c:pt idx="50203">
                  <c:v>-1.3928400000000001E-2</c:v>
                </c:pt>
                <c:pt idx="50204">
                  <c:v>-1.4767600000000001E-2</c:v>
                </c:pt>
                <c:pt idx="50205">
                  <c:v>-3.25212E-2</c:v>
                </c:pt>
                <c:pt idx="50206">
                  <c:v>-1.9029600000000001E-2</c:v>
                </c:pt>
                <c:pt idx="50207">
                  <c:v>-2.03342E-2</c:v>
                </c:pt>
                <c:pt idx="50208">
                  <c:v>-1.00746E-2</c:v>
                </c:pt>
                <c:pt idx="50209">
                  <c:v>-1.39256E-2</c:v>
                </c:pt>
                <c:pt idx="50210">
                  <c:v>-2.4395900000000002E-2</c:v>
                </c:pt>
                <c:pt idx="50211">
                  <c:v>-5.0525700000000002E-3</c:v>
                </c:pt>
                <c:pt idx="50212">
                  <c:v>-1.6022700000000001E-2</c:v>
                </c:pt>
                <c:pt idx="50213">
                  <c:v>-7.0533799999999997E-3</c:v>
                </c:pt>
                <c:pt idx="50214">
                  <c:v>-1.5659300000000001E-2</c:v>
                </c:pt>
                <c:pt idx="50215">
                  <c:v>-1.6511000000000001E-2</c:v>
                </c:pt>
                <c:pt idx="50216">
                  <c:v>-1.0537100000000001E-2</c:v>
                </c:pt>
                <c:pt idx="50217">
                  <c:v>-3.3613200000000003E-2</c:v>
                </c:pt>
                <c:pt idx="50218">
                  <c:v>-2.0628000000000001E-2</c:v>
                </c:pt>
                <c:pt idx="50219">
                  <c:v>-1.8355400000000001E-2</c:v>
                </c:pt>
                <c:pt idx="50220">
                  <c:v>-1.82066E-2</c:v>
                </c:pt>
                <c:pt idx="50221">
                  <c:v>-1.82848E-2</c:v>
                </c:pt>
                <c:pt idx="50222">
                  <c:v>-2.3124700000000002E-2</c:v>
                </c:pt>
                <c:pt idx="50223">
                  <c:v>-1.4234500000000001E-2</c:v>
                </c:pt>
                <c:pt idx="50224">
                  <c:v>-2.03476E-2</c:v>
                </c:pt>
                <c:pt idx="50225">
                  <c:v>-2.9645899999999999E-2</c:v>
                </c:pt>
                <c:pt idx="50226">
                  <c:v>-2.2684099999999999E-2</c:v>
                </c:pt>
                <c:pt idx="50227">
                  <c:v>-1.8176999999999999E-2</c:v>
                </c:pt>
                <c:pt idx="50228">
                  <c:v>-2.48775E-2</c:v>
                </c:pt>
                <c:pt idx="50229">
                  <c:v>-2.4671599999999998E-2</c:v>
                </c:pt>
                <c:pt idx="50230">
                  <c:v>-2.8954500000000001E-2</c:v>
                </c:pt>
                <c:pt idx="50231">
                  <c:v>-1.34258E-2</c:v>
                </c:pt>
                <c:pt idx="50232">
                  <c:v>-1.9694300000000001E-2</c:v>
                </c:pt>
                <c:pt idx="50233">
                  <c:v>-3.0301999999999999E-2</c:v>
                </c:pt>
                <c:pt idx="50234">
                  <c:v>-2.7571700000000001E-2</c:v>
                </c:pt>
                <c:pt idx="50235">
                  <c:v>-3.4782399999999998E-2</c:v>
                </c:pt>
                <c:pt idx="50236">
                  <c:v>-3.35178E-2</c:v>
                </c:pt>
                <c:pt idx="50237">
                  <c:v>-4.0698100000000001E-2</c:v>
                </c:pt>
                <c:pt idx="50238">
                  <c:v>-3.48387E-2</c:v>
                </c:pt>
                <c:pt idx="50239">
                  <c:v>-1.9799199999999999E-2</c:v>
                </c:pt>
                <c:pt idx="50240">
                  <c:v>-2.9058500000000001E-2</c:v>
                </c:pt>
                <c:pt idx="50241">
                  <c:v>-3.22514E-2</c:v>
                </c:pt>
                <c:pt idx="50242">
                  <c:v>-2.69432E-2</c:v>
                </c:pt>
                <c:pt idx="50243">
                  <c:v>-3.8645699999999998E-2</c:v>
                </c:pt>
                <c:pt idx="50244">
                  <c:v>-2.9307400000000001E-2</c:v>
                </c:pt>
                <c:pt idx="50245">
                  <c:v>-3.9828299999999997E-2</c:v>
                </c:pt>
                <c:pt idx="50246">
                  <c:v>-3.0301100000000001E-2</c:v>
                </c:pt>
                <c:pt idx="50247">
                  <c:v>-3.2113099999999999E-2</c:v>
                </c:pt>
                <c:pt idx="50248">
                  <c:v>-3.3336600000000001E-2</c:v>
                </c:pt>
                <c:pt idx="50249">
                  <c:v>-3.69062E-2</c:v>
                </c:pt>
                <c:pt idx="50250">
                  <c:v>-2.9304500000000001E-2</c:v>
                </c:pt>
                <c:pt idx="50251">
                  <c:v>-2.3522399999999999E-2</c:v>
                </c:pt>
                <c:pt idx="50252">
                  <c:v>-2.9390300000000001E-2</c:v>
                </c:pt>
                <c:pt idx="50253">
                  <c:v>-1.56536E-2</c:v>
                </c:pt>
                <c:pt idx="50254">
                  <c:v>-3.8574200000000003E-2</c:v>
                </c:pt>
                <c:pt idx="50255">
                  <c:v>-2.3485200000000001E-2</c:v>
                </c:pt>
                <c:pt idx="50256">
                  <c:v>-3.7215199999999997E-2</c:v>
                </c:pt>
                <c:pt idx="50257">
                  <c:v>-2.7450599999999999E-2</c:v>
                </c:pt>
                <c:pt idx="50258">
                  <c:v>-4.1289300000000001E-2</c:v>
                </c:pt>
                <c:pt idx="50259">
                  <c:v>-2.2719400000000001E-2</c:v>
                </c:pt>
                <c:pt idx="50260">
                  <c:v>-3.2529799999999998E-2</c:v>
                </c:pt>
                <c:pt idx="50261">
                  <c:v>-2.7945500000000002E-2</c:v>
                </c:pt>
                <c:pt idx="50262">
                  <c:v>-1.7109900000000001E-2</c:v>
                </c:pt>
                <c:pt idx="50263">
                  <c:v>-2.2003200000000001E-2</c:v>
                </c:pt>
                <c:pt idx="50264">
                  <c:v>-3.2262800000000001E-2</c:v>
                </c:pt>
                <c:pt idx="50265">
                  <c:v>-2.3576699999999999E-2</c:v>
                </c:pt>
                <c:pt idx="50266">
                  <c:v>-2.3140899999999999E-2</c:v>
                </c:pt>
                <c:pt idx="50267">
                  <c:v>-1.1981E-2</c:v>
                </c:pt>
                <c:pt idx="50268">
                  <c:v>-2.3085600000000001E-2</c:v>
                </c:pt>
                <c:pt idx="50269">
                  <c:v>-2.0153000000000001E-2</c:v>
                </c:pt>
                <c:pt idx="50270">
                  <c:v>-2.4252900000000001E-2</c:v>
                </c:pt>
                <c:pt idx="50271">
                  <c:v>-3.92857E-2</c:v>
                </c:pt>
                <c:pt idx="50272">
                  <c:v>-2.2559200000000001E-2</c:v>
                </c:pt>
                <c:pt idx="50273">
                  <c:v>-2.2120500000000001E-2</c:v>
                </c:pt>
                <c:pt idx="50274">
                  <c:v>-1.85547E-2</c:v>
                </c:pt>
                <c:pt idx="50275">
                  <c:v>-3.07674E-2</c:v>
                </c:pt>
                <c:pt idx="50276">
                  <c:v>-2.0232199999999999E-2</c:v>
                </c:pt>
                <c:pt idx="50277">
                  <c:v>-2.1858200000000001E-2</c:v>
                </c:pt>
                <c:pt idx="50278">
                  <c:v>-1.5455200000000001E-2</c:v>
                </c:pt>
                <c:pt idx="50279">
                  <c:v>-2.25735E-2</c:v>
                </c:pt>
                <c:pt idx="50280">
                  <c:v>-8.3770800000000003E-3</c:v>
                </c:pt>
                <c:pt idx="50281">
                  <c:v>-2.2593499999999999E-2</c:v>
                </c:pt>
                <c:pt idx="50282">
                  <c:v>-1.6575800000000002E-2</c:v>
                </c:pt>
                <c:pt idx="50283">
                  <c:v>-2.72541E-2</c:v>
                </c:pt>
                <c:pt idx="50284">
                  <c:v>-2.33288E-2</c:v>
                </c:pt>
                <c:pt idx="50285">
                  <c:v>-2.1809599999999998E-2</c:v>
                </c:pt>
                <c:pt idx="50286">
                  <c:v>-1.6379399999999999E-2</c:v>
                </c:pt>
                <c:pt idx="50287">
                  <c:v>-1.93615E-2</c:v>
                </c:pt>
                <c:pt idx="50288">
                  <c:v>-2.02513E-2</c:v>
                </c:pt>
                <c:pt idx="50289">
                  <c:v>-1.40915E-2</c:v>
                </c:pt>
                <c:pt idx="50290">
                  <c:v>-1.30692E-2</c:v>
                </c:pt>
                <c:pt idx="50291">
                  <c:v>-8.8539099999999996E-3</c:v>
                </c:pt>
                <c:pt idx="50292">
                  <c:v>-1.8288599999999999E-2</c:v>
                </c:pt>
                <c:pt idx="50293">
                  <c:v>-1.88141E-2</c:v>
                </c:pt>
                <c:pt idx="50294">
                  <c:v>-1.44339E-2</c:v>
                </c:pt>
                <c:pt idx="50295">
                  <c:v>-1.3409600000000001E-2</c:v>
                </c:pt>
                <c:pt idx="50296">
                  <c:v>-1.0052699999999999E-2</c:v>
                </c:pt>
                <c:pt idx="50297">
                  <c:v>-2.4930999999999998E-2</c:v>
                </c:pt>
                <c:pt idx="50298">
                  <c:v>-1.5022300000000001E-2</c:v>
                </c:pt>
                <c:pt idx="50299">
                  <c:v>-2.0853E-2</c:v>
                </c:pt>
                <c:pt idx="50300">
                  <c:v>-4.6091099999999996E-3</c:v>
                </c:pt>
                <c:pt idx="50301">
                  <c:v>-1.5051800000000001E-2</c:v>
                </c:pt>
                <c:pt idx="50302">
                  <c:v>-1.3557400000000001E-2</c:v>
                </c:pt>
                <c:pt idx="50303">
                  <c:v>-1.25065E-2</c:v>
                </c:pt>
                <c:pt idx="50304">
                  <c:v>-1.2090699999999999E-2</c:v>
                </c:pt>
                <c:pt idx="50305">
                  <c:v>-1.9854500000000001E-2</c:v>
                </c:pt>
                <c:pt idx="50306">
                  <c:v>-2.27528E-2</c:v>
                </c:pt>
                <c:pt idx="50307">
                  <c:v>-1.9119299999999999E-2</c:v>
                </c:pt>
                <c:pt idx="50308">
                  <c:v>-1.5908200000000001E-2</c:v>
                </c:pt>
                <c:pt idx="50309">
                  <c:v>-8.8396099999999995E-3</c:v>
                </c:pt>
                <c:pt idx="50310">
                  <c:v>-9.7980500000000009E-3</c:v>
                </c:pt>
                <c:pt idx="50311">
                  <c:v>-1.39236E-2</c:v>
                </c:pt>
                <c:pt idx="50312">
                  <c:v>-1.9528400000000001E-2</c:v>
                </c:pt>
                <c:pt idx="50313">
                  <c:v>-2.29731E-2</c:v>
                </c:pt>
                <c:pt idx="50314">
                  <c:v>-2.0361899999999999E-2</c:v>
                </c:pt>
                <c:pt idx="50315">
                  <c:v>-1.9141200000000001E-2</c:v>
                </c:pt>
                <c:pt idx="50316">
                  <c:v>-1.77889E-2</c:v>
                </c:pt>
                <c:pt idx="50317">
                  <c:v>-3.2778700000000001E-2</c:v>
                </c:pt>
                <c:pt idx="50318">
                  <c:v>-4.3510399999999998E-2</c:v>
                </c:pt>
                <c:pt idx="50319">
                  <c:v>-2.7946499999999999E-2</c:v>
                </c:pt>
                <c:pt idx="50320">
                  <c:v>-2.38686E-2</c:v>
                </c:pt>
                <c:pt idx="50321">
                  <c:v>-2.88887E-2</c:v>
                </c:pt>
                <c:pt idx="50322">
                  <c:v>-1.9738200000000001E-2</c:v>
                </c:pt>
                <c:pt idx="50323">
                  <c:v>-1.75266E-2</c:v>
                </c:pt>
                <c:pt idx="50324">
                  <c:v>-2.98824E-2</c:v>
                </c:pt>
                <c:pt idx="50325">
                  <c:v>-3.2233199999999997E-2</c:v>
                </c:pt>
                <c:pt idx="50326">
                  <c:v>-2.6114499999999999E-2</c:v>
                </c:pt>
                <c:pt idx="50327">
                  <c:v>-1.73788E-2</c:v>
                </c:pt>
                <c:pt idx="50328">
                  <c:v>-1.27335E-2</c:v>
                </c:pt>
                <c:pt idx="50329">
                  <c:v>-2.3311599999999998E-2</c:v>
                </c:pt>
                <c:pt idx="50330">
                  <c:v>-3.0719799999999998E-2</c:v>
                </c:pt>
                <c:pt idx="50331">
                  <c:v>-2.2611599999999999E-2</c:v>
                </c:pt>
                <c:pt idx="50332">
                  <c:v>-1.0384600000000001E-2</c:v>
                </c:pt>
                <c:pt idx="50333">
                  <c:v>-1.6881E-2</c:v>
                </c:pt>
                <c:pt idx="50334">
                  <c:v>-2.5607100000000001E-2</c:v>
                </c:pt>
                <c:pt idx="50335">
                  <c:v>-3.7009199999999999E-2</c:v>
                </c:pt>
                <c:pt idx="50336">
                  <c:v>-2.3385E-2</c:v>
                </c:pt>
                <c:pt idx="50337">
                  <c:v>-2.2509600000000001E-2</c:v>
                </c:pt>
                <c:pt idx="50338">
                  <c:v>-2.0437199999999999E-2</c:v>
                </c:pt>
                <c:pt idx="50339">
                  <c:v>-3.0332600000000001E-2</c:v>
                </c:pt>
                <c:pt idx="50340">
                  <c:v>-1.9181299999999998E-2</c:v>
                </c:pt>
                <c:pt idx="50341">
                  <c:v>-2.52771E-2</c:v>
                </c:pt>
                <c:pt idx="50342">
                  <c:v>-4.1004199999999998E-2</c:v>
                </c:pt>
                <c:pt idx="50343">
                  <c:v>-3.0688300000000002E-2</c:v>
                </c:pt>
                <c:pt idx="50344">
                  <c:v>-2.8266900000000001E-2</c:v>
                </c:pt>
                <c:pt idx="50345">
                  <c:v>-3.3212699999999998E-2</c:v>
                </c:pt>
                <c:pt idx="50346">
                  <c:v>-2.3298300000000001E-2</c:v>
                </c:pt>
                <c:pt idx="50347">
                  <c:v>-3.4149199999999998E-2</c:v>
                </c:pt>
                <c:pt idx="50348">
                  <c:v>-3.3065799999999999E-2</c:v>
                </c:pt>
                <c:pt idx="50349">
                  <c:v>-3.2692899999999997E-2</c:v>
                </c:pt>
                <c:pt idx="50350">
                  <c:v>-2.52666E-2</c:v>
                </c:pt>
                <c:pt idx="50351">
                  <c:v>-2.29521E-2</c:v>
                </c:pt>
                <c:pt idx="50352">
                  <c:v>-3.0727399999999998E-2</c:v>
                </c:pt>
                <c:pt idx="50353">
                  <c:v>-3.0260100000000002E-2</c:v>
                </c:pt>
                <c:pt idx="50354">
                  <c:v>-3.0042599999999999E-2</c:v>
                </c:pt>
                <c:pt idx="50355">
                  <c:v>-1.9781099999999999E-2</c:v>
                </c:pt>
                <c:pt idx="50356">
                  <c:v>-2.8239299999999998E-2</c:v>
                </c:pt>
                <c:pt idx="50357">
                  <c:v>-3.1516099999999998E-2</c:v>
                </c:pt>
                <c:pt idx="50358">
                  <c:v>-2.08244E-2</c:v>
                </c:pt>
                <c:pt idx="50359">
                  <c:v>-2.5511699999999998E-2</c:v>
                </c:pt>
                <c:pt idx="50360">
                  <c:v>-2.8191600000000001E-2</c:v>
                </c:pt>
                <c:pt idx="50361">
                  <c:v>-2.0309399999999998E-2</c:v>
                </c:pt>
                <c:pt idx="50362">
                  <c:v>-2.9174800000000001E-2</c:v>
                </c:pt>
                <c:pt idx="50363">
                  <c:v>-2.3085600000000001E-2</c:v>
                </c:pt>
                <c:pt idx="50364">
                  <c:v>-2.9848099999999999E-2</c:v>
                </c:pt>
                <c:pt idx="50365">
                  <c:v>-1.9735300000000001E-2</c:v>
                </c:pt>
                <c:pt idx="50366">
                  <c:v>-1.85261E-2</c:v>
                </c:pt>
                <c:pt idx="50367">
                  <c:v>-8.9788400000000001E-3</c:v>
                </c:pt>
                <c:pt idx="50368">
                  <c:v>-1.8251400000000001E-2</c:v>
                </c:pt>
                <c:pt idx="50369">
                  <c:v>-1.8176100000000001E-2</c:v>
                </c:pt>
                <c:pt idx="50370">
                  <c:v>-3.2045400000000002E-2</c:v>
                </c:pt>
                <c:pt idx="50371">
                  <c:v>-1.4279399999999999E-2</c:v>
                </c:pt>
                <c:pt idx="50372">
                  <c:v>-3.0139900000000001E-2</c:v>
                </c:pt>
                <c:pt idx="50373">
                  <c:v>-1.80407E-2</c:v>
                </c:pt>
                <c:pt idx="50374">
                  <c:v>-3.0818000000000002E-2</c:v>
                </c:pt>
                <c:pt idx="50375">
                  <c:v>-3.3745799999999999E-2</c:v>
                </c:pt>
                <c:pt idx="50376">
                  <c:v>-2.5437399999999999E-2</c:v>
                </c:pt>
                <c:pt idx="50377">
                  <c:v>-1.9909900000000001E-2</c:v>
                </c:pt>
                <c:pt idx="50378">
                  <c:v>-1.35517E-2</c:v>
                </c:pt>
                <c:pt idx="50379">
                  <c:v>-1.47943E-2</c:v>
                </c:pt>
                <c:pt idx="50380">
                  <c:v>-1.7916700000000001E-2</c:v>
                </c:pt>
                <c:pt idx="50381">
                  <c:v>-1.6674000000000001E-2</c:v>
                </c:pt>
                <c:pt idx="50382">
                  <c:v>-2.0155900000000001E-2</c:v>
                </c:pt>
                <c:pt idx="50383">
                  <c:v>-3.2598500000000002E-2</c:v>
                </c:pt>
                <c:pt idx="50384">
                  <c:v>-1.75505E-2</c:v>
                </c:pt>
                <c:pt idx="50385">
                  <c:v>-9.5519999999999997E-3</c:v>
                </c:pt>
                <c:pt idx="50386">
                  <c:v>-6.1674099999999999E-3</c:v>
                </c:pt>
                <c:pt idx="50387">
                  <c:v>-2.00748E-2</c:v>
                </c:pt>
                <c:pt idx="50388">
                  <c:v>-1.96934E-2</c:v>
                </c:pt>
                <c:pt idx="50389">
                  <c:v>-1.64423E-2</c:v>
                </c:pt>
                <c:pt idx="50390">
                  <c:v>-1.56975E-3</c:v>
                </c:pt>
                <c:pt idx="50391">
                  <c:v>-2.3266800000000001E-2</c:v>
                </c:pt>
                <c:pt idx="50392">
                  <c:v>-5.1097900000000003E-3</c:v>
                </c:pt>
                <c:pt idx="50393">
                  <c:v>-2.0159699999999999E-2</c:v>
                </c:pt>
                <c:pt idx="50394">
                  <c:v>-1.4452E-2</c:v>
                </c:pt>
                <c:pt idx="50395">
                  <c:v>-1.2094499999999999E-2</c:v>
                </c:pt>
                <c:pt idx="50396">
                  <c:v>-2.4492300000000002E-2</c:v>
                </c:pt>
                <c:pt idx="50397">
                  <c:v>-1.44577E-2</c:v>
                </c:pt>
                <c:pt idx="50398">
                  <c:v>-7.6141400000000001E-3</c:v>
                </c:pt>
                <c:pt idx="50399">
                  <c:v>-7.0467000000000004E-3</c:v>
                </c:pt>
                <c:pt idx="50400">
                  <c:v>-1.11132E-2</c:v>
                </c:pt>
                <c:pt idx="50401">
                  <c:v>-9.5081300000000001E-3</c:v>
                </c:pt>
                <c:pt idx="50402">
                  <c:v>-3.6411299999999998E-3</c:v>
                </c:pt>
                <c:pt idx="50403">
                  <c:v>-1.8201800000000001E-2</c:v>
                </c:pt>
                <c:pt idx="50404">
                  <c:v>-1.5480000000000001E-2</c:v>
                </c:pt>
                <c:pt idx="50405">
                  <c:v>-7.74765E-3</c:v>
                </c:pt>
                <c:pt idx="50406">
                  <c:v>-9.4394700000000002E-3</c:v>
                </c:pt>
                <c:pt idx="50407">
                  <c:v>-7.5693100000000001E-3</c:v>
                </c:pt>
                <c:pt idx="50408">
                  <c:v>-6.4248999999999999E-3</c:v>
                </c:pt>
                <c:pt idx="50409">
                  <c:v>-2.0247500000000002E-2</c:v>
                </c:pt>
                <c:pt idx="50410">
                  <c:v>-7.5798000000000003E-3</c:v>
                </c:pt>
                <c:pt idx="50411">
                  <c:v>1.5068099999999999E-3</c:v>
                </c:pt>
                <c:pt idx="50412">
                  <c:v>-9.0599099999999998E-4</c:v>
                </c:pt>
                <c:pt idx="50413">
                  <c:v>-6.7520100000000001E-3</c:v>
                </c:pt>
                <c:pt idx="50414">
                  <c:v>-5.8155100000000003E-3</c:v>
                </c:pt>
                <c:pt idx="50415">
                  <c:v>-2.1064800000000002E-2</c:v>
                </c:pt>
                <c:pt idx="50416">
                  <c:v>-1.38607E-2</c:v>
                </c:pt>
                <c:pt idx="50417">
                  <c:v>-1.4925000000000001E-2</c:v>
                </c:pt>
                <c:pt idx="50418">
                  <c:v>3.7517499999999999E-3</c:v>
                </c:pt>
                <c:pt idx="50419">
                  <c:v>-8.7213499999999992E-3</c:v>
                </c:pt>
                <c:pt idx="50420">
                  <c:v>-4.9591100000000003E-4</c:v>
                </c:pt>
                <c:pt idx="50421">
                  <c:v>-1.8508899999999998E-2</c:v>
                </c:pt>
                <c:pt idx="50422">
                  <c:v>-1.13258E-2</c:v>
                </c:pt>
                <c:pt idx="50423">
                  <c:v>-5.0878499999999997E-3</c:v>
                </c:pt>
                <c:pt idx="50424">
                  <c:v>9.2048600000000005E-3</c:v>
                </c:pt>
                <c:pt idx="50425">
                  <c:v>-1.17588E-3</c:v>
                </c:pt>
                <c:pt idx="50426">
                  <c:v>-3.9005300000000001E-3</c:v>
                </c:pt>
                <c:pt idx="50427">
                  <c:v>-1.22881E-2</c:v>
                </c:pt>
                <c:pt idx="50428">
                  <c:v>3.88145E-4</c:v>
                </c:pt>
                <c:pt idx="50429">
                  <c:v>6.0319900000000001E-3</c:v>
                </c:pt>
                <c:pt idx="50430">
                  <c:v>-3.1318700000000001E-3</c:v>
                </c:pt>
                <c:pt idx="50431">
                  <c:v>9.8829299999999998E-3</c:v>
                </c:pt>
                <c:pt idx="50432">
                  <c:v>-1.00451E-2</c:v>
                </c:pt>
                <c:pt idx="50433">
                  <c:v>4.4774999999999997E-3</c:v>
                </c:pt>
                <c:pt idx="50434">
                  <c:v>-8.8872900000000008E-3</c:v>
                </c:pt>
                <c:pt idx="50435">
                  <c:v>-2.1686600000000002E-3</c:v>
                </c:pt>
                <c:pt idx="50436">
                  <c:v>-5.1889400000000004E-3</c:v>
                </c:pt>
                <c:pt idx="50437">
                  <c:v>-3.8061100000000001E-3</c:v>
                </c:pt>
                <c:pt idx="50438">
                  <c:v>-9.1600399999999995E-3</c:v>
                </c:pt>
                <c:pt idx="50439">
                  <c:v>-5.2137399999999997E-3</c:v>
                </c:pt>
                <c:pt idx="50440">
                  <c:v>6.5870299999999998E-3</c:v>
                </c:pt>
                <c:pt idx="50441">
                  <c:v>5.4073299999999995E-4</c:v>
                </c:pt>
                <c:pt idx="50442">
                  <c:v>-5.1565200000000004E-3</c:v>
                </c:pt>
                <c:pt idx="50443">
                  <c:v>-1.7264399999999999E-2</c:v>
                </c:pt>
                <c:pt idx="50444">
                  <c:v>-1.8067400000000001E-2</c:v>
                </c:pt>
                <c:pt idx="50445">
                  <c:v>-3.8480799999999998E-3</c:v>
                </c:pt>
                <c:pt idx="50446">
                  <c:v>-7.4539200000000002E-3</c:v>
                </c:pt>
                <c:pt idx="50447">
                  <c:v>-6.3047399999999997E-3</c:v>
                </c:pt>
                <c:pt idx="50448">
                  <c:v>-3.8633299999999999E-3</c:v>
                </c:pt>
                <c:pt idx="50449">
                  <c:v>-1.14317E-2</c:v>
                </c:pt>
                <c:pt idx="50450">
                  <c:v>-2.1326100000000001E-2</c:v>
                </c:pt>
                <c:pt idx="50451">
                  <c:v>-7.0419300000000001E-3</c:v>
                </c:pt>
                <c:pt idx="50452">
                  <c:v>-1.54524E-2</c:v>
                </c:pt>
                <c:pt idx="50453">
                  <c:v>-8.0690399999999995E-3</c:v>
                </c:pt>
                <c:pt idx="50454">
                  <c:v>-9.89342E-3</c:v>
                </c:pt>
                <c:pt idx="50455">
                  <c:v>-1.39265E-2</c:v>
                </c:pt>
                <c:pt idx="50456">
                  <c:v>-1.13258E-2</c:v>
                </c:pt>
                <c:pt idx="50457">
                  <c:v>-1.42527E-2</c:v>
                </c:pt>
                <c:pt idx="50458">
                  <c:v>4.8570599999999998E-3</c:v>
                </c:pt>
                <c:pt idx="50459">
                  <c:v>-1.41697E-2</c:v>
                </c:pt>
                <c:pt idx="50460">
                  <c:v>-1.27172E-2</c:v>
                </c:pt>
                <c:pt idx="50461">
                  <c:v>-2.02122E-2</c:v>
                </c:pt>
                <c:pt idx="50462">
                  <c:v>-6.1426199999999997E-3</c:v>
                </c:pt>
                <c:pt idx="50463">
                  <c:v>4.3554300000000004E-3</c:v>
                </c:pt>
                <c:pt idx="50464">
                  <c:v>-1.7102200000000001E-2</c:v>
                </c:pt>
                <c:pt idx="50465">
                  <c:v>3.4923599999999999E-3</c:v>
                </c:pt>
                <c:pt idx="50466">
                  <c:v>-9.3803399999999992E-3</c:v>
                </c:pt>
                <c:pt idx="50467">
                  <c:v>-1.72138E-3</c:v>
                </c:pt>
                <c:pt idx="50468">
                  <c:v>-1.2784E-2</c:v>
                </c:pt>
                <c:pt idx="50469">
                  <c:v>-7.1706799999999996E-3</c:v>
                </c:pt>
                <c:pt idx="50470">
                  <c:v>1.6109499999999999E-2</c:v>
                </c:pt>
                <c:pt idx="50471">
                  <c:v>-1.09529E-2</c:v>
                </c:pt>
                <c:pt idx="50472">
                  <c:v>-1.3625099999999999E-2</c:v>
                </c:pt>
                <c:pt idx="50473">
                  <c:v>-1.3686200000000001E-2</c:v>
                </c:pt>
                <c:pt idx="50474">
                  <c:v>-1.3708100000000001E-2</c:v>
                </c:pt>
                <c:pt idx="50475">
                  <c:v>-2.20871E-3</c:v>
                </c:pt>
                <c:pt idx="50476">
                  <c:v>3.0040700000000002E-3</c:v>
                </c:pt>
                <c:pt idx="50477">
                  <c:v>3.0660599999999998E-3</c:v>
                </c:pt>
                <c:pt idx="50478">
                  <c:v>-5.1937099999999998E-3</c:v>
                </c:pt>
                <c:pt idx="50479">
                  <c:v>-6.3591000000000003E-3</c:v>
                </c:pt>
                <c:pt idx="50480">
                  <c:v>-1.8711100000000001E-2</c:v>
                </c:pt>
                <c:pt idx="50481">
                  <c:v>-8.3990100000000002E-3</c:v>
                </c:pt>
                <c:pt idx="50482">
                  <c:v>-2.0524000000000001E-2</c:v>
                </c:pt>
                <c:pt idx="50483">
                  <c:v>-2.3832300000000001E-3</c:v>
                </c:pt>
                <c:pt idx="50484">
                  <c:v>-6.1826700000000004E-3</c:v>
                </c:pt>
                <c:pt idx="50485">
                  <c:v>-5.8422099999999996E-3</c:v>
                </c:pt>
                <c:pt idx="50486">
                  <c:v>-1.06201E-2</c:v>
                </c:pt>
                <c:pt idx="50487">
                  <c:v>8.7947800000000003E-3</c:v>
                </c:pt>
                <c:pt idx="50488">
                  <c:v>-1.09138E-2</c:v>
                </c:pt>
                <c:pt idx="50489">
                  <c:v>-1.1745500000000001E-2</c:v>
                </c:pt>
                <c:pt idx="50490">
                  <c:v>-4.1933099999999996E-3</c:v>
                </c:pt>
                <c:pt idx="50491">
                  <c:v>-3.6773700000000001E-3</c:v>
                </c:pt>
                <c:pt idx="50492">
                  <c:v>-1.19238E-2</c:v>
                </c:pt>
                <c:pt idx="50493">
                  <c:v>-1.36805E-2</c:v>
                </c:pt>
                <c:pt idx="50494">
                  <c:v>-4.19426E-3</c:v>
                </c:pt>
                <c:pt idx="50495">
                  <c:v>-7.4024199999999998E-3</c:v>
                </c:pt>
                <c:pt idx="50496">
                  <c:v>7.1029700000000001E-3</c:v>
                </c:pt>
                <c:pt idx="50497">
                  <c:v>-1.32809E-2</c:v>
                </c:pt>
                <c:pt idx="50498">
                  <c:v>-1.0796500000000001E-2</c:v>
                </c:pt>
                <c:pt idx="50499">
                  <c:v>-8.0070499999999999E-3</c:v>
                </c:pt>
                <c:pt idx="50500">
                  <c:v>-8.5859300000000003E-3</c:v>
                </c:pt>
                <c:pt idx="50501">
                  <c:v>1.5907300000000001E-3</c:v>
                </c:pt>
                <c:pt idx="50502">
                  <c:v>-3.0546200000000001E-3</c:v>
                </c:pt>
                <c:pt idx="50503">
                  <c:v>-1.3117800000000001E-2</c:v>
                </c:pt>
                <c:pt idx="50504">
                  <c:v>3.42655E-3</c:v>
                </c:pt>
                <c:pt idx="50505">
                  <c:v>-1.5966399999999999E-2</c:v>
                </c:pt>
                <c:pt idx="50506">
                  <c:v>-6.0176800000000001E-3</c:v>
                </c:pt>
                <c:pt idx="50507">
                  <c:v>-1.6448999999999998E-2</c:v>
                </c:pt>
                <c:pt idx="50508">
                  <c:v>-1.40009E-2</c:v>
                </c:pt>
                <c:pt idx="50509">
                  <c:v>-4.6930299999999999E-3</c:v>
                </c:pt>
                <c:pt idx="50510">
                  <c:v>-8.564E-4</c:v>
                </c:pt>
                <c:pt idx="50511">
                  <c:v>-1.8158E-3</c:v>
                </c:pt>
                <c:pt idx="50512">
                  <c:v>-1.27983E-3</c:v>
                </c:pt>
                <c:pt idx="50513">
                  <c:v>-7.1182299999999997E-3</c:v>
                </c:pt>
                <c:pt idx="50514">
                  <c:v>-7.68471E-3</c:v>
                </c:pt>
                <c:pt idx="50515">
                  <c:v>-1.7309199999999999E-3</c:v>
                </c:pt>
                <c:pt idx="50516">
                  <c:v>-5.0353999999999998E-3</c:v>
                </c:pt>
                <c:pt idx="50517">
                  <c:v>6.1893500000000004E-4</c:v>
                </c:pt>
                <c:pt idx="50518">
                  <c:v>-9.1543200000000005E-3</c:v>
                </c:pt>
                <c:pt idx="50519">
                  <c:v>-8.5382500000000007E-3</c:v>
                </c:pt>
                <c:pt idx="50520">
                  <c:v>6.4430199999999998E-3</c:v>
                </c:pt>
                <c:pt idx="50521">
                  <c:v>-1.9645700000000001E-3</c:v>
                </c:pt>
                <c:pt idx="50522">
                  <c:v>-8.2263900000000001E-3</c:v>
                </c:pt>
                <c:pt idx="50523">
                  <c:v>-7.7142699999999996E-3</c:v>
                </c:pt>
                <c:pt idx="50524">
                  <c:v>1.70422E-3</c:v>
                </c:pt>
                <c:pt idx="50525">
                  <c:v>1.1893300000000001E-2</c:v>
                </c:pt>
                <c:pt idx="50526">
                  <c:v>1.6374600000000001E-3</c:v>
                </c:pt>
                <c:pt idx="50527">
                  <c:v>-2.8600700000000001E-3</c:v>
                </c:pt>
                <c:pt idx="50528">
                  <c:v>-2.1009399999999999E-3</c:v>
                </c:pt>
                <c:pt idx="50529">
                  <c:v>5.3052899999999998E-3</c:v>
                </c:pt>
                <c:pt idx="50530">
                  <c:v>1.7888999999999999E-2</c:v>
                </c:pt>
                <c:pt idx="50531">
                  <c:v>-7.9841600000000006E-3</c:v>
                </c:pt>
                <c:pt idx="50532">
                  <c:v>1.0931E-2</c:v>
                </c:pt>
                <c:pt idx="50533">
                  <c:v>9.3917800000000006E-3</c:v>
                </c:pt>
                <c:pt idx="50534">
                  <c:v>1.4102E-2</c:v>
                </c:pt>
                <c:pt idx="50535">
                  <c:v>-5.6181E-3</c:v>
                </c:pt>
                <c:pt idx="50536">
                  <c:v>1.15604E-2</c:v>
                </c:pt>
                <c:pt idx="50537">
                  <c:v>-9.5272100000000001E-4</c:v>
                </c:pt>
                <c:pt idx="50538">
                  <c:v>7.6293899999999998E-3</c:v>
                </c:pt>
                <c:pt idx="50539">
                  <c:v>3.5133400000000002E-3</c:v>
                </c:pt>
                <c:pt idx="50540">
                  <c:v>5.0745E-3</c:v>
                </c:pt>
                <c:pt idx="50541">
                  <c:v>2.99263E-3</c:v>
                </c:pt>
                <c:pt idx="50542">
                  <c:v>1.6946800000000001E-3</c:v>
                </c:pt>
                <c:pt idx="50543">
                  <c:v>2.4127999999999999E-4</c:v>
                </c:pt>
                <c:pt idx="50544">
                  <c:v>2.0103500000000002E-3</c:v>
                </c:pt>
                <c:pt idx="50545">
                  <c:v>-1.68991E-3</c:v>
                </c:pt>
                <c:pt idx="50546">
                  <c:v>1.51348E-3</c:v>
                </c:pt>
                <c:pt idx="50547">
                  <c:v>-3.1089799999999999E-4</c:v>
                </c:pt>
                <c:pt idx="50548">
                  <c:v>1.28746E-4</c:v>
                </c:pt>
                <c:pt idx="50549">
                  <c:v>1.69821E-2</c:v>
                </c:pt>
                <c:pt idx="50550">
                  <c:v>2.1581600000000001E-3</c:v>
                </c:pt>
                <c:pt idx="50551">
                  <c:v>1.0974899999999999E-2</c:v>
                </c:pt>
                <c:pt idx="50552">
                  <c:v>-2.0299899999999999E-2</c:v>
                </c:pt>
                <c:pt idx="50553">
                  <c:v>-8.7165799999999998E-4</c:v>
                </c:pt>
                <c:pt idx="50554">
                  <c:v>2.84863E-3</c:v>
                </c:pt>
                <c:pt idx="50555">
                  <c:v>9.5052699999999997E-3</c:v>
                </c:pt>
                <c:pt idx="50556">
                  <c:v>7.5483299999999998E-3</c:v>
                </c:pt>
                <c:pt idx="50557">
                  <c:v>4.5022999999999999E-3</c:v>
                </c:pt>
                <c:pt idx="50558">
                  <c:v>8.7337500000000002E-3</c:v>
                </c:pt>
                <c:pt idx="50559">
                  <c:v>-3.4646999999999998E-3</c:v>
                </c:pt>
                <c:pt idx="50560">
                  <c:v>-2.9048899999999998E-3</c:v>
                </c:pt>
                <c:pt idx="50561">
                  <c:v>1.0974899999999999E-2</c:v>
                </c:pt>
                <c:pt idx="50562">
                  <c:v>9.1695800000000001E-3</c:v>
                </c:pt>
                <c:pt idx="50563">
                  <c:v>6.0644100000000001E-3</c:v>
                </c:pt>
                <c:pt idx="50564">
                  <c:v>-1.05572E-3</c:v>
                </c:pt>
                <c:pt idx="50565">
                  <c:v>1.1778800000000001E-2</c:v>
                </c:pt>
                <c:pt idx="50566">
                  <c:v>2.2697400000000001E-4</c:v>
                </c:pt>
                <c:pt idx="50567">
                  <c:v>3.8652399999999998E-3</c:v>
                </c:pt>
                <c:pt idx="50568">
                  <c:v>7.2164500000000001E-3</c:v>
                </c:pt>
                <c:pt idx="50569">
                  <c:v>6.7453399999999998E-3</c:v>
                </c:pt>
                <c:pt idx="50570">
                  <c:v>1.0028799999999999E-2</c:v>
                </c:pt>
                <c:pt idx="50571">
                  <c:v>1.1908500000000001E-2</c:v>
                </c:pt>
                <c:pt idx="50572">
                  <c:v>2.89726E-3</c:v>
                </c:pt>
                <c:pt idx="50573">
                  <c:v>5.76401E-3</c:v>
                </c:pt>
                <c:pt idx="50574">
                  <c:v>8.9054100000000008E-3</c:v>
                </c:pt>
                <c:pt idx="50575">
                  <c:v>9.8743400000000005E-3</c:v>
                </c:pt>
                <c:pt idx="50576">
                  <c:v>1.7549499999999999E-2</c:v>
                </c:pt>
                <c:pt idx="50577">
                  <c:v>3.33023E-3</c:v>
                </c:pt>
                <c:pt idx="50578">
                  <c:v>2.3353599999999999E-2</c:v>
                </c:pt>
                <c:pt idx="50579">
                  <c:v>3.01867E-2</c:v>
                </c:pt>
                <c:pt idx="50580">
                  <c:v>1.20459E-2</c:v>
                </c:pt>
                <c:pt idx="50581">
                  <c:v>6.0234099999999999E-3</c:v>
                </c:pt>
                <c:pt idx="50582">
                  <c:v>1.5461900000000001E-2</c:v>
                </c:pt>
                <c:pt idx="50583">
                  <c:v>5.3777699999999996E-3</c:v>
                </c:pt>
                <c:pt idx="50584">
                  <c:v>8.2673999999999994E-3</c:v>
                </c:pt>
                <c:pt idx="50585">
                  <c:v>-1.6307800000000001E-4</c:v>
                </c:pt>
                <c:pt idx="50586">
                  <c:v>1.50499E-2</c:v>
                </c:pt>
                <c:pt idx="50587">
                  <c:v>1.7588599999999999E-2</c:v>
                </c:pt>
                <c:pt idx="50588">
                  <c:v>1.40457E-2</c:v>
                </c:pt>
                <c:pt idx="50589">
                  <c:v>1.79939E-2</c:v>
                </c:pt>
                <c:pt idx="50590">
                  <c:v>1.7837499999999999E-2</c:v>
                </c:pt>
                <c:pt idx="50591">
                  <c:v>1.50347E-2</c:v>
                </c:pt>
                <c:pt idx="50592">
                  <c:v>-2.6044800000000002E-3</c:v>
                </c:pt>
                <c:pt idx="50593">
                  <c:v>1.6762699999999998E-2</c:v>
                </c:pt>
                <c:pt idx="50594">
                  <c:v>1.7671599999999999E-2</c:v>
                </c:pt>
                <c:pt idx="50595">
                  <c:v>9.6530899999999996E-3</c:v>
                </c:pt>
                <c:pt idx="50596">
                  <c:v>4.7893500000000004E-3</c:v>
                </c:pt>
                <c:pt idx="50597">
                  <c:v>1.0869999999999999E-2</c:v>
                </c:pt>
                <c:pt idx="50598">
                  <c:v>3.84426E-3</c:v>
                </c:pt>
                <c:pt idx="50599">
                  <c:v>1.04685E-2</c:v>
                </c:pt>
                <c:pt idx="50600">
                  <c:v>3.82519E-3</c:v>
                </c:pt>
                <c:pt idx="50601">
                  <c:v>1.50414E-2</c:v>
                </c:pt>
                <c:pt idx="50602">
                  <c:v>8.5048699999999994E-3</c:v>
                </c:pt>
                <c:pt idx="50603">
                  <c:v>1.1259099999999999E-2</c:v>
                </c:pt>
                <c:pt idx="50604">
                  <c:v>-1.66321E-3</c:v>
                </c:pt>
                <c:pt idx="50605">
                  <c:v>-5.7506600000000005E-4</c:v>
                </c:pt>
                <c:pt idx="50606">
                  <c:v>3.1595199999999999E-3</c:v>
                </c:pt>
                <c:pt idx="50607">
                  <c:v>2.5089299999999998E-2</c:v>
                </c:pt>
                <c:pt idx="50608">
                  <c:v>1.6966800000000001E-2</c:v>
                </c:pt>
                <c:pt idx="50609">
                  <c:v>4.1999799999999999E-3</c:v>
                </c:pt>
                <c:pt idx="50610">
                  <c:v>6.4172700000000001E-3</c:v>
                </c:pt>
                <c:pt idx="50611">
                  <c:v>2.5701500000000002E-3</c:v>
                </c:pt>
                <c:pt idx="50612">
                  <c:v>6.8082799999999999E-3</c:v>
                </c:pt>
                <c:pt idx="50613">
                  <c:v>4.3115599999999999E-3</c:v>
                </c:pt>
                <c:pt idx="50614">
                  <c:v>1.00079E-2</c:v>
                </c:pt>
                <c:pt idx="50615">
                  <c:v>1.05667E-3</c:v>
                </c:pt>
                <c:pt idx="50616">
                  <c:v>6.8845699999999996E-3</c:v>
                </c:pt>
                <c:pt idx="50617">
                  <c:v>1.7002099999999999E-2</c:v>
                </c:pt>
                <c:pt idx="50618">
                  <c:v>1.33238E-2</c:v>
                </c:pt>
                <c:pt idx="50619">
                  <c:v>1.42851E-2</c:v>
                </c:pt>
                <c:pt idx="50620">
                  <c:v>8.0013299999999992E-3</c:v>
                </c:pt>
                <c:pt idx="50621">
                  <c:v>2.03266E-2</c:v>
                </c:pt>
                <c:pt idx="50622">
                  <c:v>2.0176900000000001E-2</c:v>
                </c:pt>
                <c:pt idx="50623">
                  <c:v>4.4603300000000002E-3</c:v>
                </c:pt>
                <c:pt idx="50624">
                  <c:v>2.54097E-2</c:v>
                </c:pt>
                <c:pt idx="50625">
                  <c:v>1.4265999999999999E-2</c:v>
                </c:pt>
                <c:pt idx="50626">
                  <c:v>1.3552700000000001E-2</c:v>
                </c:pt>
                <c:pt idx="50627">
                  <c:v>2.2931099999999999E-2</c:v>
                </c:pt>
                <c:pt idx="50628">
                  <c:v>1.12724E-2</c:v>
                </c:pt>
                <c:pt idx="50629">
                  <c:v>2.0220800000000001E-2</c:v>
                </c:pt>
                <c:pt idx="50630">
                  <c:v>1.8043499999999999E-3</c:v>
                </c:pt>
                <c:pt idx="50631">
                  <c:v>1.9287100000000001E-2</c:v>
                </c:pt>
                <c:pt idx="50632">
                  <c:v>1.36805E-2</c:v>
                </c:pt>
                <c:pt idx="50633">
                  <c:v>5.5522899999999997E-3</c:v>
                </c:pt>
                <c:pt idx="50634">
                  <c:v>1.5602100000000001E-2</c:v>
                </c:pt>
                <c:pt idx="50635">
                  <c:v>1.30072E-2</c:v>
                </c:pt>
                <c:pt idx="50636">
                  <c:v>1.7564799999999998E-2</c:v>
                </c:pt>
                <c:pt idx="50637">
                  <c:v>1.72081E-2</c:v>
                </c:pt>
                <c:pt idx="50638">
                  <c:v>1.0463699999999999E-2</c:v>
                </c:pt>
                <c:pt idx="50639">
                  <c:v>1.8178E-2</c:v>
                </c:pt>
                <c:pt idx="50640">
                  <c:v>2.3436499999999999E-2</c:v>
                </c:pt>
                <c:pt idx="50641">
                  <c:v>1.6067499999999998E-2</c:v>
                </c:pt>
                <c:pt idx="50642">
                  <c:v>3.19271E-2</c:v>
                </c:pt>
                <c:pt idx="50643">
                  <c:v>2.4199499999999999E-2</c:v>
                </c:pt>
                <c:pt idx="50644">
                  <c:v>1.77345E-2</c:v>
                </c:pt>
                <c:pt idx="50645">
                  <c:v>2.66418E-2</c:v>
                </c:pt>
                <c:pt idx="50646">
                  <c:v>6.7672699999999997E-3</c:v>
                </c:pt>
                <c:pt idx="50647">
                  <c:v>3.7930499999999999E-2</c:v>
                </c:pt>
                <c:pt idx="50648">
                  <c:v>3.96919E-3</c:v>
                </c:pt>
                <c:pt idx="50649">
                  <c:v>1.20039E-2</c:v>
                </c:pt>
                <c:pt idx="50650">
                  <c:v>7.6150899999999997E-3</c:v>
                </c:pt>
                <c:pt idx="50651">
                  <c:v>1.48964E-3</c:v>
                </c:pt>
                <c:pt idx="50652">
                  <c:v>7.7724499999999998E-4</c:v>
                </c:pt>
                <c:pt idx="50653">
                  <c:v>2.0123499999999999E-2</c:v>
                </c:pt>
                <c:pt idx="50654">
                  <c:v>1.1613800000000001E-2</c:v>
                </c:pt>
                <c:pt idx="50655">
                  <c:v>1.1886600000000001E-2</c:v>
                </c:pt>
                <c:pt idx="50656">
                  <c:v>1.53551E-2</c:v>
                </c:pt>
                <c:pt idx="50657">
                  <c:v>1.79396E-2</c:v>
                </c:pt>
                <c:pt idx="50658">
                  <c:v>5.9947999999999998E-3</c:v>
                </c:pt>
                <c:pt idx="50659">
                  <c:v>9.6645399999999992E-3</c:v>
                </c:pt>
                <c:pt idx="50660">
                  <c:v>2.5582299999999999E-2</c:v>
                </c:pt>
                <c:pt idx="50661">
                  <c:v>6.6490200000000003E-3</c:v>
                </c:pt>
                <c:pt idx="50662">
                  <c:v>1.7099400000000001E-3</c:v>
                </c:pt>
                <c:pt idx="50663">
                  <c:v>2.069E-2</c:v>
                </c:pt>
                <c:pt idx="50664">
                  <c:v>1.1850400000000001E-2</c:v>
                </c:pt>
                <c:pt idx="50665">
                  <c:v>2.2117600000000001E-2</c:v>
                </c:pt>
                <c:pt idx="50666">
                  <c:v>1.24273E-2</c:v>
                </c:pt>
                <c:pt idx="50667">
                  <c:v>1.18361E-2</c:v>
                </c:pt>
                <c:pt idx="50668">
                  <c:v>1.3577499999999999E-2</c:v>
                </c:pt>
                <c:pt idx="50669">
                  <c:v>8.8405600000000003E-4</c:v>
                </c:pt>
                <c:pt idx="50670">
                  <c:v>3.0686399999999999E-2</c:v>
                </c:pt>
                <c:pt idx="50671">
                  <c:v>1.4297499999999999E-2</c:v>
                </c:pt>
                <c:pt idx="50672">
                  <c:v>2.11954E-2</c:v>
                </c:pt>
                <c:pt idx="50673">
                  <c:v>9.2048600000000005E-3</c:v>
                </c:pt>
                <c:pt idx="50674">
                  <c:v>1.8571899999999999E-2</c:v>
                </c:pt>
                <c:pt idx="50675">
                  <c:v>8.5515999999999995E-3</c:v>
                </c:pt>
                <c:pt idx="50676">
                  <c:v>2.0115899999999999E-2</c:v>
                </c:pt>
                <c:pt idx="50677">
                  <c:v>1.1680599999999999E-2</c:v>
                </c:pt>
                <c:pt idx="50678">
                  <c:v>8.1119499999999997E-3</c:v>
                </c:pt>
                <c:pt idx="50679">
                  <c:v>2.8599699999999999E-2</c:v>
                </c:pt>
                <c:pt idx="50680">
                  <c:v>1.37939E-2</c:v>
                </c:pt>
                <c:pt idx="50681">
                  <c:v>1.7495199999999999E-2</c:v>
                </c:pt>
                <c:pt idx="50682">
                  <c:v>1.1340100000000001E-2</c:v>
                </c:pt>
                <c:pt idx="50683">
                  <c:v>2.4713499999999999E-2</c:v>
                </c:pt>
                <c:pt idx="50684">
                  <c:v>2.6035300000000001E-2</c:v>
                </c:pt>
                <c:pt idx="50685">
                  <c:v>1.39446E-2</c:v>
                </c:pt>
                <c:pt idx="50686">
                  <c:v>1.3802500000000001E-2</c:v>
                </c:pt>
                <c:pt idx="50687">
                  <c:v>1.98879E-2</c:v>
                </c:pt>
                <c:pt idx="50688">
                  <c:v>1.47429E-2</c:v>
                </c:pt>
                <c:pt idx="50689">
                  <c:v>1.5276E-2</c:v>
                </c:pt>
                <c:pt idx="50690">
                  <c:v>1.6916299999999999E-2</c:v>
                </c:pt>
                <c:pt idx="50691">
                  <c:v>2.46725E-2</c:v>
                </c:pt>
                <c:pt idx="50692">
                  <c:v>2.51217E-2</c:v>
                </c:pt>
                <c:pt idx="50693">
                  <c:v>1.14717E-2</c:v>
                </c:pt>
                <c:pt idx="50694">
                  <c:v>2.8635000000000001E-2</c:v>
                </c:pt>
                <c:pt idx="50695">
                  <c:v>1.8612900000000002E-2</c:v>
                </c:pt>
                <c:pt idx="50696">
                  <c:v>1.7783199999999999E-2</c:v>
                </c:pt>
                <c:pt idx="50697">
                  <c:v>8.5830699999999999E-3</c:v>
                </c:pt>
                <c:pt idx="50698">
                  <c:v>2.5390599999999999E-2</c:v>
                </c:pt>
                <c:pt idx="50699">
                  <c:v>2.43587E-2</c:v>
                </c:pt>
                <c:pt idx="50700">
                  <c:v>3.07026E-2</c:v>
                </c:pt>
                <c:pt idx="50701">
                  <c:v>2.9234900000000001E-2</c:v>
                </c:pt>
                <c:pt idx="50702">
                  <c:v>1.40219E-2</c:v>
                </c:pt>
                <c:pt idx="50703">
                  <c:v>2.213E-2</c:v>
                </c:pt>
                <c:pt idx="50704">
                  <c:v>7.7609999999999997E-3</c:v>
                </c:pt>
                <c:pt idx="50705">
                  <c:v>9.5014599999999998E-3</c:v>
                </c:pt>
                <c:pt idx="50706">
                  <c:v>6.6814400000000003E-3</c:v>
                </c:pt>
                <c:pt idx="50707">
                  <c:v>1.9393000000000001E-2</c:v>
                </c:pt>
                <c:pt idx="50708">
                  <c:v>2.5956199999999999E-2</c:v>
                </c:pt>
                <c:pt idx="50709">
                  <c:v>1.41306E-2</c:v>
                </c:pt>
                <c:pt idx="50710">
                  <c:v>3.1724000000000002E-2</c:v>
                </c:pt>
                <c:pt idx="50711">
                  <c:v>1.8200899999999999E-2</c:v>
                </c:pt>
                <c:pt idx="50712">
                  <c:v>6.4201400000000004E-3</c:v>
                </c:pt>
                <c:pt idx="50713">
                  <c:v>1.6760799999999999E-2</c:v>
                </c:pt>
                <c:pt idx="50714">
                  <c:v>7.4358000000000002E-3</c:v>
                </c:pt>
                <c:pt idx="50715">
                  <c:v>1.6117099999999999E-2</c:v>
                </c:pt>
                <c:pt idx="50716" formatCode="0.00E+00">
                  <c:v>2.6561700000000001E-2</c:v>
                </c:pt>
                <c:pt idx="50717">
                  <c:v>1.5874900000000001E-2</c:v>
                </c:pt>
                <c:pt idx="50718">
                  <c:v>2.38686E-2</c:v>
                </c:pt>
                <c:pt idx="50719">
                  <c:v>2.1550199999999999E-2</c:v>
                </c:pt>
                <c:pt idx="50720">
                  <c:v>1.47648E-2</c:v>
                </c:pt>
                <c:pt idx="50721">
                  <c:v>2.98882E-2</c:v>
                </c:pt>
                <c:pt idx="50722">
                  <c:v>-3.9930299999999998E-3</c:v>
                </c:pt>
                <c:pt idx="50723">
                  <c:v>2.7936900000000001E-2</c:v>
                </c:pt>
                <c:pt idx="50724">
                  <c:v>1.66883E-2</c:v>
                </c:pt>
                <c:pt idx="50725">
                  <c:v>1.82819E-2</c:v>
                </c:pt>
                <c:pt idx="50726">
                  <c:v>2.6348099999999999E-2</c:v>
                </c:pt>
                <c:pt idx="50727">
                  <c:v>1.89257E-2</c:v>
                </c:pt>
                <c:pt idx="50728">
                  <c:v>3.0661600000000001E-2</c:v>
                </c:pt>
                <c:pt idx="50729">
                  <c:v>1.08986E-2</c:v>
                </c:pt>
                <c:pt idx="50730">
                  <c:v>1.52292E-2</c:v>
                </c:pt>
                <c:pt idx="50731">
                  <c:v>1.30358E-2</c:v>
                </c:pt>
                <c:pt idx="50732">
                  <c:v>2.2176700000000001E-2</c:v>
                </c:pt>
                <c:pt idx="50733">
                  <c:v>7.14111E-3</c:v>
                </c:pt>
                <c:pt idx="50734">
                  <c:v>3.04146E-2</c:v>
                </c:pt>
                <c:pt idx="50735">
                  <c:v>9.5472300000000003E-3</c:v>
                </c:pt>
                <c:pt idx="50736">
                  <c:v>2.48957E-2</c:v>
                </c:pt>
                <c:pt idx="50737">
                  <c:v>2.1571199999999999E-2</c:v>
                </c:pt>
                <c:pt idx="50738">
                  <c:v>1.6966800000000001E-2</c:v>
                </c:pt>
                <c:pt idx="50739">
                  <c:v>2.6503599999999999E-2</c:v>
                </c:pt>
                <c:pt idx="50740">
                  <c:v>1.86272E-2</c:v>
                </c:pt>
                <c:pt idx="50741">
                  <c:v>3.5059E-2</c:v>
                </c:pt>
                <c:pt idx="50742">
                  <c:v>1.25256E-2</c:v>
                </c:pt>
                <c:pt idx="50743">
                  <c:v>2.7838700000000001E-2</c:v>
                </c:pt>
                <c:pt idx="50744">
                  <c:v>2.3939100000000001E-2</c:v>
                </c:pt>
                <c:pt idx="50745">
                  <c:v>2.8358499999999998E-2</c:v>
                </c:pt>
                <c:pt idx="50746">
                  <c:v>2.7140600000000001E-2</c:v>
                </c:pt>
                <c:pt idx="50747">
                  <c:v>2.8914499999999999E-2</c:v>
                </c:pt>
                <c:pt idx="50748">
                  <c:v>2.9898600000000001E-2</c:v>
                </c:pt>
                <c:pt idx="50749">
                  <c:v>2.1760000000000002E-2</c:v>
                </c:pt>
                <c:pt idx="50750">
                  <c:v>2.27365E-2</c:v>
                </c:pt>
                <c:pt idx="50751">
                  <c:v>1.9310999999999998E-2</c:v>
                </c:pt>
                <c:pt idx="50752">
                  <c:v>3.8202300000000002E-2</c:v>
                </c:pt>
                <c:pt idx="50753">
                  <c:v>3.06845E-2</c:v>
                </c:pt>
                <c:pt idx="50754">
                  <c:v>2.5451700000000001E-2</c:v>
                </c:pt>
                <c:pt idx="50755">
                  <c:v>1.9211800000000001E-2</c:v>
                </c:pt>
                <c:pt idx="50756">
                  <c:v>2.63147E-2</c:v>
                </c:pt>
                <c:pt idx="50757">
                  <c:v>2.8354600000000001E-2</c:v>
                </c:pt>
                <c:pt idx="50758">
                  <c:v>3.2367699999999999E-2</c:v>
                </c:pt>
                <c:pt idx="50759">
                  <c:v>1.4441499999999999E-2</c:v>
                </c:pt>
                <c:pt idx="50760">
                  <c:v>2.2520100000000001E-2</c:v>
                </c:pt>
                <c:pt idx="50761">
                  <c:v>7.2116899999999998E-3</c:v>
                </c:pt>
                <c:pt idx="50762">
                  <c:v>1.99089E-2</c:v>
                </c:pt>
                <c:pt idx="50763">
                  <c:v>3.3480599999999999E-2</c:v>
                </c:pt>
                <c:pt idx="50764">
                  <c:v>1.3690000000000001E-2</c:v>
                </c:pt>
                <c:pt idx="50765">
                  <c:v>2.9696500000000001E-2</c:v>
                </c:pt>
                <c:pt idx="50766">
                  <c:v>1.71824E-2</c:v>
                </c:pt>
                <c:pt idx="50767">
                  <c:v>1.98383E-2</c:v>
                </c:pt>
                <c:pt idx="50768">
                  <c:v>2.3828499999999999E-2</c:v>
                </c:pt>
                <c:pt idx="50769">
                  <c:v>2.17638E-2</c:v>
                </c:pt>
                <c:pt idx="50770">
                  <c:v>2.7979899999999999E-2</c:v>
                </c:pt>
                <c:pt idx="50771">
                  <c:v>1.9798300000000001E-2</c:v>
                </c:pt>
                <c:pt idx="50772">
                  <c:v>2.32096E-2</c:v>
                </c:pt>
                <c:pt idx="50773">
                  <c:v>2.74668E-2</c:v>
                </c:pt>
                <c:pt idx="50774">
                  <c:v>1.6202000000000001E-2</c:v>
                </c:pt>
                <c:pt idx="50775">
                  <c:v>2.8736100000000001E-2</c:v>
                </c:pt>
                <c:pt idx="50776">
                  <c:v>2.0400999999999999E-2</c:v>
                </c:pt>
                <c:pt idx="50777">
                  <c:v>3.2381100000000003E-2</c:v>
                </c:pt>
                <c:pt idx="50778">
                  <c:v>1.50232E-2</c:v>
                </c:pt>
                <c:pt idx="50779">
                  <c:v>3.5700799999999998E-2</c:v>
                </c:pt>
                <c:pt idx="50780">
                  <c:v>2.59695E-2</c:v>
                </c:pt>
                <c:pt idx="50781">
                  <c:v>2.1350899999999999E-2</c:v>
                </c:pt>
                <c:pt idx="50782">
                  <c:v>2.5098800000000001E-2</c:v>
                </c:pt>
                <c:pt idx="50783">
                  <c:v>3.3752400000000002E-2</c:v>
                </c:pt>
                <c:pt idx="50784">
                  <c:v>3.6884300000000002E-2</c:v>
                </c:pt>
                <c:pt idx="50785">
                  <c:v>3.9412500000000003E-2</c:v>
                </c:pt>
                <c:pt idx="50786">
                  <c:v>4.4277200000000003E-2</c:v>
                </c:pt>
                <c:pt idx="50787">
                  <c:v>2.4562799999999999E-2</c:v>
                </c:pt>
                <c:pt idx="50788">
                  <c:v>2.3161899999999999E-2</c:v>
                </c:pt>
                <c:pt idx="50789">
                  <c:v>3.3259400000000001E-2</c:v>
                </c:pt>
                <c:pt idx="50790">
                  <c:v>3.2739600000000001E-2</c:v>
                </c:pt>
                <c:pt idx="50791">
                  <c:v>4.1001299999999997E-2</c:v>
                </c:pt>
                <c:pt idx="50792">
                  <c:v>3.8461700000000001E-2</c:v>
                </c:pt>
                <c:pt idx="50793">
                  <c:v>3.3430099999999997E-2</c:v>
                </c:pt>
                <c:pt idx="50794">
                  <c:v>4.2038899999999997E-2</c:v>
                </c:pt>
                <c:pt idx="50795">
                  <c:v>4.0221199999999999E-2</c:v>
                </c:pt>
                <c:pt idx="50796">
                  <c:v>3.43199E-2</c:v>
                </c:pt>
                <c:pt idx="50797">
                  <c:v>2.39925E-2</c:v>
                </c:pt>
                <c:pt idx="50798">
                  <c:v>1.9333800000000002E-2</c:v>
                </c:pt>
                <c:pt idx="50799">
                  <c:v>2.7287499999999999E-2</c:v>
                </c:pt>
                <c:pt idx="50800">
                  <c:v>2.0458199999999999E-2</c:v>
                </c:pt>
                <c:pt idx="50801">
                  <c:v>3.1913799999999999E-2</c:v>
                </c:pt>
                <c:pt idx="50802">
                  <c:v>3.0932399999999999E-2</c:v>
                </c:pt>
                <c:pt idx="50803">
                  <c:v>2.3612999999999999E-2</c:v>
                </c:pt>
                <c:pt idx="50804">
                  <c:v>2.8863900000000001E-2</c:v>
                </c:pt>
                <c:pt idx="50805">
                  <c:v>2.6432000000000001E-2</c:v>
                </c:pt>
                <c:pt idx="50806">
                  <c:v>1.49336E-2</c:v>
                </c:pt>
                <c:pt idx="50807">
                  <c:v>1.8316300000000001E-2</c:v>
                </c:pt>
                <c:pt idx="50808">
                  <c:v>2.22931E-2</c:v>
                </c:pt>
                <c:pt idx="50809">
                  <c:v>1.4326999999999999E-2</c:v>
                </c:pt>
                <c:pt idx="50810">
                  <c:v>2.1568299999999999E-2</c:v>
                </c:pt>
                <c:pt idx="50811">
                  <c:v>1.10359E-2</c:v>
                </c:pt>
                <c:pt idx="50812">
                  <c:v>2.4184199999999999E-2</c:v>
                </c:pt>
                <c:pt idx="50813">
                  <c:v>2.02723E-2</c:v>
                </c:pt>
                <c:pt idx="50814">
                  <c:v>1.85337E-2</c:v>
                </c:pt>
                <c:pt idx="50815">
                  <c:v>3.1337700000000003E-2</c:v>
                </c:pt>
                <c:pt idx="50816">
                  <c:v>1.37682E-2</c:v>
                </c:pt>
                <c:pt idx="50817">
                  <c:v>1.8978100000000001E-2</c:v>
                </c:pt>
                <c:pt idx="50818">
                  <c:v>1.5007E-2</c:v>
                </c:pt>
                <c:pt idx="50819">
                  <c:v>2.0080600000000001E-2</c:v>
                </c:pt>
                <c:pt idx="50820">
                  <c:v>1.53904E-2</c:v>
                </c:pt>
                <c:pt idx="50821">
                  <c:v>1.1683499999999999E-2</c:v>
                </c:pt>
                <c:pt idx="50822">
                  <c:v>2.3055099999999999E-2</c:v>
                </c:pt>
                <c:pt idx="50823">
                  <c:v>1.58873E-2</c:v>
                </c:pt>
                <c:pt idx="50824">
                  <c:v>1.8698699999999999E-2</c:v>
                </c:pt>
                <c:pt idx="50825">
                  <c:v>1.4402399999999999E-2</c:v>
                </c:pt>
                <c:pt idx="50826">
                  <c:v>1.2413E-2</c:v>
                </c:pt>
                <c:pt idx="50827">
                  <c:v>1.44329E-2</c:v>
                </c:pt>
                <c:pt idx="50828">
                  <c:v>6.2007900000000003E-3</c:v>
                </c:pt>
                <c:pt idx="50829">
                  <c:v>-2.09618E-3</c:v>
                </c:pt>
                <c:pt idx="50830">
                  <c:v>2.94151E-2</c:v>
                </c:pt>
                <c:pt idx="50831">
                  <c:v>2.0405800000000002E-2</c:v>
                </c:pt>
                <c:pt idx="50832">
                  <c:v>2.5231400000000001E-2</c:v>
                </c:pt>
                <c:pt idx="50833">
                  <c:v>5.5513400000000001E-3</c:v>
                </c:pt>
                <c:pt idx="50834">
                  <c:v>-3.1280499999999998E-3</c:v>
                </c:pt>
                <c:pt idx="50835">
                  <c:v>1.35794E-2</c:v>
                </c:pt>
                <c:pt idx="50836">
                  <c:v>-5.97286E-3</c:v>
                </c:pt>
                <c:pt idx="50837">
                  <c:v>2.17667E-2</c:v>
                </c:pt>
                <c:pt idx="50838">
                  <c:v>6.4268099999999998E-3</c:v>
                </c:pt>
                <c:pt idx="50839">
                  <c:v>4.9572000000000001E-3</c:v>
                </c:pt>
                <c:pt idx="50840">
                  <c:v>-9.1505100000000006E-3</c:v>
                </c:pt>
                <c:pt idx="50841">
                  <c:v>1.40362E-2</c:v>
                </c:pt>
                <c:pt idx="50842">
                  <c:v>9.4032299999999996E-4</c:v>
                </c:pt>
                <c:pt idx="50843">
                  <c:v>9.8810200000000008E-3</c:v>
                </c:pt>
                <c:pt idx="50844">
                  <c:v>9.9926000000000008E-3</c:v>
                </c:pt>
                <c:pt idx="50845">
                  <c:v>-4.8732799999999998E-3</c:v>
                </c:pt>
                <c:pt idx="50846">
                  <c:v>-4.0788700000000001E-3</c:v>
                </c:pt>
                <c:pt idx="50847">
                  <c:v>-1.8215199999999999E-4</c:v>
                </c:pt>
                <c:pt idx="50848">
                  <c:v>2.1200199999999998E-3</c:v>
                </c:pt>
                <c:pt idx="50849">
                  <c:v>1.0204299999999999E-3</c:v>
                </c:pt>
                <c:pt idx="50850">
                  <c:v>6.8635900000000001E-3</c:v>
                </c:pt>
                <c:pt idx="50851">
                  <c:v>4.0569300000000003E-3</c:v>
                </c:pt>
                <c:pt idx="50852">
                  <c:v>2.5501299999999998E-3</c:v>
                </c:pt>
                <c:pt idx="50853">
                  <c:v>-1.3949400000000001E-2</c:v>
                </c:pt>
                <c:pt idx="50854">
                  <c:v>1.0643E-2</c:v>
                </c:pt>
                <c:pt idx="50855">
                  <c:v>-1.25294E-2</c:v>
                </c:pt>
                <c:pt idx="50856">
                  <c:v>1.3182599999999999E-2</c:v>
                </c:pt>
                <c:pt idx="50857">
                  <c:v>1.8070200000000002E-2</c:v>
                </c:pt>
                <c:pt idx="50858">
                  <c:v>4.8475300000000001E-3</c:v>
                </c:pt>
                <c:pt idx="50859">
                  <c:v>6.2084200000000001E-3</c:v>
                </c:pt>
                <c:pt idx="50860">
                  <c:v>1.2840300000000001E-2</c:v>
                </c:pt>
                <c:pt idx="50861">
                  <c:v>1.1343000000000001E-2</c:v>
                </c:pt>
                <c:pt idx="50862">
                  <c:v>6.2971099999999999E-3</c:v>
                </c:pt>
                <c:pt idx="50863">
                  <c:v>1.19781E-2</c:v>
                </c:pt>
                <c:pt idx="50864">
                  <c:v>1.4419599999999999E-3</c:v>
                </c:pt>
                <c:pt idx="50865">
                  <c:v>8.2559599999999997E-3</c:v>
                </c:pt>
                <c:pt idx="50866">
                  <c:v>6.8817100000000001E-3</c:v>
                </c:pt>
                <c:pt idx="50867">
                  <c:v>3.9291400000000002E-3</c:v>
                </c:pt>
                <c:pt idx="50868">
                  <c:v>1.6726499999999998E-2</c:v>
                </c:pt>
                <c:pt idx="50869">
                  <c:v>2.5539400000000002E-3</c:v>
                </c:pt>
                <c:pt idx="50870">
                  <c:v>1.26791E-2</c:v>
                </c:pt>
                <c:pt idx="50871">
                  <c:v>4.9305E-3</c:v>
                </c:pt>
                <c:pt idx="50872">
                  <c:v>4.6491600000000003E-3</c:v>
                </c:pt>
                <c:pt idx="50873">
                  <c:v>3.85666E-3</c:v>
                </c:pt>
                <c:pt idx="50874">
                  <c:v>8.0833399999999996E-3</c:v>
                </c:pt>
                <c:pt idx="50875">
                  <c:v>-6.2112799999999996E-3</c:v>
                </c:pt>
                <c:pt idx="50876">
                  <c:v>2.41566E-3</c:v>
                </c:pt>
                <c:pt idx="50877">
                  <c:v>2.9697399999999998E-3</c:v>
                </c:pt>
                <c:pt idx="50878">
                  <c:v>-3.1738299999999999E-3</c:v>
                </c:pt>
                <c:pt idx="50879">
                  <c:v>-2.1019900000000001E-2</c:v>
                </c:pt>
                <c:pt idx="50880">
                  <c:v>-6.3314399999999998E-3</c:v>
                </c:pt>
                <c:pt idx="50881">
                  <c:v>-7.3232699999999998E-3</c:v>
                </c:pt>
                <c:pt idx="50882">
                  <c:v>-1.4226900000000001E-2</c:v>
                </c:pt>
                <c:pt idx="50883">
                  <c:v>1.36757E-3</c:v>
                </c:pt>
                <c:pt idx="50884">
                  <c:v>1.2562800000000001E-2</c:v>
                </c:pt>
                <c:pt idx="50885">
                  <c:v>2.7792899999999999E-2</c:v>
                </c:pt>
                <c:pt idx="50886">
                  <c:v>1.7188100000000001E-2</c:v>
                </c:pt>
                <c:pt idx="50887">
                  <c:v>1.44615E-2</c:v>
                </c:pt>
                <c:pt idx="50888">
                  <c:v>2.54927E-2</c:v>
                </c:pt>
                <c:pt idx="50889">
                  <c:v>3.3750500000000001E-3</c:v>
                </c:pt>
                <c:pt idx="50890">
                  <c:v>2.4852799999999999E-3</c:v>
                </c:pt>
                <c:pt idx="50891">
                  <c:v>-1.7642999999999999E-3</c:v>
                </c:pt>
                <c:pt idx="50892">
                  <c:v>1.64289E-2</c:v>
                </c:pt>
                <c:pt idx="50893">
                  <c:v>1.62344E-2</c:v>
                </c:pt>
                <c:pt idx="50894">
                  <c:v>5.5313100000000002E-3</c:v>
                </c:pt>
                <c:pt idx="50895">
                  <c:v>2.0750999999999999E-2</c:v>
                </c:pt>
                <c:pt idx="50896">
                  <c:v>3.0621499999999999E-2</c:v>
                </c:pt>
                <c:pt idx="50897">
                  <c:v>1.3093899999999999E-3</c:v>
                </c:pt>
                <c:pt idx="50898">
                  <c:v>1.2331E-3</c:v>
                </c:pt>
                <c:pt idx="50899">
                  <c:v>1.5953100000000001E-2</c:v>
                </c:pt>
                <c:pt idx="50900">
                  <c:v>9.3565000000000002E-3</c:v>
                </c:pt>
                <c:pt idx="50901">
                  <c:v>1.5254999999999999E-2</c:v>
                </c:pt>
                <c:pt idx="50902">
                  <c:v>1.77755E-2</c:v>
                </c:pt>
                <c:pt idx="50903">
                  <c:v>2.37875E-2</c:v>
                </c:pt>
                <c:pt idx="50904">
                  <c:v>2.5301000000000001E-2</c:v>
                </c:pt>
                <c:pt idx="50905">
                  <c:v>6.1073300000000002E-3</c:v>
                </c:pt>
                <c:pt idx="50906">
                  <c:v>9.6139899999999993E-3</c:v>
                </c:pt>
                <c:pt idx="50907">
                  <c:v>1.0716399999999999E-2</c:v>
                </c:pt>
                <c:pt idx="50908">
                  <c:v>-1.3806300000000001E-2</c:v>
                </c:pt>
                <c:pt idx="50909">
                  <c:v>5.3214999999999998E-3</c:v>
                </c:pt>
                <c:pt idx="50910">
                  <c:v>-5.69916E-3</c:v>
                </c:pt>
                <c:pt idx="50911">
                  <c:v>-2.1495799999999999E-3</c:v>
                </c:pt>
                <c:pt idx="50912">
                  <c:v>-4.4231399999999999E-3</c:v>
                </c:pt>
                <c:pt idx="50913">
                  <c:v>-1.3548899999999999E-2</c:v>
                </c:pt>
                <c:pt idx="50914">
                  <c:v>4.8847200000000004E-3</c:v>
                </c:pt>
                <c:pt idx="50915">
                  <c:v>1.15662E-2</c:v>
                </c:pt>
                <c:pt idx="50916">
                  <c:v>-1.9627599999999999E-2</c:v>
                </c:pt>
                <c:pt idx="50917">
                  <c:v>3.4256E-3</c:v>
                </c:pt>
                <c:pt idx="50918">
                  <c:v>-1.31626E-2</c:v>
                </c:pt>
                <c:pt idx="50919">
                  <c:v>-3.4490600000000003E-2</c:v>
                </c:pt>
                <c:pt idx="50920">
                  <c:v>-4.0898299999999999E-2</c:v>
                </c:pt>
                <c:pt idx="50921">
                  <c:v>-1.34211E-2</c:v>
                </c:pt>
                <c:pt idx="50922">
                  <c:v>-4.9562499999999997E-3</c:v>
                </c:pt>
                <c:pt idx="50923">
                  <c:v>-9.5815699999999993E-3</c:v>
                </c:pt>
                <c:pt idx="50924">
                  <c:v>5.9289900000000003E-3</c:v>
                </c:pt>
                <c:pt idx="50925">
                  <c:v>-1.15557E-2</c:v>
                </c:pt>
                <c:pt idx="50926">
                  <c:v>5.6371700000000004E-3</c:v>
                </c:pt>
                <c:pt idx="50927">
                  <c:v>-2.1066700000000002E-3</c:v>
                </c:pt>
                <c:pt idx="50928">
                  <c:v>-8.8367500000000009E-3</c:v>
                </c:pt>
                <c:pt idx="50929">
                  <c:v>-1.9115400000000001E-2</c:v>
                </c:pt>
                <c:pt idx="50930">
                  <c:v>-2.60925E-3</c:v>
                </c:pt>
                <c:pt idx="50931">
                  <c:v>-9.7303400000000005E-3</c:v>
                </c:pt>
                <c:pt idx="50932">
                  <c:v>-9.7589500000000006E-3</c:v>
                </c:pt>
                <c:pt idx="50933">
                  <c:v>-8.2111400000000005E-3</c:v>
                </c:pt>
                <c:pt idx="50934">
                  <c:v>-6.41918E-3</c:v>
                </c:pt>
                <c:pt idx="50935">
                  <c:v>-1.2445400000000001E-2</c:v>
                </c:pt>
                <c:pt idx="50936">
                  <c:v>-1.6736000000000001E-2</c:v>
                </c:pt>
                <c:pt idx="50937">
                  <c:v>-2.68755E-2</c:v>
                </c:pt>
                <c:pt idx="50938">
                  <c:v>-2.3243E-2</c:v>
                </c:pt>
                <c:pt idx="50939">
                  <c:v>-2.7737600000000001E-2</c:v>
                </c:pt>
                <c:pt idx="50940">
                  <c:v>-3.1361600000000003E-2</c:v>
                </c:pt>
                <c:pt idx="50941">
                  <c:v>-6.8311700000000001E-3</c:v>
                </c:pt>
                <c:pt idx="50942">
                  <c:v>-7.4872999999999997E-3</c:v>
                </c:pt>
                <c:pt idx="50943">
                  <c:v>-1.1876100000000001E-2</c:v>
                </c:pt>
                <c:pt idx="50944">
                  <c:v>-1.3967500000000001E-2</c:v>
                </c:pt>
                <c:pt idx="50945">
                  <c:v>-2.6936499999999999E-2</c:v>
                </c:pt>
                <c:pt idx="50946">
                  <c:v>-2.7932200000000001E-2</c:v>
                </c:pt>
                <c:pt idx="50947">
                  <c:v>-2.9332199999999999E-2</c:v>
                </c:pt>
                <c:pt idx="50948">
                  <c:v>-2.08845E-2</c:v>
                </c:pt>
                <c:pt idx="50949">
                  <c:v>-3.3088699999999999E-2</c:v>
                </c:pt>
                <c:pt idx="50950">
                  <c:v>-4.2793299999999999E-2</c:v>
                </c:pt>
                <c:pt idx="50951">
                  <c:v>-3.9141700000000001E-2</c:v>
                </c:pt>
                <c:pt idx="50952">
                  <c:v>-2.6331899999999998E-2</c:v>
                </c:pt>
                <c:pt idx="50953">
                  <c:v>-3.7256200000000003E-2</c:v>
                </c:pt>
                <c:pt idx="50954">
                  <c:v>-2.2816699999999999E-2</c:v>
                </c:pt>
                <c:pt idx="50955">
                  <c:v>-2.7698500000000001E-2</c:v>
                </c:pt>
                <c:pt idx="50956">
                  <c:v>-2.1010399999999999E-2</c:v>
                </c:pt>
                <c:pt idx="50957">
                  <c:v>-4.45995E-2</c:v>
                </c:pt>
                <c:pt idx="50958">
                  <c:v>-2.6248899999999999E-2</c:v>
                </c:pt>
                <c:pt idx="50959">
                  <c:v>-5.5093800000000004E-3</c:v>
                </c:pt>
                <c:pt idx="50960">
                  <c:v>-2.3811300000000001E-2</c:v>
                </c:pt>
                <c:pt idx="50961">
                  <c:v>-2.02274E-2</c:v>
                </c:pt>
                <c:pt idx="50962">
                  <c:v>-1.08433E-2</c:v>
                </c:pt>
                <c:pt idx="50963">
                  <c:v>-7.7943800000000001E-3</c:v>
                </c:pt>
                <c:pt idx="50964">
                  <c:v>-1.63336E-2</c:v>
                </c:pt>
                <c:pt idx="50965">
                  <c:v>-1.71843E-2</c:v>
                </c:pt>
                <c:pt idx="50966">
                  <c:v>-1.0925300000000001E-2</c:v>
                </c:pt>
                <c:pt idx="50967">
                  <c:v>-2.9210999999999998E-3</c:v>
                </c:pt>
                <c:pt idx="50968">
                  <c:v>-2.5883699999999999E-2</c:v>
                </c:pt>
                <c:pt idx="50969">
                  <c:v>-1.7798399999999999E-2</c:v>
                </c:pt>
                <c:pt idx="50970">
                  <c:v>-1.57728E-2</c:v>
                </c:pt>
                <c:pt idx="50971">
                  <c:v>-8.9693099999999994E-3</c:v>
                </c:pt>
                <c:pt idx="50972">
                  <c:v>-2.9087100000000001E-2</c:v>
                </c:pt>
                <c:pt idx="50973">
                  <c:v>1.93024E-3</c:v>
                </c:pt>
                <c:pt idx="50974">
                  <c:v>-1.97868E-2</c:v>
                </c:pt>
                <c:pt idx="50975">
                  <c:v>-9.3116799999999993E-3</c:v>
                </c:pt>
                <c:pt idx="50976">
                  <c:v>-1.6723600000000002E-2</c:v>
                </c:pt>
                <c:pt idx="50977">
                  <c:v>-3.04298E-2</c:v>
                </c:pt>
                <c:pt idx="50978">
                  <c:v>-1.9984200000000001E-2</c:v>
                </c:pt>
                <c:pt idx="50979">
                  <c:v>-2.4558099999999999E-2</c:v>
                </c:pt>
                <c:pt idx="50980">
                  <c:v>-2.7141600000000002E-3</c:v>
                </c:pt>
                <c:pt idx="50981">
                  <c:v>-1.3178799999999999E-2</c:v>
                </c:pt>
                <c:pt idx="50982">
                  <c:v>-2.4717300000000001E-2</c:v>
                </c:pt>
                <c:pt idx="50983">
                  <c:v>-1.8683399999999999E-2</c:v>
                </c:pt>
                <c:pt idx="50984">
                  <c:v>-2.64549E-2</c:v>
                </c:pt>
                <c:pt idx="50985">
                  <c:v>-1.6352700000000001E-2</c:v>
                </c:pt>
                <c:pt idx="50986">
                  <c:v>-1.21031E-2</c:v>
                </c:pt>
                <c:pt idx="50987">
                  <c:v>-1.4748600000000001E-2</c:v>
                </c:pt>
                <c:pt idx="50988">
                  <c:v>-1.7839399999999998E-2</c:v>
                </c:pt>
                <c:pt idx="50989">
                  <c:v>-4.4512700000000002E-2</c:v>
                </c:pt>
                <c:pt idx="50990">
                  <c:v>-2.23942E-2</c:v>
                </c:pt>
                <c:pt idx="50991">
                  <c:v>-2.7918800000000001E-2</c:v>
                </c:pt>
                <c:pt idx="50992">
                  <c:v>-2.1649399999999999E-2</c:v>
                </c:pt>
                <c:pt idx="50993">
                  <c:v>-1.9912699999999998E-2</c:v>
                </c:pt>
                <c:pt idx="50994">
                  <c:v>-8.2740799999999996E-3</c:v>
                </c:pt>
                <c:pt idx="50995">
                  <c:v>1.7786E-3</c:v>
                </c:pt>
                <c:pt idx="50996">
                  <c:v>-3.1329200000000001E-2</c:v>
                </c:pt>
                <c:pt idx="50997">
                  <c:v>-1.8848400000000001E-2</c:v>
                </c:pt>
                <c:pt idx="50998">
                  <c:v>-1.4301299999999999E-2</c:v>
                </c:pt>
                <c:pt idx="50999">
                  <c:v>-1.3721499999999999E-2</c:v>
                </c:pt>
                <c:pt idx="51000">
                  <c:v>-2.6942299999999999E-2</c:v>
                </c:pt>
                <c:pt idx="51001">
                  <c:v>-2.3555799999999998E-2</c:v>
                </c:pt>
                <c:pt idx="51002">
                  <c:v>-2.0331399999999999E-2</c:v>
                </c:pt>
                <c:pt idx="51003">
                  <c:v>-2.3266800000000001E-2</c:v>
                </c:pt>
                <c:pt idx="51004">
                  <c:v>-1.6218199999999999E-2</c:v>
                </c:pt>
                <c:pt idx="51005">
                  <c:v>-3.9421999999999999E-2</c:v>
                </c:pt>
                <c:pt idx="51006">
                  <c:v>-2.6165000000000001E-2</c:v>
                </c:pt>
                <c:pt idx="51007">
                  <c:v>-3.7235299999999999E-2</c:v>
                </c:pt>
                <c:pt idx="51008">
                  <c:v>-2.44446E-2</c:v>
                </c:pt>
                <c:pt idx="51009">
                  <c:v>-1.8485999999999999E-2</c:v>
                </c:pt>
                <c:pt idx="51010">
                  <c:v>-4.6760599999999999E-2</c:v>
                </c:pt>
                <c:pt idx="51011">
                  <c:v>-2.1782900000000001E-2</c:v>
                </c:pt>
                <c:pt idx="51012">
                  <c:v>-1.41745E-2</c:v>
                </c:pt>
                <c:pt idx="51013">
                  <c:v>-2.8551099999999999E-2</c:v>
                </c:pt>
                <c:pt idx="51014">
                  <c:v>-3.24669E-2</c:v>
                </c:pt>
                <c:pt idx="51015">
                  <c:v>-3.7970499999999997E-2</c:v>
                </c:pt>
                <c:pt idx="51016">
                  <c:v>-1.8324900000000002E-2</c:v>
                </c:pt>
                <c:pt idx="51017">
                  <c:v>-2.22492E-2</c:v>
                </c:pt>
                <c:pt idx="51018">
                  <c:v>-2.9751799999999998E-2</c:v>
                </c:pt>
                <c:pt idx="51019">
                  <c:v>-2.0825400000000001E-2</c:v>
                </c:pt>
                <c:pt idx="51020">
                  <c:v>-2.9350299999999999E-2</c:v>
                </c:pt>
                <c:pt idx="51021">
                  <c:v>-4.5294800000000003E-2</c:v>
                </c:pt>
                <c:pt idx="51022">
                  <c:v>-4.5844999999999997E-2</c:v>
                </c:pt>
                <c:pt idx="51023">
                  <c:v>-3.7998200000000003E-2</c:v>
                </c:pt>
                <c:pt idx="51024">
                  <c:v>-3.2886499999999999E-2</c:v>
                </c:pt>
                <c:pt idx="51025">
                  <c:v>-2.2079499999999998E-2</c:v>
                </c:pt>
                <c:pt idx="51026">
                  <c:v>-3.1684900000000002E-2</c:v>
                </c:pt>
                <c:pt idx="51027">
                  <c:v>-3.1483700000000003E-2</c:v>
                </c:pt>
                <c:pt idx="51028">
                  <c:v>-5.4204000000000002E-2</c:v>
                </c:pt>
                <c:pt idx="51029">
                  <c:v>-4.1053800000000001E-2</c:v>
                </c:pt>
                <c:pt idx="51030">
                  <c:v>-4.8398999999999998E-2</c:v>
                </c:pt>
                <c:pt idx="51031">
                  <c:v>-3.6377E-2</c:v>
                </c:pt>
                <c:pt idx="51032">
                  <c:v>-6.0336099999999997E-2</c:v>
                </c:pt>
                <c:pt idx="51033">
                  <c:v>-4.9243000000000002E-2</c:v>
                </c:pt>
                <c:pt idx="51034">
                  <c:v>-3.8173699999999998E-2</c:v>
                </c:pt>
                <c:pt idx="51035">
                  <c:v>-4.0197400000000001E-2</c:v>
                </c:pt>
                <c:pt idx="51036">
                  <c:v>-3.9412500000000003E-2</c:v>
                </c:pt>
                <c:pt idx="51037">
                  <c:v>-5.1912300000000001E-2</c:v>
                </c:pt>
                <c:pt idx="51038">
                  <c:v>-4.4447899999999999E-2</c:v>
                </c:pt>
                <c:pt idx="51039">
                  <c:v>-6.5104499999999996E-2</c:v>
                </c:pt>
                <c:pt idx="51040">
                  <c:v>-4.2867700000000002E-2</c:v>
                </c:pt>
                <c:pt idx="51041">
                  <c:v>-3.6768000000000002E-2</c:v>
                </c:pt>
                <c:pt idx="51042">
                  <c:v>-4.2800900000000003E-2</c:v>
                </c:pt>
                <c:pt idx="51043">
                  <c:v>-5.1329600000000003E-2</c:v>
                </c:pt>
                <c:pt idx="51044">
                  <c:v>-4.5943299999999999E-2</c:v>
                </c:pt>
                <c:pt idx="51045">
                  <c:v>-4.6477299999999999E-2</c:v>
                </c:pt>
                <c:pt idx="51046">
                  <c:v>-4.3510399999999998E-2</c:v>
                </c:pt>
                <c:pt idx="51047">
                  <c:v>-3.7682500000000001E-2</c:v>
                </c:pt>
                <c:pt idx="51048">
                  <c:v>-5.2147899999999997E-2</c:v>
                </c:pt>
                <c:pt idx="51049">
                  <c:v>-4.0225999999999998E-2</c:v>
                </c:pt>
                <c:pt idx="51050">
                  <c:v>-5.2883100000000002E-2</c:v>
                </c:pt>
                <c:pt idx="51051">
                  <c:v>-4.2315499999999999E-2</c:v>
                </c:pt>
                <c:pt idx="51052">
                  <c:v>-4.3062200000000002E-2</c:v>
                </c:pt>
                <c:pt idx="51053">
                  <c:v>-3.6953899999999998E-2</c:v>
                </c:pt>
                <c:pt idx="51054">
                  <c:v>-3.02925E-2</c:v>
                </c:pt>
                <c:pt idx="51055">
                  <c:v>-5.33304E-2</c:v>
                </c:pt>
                <c:pt idx="51056">
                  <c:v>-3.8502700000000001E-2</c:v>
                </c:pt>
                <c:pt idx="51057">
                  <c:v>-5.35355E-2</c:v>
                </c:pt>
                <c:pt idx="51058">
                  <c:v>-5.1351500000000001E-2</c:v>
                </c:pt>
                <c:pt idx="51059">
                  <c:v>-5.8563200000000003E-2</c:v>
                </c:pt>
                <c:pt idx="51060">
                  <c:v>-5.126E-2</c:v>
                </c:pt>
                <c:pt idx="51061">
                  <c:v>-3.5352700000000001E-2</c:v>
                </c:pt>
                <c:pt idx="51062">
                  <c:v>-5.2581799999999998E-2</c:v>
                </c:pt>
                <c:pt idx="51063">
                  <c:v>-2.5955200000000001E-2</c:v>
                </c:pt>
                <c:pt idx="51064">
                  <c:v>-1.87387E-2</c:v>
                </c:pt>
                <c:pt idx="51065">
                  <c:v>-3.7957200000000003E-2</c:v>
                </c:pt>
                <c:pt idx="51066">
                  <c:v>-4.4837000000000002E-2</c:v>
                </c:pt>
                <c:pt idx="51067">
                  <c:v>-3.3467299999999998E-2</c:v>
                </c:pt>
                <c:pt idx="51068">
                  <c:v>-4.2649300000000001E-2</c:v>
                </c:pt>
                <c:pt idx="51069">
                  <c:v>-4.4713999999999997E-2</c:v>
                </c:pt>
                <c:pt idx="51070">
                  <c:v>-3.6596299999999998E-2</c:v>
                </c:pt>
                <c:pt idx="51071">
                  <c:v>-3.5453800000000001E-2</c:v>
                </c:pt>
                <c:pt idx="51072">
                  <c:v>-1.1332500000000001E-2</c:v>
                </c:pt>
                <c:pt idx="51073">
                  <c:v>-2.9974899999999999E-2</c:v>
                </c:pt>
                <c:pt idx="51074">
                  <c:v>-2.7823400000000002E-2</c:v>
                </c:pt>
                <c:pt idx="51075">
                  <c:v>-3.2184600000000001E-2</c:v>
                </c:pt>
                <c:pt idx="51076">
                  <c:v>-4.1276E-2</c:v>
                </c:pt>
                <c:pt idx="51077">
                  <c:v>-4.9315499999999998E-2</c:v>
                </c:pt>
                <c:pt idx="51078">
                  <c:v>-3.9359999999999999E-2</c:v>
                </c:pt>
                <c:pt idx="51079">
                  <c:v>-3.4067199999999999E-2</c:v>
                </c:pt>
                <c:pt idx="51080">
                  <c:v>-3.1523700000000002E-2</c:v>
                </c:pt>
                <c:pt idx="51081">
                  <c:v>-3.82242E-2</c:v>
                </c:pt>
                <c:pt idx="51082">
                  <c:v>-2.0674700000000001E-2</c:v>
                </c:pt>
                <c:pt idx="51083">
                  <c:v>-3.9596600000000003E-2</c:v>
                </c:pt>
                <c:pt idx="51084">
                  <c:v>-4.5876500000000001E-2</c:v>
                </c:pt>
                <c:pt idx="51085">
                  <c:v>-4.0126799999999997E-2</c:v>
                </c:pt>
                <c:pt idx="51086">
                  <c:v>-4.23346E-2</c:v>
                </c:pt>
                <c:pt idx="51087">
                  <c:v>-3.0149499999999999E-2</c:v>
                </c:pt>
                <c:pt idx="51088">
                  <c:v>-3.2961799999999999E-2</c:v>
                </c:pt>
                <c:pt idx="51089">
                  <c:v>-1.17226E-2</c:v>
                </c:pt>
                <c:pt idx="51090">
                  <c:v>-3.0706399999999998E-2</c:v>
                </c:pt>
                <c:pt idx="51091">
                  <c:v>-2.3011199999999999E-2</c:v>
                </c:pt>
                <c:pt idx="51092">
                  <c:v>-3.04852E-2</c:v>
                </c:pt>
                <c:pt idx="51093">
                  <c:v>-2.3566199999999999E-2</c:v>
                </c:pt>
                <c:pt idx="51094">
                  <c:v>-2.9767999999999999E-2</c:v>
                </c:pt>
                <c:pt idx="51095">
                  <c:v>-4.0342299999999998E-2</c:v>
                </c:pt>
                <c:pt idx="51096">
                  <c:v>-6.0787200000000001E-3</c:v>
                </c:pt>
                <c:pt idx="51097">
                  <c:v>-2.7418100000000001E-2</c:v>
                </c:pt>
                <c:pt idx="51098">
                  <c:v>-2.3222E-2</c:v>
                </c:pt>
                <c:pt idx="51099">
                  <c:v>-3.8070699999999999E-2</c:v>
                </c:pt>
                <c:pt idx="51100">
                  <c:v>-2.2569700000000002E-2</c:v>
                </c:pt>
                <c:pt idx="51101">
                  <c:v>-2.2530600000000001E-2</c:v>
                </c:pt>
                <c:pt idx="51102">
                  <c:v>-3.5534900000000001E-2</c:v>
                </c:pt>
                <c:pt idx="51103">
                  <c:v>-2.83232E-2</c:v>
                </c:pt>
                <c:pt idx="51104">
                  <c:v>-2.5397300000000001E-2</c:v>
                </c:pt>
                <c:pt idx="51105">
                  <c:v>-2.22464E-2</c:v>
                </c:pt>
                <c:pt idx="51106">
                  <c:v>-2.2349399999999998E-2</c:v>
                </c:pt>
                <c:pt idx="51107">
                  <c:v>-2.8007500000000001E-2</c:v>
                </c:pt>
                <c:pt idx="51108">
                  <c:v>-2.9492399999999998E-2</c:v>
                </c:pt>
                <c:pt idx="51109">
                  <c:v>-4.0197400000000001E-2</c:v>
                </c:pt>
                <c:pt idx="51110">
                  <c:v>-3.4252199999999997E-2</c:v>
                </c:pt>
                <c:pt idx="51111">
                  <c:v>-1.80559E-2</c:v>
                </c:pt>
                <c:pt idx="51112">
                  <c:v>-2.9167200000000001E-2</c:v>
                </c:pt>
                <c:pt idx="51113">
                  <c:v>-2.8239299999999998E-2</c:v>
                </c:pt>
                <c:pt idx="51114">
                  <c:v>-3.8687699999999998E-2</c:v>
                </c:pt>
                <c:pt idx="51115">
                  <c:v>-3.3811599999999997E-2</c:v>
                </c:pt>
                <c:pt idx="51116">
                  <c:v>-4.2023699999999997E-2</c:v>
                </c:pt>
                <c:pt idx="51117">
                  <c:v>-3.6047900000000001E-2</c:v>
                </c:pt>
                <c:pt idx="51118">
                  <c:v>-3.7127500000000001E-2</c:v>
                </c:pt>
                <c:pt idx="51119">
                  <c:v>-3.2250399999999999E-2</c:v>
                </c:pt>
                <c:pt idx="51120">
                  <c:v>-2.2780399999999999E-2</c:v>
                </c:pt>
                <c:pt idx="51121">
                  <c:v>-2.7881599999999999E-2</c:v>
                </c:pt>
                <c:pt idx="51122">
                  <c:v>-3.6653499999999999E-2</c:v>
                </c:pt>
                <c:pt idx="51123">
                  <c:v>-3.8332900000000003E-2</c:v>
                </c:pt>
                <c:pt idx="51124">
                  <c:v>-3.0571000000000001E-2</c:v>
                </c:pt>
                <c:pt idx="51125">
                  <c:v>-1.55964E-2</c:v>
                </c:pt>
                <c:pt idx="51126">
                  <c:v>-2.4785999999999999E-2</c:v>
                </c:pt>
                <c:pt idx="51127">
                  <c:v>-2.9462800000000001E-2</c:v>
                </c:pt>
                <c:pt idx="51128">
                  <c:v>-2.3469E-2</c:v>
                </c:pt>
                <c:pt idx="51129">
                  <c:v>-2.57702E-2</c:v>
                </c:pt>
                <c:pt idx="51130">
                  <c:v>-2.9204399999999998E-2</c:v>
                </c:pt>
                <c:pt idx="51131">
                  <c:v>-2.1272699999999999E-2</c:v>
                </c:pt>
                <c:pt idx="51132">
                  <c:v>-1.9604699999999999E-2</c:v>
                </c:pt>
                <c:pt idx="51133">
                  <c:v>-2.8483399999999999E-2</c:v>
                </c:pt>
                <c:pt idx="51134">
                  <c:v>-3.1603800000000001E-2</c:v>
                </c:pt>
                <c:pt idx="51135">
                  <c:v>-2.79627E-2</c:v>
                </c:pt>
                <c:pt idx="51136">
                  <c:v>-2.3320199999999999E-2</c:v>
                </c:pt>
                <c:pt idx="51137">
                  <c:v>-3.9591800000000003E-2</c:v>
                </c:pt>
                <c:pt idx="51138">
                  <c:v>-1.3149299999999999E-2</c:v>
                </c:pt>
                <c:pt idx="51139">
                  <c:v>-2.54583E-2</c:v>
                </c:pt>
                <c:pt idx="51140">
                  <c:v>-2.1886800000000001E-2</c:v>
                </c:pt>
                <c:pt idx="51141">
                  <c:v>-1.33705E-2</c:v>
                </c:pt>
                <c:pt idx="51142">
                  <c:v>-1.8535599999999999E-2</c:v>
                </c:pt>
                <c:pt idx="51143">
                  <c:v>-8.2759900000000004E-3</c:v>
                </c:pt>
                <c:pt idx="51144">
                  <c:v>-1.7883300000000001E-2</c:v>
                </c:pt>
                <c:pt idx="51145">
                  <c:v>-2.89974E-2</c:v>
                </c:pt>
                <c:pt idx="51146">
                  <c:v>-2.4403600000000001E-2</c:v>
                </c:pt>
                <c:pt idx="51147">
                  <c:v>-1.9619899999999999E-2</c:v>
                </c:pt>
                <c:pt idx="51148">
                  <c:v>-8.4314300000000002E-3</c:v>
                </c:pt>
                <c:pt idx="51149">
                  <c:v>-2.0434399999999998E-2</c:v>
                </c:pt>
                <c:pt idx="51150">
                  <c:v>-2.67715E-2</c:v>
                </c:pt>
                <c:pt idx="51151">
                  <c:v>-1.34678E-2</c:v>
                </c:pt>
                <c:pt idx="51152">
                  <c:v>-2.2159600000000002E-2</c:v>
                </c:pt>
                <c:pt idx="51153">
                  <c:v>-2.2004099999999999E-2</c:v>
                </c:pt>
                <c:pt idx="51154">
                  <c:v>-1.8103600000000001E-2</c:v>
                </c:pt>
                <c:pt idx="51155">
                  <c:v>-2.3664500000000002E-2</c:v>
                </c:pt>
                <c:pt idx="51156">
                  <c:v>-1.38578E-2</c:v>
                </c:pt>
                <c:pt idx="51157">
                  <c:v>-1.91851E-2</c:v>
                </c:pt>
                <c:pt idx="51158">
                  <c:v>-2.0029100000000001E-2</c:v>
                </c:pt>
                <c:pt idx="51159">
                  <c:v>-2.3446100000000001E-2</c:v>
                </c:pt>
                <c:pt idx="51160">
                  <c:v>-2.50826E-2</c:v>
                </c:pt>
                <c:pt idx="51161">
                  <c:v>-1.4438599999999999E-2</c:v>
                </c:pt>
                <c:pt idx="51162">
                  <c:v>-2.5558500000000001E-2</c:v>
                </c:pt>
                <c:pt idx="51163">
                  <c:v>-1.24683E-2</c:v>
                </c:pt>
                <c:pt idx="51164">
                  <c:v>-1.3487799999999999E-2</c:v>
                </c:pt>
                <c:pt idx="51165">
                  <c:v>-3.1852699999999998E-4</c:v>
                </c:pt>
                <c:pt idx="51166">
                  <c:v>-2.2779500000000001E-2</c:v>
                </c:pt>
                <c:pt idx="51167">
                  <c:v>-6.6757199999999996E-3</c:v>
                </c:pt>
                <c:pt idx="51168">
                  <c:v>-2.145E-2</c:v>
                </c:pt>
                <c:pt idx="51169">
                  <c:v>-9.7780200000000001E-3</c:v>
                </c:pt>
                <c:pt idx="51170">
                  <c:v>-1.11418E-2</c:v>
                </c:pt>
                <c:pt idx="51171">
                  <c:v>-3.7860900000000002E-4</c:v>
                </c:pt>
                <c:pt idx="51172">
                  <c:v>1.1998200000000001E-2</c:v>
                </c:pt>
                <c:pt idx="51173">
                  <c:v>1.17302E-4</c:v>
                </c:pt>
                <c:pt idx="51174">
                  <c:v>9.5214800000000006E-3</c:v>
                </c:pt>
                <c:pt idx="51175">
                  <c:v>-1.3361E-3</c:v>
                </c:pt>
                <c:pt idx="51176">
                  <c:v>2.0399099999999998E-3</c:v>
                </c:pt>
                <c:pt idx="51177">
                  <c:v>3.09086E-3</c:v>
                </c:pt>
                <c:pt idx="51178">
                  <c:v>-6.5345799999999999E-3</c:v>
                </c:pt>
                <c:pt idx="51179">
                  <c:v>-8.7356599999999999E-4</c:v>
                </c:pt>
                <c:pt idx="51180">
                  <c:v>4.7521600000000001E-3</c:v>
                </c:pt>
                <c:pt idx="51181">
                  <c:v>1.15309E-2</c:v>
                </c:pt>
                <c:pt idx="51182">
                  <c:v>6.2818500000000003E-3</c:v>
                </c:pt>
                <c:pt idx="51183">
                  <c:v>4.49848E-3</c:v>
                </c:pt>
                <c:pt idx="51184">
                  <c:v>8.2235299999999997E-3</c:v>
                </c:pt>
                <c:pt idx="51185">
                  <c:v>-5.4693199999999997E-3</c:v>
                </c:pt>
                <c:pt idx="51186">
                  <c:v>-2.8581600000000002E-3</c:v>
                </c:pt>
                <c:pt idx="51187">
                  <c:v>3.2558399999999999E-3</c:v>
                </c:pt>
                <c:pt idx="51188">
                  <c:v>2.41661E-3</c:v>
                </c:pt>
                <c:pt idx="51189">
                  <c:v>-7.3099100000000002E-3</c:v>
                </c:pt>
                <c:pt idx="51190">
                  <c:v>-5.5980699999999995E-4</c:v>
                </c:pt>
                <c:pt idx="51191">
                  <c:v>1.2926099999999999E-2</c:v>
                </c:pt>
                <c:pt idx="51192">
                  <c:v>5.6266800000000002E-3</c:v>
                </c:pt>
                <c:pt idx="51193">
                  <c:v>-1.5811899999999999E-3</c:v>
                </c:pt>
                <c:pt idx="51194">
                  <c:v>-1.0241500000000001E-2</c:v>
                </c:pt>
                <c:pt idx="51195">
                  <c:v>1.3875999999999999E-3</c:v>
                </c:pt>
                <c:pt idx="51196">
                  <c:v>1.2213699999999999E-2</c:v>
                </c:pt>
                <c:pt idx="51197">
                  <c:v>6.0806300000000001E-3</c:v>
                </c:pt>
                <c:pt idx="51198">
                  <c:v>-2.4537999999999999E-3</c:v>
                </c:pt>
                <c:pt idx="51199">
                  <c:v>1.00899E-3</c:v>
                </c:pt>
                <c:pt idx="51200">
                  <c:v>-3.9043400000000001E-3</c:v>
                </c:pt>
                <c:pt idx="51201">
                  <c:v>-1.3051E-2</c:v>
                </c:pt>
                <c:pt idx="51202">
                  <c:v>1.9897499999999999E-2</c:v>
                </c:pt>
                <c:pt idx="51203">
                  <c:v>8.9864699999999999E-3</c:v>
                </c:pt>
                <c:pt idx="51204">
                  <c:v>1.5342700000000001E-2</c:v>
                </c:pt>
                <c:pt idx="51205">
                  <c:v>-1.2393E-2</c:v>
                </c:pt>
                <c:pt idx="51206">
                  <c:v>8.2263900000000001E-3</c:v>
                </c:pt>
                <c:pt idx="51207">
                  <c:v>7.8639999999999995E-3</c:v>
                </c:pt>
                <c:pt idx="51208">
                  <c:v>2.0460099999999998E-2</c:v>
                </c:pt>
                <c:pt idx="51209">
                  <c:v>1.4970799999999999E-2</c:v>
                </c:pt>
                <c:pt idx="51210">
                  <c:v>-1.8052100000000001E-2</c:v>
                </c:pt>
                <c:pt idx="51211">
                  <c:v>-1.3971300000000001E-2</c:v>
                </c:pt>
                <c:pt idx="51212">
                  <c:v>-6.6013299999999999E-3</c:v>
                </c:pt>
                <c:pt idx="51213">
                  <c:v>-3.1511299999999999E-2</c:v>
                </c:pt>
                <c:pt idx="51214">
                  <c:v>-3.4675600000000001E-2</c:v>
                </c:pt>
                <c:pt idx="51215">
                  <c:v>-2.6694300000000001E-2</c:v>
                </c:pt>
                <c:pt idx="51216">
                  <c:v>-1.07727E-2</c:v>
                </c:pt>
                <c:pt idx="51217">
                  <c:v>6.6575999999999996E-3</c:v>
                </c:pt>
                <c:pt idx="51218">
                  <c:v>3.2086400000000001E-2</c:v>
                </c:pt>
                <c:pt idx="51219">
                  <c:v>4.5968099999999998E-2</c:v>
                </c:pt>
                <c:pt idx="51220">
                  <c:v>5.1784499999999997E-2</c:v>
                </c:pt>
                <c:pt idx="51221">
                  <c:v>4.2858100000000003E-2</c:v>
                </c:pt>
                <c:pt idx="51222">
                  <c:v>2.21605E-2</c:v>
                </c:pt>
                <c:pt idx="51223">
                  <c:v>1.02501E-2</c:v>
                </c:pt>
                <c:pt idx="51224">
                  <c:v>1.6840899999999999E-2</c:v>
                </c:pt>
                <c:pt idx="51225">
                  <c:v>-4.1265499999999997E-3</c:v>
                </c:pt>
                <c:pt idx="51226">
                  <c:v>-2.45819E-2</c:v>
                </c:pt>
                <c:pt idx="51227">
                  <c:v>-9.8810200000000008E-3</c:v>
                </c:pt>
                <c:pt idx="51228">
                  <c:v>-1.6067499999999998E-2</c:v>
                </c:pt>
                <c:pt idx="51229">
                  <c:v>1.4114399999999999E-3</c:v>
                </c:pt>
                <c:pt idx="51230">
                  <c:v>1.92833E-2</c:v>
                </c:pt>
                <c:pt idx="51231">
                  <c:v>2.37284E-2</c:v>
                </c:pt>
                <c:pt idx="51232">
                  <c:v>2.6391999999999999E-2</c:v>
                </c:pt>
                <c:pt idx="51233">
                  <c:v>6.3915300000000003E-3</c:v>
                </c:pt>
                <c:pt idx="51234">
                  <c:v>9.9496800000000007E-3</c:v>
                </c:pt>
                <c:pt idx="51235">
                  <c:v>2.39983E-2</c:v>
                </c:pt>
                <c:pt idx="51236">
                  <c:v>9.5195799999999997E-3</c:v>
                </c:pt>
                <c:pt idx="51237">
                  <c:v>1.8488899999999999E-2</c:v>
                </c:pt>
                <c:pt idx="51238">
                  <c:v>-2.7751899999999999E-3</c:v>
                </c:pt>
                <c:pt idx="51239">
                  <c:v>6.8664599999999996E-4</c:v>
                </c:pt>
                <c:pt idx="51240">
                  <c:v>1.8610999999999999E-2</c:v>
                </c:pt>
                <c:pt idx="51241">
                  <c:v>1.0129000000000001E-2</c:v>
                </c:pt>
                <c:pt idx="51242">
                  <c:v>2.6041000000000002E-2</c:v>
                </c:pt>
                <c:pt idx="51243">
                  <c:v>-1.0812799999999999E-2</c:v>
                </c:pt>
                <c:pt idx="51244">
                  <c:v>-4.7302200000000003E-4</c:v>
                </c:pt>
                <c:pt idx="51245">
                  <c:v>-9.3555500000000007E-3</c:v>
                </c:pt>
                <c:pt idx="51246">
                  <c:v>-5.0973900000000003E-3</c:v>
                </c:pt>
                <c:pt idx="51247">
                  <c:v>6.2723199999999996E-3</c:v>
                </c:pt>
                <c:pt idx="51248">
                  <c:v>3.04222E-3</c:v>
                </c:pt>
                <c:pt idx="51249">
                  <c:v>1.4405299999999999E-2</c:v>
                </c:pt>
                <c:pt idx="51250">
                  <c:v>4.3594399999999998E-2</c:v>
                </c:pt>
                <c:pt idx="51251">
                  <c:v>1.2202299999999999E-2</c:v>
                </c:pt>
                <c:pt idx="51252">
                  <c:v>7.8134499999999996E-3</c:v>
                </c:pt>
                <c:pt idx="51253">
                  <c:v>1.4708499999999999E-2</c:v>
                </c:pt>
                <c:pt idx="51254">
                  <c:v>6.4001099999999997E-3</c:v>
                </c:pt>
                <c:pt idx="51255">
                  <c:v>-4.4441199999999999E-4</c:v>
                </c:pt>
                <c:pt idx="51256">
                  <c:v>1.34974E-2</c:v>
                </c:pt>
                <c:pt idx="51257">
                  <c:v>2.2619199999999999E-2</c:v>
                </c:pt>
                <c:pt idx="51258">
                  <c:v>3.9149299999999998E-2</c:v>
                </c:pt>
                <c:pt idx="51259">
                  <c:v>4.3906199999999999E-2</c:v>
                </c:pt>
                <c:pt idx="51260">
                  <c:v>4.5224199999999999E-2</c:v>
                </c:pt>
                <c:pt idx="51261">
                  <c:v>4.4346799999999999E-2</c:v>
                </c:pt>
                <c:pt idx="51262">
                  <c:v>4.6182599999999997E-2</c:v>
                </c:pt>
                <c:pt idx="51263">
                  <c:v>6.1548199999999997E-2</c:v>
                </c:pt>
                <c:pt idx="51264">
                  <c:v>4.2688400000000001E-2</c:v>
                </c:pt>
                <c:pt idx="51265">
                  <c:v>3.1814599999999998E-2</c:v>
                </c:pt>
                <c:pt idx="51266">
                  <c:v>1.50394E-2</c:v>
                </c:pt>
                <c:pt idx="51267">
                  <c:v>3.3101999999999999E-2</c:v>
                </c:pt>
                <c:pt idx="51268">
                  <c:v>1.50309E-2</c:v>
                </c:pt>
                <c:pt idx="51269">
                  <c:v>3.0112300000000002E-2</c:v>
                </c:pt>
                <c:pt idx="51270">
                  <c:v>2.0922699999999999E-2</c:v>
                </c:pt>
                <c:pt idx="51271">
                  <c:v>2.8661699999999998E-2</c:v>
                </c:pt>
                <c:pt idx="51272">
                  <c:v>1.54133E-2</c:v>
                </c:pt>
                <c:pt idx="51273">
                  <c:v>3.3707599999999997E-2</c:v>
                </c:pt>
                <c:pt idx="51274">
                  <c:v>5.0845099999999997E-2</c:v>
                </c:pt>
                <c:pt idx="51275">
                  <c:v>3.20024E-2</c:v>
                </c:pt>
                <c:pt idx="51276">
                  <c:v>5.2646600000000002E-2</c:v>
                </c:pt>
                <c:pt idx="51277">
                  <c:v>6.2725100000000006E-2</c:v>
                </c:pt>
                <c:pt idx="51278">
                  <c:v>4.6185499999999997E-2</c:v>
                </c:pt>
                <c:pt idx="51279">
                  <c:v>4.9380300000000002E-2</c:v>
                </c:pt>
                <c:pt idx="51280">
                  <c:v>5.3997999999999997E-2</c:v>
                </c:pt>
                <c:pt idx="51281">
                  <c:v>3.11775E-2</c:v>
                </c:pt>
                <c:pt idx="51282">
                  <c:v>4.7056199999999999E-2</c:v>
                </c:pt>
                <c:pt idx="51283">
                  <c:v>3.3381500000000001E-2</c:v>
                </c:pt>
                <c:pt idx="51284">
                  <c:v>2.1799099999999998E-2</c:v>
                </c:pt>
                <c:pt idx="51285">
                  <c:v>1.0827099999999999E-2</c:v>
                </c:pt>
                <c:pt idx="51286">
                  <c:v>1.5037500000000001E-2</c:v>
                </c:pt>
                <c:pt idx="51287">
                  <c:v>3.6702199999999997E-2</c:v>
                </c:pt>
                <c:pt idx="51288">
                  <c:v>2.80457E-2</c:v>
                </c:pt>
                <c:pt idx="51289">
                  <c:v>3.8032499999999997E-2</c:v>
                </c:pt>
                <c:pt idx="51290">
                  <c:v>3.6809000000000001E-2</c:v>
                </c:pt>
                <c:pt idx="51291">
                  <c:v>4.3753599999999997E-2</c:v>
                </c:pt>
                <c:pt idx="51292">
                  <c:v>3.3355700000000002E-2</c:v>
                </c:pt>
                <c:pt idx="51293">
                  <c:v>3.2393499999999999E-2</c:v>
                </c:pt>
                <c:pt idx="51294">
                  <c:v>5.4034199999999998E-2</c:v>
                </c:pt>
                <c:pt idx="51295">
                  <c:v>4.3043100000000001E-2</c:v>
                </c:pt>
                <c:pt idx="51296">
                  <c:v>2.6295700000000002E-2</c:v>
                </c:pt>
                <c:pt idx="51297">
                  <c:v>4.8734699999999999E-2</c:v>
                </c:pt>
                <c:pt idx="51298">
                  <c:v>2.3243900000000001E-2</c:v>
                </c:pt>
                <c:pt idx="51299">
                  <c:v>3.7639600000000002E-2</c:v>
                </c:pt>
                <c:pt idx="51300">
                  <c:v>4.5574200000000002E-2</c:v>
                </c:pt>
                <c:pt idx="51301">
                  <c:v>2.9894799999999999E-2</c:v>
                </c:pt>
                <c:pt idx="51302">
                  <c:v>2.63176E-2</c:v>
                </c:pt>
                <c:pt idx="51303">
                  <c:v>5.2740099999999998E-2</c:v>
                </c:pt>
                <c:pt idx="51304">
                  <c:v>5.0841299999999999E-2</c:v>
                </c:pt>
                <c:pt idx="51305">
                  <c:v>4.6569800000000001E-2</c:v>
                </c:pt>
                <c:pt idx="51306">
                  <c:v>6.1376600000000003E-2</c:v>
                </c:pt>
                <c:pt idx="51307">
                  <c:v>3.88422E-2</c:v>
                </c:pt>
                <c:pt idx="51308">
                  <c:v>5.7245299999999999E-2</c:v>
                </c:pt>
                <c:pt idx="51309">
                  <c:v>5.3339999999999999E-2</c:v>
                </c:pt>
                <c:pt idx="51310">
                  <c:v>4.73576E-2</c:v>
                </c:pt>
                <c:pt idx="51311">
                  <c:v>3.80039E-2</c:v>
                </c:pt>
                <c:pt idx="51312">
                  <c:v>3.4864399999999997E-2</c:v>
                </c:pt>
                <c:pt idx="51313">
                  <c:v>4.5605699999999999E-2</c:v>
                </c:pt>
                <c:pt idx="51314">
                  <c:v>3.8111699999999998E-2</c:v>
                </c:pt>
                <c:pt idx="51315">
                  <c:v>2.6422500000000002E-2</c:v>
                </c:pt>
                <c:pt idx="51316">
                  <c:v>3.7598600000000003E-2</c:v>
                </c:pt>
                <c:pt idx="51317">
                  <c:v>4.9131399999999999E-2</c:v>
                </c:pt>
                <c:pt idx="51318">
                  <c:v>4.4485999999999998E-2</c:v>
                </c:pt>
                <c:pt idx="51319">
                  <c:v>5.0465599999999999E-2</c:v>
                </c:pt>
                <c:pt idx="51320">
                  <c:v>3.6257699999999997E-2</c:v>
                </c:pt>
                <c:pt idx="51321">
                  <c:v>5.5344600000000001E-2</c:v>
                </c:pt>
                <c:pt idx="51322">
                  <c:v>4.2856199999999997E-2</c:v>
                </c:pt>
                <c:pt idx="51323">
                  <c:v>3.2548899999999999E-2</c:v>
                </c:pt>
                <c:pt idx="51324">
                  <c:v>2.6007700000000002E-2</c:v>
                </c:pt>
                <c:pt idx="51325">
                  <c:v>2.1134400000000001E-2</c:v>
                </c:pt>
                <c:pt idx="51326">
                  <c:v>2.6200299999999999E-2</c:v>
                </c:pt>
                <c:pt idx="51327">
                  <c:v>3.9265599999999998E-2</c:v>
                </c:pt>
                <c:pt idx="51328">
                  <c:v>3.3318500000000001E-2</c:v>
                </c:pt>
                <c:pt idx="51329">
                  <c:v>3.5482399999999997E-2</c:v>
                </c:pt>
                <c:pt idx="51330">
                  <c:v>4.6622299999999998E-2</c:v>
                </c:pt>
                <c:pt idx="51331">
                  <c:v>3.6984400000000001E-2</c:v>
                </c:pt>
                <c:pt idx="51332">
                  <c:v>4.0206899999999997E-2</c:v>
                </c:pt>
                <c:pt idx="51333">
                  <c:v>4.9571999999999998E-2</c:v>
                </c:pt>
                <c:pt idx="51334">
                  <c:v>5.7360599999999998E-2</c:v>
                </c:pt>
                <c:pt idx="51335">
                  <c:v>4.2918199999999997E-2</c:v>
                </c:pt>
                <c:pt idx="51336">
                  <c:v>4.4722600000000001E-2</c:v>
                </c:pt>
                <c:pt idx="51337">
                  <c:v>4.1640299999999998E-2</c:v>
                </c:pt>
                <c:pt idx="51338">
                  <c:v>4.1635499999999999E-2</c:v>
                </c:pt>
                <c:pt idx="51339">
                  <c:v>3.6895799999999999E-2</c:v>
                </c:pt>
                <c:pt idx="51340">
                  <c:v>4.8270199999999999E-2</c:v>
                </c:pt>
                <c:pt idx="51341">
                  <c:v>2.74544E-2</c:v>
                </c:pt>
                <c:pt idx="51342">
                  <c:v>3.7633899999999998E-2</c:v>
                </c:pt>
                <c:pt idx="51343">
                  <c:v>1.74856E-2</c:v>
                </c:pt>
                <c:pt idx="51344">
                  <c:v>4.0284199999999999E-2</c:v>
                </c:pt>
                <c:pt idx="51345">
                  <c:v>4.22277E-2</c:v>
                </c:pt>
                <c:pt idx="51346">
                  <c:v>3.7042600000000002E-2</c:v>
                </c:pt>
                <c:pt idx="51347">
                  <c:v>5.9907000000000002E-2</c:v>
                </c:pt>
                <c:pt idx="51348">
                  <c:v>4.0783899999999998E-2</c:v>
                </c:pt>
                <c:pt idx="51349">
                  <c:v>5.9883100000000002E-2</c:v>
                </c:pt>
                <c:pt idx="51350">
                  <c:v>4.8182500000000003E-2</c:v>
                </c:pt>
                <c:pt idx="51351">
                  <c:v>5.4633099999999997E-2</c:v>
                </c:pt>
                <c:pt idx="51352">
                  <c:v>3.8512200000000003E-2</c:v>
                </c:pt>
                <c:pt idx="51353">
                  <c:v>2.7485800000000001E-2</c:v>
                </c:pt>
                <c:pt idx="51354">
                  <c:v>4.6470600000000001E-2</c:v>
                </c:pt>
                <c:pt idx="51355">
                  <c:v>4.8383700000000002E-2</c:v>
                </c:pt>
                <c:pt idx="51356">
                  <c:v>3.49579E-2</c:v>
                </c:pt>
                <c:pt idx="51357">
                  <c:v>3.6685000000000002E-2</c:v>
                </c:pt>
                <c:pt idx="51358">
                  <c:v>4.5426399999999999E-2</c:v>
                </c:pt>
                <c:pt idx="51359">
                  <c:v>5.6419400000000001E-2</c:v>
                </c:pt>
                <c:pt idx="51360">
                  <c:v>4.4958100000000001E-2</c:v>
                </c:pt>
                <c:pt idx="51361">
                  <c:v>4.0502499999999997E-2</c:v>
                </c:pt>
                <c:pt idx="51362">
                  <c:v>4.1832899999999999E-2</c:v>
                </c:pt>
                <c:pt idx="51363">
                  <c:v>4.9034099999999997E-2</c:v>
                </c:pt>
                <c:pt idx="51364">
                  <c:v>4.87661E-2</c:v>
                </c:pt>
                <c:pt idx="51365">
                  <c:v>2.0628000000000001E-2</c:v>
                </c:pt>
                <c:pt idx="51366">
                  <c:v>2.8813399999999999E-2</c:v>
                </c:pt>
                <c:pt idx="51367">
                  <c:v>2.5690999999999999E-2</c:v>
                </c:pt>
                <c:pt idx="51368">
                  <c:v>4.3046000000000001E-2</c:v>
                </c:pt>
                <c:pt idx="51369">
                  <c:v>2.5478399999999998E-2</c:v>
                </c:pt>
                <c:pt idx="51370">
                  <c:v>5.1648100000000002E-2</c:v>
                </c:pt>
                <c:pt idx="51371">
                  <c:v>3.1896599999999997E-2</c:v>
                </c:pt>
                <c:pt idx="51372">
                  <c:v>4.9995400000000002E-2</c:v>
                </c:pt>
                <c:pt idx="51373">
                  <c:v>4.4637700000000002E-2</c:v>
                </c:pt>
                <c:pt idx="51374">
                  <c:v>4.8841500000000003E-2</c:v>
                </c:pt>
                <c:pt idx="51375">
                  <c:v>4.3200500000000003E-2</c:v>
                </c:pt>
                <c:pt idx="51376">
                  <c:v>3.6274000000000001E-2</c:v>
                </c:pt>
                <c:pt idx="51377">
                  <c:v>3.4715700000000002E-2</c:v>
                </c:pt>
                <c:pt idx="51378">
                  <c:v>3.2904599999999999E-2</c:v>
                </c:pt>
                <c:pt idx="51379">
                  <c:v>3.2796899999999997E-2</c:v>
                </c:pt>
                <c:pt idx="51380">
                  <c:v>4.7195399999999998E-2</c:v>
                </c:pt>
                <c:pt idx="51381">
                  <c:v>5.25732E-2</c:v>
                </c:pt>
                <c:pt idx="51382">
                  <c:v>5.1148399999999997E-2</c:v>
                </c:pt>
                <c:pt idx="51383">
                  <c:v>2.7530700000000002E-2</c:v>
                </c:pt>
                <c:pt idx="51384">
                  <c:v>3.7166600000000001E-2</c:v>
                </c:pt>
                <c:pt idx="51385">
                  <c:v>5.0978700000000002E-2</c:v>
                </c:pt>
                <c:pt idx="51386">
                  <c:v>5.4124800000000001E-2</c:v>
                </c:pt>
                <c:pt idx="51387">
                  <c:v>3.9679499999999999E-2</c:v>
                </c:pt>
                <c:pt idx="51388">
                  <c:v>4.2537699999999998E-2</c:v>
                </c:pt>
                <c:pt idx="51389">
                  <c:v>4.2469E-2</c:v>
                </c:pt>
                <c:pt idx="51390">
                  <c:v>4.1283599999999997E-2</c:v>
                </c:pt>
                <c:pt idx="51391">
                  <c:v>5.4337499999999997E-2</c:v>
                </c:pt>
                <c:pt idx="51392">
                  <c:v>4.6785399999999998E-2</c:v>
                </c:pt>
                <c:pt idx="51393">
                  <c:v>4.0053400000000003E-2</c:v>
                </c:pt>
                <c:pt idx="51394">
                  <c:v>4.8516299999999998E-2</c:v>
                </c:pt>
                <c:pt idx="51395">
                  <c:v>3.9559400000000002E-2</c:v>
                </c:pt>
                <c:pt idx="51396">
                  <c:v>3.9764399999999998E-2</c:v>
                </c:pt>
                <c:pt idx="51397">
                  <c:v>3.4269300000000003E-2</c:v>
                </c:pt>
                <c:pt idx="51398">
                  <c:v>2.9103299999999999E-2</c:v>
                </c:pt>
                <c:pt idx="51399">
                  <c:v>6.7257899999999995E-2</c:v>
                </c:pt>
                <c:pt idx="51400">
                  <c:v>2.1469100000000001E-2</c:v>
                </c:pt>
                <c:pt idx="51401">
                  <c:v>2.9850000000000002E-2</c:v>
                </c:pt>
                <c:pt idx="51402">
                  <c:v>4.2582500000000002E-2</c:v>
                </c:pt>
                <c:pt idx="51403">
                  <c:v>5.3125400000000003E-2</c:v>
                </c:pt>
                <c:pt idx="51404">
                  <c:v>2.48623E-2</c:v>
                </c:pt>
                <c:pt idx="51405">
                  <c:v>2.92263E-2</c:v>
                </c:pt>
                <c:pt idx="51406">
                  <c:v>3.0013999999999999E-2</c:v>
                </c:pt>
                <c:pt idx="51407">
                  <c:v>3.1759299999999997E-2</c:v>
                </c:pt>
                <c:pt idx="51408">
                  <c:v>2.8272599999999998E-2</c:v>
                </c:pt>
                <c:pt idx="51409">
                  <c:v>2.5411599999999999E-2</c:v>
                </c:pt>
                <c:pt idx="51410">
                  <c:v>4.4022600000000002E-2</c:v>
                </c:pt>
                <c:pt idx="51411">
                  <c:v>2.6704800000000001E-2</c:v>
                </c:pt>
                <c:pt idx="51412">
                  <c:v>2.8622600000000002E-2</c:v>
                </c:pt>
                <c:pt idx="51413">
                  <c:v>3.90835E-2</c:v>
                </c:pt>
                <c:pt idx="51414">
                  <c:v>2.9484699999999999E-2</c:v>
                </c:pt>
                <c:pt idx="51415">
                  <c:v>3.6832799999999999E-2</c:v>
                </c:pt>
                <c:pt idx="51416">
                  <c:v>2.0688999999999999E-2</c:v>
                </c:pt>
                <c:pt idx="51417">
                  <c:v>1.02568E-2</c:v>
                </c:pt>
                <c:pt idx="51418">
                  <c:v>2.87514E-2</c:v>
                </c:pt>
                <c:pt idx="51419">
                  <c:v>1.9971800000000001E-2</c:v>
                </c:pt>
                <c:pt idx="51420">
                  <c:v>4.1386600000000003E-2</c:v>
                </c:pt>
                <c:pt idx="51421">
                  <c:v>1.2019200000000001E-2</c:v>
                </c:pt>
                <c:pt idx="51422">
                  <c:v>1.7530400000000002E-2</c:v>
                </c:pt>
                <c:pt idx="51423">
                  <c:v>2.6165000000000001E-2</c:v>
                </c:pt>
                <c:pt idx="51424">
                  <c:v>1.8697700000000001E-2</c:v>
                </c:pt>
                <c:pt idx="51425">
                  <c:v>1.27087E-2</c:v>
                </c:pt>
                <c:pt idx="51426">
                  <c:v>2.3783700000000001E-2</c:v>
                </c:pt>
                <c:pt idx="51427">
                  <c:v>2.45972E-2</c:v>
                </c:pt>
                <c:pt idx="51428">
                  <c:v>2.7307499999999998E-2</c:v>
                </c:pt>
                <c:pt idx="51429">
                  <c:v>1.5480000000000001E-2</c:v>
                </c:pt>
                <c:pt idx="51430">
                  <c:v>-7.9536400000000001E-4</c:v>
                </c:pt>
                <c:pt idx="51431">
                  <c:v>2.5545100000000001E-2</c:v>
                </c:pt>
                <c:pt idx="51432">
                  <c:v>2.2762299999999999E-2</c:v>
                </c:pt>
                <c:pt idx="51433">
                  <c:v>1.49488E-2</c:v>
                </c:pt>
                <c:pt idx="51434">
                  <c:v>4.2638800000000003E-3</c:v>
                </c:pt>
                <c:pt idx="51435">
                  <c:v>1.02015E-2</c:v>
                </c:pt>
                <c:pt idx="51436">
                  <c:v>2.6369099999999999E-2</c:v>
                </c:pt>
                <c:pt idx="51437">
                  <c:v>1.7329199999999999E-2</c:v>
                </c:pt>
                <c:pt idx="51438">
                  <c:v>2.9393200000000001E-2</c:v>
                </c:pt>
                <c:pt idx="51439">
                  <c:v>9.6721600000000008E-3</c:v>
                </c:pt>
                <c:pt idx="51440">
                  <c:v>2.7888300000000001E-2</c:v>
                </c:pt>
                <c:pt idx="51441">
                  <c:v>2.0656600000000001E-2</c:v>
                </c:pt>
                <c:pt idx="51442">
                  <c:v>1.6509099999999999E-2</c:v>
                </c:pt>
                <c:pt idx="51443">
                  <c:v>1.0048899999999999E-2</c:v>
                </c:pt>
                <c:pt idx="51444">
                  <c:v>3.0708300000000001E-3</c:v>
                </c:pt>
                <c:pt idx="51445">
                  <c:v>1.7520000000000001E-2</c:v>
                </c:pt>
                <c:pt idx="51446">
                  <c:v>7.5531000000000003E-4</c:v>
                </c:pt>
                <c:pt idx="51447">
                  <c:v>1.2178400000000001E-2</c:v>
                </c:pt>
                <c:pt idx="51448">
                  <c:v>-1.44844E-2</c:v>
                </c:pt>
                <c:pt idx="51449">
                  <c:v>2.5211299999999999E-2</c:v>
                </c:pt>
                <c:pt idx="51450">
                  <c:v>-6.1893500000000004E-4</c:v>
                </c:pt>
                <c:pt idx="51451">
                  <c:v>2.42548E-2</c:v>
                </c:pt>
                <c:pt idx="51452">
                  <c:v>1.16396E-2</c:v>
                </c:pt>
                <c:pt idx="51453">
                  <c:v>8.4085500000000007E-3</c:v>
                </c:pt>
                <c:pt idx="51454">
                  <c:v>-5.39494E-3</c:v>
                </c:pt>
                <c:pt idx="51455">
                  <c:v>1.24054E-2</c:v>
                </c:pt>
                <c:pt idx="51456">
                  <c:v>1.2275700000000001E-2</c:v>
                </c:pt>
                <c:pt idx="51457">
                  <c:v>1.6868600000000001E-2</c:v>
                </c:pt>
                <c:pt idx="51458">
                  <c:v>1.5761399999999998E-2</c:v>
                </c:pt>
                <c:pt idx="51459">
                  <c:v>-3.1156500000000002E-3</c:v>
                </c:pt>
                <c:pt idx="51460">
                  <c:v>2.8522499999999999E-2</c:v>
                </c:pt>
                <c:pt idx="51461" formatCode="0.00E+00">
                  <c:v>3.2167400000000001E-3</c:v>
                </c:pt>
                <c:pt idx="51462">
                  <c:v>3.5907700000000001E-2</c:v>
                </c:pt>
                <c:pt idx="51463">
                  <c:v>-2.4786000000000001E-3</c:v>
                </c:pt>
                <c:pt idx="51464">
                  <c:v>1.6194299999999998E-2</c:v>
                </c:pt>
                <c:pt idx="51465">
                  <c:v>1.2951900000000001E-2</c:v>
                </c:pt>
                <c:pt idx="51466">
                  <c:v>2.73399E-2</c:v>
                </c:pt>
                <c:pt idx="51467">
                  <c:v>1.47104E-2</c:v>
                </c:pt>
                <c:pt idx="51468">
                  <c:v>2.6881200000000001E-2</c:v>
                </c:pt>
                <c:pt idx="51469">
                  <c:v>4.1532499999999998E-3</c:v>
                </c:pt>
                <c:pt idx="51470">
                  <c:v>1.27916E-2</c:v>
                </c:pt>
                <c:pt idx="51471">
                  <c:v>1.9209899999999999E-2</c:v>
                </c:pt>
                <c:pt idx="51472">
                  <c:v>2.7972199999999999E-2</c:v>
                </c:pt>
                <c:pt idx="51473">
                  <c:v>2.29292E-2</c:v>
                </c:pt>
                <c:pt idx="51474">
                  <c:v>2.0099599999999999E-2</c:v>
                </c:pt>
                <c:pt idx="51475">
                  <c:v>4.0031400000000002E-2</c:v>
                </c:pt>
                <c:pt idx="51476">
                  <c:v>2.5306700000000001E-2</c:v>
                </c:pt>
                <c:pt idx="51477">
                  <c:v>1.6568200000000002E-2</c:v>
                </c:pt>
                <c:pt idx="51478">
                  <c:v>-3.5333600000000001E-3</c:v>
                </c:pt>
                <c:pt idx="51479">
                  <c:v>2.8471900000000001E-2</c:v>
                </c:pt>
                <c:pt idx="51480">
                  <c:v>2.5978099999999999E-3</c:v>
                </c:pt>
                <c:pt idx="51481">
                  <c:v>1.7660100000000001E-2</c:v>
                </c:pt>
                <c:pt idx="51482">
                  <c:v>-2.4223299999999999E-3</c:v>
                </c:pt>
                <c:pt idx="51483">
                  <c:v>2.4569500000000001E-2</c:v>
                </c:pt>
                <c:pt idx="51484">
                  <c:v>1.6340299999999999E-2</c:v>
                </c:pt>
                <c:pt idx="51485">
                  <c:v>-7.4586899999999996E-3</c:v>
                </c:pt>
                <c:pt idx="51486">
                  <c:v>-6.0710900000000003E-3</c:v>
                </c:pt>
                <c:pt idx="51487">
                  <c:v>1.9989000000000001E-3</c:v>
                </c:pt>
                <c:pt idx="51488">
                  <c:v>-1.15967E-3</c:v>
                </c:pt>
                <c:pt idx="51489">
                  <c:v>-6.3448000000000003E-3</c:v>
                </c:pt>
                <c:pt idx="51490">
                  <c:v>-1.13916E-2</c:v>
                </c:pt>
                <c:pt idx="51491">
                  <c:v>3.3340499999999999E-3</c:v>
                </c:pt>
                <c:pt idx="51492">
                  <c:v>-6.4563800000000003E-4</c:v>
                </c:pt>
                <c:pt idx="51493">
                  <c:v>1.9101099999999999E-2</c:v>
                </c:pt>
                <c:pt idx="51494">
                  <c:v>1.6870500000000001E-3</c:v>
                </c:pt>
                <c:pt idx="51495">
                  <c:v>-2.9535299999999998E-3</c:v>
                </c:pt>
                <c:pt idx="51496">
                  <c:v>-9.0274799999999992E-3</c:v>
                </c:pt>
                <c:pt idx="51497">
                  <c:v>-7.6484700000000001E-3</c:v>
                </c:pt>
                <c:pt idx="51498">
                  <c:v>-3.9520299999999996E-3</c:v>
                </c:pt>
                <c:pt idx="51499">
                  <c:v>-2.48442E-2</c:v>
                </c:pt>
                <c:pt idx="51500">
                  <c:v>-4.7082900000000004E-3</c:v>
                </c:pt>
                <c:pt idx="51501">
                  <c:v>-5.3682299999999999E-3</c:v>
                </c:pt>
                <c:pt idx="51502" formatCode="0.00E+00">
                  <c:v>-1.90735E-5</c:v>
                </c:pt>
                <c:pt idx="51503">
                  <c:v>-3.8452099999999999E-3</c:v>
                </c:pt>
                <c:pt idx="51504">
                  <c:v>9.5977800000000002E-3</c:v>
                </c:pt>
                <c:pt idx="51505">
                  <c:v>1.47533E-2</c:v>
                </c:pt>
                <c:pt idx="51506">
                  <c:v>1.5749900000000001E-2</c:v>
                </c:pt>
                <c:pt idx="51507">
                  <c:v>-1.37825E-2</c:v>
                </c:pt>
                <c:pt idx="51508">
                  <c:v>7.2088200000000003E-3</c:v>
                </c:pt>
                <c:pt idx="51509">
                  <c:v>-1.3621299999999999E-2</c:v>
                </c:pt>
                <c:pt idx="51510">
                  <c:v>-3.1585699999999999E-3</c:v>
                </c:pt>
                <c:pt idx="51511">
                  <c:v>-6.6957500000000003E-3</c:v>
                </c:pt>
                <c:pt idx="51512">
                  <c:v>-4.8732799999999998E-4</c:v>
                </c:pt>
                <c:pt idx="51513">
                  <c:v>-9.60541E-3</c:v>
                </c:pt>
                <c:pt idx="51514">
                  <c:v>-6.7215E-3</c:v>
                </c:pt>
                <c:pt idx="51515">
                  <c:v>-1.7014499999999998E-2</c:v>
                </c:pt>
                <c:pt idx="51516">
                  <c:v>-1.7405500000000001E-2</c:v>
                </c:pt>
                <c:pt idx="51517">
                  <c:v>-1.7170899999999999E-2</c:v>
                </c:pt>
                <c:pt idx="51518">
                  <c:v>-1.6318300000000001E-2</c:v>
                </c:pt>
                <c:pt idx="51519">
                  <c:v>-2.4388300000000002E-2</c:v>
                </c:pt>
                <c:pt idx="51520">
                  <c:v>-2.14319E-2</c:v>
                </c:pt>
                <c:pt idx="51521">
                  <c:v>-1.8331500000000001E-2</c:v>
                </c:pt>
                <c:pt idx="51522">
                  <c:v>-2.3457499999999999E-2</c:v>
                </c:pt>
                <c:pt idx="51523">
                  <c:v>-2.5541299999999999E-2</c:v>
                </c:pt>
                <c:pt idx="51524">
                  <c:v>-2.4059299999999999E-2</c:v>
                </c:pt>
                <c:pt idx="51525">
                  <c:v>-5.28145E-3</c:v>
                </c:pt>
                <c:pt idx="51526">
                  <c:v>-2.4878500000000001E-2</c:v>
                </c:pt>
                <c:pt idx="51527">
                  <c:v>-1.45884E-2</c:v>
                </c:pt>
                <c:pt idx="51528">
                  <c:v>-2.0574599999999998E-2</c:v>
                </c:pt>
                <c:pt idx="51529">
                  <c:v>-1.1415500000000001E-3</c:v>
                </c:pt>
                <c:pt idx="51530">
                  <c:v>-1.5713700000000001E-2</c:v>
                </c:pt>
                <c:pt idx="51531">
                  <c:v>-1.2873600000000001E-2</c:v>
                </c:pt>
                <c:pt idx="51532">
                  <c:v>-2.5836899999999999E-2</c:v>
                </c:pt>
                <c:pt idx="51533">
                  <c:v>-9.3698500000000007E-3</c:v>
                </c:pt>
                <c:pt idx="51534" formatCode="0.00E+00">
                  <c:v>-5.7220499999999997E-6</c:v>
                </c:pt>
                <c:pt idx="51535">
                  <c:v>-2.6106799999999999E-2</c:v>
                </c:pt>
                <c:pt idx="51536">
                  <c:v>-2.31647E-2</c:v>
                </c:pt>
                <c:pt idx="51537">
                  <c:v>-1.1490800000000001E-2</c:v>
                </c:pt>
                <c:pt idx="51538">
                  <c:v>-2.8076199999999998E-3</c:v>
                </c:pt>
                <c:pt idx="51539">
                  <c:v>-6.69098E-3</c:v>
                </c:pt>
                <c:pt idx="51540">
                  <c:v>-3.0454599999999998E-2</c:v>
                </c:pt>
                <c:pt idx="51541">
                  <c:v>-2.6491199999999999E-2</c:v>
                </c:pt>
                <c:pt idx="51542">
                  <c:v>-1.47791E-2</c:v>
                </c:pt>
                <c:pt idx="51543">
                  <c:v>-2.4793599999999999E-2</c:v>
                </c:pt>
                <c:pt idx="51544">
                  <c:v>-1.73502E-2</c:v>
                </c:pt>
                <c:pt idx="51545">
                  <c:v>-3.2861700000000001E-2</c:v>
                </c:pt>
                <c:pt idx="51546">
                  <c:v>-2.6913599999999999E-2</c:v>
                </c:pt>
                <c:pt idx="51547">
                  <c:v>-3.3812500000000002E-2</c:v>
                </c:pt>
                <c:pt idx="51548">
                  <c:v>-3.2495499999999997E-2</c:v>
                </c:pt>
                <c:pt idx="51549">
                  <c:v>-2.0280800000000002E-2</c:v>
                </c:pt>
                <c:pt idx="51550">
                  <c:v>-2.1808600000000001E-2</c:v>
                </c:pt>
                <c:pt idx="51551">
                  <c:v>-1.8714000000000001E-2</c:v>
                </c:pt>
                <c:pt idx="51552">
                  <c:v>-1.4460600000000001E-2</c:v>
                </c:pt>
                <c:pt idx="51553">
                  <c:v>-2.8368000000000001E-2</c:v>
                </c:pt>
                <c:pt idx="51554">
                  <c:v>-2.75602E-2</c:v>
                </c:pt>
                <c:pt idx="51555">
                  <c:v>-2.56767E-2</c:v>
                </c:pt>
                <c:pt idx="51556">
                  <c:v>-3.7312499999999998E-2</c:v>
                </c:pt>
                <c:pt idx="51557">
                  <c:v>-3.6048900000000002E-2</c:v>
                </c:pt>
                <c:pt idx="51558">
                  <c:v>-3.7017799999999997E-2</c:v>
                </c:pt>
                <c:pt idx="51559">
                  <c:v>-3.3641799999999999E-2</c:v>
                </c:pt>
                <c:pt idx="51560">
                  <c:v>-3.0282E-2</c:v>
                </c:pt>
                <c:pt idx="51561">
                  <c:v>-2.1492000000000001E-2</c:v>
                </c:pt>
                <c:pt idx="51562">
                  <c:v>-1.7541899999999999E-2</c:v>
                </c:pt>
                <c:pt idx="51563">
                  <c:v>-2.9844300000000001E-2</c:v>
                </c:pt>
                <c:pt idx="51564">
                  <c:v>-1.5955899999999999E-2</c:v>
                </c:pt>
                <c:pt idx="51565">
                  <c:v>-3.0142800000000001E-2</c:v>
                </c:pt>
                <c:pt idx="51566">
                  <c:v>-2.6060099999999999E-2</c:v>
                </c:pt>
                <c:pt idx="51567">
                  <c:v>-2.7953100000000002E-2</c:v>
                </c:pt>
                <c:pt idx="51568">
                  <c:v>-1.73302E-2</c:v>
                </c:pt>
                <c:pt idx="51569">
                  <c:v>-2.2968300000000001E-2</c:v>
                </c:pt>
                <c:pt idx="51570">
                  <c:v>-1.8172299999999999E-2</c:v>
                </c:pt>
                <c:pt idx="51571">
                  <c:v>-2.9876699999999999E-2</c:v>
                </c:pt>
                <c:pt idx="51572">
                  <c:v>-1.85442E-2</c:v>
                </c:pt>
                <c:pt idx="51573">
                  <c:v>-4.0892600000000001E-2</c:v>
                </c:pt>
                <c:pt idx="51574">
                  <c:v>-3.2930399999999999E-2</c:v>
                </c:pt>
                <c:pt idx="51575">
                  <c:v>-3.3347099999999998E-2</c:v>
                </c:pt>
                <c:pt idx="51576">
                  <c:v>-3.4380000000000001E-2</c:v>
                </c:pt>
                <c:pt idx="51577">
                  <c:v>-2.3822800000000002E-2</c:v>
                </c:pt>
                <c:pt idx="51578">
                  <c:v>-5.4616899999999999E-3</c:v>
                </c:pt>
                <c:pt idx="51579">
                  <c:v>-2.6778199999999999E-2</c:v>
                </c:pt>
                <c:pt idx="51580">
                  <c:v>-2.8774299999999999E-2</c:v>
                </c:pt>
                <c:pt idx="51581">
                  <c:v>-1.23844E-2</c:v>
                </c:pt>
                <c:pt idx="51582">
                  <c:v>-1.9788699999999999E-2</c:v>
                </c:pt>
                <c:pt idx="51583">
                  <c:v>-3.4935000000000001E-2</c:v>
                </c:pt>
                <c:pt idx="51584">
                  <c:v>-3.4972200000000002E-2</c:v>
                </c:pt>
                <c:pt idx="51585">
                  <c:v>-3.5289800000000003E-2</c:v>
                </c:pt>
                <c:pt idx="51586">
                  <c:v>-4.4461300000000002E-2</c:v>
                </c:pt>
                <c:pt idx="51587">
                  <c:v>-2.9418E-2</c:v>
                </c:pt>
                <c:pt idx="51588">
                  <c:v>-3.35827E-2</c:v>
                </c:pt>
                <c:pt idx="51589">
                  <c:v>-2.6500699999999999E-2</c:v>
                </c:pt>
                <c:pt idx="51590">
                  <c:v>-3.6576299999999999E-2</c:v>
                </c:pt>
                <c:pt idx="51591">
                  <c:v>-1.9418700000000001E-2</c:v>
                </c:pt>
                <c:pt idx="51592">
                  <c:v>-3.4479099999999999E-2</c:v>
                </c:pt>
                <c:pt idx="51593">
                  <c:v>-1.7424599999999998E-2</c:v>
                </c:pt>
                <c:pt idx="51594">
                  <c:v>-3.7262000000000003E-2</c:v>
                </c:pt>
                <c:pt idx="51595" formatCode="0.00E+00">
                  <c:v>-2.87409E-2</c:v>
                </c:pt>
                <c:pt idx="51596">
                  <c:v>-2.35357E-2</c:v>
                </c:pt>
                <c:pt idx="51597">
                  <c:v>-3.1850799999999999E-2</c:v>
                </c:pt>
                <c:pt idx="51598">
                  <c:v>-2.6499700000000001E-2</c:v>
                </c:pt>
                <c:pt idx="51599">
                  <c:v>-2.82946E-2</c:v>
                </c:pt>
                <c:pt idx="51600">
                  <c:v>-2.9001200000000001E-2</c:v>
                </c:pt>
                <c:pt idx="51601">
                  <c:v>-3.4102399999999998E-2</c:v>
                </c:pt>
                <c:pt idx="51602">
                  <c:v>-2.3385E-2</c:v>
                </c:pt>
                <c:pt idx="51603">
                  <c:v>-2.8356599999999999E-2</c:v>
                </c:pt>
                <c:pt idx="51604">
                  <c:v>-3.7309599999999998E-2</c:v>
                </c:pt>
                <c:pt idx="51605">
                  <c:v>-3.9821599999999999E-2</c:v>
                </c:pt>
                <c:pt idx="51606">
                  <c:v>-2.15406E-2</c:v>
                </c:pt>
                <c:pt idx="51607">
                  <c:v>-1.9407299999999999E-2</c:v>
                </c:pt>
                <c:pt idx="51608">
                  <c:v>-8.6927399999999991E-3</c:v>
                </c:pt>
                <c:pt idx="51609">
                  <c:v>-4.4373500000000003E-2</c:v>
                </c:pt>
                <c:pt idx="51610">
                  <c:v>-2.4562799999999999E-2</c:v>
                </c:pt>
                <c:pt idx="51611">
                  <c:v>-3.4449599999999997E-2</c:v>
                </c:pt>
                <c:pt idx="51612">
                  <c:v>-4.3106100000000001E-2</c:v>
                </c:pt>
                <c:pt idx="51613">
                  <c:v>-3.10192E-2</c:v>
                </c:pt>
                <c:pt idx="51614">
                  <c:v>-3.5340299999999998E-2</c:v>
                </c:pt>
                <c:pt idx="51615">
                  <c:v>-4.8827200000000001E-2</c:v>
                </c:pt>
                <c:pt idx="51616">
                  <c:v>-5.2869800000000002E-2</c:v>
                </c:pt>
                <c:pt idx="51617">
                  <c:v>-4.5662899999999999E-2</c:v>
                </c:pt>
                <c:pt idx="51618">
                  <c:v>-5.0136600000000003E-2</c:v>
                </c:pt>
                <c:pt idx="51619">
                  <c:v>-3.5382299999999998E-2</c:v>
                </c:pt>
                <c:pt idx="51620">
                  <c:v>-4.8973099999999999E-2</c:v>
                </c:pt>
                <c:pt idx="51621">
                  <c:v>-3.5550100000000001E-2</c:v>
                </c:pt>
                <c:pt idx="51622">
                  <c:v>-3.9987599999999998E-2</c:v>
                </c:pt>
                <c:pt idx="51623">
                  <c:v>-4.4586199999999999E-2</c:v>
                </c:pt>
                <c:pt idx="51624">
                  <c:v>-4.9014099999999998E-2</c:v>
                </c:pt>
                <c:pt idx="51625">
                  <c:v>-4.0846800000000003E-2</c:v>
                </c:pt>
                <c:pt idx="51626">
                  <c:v>-4.7121999999999997E-2</c:v>
                </c:pt>
                <c:pt idx="51627">
                  <c:v>-5.4895399999999997E-2</c:v>
                </c:pt>
                <c:pt idx="51628">
                  <c:v>-5.6726499999999999E-2</c:v>
                </c:pt>
                <c:pt idx="51629">
                  <c:v>-5.11379E-2</c:v>
                </c:pt>
                <c:pt idx="51630">
                  <c:v>-4.5116400000000001E-2</c:v>
                </c:pt>
                <c:pt idx="51631">
                  <c:v>-4.3588599999999998E-2</c:v>
                </c:pt>
                <c:pt idx="51632">
                  <c:v>-5.2475000000000001E-2</c:v>
                </c:pt>
                <c:pt idx="51633">
                  <c:v>-4.6787299999999997E-2</c:v>
                </c:pt>
                <c:pt idx="51634">
                  <c:v>-4.10318E-2</c:v>
                </c:pt>
                <c:pt idx="51635">
                  <c:v>-5.0226199999999999E-2</c:v>
                </c:pt>
                <c:pt idx="51636">
                  <c:v>-3.2818800000000002E-2</c:v>
                </c:pt>
                <c:pt idx="51637">
                  <c:v>-2.6953700000000001E-2</c:v>
                </c:pt>
                <c:pt idx="51638">
                  <c:v>-4.1372300000000001E-2</c:v>
                </c:pt>
                <c:pt idx="51639">
                  <c:v>-2.96125E-2</c:v>
                </c:pt>
                <c:pt idx="51640">
                  <c:v>-3.6199599999999998E-2</c:v>
                </c:pt>
                <c:pt idx="51641">
                  <c:v>-3.70903E-2</c:v>
                </c:pt>
                <c:pt idx="51642">
                  <c:v>-2.6761099999999999E-2</c:v>
                </c:pt>
                <c:pt idx="51643">
                  <c:v>-5.0813700000000003E-2</c:v>
                </c:pt>
                <c:pt idx="51644">
                  <c:v>-3.3372899999999997E-2</c:v>
                </c:pt>
                <c:pt idx="51645">
                  <c:v>-4.5026799999999999E-2</c:v>
                </c:pt>
                <c:pt idx="51646">
                  <c:v>-4.15926E-2</c:v>
                </c:pt>
                <c:pt idx="51647">
                  <c:v>-4.6185499999999997E-2</c:v>
                </c:pt>
                <c:pt idx="51648">
                  <c:v>-3.9343799999999998E-2</c:v>
                </c:pt>
                <c:pt idx="51649">
                  <c:v>-4.3528600000000001E-2</c:v>
                </c:pt>
                <c:pt idx="51650">
                  <c:v>-4.5939399999999998E-2</c:v>
                </c:pt>
                <c:pt idx="51651">
                  <c:v>-3.9494500000000002E-2</c:v>
                </c:pt>
                <c:pt idx="51652">
                  <c:v>-5.9367200000000002E-2</c:v>
                </c:pt>
                <c:pt idx="51653">
                  <c:v>-4.5247999999999997E-2</c:v>
                </c:pt>
                <c:pt idx="51654">
                  <c:v>-4.3416999999999997E-2</c:v>
                </c:pt>
                <c:pt idx="51655">
                  <c:v>-3.6302599999999997E-2</c:v>
                </c:pt>
                <c:pt idx="51656">
                  <c:v>-3.3232699999999997E-2</c:v>
                </c:pt>
                <c:pt idx="51657">
                  <c:v>-3.8667699999999999E-2</c:v>
                </c:pt>
                <c:pt idx="51658">
                  <c:v>-4.9717900000000002E-2</c:v>
                </c:pt>
                <c:pt idx="51659">
                  <c:v>-2.07233E-2</c:v>
                </c:pt>
                <c:pt idx="51660">
                  <c:v>-3.5792400000000002E-2</c:v>
                </c:pt>
                <c:pt idx="51661">
                  <c:v>-4.46463E-2</c:v>
                </c:pt>
                <c:pt idx="51662">
                  <c:v>-3.3348999999999997E-2</c:v>
                </c:pt>
                <c:pt idx="51663">
                  <c:v>-3.16706E-2</c:v>
                </c:pt>
                <c:pt idx="51664">
                  <c:v>-3.1971899999999998E-2</c:v>
                </c:pt>
                <c:pt idx="51665">
                  <c:v>-2.7370499999999999E-2</c:v>
                </c:pt>
                <c:pt idx="51666">
                  <c:v>-1.9407299999999999E-2</c:v>
                </c:pt>
                <c:pt idx="51667">
                  <c:v>-3.6621099999999997E-2</c:v>
                </c:pt>
                <c:pt idx="51668">
                  <c:v>-2.5200799999999999E-2</c:v>
                </c:pt>
                <c:pt idx="51669">
                  <c:v>-4.5403499999999999E-2</c:v>
                </c:pt>
                <c:pt idx="51670">
                  <c:v>-3.4931200000000003E-2</c:v>
                </c:pt>
                <c:pt idx="51671">
                  <c:v>-4.7307000000000002E-2</c:v>
                </c:pt>
                <c:pt idx="51672">
                  <c:v>-3.7864700000000001E-2</c:v>
                </c:pt>
                <c:pt idx="51673">
                  <c:v>-4.3765999999999999E-2</c:v>
                </c:pt>
                <c:pt idx="51674">
                  <c:v>-3.55778E-2</c:v>
                </c:pt>
                <c:pt idx="51675">
                  <c:v>-4.4071199999999998E-2</c:v>
                </c:pt>
                <c:pt idx="51676">
                  <c:v>-2.07233E-2</c:v>
                </c:pt>
                <c:pt idx="51677">
                  <c:v>-5.0274800000000001E-2</c:v>
                </c:pt>
                <c:pt idx="51678">
                  <c:v>-3.3619900000000001E-2</c:v>
                </c:pt>
                <c:pt idx="51679">
                  <c:v>-4.3998700000000002E-2</c:v>
                </c:pt>
                <c:pt idx="51680">
                  <c:v>-3.2105399999999999E-2</c:v>
                </c:pt>
                <c:pt idx="51681">
                  <c:v>-4.4296299999999997E-2</c:v>
                </c:pt>
                <c:pt idx="51682">
                  <c:v>-4.2581599999999997E-2</c:v>
                </c:pt>
                <c:pt idx="51683">
                  <c:v>-2.9373199999999999E-2</c:v>
                </c:pt>
                <c:pt idx="51684">
                  <c:v>-3.1790699999999998E-2</c:v>
                </c:pt>
                <c:pt idx="51685">
                  <c:v>-1.88732E-2</c:v>
                </c:pt>
                <c:pt idx="51686">
                  <c:v>-3.9848300000000003E-2</c:v>
                </c:pt>
                <c:pt idx="51687">
                  <c:v>-1.8831299999999999E-2</c:v>
                </c:pt>
                <c:pt idx="51688">
                  <c:v>-4.68779E-2</c:v>
                </c:pt>
                <c:pt idx="51689">
                  <c:v>-7.52449E-3</c:v>
                </c:pt>
                <c:pt idx="51690">
                  <c:v>-4.7507300000000002E-2</c:v>
                </c:pt>
                <c:pt idx="51691">
                  <c:v>-2.2785199999999999E-2</c:v>
                </c:pt>
                <c:pt idx="51692">
                  <c:v>-4.2384100000000001E-2</c:v>
                </c:pt>
                <c:pt idx="51693">
                  <c:v>-2.3039799999999999E-2</c:v>
                </c:pt>
                <c:pt idx="51694">
                  <c:v>-3.6695499999999999E-2</c:v>
                </c:pt>
                <c:pt idx="51695">
                  <c:v>-1.6745599999999999E-2</c:v>
                </c:pt>
                <c:pt idx="51696">
                  <c:v>-4.3213799999999997E-2</c:v>
                </c:pt>
                <c:pt idx="51697">
                  <c:v>-3.3785799999999998E-2</c:v>
                </c:pt>
                <c:pt idx="51698">
                  <c:v>-3.3077200000000001E-2</c:v>
                </c:pt>
                <c:pt idx="51699">
                  <c:v>-3.2921800000000001E-2</c:v>
                </c:pt>
                <c:pt idx="51700">
                  <c:v>-3.0283000000000001E-2</c:v>
                </c:pt>
                <c:pt idx="51701">
                  <c:v>-3.2739600000000001E-2</c:v>
                </c:pt>
                <c:pt idx="51702">
                  <c:v>-1.55935E-2</c:v>
                </c:pt>
                <c:pt idx="51703">
                  <c:v>-4.4837000000000002E-2</c:v>
                </c:pt>
                <c:pt idx="51704">
                  <c:v>-2.6524499999999999E-2</c:v>
                </c:pt>
                <c:pt idx="51705">
                  <c:v>-3.9872199999999997E-2</c:v>
                </c:pt>
                <c:pt idx="51706">
                  <c:v>-2.0688100000000001E-2</c:v>
                </c:pt>
                <c:pt idx="51707">
                  <c:v>-3.4055700000000001E-2</c:v>
                </c:pt>
                <c:pt idx="51708">
                  <c:v>-1.8278099999999999E-2</c:v>
                </c:pt>
                <c:pt idx="51709">
                  <c:v>-3.0625300000000001E-2</c:v>
                </c:pt>
                <c:pt idx="51710">
                  <c:v>-1.6634900000000001E-2</c:v>
                </c:pt>
                <c:pt idx="51711">
                  <c:v>-4.0633200000000001E-2</c:v>
                </c:pt>
                <c:pt idx="51712">
                  <c:v>-1.3480199999999999E-2</c:v>
                </c:pt>
                <c:pt idx="51713">
                  <c:v>-3.2238999999999997E-2</c:v>
                </c:pt>
                <c:pt idx="51714">
                  <c:v>-2.7616499999999999E-2</c:v>
                </c:pt>
                <c:pt idx="51715">
                  <c:v>-1.5966399999999999E-2</c:v>
                </c:pt>
                <c:pt idx="51716">
                  <c:v>-3.34606E-2</c:v>
                </c:pt>
                <c:pt idx="51717">
                  <c:v>-2.2068999999999998E-2</c:v>
                </c:pt>
                <c:pt idx="51718">
                  <c:v>-4.0013300000000002E-2</c:v>
                </c:pt>
                <c:pt idx="51719">
                  <c:v>-2.5282900000000001E-2</c:v>
                </c:pt>
                <c:pt idx="51720">
                  <c:v>-2.98958E-2</c:v>
                </c:pt>
                <c:pt idx="51721">
                  <c:v>-2.52047E-2</c:v>
                </c:pt>
                <c:pt idx="51722">
                  <c:v>-3.4087199999999998E-2</c:v>
                </c:pt>
                <c:pt idx="51723">
                  <c:v>-5.2604699999999997E-3</c:v>
                </c:pt>
                <c:pt idx="51724">
                  <c:v>-2.7087199999999999E-2</c:v>
                </c:pt>
                <c:pt idx="51725">
                  <c:v>-1.46236E-2</c:v>
                </c:pt>
                <c:pt idx="51726">
                  <c:v>-3.7769299999999999E-2</c:v>
                </c:pt>
                <c:pt idx="51727">
                  <c:v>-1.47457E-2</c:v>
                </c:pt>
                <c:pt idx="51728">
                  <c:v>-2.4032600000000001E-2</c:v>
                </c:pt>
                <c:pt idx="51729">
                  <c:v>-1.71843E-2</c:v>
                </c:pt>
                <c:pt idx="51730">
                  <c:v>-2.2135700000000001E-2</c:v>
                </c:pt>
                <c:pt idx="51731">
                  <c:v>-1.6593E-2</c:v>
                </c:pt>
                <c:pt idx="51732">
                  <c:v>-2.11287E-2</c:v>
                </c:pt>
                <c:pt idx="51733">
                  <c:v>-1.70755E-2</c:v>
                </c:pt>
                <c:pt idx="51734">
                  <c:v>-2.1153499999999999E-2</c:v>
                </c:pt>
                <c:pt idx="51735">
                  <c:v>-2.2972099999999999E-2</c:v>
                </c:pt>
                <c:pt idx="51736">
                  <c:v>-2.2079499999999998E-2</c:v>
                </c:pt>
                <c:pt idx="51737">
                  <c:v>-2.6639900000000001E-2</c:v>
                </c:pt>
                <c:pt idx="51738">
                  <c:v>-1.53046E-2</c:v>
                </c:pt>
                <c:pt idx="51739">
                  <c:v>-2.3186700000000001E-2</c:v>
                </c:pt>
                <c:pt idx="51740">
                  <c:v>-1.83754E-2</c:v>
                </c:pt>
                <c:pt idx="51741">
                  <c:v>-1.55535E-2</c:v>
                </c:pt>
                <c:pt idx="51742">
                  <c:v>-2.59495E-2</c:v>
                </c:pt>
                <c:pt idx="51743">
                  <c:v>-2.6417699999999999E-2</c:v>
                </c:pt>
                <c:pt idx="51744">
                  <c:v>-2.1573100000000001E-2</c:v>
                </c:pt>
                <c:pt idx="51745">
                  <c:v>-1.5958799999999999E-2</c:v>
                </c:pt>
                <c:pt idx="51746">
                  <c:v>-3.26433E-2</c:v>
                </c:pt>
                <c:pt idx="51747">
                  <c:v>-1.9632299999999998E-2</c:v>
                </c:pt>
                <c:pt idx="51748">
                  <c:v>-2.61459E-2</c:v>
                </c:pt>
                <c:pt idx="51749">
                  <c:v>-2.8033300000000001E-2</c:v>
                </c:pt>
                <c:pt idx="51750">
                  <c:v>-3.7799800000000001E-2</c:v>
                </c:pt>
                <c:pt idx="51751">
                  <c:v>-2.1514899999999998E-3</c:v>
                </c:pt>
                <c:pt idx="51752">
                  <c:v>-2.3853300000000001E-2</c:v>
                </c:pt>
                <c:pt idx="51753">
                  <c:v>-1.75085E-2</c:v>
                </c:pt>
                <c:pt idx="51754">
                  <c:v>-1.9523599999999999E-2</c:v>
                </c:pt>
                <c:pt idx="51755">
                  <c:v>-2.5224699999999999E-2</c:v>
                </c:pt>
                <c:pt idx="51756">
                  <c:v>-2.0200699999999999E-2</c:v>
                </c:pt>
                <c:pt idx="51757">
                  <c:v>-3.02324E-2</c:v>
                </c:pt>
                <c:pt idx="51758">
                  <c:v>-4.03214E-3</c:v>
                </c:pt>
                <c:pt idx="51759">
                  <c:v>-2.9136700000000001E-2</c:v>
                </c:pt>
                <c:pt idx="51760">
                  <c:v>-2.59151E-2</c:v>
                </c:pt>
                <c:pt idx="51761">
                  <c:v>-1.9300500000000002E-2</c:v>
                </c:pt>
                <c:pt idx="51762">
                  <c:v>-1.17474E-2</c:v>
                </c:pt>
                <c:pt idx="51763">
                  <c:v>-1.0399800000000001E-2</c:v>
                </c:pt>
                <c:pt idx="51764">
                  <c:v>2.6826900000000002E-3</c:v>
                </c:pt>
                <c:pt idx="51765">
                  <c:v>7.6999700000000004E-3</c:v>
                </c:pt>
                <c:pt idx="51766">
                  <c:v>6.2217699999999997E-3</c:v>
                </c:pt>
                <c:pt idx="51767">
                  <c:v>-9.8533600000000002E-3</c:v>
                </c:pt>
                <c:pt idx="51768">
                  <c:v>-1.08194E-2</c:v>
                </c:pt>
                <c:pt idx="51769">
                  <c:v>7.7686300000000003E-3</c:v>
                </c:pt>
                <c:pt idx="51770">
                  <c:v>2.9220600000000002E-3</c:v>
                </c:pt>
                <c:pt idx="51771">
                  <c:v>-1.69926E-2</c:v>
                </c:pt>
                <c:pt idx="51772">
                  <c:v>-4.7817199999999997E-3</c:v>
                </c:pt>
                <c:pt idx="51773">
                  <c:v>-1.56002E-2</c:v>
                </c:pt>
                <c:pt idx="51774">
                  <c:v>-5.0363500000000002E-3</c:v>
                </c:pt>
                <c:pt idx="51775">
                  <c:v>-7.9688999999999992E-3</c:v>
                </c:pt>
                <c:pt idx="51776">
                  <c:v>-5.2642800000000001E-4</c:v>
                </c:pt>
                <c:pt idx="51777">
                  <c:v>-5.0287200000000004E-3</c:v>
                </c:pt>
                <c:pt idx="51778">
                  <c:v>7.1544599999999996E-3</c:v>
                </c:pt>
                <c:pt idx="51779">
                  <c:v>-1.5450500000000001E-2</c:v>
                </c:pt>
                <c:pt idx="51780">
                  <c:v>-2.4366399999999999E-3</c:v>
                </c:pt>
                <c:pt idx="51781">
                  <c:v>9.28497E-3</c:v>
                </c:pt>
                <c:pt idx="51782">
                  <c:v>-7.7285799999999997E-3</c:v>
                </c:pt>
                <c:pt idx="51783">
                  <c:v>3.95298E-3</c:v>
                </c:pt>
                <c:pt idx="51784">
                  <c:v>-4.4813199999999996E-3</c:v>
                </c:pt>
                <c:pt idx="51785">
                  <c:v>1.3588899999999999E-2</c:v>
                </c:pt>
                <c:pt idx="51786">
                  <c:v>2.8133400000000001E-3</c:v>
                </c:pt>
                <c:pt idx="51787">
                  <c:v>1.71824E-2</c:v>
                </c:pt>
                <c:pt idx="51788">
                  <c:v>3.6239600000000002E-4</c:v>
                </c:pt>
                <c:pt idx="51789" formatCode="0.00E+00">
                  <c:v>2.8610199999999999E-6</c:v>
                </c:pt>
                <c:pt idx="51790">
                  <c:v>2.1867800000000001E-3</c:v>
                </c:pt>
                <c:pt idx="51791">
                  <c:v>-3.7860900000000002E-3</c:v>
                </c:pt>
                <c:pt idx="51792">
                  <c:v>3.2434500000000002E-3</c:v>
                </c:pt>
                <c:pt idx="51793">
                  <c:v>1.11523E-2</c:v>
                </c:pt>
                <c:pt idx="51794">
                  <c:v>-2.81525E-3</c:v>
                </c:pt>
                <c:pt idx="51795">
                  <c:v>1.50642E-2</c:v>
                </c:pt>
                <c:pt idx="51796">
                  <c:v>4.4650999999999996E-3</c:v>
                </c:pt>
                <c:pt idx="51797">
                  <c:v>3.6974E-3</c:v>
                </c:pt>
                <c:pt idx="51798">
                  <c:v>-3.66688E-3</c:v>
                </c:pt>
                <c:pt idx="51799">
                  <c:v>1.8787399999999999E-2</c:v>
                </c:pt>
                <c:pt idx="51800">
                  <c:v>1.3855900000000001E-2</c:v>
                </c:pt>
                <c:pt idx="51801">
                  <c:v>1.1756900000000001E-2</c:v>
                </c:pt>
                <c:pt idx="51802">
                  <c:v>7.0238100000000001E-3</c:v>
                </c:pt>
                <c:pt idx="51803">
                  <c:v>2.2428500000000001E-2</c:v>
                </c:pt>
                <c:pt idx="51804">
                  <c:v>2.63252E-2</c:v>
                </c:pt>
                <c:pt idx="51805">
                  <c:v>1.2779200000000001E-3</c:v>
                </c:pt>
                <c:pt idx="51806">
                  <c:v>1.5724200000000001E-2</c:v>
                </c:pt>
                <c:pt idx="51807">
                  <c:v>1.3156899999999999E-2</c:v>
                </c:pt>
                <c:pt idx="51808">
                  <c:v>2.2619199999999999E-2</c:v>
                </c:pt>
                <c:pt idx="51809">
                  <c:v>2.6760099999999999E-3</c:v>
                </c:pt>
                <c:pt idx="51810">
                  <c:v>2.5119800000000001E-2</c:v>
                </c:pt>
                <c:pt idx="51811">
                  <c:v>4.6625099999999999E-3</c:v>
                </c:pt>
                <c:pt idx="51812">
                  <c:v>1.1011099999999999E-2</c:v>
                </c:pt>
                <c:pt idx="51813">
                  <c:v>1.29833E-2</c:v>
                </c:pt>
                <c:pt idx="51814">
                  <c:v>-6.5889399999999997E-3</c:v>
                </c:pt>
                <c:pt idx="51815">
                  <c:v>1.40152E-2</c:v>
                </c:pt>
                <c:pt idx="51816">
                  <c:v>3.0517599999999999E-4</c:v>
                </c:pt>
                <c:pt idx="51817">
                  <c:v>2.5016799999999999E-2</c:v>
                </c:pt>
                <c:pt idx="51818">
                  <c:v>2.6826900000000002E-3</c:v>
                </c:pt>
                <c:pt idx="51819">
                  <c:v>9.0980499999999999E-3</c:v>
                </c:pt>
                <c:pt idx="51820">
                  <c:v>1.6960099999999999E-2</c:v>
                </c:pt>
                <c:pt idx="51821">
                  <c:v>1.96314E-2</c:v>
                </c:pt>
                <c:pt idx="51822">
                  <c:v>5.9928899999999998E-3</c:v>
                </c:pt>
                <c:pt idx="51823">
                  <c:v>-4.7693299999999996E-3</c:v>
                </c:pt>
                <c:pt idx="51824">
                  <c:v>1.68056E-2</c:v>
                </c:pt>
                <c:pt idx="51825">
                  <c:v>2.0226500000000001E-2</c:v>
                </c:pt>
                <c:pt idx="51826">
                  <c:v>3.0326799999999998E-3</c:v>
                </c:pt>
                <c:pt idx="51827">
                  <c:v>9.0217599999999998E-4</c:v>
                </c:pt>
                <c:pt idx="51828">
                  <c:v>5.5198699999999996E-3</c:v>
                </c:pt>
                <c:pt idx="51829">
                  <c:v>4.7779099999999998E-4</c:v>
                </c:pt>
                <c:pt idx="51830">
                  <c:v>5.9166000000000002E-3</c:v>
                </c:pt>
                <c:pt idx="51831">
                  <c:v>-1.1425000000000001E-3</c:v>
                </c:pt>
                <c:pt idx="51832">
                  <c:v>-4.6510700000000002E-3</c:v>
                </c:pt>
                <c:pt idx="51833">
                  <c:v>1.51358E-2</c:v>
                </c:pt>
                <c:pt idx="51834">
                  <c:v>4.3821299999999997E-3</c:v>
                </c:pt>
                <c:pt idx="51835">
                  <c:v>-1.03426E-2</c:v>
                </c:pt>
                <c:pt idx="51836">
                  <c:v>-4.5680999999999999E-4</c:v>
                </c:pt>
                <c:pt idx="51837">
                  <c:v>-7.26891E-3</c:v>
                </c:pt>
                <c:pt idx="51838">
                  <c:v>-2.9563900000000001E-3</c:v>
                </c:pt>
                <c:pt idx="51839">
                  <c:v>1.0995899999999999E-3</c:v>
                </c:pt>
                <c:pt idx="51840">
                  <c:v>1.7805099999999999E-3</c:v>
                </c:pt>
                <c:pt idx="51841">
                  <c:v>-2.4852799999999999E-3</c:v>
                </c:pt>
                <c:pt idx="51842">
                  <c:v>2.2839499999999999E-2</c:v>
                </c:pt>
                <c:pt idx="51843">
                  <c:v>9.7999599999999999E-3</c:v>
                </c:pt>
                <c:pt idx="51844">
                  <c:v>-4.3125200000000002E-3</c:v>
                </c:pt>
                <c:pt idx="51845">
                  <c:v>5.9185000000000001E-3</c:v>
                </c:pt>
                <c:pt idx="51846">
                  <c:v>6.9637299999999996E-3</c:v>
                </c:pt>
                <c:pt idx="51847">
                  <c:v>1.35555E-2</c:v>
                </c:pt>
                <c:pt idx="51848">
                  <c:v>-1.03216E-2</c:v>
                </c:pt>
                <c:pt idx="51849">
                  <c:v>6.7195900000000001E-3</c:v>
                </c:pt>
                <c:pt idx="51850">
                  <c:v>1.25732E-2</c:v>
                </c:pt>
                <c:pt idx="51851">
                  <c:v>5.1727300000000004E-3</c:v>
                </c:pt>
                <c:pt idx="51852">
                  <c:v>-5.7430299999999997E-3</c:v>
                </c:pt>
                <c:pt idx="51853">
                  <c:v>1.1533699999999999E-2</c:v>
                </c:pt>
                <c:pt idx="51854">
                  <c:v>2.1064800000000002E-2</c:v>
                </c:pt>
                <c:pt idx="51855">
                  <c:v>1.23558E-2</c:v>
                </c:pt>
                <c:pt idx="51856">
                  <c:v>1.39542E-2</c:v>
                </c:pt>
                <c:pt idx="51857">
                  <c:v>7.8764000000000004E-3</c:v>
                </c:pt>
                <c:pt idx="51858" formatCode="0.00E+00">
                  <c:v>1.8181800000000001E-2</c:v>
                </c:pt>
                <c:pt idx="51859">
                  <c:v>1.6334499999999998E-2</c:v>
                </c:pt>
                <c:pt idx="51860">
                  <c:v>3.1366300000000001E-3</c:v>
                </c:pt>
                <c:pt idx="51861">
                  <c:v>8.8338900000000005E-3</c:v>
                </c:pt>
                <c:pt idx="51862">
                  <c:v>1.7860399999999998E-2</c:v>
                </c:pt>
                <c:pt idx="51863">
                  <c:v>1.93977E-2</c:v>
                </c:pt>
                <c:pt idx="51864">
                  <c:v>7.5645399999999998E-3</c:v>
                </c:pt>
                <c:pt idx="51865">
                  <c:v>1.9709600000000001E-2</c:v>
                </c:pt>
                <c:pt idx="51866">
                  <c:v>1.2754400000000001E-2</c:v>
                </c:pt>
                <c:pt idx="51867">
                  <c:v>3.1556099999999997E-2</c:v>
                </c:pt>
                <c:pt idx="51868">
                  <c:v>4.36783E-4</c:v>
                </c:pt>
                <c:pt idx="51869">
                  <c:v>3.9072000000000004E-3</c:v>
                </c:pt>
                <c:pt idx="51870">
                  <c:v>1.96209E-2</c:v>
                </c:pt>
                <c:pt idx="51871">
                  <c:v>2.3457499999999999E-2</c:v>
                </c:pt>
                <c:pt idx="51872">
                  <c:v>1.9943200000000001E-2</c:v>
                </c:pt>
                <c:pt idx="51873">
                  <c:v>1.6773199999999999E-2</c:v>
                </c:pt>
                <c:pt idx="51874">
                  <c:v>1.4381400000000001E-2</c:v>
                </c:pt>
                <c:pt idx="51875">
                  <c:v>2.5968599999999999E-3</c:v>
                </c:pt>
                <c:pt idx="51876">
                  <c:v>2.2524800000000001E-2</c:v>
                </c:pt>
                <c:pt idx="51877">
                  <c:v>1.95818E-2</c:v>
                </c:pt>
                <c:pt idx="51878">
                  <c:v>1.2630499999999999E-2</c:v>
                </c:pt>
                <c:pt idx="51879">
                  <c:v>2.2183399999999999E-2</c:v>
                </c:pt>
                <c:pt idx="51880">
                  <c:v>3.7027400000000002E-2</c:v>
                </c:pt>
                <c:pt idx="51881">
                  <c:v>9.9782900000000008E-3</c:v>
                </c:pt>
                <c:pt idx="51882">
                  <c:v>1.55649E-2</c:v>
                </c:pt>
                <c:pt idx="51883">
                  <c:v>2.29626E-2</c:v>
                </c:pt>
                <c:pt idx="51884">
                  <c:v>2.5564199999999999E-2</c:v>
                </c:pt>
                <c:pt idx="51885">
                  <c:v>2.3392699999999999E-2</c:v>
                </c:pt>
                <c:pt idx="51886">
                  <c:v>2.72226E-2</c:v>
                </c:pt>
                <c:pt idx="51887">
                  <c:v>3.27864E-2</c:v>
                </c:pt>
                <c:pt idx="51888">
                  <c:v>2.3516700000000001E-2</c:v>
                </c:pt>
                <c:pt idx="51889">
                  <c:v>3.8765000000000001E-2</c:v>
                </c:pt>
                <c:pt idx="51890">
                  <c:v>2.4271000000000001E-2</c:v>
                </c:pt>
                <c:pt idx="51891">
                  <c:v>2.5638600000000001E-2</c:v>
                </c:pt>
                <c:pt idx="51892">
                  <c:v>2.6470199999999999E-2</c:v>
                </c:pt>
                <c:pt idx="51893">
                  <c:v>2.8503400000000002E-2</c:v>
                </c:pt>
                <c:pt idx="51894">
                  <c:v>2.55699E-2</c:v>
                </c:pt>
                <c:pt idx="51895">
                  <c:v>2.0317999999999999E-2</c:v>
                </c:pt>
                <c:pt idx="51896">
                  <c:v>3.5207700000000001E-2</c:v>
                </c:pt>
                <c:pt idx="51897">
                  <c:v>4.7190700000000002E-2</c:v>
                </c:pt>
                <c:pt idx="51898">
                  <c:v>2.82192E-2</c:v>
                </c:pt>
                <c:pt idx="51899">
                  <c:v>2.0675700000000002E-2</c:v>
                </c:pt>
                <c:pt idx="51900">
                  <c:v>2.9147099999999999E-2</c:v>
                </c:pt>
                <c:pt idx="51901">
                  <c:v>3.7428900000000001E-2</c:v>
                </c:pt>
                <c:pt idx="51902">
                  <c:v>3.1396899999999998E-2</c:v>
                </c:pt>
                <c:pt idx="51903">
                  <c:v>1.7403600000000002E-2</c:v>
                </c:pt>
                <c:pt idx="51904">
                  <c:v>1.1982E-2</c:v>
                </c:pt>
                <c:pt idx="51905">
                  <c:v>3.0976299999999998E-2</c:v>
                </c:pt>
                <c:pt idx="51906">
                  <c:v>4.0474900000000001E-2</c:v>
                </c:pt>
                <c:pt idx="51907">
                  <c:v>1.32189E-2</c:v>
                </c:pt>
                <c:pt idx="51908">
                  <c:v>3.5484300000000003E-2</c:v>
                </c:pt>
                <c:pt idx="51909">
                  <c:v>2.0813000000000002E-2</c:v>
                </c:pt>
                <c:pt idx="51910">
                  <c:v>3.2045400000000002E-2</c:v>
                </c:pt>
                <c:pt idx="51911">
                  <c:v>3.4682299999999999E-2</c:v>
                </c:pt>
                <c:pt idx="51912">
                  <c:v>4.8217799999999998E-2</c:v>
                </c:pt>
                <c:pt idx="51913">
                  <c:v>1.94025E-2</c:v>
                </c:pt>
                <c:pt idx="51914">
                  <c:v>2.4861299999999999E-2</c:v>
                </c:pt>
                <c:pt idx="51915">
                  <c:v>2.7442899999999999E-2</c:v>
                </c:pt>
                <c:pt idx="51916">
                  <c:v>3.4049000000000003E-2</c:v>
                </c:pt>
                <c:pt idx="51917">
                  <c:v>2.8223000000000002E-2</c:v>
                </c:pt>
                <c:pt idx="51918">
                  <c:v>2.3238200000000001E-2</c:v>
                </c:pt>
                <c:pt idx="51919">
                  <c:v>3.10993E-2</c:v>
                </c:pt>
                <c:pt idx="51920">
                  <c:v>1.7741199999999999E-2</c:v>
                </c:pt>
                <c:pt idx="51921">
                  <c:v>4.39091E-2</c:v>
                </c:pt>
                <c:pt idx="51922">
                  <c:v>2.9470400000000001E-2</c:v>
                </c:pt>
                <c:pt idx="51923">
                  <c:v>3.9359999999999999E-2</c:v>
                </c:pt>
                <c:pt idx="51924">
                  <c:v>2.1999399999999999E-2</c:v>
                </c:pt>
                <c:pt idx="51925">
                  <c:v>3.2829299999999999E-2</c:v>
                </c:pt>
                <c:pt idx="51926">
                  <c:v>2.6874499999999999E-2</c:v>
                </c:pt>
                <c:pt idx="51927">
                  <c:v>4.9406100000000001E-2</c:v>
                </c:pt>
                <c:pt idx="51928">
                  <c:v>2.5894199999999999E-2</c:v>
                </c:pt>
                <c:pt idx="51929">
                  <c:v>5.0611499999999997E-2</c:v>
                </c:pt>
                <c:pt idx="51930">
                  <c:v>2.9066100000000001E-2</c:v>
                </c:pt>
                <c:pt idx="51931">
                  <c:v>3.48539E-2</c:v>
                </c:pt>
                <c:pt idx="51932">
                  <c:v>4.2290700000000001E-2</c:v>
                </c:pt>
                <c:pt idx="51933">
                  <c:v>1.3513600000000001E-2</c:v>
                </c:pt>
                <c:pt idx="51934">
                  <c:v>4.1251200000000002E-2</c:v>
                </c:pt>
                <c:pt idx="51935">
                  <c:v>2.6494E-2</c:v>
                </c:pt>
                <c:pt idx="51936">
                  <c:v>3.63121E-2</c:v>
                </c:pt>
                <c:pt idx="51937">
                  <c:v>1.5377E-2</c:v>
                </c:pt>
                <c:pt idx="51938">
                  <c:v>5.3353299999999999E-2</c:v>
                </c:pt>
                <c:pt idx="51939">
                  <c:v>1.9048699999999998E-2</c:v>
                </c:pt>
                <c:pt idx="51940">
                  <c:v>3.2943699999999999E-2</c:v>
                </c:pt>
                <c:pt idx="51941">
                  <c:v>9.2077300000000008E-3</c:v>
                </c:pt>
                <c:pt idx="51942">
                  <c:v>2.0211199999999999E-2</c:v>
                </c:pt>
                <c:pt idx="51943">
                  <c:v>1.28107E-2</c:v>
                </c:pt>
                <c:pt idx="51944">
                  <c:v>1.83649E-2</c:v>
                </c:pt>
                <c:pt idx="51945">
                  <c:v>1.60036E-2</c:v>
                </c:pt>
                <c:pt idx="51946">
                  <c:v>8.9674000000000004E-3</c:v>
                </c:pt>
                <c:pt idx="51947">
                  <c:v>2.44551E-2</c:v>
                </c:pt>
                <c:pt idx="51948">
                  <c:v>1.2351000000000001E-2</c:v>
                </c:pt>
                <c:pt idx="51949">
                  <c:v>3.26223E-2</c:v>
                </c:pt>
                <c:pt idx="51950">
                  <c:v>1.8879900000000002E-2</c:v>
                </c:pt>
                <c:pt idx="51951">
                  <c:v>3.8669599999999998E-2</c:v>
                </c:pt>
                <c:pt idx="51952">
                  <c:v>1.2475999999999999E-2</c:v>
                </c:pt>
                <c:pt idx="51953">
                  <c:v>3.4685100000000003E-2</c:v>
                </c:pt>
                <c:pt idx="51954">
                  <c:v>2.6741E-3</c:v>
                </c:pt>
                <c:pt idx="51955">
                  <c:v>3.7965800000000001E-2</c:v>
                </c:pt>
                <c:pt idx="51956">
                  <c:v>2.1173500000000001E-2</c:v>
                </c:pt>
                <c:pt idx="51957">
                  <c:v>3.0085600000000001E-2</c:v>
                </c:pt>
                <c:pt idx="51958">
                  <c:v>2.16808E-2</c:v>
                </c:pt>
                <c:pt idx="51959">
                  <c:v>2.3007400000000001E-2</c:v>
                </c:pt>
                <c:pt idx="51960">
                  <c:v>2.72255E-2</c:v>
                </c:pt>
                <c:pt idx="51961">
                  <c:v>2.4422599999999999E-2</c:v>
                </c:pt>
                <c:pt idx="51962">
                  <c:v>2.4627699999999999E-2</c:v>
                </c:pt>
                <c:pt idx="51963">
                  <c:v>1.2455000000000001E-2</c:v>
                </c:pt>
                <c:pt idx="51964">
                  <c:v>3.03965E-2</c:v>
                </c:pt>
                <c:pt idx="51965">
                  <c:v>2.8584499999999999E-2</c:v>
                </c:pt>
                <c:pt idx="51966">
                  <c:v>3.1947099999999999E-2</c:v>
                </c:pt>
                <c:pt idx="51967">
                  <c:v>1.31731E-2</c:v>
                </c:pt>
                <c:pt idx="51968">
                  <c:v>1.8835999999999999E-2</c:v>
                </c:pt>
                <c:pt idx="51969">
                  <c:v>7.9355199999999997E-3</c:v>
                </c:pt>
                <c:pt idx="51970">
                  <c:v>3.2053900000000003E-2</c:v>
                </c:pt>
                <c:pt idx="51971">
                  <c:v>2.6775400000000001E-2</c:v>
                </c:pt>
                <c:pt idx="51972">
                  <c:v>2.59151E-2</c:v>
                </c:pt>
                <c:pt idx="51973">
                  <c:v>2.44598E-2</c:v>
                </c:pt>
                <c:pt idx="51974">
                  <c:v>2.8272599999999998E-2</c:v>
                </c:pt>
                <c:pt idx="51975">
                  <c:v>3.0566200000000002E-2</c:v>
                </c:pt>
                <c:pt idx="51976">
                  <c:v>2.8762800000000002E-2</c:v>
                </c:pt>
                <c:pt idx="51977">
                  <c:v>3.5731300000000001E-2</c:v>
                </c:pt>
                <c:pt idx="51978">
                  <c:v>3.0048399999999999E-2</c:v>
                </c:pt>
                <c:pt idx="51979">
                  <c:v>1.84689E-2</c:v>
                </c:pt>
                <c:pt idx="51980">
                  <c:v>2.20232E-2</c:v>
                </c:pt>
                <c:pt idx="51981">
                  <c:v>4.0576899999999999E-2</c:v>
                </c:pt>
                <c:pt idx="51982">
                  <c:v>2.3260099999999999E-2</c:v>
                </c:pt>
                <c:pt idx="51983">
                  <c:v>2.0215E-2</c:v>
                </c:pt>
                <c:pt idx="51984">
                  <c:v>2.79312E-2</c:v>
                </c:pt>
                <c:pt idx="51985">
                  <c:v>4.2081800000000003E-2</c:v>
                </c:pt>
                <c:pt idx="51986">
                  <c:v>3.4112000000000003E-2</c:v>
                </c:pt>
                <c:pt idx="51987">
                  <c:v>3.2961799999999999E-2</c:v>
                </c:pt>
                <c:pt idx="51988">
                  <c:v>1.9263300000000001E-2</c:v>
                </c:pt>
                <c:pt idx="51989">
                  <c:v>2.49214E-2</c:v>
                </c:pt>
                <c:pt idx="51990">
                  <c:v>3.5200099999999998E-2</c:v>
                </c:pt>
                <c:pt idx="51991">
                  <c:v>3.8967099999999998E-2</c:v>
                </c:pt>
                <c:pt idx="51992">
                  <c:v>2.27079E-2</c:v>
                </c:pt>
                <c:pt idx="51993">
                  <c:v>2.22597E-2</c:v>
                </c:pt>
                <c:pt idx="51994">
                  <c:v>2.81181E-2</c:v>
                </c:pt>
                <c:pt idx="51995">
                  <c:v>3.2491699999999998E-2</c:v>
                </c:pt>
                <c:pt idx="51996">
                  <c:v>3.2268499999999999E-2</c:v>
                </c:pt>
                <c:pt idx="51997">
                  <c:v>2.2856700000000001E-2</c:v>
                </c:pt>
                <c:pt idx="51998">
                  <c:v>2.9447600000000001E-2</c:v>
                </c:pt>
                <c:pt idx="51999">
                  <c:v>2.5950399999999998E-2</c:v>
                </c:pt>
                <c:pt idx="52000">
                  <c:v>4.1064299999999998E-2</c:v>
                </c:pt>
                <c:pt idx="52001">
                  <c:v>2.50177E-2</c:v>
                </c:pt>
                <c:pt idx="52002">
                  <c:v>3.7474599999999997E-2</c:v>
                </c:pt>
                <c:pt idx="52003">
                  <c:v>2.7165399999999999E-2</c:v>
                </c:pt>
                <c:pt idx="52004">
                  <c:v>3.9732000000000003E-2</c:v>
                </c:pt>
                <c:pt idx="52005">
                  <c:v>2.4585699999999999E-2</c:v>
                </c:pt>
                <c:pt idx="52006">
                  <c:v>2.5384899999999998E-2</c:v>
                </c:pt>
                <c:pt idx="52007">
                  <c:v>3.1002999999999999E-2</c:v>
                </c:pt>
                <c:pt idx="52008">
                  <c:v>3.1609499999999999E-2</c:v>
                </c:pt>
                <c:pt idx="52009">
                  <c:v>1.8377299999999999E-2</c:v>
                </c:pt>
                <c:pt idx="52010">
                  <c:v>1.3814E-2</c:v>
                </c:pt>
                <c:pt idx="52011">
                  <c:v>1.8122699999999999E-2</c:v>
                </c:pt>
                <c:pt idx="52012">
                  <c:v>2.90394E-2</c:v>
                </c:pt>
                <c:pt idx="52013">
                  <c:v>3.2856900000000001E-2</c:v>
                </c:pt>
                <c:pt idx="52014">
                  <c:v>1.1854200000000001E-2</c:v>
                </c:pt>
                <c:pt idx="52015">
                  <c:v>2.3982E-2</c:v>
                </c:pt>
                <c:pt idx="52016">
                  <c:v>3.0442199999999999E-2</c:v>
                </c:pt>
                <c:pt idx="52017">
                  <c:v>1.66264E-2</c:v>
                </c:pt>
                <c:pt idx="52018">
                  <c:v>1.00517E-2</c:v>
                </c:pt>
                <c:pt idx="52019">
                  <c:v>3.00694E-2</c:v>
                </c:pt>
                <c:pt idx="52020">
                  <c:v>1.9367200000000001E-2</c:v>
                </c:pt>
                <c:pt idx="52021">
                  <c:v>2.5359199999999998E-2</c:v>
                </c:pt>
                <c:pt idx="52022">
                  <c:v>2.5088300000000001E-2</c:v>
                </c:pt>
                <c:pt idx="52023">
                  <c:v>2.1836299999999999E-2</c:v>
                </c:pt>
                <c:pt idx="52024">
                  <c:v>3.09305E-2</c:v>
                </c:pt>
                <c:pt idx="52025">
                  <c:v>1.68915E-2</c:v>
                </c:pt>
                <c:pt idx="52026">
                  <c:v>3.3109699999999999E-2</c:v>
                </c:pt>
                <c:pt idx="52027">
                  <c:v>2.1493000000000002E-2</c:v>
                </c:pt>
                <c:pt idx="52028">
                  <c:v>2.8011299999999999E-2</c:v>
                </c:pt>
                <c:pt idx="52029">
                  <c:v>1.8334400000000001E-2</c:v>
                </c:pt>
                <c:pt idx="52030">
                  <c:v>2.5652899999999999E-2</c:v>
                </c:pt>
                <c:pt idx="52031">
                  <c:v>1.8210400000000002E-2</c:v>
                </c:pt>
                <c:pt idx="52032">
                  <c:v>2.4252900000000001E-2</c:v>
                </c:pt>
                <c:pt idx="52033">
                  <c:v>1.3718599999999999E-2</c:v>
                </c:pt>
                <c:pt idx="52034">
                  <c:v>2.3330699999999999E-2</c:v>
                </c:pt>
                <c:pt idx="52035">
                  <c:v>1.29414E-3</c:v>
                </c:pt>
                <c:pt idx="52036">
                  <c:v>1.07536E-2</c:v>
                </c:pt>
                <c:pt idx="52037">
                  <c:v>1.0266300000000001E-2</c:v>
                </c:pt>
                <c:pt idx="52038">
                  <c:v>2.1696099999999999E-2</c:v>
                </c:pt>
                <c:pt idx="52039">
                  <c:v>2.4594299999999999E-2</c:v>
                </c:pt>
                <c:pt idx="52040">
                  <c:v>-4.1065199999999998E-3</c:v>
                </c:pt>
                <c:pt idx="52041">
                  <c:v>1.39828E-2</c:v>
                </c:pt>
                <c:pt idx="52042">
                  <c:v>6.2322599999999999E-3</c:v>
                </c:pt>
                <c:pt idx="52043">
                  <c:v>2.17152E-2</c:v>
                </c:pt>
                <c:pt idx="52044">
                  <c:v>-9.1457400000000003E-4</c:v>
                </c:pt>
                <c:pt idx="52045">
                  <c:v>1.13802E-2</c:v>
                </c:pt>
                <c:pt idx="52046">
                  <c:v>9.8428700000000001E-3</c:v>
                </c:pt>
                <c:pt idx="52047">
                  <c:v>1.6720800000000001E-2</c:v>
                </c:pt>
                <c:pt idx="52048">
                  <c:v>1.69325E-2</c:v>
                </c:pt>
                <c:pt idx="52049">
                  <c:v>1.40505E-2</c:v>
                </c:pt>
                <c:pt idx="52050">
                  <c:v>1.2086899999999999E-2</c:v>
                </c:pt>
                <c:pt idx="52051">
                  <c:v>2.5293400000000001E-2</c:v>
                </c:pt>
                <c:pt idx="52052">
                  <c:v>9.3231200000000007E-3</c:v>
                </c:pt>
                <c:pt idx="52053">
                  <c:v>2.4621000000000001E-2</c:v>
                </c:pt>
                <c:pt idx="52054">
                  <c:v>2.1245E-2</c:v>
                </c:pt>
                <c:pt idx="52055">
                  <c:v>2.5400200000000001E-2</c:v>
                </c:pt>
                <c:pt idx="52056" formatCode="0.00E+00">
                  <c:v>1.6212500000000001E-5</c:v>
                </c:pt>
                <c:pt idx="52057">
                  <c:v>1.45025E-2</c:v>
                </c:pt>
                <c:pt idx="52058">
                  <c:v>2.3661600000000001E-2</c:v>
                </c:pt>
                <c:pt idx="52059">
                  <c:v>2.0453499999999999E-2</c:v>
                </c:pt>
                <c:pt idx="52060">
                  <c:v>8.1729899999999998E-3</c:v>
                </c:pt>
                <c:pt idx="52061">
                  <c:v>-6.4773599999999997E-3</c:v>
                </c:pt>
                <c:pt idx="52062">
                  <c:v>1.43337E-2</c:v>
                </c:pt>
                <c:pt idx="52063">
                  <c:v>2.01397E-2</c:v>
                </c:pt>
                <c:pt idx="52064">
                  <c:v>1.1313399999999999E-2</c:v>
                </c:pt>
                <c:pt idx="52065">
                  <c:v>2.13175E-2</c:v>
                </c:pt>
                <c:pt idx="52066">
                  <c:v>1.09844E-2</c:v>
                </c:pt>
                <c:pt idx="52067">
                  <c:v>1.32923E-2</c:v>
                </c:pt>
                <c:pt idx="52068">
                  <c:v>3.5562499999999999E-3</c:v>
                </c:pt>
                <c:pt idx="52069">
                  <c:v>1.20535E-2</c:v>
                </c:pt>
                <c:pt idx="52070">
                  <c:v>-3.0460399999999999E-3</c:v>
                </c:pt>
                <c:pt idx="52071">
                  <c:v>1.3336199999999999E-2</c:v>
                </c:pt>
                <c:pt idx="52072">
                  <c:v>8.6231199999999997E-3</c:v>
                </c:pt>
                <c:pt idx="52073" formatCode="0.00E+00">
                  <c:v>-4.6730000000000002E-5</c:v>
                </c:pt>
                <c:pt idx="52074">
                  <c:v>9.9687600000000001E-3</c:v>
                </c:pt>
                <c:pt idx="52075">
                  <c:v>-6.0777699999999997E-3</c:v>
                </c:pt>
                <c:pt idx="52076">
                  <c:v>1.41239E-2</c:v>
                </c:pt>
                <c:pt idx="52077">
                  <c:v>3.9777800000000002E-3</c:v>
                </c:pt>
                <c:pt idx="52078">
                  <c:v>1.01452E-2</c:v>
                </c:pt>
                <c:pt idx="52079">
                  <c:v>-3.8928999999999999E-3</c:v>
                </c:pt>
                <c:pt idx="52080">
                  <c:v>2.1601700000000001E-2</c:v>
                </c:pt>
                <c:pt idx="52081">
                  <c:v>1.5315999999999999E-3</c:v>
                </c:pt>
                <c:pt idx="52082">
                  <c:v>1.8856999999999999E-2</c:v>
                </c:pt>
                <c:pt idx="52083">
                  <c:v>2.11334E-3</c:v>
                </c:pt>
                <c:pt idx="52084">
                  <c:v>2.11334E-2</c:v>
                </c:pt>
                <c:pt idx="52085">
                  <c:v>1.36995E-2</c:v>
                </c:pt>
                <c:pt idx="52086">
                  <c:v>1.12581E-2</c:v>
                </c:pt>
                <c:pt idx="52087" formatCode="0.00E+00">
                  <c:v>5.2623699999999997E-3</c:v>
                </c:pt>
                <c:pt idx="52088">
                  <c:v>2.0663299999999999E-2</c:v>
                </c:pt>
                <c:pt idx="52089">
                  <c:v>1.9926099999999999E-2</c:v>
                </c:pt>
                <c:pt idx="52090">
                  <c:v>-3.1309100000000002E-3</c:v>
                </c:pt>
                <c:pt idx="52091">
                  <c:v>6.3571900000000004E-3</c:v>
                </c:pt>
                <c:pt idx="52092">
                  <c:v>1.23777E-2</c:v>
                </c:pt>
                <c:pt idx="52093">
                  <c:v>1.05104E-2</c:v>
                </c:pt>
                <c:pt idx="52094">
                  <c:v>7.1926100000000003E-3</c:v>
                </c:pt>
                <c:pt idx="52095">
                  <c:v>1.0503800000000001E-2</c:v>
                </c:pt>
                <c:pt idx="52096">
                  <c:v>3.6621100000000002E-4</c:v>
                </c:pt>
                <c:pt idx="52097">
                  <c:v>2.14243E-2</c:v>
                </c:pt>
                <c:pt idx="52098">
                  <c:v>-1.40877E-2</c:v>
                </c:pt>
                <c:pt idx="52099">
                  <c:v>1.5763300000000001E-2</c:v>
                </c:pt>
                <c:pt idx="52100">
                  <c:v>-5.1975299999999997E-3</c:v>
                </c:pt>
                <c:pt idx="52101">
                  <c:v>1.0725E-2</c:v>
                </c:pt>
                <c:pt idx="52102">
                  <c:v>-1.3935100000000001E-2</c:v>
                </c:pt>
                <c:pt idx="52103">
                  <c:v>3.7317299999999999E-3</c:v>
                </c:pt>
                <c:pt idx="52104">
                  <c:v>-2.2220599999999999E-4</c:v>
                </c:pt>
                <c:pt idx="52105">
                  <c:v>1.3815900000000001E-2</c:v>
                </c:pt>
                <c:pt idx="52106">
                  <c:v>9.7274800000000002E-3</c:v>
                </c:pt>
                <c:pt idx="52107">
                  <c:v>-1.7542800000000001E-2</c:v>
                </c:pt>
                <c:pt idx="52108">
                  <c:v>8.1291200000000001E-3</c:v>
                </c:pt>
                <c:pt idx="52109">
                  <c:v>-8.2397500000000005E-3</c:v>
                </c:pt>
                <c:pt idx="52110">
                  <c:v>1.8937099999999998E-2</c:v>
                </c:pt>
                <c:pt idx="52111">
                  <c:v>6.9046000000000003E-3</c:v>
                </c:pt>
                <c:pt idx="52112">
                  <c:v>1.7340700000000001E-2</c:v>
                </c:pt>
                <c:pt idx="52113">
                  <c:v>7.6971100000000001E-3</c:v>
                </c:pt>
                <c:pt idx="52114">
                  <c:v>1.8005400000000001E-2</c:v>
                </c:pt>
                <c:pt idx="52115">
                  <c:v>-2.3832300000000001E-3</c:v>
                </c:pt>
                <c:pt idx="52116">
                  <c:v>5.53894E-3</c:v>
                </c:pt>
                <c:pt idx="52117">
                  <c:v>2.1246000000000001E-2</c:v>
                </c:pt>
                <c:pt idx="52118">
                  <c:v>7.5235399999999996E-3</c:v>
                </c:pt>
                <c:pt idx="52119">
                  <c:v>-1.49097E-2</c:v>
                </c:pt>
                <c:pt idx="52120">
                  <c:v>-7.1601900000000003E-3</c:v>
                </c:pt>
                <c:pt idx="52121">
                  <c:v>1.6919099999999999E-2</c:v>
                </c:pt>
                <c:pt idx="52122">
                  <c:v>1.8200899999999999E-2</c:v>
                </c:pt>
                <c:pt idx="52123">
                  <c:v>9.2763900000000007E-3</c:v>
                </c:pt>
                <c:pt idx="52124">
                  <c:v>-7.4300800000000004E-3</c:v>
                </c:pt>
                <c:pt idx="52125">
                  <c:v>-1.2929899999999999E-2</c:v>
                </c:pt>
                <c:pt idx="52126">
                  <c:v>8.3007800000000007E-3</c:v>
                </c:pt>
                <c:pt idx="52127">
                  <c:v>-1.46675E-3</c:v>
                </c:pt>
                <c:pt idx="52128">
                  <c:v>-6.6337599999999998E-3</c:v>
                </c:pt>
                <c:pt idx="52129">
                  <c:v>-8.95023E-3</c:v>
                </c:pt>
                <c:pt idx="52130">
                  <c:v>9.8247500000000001E-3</c:v>
                </c:pt>
                <c:pt idx="52131">
                  <c:v>7.5359299999999997E-3</c:v>
                </c:pt>
                <c:pt idx="52132">
                  <c:v>1.28927E-2</c:v>
                </c:pt>
                <c:pt idx="52133">
                  <c:v>1.07489E-2</c:v>
                </c:pt>
                <c:pt idx="52134">
                  <c:v>9.6979100000000006E-3</c:v>
                </c:pt>
                <c:pt idx="52135">
                  <c:v>1.89152E-2</c:v>
                </c:pt>
                <c:pt idx="52136">
                  <c:v>9.1400100000000005E-3</c:v>
                </c:pt>
                <c:pt idx="52137">
                  <c:v>-8.5449199999999999E-4</c:v>
                </c:pt>
                <c:pt idx="52138">
                  <c:v>5.4073299999999995E-4</c:v>
                </c:pt>
                <c:pt idx="52139">
                  <c:v>1.28269E-2</c:v>
                </c:pt>
                <c:pt idx="52140">
                  <c:v>3.68404E-3</c:v>
                </c:pt>
                <c:pt idx="52141">
                  <c:v>9.1323900000000006E-3</c:v>
                </c:pt>
                <c:pt idx="52142">
                  <c:v>-1.6832399999999999E-3</c:v>
                </c:pt>
                <c:pt idx="52143">
                  <c:v>1.28393E-2</c:v>
                </c:pt>
                <c:pt idx="52144">
                  <c:v>1.8348699999999999E-3</c:v>
                </c:pt>
                <c:pt idx="52145">
                  <c:v>3.9701500000000004E-3</c:v>
                </c:pt>
                <c:pt idx="52146">
                  <c:v>-1.52979E-2</c:v>
                </c:pt>
                <c:pt idx="52147">
                  <c:v>1.6117099999999999E-2</c:v>
                </c:pt>
                <c:pt idx="52148">
                  <c:v>-1.5562100000000001E-2</c:v>
                </c:pt>
                <c:pt idx="52149">
                  <c:v>6.9036499999999999E-3</c:v>
                </c:pt>
                <c:pt idx="52150">
                  <c:v>-7.8125E-3</c:v>
                </c:pt>
                <c:pt idx="52151">
                  <c:v>1.7488500000000001E-2</c:v>
                </c:pt>
                <c:pt idx="52152">
                  <c:v>1.2073499999999999E-2</c:v>
                </c:pt>
                <c:pt idx="52153">
                  <c:v>-8.6145400000000004E-3</c:v>
                </c:pt>
                <c:pt idx="52154">
                  <c:v>6.06823E-3</c:v>
                </c:pt>
                <c:pt idx="52155">
                  <c:v>-1.01471E-3</c:v>
                </c:pt>
                <c:pt idx="52156">
                  <c:v>1.95398E-2</c:v>
                </c:pt>
                <c:pt idx="52157">
                  <c:v>-1.1759800000000001E-2</c:v>
                </c:pt>
                <c:pt idx="52158">
                  <c:v>9.4852400000000007E-3</c:v>
                </c:pt>
                <c:pt idx="52159">
                  <c:v>-5.6619599999999997E-3</c:v>
                </c:pt>
                <c:pt idx="52160">
                  <c:v>1.9357699999999999E-2</c:v>
                </c:pt>
                <c:pt idx="52161">
                  <c:v>-7.6293900000000002E-4</c:v>
                </c:pt>
                <c:pt idx="52162">
                  <c:v>-1.33753E-2</c:v>
                </c:pt>
                <c:pt idx="52163">
                  <c:v>-7.9670000000000001E-3</c:v>
                </c:pt>
                <c:pt idx="52164" formatCode="0.00E+00">
                  <c:v>9.1543200000000005E-3</c:v>
                </c:pt>
                <c:pt idx="52165">
                  <c:v>1.3690900000000001E-2</c:v>
                </c:pt>
                <c:pt idx="52166">
                  <c:v>-1.4452899999999999E-2</c:v>
                </c:pt>
                <c:pt idx="52167">
                  <c:v>2.1705600000000002E-3</c:v>
                </c:pt>
                <c:pt idx="52168">
                  <c:v>-1.24435E-2</c:v>
                </c:pt>
                <c:pt idx="52169">
                  <c:v>9.3011900000000008E-3</c:v>
                </c:pt>
                <c:pt idx="52170">
                  <c:v>5.6638699999999997E-3</c:v>
                </c:pt>
                <c:pt idx="52171">
                  <c:v>9.5491399999999994E-3</c:v>
                </c:pt>
                <c:pt idx="52172">
                  <c:v>-2.8829599999999999E-3</c:v>
                </c:pt>
                <c:pt idx="52173">
                  <c:v>7.2517399999999996E-3</c:v>
                </c:pt>
                <c:pt idx="52174">
                  <c:v>-1.2991000000000001E-2</c:v>
                </c:pt>
                <c:pt idx="52175">
                  <c:v>5.0392199999999996E-3</c:v>
                </c:pt>
                <c:pt idx="52176">
                  <c:v>7.9441100000000008E-3</c:v>
                </c:pt>
                <c:pt idx="52177">
                  <c:v>1.9282299999999999E-2</c:v>
                </c:pt>
                <c:pt idx="52178">
                  <c:v>-2.2182500000000002E-3</c:v>
                </c:pt>
                <c:pt idx="52179">
                  <c:v>1.6343099999999999E-2</c:v>
                </c:pt>
                <c:pt idx="52180" formatCode="0.00E+00">
                  <c:v>-4.2915299999999999E-5</c:v>
                </c:pt>
                <c:pt idx="52181">
                  <c:v>7.5035099999999997E-3</c:v>
                </c:pt>
                <c:pt idx="52182">
                  <c:v>5.4721800000000001E-3</c:v>
                </c:pt>
                <c:pt idx="52183">
                  <c:v>-8.31604E-4</c:v>
                </c:pt>
                <c:pt idx="52184">
                  <c:v>-3.6058399999999999E-3</c:v>
                </c:pt>
                <c:pt idx="52185">
                  <c:v>-1.4772400000000001E-3</c:v>
                </c:pt>
                <c:pt idx="52186">
                  <c:v>3.7584300000000001E-3</c:v>
                </c:pt>
                <c:pt idx="52187">
                  <c:v>-2.7629899999999999E-2</c:v>
                </c:pt>
                <c:pt idx="52188">
                  <c:v>1.2472199999999999E-2</c:v>
                </c:pt>
                <c:pt idx="52189">
                  <c:v>-2.7781500000000001E-2</c:v>
                </c:pt>
                <c:pt idx="52190">
                  <c:v>2.1117199999999999E-2</c:v>
                </c:pt>
                <c:pt idx="52191">
                  <c:v>-2.8223000000000002E-2</c:v>
                </c:pt>
                <c:pt idx="52192">
                  <c:v>6.97136E-4</c:v>
                </c:pt>
                <c:pt idx="52193">
                  <c:v>-1.6976399999999999E-2</c:v>
                </c:pt>
                <c:pt idx="52194">
                  <c:v>-1.2212799999999999E-2</c:v>
                </c:pt>
                <c:pt idx="52195">
                  <c:v>-2.2607800000000001E-2</c:v>
                </c:pt>
                <c:pt idx="52196">
                  <c:v>-1.5533399999999999E-2</c:v>
                </c:pt>
                <c:pt idx="52197" formatCode="0.00E+00">
                  <c:v>7.5340300000000001E-5</c:v>
                </c:pt>
                <c:pt idx="52198">
                  <c:v>-1.40114E-2</c:v>
                </c:pt>
                <c:pt idx="52199">
                  <c:v>-1.04904E-4</c:v>
                </c:pt>
                <c:pt idx="52200">
                  <c:v>-2.85568E-2</c:v>
                </c:pt>
                <c:pt idx="52201">
                  <c:v>-7.2431600000000002E-3</c:v>
                </c:pt>
                <c:pt idx="52202">
                  <c:v>-1.72234E-2</c:v>
                </c:pt>
                <c:pt idx="52203">
                  <c:v>-3.5114299999999998E-3</c:v>
                </c:pt>
                <c:pt idx="52204">
                  <c:v>-2.50797E-2</c:v>
                </c:pt>
                <c:pt idx="52205">
                  <c:v>-9.01127E-3</c:v>
                </c:pt>
                <c:pt idx="52206">
                  <c:v>-1.42565E-2</c:v>
                </c:pt>
                <c:pt idx="52207">
                  <c:v>-1.0227200000000001E-2</c:v>
                </c:pt>
                <c:pt idx="52208">
                  <c:v>-1.5049E-2</c:v>
                </c:pt>
                <c:pt idx="52209">
                  <c:v>-1.26371E-2</c:v>
                </c:pt>
                <c:pt idx="52210">
                  <c:v>-2.52819E-3</c:v>
                </c:pt>
                <c:pt idx="52211">
                  <c:v>1.3809200000000001E-3</c:v>
                </c:pt>
                <c:pt idx="52212">
                  <c:v>-1.83229E-2</c:v>
                </c:pt>
                <c:pt idx="52213">
                  <c:v>-8.6641300000000008E-3</c:v>
                </c:pt>
                <c:pt idx="52214">
                  <c:v>7.9116800000000008E-3</c:v>
                </c:pt>
                <c:pt idx="52215">
                  <c:v>-6.80256E-3</c:v>
                </c:pt>
                <c:pt idx="52216">
                  <c:v>-4.4689200000000004E-3</c:v>
                </c:pt>
                <c:pt idx="52217">
                  <c:v>-2.1687499999999998E-2</c:v>
                </c:pt>
                <c:pt idx="52218">
                  <c:v>6.9046000000000003E-3</c:v>
                </c:pt>
                <c:pt idx="52219">
                  <c:v>-2.2230100000000001E-3</c:v>
                </c:pt>
                <c:pt idx="52220">
                  <c:v>-3.3359499999999999E-3</c:v>
                </c:pt>
                <c:pt idx="52221">
                  <c:v>-3.7756900000000003E-2</c:v>
                </c:pt>
                <c:pt idx="52222">
                  <c:v>-1.78432E-3</c:v>
                </c:pt>
                <c:pt idx="52223">
                  <c:v>-1.12982E-2</c:v>
                </c:pt>
                <c:pt idx="52224">
                  <c:v>-4.4784500000000001E-3</c:v>
                </c:pt>
                <c:pt idx="52225">
                  <c:v>-3.5070400000000002E-2</c:v>
                </c:pt>
                <c:pt idx="52226">
                  <c:v>-1.2081100000000001E-2</c:v>
                </c:pt>
                <c:pt idx="52227">
                  <c:v>-2.0416299999999998E-2</c:v>
                </c:pt>
                <c:pt idx="52228">
                  <c:v>-1.39303E-2</c:v>
                </c:pt>
                <c:pt idx="52229">
                  <c:v>-2.7011899999999998E-2</c:v>
                </c:pt>
                <c:pt idx="52230">
                  <c:v>-4.7592200000000001E-2</c:v>
                </c:pt>
                <c:pt idx="52231">
                  <c:v>-1.1240999999999999E-2</c:v>
                </c:pt>
                <c:pt idx="52232">
                  <c:v>-3.0623399999999999E-2</c:v>
                </c:pt>
                <c:pt idx="52233">
                  <c:v>-2.1347999999999999E-2</c:v>
                </c:pt>
                <c:pt idx="52234">
                  <c:v>-2.9098499999999999E-2</c:v>
                </c:pt>
                <c:pt idx="52235">
                  <c:v>-7.7924700000000001E-3</c:v>
                </c:pt>
                <c:pt idx="52236">
                  <c:v>-1.72987E-2</c:v>
                </c:pt>
                <c:pt idx="52237">
                  <c:v>-2.3679700000000001E-2</c:v>
                </c:pt>
                <c:pt idx="52238">
                  <c:v>-3.2836900000000002E-2</c:v>
                </c:pt>
                <c:pt idx="52239">
                  <c:v>-1.1735000000000001E-2</c:v>
                </c:pt>
                <c:pt idx="52240">
                  <c:v>-2.6271800000000001E-2</c:v>
                </c:pt>
                <c:pt idx="52241">
                  <c:v>-2.0648E-2</c:v>
                </c:pt>
                <c:pt idx="52242">
                  <c:v>-2.7990299999999999E-2</c:v>
                </c:pt>
                <c:pt idx="52243">
                  <c:v>-1.35975E-2</c:v>
                </c:pt>
                <c:pt idx="52244">
                  <c:v>-3.0621499999999999E-2</c:v>
                </c:pt>
                <c:pt idx="52245">
                  <c:v>-9.7017300000000004E-3</c:v>
                </c:pt>
                <c:pt idx="52246">
                  <c:v>-1.2923199999999999E-2</c:v>
                </c:pt>
                <c:pt idx="52247">
                  <c:v>-2.5909399999999999E-2</c:v>
                </c:pt>
                <c:pt idx="52248">
                  <c:v>-2.0756699999999999E-2</c:v>
                </c:pt>
                <c:pt idx="52249">
                  <c:v>-1.81189E-2</c:v>
                </c:pt>
                <c:pt idx="52250">
                  <c:v>-1.5454300000000001E-2</c:v>
                </c:pt>
                <c:pt idx="52251">
                  <c:v>-2.18964E-2</c:v>
                </c:pt>
                <c:pt idx="52252">
                  <c:v>-6.25896E-3</c:v>
                </c:pt>
                <c:pt idx="52253">
                  <c:v>-1.35984E-2</c:v>
                </c:pt>
                <c:pt idx="52254">
                  <c:v>8.2111399999999996E-4</c:v>
                </c:pt>
                <c:pt idx="52255">
                  <c:v>-2.7253200000000002E-2</c:v>
                </c:pt>
                <c:pt idx="52256">
                  <c:v>-1.41697E-2</c:v>
                </c:pt>
                <c:pt idx="52257">
                  <c:v>-2.2085199999999999E-2</c:v>
                </c:pt>
                <c:pt idx="52258">
                  <c:v>-8.9454700000000005E-3</c:v>
                </c:pt>
                <c:pt idx="52259">
                  <c:v>-3.1864200000000002E-2</c:v>
                </c:pt>
                <c:pt idx="52260">
                  <c:v>-8.4438299999999994E-3</c:v>
                </c:pt>
                <c:pt idx="52261">
                  <c:v>-1.38397E-2</c:v>
                </c:pt>
                <c:pt idx="52262">
                  <c:v>2.8743699999999998E-3</c:v>
                </c:pt>
                <c:pt idx="52263">
                  <c:v>-9.1962799999999994E-3</c:v>
                </c:pt>
                <c:pt idx="52264">
                  <c:v>-1.8646200000000002E-2</c:v>
                </c:pt>
                <c:pt idx="52265">
                  <c:v>-1.4139199999999999E-2</c:v>
                </c:pt>
                <c:pt idx="52266">
                  <c:v>-1.9285199999999999E-2</c:v>
                </c:pt>
                <c:pt idx="52267">
                  <c:v>-2.9349299999999998E-2</c:v>
                </c:pt>
                <c:pt idx="52268">
                  <c:v>-2.5380099999999999E-2</c:v>
                </c:pt>
                <c:pt idx="52269">
                  <c:v>-1.95313E-3</c:v>
                </c:pt>
                <c:pt idx="52270">
                  <c:v>-1.53303E-2</c:v>
                </c:pt>
                <c:pt idx="52271">
                  <c:v>-8.3398799999999992E-3</c:v>
                </c:pt>
                <c:pt idx="52272">
                  <c:v>-2.66552E-2</c:v>
                </c:pt>
                <c:pt idx="52273">
                  <c:v>-2.9898600000000001E-2</c:v>
                </c:pt>
                <c:pt idx="52274">
                  <c:v>-4.2663600000000003E-2</c:v>
                </c:pt>
                <c:pt idx="52275">
                  <c:v>-1.90525E-2</c:v>
                </c:pt>
                <c:pt idx="52276">
                  <c:v>-3.2639500000000002E-2</c:v>
                </c:pt>
                <c:pt idx="52277">
                  <c:v>-2.7139699999999999E-2</c:v>
                </c:pt>
                <c:pt idx="52278">
                  <c:v>-3.6175699999999998E-2</c:v>
                </c:pt>
                <c:pt idx="52279">
                  <c:v>-1.0272E-2</c:v>
                </c:pt>
                <c:pt idx="52280">
                  <c:v>-1.51644E-2</c:v>
                </c:pt>
                <c:pt idx="52281">
                  <c:v>-2.0610799999999999E-2</c:v>
                </c:pt>
                <c:pt idx="52282">
                  <c:v>-1.12219E-2</c:v>
                </c:pt>
                <c:pt idx="52283">
                  <c:v>-2.4876599999999999E-2</c:v>
                </c:pt>
                <c:pt idx="52284">
                  <c:v>-1.4406199999999999E-2</c:v>
                </c:pt>
                <c:pt idx="52285">
                  <c:v>-2.6053400000000001E-2</c:v>
                </c:pt>
                <c:pt idx="52286">
                  <c:v>5.3310399999999996E-4</c:v>
                </c:pt>
                <c:pt idx="52287">
                  <c:v>-5.9232699999999996E-3</c:v>
                </c:pt>
                <c:pt idx="52288">
                  <c:v>-1.29576E-2</c:v>
                </c:pt>
                <c:pt idx="52289">
                  <c:v>-3.2205599999999999E-3</c:v>
                </c:pt>
                <c:pt idx="52290">
                  <c:v>-1.40848E-2</c:v>
                </c:pt>
                <c:pt idx="52291">
                  <c:v>-2.78378E-3</c:v>
                </c:pt>
                <c:pt idx="52292">
                  <c:v>-1.82276E-2</c:v>
                </c:pt>
                <c:pt idx="52293">
                  <c:v>-2.4907100000000001E-2</c:v>
                </c:pt>
                <c:pt idx="52294">
                  <c:v>-2.9154800000000002E-2</c:v>
                </c:pt>
                <c:pt idx="52295">
                  <c:v>-1.5698400000000001E-2</c:v>
                </c:pt>
                <c:pt idx="52296">
                  <c:v>-3.0249600000000001E-2</c:v>
                </c:pt>
                <c:pt idx="52297">
                  <c:v>-2.4937600000000001E-2</c:v>
                </c:pt>
                <c:pt idx="52298">
                  <c:v>-1.5770900000000001E-2</c:v>
                </c:pt>
                <c:pt idx="52299">
                  <c:v>-2.0999E-2</c:v>
                </c:pt>
                <c:pt idx="52300">
                  <c:v>-2.7170199999999999E-2</c:v>
                </c:pt>
                <c:pt idx="52301">
                  <c:v>-2.8649299999999999E-2</c:v>
                </c:pt>
                <c:pt idx="52302">
                  <c:v>-3.3879300000000001E-2</c:v>
                </c:pt>
                <c:pt idx="52303">
                  <c:v>-1.95789E-2</c:v>
                </c:pt>
                <c:pt idx="52304">
                  <c:v>-2.37617E-2</c:v>
                </c:pt>
                <c:pt idx="52305">
                  <c:v>-2.9911E-2</c:v>
                </c:pt>
                <c:pt idx="52306">
                  <c:v>-3.7880900000000002E-2</c:v>
                </c:pt>
                <c:pt idx="52307">
                  <c:v>-2.49681E-2</c:v>
                </c:pt>
                <c:pt idx="52308">
                  <c:v>-2.10972E-2</c:v>
                </c:pt>
                <c:pt idx="52309">
                  <c:v>-1.35727E-2</c:v>
                </c:pt>
                <c:pt idx="52310">
                  <c:v>-1.11074E-2</c:v>
                </c:pt>
                <c:pt idx="52311">
                  <c:v>-3.10602E-2</c:v>
                </c:pt>
                <c:pt idx="52312">
                  <c:v>-2.0346599999999999E-2</c:v>
                </c:pt>
                <c:pt idx="52313">
                  <c:v>-3.8060200000000002E-2</c:v>
                </c:pt>
                <c:pt idx="52314">
                  <c:v>-2.44417E-2</c:v>
                </c:pt>
                <c:pt idx="52315">
                  <c:v>-2.16236E-2</c:v>
                </c:pt>
                <c:pt idx="52316">
                  <c:v>-1.6881E-2</c:v>
                </c:pt>
                <c:pt idx="52317">
                  <c:v>-1.7974899999999999E-2</c:v>
                </c:pt>
                <c:pt idx="52318">
                  <c:v>-7.3385200000000003E-3</c:v>
                </c:pt>
                <c:pt idx="52319">
                  <c:v>2.2316E-4</c:v>
                </c:pt>
                <c:pt idx="52320">
                  <c:v>-3.3875500000000003E-2</c:v>
                </c:pt>
                <c:pt idx="52321">
                  <c:v>-2.38686E-2</c:v>
                </c:pt>
                <c:pt idx="52322">
                  <c:v>-2.0690900000000002E-2</c:v>
                </c:pt>
                <c:pt idx="52323">
                  <c:v>-1.1925699999999999E-2</c:v>
                </c:pt>
                <c:pt idx="52324">
                  <c:v>-1.7466499999999999E-2</c:v>
                </c:pt>
                <c:pt idx="52325" formatCode="0.00E+00">
                  <c:v>-1.7725000000000001E-2</c:v>
                </c:pt>
                <c:pt idx="52326">
                  <c:v>-2.5268599999999999E-2</c:v>
                </c:pt>
                <c:pt idx="52327">
                  <c:v>-1.6538600000000001E-2</c:v>
                </c:pt>
                <c:pt idx="52328">
                  <c:v>-1.1238100000000001E-2</c:v>
                </c:pt>
                <c:pt idx="52329">
                  <c:v>-2.5519400000000001E-2</c:v>
                </c:pt>
                <c:pt idx="52330">
                  <c:v>-2.0628899999999999E-2</c:v>
                </c:pt>
                <c:pt idx="52331">
                  <c:v>-6.7901599999999999E-3</c:v>
                </c:pt>
                <c:pt idx="52332">
                  <c:v>-1.0193799999999999E-2</c:v>
                </c:pt>
                <c:pt idx="52333">
                  <c:v>-1.0582899999999999E-2</c:v>
                </c:pt>
                <c:pt idx="52334">
                  <c:v>-3.7984799999999999E-3</c:v>
                </c:pt>
                <c:pt idx="52335">
                  <c:v>-2.79493E-2</c:v>
                </c:pt>
                <c:pt idx="52336">
                  <c:v>-4.1770899999999996E-3</c:v>
                </c:pt>
                <c:pt idx="52337">
                  <c:v>-2.6575999999999999E-2</c:v>
                </c:pt>
                <c:pt idx="52338">
                  <c:v>-3.02954E-2</c:v>
                </c:pt>
                <c:pt idx="52339">
                  <c:v>-2.37045E-2</c:v>
                </c:pt>
                <c:pt idx="52340">
                  <c:v>-8.1815700000000009E-3</c:v>
                </c:pt>
                <c:pt idx="52341">
                  <c:v>-1.75791E-2</c:v>
                </c:pt>
                <c:pt idx="52342">
                  <c:v>-1.09777E-2</c:v>
                </c:pt>
                <c:pt idx="52343">
                  <c:v>-1.42021E-2</c:v>
                </c:pt>
                <c:pt idx="52344">
                  <c:v>-2.2296899999999999E-3</c:v>
                </c:pt>
                <c:pt idx="52345">
                  <c:v>-6.6270799999999996E-3</c:v>
                </c:pt>
                <c:pt idx="52346">
                  <c:v>-2.2240599999999999E-2</c:v>
                </c:pt>
                <c:pt idx="52347">
                  <c:v>-2.8073299999999999E-2</c:v>
                </c:pt>
                <c:pt idx="52348">
                  <c:v>-2.7963600000000002E-2</c:v>
                </c:pt>
                <c:pt idx="52349">
                  <c:v>-4.7979399999999997E-3</c:v>
                </c:pt>
                <c:pt idx="52350">
                  <c:v>-2.41823E-2</c:v>
                </c:pt>
                <c:pt idx="52351">
                  <c:v>-1.56794E-2</c:v>
                </c:pt>
                <c:pt idx="52352">
                  <c:v>-1.5901599999999998E-2</c:v>
                </c:pt>
                <c:pt idx="52353">
                  <c:v>1.19267E-2</c:v>
                </c:pt>
                <c:pt idx="52354">
                  <c:v>-2.1537799999999999E-2</c:v>
                </c:pt>
                <c:pt idx="52355" formatCode="0.00E+00">
                  <c:v>-1.8244699999999999E-2</c:v>
                </c:pt>
                <c:pt idx="52356">
                  <c:v>-2.05183E-2</c:v>
                </c:pt>
                <c:pt idx="52357">
                  <c:v>-2.2931099999999999E-2</c:v>
                </c:pt>
                <c:pt idx="52358">
                  <c:v>-2.7150199999999999E-2</c:v>
                </c:pt>
                <c:pt idx="52359">
                  <c:v>-2.3293500000000002E-2</c:v>
                </c:pt>
                <c:pt idx="52360">
                  <c:v>-2.12555E-2</c:v>
                </c:pt>
                <c:pt idx="52361">
                  <c:v>-6.7911100000000004E-3</c:v>
                </c:pt>
                <c:pt idx="52362">
                  <c:v>4.8246399999999998E-3</c:v>
                </c:pt>
                <c:pt idx="52363">
                  <c:v>-1.1051200000000001E-2</c:v>
                </c:pt>
                <c:pt idx="52364">
                  <c:v>-9.2296600000000006E-3</c:v>
                </c:pt>
                <c:pt idx="52365">
                  <c:v>-1.30835E-2</c:v>
                </c:pt>
                <c:pt idx="52366">
                  <c:v>-4.5995699999999999E-3</c:v>
                </c:pt>
                <c:pt idx="52367">
                  <c:v>-3.4887300000000003E-2</c:v>
                </c:pt>
                <c:pt idx="52368">
                  <c:v>-2.95324E-2</c:v>
                </c:pt>
                <c:pt idx="52369">
                  <c:v>-2.5844599999999999E-2</c:v>
                </c:pt>
                <c:pt idx="52370">
                  <c:v>-1.5851000000000001E-2</c:v>
                </c:pt>
                <c:pt idx="52371">
                  <c:v>-6.2160499999999999E-3</c:v>
                </c:pt>
                <c:pt idx="52372">
                  <c:v>-1.18408E-2</c:v>
                </c:pt>
                <c:pt idx="52373">
                  <c:v>-8.5640000000000004E-3</c:v>
                </c:pt>
                <c:pt idx="52374">
                  <c:v>-3.8809799999999998E-2</c:v>
                </c:pt>
                <c:pt idx="52375">
                  <c:v>-1.03912E-2</c:v>
                </c:pt>
                <c:pt idx="52376">
                  <c:v>-3.2644300000000001E-2</c:v>
                </c:pt>
                <c:pt idx="52377">
                  <c:v>-1.5338900000000001E-2</c:v>
                </c:pt>
                <c:pt idx="52378">
                  <c:v>-2.0794900000000002E-2</c:v>
                </c:pt>
                <c:pt idx="52379">
                  <c:v>-4.1685100000000003E-3</c:v>
                </c:pt>
                <c:pt idx="52380">
                  <c:v>-3.8662000000000002E-3</c:v>
                </c:pt>
                <c:pt idx="52381">
                  <c:v>-1.7211899999999999E-2</c:v>
                </c:pt>
                <c:pt idx="52382">
                  <c:v>1.8148400000000001E-3</c:v>
                </c:pt>
                <c:pt idx="52383">
                  <c:v>-1.82953E-2</c:v>
                </c:pt>
                <c:pt idx="52384">
                  <c:v>5.6075999999999999E-3</c:v>
                </c:pt>
                <c:pt idx="52385">
                  <c:v>-3.6548600000000001E-2</c:v>
                </c:pt>
                <c:pt idx="52386">
                  <c:v>-2.4416E-2</c:v>
                </c:pt>
                <c:pt idx="52387">
                  <c:v>-1.7252900000000002E-2</c:v>
                </c:pt>
                <c:pt idx="52388">
                  <c:v>-7.7867500000000003E-3</c:v>
                </c:pt>
                <c:pt idx="52389">
                  <c:v>-1.6029399999999999E-2</c:v>
                </c:pt>
                <c:pt idx="52390">
                  <c:v>-1.4451E-2</c:v>
                </c:pt>
                <c:pt idx="52391">
                  <c:v>-1.5542E-2</c:v>
                </c:pt>
                <c:pt idx="52392">
                  <c:v>-4.0254599999999998E-3</c:v>
                </c:pt>
                <c:pt idx="52393">
                  <c:v>-1.4135399999999999E-2</c:v>
                </c:pt>
                <c:pt idx="52394">
                  <c:v>-2.7193999999999999E-2</c:v>
                </c:pt>
                <c:pt idx="52395">
                  <c:v>-2.3130399999999999E-2</c:v>
                </c:pt>
                <c:pt idx="52396">
                  <c:v>-3.04947E-2</c:v>
                </c:pt>
                <c:pt idx="52397">
                  <c:v>-2.0603199999999999E-2</c:v>
                </c:pt>
                <c:pt idx="52398">
                  <c:v>-2.79312E-2</c:v>
                </c:pt>
                <c:pt idx="52399">
                  <c:v>-8.4838899999999991E-3</c:v>
                </c:pt>
                <c:pt idx="52400">
                  <c:v>-2.95143E-2</c:v>
                </c:pt>
                <c:pt idx="52401">
                  <c:v>-9.76753E-3</c:v>
                </c:pt>
                <c:pt idx="52402">
                  <c:v>-2.09751E-2</c:v>
                </c:pt>
                <c:pt idx="52403">
                  <c:v>-1.8320099999999999E-2</c:v>
                </c:pt>
                <c:pt idx="52404">
                  <c:v>-2.9883400000000001E-2</c:v>
                </c:pt>
                <c:pt idx="52405">
                  <c:v>-1.6928700000000001E-2</c:v>
                </c:pt>
                <c:pt idx="52406">
                  <c:v>-3.4606900000000003E-2</c:v>
                </c:pt>
                <c:pt idx="52407">
                  <c:v>-3.4689900000000003E-2</c:v>
                </c:pt>
                <c:pt idx="52408">
                  <c:v>-2.9089E-2</c:v>
                </c:pt>
                <c:pt idx="52409">
                  <c:v>-4.2625400000000001E-2</c:v>
                </c:pt>
                <c:pt idx="52410">
                  <c:v>-1.92442E-2</c:v>
                </c:pt>
                <c:pt idx="52411">
                  <c:v>-4.3606800000000001E-2</c:v>
                </c:pt>
                <c:pt idx="52412">
                  <c:v>-4.1127200000000003E-2</c:v>
                </c:pt>
                <c:pt idx="52413">
                  <c:v>-4.2168600000000001E-2</c:v>
                </c:pt>
                <c:pt idx="52414">
                  <c:v>-8.4333399999999992E-3</c:v>
                </c:pt>
                <c:pt idx="52415">
                  <c:v>-4.6849300000000003E-2</c:v>
                </c:pt>
                <c:pt idx="52416">
                  <c:v>-4.1354200000000001E-2</c:v>
                </c:pt>
                <c:pt idx="52417">
                  <c:v>-3.6480899999999997E-2</c:v>
                </c:pt>
                <c:pt idx="52418">
                  <c:v>-2.29216E-2</c:v>
                </c:pt>
                <c:pt idx="52419">
                  <c:v>-1.5820500000000001E-2</c:v>
                </c:pt>
                <c:pt idx="52420">
                  <c:v>-3.6633499999999999E-2</c:v>
                </c:pt>
                <c:pt idx="52421">
                  <c:v>-2.4879499999999999E-2</c:v>
                </c:pt>
                <c:pt idx="52422">
                  <c:v>-1.8647199999999999E-2</c:v>
                </c:pt>
                <c:pt idx="52423">
                  <c:v>-3.9682399999999996E-3</c:v>
                </c:pt>
                <c:pt idx="52424">
                  <c:v>-3.4991300000000003E-2</c:v>
                </c:pt>
                <c:pt idx="52425">
                  <c:v>-3.5889600000000001E-2</c:v>
                </c:pt>
                <c:pt idx="52426">
                  <c:v>-1.7309199999999999E-3</c:v>
                </c:pt>
                <c:pt idx="52427">
                  <c:v>-1.46103E-2</c:v>
                </c:pt>
                <c:pt idx="52428">
                  <c:v>-1.6135199999999999E-2</c:v>
                </c:pt>
                <c:pt idx="52429">
                  <c:v>-3.2411599999999999E-2</c:v>
                </c:pt>
                <c:pt idx="52430">
                  <c:v>-3.5654100000000001E-2</c:v>
                </c:pt>
                <c:pt idx="52431">
                  <c:v>-7.6694500000000004E-3</c:v>
                </c:pt>
                <c:pt idx="52432">
                  <c:v>-1.45655E-2</c:v>
                </c:pt>
                <c:pt idx="52433">
                  <c:v>-3.54977E-2</c:v>
                </c:pt>
                <c:pt idx="52434">
                  <c:v>-3.4629800000000002E-2</c:v>
                </c:pt>
                <c:pt idx="52435">
                  <c:v>-2.56615E-2</c:v>
                </c:pt>
                <c:pt idx="52436">
                  <c:v>-9.68456E-3</c:v>
                </c:pt>
                <c:pt idx="52437">
                  <c:v>-2.0333299999999999E-2</c:v>
                </c:pt>
                <c:pt idx="52438">
                  <c:v>-4.0592200000000002E-2</c:v>
                </c:pt>
                <c:pt idx="52439">
                  <c:v>-2.14243E-2</c:v>
                </c:pt>
                <c:pt idx="52440">
                  <c:v>-5.4244999999999996E-3</c:v>
                </c:pt>
                <c:pt idx="52441">
                  <c:v>-3.0188599999999999E-2</c:v>
                </c:pt>
                <c:pt idx="52442">
                  <c:v>-3.1764000000000001E-2</c:v>
                </c:pt>
                <c:pt idx="52443">
                  <c:v>-1.06859E-2</c:v>
                </c:pt>
                <c:pt idx="52444">
                  <c:v>-1.70393E-2</c:v>
                </c:pt>
                <c:pt idx="52445">
                  <c:v>-1.52969E-2</c:v>
                </c:pt>
                <c:pt idx="52446">
                  <c:v>-4.2751299999999999E-2</c:v>
                </c:pt>
                <c:pt idx="52447">
                  <c:v>-1.6799000000000001E-2</c:v>
                </c:pt>
                <c:pt idx="52448">
                  <c:v>-1.2905099999999999E-2</c:v>
                </c:pt>
                <c:pt idx="52449">
                  <c:v>-1.37825E-2</c:v>
                </c:pt>
                <c:pt idx="52450">
                  <c:v>-2.9564900000000002E-2</c:v>
                </c:pt>
                <c:pt idx="52451">
                  <c:v>-2.4038299999999999E-2</c:v>
                </c:pt>
                <c:pt idx="52452">
                  <c:v>-2.5937999999999999E-2</c:v>
                </c:pt>
                <c:pt idx="52453">
                  <c:v>-4.2400399999999996E-3</c:v>
                </c:pt>
                <c:pt idx="52454">
                  <c:v>-1.6607299999999998E-2</c:v>
                </c:pt>
                <c:pt idx="52455">
                  <c:v>-1.97945E-2</c:v>
                </c:pt>
                <c:pt idx="52456">
                  <c:v>-4.2886699999999996E-3</c:v>
                </c:pt>
                <c:pt idx="52457">
                  <c:v>-1.1907600000000001E-2</c:v>
                </c:pt>
                <c:pt idx="52458">
                  <c:v>2.03514E-3</c:v>
                </c:pt>
                <c:pt idx="52459">
                  <c:v>-4.1166300000000003E-2</c:v>
                </c:pt>
                <c:pt idx="52460">
                  <c:v>2.89822E-3</c:v>
                </c:pt>
                <c:pt idx="52461">
                  <c:v>-9.8228500000000006E-4</c:v>
                </c:pt>
                <c:pt idx="52462">
                  <c:v>-3.9939900000000002E-3</c:v>
                </c:pt>
                <c:pt idx="52463">
                  <c:v>-1.2394000000000001E-2</c:v>
                </c:pt>
                <c:pt idx="52464">
                  <c:v>-9.0837499999999998E-3</c:v>
                </c:pt>
                <c:pt idx="52465">
                  <c:v>3.6811800000000002E-4</c:v>
                </c:pt>
                <c:pt idx="52466">
                  <c:v>1.3426799999999999E-2</c:v>
                </c:pt>
                <c:pt idx="52467">
                  <c:v>-1.5768999999999998E-2</c:v>
                </c:pt>
                <c:pt idx="52468">
                  <c:v>6.2179599999999998E-4</c:v>
                </c:pt>
                <c:pt idx="52469">
                  <c:v>-4.4794099999999996E-3</c:v>
                </c:pt>
                <c:pt idx="52470">
                  <c:v>-6.3829400000000001E-3</c:v>
                </c:pt>
                <c:pt idx="52471">
                  <c:v>-3.58772E-3</c:v>
                </c:pt>
                <c:pt idx="52472">
                  <c:v>1.2130699999999999E-3</c:v>
                </c:pt>
                <c:pt idx="52473">
                  <c:v>-2.2926299999999999E-3</c:v>
                </c:pt>
                <c:pt idx="52474">
                  <c:v>-6.2179599999999998E-3</c:v>
                </c:pt>
                <c:pt idx="52475">
                  <c:v>1.74618E-3</c:v>
                </c:pt>
                <c:pt idx="52476">
                  <c:v>-2.4958600000000001E-2</c:v>
                </c:pt>
                <c:pt idx="52477">
                  <c:v>-5.0287200000000004E-3</c:v>
                </c:pt>
                <c:pt idx="52478">
                  <c:v>-4.5700100000000002E-3</c:v>
                </c:pt>
                <c:pt idx="52479">
                  <c:v>8.6221700000000002E-3</c:v>
                </c:pt>
                <c:pt idx="52480">
                  <c:v>-1.7840399999999999E-2</c:v>
                </c:pt>
                <c:pt idx="52481">
                  <c:v>2.11334E-3</c:v>
                </c:pt>
                <c:pt idx="52482">
                  <c:v>7.8964200000000001E-4</c:v>
                </c:pt>
                <c:pt idx="52483">
                  <c:v>1.5223499999999999E-2</c:v>
                </c:pt>
                <c:pt idx="52484">
                  <c:v>-2.0724300000000001E-2</c:v>
                </c:pt>
                <c:pt idx="52485">
                  <c:v>-6.2704099999999997E-3</c:v>
                </c:pt>
                <c:pt idx="52486">
                  <c:v>5.4359400000000002E-3</c:v>
                </c:pt>
                <c:pt idx="52487">
                  <c:v>-3.0860900000000001E-3</c:v>
                </c:pt>
                <c:pt idx="52488">
                  <c:v>-1.2038200000000001E-2</c:v>
                </c:pt>
                <c:pt idx="52489">
                  <c:v>-1.0322599999999999E-2</c:v>
                </c:pt>
                <c:pt idx="52490">
                  <c:v>1.9424400000000001E-2</c:v>
                </c:pt>
                <c:pt idx="52491">
                  <c:v>-5.9280399999999999E-3</c:v>
                </c:pt>
                <c:pt idx="52492">
                  <c:v>1.2606600000000001E-2</c:v>
                </c:pt>
                <c:pt idx="52493">
                  <c:v>-1.7626800000000001E-2</c:v>
                </c:pt>
                <c:pt idx="52494">
                  <c:v>-1.36662E-2</c:v>
                </c:pt>
                <c:pt idx="52495">
                  <c:v>3.9148300000000002E-3</c:v>
                </c:pt>
                <c:pt idx="52496">
                  <c:v>2.1640800000000002E-2</c:v>
                </c:pt>
                <c:pt idx="52497">
                  <c:v>-1.75371E-2</c:v>
                </c:pt>
                <c:pt idx="52498">
                  <c:v>9.1152200000000003E-3</c:v>
                </c:pt>
                <c:pt idx="52499">
                  <c:v>-2.8314600000000001E-3</c:v>
                </c:pt>
                <c:pt idx="52500">
                  <c:v>2.9029800000000001E-2</c:v>
                </c:pt>
                <c:pt idx="52501">
                  <c:v>7.3928800000000001E-3</c:v>
                </c:pt>
                <c:pt idx="52502">
                  <c:v>-5.8078800000000005E-4</c:v>
                </c:pt>
                <c:pt idx="52503">
                  <c:v>-5.4387999999999997E-3</c:v>
                </c:pt>
                <c:pt idx="52504">
                  <c:v>2.7904499999999999E-3</c:v>
                </c:pt>
                <c:pt idx="52505">
                  <c:v>-1.0263400000000001E-2</c:v>
                </c:pt>
                <c:pt idx="52506">
                  <c:v>-1.4419599999999999E-3</c:v>
                </c:pt>
                <c:pt idx="52507">
                  <c:v>5.8717700000000001E-3</c:v>
                </c:pt>
                <c:pt idx="52508">
                  <c:v>-1.6464199999999998E-2</c:v>
                </c:pt>
                <c:pt idx="52509">
                  <c:v>1.2518899999999999E-2</c:v>
                </c:pt>
                <c:pt idx="52510">
                  <c:v>-3.5857199999999999E-2</c:v>
                </c:pt>
                <c:pt idx="52511">
                  <c:v>1.9424400000000001E-2</c:v>
                </c:pt>
                <c:pt idx="52512">
                  <c:v>-1.1694899999999999E-2</c:v>
                </c:pt>
                <c:pt idx="52513">
                  <c:v>-2.2020299999999998E-3</c:v>
                </c:pt>
                <c:pt idx="52514">
                  <c:v>-1.5637399999999999E-2</c:v>
                </c:pt>
                <c:pt idx="52515">
                  <c:v>-2.5937999999999999E-2</c:v>
                </c:pt>
                <c:pt idx="52516">
                  <c:v>-7.3413799999999998E-3</c:v>
                </c:pt>
                <c:pt idx="52517">
                  <c:v>-1.6036000000000002E-2</c:v>
                </c:pt>
                <c:pt idx="52518">
                  <c:v>-1.05448E-2</c:v>
                </c:pt>
                <c:pt idx="52519">
                  <c:v>4.2915299999999999E-4</c:v>
                </c:pt>
                <c:pt idx="52520">
                  <c:v>-1.6339300000000001E-2</c:v>
                </c:pt>
                <c:pt idx="52521">
                  <c:v>8.2635899999999995E-3</c:v>
                </c:pt>
                <c:pt idx="52522">
                  <c:v>-2.7281799999999998E-2</c:v>
                </c:pt>
                <c:pt idx="52523">
                  <c:v>-1.20287E-2</c:v>
                </c:pt>
                <c:pt idx="52524">
                  <c:v>-5.3615599999999996E-3</c:v>
                </c:pt>
                <c:pt idx="52525">
                  <c:v>-9.9182100000000002E-3</c:v>
                </c:pt>
                <c:pt idx="52526">
                  <c:v>-4.7492999999999998E-4</c:v>
                </c:pt>
                <c:pt idx="52527">
                  <c:v>-2.5120699999999999E-2</c:v>
                </c:pt>
                <c:pt idx="52528">
                  <c:v>4.2724599999999996E-3</c:v>
                </c:pt>
                <c:pt idx="52529">
                  <c:v>-1.2400599999999999E-2</c:v>
                </c:pt>
                <c:pt idx="52530">
                  <c:v>2.1661799999999998E-2</c:v>
                </c:pt>
                <c:pt idx="52531">
                  <c:v>-2.4567599999999998E-2</c:v>
                </c:pt>
                <c:pt idx="52532">
                  <c:v>7.4176800000000003E-3</c:v>
                </c:pt>
                <c:pt idx="52533">
                  <c:v>-1.2552300000000001E-2</c:v>
                </c:pt>
                <c:pt idx="52534">
                  <c:v>1.56717E-2</c:v>
                </c:pt>
                <c:pt idx="52535">
                  <c:v>-2.4753600000000001E-2</c:v>
                </c:pt>
                <c:pt idx="52536">
                  <c:v>-8.6212200000000006E-3</c:v>
                </c:pt>
                <c:pt idx="52537">
                  <c:v>-1.7642999999999999E-3</c:v>
                </c:pt>
                <c:pt idx="52538">
                  <c:v>3.45898E-3</c:v>
                </c:pt>
                <c:pt idx="52539" formatCode="0.00E+00">
                  <c:v>-2.5216100000000002E-2</c:v>
                </c:pt>
                <c:pt idx="52540">
                  <c:v>-1.5086199999999999E-2</c:v>
                </c:pt>
                <c:pt idx="52541">
                  <c:v>3.95298E-3</c:v>
                </c:pt>
                <c:pt idx="52542">
                  <c:v>1.37272E-2</c:v>
                </c:pt>
                <c:pt idx="52543">
                  <c:v>-9.9792500000000003E-3</c:v>
                </c:pt>
                <c:pt idx="52544">
                  <c:v>-9.9229799999999996E-3</c:v>
                </c:pt>
                <c:pt idx="52545">
                  <c:v>4.1561100000000002E-3</c:v>
                </c:pt>
                <c:pt idx="52546">
                  <c:v>-2.57683E-3</c:v>
                </c:pt>
                <c:pt idx="52547">
                  <c:v>-9.3364700000000001E-4</c:v>
                </c:pt>
                <c:pt idx="52548">
                  <c:v>-1.91612E-2</c:v>
                </c:pt>
                <c:pt idx="52549">
                  <c:v>2.5858900000000001E-2</c:v>
                </c:pt>
                <c:pt idx="52550">
                  <c:v>-1.28078E-3</c:v>
                </c:pt>
                <c:pt idx="52551">
                  <c:v>1.5773800000000001E-2</c:v>
                </c:pt>
                <c:pt idx="52552">
                  <c:v>-1.76592E-2</c:v>
                </c:pt>
                <c:pt idx="52553">
                  <c:v>2.43979E-2</c:v>
                </c:pt>
                <c:pt idx="52554">
                  <c:v>1.18923E-2</c:v>
                </c:pt>
                <c:pt idx="52555">
                  <c:v>3.0828500000000002E-2</c:v>
                </c:pt>
                <c:pt idx="52556">
                  <c:v>6.2160499999999999E-3</c:v>
                </c:pt>
                <c:pt idx="52557">
                  <c:v>1.7562899999999999E-2</c:v>
                </c:pt>
                <c:pt idx="52558">
                  <c:v>2.24409E-2</c:v>
                </c:pt>
                <c:pt idx="52559">
                  <c:v>4.2337399999999997E-2</c:v>
                </c:pt>
                <c:pt idx="52560">
                  <c:v>3.3092499999999997E-2</c:v>
                </c:pt>
                <c:pt idx="52561">
                  <c:v>1.1374499999999999E-2</c:v>
                </c:pt>
                <c:pt idx="52562">
                  <c:v>5.4255499999999998E-2</c:v>
                </c:pt>
                <c:pt idx="52563">
                  <c:v>1.28241E-2</c:v>
                </c:pt>
                <c:pt idx="52564">
                  <c:v>3.9028199999999999E-2</c:v>
                </c:pt>
                <c:pt idx="52565">
                  <c:v>-7.33185E-3</c:v>
                </c:pt>
                <c:pt idx="52566">
                  <c:v>4.4556600000000002E-2</c:v>
                </c:pt>
                <c:pt idx="52567">
                  <c:v>2.04926E-2</c:v>
                </c:pt>
                <c:pt idx="52568" formatCode="0.00E+00">
                  <c:v>2.3988700000000002E-2</c:v>
                </c:pt>
                <c:pt idx="52569">
                  <c:v>-1.5802399999999999E-3</c:v>
                </c:pt>
                <c:pt idx="52570">
                  <c:v>2.2113799999999999E-2</c:v>
                </c:pt>
                <c:pt idx="52571">
                  <c:v>3.3986099999999998E-2</c:v>
                </c:pt>
                <c:pt idx="52572">
                  <c:v>2.80638E-2</c:v>
                </c:pt>
                <c:pt idx="52573">
                  <c:v>1.8885599999999999E-2</c:v>
                </c:pt>
                <c:pt idx="52574">
                  <c:v>1.7149899999999999E-2</c:v>
                </c:pt>
                <c:pt idx="52575">
                  <c:v>3.7612E-2</c:v>
                </c:pt>
                <c:pt idx="52576">
                  <c:v>2.46124E-2</c:v>
                </c:pt>
                <c:pt idx="52577">
                  <c:v>1.48296E-2</c:v>
                </c:pt>
                <c:pt idx="52578">
                  <c:v>2.2701300000000001E-2</c:v>
                </c:pt>
                <c:pt idx="52579">
                  <c:v>1.6335499999999999E-2</c:v>
                </c:pt>
                <c:pt idx="52580">
                  <c:v>3.4466700000000003E-2</c:v>
                </c:pt>
                <c:pt idx="52581">
                  <c:v>2.4723999999999999E-2</c:v>
                </c:pt>
                <c:pt idx="52582">
                  <c:v>-2.16007E-3</c:v>
                </c:pt>
                <c:pt idx="52583">
                  <c:v>1.9546500000000001E-2</c:v>
                </c:pt>
                <c:pt idx="52584">
                  <c:v>9.5577200000000005E-3</c:v>
                </c:pt>
                <c:pt idx="52585">
                  <c:v>4.5268999999999997E-2</c:v>
                </c:pt>
                <c:pt idx="52586">
                  <c:v>-7.1315800000000002E-3</c:v>
                </c:pt>
                <c:pt idx="52587">
                  <c:v>3.90987E-2</c:v>
                </c:pt>
                <c:pt idx="52588">
                  <c:v>2.6886E-2</c:v>
                </c:pt>
                <c:pt idx="52589">
                  <c:v>2.6329999999999999E-2</c:v>
                </c:pt>
                <c:pt idx="52590">
                  <c:v>7.6436999999999998E-3</c:v>
                </c:pt>
                <c:pt idx="52591">
                  <c:v>1.4102E-2</c:v>
                </c:pt>
                <c:pt idx="52592">
                  <c:v>3.8101200000000002E-2</c:v>
                </c:pt>
                <c:pt idx="52593">
                  <c:v>2.12526E-2</c:v>
                </c:pt>
                <c:pt idx="52594">
                  <c:v>2.25887E-2</c:v>
                </c:pt>
                <c:pt idx="52595">
                  <c:v>-9.2287099999999993E-3</c:v>
                </c:pt>
                <c:pt idx="52596">
                  <c:v>3.5722700000000003E-2</c:v>
                </c:pt>
                <c:pt idx="52597">
                  <c:v>2.17819E-2</c:v>
                </c:pt>
                <c:pt idx="52598">
                  <c:v>2.6803E-2</c:v>
                </c:pt>
                <c:pt idx="52599">
                  <c:v>1.8930399999999999E-3</c:v>
                </c:pt>
                <c:pt idx="52600">
                  <c:v>2.8252599999999999E-2</c:v>
                </c:pt>
                <c:pt idx="52601">
                  <c:v>3.1755400000000003E-2</c:v>
                </c:pt>
                <c:pt idx="52602">
                  <c:v>1.6134300000000001E-2</c:v>
                </c:pt>
                <c:pt idx="52603">
                  <c:v>-7.9698600000000005E-3</c:v>
                </c:pt>
                <c:pt idx="52604">
                  <c:v>4.0903099999999998E-3</c:v>
                </c:pt>
                <c:pt idx="52605">
                  <c:v>3.4851100000000003E-2</c:v>
                </c:pt>
                <c:pt idx="52606">
                  <c:v>4.6338999999999998E-3</c:v>
                </c:pt>
                <c:pt idx="52607">
                  <c:v>1.5651700000000001E-2</c:v>
                </c:pt>
                <c:pt idx="52608">
                  <c:v>6.5221799999999998E-3</c:v>
                </c:pt>
                <c:pt idx="52609">
                  <c:v>9.4547299999999997E-3</c:v>
                </c:pt>
                <c:pt idx="52610">
                  <c:v>1.5029000000000001E-2</c:v>
                </c:pt>
                <c:pt idx="52611">
                  <c:v>7.6513299999999996E-3</c:v>
                </c:pt>
                <c:pt idx="52612">
                  <c:v>1.4655100000000001E-2</c:v>
                </c:pt>
                <c:pt idx="52613">
                  <c:v>1.5654600000000001E-2</c:v>
                </c:pt>
                <c:pt idx="52614">
                  <c:v>2.3730299999999999E-2</c:v>
                </c:pt>
                <c:pt idx="52615">
                  <c:v>1.19305E-3</c:v>
                </c:pt>
                <c:pt idx="52616">
                  <c:v>1.7692599999999999E-2</c:v>
                </c:pt>
                <c:pt idx="52617">
                  <c:v>4.9085600000000002E-3</c:v>
                </c:pt>
                <c:pt idx="52618">
                  <c:v>3.21474E-2</c:v>
                </c:pt>
                <c:pt idx="52619">
                  <c:v>7.57313E-3</c:v>
                </c:pt>
                <c:pt idx="52620">
                  <c:v>1.7113699999999999E-2</c:v>
                </c:pt>
                <c:pt idx="52621" formatCode="0.00E+00">
                  <c:v>1.53627E-2</c:v>
                </c:pt>
                <c:pt idx="52622">
                  <c:v>1.95789E-2</c:v>
                </c:pt>
                <c:pt idx="52623">
                  <c:v>2.5340100000000001E-2</c:v>
                </c:pt>
                <c:pt idx="52624">
                  <c:v>-4.5957599999999999E-3</c:v>
                </c:pt>
                <c:pt idx="52625">
                  <c:v>1.8288599999999999E-2</c:v>
                </c:pt>
                <c:pt idx="52626">
                  <c:v>1.8262899999999999E-2</c:v>
                </c:pt>
                <c:pt idx="52627">
                  <c:v>2.0363800000000001E-2</c:v>
                </c:pt>
                <c:pt idx="52628">
                  <c:v>2.9583000000000001E-3</c:v>
                </c:pt>
                <c:pt idx="52629">
                  <c:v>8.0013299999999996E-4</c:v>
                </c:pt>
                <c:pt idx="52630">
                  <c:v>2.4310100000000001E-2</c:v>
                </c:pt>
                <c:pt idx="52631">
                  <c:v>2.8981199999999999E-2</c:v>
                </c:pt>
                <c:pt idx="52632">
                  <c:v>1.4023799999999999E-2</c:v>
                </c:pt>
                <c:pt idx="52633">
                  <c:v>1.43757E-2</c:v>
                </c:pt>
                <c:pt idx="52634">
                  <c:v>2.4962399999999999E-2</c:v>
                </c:pt>
                <c:pt idx="52635">
                  <c:v>2.5301899999999999E-2</c:v>
                </c:pt>
                <c:pt idx="52636">
                  <c:v>7.1258500000000004E-3</c:v>
                </c:pt>
                <c:pt idx="52637">
                  <c:v>-5.0706900000000001E-3</c:v>
                </c:pt>
                <c:pt idx="52638">
                  <c:v>1.0355899999999999E-2</c:v>
                </c:pt>
                <c:pt idx="52639">
                  <c:v>3.54509E-2</c:v>
                </c:pt>
                <c:pt idx="52640">
                  <c:v>4.99535E-3</c:v>
                </c:pt>
                <c:pt idx="52641">
                  <c:v>1.02921E-2</c:v>
                </c:pt>
                <c:pt idx="52642">
                  <c:v>2.0425800000000001E-2</c:v>
                </c:pt>
                <c:pt idx="52643">
                  <c:v>3.2446900000000001E-2</c:v>
                </c:pt>
                <c:pt idx="52644">
                  <c:v>5.5341699999999997E-3</c:v>
                </c:pt>
                <c:pt idx="52645">
                  <c:v>-1.5106200000000001E-3</c:v>
                </c:pt>
                <c:pt idx="52646">
                  <c:v>5.9986100000000004E-4</c:v>
                </c:pt>
                <c:pt idx="52647">
                  <c:v>1.7436E-2</c:v>
                </c:pt>
                <c:pt idx="52648">
                  <c:v>1.69506E-2</c:v>
                </c:pt>
                <c:pt idx="52649">
                  <c:v>1.9760099999999998E-3</c:v>
                </c:pt>
                <c:pt idx="52650">
                  <c:v>2.6506399999999999E-2</c:v>
                </c:pt>
                <c:pt idx="52651">
                  <c:v>2.9372200000000001E-2</c:v>
                </c:pt>
                <c:pt idx="52652">
                  <c:v>4.9344100000000002E-2</c:v>
                </c:pt>
                <c:pt idx="52653">
                  <c:v>1.28746E-3</c:v>
                </c:pt>
                <c:pt idx="52654">
                  <c:v>4.3344500000000001E-3</c:v>
                </c:pt>
                <c:pt idx="52655">
                  <c:v>3.0386900000000001E-2</c:v>
                </c:pt>
                <c:pt idx="52656">
                  <c:v>2.9419899999999999E-2</c:v>
                </c:pt>
                <c:pt idx="52657">
                  <c:v>2.8922099999999999E-2</c:v>
                </c:pt>
                <c:pt idx="52658">
                  <c:v>8.7890599999999996E-3</c:v>
                </c:pt>
                <c:pt idx="52659">
                  <c:v>1.9232699999999998E-2</c:v>
                </c:pt>
                <c:pt idx="52660">
                  <c:v>4.8324600000000002E-2</c:v>
                </c:pt>
                <c:pt idx="52661">
                  <c:v>4.1325599999999997E-2</c:v>
                </c:pt>
                <c:pt idx="52662">
                  <c:v>1.82848E-2</c:v>
                </c:pt>
                <c:pt idx="52663">
                  <c:v>1.5414199999999999E-2</c:v>
                </c:pt>
                <c:pt idx="52664">
                  <c:v>5.7447400000000003E-2</c:v>
                </c:pt>
                <c:pt idx="52665">
                  <c:v>4.25472E-2</c:v>
                </c:pt>
                <c:pt idx="52666">
                  <c:v>2.57177E-2</c:v>
                </c:pt>
                <c:pt idx="52667">
                  <c:v>1.9587500000000001E-2</c:v>
                </c:pt>
                <c:pt idx="52668">
                  <c:v>3.4014700000000002E-2</c:v>
                </c:pt>
                <c:pt idx="52669">
                  <c:v>5.3061499999999998E-2</c:v>
                </c:pt>
                <c:pt idx="52670">
                  <c:v>4.5627599999999997E-2</c:v>
                </c:pt>
                <c:pt idx="52671">
                  <c:v>3.04432E-2</c:v>
                </c:pt>
                <c:pt idx="52672">
                  <c:v>3.0719799999999998E-2</c:v>
                </c:pt>
                <c:pt idx="52673">
                  <c:v>4.59414E-2</c:v>
                </c:pt>
                <c:pt idx="52674">
                  <c:v>3.4208299999999997E-2</c:v>
                </c:pt>
                <c:pt idx="52675">
                  <c:v>2.7758600000000001E-2</c:v>
                </c:pt>
                <c:pt idx="52676">
                  <c:v>2.7585999999999999E-2</c:v>
                </c:pt>
                <c:pt idx="52677">
                  <c:v>6.0802500000000002E-2</c:v>
                </c:pt>
                <c:pt idx="52678">
                  <c:v>5.0375900000000001E-2</c:v>
                </c:pt>
                <c:pt idx="52679">
                  <c:v>4.2923000000000003E-2</c:v>
                </c:pt>
                <c:pt idx="52680">
                  <c:v>2.01817E-2</c:v>
                </c:pt>
                <c:pt idx="52681">
                  <c:v>4.53005E-2</c:v>
                </c:pt>
                <c:pt idx="52682">
                  <c:v>5.00069E-2</c:v>
                </c:pt>
                <c:pt idx="52683">
                  <c:v>1.3229400000000001E-2</c:v>
                </c:pt>
                <c:pt idx="52684">
                  <c:v>1.5996E-2</c:v>
                </c:pt>
                <c:pt idx="52685">
                  <c:v>2.48852E-2</c:v>
                </c:pt>
                <c:pt idx="52686">
                  <c:v>6.1320300000000001E-2</c:v>
                </c:pt>
                <c:pt idx="52687">
                  <c:v>2.3531E-2</c:v>
                </c:pt>
                <c:pt idx="52688">
                  <c:v>3.2974200000000002E-2</c:v>
                </c:pt>
                <c:pt idx="52689">
                  <c:v>2.99911E-2</c:v>
                </c:pt>
                <c:pt idx="52690">
                  <c:v>5.0728799999999998E-2</c:v>
                </c:pt>
                <c:pt idx="52691">
                  <c:v>2.8770400000000002E-2</c:v>
                </c:pt>
                <c:pt idx="52692">
                  <c:v>4.9785599999999999E-2</c:v>
                </c:pt>
                <c:pt idx="52693">
                  <c:v>4.8520099999999997E-2</c:v>
                </c:pt>
                <c:pt idx="52694">
                  <c:v>4.6274200000000001E-2</c:v>
                </c:pt>
                <c:pt idx="52695">
                  <c:v>3.9607000000000003E-2</c:v>
                </c:pt>
                <c:pt idx="52696">
                  <c:v>2.41613E-2</c:v>
                </c:pt>
                <c:pt idx="52697">
                  <c:v>3.87459E-2</c:v>
                </c:pt>
                <c:pt idx="52698">
                  <c:v>3.9197000000000003E-2</c:v>
                </c:pt>
                <c:pt idx="52699">
                  <c:v>4.5203199999999999E-2</c:v>
                </c:pt>
                <c:pt idx="52700">
                  <c:v>2.7216000000000001E-2</c:v>
                </c:pt>
                <c:pt idx="52701">
                  <c:v>4.0661799999999998E-2</c:v>
                </c:pt>
                <c:pt idx="52702">
                  <c:v>2.9441800000000001E-2</c:v>
                </c:pt>
                <c:pt idx="52703">
                  <c:v>4.32653E-2</c:v>
                </c:pt>
                <c:pt idx="52704">
                  <c:v>1.3665200000000001E-2</c:v>
                </c:pt>
                <c:pt idx="52705">
                  <c:v>5.6309699999999997E-2</c:v>
                </c:pt>
                <c:pt idx="52706">
                  <c:v>2.7788199999999999E-2</c:v>
                </c:pt>
                <c:pt idx="52707">
                  <c:v>6.3754099999999994E-2</c:v>
                </c:pt>
                <c:pt idx="52708">
                  <c:v>2.7808200000000002E-2</c:v>
                </c:pt>
                <c:pt idx="52709">
                  <c:v>2.4230999999999999E-2</c:v>
                </c:pt>
                <c:pt idx="52710">
                  <c:v>1.5927299999999998E-2</c:v>
                </c:pt>
                <c:pt idx="52711">
                  <c:v>4.2225800000000001E-2</c:v>
                </c:pt>
                <c:pt idx="52712">
                  <c:v>1.33057E-2</c:v>
                </c:pt>
                <c:pt idx="52713">
                  <c:v>1.4179199999999999E-2</c:v>
                </c:pt>
                <c:pt idx="52714">
                  <c:v>4.4642399999999999E-2</c:v>
                </c:pt>
                <c:pt idx="52715">
                  <c:v>1.3654700000000001E-2</c:v>
                </c:pt>
                <c:pt idx="52716">
                  <c:v>3.6203399999999997E-2</c:v>
                </c:pt>
                <c:pt idx="52717">
                  <c:v>6.7625000000000003E-3</c:v>
                </c:pt>
                <c:pt idx="52718">
                  <c:v>4.3959600000000001E-2</c:v>
                </c:pt>
                <c:pt idx="52719">
                  <c:v>2.94466E-2</c:v>
                </c:pt>
                <c:pt idx="52720">
                  <c:v>6.0959800000000001E-2</c:v>
                </c:pt>
                <c:pt idx="52721">
                  <c:v>7.1373000000000001E-3</c:v>
                </c:pt>
                <c:pt idx="52722">
                  <c:v>3.8691499999999997E-2</c:v>
                </c:pt>
                <c:pt idx="52723">
                  <c:v>1.72987E-2</c:v>
                </c:pt>
                <c:pt idx="52724">
                  <c:v>3.3331899999999998E-2</c:v>
                </c:pt>
                <c:pt idx="52725">
                  <c:v>1.30787E-2</c:v>
                </c:pt>
                <c:pt idx="52726">
                  <c:v>2.34299E-2</c:v>
                </c:pt>
                <c:pt idx="52727">
                  <c:v>2.3028400000000001E-2</c:v>
                </c:pt>
                <c:pt idx="52728">
                  <c:v>3.8394900000000003E-2</c:v>
                </c:pt>
                <c:pt idx="52729">
                  <c:v>2.8273599999999999E-2</c:v>
                </c:pt>
                <c:pt idx="52730">
                  <c:v>2.57959E-2</c:v>
                </c:pt>
                <c:pt idx="52731">
                  <c:v>4.9036999999999997E-2</c:v>
                </c:pt>
                <c:pt idx="52732">
                  <c:v>2.49681E-2</c:v>
                </c:pt>
                <c:pt idx="52733">
                  <c:v>5.4569199999999998E-2</c:v>
                </c:pt>
                <c:pt idx="52734">
                  <c:v>7.8029600000000003E-3</c:v>
                </c:pt>
                <c:pt idx="52735">
                  <c:v>3.3538800000000001E-2</c:v>
                </c:pt>
                <c:pt idx="52736">
                  <c:v>2.4271999999999998E-2</c:v>
                </c:pt>
                <c:pt idx="52737">
                  <c:v>3.6885300000000003E-2</c:v>
                </c:pt>
                <c:pt idx="52738">
                  <c:v>3.1455999999999998E-2</c:v>
                </c:pt>
                <c:pt idx="52739">
                  <c:v>4.4096900000000001E-2</c:v>
                </c:pt>
                <c:pt idx="52740">
                  <c:v>2.6552200000000001E-2</c:v>
                </c:pt>
                <c:pt idx="52741">
                  <c:v>2.32067E-2</c:v>
                </c:pt>
                <c:pt idx="52742">
                  <c:v>1.1565199999999999E-2</c:v>
                </c:pt>
                <c:pt idx="52743">
                  <c:v>4.0525400000000003E-2</c:v>
                </c:pt>
                <c:pt idx="52744">
                  <c:v>2.2891999999999999E-2</c:v>
                </c:pt>
                <c:pt idx="52745">
                  <c:v>4.49209E-2</c:v>
                </c:pt>
                <c:pt idx="52746">
                  <c:v>2.2644999999999998E-2</c:v>
                </c:pt>
                <c:pt idx="52747">
                  <c:v>1.7435099999999999E-2</c:v>
                </c:pt>
                <c:pt idx="52748">
                  <c:v>3.3067699999999998E-2</c:v>
                </c:pt>
                <c:pt idx="52749">
                  <c:v>3.3232699999999997E-2</c:v>
                </c:pt>
                <c:pt idx="52750">
                  <c:v>2.85463E-2</c:v>
                </c:pt>
                <c:pt idx="52751">
                  <c:v>5.9919400000000003E-3</c:v>
                </c:pt>
                <c:pt idx="52752">
                  <c:v>3.1208E-2</c:v>
                </c:pt>
                <c:pt idx="52753">
                  <c:v>3.2863599999999999E-3</c:v>
                </c:pt>
                <c:pt idx="52754">
                  <c:v>4.8674599999999998E-2</c:v>
                </c:pt>
                <c:pt idx="52755">
                  <c:v>5.2375800000000004E-3</c:v>
                </c:pt>
                <c:pt idx="52756">
                  <c:v>4.0943100000000003E-2</c:v>
                </c:pt>
                <c:pt idx="52757">
                  <c:v>-1.0995899999999999E-3</c:v>
                </c:pt>
                <c:pt idx="52758">
                  <c:v>3.8530300000000003E-2</c:v>
                </c:pt>
                <c:pt idx="52759">
                  <c:v>2.3485200000000001E-2</c:v>
                </c:pt>
                <c:pt idx="52760">
                  <c:v>5.7783099999999997E-2</c:v>
                </c:pt>
                <c:pt idx="52761">
                  <c:v>1.9312900000000001E-2</c:v>
                </c:pt>
                <c:pt idx="52762">
                  <c:v>2.8101899999999999E-2</c:v>
                </c:pt>
                <c:pt idx="52763">
                  <c:v>3.01447E-2</c:v>
                </c:pt>
                <c:pt idx="52764">
                  <c:v>2.1656999999999999E-2</c:v>
                </c:pt>
                <c:pt idx="52765">
                  <c:v>3.0780800000000001E-2</c:v>
                </c:pt>
                <c:pt idx="52766">
                  <c:v>1.8225700000000001E-2</c:v>
                </c:pt>
                <c:pt idx="52767">
                  <c:v>2.9494300000000001E-2</c:v>
                </c:pt>
                <c:pt idx="52768">
                  <c:v>5.7249099999999997E-3</c:v>
                </c:pt>
                <c:pt idx="52769">
                  <c:v>5.5707899999999998E-2</c:v>
                </c:pt>
                <c:pt idx="52770">
                  <c:v>3.4839599999999998E-2</c:v>
                </c:pt>
                <c:pt idx="52771">
                  <c:v>5.2792499999999999E-2</c:v>
                </c:pt>
                <c:pt idx="52772">
                  <c:v>1.54743E-2</c:v>
                </c:pt>
                <c:pt idx="52773">
                  <c:v>3.5887700000000002E-2</c:v>
                </c:pt>
                <c:pt idx="52774">
                  <c:v>4.0435799999999997E-3</c:v>
                </c:pt>
                <c:pt idx="52775">
                  <c:v>1.98908E-2</c:v>
                </c:pt>
                <c:pt idx="52776">
                  <c:v>2.4245300000000001E-2</c:v>
                </c:pt>
                <c:pt idx="52777">
                  <c:v>3.00407E-2</c:v>
                </c:pt>
                <c:pt idx="52778">
                  <c:v>2.5359199999999998E-2</c:v>
                </c:pt>
                <c:pt idx="52779">
                  <c:v>4.5231800000000003E-2</c:v>
                </c:pt>
                <c:pt idx="52780">
                  <c:v>-3.6144300000000001E-3</c:v>
                </c:pt>
                <c:pt idx="52781">
                  <c:v>3.19691E-2</c:v>
                </c:pt>
                <c:pt idx="52782">
                  <c:v>1.7980599999999999E-2</c:v>
                </c:pt>
                <c:pt idx="52783">
                  <c:v>1.6549100000000001E-2</c:v>
                </c:pt>
                <c:pt idx="52784">
                  <c:v>1.9770599999999999E-2</c:v>
                </c:pt>
                <c:pt idx="52785">
                  <c:v>2.0081499999999999E-2</c:v>
                </c:pt>
                <c:pt idx="52786">
                  <c:v>3.2310499999999999E-2</c:v>
                </c:pt>
                <c:pt idx="52787">
                  <c:v>3.1757399999999998E-3</c:v>
                </c:pt>
                <c:pt idx="52788">
                  <c:v>2.3705500000000001E-2</c:v>
                </c:pt>
                <c:pt idx="52789">
                  <c:v>-5.0754499999999996E-3</c:v>
                </c:pt>
                <c:pt idx="52790">
                  <c:v>4.2311700000000001E-2</c:v>
                </c:pt>
                <c:pt idx="52791">
                  <c:v>-1.9839300000000001E-2</c:v>
                </c:pt>
                <c:pt idx="52792">
                  <c:v>1.4226900000000001E-2</c:v>
                </c:pt>
                <c:pt idx="52793">
                  <c:v>-1.11065E-2</c:v>
                </c:pt>
                <c:pt idx="52794">
                  <c:v>1.4534999999999999E-2</c:v>
                </c:pt>
                <c:pt idx="52795">
                  <c:v>6.5984700000000004E-3</c:v>
                </c:pt>
                <c:pt idx="52796">
                  <c:v>1.79186E-2</c:v>
                </c:pt>
                <c:pt idx="52797">
                  <c:v>-8.4638600000000001E-3</c:v>
                </c:pt>
                <c:pt idx="52798">
                  <c:v>1.9598999999999998E-2</c:v>
                </c:pt>
                <c:pt idx="52799">
                  <c:v>1.2725800000000001E-2</c:v>
                </c:pt>
                <c:pt idx="52800">
                  <c:v>2.0523099999999999E-3</c:v>
                </c:pt>
                <c:pt idx="52801">
                  <c:v>-4.7731400000000004E-3</c:v>
                </c:pt>
                <c:pt idx="52802">
                  <c:v>1.3564100000000001E-2</c:v>
                </c:pt>
                <c:pt idx="52803">
                  <c:v>1.8251400000000001E-2</c:v>
                </c:pt>
                <c:pt idx="52804">
                  <c:v>3.1366300000000001E-3</c:v>
                </c:pt>
                <c:pt idx="52805">
                  <c:v>8.4600400000000003E-3</c:v>
                </c:pt>
                <c:pt idx="52806">
                  <c:v>1.5044200000000001E-2</c:v>
                </c:pt>
                <c:pt idx="52807">
                  <c:v>1.31483E-2</c:v>
                </c:pt>
                <c:pt idx="52808">
                  <c:v>2.5749200000000001E-4</c:v>
                </c:pt>
                <c:pt idx="52809">
                  <c:v>1.8549900000000001E-2</c:v>
                </c:pt>
                <c:pt idx="52810">
                  <c:v>5.7611499999999996E-3</c:v>
                </c:pt>
                <c:pt idx="52811">
                  <c:v>1.49345E-2</c:v>
                </c:pt>
                <c:pt idx="52812">
                  <c:v>1.38493E-2</c:v>
                </c:pt>
                <c:pt idx="52813">
                  <c:v>1.40734E-2</c:v>
                </c:pt>
                <c:pt idx="52814">
                  <c:v>-1.9922300000000002E-3</c:v>
                </c:pt>
                <c:pt idx="52815">
                  <c:v>1.9323300000000002E-2</c:v>
                </c:pt>
                <c:pt idx="52816">
                  <c:v>-4.0960299999999996E-3</c:v>
                </c:pt>
                <c:pt idx="52817">
                  <c:v>-4.7044799999999996E-3</c:v>
                </c:pt>
                <c:pt idx="52818">
                  <c:v>-1.6542399999999999E-2</c:v>
                </c:pt>
                <c:pt idx="52819">
                  <c:v>6.8693199999999999E-3</c:v>
                </c:pt>
                <c:pt idx="52820">
                  <c:v>8.4171300000000001E-3</c:v>
                </c:pt>
                <c:pt idx="52821">
                  <c:v>-1.49479E-2</c:v>
                </c:pt>
                <c:pt idx="52822">
                  <c:v>2.36893E-3</c:v>
                </c:pt>
                <c:pt idx="52823">
                  <c:v>8.0919300000000007E-3</c:v>
                </c:pt>
                <c:pt idx="52824">
                  <c:v>-9.0408299999999997E-4</c:v>
                </c:pt>
                <c:pt idx="52825">
                  <c:v>-7.0085499999999997E-3</c:v>
                </c:pt>
                <c:pt idx="52826">
                  <c:v>3.5257299999999999E-3</c:v>
                </c:pt>
                <c:pt idx="52827">
                  <c:v>-5.6304900000000001E-3</c:v>
                </c:pt>
                <c:pt idx="52828">
                  <c:v>1.4535899999999999E-2</c:v>
                </c:pt>
                <c:pt idx="52829">
                  <c:v>-8.5163100000000005E-4</c:v>
                </c:pt>
                <c:pt idx="52830">
                  <c:v>-8.33511E-4</c:v>
                </c:pt>
                <c:pt idx="52831">
                  <c:v>8.0881100000000008E-3</c:v>
                </c:pt>
                <c:pt idx="52832">
                  <c:v>1.18513E-2</c:v>
                </c:pt>
                <c:pt idx="52833">
                  <c:v>-4.8227299999999999E-3</c:v>
                </c:pt>
                <c:pt idx="52834">
                  <c:v>4.3201400000000001E-3</c:v>
                </c:pt>
                <c:pt idx="52835">
                  <c:v>-2.2802399999999998E-3</c:v>
                </c:pt>
                <c:pt idx="52836">
                  <c:v>1.6976399999999999E-2</c:v>
                </c:pt>
                <c:pt idx="52837">
                  <c:v>-1.29824E-2</c:v>
                </c:pt>
                <c:pt idx="52838" formatCode="0.00E+00">
                  <c:v>1.5209200000000001E-2</c:v>
                </c:pt>
                <c:pt idx="52839">
                  <c:v>-9.4251600000000001E-3</c:v>
                </c:pt>
                <c:pt idx="52840">
                  <c:v>2.4054499999999999E-2</c:v>
                </c:pt>
                <c:pt idx="52841">
                  <c:v>6.5898900000000002E-3</c:v>
                </c:pt>
                <c:pt idx="52842">
                  <c:v>8.7699900000000001E-3</c:v>
                </c:pt>
                <c:pt idx="52843">
                  <c:v>1.1313399999999999E-2</c:v>
                </c:pt>
                <c:pt idx="52844">
                  <c:v>3.3187899999999998E-4</c:v>
                </c:pt>
                <c:pt idx="52845">
                  <c:v>3.5285899999999999E-3</c:v>
                </c:pt>
                <c:pt idx="52846">
                  <c:v>-3.8013500000000002E-3</c:v>
                </c:pt>
                <c:pt idx="52847">
                  <c:v>1.27239E-2</c:v>
                </c:pt>
                <c:pt idx="52848">
                  <c:v>3.9377199999999996E-3</c:v>
                </c:pt>
                <c:pt idx="52849">
                  <c:v>2.8628299999999999E-2</c:v>
                </c:pt>
                <c:pt idx="52850">
                  <c:v>3.9768200000000001E-4</c:v>
                </c:pt>
                <c:pt idx="52851">
                  <c:v>3.68309E-3</c:v>
                </c:pt>
                <c:pt idx="52852">
                  <c:v>1.4762899999999999E-3</c:v>
                </c:pt>
                <c:pt idx="52853">
                  <c:v>1.5917799999999999E-2</c:v>
                </c:pt>
                <c:pt idx="52854">
                  <c:v>-1.38779E-2</c:v>
                </c:pt>
                <c:pt idx="52855">
                  <c:v>1.2038200000000001E-2</c:v>
                </c:pt>
                <c:pt idx="52856">
                  <c:v>-2.3965800000000002E-3</c:v>
                </c:pt>
                <c:pt idx="52857">
                  <c:v>7.2555500000000004E-3</c:v>
                </c:pt>
                <c:pt idx="52858">
                  <c:v>-1.83392E-3</c:v>
                </c:pt>
                <c:pt idx="52859">
                  <c:v>1.5888200000000002E-2</c:v>
                </c:pt>
                <c:pt idx="52860">
                  <c:v>-1.47171E-2</c:v>
                </c:pt>
                <c:pt idx="52861">
                  <c:v>-2.91443E-3</c:v>
                </c:pt>
                <c:pt idx="52862">
                  <c:v>1.9111600000000001E-3</c:v>
                </c:pt>
                <c:pt idx="52863">
                  <c:v>-1.1274299999999999E-2</c:v>
                </c:pt>
                <c:pt idx="52864">
                  <c:v>-1.6559600000000001E-2</c:v>
                </c:pt>
                <c:pt idx="52865">
                  <c:v>2.7980800000000001E-3</c:v>
                </c:pt>
                <c:pt idx="52866">
                  <c:v>-3.96919E-3</c:v>
                </c:pt>
                <c:pt idx="52867">
                  <c:v>-2.7395200000000001E-2</c:v>
                </c:pt>
                <c:pt idx="52868">
                  <c:v>-1.4265999999999999E-2</c:v>
                </c:pt>
                <c:pt idx="52869">
                  <c:v>-1.38817E-2</c:v>
                </c:pt>
                <c:pt idx="52870">
                  <c:v>1.6136200000000001E-3</c:v>
                </c:pt>
                <c:pt idx="52871">
                  <c:v>-1.9147899999999999E-2</c:v>
                </c:pt>
                <c:pt idx="52872">
                  <c:v>-7.6770799999999998E-4</c:v>
                </c:pt>
                <c:pt idx="52873">
                  <c:v>-3.9233200000000003E-2</c:v>
                </c:pt>
                <c:pt idx="52874">
                  <c:v>-2.5072100000000002E-3</c:v>
                </c:pt>
                <c:pt idx="52875">
                  <c:v>-2.5115999999999999E-2</c:v>
                </c:pt>
                <c:pt idx="52876">
                  <c:v>-1.5108099999999999E-2</c:v>
                </c:pt>
                <c:pt idx="52877">
                  <c:v>-4.3617200000000002E-2</c:v>
                </c:pt>
                <c:pt idx="52878">
                  <c:v>-4.4145599999999997E-3</c:v>
                </c:pt>
                <c:pt idx="52879">
                  <c:v>1.43862E-2</c:v>
                </c:pt>
                <c:pt idx="52880">
                  <c:v>-1.8487E-2</c:v>
                </c:pt>
                <c:pt idx="52881">
                  <c:v>-1.43728E-2</c:v>
                </c:pt>
                <c:pt idx="52882">
                  <c:v>-2.9002199999999999E-2</c:v>
                </c:pt>
                <c:pt idx="52883">
                  <c:v>-9.7742100000000002E-3</c:v>
                </c:pt>
                <c:pt idx="52884">
                  <c:v>-3.4385699999999998E-2</c:v>
                </c:pt>
                <c:pt idx="52885">
                  <c:v>-1.9564600000000001E-2</c:v>
                </c:pt>
                <c:pt idx="52886">
                  <c:v>-2.8003699999999999E-2</c:v>
                </c:pt>
                <c:pt idx="52887">
                  <c:v>-7.6408400000000003E-3</c:v>
                </c:pt>
                <c:pt idx="52888">
                  <c:v>-3.2016799999999998E-2</c:v>
                </c:pt>
                <c:pt idx="52889">
                  <c:v>-2.9106099999999999E-2</c:v>
                </c:pt>
                <c:pt idx="52890">
                  <c:v>-2.66476E-2</c:v>
                </c:pt>
                <c:pt idx="52891">
                  <c:v>-1.7006899999999998E-2</c:v>
                </c:pt>
                <c:pt idx="52892">
                  <c:v>-4.2965900000000001E-2</c:v>
                </c:pt>
                <c:pt idx="52893">
                  <c:v>-3.07312E-2</c:v>
                </c:pt>
                <c:pt idx="52894">
                  <c:v>-3.72906E-2</c:v>
                </c:pt>
                <c:pt idx="52895">
                  <c:v>-7.31754E-3</c:v>
                </c:pt>
                <c:pt idx="52896">
                  <c:v>-3.3643699999999999E-2</c:v>
                </c:pt>
                <c:pt idx="52897">
                  <c:v>-1.2775399999999999E-2</c:v>
                </c:pt>
                <c:pt idx="52898">
                  <c:v>-4.9063700000000002E-2</c:v>
                </c:pt>
                <c:pt idx="52899">
                  <c:v>-2.5270500000000001E-2</c:v>
                </c:pt>
                <c:pt idx="52900">
                  <c:v>-3.3766699999999997E-2</c:v>
                </c:pt>
                <c:pt idx="52901">
                  <c:v>-2.53525E-2</c:v>
                </c:pt>
                <c:pt idx="52902">
                  <c:v>-3.2844499999999999E-2</c:v>
                </c:pt>
                <c:pt idx="52903">
                  <c:v>-2.8490100000000001E-2</c:v>
                </c:pt>
                <c:pt idx="52904">
                  <c:v>-6.78635E-3</c:v>
                </c:pt>
                <c:pt idx="52905">
                  <c:v>-4.3156600000000003E-2</c:v>
                </c:pt>
                <c:pt idx="52906">
                  <c:v>-9.0456000000000009E-3</c:v>
                </c:pt>
                <c:pt idx="52907">
                  <c:v>-3.90444E-2</c:v>
                </c:pt>
                <c:pt idx="52908">
                  <c:v>-1.47247E-2</c:v>
                </c:pt>
                <c:pt idx="52909">
                  <c:v>-4.5942299999999998E-2</c:v>
                </c:pt>
                <c:pt idx="52910">
                  <c:v>-2.62604E-2</c:v>
                </c:pt>
                <c:pt idx="52911">
                  <c:v>-3.8753500000000003E-2</c:v>
                </c:pt>
                <c:pt idx="52912">
                  <c:v>-2.1090500000000002E-2</c:v>
                </c:pt>
                <c:pt idx="52913">
                  <c:v>-3.1080199999999999E-2</c:v>
                </c:pt>
                <c:pt idx="52914">
                  <c:v>-2.57082E-2</c:v>
                </c:pt>
                <c:pt idx="52915">
                  <c:v>-2.6707600000000001E-2</c:v>
                </c:pt>
                <c:pt idx="52916">
                  <c:v>-2.2035599999999999E-2</c:v>
                </c:pt>
                <c:pt idx="52917">
                  <c:v>-3.1378700000000002E-2</c:v>
                </c:pt>
                <c:pt idx="52918">
                  <c:v>-3.2074900000000003E-2</c:v>
                </c:pt>
                <c:pt idx="52919">
                  <c:v>-1.6206700000000001E-2</c:v>
                </c:pt>
                <c:pt idx="52920">
                  <c:v>-3.9237000000000001E-2</c:v>
                </c:pt>
                <c:pt idx="52921">
                  <c:v>1.1186600000000001E-3</c:v>
                </c:pt>
                <c:pt idx="52922">
                  <c:v>-3.3170699999999997E-2</c:v>
                </c:pt>
                <c:pt idx="52923">
                  <c:v>-1.7336799999999999E-2</c:v>
                </c:pt>
                <c:pt idx="52924">
                  <c:v>-3.5209699999999997E-2</c:v>
                </c:pt>
                <c:pt idx="52925">
                  <c:v>-2.3557700000000001E-2</c:v>
                </c:pt>
                <c:pt idx="52926">
                  <c:v>-2.2478100000000001E-2</c:v>
                </c:pt>
                <c:pt idx="52927">
                  <c:v>-2.1797199999999999E-2</c:v>
                </c:pt>
                <c:pt idx="52928">
                  <c:v>-2.36397E-2</c:v>
                </c:pt>
                <c:pt idx="52929">
                  <c:v>-3.7999199999999997E-2</c:v>
                </c:pt>
                <c:pt idx="52930">
                  <c:v>-2.0075800000000001E-2</c:v>
                </c:pt>
                <c:pt idx="52931">
                  <c:v>-4.2263000000000002E-2</c:v>
                </c:pt>
                <c:pt idx="52932">
                  <c:v>-3.5902999999999997E-2</c:v>
                </c:pt>
                <c:pt idx="52933">
                  <c:v>-4.5553200000000002E-2</c:v>
                </c:pt>
                <c:pt idx="52934">
                  <c:v>-2.8688399999999999E-2</c:v>
                </c:pt>
                <c:pt idx="52935">
                  <c:v>-2.8031299999999999E-2</c:v>
                </c:pt>
                <c:pt idx="52936">
                  <c:v>-2.7167299999999998E-2</c:v>
                </c:pt>
                <c:pt idx="52937">
                  <c:v>-4.2532899999999998E-2</c:v>
                </c:pt>
                <c:pt idx="52938">
                  <c:v>-3.3574100000000003E-2</c:v>
                </c:pt>
                <c:pt idx="52939">
                  <c:v>-3.3369099999999999E-2</c:v>
                </c:pt>
                <c:pt idx="52940">
                  <c:v>-1.5687900000000001E-2</c:v>
                </c:pt>
                <c:pt idx="52941">
                  <c:v>-3.4665099999999997E-2</c:v>
                </c:pt>
                <c:pt idx="52942">
                  <c:v>-2.5033E-2</c:v>
                </c:pt>
                <c:pt idx="52943">
                  <c:v>-5.0684E-2</c:v>
                </c:pt>
                <c:pt idx="52944">
                  <c:v>-2.97842E-2</c:v>
                </c:pt>
                <c:pt idx="52945">
                  <c:v>-2.38342E-2</c:v>
                </c:pt>
                <c:pt idx="52946">
                  <c:v>-2.5329600000000001E-2</c:v>
                </c:pt>
                <c:pt idx="52947">
                  <c:v>-4.06609E-2</c:v>
                </c:pt>
                <c:pt idx="52948">
                  <c:v>-3.1902300000000001E-2</c:v>
                </c:pt>
                <c:pt idx="52949">
                  <c:v>-2.9315899999999999E-2</c:v>
                </c:pt>
                <c:pt idx="52950">
                  <c:v>-3.8586599999999999E-2</c:v>
                </c:pt>
                <c:pt idx="52951">
                  <c:v>-3.0158000000000001E-2</c:v>
                </c:pt>
                <c:pt idx="52952">
                  <c:v>-4.8955899999999997E-2</c:v>
                </c:pt>
                <c:pt idx="52953">
                  <c:v>-1.6606300000000001E-2</c:v>
                </c:pt>
                <c:pt idx="52954">
                  <c:v>-4.7582600000000003E-2</c:v>
                </c:pt>
                <c:pt idx="52955">
                  <c:v>-2.1238300000000002E-2</c:v>
                </c:pt>
                <c:pt idx="52956">
                  <c:v>-5.4279300000000003E-2</c:v>
                </c:pt>
                <c:pt idx="52957">
                  <c:v>-1.8845600000000001E-2</c:v>
                </c:pt>
                <c:pt idx="52958">
                  <c:v>-3.5418499999999999E-2</c:v>
                </c:pt>
                <c:pt idx="52959">
                  <c:v>-2.0628899999999999E-2</c:v>
                </c:pt>
                <c:pt idx="52960">
                  <c:v>-2.98204E-2</c:v>
                </c:pt>
                <c:pt idx="52961">
                  <c:v>-3.7253399999999999E-2</c:v>
                </c:pt>
                <c:pt idx="52962">
                  <c:v>-4.1015599999999999E-2</c:v>
                </c:pt>
                <c:pt idx="52963">
                  <c:v>-4.1011800000000001E-2</c:v>
                </c:pt>
                <c:pt idx="52964">
                  <c:v>-3.06225E-2</c:v>
                </c:pt>
                <c:pt idx="52965">
                  <c:v>-1.8996200000000001E-2</c:v>
                </c:pt>
                <c:pt idx="52966">
                  <c:v>-3.7048299999999999E-2</c:v>
                </c:pt>
                <c:pt idx="52967">
                  <c:v>-3.1611399999999998E-2</c:v>
                </c:pt>
                <c:pt idx="52968">
                  <c:v>-2.0027199999999999E-3</c:v>
                </c:pt>
                <c:pt idx="52969">
                  <c:v>-3.4909200000000001E-2</c:v>
                </c:pt>
                <c:pt idx="52970">
                  <c:v>-3.0999200000000001E-2</c:v>
                </c:pt>
                <c:pt idx="52971">
                  <c:v>-2.9331200000000002E-2</c:v>
                </c:pt>
                <c:pt idx="52972">
                  <c:v>-1.64423E-2</c:v>
                </c:pt>
                <c:pt idx="52973">
                  <c:v>-3.7335399999999998E-2</c:v>
                </c:pt>
                <c:pt idx="52974">
                  <c:v>-2.3288699999999999E-2</c:v>
                </c:pt>
                <c:pt idx="52975">
                  <c:v>-5.6881000000000001E-2</c:v>
                </c:pt>
                <c:pt idx="52976">
                  <c:v>-2.16084E-2</c:v>
                </c:pt>
                <c:pt idx="52977">
                  <c:v>-1.44405E-2</c:v>
                </c:pt>
                <c:pt idx="52978">
                  <c:v>-3.0038800000000001E-2</c:v>
                </c:pt>
                <c:pt idx="52979">
                  <c:v>-4.5292899999999997E-2</c:v>
                </c:pt>
                <c:pt idx="52980">
                  <c:v>-1.7823200000000001E-2</c:v>
                </c:pt>
                <c:pt idx="52981">
                  <c:v>-5.17578E-2</c:v>
                </c:pt>
                <c:pt idx="52982">
                  <c:v>-2.76403E-2</c:v>
                </c:pt>
                <c:pt idx="52983">
                  <c:v>-5.3106300000000002E-2</c:v>
                </c:pt>
                <c:pt idx="52984">
                  <c:v>-6.0114899999999999E-2</c:v>
                </c:pt>
                <c:pt idx="52985">
                  <c:v>-3.0434599999999999E-2</c:v>
                </c:pt>
                <c:pt idx="52986">
                  <c:v>-2.6581799999999999E-2</c:v>
                </c:pt>
                <c:pt idx="52987">
                  <c:v>-4.04797E-2</c:v>
                </c:pt>
                <c:pt idx="52988">
                  <c:v>-4.9768399999999997E-2</c:v>
                </c:pt>
                <c:pt idx="52989">
                  <c:v>-4.0925000000000003E-2</c:v>
                </c:pt>
                <c:pt idx="52990">
                  <c:v>-4.7107700000000002E-2</c:v>
                </c:pt>
                <c:pt idx="52991">
                  <c:v>-3.1415899999999997E-2</c:v>
                </c:pt>
                <c:pt idx="52992">
                  <c:v>-4.4856100000000003E-2</c:v>
                </c:pt>
                <c:pt idx="52993">
                  <c:v>-3.5244900000000003E-2</c:v>
                </c:pt>
                <c:pt idx="52994">
                  <c:v>-4.6285600000000003E-2</c:v>
                </c:pt>
                <c:pt idx="52995">
                  <c:v>-2.1913499999999999E-2</c:v>
                </c:pt>
                <c:pt idx="52996">
                  <c:v>-3.5906800000000003E-2</c:v>
                </c:pt>
                <c:pt idx="52997">
                  <c:v>-5.3890199999999999E-2</c:v>
                </c:pt>
                <c:pt idx="52998">
                  <c:v>-3.5479499999999997E-2</c:v>
                </c:pt>
                <c:pt idx="52999">
                  <c:v>-1.99375E-2</c:v>
                </c:pt>
                <c:pt idx="53000">
                  <c:v>-5.80788E-2</c:v>
                </c:pt>
                <c:pt idx="53001">
                  <c:v>-4.2586300000000001E-2</c:v>
                </c:pt>
                <c:pt idx="53002">
                  <c:v>-5.3818699999999997E-2</c:v>
                </c:pt>
                <c:pt idx="53003">
                  <c:v>-4.4550899999999997E-2</c:v>
                </c:pt>
                <c:pt idx="53004">
                  <c:v>-3.7208600000000001E-2</c:v>
                </c:pt>
                <c:pt idx="53005">
                  <c:v>-5.91116E-2</c:v>
                </c:pt>
                <c:pt idx="53006">
                  <c:v>-6.8098099999999995E-2</c:v>
                </c:pt>
                <c:pt idx="53007">
                  <c:v>-3.3927899999999997E-2</c:v>
                </c:pt>
                <c:pt idx="53008">
                  <c:v>-6.4409300000000003E-2</c:v>
                </c:pt>
                <c:pt idx="53009">
                  <c:v>-2.66495E-2</c:v>
                </c:pt>
                <c:pt idx="53010">
                  <c:v>-6.20461E-2</c:v>
                </c:pt>
                <c:pt idx="53011">
                  <c:v>-3.9265599999999998E-2</c:v>
                </c:pt>
                <c:pt idx="53012">
                  <c:v>-4.0976499999999999E-2</c:v>
                </c:pt>
                <c:pt idx="53013">
                  <c:v>-3.8247099999999999E-2</c:v>
                </c:pt>
                <c:pt idx="53014">
                  <c:v>-5.1086399999999997E-2</c:v>
                </c:pt>
                <c:pt idx="53015">
                  <c:v>-4.5446399999999998E-2</c:v>
                </c:pt>
                <c:pt idx="53016">
                  <c:v>-2.53601E-2</c:v>
                </c:pt>
                <c:pt idx="53017">
                  <c:v>-3.4802399999999997E-2</c:v>
                </c:pt>
                <c:pt idx="53018">
                  <c:v>-4.0327099999999998E-2</c:v>
                </c:pt>
                <c:pt idx="53019">
                  <c:v>-4.1923500000000002E-2</c:v>
                </c:pt>
                <c:pt idx="53020">
                  <c:v>-4.4177099999999997E-2</c:v>
                </c:pt>
                <c:pt idx="53021">
                  <c:v>-3.8148899999999999E-2</c:v>
                </c:pt>
                <c:pt idx="53022">
                  <c:v>-5.32522E-2</c:v>
                </c:pt>
                <c:pt idx="53023">
                  <c:v>-4.8666000000000001E-2</c:v>
                </c:pt>
                <c:pt idx="53024">
                  <c:v>-2.3949600000000001E-2</c:v>
                </c:pt>
                <c:pt idx="53025">
                  <c:v>-4.2073199999999998E-2</c:v>
                </c:pt>
                <c:pt idx="53026">
                  <c:v>-4.2932499999999998E-2</c:v>
                </c:pt>
                <c:pt idx="53027">
                  <c:v>-4.2562500000000003E-2</c:v>
                </c:pt>
                <c:pt idx="53028">
                  <c:v>-2.51627E-2</c:v>
                </c:pt>
                <c:pt idx="53029">
                  <c:v>-5.1809300000000003E-2</c:v>
                </c:pt>
                <c:pt idx="53030">
                  <c:v>-2.7481100000000001E-2</c:v>
                </c:pt>
                <c:pt idx="53031">
                  <c:v>-5.4615999999999998E-2</c:v>
                </c:pt>
                <c:pt idx="53032">
                  <c:v>1.0442699999999999E-3</c:v>
                </c:pt>
                <c:pt idx="53033">
                  <c:v>-3.6706900000000001E-2</c:v>
                </c:pt>
                <c:pt idx="53034">
                  <c:v>-3.3231700000000003E-2</c:v>
                </c:pt>
                <c:pt idx="53035">
                  <c:v>-2.9848099999999999E-2</c:v>
                </c:pt>
                <c:pt idx="53036">
                  <c:v>-2.3461300000000001E-2</c:v>
                </c:pt>
                <c:pt idx="53037">
                  <c:v>-3.86047E-3</c:v>
                </c:pt>
                <c:pt idx="53038">
                  <c:v>-4.3640100000000001E-2</c:v>
                </c:pt>
                <c:pt idx="53039">
                  <c:v>-3.34635E-2</c:v>
                </c:pt>
                <c:pt idx="53040">
                  <c:v>-5.04637E-2</c:v>
                </c:pt>
                <c:pt idx="53041">
                  <c:v>-1.25389E-2</c:v>
                </c:pt>
                <c:pt idx="53042">
                  <c:v>-3.5223999999999998E-2</c:v>
                </c:pt>
                <c:pt idx="53043">
                  <c:v>-2.4759300000000001E-2</c:v>
                </c:pt>
                <c:pt idx="53044">
                  <c:v>-4.9657800000000002E-2</c:v>
                </c:pt>
                <c:pt idx="53045">
                  <c:v>-1.2196500000000001E-2</c:v>
                </c:pt>
                <c:pt idx="53046">
                  <c:v>-4.5714400000000002E-2</c:v>
                </c:pt>
                <c:pt idx="53047">
                  <c:v>-4.3389299999999999E-2</c:v>
                </c:pt>
                <c:pt idx="53048">
                  <c:v>-3.9252299999999997E-2</c:v>
                </c:pt>
                <c:pt idx="53049">
                  <c:v>-1.9419700000000002E-2</c:v>
                </c:pt>
                <c:pt idx="53050">
                  <c:v>-3.5818099999999999E-2</c:v>
                </c:pt>
                <c:pt idx="53051">
                  <c:v>-5.2535999999999999E-2</c:v>
                </c:pt>
                <c:pt idx="53052">
                  <c:v>-2.0490600000000001E-2</c:v>
                </c:pt>
                <c:pt idx="53053">
                  <c:v>-3.11098E-2</c:v>
                </c:pt>
                <c:pt idx="53054">
                  <c:v>-8.2683600000000006E-3</c:v>
                </c:pt>
                <c:pt idx="53055">
                  <c:v>-3.3545499999999999E-2</c:v>
                </c:pt>
                <c:pt idx="53056">
                  <c:v>-2.3688299999999999E-2</c:v>
                </c:pt>
                <c:pt idx="53057">
                  <c:v>-4.0684699999999997E-2</c:v>
                </c:pt>
                <c:pt idx="53058">
                  <c:v>-1.8160800000000001E-2</c:v>
                </c:pt>
                <c:pt idx="53059">
                  <c:v>-3.2692899999999997E-2</c:v>
                </c:pt>
                <c:pt idx="53060">
                  <c:v>-1.3002400000000001E-2</c:v>
                </c:pt>
                <c:pt idx="53061">
                  <c:v>-3.2821700000000002E-2</c:v>
                </c:pt>
                <c:pt idx="53062">
                  <c:v>-2.6627499999999998E-2</c:v>
                </c:pt>
                <c:pt idx="53063">
                  <c:v>-2.33107E-2</c:v>
                </c:pt>
                <c:pt idx="53064">
                  <c:v>-3.0869500000000001E-2</c:v>
                </c:pt>
                <c:pt idx="53065">
                  <c:v>-3.6768000000000002E-2</c:v>
                </c:pt>
                <c:pt idx="53066">
                  <c:v>-2.0184500000000001E-2</c:v>
                </c:pt>
                <c:pt idx="53067">
                  <c:v>-3.15065E-2</c:v>
                </c:pt>
                <c:pt idx="53068">
                  <c:v>-2.48804E-2</c:v>
                </c:pt>
                <c:pt idx="53069">
                  <c:v>-2.3496599999999999E-2</c:v>
                </c:pt>
                <c:pt idx="53070">
                  <c:v>-2.0826299999999999E-2</c:v>
                </c:pt>
                <c:pt idx="53071">
                  <c:v>-2.1072400000000002E-2</c:v>
                </c:pt>
                <c:pt idx="53072">
                  <c:v>-2.6088699999999999E-2</c:v>
                </c:pt>
                <c:pt idx="53073">
                  <c:v>-2.0371400000000001E-2</c:v>
                </c:pt>
                <c:pt idx="53074">
                  <c:v>-3.53003E-2</c:v>
                </c:pt>
                <c:pt idx="53075">
                  <c:v>-1.04647E-2</c:v>
                </c:pt>
                <c:pt idx="53076">
                  <c:v>-2.6232700000000001E-2</c:v>
                </c:pt>
                <c:pt idx="53077">
                  <c:v>2.8362299999999999E-3</c:v>
                </c:pt>
                <c:pt idx="53078">
                  <c:v>-3.4306499999999997E-2</c:v>
                </c:pt>
                <c:pt idx="53079">
                  <c:v>-1.0596299999999999E-2</c:v>
                </c:pt>
                <c:pt idx="53080">
                  <c:v>-2.0312299999999998E-2</c:v>
                </c:pt>
                <c:pt idx="53081">
                  <c:v>-2.4757400000000001E-3</c:v>
                </c:pt>
                <c:pt idx="53082">
                  <c:v>-3.3877400000000002E-2</c:v>
                </c:pt>
                <c:pt idx="53083">
                  <c:v>-9.4222999999999998E-3</c:v>
                </c:pt>
                <c:pt idx="53084" formatCode="0.00E+00">
                  <c:v>6.1988800000000005E-5</c:v>
                </c:pt>
                <c:pt idx="53085">
                  <c:v>-1.27659E-2</c:v>
                </c:pt>
                <c:pt idx="53086">
                  <c:v>-2.8494800000000001E-2</c:v>
                </c:pt>
                <c:pt idx="53087">
                  <c:v>-3.1726799999999999E-2</c:v>
                </c:pt>
                <c:pt idx="53088">
                  <c:v>8.2778899999999996E-3</c:v>
                </c:pt>
                <c:pt idx="53089">
                  <c:v>-1.92623E-2</c:v>
                </c:pt>
                <c:pt idx="53090">
                  <c:v>-3.4055700000000001E-3</c:v>
                </c:pt>
                <c:pt idx="53091">
                  <c:v>-2.6900299999999999E-2</c:v>
                </c:pt>
                <c:pt idx="53092">
                  <c:v>-1.0249100000000001E-2</c:v>
                </c:pt>
                <c:pt idx="53093">
                  <c:v>-2.2643099999999999E-2</c:v>
                </c:pt>
                <c:pt idx="53094">
                  <c:v>3.2873199999999998E-3</c:v>
                </c:pt>
                <c:pt idx="53095">
                  <c:v>-3.46775E-2</c:v>
                </c:pt>
                <c:pt idx="53096">
                  <c:v>7.2116899999999998E-3</c:v>
                </c:pt>
                <c:pt idx="53097">
                  <c:v>5.8631899999999999E-3</c:v>
                </c:pt>
                <c:pt idx="53098">
                  <c:v>-3.2874100000000003E-2</c:v>
                </c:pt>
                <c:pt idx="53099">
                  <c:v>-1.0950100000000001E-2</c:v>
                </c:pt>
                <c:pt idx="53100">
                  <c:v>-2.59209E-2</c:v>
                </c:pt>
                <c:pt idx="53101">
                  <c:v>1.6391800000000002E-2</c:v>
                </c:pt>
                <c:pt idx="53102">
                  <c:v>-2.2782299999999998E-2</c:v>
                </c:pt>
                <c:pt idx="53103">
                  <c:v>3.0641599999999998E-3</c:v>
                </c:pt>
                <c:pt idx="53104">
                  <c:v>-1.6391800000000002E-2</c:v>
                </c:pt>
                <c:pt idx="53105">
                  <c:v>1.63021E-2</c:v>
                </c:pt>
                <c:pt idx="53106">
                  <c:v>-2.5610899999999999E-2</c:v>
                </c:pt>
                <c:pt idx="53107">
                  <c:v>-2.2909200000000001E-2</c:v>
                </c:pt>
                <c:pt idx="53108">
                  <c:v>-1.67046E-2</c:v>
                </c:pt>
                <c:pt idx="53109">
                  <c:v>-3.4551600000000001E-3</c:v>
                </c:pt>
                <c:pt idx="53110">
                  <c:v>9.0818400000000007E-3</c:v>
                </c:pt>
                <c:pt idx="53111">
                  <c:v>-4.1356999999999998E-2</c:v>
                </c:pt>
                <c:pt idx="53112">
                  <c:v>1.4438599999999999E-3</c:v>
                </c:pt>
                <c:pt idx="53113">
                  <c:v>-1.2994800000000001E-2</c:v>
                </c:pt>
                <c:pt idx="53114">
                  <c:v>1.38855E-2</c:v>
                </c:pt>
                <c:pt idx="53115">
                  <c:v>-2.1239299999999999E-2</c:v>
                </c:pt>
                <c:pt idx="53116">
                  <c:v>-2.0835900000000001E-2</c:v>
                </c:pt>
                <c:pt idx="53117">
                  <c:v>-1.8802599999999999E-2</c:v>
                </c:pt>
                <c:pt idx="53118">
                  <c:v>-9.1743499999999997E-4</c:v>
                </c:pt>
                <c:pt idx="53119">
                  <c:v>-5.9642799999999998E-3</c:v>
                </c:pt>
                <c:pt idx="53120">
                  <c:v>-1.25275E-2</c:v>
                </c:pt>
                <c:pt idx="53121">
                  <c:v>-1.7671599999999999E-2</c:v>
                </c:pt>
                <c:pt idx="53122">
                  <c:v>-2.3975400000000001E-3</c:v>
                </c:pt>
                <c:pt idx="53123">
                  <c:v>5.9909799999999999E-3</c:v>
                </c:pt>
                <c:pt idx="53124">
                  <c:v>-3.4055700000000001E-2</c:v>
                </c:pt>
                <c:pt idx="53125">
                  <c:v>9.7751600000000011E-4</c:v>
                </c:pt>
                <c:pt idx="53126">
                  <c:v>-7.5969699999999998E-3</c:v>
                </c:pt>
                <c:pt idx="53127">
                  <c:v>9.0885199999999992E-3</c:v>
                </c:pt>
                <c:pt idx="53128">
                  <c:v>-2.0608900000000001E-3</c:v>
                </c:pt>
                <c:pt idx="53129">
                  <c:v>-2.2112799999999998E-2</c:v>
                </c:pt>
                <c:pt idx="53130">
                  <c:v>-1.4419599999999999E-3</c:v>
                </c:pt>
                <c:pt idx="53131">
                  <c:v>8.1253100000000002E-4</c:v>
                </c:pt>
                <c:pt idx="53132">
                  <c:v>-1.4472E-2</c:v>
                </c:pt>
                <c:pt idx="53133">
                  <c:v>-2.4919500000000002E-3</c:v>
                </c:pt>
                <c:pt idx="53134">
                  <c:v>-1.7302499999999998E-2</c:v>
                </c:pt>
                <c:pt idx="53135">
                  <c:v>1.54705E-2</c:v>
                </c:pt>
                <c:pt idx="53136">
                  <c:v>-9.4356500000000003E-3</c:v>
                </c:pt>
                <c:pt idx="53137">
                  <c:v>-3.91006E-4</c:v>
                </c:pt>
                <c:pt idx="53138">
                  <c:v>-2.64444E-2</c:v>
                </c:pt>
                <c:pt idx="53139">
                  <c:v>4.4307699999999997E-3</c:v>
                </c:pt>
                <c:pt idx="53140">
                  <c:v>7.3356599999999999E-3</c:v>
                </c:pt>
                <c:pt idx="53141">
                  <c:v>-1.5173000000000001E-3</c:v>
                </c:pt>
                <c:pt idx="53142">
                  <c:v>-2.6751500000000001E-2</c:v>
                </c:pt>
                <c:pt idx="53143">
                  <c:v>1.43337E-3</c:v>
                </c:pt>
                <c:pt idx="53144">
                  <c:v>2.6111599999999999E-2</c:v>
                </c:pt>
                <c:pt idx="53145">
                  <c:v>3.15285E-3</c:v>
                </c:pt>
                <c:pt idx="53146">
                  <c:v>-3.2777800000000001E-3</c:v>
                </c:pt>
                <c:pt idx="53147">
                  <c:v>-2.5873200000000002E-3</c:v>
                </c:pt>
                <c:pt idx="53148">
                  <c:v>2.49844E-2</c:v>
                </c:pt>
                <c:pt idx="53149">
                  <c:v>-2.7122499999999998E-3</c:v>
                </c:pt>
                <c:pt idx="53150">
                  <c:v>2.1193500000000001E-2</c:v>
                </c:pt>
                <c:pt idx="53151">
                  <c:v>-1.0525700000000001E-2</c:v>
                </c:pt>
                <c:pt idx="53152">
                  <c:v>1.085E-2</c:v>
                </c:pt>
                <c:pt idx="53153">
                  <c:v>-2.5005299999999999E-3</c:v>
                </c:pt>
                <c:pt idx="53154">
                  <c:v>2.3914299999999999E-2</c:v>
                </c:pt>
                <c:pt idx="53155">
                  <c:v>1.1698699999999999E-2</c:v>
                </c:pt>
                <c:pt idx="53156">
                  <c:v>1.7341599999999999E-2</c:v>
                </c:pt>
                <c:pt idx="53157">
                  <c:v>1.55344E-2</c:v>
                </c:pt>
                <c:pt idx="53158">
                  <c:v>7.3070499999999998E-3</c:v>
                </c:pt>
                <c:pt idx="53159">
                  <c:v>1.5940699999999999E-2</c:v>
                </c:pt>
                <c:pt idx="53160">
                  <c:v>2.02379E-2</c:v>
                </c:pt>
                <c:pt idx="53161">
                  <c:v>2.631E-2</c:v>
                </c:pt>
                <c:pt idx="53162">
                  <c:v>1.8121700000000001E-2</c:v>
                </c:pt>
                <c:pt idx="53163">
                  <c:v>-1.48773E-3</c:v>
                </c:pt>
                <c:pt idx="53164">
                  <c:v>9.8962800000000004E-3</c:v>
                </c:pt>
                <c:pt idx="53165">
                  <c:v>3.9655700000000002E-2</c:v>
                </c:pt>
                <c:pt idx="53166">
                  <c:v>1.9660899999999999E-2</c:v>
                </c:pt>
                <c:pt idx="53167">
                  <c:v>8.0289799999999998E-3</c:v>
                </c:pt>
                <c:pt idx="53168">
                  <c:v>1.4913600000000001E-2</c:v>
                </c:pt>
                <c:pt idx="53169">
                  <c:v>2.0704299999999998E-3</c:v>
                </c:pt>
                <c:pt idx="53170">
                  <c:v>2.0586E-2</c:v>
                </c:pt>
                <c:pt idx="53171">
                  <c:v>1.6264000000000001E-2</c:v>
                </c:pt>
                <c:pt idx="53172">
                  <c:v>1.7636300000000001E-2</c:v>
                </c:pt>
                <c:pt idx="53173">
                  <c:v>7.9221699999999992E-3</c:v>
                </c:pt>
                <c:pt idx="53174">
                  <c:v>2.28586E-2</c:v>
                </c:pt>
                <c:pt idx="53175">
                  <c:v>-3.6354099999999999E-3</c:v>
                </c:pt>
                <c:pt idx="53176">
                  <c:v>5.1507899999999997E-3</c:v>
                </c:pt>
                <c:pt idx="53177">
                  <c:v>2.0061499999999999E-2</c:v>
                </c:pt>
                <c:pt idx="53178">
                  <c:v>1.3188399999999999E-2</c:v>
                </c:pt>
                <c:pt idx="53179">
                  <c:v>1.8668199999999999E-2</c:v>
                </c:pt>
                <c:pt idx="53180">
                  <c:v>-1.2382499999999999E-2</c:v>
                </c:pt>
                <c:pt idx="53181">
                  <c:v>1.9644700000000001E-2</c:v>
                </c:pt>
                <c:pt idx="53182">
                  <c:v>1.11389E-2</c:v>
                </c:pt>
                <c:pt idx="53183">
                  <c:v>3.2017700000000003E-2</c:v>
                </c:pt>
                <c:pt idx="53184">
                  <c:v>3.1270999999999998E-3</c:v>
                </c:pt>
                <c:pt idx="53185">
                  <c:v>1.3826400000000001E-2</c:v>
                </c:pt>
                <c:pt idx="53186">
                  <c:v>9.5367400000000001E-3</c:v>
                </c:pt>
                <c:pt idx="53187">
                  <c:v>1.7561E-2</c:v>
                </c:pt>
                <c:pt idx="53188">
                  <c:v>1.5475300000000001E-2</c:v>
                </c:pt>
                <c:pt idx="53189">
                  <c:v>2.3252499999999999E-2</c:v>
                </c:pt>
                <c:pt idx="53190">
                  <c:v>2.9128100000000001E-2</c:v>
                </c:pt>
                <c:pt idx="53191">
                  <c:v>3.3706699999999999E-2</c:v>
                </c:pt>
                <c:pt idx="53192">
                  <c:v>5.3424800000000001E-3</c:v>
                </c:pt>
                <c:pt idx="53193">
                  <c:v>2.6118300000000001E-2</c:v>
                </c:pt>
                <c:pt idx="53194">
                  <c:v>2.2688900000000001E-2</c:v>
                </c:pt>
                <c:pt idx="53195">
                  <c:v>3.0255299999999999E-2</c:v>
                </c:pt>
                <c:pt idx="53196">
                  <c:v>2.1776199999999999E-2</c:v>
                </c:pt>
                <c:pt idx="53197">
                  <c:v>2.7520200000000002E-2</c:v>
                </c:pt>
                <c:pt idx="53198">
                  <c:v>7.4653599999999999E-3</c:v>
                </c:pt>
                <c:pt idx="53199">
                  <c:v>1.6259200000000001E-2</c:v>
                </c:pt>
                <c:pt idx="53200">
                  <c:v>4.36058E-2</c:v>
                </c:pt>
                <c:pt idx="53201">
                  <c:v>1.6448999999999998E-2</c:v>
                </c:pt>
                <c:pt idx="53202">
                  <c:v>3.32251E-2</c:v>
                </c:pt>
                <c:pt idx="53203">
                  <c:v>1.44253E-2</c:v>
                </c:pt>
                <c:pt idx="53204">
                  <c:v>5.3638499999999999E-2</c:v>
                </c:pt>
                <c:pt idx="53205">
                  <c:v>1.10893E-2</c:v>
                </c:pt>
                <c:pt idx="53206">
                  <c:v>4.2259199999999997E-2</c:v>
                </c:pt>
                <c:pt idx="53207">
                  <c:v>1.3111100000000001E-2</c:v>
                </c:pt>
                <c:pt idx="53208">
                  <c:v>5.9835399999999997E-2</c:v>
                </c:pt>
                <c:pt idx="53209">
                  <c:v>1.22299E-2</c:v>
                </c:pt>
                <c:pt idx="53210">
                  <c:v>3.3916500000000002E-2</c:v>
                </c:pt>
                <c:pt idx="53211">
                  <c:v>2.12269E-2</c:v>
                </c:pt>
                <c:pt idx="53212">
                  <c:v>3.8762999999999999E-2</c:v>
                </c:pt>
                <c:pt idx="53213">
                  <c:v>4.2061800000000003E-2</c:v>
                </c:pt>
                <c:pt idx="53214">
                  <c:v>2.0850199999999999E-2</c:v>
                </c:pt>
                <c:pt idx="53215">
                  <c:v>3.9075899999999997E-2</c:v>
                </c:pt>
                <c:pt idx="53216">
                  <c:v>2.9587700000000001E-2</c:v>
                </c:pt>
                <c:pt idx="53217">
                  <c:v>6.1293599999999997E-2</c:v>
                </c:pt>
                <c:pt idx="53218">
                  <c:v>1.22662E-2</c:v>
                </c:pt>
                <c:pt idx="53219">
                  <c:v>4.2454699999999998E-2</c:v>
                </c:pt>
                <c:pt idx="53220">
                  <c:v>3.9323799999999999E-2</c:v>
                </c:pt>
                <c:pt idx="53221">
                  <c:v>4.87871E-2</c:v>
                </c:pt>
                <c:pt idx="53222">
                  <c:v>1.16282E-2</c:v>
                </c:pt>
                <c:pt idx="53223">
                  <c:v>2.4795500000000002E-2</c:v>
                </c:pt>
                <c:pt idx="53224">
                  <c:v>3.5664599999999998E-2</c:v>
                </c:pt>
                <c:pt idx="53225">
                  <c:v>4.9553899999999998E-2</c:v>
                </c:pt>
                <c:pt idx="53226">
                  <c:v>1.8510800000000001E-2</c:v>
                </c:pt>
                <c:pt idx="53227">
                  <c:v>2.6204100000000001E-2</c:v>
                </c:pt>
                <c:pt idx="53228">
                  <c:v>2.76175E-2</c:v>
                </c:pt>
                <c:pt idx="53229">
                  <c:v>5.0233800000000002E-2</c:v>
                </c:pt>
                <c:pt idx="53230">
                  <c:v>4.9333599999999998E-2</c:v>
                </c:pt>
                <c:pt idx="53231">
                  <c:v>1.6893399999999999E-2</c:v>
                </c:pt>
                <c:pt idx="53232">
                  <c:v>4.6804400000000003E-2</c:v>
                </c:pt>
                <c:pt idx="53233">
                  <c:v>3.4175900000000002E-2</c:v>
                </c:pt>
                <c:pt idx="53234">
                  <c:v>4.4834100000000002E-2</c:v>
                </c:pt>
                <c:pt idx="53235">
                  <c:v>2.0532600000000002E-2</c:v>
                </c:pt>
                <c:pt idx="53236">
                  <c:v>2.6812599999999999E-2</c:v>
                </c:pt>
                <c:pt idx="53237">
                  <c:v>3.0384100000000001E-2</c:v>
                </c:pt>
                <c:pt idx="53238">
                  <c:v>4.4377300000000001E-2</c:v>
                </c:pt>
                <c:pt idx="53239">
                  <c:v>2.1031399999999999E-2</c:v>
                </c:pt>
                <c:pt idx="53240">
                  <c:v>3.40443E-2</c:v>
                </c:pt>
                <c:pt idx="53241">
                  <c:v>3.9759599999999999E-2</c:v>
                </c:pt>
                <c:pt idx="53242">
                  <c:v>5.6636800000000001E-2</c:v>
                </c:pt>
                <c:pt idx="53243">
                  <c:v>4.49209E-2</c:v>
                </c:pt>
                <c:pt idx="53244">
                  <c:v>3.3781100000000001E-2</c:v>
                </c:pt>
                <c:pt idx="53245">
                  <c:v>3.8599000000000001E-2</c:v>
                </c:pt>
                <c:pt idx="53246">
                  <c:v>4.7678900000000003E-2</c:v>
                </c:pt>
                <c:pt idx="53247">
                  <c:v>3.9013899999999997E-2</c:v>
                </c:pt>
                <c:pt idx="53248">
                  <c:v>3.6484700000000002E-2</c:v>
                </c:pt>
                <c:pt idx="53249">
                  <c:v>2.1570200000000001E-2</c:v>
                </c:pt>
                <c:pt idx="53250">
                  <c:v>2.4090799999999999E-2</c:v>
                </c:pt>
                <c:pt idx="53251">
                  <c:v>5.4369000000000001E-2</c:v>
                </c:pt>
                <c:pt idx="53252">
                  <c:v>2.8718899999999999E-2</c:v>
                </c:pt>
                <c:pt idx="53253">
                  <c:v>4.3071699999999997E-2</c:v>
                </c:pt>
                <c:pt idx="53254">
                  <c:v>4.6697599999999999E-2</c:v>
                </c:pt>
                <c:pt idx="53255">
                  <c:v>6.0765300000000001E-2</c:v>
                </c:pt>
                <c:pt idx="53256">
                  <c:v>2.4648699999999999E-2</c:v>
                </c:pt>
                <c:pt idx="53257">
                  <c:v>2.0691899999999999E-2</c:v>
                </c:pt>
                <c:pt idx="53258">
                  <c:v>4.58555E-2</c:v>
                </c:pt>
                <c:pt idx="53259">
                  <c:v>5.4490999999999998E-2</c:v>
                </c:pt>
                <c:pt idx="53260">
                  <c:v>4.8982600000000001E-2</c:v>
                </c:pt>
                <c:pt idx="53261">
                  <c:v>3.2699600000000002E-2</c:v>
                </c:pt>
                <c:pt idx="53262">
                  <c:v>1.24464E-2</c:v>
                </c:pt>
                <c:pt idx="53263">
                  <c:v>3.8040200000000003E-2</c:v>
                </c:pt>
                <c:pt idx="53264">
                  <c:v>4.1323699999999998E-2</c:v>
                </c:pt>
                <c:pt idx="53265">
                  <c:v>3.0838999999999998E-2</c:v>
                </c:pt>
                <c:pt idx="53266">
                  <c:v>4.1539199999999998E-2</c:v>
                </c:pt>
                <c:pt idx="53267">
                  <c:v>3.0603399999999999E-2</c:v>
                </c:pt>
                <c:pt idx="53268">
                  <c:v>5.3406700000000001E-2</c:v>
                </c:pt>
                <c:pt idx="53269">
                  <c:v>3.2635699999999997E-2</c:v>
                </c:pt>
                <c:pt idx="53270">
                  <c:v>2.1503399999999999E-2</c:v>
                </c:pt>
                <c:pt idx="53271">
                  <c:v>2.4451299999999999E-2</c:v>
                </c:pt>
                <c:pt idx="53272">
                  <c:v>3.7951499999999999E-2</c:v>
                </c:pt>
                <c:pt idx="53273">
                  <c:v>5.0868999999999998E-2</c:v>
                </c:pt>
                <c:pt idx="53274">
                  <c:v>2.0449599999999998E-2</c:v>
                </c:pt>
                <c:pt idx="53275">
                  <c:v>2.4743999999999999E-2</c:v>
                </c:pt>
                <c:pt idx="53276">
                  <c:v>3.8294799999999997E-2</c:v>
                </c:pt>
                <c:pt idx="53277">
                  <c:v>4.3252899999999997E-2</c:v>
                </c:pt>
                <c:pt idx="53278">
                  <c:v>2.5994300000000001E-2</c:v>
                </c:pt>
                <c:pt idx="53279">
                  <c:v>1.4442399999999999E-2</c:v>
                </c:pt>
                <c:pt idx="53280">
                  <c:v>4.2538600000000003E-2</c:v>
                </c:pt>
                <c:pt idx="53281">
                  <c:v>4.29649E-2</c:v>
                </c:pt>
                <c:pt idx="53282">
                  <c:v>2.9889099999999998E-2</c:v>
                </c:pt>
                <c:pt idx="53283">
                  <c:v>2.4203300000000001E-2</c:v>
                </c:pt>
                <c:pt idx="53284">
                  <c:v>3.6602000000000003E-2</c:v>
                </c:pt>
                <c:pt idx="53285">
                  <c:v>6.3210500000000003E-2</c:v>
                </c:pt>
                <c:pt idx="53286">
                  <c:v>2.2008900000000001E-2</c:v>
                </c:pt>
                <c:pt idx="53287">
                  <c:v>3.6657299999999997E-2</c:v>
                </c:pt>
                <c:pt idx="53288">
                  <c:v>2.82793E-2</c:v>
                </c:pt>
                <c:pt idx="53289">
                  <c:v>5.0475100000000002E-2</c:v>
                </c:pt>
                <c:pt idx="53290">
                  <c:v>5.2036300000000001E-2</c:v>
                </c:pt>
                <c:pt idx="53291">
                  <c:v>4.56581E-2</c:v>
                </c:pt>
                <c:pt idx="53292">
                  <c:v>2.02074E-2</c:v>
                </c:pt>
                <c:pt idx="53293">
                  <c:v>4.6832100000000002E-2</c:v>
                </c:pt>
                <c:pt idx="53294">
                  <c:v>6.1474800000000003E-2</c:v>
                </c:pt>
                <c:pt idx="53295">
                  <c:v>3.8423499999999999E-2</c:v>
                </c:pt>
                <c:pt idx="53296">
                  <c:v>2.7297999999999999E-2</c:v>
                </c:pt>
                <c:pt idx="53297">
                  <c:v>4.06399E-2</c:v>
                </c:pt>
                <c:pt idx="53298">
                  <c:v>5.8790200000000001E-2</c:v>
                </c:pt>
                <c:pt idx="53299">
                  <c:v>2.4243399999999998E-2</c:v>
                </c:pt>
                <c:pt idx="53300">
                  <c:v>2.75164E-2</c:v>
                </c:pt>
                <c:pt idx="53301">
                  <c:v>3.8556100000000003E-2</c:v>
                </c:pt>
                <c:pt idx="53302">
                  <c:v>5.1144599999999998E-2</c:v>
                </c:pt>
                <c:pt idx="53303">
                  <c:v>4.6843500000000003E-2</c:v>
                </c:pt>
                <c:pt idx="53304">
                  <c:v>2.5026300000000001E-2</c:v>
                </c:pt>
                <c:pt idx="53305">
                  <c:v>4.3711699999999999E-2</c:v>
                </c:pt>
                <c:pt idx="53306">
                  <c:v>3.8160300000000001E-2</c:v>
                </c:pt>
                <c:pt idx="53307">
                  <c:v>4.5985199999999997E-2</c:v>
                </c:pt>
                <c:pt idx="53308">
                  <c:v>1.4636E-2</c:v>
                </c:pt>
                <c:pt idx="53309">
                  <c:v>3.5215400000000001E-2</c:v>
                </c:pt>
                <c:pt idx="53310">
                  <c:v>4.6629900000000002E-2</c:v>
                </c:pt>
                <c:pt idx="53311">
                  <c:v>4.9965900000000001E-2</c:v>
                </c:pt>
                <c:pt idx="53312">
                  <c:v>3.3635100000000001E-2</c:v>
                </c:pt>
                <c:pt idx="53313">
                  <c:v>2.2016500000000001E-2</c:v>
                </c:pt>
                <c:pt idx="53314">
                  <c:v>3.8551299999999997E-2</c:v>
                </c:pt>
                <c:pt idx="53315">
                  <c:v>4.6037700000000001E-2</c:v>
                </c:pt>
                <c:pt idx="53316">
                  <c:v>5.0490399999999998E-2</c:v>
                </c:pt>
                <c:pt idx="53317">
                  <c:v>4.54397E-2</c:v>
                </c:pt>
                <c:pt idx="53318">
                  <c:v>4.98638E-2</c:v>
                </c:pt>
                <c:pt idx="53319">
                  <c:v>3.9167399999999998E-2</c:v>
                </c:pt>
                <c:pt idx="53320">
                  <c:v>4.4098900000000003E-2</c:v>
                </c:pt>
                <c:pt idx="53321">
                  <c:v>3.48568E-2</c:v>
                </c:pt>
                <c:pt idx="53322">
                  <c:v>4.83122E-2</c:v>
                </c:pt>
                <c:pt idx="53323">
                  <c:v>5.45864E-2</c:v>
                </c:pt>
                <c:pt idx="53324">
                  <c:v>5.9803000000000002E-2</c:v>
                </c:pt>
                <c:pt idx="53325">
                  <c:v>3.7176099999999997E-2</c:v>
                </c:pt>
                <c:pt idx="53326">
                  <c:v>4.3440800000000002E-2</c:v>
                </c:pt>
                <c:pt idx="53327">
                  <c:v>6.0303700000000002E-2</c:v>
                </c:pt>
                <c:pt idx="53328">
                  <c:v>6.9653499999999993E-2</c:v>
                </c:pt>
                <c:pt idx="53329">
                  <c:v>4.29907E-2</c:v>
                </c:pt>
                <c:pt idx="53330">
                  <c:v>2.2875800000000002E-2</c:v>
                </c:pt>
                <c:pt idx="53331">
                  <c:v>2.5405899999999999E-2</c:v>
                </c:pt>
                <c:pt idx="53332">
                  <c:v>6.9947200000000001E-2</c:v>
                </c:pt>
                <c:pt idx="53333">
                  <c:v>4.3752699999999999E-2</c:v>
                </c:pt>
                <c:pt idx="53334">
                  <c:v>4.1394199999999999E-2</c:v>
                </c:pt>
                <c:pt idx="53335">
                  <c:v>4.3432199999999997E-2</c:v>
                </c:pt>
                <c:pt idx="53336">
                  <c:v>3.4426699999999998E-2</c:v>
                </c:pt>
                <c:pt idx="53337">
                  <c:v>4.2268800000000002E-2</c:v>
                </c:pt>
                <c:pt idx="53338">
                  <c:v>3.3455800000000001E-2</c:v>
                </c:pt>
                <c:pt idx="53339">
                  <c:v>2.0987499999999999E-2</c:v>
                </c:pt>
                <c:pt idx="53340">
                  <c:v>3.6288300000000002E-2</c:v>
                </c:pt>
                <c:pt idx="53341">
                  <c:v>5.3238899999999999E-2</c:v>
                </c:pt>
                <c:pt idx="53342">
                  <c:v>3.1806899999999999E-2</c:v>
                </c:pt>
                <c:pt idx="53343">
                  <c:v>3.3062899999999999E-2</c:v>
                </c:pt>
                <c:pt idx="53344">
                  <c:v>2.2058500000000002E-2</c:v>
                </c:pt>
                <c:pt idx="53345">
                  <c:v>4.1445700000000002E-2</c:v>
                </c:pt>
                <c:pt idx="53346">
                  <c:v>5.1687200000000003E-2</c:v>
                </c:pt>
                <c:pt idx="53347">
                  <c:v>7.58743E-3</c:v>
                </c:pt>
                <c:pt idx="53348">
                  <c:v>2.61745E-2</c:v>
                </c:pt>
                <c:pt idx="53349">
                  <c:v>2.7799600000000001E-2</c:v>
                </c:pt>
                <c:pt idx="53350">
                  <c:v>5.3699499999999997E-2</c:v>
                </c:pt>
                <c:pt idx="53351">
                  <c:v>7.3242200000000002E-3</c:v>
                </c:pt>
                <c:pt idx="53352">
                  <c:v>1.3483E-2</c:v>
                </c:pt>
                <c:pt idx="53353">
                  <c:v>2.4239500000000001E-2</c:v>
                </c:pt>
                <c:pt idx="53354">
                  <c:v>4.1961699999999998E-2</c:v>
                </c:pt>
                <c:pt idx="53355">
                  <c:v>2.40211E-2</c:v>
                </c:pt>
                <c:pt idx="53356">
                  <c:v>8.33511E-4</c:v>
                </c:pt>
                <c:pt idx="53357">
                  <c:v>1.41821E-2</c:v>
                </c:pt>
                <c:pt idx="53358">
                  <c:v>2.08378E-2</c:v>
                </c:pt>
                <c:pt idx="53359">
                  <c:v>3.9968499999999997E-2</c:v>
                </c:pt>
                <c:pt idx="53360">
                  <c:v>-1.0931E-2</c:v>
                </c:pt>
                <c:pt idx="53361">
                  <c:v>1.6631099999999999E-2</c:v>
                </c:pt>
                <c:pt idx="53362">
                  <c:v>1.93195E-2</c:v>
                </c:pt>
                <c:pt idx="53363">
                  <c:v>3.43199E-2</c:v>
                </c:pt>
                <c:pt idx="53364">
                  <c:v>4.2552900000000001E-3</c:v>
                </c:pt>
                <c:pt idx="53365">
                  <c:v>1.24779E-2</c:v>
                </c:pt>
                <c:pt idx="53366">
                  <c:v>1.4678999999999999E-2</c:v>
                </c:pt>
                <c:pt idx="53367">
                  <c:v>4.2102800000000003E-2</c:v>
                </c:pt>
                <c:pt idx="53368">
                  <c:v>7.0486100000000003E-3</c:v>
                </c:pt>
                <c:pt idx="53369">
                  <c:v>1.01566E-3</c:v>
                </c:pt>
                <c:pt idx="53370">
                  <c:v>2.54688E-2</c:v>
                </c:pt>
                <c:pt idx="53371">
                  <c:v>3.03497E-2</c:v>
                </c:pt>
                <c:pt idx="53372">
                  <c:v>4.8891999999999998E-2</c:v>
                </c:pt>
                <c:pt idx="53373">
                  <c:v>5.4473899999999999E-3</c:v>
                </c:pt>
                <c:pt idx="53374">
                  <c:v>2.63281E-2</c:v>
                </c:pt>
                <c:pt idx="53375">
                  <c:v>2.1104800000000001E-3</c:v>
                </c:pt>
                <c:pt idx="53376">
                  <c:v>3.4378100000000002E-2</c:v>
                </c:pt>
                <c:pt idx="53377">
                  <c:v>-1.24893E-2</c:v>
                </c:pt>
                <c:pt idx="53378">
                  <c:v>6.5536500000000003E-3</c:v>
                </c:pt>
                <c:pt idx="53379">
                  <c:v>-2.4213799999999999E-3</c:v>
                </c:pt>
                <c:pt idx="53380">
                  <c:v>2.76384E-2</c:v>
                </c:pt>
                <c:pt idx="53381">
                  <c:v>-3.02601E-3</c:v>
                </c:pt>
                <c:pt idx="53382">
                  <c:v>6.3695899999999996E-3</c:v>
                </c:pt>
                <c:pt idx="53383" formatCode="0.00E+00">
                  <c:v>6.1035200000000001E-5</c:v>
                </c:pt>
                <c:pt idx="53384">
                  <c:v>2.66418E-2</c:v>
                </c:pt>
                <c:pt idx="53385">
                  <c:v>1.0479E-2</c:v>
                </c:pt>
                <c:pt idx="53386">
                  <c:v>-3.90625E-3</c:v>
                </c:pt>
                <c:pt idx="53387">
                  <c:v>1.6355499999999999E-3</c:v>
                </c:pt>
                <c:pt idx="53388">
                  <c:v>9.6034999999999992E-3</c:v>
                </c:pt>
                <c:pt idx="53389">
                  <c:v>8.9674000000000004E-3</c:v>
                </c:pt>
                <c:pt idx="53390">
                  <c:v>-1.7706900000000001E-2</c:v>
                </c:pt>
                <c:pt idx="53391">
                  <c:v>9.7103099999999998E-3</c:v>
                </c:pt>
                <c:pt idx="53392">
                  <c:v>-3.68214E-3</c:v>
                </c:pt>
                <c:pt idx="53393">
                  <c:v>4.6723399999999998E-2</c:v>
                </c:pt>
                <c:pt idx="53394">
                  <c:v>-1.03569E-2</c:v>
                </c:pt>
                <c:pt idx="53395">
                  <c:v>3.3063900000000002E-3</c:v>
                </c:pt>
                <c:pt idx="53396">
                  <c:v>3.8480799999999998E-3</c:v>
                </c:pt>
                <c:pt idx="53397">
                  <c:v>3.00407E-2</c:v>
                </c:pt>
                <c:pt idx="53398">
                  <c:v>-5.1450699999999999E-3</c:v>
                </c:pt>
                <c:pt idx="53399">
                  <c:v>1.32322E-2</c:v>
                </c:pt>
                <c:pt idx="53400">
                  <c:v>-1.48201E-3</c:v>
                </c:pt>
                <c:pt idx="53401">
                  <c:v>4.5486499999999999E-2</c:v>
                </c:pt>
                <c:pt idx="53402">
                  <c:v>9.5748900000000008E-3</c:v>
                </c:pt>
                <c:pt idx="53403">
                  <c:v>8.8510499999999992E-3</c:v>
                </c:pt>
                <c:pt idx="53404">
                  <c:v>1.2740100000000001E-2</c:v>
                </c:pt>
                <c:pt idx="53405">
                  <c:v>1.8659599999999998E-2</c:v>
                </c:pt>
                <c:pt idx="53406">
                  <c:v>3.2616600000000003E-2</c:v>
                </c:pt>
                <c:pt idx="53407">
                  <c:v>-1.51472E-2</c:v>
                </c:pt>
                <c:pt idx="53408">
                  <c:v>3.2300900000000001E-3</c:v>
                </c:pt>
                <c:pt idx="53409">
                  <c:v>7.8735400000000001E-3</c:v>
                </c:pt>
                <c:pt idx="53410">
                  <c:v>3.8398700000000001E-2</c:v>
                </c:pt>
                <c:pt idx="53411">
                  <c:v>3.9863600000000004E-3</c:v>
                </c:pt>
                <c:pt idx="53412">
                  <c:v>1.13411E-2</c:v>
                </c:pt>
                <c:pt idx="53413">
                  <c:v>5.7506600000000003E-3</c:v>
                </c:pt>
                <c:pt idx="53414">
                  <c:v>4.7901199999999998E-2</c:v>
                </c:pt>
                <c:pt idx="53415">
                  <c:v>1.54696E-2</c:v>
                </c:pt>
                <c:pt idx="53416">
                  <c:v>5.1384000000000004E-3</c:v>
                </c:pt>
                <c:pt idx="53417">
                  <c:v>1.35584E-2</c:v>
                </c:pt>
                <c:pt idx="53418">
                  <c:v>3.5716999999999999E-2</c:v>
                </c:pt>
                <c:pt idx="53419">
                  <c:v>2.2542E-2</c:v>
                </c:pt>
                <c:pt idx="53420">
                  <c:v>1.1080700000000001E-2</c:v>
                </c:pt>
                <c:pt idx="53421">
                  <c:v>-2.7904499999999999E-3</c:v>
                </c:pt>
                <c:pt idx="53422">
                  <c:v>1.37682E-2</c:v>
                </c:pt>
                <c:pt idx="53423">
                  <c:v>1.7711600000000001E-2</c:v>
                </c:pt>
                <c:pt idx="53424">
                  <c:v>5.8221799999999997E-3</c:v>
                </c:pt>
                <c:pt idx="53425">
                  <c:v>4.7426200000000003E-3</c:v>
                </c:pt>
                <c:pt idx="53426">
                  <c:v>1.3117800000000001E-2</c:v>
                </c:pt>
                <c:pt idx="53427">
                  <c:v>1.58272E-2</c:v>
                </c:pt>
                <c:pt idx="53428">
                  <c:v>1.54123E-2</c:v>
                </c:pt>
                <c:pt idx="53429">
                  <c:v>1.49822E-3</c:v>
                </c:pt>
                <c:pt idx="53430">
                  <c:v>1.2635199999999999E-2</c:v>
                </c:pt>
                <c:pt idx="53431">
                  <c:v>1.27916E-2</c:v>
                </c:pt>
                <c:pt idx="53432">
                  <c:v>9.4461400000000004E-3</c:v>
                </c:pt>
                <c:pt idx="53433">
                  <c:v>7.8315699999999995E-3</c:v>
                </c:pt>
                <c:pt idx="53434">
                  <c:v>4.1961699999999999E-3</c:v>
                </c:pt>
                <c:pt idx="53435">
                  <c:v>1.02644E-2</c:v>
                </c:pt>
                <c:pt idx="53436">
                  <c:v>1.17302E-4</c:v>
                </c:pt>
                <c:pt idx="53437">
                  <c:v>-8.7118100000000004E-3</c:v>
                </c:pt>
                <c:pt idx="53438">
                  <c:v>-1.43661E-2</c:v>
                </c:pt>
                <c:pt idx="53439">
                  <c:v>1.32341E-2</c:v>
                </c:pt>
                <c:pt idx="53440">
                  <c:v>8.9216199999999999E-3</c:v>
                </c:pt>
                <c:pt idx="53441">
                  <c:v>9.4842899999999994E-3</c:v>
                </c:pt>
                <c:pt idx="53442">
                  <c:v>-1.17836E-2</c:v>
                </c:pt>
                <c:pt idx="53443">
                  <c:v>1.19457E-2</c:v>
                </c:pt>
                <c:pt idx="53444">
                  <c:v>1.6038899999999998E-2</c:v>
                </c:pt>
                <c:pt idx="53445">
                  <c:v>-9.6178099999999992E-3</c:v>
                </c:pt>
                <c:pt idx="53446">
                  <c:v>-5.6028400000000004E-3</c:v>
                </c:pt>
                <c:pt idx="53447">
                  <c:v>-9.9716200000000005E-3</c:v>
                </c:pt>
                <c:pt idx="53448">
                  <c:v>1.08404E-2</c:v>
                </c:pt>
                <c:pt idx="53449">
                  <c:v>-2.0561199999999998E-3</c:v>
                </c:pt>
                <c:pt idx="53450">
                  <c:v>-1.8546099999999999E-2</c:v>
                </c:pt>
                <c:pt idx="53451">
                  <c:v>-1.0301599999999999E-2</c:v>
                </c:pt>
                <c:pt idx="53452">
                  <c:v>-9.5567699999999992E-3</c:v>
                </c:pt>
                <c:pt idx="53453">
                  <c:v>-1.7916700000000001E-2</c:v>
                </c:pt>
                <c:pt idx="53454">
                  <c:v>-2.4512300000000001E-2</c:v>
                </c:pt>
                <c:pt idx="53455">
                  <c:v>-4.5604699999999996E-3</c:v>
                </c:pt>
                <c:pt idx="53456">
                  <c:v>-5.62E-3</c:v>
                </c:pt>
                <c:pt idx="53457">
                  <c:v>-1.7458000000000001E-2</c:v>
                </c:pt>
                <c:pt idx="53458">
                  <c:v>-2.1643599999999999E-2</c:v>
                </c:pt>
                <c:pt idx="53459">
                  <c:v>-3.14655E-2</c:v>
                </c:pt>
                <c:pt idx="53460">
                  <c:v>-1.2718200000000001E-2</c:v>
                </c:pt>
                <c:pt idx="53461">
                  <c:v>-3.1563800000000003E-2</c:v>
                </c:pt>
                <c:pt idx="53462">
                  <c:v>9.6530899999999996E-3</c:v>
                </c:pt>
                <c:pt idx="53463">
                  <c:v>-3.2011999999999999E-2</c:v>
                </c:pt>
                <c:pt idx="53464">
                  <c:v>-1.3052899999999999E-2</c:v>
                </c:pt>
                <c:pt idx="53465">
                  <c:v>-1.2170800000000001E-2</c:v>
                </c:pt>
                <c:pt idx="53466">
                  <c:v>-1.7413100000000001E-2</c:v>
                </c:pt>
                <c:pt idx="53467">
                  <c:v>-2.1347999999999999E-2</c:v>
                </c:pt>
                <c:pt idx="53468">
                  <c:v>-4.0156400000000002E-2</c:v>
                </c:pt>
                <c:pt idx="53469">
                  <c:v>3.84045E-3</c:v>
                </c:pt>
                <c:pt idx="53470">
                  <c:v>-8.13293E-3</c:v>
                </c:pt>
                <c:pt idx="53471">
                  <c:v>7.4529599999999998E-3</c:v>
                </c:pt>
                <c:pt idx="53472">
                  <c:v>-4.9419400000000002E-2</c:v>
                </c:pt>
                <c:pt idx="53473">
                  <c:v>-1.297E-3</c:v>
                </c:pt>
                <c:pt idx="53474">
                  <c:v>-1.9683800000000001E-2</c:v>
                </c:pt>
                <c:pt idx="53475">
                  <c:v>1.8061600000000001E-2</c:v>
                </c:pt>
                <c:pt idx="53476">
                  <c:v>-4.0642699999999997E-2</c:v>
                </c:pt>
                <c:pt idx="53477">
                  <c:v>-1.01128E-2</c:v>
                </c:pt>
                <c:pt idx="53478">
                  <c:v>-2.27394E-2</c:v>
                </c:pt>
                <c:pt idx="53479">
                  <c:v>-1.60666E-2</c:v>
                </c:pt>
                <c:pt idx="53480">
                  <c:v>-4.0580699999999997E-2</c:v>
                </c:pt>
                <c:pt idx="53481" formatCode="0.00E+00">
                  <c:v>-3.08247E-2</c:v>
                </c:pt>
                <c:pt idx="53482">
                  <c:v>-1.2494099999999999E-2</c:v>
                </c:pt>
                <c:pt idx="53483">
                  <c:v>-8.4972399999999997E-3</c:v>
                </c:pt>
                <c:pt idx="53484">
                  <c:v>-2.8043700000000001E-2</c:v>
                </c:pt>
                <c:pt idx="53485">
                  <c:v>-3.4178699999999999E-2</c:v>
                </c:pt>
                <c:pt idx="53486">
                  <c:v>-1.30291E-2</c:v>
                </c:pt>
                <c:pt idx="53487">
                  <c:v>-2.7263599999999999E-2</c:v>
                </c:pt>
                <c:pt idx="53488">
                  <c:v>-2.1196400000000001E-2</c:v>
                </c:pt>
                <c:pt idx="53489">
                  <c:v>-4.4991499999999997E-2</c:v>
                </c:pt>
                <c:pt idx="53490">
                  <c:v>-1.56326E-2</c:v>
                </c:pt>
                <c:pt idx="53491">
                  <c:v>-4.4873200000000002E-2</c:v>
                </c:pt>
                <c:pt idx="53492">
                  <c:v>-2.7201699999999999E-2</c:v>
                </c:pt>
                <c:pt idx="53493">
                  <c:v>-3.4487700000000003E-2</c:v>
                </c:pt>
                <c:pt idx="53494">
                  <c:v>-1.6062699999999999E-2</c:v>
                </c:pt>
                <c:pt idx="53495">
                  <c:v>-1.6985900000000002E-2</c:v>
                </c:pt>
                <c:pt idx="53496">
                  <c:v>-2.31495E-2</c:v>
                </c:pt>
                <c:pt idx="53497">
                  <c:v>-2.9557199999999999E-2</c:v>
                </c:pt>
                <c:pt idx="53498">
                  <c:v>-3.1648599999999999E-2</c:v>
                </c:pt>
                <c:pt idx="53499">
                  <c:v>-6.1683700000000003E-3</c:v>
                </c:pt>
                <c:pt idx="53500">
                  <c:v>-2.4478E-2</c:v>
                </c:pt>
                <c:pt idx="53501">
                  <c:v>-5.0163300000000003E-4</c:v>
                </c:pt>
                <c:pt idx="53502">
                  <c:v>-3.8835500000000002E-2</c:v>
                </c:pt>
                <c:pt idx="53503">
                  <c:v>-1.5792799999999999E-2</c:v>
                </c:pt>
                <c:pt idx="53504">
                  <c:v>-2.56376E-2</c:v>
                </c:pt>
                <c:pt idx="53505">
                  <c:v>-1.2130699999999999E-2</c:v>
                </c:pt>
                <c:pt idx="53506">
                  <c:v>-2.6446299999999999E-2</c:v>
                </c:pt>
                <c:pt idx="53507">
                  <c:v>-2.8714199999999999E-2</c:v>
                </c:pt>
                <c:pt idx="53508">
                  <c:v>-1.51968E-2</c:v>
                </c:pt>
                <c:pt idx="53509">
                  <c:v>-3.0322999999999999E-2</c:v>
                </c:pt>
                <c:pt idx="53510">
                  <c:v>-3.3431099999999998E-2</c:v>
                </c:pt>
                <c:pt idx="53511">
                  <c:v>-3.8373900000000002E-2</c:v>
                </c:pt>
                <c:pt idx="53512">
                  <c:v>-9.6321099999999993E-3</c:v>
                </c:pt>
                <c:pt idx="53513">
                  <c:v>-3.6541900000000002E-2</c:v>
                </c:pt>
                <c:pt idx="53514">
                  <c:v>-1.8106500000000001E-2</c:v>
                </c:pt>
                <c:pt idx="53515">
                  <c:v>-4.8798599999999998E-2</c:v>
                </c:pt>
                <c:pt idx="53516">
                  <c:v>-1.44215E-2</c:v>
                </c:pt>
                <c:pt idx="53517">
                  <c:v>-2.68259E-2</c:v>
                </c:pt>
                <c:pt idx="53518">
                  <c:v>-1.80664E-2</c:v>
                </c:pt>
                <c:pt idx="53519">
                  <c:v>-2.5626199999999998E-2</c:v>
                </c:pt>
                <c:pt idx="53520">
                  <c:v>-3.1517999999999997E-2</c:v>
                </c:pt>
                <c:pt idx="53521">
                  <c:v>-4.8160599999999996E-3</c:v>
                </c:pt>
                <c:pt idx="53522">
                  <c:v>-1.66626E-2</c:v>
                </c:pt>
                <c:pt idx="53523">
                  <c:v>-1.8018699999999999E-2</c:v>
                </c:pt>
                <c:pt idx="53524">
                  <c:v>-3.0719799999999998E-2</c:v>
                </c:pt>
                <c:pt idx="53525">
                  <c:v>-1.6077999999999999E-2</c:v>
                </c:pt>
                <c:pt idx="53526">
                  <c:v>-1.38283E-4</c:v>
                </c:pt>
                <c:pt idx="53527">
                  <c:v>-2.1980300000000001E-2</c:v>
                </c:pt>
                <c:pt idx="53528">
                  <c:v>-2.35023E-2</c:v>
                </c:pt>
                <c:pt idx="53529">
                  <c:v>-2.07396E-2</c:v>
                </c:pt>
                <c:pt idx="53530">
                  <c:v>-7.3108699999999997E-3</c:v>
                </c:pt>
                <c:pt idx="53531">
                  <c:v>-3.14674E-2</c:v>
                </c:pt>
                <c:pt idx="53532">
                  <c:v>-2.1440500000000001E-2</c:v>
                </c:pt>
                <c:pt idx="53533">
                  <c:v>-1.22471E-2</c:v>
                </c:pt>
                <c:pt idx="53534">
                  <c:v>-9.3088200000000006E-3</c:v>
                </c:pt>
                <c:pt idx="53535">
                  <c:v>-2.62241E-2</c:v>
                </c:pt>
                <c:pt idx="53536">
                  <c:v>-2.1917300000000001E-2</c:v>
                </c:pt>
                <c:pt idx="53537">
                  <c:v>-1.7496100000000001E-2</c:v>
                </c:pt>
                <c:pt idx="53538">
                  <c:v>-6.3438399999999999E-3</c:v>
                </c:pt>
                <c:pt idx="53539">
                  <c:v>-2.2932999999999999E-2</c:v>
                </c:pt>
                <c:pt idx="53540">
                  <c:v>-1.0082199999999999E-2</c:v>
                </c:pt>
                <c:pt idx="53541">
                  <c:v>-2.0526900000000001E-2</c:v>
                </c:pt>
                <c:pt idx="53542">
                  <c:v>-1.60894E-2</c:v>
                </c:pt>
                <c:pt idx="53543">
                  <c:v>-1.92699E-2</c:v>
                </c:pt>
                <c:pt idx="53544">
                  <c:v>-2.0177799999999999E-2</c:v>
                </c:pt>
                <c:pt idx="53545">
                  <c:v>-2.6291800000000001E-2</c:v>
                </c:pt>
                <c:pt idx="53546">
                  <c:v>-3.4816699999999999E-2</c:v>
                </c:pt>
                <c:pt idx="53547">
                  <c:v>-1.6796100000000001E-2</c:v>
                </c:pt>
                <c:pt idx="53548">
                  <c:v>-2.9232000000000001E-2</c:v>
                </c:pt>
                <c:pt idx="53549" formatCode="0.00E+00">
                  <c:v>-4.1958799999999997E-2</c:v>
                </c:pt>
                <c:pt idx="53550">
                  <c:v>-4.8101400000000002E-2</c:v>
                </c:pt>
                <c:pt idx="53551">
                  <c:v>-7.7161799999999996E-3</c:v>
                </c:pt>
                <c:pt idx="53552">
                  <c:v>-3.5216299999999999E-2</c:v>
                </c:pt>
                <c:pt idx="53553">
                  <c:v>-2.4559999999999998E-2</c:v>
                </c:pt>
                <c:pt idx="53554">
                  <c:v>-4.9043700000000003E-2</c:v>
                </c:pt>
                <c:pt idx="53555">
                  <c:v>-2.4914700000000001E-2</c:v>
                </c:pt>
                <c:pt idx="53556">
                  <c:v>-4.2831399999999999E-2</c:v>
                </c:pt>
                <c:pt idx="53557">
                  <c:v>-2.7042400000000001E-2</c:v>
                </c:pt>
                <c:pt idx="53558">
                  <c:v>-4.2695999999999998E-2</c:v>
                </c:pt>
                <c:pt idx="53559">
                  <c:v>-4.02222E-2</c:v>
                </c:pt>
                <c:pt idx="53560">
                  <c:v>-3.8927999999999997E-2</c:v>
                </c:pt>
                <c:pt idx="53561">
                  <c:v>-4.55751E-2</c:v>
                </c:pt>
                <c:pt idx="53562">
                  <c:v>-3.0268699999999999E-2</c:v>
                </c:pt>
                <c:pt idx="53563">
                  <c:v>-7.3444400000000007E-2</c:v>
                </c:pt>
                <c:pt idx="53564">
                  <c:v>-1.6598700000000001E-2</c:v>
                </c:pt>
                <c:pt idx="53565">
                  <c:v>-4.7153500000000001E-2</c:v>
                </c:pt>
                <c:pt idx="53566">
                  <c:v>-4.3698300000000002E-2</c:v>
                </c:pt>
                <c:pt idx="53567">
                  <c:v>-6.6788700000000006E-2</c:v>
                </c:pt>
                <c:pt idx="53568">
                  <c:v>-4.7477699999999998E-2</c:v>
                </c:pt>
                <c:pt idx="53569">
                  <c:v>-4.1059499999999999E-2</c:v>
                </c:pt>
                <c:pt idx="53570">
                  <c:v>-4.5661E-2</c:v>
                </c:pt>
                <c:pt idx="53571">
                  <c:v>-4.87432E-2</c:v>
                </c:pt>
                <c:pt idx="53572">
                  <c:v>-5.3087200000000001E-2</c:v>
                </c:pt>
                <c:pt idx="53573">
                  <c:v>-4.7150600000000001E-2</c:v>
                </c:pt>
                <c:pt idx="53574">
                  <c:v>-5.4592099999999998E-2</c:v>
                </c:pt>
                <c:pt idx="53575">
                  <c:v>-3.6380799999999998E-2</c:v>
                </c:pt>
                <c:pt idx="53576">
                  <c:v>-5.3552599999999999E-2</c:v>
                </c:pt>
                <c:pt idx="53577">
                  <c:v>-5.0025899999999998E-2</c:v>
                </c:pt>
                <c:pt idx="53578">
                  <c:v>-5.4188699999999999E-2</c:v>
                </c:pt>
                <c:pt idx="53579">
                  <c:v>-4.1596399999999999E-2</c:v>
                </c:pt>
                <c:pt idx="53580">
                  <c:v>-5.67579E-2</c:v>
                </c:pt>
                <c:pt idx="53581">
                  <c:v>-3.9650900000000003E-2</c:v>
                </c:pt>
                <c:pt idx="53582">
                  <c:v>-4.3628699999999999E-2</c:v>
                </c:pt>
                <c:pt idx="53583">
                  <c:v>-3.1165100000000001E-2</c:v>
                </c:pt>
                <c:pt idx="53584">
                  <c:v>-4.2118099999999999E-2</c:v>
                </c:pt>
                <c:pt idx="53585">
                  <c:v>-3.36218E-2</c:v>
                </c:pt>
                <c:pt idx="53586">
                  <c:v>-3.2429699999999999E-2</c:v>
                </c:pt>
                <c:pt idx="53587">
                  <c:v>-3.1916600000000003E-2</c:v>
                </c:pt>
                <c:pt idx="53588">
                  <c:v>-4.3274899999999998E-2</c:v>
                </c:pt>
                <c:pt idx="53589">
                  <c:v>-4.6905500000000003E-2</c:v>
                </c:pt>
                <c:pt idx="53590">
                  <c:v>-2.99397E-2</c:v>
                </c:pt>
                <c:pt idx="53591">
                  <c:v>-2.6412999999999999E-2</c:v>
                </c:pt>
                <c:pt idx="53592">
                  <c:v>-4.6386700000000003E-2</c:v>
                </c:pt>
                <c:pt idx="53593">
                  <c:v>-4.85697E-2</c:v>
                </c:pt>
                <c:pt idx="53594">
                  <c:v>-2.0987499999999999E-2</c:v>
                </c:pt>
                <c:pt idx="53595">
                  <c:v>-2.4103200000000002E-2</c:v>
                </c:pt>
                <c:pt idx="53596">
                  <c:v>-3.0486099999999999E-2</c:v>
                </c:pt>
                <c:pt idx="53597">
                  <c:v>-2.8809499999999998E-2</c:v>
                </c:pt>
                <c:pt idx="53598">
                  <c:v>-2.64788E-2</c:v>
                </c:pt>
                <c:pt idx="53599">
                  <c:v>-2.1326100000000001E-2</c:v>
                </c:pt>
                <c:pt idx="53600">
                  <c:v>-4.08163E-2</c:v>
                </c:pt>
                <c:pt idx="53601">
                  <c:v>-3.7860900000000003E-2</c:v>
                </c:pt>
                <c:pt idx="53602">
                  <c:v>-3.54586E-2</c:v>
                </c:pt>
                <c:pt idx="53603">
                  <c:v>-5.9146900000000002E-3</c:v>
                </c:pt>
                <c:pt idx="53604">
                  <c:v>-9.2048600000000005E-3</c:v>
                </c:pt>
                <c:pt idx="53605">
                  <c:v>-3.0491799999999999E-2</c:v>
                </c:pt>
                <c:pt idx="53606">
                  <c:v>-2.65455E-2</c:v>
                </c:pt>
                <c:pt idx="53607">
                  <c:v>-2.64969E-2</c:v>
                </c:pt>
                <c:pt idx="53608">
                  <c:v>-1.52321E-2</c:v>
                </c:pt>
                <c:pt idx="53609">
                  <c:v>-3.6468500000000001E-2</c:v>
                </c:pt>
                <c:pt idx="53610">
                  <c:v>-1.9525500000000001E-2</c:v>
                </c:pt>
                <c:pt idx="53611">
                  <c:v>-2.07958E-2</c:v>
                </c:pt>
                <c:pt idx="53612">
                  <c:v>-1.73349E-2</c:v>
                </c:pt>
                <c:pt idx="53613">
                  <c:v>-3.7405000000000001E-2</c:v>
                </c:pt>
                <c:pt idx="53614">
                  <c:v>-4.5414000000000001E-3</c:v>
                </c:pt>
                <c:pt idx="53615">
                  <c:v>-1.6091299999999999E-2</c:v>
                </c:pt>
                <c:pt idx="53616">
                  <c:v>-1.4608400000000001E-2</c:v>
                </c:pt>
                <c:pt idx="53617">
                  <c:v>-3.6673499999999998E-2</c:v>
                </c:pt>
                <c:pt idx="53618">
                  <c:v>-1.7517100000000001E-2</c:v>
                </c:pt>
                <c:pt idx="53619">
                  <c:v>-3.7199999999999997E-2</c:v>
                </c:pt>
                <c:pt idx="53620">
                  <c:v>-1.5223499999999999E-2</c:v>
                </c:pt>
                <c:pt idx="53621">
                  <c:v>-3.0714999999999999E-2</c:v>
                </c:pt>
                <c:pt idx="53622">
                  <c:v>-2.9089E-2</c:v>
                </c:pt>
                <c:pt idx="53623">
                  <c:v>-2.0182599999999998E-2</c:v>
                </c:pt>
                <c:pt idx="53624">
                  <c:v>-3.39975E-2</c:v>
                </c:pt>
                <c:pt idx="53625">
                  <c:v>3.8709600000000001E-3</c:v>
                </c:pt>
                <c:pt idx="53626">
                  <c:v>-5.7949100000000003E-2</c:v>
                </c:pt>
                <c:pt idx="53627">
                  <c:v>-3.0514699999999999E-2</c:v>
                </c:pt>
                <c:pt idx="53628">
                  <c:v>-2.6691400000000001E-2</c:v>
                </c:pt>
                <c:pt idx="53629">
                  <c:v>-1.75867E-2</c:v>
                </c:pt>
                <c:pt idx="53630">
                  <c:v>-3.6172900000000001E-2</c:v>
                </c:pt>
                <c:pt idx="53631">
                  <c:v>-2.5059700000000001E-2</c:v>
                </c:pt>
                <c:pt idx="53632">
                  <c:v>-1.4279399999999999E-2</c:v>
                </c:pt>
                <c:pt idx="53633">
                  <c:v>-1.72281E-2</c:v>
                </c:pt>
                <c:pt idx="53634">
                  <c:v>-2.7149199999999998E-2</c:v>
                </c:pt>
                <c:pt idx="53635">
                  <c:v>-9.8047299999999993E-3</c:v>
                </c:pt>
                <c:pt idx="53636">
                  <c:v>-1.8877999999999999E-2</c:v>
                </c:pt>
                <c:pt idx="53637">
                  <c:v>-4.1001299999999997E-2</c:v>
                </c:pt>
                <c:pt idx="53638">
                  <c:v>-1.9225099999999998E-2</c:v>
                </c:pt>
                <c:pt idx="53639">
                  <c:v>-4.1269300000000002E-2</c:v>
                </c:pt>
                <c:pt idx="53640">
                  <c:v>-2.0088200000000001E-2</c:v>
                </c:pt>
                <c:pt idx="53641">
                  <c:v>-2.4790800000000002E-2</c:v>
                </c:pt>
                <c:pt idx="53642">
                  <c:v>-7.1973799999999998E-3</c:v>
                </c:pt>
                <c:pt idx="53643">
                  <c:v>-2.1876300000000001E-2</c:v>
                </c:pt>
                <c:pt idx="53644">
                  <c:v>-2.9346500000000001E-2</c:v>
                </c:pt>
                <c:pt idx="53645">
                  <c:v>-3.3411000000000003E-2</c:v>
                </c:pt>
                <c:pt idx="53646">
                  <c:v>-9.1533699999999992E-3</c:v>
                </c:pt>
                <c:pt idx="53647">
                  <c:v>-3.6788000000000001E-2</c:v>
                </c:pt>
                <c:pt idx="53648">
                  <c:v>-1.35059E-2</c:v>
                </c:pt>
                <c:pt idx="53649" formatCode="0.00E+00">
                  <c:v>-2.93064E-2</c:v>
                </c:pt>
                <c:pt idx="53650">
                  <c:v>3.6239599999999999E-3</c:v>
                </c:pt>
                <c:pt idx="53651">
                  <c:v>-2.8016099999999999E-2</c:v>
                </c:pt>
                <c:pt idx="53652">
                  <c:v>-1.51281E-2</c:v>
                </c:pt>
                <c:pt idx="53653">
                  <c:v>-2.5532699999999998E-2</c:v>
                </c:pt>
                <c:pt idx="53654">
                  <c:v>-2.8048500000000001E-2</c:v>
                </c:pt>
                <c:pt idx="53655">
                  <c:v>-1.4002799999999999E-2</c:v>
                </c:pt>
                <c:pt idx="53656">
                  <c:v>-2.5495500000000001E-2</c:v>
                </c:pt>
                <c:pt idx="53657">
                  <c:v>-9.1886499999999996E-3</c:v>
                </c:pt>
                <c:pt idx="53658">
                  <c:v>-2.5976200000000001E-2</c:v>
                </c:pt>
                <c:pt idx="53659">
                  <c:v>1.4305100000000001E-3</c:v>
                </c:pt>
                <c:pt idx="53660">
                  <c:v>-2.0996999999999998E-2</c:v>
                </c:pt>
                <c:pt idx="53661">
                  <c:v>-1.25828E-2</c:v>
                </c:pt>
                <c:pt idx="53662">
                  <c:v>-2.97737E-2</c:v>
                </c:pt>
                <c:pt idx="53663">
                  <c:v>2.76947E-3</c:v>
                </c:pt>
                <c:pt idx="53664">
                  <c:v>-1.86214E-2</c:v>
                </c:pt>
                <c:pt idx="53665">
                  <c:v>-2.7020499999999999E-2</c:v>
                </c:pt>
                <c:pt idx="53666">
                  <c:v>-1.9426300000000001E-2</c:v>
                </c:pt>
                <c:pt idx="53667">
                  <c:v>-8.6078600000000002E-3</c:v>
                </c:pt>
                <c:pt idx="53668">
                  <c:v>-1.93434E-2</c:v>
                </c:pt>
                <c:pt idx="53669">
                  <c:v>-1.5432400000000001E-2</c:v>
                </c:pt>
                <c:pt idx="53670">
                  <c:v>-2.2787999999999999E-2</c:v>
                </c:pt>
                <c:pt idx="53671">
                  <c:v>-3.6687899999999999E-3</c:v>
                </c:pt>
                <c:pt idx="53672">
                  <c:v>2.7523000000000001E-3</c:v>
                </c:pt>
                <c:pt idx="53673">
                  <c:v>-1.34926E-2</c:v>
                </c:pt>
                <c:pt idx="53674">
                  <c:v>-3.27969E-3</c:v>
                </c:pt>
                <c:pt idx="53675">
                  <c:v>-1.83334E-2</c:v>
                </c:pt>
                <c:pt idx="53676">
                  <c:v>-5.5561100000000004E-3</c:v>
                </c:pt>
                <c:pt idx="53677">
                  <c:v>-3.3863999999999998E-2</c:v>
                </c:pt>
                <c:pt idx="53678">
                  <c:v>-9.7951900000000005E-3</c:v>
                </c:pt>
                <c:pt idx="53679">
                  <c:v>-2.11849E-2</c:v>
                </c:pt>
                <c:pt idx="53680">
                  <c:v>-5.1116900000000001E-4</c:v>
                </c:pt>
                <c:pt idx="53681">
                  <c:v>-1.5899699999999999E-2</c:v>
                </c:pt>
                <c:pt idx="53682">
                  <c:v>-1.07746E-2</c:v>
                </c:pt>
                <c:pt idx="53683">
                  <c:v>-2.1046599999999999E-2</c:v>
                </c:pt>
                <c:pt idx="53684">
                  <c:v>2.93064E-3</c:v>
                </c:pt>
                <c:pt idx="53685">
                  <c:v>-6.0129199999999997E-3</c:v>
                </c:pt>
                <c:pt idx="53686">
                  <c:v>-1.4957399999999999E-2</c:v>
                </c:pt>
                <c:pt idx="53687">
                  <c:v>-1.49899E-2</c:v>
                </c:pt>
                <c:pt idx="53688">
                  <c:v>8.8014600000000005E-3</c:v>
                </c:pt>
                <c:pt idx="53689">
                  <c:v>-5.5751799999999999E-3</c:v>
                </c:pt>
                <c:pt idx="53690">
                  <c:v>-2.5013899999999999E-2</c:v>
                </c:pt>
                <c:pt idx="53691">
                  <c:v>-9.7722999999999994E-3</c:v>
                </c:pt>
                <c:pt idx="53692">
                  <c:v>1.1014900000000001E-3</c:v>
                </c:pt>
                <c:pt idx="53693">
                  <c:v>3.7736900000000001E-3</c:v>
                </c:pt>
                <c:pt idx="53694">
                  <c:v>-1.50537E-2</c:v>
                </c:pt>
                <c:pt idx="53695">
                  <c:v>-3.1719199999999999E-3</c:v>
                </c:pt>
                <c:pt idx="53696">
                  <c:v>-2.1209699999999998E-3</c:v>
                </c:pt>
                <c:pt idx="53697">
                  <c:v>-1.2496E-2</c:v>
                </c:pt>
                <c:pt idx="53698">
                  <c:v>-1.01099E-2</c:v>
                </c:pt>
                <c:pt idx="53699">
                  <c:v>-1.48649E-2</c:v>
                </c:pt>
                <c:pt idx="53700">
                  <c:v>-2.7847299999999998E-2</c:v>
                </c:pt>
                <c:pt idx="53701">
                  <c:v>4.9238199999999998E-3</c:v>
                </c:pt>
                <c:pt idx="53702">
                  <c:v>-2.42624E-2</c:v>
                </c:pt>
                <c:pt idx="53703">
                  <c:v>-1.8272399999999999E-3</c:v>
                </c:pt>
                <c:pt idx="53704">
                  <c:v>-2.12526E-2</c:v>
                </c:pt>
                <c:pt idx="53705">
                  <c:v>-1.9073500000000001E-4</c:v>
                </c:pt>
                <c:pt idx="53706">
                  <c:v>-8.3608599999999995E-3</c:v>
                </c:pt>
                <c:pt idx="53707">
                  <c:v>-2.8990700000000001E-2</c:v>
                </c:pt>
                <c:pt idx="53708">
                  <c:v>-1.67828E-2</c:v>
                </c:pt>
                <c:pt idx="53709">
                  <c:v>-1.5450500000000001E-2</c:v>
                </c:pt>
                <c:pt idx="53710">
                  <c:v>1.5449499999999999E-4</c:v>
                </c:pt>
                <c:pt idx="53711">
                  <c:v>-1.9267099999999999E-2</c:v>
                </c:pt>
                <c:pt idx="53712">
                  <c:v>-9.3374300000000007E-3</c:v>
                </c:pt>
                <c:pt idx="53713">
                  <c:v>-1.8526999999999998E-2</c:v>
                </c:pt>
                <c:pt idx="53714">
                  <c:v>4.12941E-4</c:v>
                </c:pt>
                <c:pt idx="53715">
                  <c:v>-1.5657399999999998E-2</c:v>
                </c:pt>
                <c:pt idx="53716">
                  <c:v>6.0138700000000002E-3</c:v>
                </c:pt>
                <c:pt idx="53717">
                  <c:v>-2.2733699999999999E-2</c:v>
                </c:pt>
                <c:pt idx="53718">
                  <c:v>-1.6625399999999999E-2</c:v>
                </c:pt>
                <c:pt idx="53719">
                  <c:v>-2.0675699999999999E-3</c:v>
                </c:pt>
                <c:pt idx="53720">
                  <c:v>-1.09234E-2</c:v>
                </c:pt>
                <c:pt idx="53721">
                  <c:v>-9.47571E-3</c:v>
                </c:pt>
                <c:pt idx="53722">
                  <c:v>-1.6687400000000002E-2</c:v>
                </c:pt>
                <c:pt idx="53723">
                  <c:v>-1.3485000000000001E-3</c:v>
                </c:pt>
                <c:pt idx="53724" formatCode="0.00E+00">
                  <c:v>-7.4996899999999998E-3</c:v>
                </c:pt>
                <c:pt idx="53725">
                  <c:v>-2.0342800000000001E-2</c:v>
                </c:pt>
                <c:pt idx="53726">
                  <c:v>3.4809099999999998E-3</c:v>
                </c:pt>
                <c:pt idx="53727">
                  <c:v>6.26087E-3</c:v>
                </c:pt>
                <c:pt idx="53728">
                  <c:v>-1.3945600000000001E-2</c:v>
                </c:pt>
                <c:pt idx="53729">
                  <c:v>-1.5774699999999999E-2</c:v>
                </c:pt>
                <c:pt idx="53730">
                  <c:v>-2.0503E-2</c:v>
                </c:pt>
                <c:pt idx="53731">
                  <c:v>-6.8006500000000001E-3</c:v>
                </c:pt>
                <c:pt idx="53732">
                  <c:v>-6.7234E-4</c:v>
                </c:pt>
                <c:pt idx="53733">
                  <c:v>-4.91238E-3</c:v>
                </c:pt>
                <c:pt idx="53734">
                  <c:v>-1.7188100000000001E-2</c:v>
                </c:pt>
                <c:pt idx="53735">
                  <c:v>-8.0585499999999996E-4</c:v>
                </c:pt>
                <c:pt idx="53736">
                  <c:v>-1.1771200000000001E-2</c:v>
                </c:pt>
                <c:pt idx="53737">
                  <c:v>1.4837299999999999E-2</c:v>
                </c:pt>
                <c:pt idx="53738">
                  <c:v>-1.40877E-2</c:v>
                </c:pt>
                <c:pt idx="53739">
                  <c:v>-7.6780299999999998E-3</c:v>
                </c:pt>
                <c:pt idx="53740">
                  <c:v>1.2064000000000001E-3</c:v>
                </c:pt>
                <c:pt idx="53741">
                  <c:v>-1.6419400000000001E-2</c:v>
                </c:pt>
                <c:pt idx="53742">
                  <c:v>-2.8705599999999999E-3</c:v>
                </c:pt>
                <c:pt idx="53743">
                  <c:v>1.7299699999999999E-3</c:v>
                </c:pt>
                <c:pt idx="53744">
                  <c:v>1.02425E-3</c:v>
                </c:pt>
                <c:pt idx="53745">
                  <c:v>8.9740800000000006E-3</c:v>
                </c:pt>
                <c:pt idx="53746">
                  <c:v>8.3961499999999998E-3</c:v>
                </c:pt>
                <c:pt idx="53747">
                  <c:v>-1.48773E-2</c:v>
                </c:pt>
                <c:pt idx="53748">
                  <c:v>4.4469799999999997E-3</c:v>
                </c:pt>
                <c:pt idx="53749">
                  <c:v>-7.5063700000000001E-3</c:v>
                </c:pt>
                <c:pt idx="53750">
                  <c:v>2.8295500000000001E-3</c:v>
                </c:pt>
                <c:pt idx="53751">
                  <c:v>-3.9453500000000002E-3</c:v>
                </c:pt>
                <c:pt idx="53752">
                  <c:v>-7.8821199999999994E-3</c:v>
                </c:pt>
                <c:pt idx="53753">
                  <c:v>1.25237E-2</c:v>
                </c:pt>
                <c:pt idx="53754">
                  <c:v>-7.1573299999999999E-3</c:v>
                </c:pt>
                <c:pt idx="53755">
                  <c:v>1.4269799999999999E-2</c:v>
                </c:pt>
                <c:pt idx="53756">
                  <c:v>-3.0698800000000001E-3</c:v>
                </c:pt>
                <c:pt idx="53757">
                  <c:v>-4.22478E-4</c:v>
                </c:pt>
                <c:pt idx="53758">
                  <c:v>1.6179099999999998E-2</c:v>
                </c:pt>
                <c:pt idx="53759">
                  <c:v>-9.6130399999999996E-4</c:v>
                </c:pt>
                <c:pt idx="53760">
                  <c:v>7.4081399999999997E-3</c:v>
                </c:pt>
                <c:pt idx="53761">
                  <c:v>-5.9699999999999998E-4</c:v>
                </c:pt>
                <c:pt idx="53762">
                  <c:v>9.5720300000000005E-3</c:v>
                </c:pt>
                <c:pt idx="53763">
                  <c:v>1.3485000000000001E-3</c:v>
                </c:pt>
                <c:pt idx="53764">
                  <c:v>5.68485E-3</c:v>
                </c:pt>
                <c:pt idx="53765">
                  <c:v>-1.4097200000000001E-2</c:v>
                </c:pt>
                <c:pt idx="53766">
                  <c:v>6.7443800000000003E-3</c:v>
                </c:pt>
                <c:pt idx="53767">
                  <c:v>-1.54486E-2</c:v>
                </c:pt>
                <c:pt idx="53768">
                  <c:v>-1.03035E-2</c:v>
                </c:pt>
                <c:pt idx="53769">
                  <c:v>8.3370200000000005E-3</c:v>
                </c:pt>
                <c:pt idx="53770">
                  <c:v>-1.0125200000000001E-2</c:v>
                </c:pt>
                <c:pt idx="53771">
                  <c:v>1.02329E-2</c:v>
                </c:pt>
                <c:pt idx="53772">
                  <c:v>-1.1234299999999999E-2</c:v>
                </c:pt>
                <c:pt idx="53773">
                  <c:v>5.6304900000000001E-3</c:v>
                </c:pt>
                <c:pt idx="53774">
                  <c:v>-4.5995699999999999E-3</c:v>
                </c:pt>
                <c:pt idx="53775">
                  <c:v>1.7299699999999999E-3</c:v>
                </c:pt>
                <c:pt idx="53776">
                  <c:v>-7.7848400000000003E-3</c:v>
                </c:pt>
                <c:pt idx="53777">
                  <c:v>1.2998599999999999E-3</c:v>
                </c:pt>
                <c:pt idx="53778">
                  <c:v>-1.41659E-2</c:v>
                </c:pt>
                <c:pt idx="53779">
                  <c:v>4.5509299999999999E-3</c:v>
                </c:pt>
                <c:pt idx="53780">
                  <c:v>5.4950700000000003E-3</c:v>
                </c:pt>
                <c:pt idx="53781">
                  <c:v>8.5792500000000001E-3</c:v>
                </c:pt>
                <c:pt idx="53782">
                  <c:v>5.3520199999999999E-3</c:v>
                </c:pt>
                <c:pt idx="53783">
                  <c:v>8.6488699999999995E-3</c:v>
                </c:pt>
                <c:pt idx="53784">
                  <c:v>1.2931799999999999E-3</c:v>
                </c:pt>
                <c:pt idx="53785">
                  <c:v>1.7247200000000001E-2</c:v>
                </c:pt>
                <c:pt idx="53786">
                  <c:v>9.6425999999999994E-3</c:v>
                </c:pt>
                <c:pt idx="53787" formatCode="0.00E+00">
                  <c:v>-1.8119799999999999E-5</c:v>
                </c:pt>
                <c:pt idx="53788">
                  <c:v>1.7738299999999999E-2</c:v>
                </c:pt>
                <c:pt idx="53789">
                  <c:v>2.4256699999999999E-2</c:v>
                </c:pt>
                <c:pt idx="53790">
                  <c:v>1.57804E-2</c:v>
                </c:pt>
                <c:pt idx="53791">
                  <c:v>2.2039400000000001E-2</c:v>
                </c:pt>
                <c:pt idx="53792">
                  <c:v>3.1079300000000001E-2</c:v>
                </c:pt>
                <c:pt idx="53793">
                  <c:v>1.63879E-2</c:v>
                </c:pt>
                <c:pt idx="53794">
                  <c:v>1.53837E-2</c:v>
                </c:pt>
                <c:pt idx="53795">
                  <c:v>1.2178400000000001E-2</c:v>
                </c:pt>
                <c:pt idx="53796">
                  <c:v>2.46754E-2</c:v>
                </c:pt>
                <c:pt idx="53797">
                  <c:v>2.4328200000000001E-2</c:v>
                </c:pt>
                <c:pt idx="53798">
                  <c:v>3.2444000000000001E-2</c:v>
                </c:pt>
                <c:pt idx="53799">
                  <c:v>2.47421E-2</c:v>
                </c:pt>
                <c:pt idx="53800">
                  <c:v>2.2495299999999999E-2</c:v>
                </c:pt>
                <c:pt idx="53801">
                  <c:v>2.7956999999999999E-2</c:v>
                </c:pt>
                <c:pt idx="53802">
                  <c:v>2.7252200000000001E-2</c:v>
                </c:pt>
                <c:pt idx="53803">
                  <c:v>1.5898700000000002E-2</c:v>
                </c:pt>
                <c:pt idx="53804">
                  <c:v>2.2135700000000001E-2</c:v>
                </c:pt>
                <c:pt idx="53805">
                  <c:v>3.0296300000000002E-2</c:v>
                </c:pt>
                <c:pt idx="53806">
                  <c:v>2.2746099999999998E-2</c:v>
                </c:pt>
                <c:pt idx="53807">
                  <c:v>2.88267E-2</c:v>
                </c:pt>
                <c:pt idx="53808">
                  <c:v>2.2631600000000002E-2</c:v>
                </c:pt>
                <c:pt idx="53809">
                  <c:v>2.4911900000000001E-2</c:v>
                </c:pt>
                <c:pt idx="53810">
                  <c:v>2.4653399999999999E-2</c:v>
                </c:pt>
                <c:pt idx="53811">
                  <c:v>2.8269800000000001E-2</c:v>
                </c:pt>
                <c:pt idx="53812">
                  <c:v>1.3600299999999999E-2</c:v>
                </c:pt>
                <c:pt idx="53813">
                  <c:v>2.3565300000000001E-2</c:v>
                </c:pt>
                <c:pt idx="53814">
                  <c:v>1.5018500000000001E-2</c:v>
                </c:pt>
                <c:pt idx="53815">
                  <c:v>1.9953700000000001E-2</c:v>
                </c:pt>
                <c:pt idx="53816">
                  <c:v>1.5963600000000001E-2</c:v>
                </c:pt>
                <c:pt idx="53817">
                  <c:v>2.4033499999999999E-2</c:v>
                </c:pt>
                <c:pt idx="53818">
                  <c:v>8.8071799999999995E-3</c:v>
                </c:pt>
                <c:pt idx="53819">
                  <c:v>1.8070200000000002E-2</c:v>
                </c:pt>
                <c:pt idx="53820">
                  <c:v>6.7367599999999996E-3</c:v>
                </c:pt>
                <c:pt idx="53821">
                  <c:v>1.9496900000000001E-2</c:v>
                </c:pt>
                <c:pt idx="53822">
                  <c:v>2.10686E-2</c:v>
                </c:pt>
                <c:pt idx="53823">
                  <c:v>1.6430899999999998E-2</c:v>
                </c:pt>
                <c:pt idx="53824">
                  <c:v>1.87025E-2</c:v>
                </c:pt>
                <c:pt idx="53825">
                  <c:v>7.1725799999999996E-3</c:v>
                </c:pt>
                <c:pt idx="53826">
                  <c:v>9.94015E-3</c:v>
                </c:pt>
                <c:pt idx="53827">
                  <c:v>1.51567E-2</c:v>
                </c:pt>
                <c:pt idx="53828">
                  <c:v>1.90058E-2</c:v>
                </c:pt>
                <c:pt idx="53829">
                  <c:v>2.3164700000000002E-3</c:v>
                </c:pt>
                <c:pt idx="53830">
                  <c:v>1.83048E-2</c:v>
                </c:pt>
                <c:pt idx="53831">
                  <c:v>1.67942E-3</c:v>
                </c:pt>
                <c:pt idx="53832">
                  <c:v>1.46646E-2</c:v>
                </c:pt>
                <c:pt idx="53833">
                  <c:v>6.2465699999999999E-3</c:v>
                </c:pt>
                <c:pt idx="53834">
                  <c:v>2.01035E-2</c:v>
                </c:pt>
                <c:pt idx="53835">
                  <c:v>4.9524299999999999E-3</c:v>
                </c:pt>
                <c:pt idx="53836">
                  <c:v>9.9630399999999994E-3</c:v>
                </c:pt>
                <c:pt idx="53837">
                  <c:v>7.2984699999999996E-3</c:v>
                </c:pt>
                <c:pt idx="53838">
                  <c:v>9.6826599999999992E-3</c:v>
                </c:pt>
                <c:pt idx="53839">
                  <c:v>1.8794100000000001E-2</c:v>
                </c:pt>
                <c:pt idx="53840">
                  <c:v>-1.6946800000000001E-3</c:v>
                </c:pt>
                <c:pt idx="53841">
                  <c:v>5.72968E-3</c:v>
                </c:pt>
                <c:pt idx="53842">
                  <c:v>-1.6581499999999999E-2</c:v>
                </c:pt>
                <c:pt idx="53843">
                  <c:v>-6.3123700000000003E-3</c:v>
                </c:pt>
                <c:pt idx="53844">
                  <c:v>1.01061E-2</c:v>
                </c:pt>
                <c:pt idx="53845">
                  <c:v>4.6873100000000001E-3</c:v>
                </c:pt>
                <c:pt idx="53846">
                  <c:v>1.03321E-2</c:v>
                </c:pt>
                <c:pt idx="53847">
                  <c:v>9.5367400000000001E-3</c:v>
                </c:pt>
                <c:pt idx="53848">
                  <c:v>-1.5525799999999999E-2</c:v>
                </c:pt>
                <c:pt idx="53849">
                  <c:v>1.9939399999999999E-2</c:v>
                </c:pt>
                <c:pt idx="53850">
                  <c:v>3.3283200000000001E-3</c:v>
                </c:pt>
                <c:pt idx="53851">
                  <c:v>1.2931799999999999E-3</c:v>
                </c:pt>
                <c:pt idx="53852">
                  <c:v>8.2731200000000001E-3</c:v>
                </c:pt>
                <c:pt idx="53853">
                  <c:v>2.0948399999999999E-2</c:v>
                </c:pt>
                <c:pt idx="53854">
                  <c:v>8.3875700000000004E-3</c:v>
                </c:pt>
                <c:pt idx="53855">
                  <c:v>4.6577500000000004E-3</c:v>
                </c:pt>
                <c:pt idx="53856">
                  <c:v>2.4250000000000001E-2</c:v>
                </c:pt>
                <c:pt idx="53857">
                  <c:v>4.4384000000000003E-3</c:v>
                </c:pt>
                <c:pt idx="53858">
                  <c:v>1.94206E-2</c:v>
                </c:pt>
                <c:pt idx="53859">
                  <c:v>8.7566399999999996E-3</c:v>
                </c:pt>
                <c:pt idx="53860">
                  <c:v>1.4812499999999999E-2</c:v>
                </c:pt>
                <c:pt idx="53861">
                  <c:v>1.4806700000000001E-2</c:v>
                </c:pt>
                <c:pt idx="53862">
                  <c:v>5.2823999999999996E-3</c:v>
                </c:pt>
                <c:pt idx="53863">
                  <c:v>9.2191700000000005E-3</c:v>
                </c:pt>
                <c:pt idx="53864">
                  <c:v>1.7888999999999999E-2</c:v>
                </c:pt>
                <c:pt idx="53865">
                  <c:v>1.5835800000000001E-2</c:v>
                </c:pt>
                <c:pt idx="53866">
                  <c:v>2.1363300000000002E-2</c:v>
                </c:pt>
                <c:pt idx="53867">
                  <c:v>2.4155599999999999E-2</c:v>
                </c:pt>
                <c:pt idx="53868">
                  <c:v>1.13125E-2</c:v>
                </c:pt>
                <c:pt idx="53869">
                  <c:v>5.0468400000000004E-3</c:v>
                </c:pt>
                <c:pt idx="53870">
                  <c:v>5.8536500000000002E-3</c:v>
                </c:pt>
                <c:pt idx="53871">
                  <c:v>3.5804700000000002E-2</c:v>
                </c:pt>
                <c:pt idx="53872">
                  <c:v>1.42183E-2</c:v>
                </c:pt>
                <c:pt idx="53873">
                  <c:v>3.54557E-2</c:v>
                </c:pt>
                <c:pt idx="53874">
                  <c:v>1.09243E-2</c:v>
                </c:pt>
                <c:pt idx="53875">
                  <c:v>2.9030799999999999E-2</c:v>
                </c:pt>
                <c:pt idx="53876">
                  <c:v>1.6848599999999998E-2</c:v>
                </c:pt>
                <c:pt idx="53877">
                  <c:v>2.0120599999999999E-2</c:v>
                </c:pt>
                <c:pt idx="53878">
                  <c:v>8.3580000000000008E-3</c:v>
                </c:pt>
                <c:pt idx="53879">
                  <c:v>7.2002400000000001E-3</c:v>
                </c:pt>
                <c:pt idx="53880">
                  <c:v>2.48957E-2</c:v>
                </c:pt>
                <c:pt idx="53881">
                  <c:v>1.2753499999999999E-2</c:v>
                </c:pt>
                <c:pt idx="53882">
                  <c:v>2.0302799999999999E-2</c:v>
                </c:pt>
                <c:pt idx="53883">
                  <c:v>2.95429E-2</c:v>
                </c:pt>
                <c:pt idx="53884">
                  <c:v>1.5529599999999999E-2</c:v>
                </c:pt>
                <c:pt idx="53885">
                  <c:v>1.50194E-2</c:v>
                </c:pt>
                <c:pt idx="53886">
                  <c:v>1.70527E-2</c:v>
                </c:pt>
                <c:pt idx="53887">
                  <c:v>2.72179E-3</c:v>
                </c:pt>
                <c:pt idx="53888">
                  <c:v>1.7336799999999999E-2</c:v>
                </c:pt>
                <c:pt idx="53889">
                  <c:v>2.37083E-3</c:v>
                </c:pt>
                <c:pt idx="53890">
                  <c:v>1.73578E-2</c:v>
                </c:pt>
                <c:pt idx="53891">
                  <c:v>-2.4051699999999999E-3</c:v>
                </c:pt>
                <c:pt idx="53892">
                  <c:v>2.3218200000000001E-2</c:v>
                </c:pt>
                <c:pt idx="53893">
                  <c:v>1.7099400000000001E-3</c:v>
                </c:pt>
                <c:pt idx="53894">
                  <c:v>1.0441799999999999E-2</c:v>
                </c:pt>
                <c:pt idx="53895">
                  <c:v>1.40848E-2</c:v>
                </c:pt>
                <c:pt idx="53896">
                  <c:v>1.0232E-2</c:v>
                </c:pt>
                <c:pt idx="53897">
                  <c:v>1.3091999999999999E-2</c:v>
                </c:pt>
                <c:pt idx="53898">
                  <c:v>7.4481999999999999E-4</c:v>
                </c:pt>
                <c:pt idx="53899">
                  <c:v>3.2011999999999999E-2</c:v>
                </c:pt>
                <c:pt idx="53900">
                  <c:v>7.5388E-3</c:v>
                </c:pt>
                <c:pt idx="53901">
                  <c:v>1.35307E-2</c:v>
                </c:pt>
                <c:pt idx="53902">
                  <c:v>-7.0381199999999995E-4</c:v>
                </c:pt>
                <c:pt idx="53903">
                  <c:v>1.92547E-2</c:v>
                </c:pt>
                <c:pt idx="53904">
                  <c:v>2.61879E-2</c:v>
                </c:pt>
                <c:pt idx="53905">
                  <c:v>3.3924099999999999E-2</c:v>
                </c:pt>
                <c:pt idx="53906">
                  <c:v>1.98383E-2</c:v>
                </c:pt>
                <c:pt idx="53907">
                  <c:v>3.1979599999999997E-2</c:v>
                </c:pt>
                <c:pt idx="53908">
                  <c:v>2.3857099999999999E-2</c:v>
                </c:pt>
                <c:pt idx="53909">
                  <c:v>3.6467600000000003E-2</c:v>
                </c:pt>
                <c:pt idx="53910">
                  <c:v>1.2501699999999999E-2</c:v>
                </c:pt>
                <c:pt idx="53911">
                  <c:v>2.4956699999999998E-2</c:v>
                </c:pt>
                <c:pt idx="53912">
                  <c:v>2.6172600000000001E-2</c:v>
                </c:pt>
                <c:pt idx="53913">
                  <c:v>2.3338299999999999E-2</c:v>
                </c:pt>
                <c:pt idx="53914">
                  <c:v>1.8928500000000001E-2</c:v>
                </c:pt>
                <c:pt idx="53915">
                  <c:v>1.89648E-2</c:v>
                </c:pt>
                <c:pt idx="53916">
                  <c:v>1.4330900000000001E-2</c:v>
                </c:pt>
                <c:pt idx="53917">
                  <c:v>3.1792599999999997E-2</c:v>
                </c:pt>
                <c:pt idx="53918">
                  <c:v>8.6126299999999996E-3</c:v>
                </c:pt>
                <c:pt idx="53919">
                  <c:v>8.8214899999999995E-3</c:v>
                </c:pt>
                <c:pt idx="53920">
                  <c:v>2.02179E-2</c:v>
                </c:pt>
                <c:pt idx="53921">
                  <c:v>2.1847700000000001E-2</c:v>
                </c:pt>
                <c:pt idx="53922">
                  <c:v>1.62477E-2</c:v>
                </c:pt>
                <c:pt idx="53923">
                  <c:v>1.91746E-2</c:v>
                </c:pt>
                <c:pt idx="53924">
                  <c:v>1.4143899999999999E-2</c:v>
                </c:pt>
                <c:pt idx="53925">
                  <c:v>2.6816400000000001E-2</c:v>
                </c:pt>
                <c:pt idx="53926">
                  <c:v>2.7873999999999999E-2</c:v>
                </c:pt>
                <c:pt idx="53927">
                  <c:v>1.6429900000000001E-2</c:v>
                </c:pt>
                <c:pt idx="53928">
                  <c:v>1.3837800000000001E-2</c:v>
                </c:pt>
                <c:pt idx="53929">
                  <c:v>1.1062600000000001E-2</c:v>
                </c:pt>
                <c:pt idx="53930">
                  <c:v>2.2941599999999999E-2</c:v>
                </c:pt>
                <c:pt idx="53931">
                  <c:v>-2.4070699999999999E-3</c:v>
                </c:pt>
                <c:pt idx="53932">
                  <c:v>1.3032E-2</c:v>
                </c:pt>
                <c:pt idx="53933">
                  <c:v>-4.6825399999999998E-4</c:v>
                </c:pt>
                <c:pt idx="53934">
                  <c:v>9.6015900000000001E-3</c:v>
                </c:pt>
                <c:pt idx="53935">
                  <c:v>4.4317200000000001E-3</c:v>
                </c:pt>
                <c:pt idx="53936">
                  <c:v>2.7942700000000002E-3</c:v>
                </c:pt>
                <c:pt idx="53937">
                  <c:v>7.2908399999999998E-3</c:v>
                </c:pt>
                <c:pt idx="53938">
                  <c:v>1.1860799999999999E-2</c:v>
                </c:pt>
                <c:pt idx="53939">
                  <c:v>-4.6768199999999999E-3</c:v>
                </c:pt>
                <c:pt idx="53940">
                  <c:v>4.2839100000000001E-3</c:v>
                </c:pt>
                <c:pt idx="53941">
                  <c:v>1.5335100000000001E-3</c:v>
                </c:pt>
                <c:pt idx="53942">
                  <c:v>6.2494300000000003E-3</c:v>
                </c:pt>
                <c:pt idx="53943">
                  <c:v>1.6416500000000001E-2</c:v>
                </c:pt>
                <c:pt idx="53944">
                  <c:v>9.0875599999999997E-3</c:v>
                </c:pt>
                <c:pt idx="53945">
                  <c:v>3.6621100000000001E-3</c:v>
                </c:pt>
                <c:pt idx="53946">
                  <c:v>-1.31664E-2</c:v>
                </c:pt>
                <c:pt idx="53947">
                  <c:v>1.10235E-2</c:v>
                </c:pt>
                <c:pt idx="53948">
                  <c:v>2.1201100000000001E-2</c:v>
                </c:pt>
                <c:pt idx="53949">
                  <c:v>7.6017400000000001E-3</c:v>
                </c:pt>
                <c:pt idx="53950">
                  <c:v>5.2080199999999998E-3</c:v>
                </c:pt>
                <c:pt idx="53951">
                  <c:v>-3.2234199999999998E-4</c:v>
                </c:pt>
                <c:pt idx="53952">
                  <c:v>1.6542399999999999E-2</c:v>
                </c:pt>
                <c:pt idx="53953">
                  <c:v>5.22041E-3</c:v>
                </c:pt>
                <c:pt idx="53954">
                  <c:v>3.1566599999999999E-3</c:v>
                </c:pt>
                <c:pt idx="53955">
                  <c:v>-8.6517299999999998E-3</c:v>
                </c:pt>
                <c:pt idx="53956">
                  <c:v>1.85108E-3</c:v>
                </c:pt>
                <c:pt idx="53957">
                  <c:v>1.21279E-2</c:v>
                </c:pt>
                <c:pt idx="53958">
                  <c:v>4.3744999999999999E-3</c:v>
                </c:pt>
                <c:pt idx="53959">
                  <c:v>2.13356E-2</c:v>
                </c:pt>
                <c:pt idx="53960">
                  <c:v>4.3468500000000002E-3</c:v>
                </c:pt>
                <c:pt idx="53961">
                  <c:v>2.0322799999999999E-2</c:v>
                </c:pt>
                <c:pt idx="53962">
                  <c:v>-5.0993000000000002E-3</c:v>
                </c:pt>
                <c:pt idx="53963">
                  <c:v>2.0177799999999999E-2</c:v>
                </c:pt>
                <c:pt idx="53964">
                  <c:v>8.4447900000000006E-3</c:v>
                </c:pt>
                <c:pt idx="53965">
                  <c:v>2.2649800000000001E-2</c:v>
                </c:pt>
                <c:pt idx="53966">
                  <c:v>3.4380000000000001E-3</c:v>
                </c:pt>
                <c:pt idx="53967">
                  <c:v>4.7655099999999997E-3</c:v>
                </c:pt>
                <c:pt idx="53968">
                  <c:v>2.34118E-2</c:v>
                </c:pt>
                <c:pt idx="53969">
                  <c:v>1.9721999999999999E-3</c:v>
                </c:pt>
                <c:pt idx="53970">
                  <c:v>9.8180799999999999E-3</c:v>
                </c:pt>
                <c:pt idx="53971">
                  <c:v>7.3451999999999996E-3</c:v>
                </c:pt>
                <c:pt idx="53972">
                  <c:v>2.0159699999999999E-2</c:v>
                </c:pt>
                <c:pt idx="53973">
                  <c:v>2.1700899999999999E-2</c:v>
                </c:pt>
                <c:pt idx="53974">
                  <c:v>4.2858100000000001E-3</c:v>
                </c:pt>
                <c:pt idx="53975">
                  <c:v>1.06888E-2</c:v>
                </c:pt>
                <c:pt idx="53976">
                  <c:v>1.5524899999999999E-2</c:v>
                </c:pt>
                <c:pt idx="53977">
                  <c:v>2.3207700000000001E-2</c:v>
                </c:pt>
                <c:pt idx="53978">
                  <c:v>7.7829400000000003E-3</c:v>
                </c:pt>
                <c:pt idx="53979">
                  <c:v>1.7409299999999999E-2</c:v>
                </c:pt>
                <c:pt idx="53980">
                  <c:v>1.5794800000000001E-2</c:v>
                </c:pt>
                <c:pt idx="53981">
                  <c:v>1.1776E-2</c:v>
                </c:pt>
                <c:pt idx="53982">
                  <c:v>1.4889700000000001E-2</c:v>
                </c:pt>
                <c:pt idx="53983">
                  <c:v>1.8495600000000001E-2</c:v>
                </c:pt>
                <c:pt idx="53984">
                  <c:v>2.37045E-2</c:v>
                </c:pt>
                <c:pt idx="53985">
                  <c:v>1.00155E-2</c:v>
                </c:pt>
                <c:pt idx="53986">
                  <c:v>3.092E-2</c:v>
                </c:pt>
                <c:pt idx="53987">
                  <c:v>2.5870299999999999E-2</c:v>
                </c:pt>
                <c:pt idx="53988">
                  <c:v>3.4730900000000002E-2</c:v>
                </c:pt>
                <c:pt idx="53989">
                  <c:v>1.24578E-2</c:v>
                </c:pt>
                <c:pt idx="53990">
                  <c:v>1.86605E-2</c:v>
                </c:pt>
                <c:pt idx="53991">
                  <c:v>3.2694800000000003E-2</c:v>
                </c:pt>
                <c:pt idx="53992">
                  <c:v>3.1838400000000003E-2</c:v>
                </c:pt>
                <c:pt idx="53993">
                  <c:v>3.2572700000000003E-2</c:v>
                </c:pt>
                <c:pt idx="53994">
                  <c:v>1.72234E-2</c:v>
                </c:pt>
                <c:pt idx="53995">
                  <c:v>2.75059E-2</c:v>
                </c:pt>
                <c:pt idx="53996">
                  <c:v>1.8362E-2</c:v>
                </c:pt>
                <c:pt idx="53997">
                  <c:v>2.05469E-2</c:v>
                </c:pt>
                <c:pt idx="53998">
                  <c:v>2.0707099999999999E-2</c:v>
                </c:pt>
                <c:pt idx="53999">
                  <c:v>1.8837900000000001E-2</c:v>
                </c:pt>
                <c:pt idx="54000">
                  <c:v>1.9723899999999999E-2</c:v>
                </c:pt>
                <c:pt idx="54001">
                  <c:v>1.39332E-2</c:v>
                </c:pt>
                <c:pt idx="54002">
                  <c:v>2.4925200000000002E-2</c:v>
                </c:pt>
                <c:pt idx="54003">
                  <c:v>9.4623599999999995E-3</c:v>
                </c:pt>
                <c:pt idx="54004">
                  <c:v>1.8727299999999999E-2</c:v>
                </c:pt>
                <c:pt idx="54005">
                  <c:v>1.06392E-2</c:v>
                </c:pt>
                <c:pt idx="54006">
                  <c:v>1.92289E-2</c:v>
                </c:pt>
                <c:pt idx="54007">
                  <c:v>8.1749000000000006E-3</c:v>
                </c:pt>
                <c:pt idx="54008">
                  <c:v>1.47362E-2</c:v>
                </c:pt>
                <c:pt idx="54009">
                  <c:v>1.0686899999999999E-2</c:v>
                </c:pt>
                <c:pt idx="54010">
                  <c:v>1.2995700000000001E-2</c:v>
                </c:pt>
                <c:pt idx="54011">
                  <c:v>1.0114700000000001E-2</c:v>
                </c:pt>
                <c:pt idx="54012">
                  <c:v>8.8710799999999999E-3</c:v>
                </c:pt>
                <c:pt idx="54013">
                  <c:v>2.4406400000000002E-2</c:v>
                </c:pt>
                <c:pt idx="54014">
                  <c:v>1.67904E-2</c:v>
                </c:pt>
                <c:pt idx="54015">
                  <c:v>1.52102E-2</c:v>
                </c:pt>
                <c:pt idx="54016" formatCode="0.00E+00">
                  <c:v>2.2186299999999999E-2</c:v>
                </c:pt>
                <c:pt idx="54017">
                  <c:v>2.2319800000000001E-2</c:v>
                </c:pt>
                <c:pt idx="54018">
                  <c:v>3.7191399999999999E-2</c:v>
                </c:pt>
                <c:pt idx="54019">
                  <c:v>1.35832E-2</c:v>
                </c:pt>
                <c:pt idx="54020">
                  <c:v>1.6393700000000001E-2</c:v>
                </c:pt>
                <c:pt idx="54021">
                  <c:v>2.7236E-2</c:v>
                </c:pt>
                <c:pt idx="54022">
                  <c:v>2.8199200000000001E-2</c:v>
                </c:pt>
                <c:pt idx="54023">
                  <c:v>1.25446E-2</c:v>
                </c:pt>
                <c:pt idx="54024">
                  <c:v>1.5636400000000002E-2</c:v>
                </c:pt>
                <c:pt idx="54025">
                  <c:v>1.48602E-2</c:v>
                </c:pt>
                <c:pt idx="54026">
                  <c:v>2.6136400000000001E-2</c:v>
                </c:pt>
                <c:pt idx="54027">
                  <c:v>3.1272899999999999E-2</c:v>
                </c:pt>
                <c:pt idx="54028">
                  <c:v>1.90315E-2</c:v>
                </c:pt>
                <c:pt idx="54029">
                  <c:v>3.1267200000000002E-2</c:v>
                </c:pt>
                <c:pt idx="54030">
                  <c:v>2.0699499999999999E-2</c:v>
                </c:pt>
                <c:pt idx="54031">
                  <c:v>3.6716499999999999E-2</c:v>
                </c:pt>
                <c:pt idx="54032">
                  <c:v>1.10826E-2</c:v>
                </c:pt>
                <c:pt idx="54033">
                  <c:v>3.7960099999999997E-2</c:v>
                </c:pt>
                <c:pt idx="54034">
                  <c:v>2.9520000000000001E-2</c:v>
                </c:pt>
                <c:pt idx="54035">
                  <c:v>3.6339799999999998E-2</c:v>
                </c:pt>
                <c:pt idx="54036">
                  <c:v>2.1069500000000001E-2</c:v>
                </c:pt>
                <c:pt idx="54037">
                  <c:v>2.6722900000000001E-2</c:v>
                </c:pt>
                <c:pt idx="54038">
                  <c:v>4.2893399999999998E-2</c:v>
                </c:pt>
                <c:pt idx="54039">
                  <c:v>3.3004800000000001E-2</c:v>
                </c:pt>
                <c:pt idx="54040">
                  <c:v>3.7997200000000002E-2</c:v>
                </c:pt>
                <c:pt idx="54041">
                  <c:v>2.4173699999999999E-2</c:v>
                </c:pt>
                <c:pt idx="54042">
                  <c:v>3.5247800000000003E-2</c:v>
                </c:pt>
                <c:pt idx="54043">
                  <c:v>3.0049300000000001E-2</c:v>
                </c:pt>
                <c:pt idx="54044">
                  <c:v>3.5683600000000003E-2</c:v>
                </c:pt>
                <c:pt idx="54045">
                  <c:v>8.6793900000000004E-3</c:v>
                </c:pt>
                <c:pt idx="54046">
                  <c:v>4.1866300000000002E-2</c:v>
                </c:pt>
                <c:pt idx="54047">
                  <c:v>1.7830800000000001E-2</c:v>
                </c:pt>
                <c:pt idx="54048">
                  <c:v>3.96566E-2</c:v>
                </c:pt>
                <c:pt idx="54049">
                  <c:v>1.11065E-2</c:v>
                </c:pt>
                <c:pt idx="54050">
                  <c:v>7.2622299999999997E-3</c:v>
                </c:pt>
                <c:pt idx="54051">
                  <c:v>2.4140399999999999E-2</c:v>
                </c:pt>
                <c:pt idx="54052">
                  <c:v>2.5416399999999999E-2</c:v>
                </c:pt>
                <c:pt idx="54053">
                  <c:v>2.5765400000000001E-2</c:v>
                </c:pt>
                <c:pt idx="54054">
                  <c:v>1.02034E-2</c:v>
                </c:pt>
                <c:pt idx="54055">
                  <c:v>1.3855900000000001E-2</c:v>
                </c:pt>
                <c:pt idx="54056">
                  <c:v>2.2678400000000001E-2</c:v>
                </c:pt>
                <c:pt idx="54057">
                  <c:v>1.40514E-2</c:v>
                </c:pt>
                <c:pt idx="54058">
                  <c:v>9.19151E-3</c:v>
                </c:pt>
                <c:pt idx="54059">
                  <c:v>2.6143099999999999E-2</c:v>
                </c:pt>
                <c:pt idx="54060">
                  <c:v>3.2056800000000003E-2</c:v>
                </c:pt>
                <c:pt idx="54061">
                  <c:v>9.0036400000000003E-3</c:v>
                </c:pt>
                <c:pt idx="54062">
                  <c:v>1.8225700000000001E-2</c:v>
                </c:pt>
                <c:pt idx="54063">
                  <c:v>1.8856999999999999E-2</c:v>
                </c:pt>
                <c:pt idx="54064">
                  <c:v>2.0842599999999999E-2</c:v>
                </c:pt>
                <c:pt idx="54065">
                  <c:v>4.5638100000000001E-2</c:v>
                </c:pt>
                <c:pt idx="54066">
                  <c:v>8.2511900000000003E-3</c:v>
                </c:pt>
                <c:pt idx="54067">
                  <c:v>1.6753199999999999E-2</c:v>
                </c:pt>
                <c:pt idx="54068">
                  <c:v>7.4930200000000004E-3</c:v>
                </c:pt>
                <c:pt idx="54069">
                  <c:v>3.6253899999999999E-2</c:v>
                </c:pt>
                <c:pt idx="54070">
                  <c:v>1.19276E-2</c:v>
                </c:pt>
                <c:pt idx="54071">
                  <c:v>1.4049499999999999E-2</c:v>
                </c:pt>
                <c:pt idx="54072">
                  <c:v>1.3476399999999999E-2</c:v>
                </c:pt>
                <c:pt idx="54073">
                  <c:v>3.9724299999999997E-2</c:v>
                </c:pt>
                <c:pt idx="54074">
                  <c:v>7.4310299999999999E-3</c:v>
                </c:pt>
                <c:pt idx="54075">
                  <c:v>2.0062400000000001E-2</c:v>
                </c:pt>
                <c:pt idx="54076">
                  <c:v>7.1134600000000003E-3</c:v>
                </c:pt>
                <c:pt idx="54077">
                  <c:v>1.9590400000000001E-2</c:v>
                </c:pt>
                <c:pt idx="54078">
                  <c:v>2.9932E-2</c:v>
                </c:pt>
                <c:pt idx="54079">
                  <c:v>1.7346400000000001E-2</c:v>
                </c:pt>
                <c:pt idx="54080">
                  <c:v>3.4923599999999999E-2</c:v>
                </c:pt>
                <c:pt idx="54081">
                  <c:v>-1.2912799999999999E-3</c:v>
                </c:pt>
                <c:pt idx="54082">
                  <c:v>3.1305300000000001E-2</c:v>
                </c:pt>
                <c:pt idx="54083">
                  <c:v>1.1854200000000001E-2</c:v>
                </c:pt>
                <c:pt idx="54084">
                  <c:v>2.0452499999999998E-2</c:v>
                </c:pt>
                <c:pt idx="54085">
                  <c:v>4.1217800000000002E-3</c:v>
                </c:pt>
                <c:pt idx="54086">
                  <c:v>2.2645999999999999E-2</c:v>
                </c:pt>
                <c:pt idx="54087">
                  <c:v>2.5890400000000001E-2</c:v>
                </c:pt>
                <c:pt idx="54088">
                  <c:v>9.3851100000000003E-3</c:v>
                </c:pt>
                <c:pt idx="54089">
                  <c:v>4.7788600000000002E-3</c:v>
                </c:pt>
                <c:pt idx="54090">
                  <c:v>1.39341E-2</c:v>
                </c:pt>
                <c:pt idx="54091">
                  <c:v>2.5769199999999999E-2</c:v>
                </c:pt>
                <c:pt idx="54092">
                  <c:v>1.10703E-2</c:v>
                </c:pt>
                <c:pt idx="54093">
                  <c:v>1.07765E-2</c:v>
                </c:pt>
                <c:pt idx="54094">
                  <c:v>2.5043499999999998E-3</c:v>
                </c:pt>
                <c:pt idx="54095">
                  <c:v>1.84765E-2</c:v>
                </c:pt>
                <c:pt idx="54096">
                  <c:v>-5.1212300000000001E-3</c:v>
                </c:pt>
                <c:pt idx="54097">
                  <c:v>-1.8463100000000001E-3</c:v>
                </c:pt>
                <c:pt idx="54098">
                  <c:v>-7.1124999999999999E-3</c:v>
                </c:pt>
                <c:pt idx="54099">
                  <c:v>2.4559999999999998E-2</c:v>
                </c:pt>
                <c:pt idx="54100">
                  <c:v>6.7424800000000001E-4</c:v>
                </c:pt>
                <c:pt idx="54101">
                  <c:v>8.9149499999999996E-3</c:v>
                </c:pt>
                <c:pt idx="54102">
                  <c:v>-1.5486700000000001E-2</c:v>
                </c:pt>
                <c:pt idx="54103">
                  <c:v>8.4571799999999999E-3</c:v>
                </c:pt>
                <c:pt idx="54104">
                  <c:v>7.0896099999999997E-3</c:v>
                </c:pt>
                <c:pt idx="54105">
                  <c:v>-1.2321500000000001E-2</c:v>
                </c:pt>
                <c:pt idx="54106">
                  <c:v>-2.2802399999999998E-3</c:v>
                </c:pt>
                <c:pt idx="54107">
                  <c:v>8.5697199999999994E-3</c:v>
                </c:pt>
                <c:pt idx="54108">
                  <c:v>-2.4986300000000002E-4</c:v>
                </c:pt>
                <c:pt idx="54109">
                  <c:v>-1.5344600000000001E-3</c:v>
                </c:pt>
                <c:pt idx="54110">
                  <c:v>-1.1396399999999999E-3</c:v>
                </c:pt>
                <c:pt idx="54111">
                  <c:v>1.1536599999999999E-2</c:v>
                </c:pt>
                <c:pt idx="54112">
                  <c:v>1.42326E-2</c:v>
                </c:pt>
                <c:pt idx="54113">
                  <c:v>-9.1934200000000008E-3</c:v>
                </c:pt>
                <c:pt idx="54114">
                  <c:v>-8.9483300000000009E-3</c:v>
                </c:pt>
                <c:pt idx="54115">
                  <c:v>-1.1557599999999999E-2</c:v>
                </c:pt>
                <c:pt idx="54116">
                  <c:v>8.7251700000000008E-3</c:v>
                </c:pt>
                <c:pt idx="54117">
                  <c:v>1.5205400000000001E-2</c:v>
                </c:pt>
                <c:pt idx="54118">
                  <c:v>1.5927299999999998E-2</c:v>
                </c:pt>
                <c:pt idx="54119">
                  <c:v>8.7642700000000004E-4</c:v>
                </c:pt>
                <c:pt idx="54120">
                  <c:v>3.0031200000000002E-3</c:v>
                </c:pt>
                <c:pt idx="54121">
                  <c:v>5.65243E-3</c:v>
                </c:pt>
                <c:pt idx="54122">
                  <c:v>1.2793499999999999E-2</c:v>
                </c:pt>
                <c:pt idx="54123">
                  <c:v>3.4399000000000001E-3</c:v>
                </c:pt>
                <c:pt idx="54124">
                  <c:v>1.08786E-2</c:v>
                </c:pt>
                <c:pt idx="54125">
                  <c:v>7.6332099999999996E-3</c:v>
                </c:pt>
                <c:pt idx="54126">
                  <c:v>1.42431E-2</c:v>
                </c:pt>
                <c:pt idx="54127">
                  <c:v>-1.27621E-2</c:v>
                </c:pt>
                <c:pt idx="54128">
                  <c:v>6.7472499999999998E-3</c:v>
                </c:pt>
                <c:pt idx="54129">
                  <c:v>1.02224E-2</c:v>
                </c:pt>
                <c:pt idx="54130">
                  <c:v>1.6824700000000001E-2</c:v>
                </c:pt>
                <c:pt idx="54131">
                  <c:v>-4.9877200000000002E-3</c:v>
                </c:pt>
                <c:pt idx="54132">
                  <c:v>-1.0406500000000001E-2</c:v>
                </c:pt>
                <c:pt idx="54133">
                  <c:v>-1.72901E-3</c:v>
                </c:pt>
                <c:pt idx="54134">
                  <c:v>9.2811600000000001E-3</c:v>
                </c:pt>
                <c:pt idx="54135">
                  <c:v>3.4160599999999998E-3</c:v>
                </c:pt>
                <c:pt idx="54136">
                  <c:v>-4.0330899999999996E-3</c:v>
                </c:pt>
                <c:pt idx="54137">
                  <c:v>6.0758599999999998E-3</c:v>
                </c:pt>
                <c:pt idx="54138">
                  <c:v>8.6031000000000007E-3</c:v>
                </c:pt>
                <c:pt idx="54139">
                  <c:v>6.3448000000000003E-3</c:v>
                </c:pt>
                <c:pt idx="54140">
                  <c:v>-9.0169900000000008E-3</c:v>
                </c:pt>
                <c:pt idx="54141">
                  <c:v>-1.28431E-2</c:v>
                </c:pt>
                <c:pt idx="54142">
                  <c:v>-2.8934500000000001E-3</c:v>
                </c:pt>
                <c:pt idx="54143">
                  <c:v>7.0238100000000001E-3</c:v>
                </c:pt>
                <c:pt idx="54144">
                  <c:v>-1.97821E-2</c:v>
                </c:pt>
                <c:pt idx="54145">
                  <c:v>-1.085E-2</c:v>
                </c:pt>
                <c:pt idx="54146">
                  <c:v>-2.7561199999999999E-3</c:v>
                </c:pt>
                <c:pt idx="54147">
                  <c:v>7.1096400000000004E-3</c:v>
                </c:pt>
                <c:pt idx="54148">
                  <c:v>-1.68238E-2</c:v>
                </c:pt>
                <c:pt idx="54149">
                  <c:v>-3.57151E-3</c:v>
                </c:pt>
                <c:pt idx="54150">
                  <c:v>-1.3322799999999999E-3</c:v>
                </c:pt>
                <c:pt idx="54151">
                  <c:v>5.2757300000000002E-3</c:v>
                </c:pt>
                <c:pt idx="54152">
                  <c:v>-1.2531300000000001E-3</c:v>
                </c:pt>
                <c:pt idx="54153">
                  <c:v>-1.78747E-2</c:v>
                </c:pt>
                <c:pt idx="54154">
                  <c:v>1.56069E-2</c:v>
                </c:pt>
                <c:pt idx="54155">
                  <c:v>-4.5957599999999999E-3</c:v>
                </c:pt>
                <c:pt idx="54156">
                  <c:v>1.2368199999999999E-2</c:v>
                </c:pt>
                <c:pt idx="54157">
                  <c:v>-6.8216300000000004E-3</c:v>
                </c:pt>
                <c:pt idx="54158">
                  <c:v>-2.01607E-3</c:v>
                </c:pt>
                <c:pt idx="54159">
                  <c:v>-6.3362100000000001E-3</c:v>
                </c:pt>
                <c:pt idx="54160">
                  <c:v>1.9372E-2</c:v>
                </c:pt>
                <c:pt idx="54161">
                  <c:v>3.0593899999999999E-3</c:v>
                </c:pt>
                <c:pt idx="54162">
                  <c:v>-6.9007900000000004E-3</c:v>
                </c:pt>
                <c:pt idx="54163">
                  <c:v>-7.7724499999999998E-4</c:v>
                </c:pt>
                <c:pt idx="54164">
                  <c:v>7.1620900000000003E-3</c:v>
                </c:pt>
                <c:pt idx="54165">
                  <c:v>-1.9226099999999999E-3</c:v>
                </c:pt>
                <c:pt idx="54166">
                  <c:v>2.9363599999999998E-3</c:v>
                </c:pt>
                <c:pt idx="54167">
                  <c:v>1.2661E-2</c:v>
                </c:pt>
                <c:pt idx="54168">
                  <c:v>-1.08719E-4</c:v>
                </c:pt>
                <c:pt idx="54169">
                  <c:v>6.9694500000000003E-3</c:v>
                </c:pt>
                <c:pt idx="54170">
                  <c:v>-1.22919E-2</c:v>
                </c:pt>
                <c:pt idx="54171">
                  <c:v>-6.2656400000000003E-3</c:v>
                </c:pt>
                <c:pt idx="54172">
                  <c:v>-3.1280499999999998E-4</c:v>
                </c:pt>
                <c:pt idx="54173">
                  <c:v>1.00412E-2</c:v>
                </c:pt>
                <c:pt idx="54174">
                  <c:v>-1.04685E-2</c:v>
                </c:pt>
                <c:pt idx="54175">
                  <c:v>-3.0059800000000001E-3</c:v>
                </c:pt>
                <c:pt idx="54176">
                  <c:v>-2.5873200000000002E-3</c:v>
                </c:pt>
                <c:pt idx="54177">
                  <c:v>-5.5503799999999999E-4</c:v>
                </c:pt>
                <c:pt idx="54178">
                  <c:v>5.6171399999999996E-3</c:v>
                </c:pt>
                <c:pt idx="54179">
                  <c:v>5.0201400000000002E-3</c:v>
                </c:pt>
                <c:pt idx="54180">
                  <c:v>8.4876999999999999E-4</c:v>
                </c:pt>
                <c:pt idx="54181">
                  <c:v>-1.99318E-4</c:v>
                </c:pt>
                <c:pt idx="54182">
                  <c:v>3.1967200000000001E-3</c:v>
                </c:pt>
                <c:pt idx="54183">
                  <c:v>-7.4691799999999997E-3</c:v>
                </c:pt>
                <c:pt idx="54184">
                  <c:v>2.4757400000000001E-3</c:v>
                </c:pt>
                <c:pt idx="54185">
                  <c:v>-1.2769700000000001E-3</c:v>
                </c:pt>
                <c:pt idx="54186">
                  <c:v>5.7735399999999997E-3</c:v>
                </c:pt>
                <c:pt idx="54187">
                  <c:v>-1.17102E-2</c:v>
                </c:pt>
                <c:pt idx="54188">
                  <c:v>6.6318499999999999E-3</c:v>
                </c:pt>
                <c:pt idx="54189">
                  <c:v>-4.0883999999999998E-3</c:v>
                </c:pt>
                <c:pt idx="54190">
                  <c:v>9.0904200000000001E-3</c:v>
                </c:pt>
                <c:pt idx="54191">
                  <c:v>-9.1972400000000006E-3</c:v>
                </c:pt>
                <c:pt idx="54192">
                  <c:v>1.18876E-2</c:v>
                </c:pt>
                <c:pt idx="54193">
                  <c:v>-2.3450900000000002E-3</c:v>
                </c:pt>
                <c:pt idx="54194">
                  <c:v>-2.7647000000000001E-3</c:v>
                </c:pt>
                <c:pt idx="54195">
                  <c:v>1.51653E-2</c:v>
                </c:pt>
                <c:pt idx="54196">
                  <c:v>-6.0081500000000003E-3</c:v>
                </c:pt>
                <c:pt idx="54197">
                  <c:v>1.45273E-2</c:v>
                </c:pt>
                <c:pt idx="54198">
                  <c:v>-9.9620799999999999E-3</c:v>
                </c:pt>
                <c:pt idx="54199">
                  <c:v>1.2227099999999999E-2</c:v>
                </c:pt>
                <c:pt idx="54200">
                  <c:v>-1.6453700000000002E-2</c:v>
                </c:pt>
                <c:pt idx="54201">
                  <c:v>1.3483E-2</c:v>
                </c:pt>
                <c:pt idx="54202">
                  <c:v>-3.2453500000000001E-3</c:v>
                </c:pt>
                <c:pt idx="54203">
                  <c:v>1.9807800000000001E-3</c:v>
                </c:pt>
                <c:pt idx="54204">
                  <c:v>-1.42136E-2</c:v>
                </c:pt>
                <c:pt idx="54205">
                  <c:v>-1.79682E-2</c:v>
                </c:pt>
                <c:pt idx="54206">
                  <c:v>1.2512199999999999E-3</c:v>
                </c:pt>
                <c:pt idx="54207">
                  <c:v>-7.9250299999999996E-3</c:v>
                </c:pt>
                <c:pt idx="54208">
                  <c:v>2.5825499999999999E-3</c:v>
                </c:pt>
                <c:pt idx="54209">
                  <c:v>-1.9370999999999999E-2</c:v>
                </c:pt>
                <c:pt idx="54210">
                  <c:v>4.17995E-3</c:v>
                </c:pt>
                <c:pt idx="54211">
                  <c:v>-3.1934700000000003E-2</c:v>
                </c:pt>
                <c:pt idx="54212">
                  <c:v>-9.8648099999999999E-3</c:v>
                </c:pt>
                <c:pt idx="54213">
                  <c:v>-9.3755699999999997E-3</c:v>
                </c:pt>
                <c:pt idx="54214">
                  <c:v>-1.36881E-2</c:v>
                </c:pt>
                <c:pt idx="54215">
                  <c:v>-2.05784E-2</c:v>
                </c:pt>
                <c:pt idx="54216">
                  <c:v>-1.3901699999999999E-2</c:v>
                </c:pt>
                <c:pt idx="54217">
                  <c:v>-2.3280100000000001E-2</c:v>
                </c:pt>
                <c:pt idx="54218">
                  <c:v>-1.6296399999999999E-2</c:v>
                </c:pt>
                <c:pt idx="54219">
                  <c:v>-5.2633300000000001E-3</c:v>
                </c:pt>
                <c:pt idx="54220">
                  <c:v>-7.1182299999999997E-3</c:v>
                </c:pt>
                <c:pt idx="54221">
                  <c:v>-1.28994E-2</c:v>
                </c:pt>
                <c:pt idx="54222">
                  <c:v>-1.6734099999999998E-2</c:v>
                </c:pt>
                <c:pt idx="54223">
                  <c:v>-1.77298E-2</c:v>
                </c:pt>
                <c:pt idx="54224">
                  <c:v>-6.8435700000000002E-3</c:v>
                </c:pt>
                <c:pt idx="54225">
                  <c:v>-9.9544500000000001E-3</c:v>
                </c:pt>
                <c:pt idx="54226">
                  <c:v>-2.4518000000000002E-2</c:v>
                </c:pt>
                <c:pt idx="54227">
                  <c:v>-2.2554399999999999E-2</c:v>
                </c:pt>
                <c:pt idx="54228">
                  <c:v>-1.6286800000000001E-2</c:v>
                </c:pt>
                <c:pt idx="54229">
                  <c:v>-1.3409600000000001E-2</c:v>
                </c:pt>
                <c:pt idx="54230">
                  <c:v>-1.95456E-2</c:v>
                </c:pt>
                <c:pt idx="54231">
                  <c:v>-1.6418499999999999E-2</c:v>
                </c:pt>
                <c:pt idx="54232">
                  <c:v>-2.1889700000000002E-2</c:v>
                </c:pt>
                <c:pt idx="54233">
                  <c:v>-1.2408300000000001E-2</c:v>
                </c:pt>
                <c:pt idx="54234">
                  <c:v>-1.13583E-2</c:v>
                </c:pt>
                <c:pt idx="54235">
                  <c:v>-4.8847200000000004E-3</c:v>
                </c:pt>
                <c:pt idx="54236">
                  <c:v>-1.42574E-2</c:v>
                </c:pt>
                <c:pt idx="54237">
                  <c:v>-7.6875700000000003E-3</c:v>
                </c:pt>
                <c:pt idx="54238">
                  <c:v>-1.58424E-2</c:v>
                </c:pt>
                <c:pt idx="54239">
                  <c:v>-2.7687099999999999E-2</c:v>
                </c:pt>
                <c:pt idx="54240">
                  <c:v>-1.0230100000000001E-2</c:v>
                </c:pt>
                <c:pt idx="54241">
                  <c:v>-2.9253000000000001E-2</c:v>
                </c:pt>
                <c:pt idx="54242">
                  <c:v>-1.5049E-2</c:v>
                </c:pt>
                <c:pt idx="54243">
                  <c:v>-4.00801E-2</c:v>
                </c:pt>
                <c:pt idx="54244">
                  <c:v>-6.2465699999999999E-3</c:v>
                </c:pt>
                <c:pt idx="54245">
                  <c:v>-4.2599699999999997E-2</c:v>
                </c:pt>
                <c:pt idx="54246">
                  <c:v>-1.27993E-2</c:v>
                </c:pt>
                <c:pt idx="54247">
                  <c:v>-1.54734E-2</c:v>
                </c:pt>
                <c:pt idx="54248">
                  <c:v>-2.4970099999999999E-2</c:v>
                </c:pt>
                <c:pt idx="54249">
                  <c:v>-2.9076600000000001E-2</c:v>
                </c:pt>
                <c:pt idx="54250">
                  <c:v>-3.2666199999999999E-2</c:v>
                </c:pt>
                <c:pt idx="54251">
                  <c:v>-1.0895699999999999E-2</c:v>
                </c:pt>
                <c:pt idx="54252">
                  <c:v>-1.96285E-2</c:v>
                </c:pt>
                <c:pt idx="54253">
                  <c:v>-1.55678E-2</c:v>
                </c:pt>
                <c:pt idx="54254">
                  <c:v>-3.7213299999999998E-2</c:v>
                </c:pt>
                <c:pt idx="54255">
                  <c:v>-1.7135600000000001E-2</c:v>
                </c:pt>
                <c:pt idx="54256">
                  <c:v>-3.1458899999999998E-2</c:v>
                </c:pt>
                <c:pt idx="54257">
                  <c:v>-1.1340100000000001E-2</c:v>
                </c:pt>
                <c:pt idx="54258">
                  <c:v>-3.4912100000000001E-2</c:v>
                </c:pt>
                <c:pt idx="54259">
                  <c:v>-8.5229899999999994E-3</c:v>
                </c:pt>
                <c:pt idx="54260">
                  <c:v>-2.19851E-2</c:v>
                </c:pt>
                <c:pt idx="54261">
                  <c:v>-1.9824000000000001E-2</c:v>
                </c:pt>
                <c:pt idx="54262">
                  <c:v>-3.3515000000000003E-2</c:v>
                </c:pt>
                <c:pt idx="54263">
                  <c:v>-1.7745E-2</c:v>
                </c:pt>
                <c:pt idx="54264">
                  <c:v>-1.9018199999999999E-2</c:v>
                </c:pt>
                <c:pt idx="54265">
                  <c:v>-1.8970500000000001E-2</c:v>
                </c:pt>
                <c:pt idx="54266">
                  <c:v>-2.5919000000000001E-2</c:v>
                </c:pt>
                <c:pt idx="54267">
                  <c:v>-3.5426100000000002E-2</c:v>
                </c:pt>
                <c:pt idx="54268">
                  <c:v>-2.5742500000000001E-2</c:v>
                </c:pt>
                <c:pt idx="54269">
                  <c:v>-3.2377200000000002E-2</c:v>
                </c:pt>
                <c:pt idx="54270">
                  <c:v>-3.1153699999999999E-2</c:v>
                </c:pt>
                <c:pt idx="54271">
                  <c:v>-2.4667700000000001E-2</c:v>
                </c:pt>
                <c:pt idx="54272">
                  <c:v>-1.5746099999999999E-2</c:v>
                </c:pt>
                <c:pt idx="54273">
                  <c:v>-4.4696800000000002E-2</c:v>
                </c:pt>
                <c:pt idx="54274">
                  <c:v>-1.6836199999999999E-2</c:v>
                </c:pt>
                <c:pt idx="54275">
                  <c:v>-3.95813E-2</c:v>
                </c:pt>
                <c:pt idx="54276">
                  <c:v>-3.5246800000000002E-2</c:v>
                </c:pt>
                <c:pt idx="54277">
                  <c:v>-2.66161E-2</c:v>
                </c:pt>
                <c:pt idx="54278">
                  <c:v>-3.63922E-2</c:v>
                </c:pt>
                <c:pt idx="54279">
                  <c:v>-3.7529E-2</c:v>
                </c:pt>
                <c:pt idx="54280">
                  <c:v>-2.7773900000000001E-2</c:v>
                </c:pt>
                <c:pt idx="54281">
                  <c:v>-3.1644800000000001E-2</c:v>
                </c:pt>
                <c:pt idx="54282">
                  <c:v>-2.9159500000000001E-2</c:v>
                </c:pt>
                <c:pt idx="54283">
                  <c:v>-3.7004500000000003E-2</c:v>
                </c:pt>
                <c:pt idx="54284">
                  <c:v>-5.2165000000000003E-2</c:v>
                </c:pt>
                <c:pt idx="54285">
                  <c:v>-4.0557900000000001E-2</c:v>
                </c:pt>
                <c:pt idx="54286">
                  <c:v>-5.1027299999999998E-2</c:v>
                </c:pt>
                <c:pt idx="54287">
                  <c:v>-2.2393199999999999E-2</c:v>
                </c:pt>
                <c:pt idx="54288">
                  <c:v>-4.7697999999999997E-2</c:v>
                </c:pt>
                <c:pt idx="54289">
                  <c:v>-3.9440200000000002E-2</c:v>
                </c:pt>
                <c:pt idx="54290">
                  <c:v>-5.2143099999999998E-2</c:v>
                </c:pt>
                <c:pt idx="54291">
                  <c:v>-2.7008999999999998E-2</c:v>
                </c:pt>
                <c:pt idx="54292">
                  <c:v>-2.6791599999999999E-2</c:v>
                </c:pt>
                <c:pt idx="54293">
                  <c:v>-1.9803000000000001E-2</c:v>
                </c:pt>
                <c:pt idx="54294">
                  <c:v>-1.9105899999999999E-2</c:v>
                </c:pt>
                <c:pt idx="54295">
                  <c:v>-3.9194100000000003E-2</c:v>
                </c:pt>
                <c:pt idx="54296">
                  <c:v>-3.2890299999999997E-2</c:v>
                </c:pt>
                <c:pt idx="54297">
                  <c:v>-2.51007E-2</c:v>
                </c:pt>
                <c:pt idx="54298">
                  <c:v>-4.5619E-2</c:v>
                </c:pt>
                <c:pt idx="54299">
                  <c:v>-2.64683E-2</c:v>
                </c:pt>
                <c:pt idx="54300">
                  <c:v>-4.4784499999999998E-2</c:v>
                </c:pt>
                <c:pt idx="54301">
                  <c:v>-4.6723399999999998E-2</c:v>
                </c:pt>
                <c:pt idx="54302">
                  <c:v>-2.9533400000000001E-2</c:v>
                </c:pt>
                <c:pt idx="54303">
                  <c:v>-3.66859E-2</c:v>
                </c:pt>
                <c:pt idx="54304">
                  <c:v>-1.76849E-2</c:v>
                </c:pt>
                <c:pt idx="54305">
                  <c:v>-1.7401699999999999E-2</c:v>
                </c:pt>
                <c:pt idx="54306">
                  <c:v>-1.4028499999999999E-2</c:v>
                </c:pt>
                <c:pt idx="54307">
                  <c:v>-4.66595E-2</c:v>
                </c:pt>
                <c:pt idx="54308">
                  <c:v>-3.2666199999999999E-2</c:v>
                </c:pt>
                <c:pt idx="54309">
                  <c:v>-5.2881200000000003E-2</c:v>
                </c:pt>
                <c:pt idx="54310">
                  <c:v>-1.7269099999999999E-2</c:v>
                </c:pt>
                <c:pt idx="54311">
                  <c:v>-1.72672E-2</c:v>
                </c:pt>
                <c:pt idx="54312">
                  <c:v>-8.3112700000000008E-3</c:v>
                </c:pt>
                <c:pt idx="54313">
                  <c:v>-2.3663500000000001E-2</c:v>
                </c:pt>
                <c:pt idx="54314">
                  <c:v>-4.1104300000000003E-2</c:v>
                </c:pt>
                <c:pt idx="54315">
                  <c:v>-3.8642900000000001E-2</c:v>
                </c:pt>
                <c:pt idx="54316">
                  <c:v>-2.9629699999999998E-2</c:v>
                </c:pt>
                <c:pt idx="54317">
                  <c:v>-2.8854399999999999E-2</c:v>
                </c:pt>
                <c:pt idx="54318">
                  <c:v>-3.83053E-2</c:v>
                </c:pt>
                <c:pt idx="54319">
                  <c:v>-3.9588900000000003E-2</c:v>
                </c:pt>
                <c:pt idx="54320">
                  <c:v>-3.6226300000000003E-2</c:v>
                </c:pt>
                <c:pt idx="54321">
                  <c:v>-4.4451699999999997E-2</c:v>
                </c:pt>
                <c:pt idx="54322">
                  <c:v>-4.4876100000000002E-2</c:v>
                </c:pt>
                <c:pt idx="54323">
                  <c:v>-3.01657E-2</c:v>
                </c:pt>
                <c:pt idx="54324">
                  <c:v>-3.5141899999999997E-2</c:v>
                </c:pt>
                <c:pt idx="54325">
                  <c:v>-3.9197000000000003E-2</c:v>
                </c:pt>
                <c:pt idx="54326">
                  <c:v>-5.1518399999999999E-2</c:v>
                </c:pt>
                <c:pt idx="54327">
                  <c:v>-5.3051000000000001E-2</c:v>
                </c:pt>
                <c:pt idx="54328">
                  <c:v>-3.9903599999999997E-2</c:v>
                </c:pt>
                <c:pt idx="54329">
                  <c:v>-4.6832100000000002E-2</c:v>
                </c:pt>
                <c:pt idx="54330">
                  <c:v>-4.2091400000000001E-2</c:v>
                </c:pt>
                <c:pt idx="54331">
                  <c:v>-3.9805399999999998E-2</c:v>
                </c:pt>
                <c:pt idx="54332">
                  <c:v>-2.5828400000000001E-2</c:v>
                </c:pt>
                <c:pt idx="54333">
                  <c:v>-1.8197100000000001E-2</c:v>
                </c:pt>
                <c:pt idx="54334">
                  <c:v>-1.6993500000000002E-2</c:v>
                </c:pt>
                <c:pt idx="54335">
                  <c:v>-2.6521699999999999E-2</c:v>
                </c:pt>
                <c:pt idx="54336">
                  <c:v>-3.2815900000000002E-2</c:v>
                </c:pt>
                <c:pt idx="54337">
                  <c:v>-3.0733099999999999E-2</c:v>
                </c:pt>
                <c:pt idx="54338">
                  <c:v>-4.0508299999999997E-2</c:v>
                </c:pt>
                <c:pt idx="54339">
                  <c:v>-3.41949E-2</c:v>
                </c:pt>
                <c:pt idx="54340">
                  <c:v>-4.1981699999999997E-2</c:v>
                </c:pt>
                <c:pt idx="54341">
                  <c:v>-1.9805E-2</c:v>
                </c:pt>
                <c:pt idx="54342">
                  <c:v>-3.1848000000000001E-2</c:v>
                </c:pt>
                <c:pt idx="54343">
                  <c:v>-2.3406E-2</c:v>
                </c:pt>
                <c:pt idx="54344">
                  <c:v>-4.2178199999999999E-2</c:v>
                </c:pt>
                <c:pt idx="54345">
                  <c:v>-2.82192E-2</c:v>
                </c:pt>
                <c:pt idx="54346">
                  <c:v>-3.5093300000000001E-2</c:v>
                </c:pt>
                <c:pt idx="54347">
                  <c:v>-4.3159500000000003E-2</c:v>
                </c:pt>
                <c:pt idx="54348">
                  <c:v>-4.4725399999999998E-2</c:v>
                </c:pt>
                <c:pt idx="54349">
                  <c:v>-3.6472299999999999E-2</c:v>
                </c:pt>
                <c:pt idx="54350">
                  <c:v>-2.01683E-2</c:v>
                </c:pt>
                <c:pt idx="54351">
                  <c:v>-4.4419300000000002E-2</c:v>
                </c:pt>
                <c:pt idx="54352">
                  <c:v>-1.6902899999999998E-2</c:v>
                </c:pt>
                <c:pt idx="54353">
                  <c:v>-3.2397299999999997E-2</c:v>
                </c:pt>
                <c:pt idx="54354">
                  <c:v>-4.0021899999999999E-2</c:v>
                </c:pt>
                <c:pt idx="54355">
                  <c:v>-1.94387E-2</c:v>
                </c:pt>
                <c:pt idx="54356">
                  <c:v>-2.7918800000000001E-2</c:v>
                </c:pt>
                <c:pt idx="54357">
                  <c:v>-3.7392599999999998E-2</c:v>
                </c:pt>
                <c:pt idx="54358">
                  <c:v>-1.7104100000000001E-2</c:v>
                </c:pt>
                <c:pt idx="54359">
                  <c:v>-2.4692499999999999E-2</c:v>
                </c:pt>
                <c:pt idx="54360">
                  <c:v>-1.8157E-2</c:v>
                </c:pt>
                <c:pt idx="54361">
                  <c:v>-2.31915E-2</c:v>
                </c:pt>
                <c:pt idx="54362">
                  <c:v>-1.5930199999999999E-2</c:v>
                </c:pt>
                <c:pt idx="54363">
                  <c:v>-3.8645699999999998E-2</c:v>
                </c:pt>
                <c:pt idx="54364">
                  <c:v>-1.5349399999999999E-2</c:v>
                </c:pt>
                <c:pt idx="54365">
                  <c:v>-5.5076600000000003E-2</c:v>
                </c:pt>
                <c:pt idx="54366">
                  <c:v>-3.1093599999999999E-2</c:v>
                </c:pt>
                <c:pt idx="54367">
                  <c:v>-2.9371299999999999E-2</c:v>
                </c:pt>
                <c:pt idx="54368">
                  <c:v>-2.3347900000000001E-2</c:v>
                </c:pt>
                <c:pt idx="54369">
                  <c:v>-2.1705599999999999E-2</c:v>
                </c:pt>
                <c:pt idx="54370">
                  <c:v>-1.5050900000000001E-2</c:v>
                </c:pt>
                <c:pt idx="54371">
                  <c:v>-2.8531999999999998E-2</c:v>
                </c:pt>
                <c:pt idx="54372">
                  <c:v>-4.3779400000000003E-2</c:v>
                </c:pt>
                <c:pt idx="54373">
                  <c:v>-2.0328499999999999E-2</c:v>
                </c:pt>
                <c:pt idx="54374">
                  <c:v>-3.3616100000000003E-2</c:v>
                </c:pt>
                <c:pt idx="54375">
                  <c:v>-1.42708E-2</c:v>
                </c:pt>
                <c:pt idx="54376">
                  <c:v>-3.8595200000000003E-2</c:v>
                </c:pt>
                <c:pt idx="54377">
                  <c:v>-1.9805E-2</c:v>
                </c:pt>
                <c:pt idx="54378">
                  <c:v>-1.6010300000000002E-2</c:v>
                </c:pt>
                <c:pt idx="54379">
                  <c:v>-4.24299E-2</c:v>
                </c:pt>
                <c:pt idx="54380">
                  <c:v>-7.3366200000000003E-3</c:v>
                </c:pt>
                <c:pt idx="54381">
                  <c:v>-2.93875E-2</c:v>
                </c:pt>
                <c:pt idx="54382">
                  <c:v>-8.7280299999999995E-3</c:v>
                </c:pt>
                <c:pt idx="54383">
                  <c:v>-2.6624700000000001E-2</c:v>
                </c:pt>
                <c:pt idx="54384">
                  <c:v>-2.17819E-2</c:v>
                </c:pt>
                <c:pt idx="54385">
                  <c:v>-2.3691199999999999E-2</c:v>
                </c:pt>
                <c:pt idx="54386">
                  <c:v>-1.8204700000000001E-2</c:v>
                </c:pt>
                <c:pt idx="54387">
                  <c:v>-2.15464E-2</c:v>
                </c:pt>
                <c:pt idx="54388">
                  <c:v>-2.9121399999999999E-2</c:v>
                </c:pt>
                <c:pt idx="54389">
                  <c:v>-1.7911900000000001E-2</c:v>
                </c:pt>
                <c:pt idx="54390">
                  <c:v>-2.0868299999999999E-2</c:v>
                </c:pt>
                <c:pt idx="54391">
                  <c:v>-1.0607699999999999E-2</c:v>
                </c:pt>
                <c:pt idx="54392">
                  <c:v>-2.1296499999999999E-2</c:v>
                </c:pt>
                <c:pt idx="54393">
                  <c:v>-3.7488899999999999E-3</c:v>
                </c:pt>
                <c:pt idx="54394">
                  <c:v>-2.0592699999999999E-2</c:v>
                </c:pt>
                <c:pt idx="54395">
                  <c:v>-2.3000699999999999E-2</c:v>
                </c:pt>
                <c:pt idx="54396">
                  <c:v>-4.5041999999999999E-3</c:v>
                </c:pt>
                <c:pt idx="54397">
                  <c:v>-3.2177E-3</c:v>
                </c:pt>
                <c:pt idx="54398">
                  <c:v>-4.2581600000000004E-3</c:v>
                </c:pt>
                <c:pt idx="54399">
                  <c:v>-1.9763900000000001E-2</c:v>
                </c:pt>
                <c:pt idx="54400">
                  <c:v>-8.6135900000000008E-3</c:v>
                </c:pt>
                <c:pt idx="54401">
                  <c:v>-2.1241199999999998E-2</c:v>
                </c:pt>
                <c:pt idx="54402">
                  <c:v>-2.9445599999999999E-2</c:v>
                </c:pt>
                <c:pt idx="54403">
                  <c:v>-1.58148E-2</c:v>
                </c:pt>
                <c:pt idx="54404">
                  <c:v>-1.83649E-2</c:v>
                </c:pt>
                <c:pt idx="54405">
                  <c:v>-5.2137399999999997E-3</c:v>
                </c:pt>
                <c:pt idx="54406">
                  <c:v>-1.6429900000000001E-2</c:v>
                </c:pt>
                <c:pt idx="54407">
                  <c:v>-1.6821900000000001E-2</c:v>
                </c:pt>
                <c:pt idx="54408">
                  <c:v>-1.4049499999999999E-2</c:v>
                </c:pt>
                <c:pt idx="54409">
                  <c:v>-3.66688E-3</c:v>
                </c:pt>
                <c:pt idx="54410">
                  <c:v>-2.0025299999999999E-2</c:v>
                </c:pt>
                <c:pt idx="54411">
                  <c:v>-6.3314399999999998E-3</c:v>
                </c:pt>
                <c:pt idx="54412">
                  <c:v>-1.31874E-2</c:v>
                </c:pt>
                <c:pt idx="54413">
                  <c:v>-1.6191500000000001E-2</c:v>
                </c:pt>
                <c:pt idx="54414">
                  <c:v>2.7160600000000002E-3</c:v>
                </c:pt>
                <c:pt idx="54415">
                  <c:v>1.6021699999999999E-4</c:v>
                </c:pt>
                <c:pt idx="54416">
                  <c:v>-1.05524E-2</c:v>
                </c:pt>
                <c:pt idx="54417">
                  <c:v>-9.0007799999999999E-3</c:v>
                </c:pt>
                <c:pt idx="54418">
                  <c:v>-1.6334499999999998E-2</c:v>
                </c:pt>
                <c:pt idx="54419">
                  <c:v>-4.5604699999999996E-3</c:v>
                </c:pt>
                <c:pt idx="54420">
                  <c:v>-5.4101899999999996E-3</c:v>
                </c:pt>
                <c:pt idx="54421">
                  <c:v>-4.6062499999999999E-4</c:v>
                </c:pt>
                <c:pt idx="54422">
                  <c:v>-4.5280499999999996E-3</c:v>
                </c:pt>
                <c:pt idx="54423">
                  <c:v>-1.16863E-2</c:v>
                </c:pt>
                <c:pt idx="54424">
                  <c:v>-1.7489399999999999E-2</c:v>
                </c:pt>
                <c:pt idx="54425">
                  <c:v>-1.7506600000000001E-2</c:v>
                </c:pt>
                <c:pt idx="54426">
                  <c:v>-3.45802E-3</c:v>
                </c:pt>
                <c:pt idx="54427">
                  <c:v>-2.13718E-2</c:v>
                </c:pt>
                <c:pt idx="54428">
                  <c:v>-2.2644999999999998E-2</c:v>
                </c:pt>
                <c:pt idx="54429">
                  <c:v>-1.5631699999999998E-2</c:v>
                </c:pt>
                <c:pt idx="54430">
                  <c:v>-5.4311799999999999E-3</c:v>
                </c:pt>
                <c:pt idx="54431">
                  <c:v>-7.3451999999999996E-3</c:v>
                </c:pt>
                <c:pt idx="54432">
                  <c:v>-4.2056999999999999E-4</c:v>
                </c:pt>
                <c:pt idx="54433">
                  <c:v>-6.4096500000000002E-3</c:v>
                </c:pt>
                <c:pt idx="54434">
                  <c:v>-8.3341600000000002E-3</c:v>
                </c:pt>
                <c:pt idx="54435">
                  <c:v>-5.3377199999999998E-3</c:v>
                </c:pt>
                <c:pt idx="54436">
                  <c:v>-1.5729E-2</c:v>
                </c:pt>
                <c:pt idx="54437">
                  <c:v>2.2773699999999999E-3</c:v>
                </c:pt>
                <c:pt idx="54438">
                  <c:v>-1.2599900000000001E-2</c:v>
                </c:pt>
                <c:pt idx="54439">
                  <c:v>8.0490100000000005E-3</c:v>
                </c:pt>
                <c:pt idx="54440">
                  <c:v>-1.1730200000000001E-3</c:v>
                </c:pt>
                <c:pt idx="54441">
                  <c:v>4.0397599999999999E-3</c:v>
                </c:pt>
                <c:pt idx="54442">
                  <c:v>-1.8359199999999999E-2</c:v>
                </c:pt>
                <c:pt idx="54443">
                  <c:v>-6.1845800000000003E-3</c:v>
                </c:pt>
                <c:pt idx="54444">
                  <c:v>2.9354099999999998E-3</c:v>
                </c:pt>
                <c:pt idx="54445">
                  <c:v>-5.0010699999999998E-3</c:v>
                </c:pt>
                <c:pt idx="54446">
                  <c:v>4.04835E-3</c:v>
                </c:pt>
                <c:pt idx="54447">
                  <c:v>-5.25093E-3</c:v>
                </c:pt>
                <c:pt idx="54448">
                  <c:v>6.0777699999999997E-3</c:v>
                </c:pt>
                <c:pt idx="54449">
                  <c:v>-1.1784599999999999E-2</c:v>
                </c:pt>
                <c:pt idx="54450">
                  <c:v>-5.3606000000000001E-3</c:v>
                </c:pt>
                <c:pt idx="54451">
                  <c:v>-7.8945200000000004E-3</c:v>
                </c:pt>
                <c:pt idx="54452">
                  <c:v>7.5979200000000002E-3</c:v>
                </c:pt>
                <c:pt idx="54453">
                  <c:v>-3.3741000000000001E-3</c:v>
                </c:pt>
                <c:pt idx="54454">
                  <c:v>-2.0580300000000002E-3</c:v>
                </c:pt>
                <c:pt idx="54455">
                  <c:v>-9.7246199999999998E-3</c:v>
                </c:pt>
                <c:pt idx="54456">
                  <c:v>-9.4385100000000006E-3</c:v>
                </c:pt>
                <c:pt idx="54457">
                  <c:v>9.4404199999999997E-3</c:v>
                </c:pt>
                <c:pt idx="54458">
                  <c:v>-4.3191899999999997E-3</c:v>
                </c:pt>
                <c:pt idx="54459">
                  <c:v>-3.7212399999999998E-3</c:v>
                </c:pt>
                <c:pt idx="54460">
                  <c:v>1.00851E-2</c:v>
                </c:pt>
                <c:pt idx="54461">
                  <c:v>1.3391500000000001E-2</c:v>
                </c:pt>
                <c:pt idx="54462">
                  <c:v>1.21288E-2</c:v>
                </c:pt>
                <c:pt idx="54463">
                  <c:v>-5.2823999999999996E-3</c:v>
                </c:pt>
                <c:pt idx="54464">
                  <c:v>1.5620200000000001E-2</c:v>
                </c:pt>
                <c:pt idx="54465">
                  <c:v>1.7097500000000002E-2</c:v>
                </c:pt>
                <c:pt idx="54466">
                  <c:v>5.8507899999999998E-3</c:v>
                </c:pt>
                <c:pt idx="54467">
                  <c:v>1.0248200000000001E-2</c:v>
                </c:pt>
                <c:pt idx="54468">
                  <c:v>-1.10683E-2</c:v>
                </c:pt>
                <c:pt idx="54469">
                  <c:v>1.53551E-2</c:v>
                </c:pt>
                <c:pt idx="54470">
                  <c:v>-2.84195E-4</c:v>
                </c:pt>
                <c:pt idx="54471">
                  <c:v>1.9965199999999999E-2</c:v>
                </c:pt>
                <c:pt idx="54472">
                  <c:v>-8.4667200000000005E-3</c:v>
                </c:pt>
                <c:pt idx="54473">
                  <c:v>8.7852499999999997E-3</c:v>
                </c:pt>
                <c:pt idx="54474">
                  <c:v>1.29433E-2</c:v>
                </c:pt>
                <c:pt idx="54475">
                  <c:v>-4.83513E-3</c:v>
                </c:pt>
                <c:pt idx="54476">
                  <c:v>3.6602000000000002E-3</c:v>
                </c:pt>
                <c:pt idx="54477">
                  <c:v>-6.1693199999999998E-3</c:v>
                </c:pt>
                <c:pt idx="54478">
                  <c:v>3.9634700000000002E-3</c:v>
                </c:pt>
                <c:pt idx="54479">
                  <c:v>-1.8623399999999998E-2</c:v>
                </c:pt>
                <c:pt idx="54480">
                  <c:v>1.0493300000000001E-2</c:v>
                </c:pt>
                <c:pt idx="54481">
                  <c:v>-3.3330899999999999E-3</c:v>
                </c:pt>
                <c:pt idx="54482">
                  <c:v>-1.3256100000000001E-3</c:v>
                </c:pt>
                <c:pt idx="54483">
                  <c:v>-1.58329E-2</c:v>
                </c:pt>
                <c:pt idx="54484">
                  <c:v>-3.4770999999999999E-3</c:v>
                </c:pt>
                <c:pt idx="54485">
                  <c:v>2.1219300000000002E-3</c:v>
                </c:pt>
                <c:pt idx="54486">
                  <c:v>-5.7039300000000003E-3</c:v>
                </c:pt>
                <c:pt idx="54487">
                  <c:v>1.0467499999999999E-2</c:v>
                </c:pt>
                <c:pt idx="54488">
                  <c:v>8.2140000000000008E-3</c:v>
                </c:pt>
                <c:pt idx="54489">
                  <c:v>8.0404299999999995E-3</c:v>
                </c:pt>
                <c:pt idx="54490">
                  <c:v>1.04809E-3</c:v>
                </c:pt>
                <c:pt idx="54491">
                  <c:v>1.3103500000000001E-2</c:v>
                </c:pt>
                <c:pt idx="54492">
                  <c:v>9.6464199999999993E-3</c:v>
                </c:pt>
                <c:pt idx="54493">
                  <c:v>3.5572099999999999E-3</c:v>
                </c:pt>
                <c:pt idx="54494">
                  <c:v>4.8122399999999997E-3</c:v>
                </c:pt>
                <c:pt idx="54495">
                  <c:v>-4.0054299999999999E-3</c:v>
                </c:pt>
                <c:pt idx="54496">
                  <c:v>7.1849799999999997E-3</c:v>
                </c:pt>
                <c:pt idx="54497">
                  <c:v>-6.6337599999999998E-3</c:v>
                </c:pt>
                <c:pt idx="54498">
                  <c:v>-5.4550199999999997E-3</c:v>
                </c:pt>
                <c:pt idx="54499">
                  <c:v>-8.9120899999999992E-3</c:v>
                </c:pt>
                <c:pt idx="54500">
                  <c:v>2.3324999999999999E-2</c:v>
                </c:pt>
                <c:pt idx="54501">
                  <c:v>5.8965700000000003E-3</c:v>
                </c:pt>
                <c:pt idx="54502">
                  <c:v>-5.1021599999999997E-3</c:v>
                </c:pt>
                <c:pt idx="54503">
                  <c:v>5.09262E-3</c:v>
                </c:pt>
                <c:pt idx="54504">
                  <c:v>9.2344300000000001E-3</c:v>
                </c:pt>
                <c:pt idx="54505">
                  <c:v>1.9296600000000001E-2</c:v>
                </c:pt>
                <c:pt idx="54506">
                  <c:v>1.05305E-2</c:v>
                </c:pt>
                <c:pt idx="54507">
                  <c:v>2.7151100000000002E-3</c:v>
                </c:pt>
                <c:pt idx="54508">
                  <c:v>-1.3923599999999999E-4</c:v>
                </c:pt>
                <c:pt idx="54509">
                  <c:v>1.19381E-2</c:v>
                </c:pt>
                <c:pt idx="54510">
                  <c:v>1.0687800000000001E-2</c:v>
                </c:pt>
                <c:pt idx="54511">
                  <c:v>2.2885300000000001E-2</c:v>
                </c:pt>
                <c:pt idx="54512">
                  <c:v>1.6724599999999999E-2</c:v>
                </c:pt>
                <c:pt idx="54513">
                  <c:v>1.5874900000000001E-2</c:v>
                </c:pt>
                <c:pt idx="54514">
                  <c:v>5.8918E-3</c:v>
                </c:pt>
                <c:pt idx="54515">
                  <c:v>7.7857999999999998E-3</c:v>
                </c:pt>
                <c:pt idx="54516">
                  <c:v>2.9804199999999999E-2</c:v>
                </c:pt>
                <c:pt idx="54517">
                  <c:v>2.4807900000000001E-2</c:v>
                </c:pt>
                <c:pt idx="54518">
                  <c:v>1.7542800000000001E-2</c:v>
                </c:pt>
                <c:pt idx="54519">
                  <c:v>1.7318699999999999E-3</c:v>
                </c:pt>
                <c:pt idx="54520">
                  <c:v>-3.3664699999999998E-4</c:v>
                </c:pt>
                <c:pt idx="54521">
                  <c:v>1.38321E-2</c:v>
                </c:pt>
                <c:pt idx="54522">
                  <c:v>2.1788600000000002E-2</c:v>
                </c:pt>
                <c:pt idx="54523">
                  <c:v>2.78692E-2</c:v>
                </c:pt>
                <c:pt idx="54524">
                  <c:v>1.8807399999999998E-2</c:v>
                </c:pt>
                <c:pt idx="54525">
                  <c:v>1.88398E-2</c:v>
                </c:pt>
                <c:pt idx="54526">
                  <c:v>2.3260099999999999E-2</c:v>
                </c:pt>
                <c:pt idx="54527">
                  <c:v>2.2961599999999999E-2</c:v>
                </c:pt>
                <c:pt idx="54528">
                  <c:v>1.1775000000000001E-2</c:v>
                </c:pt>
                <c:pt idx="54529">
                  <c:v>1.03531E-2</c:v>
                </c:pt>
                <c:pt idx="54530">
                  <c:v>2.1635100000000001E-2</c:v>
                </c:pt>
                <c:pt idx="54531">
                  <c:v>2.6915600000000001E-2</c:v>
                </c:pt>
                <c:pt idx="54532">
                  <c:v>2.7421000000000001E-2</c:v>
                </c:pt>
                <c:pt idx="54533">
                  <c:v>2.02074E-2</c:v>
                </c:pt>
                <c:pt idx="54534">
                  <c:v>1.8311500000000001E-2</c:v>
                </c:pt>
                <c:pt idx="54535">
                  <c:v>3.1947099999999999E-2</c:v>
                </c:pt>
                <c:pt idx="54536">
                  <c:v>1.1219E-2</c:v>
                </c:pt>
                <c:pt idx="54537">
                  <c:v>3.2531699999999997E-2</c:v>
                </c:pt>
                <c:pt idx="54538">
                  <c:v>1.7282499999999999E-2</c:v>
                </c:pt>
                <c:pt idx="54539">
                  <c:v>2.4652500000000001E-2</c:v>
                </c:pt>
                <c:pt idx="54540">
                  <c:v>4.0254599999999998E-3</c:v>
                </c:pt>
                <c:pt idx="54541">
                  <c:v>2.1383300000000001E-2</c:v>
                </c:pt>
                <c:pt idx="54542">
                  <c:v>3.6238699999999999E-2</c:v>
                </c:pt>
                <c:pt idx="54543">
                  <c:v>3.71866E-2</c:v>
                </c:pt>
                <c:pt idx="54544">
                  <c:v>3.6623999999999997E-2</c:v>
                </c:pt>
                <c:pt idx="54545">
                  <c:v>2.4463700000000001E-2</c:v>
                </c:pt>
                <c:pt idx="54546">
                  <c:v>2.9567699999999999E-2</c:v>
                </c:pt>
                <c:pt idx="54547">
                  <c:v>4.0183999999999997E-2</c:v>
                </c:pt>
                <c:pt idx="54548">
                  <c:v>2.4947199999999999E-2</c:v>
                </c:pt>
                <c:pt idx="54549">
                  <c:v>2.58923E-2</c:v>
                </c:pt>
                <c:pt idx="54550">
                  <c:v>1.88837E-2</c:v>
                </c:pt>
                <c:pt idx="54551">
                  <c:v>2.22054E-2</c:v>
                </c:pt>
                <c:pt idx="54552">
                  <c:v>2.8017E-2</c:v>
                </c:pt>
                <c:pt idx="54553">
                  <c:v>2.8083799999999999E-2</c:v>
                </c:pt>
                <c:pt idx="54554">
                  <c:v>4.2020799999999997E-2</c:v>
                </c:pt>
                <c:pt idx="54555">
                  <c:v>4.07934E-2</c:v>
                </c:pt>
                <c:pt idx="54556">
                  <c:v>5.0520900000000001E-2</c:v>
                </c:pt>
                <c:pt idx="54557">
                  <c:v>1.2844100000000001E-2</c:v>
                </c:pt>
                <c:pt idx="54558">
                  <c:v>3.1440700000000002E-2</c:v>
                </c:pt>
                <c:pt idx="54559">
                  <c:v>2.6170700000000002E-2</c:v>
                </c:pt>
                <c:pt idx="54560">
                  <c:v>3.5872500000000002E-2</c:v>
                </c:pt>
                <c:pt idx="54561">
                  <c:v>2.8524399999999998E-2</c:v>
                </c:pt>
                <c:pt idx="54562">
                  <c:v>4.5066799999999997E-2</c:v>
                </c:pt>
                <c:pt idx="54563">
                  <c:v>3.8340600000000002E-2</c:v>
                </c:pt>
                <c:pt idx="54564">
                  <c:v>4.0703799999999998E-2</c:v>
                </c:pt>
                <c:pt idx="54565">
                  <c:v>2.6886899999999998E-2</c:v>
                </c:pt>
                <c:pt idx="54566">
                  <c:v>2.7527800000000002E-2</c:v>
                </c:pt>
                <c:pt idx="54567">
                  <c:v>2.48928E-2</c:v>
                </c:pt>
                <c:pt idx="54568">
                  <c:v>1.7984400000000001E-2</c:v>
                </c:pt>
                <c:pt idx="54569">
                  <c:v>3.6837599999999998E-2</c:v>
                </c:pt>
                <c:pt idx="54570">
                  <c:v>1.4524500000000001E-3</c:v>
                </c:pt>
                <c:pt idx="54571">
                  <c:v>2.5311500000000001E-2</c:v>
                </c:pt>
                <c:pt idx="54572">
                  <c:v>2.9331200000000002E-2</c:v>
                </c:pt>
                <c:pt idx="54573">
                  <c:v>5.0709700000000003E-2</c:v>
                </c:pt>
                <c:pt idx="54574">
                  <c:v>6.4999600000000005E-2</c:v>
                </c:pt>
                <c:pt idx="54575">
                  <c:v>5.2471200000000003E-2</c:v>
                </c:pt>
                <c:pt idx="54576">
                  <c:v>4.7201199999999999E-2</c:v>
                </c:pt>
                <c:pt idx="54577">
                  <c:v>3.09906E-2</c:v>
                </c:pt>
                <c:pt idx="54578">
                  <c:v>3.9723399999999999E-2</c:v>
                </c:pt>
                <c:pt idx="54579">
                  <c:v>4.2198199999999998E-2</c:v>
                </c:pt>
                <c:pt idx="54580">
                  <c:v>5.3751E-2</c:v>
                </c:pt>
                <c:pt idx="54581">
                  <c:v>5.6915300000000002E-2</c:v>
                </c:pt>
                <c:pt idx="54582">
                  <c:v>1.7779400000000001E-2</c:v>
                </c:pt>
                <c:pt idx="54583">
                  <c:v>4.5590400000000003E-2</c:v>
                </c:pt>
                <c:pt idx="54584">
                  <c:v>4.6501199999999999E-2</c:v>
                </c:pt>
                <c:pt idx="54585">
                  <c:v>4.0965099999999997E-2</c:v>
                </c:pt>
                <c:pt idx="54586">
                  <c:v>7.4291200000000002E-2</c:v>
                </c:pt>
                <c:pt idx="54587">
                  <c:v>3.5163899999999998E-2</c:v>
                </c:pt>
                <c:pt idx="54588">
                  <c:v>5.1625299999999999E-2</c:v>
                </c:pt>
                <c:pt idx="54589">
                  <c:v>3.1972899999999999E-2</c:v>
                </c:pt>
                <c:pt idx="54590">
                  <c:v>5.5136699999999997E-2</c:v>
                </c:pt>
                <c:pt idx="54591">
                  <c:v>5.4501500000000001E-2</c:v>
                </c:pt>
                <c:pt idx="54592">
                  <c:v>3.8629499999999997E-2</c:v>
                </c:pt>
                <c:pt idx="54593">
                  <c:v>5.3181600000000002E-2</c:v>
                </c:pt>
                <c:pt idx="54594">
                  <c:v>4.8222500000000001E-2</c:v>
                </c:pt>
                <c:pt idx="54595">
                  <c:v>3.7571E-2</c:v>
                </c:pt>
                <c:pt idx="54596">
                  <c:v>1.5311200000000001E-2</c:v>
                </c:pt>
                <c:pt idx="54597">
                  <c:v>5.1904699999999998E-2</c:v>
                </c:pt>
                <c:pt idx="54598">
                  <c:v>4.0576000000000001E-2</c:v>
                </c:pt>
                <c:pt idx="54599">
                  <c:v>4.0810600000000002E-2</c:v>
                </c:pt>
                <c:pt idx="54600">
                  <c:v>3.1480800000000003E-2</c:v>
                </c:pt>
                <c:pt idx="54601">
                  <c:v>2.7507799999999999E-2</c:v>
                </c:pt>
                <c:pt idx="54602">
                  <c:v>2.6521699999999999E-2</c:v>
                </c:pt>
                <c:pt idx="54603">
                  <c:v>2.4689699999999998E-2</c:v>
                </c:pt>
                <c:pt idx="54604">
                  <c:v>4.42209E-2</c:v>
                </c:pt>
                <c:pt idx="54605">
                  <c:v>3.2578500000000003E-2</c:v>
                </c:pt>
                <c:pt idx="54606">
                  <c:v>2.1138199999999999E-2</c:v>
                </c:pt>
                <c:pt idx="54607">
                  <c:v>1.7826100000000001E-2</c:v>
                </c:pt>
                <c:pt idx="54608">
                  <c:v>2.4290099999999998E-2</c:v>
                </c:pt>
                <c:pt idx="54609">
                  <c:v>2.18906E-2</c:v>
                </c:pt>
                <c:pt idx="54610">
                  <c:v>7.7695799999999999E-3</c:v>
                </c:pt>
                <c:pt idx="54611">
                  <c:v>2.4383499999999999E-2</c:v>
                </c:pt>
                <c:pt idx="54612">
                  <c:v>2.0224599999999999E-2</c:v>
                </c:pt>
                <c:pt idx="54613">
                  <c:v>2.1692300000000001E-2</c:v>
                </c:pt>
                <c:pt idx="54614">
                  <c:v>3.4532500000000001E-2</c:v>
                </c:pt>
                <c:pt idx="54615">
                  <c:v>2.4710699999999999E-2</c:v>
                </c:pt>
                <c:pt idx="54616">
                  <c:v>5.1882699999999997E-2</c:v>
                </c:pt>
                <c:pt idx="54617">
                  <c:v>3.2371499999999997E-2</c:v>
                </c:pt>
                <c:pt idx="54618">
                  <c:v>2.5775900000000001E-2</c:v>
                </c:pt>
                <c:pt idx="54619">
                  <c:v>2.7258899999999999E-2</c:v>
                </c:pt>
                <c:pt idx="54620">
                  <c:v>2.4888E-2</c:v>
                </c:pt>
                <c:pt idx="54621">
                  <c:v>3.3971800000000003E-2</c:v>
                </c:pt>
                <c:pt idx="54622">
                  <c:v>2.4837499999999998E-2</c:v>
                </c:pt>
                <c:pt idx="54623">
                  <c:v>3.9569899999999998E-2</c:v>
                </c:pt>
                <c:pt idx="54624">
                  <c:v>2.8236399999999998E-2</c:v>
                </c:pt>
                <c:pt idx="54625">
                  <c:v>2.23789E-2</c:v>
                </c:pt>
                <c:pt idx="54626">
                  <c:v>1.1799799999999999E-2</c:v>
                </c:pt>
                <c:pt idx="54627">
                  <c:v>3.4038499999999999E-2</c:v>
                </c:pt>
                <c:pt idx="54628" formatCode="0.00E+00">
                  <c:v>9.0274799999999992E-3</c:v>
                </c:pt>
                <c:pt idx="54629">
                  <c:v>2.95248E-2</c:v>
                </c:pt>
                <c:pt idx="54630">
                  <c:v>1.8733E-2</c:v>
                </c:pt>
                <c:pt idx="54631">
                  <c:v>2.43044E-2</c:v>
                </c:pt>
                <c:pt idx="54632">
                  <c:v>1.61963E-2</c:v>
                </c:pt>
                <c:pt idx="54633">
                  <c:v>2.68621E-2</c:v>
                </c:pt>
                <c:pt idx="54634">
                  <c:v>3.5236400000000001E-2</c:v>
                </c:pt>
                <c:pt idx="54635">
                  <c:v>4.5477900000000002E-2</c:v>
                </c:pt>
                <c:pt idx="54636">
                  <c:v>4.6703300000000003E-2</c:v>
                </c:pt>
                <c:pt idx="54637">
                  <c:v>3.2589899999999998E-2</c:v>
                </c:pt>
                <c:pt idx="54638">
                  <c:v>4.3625799999999999E-2</c:v>
                </c:pt>
                <c:pt idx="54639">
                  <c:v>5.8066399999999997E-2</c:v>
                </c:pt>
                <c:pt idx="54640">
                  <c:v>6.5187499999999995E-2</c:v>
                </c:pt>
                <c:pt idx="54641">
                  <c:v>1.6591999999999999E-2</c:v>
                </c:pt>
                <c:pt idx="54642">
                  <c:v>3.1808900000000001E-2</c:v>
                </c:pt>
                <c:pt idx="54643">
                  <c:v>3.2299000000000001E-2</c:v>
                </c:pt>
                <c:pt idx="54644">
                  <c:v>4.1841499999999997E-2</c:v>
                </c:pt>
                <c:pt idx="54645">
                  <c:v>2.58217E-2</c:v>
                </c:pt>
                <c:pt idx="54646">
                  <c:v>3.2731999999999997E-2</c:v>
                </c:pt>
                <c:pt idx="54647">
                  <c:v>2.60763E-2</c:v>
                </c:pt>
                <c:pt idx="54648">
                  <c:v>3.6385500000000001E-2</c:v>
                </c:pt>
                <c:pt idx="54649">
                  <c:v>3.2901800000000002E-2</c:v>
                </c:pt>
                <c:pt idx="54650">
                  <c:v>3.2829299999999999E-2</c:v>
                </c:pt>
                <c:pt idx="54651">
                  <c:v>5.4870599999999999E-2</c:v>
                </c:pt>
                <c:pt idx="54652">
                  <c:v>3.4563099999999999E-2</c:v>
                </c:pt>
                <c:pt idx="54653">
                  <c:v>3.3297500000000001E-2</c:v>
                </c:pt>
                <c:pt idx="54654">
                  <c:v>2.3988700000000002E-2</c:v>
                </c:pt>
                <c:pt idx="54655">
                  <c:v>3.1813599999999997E-2</c:v>
                </c:pt>
                <c:pt idx="54656">
                  <c:v>2.4409299999999998E-2</c:v>
                </c:pt>
                <c:pt idx="54657">
                  <c:v>4.2100899999999997E-2</c:v>
                </c:pt>
                <c:pt idx="54658">
                  <c:v>3.6222499999999998E-2</c:v>
                </c:pt>
                <c:pt idx="54659">
                  <c:v>2.7714699999999998E-2</c:v>
                </c:pt>
                <c:pt idx="54660">
                  <c:v>2.8444299999999999E-2</c:v>
                </c:pt>
                <c:pt idx="54661">
                  <c:v>3.4998899999999999E-2</c:v>
                </c:pt>
                <c:pt idx="54662">
                  <c:v>2.5848400000000001E-2</c:v>
                </c:pt>
                <c:pt idx="54663">
                  <c:v>1.1245700000000001E-2</c:v>
                </c:pt>
                <c:pt idx="54664">
                  <c:v>4.0773400000000001E-2</c:v>
                </c:pt>
                <c:pt idx="54665">
                  <c:v>3.0392599999999999E-2</c:v>
                </c:pt>
                <c:pt idx="54666">
                  <c:v>2.4165200000000001E-2</c:v>
                </c:pt>
                <c:pt idx="54667">
                  <c:v>1.3299E-2</c:v>
                </c:pt>
                <c:pt idx="54668">
                  <c:v>2.53286E-2</c:v>
                </c:pt>
                <c:pt idx="54669">
                  <c:v>1.7549499999999999E-2</c:v>
                </c:pt>
                <c:pt idx="54670">
                  <c:v>2.0878799999999999E-2</c:v>
                </c:pt>
                <c:pt idx="54671">
                  <c:v>5.7420700000000002E-3</c:v>
                </c:pt>
                <c:pt idx="54672">
                  <c:v>1.5591600000000001E-2</c:v>
                </c:pt>
                <c:pt idx="54673">
                  <c:v>2.12631E-2</c:v>
                </c:pt>
                <c:pt idx="54674">
                  <c:v>3.1205199999999999E-2</c:v>
                </c:pt>
                <c:pt idx="54675">
                  <c:v>3.23057E-2</c:v>
                </c:pt>
                <c:pt idx="54676">
                  <c:v>2.9235799999999999E-2</c:v>
                </c:pt>
                <c:pt idx="54677">
                  <c:v>2.3172399999999999E-2</c:v>
                </c:pt>
                <c:pt idx="54678">
                  <c:v>3.1647700000000001E-2</c:v>
                </c:pt>
                <c:pt idx="54679">
                  <c:v>1.2944199999999999E-2</c:v>
                </c:pt>
                <c:pt idx="54680">
                  <c:v>1.0097500000000001E-2</c:v>
                </c:pt>
                <c:pt idx="54681">
                  <c:v>3.0315399999999999E-2</c:v>
                </c:pt>
                <c:pt idx="54682">
                  <c:v>3.0466099999999999E-2</c:v>
                </c:pt>
                <c:pt idx="54683">
                  <c:v>1.1754000000000001E-2</c:v>
                </c:pt>
                <c:pt idx="54684">
                  <c:v>1.1763600000000001E-2</c:v>
                </c:pt>
                <c:pt idx="54685">
                  <c:v>3.3883999999999997E-2</c:v>
                </c:pt>
                <c:pt idx="54686">
                  <c:v>9.0017299999999995E-3</c:v>
                </c:pt>
                <c:pt idx="54687">
                  <c:v>1.18952E-2</c:v>
                </c:pt>
                <c:pt idx="54688">
                  <c:v>5.4845800000000002E-3</c:v>
                </c:pt>
                <c:pt idx="54689">
                  <c:v>1.3794900000000001E-2</c:v>
                </c:pt>
                <c:pt idx="54690">
                  <c:v>1.7668699999999999E-2</c:v>
                </c:pt>
                <c:pt idx="54691">
                  <c:v>2.8892500000000002E-2</c:v>
                </c:pt>
                <c:pt idx="54692">
                  <c:v>2.2268300000000001E-2</c:v>
                </c:pt>
                <c:pt idx="54693">
                  <c:v>1.33247E-2</c:v>
                </c:pt>
                <c:pt idx="54694">
                  <c:v>7.71523E-3</c:v>
                </c:pt>
                <c:pt idx="54695">
                  <c:v>1.5670799999999999E-2</c:v>
                </c:pt>
                <c:pt idx="54696">
                  <c:v>1.5528699999999999E-2</c:v>
                </c:pt>
                <c:pt idx="54697">
                  <c:v>2.2352199999999999E-2</c:v>
                </c:pt>
                <c:pt idx="54698">
                  <c:v>-8.3255799999999995E-4</c:v>
                </c:pt>
                <c:pt idx="54699">
                  <c:v>1.72567E-2</c:v>
                </c:pt>
                <c:pt idx="54700">
                  <c:v>7.2212200000000004E-3</c:v>
                </c:pt>
                <c:pt idx="54701">
                  <c:v>1.36919E-2</c:v>
                </c:pt>
                <c:pt idx="54702">
                  <c:v>1.2722000000000001E-2</c:v>
                </c:pt>
                <c:pt idx="54703">
                  <c:v>-8.7957399999999998E-3</c:v>
                </c:pt>
                <c:pt idx="54704">
                  <c:v>3.07465E-3</c:v>
                </c:pt>
                <c:pt idx="54705">
                  <c:v>-1.8038700000000001E-2</c:v>
                </c:pt>
                <c:pt idx="54706">
                  <c:v>1.44758E-2</c:v>
                </c:pt>
                <c:pt idx="54707">
                  <c:v>-1.4163E-2</c:v>
                </c:pt>
                <c:pt idx="54708">
                  <c:v>1.6788500000000001E-2</c:v>
                </c:pt>
                <c:pt idx="54709">
                  <c:v>5.7067899999999998E-3</c:v>
                </c:pt>
                <c:pt idx="54710">
                  <c:v>2.7179700000000001E-3</c:v>
                </c:pt>
                <c:pt idx="54711">
                  <c:v>-4.9963000000000004E-3</c:v>
                </c:pt>
                <c:pt idx="54712">
                  <c:v>1.8163700000000001E-2</c:v>
                </c:pt>
                <c:pt idx="54713">
                  <c:v>1.04685E-2</c:v>
                </c:pt>
                <c:pt idx="54714">
                  <c:v>3.9144499999999999E-2</c:v>
                </c:pt>
                <c:pt idx="54715">
                  <c:v>-1.07002E-2</c:v>
                </c:pt>
                <c:pt idx="54716">
                  <c:v>5.6352599999999996E-3</c:v>
                </c:pt>
                <c:pt idx="54717">
                  <c:v>8.21209E-3</c:v>
                </c:pt>
                <c:pt idx="54718">
                  <c:v>-7.79629E-3</c:v>
                </c:pt>
                <c:pt idx="54719">
                  <c:v>1.35193E-2</c:v>
                </c:pt>
                <c:pt idx="54720">
                  <c:v>1.54305E-3</c:v>
                </c:pt>
                <c:pt idx="54721">
                  <c:v>8.3455999999999999E-3</c:v>
                </c:pt>
                <c:pt idx="54722">
                  <c:v>-1.2033500000000001E-2</c:v>
                </c:pt>
                <c:pt idx="54723">
                  <c:v>8.1338899999999995E-3</c:v>
                </c:pt>
                <c:pt idx="54724">
                  <c:v>-1.6956300000000001E-3</c:v>
                </c:pt>
                <c:pt idx="54725">
                  <c:v>9.5691700000000001E-3</c:v>
                </c:pt>
                <c:pt idx="54726">
                  <c:v>2.6321399999999998E-3</c:v>
                </c:pt>
                <c:pt idx="54727">
                  <c:v>-7.0571899999999996E-3</c:v>
                </c:pt>
                <c:pt idx="54728">
                  <c:v>-7.6370199999999996E-3</c:v>
                </c:pt>
                <c:pt idx="54729">
                  <c:v>-1.2644799999999999E-2</c:v>
                </c:pt>
                <c:pt idx="54730">
                  <c:v>7.3718999999999998E-4</c:v>
                </c:pt>
                <c:pt idx="54731">
                  <c:v>5.8002499999999999E-3</c:v>
                </c:pt>
                <c:pt idx="54732">
                  <c:v>-2.57912E-2</c:v>
                </c:pt>
                <c:pt idx="54733">
                  <c:v>-8.1443800000000001E-4</c:v>
                </c:pt>
                <c:pt idx="54734">
                  <c:v>8.7833400000000004E-4</c:v>
                </c:pt>
                <c:pt idx="54735">
                  <c:v>9.7103099999999998E-3</c:v>
                </c:pt>
                <c:pt idx="54736">
                  <c:v>-8.0871600000000001E-4</c:v>
                </c:pt>
                <c:pt idx="54737">
                  <c:v>-1.2461699999999999E-2</c:v>
                </c:pt>
                <c:pt idx="54738">
                  <c:v>-6.3934300000000003E-3</c:v>
                </c:pt>
                <c:pt idx="54739">
                  <c:v>-6.2437100000000004E-3</c:v>
                </c:pt>
                <c:pt idx="54740">
                  <c:v>1.56784E-3</c:v>
                </c:pt>
                <c:pt idx="54741">
                  <c:v>-2.8228799999999998E-3</c:v>
                </c:pt>
                <c:pt idx="54742">
                  <c:v>2.54974E-2</c:v>
                </c:pt>
                <c:pt idx="54743">
                  <c:v>-2.91443E-3</c:v>
                </c:pt>
                <c:pt idx="54744" formatCode="0.00E+00">
                  <c:v>3.52859E-5</c:v>
                </c:pt>
                <c:pt idx="54745">
                  <c:v>-2.6674300000000001E-3</c:v>
                </c:pt>
                <c:pt idx="54746">
                  <c:v>7.0638699999999999E-3</c:v>
                </c:pt>
                <c:pt idx="54747">
                  <c:v>3.6611600000000001E-3</c:v>
                </c:pt>
                <c:pt idx="54748">
                  <c:v>1.4500600000000001E-2</c:v>
                </c:pt>
                <c:pt idx="54749">
                  <c:v>1.02291E-2</c:v>
                </c:pt>
                <c:pt idx="54750">
                  <c:v>7.6389300000000004E-3</c:v>
                </c:pt>
                <c:pt idx="54751">
                  <c:v>1.25732E-2</c:v>
                </c:pt>
                <c:pt idx="54752">
                  <c:v>8.1386600000000007E-3</c:v>
                </c:pt>
                <c:pt idx="54753">
                  <c:v>-1.5192000000000001E-3</c:v>
                </c:pt>
                <c:pt idx="54754">
                  <c:v>1.7237700000000002E-2</c:v>
                </c:pt>
                <c:pt idx="54755">
                  <c:v>1.09701E-2</c:v>
                </c:pt>
                <c:pt idx="54756">
                  <c:v>-4.5976599999999999E-3</c:v>
                </c:pt>
                <c:pt idx="54757">
                  <c:v>2.2764199999999999E-3</c:v>
                </c:pt>
                <c:pt idx="54758">
                  <c:v>-3.5343200000000001E-3</c:v>
                </c:pt>
                <c:pt idx="54759">
                  <c:v>6.8387999999999999E-3</c:v>
                </c:pt>
                <c:pt idx="54760">
                  <c:v>1.9389199999999999E-2</c:v>
                </c:pt>
                <c:pt idx="54761">
                  <c:v>-3.44276E-3</c:v>
                </c:pt>
                <c:pt idx="54762">
                  <c:v>-9.8276100000000005E-3</c:v>
                </c:pt>
                <c:pt idx="54763">
                  <c:v>-5.08881E-3</c:v>
                </c:pt>
                <c:pt idx="54764">
                  <c:v>2.9849999999999998E-3</c:v>
                </c:pt>
                <c:pt idx="54765">
                  <c:v>1.3300899999999999E-2</c:v>
                </c:pt>
                <c:pt idx="54766">
                  <c:v>5.0268200000000004E-3</c:v>
                </c:pt>
                <c:pt idx="54767">
                  <c:v>1.2991900000000001E-2</c:v>
                </c:pt>
                <c:pt idx="54768">
                  <c:v>-6.2007900000000003E-3</c:v>
                </c:pt>
                <c:pt idx="54769" formatCode="0.00E+00">
                  <c:v>1.9312900000000001E-2</c:v>
                </c:pt>
                <c:pt idx="54770">
                  <c:v>-1.76811E-3</c:v>
                </c:pt>
                <c:pt idx="54771">
                  <c:v>-1.53542E-4</c:v>
                </c:pt>
                <c:pt idx="54772">
                  <c:v>1.6033200000000001E-2</c:v>
                </c:pt>
                <c:pt idx="54773">
                  <c:v>1.7976800000000001E-3</c:v>
                </c:pt>
                <c:pt idx="54774">
                  <c:v>1.07803E-2</c:v>
                </c:pt>
                <c:pt idx="54775">
                  <c:v>8.6717600000000006E-3</c:v>
                </c:pt>
                <c:pt idx="54776">
                  <c:v>-1.8987699999999999E-3</c:v>
                </c:pt>
                <c:pt idx="54777">
                  <c:v>-2.9859499999999998E-3</c:v>
                </c:pt>
                <c:pt idx="54778">
                  <c:v>1.23272E-2</c:v>
                </c:pt>
                <c:pt idx="54779">
                  <c:v>-1.85595E-2</c:v>
                </c:pt>
                <c:pt idx="54780">
                  <c:v>-3.00722E-2</c:v>
                </c:pt>
                <c:pt idx="54781">
                  <c:v>-2.34919E-2</c:v>
                </c:pt>
                <c:pt idx="54782">
                  <c:v>1.54095E-2</c:v>
                </c:pt>
                <c:pt idx="54783">
                  <c:v>-5.3854000000000003E-3</c:v>
                </c:pt>
                <c:pt idx="54784">
                  <c:v>-2.17724E-3</c:v>
                </c:pt>
                <c:pt idx="54785">
                  <c:v>-1.6498599999999999E-2</c:v>
                </c:pt>
                <c:pt idx="54786">
                  <c:v>-3.1480800000000001E-3</c:v>
                </c:pt>
                <c:pt idx="54787">
                  <c:v>-1.04809E-3</c:v>
                </c:pt>
                <c:pt idx="54788">
                  <c:v>5.1965700000000002E-3</c:v>
                </c:pt>
                <c:pt idx="54789">
                  <c:v>2.8944000000000001E-3</c:v>
                </c:pt>
                <c:pt idx="54790">
                  <c:v>-7.2011899999999997E-3</c:v>
                </c:pt>
                <c:pt idx="54791">
                  <c:v>-4.3077499999999999E-3</c:v>
                </c:pt>
                <c:pt idx="54792">
                  <c:v>-2.2418E-2</c:v>
                </c:pt>
                <c:pt idx="54793">
                  <c:v>-5.0554299999999996E-3</c:v>
                </c:pt>
                <c:pt idx="54794" formatCode="0.00E+00">
                  <c:v>-2.1104800000000001E-3</c:v>
                </c:pt>
                <c:pt idx="54795">
                  <c:v>-3.3845899999999998E-3</c:v>
                </c:pt>
                <c:pt idx="54796">
                  <c:v>-1.92785E-2</c:v>
                </c:pt>
                <c:pt idx="54797">
                  <c:v>-1.6405099999999999E-2</c:v>
                </c:pt>
                <c:pt idx="54798">
                  <c:v>-6.1645500000000004E-3</c:v>
                </c:pt>
                <c:pt idx="54799">
                  <c:v>-1.31664E-2</c:v>
                </c:pt>
                <c:pt idx="54800">
                  <c:v>-2.4686799999999998E-2</c:v>
                </c:pt>
                <c:pt idx="54801">
                  <c:v>-5.8860800000000001E-3</c:v>
                </c:pt>
                <c:pt idx="54802">
                  <c:v>-2.47087E-2</c:v>
                </c:pt>
                <c:pt idx="54803">
                  <c:v>-2.19898E-2</c:v>
                </c:pt>
                <c:pt idx="54804">
                  <c:v>-2.2765199999999999E-2</c:v>
                </c:pt>
                <c:pt idx="54805">
                  <c:v>-2.3817100000000001E-2</c:v>
                </c:pt>
                <c:pt idx="54806">
                  <c:v>-1.9655200000000001E-2</c:v>
                </c:pt>
                <c:pt idx="54807">
                  <c:v>-9.1276199999999995E-3</c:v>
                </c:pt>
                <c:pt idx="54808">
                  <c:v>-2.6736300000000001E-2</c:v>
                </c:pt>
                <c:pt idx="54809">
                  <c:v>-3.19901E-2</c:v>
                </c:pt>
                <c:pt idx="54810">
                  <c:v>-2.5591900000000001E-2</c:v>
                </c:pt>
                <c:pt idx="54811">
                  <c:v>-1.5740400000000002E-2</c:v>
                </c:pt>
                <c:pt idx="54812">
                  <c:v>-1.7495199999999999E-2</c:v>
                </c:pt>
                <c:pt idx="54813">
                  <c:v>-2.20051E-2</c:v>
                </c:pt>
                <c:pt idx="54814">
                  <c:v>-2.2496200000000001E-2</c:v>
                </c:pt>
                <c:pt idx="54815">
                  <c:v>-9.19151E-3</c:v>
                </c:pt>
                <c:pt idx="54816">
                  <c:v>-9.3755699999999997E-3</c:v>
                </c:pt>
                <c:pt idx="54817">
                  <c:v>-3.2040600000000002E-2</c:v>
                </c:pt>
                <c:pt idx="54818">
                  <c:v>-2.09599E-2</c:v>
                </c:pt>
                <c:pt idx="54819">
                  <c:v>-3.2373399999999997E-2</c:v>
                </c:pt>
                <c:pt idx="54820">
                  <c:v>-2.2539099999999999E-2</c:v>
                </c:pt>
                <c:pt idx="54821">
                  <c:v>-3.3476800000000001E-2</c:v>
                </c:pt>
                <c:pt idx="54822">
                  <c:v>-3.1669599999999999E-2</c:v>
                </c:pt>
                <c:pt idx="54823">
                  <c:v>-2.6995700000000001E-2</c:v>
                </c:pt>
                <c:pt idx="54824">
                  <c:v>-1.00374E-2</c:v>
                </c:pt>
                <c:pt idx="54825">
                  <c:v>-2.6648499999999999E-2</c:v>
                </c:pt>
                <c:pt idx="54826">
                  <c:v>-4.2944000000000003E-2</c:v>
                </c:pt>
                <c:pt idx="54827">
                  <c:v>-3.6670700000000001E-2</c:v>
                </c:pt>
                <c:pt idx="54828">
                  <c:v>-2.62451E-3</c:v>
                </c:pt>
                <c:pt idx="54829">
                  <c:v>-2.69041E-2</c:v>
                </c:pt>
                <c:pt idx="54830">
                  <c:v>-3.3868799999999998E-2</c:v>
                </c:pt>
                <c:pt idx="54831">
                  <c:v>-3.8454099999999998E-2</c:v>
                </c:pt>
                <c:pt idx="54832">
                  <c:v>-2.6760099999999998E-2</c:v>
                </c:pt>
                <c:pt idx="54833">
                  <c:v>-1.8024399999999999E-2</c:v>
                </c:pt>
                <c:pt idx="54834">
                  <c:v>-3.3446299999999998E-2</c:v>
                </c:pt>
                <c:pt idx="54835">
                  <c:v>-3.3531199999999997E-2</c:v>
                </c:pt>
                <c:pt idx="54836">
                  <c:v>-5.1240899999999999E-2</c:v>
                </c:pt>
                <c:pt idx="54837">
                  <c:v>-1.5714599999999999E-2</c:v>
                </c:pt>
                <c:pt idx="54838">
                  <c:v>-3.6051800000000002E-2</c:v>
                </c:pt>
                <c:pt idx="54839">
                  <c:v>-2.0945499999999999E-2</c:v>
                </c:pt>
                <c:pt idx="54840">
                  <c:v>-3.4401899999999999E-2</c:v>
                </c:pt>
                <c:pt idx="54841">
                  <c:v>-7.7743500000000002E-3</c:v>
                </c:pt>
                <c:pt idx="54842">
                  <c:v>-1.4517800000000001E-2</c:v>
                </c:pt>
                <c:pt idx="54843">
                  <c:v>-3.1178500000000001E-2</c:v>
                </c:pt>
                <c:pt idx="54844">
                  <c:v>-3.1079300000000001E-2</c:v>
                </c:pt>
                <c:pt idx="54845">
                  <c:v>-2.3008299999999999E-2</c:v>
                </c:pt>
                <c:pt idx="54846">
                  <c:v>-6.1941100000000001E-3</c:v>
                </c:pt>
                <c:pt idx="54847">
                  <c:v>-1.6241100000000001E-2</c:v>
                </c:pt>
                <c:pt idx="54848">
                  <c:v>-1.5750900000000002E-2</c:v>
                </c:pt>
                <c:pt idx="54849">
                  <c:v>-2.6965099999999999E-2</c:v>
                </c:pt>
                <c:pt idx="54850" formatCode="0.00E+00">
                  <c:v>-4.3430300000000003E-3</c:v>
                </c:pt>
                <c:pt idx="54851">
                  <c:v>-3.14293E-2</c:v>
                </c:pt>
                <c:pt idx="54852">
                  <c:v>-1.22557E-2</c:v>
                </c:pt>
                <c:pt idx="54853">
                  <c:v>-1.97372E-2</c:v>
                </c:pt>
                <c:pt idx="54854">
                  <c:v>-1.22433E-2</c:v>
                </c:pt>
                <c:pt idx="54855">
                  <c:v>-6.3180900000000002E-3</c:v>
                </c:pt>
                <c:pt idx="54856">
                  <c:v>-2.71664E-2</c:v>
                </c:pt>
                <c:pt idx="54857">
                  <c:v>-4.6720499999999996E-3</c:v>
                </c:pt>
                <c:pt idx="54858">
                  <c:v>-1.30758E-2</c:v>
                </c:pt>
                <c:pt idx="54859">
                  <c:v>5.7439800000000001E-3</c:v>
                </c:pt>
                <c:pt idx="54860">
                  <c:v>-2.8778100000000001E-2</c:v>
                </c:pt>
                <c:pt idx="54861">
                  <c:v>-1.8942799999999999E-2</c:v>
                </c:pt>
                <c:pt idx="54862">
                  <c:v>-7.9917900000000001E-4</c:v>
                </c:pt>
                <c:pt idx="54863">
                  <c:v>-1.6926799999999999E-2</c:v>
                </c:pt>
                <c:pt idx="54864">
                  <c:v>-1.0376E-2</c:v>
                </c:pt>
                <c:pt idx="54865">
                  <c:v>-2.43378E-2</c:v>
                </c:pt>
                <c:pt idx="54866">
                  <c:v>-1.9891699999999998E-2</c:v>
                </c:pt>
                <c:pt idx="54867">
                  <c:v>-1.6565300000000002E-2</c:v>
                </c:pt>
                <c:pt idx="54868">
                  <c:v>-2.5861700000000001E-2</c:v>
                </c:pt>
                <c:pt idx="54869">
                  <c:v>-1.73473E-2</c:v>
                </c:pt>
                <c:pt idx="54870">
                  <c:v>-2.12421E-2</c:v>
                </c:pt>
                <c:pt idx="54871">
                  <c:v>-1.8996200000000001E-2</c:v>
                </c:pt>
                <c:pt idx="54872">
                  <c:v>-1.4844899999999999E-2</c:v>
                </c:pt>
                <c:pt idx="54873">
                  <c:v>-1.51691E-2</c:v>
                </c:pt>
                <c:pt idx="54874">
                  <c:v>-2.0376200000000001E-2</c:v>
                </c:pt>
                <c:pt idx="54875">
                  <c:v>-1.55087E-2</c:v>
                </c:pt>
                <c:pt idx="54876">
                  <c:v>-1.2238499999999999E-2</c:v>
                </c:pt>
                <c:pt idx="54877">
                  <c:v>-1.9170800000000002E-2</c:v>
                </c:pt>
                <c:pt idx="54878">
                  <c:v>-3.37982E-2</c:v>
                </c:pt>
                <c:pt idx="54879">
                  <c:v>-3.12395E-2</c:v>
                </c:pt>
                <c:pt idx="54880">
                  <c:v>-3.6162399999999997E-2</c:v>
                </c:pt>
                <c:pt idx="54881">
                  <c:v>-2.5393499999999999E-2</c:v>
                </c:pt>
                <c:pt idx="54882">
                  <c:v>-3.2816900000000003E-2</c:v>
                </c:pt>
                <c:pt idx="54883">
                  <c:v>-3.0514699999999999E-2</c:v>
                </c:pt>
                <c:pt idx="54884">
                  <c:v>-4.5352000000000003E-2</c:v>
                </c:pt>
                <c:pt idx="54885">
                  <c:v>-3.9343799999999998E-2</c:v>
                </c:pt>
                <c:pt idx="54886">
                  <c:v>-2.0608899999999999E-2</c:v>
                </c:pt>
                <c:pt idx="54887">
                  <c:v>-2.58064E-2</c:v>
                </c:pt>
                <c:pt idx="54888">
                  <c:v>-3.7369699999999999E-2</c:v>
                </c:pt>
                <c:pt idx="54889">
                  <c:v>-4.9202000000000003E-2</c:v>
                </c:pt>
                <c:pt idx="54890">
                  <c:v>-3.4566899999999998E-2</c:v>
                </c:pt>
                <c:pt idx="54891">
                  <c:v>-2.8308900000000001E-2</c:v>
                </c:pt>
                <c:pt idx="54892">
                  <c:v>-4.3654400000000003E-2</c:v>
                </c:pt>
                <c:pt idx="54893">
                  <c:v>-3.7474599999999997E-2</c:v>
                </c:pt>
                <c:pt idx="54894">
                  <c:v>-5.25341E-2</c:v>
                </c:pt>
                <c:pt idx="54895">
                  <c:v>-3.1817400000000003E-2</c:v>
                </c:pt>
                <c:pt idx="54896">
                  <c:v>-3.9197000000000003E-2</c:v>
                </c:pt>
                <c:pt idx="54897">
                  <c:v>-3.42207E-2</c:v>
                </c:pt>
                <c:pt idx="54898">
                  <c:v>-3.3179300000000002E-2</c:v>
                </c:pt>
                <c:pt idx="54899">
                  <c:v>-4.3133699999999997E-2</c:v>
                </c:pt>
                <c:pt idx="54900">
                  <c:v>-4.2918199999999997E-2</c:v>
                </c:pt>
                <c:pt idx="54901">
                  <c:v>-3.9627099999999998E-2</c:v>
                </c:pt>
                <c:pt idx="54902" formatCode="0.00E+00">
                  <c:v>-2.4278600000000001E-2</c:v>
                </c:pt>
                <c:pt idx="54903">
                  <c:v>-3.6169100000000003E-2</c:v>
                </c:pt>
                <c:pt idx="54904">
                  <c:v>-1.41993E-2</c:v>
                </c:pt>
                <c:pt idx="54905">
                  <c:v>-4.1918799999999999E-2</c:v>
                </c:pt>
                <c:pt idx="54906">
                  <c:v>-3.28197E-2</c:v>
                </c:pt>
                <c:pt idx="54907">
                  <c:v>-6.0896899999999997E-2</c:v>
                </c:pt>
                <c:pt idx="54908">
                  <c:v>-2.8334600000000001E-2</c:v>
                </c:pt>
                <c:pt idx="54909">
                  <c:v>-2.9251099999999999E-2</c:v>
                </c:pt>
                <c:pt idx="54910">
                  <c:v>-5.1533700000000002E-2</c:v>
                </c:pt>
                <c:pt idx="54911">
                  <c:v>-2.31495E-2</c:v>
                </c:pt>
                <c:pt idx="54912">
                  <c:v>-4.8873899999999998E-2</c:v>
                </c:pt>
                <c:pt idx="54913">
                  <c:v>-2.6460600000000001E-2</c:v>
                </c:pt>
                <c:pt idx="54914">
                  <c:v>-4.10318E-2</c:v>
                </c:pt>
                <c:pt idx="54915">
                  <c:v>-2.6467299999999999E-2</c:v>
                </c:pt>
                <c:pt idx="54916">
                  <c:v>-3.2324800000000001E-2</c:v>
                </c:pt>
                <c:pt idx="54917">
                  <c:v>-2.4591399999999999E-2</c:v>
                </c:pt>
                <c:pt idx="54918">
                  <c:v>-2.2787100000000001E-2</c:v>
                </c:pt>
                <c:pt idx="54919">
                  <c:v>-3.4592600000000001E-2</c:v>
                </c:pt>
                <c:pt idx="54920" formatCode="0.00E+00">
                  <c:v>-7.6990100000000001E-3</c:v>
                </c:pt>
                <c:pt idx="54921">
                  <c:v>-2.5213200000000002E-2</c:v>
                </c:pt>
                <c:pt idx="54922">
                  <c:v>-1.3058699999999999E-2</c:v>
                </c:pt>
                <c:pt idx="54923">
                  <c:v>-3.5984000000000002E-2</c:v>
                </c:pt>
                <c:pt idx="54924">
                  <c:v>-3.6894799999999998E-2</c:v>
                </c:pt>
                <c:pt idx="54925">
                  <c:v>-3.6063199999999997E-2</c:v>
                </c:pt>
                <c:pt idx="54926">
                  <c:v>-3.5767599999999997E-2</c:v>
                </c:pt>
                <c:pt idx="54927">
                  <c:v>-4.4359200000000001E-2</c:v>
                </c:pt>
                <c:pt idx="54928">
                  <c:v>-2.79732E-2</c:v>
                </c:pt>
                <c:pt idx="54929">
                  <c:v>-5.37872E-3</c:v>
                </c:pt>
                <c:pt idx="54930">
                  <c:v>-2.3011199999999999E-2</c:v>
                </c:pt>
                <c:pt idx="54931">
                  <c:v>-3.7769299999999999E-2</c:v>
                </c:pt>
                <c:pt idx="54932">
                  <c:v>-3.0903799999999999E-2</c:v>
                </c:pt>
                <c:pt idx="54933">
                  <c:v>7.5817099999999998E-4</c:v>
                </c:pt>
                <c:pt idx="54934">
                  <c:v>-3.90005E-2</c:v>
                </c:pt>
                <c:pt idx="54935">
                  <c:v>-1.22194E-2</c:v>
                </c:pt>
                <c:pt idx="54936">
                  <c:v>-3.03469E-2</c:v>
                </c:pt>
                <c:pt idx="54937">
                  <c:v>-1.6822799999999999E-2</c:v>
                </c:pt>
                <c:pt idx="54938">
                  <c:v>-9.55868E-3</c:v>
                </c:pt>
                <c:pt idx="54939">
                  <c:v>-3.49045E-3</c:v>
                </c:pt>
                <c:pt idx="54940">
                  <c:v>-1.4953599999999999E-2</c:v>
                </c:pt>
                <c:pt idx="54941">
                  <c:v>-1.6055099999999999E-2</c:v>
                </c:pt>
                <c:pt idx="54942">
                  <c:v>5.7907100000000001E-3</c:v>
                </c:pt>
                <c:pt idx="54943">
                  <c:v>-4.68922E-3</c:v>
                </c:pt>
                <c:pt idx="54944">
                  <c:v>-6.9026900000000004E-3</c:v>
                </c:pt>
                <c:pt idx="54945">
                  <c:v>-3.6249199999999998E-3</c:v>
                </c:pt>
                <c:pt idx="54946">
                  <c:v>-2.1215399999999999E-2</c:v>
                </c:pt>
                <c:pt idx="54947">
                  <c:v>-1.1797000000000001E-3</c:v>
                </c:pt>
                <c:pt idx="54948">
                  <c:v>-2.2411299999999999E-2</c:v>
                </c:pt>
                <c:pt idx="54949">
                  <c:v>-1.04942E-2</c:v>
                </c:pt>
                <c:pt idx="54950">
                  <c:v>-6.6938400000000004E-3</c:v>
                </c:pt>
                <c:pt idx="54951">
                  <c:v>1.22395E-2</c:v>
                </c:pt>
                <c:pt idx="54952">
                  <c:v>-4.3106100000000003E-3</c:v>
                </c:pt>
                <c:pt idx="54953">
                  <c:v>-1.34068E-2</c:v>
                </c:pt>
                <c:pt idx="54954">
                  <c:v>-5.4836299999999998E-3</c:v>
                </c:pt>
                <c:pt idx="54955">
                  <c:v>-1.0024099999999999E-2</c:v>
                </c:pt>
                <c:pt idx="54956">
                  <c:v>-3.3483499999999999E-3</c:v>
                </c:pt>
                <c:pt idx="54957">
                  <c:v>-1.19705E-2</c:v>
                </c:pt>
                <c:pt idx="54958">
                  <c:v>-9.2983200000000001E-4</c:v>
                </c:pt>
                <c:pt idx="54959">
                  <c:v>3.0317299999999998E-3</c:v>
                </c:pt>
                <c:pt idx="54960">
                  <c:v>-8.3150900000000007E-3</c:v>
                </c:pt>
                <c:pt idx="54961">
                  <c:v>-1.29757E-2</c:v>
                </c:pt>
                <c:pt idx="54962">
                  <c:v>3.9186500000000001E-3</c:v>
                </c:pt>
                <c:pt idx="54963">
                  <c:v>-8.3198500000000002E-3</c:v>
                </c:pt>
                <c:pt idx="54964">
                  <c:v>-9.1686200000000006E-3</c:v>
                </c:pt>
                <c:pt idx="54965">
                  <c:v>-7.6446500000000002E-3</c:v>
                </c:pt>
                <c:pt idx="54966">
                  <c:v>-4.1399000000000002E-3</c:v>
                </c:pt>
                <c:pt idx="54967">
                  <c:v>5.0544700000000001E-3</c:v>
                </c:pt>
                <c:pt idx="54968">
                  <c:v>-2.5749200000000001E-4</c:v>
                </c:pt>
                <c:pt idx="54969">
                  <c:v>8.6097699999999992E-3</c:v>
                </c:pt>
                <c:pt idx="54970">
                  <c:v>-1.7337800000000001E-3</c:v>
                </c:pt>
                <c:pt idx="54971">
                  <c:v>9.7207999999999999E-3</c:v>
                </c:pt>
                <c:pt idx="54972">
                  <c:v>-3.7565200000000002E-3</c:v>
                </c:pt>
                <c:pt idx="54973">
                  <c:v>-1.52969E-3</c:v>
                </c:pt>
                <c:pt idx="54974">
                  <c:v>-5.0620999999999999E-3</c:v>
                </c:pt>
                <c:pt idx="54975">
                  <c:v>2.7504000000000001E-3</c:v>
                </c:pt>
                <c:pt idx="54976">
                  <c:v>1.17865E-2</c:v>
                </c:pt>
                <c:pt idx="54977">
                  <c:v>-6.8111400000000002E-3</c:v>
                </c:pt>
                <c:pt idx="54978">
                  <c:v>1.3351400000000001E-3</c:v>
                </c:pt>
                <c:pt idx="54979">
                  <c:v>-9.9706599999999992E-3</c:v>
                </c:pt>
                <c:pt idx="54980">
                  <c:v>1.2296700000000001E-2</c:v>
                </c:pt>
                <c:pt idx="54981">
                  <c:v>-2.44808E-3</c:v>
                </c:pt>
                <c:pt idx="54982">
                  <c:v>5.2633300000000001E-3</c:v>
                </c:pt>
                <c:pt idx="54983">
                  <c:v>-4.3725999999999999E-3</c:v>
                </c:pt>
                <c:pt idx="54984" formatCode="0.00E+00">
                  <c:v>-4.9047500000000003E-3</c:v>
                </c:pt>
                <c:pt idx="54985">
                  <c:v>1.7712599999999998E-2</c:v>
                </c:pt>
                <c:pt idx="54986">
                  <c:v>-7.9650899999999993E-3</c:v>
                </c:pt>
                <c:pt idx="54987">
                  <c:v>-1.9276600000000001E-2</c:v>
                </c:pt>
                <c:pt idx="54988">
                  <c:v>4.0350000000000004E-3</c:v>
                </c:pt>
                <c:pt idx="54989">
                  <c:v>-2.13623E-4</c:v>
                </c:pt>
                <c:pt idx="54990">
                  <c:v>-9.47952E-3</c:v>
                </c:pt>
                <c:pt idx="54991">
                  <c:v>-5.4473899999999999E-3</c:v>
                </c:pt>
                <c:pt idx="54992">
                  <c:v>-7.8229900000000002E-3</c:v>
                </c:pt>
                <c:pt idx="54993">
                  <c:v>-8.7242099999999996E-3</c:v>
                </c:pt>
                <c:pt idx="54994">
                  <c:v>-5.4016100000000003E-3</c:v>
                </c:pt>
                <c:pt idx="54995">
                  <c:v>-8.5487400000000009E-3</c:v>
                </c:pt>
                <c:pt idx="54996">
                  <c:v>-4.9800900000000004E-3</c:v>
                </c:pt>
                <c:pt idx="54997">
                  <c:v>-1.24397E-2</c:v>
                </c:pt>
                <c:pt idx="54998">
                  <c:v>-1.8142700000000001E-2</c:v>
                </c:pt>
                <c:pt idx="54999">
                  <c:v>-1.7562899999999999E-2</c:v>
                </c:pt>
                <c:pt idx="55000">
                  <c:v>-1.4678999999999999E-2</c:v>
                </c:pt>
                <c:pt idx="55001">
                  <c:v>-1.30119E-2</c:v>
                </c:pt>
                <c:pt idx="55002">
                  <c:v>-1.6082800000000001E-2</c:v>
                </c:pt>
                <c:pt idx="55003">
                  <c:v>-8.9292499999999997E-3</c:v>
                </c:pt>
                <c:pt idx="55004">
                  <c:v>-1.7655400000000002E-2</c:v>
                </c:pt>
                <c:pt idx="55005">
                  <c:v>-1.2352E-2</c:v>
                </c:pt>
                <c:pt idx="55006">
                  <c:v>-8.9082699999999994E-3</c:v>
                </c:pt>
                <c:pt idx="55007" formatCode="0.00E+00">
                  <c:v>5.2452099999999999E-5</c:v>
                </c:pt>
                <c:pt idx="55008">
                  <c:v>-2.5062600000000001E-2</c:v>
                </c:pt>
                <c:pt idx="55009">
                  <c:v>-1.2926099999999999E-2</c:v>
                </c:pt>
                <c:pt idx="55010">
                  <c:v>-1.4329E-2</c:v>
                </c:pt>
                <c:pt idx="55011">
                  <c:v>-5.6638699999999997E-3</c:v>
                </c:pt>
                <c:pt idx="55012">
                  <c:v>-7.0362100000000002E-3</c:v>
                </c:pt>
                <c:pt idx="55013">
                  <c:v>-2.4927100000000001E-2</c:v>
                </c:pt>
                <c:pt idx="55014">
                  <c:v>-6.8817100000000001E-3</c:v>
                </c:pt>
                <c:pt idx="55015">
                  <c:v>-2.14348E-2</c:v>
                </c:pt>
                <c:pt idx="55016">
                  <c:v>1.0024999999999999E-2</c:v>
                </c:pt>
                <c:pt idx="55017">
                  <c:v>-1.42851E-2</c:v>
                </c:pt>
                <c:pt idx="55018">
                  <c:v>3.9586999999999999E-3</c:v>
                </c:pt>
                <c:pt idx="55019">
                  <c:v>-2.33469E-2</c:v>
                </c:pt>
                <c:pt idx="55020">
                  <c:v>-1.7223399999999999E-3</c:v>
                </c:pt>
                <c:pt idx="55021">
                  <c:v>-2.43273E-2</c:v>
                </c:pt>
                <c:pt idx="55022">
                  <c:v>-6.3295399999999998E-3</c:v>
                </c:pt>
                <c:pt idx="55023">
                  <c:v>5.1460300000000002E-3</c:v>
                </c:pt>
                <c:pt idx="55024">
                  <c:v>-5.5971099999999998E-3</c:v>
                </c:pt>
                <c:pt idx="55025">
                  <c:v>-6.5136000000000002E-4</c:v>
                </c:pt>
                <c:pt idx="55026">
                  <c:v>-1.37863E-2</c:v>
                </c:pt>
                <c:pt idx="55027">
                  <c:v>-3.2463100000000001E-3</c:v>
                </c:pt>
                <c:pt idx="55028">
                  <c:v>-2.1494900000000001E-2</c:v>
                </c:pt>
                <c:pt idx="55029">
                  <c:v>6.2179599999999998E-4</c:v>
                </c:pt>
                <c:pt idx="55030">
                  <c:v>-1.2574200000000001E-2</c:v>
                </c:pt>
                <c:pt idx="55031">
                  <c:v>-1.6853300000000002E-2</c:v>
                </c:pt>
                <c:pt idx="55032">
                  <c:v>-1.6098000000000001E-2</c:v>
                </c:pt>
                <c:pt idx="55033">
                  <c:v>-7.1687699999999997E-3</c:v>
                </c:pt>
                <c:pt idx="55034">
                  <c:v>5.5761300000000003E-3</c:v>
                </c:pt>
                <c:pt idx="55035">
                  <c:v>8.8605899999999998E-3</c:v>
                </c:pt>
                <c:pt idx="55036">
                  <c:v>-4.9648299999999999E-3</c:v>
                </c:pt>
                <c:pt idx="55037">
                  <c:v>-1.9025800000000001E-3</c:v>
                </c:pt>
                <c:pt idx="55038">
                  <c:v>-9.4413799999999997E-4</c:v>
                </c:pt>
                <c:pt idx="55039">
                  <c:v>-1.7491300000000001E-2</c:v>
                </c:pt>
                <c:pt idx="55040">
                  <c:v>1.0532400000000001E-2</c:v>
                </c:pt>
                <c:pt idx="55041">
                  <c:v>3.2396299999999999E-3</c:v>
                </c:pt>
                <c:pt idx="55042">
                  <c:v>4.5967099999999998E-4</c:v>
                </c:pt>
                <c:pt idx="55043" formatCode="0.00E+00">
                  <c:v>-1.0759400000000001E-2</c:v>
                </c:pt>
                <c:pt idx="55044">
                  <c:v>-4.37737E-4</c:v>
                </c:pt>
                <c:pt idx="55045">
                  <c:v>-2.5987599999999999E-3</c:v>
                </c:pt>
                <c:pt idx="55046">
                  <c:v>-1.4772400000000001E-3</c:v>
                </c:pt>
                <c:pt idx="55047">
                  <c:v>-2.0820600000000002E-2</c:v>
                </c:pt>
                <c:pt idx="55048">
                  <c:v>-4.4069299999999999E-3</c:v>
                </c:pt>
                <c:pt idx="55049">
                  <c:v>-6.2084200000000003E-4</c:v>
                </c:pt>
                <c:pt idx="55050">
                  <c:v>-7.2002399999999999E-4</c:v>
                </c:pt>
                <c:pt idx="55051">
                  <c:v>-1.7349199999999999E-2</c:v>
                </c:pt>
                <c:pt idx="55052">
                  <c:v>2.7551699999999999E-3</c:v>
                </c:pt>
                <c:pt idx="55053">
                  <c:v>1.2693400000000001E-3</c:v>
                </c:pt>
                <c:pt idx="55054">
                  <c:v>2.3975400000000001E-3</c:v>
                </c:pt>
                <c:pt idx="55055">
                  <c:v>6.0253099999999999E-3</c:v>
                </c:pt>
                <c:pt idx="55056">
                  <c:v>-5.6800799999999997E-3</c:v>
                </c:pt>
                <c:pt idx="55057">
                  <c:v>8.2836200000000002E-3</c:v>
                </c:pt>
                <c:pt idx="55058">
                  <c:v>2.0923600000000001E-3</c:v>
                </c:pt>
                <c:pt idx="55059">
                  <c:v>1.6334499999999998E-2</c:v>
                </c:pt>
                <c:pt idx="55060">
                  <c:v>-1.05028E-2</c:v>
                </c:pt>
                <c:pt idx="55061">
                  <c:v>7.5302099999999999E-3</c:v>
                </c:pt>
                <c:pt idx="55062">
                  <c:v>9.4728499999999997E-3</c:v>
                </c:pt>
                <c:pt idx="55063">
                  <c:v>7.36427E-3</c:v>
                </c:pt>
                <c:pt idx="55064">
                  <c:v>8.80623E-3</c:v>
                </c:pt>
                <c:pt idx="55065">
                  <c:v>9.1361999999999997E-4</c:v>
                </c:pt>
                <c:pt idx="55066">
                  <c:v>5.7125099999999996E-3</c:v>
                </c:pt>
                <c:pt idx="55067">
                  <c:v>1.00832E-2</c:v>
                </c:pt>
                <c:pt idx="55068">
                  <c:v>4.5499800000000003E-3</c:v>
                </c:pt>
                <c:pt idx="55069">
                  <c:v>-3.7899000000000001E-3</c:v>
                </c:pt>
                <c:pt idx="55070">
                  <c:v>1.68285E-2</c:v>
                </c:pt>
                <c:pt idx="55071">
                  <c:v>2.0215E-2</c:v>
                </c:pt>
                <c:pt idx="55072">
                  <c:v>1.6620599999999999E-2</c:v>
                </c:pt>
                <c:pt idx="55073">
                  <c:v>1.36242E-2</c:v>
                </c:pt>
                <c:pt idx="55074">
                  <c:v>1.9393899999999999E-2</c:v>
                </c:pt>
                <c:pt idx="55075">
                  <c:v>-2.3460399999999999E-4</c:v>
                </c:pt>
                <c:pt idx="55076">
                  <c:v>5.3062400000000003E-3</c:v>
                </c:pt>
                <c:pt idx="55077">
                  <c:v>8.4829299999999996E-3</c:v>
                </c:pt>
                <c:pt idx="55078">
                  <c:v>2.2579200000000001E-2</c:v>
                </c:pt>
                <c:pt idx="55079">
                  <c:v>8.9206700000000003E-3</c:v>
                </c:pt>
                <c:pt idx="55080">
                  <c:v>-1.0066E-2</c:v>
                </c:pt>
                <c:pt idx="55081">
                  <c:v>1.9949000000000001E-2</c:v>
                </c:pt>
                <c:pt idx="55082">
                  <c:v>3.10707E-3</c:v>
                </c:pt>
                <c:pt idx="55083">
                  <c:v>1.73063E-2</c:v>
                </c:pt>
                <c:pt idx="55084">
                  <c:v>-1.43204E-2</c:v>
                </c:pt>
                <c:pt idx="55085">
                  <c:v>2.7780499999999998E-3</c:v>
                </c:pt>
                <c:pt idx="55086">
                  <c:v>-2.6972800000000002E-2</c:v>
                </c:pt>
                <c:pt idx="55087">
                  <c:v>4.24385E-4</c:v>
                </c:pt>
                <c:pt idx="55088">
                  <c:v>-4.9591100000000003E-4</c:v>
                </c:pt>
                <c:pt idx="55089">
                  <c:v>1.7910000000000001E-3</c:v>
                </c:pt>
                <c:pt idx="55090">
                  <c:v>7.9622300000000007E-3</c:v>
                </c:pt>
                <c:pt idx="55091">
                  <c:v>5.1307699999999998E-3</c:v>
                </c:pt>
                <c:pt idx="55092">
                  <c:v>4.8608799999999997E-3</c:v>
                </c:pt>
                <c:pt idx="55093">
                  <c:v>1.41973E-2</c:v>
                </c:pt>
                <c:pt idx="55094">
                  <c:v>7.9765300000000008E-3</c:v>
                </c:pt>
                <c:pt idx="55095">
                  <c:v>9.4423300000000005E-3</c:v>
                </c:pt>
                <c:pt idx="55096">
                  <c:v>4.8437100000000002E-3</c:v>
                </c:pt>
                <c:pt idx="55097">
                  <c:v>-5.31578E-3</c:v>
                </c:pt>
                <c:pt idx="55098">
                  <c:v>2.4430299999999999E-2</c:v>
                </c:pt>
                <c:pt idx="55099">
                  <c:v>1.3313299999999999E-3</c:v>
                </c:pt>
                <c:pt idx="55100">
                  <c:v>3.2825500000000001E-2</c:v>
                </c:pt>
                <c:pt idx="55101">
                  <c:v>9.6902800000000008E-3</c:v>
                </c:pt>
                <c:pt idx="55102">
                  <c:v>1.31159E-2</c:v>
                </c:pt>
                <c:pt idx="55103">
                  <c:v>1.6379399999999999E-2</c:v>
                </c:pt>
                <c:pt idx="55104">
                  <c:v>9.0313000000000008E-3</c:v>
                </c:pt>
                <c:pt idx="55105">
                  <c:v>6.8645499999999996E-3</c:v>
                </c:pt>
                <c:pt idx="55106">
                  <c:v>1.9741099999999998E-3</c:v>
                </c:pt>
                <c:pt idx="55107">
                  <c:v>2.00977E-2</c:v>
                </c:pt>
                <c:pt idx="55108">
                  <c:v>2.1433799999999999E-2</c:v>
                </c:pt>
                <c:pt idx="55109">
                  <c:v>1.14374E-2</c:v>
                </c:pt>
                <c:pt idx="55110">
                  <c:v>9.1247600000000009E-3</c:v>
                </c:pt>
                <c:pt idx="55111">
                  <c:v>6.5422099999999997E-3</c:v>
                </c:pt>
                <c:pt idx="55112">
                  <c:v>8.9235300000000007E-3</c:v>
                </c:pt>
                <c:pt idx="55113">
                  <c:v>1.8796E-2</c:v>
                </c:pt>
                <c:pt idx="55114">
                  <c:v>4.0540699999999999E-3</c:v>
                </c:pt>
                <c:pt idx="55115">
                  <c:v>1.42097E-2</c:v>
                </c:pt>
                <c:pt idx="55116">
                  <c:v>-6.2684999999999998E-3</c:v>
                </c:pt>
                <c:pt idx="55117">
                  <c:v>2.8162E-2</c:v>
                </c:pt>
                <c:pt idx="55118">
                  <c:v>9.8171200000000004E-3</c:v>
                </c:pt>
                <c:pt idx="55119">
                  <c:v>2.1184000000000001E-2</c:v>
                </c:pt>
                <c:pt idx="55120">
                  <c:v>6.2942500000000004E-3</c:v>
                </c:pt>
                <c:pt idx="55121">
                  <c:v>7.5817099999999998E-4</c:v>
                </c:pt>
                <c:pt idx="55122">
                  <c:v>8.2683599999999996E-4</c:v>
                </c:pt>
                <c:pt idx="55123">
                  <c:v>5.9900300000000004E-3</c:v>
                </c:pt>
                <c:pt idx="55124">
                  <c:v>7.18975E-3</c:v>
                </c:pt>
                <c:pt idx="55125">
                  <c:v>1.49946E-2</c:v>
                </c:pt>
                <c:pt idx="55126">
                  <c:v>9.4947799999999995E-3</c:v>
                </c:pt>
                <c:pt idx="55127">
                  <c:v>1.0974899999999999E-2</c:v>
                </c:pt>
                <c:pt idx="55128">
                  <c:v>1.02673E-2</c:v>
                </c:pt>
                <c:pt idx="55129">
                  <c:v>1.0280599999999999E-3</c:v>
                </c:pt>
                <c:pt idx="55130">
                  <c:v>1.30329E-2</c:v>
                </c:pt>
                <c:pt idx="55131">
                  <c:v>-3.3245100000000001E-3</c:v>
                </c:pt>
                <c:pt idx="55132">
                  <c:v>8.4438299999999994E-3</c:v>
                </c:pt>
                <c:pt idx="55133">
                  <c:v>1.05124E-2</c:v>
                </c:pt>
                <c:pt idx="55134">
                  <c:v>3.2853100000000003E-2</c:v>
                </c:pt>
                <c:pt idx="55135">
                  <c:v>1.2649499999999999E-2</c:v>
                </c:pt>
                <c:pt idx="55136">
                  <c:v>2.7916900000000001E-2</c:v>
                </c:pt>
                <c:pt idx="55137">
                  <c:v>2.3508100000000001E-2</c:v>
                </c:pt>
                <c:pt idx="55138">
                  <c:v>1.1522299999999999E-2</c:v>
                </c:pt>
                <c:pt idx="55139">
                  <c:v>1.38683E-2</c:v>
                </c:pt>
                <c:pt idx="55140">
                  <c:v>9.6511800000000005E-4</c:v>
                </c:pt>
                <c:pt idx="55141">
                  <c:v>1.3193099999999999E-2</c:v>
                </c:pt>
                <c:pt idx="55142">
                  <c:v>2.12946E-2</c:v>
                </c:pt>
                <c:pt idx="55143">
                  <c:v>2.5579500000000002E-2</c:v>
                </c:pt>
                <c:pt idx="55144">
                  <c:v>2.1428099999999999E-2</c:v>
                </c:pt>
                <c:pt idx="55145">
                  <c:v>3.0016899999999999E-2</c:v>
                </c:pt>
                <c:pt idx="55146">
                  <c:v>2.69918E-2</c:v>
                </c:pt>
                <c:pt idx="55147">
                  <c:v>1.6998300000000001E-2</c:v>
                </c:pt>
                <c:pt idx="55148">
                  <c:v>1.9238499999999999E-2</c:v>
                </c:pt>
                <c:pt idx="55149">
                  <c:v>1.18113E-2</c:v>
                </c:pt>
                <c:pt idx="55150">
                  <c:v>3.34396E-2</c:v>
                </c:pt>
                <c:pt idx="55151">
                  <c:v>1.5188200000000001E-2</c:v>
                </c:pt>
                <c:pt idx="55152">
                  <c:v>2.40269E-2</c:v>
                </c:pt>
                <c:pt idx="55153">
                  <c:v>1.7219499999999999E-2</c:v>
                </c:pt>
                <c:pt idx="55154">
                  <c:v>1.30215E-2</c:v>
                </c:pt>
                <c:pt idx="55155">
                  <c:v>2.5045399999999999E-2</c:v>
                </c:pt>
                <c:pt idx="55156">
                  <c:v>1.9566500000000001E-2</c:v>
                </c:pt>
                <c:pt idx="55157">
                  <c:v>8.8748899999999999E-3</c:v>
                </c:pt>
                <c:pt idx="55158">
                  <c:v>3.0298199999999999E-3</c:v>
                </c:pt>
                <c:pt idx="55159">
                  <c:v>2.0026200000000001E-2</c:v>
                </c:pt>
                <c:pt idx="55160">
                  <c:v>-5.4874399999999997E-3</c:v>
                </c:pt>
                <c:pt idx="55161">
                  <c:v>1.8802599999999999E-2</c:v>
                </c:pt>
                <c:pt idx="55162">
                  <c:v>-2.2134799999999999E-3</c:v>
                </c:pt>
                <c:pt idx="55163">
                  <c:v>3.7164699999999999E-3</c:v>
                </c:pt>
                <c:pt idx="55164">
                  <c:v>1.4761E-2</c:v>
                </c:pt>
                <c:pt idx="55165">
                  <c:v>9.4747500000000005E-3</c:v>
                </c:pt>
                <c:pt idx="55166">
                  <c:v>1.8331500000000001E-2</c:v>
                </c:pt>
                <c:pt idx="55167">
                  <c:v>-9.47952E-3</c:v>
                </c:pt>
                <c:pt idx="55168">
                  <c:v>8.8777500000000002E-3</c:v>
                </c:pt>
                <c:pt idx="55169">
                  <c:v>-9.67979E-4</c:v>
                </c:pt>
                <c:pt idx="55170">
                  <c:v>4.7588300000000002E-4</c:v>
                </c:pt>
                <c:pt idx="55171">
                  <c:v>3.0899E-3</c:v>
                </c:pt>
                <c:pt idx="55172">
                  <c:v>1.11389E-3</c:v>
                </c:pt>
                <c:pt idx="55173">
                  <c:v>8.3637199999999998E-3</c:v>
                </c:pt>
                <c:pt idx="55174">
                  <c:v>1.0312099999999999E-2</c:v>
                </c:pt>
                <c:pt idx="55175">
                  <c:v>2.3633999999999999E-2</c:v>
                </c:pt>
                <c:pt idx="55176">
                  <c:v>1.29938E-2</c:v>
                </c:pt>
                <c:pt idx="55177">
                  <c:v>1.02224E-2</c:v>
                </c:pt>
                <c:pt idx="55178">
                  <c:v>1.10531E-2</c:v>
                </c:pt>
                <c:pt idx="55179">
                  <c:v>5.17178E-3</c:v>
                </c:pt>
                <c:pt idx="55180">
                  <c:v>2.0709000000000002E-2</c:v>
                </c:pt>
                <c:pt idx="55181">
                  <c:v>1.17083E-2</c:v>
                </c:pt>
                <c:pt idx="55182">
                  <c:v>4.3096499999999999E-3</c:v>
                </c:pt>
                <c:pt idx="55183">
                  <c:v>1.3676600000000001E-2</c:v>
                </c:pt>
                <c:pt idx="55184">
                  <c:v>1.1259099999999999E-2</c:v>
                </c:pt>
                <c:pt idx="55185">
                  <c:v>2.0407700000000001E-2</c:v>
                </c:pt>
                <c:pt idx="55186">
                  <c:v>1.9435899999999999E-2</c:v>
                </c:pt>
                <c:pt idx="55187">
                  <c:v>5.3195999999999998E-3</c:v>
                </c:pt>
                <c:pt idx="55188">
                  <c:v>9.9153499999999999E-3</c:v>
                </c:pt>
                <c:pt idx="55189">
                  <c:v>6.3009299999999997E-3</c:v>
                </c:pt>
                <c:pt idx="55190">
                  <c:v>3.6619199999999998E-2</c:v>
                </c:pt>
                <c:pt idx="55191">
                  <c:v>1.3603199999999999E-2</c:v>
                </c:pt>
                <c:pt idx="55192">
                  <c:v>1.92547E-2</c:v>
                </c:pt>
                <c:pt idx="55193">
                  <c:v>1.3924600000000001E-2</c:v>
                </c:pt>
                <c:pt idx="55194">
                  <c:v>1.37672E-2</c:v>
                </c:pt>
                <c:pt idx="55195">
                  <c:v>2.6389099999999999E-2</c:v>
                </c:pt>
                <c:pt idx="55196">
                  <c:v>3.1118399999999998E-3</c:v>
                </c:pt>
                <c:pt idx="55197">
                  <c:v>1.95484E-2</c:v>
                </c:pt>
                <c:pt idx="55198">
                  <c:v>9.9525499999999992E-3</c:v>
                </c:pt>
                <c:pt idx="55199">
                  <c:v>3.3283200000000001E-3</c:v>
                </c:pt>
                <c:pt idx="55200">
                  <c:v>1.8835999999999999E-2</c:v>
                </c:pt>
                <c:pt idx="55201">
                  <c:v>7.5130500000000003E-3</c:v>
                </c:pt>
                <c:pt idx="55202">
                  <c:v>2.3145700000000002E-2</c:v>
                </c:pt>
                <c:pt idx="55203">
                  <c:v>7.86304E-3</c:v>
                </c:pt>
                <c:pt idx="55204">
                  <c:v>1.29528E-2</c:v>
                </c:pt>
                <c:pt idx="55205">
                  <c:v>5.7306299999999996E-3</c:v>
                </c:pt>
                <c:pt idx="55206">
                  <c:v>8.8787100000000004E-4</c:v>
                </c:pt>
                <c:pt idx="55207">
                  <c:v>2.25086E-2</c:v>
                </c:pt>
                <c:pt idx="55208">
                  <c:v>1.0907200000000001E-2</c:v>
                </c:pt>
                <c:pt idx="55209">
                  <c:v>1.6501399999999999E-2</c:v>
                </c:pt>
                <c:pt idx="55210">
                  <c:v>-1.7175700000000001E-3</c:v>
                </c:pt>
                <c:pt idx="55211">
                  <c:v>1.2041100000000001E-2</c:v>
                </c:pt>
                <c:pt idx="55212">
                  <c:v>1.33381E-2</c:v>
                </c:pt>
                <c:pt idx="55213">
                  <c:v>9.9697099999999997E-3</c:v>
                </c:pt>
                <c:pt idx="55214">
                  <c:v>1.8062600000000001E-3</c:v>
                </c:pt>
                <c:pt idx="55215">
                  <c:v>1.40343E-2</c:v>
                </c:pt>
                <c:pt idx="55216">
                  <c:v>1.8794999999999999E-2</c:v>
                </c:pt>
                <c:pt idx="55217">
                  <c:v>2.42023E-2</c:v>
                </c:pt>
                <c:pt idx="55218">
                  <c:v>1.26429E-2</c:v>
                </c:pt>
                <c:pt idx="55219">
                  <c:v>2.1944999999999999E-2</c:v>
                </c:pt>
                <c:pt idx="55220">
                  <c:v>1.5129099999999999E-2</c:v>
                </c:pt>
                <c:pt idx="55221">
                  <c:v>1.2714400000000001E-2</c:v>
                </c:pt>
                <c:pt idx="55222">
                  <c:v>2.07853E-2</c:v>
                </c:pt>
                <c:pt idx="55223">
                  <c:v>1.3859700000000001E-2</c:v>
                </c:pt>
                <c:pt idx="55224">
                  <c:v>7.9050100000000005E-3</c:v>
                </c:pt>
                <c:pt idx="55225">
                  <c:v>1.56307E-3</c:v>
                </c:pt>
                <c:pt idx="55226">
                  <c:v>1.2146000000000001E-2</c:v>
                </c:pt>
                <c:pt idx="55227">
                  <c:v>1.55754E-2</c:v>
                </c:pt>
                <c:pt idx="55228">
                  <c:v>2.5062600000000001E-2</c:v>
                </c:pt>
                <c:pt idx="55229">
                  <c:v>7.9860699999999996E-3</c:v>
                </c:pt>
                <c:pt idx="55230">
                  <c:v>1.9206999999999998E-2</c:v>
                </c:pt>
                <c:pt idx="55231">
                  <c:v>-4.8160599999999996E-3</c:v>
                </c:pt>
                <c:pt idx="55232">
                  <c:v>3.8976700000000002E-3</c:v>
                </c:pt>
                <c:pt idx="55233">
                  <c:v>2.1033300000000001E-2</c:v>
                </c:pt>
                <c:pt idx="55234">
                  <c:v>5.3691900000000002E-3</c:v>
                </c:pt>
                <c:pt idx="55235">
                  <c:v>-1.51348E-3</c:v>
                </c:pt>
                <c:pt idx="55236">
                  <c:v>2.4299600000000001E-3</c:v>
                </c:pt>
                <c:pt idx="55237">
                  <c:v>2.89822E-3</c:v>
                </c:pt>
                <c:pt idx="55238">
                  <c:v>1.8454600000000002E-2</c:v>
                </c:pt>
                <c:pt idx="55239">
                  <c:v>-1.4031399999999999E-2</c:v>
                </c:pt>
                <c:pt idx="55240">
                  <c:v>-4.5108799999999999E-4</c:v>
                </c:pt>
                <c:pt idx="55241">
                  <c:v>9.8495500000000003E-3</c:v>
                </c:pt>
                <c:pt idx="55242">
                  <c:v>-4.3888099999999999E-3</c:v>
                </c:pt>
                <c:pt idx="55243">
                  <c:v>2.61116E-3</c:v>
                </c:pt>
                <c:pt idx="55244">
                  <c:v>-3.2548899999999999E-3</c:v>
                </c:pt>
                <c:pt idx="55245">
                  <c:v>1.87206E-2</c:v>
                </c:pt>
                <c:pt idx="55246">
                  <c:v>2.9792799999999999E-3</c:v>
                </c:pt>
                <c:pt idx="55247">
                  <c:v>-1.2936599999999999E-2</c:v>
                </c:pt>
                <c:pt idx="55248">
                  <c:v>-2.1018999999999999E-3</c:v>
                </c:pt>
                <c:pt idx="55249">
                  <c:v>-2.4204299999999999E-3</c:v>
                </c:pt>
                <c:pt idx="55250">
                  <c:v>2.3241E-3</c:v>
                </c:pt>
                <c:pt idx="55251">
                  <c:v>7.7886600000000002E-3</c:v>
                </c:pt>
                <c:pt idx="55252">
                  <c:v>-4.3010699999999999E-4</c:v>
                </c:pt>
                <c:pt idx="55253">
                  <c:v>8.1920599999999993E-3</c:v>
                </c:pt>
                <c:pt idx="55254">
                  <c:v>5.4359400000000002E-3</c:v>
                </c:pt>
                <c:pt idx="55255">
                  <c:v>-1.2124100000000001E-2</c:v>
                </c:pt>
                <c:pt idx="55256">
                  <c:v>-1.15738E-2</c:v>
                </c:pt>
                <c:pt idx="55257">
                  <c:v>6.0014700000000001E-3</c:v>
                </c:pt>
                <c:pt idx="55258">
                  <c:v>-4.12941E-4</c:v>
                </c:pt>
                <c:pt idx="55259">
                  <c:v>1.2216599999999999E-2</c:v>
                </c:pt>
                <c:pt idx="55260">
                  <c:v>5.1412599999999999E-3</c:v>
                </c:pt>
                <c:pt idx="55261">
                  <c:v>1.39999E-3</c:v>
                </c:pt>
                <c:pt idx="55262">
                  <c:v>-3.5886799999999999E-3</c:v>
                </c:pt>
                <c:pt idx="55263">
                  <c:v>-5.1870299999999996E-3</c:v>
                </c:pt>
                <c:pt idx="55264">
                  <c:v>-2.0074799999999999E-3</c:v>
                </c:pt>
                <c:pt idx="55265">
                  <c:v>-1.3114000000000001E-2</c:v>
                </c:pt>
                <c:pt idx="55266">
                  <c:v>-1.11103E-3</c:v>
                </c:pt>
                <c:pt idx="55267" formatCode="0.00E+00">
                  <c:v>7.5340300000000001E-5</c:v>
                </c:pt>
                <c:pt idx="55268">
                  <c:v>-6.1702700000000003E-3</c:v>
                </c:pt>
                <c:pt idx="55269">
                  <c:v>3.7202799999999999E-3</c:v>
                </c:pt>
                <c:pt idx="55270">
                  <c:v>-1.44777E-2</c:v>
                </c:pt>
                <c:pt idx="55271">
                  <c:v>3.7860900000000002E-3</c:v>
                </c:pt>
                <c:pt idx="55272">
                  <c:v>-5.6839E-4</c:v>
                </c:pt>
                <c:pt idx="55273">
                  <c:v>-3.5905799999999999E-3</c:v>
                </c:pt>
                <c:pt idx="55274">
                  <c:v>-1.11704E-2</c:v>
                </c:pt>
                <c:pt idx="55275">
                  <c:v>1.2297600000000001E-2</c:v>
                </c:pt>
                <c:pt idx="55276">
                  <c:v>-4.4412599999999998E-3</c:v>
                </c:pt>
                <c:pt idx="55277">
                  <c:v>2.44904E-3</c:v>
                </c:pt>
                <c:pt idx="55278">
                  <c:v>-3.8394900000000001E-3</c:v>
                </c:pt>
                <c:pt idx="55279">
                  <c:v>-1.3451599999999999E-2</c:v>
                </c:pt>
                <c:pt idx="55280">
                  <c:v>6.4725900000000003E-3</c:v>
                </c:pt>
                <c:pt idx="55281">
                  <c:v>-7.3862099999999998E-3</c:v>
                </c:pt>
                <c:pt idx="55282">
                  <c:v>4.6978000000000002E-3</c:v>
                </c:pt>
                <c:pt idx="55283">
                  <c:v>-1.58501E-3</c:v>
                </c:pt>
                <c:pt idx="55284">
                  <c:v>8.0289799999999998E-3</c:v>
                </c:pt>
                <c:pt idx="55285">
                  <c:v>8.9416500000000006E-3</c:v>
                </c:pt>
                <c:pt idx="55286">
                  <c:v>4.4956199999999997E-3</c:v>
                </c:pt>
                <c:pt idx="55287">
                  <c:v>6.1950699999999996E-3</c:v>
                </c:pt>
                <c:pt idx="55288">
                  <c:v>1.6783699999999999E-2</c:v>
                </c:pt>
                <c:pt idx="55289">
                  <c:v>-8.2416499999999997E-3</c:v>
                </c:pt>
                <c:pt idx="55290">
                  <c:v>3.6525700000000002E-4</c:v>
                </c:pt>
                <c:pt idx="55291">
                  <c:v>4.7769500000000003E-3</c:v>
                </c:pt>
                <c:pt idx="55292">
                  <c:v>7.2011899999999997E-3</c:v>
                </c:pt>
                <c:pt idx="55293">
                  <c:v>-1.55926E-3</c:v>
                </c:pt>
                <c:pt idx="55294">
                  <c:v>9.8247500000000001E-3</c:v>
                </c:pt>
                <c:pt idx="55295">
                  <c:v>-1.4858199999999999E-3</c:v>
                </c:pt>
                <c:pt idx="55296">
                  <c:v>4.2505299999999998E-3</c:v>
                </c:pt>
                <c:pt idx="55297">
                  <c:v>3.3254600000000001E-3</c:v>
                </c:pt>
                <c:pt idx="55298">
                  <c:v>9.8028200000000003E-3</c:v>
                </c:pt>
                <c:pt idx="55299">
                  <c:v>4.4841799999999999E-3</c:v>
                </c:pt>
                <c:pt idx="55300">
                  <c:v>1.1079800000000001E-2</c:v>
                </c:pt>
                <c:pt idx="55301">
                  <c:v>-6.9046000000000005E-4</c:v>
                </c:pt>
                <c:pt idx="55302">
                  <c:v>1.81675E-3</c:v>
                </c:pt>
                <c:pt idx="55303">
                  <c:v>1.7406499999999998E-2</c:v>
                </c:pt>
                <c:pt idx="55304">
                  <c:v>1.61743E-3</c:v>
                </c:pt>
                <c:pt idx="55305">
                  <c:v>2.0065299999999999E-3</c:v>
                </c:pt>
                <c:pt idx="55306">
                  <c:v>-2.9182399999999999E-4</c:v>
                </c:pt>
                <c:pt idx="55307">
                  <c:v>-7.5626399999999998E-3</c:v>
                </c:pt>
                <c:pt idx="55308">
                  <c:v>1.38283E-3</c:v>
                </c:pt>
                <c:pt idx="55309" formatCode="0.00E+00">
                  <c:v>9.1896100000000008E-3</c:v>
                </c:pt>
                <c:pt idx="55310">
                  <c:v>9.6540500000000008E-3</c:v>
                </c:pt>
                <c:pt idx="55311">
                  <c:v>1.6098E-3</c:v>
                </c:pt>
                <c:pt idx="55312">
                  <c:v>8.2950599999999999E-3</c:v>
                </c:pt>
                <c:pt idx="55313">
                  <c:v>5.5847199999999996E-3</c:v>
                </c:pt>
                <c:pt idx="55314">
                  <c:v>1.01023E-2</c:v>
                </c:pt>
                <c:pt idx="55315">
                  <c:v>1.8563300000000001E-2</c:v>
                </c:pt>
                <c:pt idx="55316">
                  <c:v>5.7249099999999997E-3</c:v>
                </c:pt>
                <c:pt idx="55317">
                  <c:v>1.40152E-2</c:v>
                </c:pt>
                <c:pt idx="55318" formatCode="0.00E+00">
                  <c:v>2.2684099999999999E-2</c:v>
                </c:pt>
                <c:pt idx="55319">
                  <c:v>1.9012500000000002E-2</c:v>
                </c:pt>
                <c:pt idx="55320">
                  <c:v>1.2318600000000001E-2</c:v>
                </c:pt>
                <c:pt idx="55321">
                  <c:v>1.9058200000000001E-2</c:v>
                </c:pt>
                <c:pt idx="55322">
                  <c:v>1.6949700000000002E-2</c:v>
                </c:pt>
                <c:pt idx="55323">
                  <c:v>1.8038700000000001E-2</c:v>
                </c:pt>
                <c:pt idx="55324">
                  <c:v>1.87464E-2</c:v>
                </c:pt>
                <c:pt idx="55325">
                  <c:v>2.03962E-2</c:v>
                </c:pt>
                <c:pt idx="55326">
                  <c:v>5.5789899999999998E-3</c:v>
                </c:pt>
                <c:pt idx="55327">
                  <c:v>1.43223E-2</c:v>
                </c:pt>
                <c:pt idx="55328">
                  <c:v>1.77479E-2</c:v>
                </c:pt>
                <c:pt idx="55329">
                  <c:v>2.2403699999999999E-2</c:v>
                </c:pt>
                <c:pt idx="55330">
                  <c:v>9.5958699999999994E-3</c:v>
                </c:pt>
                <c:pt idx="55331">
                  <c:v>8.5086799999999994E-3</c:v>
                </c:pt>
                <c:pt idx="55332">
                  <c:v>3.7050199999999998E-3</c:v>
                </c:pt>
                <c:pt idx="55333">
                  <c:v>1.31016E-2</c:v>
                </c:pt>
                <c:pt idx="55334">
                  <c:v>5.5408499999999995E-4</c:v>
                </c:pt>
                <c:pt idx="55335">
                  <c:v>8.7165799999999998E-3</c:v>
                </c:pt>
                <c:pt idx="55336">
                  <c:v>3.2072099999999998E-3</c:v>
                </c:pt>
                <c:pt idx="55337">
                  <c:v>2.2707000000000001E-3</c:v>
                </c:pt>
                <c:pt idx="55338">
                  <c:v>9.4919199999999992E-3</c:v>
                </c:pt>
                <c:pt idx="55339">
                  <c:v>8.5544600000000005E-4</c:v>
                </c:pt>
                <c:pt idx="55340">
                  <c:v>3.8080200000000001E-3</c:v>
                </c:pt>
                <c:pt idx="55341">
                  <c:v>1.6021699999999999E-4</c:v>
                </c:pt>
                <c:pt idx="55342">
                  <c:v>3.5028500000000001E-3</c:v>
                </c:pt>
                <c:pt idx="55343" formatCode="0.00E+00">
                  <c:v>2.6702900000000001E-5</c:v>
                </c:pt>
                <c:pt idx="55344">
                  <c:v>6.8092300000000005E-4</c:v>
                </c:pt>
                <c:pt idx="55345">
                  <c:v>5.7678199999999999E-3</c:v>
                </c:pt>
                <c:pt idx="55346">
                  <c:v>1.6005499999999999E-2</c:v>
                </c:pt>
                <c:pt idx="55347">
                  <c:v>2.1016099999999999E-2</c:v>
                </c:pt>
                <c:pt idx="55348">
                  <c:v>2.0999899999999999E-3</c:v>
                </c:pt>
                <c:pt idx="55349">
                  <c:v>7.4863400000000002E-3</c:v>
                </c:pt>
                <c:pt idx="55350">
                  <c:v>-2.9363599999999998E-3</c:v>
                </c:pt>
                <c:pt idx="55351">
                  <c:v>2.23923E-2</c:v>
                </c:pt>
                <c:pt idx="55352">
                  <c:v>1.16215E-2</c:v>
                </c:pt>
                <c:pt idx="55353">
                  <c:v>7.0161800000000003E-3</c:v>
                </c:pt>
                <c:pt idx="55354">
                  <c:v>2.0011899999999999E-2</c:v>
                </c:pt>
                <c:pt idx="55355">
                  <c:v>2.7303700000000002E-3</c:v>
                </c:pt>
                <c:pt idx="55356">
                  <c:v>2.4250000000000001E-2</c:v>
                </c:pt>
                <c:pt idx="55357">
                  <c:v>7.8430199999999992E-3</c:v>
                </c:pt>
                <c:pt idx="55358">
                  <c:v>1.5523E-2</c:v>
                </c:pt>
                <c:pt idx="55359">
                  <c:v>7.2221799999999999E-3</c:v>
                </c:pt>
                <c:pt idx="55360">
                  <c:v>8.5573200000000002E-3</c:v>
                </c:pt>
                <c:pt idx="55361">
                  <c:v>-3.0803699999999998E-3</c:v>
                </c:pt>
                <c:pt idx="55362">
                  <c:v>-2.6359600000000001E-3</c:v>
                </c:pt>
                <c:pt idx="55363">
                  <c:v>-2.56538E-4</c:v>
                </c:pt>
                <c:pt idx="55364">
                  <c:v>1.4190699999999999E-3</c:v>
                </c:pt>
                <c:pt idx="55365">
                  <c:v>-1.00231E-2</c:v>
                </c:pt>
                <c:pt idx="55366">
                  <c:v>-8.41141E-4</c:v>
                </c:pt>
                <c:pt idx="55367">
                  <c:v>2.62356E-3</c:v>
                </c:pt>
                <c:pt idx="55368">
                  <c:v>1.06897E-2</c:v>
                </c:pt>
                <c:pt idx="55369">
                  <c:v>4.6587E-3</c:v>
                </c:pt>
                <c:pt idx="55370">
                  <c:v>-1.43623E-2</c:v>
                </c:pt>
                <c:pt idx="55371">
                  <c:v>-4.1847200000000003E-3</c:v>
                </c:pt>
                <c:pt idx="55372">
                  <c:v>-4.3392200000000004E-3</c:v>
                </c:pt>
                <c:pt idx="55373" formatCode="0.00E+00">
                  <c:v>-4.3869000000000003E-5</c:v>
                </c:pt>
                <c:pt idx="55374">
                  <c:v>-8.96454E-3</c:v>
                </c:pt>
                <c:pt idx="55375">
                  <c:v>-1.2579E-2</c:v>
                </c:pt>
                <c:pt idx="55376">
                  <c:v>-9.1180800000000006E-3</c:v>
                </c:pt>
                <c:pt idx="55377">
                  <c:v>-5.1965700000000002E-3</c:v>
                </c:pt>
                <c:pt idx="55378">
                  <c:v>-9.0846999999999994E-3</c:v>
                </c:pt>
                <c:pt idx="55379">
                  <c:v>-2.1953599999999999E-3</c:v>
                </c:pt>
                <c:pt idx="55380">
                  <c:v>-9.2124900000000003E-3</c:v>
                </c:pt>
                <c:pt idx="55381">
                  <c:v>7.4567799999999997E-3</c:v>
                </c:pt>
                <c:pt idx="55382">
                  <c:v>-9.4070400000000002E-3</c:v>
                </c:pt>
                <c:pt idx="55383">
                  <c:v>4.2676900000000002E-3</c:v>
                </c:pt>
                <c:pt idx="55384">
                  <c:v>8.0947899999999993E-3</c:v>
                </c:pt>
                <c:pt idx="55385">
                  <c:v>7.0953399999999995E-4</c:v>
                </c:pt>
                <c:pt idx="55386">
                  <c:v>8.0947899999999993E-3</c:v>
                </c:pt>
                <c:pt idx="55387">
                  <c:v>-4.8418000000000003E-3</c:v>
                </c:pt>
                <c:pt idx="55388">
                  <c:v>5.1250499999999999E-3</c:v>
                </c:pt>
                <c:pt idx="55389">
                  <c:v>-2.6817299999999998E-3</c:v>
                </c:pt>
                <c:pt idx="55390">
                  <c:v>1.0827099999999999E-2</c:v>
                </c:pt>
                <c:pt idx="55391">
                  <c:v>4.9486199999999999E-3</c:v>
                </c:pt>
                <c:pt idx="55392">
                  <c:v>-3.5162000000000001E-3</c:v>
                </c:pt>
                <c:pt idx="55393">
                  <c:v>2.0675699999999999E-3</c:v>
                </c:pt>
                <c:pt idx="55394">
                  <c:v>6.5050100000000003E-3</c:v>
                </c:pt>
                <c:pt idx="55395">
                  <c:v>-6.0653699999999998E-4</c:v>
                </c:pt>
                <c:pt idx="55396">
                  <c:v>-3.2367699999999999E-3</c:v>
                </c:pt>
                <c:pt idx="55397">
                  <c:v>1.7888100000000001E-2</c:v>
                </c:pt>
                <c:pt idx="55398">
                  <c:v>1.19972E-3</c:v>
                </c:pt>
                <c:pt idx="55399">
                  <c:v>3.1719199999999999E-3</c:v>
                </c:pt>
                <c:pt idx="55400">
                  <c:v>2.49672E-3</c:v>
                </c:pt>
                <c:pt idx="55401">
                  <c:v>1.6430899999999998E-2</c:v>
                </c:pt>
                <c:pt idx="55402">
                  <c:v>-1.0560999999999999E-2</c:v>
                </c:pt>
                <c:pt idx="55403">
                  <c:v>-6.2160499999999999E-3</c:v>
                </c:pt>
                <c:pt idx="55404">
                  <c:v>3.89194E-3</c:v>
                </c:pt>
                <c:pt idx="55405">
                  <c:v>1.39999E-3</c:v>
                </c:pt>
                <c:pt idx="55406">
                  <c:v>1.15862E-2</c:v>
                </c:pt>
                <c:pt idx="55407">
                  <c:v>-1.1205700000000001E-2</c:v>
                </c:pt>
                <c:pt idx="55408">
                  <c:v>1.3093E-2</c:v>
                </c:pt>
                <c:pt idx="55409">
                  <c:v>-1.1730200000000001E-3</c:v>
                </c:pt>
                <c:pt idx="55410">
                  <c:v>-7.1926100000000003E-3</c:v>
                </c:pt>
                <c:pt idx="55411">
                  <c:v>-7.2097799999999998E-3</c:v>
                </c:pt>
                <c:pt idx="55412">
                  <c:v>4.8303599999999997E-3</c:v>
                </c:pt>
                <c:pt idx="55413">
                  <c:v>-1.6444199999999999E-2</c:v>
                </c:pt>
                <c:pt idx="55414">
                  <c:v>3.4999800000000002E-3</c:v>
                </c:pt>
                <c:pt idx="55415">
                  <c:v>-9.1447799999999999E-3</c:v>
                </c:pt>
                <c:pt idx="55416">
                  <c:v>4.6844499999999997E-3</c:v>
                </c:pt>
                <c:pt idx="55417">
                  <c:v>2.4023099999999999E-3</c:v>
                </c:pt>
                <c:pt idx="55418">
                  <c:v>-2.5482199999999999E-3</c:v>
                </c:pt>
                <c:pt idx="55419">
                  <c:v>-2.5558500000000001E-4</c:v>
                </c:pt>
                <c:pt idx="55420">
                  <c:v>6.0491599999999996E-3</c:v>
                </c:pt>
                <c:pt idx="55421">
                  <c:v>3.1004000000000001E-3</c:v>
                </c:pt>
                <c:pt idx="55422">
                  <c:v>1.31416E-2</c:v>
                </c:pt>
                <c:pt idx="55423">
                  <c:v>2.2230100000000001E-3</c:v>
                </c:pt>
                <c:pt idx="55424">
                  <c:v>1.7867999999999998E-2</c:v>
                </c:pt>
                <c:pt idx="55425">
                  <c:v>-4.9972500000000002E-4</c:v>
                </c:pt>
                <c:pt idx="55426">
                  <c:v>1.4149699999999999E-2</c:v>
                </c:pt>
                <c:pt idx="55427">
                  <c:v>1.76144E-3</c:v>
                </c:pt>
                <c:pt idx="55428">
                  <c:v>9.2048600000000005E-3</c:v>
                </c:pt>
                <c:pt idx="55429">
                  <c:v>1.07841E-2</c:v>
                </c:pt>
                <c:pt idx="55430">
                  <c:v>-8.2740799999999996E-3</c:v>
                </c:pt>
                <c:pt idx="55431">
                  <c:v>-2.3784600000000002E-3</c:v>
                </c:pt>
                <c:pt idx="55432">
                  <c:v>-1.10273E-2</c:v>
                </c:pt>
                <c:pt idx="55433">
                  <c:v>9.7456000000000001E-3</c:v>
                </c:pt>
                <c:pt idx="55434">
                  <c:v>1.3978000000000001E-2</c:v>
                </c:pt>
                <c:pt idx="55435">
                  <c:v>9.7246199999999998E-3</c:v>
                </c:pt>
                <c:pt idx="55436">
                  <c:v>-5.7907100000000001E-3</c:v>
                </c:pt>
                <c:pt idx="55437">
                  <c:v>4.5041999999999999E-3</c:v>
                </c:pt>
                <c:pt idx="55438">
                  <c:v>1.12429E-2</c:v>
                </c:pt>
                <c:pt idx="55439">
                  <c:v>-3.9730099999999999E-3</c:v>
                </c:pt>
                <c:pt idx="55440">
                  <c:v>-6.4773599999999997E-3</c:v>
                </c:pt>
                <c:pt idx="55441">
                  <c:v>3.7174199999999999E-3</c:v>
                </c:pt>
                <c:pt idx="55442">
                  <c:v>2.4251899999999998E-3</c:v>
                </c:pt>
                <c:pt idx="55443">
                  <c:v>-7.4195900000000004E-4</c:v>
                </c:pt>
                <c:pt idx="55444">
                  <c:v>9.8457300000000005E-3</c:v>
                </c:pt>
                <c:pt idx="55445">
                  <c:v>5.8040599999999998E-3</c:v>
                </c:pt>
                <c:pt idx="55446">
                  <c:v>1.24788E-2</c:v>
                </c:pt>
                <c:pt idx="55447">
                  <c:v>1.4457700000000001E-3</c:v>
                </c:pt>
                <c:pt idx="55448">
                  <c:v>-3.1909899999999999E-3</c:v>
                </c:pt>
                <c:pt idx="55449">
                  <c:v>-9.2973699999999992E-3</c:v>
                </c:pt>
                <c:pt idx="55450">
                  <c:v>-2.3365E-3</c:v>
                </c:pt>
                <c:pt idx="55451">
                  <c:v>-3.5028500000000001E-3</c:v>
                </c:pt>
                <c:pt idx="55452">
                  <c:v>-1.59359E-3</c:v>
                </c:pt>
                <c:pt idx="55453">
                  <c:v>4.8751799999999998E-3</c:v>
                </c:pt>
                <c:pt idx="55454">
                  <c:v>2.57778E-3</c:v>
                </c:pt>
                <c:pt idx="55455">
                  <c:v>3.61824E-3</c:v>
                </c:pt>
                <c:pt idx="55456">
                  <c:v>1.05801E-2</c:v>
                </c:pt>
                <c:pt idx="55457">
                  <c:v>-7.7285799999999997E-3</c:v>
                </c:pt>
                <c:pt idx="55458">
                  <c:v>1.36814E-2</c:v>
                </c:pt>
                <c:pt idx="55459">
                  <c:v>-1.25475E-2</c:v>
                </c:pt>
                <c:pt idx="55460">
                  <c:v>2.46525E-3</c:v>
                </c:pt>
                <c:pt idx="55461">
                  <c:v>3.7507999999999999E-3</c:v>
                </c:pt>
                <c:pt idx="55462">
                  <c:v>-1.2038200000000001E-2</c:v>
                </c:pt>
                <c:pt idx="55463">
                  <c:v>-1.93501E-3</c:v>
                </c:pt>
                <c:pt idx="55464">
                  <c:v>6.0806300000000001E-3</c:v>
                </c:pt>
                <c:pt idx="55465">
                  <c:v>2.3450900000000002E-3</c:v>
                </c:pt>
                <c:pt idx="55466">
                  <c:v>-6.1798099999999998E-4</c:v>
                </c:pt>
                <c:pt idx="55467">
                  <c:v>-5.2604699999999997E-3</c:v>
                </c:pt>
                <c:pt idx="55468">
                  <c:v>-9.5825200000000006E-3</c:v>
                </c:pt>
                <c:pt idx="55469">
                  <c:v>-1.42317E-2</c:v>
                </c:pt>
                <c:pt idx="55470">
                  <c:v>-1.9735300000000001E-2</c:v>
                </c:pt>
                <c:pt idx="55471">
                  <c:v>1.0309200000000001E-3</c:v>
                </c:pt>
                <c:pt idx="55472">
                  <c:v>2.30503E-3</c:v>
                </c:pt>
                <c:pt idx="55473">
                  <c:v>-3.8814499999999998E-3</c:v>
                </c:pt>
                <c:pt idx="55474">
                  <c:v>2.3746499999999999E-3</c:v>
                </c:pt>
                <c:pt idx="55475">
                  <c:v>-5.7182300000000004E-3</c:v>
                </c:pt>
                <c:pt idx="55476">
                  <c:v>-1.1764500000000001E-2</c:v>
                </c:pt>
                <c:pt idx="55477">
                  <c:v>-1.9178400000000001E-3</c:v>
                </c:pt>
                <c:pt idx="55478">
                  <c:v>-8.2893399999999992E-3</c:v>
                </c:pt>
                <c:pt idx="55479">
                  <c:v>-4.9514800000000003E-3</c:v>
                </c:pt>
                <c:pt idx="55480">
                  <c:v>-1.8201800000000001E-2</c:v>
                </c:pt>
                <c:pt idx="55481">
                  <c:v>-5.0535199999999997E-3</c:v>
                </c:pt>
                <c:pt idx="55482">
                  <c:v>-1.5359899999999999E-2</c:v>
                </c:pt>
                <c:pt idx="55483">
                  <c:v>-4.16183E-3</c:v>
                </c:pt>
                <c:pt idx="55484">
                  <c:v>-1.4837299999999999E-2</c:v>
                </c:pt>
                <c:pt idx="55485">
                  <c:v>1.0547600000000001E-2</c:v>
                </c:pt>
                <c:pt idx="55486">
                  <c:v>-7.9650899999999993E-3</c:v>
                </c:pt>
                <c:pt idx="55487">
                  <c:v>-7.2803499999999997E-3</c:v>
                </c:pt>
                <c:pt idx="55488">
                  <c:v>4.0569300000000003E-3</c:v>
                </c:pt>
                <c:pt idx="55489">
                  <c:v>6.91605E-3</c:v>
                </c:pt>
                <c:pt idx="55490">
                  <c:v>9.82857E-3</c:v>
                </c:pt>
                <c:pt idx="55491">
                  <c:v>-1.7530400000000002E-2</c:v>
                </c:pt>
                <c:pt idx="55492">
                  <c:v>1.6923899999999999E-2</c:v>
                </c:pt>
                <c:pt idx="55493">
                  <c:v>1.2723E-2</c:v>
                </c:pt>
                <c:pt idx="55494">
                  <c:v>-4.5480700000000004E-3</c:v>
                </c:pt>
                <c:pt idx="55495">
                  <c:v>-6.7672699999999997E-3</c:v>
                </c:pt>
                <c:pt idx="55496">
                  <c:v>1.6347899999999999E-2</c:v>
                </c:pt>
                <c:pt idx="55497">
                  <c:v>5.1116900000000003E-3</c:v>
                </c:pt>
                <c:pt idx="55498">
                  <c:v>-8.7184900000000006E-3</c:v>
                </c:pt>
                <c:pt idx="55499">
                  <c:v>1.9355799999999999E-2</c:v>
                </c:pt>
                <c:pt idx="55500">
                  <c:v>-4.0512100000000004E-3</c:v>
                </c:pt>
                <c:pt idx="55501">
                  <c:v>5.7239500000000002E-3</c:v>
                </c:pt>
                <c:pt idx="55502">
                  <c:v>7.4367499999999998E-3</c:v>
                </c:pt>
                <c:pt idx="55503">
                  <c:v>1.61753E-2</c:v>
                </c:pt>
                <c:pt idx="55504">
                  <c:v>2.1915400000000001E-3</c:v>
                </c:pt>
                <c:pt idx="55505">
                  <c:v>1.51854E-2</c:v>
                </c:pt>
                <c:pt idx="55506">
                  <c:v>-5.3510700000000003E-3</c:v>
                </c:pt>
                <c:pt idx="55507">
                  <c:v>3.1948100000000002E-3</c:v>
                </c:pt>
                <c:pt idx="55508">
                  <c:v>1.77755E-2</c:v>
                </c:pt>
                <c:pt idx="55509">
                  <c:v>-4.7874500000000004E-3</c:v>
                </c:pt>
                <c:pt idx="55510">
                  <c:v>1.39828E-2</c:v>
                </c:pt>
                <c:pt idx="55511">
                  <c:v>7.5149500000000003E-3</c:v>
                </c:pt>
                <c:pt idx="55512">
                  <c:v>1.5115700000000001E-3</c:v>
                </c:pt>
                <c:pt idx="55513">
                  <c:v>1.5346500000000001E-2</c:v>
                </c:pt>
                <c:pt idx="55514">
                  <c:v>-8.0852500000000004E-3</c:v>
                </c:pt>
                <c:pt idx="55515">
                  <c:v>-9.0484599999999995E-3</c:v>
                </c:pt>
                <c:pt idx="55516">
                  <c:v>9.7770700000000006E-3</c:v>
                </c:pt>
                <c:pt idx="55517">
                  <c:v>-2.49767E-3</c:v>
                </c:pt>
                <c:pt idx="55518">
                  <c:v>1.47209E-2</c:v>
                </c:pt>
                <c:pt idx="55519">
                  <c:v>1.00803E-3</c:v>
                </c:pt>
                <c:pt idx="55520">
                  <c:v>-3.13759E-3</c:v>
                </c:pt>
                <c:pt idx="55521">
                  <c:v>-1.48773E-3</c:v>
                </c:pt>
                <c:pt idx="55522">
                  <c:v>-6.1559700000000002E-3</c:v>
                </c:pt>
                <c:pt idx="55523">
                  <c:v>-2.1381400000000002E-3</c:v>
                </c:pt>
                <c:pt idx="55524">
                  <c:v>-7.1754499999999999E-3</c:v>
                </c:pt>
                <c:pt idx="55525">
                  <c:v>6.5727199999999998E-3</c:v>
                </c:pt>
                <c:pt idx="55526">
                  <c:v>-5.0353999999999998E-3</c:v>
                </c:pt>
                <c:pt idx="55527">
                  <c:v>-1.01986E-2</c:v>
                </c:pt>
                <c:pt idx="55528">
                  <c:v>-1.0557199999999999E-2</c:v>
                </c:pt>
                <c:pt idx="55529">
                  <c:v>-3.1433099999999999E-3</c:v>
                </c:pt>
                <c:pt idx="55530">
                  <c:v>-2.2354100000000002E-3</c:v>
                </c:pt>
                <c:pt idx="55531">
                  <c:v>7.1315800000000002E-3</c:v>
                </c:pt>
                <c:pt idx="55532">
                  <c:v>-4.18663E-4</c:v>
                </c:pt>
                <c:pt idx="55533">
                  <c:v>4.2543399999999997E-3</c:v>
                </c:pt>
                <c:pt idx="55534">
                  <c:v>6.0634599999999997E-3</c:v>
                </c:pt>
                <c:pt idx="55535">
                  <c:v>2.0458199999999999E-2</c:v>
                </c:pt>
                <c:pt idx="55536">
                  <c:v>-2.2131899999999999E-2</c:v>
                </c:pt>
                <c:pt idx="55537">
                  <c:v>4.282E-4</c:v>
                </c:pt>
                <c:pt idx="55538">
                  <c:v>1.5782399999999999E-2</c:v>
                </c:pt>
                <c:pt idx="55539">
                  <c:v>-7.1907000000000004E-3</c:v>
                </c:pt>
                <c:pt idx="55540">
                  <c:v>5.2375800000000004E-3</c:v>
                </c:pt>
                <c:pt idx="55541">
                  <c:v>-1.1659600000000001E-2</c:v>
                </c:pt>
                <c:pt idx="55542">
                  <c:v>9.3221699999999994E-3</c:v>
                </c:pt>
                <c:pt idx="55543">
                  <c:v>1.2844100000000001E-2</c:v>
                </c:pt>
                <c:pt idx="55544">
                  <c:v>-1.9397699999999999E-3</c:v>
                </c:pt>
                <c:pt idx="55545">
                  <c:v>-5.0220500000000001E-3</c:v>
                </c:pt>
                <c:pt idx="55546">
                  <c:v>5.6238199999999999E-3</c:v>
                </c:pt>
                <c:pt idx="55547">
                  <c:v>-3.4217800000000001E-3</c:v>
                </c:pt>
                <c:pt idx="55548">
                  <c:v>3.8337700000000001E-4</c:v>
                </c:pt>
                <c:pt idx="55549" formatCode="0.00E+00">
                  <c:v>5.0544699999999997E-5</c:v>
                </c:pt>
                <c:pt idx="55550">
                  <c:v>-5.6171399999999996E-3</c:v>
                </c:pt>
                <c:pt idx="55551">
                  <c:v>3.84045E-3</c:v>
                </c:pt>
                <c:pt idx="55552">
                  <c:v>-2.8324099999999999E-4</c:v>
                </c:pt>
                <c:pt idx="55553">
                  <c:v>-9.3336100000000009E-3</c:v>
                </c:pt>
                <c:pt idx="55554">
                  <c:v>1.77603E-2</c:v>
                </c:pt>
                <c:pt idx="55555">
                  <c:v>2.1181099999999999E-3</c:v>
                </c:pt>
                <c:pt idx="55556">
                  <c:v>1.0269199999999999E-2</c:v>
                </c:pt>
                <c:pt idx="55557">
                  <c:v>2.8896299999999999E-4</c:v>
                </c:pt>
                <c:pt idx="55558">
                  <c:v>-5.05829E-3</c:v>
                </c:pt>
                <c:pt idx="55559">
                  <c:v>-1.0223400000000001E-2</c:v>
                </c:pt>
                <c:pt idx="55560">
                  <c:v>8.26263E-3</c:v>
                </c:pt>
                <c:pt idx="55561">
                  <c:v>-1.3448699999999999E-2</c:v>
                </c:pt>
                <c:pt idx="55562">
                  <c:v>5.8422099999999996E-3</c:v>
                </c:pt>
                <c:pt idx="55563">
                  <c:v>-8.0871600000000001E-4</c:v>
                </c:pt>
                <c:pt idx="55564">
                  <c:v>-9.5691700000000001E-3</c:v>
                </c:pt>
                <c:pt idx="55565">
                  <c:v>1.0384600000000001E-2</c:v>
                </c:pt>
                <c:pt idx="55566">
                  <c:v>5.3310399999999996E-4</c:v>
                </c:pt>
                <c:pt idx="55567">
                  <c:v>-2.12765E-3</c:v>
                </c:pt>
                <c:pt idx="55568">
                  <c:v>-4.7264100000000003E-3</c:v>
                </c:pt>
                <c:pt idx="55569">
                  <c:v>-3.1461700000000002E-3</c:v>
                </c:pt>
                <c:pt idx="55570">
                  <c:v>-5.1774999999999998E-3</c:v>
                </c:pt>
                <c:pt idx="55571">
                  <c:v>-5.20039E-3</c:v>
                </c:pt>
                <c:pt idx="55572">
                  <c:v>3.02601E-3</c:v>
                </c:pt>
                <c:pt idx="55573">
                  <c:v>9.1667199999999997E-3</c:v>
                </c:pt>
                <c:pt idx="55574">
                  <c:v>1.5907300000000001E-3</c:v>
                </c:pt>
                <c:pt idx="55575">
                  <c:v>-6.1550099999999998E-3</c:v>
                </c:pt>
                <c:pt idx="55576">
                  <c:v>8.9473699999999996E-3</c:v>
                </c:pt>
                <c:pt idx="55577">
                  <c:v>-1.11504E-2</c:v>
                </c:pt>
                <c:pt idx="55578">
                  <c:v>1.0197599999999999E-2</c:v>
                </c:pt>
                <c:pt idx="55579">
                  <c:v>-8.7165799999999998E-3</c:v>
                </c:pt>
                <c:pt idx="55580">
                  <c:v>-1.34716E-2</c:v>
                </c:pt>
                <c:pt idx="55581">
                  <c:v>6.4296700000000002E-3</c:v>
                </c:pt>
                <c:pt idx="55582">
                  <c:v>-8.32748E-3</c:v>
                </c:pt>
                <c:pt idx="55583">
                  <c:v>5.0611500000000004E-3</c:v>
                </c:pt>
                <c:pt idx="55584">
                  <c:v>1.9016300000000001E-3</c:v>
                </c:pt>
                <c:pt idx="55585">
                  <c:v>-7.9832099999999993E-3</c:v>
                </c:pt>
                <c:pt idx="55586">
                  <c:v>-5.3844499999999998E-3</c:v>
                </c:pt>
                <c:pt idx="55587">
                  <c:v>-1.3635599999999999E-2</c:v>
                </c:pt>
                <c:pt idx="55588">
                  <c:v>-9.3383800000000003E-3</c:v>
                </c:pt>
                <c:pt idx="55589">
                  <c:v>-4.2686499999999997E-3</c:v>
                </c:pt>
                <c:pt idx="55590">
                  <c:v>-1.9075399999999999E-2</c:v>
                </c:pt>
                <c:pt idx="55591">
                  <c:v>-1.32456E-2</c:v>
                </c:pt>
                <c:pt idx="55592">
                  <c:v>-7.4748999999999996E-3</c:v>
                </c:pt>
                <c:pt idx="55593">
                  <c:v>-1.40543E-2</c:v>
                </c:pt>
                <c:pt idx="55594">
                  <c:v>-1.3381000000000001E-2</c:v>
                </c:pt>
                <c:pt idx="55595">
                  <c:v>2.2506699999999999E-4</c:v>
                </c:pt>
                <c:pt idx="55596">
                  <c:v>-2.6185E-2</c:v>
                </c:pt>
                <c:pt idx="55597">
                  <c:v>-1.69716E-2</c:v>
                </c:pt>
                <c:pt idx="55598">
                  <c:v>-2.4119399999999999E-2</c:v>
                </c:pt>
                <c:pt idx="55599">
                  <c:v>-9.8342900000000007E-3</c:v>
                </c:pt>
                <c:pt idx="55600">
                  <c:v>-1.5698400000000001E-2</c:v>
                </c:pt>
                <c:pt idx="55601">
                  <c:v>-5.2681000000000004E-3</c:v>
                </c:pt>
                <c:pt idx="55602">
                  <c:v>-2.19793E-2</c:v>
                </c:pt>
                <c:pt idx="55603">
                  <c:v>-1.3351399999999999E-2</c:v>
                </c:pt>
                <c:pt idx="55604">
                  <c:v>-1.8413499999999999E-2</c:v>
                </c:pt>
                <c:pt idx="55605">
                  <c:v>-2.2230099999999999E-2</c:v>
                </c:pt>
                <c:pt idx="55606">
                  <c:v>-2.1204000000000001E-2</c:v>
                </c:pt>
                <c:pt idx="55607">
                  <c:v>-1.0493300000000001E-2</c:v>
                </c:pt>
                <c:pt idx="55608">
                  <c:v>-2.2135700000000001E-2</c:v>
                </c:pt>
                <c:pt idx="55609">
                  <c:v>-1.7572399999999998E-2</c:v>
                </c:pt>
                <c:pt idx="55610">
                  <c:v>-3.02715E-2</c:v>
                </c:pt>
                <c:pt idx="55611">
                  <c:v>-2.2626899999999998E-2</c:v>
                </c:pt>
                <c:pt idx="55612">
                  <c:v>-4.9514800000000003E-3</c:v>
                </c:pt>
                <c:pt idx="55613">
                  <c:v>-2.4702100000000001E-2</c:v>
                </c:pt>
                <c:pt idx="55614">
                  <c:v>-1.9366299999999999E-2</c:v>
                </c:pt>
                <c:pt idx="55615">
                  <c:v>-1.8742600000000002E-2</c:v>
                </c:pt>
                <c:pt idx="55616">
                  <c:v>-1.6689300000000001E-2</c:v>
                </c:pt>
                <c:pt idx="55617">
                  <c:v>-2.3796999999999999E-2</c:v>
                </c:pt>
                <c:pt idx="55618">
                  <c:v>-1.1543299999999999E-2</c:v>
                </c:pt>
                <c:pt idx="55619">
                  <c:v>-2.0669900000000001E-2</c:v>
                </c:pt>
                <c:pt idx="55620">
                  <c:v>-1.5262599999999999E-2</c:v>
                </c:pt>
                <c:pt idx="55621">
                  <c:v>-2.1241199999999998E-2</c:v>
                </c:pt>
                <c:pt idx="55622">
                  <c:v>-2.3301100000000002E-2</c:v>
                </c:pt>
                <c:pt idx="55623">
                  <c:v>-1.59645E-2</c:v>
                </c:pt>
                <c:pt idx="55624">
                  <c:v>-6.61182E-3</c:v>
                </c:pt>
                <c:pt idx="55625">
                  <c:v>8.6021399999999999E-4</c:v>
                </c:pt>
                <c:pt idx="55626">
                  <c:v>-1.2059200000000001E-2</c:v>
                </c:pt>
                <c:pt idx="55627">
                  <c:v>-2.19116E-2</c:v>
                </c:pt>
                <c:pt idx="55628">
                  <c:v>-8.0823900000000001E-3</c:v>
                </c:pt>
                <c:pt idx="55629">
                  <c:v>-1.2574200000000001E-2</c:v>
                </c:pt>
                <c:pt idx="55630">
                  <c:v>-1.1532799999999999E-2</c:v>
                </c:pt>
                <c:pt idx="55631">
                  <c:v>-2.0818699999999999E-2</c:v>
                </c:pt>
                <c:pt idx="55632">
                  <c:v>-1.2064E-2</c:v>
                </c:pt>
                <c:pt idx="55633">
                  <c:v>-1.7650599999999999E-2</c:v>
                </c:pt>
                <c:pt idx="55634">
                  <c:v>6.2255899999999996E-3</c:v>
                </c:pt>
                <c:pt idx="55635">
                  <c:v>-2.2923499999999999E-2</c:v>
                </c:pt>
                <c:pt idx="55636">
                  <c:v>-1.5788099999999999E-2</c:v>
                </c:pt>
                <c:pt idx="55637">
                  <c:v>7.6770799999999998E-4</c:v>
                </c:pt>
                <c:pt idx="55638">
                  <c:v>-1.46217E-2</c:v>
                </c:pt>
                <c:pt idx="55639">
                  <c:v>4.3811800000000001E-3</c:v>
                </c:pt>
                <c:pt idx="55640">
                  <c:v>-3.1057399999999999E-2</c:v>
                </c:pt>
                <c:pt idx="55641">
                  <c:v>7.4653599999999999E-3</c:v>
                </c:pt>
                <c:pt idx="55642">
                  <c:v>-1.6257299999999999E-2</c:v>
                </c:pt>
                <c:pt idx="55643">
                  <c:v>-8.2893399999999992E-3</c:v>
                </c:pt>
                <c:pt idx="55644">
                  <c:v>-2.31934E-3</c:v>
                </c:pt>
                <c:pt idx="55645">
                  <c:v>-1.0515200000000001E-2</c:v>
                </c:pt>
                <c:pt idx="55646">
                  <c:v>-1.47457E-2</c:v>
                </c:pt>
                <c:pt idx="55647">
                  <c:v>-1.9047700000000001E-2</c:v>
                </c:pt>
                <c:pt idx="55648">
                  <c:v>-1.9896500000000001E-2</c:v>
                </c:pt>
                <c:pt idx="55649">
                  <c:v>-1.03283E-2</c:v>
                </c:pt>
                <c:pt idx="55650">
                  <c:v>-1.07756E-2</c:v>
                </c:pt>
                <c:pt idx="55651">
                  <c:v>-1.97687E-2</c:v>
                </c:pt>
                <c:pt idx="55652">
                  <c:v>-2.0297099999999998E-2</c:v>
                </c:pt>
                <c:pt idx="55653">
                  <c:v>-8.5678100000000004E-3</c:v>
                </c:pt>
                <c:pt idx="55654">
                  <c:v>-1.9953700000000001E-2</c:v>
                </c:pt>
                <c:pt idx="55655">
                  <c:v>-2.2732700000000002E-2</c:v>
                </c:pt>
                <c:pt idx="55656">
                  <c:v>-1.7218600000000001E-2</c:v>
                </c:pt>
                <c:pt idx="55657">
                  <c:v>-1.2340500000000001E-2</c:v>
                </c:pt>
                <c:pt idx="55658">
                  <c:v>-1.8228500000000002E-2</c:v>
                </c:pt>
                <c:pt idx="55659">
                  <c:v>-1.49117E-2</c:v>
                </c:pt>
                <c:pt idx="55660">
                  <c:v>-1.7671599999999999E-2</c:v>
                </c:pt>
                <c:pt idx="55661">
                  <c:v>-1.7440799999999999E-2</c:v>
                </c:pt>
                <c:pt idx="55662">
                  <c:v>-1.3272300000000001E-2</c:v>
                </c:pt>
                <c:pt idx="55663">
                  <c:v>-7.4634599999999999E-3</c:v>
                </c:pt>
                <c:pt idx="55664">
                  <c:v>-3.7727400000000001E-3</c:v>
                </c:pt>
                <c:pt idx="55665">
                  <c:v>-2.2650699999999999E-2</c:v>
                </c:pt>
                <c:pt idx="55666">
                  <c:v>-1.30758E-2</c:v>
                </c:pt>
                <c:pt idx="55667">
                  <c:v>-1.09024E-2</c:v>
                </c:pt>
                <c:pt idx="55668">
                  <c:v>-4.2133300000000004E-3</c:v>
                </c:pt>
                <c:pt idx="55669">
                  <c:v>-1.99814E-2</c:v>
                </c:pt>
                <c:pt idx="55670">
                  <c:v>-2.1407099999999998E-2</c:v>
                </c:pt>
                <c:pt idx="55671">
                  <c:v>-7.5664499999999997E-3</c:v>
                </c:pt>
                <c:pt idx="55672">
                  <c:v>-3.0578600000000001E-2</c:v>
                </c:pt>
                <c:pt idx="55673">
                  <c:v>2.4290100000000001E-3</c:v>
                </c:pt>
                <c:pt idx="55674">
                  <c:v>-8.5172700000000004E-3</c:v>
                </c:pt>
                <c:pt idx="55675">
                  <c:v>-2.7008100000000001E-3</c:v>
                </c:pt>
                <c:pt idx="55676">
                  <c:v>-1.49012E-2</c:v>
                </c:pt>
                <c:pt idx="55677">
                  <c:v>-1.26076E-2</c:v>
                </c:pt>
                <c:pt idx="55678">
                  <c:v>-1.5176800000000001E-2</c:v>
                </c:pt>
                <c:pt idx="55679">
                  <c:v>-8.3646799999999993E-3</c:v>
                </c:pt>
                <c:pt idx="55680">
                  <c:v>-7.2145500000000001E-3</c:v>
                </c:pt>
                <c:pt idx="55681">
                  <c:v>-1.0644900000000001E-2</c:v>
                </c:pt>
                <c:pt idx="55682">
                  <c:v>2.3422199999999999E-3</c:v>
                </c:pt>
                <c:pt idx="55683">
                  <c:v>-1.4429099999999999E-3</c:v>
                </c:pt>
                <c:pt idx="55684">
                  <c:v>-6.8178199999999996E-3</c:v>
                </c:pt>
                <c:pt idx="55685">
                  <c:v>-9.2697100000000004E-3</c:v>
                </c:pt>
                <c:pt idx="55686">
                  <c:v>3.1347300000000001E-3</c:v>
                </c:pt>
                <c:pt idx="55687">
                  <c:v>-6.7005199999999997E-3</c:v>
                </c:pt>
                <c:pt idx="55688">
                  <c:v>-6.9103200000000002E-3</c:v>
                </c:pt>
                <c:pt idx="55689">
                  <c:v>-1.6806600000000001E-2</c:v>
                </c:pt>
                <c:pt idx="55690">
                  <c:v>-8.5420600000000006E-3</c:v>
                </c:pt>
                <c:pt idx="55691">
                  <c:v>-9.6950500000000002E-3</c:v>
                </c:pt>
                <c:pt idx="55692">
                  <c:v>-1.24607E-2</c:v>
                </c:pt>
                <c:pt idx="55693">
                  <c:v>-8.4600400000000003E-3</c:v>
                </c:pt>
                <c:pt idx="55694">
                  <c:v>-4.33636E-3</c:v>
                </c:pt>
                <c:pt idx="55695">
                  <c:v>-8.2111400000000005E-3</c:v>
                </c:pt>
                <c:pt idx="55696">
                  <c:v>-1.0763200000000001E-2</c:v>
                </c:pt>
                <c:pt idx="55697">
                  <c:v>-9.1094999999999995E-3</c:v>
                </c:pt>
                <c:pt idx="55698">
                  <c:v>-2.3057000000000001E-2</c:v>
                </c:pt>
                <c:pt idx="55699">
                  <c:v>-8.2635899999999995E-3</c:v>
                </c:pt>
                <c:pt idx="55700">
                  <c:v>-1.2001E-2</c:v>
                </c:pt>
                <c:pt idx="55701">
                  <c:v>-9.9096299999999991E-3</c:v>
                </c:pt>
                <c:pt idx="55702">
                  <c:v>-1.0579099999999999E-2</c:v>
                </c:pt>
                <c:pt idx="55703">
                  <c:v>-1.5563E-2</c:v>
                </c:pt>
                <c:pt idx="55704">
                  <c:v>-7.5464199999999999E-3</c:v>
                </c:pt>
                <c:pt idx="55705">
                  <c:v>8.4466899999999998E-3</c:v>
                </c:pt>
                <c:pt idx="55706">
                  <c:v>-2.0992299999999998E-2</c:v>
                </c:pt>
                <c:pt idx="55707">
                  <c:v>-6.97899E-3</c:v>
                </c:pt>
                <c:pt idx="55708">
                  <c:v>-2.2458100000000002E-2</c:v>
                </c:pt>
                <c:pt idx="55709">
                  <c:v>2.2859600000000001E-3</c:v>
                </c:pt>
                <c:pt idx="55710">
                  <c:v>-1.7175699999999999E-2</c:v>
                </c:pt>
                <c:pt idx="55711">
                  <c:v>2.91538E-3</c:v>
                </c:pt>
                <c:pt idx="55712">
                  <c:v>-5.4607400000000004E-3</c:v>
                </c:pt>
                <c:pt idx="55713">
                  <c:v>-8.1882499999999993E-3</c:v>
                </c:pt>
                <c:pt idx="55714">
                  <c:v>-2.51474E-2</c:v>
                </c:pt>
                <c:pt idx="55715">
                  <c:v>-1.8259000000000001E-2</c:v>
                </c:pt>
                <c:pt idx="55716">
                  <c:v>-2.3239099999999999E-2</c:v>
                </c:pt>
                <c:pt idx="55717">
                  <c:v>-1.5310300000000001E-2</c:v>
                </c:pt>
                <c:pt idx="55718">
                  <c:v>-2.12269E-2</c:v>
                </c:pt>
                <c:pt idx="55719">
                  <c:v>-1.0767000000000001E-2</c:v>
                </c:pt>
                <c:pt idx="55720">
                  <c:v>-1.1929499999999999E-2</c:v>
                </c:pt>
                <c:pt idx="55721">
                  <c:v>-1.31559E-2</c:v>
                </c:pt>
                <c:pt idx="55722">
                  <c:v>-2.7604099999999999E-2</c:v>
                </c:pt>
                <c:pt idx="55723">
                  <c:v>-2.0929300000000001E-2</c:v>
                </c:pt>
                <c:pt idx="55724">
                  <c:v>-8.2158999999999999E-3</c:v>
                </c:pt>
                <c:pt idx="55725">
                  <c:v>-1.8000599999999999E-2</c:v>
                </c:pt>
                <c:pt idx="55726">
                  <c:v>-3.68309E-3</c:v>
                </c:pt>
                <c:pt idx="55727">
                  <c:v>-1.57757E-2</c:v>
                </c:pt>
                <c:pt idx="55728">
                  <c:v>-9.9945099999999999E-3</c:v>
                </c:pt>
                <c:pt idx="55729">
                  <c:v>-1.2844100000000001E-2</c:v>
                </c:pt>
                <c:pt idx="55730">
                  <c:v>-3.0778900000000001E-2</c:v>
                </c:pt>
                <c:pt idx="55731">
                  <c:v>-1.31187E-2</c:v>
                </c:pt>
                <c:pt idx="55732">
                  <c:v>-1.9084899999999998E-2</c:v>
                </c:pt>
                <c:pt idx="55733">
                  <c:v>-1.5122399999999999E-2</c:v>
                </c:pt>
                <c:pt idx="55734">
                  <c:v>-6.7501100000000001E-3</c:v>
                </c:pt>
                <c:pt idx="55735">
                  <c:v>-1.52149E-2</c:v>
                </c:pt>
                <c:pt idx="55736">
                  <c:v>-3.1542800000000003E-2</c:v>
                </c:pt>
                <c:pt idx="55737">
                  <c:v>-7.7066399999999998E-3</c:v>
                </c:pt>
                <c:pt idx="55738">
                  <c:v>-9.29928E-3</c:v>
                </c:pt>
                <c:pt idx="55739">
                  <c:v>-8.4199900000000005E-3</c:v>
                </c:pt>
                <c:pt idx="55740">
                  <c:v>-2.2931099999999999E-2</c:v>
                </c:pt>
                <c:pt idx="55741">
                  <c:v>-2.07672E-2</c:v>
                </c:pt>
                <c:pt idx="55742">
                  <c:v>-1.6861000000000001E-2</c:v>
                </c:pt>
                <c:pt idx="55743">
                  <c:v>-6.0310399999999997E-3</c:v>
                </c:pt>
                <c:pt idx="55744">
                  <c:v>-3.3783899999999999E-2</c:v>
                </c:pt>
                <c:pt idx="55745">
                  <c:v>-7.5941100000000003E-3</c:v>
                </c:pt>
                <c:pt idx="55746">
                  <c:v>-9.4051399999999993E-3</c:v>
                </c:pt>
                <c:pt idx="55747">
                  <c:v>-1.55029E-2</c:v>
                </c:pt>
                <c:pt idx="55748">
                  <c:v>-1.6890499999999999E-2</c:v>
                </c:pt>
                <c:pt idx="55749">
                  <c:v>-2.0303700000000001E-2</c:v>
                </c:pt>
                <c:pt idx="55750">
                  <c:v>-1.2991900000000001E-2</c:v>
                </c:pt>
                <c:pt idx="55751">
                  <c:v>-3.3397700000000002E-3</c:v>
                </c:pt>
                <c:pt idx="55752">
                  <c:v>-9.3793899999999996E-3</c:v>
                </c:pt>
                <c:pt idx="55753">
                  <c:v>-9.5796600000000003E-3</c:v>
                </c:pt>
                <c:pt idx="55754">
                  <c:v>2.3155200000000002E-3</c:v>
                </c:pt>
                <c:pt idx="55755">
                  <c:v>-1.3485000000000001E-3</c:v>
                </c:pt>
                <c:pt idx="55756">
                  <c:v>-2.9058500000000002E-3</c:v>
                </c:pt>
                <c:pt idx="55757">
                  <c:v>-8.1129099999999992E-3</c:v>
                </c:pt>
                <c:pt idx="55758">
                  <c:v>-3.6096600000000002E-3</c:v>
                </c:pt>
                <c:pt idx="55759">
                  <c:v>1.34468E-4</c:v>
                </c:pt>
                <c:pt idx="55760">
                  <c:v>6.3114199999999999E-3</c:v>
                </c:pt>
                <c:pt idx="55761">
                  <c:v>-1.5864400000000001E-2</c:v>
                </c:pt>
                <c:pt idx="55762">
                  <c:v>1.8129300000000001E-2</c:v>
                </c:pt>
                <c:pt idx="55763">
                  <c:v>-1.26677E-2</c:v>
                </c:pt>
                <c:pt idx="55764">
                  <c:v>1.5966399999999999E-2</c:v>
                </c:pt>
                <c:pt idx="55765">
                  <c:v>-5.8364899999999997E-3</c:v>
                </c:pt>
                <c:pt idx="55766">
                  <c:v>2.2211100000000001E-3</c:v>
                </c:pt>
                <c:pt idx="55767">
                  <c:v>-3.6287300000000001E-3</c:v>
                </c:pt>
                <c:pt idx="55768">
                  <c:v>-7.01141E-3</c:v>
                </c:pt>
                <c:pt idx="55769">
                  <c:v>2.54631E-3</c:v>
                </c:pt>
                <c:pt idx="55770">
                  <c:v>1.7890899999999999E-3</c:v>
                </c:pt>
                <c:pt idx="55771">
                  <c:v>3.9863600000000001E-4</c:v>
                </c:pt>
                <c:pt idx="55772">
                  <c:v>-2.4700199999999999E-3</c:v>
                </c:pt>
                <c:pt idx="55773">
                  <c:v>4.1227299999999998E-3</c:v>
                </c:pt>
                <c:pt idx="55774">
                  <c:v>-2.8133399999999999E-2</c:v>
                </c:pt>
                <c:pt idx="55775">
                  <c:v>2.5701500000000002E-3</c:v>
                </c:pt>
                <c:pt idx="55776">
                  <c:v>-1.8940000000000001E-3</c:v>
                </c:pt>
                <c:pt idx="55777">
                  <c:v>6.8225899999999999E-3</c:v>
                </c:pt>
                <c:pt idx="55778">
                  <c:v>-3.0288699999999999E-3</c:v>
                </c:pt>
                <c:pt idx="55779">
                  <c:v>-1.0193799999999999E-2</c:v>
                </c:pt>
                <c:pt idx="55780">
                  <c:v>-5.1107399999999999E-3</c:v>
                </c:pt>
                <c:pt idx="55781">
                  <c:v>-3.8414E-3</c:v>
                </c:pt>
                <c:pt idx="55782">
                  <c:v>-3.4789999999999999E-3</c:v>
                </c:pt>
                <c:pt idx="55783">
                  <c:v>-1.0035499999999999E-2</c:v>
                </c:pt>
                <c:pt idx="55784">
                  <c:v>-6.2751799999999998E-4</c:v>
                </c:pt>
                <c:pt idx="55785">
                  <c:v>3.20339E-3</c:v>
                </c:pt>
                <c:pt idx="55786">
                  <c:v>-1.32942E-3</c:v>
                </c:pt>
                <c:pt idx="55787">
                  <c:v>-4.2734100000000001E-3</c:v>
                </c:pt>
                <c:pt idx="55788">
                  <c:v>-1.50671E-2</c:v>
                </c:pt>
                <c:pt idx="55789">
                  <c:v>-8.9807499999999992E-3</c:v>
                </c:pt>
                <c:pt idx="55790">
                  <c:v>1.64604E-2</c:v>
                </c:pt>
                <c:pt idx="55791">
                  <c:v>-1.4236499999999999E-2</c:v>
                </c:pt>
                <c:pt idx="55792">
                  <c:v>7.4911099999999996E-3</c:v>
                </c:pt>
                <c:pt idx="55793">
                  <c:v>1.07279E-2</c:v>
                </c:pt>
                <c:pt idx="55794">
                  <c:v>-1.84155E-3</c:v>
                </c:pt>
                <c:pt idx="55795">
                  <c:v>-3.29876E-3</c:v>
                </c:pt>
                <c:pt idx="55796">
                  <c:v>3.95679E-3</c:v>
                </c:pt>
                <c:pt idx="55797">
                  <c:v>-6.8311700000000001E-3</c:v>
                </c:pt>
                <c:pt idx="55798">
                  <c:v>-1.93024E-3</c:v>
                </c:pt>
                <c:pt idx="55799">
                  <c:v>9.8514599999999994E-3</c:v>
                </c:pt>
                <c:pt idx="55800">
                  <c:v>2.8047599999999999E-3</c:v>
                </c:pt>
                <c:pt idx="55801">
                  <c:v>2.6159299999999998E-3</c:v>
                </c:pt>
                <c:pt idx="55802">
                  <c:v>-1.22585E-2</c:v>
                </c:pt>
                <c:pt idx="55803">
                  <c:v>-2.5701500000000002E-3</c:v>
                </c:pt>
                <c:pt idx="55804">
                  <c:v>-2.4956699999999998E-2</c:v>
                </c:pt>
                <c:pt idx="55805">
                  <c:v>5.36251E-3</c:v>
                </c:pt>
                <c:pt idx="55806">
                  <c:v>-3.1824100000000001E-3</c:v>
                </c:pt>
                <c:pt idx="55807">
                  <c:v>-2.7818700000000001E-3</c:v>
                </c:pt>
                <c:pt idx="55808">
                  <c:v>-1.31512E-2</c:v>
                </c:pt>
                <c:pt idx="55809">
                  <c:v>-9.0742099999999992E-3</c:v>
                </c:pt>
                <c:pt idx="55810">
                  <c:v>-2.3150400000000002E-2</c:v>
                </c:pt>
                <c:pt idx="55811">
                  <c:v>-8.4161800000000005E-3</c:v>
                </c:pt>
                <c:pt idx="55812">
                  <c:v>-4.9896200000000002E-3</c:v>
                </c:pt>
                <c:pt idx="55813">
                  <c:v>-1.45626E-3</c:v>
                </c:pt>
                <c:pt idx="55814">
                  <c:v>-6.5536500000000003E-3</c:v>
                </c:pt>
                <c:pt idx="55815">
                  <c:v>-1.1518499999999999E-2</c:v>
                </c:pt>
                <c:pt idx="55816">
                  <c:v>-5.8536500000000002E-3</c:v>
                </c:pt>
                <c:pt idx="55817">
                  <c:v>-2.0122500000000001E-3</c:v>
                </c:pt>
                <c:pt idx="55818">
                  <c:v>-1.16892E-2</c:v>
                </c:pt>
                <c:pt idx="55819">
                  <c:v>-2.4766900000000001E-3</c:v>
                </c:pt>
                <c:pt idx="55820">
                  <c:v>2.6302299999999999E-3</c:v>
                </c:pt>
                <c:pt idx="55821">
                  <c:v>-2.2038499999999999E-2</c:v>
                </c:pt>
                <c:pt idx="55822">
                  <c:v>-1.02997E-4</c:v>
                </c:pt>
                <c:pt idx="55823">
                  <c:v>-1.3936E-2</c:v>
                </c:pt>
                <c:pt idx="55824">
                  <c:v>1.77097E-3</c:v>
                </c:pt>
                <c:pt idx="55825">
                  <c:v>-4.8284499999999998E-3</c:v>
                </c:pt>
                <c:pt idx="55826">
                  <c:v>-8.0347100000000005E-3</c:v>
                </c:pt>
                <c:pt idx="55827">
                  <c:v>-1.7315899999999999E-2</c:v>
                </c:pt>
                <c:pt idx="55828">
                  <c:v>-8.2569099999999993E-3</c:v>
                </c:pt>
                <c:pt idx="55829">
                  <c:v>-1.18046E-2</c:v>
                </c:pt>
                <c:pt idx="55830">
                  <c:v>-4.2161899999999999E-3</c:v>
                </c:pt>
                <c:pt idx="55831">
                  <c:v>-3.5667400000000001E-3</c:v>
                </c:pt>
                <c:pt idx="55832">
                  <c:v>-1.52102E-2</c:v>
                </c:pt>
                <c:pt idx="55833">
                  <c:v>1.13735E-2</c:v>
                </c:pt>
                <c:pt idx="55834">
                  <c:v>-1.04618E-2</c:v>
                </c:pt>
                <c:pt idx="55835">
                  <c:v>-1.4934499999999999E-3</c:v>
                </c:pt>
                <c:pt idx="55836">
                  <c:v>-4.5232800000000002E-3</c:v>
                </c:pt>
                <c:pt idx="55837">
                  <c:v>1.28012E-2</c:v>
                </c:pt>
                <c:pt idx="55838">
                  <c:v>-8.5420600000000006E-3</c:v>
                </c:pt>
                <c:pt idx="55839">
                  <c:v>1.44863E-3</c:v>
                </c:pt>
                <c:pt idx="55840">
                  <c:v>-1.46675E-3</c:v>
                </c:pt>
                <c:pt idx="55841">
                  <c:v>-3.7412600000000002E-3</c:v>
                </c:pt>
                <c:pt idx="55842">
                  <c:v>1.40562E-2</c:v>
                </c:pt>
                <c:pt idx="55843">
                  <c:v>5.5198699999999996E-3</c:v>
                </c:pt>
                <c:pt idx="55844">
                  <c:v>-7.5626399999999998E-4</c:v>
                </c:pt>
                <c:pt idx="55845">
                  <c:v>-3.28255E-3</c:v>
                </c:pt>
                <c:pt idx="55846">
                  <c:v>1.54848E-2</c:v>
                </c:pt>
                <c:pt idx="55847">
                  <c:v>-1.51253E-3</c:v>
                </c:pt>
                <c:pt idx="55848">
                  <c:v>7.6656299999999997E-3</c:v>
                </c:pt>
                <c:pt idx="55849">
                  <c:v>-1.25427E-2</c:v>
                </c:pt>
                <c:pt idx="55850">
                  <c:v>1.06144E-2</c:v>
                </c:pt>
                <c:pt idx="55851">
                  <c:v>5.07641E-3</c:v>
                </c:pt>
                <c:pt idx="55852">
                  <c:v>-1.13592E-2</c:v>
                </c:pt>
                <c:pt idx="55853">
                  <c:v>1.18303E-2</c:v>
                </c:pt>
                <c:pt idx="55854">
                  <c:v>6.4964300000000001E-3</c:v>
                </c:pt>
                <c:pt idx="55855">
                  <c:v>1.88551E-2</c:v>
                </c:pt>
                <c:pt idx="55856">
                  <c:v>1.1005399999999999E-3</c:v>
                </c:pt>
                <c:pt idx="55857">
                  <c:v>3.3588400000000001E-3</c:v>
                </c:pt>
                <c:pt idx="55858">
                  <c:v>2.3982E-2</c:v>
                </c:pt>
                <c:pt idx="55859">
                  <c:v>1.1475600000000001E-2</c:v>
                </c:pt>
                <c:pt idx="55860">
                  <c:v>1.4708499999999999E-2</c:v>
                </c:pt>
                <c:pt idx="55861">
                  <c:v>1.01852E-2</c:v>
                </c:pt>
                <c:pt idx="55862">
                  <c:v>6.3953400000000002E-3</c:v>
                </c:pt>
                <c:pt idx="55863">
                  <c:v>1.8566099999999999E-2</c:v>
                </c:pt>
                <c:pt idx="55864">
                  <c:v>7.1888000000000004E-3</c:v>
                </c:pt>
                <c:pt idx="55865">
                  <c:v>2.77348E-2</c:v>
                </c:pt>
                <c:pt idx="55866">
                  <c:v>2.2429500000000002E-2</c:v>
                </c:pt>
                <c:pt idx="55867">
                  <c:v>1.8799799999999998E-2</c:v>
                </c:pt>
                <c:pt idx="55868">
                  <c:v>1.3459199999999999E-2</c:v>
                </c:pt>
                <c:pt idx="55869">
                  <c:v>1.53017E-2</c:v>
                </c:pt>
                <c:pt idx="55870">
                  <c:v>7.6999700000000004E-3</c:v>
                </c:pt>
                <c:pt idx="55871">
                  <c:v>1.6526200000000001E-2</c:v>
                </c:pt>
                <c:pt idx="55872">
                  <c:v>2.5389700000000001E-2</c:v>
                </c:pt>
                <c:pt idx="55873">
                  <c:v>1.7163299999999999E-2</c:v>
                </c:pt>
                <c:pt idx="55874">
                  <c:v>2.2367499999999998E-2</c:v>
                </c:pt>
                <c:pt idx="55875">
                  <c:v>1.1663400000000001E-3</c:v>
                </c:pt>
                <c:pt idx="55876">
                  <c:v>1.1705399999999999E-2</c:v>
                </c:pt>
                <c:pt idx="55877">
                  <c:v>1.82714E-2</c:v>
                </c:pt>
                <c:pt idx="55878">
                  <c:v>1.36242E-2</c:v>
                </c:pt>
                <c:pt idx="55879">
                  <c:v>1.4792400000000001E-2</c:v>
                </c:pt>
                <c:pt idx="55880">
                  <c:v>1.04752E-2</c:v>
                </c:pt>
                <c:pt idx="55881">
                  <c:v>1.36089E-2</c:v>
                </c:pt>
                <c:pt idx="55882">
                  <c:v>5.1546099999999996E-3</c:v>
                </c:pt>
                <c:pt idx="55883">
                  <c:v>2.32096E-2</c:v>
                </c:pt>
                <c:pt idx="55884">
                  <c:v>1.1653900000000001E-3</c:v>
                </c:pt>
                <c:pt idx="55885">
                  <c:v>2.2358900000000001E-2</c:v>
                </c:pt>
                <c:pt idx="55886">
                  <c:v>-2.33746E-3</c:v>
                </c:pt>
                <c:pt idx="55887">
                  <c:v>2.2089000000000001E-2</c:v>
                </c:pt>
                <c:pt idx="55888">
                  <c:v>9.8714800000000002E-3</c:v>
                </c:pt>
                <c:pt idx="55889">
                  <c:v>1.6674999999999999E-2</c:v>
                </c:pt>
                <c:pt idx="55890">
                  <c:v>1.6708400000000002E-2</c:v>
                </c:pt>
                <c:pt idx="55891">
                  <c:v>7.0047399999999998E-3</c:v>
                </c:pt>
                <c:pt idx="55892">
                  <c:v>1.6286800000000001E-2</c:v>
                </c:pt>
                <c:pt idx="55893">
                  <c:v>2.59619E-2</c:v>
                </c:pt>
                <c:pt idx="55894">
                  <c:v>2.4831800000000001E-2</c:v>
                </c:pt>
                <c:pt idx="55895">
                  <c:v>2.7945500000000002E-2</c:v>
                </c:pt>
                <c:pt idx="55896">
                  <c:v>1.94626E-2</c:v>
                </c:pt>
                <c:pt idx="55897">
                  <c:v>1.83001E-2</c:v>
                </c:pt>
                <c:pt idx="55898">
                  <c:v>1.8575700000000001E-2</c:v>
                </c:pt>
                <c:pt idx="55899">
                  <c:v>1.5132E-2</c:v>
                </c:pt>
                <c:pt idx="55900">
                  <c:v>1.69582E-2</c:v>
                </c:pt>
                <c:pt idx="55901">
                  <c:v>1.8518400000000001E-2</c:v>
                </c:pt>
                <c:pt idx="55902">
                  <c:v>1.72567E-2</c:v>
                </c:pt>
                <c:pt idx="55903">
                  <c:v>2.8093300000000002E-2</c:v>
                </c:pt>
                <c:pt idx="55904">
                  <c:v>1.38073E-2</c:v>
                </c:pt>
                <c:pt idx="55905">
                  <c:v>3.4309399999999997E-2</c:v>
                </c:pt>
                <c:pt idx="55906">
                  <c:v>1.46809E-2</c:v>
                </c:pt>
                <c:pt idx="55907">
                  <c:v>2.43845E-2</c:v>
                </c:pt>
                <c:pt idx="55908">
                  <c:v>1.0807000000000001E-2</c:v>
                </c:pt>
                <c:pt idx="55909">
                  <c:v>1.80559E-2</c:v>
                </c:pt>
                <c:pt idx="55910">
                  <c:v>1.09138E-2</c:v>
                </c:pt>
                <c:pt idx="55911">
                  <c:v>3.9654700000000001E-2</c:v>
                </c:pt>
                <c:pt idx="55912">
                  <c:v>1.7207099999999999E-2</c:v>
                </c:pt>
                <c:pt idx="55913">
                  <c:v>3.08743E-2</c:v>
                </c:pt>
                <c:pt idx="55914">
                  <c:v>1.686E-2</c:v>
                </c:pt>
                <c:pt idx="55915">
                  <c:v>2.5755900000000002E-2</c:v>
                </c:pt>
                <c:pt idx="55916">
                  <c:v>1.79548E-2</c:v>
                </c:pt>
                <c:pt idx="55917">
                  <c:v>1.9347199999999998E-2</c:v>
                </c:pt>
                <c:pt idx="55918">
                  <c:v>2.4748800000000001E-2</c:v>
                </c:pt>
                <c:pt idx="55919">
                  <c:v>2.2522E-2</c:v>
                </c:pt>
                <c:pt idx="55920">
                  <c:v>1.8914199999999999E-2</c:v>
                </c:pt>
                <c:pt idx="55921">
                  <c:v>7.1620900000000003E-3</c:v>
                </c:pt>
                <c:pt idx="55922">
                  <c:v>1.5978800000000001E-2</c:v>
                </c:pt>
                <c:pt idx="55923">
                  <c:v>1.0665900000000001E-2</c:v>
                </c:pt>
                <c:pt idx="55924">
                  <c:v>2.54297E-2</c:v>
                </c:pt>
                <c:pt idx="55925">
                  <c:v>5.1116900000000003E-3</c:v>
                </c:pt>
                <c:pt idx="55926">
                  <c:v>2.5914199999999998E-2</c:v>
                </c:pt>
                <c:pt idx="55927">
                  <c:v>1.51548E-2</c:v>
                </c:pt>
                <c:pt idx="55928">
                  <c:v>1.6057999999999999E-2</c:v>
                </c:pt>
                <c:pt idx="55929">
                  <c:v>5.8269500000000004E-4</c:v>
                </c:pt>
                <c:pt idx="55930">
                  <c:v>9.3355199999999999E-3</c:v>
                </c:pt>
                <c:pt idx="55931">
                  <c:v>2.2566800000000001E-2</c:v>
                </c:pt>
                <c:pt idx="55932">
                  <c:v>1.9767799999999999E-2</c:v>
                </c:pt>
                <c:pt idx="55933">
                  <c:v>1.4359500000000001E-2</c:v>
                </c:pt>
                <c:pt idx="55934">
                  <c:v>6.16169E-3</c:v>
                </c:pt>
                <c:pt idx="55935">
                  <c:v>9.8667100000000008E-3</c:v>
                </c:pt>
                <c:pt idx="55936">
                  <c:v>8.6507800000000003E-3</c:v>
                </c:pt>
                <c:pt idx="55937">
                  <c:v>2.9497099999999999E-3</c:v>
                </c:pt>
                <c:pt idx="55938">
                  <c:v>2.8183E-2</c:v>
                </c:pt>
                <c:pt idx="55939">
                  <c:v>1.40448E-2</c:v>
                </c:pt>
                <c:pt idx="55940">
                  <c:v>1.6747499999999998E-2</c:v>
                </c:pt>
                <c:pt idx="55941">
                  <c:v>1.2331999999999999E-2</c:v>
                </c:pt>
                <c:pt idx="55942">
                  <c:v>8.6450599999999996E-3</c:v>
                </c:pt>
                <c:pt idx="55943">
                  <c:v>2.38132E-2</c:v>
                </c:pt>
                <c:pt idx="55944">
                  <c:v>3.3225999999999999E-2</c:v>
                </c:pt>
                <c:pt idx="55945">
                  <c:v>2.9748E-2</c:v>
                </c:pt>
                <c:pt idx="55946">
                  <c:v>8.9902899999999997E-3</c:v>
                </c:pt>
                <c:pt idx="55947">
                  <c:v>1.85699E-2</c:v>
                </c:pt>
                <c:pt idx="55948">
                  <c:v>2.55575E-2</c:v>
                </c:pt>
                <c:pt idx="55949">
                  <c:v>3.3774400000000003E-2</c:v>
                </c:pt>
                <c:pt idx="55950">
                  <c:v>1.2357699999999999E-2</c:v>
                </c:pt>
                <c:pt idx="55951">
                  <c:v>1.4198300000000001E-2</c:v>
                </c:pt>
                <c:pt idx="55952">
                  <c:v>1.49908E-2</c:v>
                </c:pt>
                <c:pt idx="55953">
                  <c:v>1.43442E-2</c:v>
                </c:pt>
                <c:pt idx="55954">
                  <c:v>2.0880699999999999E-2</c:v>
                </c:pt>
                <c:pt idx="55955">
                  <c:v>2.3057899999999999E-2</c:v>
                </c:pt>
                <c:pt idx="55956">
                  <c:v>4.7641799999999998E-2</c:v>
                </c:pt>
                <c:pt idx="55957">
                  <c:v>1.30758E-2</c:v>
                </c:pt>
                <c:pt idx="55958">
                  <c:v>2.31256E-2</c:v>
                </c:pt>
                <c:pt idx="55959">
                  <c:v>1.4149699999999999E-2</c:v>
                </c:pt>
                <c:pt idx="55960">
                  <c:v>3.2077799999999997E-2</c:v>
                </c:pt>
                <c:pt idx="55961">
                  <c:v>2.2831899999999999E-2</c:v>
                </c:pt>
                <c:pt idx="55962">
                  <c:v>8.4800699999999993E-3</c:v>
                </c:pt>
                <c:pt idx="55963">
                  <c:v>2.4082200000000002E-2</c:v>
                </c:pt>
                <c:pt idx="55964">
                  <c:v>1.6186699999999998E-2</c:v>
                </c:pt>
                <c:pt idx="55965">
                  <c:v>3.5249700000000002E-2</c:v>
                </c:pt>
                <c:pt idx="55966">
                  <c:v>2.2008900000000001E-2</c:v>
                </c:pt>
                <c:pt idx="55967">
                  <c:v>1.31836E-2</c:v>
                </c:pt>
                <c:pt idx="55968">
                  <c:v>2.8119999999999999E-2</c:v>
                </c:pt>
                <c:pt idx="55969">
                  <c:v>1.8713E-2</c:v>
                </c:pt>
                <c:pt idx="55970">
                  <c:v>1.9579900000000001E-2</c:v>
                </c:pt>
                <c:pt idx="55971">
                  <c:v>1.44005E-3</c:v>
                </c:pt>
                <c:pt idx="55972">
                  <c:v>1.8444100000000001E-2</c:v>
                </c:pt>
                <c:pt idx="55973">
                  <c:v>3.1514199999999999E-2</c:v>
                </c:pt>
                <c:pt idx="55974">
                  <c:v>3.0852299999999999E-2</c:v>
                </c:pt>
                <c:pt idx="55975">
                  <c:v>2.4339699999999999E-2</c:v>
                </c:pt>
                <c:pt idx="55976">
                  <c:v>3.7616700000000003E-2</c:v>
                </c:pt>
                <c:pt idx="55977">
                  <c:v>1.6251600000000001E-2</c:v>
                </c:pt>
                <c:pt idx="55978">
                  <c:v>2.3365E-2</c:v>
                </c:pt>
                <c:pt idx="55979">
                  <c:v>1.1206600000000001E-2</c:v>
                </c:pt>
                <c:pt idx="55980">
                  <c:v>2.5271399999999999E-2</c:v>
                </c:pt>
                <c:pt idx="55981">
                  <c:v>1.32322E-2</c:v>
                </c:pt>
                <c:pt idx="55982">
                  <c:v>2.38991E-2</c:v>
                </c:pt>
                <c:pt idx="55983">
                  <c:v>2.6835399999999999E-2</c:v>
                </c:pt>
                <c:pt idx="55984">
                  <c:v>1.81704E-2</c:v>
                </c:pt>
                <c:pt idx="55985">
                  <c:v>3.4048099999999998E-2</c:v>
                </c:pt>
                <c:pt idx="55986">
                  <c:v>1.29099E-2</c:v>
                </c:pt>
                <c:pt idx="55987">
                  <c:v>2.3836099999999999E-2</c:v>
                </c:pt>
                <c:pt idx="55988">
                  <c:v>8.7337500000000002E-3</c:v>
                </c:pt>
                <c:pt idx="55989">
                  <c:v>4.1116699999999999E-2</c:v>
                </c:pt>
                <c:pt idx="55990">
                  <c:v>1.0541E-2</c:v>
                </c:pt>
                <c:pt idx="55991">
                  <c:v>4.1388500000000002E-2</c:v>
                </c:pt>
                <c:pt idx="55992">
                  <c:v>2.7317999999999999E-2</c:v>
                </c:pt>
                <c:pt idx="55993">
                  <c:v>1.28193E-2</c:v>
                </c:pt>
                <c:pt idx="55994">
                  <c:v>2.6762000000000001E-2</c:v>
                </c:pt>
                <c:pt idx="55995">
                  <c:v>2.5789300000000001E-2</c:v>
                </c:pt>
                <c:pt idx="55996">
                  <c:v>2.07853E-2</c:v>
                </c:pt>
                <c:pt idx="55997">
                  <c:v>1.7829899999999999E-2</c:v>
                </c:pt>
                <c:pt idx="55998">
                  <c:v>1.1536599999999999E-2</c:v>
                </c:pt>
                <c:pt idx="55999">
                  <c:v>1.6617799999999999E-2</c:v>
                </c:pt>
                <c:pt idx="56000">
                  <c:v>2.15015E-2</c:v>
                </c:pt>
                <c:pt idx="56001">
                  <c:v>1.11523E-2</c:v>
                </c:pt>
                <c:pt idx="56002">
                  <c:v>2.0475400000000001E-2</c:v>
                </c:pt>
                <c:pt idx="56003">
                  <c:v>1.0974899999999999E-2</c:v>
                </c:pt>
                <c:pt idx="56004">
                  <c:v>1.9705799999999999E-2</c:v>
                </c:pt>
                <c:pt idx="56005">
                  <c:v>-6.83498E-3</c:v>
                </c:pt>
                <c:pt idx="56006">
                  <c:v>2.1020899999999999E-2</c:v>
                </c:pt>
                <c:pt idx="56007">
                  <c:v>9.0589499999999996E-3</c:v>
                </c:pt>
                <c:pt idx="56008">
                  <c:v>1.7952900000000001E-2</c:v>
                </c:pt>
                <c:pt idx="56009">
                  <c:v>-9.3727099999999994E-3</c:v>
                </c:pt>
                <c:pt idx="56010">
                  <c:v>-7.2259899999999998E-3</c:v>
                </c:pt>
                <c:pt idx="56011">
                  <c:v>3.5562499999999999E-3</c:v>
                </c:pt>
                <c:pt idx="56012">
                  <c:v>3.5529100000000001E-2</c:v>
                </c:pt>
                <c:pt idx="56013">
                  <c:v>-3.9157899999999997E-3</c:v>
                </c:pt>
                <c:pt idx="56014">
                  <c:v>1.5007E-2</c:v>
                </c:pt>
                <c:pt idx="56015">
                  <c:v>-2.5358199999999998E-3</c:v>
                </c:pt>
                <c:pt idx="56016">
                  <c:v>8.5048699999999994E-3</c:v>
                </c:pt>
                <c:pt idx="56017">
                  <c:v>1.31845E-2</c:v>
                </c:pt>
                <c:pt idx="56018">
                  <c:v>6.0996999999999996E-3</c:v>
                </c:pt>
                <c:pt idx="56019">
                  <c:v>1.6539600000000002E-2</c:v>
                </c:pt>
                <c:pt idx="56020">
                  <c:v>8.1453299999999992E-3</c:v>
                </c:pt>
                <c:pt idx="56021">
                  <c:v>1.0406500000000001E-2</c:v>
                </c:pt>
                <c:pt idx="56022">
                  <c:v>-3.7689199999999998E-3</c:v>
                </c:pt>
                <c:pt idx="56023">
                  <c:v>7.2307600000000001E-3</c:v>
                </c:pt>
                <c:pt idx="56024">
                  <c:v>8.0804799999999993E-3</c:v>
                </c:pt>
                <c:pt idx="56025">
                  <c:v>2.05393E-2</c:v>
                </c:pt>
                <c:pt idx="56026">
                  <c:v>-6.8702700000000004E-3</c:v>
                </c:pt>
                <c:pt idx="56027">
                  <c:v>1.5781400000000001E-2</c:v>
                </c:pt>
                <c:pt idx="56028">
                  <c:v>1.0985399999999999E-2</c:v>
                </c:pt>
                <c:pt idx="56029">
                  <c:v>3.48148E-2</c:v>
                </c:pt>
                <c:pt idx="56030">
                  <c:v>5.7430299999999997E-3</c:v>
                </c:pt>
                <c:pt idx="56031">
                  <c:v>8.5706700000000007E-3</c:v>
                </c:pt>
                <c:pt idx="56032">
                  <c:v>6.1578800000000001E-3</c:v>
                </c:pt>
                <c:pt idx="56033">
                  <c:v>-4.5108799999999999E-4</c:v>
                </c:pt>
                <c:pt idx="56034">
                  <c:v>2.4873699999999999E-2</c:v>
                </c:pt>
                <c:pt idx="56035">
                  <c:v>2.04592E-2</c:v>
                </c:pt>
                <c:pt idx="56036">
                  <c:v>2.1430000000000001E-2</c:v>
                </c:pt>
                <c:pt idx="56037">
                  <c:v>1.1095000000000001E-2</c:v>
                </c:pt>
                <c:pt idx="56038">
                  <c:v>1.43299E-2</c:v>
                </c:pt>
                <c:pt idx="56039" formatCode="0.00E+00">
                  <c:v>-1.2206999999999999E-3</c:v>
                </c:pt>
                <c:pt idx="56040">
                  <c:v>9.9697099999999997E-3</c:v>
                </c:pt>
                <c:pt idx="56041">
                  <c:v>1.9326200000000002E-2</c:v>
                </c:pt>
                <c:pt idx="56042">
                  <c:v>3.2728199999999999E-2</c:v>
                </c:pt>
                <c:pt idx="56043">
                  <c:v>-2.7294200000000002E-3</c:v>
                </c:pt>
                <c:pt idx="56044">
                  <c:v>8.6097699999999992E-3</c:v>
                </c:pt>
                <c:pt idx="56045">
                  <c:v>-9.0074500000000002E-3</c:v>
                </c:pt>
                <c:pt idx="56046">
                  <c:v>2.2100399999999999E-2</c:v>
                </c:pt>
                <c:pt idx="56047">
                  <c:v>1.0240600000000001E-2</c:v>
                </c:pt>
                <c:pt idx="56048">
                  <c:v>3.8690600000000001E-3</c:v>
                </c:pt>
                <c:pt idx="56049">
                  <c:v>-3.3359499999999999E-3</c:v>
                </c:pt>
                <c:pt idx="56050">
                  <c:v>2.6373899999999999E-2</c:v>
                </c:pt>
                <c:pt idx="56051">
                  <c:v>1.14746E-2</c:v>
                </c:pt>
                <c:pt idx="56052">
                  <c:v>5.2213700000000004E-3</c:v>
                </c:pt>
                <c:pt idx="56053">
                  <c:v>5.6676900000000004E-3</c:v>
                </c:pt>
                <c:pt idx="56054">
                  <c:v>2.2019400000000001E-2</c:v>
                </c:pt>
                <c:pt idx="56055">
                  <c:v>1.2862200000000001E-2</c:v>
                </c:pt>
                <c:pt idx="56056">
                  <c:v>2.8944000000000001E-3</c:v>
                </c:pt>
                <c:pt idx="56057">
                  <c:v>1.39542E-2</c:v>
                </c:pt>
                <c:pt idx="56058">
                  <c:v>1.7032600000000001E-3</c:v>
                </c:pt>
                <c:pt idx="56059">
                  <c:v>2.0115899999999999E-2</c:v>
                </c:pt>
                <c:pt idx="56060">
                  <c:v>1.27125E-3</c:v>
                </c:pt>
                <c:pt idx="56061">
                  <c:v>1.2207000000000001E-2</c:v>
                </c:pt>
                <c:pt idx="56062">
                  <c:v>2.5006299999999999E-2</c:v>
                </c:pt>
                <c:pt idx="56063">
                  <c:v>2.8821900000000001E-2</c:v>
                </c:pt>
                <c:pt idx="56064">
                  <c:v>6.1082799999999998E-3</c:v>
                </c:pt>
                <c:pt idx="56065">
                  <c:v>1.36156E-2</c:v>
                </c:pt>
                <c:pt idx="56066">
                  <c:v>1.9547499999999999E-2</c:v>
                </c:pt>
                <c:pt idx="56067">
                  <c:v>2.29549E-2</c:v>
                </c:pt>
                <c:pt idx="56068">
                  <c:v>2.1397599999999999E-2</c:v>
                </c:pt>
                <c:pt idx="56069">
                  <c:v>4.40121E-3</c:v>
                </c:pt>
                <c:pt idx="56070">
                  <c:v>2.8679799999999998E-2</c:v>
                </c:pt>
                <c:pt idx="56071">
                  <c:v>1.80588E-2</c:v>
                </c:pt>
                <c:pt idx="56072">
                  <c:v>3.0254400000000001E-2</c:v>
                </c:pt>
                <c:pt idx="56073">
                  <c:v>4.5318600000000004E-3</c:v>
                </c:pt>
                <c:pt idx="56074">
                  <c:v>1.7207099999999999E-2</c:v>
                </c:pt>
                <c:pt idx="56075">
                  <c:v>1.2307200000000001E-2</c:v>
                </c:pt>
                <c:pt idx="56076">
                  <c:v>1.0554300000000001E-2</c:v>
                </c:pt>
                <c:pt idx="56077">
                  <c:v>9.1342899999999998E-3</c:v>
                </c:pt>
                <c:pt idx="56078">
                  <c:v>-1.39236E-3</c:v>
                </c:pt>
                <c:pt idx="56079">
                  <c:v>2.7117700000000002E-2</c:v>
                </c:pt>
                <c:pt idx="56080">
                  <c:v>1.3301800000000001E-2</c:v>
                </c:pt>
                <c:pt idx="56081">
                  <c:v>1.7700199999999999E-2</c:v>
                </c:pt>
                <c:pt idx="56082">
                  <c:v>4.5614200000000001E-3</c:v>
                </c:pt>
                <c:pt idx="56083">
                  <c:v>4.8475300000000001E-3</c:v>
                </c:pt>
                <c:pt idx="56084">
                  <c:v>2.9897700000000001E-3</c:v>
                </c:pt>
                <c:pt idx="56085">
                  <c:v>1.14536E-2</c:v>
                </c:pt>
                <c:pt idx="56086">
                  <c:v>2.4604800000000001E-3</c:v>
                </c:pt>
                <c:pt idx="56087">
                  <c:v>1.6336400000000001E-2</c:v>
                </c:pt>
                <c:pt idx="56088">
                  <c:v>1.9888900000000001E-2</c:v>
                </c:pt>
                <c:pt idx="56089">
                  <c:v>1.6050299999999999E-3</c:v>
                </c:pt>
                <c:pt idx="56090">
                  <c:v>4.91238E-3</c:v>
                </c:pt>
                <c:pt idx="56091">
                  <c:v>-1.22223E-2</c:v>
                </c:pt>
                <c:pt idx="56092">
                  <c:v>1.3752E-2</c:v>
                </c:pt>
                <c:pt idx="56093">
                  <c:v>1.30358E-2</c:v>
                </c:pt>
                <c:pt idx="56094">
                  <c:v>5.0134699999999999E-3</c:v>
                </c:pt>
                <c:pt idx="56095">
                  <c:v>8.3475100000000007E-3</c:v>
                </c:pt>
                <c:pt idx="56096">
                  <c:v>8.4304800000000006E-3</c:v>
                </c:pt>
                <c:pt idx="56097">
                  <c:v>1.0499E-2</c:v>
                </c:pt>
                <c:pt idx="56098">
                  <c:v>9.7427399999999997E-3</c:v>
                </c:pt>
                <c:pt idx="56099">
                  <c:v>-6.0463000000000001E-3</c:v>
                </c:pt>
                <c:pt idx="56100">
                  <c:v>6.77204E-3</c:v>
                </c:pt>
                <c:pt idx="56101">
                  <c:v>8.8214900000000004E-4</c:v>
                </c:pt>
                <c:pt idx="56102">
                  <c:v>1.00269E-2</c:v>
                </c:pt>
                <c:pt idx="56103">
                  <c:v>-1.2743900000000001E-2</c:v>
                </c:pt>
                <c:pt idx="56104">
                  <c:v>3.58391E-3</c:v>
                </c:pt>
                <c:pt idx="56105">
                  <c:v>8.89969E-3</c:v>
                </c:pt>
                <c:pt idx="56106">
                  <c:v>2.69032E-3</c:v>
                </c:pt>
                <c:pt idx="56107">
                  <c:v>1.5392299999999999E-2</c:v>
                </c:pt>
                <c:pt idx="56108">
                  <c:v>-3.4294099999999999E-3</c:v>
                </c:pt>
                <c:pt idx="56109">
                  <c:v>2.8675099999999999E-2</c:v>
                </c:pt>
                <c:pt idx="56110">
                  <c:v>-3.7345899999999999E-3</c:v>
                </c:pt>
                <c:pt idx="56111">
                  <c:v>8.0833399999999996E-3</c:v>
                </c:pt>
                <c:pt idx="56112">
                  <c:v>-8.06808E-4</c:v>
                </c:pt>
                <c:pt idx="56113">
                  <c:v>1.5811899999999999E-3</c:v>
                </c:pt>
                <c:pt idx="56114">
                  <c:v>-1.03102E-2</c:v>
                </c:pt>
                <c:pt idx="56115">
                  <c:v>8.5067699999999999E-4</c:v>
                </c:pt>
                <c:pt idx="56116">
                  <c:v>2.7437199999999998E-3</c:v>
                </c:pt>
                <c:pt idx="56117">
                  <c:v>-1.44291E-2</c:v>
                </c:pt>
                <c:pt idx="56118">
                  <c:v>5.8136000000000004E-3</c:v>
                </c:pt>
                <c:pt idx="56119">
                  <c:v>-1.30329E-2</c:v>
                </c:pt>
                <c:pt idx="56120">
                  <c:v>-1.0611499999999999E-2</c:v>
                </c:pt>
                <c:pt idx="56121">
                  <c:v>-1.0982499999999999E-2</c:v>
                </c:pt>
                <c:pt idx="56122">
                  <c:v>-1.33162E-2</c:v>
                </c:pt>
                <c:pt idx="56123">
                  <c:v>-8.03566E-3</c:v>
                </c:pt>
                <c:pt idx="56124">
                  <c:v>-2.28024E-2</c:v>
                </c:pt>
                <c:pt idx="56125">
                  <c:v>-9.0808899999999994E-3</c:v>
                </c:pt>
                <c:pt idx="56126">
                  <c:v>-4.6606099999999999E-3</c:v>
                </c:pt>
                <c:pt idx="56127">
                  <c:v>-2.0389599999999998E-3</c:v>
                </c:pt>
                <c:pt idx="56128">
                  <c:v>-6.0758599999999998E-3</c:v>
                </c:pt>
                <c:pt idx="56129">
                  <c:v>-2.7441E-2</c:v>
                </c:pt>
                <c:pt idx="56130">
                  <c:v>-1.7188100000000001E-2</c:v>
                </c:pt>
                <c:pt idx="56131">
                  <c:v>-3.50761E-3</c:v>
                </c:pt>
                <c:pt idx="56132">
                  <c:v>-8.0709500000000003E-3</c:v>
                </c:pt>
                <c:pt idx="56133" formatCode="0.00E+00">
                  <c:v>1.1673E-3</c:v>
                </c:pt>
                <c:pt idx="56134">
                  <c:v>-1.96495E-2</c:v>
                </c:pt>
                <c:pt idx="56135">
                  <c:v>-8.0833399999999996E-3</c:v>
                </c:pt>
                <c:pt idx="56136">
                  <c:v>-9.7131700000000001E-3</c:v>
                </c:pt>
                <c:pt idx="56137">
                  <c:v>-1.3246499999999999E-3</c:v>
                </c:pt>
                <c:pt idx="56138">
                  <c:v>-4.1685100000000003E-3</c:v>
                </c:pt>
                <c:pt idx="56139">
                  <c:v>-2.2229200000000001E-2</c:v>
                </c:pt>
                <c:pt idx="56140">
                  <c:v>-2.1020899999999999E-2</c:v>
                </c:pt>
                <c:pt idx="56141">
                  <c:v>-1.18694E-2</c:v>
                </c:pt>
                <c:pt idx="56142">
                  <c:v>8.4419300000000003E-3</c:v>
                </c:pt>
                <c:pt idx="56143">
                  <c:v>6.0958899999999996E-3</c:v>
                </c:pt>
                <c:pt idx="56144">
                  <c:v>-3.4627899999999999E-3</c:v>
                </c:pt>
                <c:pt idx="56145">
                  <c:v>-2.3098E-2</c:v>
                </c:pt>
                <c:pt idx="56146">
                  <c:v>-2.2096600000000001E-2</c:v>
                </c:pt>
                <c:pt idx="56147">
                  <c:v>-1.8784499999999999E-2</c:v>
                </c:pt>
                <c:pt idx="56148">
                  <c:v>-1.7269099999999999E-2</c:v>
                </c:pt>
                <c:pt idx="56149">
                  <c:v>-2.1212600000000002E-2</c:v>
                </c:pt>
                <c:pt idx="56150">
                  <c:v>-2.09255E-2</c:v>
                </c:pt>
                <c:pt idx="56151">
                  <c:v>-2.8387099999999998E-2</c:v>
                </c:pt>
                <c:pt idx="56152">
                  <c:v>-1.30863E-2</c:v>
                </c:pt>
                <c:pt idx="56153">
                  <c:v>-7.6789900000000001E-3</c:v>
                </c:pt>
                <c:pt idx="56154">
                  <c:v>-4.7922099999999999E-3</c:v>
                </c:pt>
                <c:pt idx="56155">
                  <c:v>-1.13811E-2</c:v>
                </c:pt>
                <c:pt idx="56156">
                  <c:v>-2.5018700000000001E-2</c:v>
                </c:pt>
                <c:pt idx="56157">
                  <c:v>-2.3664500000000002E-2</c:v>
                </c:pt>
                <c:pt idx="56158">
                  <c:v>-9.9563600000000005E-4</c:v>
                </c:pt>
                <c:pt idx="56159">
                  <c:v>-1.09806E-2</c:v>
                </c:pt>
                <c:pt idx="56160">
                  <c:v>-1.8552800000000001E-2</c:v>
                </c:pt>
                <c:pt idx="56161">
                  <c:v>-1.8508E-2</c:v>
                </c:pt>
                <c:pt idx="56162">
                  <c:v>-2.16131E-2</c:v>
                </c:pt>
                <c:pt idx="56163">
                  <c:v>-3.6525699999999999E-3</c:v>
                </c:pt>
                <c:pt idx="56164">
                  <c:v>-9.5167199999999993E-3</c:v>
                </c:pt>
                <c:pt idx="56165">
                  <c:v>-1.10893E-2</c:v>
                </c:pt>
                <c:pt idx="56166">
                  <c:v>-1.00918E-2</c:v>
                </c:pt>
                <c:pt idx="56167">
                  <c:v>-8.9235300000000007E-3</c:v>
                </c:pt>
                <c:pt idx="56168">
                  <c:v>-1.5325500000000001E-2</c:v>
                </c:pt>
                <c:pt idx="56169">
                  <c:v>-1.8520399999999999E-2</c:v>
                </c:pt>
                <c:pt idx="56170">
                  <c:v>-1.48735E-2</c:v>
                </c:pt>
                <c:pt idx="56171">
                  <c:v>-9.3355199999999999E-3</c:v>
                </c:pt>
                <c:pt idx="56172">
                  <c:v>-1.83048E-2</c:v>
                </c:pt>
                <c:pt idx="56173">
                  <c:v>3.9730099999999999E-3</c:v>
                </c:pt>
                <c:pt idx="56174">
                  <c:v>-1.7073600000000001E-2</c:v>
                </c:pt>
                <c:pt idx="56175">
                  <c:v>-8.13293E-3</c:v>
                </c:pt>
                <c:pt idx="56176">
                  <c:v>-6.8588299999999998E-3</c:v>
                </c:pt>
                <c:pt idx="56177">
                  <c:v>-3.6897700000000002E-3</c:v>
                </c:pt>
                <c:pt idx="56178">
                  <c:v>-1.0777500000000001E-2</c:v>
                </c:pt>
                <c:pt idx="56179">
                  <c:v>-5.9051499999999996E-3</c:v>
                </c:pt>
                <c:pt idx="56180">
                  <c:v>-7.0047399999999998E-3</c:v>
                </c:pt>
                <c:pt idx="56181">
                  <c:v>-2.1451999999999999E-2</c:v>
                </c:pt>
                <c:pt idx="56182">
                  <c:v>-1.4805799999999999E-2</c:v>
                </c:pt>
                <c:pt idx="56183">
                  <c:v>-6.7062399999999996E-3</c:v>
                </c:pt>
                <c:pt idx="56184">
                  <c:v>-6.6204100000000002E-3</c:v>
                </c:pt>
                <c:pt idx="56185">
                  <c:v>-2.5052999999999999E-2</c:v>
                </c:pt>
                <c:pt idx="56186">
                  <c:v>-1.38998E-2</c:v>
                </c:pt>
                <c:pt idx="56187">
                  <c:v>-1.5206300000000001E-2</c:v>
                </c:pt>
                <c:pt idx="56188">
                  <c:v>-1.9318599999999998E-2</c:v>
                </c:pt>
                <c:pt idx="56189">
                  <c:v>-2.1218299999999999E-2</c:v>
                </c:pt>
                <c:pt idx="56190">
                  <c:v>-1.0830899999999999E-2</c:v>
                </c:pt>
                <c:pt idx="56191">
                  <c:v>-2.6531200000000001E-2</c:v>
                </c:pt>
                <c:pt idx="56192">
                  <c:v>-1.92423E-2</c:v>
                </c:pt>
                <c:pt idx="56193">
                  <c:v>-2.8732299999999999E-2</c:v>
                </c:pt>
                <c:pt idx="56194">
                  <c:v>-9.9678000000000006E-3</c:v>
                </c:pt>
                <c:pt idx="56195">
                  <c:v>-2.3011199999999999E-2</c:v>
                </c:pt>
                <c:pt idx="56196">
                  <c:v>-1.5521E-2</c:v>
                </c:pt>
                <c:pt idx="56197">
                  <c:v>-1.25437E-2</c:v>
                </c:pt>
                <c:pt idx="56198">
                  <c:v>-3.2531699999999997E-2</c:v>
                </c:pt>
                <c:pt idx="56199">
                  <c:v>-1.2472199999999999E-2</c:v>
                </c:pt>
                <c:pt idx="56200">
                  <c:v>-1.0766E-2</c:v>
                </c:pt>
                <c:pt idx="56201">
                  <c:v>-1.55706E-2</c:v>
                </c:pt>
                <c:pt idx="56202">
                  <c:v>-3.31621E-2</c:v>
                </c:pt>
                <c:pt idx="56203">
                  <c:v>-3.2514599999999998E-2</c:v>
                </c:pt>
                <c:pt idx="56204">
                  <c:v>-2.23293E-2</c:v>
                </c:pt>
                <c:pt idx="56205">
                  <c:v>-1.8773100000000001E-2</c:v>
                </c:pt>
                <c:pt idx="56206">
                  <c:v>-2.5873199999999999E-2</c:v>
                </c:pt>
                <c:pt idx="56207">
                  <c:v>-3.7089299999999999E-2</c:v>
                </c:pt>
                <c:pt idx="56208">
                  <c:v>-2.3407000000000001E-2</c:v>
                </c:pt>
                <c:pt idx="56209">
                  <c:v>-2.6240300000000001E-2</c:v>
                </c:pt>
                <c:pt idx="56210">
                  <c:v>-3.2957100000000003E-2</c:v>
                </c:pt>
                <c:pt idx="56211">
                  <c:v>-2.3640600000000001E-2</c:v>
                </c:pt>
                <c:pt idx="56212">
                  <c:v>-3.1395899999999997E-2</c:v>
                </c:pt>
                <c:pt idx="56213">
                  <c:v>-1.95427E-2</c:v>
                </c:pt>
                <c:pt idx="56214">
                  <c:v>-4.8445700000000001E-2</c:v>
                </c:pt>
                <c:pt idx="56215">
                  <c:v>-4.4380200000000002E-2</c:v>
                </c:pt>
                <c:pt idx="56216">
                  <c:v>-2.8144800000000001E-2</c:v>
                </c:pt>
                <c:pt idx="56217">
                  <c:v>-2.42109E-2</c:v>
                </c:pt>
                <c:pt idx="56218">
                  <c:v>-3.3699E-2</c:v>
                </c:pt>
                <c:pt idx="56219">
                  <c:v>-3.6357899999999999E-2</c:v>
                </c:pt>
                <c:pt idx="56220">
                  <c:v>-3.2307599999999999E-2</c:v>
                </c:pt>
                <c:pt idx="56221">
                  <c:v>-1.8704399999999999E-2</c:v>
                </c:pt>
                <c:pt idx="56222">
                  <c:v>-3.7172299999999998E-2</c:v>
                </c:pt>
                <c:pt idx="56223">
                  <c:v>-2.1541600000000001E-2</c:v>
                </c:pt>
                <c:pt idx="56224">
                  <c:v>-2.4448399999999999E-2</c:v>
                </c:pt>
                <c:pt idx="56225">
                  <c:v>-2.85597E-2</c:v>
                </c:pt>
                <c:pt idx="56226">
                  <c:v>-2.3238200000000001E-2</c:v>
                </c:pt>
                <c:pt idx="56227">
                  <c:v>-3.50199E-2</c:v>
                </c:pt>
                <c:pt idx="56228">
                  <c:v>-2.33498E-2</c:v>
                </c:pt>
                <c:pt idx="56229">
                  <c:v>-1.29833E-2</c:v>
                </c:pt>
                <c:pt idx="56230">
                  <c:v>-1.54285E-2</c:v>
                </c:pt>
                <c:pt idx="56231">
                  <c:v>-2.16236E-2</c:v>
                </c:pt>
                <c:pt idx="56232">
                  <c:v>-2.7966499999999998E-2</c:v>
                </c:pt>
                <c:pt idx="56233">
                  <c:v>-1.67437E-2</c:v>
                </c:pt>
                <c:pt idx="56234">
                  <c:v>-2.4395E-2</c:v>
                </c:pt>
                <c:pt idx="56235">
                  <c:v>-1.61304E-2</c:v>
                </c:pt>
                <c:pt idx="56236">
                  <c:v>-2.6838299999999999E-2</c:v>
                </c:pt>
                <c:pt idx="56237">
                  <c:v>-1.50385E-2</c:v>
                </c:pt>
                <c:pt idx="56238">
                  <c:v>-2.4214699999999999E-2</c:v>
                </c:pt>
                <c:pt idx="56239">
                  <c:v>-2.4857500000000001E-2</c:v>
                </c:pt>
                <c:pt idx="56240">
                  <c:v>-2.6472099999999998E-2</c:v>
                </c:pt>
                <c:pt idx="56241">
                  <c:v>-2.9185300000000001E-2</c:v>
                </c:pt>
                <c:pt idx="56242">
                  <c:v>-1.7519E-2</c:v>
                </c:pt>
                <c:pt idx="56243">
                  <c:v>-2.4599099999999999E-2</c:v>
                </c:pt>
                <c:pt idx="56244">
                  <c:v>-2.2860499999999999E-2</c:v>
                </c:pt>
                <c:pt idx="56245">
                  <c:v>-3.2453500000000003E-2</c:v>
                </c:pt>
                <c:pt idx="56246">
                  <c:v>-2.73066E-2</c:v>
                </c:pt>
                <c:pt idx="56247">
                  <c:v>-2.8928800000000001E-2</c:v>
                </c:pt>
                <c:pt idx="56248">
                  <c:v>-1.5835800000000001E-2</c:v>
                </c:pt>
                <c:pt idx="56249">
                  <c:v>-1.9460700000000001E-2</c:v>
                </c:pt>
                <c:pt idx="56250">
                  <c:v>-2.13146E-2</c:v>
                </c:pt>
                <c:pt idx="56251">
                  <c:v>-1.9113499999999999E-2</c:v>
                </c:pt>
                <c:pt idx="56252">
                  <c:v>-3.3186899999999998E-2</c:v>
                </c:pt>
                <c:pt idx="56253">
                  <c:v>-2.7253200000000002E-2</c:v>
                </c:pt>
                <c:pt idx="56254">
                  <c:v>4.9152400000000004E-3</c:v>
                </c:pt>
                <c:pt idx="56255">
                  <c:v>-1.0996799999999999E-2</c:v>
                </c:pt>
                <c:pt idx="56256">
                  <c:v>-2.5348699999999998E-2</c:v>
                </c:pt>
                <c:pt idx="56257">
                  <c:v>-1.9445400000000002E-2</c:v>
                </c:pt>
                <c:pt idx="56258">
                  <c:v>-3.0633000000000001E-2</c:v>
                </c:pt>
                <c:pt idx="56259">
                  <c:v>-2.1983099999999998E-2</c:v>
                </c:pt>
                <c:pt idx="56260">
                  <c:v>-4.1418100000000001E-3</c:v>
                </c:pt>
                <c:pt idx="56261">
                  <c:v>-3.0420300000000001E-2</c:v>
                </c:pt>
                <c:pt idx="56262">
                  <c:v>-8.0061000000000004E-3</c:v>
                </c:pt>
                <c:pt idx="56263">
                  <c:v>-5.0563800000000001E-3</c:v>
                </c:pt>
                <c:pt idx="56264">
                  <c:v>9.4032300000000003E-3</c:v>
                </c:pt>
                <c:pt idx="56265" formatCode="0.00E+00">
                  <c:v>-1.31369E-2</c:v>
                </c:pt>
                <c:pt idx="56266">
                  <c:v>-2.5695800000000001E-2</c:v>
                </c:pt>
                <c:pt idx="56267">
                  <c:v>1.4326999999999999E-2</c:v>
                </c:pt>
                <c:pt idx="56268">
                  <c:v>1.1716799999999999E-2</c:v>
                </c:pt>
                <c:pt idx="56269">
                  <c:v>-1.0262500000000001E-2</c:v>
                </c:pt>
                <c:pt idx="56270">
                  <c:v>-2.1715200000000001E-3</c:v>
                </c:pt>
                <c:pt idx="56271">
                  <c:v>-1.00584E-2</c:v>
                </c:pt>
                <c:pt idx="56272">
                  <c:v>4.5576100000000001E-3</c:v>
                </c:pt>
                <c:pt idx="56273">
                  <c:v>-1.5852000000000002E-2</c:v>
                </c:pt>
                <c:pt idx="56274">
                  <c:v>-9.5272100000000001E-4</c:v>
                </c:pt>
                <c:pt idx="56275">
                  <c:v>-1.38388E-2</c:v>
                </c:pt>
                <c:pt idx="56276">
                  <c:v>5.1727300000000004E-3</c:v>
                </c:pt>
                <c:pt idx="56277">
                  <c:v>-1.8909499999999999E-2</c:v>
                </c:pt>
                <c:pt idx="56278">
                  <c:v>-5.1975299999999997E-3</c:v>
                </c:pt>
                <c:pt idx="56279">
                  <c:v>-2.0524000000000001E-2</c:v>
                </c:pt>
                <c:pt idx="56280">
                  <c:v>-1.06392E-2</c:v>
                </c:pt>
                <c:pt idx="56281">
                  <c:v>-1.0808E-2</c:v>
                </c:pt>
                <c:pt idx="56282">
                  <c:v>-9.5081300000000001E-4</c:v>
                </c:pt>
                <c:pt idx="56283">
                  <c:v>-9.9382399999999992E-3</c:v>
                </c:pt>
                <c:pt idx="56284">
                  <c:v>-1.5644999999999999E-2</c:v>
                </c:pt>
                <c:pt idx="56285">
                  <c:v>-1.2985200000000001E-2</c:v>
                </c:pt>
                <c:pt idx="56286">
                  <c:v>-1.7099400000000001E-2</c:v>
                </c:pt>
                <c:pt idx="56287">
                  <c:v>-2.4925200000000002E-2</c:v>
                </c:pt>
                <c:pt idx="56288">
                  <c:v>-2.6246999999999999E-2</c:v>
                </c:pt>
                <c:pt idx="56289">
                  <c:v>-5.5141399999999998E-3</c:v>
                </c:pt>
                <c:pt idx="56290">
                  <c:v>-1.9958500000000001E-2</c:v>
                </c:pt>
                <c:pt idx="56291">
                  <c:v>-1.41382E-2</c:v>
                </c:pt>
                <c:pt idx="56292">
                  <c:v>-1.5177700000000001E-2</c:v>
                </c:pt>
                <c:pt idx="56293">
                  <c:v>-1.9619000000000001E-2</c:v>
                </c:pt>
                <c:pt idx="56294">
                  <c:v>-2.4738300000000001E-2</c:v>
                </c:pt>
                <c:pt idx="56295">
                  <c:v>-2.6838299999999999E-2</c:v>
                </c:pt>
                <c:pt idx="56296">
                  <c:v>-3.5599699999999998E-2</c:v>
                </c:pt>
                <c:pt idx="56297">
                  <c:v>-4.3630600000000002E-3</c:v>
                </c:pt>
                <c:pt idx="56298">
                  <c:v>-1.8252399999999998E-2</c:v>
                </c:pt>
                <c:pt idx="56299">
                  <c:v>-3.24078E-2</c:v>
                </c:pt>
                <c:pt idx="56300">
                  <c:v>-2.48156E-2</c:v>
                </c:pt>
                <c:pt idx="56301">
                  <c:v>-1.9391100000000001E-2</c:v>
                </c:pt>
                <c:pt idx="56302">
                  <c:v>-2.0984599999999999E-2</c:v>
                </c:pt>
                <c:pt idx="56303">
                  <c:v>-7.8430199999999992E-3</c:v>
                </c:pt>
                <c:pt idx="56304">
                  <c:v>-2.2447600000000002E-2</c:v>
                </c:pt>
                <c:pt idx="56305">
                  <c:v>-2.5693899999999999E-2</c:v>
                </c:pt>
                <c:pt idx="56306">
                  <c:v>-2.0140600000000002E-2</c:v>
                </c:pt>
                <c:pt idx="56307">
                  <c:v>-7.2717700000000003E-3</c:v>
                </c:pt>
                <c:pt idx="56308">
                  <c:v>-1.82066E-2</c:v>
                </c:pt>
                <c:pt idx="56309">
                  <c:v>-2.5234200000000002E-3</c:v>
                </c:pt>
                <c:pt idx="56310">
                  <c:v>-2.4302500000000001E-2</c:v>
                </c:pt>
                <c:pt idx="56311">
                  <c:v>-2.1521599999999998E-2</c:v>
                </c:pt>
                <c:pt idx="56312">
                  <c:v>-2.5436400000000001E-2</c:v>
                </c:pt>
                <c:pt idx="56313">
                  <c:v>-1.78595E-2</c:v>
                </c:pt>
                <c:pt idx="56314">
                  <c:v>-1.00613E-2</c:v>
                </c:pt>
                <c:pt idx="56315">
                  <c:v>-1.85804E-2</c:v>
                </c:pt>
                <c:pt idx="56316">
                  <c:v>-1.9059199999999998E-2</c:v>
                </c:pt>
                <c:pt idx="56317">
                  <c:v>-2.09179E-2</c:v>
                </c:pt>
                <c:pt idx="56318">
                  <c:v>-1.55973E-2</c:v>
                </c:pt>
                <c:pt idx="56319">
                  <c:v>-2.2021300000000001E-2</c:v>
                </c:pt>
                <c:pt idx="56320">
                  <c:v>-2.6611300000000001E-2</c:v>
                </c:pt>
                <c:pt idx="56321">
                  <c:v>-2.4501800000000001E-2</c:v>
                </c:pt>
                <c:pt idx="56322">
                  <c:v>-2.6132599999999999E-2</c:v>
                </c:pt>
                <c:pt idx="56323">
                  <c:v>-1.3715700000000001E-2</c:v>
                </c:pt>
                <c:pt idx="56324">
                  <c:v>-3.7431699999999998E-2</c:v>
                </c:pt>
                <c:pt idx="56325">
                  <c:v>-1.7331099999999999E-2</c:v>
                </c:pt>
                <c:pt idx="56326">
                  <c:v>-2.6459699999999999E-2</c:v>
                </c:pt>
                <c:pt idx="56327">
                  <c:v>-2.1747599999999999E-2</c:v>
                </c:pt>
                <c:pt idx="56328">
                  <c:v>-1.6440400000000001E-2</c:v>
                </c:pt>
                <c:pt idx="56329">
                  <c:v>-1.5851000000000001E-2</c:v>
                </c:pt>
                <c:pt idx="56330">
                  <c:v>-5.4979299999999998E-3</c:v>
                </c:pt>
                <c:pt idx="56331">
                  <c:v>-2.8144800000000001E-2</c:v>
                </c:pt>
                <c:pt idx="56332">
                  <c:v>-1.01595E-2</c:v>
                </c:pt>
                <c:pt idx="56333">
                  <c:v>-2.95191E-2</c:v>
                </c:pt>
                <c:pt idx="56334">
                  <c:v>-2.5570900000000001E-2</c:v>
                </c:pt>
                <c:pt idx="56335">
                  <c:v>-1.5637399999999999E-2</c:v>
                </c:pt>
                <c:pt idx="56336">
                  <c:v>-7.6551400000000004E-3</c:v>
                </c:pt>
                <c:pt idx="56337">
                  <c:v>-9.0045899999999998E-3</c:v>
                </c:pt>
                <c:pt idx="56338">
                  <c:v>-9.6883799999999999E-3</c:v>
                </c:pt>
                <c:pt idx="56339">
                  <c:v>1.29204E-2</c:v>
                </c:pt>
                <c:pt idx="56340">
                  <c:v>-3.0797000000000001E-2</c:v>
                </c:pt>
                <c:pt idx="56341">
                  <c:v>-8.4028200000000001E-3</c:v>
                </c:pt>
                <c:pt idx="56342">
                  <c:v>-1.45741E-2</c:v>
                </c:pt>
                <c:pt idx="56343">
                  <c:v>-6.2847100000000002E-4</c:v>
                </c:pt>
                <c:pt idx="56344">
                  <c:v>-7.9441099999999997E-4</c:v>
                </c:pt>
                <c:pt idx="56345">
                  <c:v>-3.6058399999999999E-3</c:v>
                </c:pt>
                <c:pt idx="56346">
                  <c:v>7.3518799999999999E-3</c:v>
                </c:pt>
                <c:pt idx="56347">
                  <c:v>-1.75381E-3</c:v>
                </c:pt>
                <c:pt idx="56348">
                  <c:v>-9.9563599999999992E-3</c:v>
                </c:pt>
                <c:pt idx="56349">
                  <c:v>-3.1004000000000001E-3</c:v>
                </c:pt>
                <c:pt idx="56350">
                  <c:v>2.3727399999999999E-3</c:v>
                </c:pt>
                <c:pt idx="56351">
                  <c:v>-1.5960700000000001E-2</c:v>
                </c:pt>
                <c:pt idx="56352">
                  <c:v>-6.9742199999999997E-3</c:v>
                </c:pt>
                <c:pt idx="56353">
                  <c:v>-1.41335E-2</c:v>
                </c:pt>
                <c:pt idx="56354">
                  <c:v>6.9446600000000001E-3</c:v>
                </c:pt>
                <c:pt idx="56355">
                  <c:v>-1.5648800000000001E-2</c:v>
                </c:pt>
                <c:pt idx="56356">
                  <c:v>-1.19734E-2</c:v>
                </c:pt>
                <c:pt idx="56357">
                  <c:v>-1.31693E-2</c:v>
                </c:pt>
                <c:pt idx="56358">
                  <c:v>-7.3842999999999999E-3</c:v>
                </c:pt>
                <c:pt idx="56359">
                  <c:v>-9.2315699999999997E-3</c:v>
                </c:pt>
                <c:pt idx="56360">
                  <c:v>3.0336400000000002E-3</c:v>
                </c:pt>
                <c:pt idx="56361">
                  <c:v>-9.1447799999999999E-3</c:v>
                </c:pt>
                <c:pt idx="56362">
                  <c:v>1.16291E-2</c:v>
                </c:pt>
                <c:pt idx="56363">
                  <c:v>-1.1673899999999999E-2</c:v>
                </c:pt>
                <c:pt idx="56364">
                  <c:v>-1.0891899999999999E-2</c:v>
                </c:pt>
                <c:pt idx="56365">
                  <c:v>-6.6108699999999996E-3</c:v>
                </c:pt>
                <c:pt idx="56366">
                  <c:v>-2.6359600000000001E-3</c:v>
                </c:pt>
                <c:pt idx="56367">
                  <c:v>-2.5672899999999998E-3</c:v>
                </c:pt>
                <c:pt idx="56368">
                  <c:v>-6.0253099999999999E-3</c:v>
                </c:pt>
                <c:pt idx="56369">
                  <c:v>-4.2037999999999997E-3</c:v>
                </c:pt>
                <c:pt idx="56370">
                  <c:v>-8.9893300000000002E-3</c:v>
                </c:pt>
                <c:pt idx="56371">
                  <c:v>-9.4299299999999996E-3</c:v>
                </c:pt>
                <c:pt idx="56372">
                  <c:v>-1.8184700000000002E-2</c:v>
                </c:pt>
                <c:pt idx="56373">
                  <c:v>-7.1048700000000001E-3</c:v>
                </c:pt>
                <c:pt idx="56374">
                  <c:v>2.3927699999999998E-3</c:v>
                </c:pt>
                <c:pt idx="56375">
                  <c:v>2.0444899999999998E-2</c:v>
                </c:pt>
                <c:pt idx="56376">
                  <c:v>6.0968400000000001E-3</c:v>
                </c:pt>
                <c:pt idx="56377">
                  <c:v>5.65052E-3</c:v>
                </c:pt>
                <c:pt idx="56378">
                  <c:v>1.7193799999999999E-2</c:v>
                </c:pt>
                <c:pt idx="56379">
                  <c:v>-4.4689200000000004E-3</c:v>
                </c:pt>
                <c:pt idx="56380">
                  <c:v>1.65205E-2</c:v>
                </c:pt>
                <c:pt idx="56381">
                  <c:v>6.5069200000000002E-3</c:v>
                </c:pt>
                <c:pt idx="56382">
                  <c:v>9.0427400000000005E-3</c:v>
                </c:pt>
                <c:pt idx="56383">
                  <c:v>2.4788899999999999E-2</c:v>
                </c:pt>
                <c:pt idx="56384">
                  <c:v>2.1104800000000001E-3</c:v>
                </c:pt>
                <c:pt idx="56385">
                  <c:v>1.68991E-2</c:v>
                </c:pt>
                <c:pt idx="56386">
                  <c:v>1.3920800000000001E-2</c:v>
                </c:pt>
                <c:pt idx="56387">
                  <c:v>-8.9740800000000004E-4</c:v>
                </c:pt>
                <c:pt idx="56388">
                  <c:v>-8.43048E-4</c:v>
                </c:pt>
                <c:pt idx="56389">
                  <c:v>8.4171300000000001E-3</c:v>
                </c:pt>
                <c:pt idx="56390">
                  <c:v>1.5307400000000001E-2</c:v>
                </c:pt>
                <c:pt idx="56391">
                  <c:v>3.4856800000000001E-3</c:v>
                </c:pt>
                <c:pt idx="56392">
                  <c:v>-4.0807700000000001E-3</c:v>
                </c:pt>
                <c:pt idx="56393">
                  <c:v>3.4646999999999998E-3</c:v>
                </c:pt>
                <c:pt idx="56394">
                  <c:v>-1.3103500000000001E-3</c:v>
                </c:pt>
                <c:pt idx="56395">
                  <c:v>1.3170199999999999E-3</c:v>
                </c:pt>
                <c:pt idx="56396">
                  <c:v>-2.1845799999999999E-2</c:v>
                </c:pt>
                <c:pt idx="56397">
                  <c:v>1.7166099999999999E-3</c:v>
                </c:pt>
                <c:pt idx="56398">
                  <c:v>-1.8197100000000001E-2</c:v>
                </c:pt>
                <c:pt idx="56399">
                  <c:v>1.0315899999999999E-2</c:v>
                </c:pt>
                <c:pt idx="56400">
                  <c:v>-5.1879900000000002E-4</c:v>
                </c:pt>
                <c:pt idx="56401">
                  <c:v>-1.2994800000000001E-2</c:v>
                </c:pt>
                <c:pt idx="56402">
                  <c:v>-7.9631799999999996E-4</c:v>
                </c:pt>
                <c:pt idx="56403">
                  <c:v>3.3569300000000003E-4</c:v>
                </c:pt>
                <c:pt idx="56404">
                  <c:v>-1.50995E-2</c:v>
                </c:pt>
                <c:pt idx="56405">
                  <c:v>2.8686499999999999E-3</c:v>
                </c:pt>
                <c:pt idx="56406">
                  <c:v>6.8120999999999998E-3</c:v>
                </c:pt>
                <c:pt idx="56407">
                  <c:v>1.05572E-3</c:v>
                </c:pt>
                <c:pt idx="56408">
                  <c:v>1.4135399999999999E-2</c:v>
                </c:pt>
                <c:pt idx="56409">
                  <c:v>4.4155099999999999E-4</c:v>
                </c:pt>
                <c:pt idx="56410">
                  <c:v>-3.7775E-3</c:v>
                </c:pt>
                <c:pt idx="56411">
                  <c:v>9.4413799999999992E-3</c:v>
                </c:pt>
                <c:pt idx="56412">
                  <c:v>3.41129E-3</c:v>
                </c:pt>
                <c:pt idx="56413">
                  <c:v>4.6405800000000001E-3</c:v>
                </c:pt>
                <c:pt idx="56414">
                  <c:v>-6.2522899999999998E-3</c:v>
                </c:pt>
                <c:pt idx="56415">
                  <c:v>-9.1533699999999992E-3</c:v>
                </c:pt>
                <c:pt idx="56416">
                  <c:v>1.39074E-2</c:v>
                </c:pt>
                <c:pt idx="56417">
                  <c:v>-2.83527E-3</c:v>
                </c:pt>
                <c:pt idx="56418">
                  <c:v>2.2213900000000002E-2</c:v>
                </c:pt>
                <c:pt idx="56419">
                  <c:v>-9.6654900000000005E-3</c:v>
                </c:pt>
                <c:pt idx="56420">
                  <c:v>1.6129500000000001E-2</c:v>
                </c:pt>
                <c:pt idx="56421">
                  <c:v>-2.5434500000000001E-3</c:v>
                </c:pt>
                <c:pt idx="56422">
                  <c:v>-6.1464299999999996E-3</c:v>
                </c:pt>
                <c:pt idx="56423">
                  <c:v>-9.1133099999999995E-3</c:v>
                </c:pt>
                <c:pt idx="56424">
                  <c:v>-9.4099000000000006E-3</c:v>
                </c:pt>
                <c:pt idx="56425">
                  <c:v>4.1608799999999996E-3</c:v>
                </c:pt>
                <c:pt idx="56426">
                  <c:v>-1.03397E-2</c:v>
                </c:pt>
                <c:pt idx="56427">
                  <c:v>-8.1310299999999992E-3</c:v>
                </c:pt>
                <c:pt idx="56428">
                  <c:v>1.8863700000000001E-3</c:v>
                </c:pt>
                <c:pt idx="56429">
                  <c:v>2.1200199999999998E-3</c:v>
                </c:pt>
                <c:pt idx="56430">
                  <c:v>-2.2535300000000001E-3</c:v>
                </c:pt>
                <c:pt idx="56431">
                  <c:v>5.44167E-3</c:v>
                </c:pt>
                <c:pt idx="56432">
                  <c:v>-9.1171299999999993E-3</c:v>
                </c:pt>
                <c:pt idx="56433">
                  <c:v>6.1368899999999999E-3</c:v>
                </c:pt>
                <c:pt idx="56434">
                  <c:v>-8.93211E-3</c:v>
                </c:pt>
                <c:pt idx="56435">
                  <c:v>-6.0844399999999998E-4</c:v>
                </c:pt>
                <c:pt idx="56436">
                  <c:v>8.7699900000000001E-3</c:v>
                </c:pt>
                <c:pt idx="56437">
                  <c:v>-1.5296000000000001E-2</c:v>
                </c:pt>
                <c:pt idx="56438">
                  <c:v>2.4425499999999999E-2</c:v>
                </c:pt>
                <c:pt idx="56439">
                  <c:v>-5.8898900000000001E-3</c:v>
                </c:pt>
                <c:pt idx="56440">
                  <c:v>3.3321399999999999E-3</c:v>
                </c:pt>
                <c:pt idx="56441">
                  <c:v>7.5473800000000002E-3</c:v>
                </c:pt>
                <c:pt idx="56442">
                  <c:v>5.1488899999999997E-3</c:v>
                </c:pt>
                <c:pt idx="56443">
                  <c:v>1.7074599999999999E-2</c:v>
                </c:pt>
                <c:pt idx="56444">
                  <c:v>-1.7795599999999999E-3</c:v>
                </c:pt>
                <c:pt idx="56445">
                  <c:v>2.65875E-2</c:v>
                </c:pt>
                <c:pt idx="56446">
                  <c:v>1.2339599999999999E-2</c:v>
                </c:pt>
                <c:pt idx="56447">
                  <c:v>1.2845000000000001E-2</c:v>
                </c:pt>
                <c:pt idx="56448">
                  <c:v>2.08588E-2</c:v>
                </c:pt>
                <c:pt idx="56449">
                  <c:v>2.9572500000000002E-2</c:v>
                </c:pt>
                <c:pt idx="56450">
                  <c:v>3.1361600000000003E-2</c:v>
                </c:pt>
                <c:pt idx="56451">
                  <c:v>1.5868199999999999E-2</c:v>
                </c:pt>
                <c:pt idx="56452">
                  <c:v>1.5996900000000001E-2</c:v>
                </c:pt>
                <c:pt idx="56453">
                  <c:v>6.2198599999999998E-3</c:v>
                </c:pt>
                <c:pt idx="56454">
                  <c:v>2.93741E-2</c:v>
                </c:pt>
                <c:pt idx="56455">
                  <c:v>1.7869900000000001E-2</c:v>
                </c:pt>
                <c:pt idx="56456">
                  <c:v>4.0528300000000003E-2</c:v>
                </c:pt>
                <c:pt idx="56457">
                  <c:v>3.06501E-2</c:v>
                </c:pt>
                <c:pt idx="56458" formatCode="0.00E+00">
                  <c:v>3.5184899999999998E-2</c:v>
                </c:pt>
                <c:pt idx="56459">
                  <c:v>3.9791100000000003E-2</c:v>
                </c:pt>
                <c:pt idx="56460">
                  <c:v>1.91612E-2</c:v>
                </c:pt>
                <c:pt idx="56461">
                  <c:v>3.5220099999999997E-2</c:v>
                </c:pt>
                <c:pt idx="56462">
                  <c:v>7.0896099999999997E-3</c:v>
                </c:pt>
                <c:pt idx="56463">
                  <c:v>3.3907899999999998E-2</c:v>
                </c:pt>
                <c:pt idx="56464">
                  <c:v>2.2078500000000001E-2</c:v>
                </c:pt>
                <c:pt idx="56465">
                  <c:v>1.7460799999999999E-2</c:v>
                </c:pt>
                <c:pt idx="56466">
                  <c:v>3.20253E-2</c:v>
                </c:pt>
                <c:pt idx="56467">
                  <c:v>3.5979299999999999E-2</c:v>
                </c:pt>
                <c:pt idx="56468">
                  <c:v>4.2784700000000002E-2</c:v>
                </c:pt>
                <c:pt idx="56469">
                  <c:v>1.06354E-2</c:v>
                </c:pt>
                <c:pt idx="56470">
                  <c:v>2.6907E-2</c:v>
                </c:pt>
                <c:pt idx="56471">
                  <c:v>2.8138199999999999E-2</c:v>
                </c:pt>
                <c:pt idx="56472">
                  <c:v>4.23107E-2</c:v>
                </c:pt>
                <c:pt idx="56473">
                  <c:v>2.89927E-2</c:v>
                </c:pt>
                <c:pt idx="56474">
                  <c:v>3.9471600000000003E-2</c:v>
                </c:pt>
                <c:pt idx="56475">
                  <c:v>1.6139000000000001E-2</c:v>
                </c:pt>
                <c:pt idx="56476">
                  <c:v>4.2338399999999998E-2</c:v>
                </c:pt>
                <c:pt idx="56477">
                  <c:v>1.9774400000000001E-2</c:v>
                </c:pt>
                <c:pt idx="56478">
                  <c:v>4.3420800000000002E-2</c:v>
                </c:pt>
                <c:pt idx="56479">
                  <c:v>3.3970800000000002E-2</c:v>
                </c:pt>
                <c:pt idx="56480">
                  <c:v>1.7732600000000001E-2</c:v>
                </c:pt>
                <c:pt idx="56481">
                  <c:v>4.3056499999999998E-2</c:v>
                </c:pt>
                <c:pt idx="56482">
                  <c:v>1.2919399999999999E-2</c:v>
                </c:pt>
                <c:pt idx="56483">
                  <c:v>3.4993200000000002E-2</c:v>
                </c:pt>
                <c:pt idx="56484">
                  <c:v>3.6009800000000002E-2</c:v>
                </c:pt>
                <c:pt idx="56485">
                  <c:v>1.7499000000000001E-2</c:v>
                </c:pt>
                <c:pt idx="56486">
                  <c:v>3.1700100000000002E-2</c:v>
                </c:pt>
                <c:pt idx="56487">
                  <c:v>1.9036299999999999E-2</c:v>
                </c:pt>
                <c:pt idx="56488">
                  <c:v>2.5662399999999998E-2</c:v>
                </c:pt>
                <c:pt idx="56489">
                  <c:v>1.3398200000000001E-2</c:v>
                </c:pt>
                <c:pt idx="56490">
                  <c:v>6.0071899999999999E-3</c:v>
                </c:pt>
                <c:pt idx="56491">
                  <c:v>1.3441099999999999E-2</c:v>
                </c:pt>
                <c:pt idx="56492">
                  <c:v>2.21243E-2</c:v>
                </c:pt>
                <c:pt idx="56493">
                  <c:v>1.28069E-2</c:v>
                </c:pt>
                <c:pt idx="56494">
                  <c:v>-1.13678E-3</c:v>
                </c:pt>
                <c:pt idx="56495">
                  <c:v>1.32561E-2</c:v>
                </c:pt>
                <c:pt idx="56496">
                  <c:v>1.0891899999999999E-2</c:v>
                </c:pt>
                <c:pt idx="56497">
                  <c:v>2.1138199999999999E-2</c:v>
                </c:pt>
                <c:pt idx="56498">
                  <c:v>-1.72043E-3</c:v>
                </c:pt>
                <c:pt idx="56499">
                  <c:v>9.6425999999999994E-3</c:v>
                </c:pt>
                <c:pt idx="56500">
                  <c:v>-5.1174200000000001E-3</c:v>
                </c:pt>
                <c:pt idx="56501">
                  <c:v>2.5797799999999999E-2</c:v>
                </c:pt>
                <c:pt idx="56502">
                  <c:v>1.5994100000000001E-2</c:v>
                </c:pt>
                <c:pt idx="56503">
                  <c:v>1.9404399999999999E-2</c:v>
                </c:pt>
                <c:pt idx="56504">
                  <c:v>2.2446600000000001E-2</c:v>
                </c:pt>
                <c:pt idx="56505">
                  <c:v>5.8937099999999999E-4</c:v>
                </c:pt>
                <c:pt idx="56506">
                  <c:v>1.6222E-2</c:v>
                </c:pt>
                <c:pt idx="56507">
                  <c:v>6.7453399999999998E-3</c:v>
                </c:pt>
                <c:pt idx="56508">
                  <c:v>1.4398599999999999E-2</c:v>
                </c:pt>
                <c:pt idx="56509">
                  <c:v>1.8661500000000001E-2</c:v>
                </c:pt>
                <c:pt idx="56510">
                  <c:v>2.00872E-2</c:v>
                </c:pt>
                <c:pt idx="56511">
                  <c:v>2.1204000000000001E-2</c:v>
                </c:pt>
                <c:pt idx="56512">
                  <c:v>3.1661000000000002E-2</c:v>
                </c:pt>
                <c:pt idx="56513">
                  <c:v>1.7992000000000001E-2</c:v>
                </c:pt>
                <c:pt idx="56514">
                  <c:v>2.3392699999999999E-2</c:v>
                </c:pt>
                <c:pt idx="56515">
                  <c:v>2.2440000000000002E-2</c:v>
                </c:pt>
                <c:pt idx="56516">
                  <c:v>1.58529E-2</c:v>
                </c:pt>
                <c:pt idx="56517">
                  <c:v>3.5201999999999997E-2</c:v>
                </c:pt>
                <c:pt idx="56518">
                  <c:v>7.9593700000000003E-3</c:v>
                </c:pt>
                <c:pt idx="56519">
                  <c:v>1.3499300000000001E-2</c:v>
                </c:pt>
                <c:pt idx="56520">
                  <c:v>1.2451200000000001E-2</c:v>
                </c:pt>
                <c:pt idx="56521">
                  <c:v>3.1128900000000001E-2</c:v>
                </c:pt>
                <c:pt idx="56522">
                  <c:v>2.4757399999999999E-2</c:v>
                </c:pt>
                <c:pt idx="56523">
                  <c:v>1.23272E-2</c:v>
                </c:pt>
                <c:pt idx="56524">
                  <c:v>2.32458E-2</c:v>
                </c:pt>
                <c:pt idx="56525">
                  <c:v>2.61116E-3</c:v>
                </c:pt>
                <c:pt idx="56526">
                  <c:v>5.8336300000000002E-3</c:v>
                </c:pt>
                <c:pt idx="56527">
                  <c:v>1.3051999999999999E-2</c:v>
                </c:pt>
                <c:pt idx="56528">
                  <c:v>6.61373E-3</c:v>
                </c:pt>
                <c:pt idx="56529">
                  <c:v>1.1034E-2</c:v>
                </c:pt>
                <c:pt idx="56530">
                  <c:v>1.0663000000000001E-2</c:v>
                </c:pt>
                <c:pt idx="56531">
                  <c:v>-9.6693000000000005E-3</c:v>
                </c:pt>
                <c:pt idx="56532">
                  <c:v>6.2370300000000002E-3</c:v>
                </c:pt>
                <c:pt idx="56533">
                  <c:v>4.6787299999999999E-3</c:v>
                </c:pt>
                <c:pt idx="56534">
                  <c:v>1.8999100000000001E-2</c:v>
                </c:pt>
                <c:pt idx="56535">
                  <c:v>1.9846900000000001E-2</c:v>
                </c:pt>
                <c:pt idx="56536">
                  <c:v>2.4175599999999998E-2</c:v>
                </c:pt>
                <c:pt idx="56537">
                  <c:v>1.51272E-2</c:v>
                </c:pt>
                <c:pt idx="56538">
                  <c:v>1.24989E-2</c:v>
                </c:pt>
                <c:pt idx="56539">
                  <c:v>1.4493900000000001E-2</c:v>
                </c:pt>
                <c:pt idx="56540">
                  <c:v>1.6903899999999999E-2</c:v>
                </c:pt>
                <c:pt idx="56541">
                  <c:v>1.07107E-2</c:v>
                </c:pt>
                <c:pt idx="56542">
                  <c:v>2.0377200000000002E-2</c:v>
                </c:pt>
                <c:pt idx="56543">
                  <c:v>2.0019499999999999E-2</c:v>
                </c:pt>
                <c:pt idx="56544">
                  <c:v>6.1273600000000001E-3</c:v>
                </c:pt>
                <c:pt idx="56545">
                  <c:v>1.39933E-2</c:v>
                </c:pt>
                <c:pt idx="56546">
                  <c:v>5.6104700000000002E-3</c:v>
                </c:pt>
                <c:pt idx="56547">
                  <c:v>1.7163299999999999E-2</c:v>
                </c:pt>
                <c:pt idx="56548">
                  <c:v>1.8831299999999999E-2</c:v>
                </c:pt>
                <c:pt idx="56549">
                  <c:v>2.4786900000000001E-2</c:v>
                </c:pt>
                <c:pt idx="56550">
                  <c:v>2.2331199999999999E-2</c:v>
                </c:pt>
                <c:pt idx="56551">
                  <c:v>1.01099E-2</c:v>
                </c:pt>
                <c:pt idx="56552">
                  <c:v>3.9058700000000002E-2</c:v>
                </c:pt>
                <c:pt idx="56553">
                  <c:v>-4.0073399999999999E-3</c:v>
                </c:pt>
                <c:pt idx="56554">
                  <c:v>3.2317199999999997E-2</c:v>
                </c:pt>
                <c:pt idx="56555">
                  <c:v>8.8157700000000006E-3</c:v>
                </c:pt>
                <c:pt idx="56556">
                  <c:v>1.9186000000000002E-2</c:v>
                </c:pt>
                <c:pt idx="56557">
                  <c:v>1.77269E-2</c:v>
                </c:pt>
                <c:pt idx="56558">
                  <c:v>2.2779500000000001E-2</c:v>
                </c:pt>
                <c:pt idx="56559">
                  <c:v>2.0223600000000001E-2</c:v>
                </c:pt>
                <c:pt idx="56560">
                  <c:v>1.54238E-2</c:v>
                </c:pt>
                <c:pt idx="56561">
                  <c:v>2.8853400000000001E-2</c:v>
                </c:pt>
                <c:pt idx="56562">
                  <c:v>2.1495799999999999E-2</c:v>
                </c:pt>
                <c:pt idx="56563">
                  <c:v>1.49984E-2</c:v>
                </c:pt>
                <c:pt idx="56564">
                  <c:v>6.1683700000000003E-3</c:v>
                </c:pt>
                <c:pt idx="56565">
                  <c:v>3.5238299999999999E-3</c:v>
                </c:pt>
                <c:pt idx="56566">
                  <c:v>1.5976899999999999E-2</c:v>
                </c:pt>
                <c:pt idx="56567">
                  <c:v>2.4416E-2</c:v>
                </c:pt>
                <c:pt idx="56568">
                  <c:v>1.52388E-2</c:v>
                </c:pt>
                <c:pt idx="56569">
                  <c:v>2.47011E-2</c:v>
                </c:pt>
                <c:pt idx="56570">
                  <c:v>2.62756E-2</c:v>
                </c:pt>
                <c:pt idx="56571">
                  <c:v>7.7304799999999996E-3</c:v>
                </c:pt>
                <c:pt idx="56572">
                  <c:v>9.7074499999999994E-3</c:v>
                </c:pt>
                <c:pt idx="56573">
                  <c:v>2.6817299999999998E-3</c:v>
                </c:pt>
                <c:pt idx="56574">
                  <c:v>3.6611600000000001E-3</c:v>
                </c:pt>
                <c:pt idx="56575">
                  <c:v>1.0685E-2</c:v>
                </c:pt>
                <c:pt idx="56576">
                  <c:v>1.20544E-2</c:v>
                </c:pt>
                <c:pt idx="56577">
                  <c:v>2.73113E-2</c:v>
                </c:pt>
                <c:pt idx="56578">
                  <c:v>2.1573100000000001E-2</c:v>
                </c:pt>
                <c:pt idx="56579">
                  <c:v>1.20039E-2</c:v>
                </c:pt>
                <c:pt idx="56580">
                  <c:v>1.85413E-2</c:v>
                </c:pt>
                <c:pt idx="56581">
                  <c:v>1.05486E-2</c:v>
                </c:pt>
                <c:pt idx="56582">
                  <c:v>1.1947599999999999E-2</c:v>
                </c:pt>
                <c:pt idx="56583">
                  <c:v>1.38569E-2</c:v>
                </c:pt>
                <c:pt idx="56584">
                  <c:v>4.0740999999999998E-3</c:v>
                </c:pt>
                <c:pt idx="56585">
                  <c:v>2.3397399999999999E-2</c:v>
                </c:pt>
                <c:pt idx="56586">
                  <c:v>2.1401400000000001E-2</c:v>
                </c:pt>
                <c:pt idx="56587">
                  <c:v>1.46646E-2</c:v>
                </c:pt>
                <c:pt idx="56588">
                  <c:v>2.8360400000000001E-2</c:v>
                </c:pt>
                <c:pt idx="56589">
                  <c:v>1.6593900000000002E-2</c:v>
                </c:pt>
                <c:pt idx="56590">
                  <c:v>1.14193E-2</c:v>
                </c:pt>
                <c:pt idx="56591">
                  <c:v>8.5687599999999999E-3</c:v>
                </c:pt>
                <c:pt idx="56592">
                  <c:v>9.6483200000000002E-3</c:v>
                </c:pt>
                <c:pt idx="56593">
                  <c:v>2.02589E-2</c:v>
                </c:pt>
                <c:pt idx="56594">
                  <c:v>5.6638699999999997E-3</c:v>
                </c:pt>
                <c:pt idx="56595">
                  <c:v>2.9360799999999999E-2</c:v>
                </c:pt>
                <c:pt idx="56596">
                  <c:v>1.01557E-2</c:v>
                </c:pt>
                <c:pt idx="56597">
                  <c:v>2.0488699999999999E-2</c:v>
                </c:pt>
                <c:pt idx="56598">
                  <c:v>8.3608599999999995E-3</c:v>
                </c:pt>
                <c:pt idx="56599">
                  <c:v>1.0013599999999999E-2</c:v>
                </c:pt>
                <c:pt idx="56600">
                  <c:v>-9.7436899999999993E-3</c:v>
                </c:pt>
                <c:pt idx="56601">
                  <c:v>1.1698699999999999E-2</c:v>
                </c:pt>
                <c:pt idx="56602">
                  <c:v>6.32572E-3</c:v>
                </c:pt>
                <c:pt idx="56603">
                  <c:v>1.4031399999999999E-2</c:v>
                </c:pt>
                <c:pt idx="56604">
                  <c:v>1.29414E-3</c:v>
                </c:pt>
                <c:pt idx="56605">
                  <c:v>-7.8697200000000002E-3</c:v>
                </c:pt>
                <c:pt idx="56606">
                  <c:v>-6.7129099999999999E-3</c:v>
                </c:pt>
                <c:pt idx="56607">
                  <c:v>1.6584399999999999E-2</c:v>
                </c:pt>
                <c:pt idx="56608">
                  <c:v>1.54924E-2</c:v>
                </c:pt>
                <c:pt idx="56609">
                  <c:v>-7.3814400000000004E-4</c:v>
                </c:pt>
                <c:pt idx="56610">
                  <c:v>-1.5230199999999999E-3</c:v>
                </c:pt>
                <c:pt idx="56611">
                  <c:v>3.9806399999999997E-3</c:v>
                </c:pt>
                <c:pt idx="56612">
                  <c:v>1.55649E-2</c:v>
                </c:pt>
                <c:pt idx="56613">
                  <c:v>1.01137E-2</c:v>
                </c:pt>
                <c:pt idx="56614">
                  <c:v>9.2086800000000003E-3</c:v>
                </c:pt>
                <c:pt idx="56615">
                  <c:v>-1.6076099999999999E-2</c:v>
                </c:pt>
                <c:pt idx="56616">
                  <c:v>2.5401099999999999E-2</c:v>
                </c:pt>
                <c:pt idx="56617">
                  <c:v>-1.0057399999999999E-2</c:v>
                </c:pt>
                <c:pt idx="56618">
                  <c:v>6.5193200000000003E-3</c:v>
                </c:pt>
                <c:pt idx="56619">
                  <c:v>6.5937000000000001E-3</c:v>
                </c:pt>
                <c:pt idx="56620">
                  <c:v>7.6046000000000004E-3</c:v>
                </c:pt>
                <c:pt idx="56621">
                  <c:v>9.9210700000000006E-3</c:v>
                </c:pt>
                <c:pt idx="56622">
                  <c:v>-6.1340300000000004E-3</c:v>
                </c:pt>
                <c:pt idx="56623">
                  <c:v>4.5585599999999997E-3</c:v>
                </c:pt>
                <c:pt idx="56624">
                  <c:v>8.9664500000000008E-3</c:v>
                </c:pt>
                <c:pt idx="56625" formatCode="0.00E+00">
                  <c:v>-1.90735E-6</c:v>
                </c:pt>
                <c:pt idx="56626">
                  <c:v>1.7385499999999999E-3</c:v>
                </c:pt>
                <c:pt idx="56627">
                  <c:v>-8.9378400000000007E-3</c:v>
                </c:pt>
                <c:pt idx="56628">
                  <c:v>5.9013399999999997E-3</c:v>
                </c:pt>
                <c:pt idx="56629">
                  <c:v>1.16673E-2</c:v>
                </c:pt>
                <c:pt idx="56630">
                  <c:v>1.5191100000000001E-2</c:v>
                </c:pt>
                <c:pt idx="56631">
                  <c:v>1.0459899999999999E-2</c:v>
                </c:pt>
                <c:pt idx="56632">
                  <c:v>7.6961499999999997E-3</c:v>
                </c:pt>
                <c:pt idx="56633">
                  <c:v>1.09663E-2</c:v>
                </c:pt>
                <c:pt idx="56634">
                  <c:v>6.5517400000000003E-3</c:v>
                </c:pt>
                <c:pt idx="56635">
                  <c:v>1.5660299999999999E-2</c:v>
                </c:pt>
                <c:pt idx="56636">
                  <c:v>-9.8009099999999995E-3</c:v>
                </c:pt>
                <c:pt idx="56637">
                  <c:v>2.1239299999999999E-2</c:v>
                </c:pt>
                <c:pt idx="56638">
                  <c:v>8.1205400000000007E-3</c:v>
                </c:pt>
                <c:pt idx="56639">
                  <c:v>-3.8061100000000001E-3</c:v>
                </c:pt>
                <c:pt idx="56640">
                  <c:v>1.1625299999999999E-3</c:v>
                </c:pt>
                <c:pt idx="56641">
                  <c:v>-4.9190500000000003E-3</c:v>
                </c:pt>
                <c:pt idx="56642">
                  <c:v>9.9935500000000003E-3</c:v>
                </c:pt>
                <c:pt idx="56643">
                  <c:v>-2.5482199999999999E-3</c:v>
                </c:pt>
                <c:pt idx="56644">
                  <c:v>4.45175E-3</c:v>
                </c:pt>
                <c:pt idx="56645">
                  <c:v>-1.6469000000000001E-2</c:v>
                </c:pt>
                <c:pt idx="56646">
                  <c:v>1.45226E-2</c:v>
                </c:pt>
                <c:pt idx="56647">
                  <c:v>-1.29023E-2</c:v>
                </c:pt>
                <c:pt idx="56648">
                  <c:v>5.1402999999999996E-4</c:v>
                </c:pt>
                <c:pt idx="56649">
                  <c:v>1.29461E-2</c:v>
                </c:pt>
                <c:pt idx="56650">
                  <c:v>1.0452300000000001E-3</c:v>
                </c:pt>
                <c:pt idx="56651">
                  <c:v>-1.59264E-3</c:v>
                </c:pt>
                <c:pt idx="56652">
                  <c:v>-9.2859299999999995E-3</c:v>
                </c:pt>
                <c:pt idx="56653">
                  <c:v>6.9465600000000001E-3</c:v>
                </c:pt>
                <c:pt idx="56654">
                  <c:v>1.77574E-2</c:v>
                </c:pt>
                <c:pt idx="56655">
                  <c:v>2.2426600000000001E-2</c:v>
                </c:pt>
                <c:pt idx="56656">
                  <c:v>1.02129E-2</c:v>
                </c:pt>
                <c:pt idx="56657">
                  <c:v>1.6403199999999999E-4</c:v>
                </c:pt>
                <c:pt idx="56658">
                  <c:v>2.8619800000000001E-3</c:v>
                </c:pt>
                <c:pt idx="56659">
                  <c:v>4.1198700000000003E-3</c:v>
                </c:pt>
                <c:pt idx="56660">
                  <c:v>3.9586999999999999E-3</c:v>
                </c:pt>
                <c:pt idx="56661">
                  <c:v>1.3729099999999999E-2</c:v>
                </c:pt>
                <c:pt idx="56662">
                  <c:v>1.41516E-2</c:v>
                </c:pt>
                <c:pt idx="56663">
                  <c:v>5.7506600000000005E-4</c:v>
                </c:pt>
                <c:pt idx="56664">
                  <c:v>1.03207E-2</c:v>
                </c:pt>
                <c:pt idx="56665">
                  <c:v>6.4659100000000001E-3</c:v>
                </c:pt>
                <c:pt idx="56666">
                  <c:v>6.9274899999999997E-3</c:v>
                </c:pt>
                <c:pt idx="56667">
                  <c:v>8.0976499999999996E-3</c:v>
                </c:pt>
                <c:pt idx="56668">
                  <c:v>-5.3214999999999998E-3</c:v>
                </c:pt>
                <c:pt idx="56669">
                  <c:v>1.7562899999999999E-2</c:v>
                </c:pt>
                <c:pt idx="56670">
                  <c:v>4.2839100000000001E-3</c:v>
                </c:pt>
                <c:pt idx="56671">
                  <c:v>2.2106199999999999E-3</c:v>
                </c:pt>
                <c:pt idx="56672">
                  <c:v>9.4060900000000006E-3</c:v>
                </c:pt>
                <c:pt idx="56673">
                  <c:v>6.8130500000000002E-3</c:v>
                </c:pt>
                <c:pt idx="56674">
                  <c:v>5.5847199999999996E-3</c:v>
                </c:pt>
                <c:pt idx="56675">
                  <c:v>-1.78528E-3</c:v>
                </c:pt>
                <c:pt idx="56676">
                  <c:v>-1.6601600000000001E-2</c:v>
                </c:pt>
                <c:pt idx="56677">
                  <c:v>2.73895E-3</c:v>
                </c:pt>
                <c:pt idx="56678">
                  <c:v>8.6832000000000003E-3</c:v>
                </c:pt>
                <c:pt idx="56679">
                  <c:v>-1.12896E-2</c:v>
                </c:pt>
                <c:pt idx="56680">
                  <c:v>-1.4352799999999999E-3</c:v>
                </c:pt>
                <c:pt idx="56681">
                  <c:v>-1.3836899999999999E-2</c:v>
                </c:pt>
                <c:pt idx="56682">
                  <c:v>1.45016E-2</c:v>
                </c:pt>
                <c:pt idx="56683">
                  <c:v>-1.7003999999999999E-3</c:v>
                </c:pt>
                <c:pt idx="56684">
                  <c:v>1.80817E-3</c:v>
                </c:pt>
                <c:pt idx="56685">
                  <c:v>2.2058500000000001E-3</c:v>
                </c:pt>
                <c:pt idx="56686">
                  <c:v>-2.1410000000000001E-3</c:v>
                </c:pt>
                <c:pt idx="56687">
                  <c:v>4.7016100000000002E-3</c:v>
                </c:pt>
                <c:pt idx="56688">
                  <c:v>3.3063900000000002E-3</c:v>
                </c:pt>
                <c:pt idx="56689">
                  <c:v>3.4933099999999999E-3</c:v>
                </c:pt>
                <c:pt idx="56690">
                  <c:v>7.9155000000000007E-3</c:v>
                </c:pt>
                <c:pt idx="56691">
                  <c:v>-5.7582900000000001E-3</c:v>
                </c:pt>
                <c:pt idx="56692">
                  <c:v>-3.3197399999999998E-3</c:v>
                </c:pt>
                <c:pt idx="56693">
                  <c:v>-7.8220400000000006E-3</c:v>
                </c:pt>
                <c:pt idx="56694">
                  <c:v>-6.9818500000000004E-3</c:v>
                </c:pt>
                <c:pt idx="56695">
                  <c:v>-7.7905700000000001E-3</c:v>
                </c:pt>
                <c:pt idx="56696">
                  <c:v>5.3491600000000004E-3</c:v>
                </c:pt>
                <c:pt idx="56697">
                  <c:v>-3.61919E-3</c:v>
                </c:pt>
                <c:pt idx="56698">
                  <c:v>-9.8037699999999998E-3</c:v>
                </c:pt>
                <c:pt idx="56699">
                  <c:v>5.4845800000000002E-3</c:v>
                </c:pt>
                <c:pt idx="56700">
                  <c:v>-1.74494E-2</c:v>
                </c:pt>
                <c:pt idx="56701">
                  <c:v>-9.1552699999999996E-4</c:v>
                </c:pt>
                <c:pt idx="56702">
                  <c:v>-2.2266399999999999E-2</c:v>
                </c:pt>
                <c:pt idx="56703">
                  <c:v>-1.2466400000000001E-2</c:v>
                </c:pt>
                <c:pt idx="56704">
                  <c:v>-5.8183699999999998E-3</c:v>
                </c:pt>
                <c:pt idx="56705">
                  <c:v>-1.35345E-2</c:v>
                </c:pt>
                <c:pt idx="56706">
                  <c:v>-1.7349199999999999E-2</c:v>
                </c:pt>
                <c:pt idx="56707">
                  <c:v>-1.7183299999999999E-2</c:v>
                </c:pt>
                <c:pt idx="56708">
                  <c:v>-1.38741E-2</c:v>
                </c:pt>
                <c:pt idx="56709">
                  <c:v>-1.40705E-2</c:v>
                </c:pt>
                <c:pt idx="56710">
                  <c:v>-2.9072799999999999E-2</c:v>
                </c:pt>
                <c:pt idx="56711">
                  <c:v>-1.27449E-2</c:v>
                </c:pt>
                <c:pt idx="56712">
                  <c:v>-9.1772099999999999E-3</c:v>
                </c:pt>
                <c:pt idx="56713">
                  <c:v>-1.8254300000000001E-2</c:v>
                </c:pt>
                <c:pt idx="56714">
                  <c:v>-9.0990099999999994E-3</c:v>
                </c:pt>
                <c:pt idx="56715">
                  <c:v>-1.4820099999999999E-2</c:v>
                </c:pt>
                <c:pt idx="56716">
                  <c:v>-1.47171E-2</c:v>
                </c:pt>
                <c:pt idx="56717">
                  <c:v>-3.3527399999999999E-2</c:v>
                </c:pt>
                <c:pt idx="56718">
                  <c:v>-2.5638600000000001E-2</c:v>
                </c:pt>
                <c:pt idx="56719">
                  <c:v>-2.7408600000000002E-2</c:v>
                </c:pt>
                <c:pt idx="56720">
                  <c:v>-1.15681E-2</c:v>
                </c:pt>
                <c:pt idx="56721">
                  <c:v>-2.80142E-2</c:v>
                </c:pt>
                <c:pt idx="56722">
                  <c:v>-5.9070599999999996E-3</c:v>
                </c:pt>
                <c:pt idx="56723">
                  <c:v>-2.57416E-2</c:v>
                </c:pt>
                <c:pt idx="56724">
                  <c:v>-2.2177700000000002E-2</c:v>
                </c:pt>
                <c:pt idx="56725">
                  <c:v>-2.2673599999999999E-2</c:v>
                </c:pt>
                <c:pt idx="56726">
                  <c:v>-1.3938900000000001E-2</c:v>
                </c:pt>
                <c:pt idx="56727">
                  <c:v>-1.2455900000000001E-2</c:v>
                </c:pt>
                <c:pt idx="56728">
                  <c:v>-1.0279699999999999E-2</c:v>
                </c:pt>
                <c:pt idx="56729">
                  <c:v>-1.6856199999999998E-2</c:v>
                </c:pt>
                <c:pt idx="56730">
                  <c:v>-1.2386299999999999E-2</c:v>
                </c:pt>
                <c:pt idx="56731">
                  <c:v>-9.2563599999999999E-3</c:v>
                </c:pt>
                <c:pt idx="56732">
                  <c:v>-2.4797400000000001E-2</c:v>
                </c:pt>
                <c:pt idx="56733">
                  <c:v>1.42384E-3</c:v>
                </c:pt>
                <c:pt idx="56734">
                  <c:v>-1.7107000000000001E-2</c:v>
                </c:pt>
                <c:pt idx="56735">
                  <c:v>-7.7743500000000002E-3</c:v>
                </c:pt>
                <c:pt idx="56736">
                  <c:v>-2.5075900000000002E-2</c:v>
                </c:pt>
                <c:pt idx="56737">
                  <c:v>-2.43301E-2</c:v>
                </c:pt>
                <c:pt idx="56738">
                  <c:v>-1.52931E-2</c:v>
                </c:pt>
                <c:pt idx="56739">
                  <c:v>-9.0436900000000001E-3</c:v>
                </c:pt>
                <c:pt idx="56740">
                  <c:v>-1.35765E-2</c:v>
                </c:pt>
                <c:pt idx="56741">
                  <c:v>-7.3080100000000002E-3</c:v>
                </c:pt>
                <c:pt idx="56742">
                  <c:v>-2.1412799999999999E-2</c:v>
                </c:pt>
                <c:pt idx="56743">
                  <c:v>-2.1518700000000002E-2</c:v>
                </c:pt>
                <c:pt idx="56744">
                  <c:v>8.0203999999999996E-4</c:v>
                </c:pt>
                <c:pt idx="56745">
                  <c:v>-2.8932599999999999E-2</c:v>
                </c:pt>
                <c:pt idx="56746">
                  <c:v>-1.15967E-3</c:v>
                </c:pt>
                <c:pt idx="56747">
                  <c:v>-1.96524E-2</c:v>
                </c:pt>
                <c:pt idx="56748">
                  <c:v>-1.0304499999999999E-2</c:v>
                </c:pt>
                <c:pt idx="56749">
                  <c:v>-2.72903E-2</c:v>
                </c:pt>
                <c:pt idx="56750">
                  <c:v>-1.9709600000000001E-2</c:v>
                </c:pt>
                <c:pt idx="56751">
                  <c:v>-1.5755700000000001E-2</c:v>
                </c:pt>
                <c:pt idx="56752">
                  <c:v>1.00613E-3</c:v>
                </c:pt>
                <c:pt idx="56753">
                  <c:v>-2.61002E-2</c:v>
                </c:pt>
                <c:pt idx="56754">
                  <c:v>-1.4006599999999999E-2</c:v>
                </c:pt>
                <c:pt idx="56755">
                  <c:v>-1.35107E-2</c:v>
                </c:pt>
                <c:pt idx="56756">
                  <c:v>-5.4292699999999999E-3</c:v>
                </c:pt>
                <c:pt idx="56757">
                  <c:v>-7.8935600000000009E-3</c:v>
                </c:pt>
                <c:pt idx="56758">
                  <c:v>-6.2160499999999999E-3</c:v>
                </c:pt>
                <c:pt idx="56759">
                  <c:v>2.5339099999999999E-3</c:v>
                </c:pt>
                <c:pt idx="56760">
                  <c:v>-1.16758E-2</c:v>
                </c:pt>
                <c:pt idx="56761">
                  <c:v>-3.6430399999999997E-4</c:v>
                </c:pt>
                <c:pt idx="56762">
                  <c:v>-1.3483E-2</c:v>
                </c:pt>
                <c:pt idx="56763" formatCode="0.00E+00">
                  <c:v>5.5313099999999997E-5</c:v>
                </c:pt>
                <c:pt idx="56764">
                  <c:v>-5.0830800000000002E-3</c:v>
                </c:pt>
                <c:pt idx="56765">
                  <c:v>-2.5644299999999999E-3</c:v>
                </c:pt>
                <c:pt idx="56766">
                  <c:v>-1.8172299999999999E-2</c:v>
                </c:pt>
                <c:pt idx="56767">
                  <c:v>-4.4412599999999998E-3</c:v>
                </c:pt>
                <c:pt idx="56768">
                  <c:v>-2.35415E-2</c:v>
                </c:pt>
                <c:pt idx="56769">
                  <c:v>1.2302400000000001E-4</c:v>
                </c:pt>
                <c:pt idx="56770">
                  <c:v>-4.3163300000000002E-3</c:v>
                </c:pt>
                <c:pt idx="56771">
                  <c:v>-8.3799400000000007E-3</c:v>
                </c:pt>
                <c:pt idx="56772">
                  <c:v>-8.3923299999999999E-3</c:v>
                </c:pt>
                <c:pt idx="56773">
                  <c:v>-1.4424299999999999E-2</c:v>
                </c:pt>
                <c:pt idx="56774">
                  <c:v>-2.0113900000000001E-2</c:v>
                </c:pt>
                <c:pt idx="56775">
                  <c:v>-1.33352E-2</c:v>
                </c:pt>
                <c:pt idx="56776">
                  <c:v>-2.4362600000000002E-2</c:v>
                </c:pt>
                <c:pt idx="56777">
                  <c:v>-1.0097500000000001E-2</c:v>
                </c:pt>
                <c:pt idx="56778">
                  <c:v>-6.8550099999999999E-3</c:v>
                </c:pt>
                <c:pt idx="56779">
                  <c:v>-2.1848699999999999E-2</c:v>
                </c:pt>
                <c:pt idx="56780">
                  <c:v>-2.2934E-2</c:v>
                </c:pt>
                <c:pt idx="56781">
                  <c:v>-1.2455900000000001E-2</c:v>
                </c:pt>
                <c:pt idx="56782">
                  <c:v>1.2350099999999999E-3</c:v>
                </c:pt>
                <c:pt idx="56783">
                  <c:v>-2.04878E-2</c:v>
                </c:pt>
                <c:pt idx="56784">
                  <c:v>-1.1486100000000001E-2</c:v>
                </c:pt>
                <c:pt idx="56785">
                  <c:v>-1.37825E-2</c:v>
                </c:pt>
                <c:pt idx="56786">
                  <c:v>-9.5348399999999993E-3</c:v>
                </c:pt>
                <c:pt idx="56787">
                  <c:v>-9.4022800000000007E-3</c:v>
                </c:pt>
                <c:pt idx="56788">
                  <c:v>-1.53875E-2</c:v>
                </c:pt>
                <c:pt idx="56789">
                  <c:v>-1.2038200000000001E-2</c:v>
                </c:pt>
                <c:pt idx="56790">
                  <c:v>-3.7412600000000002E-3</c:v>
                </c:pt>
                <c:pt idx="56791">
                  <c:v>-5.9108700000000004E-3</c:v>
                </c:pt>
                <c:pt idx="56792">
                  <c:v>-1.4978399999999999E-2</c:v>
                </c:pt>
                <c:pt idx="56793">
                  <c:v>-2.27108E-2</c:v>
                </c:pt>
                <c:pt idx="56794">
                  <c:v>-2.0003300000000002E-2</c:v>
                </c:pt>
                <c:pt idx="56795">
                  <c:v>-1.1611E-2</c:v>
                </c:pt>
                <c:pt idx="56796">
                  <c:v>-1.4699E-2</c:v>
                </c:pt>
                <c:pt idx="56797">
                  <c:v>-1.3566999999999999E-2</c:v>
                </c:pt>
                <c:pt idx="56798" formatCode="0.00E+00">
                  <c:v>-1.4370900000000001E-2</c:v>
                </c:pt>
                <c:pt idx="56799">
                  <c:v>-5.5332200000000002E-3</c:v>
                </c:pt>
                <c:pt idx="56800">
                  <c:v>-5.1584200000000004E-3</c:v>
                </c:pt>
                <c:pt idx="56801">
                  <c:v>-1.2883199999999999E-2</c:v>
                </c:pt>
                <c:pt idx="56802">
                  <c:v>-2.0504000000000001E-2</c:v>
                </c:pt>
                <c:pt idx="56803">
                  <c:v>-6.7844400000000001E-3</c:v>
                </c:pt>
                <c:pt idx="56804">
                  <c:v>-2.9549599999999999E-2</c:v>
                </c:pt>
                <c:pt idx="56805">
                  <c:v>-2.4146999999999998E-2</c:v>
                </c:pt>
                <c:pt idx="56806">
                  <c:v>-1.4532099999999999E-2</c:v>
                </c:pt>
                <c:pt idx="56807">
                  <c:v>-1.3578399999999999E-2</c:v>
                </c:pt>
                <c:pt idx="56808">
                  <c:v>-1.5223499999999999E-2</c:v>
                </c:pt>
                <c:pt idx="56809">
                  <c:v>-4.1687000000000002E-2</c:v>
                </c:pt>
                <c:pt idx="56810">
                  <c:v>-1.7813699999999998E-2</c:v>
                </c:pt>
                <c:pt idx="56811">
                  <c:v>-1.0729799999999999E-2</c:v>
                </c:pt>
                <c:pt idx="56812">
                  <c:v>-1.2101199999999999E-2</c:v>
                </c:pt>
                <c:pt idx="56813">
                  <c:v>-1.5706100000000001E-2</c:v>
                </c:pt>
                <c:pt idx="56814">
                  <c:v>-1.42078E-2</c:v>
                </c:pt>
                <c:pt idx="56815">
                  <c:v>-2.1103899999999998E-2</c:v>
                </c:pt>
                <c:pt idx="56816">
                  <c:v>-2.5241900000000001E-2</c:v>
                </c:pt>
                <c:pt idx="56817">
                  <c:v>-2.4471300000000001E-2</c:v>
                </c:pt>
                <c:pt idx="56818">
                  <c:v>-1.7953899999999998E-2</c:v>
                </c:pt>
                <c:pt idx="56819">
                  <c:v>-1.0519000000000001E-2</c:v>
                </c:pt>
                <c:pt idx="56820">
                  <c:v>-1.6150500000000002E-2</c:v>
                </c:pt>
                <c:pt idx="56821">
                  <c:v>-1.5360800000000001E-2</c:v>
                </c:pt>
                <c:pt idx="56822">
                  <c:v>-2.8346099999999999E-2</c:v>
                </c:pt>
                <c:pt idx="56823">
                  <c:v>-1.5349399999999999E-2</c:v>
                </c:pt>
                <c:pt idx="56824">
                  <c:v>-2.5681499999999999E-2</c:v>
                </c:pt>
                <c:pt idx="56825">
                  <c:v>-5.3939799999999996E-3</c:v>
                </c:pt>
                <c:pt idx="56826">
                  <c:v>-2.0049999999999998E-2</c:v>
                </c:pt>
                <c:pt idx="56827">
                  <c:v>-2.03552E-2</c:v>
                </c:pt>
                <c:pt idx="56828">
                  <c:v>-7.6370199999999996E-3</c:v>
                </c:pt>
                <c:pt idx="56829">
                  <c:v>-3.6335E-3</c:v>
                </c:pt>
                <c:pt idx="56830">
                  <c:v>-9.1237999999999996E-3</c:v>
                </c:pt>
                <c:pt idx="56831">
                  <c:v>-8.3532299999999997E-3</c:v>
                </c:pt>
                <c:pt idx="56832">
                  <c:v>-4.9295399999999996E-3</c:v>
                </c:pt>
                <c:pt idx="56833">
                  <c:v>1.19305E-3</c:v>
                </c:pt>
                <c:pt idx="56834">
                  <c:v>-1.2517E-2</c:v>
                </c:pt>
                <c:pt idx="56835">
                  <c:v>3.4256E-3</c:v>
                </c:pt>
                <c:pt idx="56836">
                  <c:v>-8.43048E-4</c:v>
                </c:pt>
                <c:pt idx="56837">
                  <c:v>-7.3213599999999998E-3</c:v>
                </c:pt>
                <c:pt idx="56838">
                  <c:v>1.1241900000000001E-2</c:v>
                </c:pt>
                <c:pt idx="56839">
                  <c:v>-4.9839000000000003E-3</c:v>
                </c:pt>
                <c:pt idx="56840">
                  <c:v>2.3718800000000002E-2</c:v>
                </c:pt>
                <c:pt idx="56841" formatCode="0.00E+00">
                  <c:v>-4.25339E-4</c:v>
                </c:pt>
                <c:pt idx="56842">
                  <c:v>-1.7023100000000001E-3</c:v>
                </c:pt>
                <c:pt idx="56843">
                  <c:v>-1.3525000000000001E-2</c:v>
                </c:pt>
                <c:pt idx="56844">
                  <c:v>1.42717E-2</c:v>
                </c:pt>
                <c:pt idx="56845">
                  <c:v>-9.0599099999999998E-4</c:v>
                </c:pt>
                <c:pt idx="56846">
                  <c:v>-4.8093800000000003E-3</c:v>
                </c:pt>
                <c:pt idx="56847">
                  <c:v>-2.81525E-3</c:v>
                </c:pt>
                <c:pt idx="56848">
                  <c:v>-6.06823E-3</c:v>
                </c:pt>
                <c:pt idx="56849">
                  <c:v>1.0194799999999999E-3</c:v>
                </c:pt>
                <c:pt idx="56850">
                  <c:v>-2.6838299999999999E-2</c:v>
                </c:pt>
                <c:pt idx="56851">
                  <c:v>-1.12438E-2</c:v>
                </c:pt>
                <c:pt idx="56852">
                  <c:v>-1.26724E-2</c:v>
                </c:pt>
                <c:pt idx="56853">
                  <c:v>-1.4076200000000001E-2</c:v>
                </c:pt>
                <c:pt idx="56854">
                  <c:v>-1.35841E-2</c:v>
                </c:pt>
                <c:pt idx="56855">
                  <c:v>-8.4781600000000002E-3</c:v>
                </c:pt>
                <c:pt idx="56856">
                  <c:v>-4.4584300000000002E-3</c:v>
                </c:pt>
                <c:pt idx="56857" formatCode="0.00E+00">
                  <c:v>-5.2452099999999999E-5</c:v>
                </c:pt>
                <c:pt idx="56858">
                  <c:v>-6.5975199999999999E-3</c:v>
                </c:pt>
                <c:pt idx="56859">
                  <c:v>-6.7853899999999997E-3</c:v>
                </c:pt>
                <c:pt idx="56860">
                  <c:v>1.8205599999999999E-3</c:v>
                </c:pt>
                <c:pt idx="56861">
                  <c:v>-1.38283E-4</c:v>
                </c:pt>
                <c:pt idx="56862">
                  <c:v>-1.47343E-3</c:v>
                </c:pt>
                <c:pt idx="56863">
                  <c:v>4.6758700000000004E-3</c:v>
                </c:pt>
                <c:pt idx="56864">
                  <c:v>6.8407099999999998E-3</c:v>
                </c:pt>
                <c:pt idx="56865">
                  <c:v>4.4736899999999998E-3</c:v>
                </c:pt>
                <c:pt idx="56866">
                  <c:v>3.9167400000000002E-3</c:v>
                </c:pt>
                <c:pt idx="56867">
                  <c:v>2.43568E-3</c:v>
                </c:pt>
                <c:pt idx="56868">
                  <c:v>-1.39217E-2</c:v>
                </c:pt>
                <c:pt idx="56869">
                  <c:v>1.29499E-2</c:v>
                </c:pt>
                <c:pt idx="56870">
                  <c:v>2.91348E-3</c:v>
                </c:pt>
                <c:pt idx="56871">
                  <c:v>6.1874399999999998E-3</c:v>
                </c:pt>
                <c:pt idx="56872">
                  <c:v>1.4068600000000001E-2</c:v>
                </c:pt>
                <c:pt idx="56873">
                  <c:v>7.5168600000000002E-3</c:v>
                </c:pt>
                <c:pt idx="56874">
                  <c:v>1.3103500000000001E-2</c:v>
                </c:pt>
                <c:pt idx="56875">
                  <c:v>4.3516199999999996E-3</c:v>
                </c:pt>
                <c:pt idx="56876">
                  <c:v>7.5807599999999998E-3</c:v>
                </c:pt>
                <c:pt idx="56877">
                  <c:v>1.20935E-2</c:v>
                </c:pt>
                <c:pt idx="56878">
                  <c:v>2.1549200000000001E-2</c:v>
                </c:pt>
                <c:pt idx="56879">
                  <c:v>1.2073499999999999E-2</c:v>
                </c:pt>
                <c:pt idx="56880">
                  <c:v>5.3863499999999998E-3</c:v>
                </c:pt>
                <c:pt idx="56881">
                  <c:v>-3.5095199999999999E-3</c:v>
                </c:pt>
                <c:pt idx="56882">
                  <c:v>-8.5992800000000008E-3</c:v>
                </c:pt>
                <c:pt idx="56883">
                  <c:v>7.1573299999999999E-3</c:v>
                </c:pt>
                <c:pt idx="56884">
                  <c:v>-4.6129200000000004E-3</c:v>
                </c:pt>
                <c:pt idx="56885">
                  <c:v>-2.0990399999999999E-3</c:v>
                </c:pt>
                <c:pt idx="56886">
                  <c:v>-1.04885E-2</c:v>
                </c:pt>
                <c:pt idx="56887">
                  <c:v>-5.28145E-3</c:v>
                </c:pt>
                <c:pt idx="56888">
                  <c:v>-1.02148E-2</c:v>
                </c:pt>
                <c:pt idx="56889">
                  <c:v>2.19345E-3</c:v>
                </c:pt>
                <c:pt idx="56890">
                  <c:v>-1.05915E-2</c:v>
                </c:pt>
                <c:pt idx="56891">
                  <c:v>-1.4381400000000001E-3</c:v>
                </c:pt>
                <c:pt idx="56892">
                  <c:v>-1.7525700000000002E-2</c:v>
                </c:pt>
                <c:pt idx="56893">
                  <c:v>-2.97346E-2</c:v>
                </c:pt>
                <c:pt idx="56894">
                  <c:v>-1.5698400000000001E-2</c:v>
                </c:pt>
                <c:pt idx="56895">
                  <c:v>-1.9503599999999999E-2</c:v>
                </c:pt>
                <c:pt idx="56896">
                  <c:v>-7.2822599999999996E-3</c:v>
                </c:pt>
                <c:pt idx="56897">
                  <c:v>-6.8435700000000002E-3</c:v>
                </c:pt>
                <c:pt idx="56898">
                  <c:v>-8.14724E-3</c:v>
                </c:pt>
                <c:pt idx="56899">
                  <c:v>-9.6941000000000006E-3</c:v>
                </c:pt>
                <c:pt idx="56900">
                  <c:v>2.3603399999999998E-3</c:v>
                </c:pt>
                <c:pt idx="56901">
                  <c:v>1.19877E-3</c:v>
                </c:pt>
                <c:pt idx="56902">
                  <c:v>1.6298300000000002E-2</c:v>
                </c:pt>
                <c:pt idx="56903">
                  <c:v>1.5163399999999999E-4</c:v>
                </c:pt>
                <c:pt idx="56904">
                  <c:v>8.1577300000000002E-3</c:v>
                </c:pt>
                <c:pt idx="56905">
                  <c:v>-4.8179599999999996E-3</c:v>
                </c:pt>
                <c:pt idx="56906">
                  <c:v>-2.3078899999999999E-3</c:v>
                </c:pt>
                <c:pt idx="56907">
                  <c:v>-3.4952199999999998E-3</c:v>
                </c:pt>
                <c:pt idx="56908">
                  <c:v>2.1114300000000001E-3</c:v>
                </c:pt>
                <c:pt idx="56909">
                  <c:v>1.0855699999999999E-2</c:v>
                </c:pt>
                <c:pt idx="56910">
                  <c:v>-3.41034E-3</c:v>
                </c:pt>
                <c:pt idx="56911">
                  <c:v>-1.02863E-2</c:v>
                </c:pt>
                <c:pt idx="56912">
                  <c:v>9.9210700000000006E-3</c:v>
                </c:pt>
                <c:pt idx="56913">
                  <c:v>8.0404299999999995E-3</c:v>
                </c:pt>
                <c:pt idx="56914">
                  <c:v>-9.1352499999999993E-3</c:v>
                </c:pt>
                <c:pt idx="56915">
                  <c:v>-9.2248899999999995E-3</c:v>
                </c:pt>
                <c:pt idx="56916">
                  <c:v>-1.7432199999999998E-2</c:v>
                </c:pt>
                <c:pt idx="56917">
                  <c:v>-2.0599400000000001E-4</c:v>
                </c:pt>
                <c:pt idx="56918">
                  <c:v>-1.20115E-2</c:v>
                </c:pt>
                <c:pt idx="56919">
                  <c:v>-1.5295E-2</c:v>
                </c:pt>
                <c:pt idx="56920">
                  <c:v>-7.2574600000000003E-3</c:v>
                </c:pt>
                <c:pt idx="56921">
                  <c:v>8.0642700000000001E-3</c:v>
                </c:pt>
                <c:pt idx="56922">
                  <c:v>-4.6558399999999996E-3</c:v>
                </c:pt>
                <c:pt idx="56923">
                  <c:v>2.6321399999999998E-3</c:v>
                </c:pt>
                <c:pt idx="56924">
                  <c:v>-1.17178E-2</c:v>
                </c:pt>
                <c:pt idx="56925">
                  <c:v>-2.2821400000000002E-3</c:v>
                </c:pt>
                <c:pt idx="56926">
                  <c:v>-7.2326700000000001E-3</c:v>
                </c:pt>
                <c:pt idx="56927">
                  <c:v>-1.1340100000000001E-2</c:v>
                </c:pt>
                <c:pt idx="56928">
                  <c:v>-6.8311700000000001E-3</c:v>
                </c:pt>
                <c:pt idx="56929">
                  <c:v>-1.5859600000000001E-2</c:v>
                </c:pt>
                <c:pt idx="56930">
                  <c:v>2.0381900000000001E-2</c:v>
                </c:pt>
                <c:pt idx="56931">
                  <c:v>-1.0186199999999999E-2</c:v>
                </c:pt>
                <c:pt idx="56932">
                  <c:v>-9.8352400000000003E-3</c:v>
                </c:pt>
                <c:pt idx="56933">
                  <c:v>-1.01633E-2</c:v>
                </c:pt>
                <c:pt idx="56934">
                  <c:v>-8.4371600000000008E-3</c:v>
                </c:pt>
                <c:pt idx="56935">
                  <c:v>-1.0600999999999999E-2</c:v>
                </c:pt>
                <c:pt idx="56936">
                  <c:v>-8.5277600000000005E-3</c:v>
                </c:pt>
                <c:pt idx="56937">
                  <c:v>-8.3684899999999993E-3</c:v>
                </c:pt>
                <c:pt idx="56938">
                  <c:v>1.09529E-2</c:v>
                </c:pt>
                <c:pt idx="56939">
                  <c:v>4.5680999999999999E-4</c:v>
                </c:pt>
                <c:pt idx="56940">
                  <c:v>2.1030400000000001E-2</c:v>
                </c:pt>
                <c:pt idx="56941">
                  <c:v>6.53267E-3</c:v>
                </c:pt>
                <c:pt idx="56942">
                  <c:v>1.31016E-2</c:v>
                </c:pt>
                <c:pt idx="56943">
                  <c:v>1.52569E-2</c:v>
                </c:pt>
                <c:pt idx="56944">
                  <c:v>7.4234000000000001E-3</c:v>
                </c:pt>
                <c:pt idx="56945">
                  <c:v>9.39655E-3</c:v>
                </c:pt>
                <c:pt idx="56946">
                  <c:v>2.3778899999999999E-2</c:v>
                </c:pt>
                <c:pt idx="56947">
                  <c:v>1.6794199999999999E-2</c:v>
                </c:pt>
                <c:pt idx="56948">
                  <c:v>1.6025500000000002E-2</c:v>
                </c:pt>
                <c:pt idx="56949">
                  <c:v>2.0673799999999999E-2</c:v>
                </c:pt>
                <c:pt idx="56950">
                  <c:v>5.9299499999999998E-3</c:v>
                </c:pt>
                <c:pt idx="56951">
                  <c:v>1.22509E-2</c:v>
                </c:pt>
                <c:pt idx="56952">
                  <c:v>4.3516199999999996E-3</c:v>
                </c:pt>
                <c:pt idx="56953">
                  <c:v>7.2288500000000002E-3</c:v>
                </c:pt>
                <c:pt idx="56954">
                  <c:v>-7.1306199999999998E-3</c:v>
                </c:pt>
                <c:pt idx="56955">
                  <c:v>1.04151E-2</c:v>
                </c:pt>
                <c:pt idx="56956">
                  <c:v>1.19915E-2</c:v>
                </c:pt>
                <c:pt idx="56957">
                  <c:v>6.5860700000000003E-3</c:v>
                </c:pt>
                <c:pt idx="56958">
                  <c:v>1.1827499999999999E-2</c:v>
                </c:pt>
                <c:pt idx="56959">
                  <c:v>1.2373E-2</c:v>
                </c:pt>
                <c:pt idx="56960">
                  <c:v>3.6945300000000001E-3</c:v>
                </c:pt>
                <c:pt idx="56961">
                  <c:v>3.2691999999999999E-3</c:v>
                </c:pt>
                <c:pt idx="56962">
                  <c:v>-1.03283E-3</c:v>
                </c:pt>
                <c:pt idx="56963">
                  <c:v>1.02186E-2</c:v>
                </c:pt>
                <c:pt idx="56964">
                  <c:v>2.3469900000000002E-3</c:v>
                </c:pt>
                <c:pt idx="56965">
                  <c:v>1.91565E-2</c:v>
                </c:pt>
                <c:pt idx="56966">
                  <c:v>-1.9569399999999999E-3</c:v>
                </c:pt>
                <c:pt idx="56967">
                  <c:v>9.1047300000000001E-3</c:v>
                </c:pt>
                <c:pt idx="56968">
                  <c:v>6.2961600000000003E-3</c:v>
                </c:pt>
                <c:pt idx="56969">
                  <c:v>9.3851100000000003E-3</c:v>
                </c:pt>
                <c:pt idx="56970">
                  <c:v>1.25647E-2</c:v>
                </c:pt>
                <c:pt idx="56971">
                  <c:v>1.2563700000000001E-2</c:v>
                </c:pt>
                <c:pt idx="56972">
                  <c:v>-1.1968599999999999E-3</c:v>
                </c:pt>
                <c:pt idx="56973">
                  <c:v>4.6205500000000002E-3</c:v>
                </c:pt>
                <c:pt idx="56974">
                  <c:v>1.9578899999999999E-3</c:v>
                </c:pt>
                <c:pt idx="56975">
                  <c:v>1.77479E-3</c:v>
                </c:pt>
                <c:pt idx="56976">
                  <c:v>2.0024299999999998E-2</c:v>
                </c:pt>
                <c:pt idx="56977">
                  <c:v>-3.5514800000000001E-3</c:v>
                </c:pt>
                <c:pt idx="56978">
                  <c:v>7.68661E-3</c:v>
                </c:pt>
                <c:pt idx="56979">
                  <c:v>-7.0381200000000001E-3</c:v>
                </c:pt>
                <c:pt idx="56980">
                  <c:v>1.6257299999999999E-2</c:v>
                </c:pt>
                <c:pt idx="56981">
                  <c:v>1.3315199999999999E-2</c:v>
                </c:pt>
                <c:pt idx="56982">
                  <c:v>1.87025E-2</c:v>
                </c:pt>
                <c:pt idx="56983">
                  <c:v>6.27708E-3</c:v>
                </c:pt>
                <c:pt idx="56984">
                  <c:v>3.7574800000000001E-3</c:v>
                </c:pt>
                <c:pt idx="56985">
                  <c:v>2.1036099999999999E-2</c:v>
                </c:pt>
                <c:pt idx="56986">
                  <c:v>1.6436599999999999E-2</c:v>
                </c:pt>
                <c:pt idx="56987">
                  <c:v>8.6355200000000007E-3</c:v>
                </c:pt>
                <c:pt idx="56988">
                  <c:v>9.8619499999999995E-3</c:v>
                </c:pt>
                <c:pt idx="56989">
                  <c:v>4.0149699999999997E-3</c:v>
                </c:pt>
                <c:pt idx="56990">
                  <c:v>9.3288399999999997E-3</c:v>
                </c:pt>
                <c:pt idx="56991">
                  <c:v>1.18256E-2</c:v>
                </c:pt>
                <c:pt idx="56992">
                  <c:v>-5.5637400000000002E-3</c:v>
                </c:pt>
                <c:pt idx="56993">
                  <c:v>9.4423300000000005E-3</c:v>
                </c:pt>
                <c:pt idx="56994">
                  <c:v>7.2927499999999998E-3</c:v>
                </c:pt>
                <c:pt idx="56995">
                  <c:v>-2.3078899999999999E-3</c:v>
                </c:pt>
                <c:pt idx="56996">
                  <c:v>1.14498E-2</c:v>
                </c:pt>
                <c:pt idx="56997">
                  <c:v>1.17397E-2</c:v>
                </c:pt>
                <c:pt idx="56998">
                  <c:v>9.5453299999999994E-3</c:v>
                </c:pt>
                <c:pt idx="56999">
                  <c:v>4.22859E-3</c:v>
                </c:pt>
                <c:pt idx="57000">
                  <c:v>-7.55501E-3</c:v>
                </c:pt>
                <c:pt idx="57001">
                  <c:v>4.6949399999999999E-3</c:v>
                </c:pt>
                <c:pt idx="57002">
                  <c:v>-8.4171300000000001E-3</c:v>
                </c:pt>
                <c:pt idx="57003">
                  <c:v>7.5998300000000001E-3</c:v>
                </c:pt>
                <c:pt idx="57004">
                  <c:v>8.3675399999999997E-3</c:v>
                </c:pt>
                <c:pt idx="57005">
                  <c:v>1.1396399999999999E-3</c:v>
                </c:pt>
                <c:pt idx="57006">
                  <c:v>-1.4308E-2</c:v>
                </c:pt>
                <c:pt idx="57007">
                  <c:v>-3.6335E-3</c:v>
                </c:pt>
                <c:pt idx="57008">
                  <c:v>1.4843E-2</c:v>
                </c:pt>
                <c:pt idx="57009">
                  <c:v>2.61021E-3</c:v>
                </c:pt>
                <c:pt idx="57010">
                  <c:v>3.7288700000000002E-4</c:v>
                </c:pt>
                <c:pt idx="57011">
                  <c:v>1.29709E-2</c:v>
                </c:pt>
                <c:pt idx="57012">
                  <c:v>1.15137E-2</c:v>
                </c:pt>
                <c:pt idx="57013">
                  <c:v>8.4724399999999995E-3</c:v>
                </c:pt>
                <c:pt idx="57014">
                  <c:v>4.43459E-4</c:v>
                </c:pt>
                <c:pt idx="57015">
                  <c:v>9.2258500000000007E-3</c:v>
                </c:pt>
                <c:pt idx="57016">
                  <c:v>1.9760099999999998E-3</c:v>
                </c:pt>
                <c:pt idx="57017">
                  <c:v>2.0538299999999999E-2</c:v>
                </c:pt>
                <c:pt idx="57018">
                  <c:v>-7.1039199999999997E-3</c:v>
                </c:pt>
                <c:pt idx="57019">
                  <c:v>-1.2879399999999999E-2</c:v>
                </c:pt>
                <c:pt idx="57020">
                  <c:v>2.2506700000000002E-3</c:v>
                </c:pt>
                <c:pt idx="57021">
                  <c:v>2.0721400000000001E-2</c:v>
                </c:pt>
                <c:pt idx="57022">
                  <c:v>8.4543199999999995E-3</c:v>
                </c:pt>
                <c:pt idx="57023">
                  <c:v>-5.7382600000000002E-3</c:v>
                </c:pt>
                <c:pt idx="57024">
                  <c:v>-4.3640099999999998E-3</c:v>
                </c:pt>
                <c:pt idx="57025">
                  <c:v>-3.85571E-3</c:v>
                </c:pt>
                <c:pt idx="57026">
                  <c:v>7.3270799999999997E-3</c:v>
                </c:pt>
                <c:pt idx="57027">
                  <c:v>4.0082900000000003E-3</c:v>
                </c:pt>
                <c:pt idx="57028">
                  <c:v>9.2124899999999996E-4</c:v>
                </c:pt>
                <c:pt idx="57029">
                  <c:v>5.4349899999999998E-3</c:v>
                </c:pt>
                <c:pt idx="57030">
                  <c:v>2.8524399999999999E-3</c:v>
                </c:pt>
                <c:pt idx="57031">
                  <c:v>-2.5720600000000001E-3</c:v>
                </c:pt>
                <c:pt idx="57032">
                  <c:v>1.41859E-2</c:v>
                </c:pt>
                <c:pt idx="57033">
                  <c:v>1.1331600000000001E-2</c:v>
                </c:pt>
                <c:pt idx="57034">
                  <c:v>1.7571400000000001E-2</c:v>
                </c:pt>
                <c:pt idx="57035">
                  <c:v>6.9999700000000003E-3</c:v>
                </c:pt>
                <c:pt idx="57036">
                  <c:v>4.1217800000000002E-3</c:v>
                </c:pt>
                <c:pt idx="57037">
                  <c:v>1.30644E-2</c:v>
                </c:pt>
                <c:pt idx="57038">
                  <c:v>7.7219000000000003E-3</c:v>
                </c:pt>
                <c:pt idx="57039">
                  <c:v>1.5317000000000001E-2</c:v>
                </c:pt>
                <c:pt idx="57040">
                  <c:v>2.90184E-2</c:v>
                </c:pt>
                <c:pt idx="57041">
                  <c:v>1.39446E-2</c:v>
                </c:pt>
                <c:pt idx="57042">
                  <c:v>1.0829E-2</c:v>
                </c:pt>
                <c:pt idx="57043">
                  <c:v>8.8615399999999993E-3</c:v>
                </c:pt>
                <c:pt idx="57044">
                  <c:v>5.8250400000000001E-3</c:v>
                </c:pt>
                <c:pt idx="57045">
                  <c:v>1.14374E-2</c:v>
                </c:pt>
                <c:pt idx="57046">
                  <c:v>8.3303500000000003E-3</c:v>
                </c:pt>
                <c:pt idx="57047">
                  <c:v>1.35946E-2</c:v>
                </c:pt>
                <c:pt idx="57048">
                  <c:v>1.3290400000000001E-2</c:v>
                </c:pt>
                <c:pt idx="57049">
                  <c:v>1.8475499999999999E-2</c:v>
                </c:pt>
                <c:pt idx="57050">
                  <c:v>3.0577699999999999E-2</c:v>
                </c:pt>
                <c:pt idx="57051">
                  <c:v>2.7909300000000001E-2</c:v>
                </c:pt>
                <c:pt idx="57052">
                  <c:v>2.0872100000000001E-2</c:v>
                </c:pt>
                <c:pt idx="57053">
                  <c:v>1.6736999999999998E-2</c:v>
                </c:pt>
                <c:pt idx="57054">
                  <c:v>2.6757199999999998E-2</c:v>
                </c:pt>
                <c:pt idx="57055">
                  <c:v>8.1195799999999995E-3</c:v>
                </c:pt>
                <c:pt idx="57056">
                  <c:v>2.1008499999999999E-2</c:v>
                </c:pt>
                <c:pt idx="57057">
                  <c:v>2.4113699999999998E-2</c:v>
                </c:pt>
                <c:pt idx="57058">
                  <c:v>3.5421399999999999E-2</c:v>
                </c:pt>
                <c:pt idx="57059">
                  <c:v>1.4437699999999999E-2</c:v>
                </c:pt>
                <c:pt idx="57060">
                  <c:v>1.08404E-2</c:v>
                </c:pt>
                <c:pt idx="57061">
                  <c:v>1.51396E-2</c:v>
                </c:pt>
                <c:pt idx="57062">
                  <c:v>1.052E-2</c:v>
                </c:pt>
                <c:pt idx="57063">
                  <c:v>1.11322E-2</c:v>
                </c:pt>
                <c:pt idx="57064">
                  <c:v>1.0028799999999999E-2</c:v>
                </c:pt>
                <c:pt idx="57065">
                  <c:v>-8.0585499999999996E-4</c:v>
                </c:pt>
                <c:pt idx="57066">
                  <c:v>4.9581499999999997E-3</c:v>
                </c:pt>
                <c:pt idx="57067">
                  <c:v>1.55268E-2</c:v>
                </c:pt>
                <c:pt idx="57068">
                  <c:v>1.1946699999999999E-2</c:v>
                </c:pt>
                <c:pt idx="57069">
                  <c:v>9.0627699999999995E-3</c:v>
                </c:pt>
                <c:pt idx="57070">
                  <c:v>4.00162E-3</c:v>
                </c:pt>
                <c:pt idx="57071">
                  <c:v>1.61076E-2</c:v>
                </c:pt>
                <c:pt idx="57072">
                  <c:v>1.1115099999999999E-2</c:v>
                </c:pt>
                <c:pt idx="57073">
                  <c:v>1.10168E-2</c:v>
                </c:pt>
                <c:pt idx="57074">
                  <c:v>-7.3299400000000001E-3</c:v>
                </c:pt>
                <c:pt idx="57075">
                  <c:v>-1.3752E-3</c:v>
                </c:pt>
                <c:pt idx="57076">
                  <c:v>-6.2198599999999998E-3</c:v>
                </c:pt>
                <c:pt idx="57077">
                  <c:v>-1.7602E-2</c:v>
                </c:pt>
                <c:pt idx="57078">
                  <c:v>2.6168799999999998E-3</c:v>
                </c:pt>
                <c:pt idx="57079">
                  <c:v>-3.8938499999999999E-3</c:v>
                </c:pt>
                <c:pt idx="57080">
                  <c:v>1.35994E-3</c:v>
                </c:pt>
                <c:pt idx="57081">
                  <c:v>-6.4144099999999997E-3</c:v>
                </c:pt>
                <c:pt idx="57082">
                  <c:v>9.7141299999999996E-3</c:v>
                </c:pt>
                <c:pt idx="57083">
                  <c:v>8.8920600000000002E-3</c:v>
                </c:pt>
                <c:pt idx="57084">
                  <c:v>1.3427700000000001E-2</c:v>
                </c:pt>
                <c:pt idx="57085">
                  <c:v>8.3904300000000008E-3</c:v>
                </c:pt>
                <c:pt idx="57086">
                  <c:v>1.8989599999999999E-2</c:v>
                </c:pt>
                <c:pt idx="57087">
                  <c:v>5.6800799999999997E-3</c:v>
                </c:pt>
                <c:pt idx="57088">
                  <c:v>1.42107E-2</c:v>
                </c:pt>
                <c:pt idx="57089">
                  <c:v>-1.8046400000000001E-2</c:v>
                </c:pt>
                <c:pt idx="57090">
                  <c:v>1.35326E-3</c:v>
                </c:pt>
                <c:pt idx="57091">
                  <c:v>-2.18E-2</c:v>
                </c:pt>
                <c:pt idx="57092">
                  <c:v>-1.8138900000000001E-3</c:v>
                </c:pt>
                <c:pt idx="57093">
                  <c:v>-7.9841600000000006E-3</c:v>
                </c:pt>
                <c:pt idx="57094">
                  <c:v>-1.3725299999999999E-2</c:v>
                </c:pt>
                <c:pt idx="57095">
                  <c:v>-3.84331E-3</c:v>
                </c:pt>
                <c:pt idx="57096">
                  <c:v>7.4033700000000003E-3</c:v>
                </c:pt>
                <c:pt idx="57097">
                  <c:v>6.5813099999999999E-3</c:v>
                </c:pt>
                <c:pt idx="57098">
                  <c:v>6.6719099999999996E-3</c:v>
                </c:pt>
                <c:pt idx="57099">
                  <c:v>-1.11237E-2</c:v>
                </c:pt>
                <c:pt idx="57100">
                  <c:v>-1.3237000000000001E-2</c:v>
                </c:pt>
                <c:pt idx="57101">
                  <c:v>9.3488700000000004E-3</c:v>
                </c:pt>
                <c:pt idx="57102">
                  <c:v>-2.6598E-2</c:v>
                </c:pt>
                <c:pt idx="57103">
                  <c:v>2.22683E-3</c:v>
                </c:pt>
                <c:pt idx="57104">
                  <c:v>-1.52798E-2</c:v>
                </c:pt>
                <c:pt idx="57105">
                  <c:v>-3.8147000000000002E-4</c:v>
                </c:pt>
                <c:pt idx="57106">
                  <c:v>-1.2825E-2</c:v>
                </c:pt>
                <c:pt idx="57107">
                  <c:v>-9.5462800000000007E-3</c:v>
                </c:pt>
                <c:pt idx="57108">
                  <c:v>-9.0389300000000006E-3</c:v>
                </c:pt>
                <c:pt idx="57109">
                  <c:v>-2.60735E-3</c:v>
                </c:pt>
                <c:pt idx="57110">
                  <c:v>-2.15769E-2</c:v>
                </c:pt>
                <c:pt idx="57111">
                  <c:v>5.8517500000000002E-3</c:v>
                </c:pt>
                <c:pt idx="57112">
                  <c:v>-1.30911E-2</c:v>
                </c:pt>
                <c:pt idx="57113">
                  <c:v>9.6702599999999995E-4</c:v>
                </c:pt>
                <c:pt idx="57114">
                  <c:v>9.6273399999999999E-3</c:v>
                </c:pt>
                <c:pt idx="57115">
                  <c:v>-2.7990300000000001E-3</c:v>
                </c:pt>
                <c:pt idx="57116">
                  <c:v>-2.7761499999999998E-3</c:v>
                </c:pt>
                <c:pt idx="57117">
                  <c:v>-1.41926E-2</c:v>
                </c:pt>
                <c:pt idx="57118">
                  <c:v>-2.4352100000000002E-2</c:v>
                </c:pt>
                <c:pt idx="57119">
                  <c:v>-5.0449400000000004E-3</c:v>
                </c:pt>
                <c:pt idx="57120">
                  <c:v>-7.28321E-3</c:v>
                </c:pt>
                <c:pt idx="57121">
                  <c:v>1.1716799999999999E-2</c:v>
                </c:pt>
                <c:pt idx="57122">
                  <c:v>6.3991500000000002E-4</c:v>
                </c:pt>
                <c:pt idx="57123">
                  <c:v>8.4581399999999994E-3</c:v>
                </c:pt>
                <c:pt idx="57124">
                  <c:v>2.3432700000000001E-2</c:v>
                </c:pt>
                <c:pt idx="57125">
                  <c:v>3.85666E-3</c:v>
                </c:pt>
                <c:pt idx="57126">
                  <c:v>1.6770400000000001E-2</c:v>
                </c:pt>
                <c:pt idx="57127">
                  <c:v>7.7505100000000004E-3</c:v>
                </c:pt>
                <c:pt idx="57128">
                  <c:v>3.3187899999999998E-3</c:v>
                </c:pt>
                <c:pt idx="57129">
                  <c:v>-7.7514599999999999E-3</c:v>
                </c:pt>
                <c:pt idx="57130">
                  <c:v>8.7928799999999999E-4</c:v>
                </c:pt>
                <c:pt idx="57131">
                  <c:v>-1.5839599999999999E-2</c:v>
                </c:pt>
                <c:pt idx="57132">
                  <c:v>1.4600800000000001E-3</c:v>
                </c:pt>
                <c:pt idx="57133">
                  <c:v>-1.2599900000000001E-2</c:v>
                </c:pt>
                <c:pt idx="57134">
                  <c:v>-4.7607400000000003E-3</c:v>
                </c:pt>
                <c:pt idx="57135">
                  <c:v>-9.3708000000000003E-3</c:v>
                </c:pt>
                <c:pt idx="57136">
                  <c:v>-1.2187999999999999E-2</c:v>
                </c:pt>
                <c:pt idx="57137">
                  <c:v>-1.2610400000000001E-2</c:v>
                </c:pt>
                <c:pt idx="57138">
                  <c:v>-1.2541800000000001E-2</c:v>
                </c:pt>
                <c:pt idx="57139">
                  <c:v>-2.5434500000000001E-3</c:v>
                </c:pt>
                <c:pt idx="57140">
                  <c:v>-5.8956099999999999E-3</c:v>
                </c:pt>
                <c:pt idx="57141">
                  <c:v>-1.1213300000000001E-2</c:v>
                </c:pt>
                <c:pt idx="57142">
                  <c:v>-1.13878E-2</c:v>
                </c:pt>
                <c:pt idx="57143">
                  <c:v>7.6656299999999997E-3</c:v>
                </c:pt>
                <c:pt idx="57144">
                  <c:v>6.4449299999999998E-3</c:v>
                </c:pt>
                <c:pt idx="57145">
                  <c:v>3.1261399999999999E-3</c:v>
                </c:pt>
                <c:pt idx="57146">
                  <c:v>9.5653500000000002E-3</c:v>
                </c:pt>
                <c:pt idx="57147">
                  <c:v>3.72887E-3</c:v>
                </c:pt>
                <c:pt idx="57148">
                  <c:v>-1.2563700000000001E-2</c:v>
                </c:pt>
                <c:pt idx="57149">
                  <c:v>1.4505399999999999E-3</c:v>
                </c:pt>
                <c:pt idx="57150">
                  <c:v>2.5653799999999999E-3</c:v>
                </c:pt>
                <c:pt idx="57151">
                  <c:v>-2.6435899999999999E-3</c:v>
                </c:pt>
                <c:pt idx="57152">
                  <c:v>4.1551599999999998E-3</c:v>
                </c:pt>
                <c:pt idx="57153">
                  <c:v>1.9331000000000001E-2</c:v>
                </c:pt>
                <c:pt idx="57154">
                  <c:v>-4.0378599999999999E-3</c:v>
                </c:pt>
                <c:pt idx="57155">
                  <c:v>3.11852E-4</c:v>
                </c:pt>
                <c:pt idx="57156">
                  <c:v>6.3228599999999996E-3</c:v>
                </c:pt>
                <c:pt idx="57157">
                  <c:v>1.3042399999999999E-2</c:v>
                </c:pt>
                <c:pt idx="57158">
                  <c:v>-1.6946800000000001E-2</c:v>
                </c:pt>
                <c:pt idx="57159">
                  <c:v>-3.6859499999999999E-3</c:v>
                </c:pt>
                <c:pt idx="57160">
                  <c:v>-1.47581E-2</c:v>
                </c:pt>
                <c:pt idx="57161">
                  <c:v>1.5191100000000001E-2</c:v>
                </c:pt>
                <c:pt idx="57162" formatCode="0.00E+00">
                  <c:v>4.7683699999999999E-5</c:v>
                </c:pt>
                <c:pt idx="57163">
                  <c:v>1.45836E-2</c:v>
                </c:pt>
                <c:pt idx="57164">
                  <c:v>2.0961799999999999E-2</c:v>
                </c:pt>
                <c:pt idx="57165">
                  <c:v>6.9932900000000001E-3</c:v>
                </c:pt>
                <c:pt idx="57166">
                  <c:v>9.5920599999999995E-3</c:v>
                </c:pt>
                <c:pt idx="57167">
                  <c:v>2.2458999999999999E-3</c:v>
                </c:pt>
                <c:pt idx="57168">
                  <c:v>5.1708199999999996E-3</c:v>
                </c:pt>
                <c:pt idx="57169">
                  <c:v>1.2104E-2</c:v>
                </c:pt>
                <c:pt idx="57170">
                  <c:v>9.4480499999999995E-3</c:v>
                </c:pt>
                <c:pt idx="57171">
                  <c:v>-2.2315999999999999E-2</c:v>
                </c:pt>
                <c:pt idx="57172">
                  <c:v>1.04399E-2</c:v>
                </c:pt>
                <c:pt idx="57173">
                  <c:v>-2.63214E-4</c:v>
                </c:pt>
                <c:pt idx="57174">
                  <c:v>2.3108500000000001E-2</c:v>
                </c:pt>
                <c:pt idx="57175">
                  <c:v>-6.6556899999999997E-3</c:v>
                </c:pt>
                <c:pt idx="57176" formatCode="0.00E+00">
                  <c:v>-2.7156799999999998E-2</c:v>
                </c:pt>
                <c:pt idx="57177">
                  <c:v>-9.6826599999999992E-3</c:v>
                </c:pt>
                <c:pt idx="57178">
                  <c:v>1.5230199999999999E-3</c:v>
                </c:pt>
                <c:pt idx="57179">
                  <c:v>-3.4465799999999999E-3</c:v>
                </c:pt>
                <c:pt idx="57180">
                  <c:v>2.83241E-3</c:v>
                </c:pt>
                <c:pt idx="57181">
                  <c:v>-7.6026899999999996E-3</c:v>
                </c:pt>
                <c:pt idx="57182">
                  <c:v>3.58486E-3</c:v>
                </c:pt>
                <c:pt idx="57183">
                  <c:v>-5.0725900000000001E-3</c:v>
                </c:pt>
                <c:pt idx="57184" formatCode="0.00E+00">
                  <c:v>7.7247600000000002E-5</c:v>
                </c:pt>
                <c:pt idx="57185">
                  <c:v>-4.5576100000000001E-3</c:v>
                </c:pt>
                <c:pt idx="57186">
                  <c:v>-6.7997000000000001E-4</c:v>
                </c:pt>
                <c:pt idx="57187">
                  <c:v>-1.3088199999999999E-2</c:v>
                </c:pt>
                <c:pt idx="57188">
                  <c:v>-5.0993000000000002E-3</c:v>
                </c:pt>
                <c:pt idx="57189">
                  <c:v>-5.86128E-3</c:v>
                </c:pt>
                <c:pt idx="57190">
                  <c:v>5.6943899999999997E-3</c:v>
                </c:pt>
                <c:pt idx="57191">
                  <c:v>9.8743400000000005E-3</c:v>
                </c:pt>
                <c:pt idx="57192">
                  <c:v>2.0360899999999999E-3</c:v>
                </c:pt>
                <c:pt idx="57193">
                  <c:v>-6.5708200000000002E-4</c:v>
                </c:pt>
                <c:pt idx="57194">
                  <c:v>-1.51577E-2</c:v>
                </c:pt>
                <c:pt idx="57195">
                  <c:v>1.64948E-2</c:v>
                </c:pt>
                <c:pt idx="57196">
                  <c:v>-2.2096600000000001E-2</c:v>
                </c:pt>
                <c:pt idx="57197">
                  <c:v>-1.8518400000000001E-2</c:v>
                </c:pt>
                <c:pt idx="57198">
                  <c:v>-1.7766000000000001E-2</c:v>
                </c:pt>
                <c:pt idx="57199">
                  <c:v>-1.9245099999999999E-3</c:v>
                </c:pt>
                <c:pt idx="57200">
                  <c:v>-2.2525800000000001E-3</c:v>
                </c:pt>
                <c:pt idx="57201">
                  <c:v>-3.6716499999999998E-3</c:v>
                </c:pt>
                <c:pt idx="57202">
                  <c:v>4.8627899999999996E-3</c:v>
                </c:pt>
                <c:pt idx="57203">
                  <c:v>-8.6812999999999994E-3</c:v>
                </c:pt>
                <c:pt idx="57204">
                  <c:v>-2.1110500000000001E-2</c:v>
                </c:pt>
                <c:pt idx="57205">
                  <c:v>-1.7949099999999999E-2</c:v>
                </c:pt>
                <c:pt idx="57206">
                  <c:v>-1.13258E-2</c:v>
                </c:pt>
                <c:pt idx="57207">
                  <c:v>-1.18017E-2</c:v>
                </c:pt>
                <c:pt idx="57208">
                  <c:v>-1.60322E-2</c:v>
                </c:pt>
                <c:pt idx="57209">
                  <c:v>-1.7854700000000001E-2</c:v>
                </c:pt>
                <c:pt idx="57210">
                  <c:v>-6.5441099999999997E-3</c:v>
                </c:pt>
                <c:pt idx="57211">
                  <c:v>-1.6993500000000002E-2</c:v>
                </c:pt>
                <c:pt idx="57212">
                  <c:v>-1.1445E-2</c:v>
                </c:pt>
                <c:pt idx="57213">
                  <c:v>-1.09081E-2</c:v>
                </c:pt>
                <c:pt idx="57214">
                  <c:v>-4.0578799999999998E-3</c:v>
                </c:pt>
                <c:pt idx="57215">
                  <c:v>-2.3162800000000001E-2</c:v>
                </c:pt>
                <c:pt idx="57216">
                  <c:v>-1.0186199999999999E-2</c:v>
                </c:pt>
                <c:pt idx="57217">
                  <c:v>-1.4617E-2</c:v>
                </c:pt>
                <c:pt idx="57218">
                  <c:v>3.15475E-3</c:v>
                </c:pt>
                <c:pt idx="57219" formatCode="0.00E+00">
                  <c:v>5.5408499999999995E-4</c:v>
                </c:pt>
                <c:pt idx="57220">
                  <c:v>-1.02186E-2</c:v>
                </c:pt>
                <c:pt idx="57221">
                  <c:v>4.2047500000000002E-3</c:v>
                </c:pt>
                <c:pt idx="57222">
                  <c:v>5.1183699999999997E-3</c:v>
                </c:pt>
                <c:pt idx="57223">
                  <c:v>8.7728500000000004E-3</c:v>
                </c:pt>
                <c:pt idx="57224">
                  <c:v>-5.7544700000000002E-3</c:v>
                </c:pt>
                <c:pt idx="57225">
                  <c:v>-1.6040799999999999E-3</c:v>
                </c:pt>
                <c:pt idx="57226">
                  <c:v>-1.7501800000000001E-2</c:v>
                </c:pt>
                <c:pt idx="57227">
                  <c:v>-5.4225899999999997E-3</c:v>
                </c:pt>
                <c:pt idx="57228">
                  <c:v>-3.8909900000000001E-4</c:v>
                </c:pt>
                <c:pt idx="57229">
                  <c:v>4.6520199999999998E-3</c:v>
                </c:pt>
                <c:pt idx="57230">
                  <c:v>-8.2807499999999999E-3</c:v>
                </c:pt>
                <c:pt idx="57231">
                  <c:v>1.5626000000000001E-2</c:v>
                </c:pt>
                <c:pt idx="57232">
                  <c:v>-2.6664700000000002E-3</c:v>
                </c:pt>
                <c:pt idx="57233">
                  <c:v>1.1961899999999999E-2</c:v>
                </c:pt>
                <c:pt idx="57234">
                  <c:v>-7.1926100000000003E-3</c:v>
                </c:pt>
                <c:pt idx="57235">
                  <c:v>1.7910000000000001E-3</c:v>
                </c:pt>
                <c:pt idx="57236">
                  <c:v>6.7520100000000001E-3</c:v>
                </c:pt>
                <c:pt idx="57237">
                  <c:v>-3.2997099999999998E-4</c:v>
                </c:pt>
                <c:pt idx="57238">
                  <c:v>6.9999700000000005E-4</c:v>
                </c:pt>
                <c:pt idx="57239">
                  <c:v>-3.6258699999999998E-3</c:v>
                </c:pt>
                <c:pt idx="57240">
                  <c:v>-2.7627900000000002E-3</c:v>
                </c:pt>
                <c:pt idx="57241">
                  <c:v>6.7215E-3</c:v>
                </c:pt>
                <c:pt idx="57242">
                  <c:v>-6.7768100000000003E-3</c:v>
                </c:pt>
                <c:pt idx="57243">
                  <c:v>-4.6520199999999998E-3</c:v>
                </c:pt>
                <c:pt idx="57244">
                  <c:v>-9.3440999999999993E-3</c:v>
                </c:pt>
                <c:pt idx="57245">
                  <c:v>-8.0480599999999992E-3</c:v>
                </c:pt>
                <c:pt idx="57246">
                  <c:v>-5.2404399999999999E-3</c:v>
                </c:pt>
                <c:pt idx="57247">
                  <c:v>-4.7206899999999996E-3</c:v>
                </c:pt>
                <c:pt idx="57248">
                  <c:v>-8.0928800000000002E-3</c:v>
                </c:pt>
                <c:pt idx="57249">
                  <c:v>-1.3952299999999999E-3</c:v>
                </c:pt>
                <c:pt idx="57250">
                  <c:v>-5.5370300000000001E-3</c:v>
                </c:pt>
                <c:pt idx="57251">
                  <c:v>-8.0690399999999995E-3</c:v>
                </c:pt>
                <c:pt idx="57252">
                  <c:v>-2.8562499999999998E-3</c:v>
                </c:pt>
                <c:pt idx="57253">
                  <c:v>-2.9849999999999998E-3</c:v>
                </c:pt>
                <c:pt idx="57254">
                  <c:v>3.5600699999999998E-3</c:v>
                </c:pt>
                <c:pt idx="57255">
                  <c:v>-2.14138E-2</c:v>
                </c:pt>
                <c:pt idx="57256">
                  <c:v>1.3157800000000001E-2</c:v>
                </c:pt>
                <c:pt idx="57257">
                  <c:v>-7.5492900000000002E-3</c:v>
                </c:pt>
                <c:pt idx="57258">
                  <c:v>4.0426300000000002E-3</c:v>
                </c:pt>
                <c:pt idx="57259">
                  <c:v>-3.1194700000000001E-3</c:v>
                </c:pt>
                <c:pt idx="57260">
                  <c:v>4.0807700000000001E-3</c:v>
                </c:pt>
                <c:pt idx="57261">
                  <c:v>-4.8627899999999996E-3</c:v>
                </c:pt>
                <c:pt idx="57262">
                  <c:v>-6.8559600000000004E-3</c:v>
                </c:pt>
                <c:pt idx="57263">
                  <c:v>-1.40514E-2</c:v>
                </c:pt>
                <c:pt idx="57264">
                  <c:v>-1.5295E-2</c:v>
                </c:pt>
                <c:pt idx="57265">
                  <c:v>1.06716E-2</c:v>
                </c:pt>
                <c:pt idx="57266">
                  <c:v>4.6148300000000003E-3</c:v>
                </c:pt>
                <c:pt idx="57267">
                  <c:v>-1.30081E-2</c:v>
                </c:pt>
                <c:pt idx="57268">
                  <c:v>-2.03524E-2</c:v>
                </c:pt>
                <c:pt idx="57269">
                  <c:v>-1.0133700000000001E-2</c:v>
                </c:pt>
                <c:pt idx="57270">
                  <c:v>-1.47896E-2</c:v>
                </c:pt>
                <c:pt idx="57271">
                  <c:v>-1.2729600000000001E-2</c:v>
                </c:pt>
                <c:pt idx="57272">
                  <c:v>-9.4299299999999996E-3</c:v>
                </c:pt>
                <c:pt idx="57273">
                  <c:v>-5.0535199999999997E-3</c:v>
                </c:pt>
                <c:pt idx="57274">
                  <c:v>-1.7499900000000001E-3</c:v>
                </c:pt>
                <c:pt idx="57275">
                  <c:v>4.8484799999999996E-3</c:v>
                </c:pt>
                <c:pt idx="57276">
                  <c:v>1.11103E-3</c:v>
                </c:pt>
                <c:pt idx="57277">
                  <c:v>-9.2048600000000005E-3</c:v>
                </c:pt>
                <c:pt idx="57278">
                  <c:v>-1.04609E-2</c:v>
                </c:pt>
                <c:pt idx="57279">
                  <c:v>9.1457399999999994E-3</c:v>
                </c:pt>
                <c:pt idx="57280">
                  <c:v>-6.2437100000000004E-3</c:v>
                </c:pt>
                <c:pt idx="57281">
                  <c:v>7.5273500000000004E-3</c:v>
                </c:pt>
                <c:pt idx="57282">
                  <c:v>3.28064E-3</c:v>
                </c:pt>
                <c:pt idx="57283">
                  <c:v>1.24989E-2</c:v>
                </c:pt>
                <c:pt idx="57284">
                  <c:v>-2.51293E-3</c:v>
                </c:pt>
                <c:pt idx="57285">
                  <c:v>-2.81906E-3</c:v>
                </c:pt>
                <c:pt idx="57286">
                  <c:v>3.40939E-3</c:v>
                </c:pt>
                <c:pt idx="57287" formatCode="0.00E+00">
                  <c:v>4.1961700000000002E-5</c:v>
                </c:pt>
                <c:pt idx="57288">
                  <c:v>-1.6357400000000001E-2</c:v>
                </c:pt>
                <c:pt idx="57289">
                  <c:v>-1.19247E-2</c:v>
                </c:pt>
                <c:pt idx="57290">
                  <c:v>4.1542100000000002E-3</c:v>
                </c:pt>
                <c:pt idx="57291">
                  <c:v>-7.31754E-3</c:v>
                </c:pt>
                <c:pt idx="57292">
                  <c:v>1.0171899999999999E-2</c:v>
                </c:pt>
                <c:pt idx="57293">
                  <c:v>-1.3214099999999999E-2</c:v>
                </c:pt>
                <c:pt idx="57294">
                  <c:v>1.7805099999999999E-3</c:v>
                </c:pt>
                <c:pt idx="57295">
                  <c:v>-1.9199399999999998E-2</c:v>
                </c:pt>
                <c:pt idx="57296">
                  <c:v>-5.2175499999999996E-3</c:v>
                </c:pt>
                <c:pt idx="57297">
                  <c:v>-1.6606300000000001E-2</c:v>
                </c:pt>
                <c:pt idx="57298">
                  <c:v>-1.21403E-2</c:v>
                </c:pt>
                <c:pt idx="57299">
                  <c:v>-1.05085E-2</c:v>
                </c:pt>
                <c:pt idx="57300">
                  <c:v>-5.2614200000000002E-3</c:v>
                </c:pt>
                <c:pt idx="57301">
                  <c:v>3.16906E-3</c:v>
                </c:pt>
                <c:pt idx="57302">
                  <c:v>3.2634700000000001E-3</c:v>
                </c:pt>
                <c:pt idx="57303">
                  <c:v>1.3739599999999999E-2</c:v>
                </c:pt>
                <c:pt idx="57304">
                  <c:v>-1.32942E-3</c:v>
                </c:pt>
                <c:pt idx="57305">
                  <c:v>-8.7976500000000006E-3</c:v>
                </c:pt>
                <c:pt idx="57306">
                  <c:v>-2.3479500000000001E-3</c:v>
                </c:pt>
                <c:pt idx="57307">
                  <c:v>-4.5671499999999999E-3</c:v>
                </c:pt>
                <c:pt idx="57308">
                  <c:v>5.6066500000000003E-3</c:v>
                </c:pt>
                <c:pt idx="57309">
                  <c:v>-1.39999E-3</c:v>
                </c:pt>
                <c:pt idx="57310">
                  <c:v>-2.1581599999999999E-2</c:v>
                </c:pt>
                <c:pt idx="57311">
                  <c:v>-7.8334800000000003E-3</c:v>
                </c:pt>
                <c:pt idx="57312">
                  <c:v>-1.9717200000000001E-2</c:v>
                </c:pt>
                <c:pt idx="57313">
                  <c:v>-6.5898900000000002E-3</c:v>
                </c:pt>
                <c:pt idx="57314">
                  <c:v>-1.5851000000000001E-2</c:v>
                </c:pt>
                <c:pt idx="57315">
                  <c:v>-1.6261100000000001E-2</c:v>
                </c:pt>
                <c:pt idx="57316">
                  <c:v>-3.1600999999999997E-2</c:v>
                </c:pt>
                <c:pt idx="57317">
                  <c:v>-1.6464199999999998E-2</c:v>
                </c:pt>
                <c:pt idx="57318">
                  <c:v>8.1424700000000006E-3</c:v>
                </c:pt>
                <c:pt idx="57319">
                  <c:v>-3.9310500000000002E-3</c:v>
                </c:pt>
                <c:pt idx="57320">
                  <c:v>1.45206E-2</c:v>
                </c:pt>
                <c:pt idx="57321">
                  <c:v>3.7717800000000002E-3</c:v>
                </c:pt>
                <c:pt idx="57322">
                  <c:v>7.1172700000000002E-3</c:v>
                </c:pt>
                <c:pt idx="57323">
                  <c:v>2.20966E-3</c:v>
                </c:pt>
                <c:pt idx="57324">
                  <c:v>-2.3641600000000001E-3</c:v>
                </c:pt>
                <c:pt idx="57325">
                  <c:v>-5.0554299999999996E-3</c:v>
                </c:pt>
                <c:pt idx="57326">
                  <c:v>-1.7066000000000001E-2</c:v>
                </c:pt>
                <c:pt idx="57327">
                  <c:v>-2.1786699999999999E-2</c:v>
                </c:pt>
                <c:pt idx="57328">
                  <c:v>-2.1686600000000002E-3</c:v>
                </c:pt>
                <c:pt idx="57329">
                  <c:v>5.4445300000000004E-3</c:v>
                </c:pt>
                <c:pt idx="57330">
                  <c:v>-2.4414100000000002E-4</c:v>
                </c:pt>
                <c:pt idx="57331">
                  <c:v>8.2282999999999992E-3</c:v>
                </c:pt>
                <c:pt idx="57332">
                  <c:v>-2.1333699999999999E-3</c:v>
                </c:pt>
                <c:pt idx="57333">
                  <c:v>1.90239E-2</c:v>
                </c:pt>
                <c:pt idx="57334">
                  <c:v>9.6578600000000007E-3</c:v>
                </c:pt>
                <c:pt idx="57335">
                  <c:v>9.0913799999999996E-3</c:v>
                </c:pt>
                <c:pt idx="57336">
                  <c:v>8.2740799999999996E-3</c:v>
                </c:pt>
                <c:pt idx="57337">
                  <c:v>-7.0056900000000002E-3</c:v>
                </c:pt>
                <c:pt idx="57338">
                  <c:v>1.4412899999999999E-2</c:v>
                </c:pt>
                <c:pt idx="57339">
                  <c:v>1.1348700000000001E-4</c:v>
                </c:pt>
                <c:pt idx="57340">
                  <c:v>1.06506E-2</c:v>
                </c:pt>
                <c:pt idx="57341">
                  <c:v>9.5796600000000003E-3</c:v>
                </c:pt>
                <c:pt idx="57342">
                  <c:v>1.11532E-2</c:v>
                </c:pt>
                <c:pt idx="57343">
                  <c:v>9.4890600000000005E-3</c:v>
                </c:pt>
                <c:pt idx="57344">
                  <c:v>1.70498E-2</c:v>
                </c:pt>
                <c:pt idx="57345">
                  <c:v>-2.7418099999999999E-3</c:v>
                </c:pt>
                <c:pt idx="57346">
                  <c:v>2.2163399999999998E-3</c:v>
                </c:pt>
                <c:pt idx="57347">
                  <c:v>-1.13592E-2</c:v>
                </c:pt>
                <c:pt idx="57348">
                  <c:v>5.0802199999999999E-3</c:v>
                </c:pt>
                <c:pt idx="57349">
                  <c:v>-2.9430400000000001E-3</c:v>
                </c:pt>
                <c:pt idx="57350">
                  <c:v>-1.28269E-2</c:v>
                </c:pt>
                <c:pt idx="57351">
                  <c:v>-2.3164700000000002E-3</c:v>
                </c:pt>
                <c:pt idx="57352">
                  <c:v>-1.09768E-2</c:v>
                </c:pt>
                <c:pt idx="57353">
                  <c:v>1.1465100000000001E-2</c:v>
                </c:pt>
                <c:pt idx="57354">
                  <c:v>-1.55926E-2</c:v>
                </c:pt>
                <c:pt idx="57355">
                  <c:v>9.5024099999999993E-3</c:v>
                </c:pt>
                <c:pt idx="57356">
                  <c:v>1.6784699999999999E-4</c:v>
                </c:pt>
                <c:pt idx="57357">
                  <c:v>2.2163399999999998E-3</c:v>
                </c:pt>
                <c:pt idx="57358">
                  <c:v>1.3891199999999999E-2</c:v>
                </c:pt>
                <c:pt idx="57359">
                  <c:v>4.2228700000000001E-3</c:v>
                </c:pt>
                <c:pt idx="57360">
                  <c:v>1.7304400000000001E-2</c:v>
                </c:pt>
                <c:pt idx="57361">
                  <c:v>1.4468200000000001E-2</c:v>
                </c:pt>
                <c:pt idx="57362">
                  <c:v>1.1282E-3</c:v>
                </c:pt>
                <c:pt idx="57363">
                  <c:v>1.37882E-2</c:v>
                </c:pt>
                <c:pt idx="57364">
                  <c:v>1.5381799999999999E-2</c:v>
                </c:pt>
                <c:pt idx="57365">
                  <c:v>1.5795699999999999E-2</c:v>
                </c:pt>
                <c:pt idx="57366">
                  <c:v>-4.1513399999999999E-3</c:v>
                </c:pt>
                <c:pt idx="57367">
                  <c:v>1.44796E-2</c:v>
                </c:pt>
                <c:pt idx="57368">
                  <c:v>6.38676E-3</c:v>
                </c:pt>
                <c:pt idx="57369">
                  <c:v>1.07527E-2</c:v>
                </c:pt>
                <c:pt idx="57370">
                  <c:v>1.38283E-2</c:v>
                </c:pt>
                <c:pt idx="57371">
                  <c:v>-3.8337700000000001E-4</c:v>
                </c:pt>
                <c:pt idx="57372">
                  <c:v>9.1676699999999993E-3</c:v>
                </c:pt>
                <c:pt idx="57373">
                  <c:v>1.09138E-2</c:v>
                </c:pt>
                <c:pt idx="57374">
                  <c:v>1.3956100000000001E-2</c:v>
                </c:pt>
                <c:pt idx="57375">
                  <c:v>1.4791500000000001E-2</c:v>
                </c:pt>
                <c:pt idx="57376">
                  <c:v>5.5007900000000002E-3</c:v>
                </c:pt>
                <c:pt idx="57377">
                  <c:v>1.45798E-2</c:v>
                </c:pt>
                <c:pt idx="57378">
                  <c:v>2.9044199999999999E-2</c:v>
                </c:pt>
                <c:pt idx="57379">
                  <c:v>8.6040500000000002E-3</c:v>
                </c:pt>
                <c:pt idx="57380">
                  <c:v>1.96905E-2</c:v>
                </c:pt>
                <c:pt idx="57381">
                  <c:v>2.85521E-2</c:v>
                </c:pt>
                <c:pt idx="57382">
                  <c:v>1.06392E-2</c:v>
                </c:pt>
                <c:pt idx="57383">
                  <c:v>-5.1136000000000003E-3</c:v>
                </c:pt>
                <c:pt idx="57384">
                  <c:v>-9.0503700000000003E-4</c:v>
                </c:pt>
                <c:pt idx="57385">
                  <c:v>1.9111600000000001E-3</c:v>
                </c:pt>
                <c:pt idx="57386">
                  <c:v>1.06754E-2</c:v>
                </c:pt>
                <c:pt idx="57387">
                  <c:v>5.5723200000000004E-3</c:v>
                </c:pt>
                <c:pt idx="57388">
                  <c:v>9.5596299999999995E-3</c:v>
                </c:pt>
                <c:pt idx="57389">
                  <c:v>1.3070099999999999E-2</c:v>
                </c:pt>
                <c:pt idx="57390">
                  <c:v>1.2846E-2</c:v>
                </c:pt>
                <c:pt idx="57391">
                  <c:v>2.3145700000000002E-3</c:v>
                </c:pt>
                <c:pt idx="57392">
                  <c:v>2.3145700000000002E-3</c:v>
                </c:pt>
                <c:pt idx="57393">
                  <c:v>1.3799699999999999E-3</c:v>
                </c:pt>
                <c:pt idx="57394">
                  <c:v>2.8038E-3</c:v>
                </c:pt>
                <c:pt idx="57395">
                  <c:v>1.18332E-2</c:v>
                </c:pt>
                <c:pt idx="57396">
                  <c:v>5.9032399999999997E-3</c:v>
                </c:pt>
                <c:pt idx="57397">
                  <c:v>2.9277800000000001E-3</c:v>
                </c:pt>
                <c:pt idx="57398">
                  <c:v>2.4700199999999999E-2</c:v>
                </c:pt>
                <c:pt idx="57399">
                  <c:v>2.85931E-2</c:v>
                </c:pt>
                <c:pt idx="57400">
                  <c:v>1.08337E-2</c:v>
                </c:pt>
                <c:pt idx="57401">
                  <c:v>4.3859499999999996E-3</c:v>
                </c:pt>
                <c:pt idx="57402">
                  <c:v>1.4679899999999999E-2</c:v>
                </c:pt>
                <c:pt idx="57403">
                  <c:v>2.1203E-2</c:v>
                </c:pt>
                <c:pt idx="57404">
                  <c:v>1.04399E-2</c:v>
                </c:pt>
                <c:pt idx="57405">
                  <c:v>9.9144000000000003E-3</c:v>
                </c:pt>
                <c:pt idx="57406">
                  <c:v>2.25887E-2</c:v>
                </c:pt>
                <c:pt idx="57407">
                  <c:v>2.0972299999999999E-2</c:v>
                </c:pt>
                <c:pt idx="57408">
                  <c:v>3.5762800000000003E-4</c:v>
                </c:pt>
                <c:pt idx="57409">
                  <c:v>1.3844499999999999E-2</c:v>
                </c:pt>
                <c:pt idx="57410">
                  <c:v>-2.8591200000000002E-3</c:v>
                </c:pt>
                <c:pt idx="57411">
                  <c:v>1.82352E-2</c:v>
                </c:pt>
                <c:pt idx="57412">
                  <c:v>2.4840399999999999E-2</c:v>
                </c:pt>
                <c:pt idx="57413">
                  <c:v>9.0475099999999999E-3</c:v>
                </c:pt>
                <c:pt idx="57414">
                  <c:v>3.0517600000000001E-3</c:v>
                </c:pt>
                <c:pt idx="57415">
                  <c:v>9.2468299999999993E-3</c:v>
                </c:pt>
                <c:pt idx="57416">
                  <c:v>3.1381600000000003E-2</c:v>
                </c:pt>
                <c:pt idx="57417">
                  <c:v>2.1715200000000001E-3</c:v>
                </c:pt>
                <c:pt idx="57418">
                  <c:v>9.4728499999999997E-3</c:v>
                </c:pt>
                <c:pt idx="57419">
                  <c:v>-4.2037999999999997E-3</c:v>
                </c:pt>
                <c:pt idx="57420">
                  <c:v>8.7242099999999996E-3</c:v>
                </c:pt>
                <c:pt idx="57421">
                  <c:v>8.1596399999999993E-3</c:v>
                </c:pt>
                <c:pt idx="57422">
                  <c:v>1.0182399999999999E-2</c:v>
                </c:pt>
                <c:pt idx="57423">
                  <c:v>-4.30584E-3</c:v>
                </c:pt>
                <c:pt idx="57424">
                  <c:v>1.05629E-2</c:v>
                </c:pt>
                <c:pt idx="57425">
                  <c:v>-5.66673E-3</c:v>
                </c:pt>
                <c:pt idx="57426">
                  <c:v>5.8507899999999998E-3</c:v>
                </c:pt>
                <c:pt idx="57427">
                  <c:v>4.25339E-4</c:v>
                </c:pt>
                <c:pt idx="57428">
                  <c:v>-8.5401499999999998E-3</c:v>
                </c:pt>
                <c:pt idx="57429">
                  <c:v>-1.3265600000000001E-3</c:v>
                </c:pt>
                <c:pt idx="57430">
                  <c:v>4.6682399999999997E-3</c:v>
                </c:pt>
                <c:pt idx="57431">
                  <c:v>3.3893600000000001E-3</c:v>
                </c:pt>
                <c:pt idx="57432">
                  <c:v>1.8971399999999999E-2</c:v>
                </c:pt>
                <c:pt idx="57433">
                  <c:v>-3.1242399999999999E-3</c:v>
                </c:pt>
                <c:pt idx="57434">
                  <c:v>9.2792500000000002E-4</c:v>
                </c:pt>
                <c:pt idx="57435">
                  <c:v>1.1892300000000001E-3</c:v>
                </c:pt>
                <c:pt idx="57436">
                  <c:v>2.24113E-3</c:v>
                </c:pt>
                <c:pt idx="57437">
                  <c:v>9.0971000000000003E-3</c:v>
                </c:pt>
                <c:pt idx="57438">
                  <c:v>-3.2215099999999999E-3</c:v>
                </c:pt>
                <c:pt idx="57439">
                  <c:v>5.8622400000000003E-3</c:v>
                </c:pt>
                <c:pt idx="57440">
                  <c:v>-7.3718999999999998E-3</c:v>
                </c:pt>
                <c:pt idx="57441">
                  <c:v>2.67487E-2</c:v>
                </c:pt>
                <c:pt idx="57442">
                  <c:v>1.7815600000000001E-2</c:v>
                </c:pt>
                <c:pt idx="57443">
                  <c:v>3.4627899999999999E-3</c:v>
                </c:pt>
                <c:pt idx="57444">
                  <c:v>1.1633900000000001E-2</c:v>
                </c:pt>
                <c:pt idx="57445">
                  <c:v>1.2728700000000001E-2</c:v>
                </c:pt>
                <c:pt idx="57446">
                  <c:v>4.1818599999999999E-3</c:v>
                </c:pt>
                <c:pt idx="57447">
                  <c:v>3.0307799999999998E-3</c:v>
                </c:pt>
                <c:pt idx="57448">
                  <c:v>1.0846099999999999E-2</c:v>
                </c:pt>
                <c:pt idx="57449">
                  <c:v>2.6559800000000001E-3</c:v>
                </c:pt>
                <c:pt idx="57450">
                  <c:v>-2.9563900000000001E-3</c:v>
                </c:pt>
                <c:pt idx="57451">
                  <c:v>1.48325E-2</c:v>
                </c:pt>
                <c:pt idx="57452">
                  <c:v>-1.76144E-3</c:v>
                </c:pt>
                <c:pt idx="57453">
                  <c:v>2.0379999999999999E-3</c:v>
                </c:pt>
                <c:pt idx="57454">
                  <c:v>6.5660500000000004E-3</c:v>
                </c:pt>
                <c:pt idx="57455">
                  <c:v>6.72531E-3</c:v>
                </c:pt>
                <c:pt idx="57456">
                  <c:v>-5.6715000000000003E-3</c:v>
                </c:pt>
                <c:pt idx="57457">
                  <c:v>3.3168799999999999E-3</c:v>
                </c:pt>
                <c:pt idx="57458">
                  <c:v>-3.16811E-3</c:v>
                </c:pt>
                <c:pt idx="57459">
                  <c:v>7.9259900000000008E-3</c:v>
                </c:pt>
                <c:pt idx="57460">
                  <c:v>3.87478E-3</c:v>
                </c:pt>
                <c:pt idx="57461">
                  <c:v>1.04761E-2</c:v>
                </c:pt>
                <c:pt idx="57462">
                  <c:v>3.7908600000000001E-3</c:v>
                </c:pt>
                <c:pt idx="57463">
                  <c:v>-4.3783199999999998E-3</c:v>
                </c:pt>
                <c:pt idx="57464">
                  <c:v>2.64072E-3</c:v>
                </c:pt>
                <c:pt idx="57465">
                  <c:v>-4.8665999999999996E-3</c:v>
                </c:pt>
                <c:pt idx="57466">
                  <c:v>8.8815700000000001E-3</c:v>
                </c:pt>
                <c:pt idx="57467">
                  <c:v>-8.9549999999999994E-3</c:v>
                </c:pt>
                <c:pt idx="57468">
                  <c:v>-9.6530899999999996E-3</c:v>
                </c:pt>
                <c:pt idx="57469">
                  <c:v>-6.24466E-3</c:v>
                </c:pt>
                <c:pt idx="57470">
                  <c:v>7.1992899999999997E-3</c:v>
                </c:pt>
                <c:pt idx="57471">
                  <c:v>9.3936900000000001E-4</c:v>
                </c:pt>
                <c:pt idx="57472">
                  <c:v>1.9367200000000001E-2</c:v>
                </c:pt>
                <c:pt idx="57473">
                  <c:v>3.5362200000000001E-3</c:v>
                </c:pt>
                <c:pt idx="57474">
                  <c:v>1.15213E-2</c:v>
                </c:pt>
                <c:pt idx="57475">
                  <c:v>7.0371599999999998E-3</c:v>
                </c:pt>
                <c:pt idx="57476">
                  <c:v>-4.8160599999999998E-4</c:v>
                </c:pt>
                <c:pt idx="57477">
                  <c:v>4.2114300000000004E-3</c:v>
                </c:pt>
                <c:pt idx="57478">
                  <c:v>3.7355399999999999E-3</c:v>
                </c:pt>
                <c:pt idx="57479">
                  <c:v>1.84355E-2</c:v>
                </c:pt>
                <c:pt idx="57480">
                  <c:v>1.26982E-2</c:v>
                </c:pt>
                <c:pt idx="57481">
                  <c:v>2.40135E-3</c:v>
                </c:pt>
                <c:pt idx="57482">
                  <c:v>2.8047599999999999E-3</c:v>
                </c:pt>
                <c:pt idx="57483">
                  <c:v>1.51653E-2</c:v>
                </c:pt>
                <c:pt idx="57484">
                  <c:v>8.6174000000000008E-3</c:v>
                </c:pt>
                <c:pt idx="57485">
                  <c:v>2.5062600000000002E-3</c:v>
                </c:pt>
                <c:pt idx="57486">
                  <c:v>2.5396300000000002E-3</c:v>
                </c:pt>
                <c:pt idx="57487">
                  <c:v>8.1787100000000005E-3</c:v>
                </c:pt>
                <c:pt idx="57488">
                  <c:v>5.4836299999999995E-4</c:v>
                </c:pt>
                <c:pt idx="57489">
                  <c:v>1.5581100000000001E-2</c:v>
                </c:pt>
                <c:pt idx="57490">
                  <c:v>6.29139E-3</c:v>
                </c:pt>
                <c:pt idx="57491">
                  <c:v>5.1975299999999997E-4</c:v>
                </c:pt>
                <c:pt idx="57492">
                  <c:v>-1.0115600000000001E-2</c:v>
                </c:pt>
                <c:pt idx="57493">
                  <c:v>-1.4678E-2</c:v>
                </c:pt>
                <c:pt idx="57494">
                  <c:v>1.28326E-2</c:v>
                </c:pt>
                <c:pt idx="57495">
                  <c:v>-4.3754600000000003E-3</c:v>
                </c:pt>
                <c:pt idx="57496">
                  <c:v>1.38102E-2</c:v>
                </c:pt>
                <c:pt idx="57497">
                  <c:v>-1.0014500000000001E-2</c:v>
                </c:pt>
                <c:pt idx="57498">
                  <c:v>1.3361E-3</c:v>
                </c:pt>
                <c:pt idx="57499">
                  <c:v>-6.7434299999999999E-3</c:v>
                </c:pt>
                <c:pt idx="57500">
                  <c:v>7.7867500000000003E-3</c:v>
                </c:pt>
                <c:pt idx="57501">
                  <c:v>1.5891099999999998E-2</c:v>
                </c:pt>
                <c:pt idx="57502">
                  <c:v>7.5922000000000003E-3</c:v>
                </c:pt>
                <c:pt idx="57503">
                  <c:v>1.6755099999999998E-2</c:v>
                </c:pt>
                <c:pt idx="57504">
                  <c:v>5.3587000000000001E-3</c:v>
                </c:pt>
                <c:pt idx="57505">
                  <c:v>1.8719699999999999E-2</c:v>
                </c:pt>
                <c:pt idx="57506">
                  <c:v>-3.7355399999999999E-3</c:v>
                </c:pt>
                <c:pt idx="57507">
                  <c:v>1.5371299999999999E-2</c:v>
                </c:pt>
                <c:pt idx="57508">
                  <c:v>1.6198199999999999E-2</c:v>
                </c:pt>
                <c:pt idx="57509">
                  <c:v>1.3761499999999999E-2</c:v>
                </c:pt>
                <c:pt idx="57510">
                  <c:v>-9.3078599999999996E-4</c:v>
                </c:pt>
                <c:pt idx="57511">
                  <c:v>6.2370300000000002E-3</c:v>
                </c:pt>
                <c:pt idx="57512">
                  <c:v>1.9515999999999999E-2</c:v>
                </c:pt>
                <c:pt idx="57513">
                  <c:v>1.07384E-2</c:v>
                </c:pt>
                <c:pt idx="57514">
                  <c:v>1.6944899999999999E-2</c:v>
                </c:pt>
                <c:pt idx="57515">
                  <c:v>9.0389300000000006E-3</c:v>
                </c:pt>
                <c:pt idx="57516">
                  <c:v>1.4061000000000001E-2</c:v>
                </c:pt>
                <c:pt idx="57517">
                  <c:v>7.1516000000000001E-3</c:v>
                </c:pt>
                <c:pt idx="57518">
                  <c:v>7.3289899999999996E-3</c:v>
                </c:pt>
                <c:pt idx="57519">
                  <c:v>-2.62642E-3</c:v>
                </c:pt>
                <c:pt idx="57520" formatCode="0.00E+00">
                  <c:v>4.6729999999999997E-4</c:v>
                </c:pt>
                <c:pt idx="57521">
                  <c:v>7.9345700000000002E-3</c:v>
                </c:pt>
                <c:pt idx="57522">
                  <c:v>1.2923199999999999E-2</c:v>
                </c:pt>
                <c:pt idx="57523">
                  <c:v>3.1566599999999999E-3</c:v>
                </c:pt>
                <c:pt idx="57524">
                  <c:v>8.4123600000000007E-3</c:v>
                </c:pt>
                <c:pt idx="57525">
                  <c:v>-6.1607399999999998E-4</c:v>
                </c:pt>
                <c:pt idx="57526">
                  <c:v>-6.0558300000000003E-4</c:v>
                </c:pt>
                <c:pt idx="57527">
                  <c:v>-5.8584199999999996E-3</c:v>
                </c:pt>
                <c:pt idx="57528">
                  <c:v>9.0866100000000002E-3</c:v>
                </c:pt>
                <c:pt idx="57529">
                  <c:v>6.2704099999999997E-3</c:v>
                </c:pt>
                <c:pt idx="57530">
                  <c:v>-3.7384000000000001E-4</c:v>
                </c:pt>
                <c:pt idx="57531">
                  <c:v>-2.1257400000000001E-3</c:v>
                </c:pt>
                <c:pt idx="57532">
                  <c:v>-7.6093699999999998E-3</c:v>
                </c:pt>
                <c:pt idx="57533">
                  <c:v>1.2220399999999999E-2</c:v>
                </c:pt>
                <c:pt idx="57534">
                  <c:v>4.0416699999999998E-3</c:v>
                </c:pt>
                <c:pt idx="57535">
                  <c:v>-1.2967100000000001E-2</c:v>
                </c:pt>
                <c:pt idx="57536">
                  <c:v>-2.1714199999999999E-2</c:v>
                </c:pt>
                <c:pt idx="57537">
                  <c:v>1.0298699999999999E-2</c:v>
                </c:pt>
                <c:pt idx="57538">
                  <c:v>-1.5681299999999999E-2</c:v>
                </c:pt>
                <c:pt idx="57539">
                  <c:v>-2.9392200000000002E-3</c:v>
                </c:pt>
                <c:pt idx="57540">
                  <c:v>-9.3278900000000001E-3</c:v>
                </c:pt>
                <c:pt idx="57541">
                  <c:v>8.7509200000000006E-3</c:v>
                </c:pt>
                <c:pt idx="57542">
                  <c:v>3.7899000000000001E-3</c:v>
                </c:pt>
                <c:pt idx="57543">
                  <c:v>-3.0422199999999999E-4</c:v>
                </c:pt>
                <c:pt idx="57544">
                  <c:v>9.9019999999999993E-3</c:v>
                </c:pt>
                <c:pt idx="57545">
                  <c:v>-7.2822599999999996E-3</c:v>
                </c:pt>
                <c:pt idx="57546">
                  <c:v>2.28882E-3</c:v>
                </c:pt>
                <c:pt idx="57547">
                  <c:v>-1.3088199999999999E-2</c:v>
                </c:pt>
                <c:pt idx="57548">
                  <c:v>-1.16978E-2</c:v>
                </c:pt>
                <c:pt idx="57549">
                  <c:v>-4.17995E-3</c:v>
                </c:pt>
                <c:pt idx="57550">
                  <c:v>-6.4582800000000003E-3</c:v>
                </c:pt>
                <c:pt idx="57551">
                  <c:v>-5.8889399999999996E-3</c:v>
                </c:pt>
                <c:pt idx="57552">
                  <c:v>3.6811800000000002E-4</c:v>
                </c:pt>
                <c:pt idx="57553">
                  <c:v>-2.4115600000000001E-2</c:v>
                </c:pt>
                <c:pt idx="57554">
                  <c:v>9.9697099999999997E-3</c:v>
                </c:pt>
                <c:pt idx="57555">
                  <c:v>-1.1280999999999999E-2</c:v>
                </c:pt>
                <c:pt idx="57556">
                  <c:v>-2.2687900000000001E-3</c:v>
                </c:pt>
                <c:pt idx="57557">
                  <c:v>-1.1961899999999999E-2</c:v>
                </c:pt>
                <c:pt idx="57558">
                  <c:v>-7.6551400000000004E-3</c:v>
                </c:pt>
                <c:pt idx="57559">
                  <c:v>-8.4609999999999998E-3</c:v>
                </c:pt>
                <c:pt idx="57560">
                  <c:v>-5.7888000000000002E-3</c:v>
                </c:pt>
                <c:pt idx="57561">
                  <c:v>5.4645500000000005E-4</c:v>
                </c:pt>
                <c:pt idx="57562">
                  <c:v>-2.5003399999999999E-2</c:v>
                </c:pt>
                <c:pt idx="57563">
                  <c:v>-1.50232E-2</c:v>
                </c:pt>
                <c:pt idx="57564">
                  <c:v>-1.9966100000000001E-2</c:v>
                </c:pt>
                <c:pt idx="57565">
                  <c:v>-1.42393E-2</c:v>
                </c:pt>
                <c:pt idx="57566">
                  <c:v>-1.21899E-2</c:v>
                </c:pt>
                <c:pt idx="57567">
                  <c:v>-2.0027199999999999E-3</c:v>
                </c:pt>
                <c:pt idx="57568">
                  <c:v>-1.75686E-2</c:v>
                </c:pt>
                <c:pt idx="57569">
                  <c:v>-5.09262E-3</c:v>
                </c:pt>
                <c:pt idx="57570">
                  <c:v>-1.1817899999999999E-2</c:v>
                </c:pt>
                <c:pt idx="57571">
                  <c:v>1.21756E-2</c:v>
                </c:pt>
                <c:pt idx="57572">
                  <c:v>-6.1588299999999997E-3</c:v>
                </c:pt>
                <c:pt idx="57573">
                  <c:v>-4.8399000000000003E-3</c:v>
                </c:pt>
                <c:pt idx="57574">
                  <c:v>-4.81701E-3</c:v>
                </c:pt>
                <c:pt idx="57575">
                  <c:v>-3.9110200000000003E-3</c:v>
                </c:pt>
                <c:pt idx="57576">
                  <c:v>3.9501199999999997E-3</c:v>
                </c:pt>
                <c:pt idx="57577">
                  <c:v>6.89793E-3</c:v>
                </c:pt>
                <c:pt idx="57578">
                  <c:v>-3.7040699999999998E-3</c:v>
                </c:pt>
                <c:pt idx="57579">
                  <c:v>-7.55692E-3</c:v>
                </c:pt>
                <c:pt idx="57580">
                  <c:v>8.2511900000000003E-3</c:v>
                </c:pt>
                <c:pt idx="57581">
                  <c:v>1.3822600000000001E-2</c:v>
                </c:pt>
                <c:pt idx="57582">
                  <c:v>1.40514E-2</c:v>
                </c:pt>
                <c:pt idx="57583">
                  <c:v>6.9694500000000003E-3</c:v>
                </c:pt>
                <c:pt idx="57584">
                  <c:v>-4.6873100000000001E-3</c:v>
                </c:pt>
                <c:pt idx="57585">
                  <c:v>4.00162E-3</c:v>
                </c:pt>
                <c:pt idx="57586">
                  <c:v>8.4571799999999999E-3</c:v>
                </c:pt>
                <c:pt idx="57587">
                  <c:v>1.1755E-2</c:v>
                </c:pt>
                <c:pt idx="57588">
                  <c:v>1.2850800000000001E-2</c:v>
                </c:pt>
                <c:pt idx="57589">
                  <c:v>-9.5281600000000008E-3</c:v>
                </c:pt>
                <c:pt idx="57590">
                  <c:v>5.3892100000000002E-3</c:v>
                </c:pt>
                <c:pt idx="57591">
                  <c:v>-1.62506E-3</c:v>
                </c:pt>
                <c:pt idx="57592">
                  <c:v>7.0629100000000004E-3</c:v>
                </c:pt>
                <c:pt idx="57593">
                  <c:v>5.69916E-3</c:v>
                </c:pt>
                <c:pt idx="57594">
                  <c:v>1.8844599999999999E-3</c:v>
                </c:pt>
                <c:pt idx="57595">
                  <c:v>1.6090400000000001E-2</c:v>
                </c:pt>
                <c:pt idx="57596">
                  <c:v>-5.7277700000000001E-3</c:v>
                </c:pt>
                <c:pt idx="57597">
                  <c:v>-8.3637200000000005E-4</c:v>
                </c:pt>
                <c:pt idx="57598">
                  <c:v>-4.6348600000000002E-3</c:v>
                </c:pt>
                <c:pt idx="57599">
                  <c:v>4.5185099999999999E-3</c:v>
                </c:pt>
                <c:pt idx="57600">
                  <c:v>-4.91619E-3</c:v>
                </c:pt>
                <c:pt idx="57601">
                  <c:v>7.8773500000000002E-4</c:v>
                </c:pt>
                <c:pt idx="57602">
                  <c:v>-6.3056900000000001E-3</c:v>
                </c:pt>
                <c:pt idx="57603">
                  <c:v>9.8409699999999992E-3</c:v>
                </c:pt>
                <c:pt idx="57604">
                  <c:v>7.3776199999999997E-3</c:v>
                </c:pt>
                <c:pt idx="57605">
                  <c:v>-6.5927499999999997E-3</c:v>
                </c:pt>
                <c:pt idx="57606">
                  <c:v>-1.06096E-2</c:v>
                </c:pt>
                <c:pt idx="57607">
                  <c:v>-4.1770899999999999E-4</c:v>
                </c:pt>
                <c:pt idx="57608">
                  <c:v>-1.6870500000000001E-3</c:v>
                </c:pt>
                <c:pt idx="57609" formatCode="0.00E+00">
                  <c:v>9.9182099999999994E-5</c:v>
                </c:pt>
                <c:pt idx="57610">
                  <c:v>6.8607299999999998E-3</c:v>
                </c:pt>
                <c:pt idx="57611">
                  <c:v>-8.0709500000000003E-3</c:v>
                </c:pt>
                <c:pt idx="57612">
                  <c:v>-3.2682399999999999E-3</c:v>
                </c:pt>
                <c:pt idx="57613">
                  <c:v>-6.6652300000000003E-3</c:v>
                </c:pt>
                <c:pt idx="57614">
                  <c:v>6.6947899999999995E-4</c:v>
                </c:pt>
                <c:pt idx="57615">
                  <c:v>-7.84492E-3</c:v>
                </c:pt>
                <c:pt idx="57616">
                  <c:v>5.1574699999999999E-3</c:v>
                </c:pt>
                <c:pt idx="57617">
                  <c:v>-9.1295200000000003E-3</c:v>
                </c:pt>
                <c:pt idx="57618">
                  <c:v>4.32396E-3</c:v>
                </c:pt>
                <c:pt idx="57619">
                  <c:v>-1.3991399999999999E-2</c:v>
                </c:pt>
                <c:pt idx="57620">
                  <c:v>-1.0921500000000001E-2</c:v>
                </c:pt>
                <c:pt idx="57621">
                  <c:v>3.4141500000000002E-4</c:v>
                </c:pt>
                <c:pt idx="57622">
                  <c:v>-8.2111400000000005E-3</c:v>
                </c:pt>
                <c:pt idx="57623">
                  <c:v>-3.7670100000000001E-4</c:v>
                </c:pt>
                <c:pt idx="57624">
                  <c:v>-3.6210999999999999E-3</c:v>
                </c:pt>
                <c:pt idx="57625">
                  <c:v>4.0893600000000002E-3</c:v>
                </c:pt>
                <c:pt idx="57626">
                  <c:v>-5.8717700000000001E-3</c:v>
                </c:pt>
                <c:pt idx="57627">
                  <c:v>-2.4557099999999998E-3</c:v>
                </c:pt>
                <c:pt idx="57628">
                  <c:v>-1.0787E-2</c:v>
                </c:pt>
                <c:pt idx="57629">
                  <c:v>5.0134699999999999E-3</c:v>
                </c:pt>
                <c:pt idx="57630">
                  <c:v>-1.00927E-2</c:v>
                </c:pt>
                <c:pt idx="57631">
                  <c:v>-2.1064800000000002E-2</c:v>
                </c:pt>
                <c:pt idx="57632">
                  <c:v>-1.6759900000000001E-2</c:v>
                </c:pt>
                <c:pt idx="57633">
                  <c:v>-8.1090899999999994E-3</c:v>
                </c:pt>
                <c:pt idx="57634">
                  <c:v>5.2356699999999996E-4</c:v>
                </c:pt>
                <c:pt idx="57635">
                  <c:v>-5.8679600000000002E-3</c:v>
                </c:pt>
                <c:pt idx="57636">
                  <c:v>-3.48759E-3</c:v>
                </c:pt>
                <c:pt idx="57637">
                  <c:v>-1.1981E-2</c:v>
                </c:pt>
                <c:pt idx="57638">
                  <c:v>-7.1954699999999998E-3</c:v>
                </c:pt>
                <c:pt idx="57639">
                  <c:v>-1.7610500000000001E-2</c:v>
                </c:pt>
                <c:pt idx="57640">
                  <c:v>-8.1577300000000002E-3</c:v>
                </c:pt>
                <c:pt idx="57641">
                  <c:v>-1.27201E-2</c:v>
                </c:pt>
                <c:pt idx="57642">
                  <c:v>-8.2960099999999995E-3</c:v>
                </c:pt>
                <c:pt idx="57643">
                  <c:v>-1.3088199999999999E-2</c:v>
                </c:pt>
                <c:pt idx="57644">
                  <c:v>-1.3443E-2</c:v>
                </c:pt>
                <c:pt idx="57645">
                  <c:v>-9.6178099999999992E-3</c:v>
                </c:pt>
                <c:pt idx="57646">
                  <c:v>-8.4752999999999998E-3</c:v>
                </c:pt>
                <c:pt idx="57647">
                  <c:v>-3.5362200000000001E-3</c:v>
                </c:pt>
                <c:pt idx="57648">
                  <c:v>-2.4230999999999999E-2</c:v>
                </c:pt>
                <c:pt idx="57649">
                  <c:v>-1.6248700000000001E-2</c:v>
                </c:pt>
                <c:pt idx="57650">
                  <c:v>-1.7602E-2</c:v>
                </c:pt>
                <c:pt idx="57651">
                  <c:v>-1.3827300000000001E-2</c:v>
                </c:pt>
                <c:pt idx="57652">
                  <c:v>-1.7507600000000002E-2</c:v>
                </c:pt>
                <c:pt idx="57653">
                  <c:v>-3.0994400000000002E-3</c:v>
                </c:pt>
                <c:pt idx="57654">
                  <c:v>-1.9479799999999999E-2</c:v>
                </c:pt>
                <c:pt idx="57655">
                  <c:v>-2.5833100000000001E-2</c:v>
                </c:pt>
                <c:pt idx="57656">
                  <c:v>-2.3308800000000001E-2</c:v>
                </c:pt>
                <c:pt idx="57657">
                  <c:v>-2.6972800000000002E-2</c:v>
                </c:pt>
                <c:pt idx="57658">
                  <c:v>-1.78099E-2</c:v>
                </c:pt>
                <c:pt idx="57659">
                  <c:v>-1.9573199999999999E-2</c:v>
                </c:pt>
                <c:pt idx="57660">
                  <c:v>-2.2291200000000001E-2</c:v>
                </c:pt>
                <c:pt idx="57661">
                  <c:v>-9.9153499999999999E-3</c:v>
                </c:pt>
                <c:pt idx="57662">
                  <c:v>-5.7926200000000001E-3</c:v>
                </c:pt>
                <c:pt idx="57663">
                  <c:v>-1.4701799999999999E-2</c:v>
                </c:pt>
                <c:pt idx="57664">
                  <c:v>-2.12841E-2</c:v>
                </c:pt>
                <c:pt idx="57665">
                  <c:v>-1.08404E-2</c:v>
                </c:pt>
                <c:pt idx="57666">
                  <c:v>-9.6673999999999996E-3</c:v>
                </c:pt>
                <c:pt idx="57667">
                  <c:v>-1.52969E-2</c:v>
                </c:pt>
                <c:pt idx="57668">
                  <c:v>-2.1888700000000001E-2</c:v>
                </c:pt>
                <c:pt idx="57669">
                  <c:v>-2.2754699999999999E-2</c:v>
                </c:pt>
                <c:pt idx="57670">
                  <c:v>-1.70984E-2</c:v>
                </c:pt>
                <c:pt idx="57671">
                  <c:v>-1.8310500000000001E-3</c:v>
                </c:pt>
                <c:pt idx="57672">
                  <c:v>-3.1296699999999997E-2</c:v>
                </c:pt>
                <c:pt idx="57673">
                  <c:v>-2.0360900000000001E-2</c:v>
                </c:pt>
                <c:pt idx="57674">
                  <c:v>-2.92749E-2</c:v>
                </c:pt>
                <c:pt idx="57675">
                  <c:v>-2.2064199999999999E-2</c:v>
                </c:pt>
                <c:pt idx="57676">
                  <c:v>-1.6412699999999999E-2</c:v>
                </c:pt>
                <c:pt idx="57677">
                  <c:v>-2.3400299999999999E-2</c:v>
                </c:pt>
                <c:pt idx="57678">
                  <c:v>-2.30227E-2</c:v>
                </c:pt>
                <c:pt idx="57679">
                  <c:v>-2.3059799999999998E-2</c:v>
                </c:pt>
                <c:pt idx="57680">
                  <c:v>-1.25608E-2</c:v>
                </c:pt>
                <c:pt idx="57681">
                  <c:v>-1.1461300000000001E-2</c:v>
                </c:pt>
                <c:pt idx="57682">
                  <c:v>-1.9691500000000001E-2</c:v>
                </c:pt>
                <c:pt idx="57683">
                  <c:v>-2.5891299999999999E-2</c:v>
                </c:pt>
                <c:pt idx="57684">
                  <c:v>-8.9158999999999992E-3</c:v>
                </c:pt>
                <c:pt idx="57685">
                  <c:v>-2.5897E-2</c:v>
                </c:pt>
                <c:pt idx="57686">
                  <c:v>-1.157E-2</c:v>
                </c:pt>
                <c:pt idx="57687">
                  <c:v>-1.4657E-2</c:v>
                </c:pt>
                <c:pt idx="57688">
                  <c:v>-1.9706700000000001E-2</c:v>
                </c:pt>
                <c:pt idx="57689">
                  <c:v>-2.14319E-2</c:v>
                </c:pt>
                <c:pt idx="57690">
                  <c:v>-2.9344599999999998E-3</c:v>
                </c:pt>
                <c:pt idx="57691">
                  <c:v>-1.55172E-2</c:v>
                </c:pt>
                <c:pt idx="57692">
                  <c:v>-7.6274899999999998E-3</c:v>
                </c:pt>
                <c:pt idx="57693">
                  <c:v>-2.9613500000000001E-2</c:v>
                </c:pt>
                <c:pt idx="57694">
                  <c:v>-4.8961600000000001E-3</c:v>
                </c:pt>
                <c:pt idx="57695">
                  <c:v>-5.3472499999999996E-3</c:v>
                </c:pt>
                <c:pt idx="57696">
                  <c:v>-1.31302E-2</c:v>
                </c:pt>
                <c:pt idx="57697">
                  <c:v>-9.8705300000000006E-3</c:v>
                </c:pt>
                <c:pt idx="57698">
                  <c:v>-2.3618699999999999E-2</c:v>
                </c:pt>
                <c:pt idx="57699">
                  <c:v>-1.3456299999999999E-2</c:v>
                </c:pt>
                <c:pt idx="57700">
                  <c:v>-1.4035199999999999E-2</c:v>
                </c:pt>
                <c:pt idx="57701">
                  <c:v>-1.18532E-2</c:v>
                </c:pt>
                <c:pt idx="57702">
                  <c:v>-2.0805400000000002E-2</c:v>
                </c:pt>
                <c:pt idx="57703">
                  <c:v>-1.06363E-2</c:v>
                </c:pt>
                <c:pt idx="57704">
                  <c:v>-1.66006E-2</c:v>
                </c:pt>
                <c:pt idx="57705">
                  <c:v>-6.4754499999999998E-3</c:v>
                </c:pt>
                <c:pt idx="57706">
                  <c:v>2.29836E-4</c:v>
                </c:pt>
                <c:pt idx="57707">
                  <c:v>-6.4821200000000001E-3</c:v>
                </c:pt>
                <c:pt idx="57708">
                  <c:v>-1.3966599999999999E-2</c:v>
                </c:pt>
                <c:pt idx="57709">
                  <c:v>-1.3042399999999999E-2</c:v>
                </c:pt>
                <c:pt idx="57710">
                  <c:v>-4.7683700000000001E-3</c:v>
                </c:pt>
                <c:pt idx="57711">
                  <c:v>-6.7100500000000004E-3</c:v>
                </c:pt>
                <c:pt idx="57712">
                  <c:v>-1.27506E-3</c:v>
                </c:pt>
                <c:pt idx="57713">
                  <c:v>-1.1850400000000001E-2</c:v>
                </c:pt>
                <c:pt idx="57714">
                  <c:v>-5.5046100000000001E-3</c:v>
                </c:pt>
                <c:pt idx="57715">
                  <c:v>-2.41756E-3</c:v>
                </c:pt>
                <c:pt idx="57716">
                  <c:v>-1.8877999999999999E-2</c:v>
                </c:pt>
                <c:pt idx="57717">
                  <c:v>2.8848599999999999E-3</c:v>
                </c:pt>
                <c:pt idx="57718">
                  <c:v>-1.10273E-2</c:v>
                </c:pt>
                <c:pt idx="57719">
                  <c:v>3.7574800000000002E-4</c:v>
                </c:pt>
                <c:pt idx="57720">
                  <c:v>-4.5700100000000002E-3</c:v>
                </c:pt>
                <c:pt idx="57721">
                  <c:v>-5.29766E-3</c:v>
                </c:pt>
                <c:pt idx="57722">
                  <c:v>-1.04961E-2</c:v>
                </c:pt>
                <c:pt idx="57723">
                  <c:v>-6.5870299999999998E-3</c:v>
                </c:pt>
                <c:pt idx="57724">
                  <c:v>-1.55058E-2</c:v>
                </c:pt>
                <c:pt idx="57725">
                  <c:v>3.1127899999999998E-3</c:v>
                </c:pt>
                <c:pt idx="57726">
                  <c:v>1.77097E-3</c:v>
                </c:pt>
                <c:pt idx="57727">
                  <c:v>-9.9115399999999999E-3</c:v>
                </c:pt>
                <c:pt idx="57728">
                  <c:v>-1.18446E-2</c:v>
                </c:pt>
                <c:pt idx="57729">
                  <c:v>-1.8549E-3</c:v>
                </c:pt>
                <c:pt idx="57730">
                  <c:v>-5.1622400000000002E-3</c:v>
                </c:pt>
                <c:pt idx="57731">
                  <c:v>5.5160499999999998E-3</c:v>
                </c:pt>
                <c:pt idx="57732">
                  <c:v>3.5591099999999999E-3</c:v>
                </c:pt>
                <c:pt idx="57733">
                  <c:v>-1.54524E-2</c:v>
                </c:pt>
                <c:pt idx="57734">
                  <c:v>-4.24099E-3</c:v>
                </c:pt>
                <c:pt idx="57735">
                  <c:v>-4.0969800000000001E-3</c:v>
                </c:pt>
                <c:pt idx="57736">
                  <c:v>-1.47943E-2</c:v>
                </c:pt>
                <c:pt idx="57737">
                  <c:v>-1.1360200000000001E-2</c:v>
                </c:pt>
                <c:pt idx="57738">
                  <c:v>2.5711100000000001E-3</c:v>
                </c:pt>
                <c:pt idx="57739">
                  <c:v>8.4285699999999998E-3</c:v>
                </c:pt>
                <c:pt idx="57740">
                  <c:v>-2.7971300000000001E-3</c:v>
                </c:pt>
                <c:pt idx="57741">
                  <c:v>-1.2221299999999999E-2</c:v>
                </c:pt>
                <c:pt idx="57742">
                  <c:v>-7.5302099999999999E-3</c:v>
                </c:pt>
                <c:pt idx="57743">
                  <c:v>6.38676E-3</c:v>
                </c:pt>
                <c:pt idx="57744">
                  <c:v>5.2661899999999996E-3</c:v>
                </c:pt>
                <c:pt idx="57745">
                  <c:v>1.07765E-4</c:v>
                </c:pt>
                <c:pt idx="57746">
                  <c:v>-4.5108800000000001E-3</c:v>
                </c:pt>
                <c:pt idx="57747">
                  <c:v>5.6133299999999997E-3</c:v>
                </c:pt>
                <c:pt idx="57748">
                  <c:v>6.5250400000000002E-3</c:v>
                </c:pt>
                <c:pt idx="57749">
                  <c:v>-1.08395E-2</c:v>
                </c:pt>
                <c:pt idx="57750">
                  <c:v>-1.97029E-3</c:v>
                </c:pt>
                <c:pt idx="57751">
                  <c:v>3.76415E-3</c:v>
                </c:pt>
                <c:pt idx="57752">
                  <c:v>3.5409899999999999E-3</c:v>
                </c:pt>
                <c:pt idx="57753">
                  <c:v>-5.1107399999999999E-3</c:v>
                </c:pt>
                <c:pt idx="57754">
                  <c:v>-4.5766799999999996E-3</c:v>
                </c:pt>
                <c:pt idx="57755">
                  <c:v>-4.9066500000000002E-3</c:v>
                </c:pt>
                <c:pt idx="57756">
                  <c:v>-4.7445300000000003E-3</c:v>
                </c:pt>
                <c:pt idx="57757">
                  <c:v>6.2980700000000002E-3</c:v>
                </c:pt>
                <c:pt idx="57758">
                  <c:v>-1.33762E-2</c:v>
                </c:pt>
                <c:pt idx="57759">
                  <c:v>3.3845899999999998E-3</c:v>
                </c:pt>
                <c:pt idx="57760">
                  <c:v>-1.2552300000000001E-2</c:v>
                </c:pt>
                <c:pt idx="57761">
                  <c:v>-7.1525600000000005E-4</c:v>
                </c:pt>
                <c:pt idx="57762">
                  <c:v>-7.9851200000000001E-3</c:v>
                </c:pt>
                <c:pt idx="57763">
                  <c:v>2.5062600000000002E-3</c:v>
                </c:pt>
                <c:pt idx="57764">
                  <c:v>-1.1937100000000001E-2</c:v>
                </c:pt>
                <c:pt idx="57765">
                  <c:v>9.0122200000000003E-4</c:v>
                </c:pt>
                <c:pt idx="57766">
                  <c:v>-9.3870199999999994E-3</c:v>
                </c:pt>
                <c:pt idx="57767">
                  <c:v>-4.2991599999999998E-3</c:v>
                </c:pt>
                <c:pt idx="57768">
                  <c:v>-1.2246099999999999E-2</c:v>
                </c:pt>
                <c:pt idx="57769">
                  <c:v>-1.14317E-2</c:v>
                </c:pt>
                <c:pt idx="57770">
                  <c:v>5.2146900000000001E-3</c:v>
                </c:pt>
                <c:pt idx="57771">
                  <c:v>-1.1489900000000001E-2</c:v>
                </c:pt>
                <c:pt idx="57772">
                  <c:v>3.4055700000000001E-3</c:v>
                </c:pt>
                <c:pt idx="57773">
                  <c:v>3.1089799999999999E-3</c:v>
                </c:pt>
                <c:pt idx="57774">
                  <c:v>4.14848E-4</c:v>
                </c:pt>
                <c:pt idx="57775">
                  <c:v>-1.6153299999999999E-2</c:v>
                </c:pt>
                <c:pt idx="57776">
                  <c:v>-3.2243699999999998E-3</c:v>
                </c:pt>
                <c:pt idx="57777">
                  <c:v>-9.3078599999999994E-3</c:v>
                </c:pt>
                <c:pt idx="57778">
                  <c:v>1.1547999999999999E-2</c:v>
                </c:pt>
                <c:pt idx="57779">
                  <c:v>-9.7532299999999999E-3</c:v>
                </c:pt>
                <c:pt idx="57780">
                  <c:v>8.0032300000000001E-3</c:v>
                </c:pt>
                <c:pt idx="57781">
                  <c:v>4.5013399999999998E-4</c:v>
                </c:pt>
                <c:pt idx="57782">
                  <c:v>-2.5253300000000001E-3</c:v>
                </c:pt>
                <c:pt idx="57783">
                  <c:v>-4.8475300000000001E-3</c:v>
                </c:pt>
                <c:pt idx="57784">
                  <c:v>-2.6855500000000001E-3</c:v>
                </c:pt>
                <c:pt idx="57785">
                  <c:v>-3.1595199999999999E-3</c:v>
                </c:pt>
                <c:pt idx="57786">
                  <c:v>3.7193300000000002E-4</c:v>
                </c:pt>
                <c:pt idx="57787">
                  <c:v>-2.68841E-3</c:v>
                </c:pt>
                <c:pt idx="57788">
                  <c:v>-5.0210999999999997E-3</c:v>
                </c:pt>
                <c:pt idx="57789">
                  <c:v>-3.9053E-3</c:v>
                </c:pt>
                <c:pt idx="57790">
                  <c:v>5.4483400000000003E-3</c:v>
                </c:pt>
                <c:pt idx="57791">
                  <c:v>3.7670100000000001E-4</c:v>
                </c:pt>
                <c:pt idx="57792">
                  <c:v>3.8147000000000002E-4</c:v>
                </c:pt>
                <c:pt idx="57793">
                  <c:v>-4.17995E-3</c:v>
                </c:pt>
                <c:pt idx="57794">
                  <c:v>3.4856800000000001E-3</c:v>
                </c:pt>
                <c:pt idx="57795">
                  <c:v>3.8785899999999999E-3</c:v>
                </c:pt>
                <c:pt idx="57796">
                  <c:v>8.8167200000000001E-3</c:v>
                </c:pt>
                <c:pt idx="57797">
                  <c:v>-2.4108900000000002E-3</c:v>
                </c:pt>
                <c:pt idx="57798">
                  <c:v>-4.43363E-3</c:v>
                </c:pt>
                <c:pt idx="57799">
                  <c:v>-4.6577500000000004E-3</c:v>
                </c:pt>
                <c:pt idx="57800">
                  <c:v>7.3061000000000003E-3</c:v>
                </c:pt>
                <c:pt idx="57801">
                  <c:v>2.78473E-4</c:v>
                </c:pt>
                <c:pt idx="57802">
                  <c:v>5.1469799999999998E-3</c:v>
                </c:pt>
                <c:pt idx="57803">
                  <c:v>7.5054199999999998E-4</c:v>
                </c:pt>
                <c:pt idx="57804">
                  <c:v>-3.1242399999999999E-3</c:v>
                </c:pt>
                <c:pt idx="57805">
                  <c:v>7.1258500000000004E-3</c:v>
                </c:pt>
                <c:pt idx="57806">
                  <c:v>-5.7229999999999998E-3</c:v>
                </c:pt>
                <c:pt idx="57807" formatCode="0.00E+00">
                  <c:v>-3.0517599999999999E-4</c:v>
                </c:pt>
                <c:pt idx="57808">
                  <c:v>-1.6376499999999999E-2</c:v>
                </c:pt>
                <c:pt idx="57809">
                  <c:v>1.03827E-2</c:v>
                </c:pt>
                <c:pt idx="57810">
                  <c:v>1.4114399999999999E-3</c:v>
                </c:pt>
                <c:pt idx="57811">
                  <c:v>-5.7592399999999997E-3</c:v>
                </c:pt>
                <c:pt idx="57812">
                  <c:v>-6.2656400000000003E-3</c:v>
                </c:pt>
                <c:pt idx="57813">
                  <c:v>2.4414100000000002E-4</c:v>
                </c:pt>
                <c:pt idx="57814">
                  <c:v>8.24451E-3</c:v>
                </c:pt>
                <c:pt idx="57815">
                  <c:v>3.6945300000000001E-3</c:v>
                </c:pt>
                <c:pt idx="57816">
                  <c:v>-6.1788600000000004E-3</c:v>
                </c:pt>
                <c:pt idx="57817">
                  <c:v>-6.1368899999999999E-3</c:v>
                </c:pt>
                <c:pt idx="57818">
                  <c:v>-6.83784E-4</c:v>
                </c:pt>
                <c:pt idx="57819">
                  <c:v>-1.11723E-2</c:v>
                </c:pt>
                <c:pt idx="57820">
                  <c:v>-5.7125100000000005E-4</c:v>
                </c:pt>
                <c:pt idx="57821">
                  <c:v>-1.3399100000000001E-2</c:v>
                </c:pt>
                <c:pt idx="57822">
                  <c:v>4.36783E-4</c:v>
                </c:pt>
                <c:pt idx="57823">
                  <c:v>2.1400500000000001E-3</c:v>
                </c:pt>
                <c:pt idx="57824">
                  <c:v>3.7355399999999999E-3</c:v>
                </c:pt>
                <c:pt idx="57825">
                  <c:v>2.1228800000000002E-3</c:v>
                </c:pt>
                <c:pt idx="57826">
                  <c:v>3.5276399999999999E-3</c:v>
                </c:pt>
                <c:pt idx="57827">
                  <c:v>1.5158700000000001E-2</c:v>
                </c:pt>
                <c:pt idx="57828">
                  <c:v>-3.7317299999999999E-3</c:v>
                </c:pt>
                <c:pt idx="57829">
                  <c:v>-9.9792500000000003E-3</c:v>
                </c:pt>
                <c:pt idx="57830">
                  <c:v>1.7404600000000001E-3</c:v>
                </c:pt>
                <c:pt idx="57831">
                  <c:v>-4.4469799999999997E-3</c:v>
                </c:pt>
                <c:pt idx="57832">
                  <c:v>-1.0354E-2</c:v>
                </c:pt>
                <c:pt idx="57833">
                  <c:v>-1.4677E-3</c:v>
                </c:pt>
                <c:pt idx="57834">
                  <c:v>1.0629700000000001E-2</c:v>
                </c:pt>
                <c:pt idx="57835">
                  <c:v>3.5553E-3</c:v>
                </c:pt>
                <c:pt idx="57836">
                  <c:v>8.6832000000000003E-3</c:v>
                </c:pt>
                <c:pt idx="57837">
                  <c:v>1.56021E-3</c:v>
                </c:pt>
                <c:pt idx="57838">
                  <c:v>-4.9190500000000003E-3</c:v>
                </c:pt>
                <c:pt idx="57839">
                  <c:v>1.0423699999999999E-2</c:v>
                </c:pt>
                <c:pt idx="57840">
                  <c:v>6.9684999999999999E-3</c:v>
                </c:pt>
                <c:pt idx="57841">
                  <c:v>1.1714E-2</c:v>
                </c:pt>
                <c:pt idx="57842">
                  <c:v>-1.54333E-2</c:v>
                </c:pt>
                <c:pt idx="57843">
                  <c:v>8.4466899999999998E-3</c:v>
                </c:pt>
                <c:pt idx="57844">
                  <c:v>-7.0352599999999998E-3</c:v>
                </c:pt>
                <c:pt idx="57845">
                  <c:v>7.5283099999999999E-3</c:v>
                </c:pt>
                <c:pt idx="57846">
                  <c:v>1.69849E-3</c:v>
                </c:pt>
                <c:pt idx="57847">
                  <c:v>-3.4484899999999998E-3</c:v>
                </c:pt>
                <c:pt idx="57848">
                  <c:v>9.7370099999999999E-4</c:v>
                </c:pt>
                <c:pt idx="57849">
                  <c:v>-1.0684000000000001E-2</c:v>
                </c:pt>
                <c:pt idx="57850">
                  <c:v>1.40038E-2</c:v>
                </c:pt>
                <c:pt idx="57851">
                  <c:v>1.35088E-2</c:v>
                </c:pt>
                <c:pt idx="57852">
                  <c:v>1.8195200000000002E-2</c:v>
                </c:pt>
                <c:pt idx="57853">
                  <c:v>7.1601900000000003E-3</c:v>
                </c:pt>
                <c:pt idx="57854">
                  <c:v>1.0957700000000001E-2</c:v>
                </c:pt>
                <c:pt idx="57855">
                  <c:v>-8.6708099999999993E-3</c:v>
                </c:pt>
                <c:pt idx="57856">
                  <c:v>9.3851100000000003E-3</c:v>
                </c:pt>
                <c:pt idx="57857">
                  <c:v>9.7475099999999992E-3</c:v>
                </c:pt>
                <c:pt idx="57858">
                  <c:v>7.4539200000000002E-3</c:v>
                </c:pt>
                <c:pt idx="57859">
                  <c:v>3.1948100000000002E-3</c:v>
                </c:pt>
                <c:pt idx="57860">
                  <c:v>7.3738099999999997E-3</c:v>
                </c:pt>
                <c:pt idx="57861">
                  <c:v>1.8519399999999998E-2</c:v>
                </c:pt>
                <c:pt idx="57862">
                  <c:v>2.2129099999999999E-2</c:v>
                </c:pt>
                <c:pt idx="57863">
                  <c:v>1.0276800000000001E-2</c:v>
                </c:pt>
                <c:pt idx="57864">
                  <c:v>8.2941100000000004E-3</c:v>
                </c:pt>
                <c:pt idx="57865">
                  <c:v>1.507E-2</c:v>
                </c:pt>
                <c:pt idx="57866">
                  <c:v>4.1790000000000004E-3</c:v>
                </c:pt>
                <c:pt idx="57867">
                  <c:v>1.3974200000000001E-2</c:v>
                </c:pt>
                <c:pt idx="57868">
                  <c:v>3.3874500000000002E-3</c:v>
                </c:pt>
                <c:pt idx="57869">
                  <c:v>1.8421199999999999E-2</c:v>
                </c:pt>
                <c:pt idx="57870">
                  <c:v>1.6345999999999999E-2</c:v>
                </c:pt>
                <c:pt idx="57871">
                  <c:v>1.65749E-3</c:v>
                </c:pt>
                <c:pt idx="57872">
                  <c:v>7.7333499999999999E-3</c:v>
                </c:pt>
                <c:pt idx="57873">
                  <c:v>1.4153499999999999E-2</c:v>
                </c:pt>
                <c:pt idx="57874">
                  <c:v>6.1664600000000003E-3</c:v>
                </c:pt>
                <c:pt idx="57875">
                  <c:v>4.7788600000000002E-3</c:v>
                </c:pt>
                <c:pt idx="57876">
                  <c:v>9.4394700000000002E-3</c:v>
                </c:pt>
                <c:pt idx="57877">
                  <c:v>2.3052199999999998E-2</c:v>
                </c:pt>
                <c:pt idx="57878">
                  <c:v>1.7174700000000001E-2</c:v>
                </c:pt>
                <c:pt idx="57879">
                  <c:v>2.1231699999999999E-2</c:v>
                </c:pt>
                <c:pt idx="57880">
                  <c:v>7.9212199999999997E-3</c:v>
                </c:pt>
                <c:pt idx="57881">
                  <c:v>1.46179E-2</c:v>
                </c:pt>
                <c:pt idx="57882">
                  <c:v>2.248E-2</c:v>
                </c:pt>
                <c:pt idx="57883">
                  <c:v>1.34325E-2</c:v>
                </c:pt>
                <c:pt idx="57884">
                  <c:v>1.32208E-2</c:v>
                </c:pt>
                <c:pt idx="57885">
                  <c:v>1.9396799999999999E-2</c:v>
                </c:pt>
                <c:pt idx="57886">
                  <c:v>6.3772200000000003E-3</c:v>
                </c:pt>
                <c:pt idx="57887">
                  <c:v>1.49164E-2</c:v>
                </c:pt>
                <c:pt idx="57888">
                  <c:v>7.3041900000000003E-3</c:v>
                </c:pt>
                <c:pt idx="57889">
                  <c:v>1.77755E-2</c:v>
                </c:pt>
                <c:pt idx="57890">
                  <c:v>1.7242400000000001E-2</c:v>
                </c:pt>
                <c:pt idx="57891">
                  <c:v>1.5227299999999999E-2</c:v>
                </c:pt>
                <c:pt idx="57892">
                  <c:v>8.4323899999999997E-3</c:v>
                </c:pt>
                <c:pt idx="57893">
                  <c:v>-5.55515E-3</c:v>
                </c:pt>
                <c:pt idx="57894">
                  <c:v>1.9697200000000002E-2</c:v>
                </c:pt>
                <c:pt idx="57895">
                  <c:v>-5.1040599999999997E-3</c:v>
                </c:pt>
                <c:pt idx="57896">
                  <c:v>1.3750999999999999E-2</c:v>
                </c:pt>
                <c:pt idx="57897">
                  <c:v>-6.3915300000000003E-3</c:v>
                </c:pt>
                <c:pt idx="57898">
                  <c:v>1.6238200000000001E-2</c:v>
                </c:pt>
                <c:pt idx="57899">
                  <c:v>1.8973400000000001E-2</c:v>
                </c:pt>
                <c:pt idx="57900">
                  <c:v>1.65796E-2</c:v>
                </c:pt>
                <c:pt idx="57901">
                  <c:v>6.9065100000000003E-3</c:v>
                </c:pt>
                <c:pt idx="57902">
                  <c:v>4.46796E-3</c:v>
                </c:pt>
                <c:pt idx="57903">
                  <c:v>2.3835200000000001E-2</c:v>
                </c:pt>
                <c:pt idx="57904">
                  <c:v>1.5388499999999999E-2</c:v>
                </c:pt>
                <c:pt idx="57905">
                  <c:v>1.5939700000000001E-2</c:v>
                </c:pt>
                <c:pt idx="57906">
                  <c:v>1.5989300000000001E-2</c:v>
                </c:pt>
                <c:pt idx="57907">
                  <c:v>3.03001E-2</c:v>
                </c:pt>
                <c:pt idx="57908">
                  <c:v>2.0209299999999999E-2</c:v>
                </c:pt>
                <c:pt idx="57909">
                  <c:v>1.6811400000000001E-2</c:v>
                </c:pt>
                <c:pt idx="57910">
                  <c:v>7.2336199999999996E-3</c:v>
                </c:pt>
                <c:pt idx="57911">
                  <c:v>1.1057900000000001E-2</c:v>
                </c:pt>
                <c:pt idx="57912">
                  <c:v>2.58217E-2</c:v>
                </c:pt>
                <c:pt idx="57913">
                  <c:v>7.9927399999999999E-3</c:v>
                </c:pt>
                <c:pt idx="57914">
                  <c:v>1.7587700000000001E-2</c:v>
                </c:pt>
                <c:pt idx="57915">
                  <c:v>5.0678299999999997E-3</c:v>
                </c:pt>
                <c:pt idx="57916">
                  <c:v>2.8721799999999999E-2</c:v>
                </c:pt>
                <c:pt idx="57917">
                  <c:v>1.32847E-3</c:v>
                </c:pt>
                <c:pt idx="57918">
                  <c:v>1.40285E-3</c:v>
                </c:pt>
                <c:pt idx="57919" formatCode="0.00E+00">
                  <c:v>-9.6321099999999995E-5</c:v>
                </c:pt>
                <c:pt idx="57920">
                  <c:v>1.4982199999999999E-2</c:v>
                </c:pt>
                <c:pt idx="57921">
                  <c:v>2.91481E-2</c:v>
                </c:pt>
                <c:pt idx="57922">
                  <c:v>8.6917899999999996E-3</c:v>
                </c:pt>
                <c:pt idx="57923">
                  <c:v>-1.09863E-3</c:v>
                </c:pt>
                <c:pt idx="57924">
                  <c:v>2.6931799999999999E-3</c:v>
                </c:pt>
                <c:pt idx="57925">
                  <c:v>1.5114799999999999E-2</c:v>
                </c:pt>
                <c:pt idx="57926">
                  <c:v>1.9774400000000001E-2</c:v>
                </c:pt>
                <c:pt idx="57927">
                  <c:v>1.3256100000000001E-3</c:v>
                </c:pt>
                <c:pt idx="57928">
                  <c:v>1.56031E-2</c:v>
                </c:pt>
                <c:pt idx="57929">
                  <c:v>1.3027199999999999E-2</c:v>
                </c:pt>
                <c:pt idx="57930">
                  <c:v>1.6364099999999999E-2</c:v>
                </c:pt>
                <c:pt idx="57931">
                  <c:v>6.1511999999999999E-3</c:v>
                </c:pt>
                <c:pt idx="57932">
                  <c:v>1.8916100000000002E-2</c:v>
                </c:pt>
                <c:pt idx="57933">
                  <c:v>1.7089799999999999E-2</c:v>
                </c:pt>
                <c:pt idx="57934">
                  <c:v>7.4748999999999996E-3</c:v>
                </c:pt>
                <c:pt idx="57935">
                  <c:v>3.0117E-3</c:v>
                </c:pt>
                <c:pt idx="57936">
                  <c:v>1.02224E-2</c:v>
                </c:pt>
                <c:pt idx="57937">
                  <c:v>2.0068200000000001E-2</c:v>
                </c:pt>
                <c:pt idx="57938">
                  <c:v>1.11895E-2</c:v>
                </c:pt>
                <c:pt idx="57939">
                  <c:v>7.87735E-3</c:v>
                </c:pt>
                <c:pt idx="57940">
                  <c:v>5.1803600000000002E-3</c:v>
                </c:pt>
                <c:pt idx="57941">
                  <c:v>1.03769E-2</c:v>
                </c:pt>
                <c:pt idx="57942">
                  <c:v>2.6101099999999999E-2</c:v>
                </c:pt>
                <c:pt idx="57943">
                  <c:v>9.0160399999999995E-3</c:v>
                </c:pt>
                <c:pt idx="57944">
                  <c:v>5.6257199999999999E-3</c:v>
                </c:pt>
                <c:pt idx="57945">
                  <c:v>1.86634E-3</c:v>
                </c:pt>
                <c:pt idx="57946">
                  <c:v>1.92347E-2</c:v>
                </c:pt>
                <c:pt idx="57947">
                  <c:v>1.5806199999999999E-2</c:v>
                </c:pt>
                <c:pt idx="57948">
                  <c:v>1.03865E-2</c:v>
                </c:pt>
                <c:pt idx="57949">
                  <c:v>1.6207699999999998E-2</c:v>
                </c:pt>
                <c:pt idx="57950">
                  <c:v>2.1790500000000001E-2</c:v>
                </c:pt>
                <c:pt idx="57951">
                  <c:v>3.5915399999999998E-3</c:v>
                </c:pt>
                <c:pt idx="57952">
                  <c:v>1.8446000000000001E-2</c:v>
                </c:pt>
                <c:pt idx="57953">
                  <c:v>1.2531300000000001E-3</c:v>
                </c:pt>
                <c:pt idx="57954">
                  <c:v>7.2917900000000003E-3</c:v>
                </c:pt>
                <c:pt idx="57955">
                  <c:v>5.5866199999999996E-3</c:v>
                </c:pt>
              </c:numCache>
            </c:numRef>
          </c:yVal>
          <c:smooth val="1"/>
          <c:extLst>
            <c:ext xmlns:c16="http://schemas.microsoft.com/office/drawing/2014/chart" uri="{C3380CC4-5D6E-409C-BE32-E72D297353CC}">
              <c16:uniqueId val="{00000000-E2EE-4388-A7C6-705E172B0906}"/>
            </c:ext>
          </c:extLst>
        </c:ser>
        <c:ser>
          <c:idx val="0"/>
          <c:order val="1"/>
          <c:tx>
            <c:v>Simulated with profile</c:v>
          </c:tx>
          <c:spPr>
            <a:ln w="19050">
              <a:solidFill>
                <a:schemeClr val="accent1">
                  <a:shade val="95000"/>
                  <a:satMod val="105000"/>
                </a:schemeClr>
              </a:solidFill>
            </a:ln>
          </c:spPr>
          <c:marker>
            <c:symbol val="none"/>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P$5:$P$455</c:f>
              <c:numCache>
                <c:formatCode>0.00E+00</c:formatCode>
                <c:ptCount val="451"/>
                <c:pt idx="0">
                  <c:v>0</c:v>
                </c:pt>
                <c:pt idx="1">
                  <c:v>0</c:v>
                </c:pt>
                <c:pt idx="2">
                  <c:v>0</c:v>
                </c:pt>
                <c:pt idx="3">
                  <c:v>0</c:v>
                </c:pt>
                <c:pt idx="4">
                  <c:v>0</c:v>
                </c:pt>
                <c:pt idx="5">
                  <c:v>4.1673834196891193E-144</c:v>
                </c:pt>
                <c:pt idx="6">
                  <c:v>-8.4116839378238329E-144</c:v>
                </c:pt>
                <c:pt idx="7">
                  <c:v>-1.4296891191709847E-141</c:v>
                </c:pt>
                <c:pt idx="8">
                  <c:v>-3.1066062176165803E-140</c:v>
                </c:pt>
                <c:pt idx="9">
                  <c:v>-3.1198963730569946E-139</c:v>
                </c:pt>
                <c:pt idx="10">
                  <c:v>3.0347409326424868E-138</c:v>
                </c:pt>
                <c:pt idx="11">
                  <c:v>2.5809948186528496E-136</c:v>
                </c:pt>
                <c:pt idx="12">
                  <c:v>5.7572279792746112E-135</c:v>
                </c:pt>
                <c:pt idx="13">
                  <c:v>4.0975647668393781E-134</c:v>
                </c:pt>
                <c:pt idx="14">
                  <c:v>-8.5696891191709856E-133</c:v>
                </c:pt>
                <c:pt idx="15">
                  <c:v>-3.5069948186528497E-131</c:v>
                </c:pt>
                <c:pt idx="16">
                  <c:v>-7.0995595854922282E-130</c:v>
                </c:pt>
                <c:pt idx="17">
                  <c:v>-4.3674352331606216E-129</c:v>
                </c:pt>
                <c:pt idx="18">
                  <c:v>2.0096476683937824E-127</c:v>
                </c:pt>
                <c:pt idx="19">
                  <c:v>5.4630051813471501E-126</c:v>
                </c:pt>
                <c:pt idx="20">
                  <c:v>7.8140673575129529E-125</c:v>
                </c:pt>
                <c:pt idx="21">
                  <c:v>1.8323937823834197E-124</c:v>
                </c:pt>
                <c:pt idx="22">
                  <c:v>-3.928523316062176E-122</c:v>
                </c:pt>
                <c:pt idx="23">
                  <c:v>-9.8305958549222804E-121</c:v>
                </c:pt>
                <c:pt idx="24">
                  <c:v>-1.0749093264248704E-119</c:v>
                </c:pt>
                <c:pt idx="25">
                  <c:v>4.1715025906735749E-119</c:v>
                </c:pt>
                <c:pt idx="26">
                  <c:v>5.8287305699481864E-117</c:v>
                </c:pt>
                <c:pt idx="27">
                  <c:v>1.4494559585492229E-115</c:v>
                </c:pt>
                <c:pt idx="28">
                  <c:v>1.4741606217616582E-114</c:v>
                </c:pt>
                <c:pt idx="29">
                  <c:v>-1.6736917098445595E-113</c:v>
                </c:pt>
                <c:pt idx="30">
                  <c:v>-9.5899999999999997E-112</c:v>
                </c:pt>
                <c:pt idx="31">
                  <c:v>-1.886458549222798E-110</c:v>
                </c:pt>
                <c:pt idx="32">
                  <c:v>-1.565945595854922E-109</c:v>
                </c:pt>
                <c:pt idx="33">
                  <c:v>3.7901295336787565E-108</c:v>
                </c:pt>
                <c:pt idx="34">
                  <c:v>1.503124352331606E-106</c:v>
                </c:pt>
                <c:pt idx="35">
                  <c:v>2.8034196891191708E-105</c:v>
                </c:pt>
                <c:pt idx="36">
                  <c:v>1.1941554404145077E-104</c:v>
                </c:pt>
                <c:pt idx="37">
                  <c:v>-8.0712176165803112E-103</c:v>
                </c:pt>
                <c:pt idx="38">
                  <c:v>-2.3787668393782381E-101</c:v>
                </c:pt>
                <c:pt idx="39">
                  <c:v>-3.3199481865284977E-100</c:v>
                </c:pt>
                <c:pt idx="40">
                  <c:v>-1.6340362694300518E-100</c:v>
                </c:pt>
                <c:pt idx="41">
                  <c:v>1.4982720207253885E-97</c:v>
                </c:pt>
                <c:pt idx="42">
                  <c:v>3.9404663212435237E-96</c:v>
                </c:pt>
                <c:pt idx="43">
                  <c:v>4.0700777202072535E-95</c:v>
                </c:pt>
                <c:pt idx="44">
                  <c:v>-2.2399870466321246E-94</c:v>
                </c:pt>
                <c:pt idx="45">
                  <c:v>-2.4501036269430055E-92</c:v>
                </c:pt>
                <c:pt idx="46">
                  <c:v>-5.1695336787564768E-91</c:v>
                </c:pt>
                <c:pt idx="47">
                  <c:v>-5.2158808290155444E-90</c:v>
                </c:pt>
                <c:pt idx="48">
                  <c:v>7.6776165803108806E-89</c:v>
                </c:pt>
                <c:pt idx="49">
                  <c:v>3.9812953367875646E-87</c:v>
                </c:pt>
                <c:pt idx="50">
                  <c:v>7.5955440414507772E-86</c:v>
                </c:pt>
                <c:pt idx="51">
                  <c:v>5.3032642487046633E-85</c:v>
                </c:pt>
                <c:pt idx="52">
                  <c:v>-1.736E-83</c:v>
                </c:pt>
                <c:pt idx="53">
                  <c:v>-6.199559585492228E-82</c:v>
                </c:pt>
                <c:pt idx="54">
                  <c:v>-8.9894818652849752E-81</c:v>
                </c:pt>
                <c:pt idx="55">
                  <c:v>-3.6655699481865286E-80</c:v>
                </c:pt>
                <c:pt idx="56">
                  <c:v>3.5930829015544043E-78</c:v>
                </c:pt>
                <c:pt idx="57">
                  <c:v>1.0653937823834197E-76</c:v>
                </c:pt>
                <c:pt idx="58">
                  <c:v>1.2298911917098444E-75</c:v>
                </c:pt>
                <c:pt idx="59">
                  <c:v>-1.1003730569948186E-75</c:v>
                </c:pt>
                <c:pt idx="60">
                  <c:v>-5.7219430051813471E-73</c:v>
                </c:pt>
                <c:pt idx="61">
                  <c:v>-1.6300984455958549E-71</c:v>
                </c:pt>
                <c:pt idx="62">
                  <c:v>-1.725520725388601E-70</c:v>
                </c:pt>
                <c:pt idx="63">
                  <c:v>1.216321243523316E-69</c:v>
                </c:pt>
                <c:pt idx="64">
                  <c:v>9.0759585492227971E-68</c:v>
                </c:pt>
                <c:pt idx="65">
                  <c:v>1.9539404145077722E-66</c:v>
                </c:pt>
                <c:pt idx="66">
                  <c:v>1.9940906735751297E-65</c:v>
                </c:pt>
                <c:pt idx="67">
                  <c:v>-3.6096891191709845E-64</c:v>
                </c:pt>
                <c:pt idx="68">
                  <c:v>-1.7189740932642487E-62</c:v>
                </c:pt>
                <c:pt idx="69">
                  <c:v>-2.7036528497409328E-61</c:v>
                </c:pt>
                <c:pt idx="70">
                  <c:v>-1.6848756476683936E-60</c:v>
                </c:pt>
                <c:pt idx="71">
                  <c:v>7.2628238341968915E-59</c:v>
                </c:pt>
                <c:pt idx="72">
                  <c:v>2.7424093264248702E-57</c:v>
                </c:pt>
                <c:pt idx="73">
                  <c:v>4.2319430051813473E-56</c:v>
                </c:pt>
                <c:pt idx="74">
                  <c:v>8.863082901554405E-56</c:v>
                </c:pt>
                <c:pt idx="75">
                  <c:v>-1.2116735751295336E-53</c:v>
                </c:pt>
                <c:pt idx="76">
                  <c:v>-3.6414766839378239E-52</c:v>
                </c:pt>
                <c:pt idx="77">
                  <c:v>-6.362331606217616E-51</c:v>
                </c:pt>
                <c:pt idx="78">
                  <c:v>1.2586347150259068E-50</c:v>
                </c:pt>
                <c:pt idx="79">
                  <c:v>2.2288601036269431E-48</c:v>
                </c:pt>
                <c:pt idx="80">
                  <c:v>4.6530829015544047E-47</c:v>
                </c:pt>
                <c:pt idx="81">
                  <c:v>6.8844559585492226E-46</c:v>
                </c:pt>
                <c:pt idx="82">
                  <c:v>-6.2824093264248706E-45</c:v>
                </c:pt>
                <c:pt idx="83">
                  <c:v>-4.1272279792746111E-43</c:v>
                </c:pt>
                <c:pt idx="84">
                  <c:v>-8.1004404145077715E-42</c:v>
                </c:pt>
                <c:pt idx="85">
                  <c:v>-6.1790932642487045E-41</c:v>
                </c:pt>
                <c:pt idx="86">
                  <c:v>1.4836658031088083E-39</c:v>
                </c:pt>
                <c:pt idx="87">
                  <c:v>7.1781347150259068E-38</c:v>
                </c:pt>
                <c:pt idx="88">
                  <c:v>1.1751943005181348E-36</c:v>
                </c:pt>
                <c:pt idx="89">
                  <c:v>5.9605958549222799E-36</c:v>
                </c:pt>
                <c:pt idx="90">
                  <c:v>-2.9217098445595858E-34</c:v>
                </c:pt>
                <c:pt idx="91">
                  <c:v>-1.0221476683937824E-32</c:v>
                </c:pt>
                <c:pt idx="92">
                  <c:v>-1.5788445595854923E-31</c:v>
                </c:pt>
                <c:pt idx="93">
                  <c:v>-2.8632642487046633E-31</c:v>
                </c:pt>
                <c:pt idx="94">
                  <c:v>5.8511139896373056E-29</c:v>
                </c:pt>
                <c:pt idx="95">
                  <c:v>1.4706580310880829E-27</c:v>
                </c:pt>
                <c:pt idx="96">
                  <c:v>1.7415077720207255E-26</c:v>
                </c:pt>
                <c:pt idx="97">
                  <c:v>-5.9515025906735747E-26</c:v>
                </c:pt>
                <c:pt idx="98">
                  <c:v>-1.0037020725388601E-23</c:v>
                </c:pt>
                <c:pt idx="99">
                  <c:v>-2.2527046632124354E-22</c:v>
                </c:pt>
                <c:pt idx="100">
                  <c:v>-2.2510129533678755E-21</c:v>
                </c:pt>
                <c:pt idx="101">
                  <c:v>2.5630336787564765E-20</c:v>
                </c:pt>
                <c:pt idx="102">
                  <c:v>1.0825388601036269E-18</c:v>
                </c:pt>
                <c:pt idx="103">
                  <c:v>4.9360362694300513E-17</c:v>
                </c:pt>
                <c:pt idx="104">
                  <c:v>3.5792746113989636E-16</c:v>
                </c:pt>
                <c:pt idx="105">
                  <c:v>-7.141606217616581E-15</c:v>
                </c:pt>
                <c:pt idx="106">
                  <c:v>-1.7350233160621763E-13</c:v>
                </c:pt>
                <c:pt idx="107">
                  <c:v>-2.106761658031088E-12</c:v>
                </c:pt>
                <c:pt idx="108">
                  <c:v>-2.3948497409326426E-11</c:v>
                </c:pt>
                <c:pt idx="109">
                  <c:v>1.8678678756476682E-9</c:v>
                </c:pt>
                <c:pt idx="110">
                  <c:v>1.0530725388601037E-7</c:v>
                </c:pt>
                <c:pt idx="111">
                  <c:v>1.0177279792746114E-6</c:v>
                </c:pt>
                <c:pt idx="112">
                  <c:v>-1.4059481865284974E-6</c:v>
                </c:pt>
                <c:pt idx="113">
                  <c:v>1.8826865284974093E-6</c:v>
                </c:pt>
                <c:pt idx="114">
                  <c:v>1.8515518134715026E-6</c:v>
                </c:pt>
                <c:pt idx="115">
                  <c:v>-2.303523316062176E-6</c:v>
                </c:pt>
                <c:pt idx="116">
                  <c:v>-7.6241709844559585E-7</c:v>
                </c:pt>
                <c:pt idx="117">
                  <c:v>-1.9946865284974095E-6</c:v>
                </c:pt>
                <c:pt idx="118">
                  <c:v>-7.3270725388601033E-6</c:v>
                </c:pt>
                <c:pt idx="119">
                  <c:v>8.9318393782383425E-6</c:v>
                </c:pt>
                <c:pt idx="120">
                  <c:v>1.8745129533678757E-5</c:v>
                </c:pt>
                <c:pt idx="121">
                  <c:v>-5.4448186528497412E-6</c:v>
                </c:pt>
                <c:pt idx="122">
                  <c:v>-3.5540155440414509E-5</c:v>
                </c:pt>
                <c:pt idx="123">
                  <c:v>-4.1967357512953373E-6</c:v>
                </c:pt>
                <c:pt idx="124">
                  <c:v>3.9933678756476682E-5</c:v>
                </c:pt>
                <c:pt idx="125">
                  <c:v>1.5576191709844561E-5</c:v>
                </c:pt>
                <c:pt idx="126">
                  <c:v>-2.7677202072538857E-5</c:v>
                </c:pt>
                <c:pt idx="127">
                  <c:v>-2.0350492227979273E-5</c:v>
                </c:pt>
                <c:pt idx="128">
                  <c:v>1.2067668393782384E-5</c:v>
                </c:pt>
                <c:pt idx="129">
                  <c:v>8.3810362694300522E-6</c:v>
                </c:pt>
                <c:pt idx="130">
                  <c:v>-3.4474611398963729E-7</c:v>
                </c:pt>
                <c:pt idx="131">
                  <c:v>-2.1722875647668394E-6</c:v>
                </c:pt>
                <c:pt idx="132">
                  <c:v>9.2858290155440416E-6</c:v>
                </c:pt>
                <c:pt idx="133">
                  <c:v>7.0046632124352335E-6</c:v>
                </c:pt>
                <c:pt idx="134">
                  <c:v>-2.9720725388601037E-5</c:v>
                </c:pt>
                <c:pt idx="135">
                  <c:v>-1.5669948186528498E-5</c:v>
                </c:pt>
                <c:pt idx="136">
                  <c:v>3.2048704663212433E-5</c:v>
                </c:pt>
                <c:pt idx="137">
                  <c:v>4.4583419689119175E-5</c:v>
                </c:pt>
                <c:pt idx="138">
                  <c:v>-1.9840518134715027E-5</c:v>
                </c:pt>
                <c:pt idx="139">
                  <c:v>-5.9584455958549221E-5</c:v>
                </c:pt>
                <c:pt idx="140">
                  <c:v>-9.5230051813471507E-6</c:v>
                </c:pt>
                <c:pt idx="141">
                  <c:v>5.455077720207254E-5</c:v>
                </c:pt>
                <c:pt idx="142">
                  <c:v>3.4068134715025905E-5</c:v>
                </c:pt>
                <c:pt idx="143">
                  <c:v>-3.9219689119170986E-5</c:v>
                </c:pt>
                <c:pt idx="144">
                  <c:v>-3.6476424870466318E-5</c:v>
                </c:pt>
                <c:pt idx="145">
                  <c:v>1.3934974093264248E-5</c:v>
                </c:pt>
                <c:pt idx="146">
                  <c:v>3.3963989637305698E-5</c:v>
                </c:pt>
                <c:pt idx="147">
                  <c:v>-5.4170466321243526E-6</c:v>
                </c:pt>
                <c:pt idx="148">
                  <c:v>-3.1344300518134713E-5</c:v>
                </c:pt>
                <c:pt idx="149">
                  <c:v>1.7260751295336789E-5</c:v>
                </c:pt>
                <c:pt idx="150">
                  <c:v>1.010199481865285E-5</c:v>
                </c:pt>
                <c:pt idx="151">
                  <c:v>-1.7860932642487045E-5</c:v>
                </c:pt>
                <c:pt idx="152">
                  <c:v>9.2173575129533678E-6</c:v>
                </c:pt>
                <c:pt idx="153">
                  <c:v>4.5119430051813472E-6</c:v>
                </c:pt>
                <c:pt idx="154">
                  <c:v>-5.6428238341968905E-6</c:v>
                </c:pt>
                <c:pt idx="155">
                  <c:v>7.0622279792746113E-6</c:v>
                </c:pt>
                <c:pt idx="156">
                  <c:v>-1.9716398963730568E-5</c:v>
                </c:pt>
                <c:pt idx="157">
                  <c:v>-1.4794352331606217E-5</c:v>
                </c:pt>
                <c:pt idx="158">
                  <c:v>5.3032383419689115E-5</c:v>
                </c:pt>
                <c:pt idx="159">
                  <c:v>1.0982305699481865E-5</c:v>
                </c:pt>
                <c:pt idx="160">
                  <c:v>-6.4177979274611399E-5</c:v>
                </c:pt>
                <c:pt idx="161">
                  <c:v>-1.045520725388601E-5</c:v>
                </c:pt>
                <c:pt idx="162">
                  <c:v>4.87020725388601E-5</c:v>
                </c:pt>
                <c:pt idx="163">
                  <c:v>1.2243341968911916E-5</c:v>
                </c:pt>
                <c:pt idx="164">
                  <c:v>-2.0697564766839379E-5</c:v>
                </c:pt>
                <c:pt idx="165">
                  <c:v>-7.9831865284974086E-6</c:v>
                </c:pt>
                <c:pt idx="166">
                  <c:v>-1.6777979274611398E-6</c:v>
                </c:pt>
                <c:pt idx="167">
                  <c:v>6.2320466321243525E-6</c:v>
                </c:pt>
                <c:pt idx="168">
                  <c:v>-5.5577979274611402E-6</c:v>
                </c:pt>
                <c:pt idx="169">
                  <c:v>-2.1172409326424873E-6</c:v>
                </c:pt>
                <c:pt idx="170">
                  <c:v>3.2571243523316066E-5</c:v>
                </c:pt>
                <c:pt idx="171">
                  <c:v>2.3472642487046631E-6</c:v>
                </c:pt>
                <c:pt idx="172">
                  <c:v>-5.4264248704663208E-5</c:v>
                </c:pt>
                <c:pt idx="173">
                  <c:v>-2.1716968911917099E-5</c:v>
                </c:pt>
                <c:pt idx="174">
                  <c:v>4.689455958549223E-5</c:v>
                </c:pt>
                <c:pt idx="175">
                  <c:v>6.3921761658031093E-5</c:v>
                </c:pt>
                <c:pt idx="176">
                  <c:v>-1.905963730569948E-5</c:v>
                </c:pt>
                <c:pt idx="177">
                  <c:v>-7.9439637305699475E-5</c:v>
                </c:pt>
                <c:pt idx="178">
                  <c:v>-2.4454948186528496E-5</c:v>
                </c:pt>
                <c:pt idx="179">
                  <c:v>3.1948704663212438E-5</c:v>
                </c:pt>
                <c:pt idx="180">
                  <c:v>8.1500000000000002E-5</c:v>
                </c:pt>
                <c:pt idx="181">
                  <c:v>2.1055310880829015E-5</c:v>
                </c:pt>
                <c:pt idx="182">
                  <c:v>-4.5981088082901554E-5</c:v>
                </c:pt>
                <c:pt idx="183">
                  <c:v>-5.6322020725388603E-5</c:v>
                </c:pt>
                <c:pt idx="184">
                  <c:v>-8.0632642487046634E-5</c:v>
                </c:pt>
                <c:pt idx="185">
                  <c:v>-4.994145077720207E-7</c:v>
                </c:pt>
                <c:pt idx="186">
                  <c:v>2.4087357512953366E-4</c:v>
                </c:pt>
                <c:pt idx="187">
                  <c:v>1.4662849740932642E-4</c:v>
                </c:pt>
                <c:pt idx="188">
                  <c:v>-2.5809300518134714E-4</c:v>
                </c:pt>
                <c:pt idx="189">
                  <c:v>-3.3628238341968915E-4</c:v>
                </c:pt>
                <c:pt idx="190">
                  <c:v>4.8798963730569946E-5</c:v>
                </c:pt>
                <c:pt idx="191">
                  <c:v>4.2345077720207252E-4</c:v>
                </c:pt>
                <c:pt idx="192">
                  <c:v>3.2061398963730573E-4</c:v>
                </c:pt>
                <c:pt idx="193">
                  <c:v>-2.6635751295336788E-4</c:v>
                </c:pt>
                <c:pt idx="194">
                  <c:v>-6.1799740932642487E-4</c:v>
                </c:pt>
                <c:pt idx="195">
                  <c:v>-1.2816554404145077E-4</c:v>
                </c:pt>
                <c:pt idx="196">
                  <c:v>5.8806994818652852E-4</c:v>
                </c:pt>
                <c:pt idx="197">
                  <c:v>5.3390673575129529E-4</c:v>
                </c:pt>
                <c:pt idx="198">
                  <c:v>-1.5804896373056995E-4</c:v>
                </c:pt>
                <c:pt idx="199">
                  <c:v>-6.2908808290155441E-4</c:v>
                </c:pt>
                <c:pt idx="200">
                  <c:v>-4.3759585492227982E-4</c:v>
                </c:pt>
                <c:pt idx="201">
                  <c:v>2.4910673575129531E-4</c:v>
                </c:pt>
                <c:pt idx="202">
                  <c:v>7.5528756476683941E-4</c:v>
                </c:pt>
                <c:pt idx="203">
                  <c:v>4.2540155440414504E-4</c:v>
                </c:pt>
                <c:pt idx="204">
                  <c:v>-4.5963212435233157E-4</c:v>
                </c:pt>
                <c:pt idx="205">
                  <c:v>-9.3606476683937825E-4</c:v>
                </c:pt>
                <c:pt idx="206">
                  <c:v>-3.5713212435233162E-4</c:v>
                </c:pt>
                <c:pt idx="207">
                  <c:v>8.3962953367875651E-4</c:v>
                </c:pt>
                <c:pt idx="208">
                  <c:v>1.1814274611398963E-3</c:v>
                </c:pt>
                <c:pt idx="209">
                  <c:v>-7.6482383419689109E-5</c:v>
                </c:pt>
                <c:pt idx="210">
                  <c:v>-1.415336787564767E-3</c:v>
                </c:pt>
                <c:pt idx="211">
                  <c:v>-9.1889378238341961E-4</c:v>
                </c:pt>
                <c:pt idx="212">
                  <c:v>8.2520466321243523E-4</c:v>
                </c:pt>
                <c:pt idx="213">
                  <c:v>1.4829222797927463E-3</c:v>
                </c:pt>
                <c:pt idx="214">
                  <c:v>2.5629196891191708E-4</c:v>
                </c:pt>
                <c:pt idx="215">
                  <c:v>-1.2416476683937824E-3</c:v>
                </c:pt>
                <c:pt idx="216">
                  <c:v>-1.1358523316062177E-3</c:v>
                </c:pt>
                <c:pt idx="217">
                  <c:v>3.7116062176165805E-4</c:v>
                </c:pt>
                <c:pt idx="218">
                  <c:v>1.2573523316062175E-3</c:v>
                </c:pt>
                <c:pt idx="219">
                  <c:v>5.3324611398963731E-4</c:v>
                </c:pt>
                <c:pt idx="220">
                  <c:v>-6.3220984455958547E-4</c:v>
                </c:pt>
                <c:pt idx="221">
                  <c:v>-8.9504663212435236E-4</c:v>
                </c:pt>
                <c:pt idx="222">
                  <c:v>-2.3930932642487045E-4</c:v>
                </c:pt>
                <c:pt idx="223">
                  <c:v>5.3504922279792747E-4</c:v>
                </c:pt>
                <c:pt idx="224">
                  <c:v>7.7464507772020714E-4</c:v>
                </c:pt>
                <c:pt idx="225">
                  <c:v>2.3262953367875647E-4</c:v>
                </c:pt>
                <c:pt idx="226">
                  <c:v>-6.5108549222797933E-4</c:v>
                </c:pt>
                <c:pt idx="227">
                  <c:v>-7.9161398963730563E-4</c:v>
                </c:pt>
                <c:pt idx="228">
                  <c:v>-2.675880829015544E-5</c:v>
                </c:pt>
                <c:pt idx="229">
                  <c:v>7.9612435233160632E-4</c:v>
                </c:pt>
                <c:pt idx="230">
                  <c:v>7.5428238341968912E-4</c:v>
                </c:pt>
                <c:pt idx="231">
                  <c:v>-1.8634041450777203E-4</c:v>
                </c:pt>
                <c:pt idx="232">
                  <c:v>-1.0492072538860104E-3</c:v>
                </c:pt>
                <c:pt idx="233">
                  <c:v>-7.9847409326424873E-4</c:v>
                </c:pt>
                <c:pt idx="234">
                  <c:v>6.0997409326424864E-4</c:v>
                </c:pt>
                <c:pt idx="235">
                  <c:v>1.6996347150259065E-3</c:v>
                </c:pt>
                <c:pt idx="236">
                  <c:v>4.9198445595854923E-4</c:v>
                </c:pt>
                <c:pt idx="237">
                  <c:v>-1.9871917098445596E-3</c:v>
                </c:pt>
                <c:pt idx="238">
                  <c:v>-1.9559792746113992E-3</c:v>
                </c:pt>
                <c:pt idx="239">
                  <c:v>1.3602823834196892E-3</c:v>
                </c:pt>
                <c:pt idx="240">
                  <c:v>3.1487564766839375E-3</c:v>
                </c:pt>
                <c:pt idx="241">
                  <c:v>1.3179611398963731E-4</c:v>
                </c:pt>
                <c:pt idx="242">
                  <c:v>-3.4346891191709846E-3</c:v>
                </c:pt>
                <c:pt idx="243">
                  <c:v>-1.935461139896373E-3</c:v>
                </c:pt>
                <c:pt idx="244">
                  <c:v>2.5312098445595854E-3</c:v>
                </c:pt>
                <c:pt idx="245">
                  <c:v>3.1738082901554407E-3</c:v>
                </c:pt>
                <c:pt idx="246">
                  <c:v>-8.4086269430051817E-4</c:v>
                </c:pt>
                <c:pt idx="247">
                  <c:v>-3.1669948186528502E-3</c:v>
                </c:pt>
                <c:pt idx="248">
                  <c:v>-6.289559585492228E-4</c:v>
                </c:pt>
                <c:pt idx="249">
                  <c:v>2.0711865284974095E-3</c:v>
                </c:pt>
                <c:pt idx="250">
                  <c:v>9.3569170984455965E-4</c:v>
                </c:pt>
                <c:pt idx="251">
                  <c:v>-9.4359844559585495E-4</c:v>
                </c:pt>
                <c:pt idx="252">
                  <c:v>-2.2745025906735751E-5</c:v>
                </c:pt>
                <c:pt idx="253">
                  <c:v>1.0113445595854923E-3</c:v>
                </c:pt>
                <c:pt idx="254">
                  <c:v>-9.7180829015544048E-4</c:v>
                </c:pt>
                <c:pt idx="255">
                  <c:v>-2.5137305699481868E-3</c:v>
                </c:pt>
                <c:pt idx="256">
                  <c:v>5.8730569948186532E-4</c:v>
                </c:pt>
                <c:pt idx="257">
                  <c:v>4.2594818652849746E-3</c:v>
                </c:pt>
                <c:pt idx="258">
                  <c:v>1.5724922279792748E-3</c:v>
                </c:pt>
                <c:pt idx="259">
                  <c:v>-4.5464507772020732E-3</c:v>
                </c:pt>
                <c:pt idx="260">
                  <c:v>-4.2795854922279795E-3</c:v>
                </c:pt>
                <c:pt idx="261">
                  <c:v>2.8527202072538864E-3</c:v>
                </c:pt>
                <c:pt idx="262">
                  <c:v>5.5473834196891197E-3</c:v>
                </c:pt>
                <c:pt idx="263">
                  <c:v>-4.5160362694300518E-4</c:v>
                </c:pt>
                <c:pt idx="264">
                  <c:v>-4.6247150259067357E-3</c:v>
                </c:pt>
                <c:pt idx="265">
                  <c:v>-6.8136269430051815E-4</c:v>
                </c:pt>
                <c:pt idx="266">
                  <c:v>2.9445336787564769E-3</c:v>
                </c:pt>
                <c:pt idx="267">
                  <c:v>-3.6348186528497412E-4</c:v>
                </c:pt>
                <c:pt idx="268">
                  <c:v>-2.6427461139896372E-3</c:v>
                </c:pt>
                <c:pt idx="269">
                  <c:v>2.1116917098445596E-3</c:v>
                </c:pt>
                <c:pt idx="270">
                  <c:v>4.8100259067357515E-3</c:v>
                </c:pt>
                <c:pt idx="271">
                  <c:v>-2.2134222797927459E-3</c:v>
                </c:pt>
                <c:pt idx="272">
                  <c:v>-8.0368134715025907E-3</c:v>
                </c:pt>
                <c:pt idx="273">
                  <c:v>-5.0827979274611402E-4</c:v>
                </c:pt>
                <c:pt idx="274">
                  <c:v>9.7995595854922287E-3</c:v>
                </c:pt>
                <c:pt idx="275">
                  <c:v>4.9487823834196898E-3</c:v>
                </c:pt>
                <c:pt idx="276">
                  <c:v>-8.4246113989637304E-3</c:v>
                </c:pt>
                <c:pt idx="277">
                  <c:v>-8.6389637305699478E-3</c:v>
                </c:pt>
                <c:pt idx="278">
                  <c:v>4.7272020725388601E-3</c:v>
                </c:pt>
                <c:pt idx="279">
                  <c:v>9.8170466321243523E-3</c:v>
                </c:pt>
                <c:pt idx="280">
                  <c:v>-6.5393005181347153E-4</c:v>
                </c:pt>
                <c:pt idx="281">
                  <c:v>-8.7842227979274615E-3</c:v>
                </c:pt>
                <c:pt idx="282">
                  <c:v>-1.6956632124352333E-3</c:v>
                </c:pt>
                <c:pt idx="283">
                  <c:v>-3.3796373056994817E-4</c:v>
                </c:pt>
                <c:pt idx="284">
                  <c:v>-6.2119689119170983E-3</c:v>
                </c:pt>
                <c:pt idx="285">
                  <c:v>7.0390673575129537E-3</c:v>
                </c:pt>
                <c:pt idx="286">
                  <c:v>1.3997772020725387E-2</c:v>
                </c:pt>
                <c:pt idx="287">
                  <c:v>-1.3910233160621762E-2</c:v>
                </c:pt>
                <c:pt idx="288">
                  <c:v>-3.1610880829015545E-2</c:v>
                </c:pt>
                <c:pt idx="289">
                  <c:v>1.5913160621761659E-2</c:v>
                </c:pt>
                <c:pt idx="290">
                  <c:v>5.5717875647668398E-2</c:v>
                </c:pt>
                <c:pt idx="291">
                  <c:v>8.4930569948186529E-4</c:v>
                </c:pt>
                <c:pt idx="292">
                  <c:v>-6.8103626943005188E-2</c:v>
                </c:pt>
                <c:pt idx="293">
                  <c:v>-4.1201295336787569E-2</c:v>
                </c:pt>
                <c:pt idx="294">
                  <c:v>6.2211398963730569E-2</c:v>
                </c:pt>
                <c:pt idx="295">
                  <c:v>8.3840673575129532E-2</c:v>
                </c:pt>
                <c:pt idx="296">
                  <c:v>-1.1402875647668394E-2</c:v>
                </c:pt>
                <c:pt idx="297">
                  <c:v>-9.2056735751295346E-2</c:v>
                </c:pt>
                <c:pt idx="298">
                  <c:v>-4.2660362694300513E-2</c:v>
                </c:pt>
                <c:pt idx="299">
                  <c:v>4.8085492227979275E-2</c:v>
                </c:pt>
                <c:pt idx="300">
                  <c:v>5.7243523316062174E-2</c:v>
                </c:pt>
                <c:pt idx="301">
                  <c:v>1.081699481865285E-2</c:v>
                </c:pt>
                <c:pt idx="302">
                  <c:v>1.7554585492227981E-5</c:v>
                </c:pt>
                <c:pt idx="303">
                  <c:v>-2.5706036269430053E-2</c:v>
                </c:pt>
                <c:pt idx="304">
                  <c:v>-7.4708808290155443E-2</c:v>
                </c:pt>
                <c:pt idx="305">
                  <c:v>-3.0614507772020724E-2</c:v>
                </c:pt>
                <c:pt idx="306">
                  <c:v>9.6620984455958542E-2</c:v>
                </c:pt>
                <c:pt idx="307">
                  <c:v>0.12345025906735752</c:v>
                </c:pt>
                <c:pt idx="308">
                  <c:v>-3.273471502590674E-2</c:v>
                </c:pt>
                <c:pt idx="309">
                  <c:v>-0.17067564766839377</c:v>
                </c:pt>
                <c:pt idx="310">
                  <c:v>-8.0725647668393782E-2</c:v>
                </c:pt>
                <c:pt idx="311">
                  <c:v>0.12447979274611398</c:v>
                </c:pt>
                <c:pt idx="312">
                  <c:v>0.16338031088082902</c:v>
                </c:pt>
                <c:pt idx="313">
                  <c:v>-1.2051062176165802E-2</c:v>
                </c:pt>
                <c:pt idx="314">
                  <c:v>-0.15720544041450776</c:v>
                </c:pt>
                <c:pt idx="315">
                  <c:v>-9.2140673575129534E-2</c:v>
                </c:pt>
                <c:pt idx="316">
                  <c:v>6.6646113989637309E-2</c:v>
                </c:pt>
                <c:pt idx="317">
                  <c:v>0.1129839378238342</c:v>
                </c:pt>
                <c:pt idx="318">
                  <c:v>3.4225129533678761E-2</c:v>
                </c:pt>
                <c:pt idx="319">
                  <c:v>-4.6130829015544043E-2</c:v>
                </c:pt>
                <c:pt idx="320">
                  <c:v>-6.7395336787564777E-2</c:v>
                </c:pt>
                <c:pt idx="321">
                  <c:v>-4.7630051813471505E-2</c:v>
                </c:pt>
                <c:pt idx="322">
                  <c:v>9.2517357512953372E-3</c:v>
                </c:pt>
                <c:pt idx="323">
                  <c:v>8.3828238341968911E-2</c:v>
                </c:pt>
                <c:pt idx="324">
                  <c:v>8.2015544041450783E-2</c:v>
                </c:pt>
                <c:pt idx="325">
                  <c:v>-3.5382124352331609E-2</c:v>
                </c:pt>
                <c:pt idx="326">
                  <c:v>-0.12913316062176164</c:v>
                </c:pt>
                <c:pt idx="327">
                  <c:v>-5.3627720207253884E-2</c:v>
                </c:pt>
                <c:pt idx="328">
                  <c:v>9.9085233160621747E-2</c:v>
                </c:pt>
                <c:pt idx="329">
                  <c:v>0.11176709844559585</c:v>
                </c:pt>
                <c:pt idx="330">
                  <c:v>-2.5968393782383418E-2</c:v>
                </c:pt>
                <c:pt idx="331">
                  <c:v>-0.11035906735751294</c:v>
                </c:pt>
                <c:pt idx="332">
                  <c:v>-3.6986269430051816E-2</c:v>
                </c:pt>
                <c:pt idx="333">
                  <c:v>6.3757253886010362E-2</c:v>
                </c:pt>
                <c:pt idx="334">
                  <c:v>5.6589896373056989E-2</c:v>
                </c:pt>
                <c:pt idx="335">
                  <c:v>-1.1177590673575129E-2</c:v>
                </c:pt>
                <c:pt idx="336">
                  <c:v>-3.4696113989637303E-2</c:v>
                </c:pt>
                <c:pt idx="337">
                  <c:v>-1.2952642487046633E-2</c:v>
                </c:pt>
                <c:pt idx="338">
                  <c:v>-1.4996295336787563E-3</c:v>
                </c:pt>
                <c:pt idx="339">
                  <c:v>-8.6806735751295331E-4</c:v>
                </c:pt>
                <c:pt idx="340">
                  <c:v>1.8240155440414508E-2</c:v>
                </c:pt>
                <c:pt idx="341">
                  <c:v>2.9948445595854922E-2</c:v>
                </c:pt>
                <c:pt idx="342">
                  <c:v>-1.0859248704663213E-4</c:v>
                </c:pt>
                <c:pt idx="343">
                  <c:v>-4.4567357512953369E-2</c:v>
                </c:pt>
                <c:pt idx="344">
                  <c:v>-3.1849222797927457E-2</c:v>
                </c:pt>
                <c:pt idx="345">
                  <c:v>3.2685492227979278E-2</c:v>
                </c:pt>
                <c:pt idx="346">
                  <c:v>5.6181347150259069E-2</c:v>
                </c:pt>
                <c:pt idx="347">
                  <c:v>-7.3686528497409333E-4</c:v>
                </c:pt>
                <c:pt idx="348">
                  <c:v>-5.5847927461139903E-2</c:v>
                </c:pt>
                <c:pt idx="349">
                  <c:v>-3.0233678756476683E-2</c:v>
                </c:pt>
                <c:pt idx="350">
                  <c:v>3.2201554404145079E-2</c:v>
                </c:pt>
                <c:pt idx="351">
                  <c:v>4.0722538860103623E-2</c:v>
                </c:pt>
                <c:pt idx="352">
                  <c:v>-3.4502331606217616E-3</c:v>
                </c:pt>
                <c:pt idx="353">
                  <c:v>-2.7417357512953367E-2</c:v>
                </c:pt>
                <c:pt idx="354">
                  <c:v>-9.6931088082901559E-3</c:v>
                </c:pt>
                <c:pt idx="355">
                  <c:v>5.2210103626943007E-3</c:v>
                </c:pt>
                <c:pt idx="356">
                  <c:v>6.2915025906735744E-5</c:v>
                </c:pt>
                <c:pt idx="357">
                  <c:v>4.855284974093264E-3</c:v>
                </c:pt>
                <c:pt idx="358">
                  <c:v>2.0596968911917098E-2</c:v>
                </c:pt>
                <c:pt idx="359">
                  <c:v>7.4443782383419692E-3</c:v>
                </c:pt>
                <c:pt idx="360">
                  <c:v>-3.1348963730569945E-2</c:v>
                </c:pt>
                <c:pt idx="361">
                  <c:v>-3.3335751295336787E-2</c:v>
                </c:pt>
                <c:pt idx="362">
                  <c:v>1.907585492227979E-2</c:v>
                </c:pt>
                <c:pt idx="363">
                  <c:v>5.2087046632124351E-2</c:v>
                </c:pt>
                <c:pt idx="364">
                  <c:v>1.0675492227979274E-2</c:v>
                </c:pt>
                <c:pt idx="365">
                  <c:v>-4.7853626943005177E-2</c:v>
                </c:pt>
                <c:pt idx="366">
                  <c:v>-3.804455958549223E-2</c:v>
                </c:pt>
                <c:pt idx="367">
                  <c:v>2.2471321243523319E-2</c:v>
                </c:pt>
                <c:pt idx="368">
                  <c:v>4.4888601036269432E-2</c:v>
                </c:pt>
                <c:pt idx="369">
                  <c:v>6.0634715025906739E-3</c:v>
                </c:pt>
                <c:pt idx="370">
                  <c:v>-2.9156476683937824E-2</c:v>
                </c:pt>
                <c:pt idx="371">
                  <c:v>-1.833243523316062E-2</c:v>
                </c:pt>
                <c:pt idx="372">
                  <c:v>6.0552331606217617E-3</c:v>
                </c:pt>
                <c:pt idx="373">
                  <c:v>8.8762435233160613E-3</c:v>
                </c:pt>
                <c:pt idx="374">
                  <c:v>4.8719170984455962E-3</c:v>
                </c:pt>
                <c:pt idx="375">
                  <c:v>1.0190492227979275E-2</c:v>
                </c:pt>
                <c:pt idx="376">
                  <c:v>4.4594818652849743E-3</c:v>
                </c:pt>
                <c:pt idx="377">
                  <c:v>-1.9885621761658031E-2</c:v>
                </c:pt>
                <c:pt idx="378">
                  <c:v>-2.4887772020725389E-2</c:v>
                </c:pt>
                <c:pt idx="379">
                  <c:v>1.0093393782383419E-2</c:v>
                </c:pt>
                <c:pt idx="380">
                  <c:v>3.8359067357512953E-2</c:v>
                </c:pt>
                <c:pt idx="381">
                  <c:v>1.2775259067357514E-2</c:v>
                </c:pt>
                <c:pt idx="382">
                  <c:v>-3.296554404145078E-2</c:v>
                </c:pt>
                <c:pt idx="383">
                  <c:v>-3.1838082901554404E-2</c:v>
                </c:pt>
                <c:pt idx="384">
                  <c:v>1.2276658031088083E-2</c:v>
                </c:pt>
                <c:pt idx="385">
                  <c:v>3.3722538860103624E-2</c:v>
                </c:pt>
                <c:pt idx="386">
                  <c:v>8.2754145077720206E-3</c:v>
                </c:pt>
                <c:pt idx="387">
                  <c:v>-1.9096269430051813E-2</c:v>
                </c:pt>
                <c:pt idx="388">
                  <c:v>-1.4137227979274612E-2</c:v>
                </c:pt>
                <c:pt idx="389">
                  <c:v>1.4422772020725387E-3</c:v>
                </c:pt>
                <c:pt idx="390">
                  <c:v>3.1285751295336787E-3</c:v>
                </c:pt>
                <c:pt idx="391">
                  <c:v>4.0546113989637306E-3</c:v>
                </c:pt>
                <c:pt idx="392">
                  <c:v>1.3349145077720209E-2</c:v>
                </c:pt>
                <c:pt idx="393">
                  <c:v>7.4720725388601038E-3</c:v>
                </c:pt>
                <c:pt idx="394">
                  <c:v>-1.9634740932642489E-2</c:v>
                </c:pt>
                <c:pt idx="395">
                  <c:v>-2.7083678756476683E-2</c:v>
                </c:pt>
                <c:pt idx="396">
                  <c:v>8.0780051813471501E-3</c:v>
                </c:pt>
                <c:pt idx="397">
                  <c:v>3.9211139896373058E-2</c:v>
                </c:pt>
                <c:pt idx="398">
                  <c:v>1.5184766839378239E-2</c:v>
                </c:pt>
                <c:pt idx="399">
                  <c:v>-3.3565544041450776E-2</c:v>
                </c:pt>
                <c:pt idx="400">
                  <c:v>-3.5024352331606216E-2</c:v>
                </c:pt>
                <c:pt idx="401">
                  <c:v>1.2700440414507772E-2</c:v>
                </c:pt>
                <c:pt idx="402">
                  <c:v>3.8761917098445592E-2</c:v>
                </c:pt>
                <c:pt idx="403">
                  <c:v>9.9768652849740926E-3</c:v>
                </c:pt>
                <c:pt idx="404">
                  <c:v>-2.5297227979274611E-2</c:v>
                </c:pt>
                <c:pt idx="405">
                  <c:v>-2.0288911917098446E-2</c:v>
                </c:pt>
                <c:pt idx="406">
                  <c:v>5.6192227979274612E-3</c:v>
                </c:pt>
                <c:pt idx="407">
                  <c:v>1.3562150259067356E-2</c:v>
                </c:pt>
                <c:pt idx="408">
                  <c:v>5.5423056994818656E-3</c:v>
                </c:pt>
                <c:pt idx="409">
                  <c:v>2.2776632124352331E-3</c:v>
                </c:pt>
                <c:pt idx="410">
                  <c:v>-6.2145077720207262E-4</c:v>
                </c:pt>
                <c:pt idx="411">
                  <c:v>-1.2890725388601035E-2</c:v>
                </c:pt>
                <c:pt idx="412">
                  <c:v>-1.5373031088082901E-2</c:v>
                </c:pt>
                <c:pt idx="413">
                  <c:v>8.3906735751295338E-3</c:v>
                </c:pt>
                <c:pt idx="414">
                  <c:v>2.8862953367875647E-2</c:v>
                </c:pt>
                <c:pt idx="415">
                  <c:v>9.2840673575129533E-3</c:v>
                </c:pt>
                <c:pt idx="416">
                  <c:v>-2.8063730569948184E-2</c:v>
                </c:pt>
                <c:pt idx="417">
                  <c:v>-2.7925906735751297E-2</c:v>
                </c:pt>
                <c:pt idx="418">
                  <c:v>1.1924766839378239E-2</c:v>
                </c:pt>
                <c:pt idx="419">
                  <c:v>3.4391450777202071E-2</c:v>
                </c:pt>
                <c:pt idx="420">
                  <c:v>9.1620207253886015E-3</c:v>
                </c:pt>
                <c:pt idx="421">
                  <c:v>-2.4516580310880828E-2</c:v>
                </c:pt>
                <c:pt idx="422">
                  <c:v>-2.131541450777202E-2</c:v>
                </c:pt>
                <c:pt idx="423">
                  <c:v>6.0775906735751305E-3</c:v>
                </c:pt>
                <c:pt idx="424">
                  <c:v>1.7612927461139898E-2</c:v>
                </c:pt>
                <c:pt idx="425">
                  <c:v>7.3500777202072541E-3</c:v>
                </c:pt>
                <c:pt idx="426">
                  <c:v>-2.9865803108808289E-3</c:v>
                </c:pt>
                <c:pt idx="427">
                  <c:v>-6.6705958549222802E-3</c:v>
                </c:pt>
                <c:pt idx="428">
                  <c:v>-9.9147927461139887E-3</c:v>
                </c:pt>
                <c:pt idx="429">
                  <c:v>-6.2021243523316056E-3</c:v>
                </c:pt>
                <c:pt idx="430">
                  <c:v>1.0416424870466321E-2</c:v>
                </c:pt>
                <c:pt idx="431">
                  <c:v>2.0228963730569947E-2</c:v>
                </c:pt>
                <c:pt idx="432">
                  <c:v>2.3212461139896375E-3</c:v>
                </c:pt>
                <c:pt idx="433">
                  <c:v>-2.3853031088082899E-2</c:v>
                </c:pt>
                <c:pt idx="434">
                  <c:v>-1.9069844559585492E-2</c:v>
                </c:pt>
                <c:pt idx="435">
                  <c:v>1.3646709844559584E-2</c:v>
                </c:pt>
                <c:pt idx="436">
                  <c:v>2.7786787564766838E-2</c:v>
                </c:pt>
                <c:pt idx="437">
                  <c:v>3.3980310880829014E-3</c:v>
                </c:pt>
                <c:pt idx="438">
                  <c:v>-2.2735466321243524E-2</c:v>
                </c:pt>
                <c:pt idx="439">
                  <c:v>-1.5450647668393781E-2</c:v>
                </c:pt>
                <c:pt idx="440">
                  <c:v>8.6321502590673577E-3</c:v>
                </c:pt>
                <c:pt idx="441">
                  <c:v>1.4956943005181349E-2</c:v>
                </c:pt>
                <c:pt idx="442">
                  <c:v>3.2183678756476683E-3</c:v>
                </c:pt>
                <c:pt idx="443">
                  <c:v>-4.3546113989637305E-3</c:v>
                </c:pt>
                <c:pt idx="444">
                  <c:v>-3.8109326424870466E-3</c:v>
                </c:pt>
                <c:pt idx="445">
                  <c:v>-5.9871761658031085E-3</c:v>
                </c:pt>
                <c:pt idx="446">
                  <c:v>-6.4911139896373059E-3</c:v>
                </c:pt>
                <c:pt idx="447">
                  <c:v>6.048549222797928E-3</c:v>
                </c:pt>
                <c:pt idx="448">
                  <c:v>1.8240440414507772E-2</c:v>
                </c:pt>
                <c:pt idx="449">
                  <c:v>5.781502590673576E-3</c:v>
                </c:pt>
                <c:pt idx="450">
                  <c:v>-2.0401295336787566E-2</c:v>
                </c:pt>
              </c:numCache>
            </c:numRef>
          </c:yVal>
          <c:smooth val="1"/>
          <c:extLst>
            <c:ext xmlns:c16="http://schemas.microsoft.com/office/drawing/2014/chart" uri="{C3380CC4-5D6E-409C-BE32-E72D297353CC}">
              <c16:uniqueId val="{00000001-E2EE-4388-A7C6-705E172B0906}"/>
            </c:ext>
          </c:extLst>
        </c:ser>
        <c:dLbls>
          <c:showLegendKey val="0"/>
          <c:showVal val="0"/>
          <c:showCatName val="0"/>
          <c:showSerName val="0"/>
          <c:showPercent val="0"/>
          <c:showBubbleSize val="0"/>
        </c:dLbls>
        <c:axId val="394808704"/>
        <c:axId val="394814976"/>
      </c:scatterChart>
      <c:valAx>
        <c:axId val="394808704"/>
        <c:scaling>
          <c:orientation val="minMax"/>
          <c:max val="30"/>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814976"/>
        <c:crossesAt val="-0.2"/>
        <c:crossBetween val="midCat"/>
      </c:valAx>
      <c:valAx>
        <c:axId val="394814976"/>
        <c:scaling>
          <c:orientation val="minMax"/>
        </c:scaling>
        <c:delete val="0"/>
        <c:axPos val="l"/>
        <c:majorGridlines/>
        <c:title>
          <c:tx>
            <c:rich>
              <a:bodyPr rot="-5400000" vert="horz"/>
              <a:lstStyle/>
              <a:p>
                <a:pPr>
                  <a:defRPr/>
                </a:pPr>
                <a:r>
                  <a:rPr lang="en-US"/>
                  <a:t>Acceleration (g)</a:t>
                </a:r>
              </a:p>
            </c:rich>
          </c:tx>
          <c:overlay val="0"/>
        </c:title>
        <c:numFmt formatCode="#,##0.00" sourceLinked="0"/>
        <c:majorTickMark val="out"/>
        <c:minorTickMark val="none"/>
        <c:tickLblPos val="nextTo"/>
        <c:crossAx val="394808704"/>
        <c:crosses val="autoZero"/>
        <c:crossBetween val="midCat"/>
        <c:majorUnit val="0.1"/>
      </c:valAx>
    </c:plotArea>
    <c:legend>
      <c:legendPos val="b"/>
      <c:overlay val="0"/>
    </c:legend>
    <c:plotVisOnly val="1"/>
    <c:dispBlanksAs val="gap"/>
    <c:showDLblsOverMax val="0"/>
  </c:chart>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790529308836397"/>
          <c:y val="0.16322543015456401"/>
          <c:w val="0.72418941382327207"/>
          <c:h val="0.59021580635753867"/>
        </c:manualLayout>
      </c:layout>
      <c:scatterChart>
        <c:scatterStyle val="smoothMarker"/>
        <c:varyColors val="0"/>
        <c:ser>
          <c:idx val="0"/>
          <c:order val="0"/>
          <c:tx>
            <c:v>Bridge Response</c:v>
          </c:tx>
          <c:spPr>
            <a:ln w="19050">
              <a:solidFill>
                <a:schemeClr val="tx2"/>
              </a:solidFill>
              <a:prstDash val="solid"/>
            </a:ln>
          </c:spPr>
          <c:marker>
            <c:symbol val="none"/>
          </c:marker>
          <c:xVal>
            <c:numRef>
              <c:f>'30ft'!$A$8:$A$32</c:f>
              <c:numCache>
                <c:formatCode>General</c:formatCode>
                <c:ptCount val="25"/>
                <c:pt idx="0">
                  <c:v>360</c:v>
                </c:pt>
                <c:pt idx="1">
                  <c:v>420</c:v>
                </c:pt>
                <c:pt idx="2">
                  <c:v>480</c:v>
                </c:pt>
                <c:pt idx="3">
                  <c:v>540</c:v>
                </c:pt>
                <c:pt idx="4">
                  <c:v>600</c:v>
                </c:pt>
                <c:pt idx="5">
                  <c:v>660</c:v>
                </c:pt>
                <c:pt idx="6">
                  <c:v>720</c:v>
                </c:pt>
                <c:pt idx="7">
                  <c:v>780</c:v>
                </c:pt>
                <c:pt idx="8">
                  <c:v>840</c:v>
                </c:pt>
                <c:pt idx="9">
                  <c:v>900</c:v>
                </c:pt>
                <c:pt idx="10">
                  <c:v>960</c:v>
                </c:pt>
                <c:pt idx="11" formatCode="0.00E+00">
                  <c:v>1020</c:v>
                </c:pt>
                <c:pt idx="12" formatCode="0.00E+00">
                  <c:v>1080</c:v>
                </c:pt>
                <c:pt idx="13" formatCode="0.00E+00">
                  <c:v>1140</c:v>
                </c:pt>
                <c:pt idx="14" formatCode="0.00E+00">
                  <c:v>1200</c:v>
                </c:pt>
                <c:pt idx="15" formatCode="0.00E+00">
                  <c:v>1260</c:v>
                </c:pt>
                <c:pt idx="16" formatCode="0.00E+00">
                  <c:v>1320</c:v>
                </c:pt>
                <c:pt idx="17" formatCode="0.00E+00">
                  <c:v>1380</c:v>
                </c:pt>
                <c:pt idx="18" formatCode="0.00E+00">
                  <c:v>1440</c:v>
                </c:pt>
                <c:pt idx="19" formatCode="0.00E+00">
                  <c:v>1500</c:v>
                </c:pt>
                <c:pt idx="20" formatCode="0.00E+00">
                  <c:v>1560</c:v>
                </c:pt>
                <c:pt idx="21" formatCode="0.00E+00">
                  <c:v>1620</c:v>
                </c:pt>
                <c:pt idx="22" formatCode="0.00E+00">
                  <c:v>1680</c:v>
                </c:pt>
                <c:pt idx="23" formatCode="0.00E+00">
                  <c:v>1740</c:v>
                </c:pt>
                <c:pt idx="24" formatCode="0.00E+00">
                  <c:v>1800</c:v>
                </c:pt>
              </c:numCache>
            </c:numRef>
          </c:xVal>
          <c:yVal>
            <c:numRef>
              <c:f>'30ft'!$F$8:$F$32</c:f>
              <c:numCache>
                <c:formatCode>General</c:formatCode>
                <c:ptCount val="25"/>
                <c:pt idx="0">
                  <c:v>1.0682833303961543</c:v>
                </c:pt>
                <c:pt idx="1">
                  <c:v>1.1112988204695029</c:v>
                </c:pt>
                <c:pt idx="2">
                  <c:v>1.1777378051374296</c:v>
                </c:pt>
                <c:pt idx="3">
                  <c:v>1.2940227398409061</c:v>
                </c:pt>
                <c:pt idx="4">
                  <c:v>1.5659072540214027</c:v>
                </c:pt>
                <c:pt idx="5">
                  <c:v>2.0074776521205417</c:v>
                </c:pt>
                <c:pt idx="6">
                  <c:v>2.5102183437957666</c:v>
                </c:pt>
                <c:pt idx="7">
                  <c:v>2.8710902605176321</c:v>
                </c:pt>
                <c:pt idx="8">
                  <c:v>2.9843549651488539</c:v>
                </c:pt>
                <c:pt idx="9">
                  <c:v>3.0737981368158147</c:v>
                </c:pt>
                <c:pt idx="10">
                  <c:v>3.0670223691486842</c:v>
                </c:pt>
                <c:pt idx="11">
                  <c:v>2.8155836579422329</c:v>
                </c:pt>
                <c:pt idx="12">
                  <c:v>2.4303159391578602</c:v>
                </c:pt>
                <c:pt idx="13">
                  <c:v>2.1266460861585954</c:v>
                </c:pt>
                <c:pt idx="14">
                  <c:v>1.9279763243131558</c:v>
                </c:pt>
                <c:pt idx="15">
                  <c:v>1.7497493269809246</c:v>
                </c:pt>
                <c:pt idx="16">
                  <c:v>1.6041948990319461</c:v>
                </c:pt>
                <c:pt idx="17">
                  <c:v>1.4920301172238191</c:v>
                </c:pt>
                <c:pt idx="18">
                  <c:v>1.4097880977412081</c:v>
                </c:pt>
                <c:pt idx="19">
                  <c:v>1.3523520725341369</c:v>
                </c:pt>
                <c:pt idx="20">
                  <c:v>1.3137362737531675</c:v>
                </c:pt>
                <c:pt idx="21">
                  <c:v>1.2885535103338053</c:v>
                </c:pt>
                <c:pt idx="22">
                  <c:v>1.2726836293807009</c:v>
                </c:pt>
                <c:pt idx="23">
                  <c:v>1.2634801315045849</c:v>
                </c:pt>
                <c:pt idx="24">
                  <c:v>1.2592961709316528</c:v>
                </c:pt>
              </c:numCache>
            </c:numRef>
          </c:yVal>
          <c:smooth val="1"/>
          <c:extLst>
            <c:ext xmlns:c16="http://schemas.microsoft.com/office/drawing/2014/chart" uri="{C3380CC4-5D6E-409C-BE32-E72D297353CC}">
              <c16:uniqueId val="{00000000-9EC5-4662-A59F-14D2EC48E5EC}"/>
            </c:ext>
          </c:extLst>
        </c:ser>
        <c:dLbls>
          <c:showLegendKey val="0"/>
          <c:showVal val="0"/>
          <c:showCatName val="0"/>
          <c:showSerName val="0"/>
          <c:showPercent val="0"/>
          <c:showBubbleSize val="0"/>
        </c:dLbls>
        <c:axId val="136463488"/>
        <c:axId val="136465408"/>
      </c:scatterChart>
      <c:scatterChart>
        <c:scatterStyle val="smoothMarker"/>
        <c:varyColors val="0"/>
        <c:ser>
          <c:idx val="1"/>
          <c:order val="1"/>
          <c:tx>
            <c:v>Vehicle Response</c:v>
          </c:tx>
          <c:spPr>
            <a:ln w="19050">
              <a:prstDash val="dashDot"/>
            </a:ln>
          </c:spPr>
          <c:marker>
            <c:symbol val="none"/>
          </c:marker>
          <c:xVal>
            <c:numRef>
              <c:f>'30ft'!$B$8:$B$32</c:f>
              <c:numCache>
                <c:formatCode>General</c:formatCode>
                <c:ptCount val="25"/>
                <c:pt idx="0">
                  <c:v>1</c:v>
                </c:pt>
                <c:pt idx="1">
                  <c:v>1.1666666666666667</c:v>
                </c:pt>
                <c:pt idx="2">
                  <c:v>1.3333333333333333</c:v>
                </c:pt>
                <c:pt idx="3">
                  <c:v>1.5</c:v>
                </c:pt>
                <c:pt idx="4">
                  <c:v>1.6666666666666667</c:v>
                </c:pt>
                <c:pt idx="5">
                  <c:v>1.8333333333333333</c:v>
                </c:pt>
                <c:pt idx="6">
                  <c:v>2</c:v>
                </c:pt>
                <c:pt idx="7">
                  <c:v>2.1666666666666665</c:v>
                </c:pt>
                <c:pt idx="8">
                  <c:v>2.3333333333333335</c:v>
                </c:pt>
                <c:pt idx="9">
                  <c:v>2.5</c:v>
                </c:pt>
                <c:pt idx="10">
                  <c:v>2.6666666666666665</c:v>
                </c:pt>
                <c:pt idx="11">
                  <c:v>2.8333333333333335</c:v>
                </c:pt>
                <c:pt idx="12">
                  <c:v>3</c:v>
                </c:pt>
                <c:pt idx="13">
                  <c:v>3.1666666666666665</c:v>
                </c:pt>
                <c:pt idx="14">
                  <c:v>3.3333333333333335</c:v>
                </c:pt>
                <c:pt idx="15">
                  <c:v>3.5</c:v>
                </c:pt>
                <c:pt idx="16">
                  <c:v>3.6666666666666665</c:v>
                </c:pt>
                <c:pt idx="17">
                  <c:v>3.8333333333333335</c:v>
                </c:pt>
                <c:pt idx="18">
                  <c:v>4</c:v>
                </c:pt>
                <c:pt idx="19">
                  <c:v>4.166666666666667</c:v>
                </c:pt>
                <c:pt idx="20">
                  <c:v>4.333333333333333</c:v>
                </c:pt>
                <c:pt idx="21">
                  <c:v>4.5</c:v>
                </c:pt>
                <c:pt idx="22">
                  <c:v>4.666666666666667</c:v>
                </c:pt>
                <c:pt idx="23">
                  <c:v>4.833333333333333</c:v>
                </c:pt>
                <c:pt idx="24">
                  <c:v>5</c:v>
                </c:pt>
              </c:numCache>
            </c:numRef>
          </c:xVal>
          <c:yVal>
            <c:numRef>
              <c:f>'30ft'!$G$8:$G$32</c:f>
              <c:numCache>
                <c:formatCode>0.00</c:formatCode>
                <c:ptCount val="25"/>
                <c:pt idx="0">
                  <c:v>1.1136159962702996</c:v>
                </c:pt>
                <c:pt idx="1">
                  <c:v>1.1307234064596337</c:v>
                </c:pt>
                <c:pt idx="2">
                  <c:v>1.1472869020176641</c:v>
                </c:pt>
                <c:pt idx="3">
                  <c:v>1.1979952860731955</c:v>
                </c:pt>
                <c:pt idx="4">
                  <c:v>1.3204822709730892</c:v>
                </c:pt>
                <c:pt idx="5">
                  <c:v>1.4889015514517341</c:v>
                </c:pt>
                <c:pt idx="6">
                  <c:v>1.6964956357326013</c:v>
                </c:pt>
                <c:pt idx="7">
                  <c:v>1.7464969307674376</c:v>
                </c:pt>
                <c:pt idx="8">
                  <c:v>1.748568986505737</c:v>
                </c:pt>
                <c:pt idx="9">
                  <c:v>1.8333160662021808</c:v>
                </c:pt>
                <c:pt idx="10">
                  <c:v>1.9925924007355797</c:v>
                </c:pt>
                <c:pt idx="11">
                  <c:v>2.0923230334896008</c:v>
                </c:pt>
                <c:pt idx="12">
                  <c:v>2.1076562459530161</c:v>
                </c:pt>
                <c:pt idx="13">
                  <c:v>2.1214224662643426</c:v>
                </c:pt>
                <c:pt idx="14">
                  <c:v>2.0814965422569869</c:v>
                </c:pt>
                <c:pt idx="15">
                  <c:v>2.0243855059701108</c:v>
                </c:pt>
                <c:pt idx="16">
                  <c:v>1.9740475018778005</c:v>
                </c:pt>
                <c:pt idx="17">
                  <c:v>1.931725763423036</c:v>
                </c:pt>
                <c:pt idx="18">
                  <c:v>1.8928488176331943</c:v>
                </c:pt>
                <c:pt idx="19">
                  <c:v>1.8805071356419487</c:v>
                </c:pt>
                <c:pt idx="20">
                  <c:v>1.8725297210494962</c:v>
                </c:pt>
                <c:pt idx="21">
                  <c:v>1.8626615555958455</c:v>
                </c:pt>
                <c:pt idx="22">
                  <c:v>1.8515113056541221</c:v>
                </c:pt>
                <c:pt idx="23">
                  <c:v>1.8394933823719859</c:v>
                </c:pt>
                <c:pt idx="24">
                  <c:v>1.8269574451552746</c:v>
                </c:pt>
              </c:numCache>
            </c:numRef>
          </c:yVal>
          <c:smooth val="1"/>
          <c:extLst>
            <c:ext xmlns:c16="http://schemas.microsoft.com/office/drawing/2014/chart" uri="{C3380CC4-5D6E-409C-BE32-E72D297353CC}">
              <c16:uniqueId val="{00000001-9EC5-4662-A59F-14D2EC48E5EC}"/>
            </c:ext>
          </c:extLst>
        </c:ser>
        <c:dLbls>
          <c:showLegendKey val="0"/>
          <c:showVal val="0"/>
          <c:showCatName val="0"/>
          <c:showSerName val="0"/>
          <c:showPercent val="0"/>
          <c:showBubbleSize val="0"/>
        </c:dLbls>
        <c:axId val="275830272"/>
        <c:axId val="275815040"/>
      </c:scatterChart>
      <c:valAx>
        <c:axId val="136463488"/>
        <c:scaling>
          <c:orientation val="minMax"/>
          <c:max val="1800"/>
          <c:min val="360"/>
        </c:scaling>
        <c:delete val="0"/>
        <c:axPos val="b"/>
        <c:majorGridlines/>
        <c:title>
          <c:tx>
            <c:rich>
              <a:bodyPr/>
              <a:lstStyle/>
              <a:p>
                <a:pPr>
                  <a:defRPr/>
                </a:pPr>
                <a:r>
                  <a:rPr lang="en-US"/>
                  <a:t>Vehicle Speed (in/sec)</a:t>
                </a:r>
              </a:p>
            </c:rich>
          </c:tx>
          <c:overlay val="0"/>
        </c:title>
        <c:numFmt formatCode="General" sourceLinked="1"/>
        <c:majorTickMark val="out"/>
        <c:minorTickMark val="none"/>
        <c:tickLblPos val="nextTo"/>
        <c:spPr>
          <a:ln>
            <a:solidFill>
              <a:schemeClr val="tx1"/>
            </a:solidFill>
          </a:ln>
        </c:spPr>
        <c:crossAx val="136465408"/>
        <c:crossesAt val="-1.2"/>
        <c:crossBetween val="midCat"/>
        <c:majorUnit val="180"/>
      </c:valAx>
      <c:valAx>
        <c:axId val="136465408"/>
        <c:scaling>
          <c:orientation val="minMax"/>
          <c:min val="1"/>
        </c:scaling>
        <c:delete val="0"/>
        <c:axPos val="l"/>
        <c:majorGridlines/>
        <c:title>
          <c:tx>
            <c:rich>
              <a:bodyPr rot="-5400000" vert="horz"/>
              <a:lstStyle/>
              <a:p>
                <a:pPr>
                  <a:defRPr/>
                </a:pPr>
                <a:r>
                  <a:rPr lang="en-US"/>
                  <a:t>Bridge Displacement Amplification</a:t>
                </a:r>
              </a:p>
            </c:rich>
          </c:tx>
          <c:layout>
            <c:manualLayout>
              <c:xMode val="edge"/>
              <c:yMode val="edge"/>
              <c:x val="3.0555555555555555E-2"/>
              <c:y val="0.12618839311752697"/>
            </c:manualLayout>
          </c:layout>
          <c:overlay val="0"/>
        </c:title>
        <c:numFmt formatCode="#,##0.0" sourceLinked="0"/>
        <c:majorTickMark val="out"/>
        <c:minorTickMark val="none"/>
        <c:tickLblPos val="nextTo"/>
        <c:spPr>
          <a:ln>
            <a:solidFill>
              <a:schemeClr val="tx1"/>
            </a:solidFill>
          </a:ln>
        </c:spPr>
        <c:crossAx val="136463488"/>
        <c:crosses val="autoZero"/>
        <c:crossBetween val="midCat"/>
      </c:valAx>
      <c:valAx>
        <c:axId val="275815040"/>
        <c:scaling>
          <c:orientation val="minMax"/>
        </c:scaling>
        <c:delete val="0"/>
        <c:axPos val="r"/>
        <c:title>
          <c:tx>
            <c:rich>
              <a:bodyPr rot="-5400000" vert="horz"/>
              <a:lstStyle/>
              <a:p>
                <a:pPr>
                  <a:defRPr/>
                </a:pPr>
                <a:r>
                  <a:rPr lang="en-US"/>
                  <a:t>Vehicle Contact Force Amplification</a:t>
                </a:r>
              </a:p>
            </c:rich>
          </c:tx>
          <c:layout>
            <c:manualLayout>
              <c:xMode val="edge"/>
              <c:yMode val="edge"/>
              <c:x val="0.92720822397200353"/>
              <c:y val="0.13081802274715659"/>
            </c:manualLayout>
          </c:layout>
          <c:overlay val="0"/>
        </c:title>
        <c:numFmt formatCode="0.0" sourceLinked="0"/>
        <c:majorTickMark val="out"/>
        <c:minorTickMark val="none"/>
        <c:tickLblPos val="nextTo"/>
        <c:spPr>
          <a:ln>
            <a:solidFill>
              <a:schemeClr val="tx1"/>
            </a:solidFill>
          </a:ln>
        </c:spPr>
        <c:crossAx val="275830272"/>
        <c:crosses val="max"/>
        <c:crossBetween val="midCat"/>
      </c:valAx>
      <c:valAx>
        <c:axId val="275830272"/>
        <c:scaling>
          <c:orientation val="minMax"/>
          <c:max val="5"/>
          <c:min val="1"/>
        </c:scaling>
        <c:delete val="0"/>
        <c:axPos val="t"/>
        <c:title>
          <c:tx>
            <c:rich>
              <a:bodyPr/>
              <a:lstStyle/>
              <a:p>
                <a:pPr>
                  <a:defRPr/>
                </a:pPr>
                <a:r>
                  <a:rPr lang="en-US"/>
                  <a:t>Forcing Freq. (Hz)</a:t>
                </a:r>
              </a:p>
            </c:rich>
          </c:tx>
          <c:layout>
            <c:manualLayout>
              <c:xMode val="edge"/>
              <c:yMode val="edge"/>
              <c:x val="0.3909512248468941"/>
              <c:y val="4.6296296296296294E-3"/>
            </c:manualLayout>
          </c:layout>
          <c:overlay val="0"/>
        </c:title>
        <c:numFmt formatCode="General" sourceLinked="1"/>
        <c:majorTickMark val="out"/>
        <c:minorTickMark val="none"/>
        <c:tickLblPos val="nextTo"/>
        <c:spPr>
          <a:ln>
            <a:solidFill>
              <a:schemeClr val="tx1"/>
            </a:solidFill>
          </a:ln>
        </c:spPr>
        <c:crossAx val="275815040"/>
        <c:crosses val="max"/>
        <c:crossBetween val="midCat"/>
        <c:majorUnit val="0.5"/>
      </c:valAx>
      <c:spPr>
        <a:ln>
          <a:solidFill>
            <a:schemeClr val="tx1"/>
          </a:solidFill>
        </a:ln>
      </c:spPr>
    </c:plotArea>
    <c:legend>
      <c:legendPos val="b"/>
      <c:layout>
        <c:manualLayout>
          <c:xMode val="edge"/>
          <c:yMode val="edge"/>
          <c:x val="0.16720144356955383"/>
          <c:y val="0.91628280839895015"/>
          <c:w val="0.67115266841644794"/>
          <c:h val="8.3717191601049873E-2"/>
        </c:manualLayout>
      </c:layout>
      <c:overlay val="0"/>
    </c:legend>
    <c:plotVisOnly val="1"/>
    <c:dispBlanksAs val="gap"/>
    <c:showDLblsOverMax val="0"/>
  </c:chart>
  <c:spPr>
    <a:ln>
      <a:noFill/>
    </a:ln>
  </c:spPr>
  <c:txPr>
    <a:bodyPr/>
    <a:lstStyle/>
    <a:p>
      <a:pPr>
        <a:defRPr b="0"/>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44225721784778"/>
          <c:y val="5.0925925925925923E-2"/>
          <c:w val="0.81418285214348207"/>
          <c:h val="0.78054024496937879"/>
        </c:manualLayout>
      </c:layout>
      <c:scatterChart>
        <c:scatterStyle val="smoothMarker"/>
        <c:varyColors val="0"/>
        <c:ser>
          <c:idx val="1"/>
          <c:order val="0"/>
          <c:spPr>
            <a:ln w="19050"/>
          </c:spPr>
          <c:marker>
            <c:symbol val="none"/>
          </c:marker>
          <c:xVal>
            <c:numRef>
              <c:f>path1_2.5Hz!$AK$7:$AK$5118</c:f>
              <c:numCache>
                <c:formatCode>General</c:formatCode>
                <c:ptCount val="5112"/>
                <c:pt idx="0">
                  <c:v>0</c:v>
                </c:pt>
                <c:pt idx="1">
                  <c:v>1.3887083333301575E-3</c:v>
                </c:pt>
                <c:pt idx="2">
                  <c:v>2.7774166666603151E-3</c:v>
                </c:pt>
                <c:pt idx="3">
                  <c:v>4.1661250000002426E-3</c:v>
                </c:pt>
                <c:pt idx="4">
                  <c:v>5.5548333333304001E-3</c:v>
                </c:pt>
                <c:pt idx="5">
                  <c:v>6.9435416666605576E-3</c:v>
                </c:pt>
                <c:pt idx="6">
                  <c:v>8.3322500000004851E-3</c:v>
                </c:pt>
                <c:pt idx="7">
                  <c:v>9.7209583333306426E-3</c:v>
                </c:pt>
                <c:pt idx="8">
                  <c:v>1.11096666666608E-2</c:v>
                </c:pt>
                <c:pt idx="9">
                  <c:v>1.2498375000000728E-2</c:v>
                </c:pt>
                <c:pt idx="10">
                  <c:v>1.3887083333329997E-2</c:v>
                </c:pt>
                <c:pt idx="11">
                  <c:v>1.5275791666660155E-2</c:v>
                </c:pt>
                <c:pt idx="12">
                  <c:v>1.6664500000000082E-2</c:v>
                </c:pt>
                <c:pt idx="13">
                  <c:v>1.805320833333024E-2</c:v>
                </c:pt>
                <c:pt idx="14">
                  <c:v>1.9441916666660397E-2</c:v>
                </c:pt>
                <c:pt idx="15">
                  <c:v>2.0830625000000325E-2</c:v>
                </c:pt>
                <c:pt idx="16">
                  <c:v>2.2219333333330482E-2</c:v>
                </c:pt>
                <c:pt idx="17">
                  <c:v>2.360804166666064E-2</c:v>
                </c:pt>
                <c:pt idx="18">
                  <c:v>2.4996750000000567E-2</c:v>
                </c:pt>
                <c:pt idx="19">
                  <c:v>2.6385458333330725E-2</c:v>
                </c:pt>
                <c:pt idx="20">
                  <c:v>2.7774166666659994E-2</c:v>
                </c:pt>
                <c:pt idx="21">
                  <c:v>2.916287500000081E-2</c:v>
                </c:pt>
                <c:pt idx="22">
                  <c:v>3.0551583333330079E-2</c:v>
                </c:pt>
                <c:pt idx="23">
                  <c:v>3.1940291666660237E-2</c:v>
                </c:pt>
                <c:pt idx="24">
                  <c:v>3.3329000000000164E-2</c:v>
                </c:pt>
                <c:pt idx="25">
                  <c:v>3.4717708333330322E-2</c:v>
                </c:pt>
                <c:pt idx="26">
                  <c:v>3.6106416666660479E-2</c:v>
                </c:pt>
                <c:pt idx="27">
                  <c:v>3.7495125000000407E-2</c:v>
                </c:pt>
                <c:pt idx="28">
                  <c:v>3.8883833333330564E-2</c:v>
                </c:pt>
                <c:pt idx="29">
                  <c:v>4.0272541666660722E-2</c:v>
                </c:pt>
                <c:pt idx="30">
                  <c:v>4.1661250000000649E-2</c:v>
                </c:pt>
                <c:pt idx="31">
                  <c:v>4.3049958333330807E-2</c:v>
                </c:pt>
                <c:pt idx="32">
                  <c:v>4.4438666666660076E-2</c:v>
                </c:pt>
                <c:pt idx="33">
                  <c:v>4.5827375000000004E-2</c:v>
                </c:pt>
                <c:pt idx="34">
                  <c:v>4.7216083333330161E-2</c:v>
                </c:pt>
                <c:pt idx="35">
                  <c:v>4.8604791666660319E-2</c:v>
                </c:pt>
                <c:pt idx="36">
                  <c:v>4.9993500000000246E-2</c:v>
                </c:pt>
                <c:pt idx="37">
                  <c:v>5.1382208333330404E-2</c:v>
                </c:pt>
                <c:pt idx="38">
                  <c:v>5.2770916666660561E-2</c:v>
                </c:pt>
                <c:pt idx="39">
                  <c:v>5.4159625000000489E-2</c:v>
                </c:pt>
                <c:pt idx="40">
                  <c:v>5.5548333333330646E-2</c:v>
                </c:pt>
                <c:pt idx="41">
                  <c:v>5.6937041666660804E-2</c:v>
                </c:pt>
                <c:pt idx="42">
                  <c:v>5.8325750000000731E-2</c:v>
                </c:pt>
                <c:pt idx="43">
                  <c:v>5.9714458333330001E-2</c:v>
                </c:pt>
                <c:pt idx="44">
                  <c:v>6.1103166666660158E-2</c:v>
                </c:pt>
                <c:pt idx="45">
                  <c:v>6.2491875000000086E-2</c:v>
                </c:pt>
                <c:pt idx="46">
                  <c:v>6.3880583333330243E-2</c:v>
                </c:pt>
                <c:pt idx="47">
                  <c:v>6.5269291666660401E-2</c:v>
                </c:pt>
                <c:pt idx="48">
                  <c:v>6.6658000000000328E-2</c:v>
                </c:pt>
                <c:pt idx="49">
                  <c:v>6.8046708333330486E-2</c:v>
                </c:pt>
                <c:pt idx="50">
                  <c:v>6.9435416666660643E-2</c:v>
                </c:pt>
                <c:pt idx="51">
                  <c:v>7.0824125000000571E-2</c:v>
                </c:pt>
                <c:pt idx="52">
                  <c:v>7.2212833333330728E-2</c:v>
                </c:pt>
                <c:pt idx="53">
                  <c:v>7.3601541666659998E-2</c:v>
                </c:pt>
                <c:pt idx="54">
                  <c:v>7.4990250000000813E-2</c:v>
                </c:pt>
                <c:pt idx="55">
                  <c:v>7.6378958333330083E-2</c:v>
                </c:pt>
                <c:pt idx="56">
                  <c:v>7.776766666666024E-2</c:v>
                </c:pt>
                <c:pt idx="57">
                  <c:v>7.9156375000000168E-2</c:v>
                </c:pt>
                <c:pt idx="58">
                  <c:v>8.0545083333330325E-2</c:v>
                </c:pt>
                <c:pt idx="59">
                  <c:v>8.1933791666660483E-2</c:v>
                </c:pt>
                <c:pt idx="60">
                  <c:v>8.332250000000041E-2</c:v>
                </c:pt>
                <c:pt idx="61">
                  <c:v>8.4711208333330568E-2</c:v>
                </c:pt>
                <c:pt idx="62">
                  <c:v>8.6099916666660725E-2</c:v>
                </c:pt>
                <c:pt idx="63">
                  <c:v>8.7488625000000653E-2</c:v>
                </c:pt>
                <c:pt idx="64">
                  <c:v>8.887733333333081E-2</c:v>
                </c:pt>
                <c:pt idx="65">
                  <c:v>9.026604166666008E-2</c:v>
                </c:pt>
                <c:pt idx="66">
                  <c:v>9.1654750000000007E-2</c:v>
                </c:pt>
                <c:pt idx="67">
                  <c:v>9.3043458333330165E-2</c:v>
                </c:pt>
                <c:pt idx="68">
                  <c:v>9.4432166666660322E-2</c:v>
                </c:pt>
                <c:pt idx="69">
                  <c:v>9.582087500000025E-2</c:v>
                </c:pt>
                <c:pt idx="70">
                  <c:v>9.7209583333330407E-2</c:v>
                </c:pt>
                <c:pt idx="71">
                  <c:v>9.8598291666660565E-2</c:v>
                </c:pt>
                <c:pt idx="72">
                  <c:v>9.9987000000000492E-2</c:v>
                </c:pt>
                <c:pt idx="73">
                  <c:v>0.10137570833333065</c:v>
                </c:pt>
                <c:pt idx="74">
                  <c:v>0.10276441666666081</c:v>
                </c:pt>
                <c:pt idx="75">
                  <c:v>0.10415312500000073</c:v>
                </c:pt>
                <c:pt idx="76">
                  <c:v>0.10554183333333</c:v>
                </c:pt>
                <c:pt idx="77">
                  <c:v>0.10693054166666016</c:v>
                </c:pt>
                <c:pt idx="78">
                  <c:v>0.10831925000000009</c:v>
                </c:pt>
                <c:pt idx="79">
                  <c:v>0.10970795833333025</c:v>
                </c:pt>
                <c:pt idx="80">
                  <c:v>0.1110966666666604</c:v>
                </c:pt>
                <c:pt idx="81">
                  <c:v>0.11248537500000033</c:v>
                </c:pt>
                <c:pt idx="82">
                  <c:v>0.11387408333333049</c:v>
                </c:pt>
                <c:pt idx="83">
                  <c:v>0.11526279166666065</c:v>
                </c:pt>
                <c:pt idx="84">
                  <c:v>0.11665150000000057</c:v>
                </c:pt>
                <c:pt idx="85">
                  <c:v>0.11804020833333073</c:v>
                </c:pt>
                <c:pt idx="86">
                  <c:v>0.11942891666666</c:v>
                </c:pt>
                <c:pt idx="87">
                  <c:v>0.12081762500000082</c:v>
                </c:pt>
                <c:pt idx="88">
                  <c:v>0.12220633333333009</c:v>
                </c:pt>
                <c:pt idx="89">
                  <c:v>0.12359504166666024</c:v>
                </c:pt>
                <c:pt idx="90">
                  <c:v>0.12498375000000017</c:v>
                </c:pt>
                <c:pt idx="91">
                  <c:v>0.12637245833333033</c:v>
                </c:pt>
                <c:pt idx="92">
                  <c:v>0.12776116666666049</c:v>
                </c:pt>
                <c:pt idx="93">
                  <c:v>0.12914987500000041</c:v>
                </c:pt>
                <c:pt idx="94">
                  <c:v>0.13053858333333057</c:v>
                </c:pt>
                <c:pt idx="95">
                  <c:v>0.13192729166666073</c:v>
                </c:pt>
                <c:pt idx="96">
                  <c:v>0.13331600000000066</c:v>
                </c:pt>
                <c:pt idx="97">
                  <c:v>0.13470470833333081</c:v>
                </c:pt>
                <c:pt idx="98">
                  <c:v>0.13609341666666008</c:v>
                </c:pt>
                <c:pt idx="99">
                  <c:v>0.13748212500000001</c:v>
                </c:pt>
                <c:pt idx="100">
                  <c:v>0.13887083333333017</c:v>
                </c:pt>
                <c:pt idx="101">
                  <c:v>0.14025954166666033</c:v>
                </c:pt>
                <c:pt idx="102">
                  <c:v>0.14164825000000025</c:v>
                </c:pt>
                <c:pt idx="103">
                  <c:v>0.14303695833333041</c:v>
                </c:pt>
                <c:pt idx="104">
                  <c:v>0.14442566666666057</c:v>
                </c:pt>
                <c:pt idx="105">
                  <c:v>0.1458143750000005</c:v>
                </c:pt>
                <c:pt idx="106">
                  <c:v>0.14720308333333065</c:v>
                </c:pt>
                <c:pt idx="107">
                  <c:v>0.14859179166666081</c:v>
                </c:pt>
                <c:pt idx="108">
                  <c:v>0.14998050000000074</c:v>
                </c:pt>
                <c:pt idx="109">
                  <c:v>0.15136920833333001</c:v>
                </c:pt>
                <c:pt idx="110">
                  <c:v>0.15275791666666017</c:v>
                </c:pt>
                <c:pt idx="111">
                  <c:v>0.15414662500000009</c:v>
                </c:pt>
                <c:pt idx="112">
                  <c:v>0.15553533333333025</c:v>
                </c:pt>
                <c:pt idx="113">
                  <c:v>0.15692404166666041</c:v>
                </c:pt>
                <c:pt idx="114">
                  <c:v>0.15831275000000034</c:v>
                </c:pt>
                <c:pt idx="115">
                  <c:v>0.15970145833333049</c:v>
                </c:pt>
                <c:pt idx="116">
                  <c:v>0.16109016666666065</c:v>
                </c:pt>
                <c:pt idx="117">
                  <c:v>0.16247887500000058</c:v>
                </c:pt>
                <c:pt idx="118">
                  <c:v>0.16386758333333074</c:v>
                </c:pt>
                <c:pt idx="119">
                  <c:v>0.16525629166666</c:v>
                </c:pt>
                <c:pt idx="120">
                  <c:v>0.16664499999999993</c:v>
                </c:pt>
                <c:pt idx="121">
                  <c:v>0.16803370833333009</c:v>
                </c:pt>
                <c:pt idx="122">
                  <c:v>0.16942241666666025</c:v>
                </c:pt>
                <c:pt idx="123">
                  <c:v>0.17081112500000017</c:v>
                </c:pt>
                <c:pt idx="124">
                  <c:v>0.17219983333333033</c:v>
                </c:pt>
                <c:pt idx="125">
                  <c:v>0.17358854166666049</c:v>
                </c:pt>
                <c:pt idx="126">
                  <c:v>0.17497725000000042</c:v>
                </c:pt>
                <c:pt idx="127">
                  <c:v>0.17636595833333057</c:v>
                </c:pt>
                <c:pt idx="128">
                  <c:v>0.17775466666666073</c:v>
                </c:pt>
                <c:pt idx="129">
                  <c:v>0.17914337500000066</c:v>
                </c:pt>
                <c:pt idx="130">
                  <c:v>0.18053208333332993</c:v>
                </c:pt>
                <c:pt idx="131">
                  <c:v>0.18192079166666009</c:v>
                </c:pt>
                <c:pt idx="132">
                  <c:v>0.18330950000000001</c:v>
                </c:pt>
                <c:pt idx="133">
                  <c:v>0.18469820833333017</c:v>
                </c:pt>
                <c:pt idx="134">
                  <c:v>0.18608691666666033</c:v>
                </c:pt>
                <c:pt idx="135">
                  <c:v>0.18747562500000026</c:v>
                </c:pt>
                <c:pt idx="136">
                  <c:v>0.18886433333333041</c:v>
                </c:pt>
                <c:pt idx="137">
                  <c:v>0.19025304166666057</c:v>
                </c:pt>
                <c:pt idx="138">
                  <c:v>0.1916417500000005</c:v>
                </c:pt>
                <c:pt idx="139">
                  <c:v>0.19303045833333066</c:v>
                </c:pt>
                <c:pt idx="140">
                  <c:v>0.19441916666666081</c:v>
                </c:pt>
                <c:pt idx="141">
                  <c:v>0.19580787500000074</c:v>
                </c:pt>
                <c:pt idx="142">
                  <c:v>0.19719658333333001</c:v>
                </c:pt>
                <c:pt idx="143">
                  <c:v>0.19858529166666017</c:v>
                </c:pt>
                <c:pt idx="144">
                  <c:v>0.1999740000000001</c:v>
                </c:pt>
                <c:pt idx="145">
                  <c:v>0.20136270833333025</c:v>
                </c:pt>
                <c:pt idx="146">
                  <c:v>0.20275141666666041</c:v>
                </c:pt>
                <c:pt idx="147">
                  <c:v>0.20414012500000034</c:v>
                </c:pt>
                <c:pt idx="148">
                  <c:v>0.2055288333333305</c:v>
                </c:pt>
                <c:pt idx="149">
                  <c:v>0.20691754166666065</c:v>
                </c:pt>
                <c:pt idx="150">
                  <c:v>0.20830625000000058</c:v>
                </c:pt>
                <c:pt idx="151">
                  <c:v>0.20969495833333074</c:v>
                </c:pt>
                <c:pt idx="152">
                  <c:v>0.21108366666666001</c:v>
                </c:pt>
                <c:pt idx="153">
                  <c:v>0.21247237499999994</c:v>
                </c:pt>
                <c:pt idx="154">
                  <c:v>0.21386108333333009</c:v>
                </c:pt>
                <c:pt idx="155">
                  <c:v>0.21524979166666025</c:v>
                </c:pt>
                <c:pt idx="156">
                  <c:v>0.21663850000000018</c:v>
                </c:pt>
                <c:pt idx="157">
                  <c:v>0.21802720833333034</c:v>
                </c:pt>
                <c:pt idx="158">
                  <c:v>0.21941591666666049</c:v>
                </c:pt>
                <c:pt idx="159">
                  <c:v>0.22080462500000042</c:v>
                </c:pt>
                <c:pt idx="160">
                  <c:v>0.22219333333333058</c:v>
                </c:pt>
                <c:pt idx="161">
                  <c:v>0.22358204166666074</c:v>
                </c:pt>
                <c:pt idx="162">
                  <c:v>0.22497075000000066</c:v>
                </c:pt>
                <c:pt idx="163">
                  <c:v>0.22635945833332993</c:v>
                </c:pt>
                <c:pt idx="164">
                  <c:v>0.22774816666666009</c:v>
                </c:pt>
                <c:pt idx="165">
                  <c:v>0.22913687500000002</c:v>
                </c:pt>
                <c:pt idx="166">
                  <c:v>0.23052558333333018</c:v>
                </c:pt>
                <c:pt idx="167">
                  <c:v>0.23191429166666033</c:v>
                </c:pt>
                <c:pt idx="168">
                  <c:v>0.23330300000000026</c:v>
                </c:pt>
                <c:pt idx="169">
                  <c:v>0.23469170833333042</c:v>
                </c:pt>
                <c:pt idx="170">
                  <c:v>0.23608041666666058</c:v>
                </c:pt>
                <c:pt idx="171">
                  <c:v>0.2374691250000005</c:v>
                </c:pt>
                <c:pt idx="172">
                  <c:v>0.23885783333333066</c:v>
                </c:pt>
                <c:pt idx="173">
                  <c:v>0.24024654166665993</c:v>
                </c:pt>
                <c:pt idx="174">
                  <c:v>0.24163525000000075</c:v>
                </c:pt>
                <c:pt idx="175">
                  <c:v>0.24302395833333001</c:v>
                </c:pt>
                <c:pt idx="176">
                  <c:v>0.24441266666666017</c:v>
                </c:pt>
                <c:pt idx="177">
                  <c:v>0.2458013750000001</c:v>
                </c:pt>
                <c:pt idx="178">
                  <c:v>0.24719008333333026</c:v>
                </c:pt>
                <c:pt idx="179">
                  <c:v>0.24857879166666041</c:v>
                </c:pt>
                <c:pt idx="180">
                  <c:v>0.24996750000000034</c:v>
                </c:pt>
                <c:pt idx="181">
                  <c:v>0.2513562083333305</c:v>
                </c:pt>
                <c:pt idx="182">
                  <c:v>0.25274491666666066</c:v>
                </c:pt>
                <c:pt idx="183">
                  <c:v>0.25413362500000058</c:v>
                </c:pt>
                <c:pt idx="184">
                  <c:v>0.25552233333333074</c:v>
                </c:pt>
                <c:pt idx="185">
                  <c:v>0.25691104166666001</c:v>
                </c:pt>
                <c:pt idx="186">
                  <c:v>0.25829974999999994</c:v>
                </c:pt>
                <c:pt idx="187">
                  <c:v>0.2596884583333301</c:v>
                </c:pt>
                <c:pt idx="188">
                  <c:v>0.26107716666666025</c:v>
                </c:pt>
                <c:pt idx="189">
                  <c:v>0.26246587500000018</c:v>
                </c:pt>
                <c:pt idx="190">
                  <c:v>0.26385458333333034</c:v>
                </c:pt>
                <c:pt idx="191">
                  <c:v>0.2652432916666605</c:v>
                </c:pt>
                <c:pt idx="192">
                  <c:v>0.26663200000000042</c:v>
                </c:pt>
                <c:pt idx="193">
                  <c:v>0.26802070833333058</c:v>
                </c:pt>
                <c:pt idx="194">
                  <c:v>0.26940941666666074</c:v>
                </c:pt>
                <c:pt idx="195">
                  <c:v>0.27079812500000067</c:v>
                </c:pt>
                <c:pt idx="196">
                  <c:v>0.27218683333332994</c:v>
                </c:pt>
                <c:pt idx="197">
                  <c:v>0.27357554166666009</c:v>
                </c:pt>
                <c:pt idx="198">
                  <c:v>0.27496425000000002</c:v>
                </c:pt>
                <c:pt idx="199">
                  <c:v>0.27635295833333018</c:v>
                </c:pt>
                <c:pt idx="200">
                  <c:v>0.27774166666666034</c:v>
                </c:pt>
                <c:pt idx="201">
                  <c:v>0.27913037500000026</c:v>
                </c:pt>
                <c:pt idx="202">
                  <c:v>0.28051908333333042</c:v>
                </c:pt>
                <c:pt idx="203">
                  <c:v>0.28190779166666058</c:v>
                </c:pt>
                <c:pt idx="204">
                  <c:v>0.28329650000000051</c:v>
                </c:pt>
                <c:pt idx="205">
                  <c:v>0.28468520833333066</c:v>
                </c:pt>
                <c:pt idx="206">
                  <c:v>0.28607391666665993</c:v>
                </c:pt>
                <c:pt idx="207">
                  <c:v>0.28746262500000075</c:v>
                </c:pt>
                <c:pt idx="208">
                  <c:v>0.28885133333333002</c:v>
                </c:pt>
                <c:pt idx="209">
                  <c:v>0.29024004166666018</c:v>
                </c:pt>
                <c:pt idx="210">
                  <c:v>0.2916287500000001</c:v>
                </c:pt>
                <c:pt idx="211">
                  <c:v>0.29301745833333026</c:v>
                </c:pt>
                <c:pt idx="212">
                  <c:v>0.29440616666666042</c:v>
                </c:pt>
                <c:pt idx="213">
                  <c:v>0.29579487500000035</c:v>
                </c:pt>
                <c:pt idx="214">
                  <c:v>0.2971835833333305</c:v>
                </c:pt>
                <c:pt idx="215">
                  <c:v>0.29857229166666066</c:v>
                </c:pt>
                <c:pt idx="216">
                  <c:v>0.29996100000000059</c:v>
                </c:pt>
                <c:pt idx="217">
                  <c:v>0.30134970833333075</c:v>
                </c:pt>
                <c:pt idx="218">
                  <c:v>0.30273841666666002</c:v>
                </c:pt>
                <c:pt idx="219">
                  <c:v>0.30412712499999994</c:v>
                </c:pt>
                <c:pt idx="220">
                  <c:v>0.3055158333333301</c:v>
                </c:pt>
                <c:pt idx="221">
                  <c:v>0.30690454166666026</c:v>
                </c:pt>
                <c:pt idx="222">
                  <c:v>0.30829325000000019</c:v>
                </c:pt>
                <c:pt idx="223">
                  <c:v>0.30968195833333034</c:v>
                </c:pt>
                <c:pt idx="224">
                  <c:v>0.3110706666666605</c:v>
                </c:pt>
                <c:pt idx="225">
                  <c:v>0.31245937500000043</c:v>
                </c:pt>
                <c:pt idx="226">
                  <c:v>0.31384808333333059</c:v>
                </c:pt>
                <c:pt idx="227">
                  <c:v>0.31523679166666074</c:v>
                </c:pt>
                <c:pt idx="228">
                  <c:v>0.31662550000000067</c:v>
                </c:pt>
                <c:pt idx="229">
                  <c:v>0.31801420833332994</c:v>
                </c:pt>
                <c:pt idx="230">
                  <c:v>0.3194029166666601</c:v>
                </c:pt>
                <c:pt idx="231">
                  <c:v>0.32079162500000002</c:v>
                </c:pt>
                <c:pt idx="232">
                  <c:v>0.32218033333333018</c:v>
                </c:pt>
                <c:pt idx="233">
                  <c:v>0.32356904166666034</c:v>
                </c:pt>
                <c:pt idx="234">
                  <c:v>0.32495775000000027</c:v>
                </c:pt>
                <c:pt idx="235">
                  <c:v>0.32634645833333042</c:v>
                </c:pt>
                <c:pt idx="236">
                  <c:v>0.32773516666666058</c:v>
                </c:pt>
                <c:pt idx="237">
                  <c:v>0.32912387500000051</c:v>
                </c:pt>
                <c:pt idx="238">
                  <c:v>0.33051258333333067</c:v>
                </c:pt>
                <c:pt idx="239">
                  <c:v>0.33190129166665994</c:v>
                </c:pt>
                <c:pt idx="240">
                  <c:v>0.33329000000000075</c:v>
                </c:pt>
                <c:pt idx="241">
                  <c:v>0.33467870833333002</c:v>
                </c:pt>
                <c:pt idx="242">
                  <c:v>0.33606741666666018</c:v>
                </c:pt>
                <c:pt idx="243">
                  <c:v>0.33745612500000011</c:v>
                </c:pt>
                <c:pt idx="244">
                  <c:v>0.33884483333333026</c:v>
                </c:pt>
                <c:pt idx="245">
                  <c:v>0.34023354166666042</c:v>
                </c:pt>
                <c:pt idx="246">
                  <c:v>0.34162225000000035</c:v>
                </c:pt>
                <c:pt idx="247">
                  <c:v>0.34301095833333051</c:v>
                </c:pt>
                <c:pt idx="248">
                  <c:v>0.34439966666666066</c:v>
                </c:pt>
                <c:pt idx="249">
                  <c:v>0.34578837500000059</c:v>
                </c:pt>
                <c:pt idx="250">
                  <c:v>0.34717708333333075</c:v>
                </c:pt>
                <c:pt idx="251">
                  <c:v>0.34856579166666002</c:v>
                </c:pt>
                <c:pt idx="252">
                  <c:v>0.34995449999999995</c:v>
                </c:pt>
                <c:pt idx="253">
                  <c:v>0.3513432083333301</c:v>
                </c:pt>
                <c:pt idx="254">
                  <c:v>0.35273191666666026</c:v>
                </c:pt>
                <c:pt idx="255">
                  <c:v>0.35412062500000019</c:v>
                </c:pt>
                <c:pt idx="256">
                  <c:v>0.35550933333333035</c:v>
                </c:pt>
                <c:pt idx="257">
                  <c:v>0.3568980416666605</c:v>
                </c:pt>
                <c:pt idx="258">
                  <c:v>0.35828675000000043</c:v>
                </c:pt>
                <c:pt idx="259">
                  <c:v>0.35967545833333059</c:v>
                </c:pt>
                <c:pt idx="260">
                  <c:v>0.36106416666666075</c:v>
                </c:pt>
                <c:pt idx="261">
                  <c:v>0.36245287500000067</c:v>
                </c:pt>
                <c:pt idx="262">
                  <c:v>0.36384158333332994</c:v>
                </c:pt>
                <c:pt idx="263">
                  <c:v>0.3652302916666601</c:v>
                </c:pt>
                <c:pt idx="264">
                  <c:v>0.36661900000000003</c:v>
                </c:pt>
                <c:pt idx="265">
                  <c:v>0.36800770833333019</c:v>
                </c:pt>
                <c:pt idx="266">
                  <c:v>0.36939641666666034</c:v>
                </c:pt>
                <c:pt idx="267">
                  <c:v>0.37078512500000027</c:v>
                </c:pt>
                <c:pt idx="268">
                  <c:v>0.37217383333333043</c:v>
                </c:pt>
                <c:pt idx="269">
                  <c:v>0.37356254166666059</c:v>
                </c:pt>
                <c:pt idx="270">
                  <c:v>0.37495125000000051</c:v>
                </c:pt>
                <c:pt idx="271">
                  <c:v>0.37633995833333067</c:v>
                </c:pt>
                <c:pt idx="272">
                  <c:v>0.37772866666665994</c:v>
                </c:pt>
                <c:pt idx="273">
                  <c:v>0.37911737500000076</c:v>
                </c:pt>
                <c:pt idx="274">
                  <c:v>0.38050608333333003</c:v>
                </c:pt>
                <c:pt idx="275">
                  <c:v>0.38189479166666018</c:v>
                </c:pt>
                <c:pt idx="276">
                  <c:v>0.38328350000000011</c:v>
                </c:pt>
                <c:pt idx="277">
                  <c:v>0.38467220833333027</c:v>
                </c:pt>
                <c:pt idx="278">
                  <c:v>0.38606091666666043</c:v>
                </c:pt>
                <c:pt idx="279">
                  <c:v>0.38744962500000035</c:v>
                </c:pt>
                <c:pt idx="280">
                  <c:v>0.38883833333333051</c:v>
                </c:pt>
                <c:pt idx="281">
                  <c:v>0.39022704166666067</c:v>
                </c:pt>
                <c:pt idx="282">
                  <c:v>0.3916157500000006</c:v>
                </c:pt>
                <c:pt idx="283">
                  <c:v>0.39300445833333075</c:v>
                </c:pt>
                <c:pt idx="284">
                  <c:v>0.39439316666666002</c:v>
                </c:pt>
                <c:pt idx="285">
                  <c:v>0.39578187499999995</c:v>
                </c:pt>
                <c:pt idx="286">
                  <c:v>0.39717058333333011</c:v>
                </c:pt>
                <c:pt idx="287">
                  <c:v>0.39855929166666026</c:v>
                </c:pt>
                <c:pt idx="288">
                  <c:v>0.39994800000000019</c:v>
                </c:pt>
                <c:pt idx="289">
                  <c:v>0.40133670833333035</c:v>
                </c:pt>
                <c:pt idx="290">
                  <c:v>0.40272541666666051</c:v>
                </c:pt>
                <c:pt idx="291">
                  <c:v>0.40411412500000043</c:v>
                </c:pt>
                <c:pt idx="292">
                  <c:v>0.40550283333333059</c:v>
                </c:pt>
                <c:pt idx="293">
                  <c:v>0.40689154166666075</c:v>
                </c:pt>
                <c:pt idx="294">
                  <c:v>0.40828025000000068</c:v>
                </c:pt>
                <c:pt idx="295">
                  <c:v>0.40966895833332995</c:v>
                </c:pt>
                <c:pt idx="296">
                  <c:v>0.4110576666666601</c:v>
                </c:pt>
                <c:pt idx="297">
                  <c:v>0.41244637500000003</c:v>
                </c:pt>
                <c:pt idx="298">
                  <c:v>0.41383508333333019</c:v>
                </c:pt>
                <c:pt idx="299">
                  <c:v>0.41522379166666035</c:v>
                </c:pt>
                <c:pt idx="300">
                  <c:v>0.41661250000000027</c:v>
                </c:pt>
                <c:pt idx="301">
                  <c:v>0.41800120833333043</c:v>
                </c:pt>
                <c:pt idx="302">
                  <c:v>0.41938991666666059</c:v>
                </c:pt>
                <c:pt idx="303">
                  <c:v>0.42077862500000052</c:v>
                </c:pt>
                <c:pt idx="304">
                  <c:v>0.42216733333333067</c:v>
                </c:pt>
                <c:pt idx="305">
                  <c:v>0.42355604166665994</c:v>
                </c:pt>
                <c:pt idx="306">
                  <c:v>0.42494475000000076</c:v>
                </c:pt>
                <c:pt idx="307">
                  <c:v>0.42633345833333003</c:v>
                </c:pt>
                <c:pt idx="308">
                  <c:v>0.42772216666666019</c:v>
                </c:pt>
                <c:pt idx="309">
                  <c:v>0.42911087500000011</c:v>
                </c:pt>
                <c:pt idx="310">
                  <c:v>0.43049958333333027</c:v>
                </c:pt>
                <c:pt idx="311">
                  <c:v>0.43188829166666043</c:v>
                </c:pt>
                <c:pt idx="312">
                  <c:v>0.43327700000000036</c:v>
                </c:pt>
                <c:pt idx="313">
                  <c:v>0.43466570833333051</c:v>
                </c:pt>
                <c:pt idx="314">
                  <c:v>0.43605441666666067</c:v>
                </c:pt>
                <c:pt idx="315">
                  <c:v>0.4374431250000006</c:v>
                </c:pt>
                <c:pt idx="316">
                  <c:v>0.43883183333333076</c:v>
                </c:pt>
                <c:pt idx="317">
                  <c:v>0.44022054166666003</c:v>
                </c:pt>
                <c:pt idx="318">
                  <c:v>0.44160924999999995</c:v>
                </c:pt>
                <c:pt idx="319">
                  <c:v>0.44299795833333011</c:v>
                </c:pt>
                <c:pt idx="320">
                  <c:v>0.44438666666666027</c:v>
                </c:pt>
                <c:pt idx="321">
                  <c:v>0.4457753750000002</c:v>
                </c:pt>
                <c:pt idx="322">
                  <c:v>0.44716408333333035</c:v>
                </c:pt>
                <c:pt idx="323">
                  <c:v>0.44855279166666051</c:v>
                </c:pt>
                <c:pt idx="324">
                  <c:v>0.44994150000000044</c:v>
                </c:pt>
                <c:pt idx="325">
                  <c:v>0.4513302083333306</c:v>
                </c:pt>
                <c:pt idx="326">
                  <c:v>0.45271891666666075</c:v>
                </c:pt>
                <c:pt idx="327">
                  <c:v>0.45410762500000068</c:v>
                </c:pt>
                <c:pt idx="328">
                  <c:v>0.45549633333332995</c:v>
                </c:pt>
                <c:pt idx="329">
                  <c:v>0.45688504166666011</c:v>
                </c:pt>
                <c:pt idx="330">
                  <c:v>0.45827375000000004</c:v>
                </c:pt>
                <c:pt idx="331">
                  <c:v>0.45966245833333019</c:v>
                </c:pt>
                <c:pt idx="332">
                  <c:v>0.46105116666666035</c:v>
                </c:pt>
                <c:pt idx="333">
                  <c:v>0.46243987500000028</c:v>
                </c:pt>
                <c:pt idx="334">
                  <c:v>0.46382858333333044</c:v>
                </c:pt>
                <c:pt idx="335">
                  <c:v>0.46521729166666059</c:v>
                </c:pt>
                <c:pt idx="336">
                  <c:v>0.46660600000000052</c:v>
                </c:pt>
                <c:pt idx="337">
                  <c:v>0.46799470833333068</c:v>
                </c:pt>
                <c:pt idx="338">
                  <c:v>0.46938341666665995</c:v>
                </c:pt>
                <c:pt idx="339">
                  <c:v>0.47077212500000076</c:v>
                </c:pt>
                <c:pt idx="340">
                  <c:v>0.47216083333333003</c:v>
                </c:pt>
                <c:pt idx="341">
                  <c:v>0.47354954166666019</c:v>
                </c:pt>
                <c:pt idx="342">
                  <c:v>0.47493825000000012</c:v>
                </c:pt>
                <c:pt idx="343">
                  <c:v>0.47632695833333027</c:v>
                </c:pt>
                <c:pt idx="344">
                  <c:v>0.47771566666666043</c:v>
                </c:pt>
                <c:pt idx="345">
                  <c:v>0.47910437500000036</c:v>
                </c:pt>
                <c:pt idx="346">
                  <c:v>0.48049308333333052</c:v>
                </c:pt>
                <c:pt idx="347">
                  <c:v>0.48188179166666067</c:v>
                </c:pt>
                <c:pt idx="348">
                  <c:v>0.4832705000000006</c:v>
                </c:pt>
                <c:pt idx="349">
                  <c:v>0.48465920833333076</c:v>
                </c:pt>
                <c:pt idx="350">
                  <c:v>0.48604791666666003</c:v>
                </c:pt>
                <c:pt idx="351">
                  <c:v>0.48743662499999996</c:v>
                </c:pt>
                <c:pt idx="352">
                  <c:v>0.48882533333333011</c:v>
                </c:pt>
                <c:pt idx="353">
                  <c:v>0.49021404166666027</c:v>
                </c:pt>
                <c:pt idx="354">
                  <c:v>0.4916027500000002</c:v>
                </c:pt>
                <c:pt idx="355">
                  <c:v>0.49299145833333036</c:v>
                </c:pt>
                <c:pt idx="356">
                  <c:v>0.49438016666666051</c:v>
                </c:pt>
                <c:pt idx="357">
                  <c:v>0.49576887500000044</c:v>
                </c:pt>
                <c:pt idx="358">
                  <c:v>0.4971575833333306</c:v>
                </c:pt>
                <c:pt idx="359">
                  <c:v>0.49854629166666076</c:v>
                </c:pt>
                <c:pt idx="360">
                  <c:v>0.49993500000000068</c:v>
                </c:pt>
                <c:pt idx="361">
                  <c:v>0.50132370833332995</c:v>
                </c:pt>
                <c:pt idx="362">
                  <c:v>0.50271241666666011</c:v>
                </c:pt>
                <c:pt idx="363">
                  <c:v>0.50410112500000004</c:v>
                </c:pt>
                <c:pt idx="364">
                  <c:v>0.5054898333333302</c:v>
                </c:pt>
                <c:pt idx="365">
                  <c:v>0.50687854166666035</c:v>
                </c:pt>
                <c:pt idx="366">
                  <c:v>0.50826725000000028</c:v>
                </c:pt>
                <c:pt idx="367">
                  <c:v>0.50965595833333044</c:v>
                </c:pt>
                <c:pt idx="368">
                  <c:v>0.5110446666666606</c:v>
                </c:pt>
                <c:pt idx="369">
                  <c:v>0.51243337500000052</c:v>
                </c:pt>
                <c:pt idx="370">
                  <c:v>0.51382208333333068</c:v>
                </c:pt>
                <c:pt idx="371">
                  <c:v>0.51521079166665995</c:v>
                </c:pt>
                <c:pt idx="372">
                  <c:v>0.51659950000000077</c:v>
                </c:pt>
                <c:pt idx="373">
                  <c:v>0.51798820833333004</c:v>
                </c:pt>
                <c:pt idx="374">
                  <c:v>0.51937691666666019</c:v>
                </c:pt>
                <c:pt idx="375">
                  <c:v>0.52076562500000012</c:v>
                </c:pt>
                <c:pt idx="376">
                  <c:v>0.52215433333333028</c:v>
                </c:pt>
                <c:pt idx="377">
                  <c:v>0.52354304166666044</c:v>
                </c:pt>
                <c:pt idx="378">
                  <c:v>0.52493175000000036</c:v>
                </c:pt>
                <c:pt idx="379">
                  <c:v>0.52632045833333052</c:v>
                </c:pt>
                <c:pt idx="380">
                  <c:v>0.52770916666666068</c:v>
                </c:pt>
                <c:pt idx="381">
                  <c:v>0.52909787500000061</c:v>
                </c:pt>
                <c:pt idx="382">
                  <c:v>0.53048658333333076</c:v>
                </c:pt>
                <c:pt idx="383">
                  <c:v>0.53187529166666003</c:v>
                </c:pt>
                <c:pt idx="384">
                  <c:v>0.53326399999999996</c:v>
                </c:pt>
                <c:pt idx="385">
                  <c:v>0.53465270833333012</c:v>
                </c:pt>
                <c:pt idx="386">
                  <c:v>0.53604141666666028</c:v>
                </c:pt>
                <c:pt idx="387">
                  <c:v>0.5374301250000002</c:v>
                </c:pt>
                <c:pt idx="388">
                  <c:v>0.53881883333333036</c:v>
                </c:pt>
                <c:pt idx="389">
                  <c:v>0.54020754166666052</c:v>
                </c:pt>
                <c:pt idx="390">
                  <c:v>0.54159625000000045</c:v>
                </c:pt>
                <c:pt idx="391">
                  <c:v>0.5429849583333306</c:v>
                </c:pt>
                <c:pt idx="392">
                  <c:v>0.54437366666666076</c:v>
                </c:pt>
                <c:pt idx="393">
                  <c:v>0.54576237500000069</c:v>
                </c:pt>
                <c:pt idx="394">
                  <c:v>0.54715108333332996</c:v>
                </c:pt>
                <c:pt idx="395">
                  <c:v>0.54853979166666011</c:v>
                </c:pt>
                <c:pt idx="396">
                  <c:v>0.54992850000000004</c:v>
                </c:pt>
                <c:pt idx="397">
                  <c:v>0.5513172083333302</c:v>
                </c:pt>
                <c:pt idx="398">
                  <c:v>0.55270591666666036</c:v>
                </c:pt>
                <c:pt idx="399">
                  <c:v>0.55409462500000028</c:v>
                </c:pt>
                <c:pt idx="400">
                  <c:v>0.55548333333333044</c:v>
                </c:pt>
                <c:pt idx="401">
                  <c:v>0.5568720416666606</c:v>
                </c:pt>
                <c:pt idx="402">
                  <c:v>0.55826075000000053</c:v>
                </c:pt>
                <c:pt idx="403">
                  <c:v>0.55964945833333068</c:v>
                </c:pt>
                <c:pt idx="404">
                  <c:v>0.56103816666665995</c:v>
                </c:pt>
                <c:pt idx="405">
                  <c:v>0.56242687500000077</c:v>
                </c:pt>
                <c:pt idx="406">
                  <c:v>0.56381558333333004</c:v>
                </c:pt>
                <c:pt idx="407">
                  <c:v>0.5652042916666602</c:v>
                </c:pt>
                <c:pt idx="408">
                  <c:v>0.56659300000000012</c:v>
                </c:pt>
                <c:pt idx="409">
                  <c:v>0.56798170833333028</c:v>
                </c:pt>
                <c:pt idx="410">
                  <c:v>0.56937041666666044</c:v>
                </c:pt>
                <c:pt idx="411">
                  <c:v>0.57075912500000037</c:v>
                </c:pt>
                <c:pt idx="412">
                  <c:v>0.57214783333333052</c:v>
                </c:pt>
                <c:pt idx="413">
                  <c:v>0.57353654166666068</c:v>
                </c:pt>
                <c:pt idx="414">
                  <c:v>0.57492525000000061</c:v>
                </c:pt>
                <c:pt idx="415">
                  <c:v>0.57631395833333077</c:v>
                </c:pt>
                <c:pt idx="416">
                  <c:v>0.57770266666666004</c:v>
                </c:pt>
                <c:pt idx="417">
                  <c:v>0.57909137499999996</c:v>
                </c:pt>
                <c:pt idx="418">
                  <c:v>0.58048008333333012</c:v>
                </c:pt>
                <c:pt idx="419">
                  <c:v>0.58186879166666028</c:v>
                </c:pt>
                <c:pt idx="420">
                  <c:v>0.58325750000000021</c:v>
                </c:pt>
                <c:pt idx="421">
                  <c:v>0.58464620833333036</c:v>
                </c:pt>
                <c:pt idx="422">
                  <c:v>0.58603491666666052</c:v>
                </c:pt>
                <c:pt idx="423">
                  <c:v>0.58742362500000045</c:v>
                </c:pt>
                <c:pt idx="424">
                  <c:v>0.58881233333333061</c:v>
                </c:pt>
                <c:pt idx="425">
                  <c:v>0.59020104166666076</c:v>
                </c:pt>
                <c:pt idx="426">
                  <c:v>0.59158975000000069</c:v>
                </c:pt>
                <c:pt idx="427">
                  <c:v>0.59297845833332996</c:v>
                </c:pt>
                <c:pt idx="428">
                  <c:v>0.59436716666666012</c:v>
                </c:pt>
                <c:pt idx="429">
                  <c:v>0.59575587500000005</c:v>
                </c:pt>
                <c:pt idx="430">
                  <c:v>0.5971445833333302</c:v>
                </c:pt>
                <c:pt idx="431">
                  <c:v>0.59853329166666036</c:v>
                </c:pt>
                <c:pt idx="432">
                  <c:v>0.59992200000000029</c:v>
                </c:pt>
                <c:pt idx="433">
                  <c:v>0.60131070833333045</c:v>
                </c:pt>
                <c:pt idx="434">
                  <c:v>0.6026994166666606</c:v>
                </c:pt>
                <c:pt idx="435">
                  <c:v>0.60408812500000053</c:v>
                </c:pt>
                <c:pt idx="436">
                  <c:v>0.60547683333333069</c:v>
                </c:pt>
                <c:pt idx="437">
                  <c:v>0.60686554166665996</c:v>
                </c:pt>
                <c:pt idx="438">
                  <c:v>0.60825425000000077</c:v>
                </c:pt>
                <c:pt idx="439">
                  <c:v>0.60964295833333004</c:v>
                </c:pt>
                <c:pt idx="440">
                  <c:v>0.6110316666666602</c:v>
                </c:pt>
                <c:pt idx="441">
                  <c:v>0.61242037500000013</c:v>
                </c:pt>
                <c:pt idx="442">
                  <c:v>0.61380908333333029</c:v>
                </c:pt>
                <c:pt idx="443">
                  <c:v>0.61519779166666044</c:v>
                </c:pt>
                <c:pt idx="444">
                  <c:v>0.61658650000000037</c:v>
                </c:pt>
                <c:pt idx="445">
                  <c:v>0.61797520833333053</c:v>
                </c:pt>
                <c:pt idx="446">
                  <c:v>0.61936391666666069</c:v>
                </c:pt>
                <c:pt idx="447">
                  <c:v>0.62075262500000061</c:v>
                </c:pt>
                <c:pt idx="448">
                  <c:v>0.62214133333333077</c:v>
                </c:pt>
                <c:pt idx="449">
                  <c:v>0.62353004166666004</c:v>
                </c:pt>
                <c:pt idx="450">
                  <c:v>0.62491874999999997</c:v>
                </c:pt>
                <c:pt idx="451">
                  <c:v>0.62630745833333012</c:v>
                </c:pt>
                <c:pt idx="452">
                  <c:v>0.62769616666666028</c:v>
                </c:pt>
                <c:pt idx="453">
                  <c:v>0.62908487500000021</c:v>
                </c:pt>
                <c:pt idx="454">
                  <c:v>0.63047358333333037</c:v>
                </c:pt>
                <c:pt idx="455">
                  <c:v>0.63186229166666052</c:v>
                </c:pt>
                <c:pt idx="456">
                  <c:v>0.63325100000000045</c:v>
                </c:pt>
                <c:pt idx="457">
                  <c:v>0.63463970833333061</c:v>
                </c:pt>
                <c:pt idx="458">
                  <c:v>0.63602841666666077</c:v>
                </c:pt>
                <c:pt idx="459">
                  <c:v>0.63741712500000069</c:v>
                </c:pt>
                <c:pt idx="460">
                  <c:v>0.63880583333332996</c:v>
                </c:pt>
                <c:pt idx="461">
                  <c:v>0.64019454166666012</c:v>
                </c:pt>
                <c:pt idx="462">
                  <c:v>0.64158325000000005</c:v>
                </c:pt>
                <c:pt idx="463">
                  <c:v>0.64297195833333021</c:v>
                </c:pt>
                <c:pt idx="464">
                  <c:v>0.64436066666666036</c:v>
                </c:pt>
                <c:pt idx="465">
                  <c:v>0.64574937500000029</c:v>
                </c:pt>
                <c:pt idx="466">
                  <c:v>0.64713808333333045</c:v>
                </c:pt>
                <c:pt idx="467">
                  <c:v>0.64852679166666061</c:v>
                </c:pt>
                <c:pt idx="468">
                  <c:v>0.64991550000000053</c:v>
                </c:pt>
                <c:pt idx="469">
                  <c:v>0.65130420833333069</c:v>
                </c:pt>
                <c:pt idx="470">
                  <c:v>0.65269291666665996</c:v>
                </c:pt>
                <c:pt idx="471">
                  <c:v>0.65408162500000078</c:v>
                </c:pt>
                <c:pt idx="472">
                  <c:v>0.65547033333333005</c:v>
                </c:pt>
                <c:pt idx="473">
                  <c:v>0.6568590416666602</c:v>
                </c:pt>
                <c:pt idx="474">
                  <c:v>0.65824775000000013</c:v>
                </c:pt>
                <c:pt idx="475">
                  <c:v>0.65963645833333029</c:v>
                </c:pt>
                <c:pt idx="476">
                  <c:v>0.66102516666666045</c:v>
                </c:pt>
                <c:pt idx="477">
                  <c:v>0.66241387500000037</c:v>
                </c:pt>
                <c:pt idx="478">
                  <c:v>0.66380258333333053</c:v>
                </c:pt>
                <c:pt idx="479">
                  <c:v>0.66519129166666069</c:v>
                </c:pt>
                <c:pt idx="480">
                  <c:v>0.66658000000000062</c:v>
                </c:pt>
                <c:pt idx="481">
                  <c:v>0.66796870833333077</c:v>
                </c:pt>
                <c:pt idx="482">
                  <c:v>0.66935741666666004</c:v>
                </c:pt>
                <c:pt idx="483">
                  <c:v>0.67074612499999997</c:v>
                </c:pt>
                <c:pt idx="484">
                  <c:v>0.67213483333333013</c:v>
                </c:pt>
                <c:pt idx="485">
                  <c:v>0.67352354166666029</c:v>
                </c:pt>
                <c:pt idx="486">
                  <c:v>0.67491225000000021</c:v>
                </c:pt>
                <c:pt idx="487">
                  <c:v>0.67630095833333037</c:v>
                </c:pt>
                <c:pt idx="488">
                  <c:v>0.67768966666666053</c:v>
                </c:pt>
                <c:pt idx="489">
                  <c:v>0.67907837500000046</c:v>
                </c:pt>
                <c:pt idx="490">
                  <c:v>0.68046708333333061</c:v>
                </c:pt>
                <c:pt idx="491">
                  <c:v>0.68185579166666077</c:v>
                </c:pt>
                <c:pt idx="492">
                  <c:v>0.6832445000000007</c:v>
                </c:pt>
                <c:pt idx="493">
                  <c:v>0.68463320833332997</c:v>
                </c:pt>
                <c:pt idx="494">
                  <c:v>0.68602191666666013</c:v>
                </c:pt>
                <c:pt idx="495">
                  <c:v>0.68741062500000005</c:v>
                </c:pt>
                <c:pt idx="496">
                  <c:v>0.68879933333333021</c:v>
                </c:pt>
                <c:pt idx="497">
                  <c:v>0.69018804166666037</c:v>
                </c:pt>
                <c:pt idx="498">
                  <c:v>0.6915767500000003</c:v>
                </c:pt>
                <c:pt idx="499">
                  <c:v>0.69296545833333045</c:v>
                </c:pt>
                <c:pt idx="500">
                  <c:v>0.69435416666666061</c:v>
                </c:pt>
                <c:pt idx="501">
                  <c:v>0.69574287500000054</c:v>
                </c:pt>
                <c:pt idx="502">
                  <c:v>0.6971315833333307</c:v>
                </c:pt>
                <c:pt idx="503">
                  <c:v>0.69852029166665996</c:v>
                </c:pt>
                <c:pt idx="504">
                  <c:v>0.69990900000000078</c:v>
                </c:pt>
                <c:pt idx="505">
                  <c:v>0.70129770833333005</c:v>
                </c:pt>
                <c:pt idx="506">
                  <c:v>0.70268641666666021</c:v>
                </c:pt>
                <c:pt idx="507">
                  <c:v>0.70407512500000013</c:v>
                </c:pt>
                <c:pt idx="508">
                  <c:v>0.70546383333333029</c:v>
                </c:pt>
                <c:pt idx="509">
                  <c:v>0.70685254166666045</c:v>
                </c:pt>
                <c:pt idx="510">
                  <c:v>0.70824125000000038</c:v>
                </c:pt>
                <c:pt idx="511">
                  <c:v>0.70962995833333053</c:v>
                </c:pt>
                <c:pt idx="512">
                  <c:v>0.71101866666666069</c:v>
                </c:pt>
                <c:pt idx="513">
                  <c:v>0.71240737500000062</c:v>
                </c:pt>
                <c:pt idx="514">
                  <c:v>0.71379608333333078</c:v>
                </c:pt>
                <c:pt idx="515">
                  <c:v>0.71518479166666005</c:v>
                </c:pt>
                <c:pt idx="516">
                  <c:v>0.71657349999999997</c:v>
                </c:pt>
                <c:pt idx="517">
                  <c:v>0.71796220833333013</c:v>
                </c:pt>
                <c:pt idx="518">
                  <c:v>0.71935091666666029</c:v>
                </c:pt>
                <c:pt idx="519">
                  <c:v>0.72073962500000022</c:v>
                </c:pt>
                <c:pt idx="520">
                  <c:v>0.72212833333333037</c:v>
                </c:pt>
                <c:pt idx="521">
                  <c:v>0.72351704166666053</c:v>
                </c:pt>
                <c:pt idx="522">
                  <c:v>0.72490575000000046</c:v>
                </c:pt>
                <c:pt idx="523">
                  <c:v>0.72629445833333062</c:v>
                </c:pt>
                <c:pt idx="524">
                  <c:v>0.72768316666666077</c:v>
                </c:pt>
                <c:pt idx="525">
                  <c:v>0.7290718750000007</c:v>
                </c:pt>
                <c:pt idx="526">
                  <c:v>0.73046058333332997</c:v>
                </c:pt>
                <c:pt idx="527">
                  <c:v>0.73184929166666013</c:v>
                </c:pt>
                <c:pt idx="528">
                  <c:v>0.73323800000000006</c:v>
                </c:pt>
                <c:pt idx="529">
                  <c:v>0.73462670833333021</c:v>
                </c:pt>
                <c:pt idx="530">
                  <c:v>0.73601541666666037</c:v>
                </c:pt>
                <c:pt idx="531">
                  <c:v>0.7374041250000003</c:v>
                </c:pt>
                <c:pt idx="532">
                  <c:v>0.73879283333333046</c:v>
                </c:pt>
                <c:pt idx="533">
                  <c:v>0.74018154166666061</c:v>
                </c:pt>
                <c:pt idx="534">
                  <c:v>0.74157025000000054</c:v>
                </c:pt>
                <c:pt idx="535">
                  <c:v>0.7429589583333307</c:v>
                </c:pt>
                <c:pt idx="536">
                  <c:v>0.74434766666665997</c:v>
                </c:pt>
                <c:pt idx="537">
                  <c:v>0.74573637500000078</c:v>
                </c:pt>
                <c:pt idx="538">
                  <c:v>0.74712508333333005</c:v>
                </c:pt>
                <c:pt idx="539">
                  <c:v>0.74851379166666021</c:v>
                </c:pt>
                <c:pt idx="540">
                  <c:v>0.74990250000000014</c:v>
                </c:pt>
                <c:pt idx="541">
                  <c:v>0.7512912083333303</c:v>
                </c:pt>
                <c:pt idx="542">
                  <c:v>0.75267991666666045</c:v>
                </c:pt>
                <c:pt idx="543">
                  <c:v>0.75406862500000038</c:v>
                </c:pt>
                <c:pt idx="544">
                  <c:v>0.75545733333333054</c:v>
                </c:pt>
                <c:pt idx="545">
                  <c:v>0.7568460416666607</c:v>
                </c:pt>
                <c:pt idx="546">
                  <c:v>0.75823475000000062</c:v>
                </c:pt>
                <c:pt idx="547">
                  <c:v>0.75962345833333078</c:v>
                </c:pt>
                <c:pt idx="548">
                  <c:v>0.76101216666666005</c:v>
                </c:pt>
                <c:pt idx="549">
                  <c:v>0.76240087499999998</c:v>
                </c:pt>
                <c:pt idx="550">
                  <c:v>0.76378958333333014</c:v>
                </c:pt>
                <c:pt idx="551">
                  <c:v>0.76517829166666029</c:v>
                </c:pt>
                <c:pt idx="552">
                  <c:v>0.76656700000000022</c:v>
                </c:pt>
                <c:pt idx="553">
                  <c:v>0.76795570833333038</c:v>
                </c:pt>
                <c:pt idx="554">
                  <c:v>0.76934441666666054</c:v>
                </c:pt>
                <c:pt idx="555">
                  <c:v>0.77073312500000046</c:v>
                </c:pt>
                <c:pt idx="556">
                  <c:v>0.77212183333333062</c:v>
                </c:pt>
                <c:pt idx="557">
                  <c:v>0.77351054166666078</c:v>
                </c:pt>
                <c:pt idx="558">
                  <c:v>0.77489925000000071</c:v>
                </c:pt>
                <c:pt idx="559">
                  <c:v>0.77628795833332997</c:v>
                </c:pt>
                <c:pt idx="560">
                  <c:v>0.77767666666666013</c:v>
                </c:pt>
                <c:pt idx="561">
                  <c:v>0.77906537500000006</c:v>
                </c:pt>
                <c:pt idx="562">
                  <c:v>0.78045408333333022</c:v>
                </c:pt>
                <c:pt idx="563">
                  <c:v>0.78184279166666037</c:v>
                </c:pt>
                <c:pt idx="564">
                  <c:v>0.7832315000000003</c:v>
                </c:pt>
                <c:pt idx="565">
                  <c:v>0.78462020833333046</c:v>
                </c:pt>
                <c:pt idx="566">
                  <c:v>0.78600891666666062</c:v>
                </c:pt>
                <c:pt idx="567">
                  <c:v>0.78739762500000055</c:v>
                </c:pt>
                <c:pt idx="568">
                  <c:v>0.7887863333333307</c:v>
                </c:pt>
                <c:pt idx="569">
                  <c:v>0.79017504166665997</c:v>
                </c:pt>
                <c:pt idx="570">
                  <c:v>0.79156375000000079</c:v>
                </c:pt>
                <c:pt idx="571">
                  <c:v>0.79295245833333006</c:v>
                </c:pt>
                <c:pt idx="572">
                  <c:v>0.79434116666666021</c:v>
                </c:pt>
                <c:pt idx="573">
                  <c:v>0.79572987500000014</c:v>
                </c:pt>
                <c:pt idx="574">
                  <c:v>0.7971185833333303</c:v>
                </c:pt>
                <c:pt idx="575">
                  <c:v>0.79850729166666046</c:v>
                </c:pt>
                <c:pt idx="576">
                  <c:v>0.79989600000000038</c:v>
                </c:pt>
                <c:pt idx="577">
                  <c:v>0.80128470833333054</c:v>
                </c:pt>
                <c:pt idx="578">
                  <c:v>0.8026734166666607</c:v>
                </c:pt>
                <c:pt idx="579">
                  <c:v>0.80406212500000063</c:v>
                </c:pt>
                <c:pt idx="580">
                  <c:v>0.80545083333333078</c:v>
                </c:pt>
                <c:pt idx="581">
                  <c:v>0.80683954166666005</c:v>
                </c:pt>
                <c:pt idx="582">
                  <c:v>0.80822824999999998</c:v>
                </c:pt>
                <c:pt idx="583">
                  <c:v>0.80961695833333014</c:v>
                </c:pt>
                <c:pt idx="584">
                  <c:v>0.8110056666666603</c:v>
                </c:pt>
                <c:pt idx="585">
                  <c:v>0.81239437500000022</c:v>
                </c:pt>
                <c:pt idx="586">
                  <c:v>0.81378308333333038</c:v>
                </c:pt>
                <c:pt idx="587">
                  <c:v>0.81517179166666054</c:v>
                </c:pt>
                <c:pt idx="588">
                  <c:v>0.81656050000000047</c:v>
                </c:pt>
                <c:pt idx="589">
                  <c:v>0.81794920833333062</c:v>
                </c:pt>
                <c:pt idx="590">
                  <c:v>0.81933791666666078</c:v>
                </c:pt>
                <c:pt idx="591">
                  <c:v>0.82072662500000071</c:v>
                </c:pt>
                <c:pt idx="592">
                  <c:v>0.82211533333332998</c:v>
                </c:pt>
                <c:pt idx="593">
                  <c:v>0.82350404166666014</c:v>
                </c:pt>
                <c:pt idx="594">
                  <c:v>0.82489275000000006</c:v>
                </c:pt>
                <c:pt idx="595">
                  <c:v>0.82628145833333022</c:v>
                </c:pt>
                <c:pt idx="596">
                  <c:v>0.82767016666666038</c:v>
                </c:pt>
                <c:pt idx="597">
                  <c:v>0.82905887500000031</c:v>
                </c:pt>
                <c:pt idx="598">
                  <c:v>0.83044758333333046</c:v>
                </c:pt>
                <c:pt idx="599">
                  <c:v>0.83183629166666062</c:v>
                </c:pt>
                <c:pt idx="600">
                  <c:v>0.83322500000000055</c:v>
                </c:pt>
                <c:pt idx="601">
                  <c:v>0.83461370833333071</c:v>
                </c:pt>
                <c:pt idx="602">
                  <c:v>0.83600241666665998</c:v>
                </c:pt>
                <c:pt idx="603">
                  <c:v>0.83739112500000079</c:v>
                </c:pt>
                <c:pt idx="604">
                  <c:v>0.83877983333333006</c:v>
                </c:pt>
                <c:pt idx="605">
                  <c:v>0.84016854166666022</c:v>
                </c:pt>
                <c:pt idx="606">
                  <c:v>0.84155725000000015</c:v>
                </c:pt>
                <c:pt idx="607">
                  <c:v>0.8429459583333303</c:v>
                </c:pt>
                <c:pt idx="608">
                  <c:v>0.84433466666666046</c:v>
                </c:pt>
                <c:pt idx="609">
                  <c:v>0.84572337500000039</c:v>
                </c:pt>
                <c:pt idx="610">
                  <c:v>0.84711208333333055</c:v>
                </c:pt>
                <c:pt idx="611">
                  <c:v>0.8485007916666607</c:v>
                </c:pt>
                <c:pt idx="612">
                  <c:v>0.84988950000000063</c:v>
                </c:pt>
                <c:pt idx="613">
                  <c:v>0.85127820833333079</c:v>
                </c:pt>
                <c:pt idx="614">
                  <c:v>0.85266691666666006</c:v>
                </c:pt>
                <c:pt idx="615">
                  <c:v>0.85405562499999998</c:v>
                </c:pt>
                <c:pt idx="616">
                  <c:v>0.85544433333333014</c:v>
                </c:pt>
                <c:pt idx="617">
                  <c:v>0.8568330416666603</c:v>
                </c:pt>
                <c:pt idx="618">
                  <c:v>0.85822175000000023</c:v>
                </c:pt>
                <c:pt idx="619">
                  <c:v>0.85961045833333039</c:v>
                </c:pt>
                <c:pt idx="620">
                  <c:v>0.86099916666666054</c:v>
                </c:pt>
                <c:pt idx="621">
                  <c:v>0.86238787500000047</c:v>
                </c:pt>
                <c:pt idx="622">
                  <c:v>0.86377658333333063</c:v>
                </c:pt>
                <c:pt idx="623">
                  <c:v>0.86516529166666079</c:v>
                </c:pt>
                <c:pt idx="624">
                  <c:v>0.86655400000000071</c:v>
                </c:pt>
                <c:pt idx="625">
                  <c:v>0.86794270833332998</c:v>
                </c:pt>
                <c:pt idx="626">
                  <c:v>0.86933141666666014</c:v>
                </c:pt>
                <c:pt idx="627">
                  <c:v>0.87072012500000007</c:v>
                </c:pt>
                <c:pt idx="628">
                  <c:v>0.87210883333333022</c:v>
                </c:pt>
                <c:pt idx="629">
                  <c:v>0.87349754166666038</c:v>
                </c:pt>
                <c:pt idx="630">
                  <c:v>0.87488625000000031</c:v>
                </c:pt>
                <c:pt idx="631">
                  <c:v>0.87627495833333047</c:v>
                </c:pt>
                <c:pt idx="632">
                  <c:v>0.87766366666666062</c:v>
                </c:pt>
                <c:pt idx="633">
                  <c:v>0.87905237500000055</c:v>
                </c:pt>
                <c:pt idx="634">
                  <c:v>0.88044108333333071</c:v>
                </c:pt>
                <c:pt idx="635">
                  <c:v>0.88182979166665998</c:v>
                </c:pt>
                <c:pt idx="636">
                  <c:v>0.88321850000000079</c:v>
                </c:pt>
                <c:pt idx="637">
                  <c:v>0.88460720833333006</c:v>
                </c:pt>
                <c:pt idx="638">
                  <c:v>0.88599591666666022</c:v>
                </c:pt>
                <c:pt idx="639">
                  <c:v>0.88738462500000015</c:v>
                </c:pt>
                <c:pt idx="640">
                  <c:v>0.88877333333333031</c:v>
                </c:pt>
                <c:pt idx="641">
                  <c:v>0.89016204166666046</c:v>
                </c:pt>
                <c:pt idx="642">
                  <c:v>0.89155075000000039</c:v>
                </c:pt>
                <c:pt idx="643">
                  <c:v>0.89293945833333055</c:v>
                </c:pt>
                <c:pt idx="644">
                  <c:v>0.89432816666666071</c:v>
                </c:pt>
                <c:pt idx="645">
                  <c:v>0.89571687500000063</c:v>
                </c:pt>
                <c:pt idx="646">
                  <c:v>0.89710558333333079</c:v>
                </c:pt>
                <c:pt idx="647">
                  <c:v>0.89849429166666006</c:v>
                </c:pt>
                <c:pt idx="648">
                  <c:v>0.89988299999999999</c:v>
                </c:pt>
                <c:pt idx="649">
                  <c:v>0.90127170833333015</c:v>
                </c:pt>
                <c:pt idx="650">
                  <c:v>0.9026604166666603</c:v>
                </c:pt>
                <c:pt idx="651">
                  <c:v>0.90404912500000023</c:v>
                </c:pt>
                <c:pt idx="652">
                  <c:v>0.90543783333333039</c:v>
                </c:pt>
                <c:pt idx="653">
                  <c:v>0.90682654166666055</c:v>
                </c:pt>
                <c:pt idx="654">
                  <c:v>0.90821525000000047</c:v>
                </c:pt>
                <c:pt idx="655">
                  <c:v>0.90960395833333063</c:v>
                </c:pt>
                <c:pt idx="656">
                  <c:v>0.91099266666666079</c:v>
                </c:pt>
                <c:pt idx="657">
                  <c:v>0.91238137500000072</c:v>
                </c:pt>
                <c:pt idx="658">
                  <c:v>0.91377008333332999</c:v>
                </c:pt>
                <c:pt idx="659">
                  <c:v>0.91515879166666014</c:v>
                </c:pt>
                <c:pt idx="660">
                  <c:v>0.91654750000000007</c:v>
                </c:pt>
                <c:pt idx="661">
                  <c:v>0.91793620833333023</c:v>
                </c:pt>
                <c:pt idx="662">
                  <c:v>0.91932491666666039</c:v>
                </c:pt>
                <c:pt idx="663">
                  <c:v>0.92071362500000031</c:v>
                </c:pt>
                <c:pt idx="664">
                  <c:v>0.92210233333333047</c:v>
                </c:pt>
                <c:pt idx="665">
                  <c:v>0.92349104166666063</c:v>
                </c:pt>
                <c:pt idx="666">
                  <c:v>0.92487975000000056</c:v>
                </c:pt>
                <c:pt idx="667">
                  <c:v>0.92626845833333071</c:v>
                </c:pt>
                <c:pt idx="668">
                  <c:v>0.92765716666665998</c:v>
                </c:pt>
                <c:pt idx="669">
                  <c:v>0.9290458750000008</c:v>
                </c:pt>
                <c:pt idx="670">
                  <c:v>0.93043458333333007</c:v>
                </c:pt>
                <c:pt idx="671">
                  <c:v>0.93182329166666023</c:v>
                </c:pt>
                <c:pt idx="672">
                  <c:v>0.93321200000000015</c:v>
                </c:pt>
                <c:pt idx="673">
                  <c:v>0.93460070833333031</c:v>
                </c:pt>
                <c:pt idx="674">
                  <c:v>0.93598941666666047</c:v>
                </c:pt>
                <c:pt idx="675">
                  <c:v>0.9373781250000004</c:v>
                </c:pt>
                <c:pt idx="676">
                  <c:v>0.93876683333333055</c:v>
                </c:pt>
                <c:pt idx="677">
                  <c:v>0.94015554166666071</c:v>
                </c:pt>
                <c:pt idx="678">
                  <c:v>0.94154425000000064</c:v>
                </c:pt>
                <c:pt idx="679">
                  <c:v>0.9429329583333308</c:v>
                </c:pt>
                <c:pt idx="680">
                  <c:v>0.94432166666666006</c:v>
                </c:pt>
                <c:pt idx="681">
                  <c:v>0.94571037499999999</c:v>
                </c:pt>
                <c:pt idx="682">
                  <c:v>0.94709908333333015</c:v>
                </c:pt>
                <c:pt idx="683">
                  <c:v>0.94848779166666031</c:v>
                </c:pt>
                <c:pt idx="684">
                  <c:v>0.94987650000000023</c:v>
                </c:pt>
                <c:pt idx="685">
                  <c:v>0.95126520833333039</c:v>
                </c:pt>
                <c:pt idx="686">
                  <c:v>0.95265391666666055</c:v>
                </c:pt>
                <c:pt idx="687">
                  <c:v>0.95404262500000048</c:v>
                </c:pt>
                <c:pt idx="688">
                  <c:v>0.95543133333333063</c:v>
                </c:pt>
                <c:pt idx="689">
                  <c:v>0.95682004166666079</c:v>
                </c:pt>
                <c:pt idx="690">
                  <c:v>0.95820875000000072</c:v>
                </c:pt>
                <c:pt idx="691">
                  <c:v>0.95959745833332999</c:v>
                </c:pt>
                <c:pt idx="692">
                  <c:v>0.96098616666666015</c:v>
                </c:pt>
                <c:pt idx="693">
                  <c:v>0.96237487500000007</c:v>
                </c:pt>
                <c:pt idx="694">
                  <c:v>0.96376358333333023</c:v>
                </c:pt>
                <c:pt idx="695">
                  <c:v>0.96515229166666039</c:v>
                </c:pt>
                <c:pt idx="696">
                  <c:v>0.96654100000000032</c:v>
                </c:pt>
                <c:pt idx="697">
                  <c:v>0.96792970833333047</c:v>
                </c:pt>
                <c:pt idx="698">
                  <c:v>0.96931841666666063</c:v>
                </c:pt>
                <c:pt idx="699">
                  <c:v>0.97070712500000056</c:v>
                </c:pt>
                <c:pt idx="700">
                  <c:v>0.97209583333333072</c:v>
                </c:pt>
                <c:pt idx="701">
                  <c:v>0.97348454166665999</c:v>
                </c:pt>
                <c:pt idx="702">
                  <c:v>0.9748732500000008</c:v>
                </c:pt>
                <c:pt idx="703">
                  <c:v>0.97626195833333007</c:v>
                </c:pt>
                <c:pt idx="704">
                  <c:v>0.97765066666666023</c:v>
                </c:pt>
                <c:pt idx="705">
                  <c:v>0.97903937500000016</c:v>
                </c:pt>
                <c:pt idx="706">
                  <c:v>0.98042808333333031</c:v>
                </c:pt>
                <c:pt idx="707">
                  <c:v>0.98181679166666047</c:v>
                </c:pt>
                <c:pt idx="708">
                  <c:v>0.9832055000000004</c:v>
                </c:pt>
                <c:pt idx="709">
                  <c:v>0.98459420833333056</c:v>
                </c:pt>
                <c:pt idx="710">
                  <c:v>0.98598291666666071</c:v>
                </c:pt>
                <c:pt idx="711">
                  <c:v>0.98737162500000064</c:v>
                </c:pt>
                <c:pt idx="712">
                  <c:v>0.9887603333333308</c:v>
                </c:pt>
                <c:pt idx="713">
                  <c:v>0.99014904166666007</c:v>
                </c:pt>
                <c:pt idx="714">
                  <c:v>0.99153775</c:v>
                </c:pt>
                <c:pt idx="715">
                  <c:v>0.99292645833333015</c:v>
                </c:pt>
                <c:pt idx="716">
                  <c:v>0.99431516666666031</c:v>
                </c:pt>
                <c:pt idx="717">
                  <c:v>0.99570387500000024</c:v>
                </c:pt>
                <c:pt idx="718">
                  <c:v>0.9970925833333304</c:v>
                </c:pt>
                <c:pt idx="719">
                  <c:v>0.99848129166666055</c:v>
                </c:pt>
                <c:pt idx="720">
                  <c:v>0.99987000000000048</c:v>
                </c:pt>
                <c:pt idx="721">
                  <c:v>1.0012587083333306</c:v>
                </c:pt>
                <c:pt idx="722">
                  <c:v>1.0026474166666608</c:v>
                </c:pt>
                <c:pt idx="723">
                  <c:v>1.0040361250000007</c:v>
                </c:pt>
                <c:pt idx="724">
                  <c:v>1.00542483333333</c:v>
                </c:pt>
                <c:pt idx="725">
                  <c:v>1.0068135416666602</c:v>
                </c:pt>
                <c:pt idx="726">
                  <c:v>1.0082022500000001</c:v>
                </c:pt>
                <c:pt idx="727">
                  <c:v>1.0095909583333302</c:v>
                </c:pt>
                <c:pt idx="728">
                  <c:v>1.0109796666666604</c:v>
                </c:pt>
                <c:pt idx="729">
                  <c:v>1.0123683750000003</c:v>
                </c:pt>
                <c:pt idx="730">
                  <c:v>1.0137570833333305</c:v>
                </c:pt>
                <c:pt idx="731">
                  <c:v>1.0151457916666606</c:v>
                </c:pt>
                <c:pt idx="732">
                  <c:v>1.0165345000000006</c:v>
                </c:pt>
                <c:pt idx="733">
                  <c:v>1.0179232083333307</c:v>
                </c:pt>
                <c:pt idx="734">
                  <c:v>1.01931191666666</c:v>
                </c:pt>
                <c:pt idx="735">
                  <c:v>1.0207006250000008</c:v>
                </c:pt>
                <c:pt idx="736">
                  <c:v>1.0220893333333301</c:v>
                </c:pt>
                <c:pt idx="737">
                  <c:v>1.0234780416666602</c:v>
                </c:pt>
                <c:pt idx="738">
                  <c:v>1.0248667500000002</c:v>
                </c:pt>
                <c:pt idx="739">
                  <c:v>1.0262554583333303</c:v>
                </c:pt>
                <c:pt idx="740">
                  <c:v>1.0276441666666605</c:v>
                </c:pt>
                <c:pt idx="741">
                  <c:v>1.0290328750000004</c:v>
                </c:pt>
                <c:pt idx="742">
                  <c:v>1.0304215833333306</c:v>
                </c:pt>
                <c:pt idx="743">
                  <c:v>1.0318102916666607</c:v>
                </c:pt>
                <c:pt idx="744">
                  <c:v>1.0331990000000006</c:v>
                </c:pt>
                <c:pt idx="745">
                  <c:v>1.0345877083333308</c:v>
                </c:pt>
                <c:pt idx="746">
                  <c:v>1.0359764166666601</c:v>
                </c:pt>
                <c:pt idx="747">
                  <c:v>1.037365125</c:v>
                </c:pt>
                <c:pt idx="748">
                  <c:v>1.0387538333333302</c:v>
                </c:pt>
                <c:pt idx="749">
                  <c:v>1.0401425416666603</c:v>
                </c:pt>
                <c:pt idx="750">
                  <c:v>1.0415312500000002</c:v>
                </c:pt>
                <c:pt idx="751">
                  <c:v>1.0429199583333304</c:v>
                </c:pt>
                <c:pt idx="752">
                  <c:v>1.0443086666666606</c:v>
                </c:pt>
                <c:pt idx="753">
                  <c:v>1.0456973750000005</c:v>
                </c:pt>
                <c:pt idx="754">
                  <c:v>1.0470860833333306</c:v>
                </c:pt>
                <c:pt idx="755">
                  <c:v>1.0484747916666608</c:v>
                </c:pt>
                <c:pt idx="756">
                  <c:v>1.0498635000000007</c:v>
                </c:pt>
                <c:pt idx="757">
                  <c:v>1.05125220833333</c:v>
                </c:pt>
                <c:pt idx="758">
                  <c:v>1.0526409166666602</c:v>
                </c:pt>
                <c:pt idx="759">
                  <c:v>1.0540296250000001</c:v>
                </c:pt>
                <c:pt idx="760">
                  <c:v>1.0554183333333302</c:v>
                </c:pt>
                <c:pt idx="761">
                  <c:v>1.0568070416666604</c:v>
                </c:pt>
                <c:pt idx="762">
                  <c:v>1.0581957500000003</c:v>
                </c:pt>
                <c:pt idx="763">
                  <c:v>1.0595844583333305</c:v>
                </c:pt>
                <c:pt idx="764">
                  <c:v>1.0609731666666606</c:v>
                </c:pt>
                <c:pt idx="765">
                  <c:v>1.0623618750000006</c:v>
                </c:pt>
                <c:pt idx="766">
                  <c:v>1.0637505833333307</c:v>
                </c:pt>
                <c:pt idx="767">
                  <c:v>1.06513929166666</c:v>
                </c:pt>
                <c:pt idx="768">
                  <c:v>1.0665280000000008</c:v>
                </c:pt>
                <c:pt idx="769">
                  <c:v>1.0679167083333301</c:v>
                </c:pt>
                <c:pt idx="770">
                  <c:v>1.0693054166666602</c:v>
                </c:pt>
                <c:pt idx="771">
                  <c:v>1.0706941250000002</c:v>
                </c:pt>
                <c:pt idx="772">
                  <c:v>1.0720828333333303</c:v>
                </c:pt>
                <c:pt idx="773">
                  <c:v>1.0734715416666605</c:v>
                </c:pt>
                <c:pt idx="774">
                  <c:v>1.0748602500000004</c:v>
                </c:pt>
                <c:pt idx="775">
                  <c:v>1.0762489583333306</c:v>
                </c:pt>
                <c:pt idx="776">
                  <c:v>1.0776376666666607</c:v>
                </c:pt>
                <c:pt idx="777">
                  <c:v>1.0790263750000006</c:v>
                </c:pt>
                <c:pt idx="778">
                  <c:v>1.0804150833333308</c:v>
                </c:pt>
                <c:pt idx="779">
                  <c:v>1.0818037916666601</c:v>
                </c:pt>
                <c:pt idx="780">
                  <c:v>1.0831925</c:v>
                </c:pt>
                <c:pt idx="781">
                  <c:v>1.0845812083333302</c:v>
                </c:pt>
                <c:pt idx="782">
                  <c:v>1.0859699166666603</c:v>
                </c:pt>
                <c:pt idx="783">
                  <c:v>1.0873586250000002</c:v>
                </c:pt>
                <c:pt idx="784">
                  <c:v>1.0887473333333304</c:v>
                </c:pt>
                <c:pt idx="785">
                  <c:v>1.0901360416666606</c:v>
                </c:pt>
                <c:pt idx="786">
                  <c:v>1.0915247500000005</c:v>
                </c:pt>
                <c:pt idx="787">
                  <c:v>1.0929134583333306</c:v>
                </c:pt>
                <c:pt idx="788">
                  <c:v>1.0943021666666608</c:v>
                </c:pt>
                <c:pt idx="789">
                  <c:v>1.0956908750000007</c:v>
                </c:pt>
                <c:pt idx="790">
                  <c:v>1.09707958333333</c:v>
                </c:pt>
                <c:pt idx="791">
                  <c:v>1.0984682916666602</c:v>
                </c:pt>
                <c:pt idx="792">
                  <c:v>1.0998570000000001</c:v>
                </c:pt>
                <c:pt idx="793">
                  <c:v>1.1012457083333302</c:v>
                </c:pt>
                <c:pt idx="794">
                  <c:v>1.1026344166666604</c:v>
                </c:pt>
                <c:pt idx="795">
                  <c:v>1.1040231250000003</c:v>
                </c:pt>
                <c:pt idx="796">
                  <c:v>1.1054118333333305</c:v>
                </c:pt>
                <c:pt idx="797">
                  <c:v>1.1068005416666606</c:v>
                </c:pt>
                <c:pt idx="798">
                  <c:v>1.1081892500000006</c:v>
                </c:pt>
                <c:pt idx="799">
                  <c:v>1.1095779583333307</c:v>
                </c:pt>
                <c:pt idx="800">
                  <c:v>1.11096666666666</c:v>
                </c:pt>
                <c:pt idx="801">
                  <c:v>1.1123553750000008</c:v>
                </c:pt>
                <c:pt idx="802">
                  <c:v>1.1137440833333301</c:v>
                </c:pt>
                <c:pt idx="803">
                  <c:v>1.1151327916666602</c:v>
                </c:pt>
                <c:pt idx="804">
                  <c:v>1.1165215000000002</c:v>
                </c:pt>
                <c:pt idx="805">
                  <c:v>1.1179102083333303</c:v>
                </c:pt>
                <c:pt idx="806">
                  <c:v>1.1192989166666605</c:v>
                </c:pt>
                <c:pt idx="807">
                  <c:v>1.1206876250000004</c:v>
                </c:pt>
                <c:pt idx="808">
                  <c:v>1.1220763333333306</c:v>
                </c:pt>
                <c:pt idx="809">
                  <c:v>1.1234650416666607</c:v>
                </c:pt>
                <c:pt idx="810">
                  <c:v>1.1248537500000007</c:v>
                </c:pt>
                <c:pt idx="811">
                  <c:v>1.1262424583333308</c:v>
                </c:pt>
                <c:pt idx="812">
                  <c:v>1.1276311666666601</c:v>
                </c:pt>
                <c:pt idx="813">
                  <c:v>1.129019875</c:v>
                </c:pt>
                <c:pt idx="814">
                  <c:v>1.1304085833333302</c:v>
                </c:pt>
                <c:pt idx="815">
                  <c:v>1.1317972916666603</c:v>
                </c:pt>
                <c:pt idx="816">
                  <c:v>1.1331860000000002</c:v>
                </c:pt>
                <c:pt idx="817">
                  <c:v>1.1345747083333304</c:v>
                </c:pt>
                <c:pt idx="818">
                  <c:v>1.1359634166666606</c:v>
                </c:pt>
                <c:pt idx="819">
                  <c:v>1.1373521250000005</c:v>
                </c:pt>
                <c:pt idx="820">
                  <c:v>1.1387408333333306</c:v>
                </c:pt>
                <c:pt idx="821">
                  <c:v>1.1401295416666608</c:v>
                </c:pt>
                <c:pt idx="822">
                  <c:v>1.1415182500000007</c:v>
                </c:pt>
                <c:pt idx="823">
                  <c:v>1.14290695833333</c:v>
                </c:pt>
                <c:pt idx="824">
                  <c:v>1.1442956666666602</c:v>
                </c:pt>
                <c:pt idx="825">
                  <c:v>1.1456843750000001</c:v>
                </c:pt>
                <c:pt idx="826">
                  <c:v>1.1470730833333302</c:v>
                </c:pt>
                <c:pt idx="827">
                  <c:v>1.1484617916666604</c:v>
                </c:pt>
                <c:pt idx="828">
                  <c:v>1.1498505000000003</c:v>
                </c:pt>
                <c:pt idx="829">
                  <c:v>1.1512392083333305</c:v>
                </c:pt>
                <c:pt idx="830">
                  <c:v>1.1526279166666606</c:v>
                </c:pt>
                <c:pt idx="831">
                  <c:v>1.1540166250000006</c:v>
                </c:pt>
                <c:pt idx="832">
                  <c:v>1.1554053333333307</c:v>
                </c:pt>
                <c:pt idx="833">
                  <c:v>1.15679404166666</c:v>
                </c:pt>
                <c:pt idx="834">
                  <c:v>1.1581827500000008</c:v>
                </c:pt>
                <c:pt idx="835">
                  <c:v>1.1595714583333301</c:v>
                </c:pt>
                <c:pt idx="836">
                  <c:v>1.1609601666666602</c:v>
                </c:pt>
                <c:pt idx="837">
                  <c:v>1.1623488750000002</c:v>
                </c:pt>
                <c:pt idx="838">
                  <c:v>1.1637375833333303</c:v>
                </c:pt>
                <c:pt idx="839">
                  <c:v>1.1651262916666605</c:v>
                </c:pt>
                <c:pt idx="840">
                  <c:v>1.1665150000000004</c:v>
                </c:pt>
                <c:pt idx="841">
                  <c:v>1.1679037083333306</c:v>
                </c:pt>
                <c:pt idx="842">
                  <c:v>1.1692924166666607</c:v>
                </c:pt>
                <c:pt idx="843">
                  <c:v>1.1706811250000007</c:v>
                </c:pt>
                <c:pt idx="844">
                  <c:v>1.1720698333333308</c:v>
                </c:pt>
                <c:pt idx="845">
                  <c:v>1.1734585416666601</c:v>
                </c:pt>
                <c:pt idx="846">
                  <c:v>1.17484725</c:v>
                </c:pt>
                <c:pt idx="847">
                  <c:v>1.1762359583333302</c:v>
                </c:pt>
                <c:pt idx="848">
                  <c:v>1.1776246666666603</c:v>
                </c:pt>
                <c:pt idx="849">
                  <c:v>1.1790133750000003</c:v>
                </c:pt>
                <c:pt idx="850">
                  <c:v>1.1804020833333304</c:v>
                </c:pt>
                <c:pt idx="851">
                  <c:v>1.1817907916666606</c:v>
                </c:pt>
                <c:pt idx="852">
                  <c:v>1.1831795000000005</c:v>
                </c:pt>
                <c:pt idx="853">
                  <c:v>1.1845682083333307</c:v>
                </c:pt>
                <c:pt idx="854">
                  <c:v>1.1859569166666608</c:v>
                </c:pt>
                <c:pt idx="855">
                  <c:v>1.1873456250000007</c:v>
                </c:pt>
                <c:pt idx="856">
                  <c:v>1.18873433333333</c:v>
                </c:pt>
                <c:pt idx="857">
                  <c:v>1.1901230416666602</c:v>
                </c:pt>
                <c:pt idx="858">
                  <c:v>1.1915117500000001</c:v>
                </c:pt>
                <c:pt idx="859">
                  <c:v>1.1929004583333302</c:v>
                </c:pt>
                <c:pt idx="860">
                  <c:v>1.1942891666666604</c:v>
                </c:pt>
                <c:pt idx="861">
                  <c:v>1.1956778750000003</c:v>
                </c:pt>
                <c:pt idx="862">
                  <c:v>1.1970665833333305</c:v>
                </c:pt>
                <c:pt idx="863">
                  <c:v>1.1984552916666606</c:v>
                </c:pt>
                <c:pt idx="864">
                  <c:v>1.1998440000000006</c:v>
                </c:pt>
                <c:pt idx="865">
                  <c:v>1.2012327083333307</c:v>
                </c:pt>
                <c:pt idx="866">
                  <c:v>1.20262141666666</c:v>
                </c:pt>
                <c:pt idx="867">
                  <c:v>1.2040101249999999</c:v>
                </c:pt>
                <c:pt idx="868">
                  <c:v>1.2053988333333301</c:v>
                </c:pt>
                <c:pt idx="869">
                  <c:v>1.2067875416666602</c:v>
                </c:pt>
                <c:pt idx="870">
                  <c:v>1.2081762500000002</c:v>
                </c:pt>
                <c:pt idx="871">
                  <c:v>1.2095649583333303</c:v>
                </c:pt>
                <c:pt idx="872">
                  <c:v>1.2109536666666605</c:v>
                </c:pt>
                <c:pt idx="873">
                  <c:v>1.2123423750000004</c:v>
                </c:pt>
                <c:pt idx="874">
                  <c:v>1.2137310833333306</c:v>
                </c:pt>
                <c:pt idx="875">
                  <c:v>1.2151197916666607</c:v>
                </c:pt>
                <c:pt idx="876">
                  <c:v>1.2165085000000007</c:v>
                </c:pt>
                <c:pt idx="877">
                  <c:v>1.2178972083333308</c:v>
                </c:pt>
                <c:pt idx="878">
                  <c:v>1.2192859166666601</c:v>
                </c:pt>
                <c:pt idx="879">
                  <c:v>1.220674625</c:v>
                </c:pt>
                <c:pt idx="880">
                  <c:v>1.2220633333333302</c:v>
                </c:pt>
                <c:pt idx="881">
                  <c:v>1.2234520416666603</c:v>
                </c:pt>
                <c:pt idx="882">
                  <c:v>1.2248407500000003</c:v>
                </c:pt>
                <c:pt idx="883">
                  <c:v>1.2262294583333304</c:v>
                </c:pt>
                <c:pt idx="884">
                  <c:v>1.2276181666666606</c:v>
                </c:pt>
                <c:pt idx="885">
                  <c:v>1.2290068750000005</c:v>
                </c:pt>
                <c:pt idx="886">
                  <c:v>1.2303955833333307</c:v>
                </c:pt>
                <c:pt idx="887">
                  <c:v>1.2317842916666608</c:v>
                </c:pt>
                <c:pt idx="888">
                  <c:v>1.2331730000000007</c:v>
                </c:pt>
                <c:pt idx="889">
                  <c:v>1.23456170833333</c:v>
                </c:pt>
                <c:pt idx="890">
                  <c:v>1.2359504166666602</c:v>
                </c:pt>
                <c:pt idx="891">
                  <c:v>1.2373391250000001</c:v>
                </c:pt>
                <c:pt idx="892">
                  <c:v>1.2387278333333303</c:v>
                </c:pt>
                <c:pt idx="893">
                  <c:v>1.2401165416666604</c:v>
                </c:pt>
                <c:pt idx="894">
                  <c:v>1.2415052500000003</c:v>
                </c:pt>
                <c:pt idx="895">
                  <c:v>1.2428939583333305</c:v>
                </c:pt>
                <c:pt idx="896">
                  <c:v>1.2442826666666607</c:v>
                </c:pt>
                <c:pt idx="897">
                  <c:v>1.2456713750000006</c:v>
                </c:pt>
                <c:pt idx="898">
                  <c:v>1.2470600833333307</c:v>
                </c:pt>
                <c:pt idx="899">
                  <c:v>1.24844879166666</c:v>
                </c:pt>
                <c:pt idx="900">
                  <c:v>1.2498374999999999</c:v>
                </c:pt>
                <c:pt idx="901">
                  <c:v>1.2512262083333301</c:v>
                </c:pt>
                <c:pt idx="902">
                  <c:v>1.2526149166666602</c:v>
                </c:pt>
                <c:pt idx="903">
                  <c:v>1.2540036250000002</c:v>
                </c:pt>
                <c:pt idx="904">
                  <c:v>1.2553923333333303</c:v>
                </c:pt>
                <c:pt idx="905">
                  <c:v>1.2567810416666605</c:v>
                </c:pt>
                <c:pt idx="906">
                  <c:v>1.2581697500000004</c:v>
                </c:pt>
                <c:pt idx="907">
                  <c:v>1.2595584583333306</c:v>
                </c:pt>
                <c:pt idx="908">
                  <c:v>1.2609471666666607</c:v>
                </c:pt>
                <c:pt idx="909">
                  <c:v>1.2623358750000007</c:v>
                </c:pt>
                <c:pt idx="910">
                  <c:v>1.2637245833333299</c:v>
                </c:pt>
                <c:pt idx="911">
                  <c:v>1.2651132916666601</c:v>
                </c:pt>
                <c:pt idx="912">
                  <c:v>1.266502</c:v>
                </c:pt>
                <c:pt idx="913">
                  <c:v>1.2678907083333302</c:v>
                </c:pt>
                <c:pt idx="914">
                  <c:v>1.2692794166666603</c:v>
                </c:pt>
                <c:pt idx="915">
                  <c:v>1.2706681250000003</c:v>
                </c:pt>
                <c:pt idx="916">
                  <c:v>1.2720568333333304</c:v>
                </c:pt>
                <c:pt idx="917">
                  <c:v>1.2734455416666606</c:v>
                </c:pt>
                <c:pt idx="918">
                  <c:v>1.2748342500000005</c:v>
                </c:pt>
                <c:pt idx="919">
                  <c:v>1.2762229583333307</c:v>
                </c:pt>
                <c:pt idx="920">
                  <c:v>1.2776116666666599</c:v>
                </c:pt>
                <c:pt idx="921">
                  <c:v>1.2790003750000007</c:v>
                </c:pt>
                <c:pt idx="922">
                  <c:v>1.28038908333333</c:v>
                </c:pt>
                <c:pt idx="923">
                  <c:v>1.2817777916666602</c:v>
                </c:pt>
                <c:pt idx="924">
                  <c:v>1.2831665000000001</c:v>
                </c:pt>
                <c:pt idx="925">
                  <c:v>1.2845552083333303</c:v>
                </c:pt>
                <c:pt idx="926">
                  <c:v>1.2859439166666604</c:v>
                </c:pt>
                <c:pt idx="927">
                  <c:v>1.2873326250000003</c:v>
                </c:pt>
                <c:pt idx="928">
                  <c:v>1.2887213333333305</c:v>
                </c:pt>
                <c:pt idx="929">
                  <c:v>1.2901100416666607</c:v>
                </c:pt>
                <c:pt idx="930">
                  <c:v>1.2914987500000006</c:v>
                </c:pt>
                <c:pt idx="931">
                  <c:v>1.2928874583333307</c:v>
                </c:pt>
                <c:pt idx="932">
                  <c:v>1.29427616666666</c:v>
                </c:pt>
                <c:pt idx="933">
                  <c:v>1.2956648749999999</c:v>
                </c:pt>
                <c:pt idx="934">
                  <c:v>1.2970535833333301</c:v>
                </c:pt>
                <c:pt idx="935">
                  <c:v>1.2984422916666603</c:v>
                </c:pt>
                <c:pt idx="936">
                  <c:v>1.2998310000000002</c:v>
                </c:pt>
                <c:pt idx="937">
                  <c:v>1.3012197083333303</c:v>
                </c:pt>
                <c:pt idx="938">
                  <c:v>1.3026084166666605</c:v>
                </c:pt>
                <c:pt idx="939">
                  <c:v>1.3039971250000004</c:v>
                </c:pt>
                <c:pt idx="940">
                  <c:v>1.3053858333333306</c:v>
                </c:pt>
                <c:pt idx="941">
                  <c:v>1.3067745416666607</c:v>
                </c:pt>
                <c:pt idx="942">
                  <c:v>1.3081632500000007</c:v>
                </c:pt>
                <c:pt idx="943">
                  <c:v>1.3095519583333299</c:v>
                </c:pt>
                <c:pt idx="944">
                  <c:v>1.3109406666666601</c:v>
                </c:pt>
                <c:pt idx="945">
                  <c:v>1.312329375</c:v>
                </c:pt>
                <c:pt idx="946">
                  <c:v>1.3137180833333302</c:v>
                </c:pt>
                <c:pt idx="947">
                  <c:v>1.3151067916666603</c:v>
                </c:pt>
                <c:pt idx="948">
                  <c:v>1.3164955000000003</c:v>
                </c:pt>
                <c:pt idx="949">
                  <c:v>1.3178842083333304</c:v>
                </c:pt>
                <c:pt idx="950">
                  <c:v>1.3192729166666606</c:v>
                </c:pt>
                <c:pt idx="951">
                  <c:v>1.3206616250000005</c:v>
                </c:pt>
                <c:pt idx="952">
                  <c:v>1.3220503333333307</c:v>
                </c:pt>
                <c:pt idx="953">
                  <c:v>1.3234390416666599</c:v>
                </c:pt>
                <c:pt idx="954">
                  <c:v>1.3248277500000007</c:v>
                </c:pt>
                <c:pt idx="955">
                  <c:v>1.32621645833333</c:v>
                </c:pt>
                <c:pt idx="956">
                  <c:v>1.3276051666666602</c:v>
                </c:pt>
                <c:pt idx="957">
                  <c:v>1.3289938750000001</c:v>
                </c:pt>
                <c:pt idx="958">
                  <c:v>1.3303825833333303</c:v>
                </c:pt>
                <c:pt idx="959">
                  <c:v>1.3317712916666604</c:v>
                </c:pt>
                <c:pt idx="960">
                  <c:v>1.3331600000000003</c:v>
                </c:pt>
                <c:pt idx="961">
                  <c:v>1.3345487083333305</c:v>
                </c:pt>
                <c:pt idx="962">
                  <c:v>1.3359374166666602</c:v>
                </c:pt>
                <c:pt idx="963">
                  <c:v>1.3373261250000006</c:v>
                </c:pt>
                <c:pt idx="964">
                  <c:v>1.3387148333333303</c:v>
                </c:pt>
                <c:pt idx="965">
                  <c:v>1.3401035416666605</c:v>
                </c:pt>
                <c:pt idx="966">
                  <c:v>1.3414922500000004</c:v>
                </c:pt>
                <c:pt idx="967">
                  <c:v>1.3428809583333305</c:v>
                </c:pt>
                <c:pt idx="968">
                  <c:v>1.3442696666666603</c:v>
                </c:pt>
                <c:pt idx="969">
                  <c:v>1.3456583750000002</c:v>
                </c:pt>
                <c:pt idx="970">
                  <c:v>1.3470470833333303</c:v>
                </c:pt>
                <c:pt idx="971">
                  <c:v>1.3484357916666605</c:v>
                </c:pt>
                <c:pt idx="972">
                  <c:v>1.3498245000000004</c:v>
                </c:pt>
                <c:pt idx="973">
                  <c:v>1.3512132083333306</c:v>
                </c:pt>
                <c:pt idx="974">
                  <c:v>1.3526019166666603</c:v>
                </c:pt>
                <c:pt idx="975">
                  <c:v>1.3539906250000002</c:v>
                </c:pt>
                <c:pt idx="976">
                  <c:v>1.3553793333333304</c:v>
                </c:pt>
                <c:pt idx="977">
                  <c:v>1.3567680416666605</c:v>
                </c:pt>
                <c:pt idx="978">
                  <c:v>1.3581567500000005</c:v>
                </c:pt>
                <c:pt idx="979">
                  <c:v>1.3595454583333302</c:v>
                </c:pt>
                <c:pt idx="980">
                  <c:v>1.3609341666666603</c:v>
                </c:pt>
                <c:pt idx="981">
                  <c:v>1.3623228750000003</c:v>
                </c:pt>
                <c:pt idx="982">
                  <c:v>1.3637115833333304</c:v>
                </c:pt>
                <c:pt idx="983">
                  <c:v>1.3651002916666606</c:v>
                </c:pt>
                <c:pt idx="984">
                  <c:v>1.3664890000000005</c:v>
                </c:pt>
                <c:pt idx="985">
                  <c:v>1.3678777083333302</c:v>
                </c:pt>
                <c:pt idx="986">
                  <c:v>1.3692664166666604</c:v>
                </c:pt>
                <c:pt idx="987">
                  <c:v>1.3706551250000003</c:v>
                </c:pt>
                <c:pt idx="988">
                  <c:v>1.3720438333333305</c:v>
                </c:pt>
                <c:pt idx="989">
                  <c:v>1.3734325416666602</c:v>
                </c:pt>
                <c:pt idx="990">
                  <c:v>1.3748212500000005</c:v>
                </c:pt>
                <c:pt idx="991">
                  <c:v>1.3762099583333303</c:v>
                </c:pt>
                <c:pt idx="992">
                  <c:v>1.3775986666666604</c:v>
                </c:pt>
                <c:pt idx="993">
                  <c:v>1.3789873750000003</c:v>
                </c:pt>
                <c:pt idx="994">
                  <c:v>1.3803760833333305</c:v>
                </c:pt>
                <c:pt idx="995">
                  <c:v>1.3817647916666602</c:v>
                </c:pt>
                <c:pt idx="996">
                  <c:v>1.3831535000000006</c:v>
                </c:pt>
                <c:pt idx="997">
                  <c:v>1.3845422083333303</c:v>
                </c:pt>
                <c:pt idx="998">
                  <c:v>1.3859309166666605</c:v>
                </c:pt>
                <c:pt idx="999">
                  <c:v>1.3873196250000004</c:v>
                </c:pt>
                <c:pt idx="1000">
                  <c:v>1.3887083333333305</c:v>
                </c:pt>
                <c:pt idx="1001">
                  <c:v>1.3900970416666603</c:v>
                </c:pt>
                <c:pt idx="1002">
                  <c:v>1.3914857500000002</c:v>
                </c:pt>
                <c:pt idx="1003">
                  <c:v>1.3928744583333303</c:v>
                </c:pt>
                <c:pt idx="1004">
                  <c:v>1.3942631666666605</c:v>
                </c:pt>
                <c:pt idx="1005">
                  <c:v>1.3956518750000004</c:v>
                </c:pt>
                <c:pt idx="1006">
                  <c:v>1.3970405833333306</c:v>
                </c:pt>
                <c:pt idx="1007">
                  <c:v>1.3984292916666603</c:v>
                </c:pt>
                <c:pt idx="1008">
                  <c:v>1.3998180000000002</c:v>
                </c:pt>
                <c:pt idx="1009">
                  <c:v>1.4012067083333304</c:v>
                </c:pt>
                <c:pt idx="1010">
                  <c:v>1.4025954166666605</c:v>
                </c:pt>
                <c:pt idx="1011">
                  <c:v>1.4039841250000005</c:v>
                </c:pt>
                <c:pt idx="1012">
                  <c:v>1.4053728333333302</c:v>
                </c:pt>
                <c:pt idx="1013">
                  <c:v>1.4067615416666603</c:v>
                </c:pt>
                <c:pt idx="1014">
                  <c:v>1.4081502500000003</c:v>
                </c:pt>
                <c:pt idx="1015">
                  <c:v>1.4095389583333304</c:v>
                </c:pt>
                <c:pt idx="1016">
                  <c:v>1.4109276666666606</c:v>
                </c:pt>
                <c:pt idx="1017">
                  <c:v>1.4123163750000005</c:v>
                </c:pt>
                <c:pt idx="1018">
                  <c:v>1.4137050833333302</c:v>
                </c:pt>
                <c:pt idx="1019">
                  <c:v>1.4150937916666604</c:v>
                </c:pt>
                <c:pt idx="1020">
                  <c:v>1.4164825000000003</c:v>
                </c:pt>
                <c:pt idx="1021">
                  <c:v>1.4178712083333305</c:v>
                </c:pt>
                <c:pt idx="1022">
                  <c:v>1.4192599166666602</c:v>
                </c:pt>
                <c:pt idx="1023">
                  <c:v>1.4206486250000006</c:v>
                </c:pt>
                <c:pt idx="1024">
                  <c:v>1.4220373333333303</c:v>
                </c:pt>
                <c:pt idx="1025">
                  <c:v>1.4234260416666604</c:v>
                </c:pt>
                <c:pt idx="1026">
                  <c:v>1.4248147500000004</c:v>
                </c:pt>
                <c:pt idx="1027">
                  <c:v>1.4262034583333305</c:v>
                </c:pt>
                <c:pt idx="1028">
                  <c:v>1.4275921666666602</c:v>
                </c:pt>
                <c:pt idx="1029">
                  <c:v>1.4289808750000006</c:v>
                </c:pt>
                <c:pt idx="1030">
                  <c:v>1.4303695833333303</c:v>
                </c:pt>
                <c:pt idx="1031">
                  <c:v>1.4317582916666605</c:v>
                </c:pt>
                <c:pt idx="1032">
                  <c:v>1.4331470000000004</c:v>
                </c:pt>
                <c:pt idx="1033">
                  <c:v>1.4345357083333306</c:v>
                </c:pt>
                <c:pt idx="1034">
                  <c:v>1.4359244166666603</c:v>
                </c:pt>
                <c:pt idx="1035">
                  <c:v>1.4373131250000002</c:v>
                </c:pt>
                <c:pt idx="1036">
                  <c:v>1.4387018333333303</c:v>
                </c:pt>
                <c:pt idx="1037">
                  <c:v>1.4400905416666605</c:v>
                </c:pt>
                <c:pt idx="1038">
                  <c:v>1.4414792500000004</c:v>
                </c:pt>
                <c:pt idx="1039">
                  <c:v>1.4428679583333306</c:v>
                </c:pt>
                <c:pt idx="1040">
                  <c:v>1.4442566666666603</c:v>
                </c:pt>
                <c:pt idx="1041">
                  <c:v>1.4456453750000002</c:v>
                </c:pt>
                <c:pt idx="1042">
                  <c:v>1.4470340833333304</c:v>
                </c:pt>
                <c:pt idx="1043">
                  <c:v>1.4484227916666605</c:v>
                </c:pt>
                <c:pt idx="1044">
                  <c:v>1.4498115000000005</c:v>
                </c:pt>
                <c:pt idx="1045">
                  <c:v>1.4512002083333302</c:v>
                </c:pt>
                <c:pt idx="1046">
                  <c:v>1.4525889166666603</c:v>
                </c:pt>
                <c:pt idx="1047">
                  <c:v>1.4539776250000003</c:v>
                </c:pt>
                <c:pt idx="1048">
                  <c:v>1.4553663333333304</c:v>
                </c:pt>
                <c:pt idx="1049">
                  <c:v>1.4567550416666606</c:v>
                </c:pt>
                <c:pt idx="1050">
                  <c:v>1.4581437500000005</c:v>
                </c:pt>
                <c:pt idx="1051">
                  <c:v>1.4595324583333302</c:v>
                </c:pt>
                <c:pt idx="1052">
                  <c:v>1.4609211666666604</c:v>
                </c:pt>
                <c:pt idx="1053">
                  <c:v>1.4623098750000003</c:v>
                </c:pt>
                <c:pt idx="1054">
                  <c:v>1.4636985833333305</c:v>
                </c:pt>
                <c:pt idx="1055">
                  <c:v>1.4650872916666602</c:v>
                </c:pt>
                <c:pt idx="1056">
                  <c:v>1.4664760000000006</c:v>
                </c:pt>
                <c:pt idx="1057">
                  <c:v>1.4678647083333303</c:v>
                </c:pt>
                <c:pt idx="1058">
                  <c:v>1.4692534166666604</c:v>
                </c:pt>
                <c:pt idx="1059">
                  <c:v>1.4706421250000004</c:v>
                </c:pt>
                <c:pt idx="1060">
                  <c:v>1.4720308333333305</c:v>
                </c:pt>
                <c:pt idx="1061">
                  <c:v>1.4734195416666602</c:v>
                </c:pt>
                <c:pt idx="1062">
                  <c:v>1.4748082500000002</c:v>
                </c:pt>
                <c:pt idx="1063">
                  <c:v>1.4761969583333303</c:v>
                </c:pt>
                <c:pt idx="1064">
                  <c:v>1.4775856666666605</c:v>
                </c:pt>
                <c:pt idx="1065">
                  <c:v>1.4789743750000004</c:v>
                </c:pt>
                <c:pt idx="1066">
                  <c:v>1.4803630833333306</c:v>
                </c:pt>
                <c:pt idx="1067">
                  <c:v>1.4817517916666603</c:v>
                </c:pt>
                <c:pt idx="1068">
                  <c:v>1.4831405000000002</c:v>
                </c:pt>
                <c:pt idx="1069">
                  <c:v>1.4845292083333304</c:v>
                </c:pt>
                <c:pt idx="1070">
                  <c:v>1.4859179166666605</c:v>
                </c:pt>
                <c:pt idx="1071">
                  <c:v>1.4873066250000004</c:v>
                </c:pt>
                <c:pt idx="1072">
                  <c:v>1.4886953333333306</c:v>
                </c:pt>
                <c:pt idx="1073">
                  <c:v>1.4900840416666603</c:v>
                </c:pt>
                <c:pt idx="1074">
                  <c:v>1.4914727500000002</c:v>
                </c:pt>
                <c:pt idx="1075">
                  <c:v>1.4928614583333304</c:v>
                </c:pt>
                <c:pt idx="1076">
                  <c:v>1.4942501666666606</c:v>
                </c:pt>
                <c:pt idx="1077">
                  <c:v>1.4956388750000005</c:v>
                </c:pt>
                <c:pt idx="1078">
                  <c:v>1.4970275833333302</c:v>
                </c:pt>
                <c:pt idx="1079">
                  <c:v>1.4984162916666603</c:v>
                </c:pt>
                <c:pt idx="1080">
                  <c:v>1.4998050000000003</c:v>
                </c:pt>
                <c:pt idx="1081">
                  <c:v>1.5011937083333304</c:v>
                </c:pt>
                <c:pt idx="1082">
                  <c:v>1.5025824166666606</c:v>
                </c:pt>
                <c:pt idx="1083">
                  <c:v>1.5039711250000005</c:v>
                </c:pt>
                <c:pt idx="1084">
                  <c:v>1.5053598333333302</c:v>
                </c:pt>
                <c:pt idx="1085">
                  <c:v>1.5067485416666604</c:v>
                </c:pt>
                <c:pt idx="1086">
                  <c:v>1.5081372500000003</c:v>
                </c:pt>
                <c:pt idx="1087">
                  <c:v>1.5095259583333305</c:v>
                </c:pt>
                <c:pt idx="1088">
                  <c:v>1.5109146666666602</c:v>
                </c:pt>
                <c:pt idx="1089">
                  <c:v>1.5123033750000006</c:v>
                </c:pt>
                <c:pt idx="1090">
                  <c:v>1.5136920833333303</c:v>
                </c:pt>
                <c:pt idx="1091">
                  <c:v>1.5150807916666604</c:v>
                </c:pt>
                <c:pt idx="1092">
                  <c:v>1.5164695000000004</c:v>
                </c:pt>
                <c:pt idx="1093">
                  <c:v>1.5178582083333305</c:v>
                </c:pt>
                <c:pt idx="1094">
                  <c:v>1.5192469166666602</c:v>
                </c:pt>
                <c:pt idx="1095">
                  <c:v>1.5206356250000002</c:v>
                </c:pt>
                <c:pt idx="1096">
                  <c:v>1.5220243333333303</c:v>
                </c:pt>
                <c:pt idx="1097">
                  <c:v>1.5234130416666605</c:v>
                </c:pt>
                <c:pt idx="1098">
                  <c:v>1.5248017500000004</c:v>
                </c:pt>
                <c:pt idx="1099">
                  <c:v>1.5261904583333306</c:v>
                </c:pt>
                <c:pt idx="1100">
                  <c:v>1.5275791666666603</c:v>
                </c:pt>
                <c:pt idx="1101">
                  <c:v>1.5289678750000002</c:v>
                </c:pt>
                <c:pt idx="1102">
                  <c:v>1.5303565833333304</c:v>
                </c:pt>
                <c:pt idx="1103">
                  <c:v>1.5317452916666605</c:v>
                </c:pt>
                <c:pt idx="1104">
                  <c:v>1.5331340000000004</c:v>
                </c:pt>
                <c:pt idx="1105">
                  <c:v>1.5345227083333302</c:v>
                </c:pt>
                <c:pt idx="1106">
                  <c:v>1.5359114166666603</c:v>
                </c:pt>
                <c:pt idx="1107">
                  <c:v>1.5373001250000002</c:v>
                </c:pt>
                <c:pt idx="1108">
                  <c:v>1.5386888333333304</c:v>
                </c:pt>
                <c:pt idx="1109">
                  <c:v>1.5400775416666606</c:v>
                </c:pt>
                <c:pt idx="1110">
                  <c:v>1.5414662500000005</c:v>
                </c:pt>
                <c:pt idx="1111">
                  <c:v>1.5428549583333302</c:v>
                </c:pt>
                <c:pt idx="1112">
                  <c:v>1.5442436666666604</c:v>
                </c:pt>
                <c:pt idx="1113">
                  <c:v>1.5456323750000003</c:v>
                </c:pt>
                <c:pt idx="1114">
                  <c:v>1.5470210833333304</c:v>
                </c:pt>
                <c:pt idx="1115">
                  <c:v>1.5484097916666602</c:v>
                </c:pt>
                <c:pt idx="1116">
                  <c:v>1.5497985000000005</c:v>
                </c:pt>
                <c:pt idx="1117">
                  <c:v>1.5511872083333302</c:v>
                </c:pt>
                <c:pt idx="1118">
                  <c:v>1.5525759166666604</c:v>
                </c:pt>
                <c:pt idx="1119">
                  <c:v>1.5539646250000003</c:v>
                </c:pt>
                <c:pt idx="1120">
                  <c:v>1.5553533333333305</c:v>
                </c:pt>
                <c:pt idx="1121">
                  <c:v>1.5567420416666602</c:v>
                </c:pt>
                <c:pt idx="1122">
                  <c:v>1.5581307500000006</c:v>
                </c:pt>
                <c:pt idx="1123">
                  <c:v>1.5595194583333303</c:v>
                </c:pt>
                <c:pt idx="1124">
                  <c:v>1.5609081666666604</c:v>
                </c:pt>
                <c:pt idx="1125">
                  <c:v>1.5622968750000004</c:v>
                </c:pt>
                <c:pt idx="1126">
                  <c:v>1.5636855833333305</c:v>
                </c:pt>
                <c:pt idx="1127">
                  <c:v>1.5650742916666602</c:v>
                </c:pt>
                <c:pt idx="1128">
                  <c:v>1.5664630000000002</c:v>
                </c:pt>
                <c:pt idx="1129">
                  <c:v>1.5678517083333303</c:v>
                </c:pt>
                <c:pt idx="1130">
                  <c:v>1.5692404166666605</c:v>
                </c:pt>
                <c:pt idx="1131">
                  <c:v>1.5706291250000004</c:v>
                </c:pt>
                <c:pt idx="1132">
                  <c:v>1.5720178333333306</c:v>
                </c:pt>
                <c:pt idx="1133">
                  <c:v>1.5734065416666603</c:v>
                </c:pt>
                <c:pt idx="1134">
                  <c:v>1.5747952500000002</c:v>
                </c:pt>
                <c:pt idx="1135">
                  <c:v>1.5761839583333304</c:v>
                </c:pt>
                <c:pt idx="1136">
                  <c:v>1.5775726666666605</c:v>
                </c:pt>
                <c:pt idx="1137">
                  <c:v>1.5789613750000004</c:v>
                </c:pt>
                <c:pt idx="1138">
                  <c:v>1.5803500833333302</c:v>
                </c:pt>
                <c:pt idx="1139">
                  <c:v>1.5817387916666603</c:v>
                </c:pt>
                <c:pt idx="1140">
                  <c:v>1.5831275000000002</c:v>
                </c:pt>
                <c:pt idx="1141">
                  <c:v>1.5845162083333304</c:v>
                </c:pt>
                <c:pt idx="1142">
                  <c:v>1.5859049166666606</c:v>
                </c:pt>
                <c:pt idx="1143">
                  <c:v>1.5872936250000005</c:v>
                </c:pt>
                <c:pt idx="1144">
                  <c:v>1.5886823333333302</c:v>
                </c:pt>
                <c:pt idx="1145">
                  <c:v>1.5900710416666604</c:v>
                </c:pt>
                <c:pt idx="1146">
                  <c:v>1.5914597500000003</c:v>
                </c:pt>
                <c:pt idx="1147">
                  <c:v>1.5928484583333304</c:v>
                </c:pt>
                <c:pt idx="1148">
                  <c:v>1.5942371666666602</c:v>
                </c:pt>
                <c:pt idx="1149">
                  <c:v>1.5956258750000005</c:v>
                </c:pt>
                <c:pt idx="1150">
                  <c:v>1.5970145833333302</c:v>
                </c:pt>
                <c:pt idx="1151">
                  <c:v>1.5984032916666604</c:v>
                </c:pt>
                <c:pt idx="1152">
                  <c:v>1.5997920000000003</c:v>
                </c:pt>
                <c:pt idx="1153">
                  <c:v>1.6011807083333305</c:v>
                </c:pt>
                <c:pt idx="1154">
                  <c:v>1.6025694166666602</c:v>
                </c:pt>
                <c:pt idx="1155">
                  <c:v>1.6039581250000006</c:v>
                </c:pt>
                <c:pt idx="1156">
                  <c:v>1.6053468333333303</c:v>
                </c:pt>
                <c:pt idx="1157">
                  <c:v>1.6067355416666604</c:v>
                </c:pt>
                <c:pt idx="1158">
                  <c:v>1.6081242500000004</c:v>
                </c:pt>
                <c:pt idx="1159">
                  <c:v>1.6095129583333305</c:v>
                </c:pt>
                <c:pt idx="1160">
                  <c:v>1.6109016666666602</c:v>
                </c:pt>
                <c:pt idx="1161">
                  <c:v>1.6122903750000002</c:v>
                </c:pt>
                <c:pt idx="1162">
                  <c:v>1.6136790833333303</c:v>
                </c:pt>
                <c:pt idx="1163">
                  <c:v>1.6150677916666605</c:v>
                </c:pt>
                <c:pt idx="1164">
                  <c:v>1.6164565000000004</c:v>
                </c:pt>
                <c:pt idx="1165">
                  <c:v>1.6178452083333306</c:v>
                </c:pt>
                <c:pt idx="1166">
                  <c:v>1.6192339166666603</c:v>
                </c:pt>
                <c:pt idx="1167">
                  <c:v>1.6206226250000002</c:v>
                </c:pt>
                <c:pt idx="1168">
                  <c:v>1.6220113333333304</c:v>
                </c:pt>
                <c:pt idx="1169">
                  <c:v>1.6234000416666605</c:v>
                </c:pt>
                <c:pt idx="1170">
                  <c:v>1.6247887500000004</c:v>
                </c:pt>
                <c:pt idx="1171">
                  <c:v>1.6261774583333302</c:v>
                </c:pt>
                <c:pt idx="1172">
                  <c:v>1.6275661666666603</c:v>
                </c:pt>
                <c:pt idx="1173">
                  <c:v>1.6289548750000002</c:v>
                </c:pt>
                <c:pt idx="1174">
                  <c:v>1.6303435833333304</c:v>
                </c:pt>
                <c:pt idx="1175">
                  <c:v>1.6317322916666606</c:v>
                </c:pt>
                <c:pt idx="1176">
                  <c:v>1.6331210000000005</c:v>
                </c:pt>
                <c:pt idx="1177">
                  <c:v>1.6345097083333302</c:v>
                </c:pt>
                <c:pt idx="1178">
                  <c:v>1.6358984166666604</c:v>
                </c:pt>
                <c:pt idx="1179">
                  <c:v>1.6372871250000003</c:v>
                </c:pt>
                <c:pt idx="1180">
                  <c:v>1.6386758333333304</c:v>
                </c:pt>
                <c:pt idx="1181">
                  <c:v>1.6400645416666602</c:v>
                </c:pt>
                <c:pt idx="1182">
                  <c:v>1.6414532500000005</c:v>
                </c:pt>
                <c:pt idx="1183">
                  <c:v>1.6428419583333302</c:v>
                </c:pt>
                <c:pt idx="1184">
                  <c:v>1.6442306666666604</c:v>
                </c:pt>
                <c:pt idx="1185">
                  <c:v>1.6456193750000003</c:v>
                </c:pt>
                <c:pt idx="1186">
                  <c:v>1.6470080833333305</c:v>
                </c:pt>
                <c:pt idx="1187">
                  <c:v>1.6483967916666602</c:v>
                </c:pt>
                <c:pt idx="1188">
                  <c:v>1.6497855000000006</c:v>
                </c:pt>
                <c:pt idx="1189">
                  <c:v>1.6511742083333303</c:v>
                </c:pt>
                <c:pt idx="1190">
                  <c:v>1.6525629166666604</c:v>
                </c:pt>
                <c:pt idx="1191">
                  <c:v>1.6539516250000004</c:v>
                </c:pt>
                <c:pt idx="1192">
                  <c:v>1.6553403333333305</c:v>
                </c:pt>
                <c:pt idx="1193">
                  <c:v>1.6567290416666602</c:v>
                </c:pt>
                <c:pt idx="1194">
                  <c:v>1.6581177500000002</c:v>
                </c:pt>
                <c:pt idx="1195">
                  <c:v>1.6595064583333303</c:v>
                </c:pt>
                <c:pt idx="1196">
                  <c:v>1.6608951666666605</c:v>
                </c:pt>
                <c:pt idx="1197">
                  <c:v>1.6622838750000004</c:v>
                </c:pt>
                <c:pt idx="1198">
                  <c:v>1.6636725833333306</c:v>
                </c:pt>
                <c:pt idx="1199">
                  <c:v>1.6650612916666603</c:v>
                </c:pt>
                <c:pt idx="1200">
                  <c:v>1.6664500000000002</c:v>
                </c:pt>
                <c:pt idx="1201">
                  <c:v>1.6678387083333304</c:v>
                </c:pt>
                <c:pt idx="1202">
                  <c:v>1.6692274166666605</c:v>
                </c:pt>
                <c:pt idx="1203">
                  <c:v>1.6706161250000005</c:v>
                </c:pt>
                <c:pt idx="1204">
                  <c:v>1.6720048333333302</c:v>
                </c:pt>
                <c:pt idx="1205">
                  <c:v>1.6733935416666603</c:v>
                </c:pt>
                <c:pt idx="1206">
                  <c:v>1.6747822500000002</c:v>
                </c:pt>
                <c:pt idx="1207">
                  <c:v>1.6761709583333304</c:v>
                </c:pt>
                <c:pt idx="1208">
                  <c:v>1.6775596666666606</c:v>
                </c:pt>
                <c:pt idx="1209">
                  <c:v>1.6789483750000005</c:v>
                </c:pt>
                <c:pt idx="1210">
                  <c:v>1.6803370833333302</c:v>
                </c:pt>
                <c:pt idx="1211">
                  <c:v>1.6817257916666604</c:v>
                </c:pt>
                <c:pt idx="1212">
                  <c:v>1.6831145000000003</c:v>
                </c:pt>
                <c:pt idx="1213">
                  <c:v>1.6845032083333304</c:v>
                </c:pt>
                <c:pt idx="1214">
                  <c:v>1.6858919166666602</c:v>
                </c:pt>
                <c:pt idx="1215">
                  <c:v>1.6872806250000005</c:v>
                </c:pt>
                <c:pt idx="1216">
                  <c:v>1.6886693333333302</c:v>
                </c:pt>
                <c:pt idx="1217">
                  <c:v>1.6900580416666604</c:v>
                </c:pt>
                <c:pt idx="1218">
                  <c:v>1.6914467500000003</c:v>
                </c:pt>
                <c:pt idx="1219">
                  <c:v>1.6928354583333305</c:v>
                </c:pt>
                <c:pt idx="1220">
                  <c:v>1.6942241666666602</c:v>
                </c:pt>
                <c:pt idx="1221">
                  <c:v>1.6956128750000006</c:v>
                </c:pt>
                <c:pt idx="1222">
                  <c:v>1.6970015833333303</c:v>
                </c:pt>
                <c:pt idx="1223">
                  <c:v>1.6983902916666604</c:v>
                </c:pt>
                <c:pt idx="1224">
                  <c:v>1.6997790000000004</c:v>
                </c:pt>
                <c:pt idx="1225">
                  <c:v>1.7011677083333305</c:v>
                </c:pt>
                <c:pt idx="1226">
                  <c:v>1.7025564166666602</c:v>
                </c:pt>
                <c:pt idx="1227">
                  <c:v>1.7039451250000002</c:v>
                </c:pt>
                <c:pt idx="1228">
                  <c:v>1.7053338333333303</c:v>
                </c:pt>
                <c:pt idx="1229">
                  <c:v>1.7067225416666605</c:v>
                </c:pt>
                <c:pt idx="1230">
                  <c:v>1.7081112500000004</c:v>
                </c:pt>
                <c:pt idx="1231">
                  <c:v>1.7094999583333306</c:v>
                </c:pt>
                <c:pt idx="1232">
                  <c:v>1.7108886666666603</c:v>
                </c:pt>
                <c:pt idx="1233">
                  <c:v>1.7122773750000002</c:v>
                </c:pt>
                <c:pt idx="1234">
                  <c:v>1.7136660833333304</c:v>
                </c:pt>
                <c:pt idx="1235">
                  <c:v>1.7150547916666605</c:v>
                </c:pt>
                <c:pt idx="1236">
                  <c:v>1.7164435000000005</c:v>
                </c:pt>
                <c:pt idx="1237">
                  <c:v>1.7178322083333302</c:v>
                </c:pt>
                <c:pt idx="1238">
                  <c:v>1.7192209166666603</c:v>
                </c:pt>
                <c:pt idx="1239">
                  <c:v>1.7206096250000003</c:v>
                </c:pt>
                <c:pt idx="1240">
                  <c:v>1.7219983333333304</c:v>
                </c:pt>
                <c:pt idx="1241">
                  <c:v>1.7233870416666606</c:v>
                </c:pt>
                <c:pt idx="1242">
                  <c:v>1.7247757500000005</c:v>
                </c:pt>
                <c:pt idx="1243">
                  <c:v>1.7261644583333302</c:v>
                </c:pt>
                <c:pt idx="1244">
                  <c:v>1.7275531666666604</c:v>
                </c:pt>
                <c:pt idx="1245">
                  <c:v>1.7289418750000003</c:v>
                </c:pt>
                <c:pt idx="1246">
                  <c:v>1.7303305833333305</c:v>
                </c:pt>
                <c:pt idx="1247">
                  <c:v>1.7317192916666602</c:v>
                </c:pt>
                <c:pt idx="1248">
                  <c:v>1.7331080000000005</c:v>
                </c:pt>
                <c:pt idx="1249">
                  <c:v>1.7344967083333303</c:v>
                </c:pt>
                <c:pt idx="1250">
                  <c:v>1.7358854166666604</c:v>
                </c:pt>
                <c:pt idx="1251">
                  <c:v>1.7372741250000003</c:v>
                </c:pt>
                <c:pt idx="1252">
                  <c:v>1.7386628333333305</c:v>
                </c:pt>
                <c:pt idx="1253">
                  <c:v>1.7400515416666602</c:v>
                </c:pt>
                <c:pt idx="1254">
                  <c:v>1.7414402500000006</c:v>
                </c:pt>
                <c:pt idx="1255">
                  <c:v>1.7428289583333303</c:v>
                </c:pt>
                <c:pt idx="1256">
                  <c:v>1.7442176666666604</c:v>
                </c:pt>
                <c:pt idx="1257">
                  <c:v>1.7456063750000004</c:v>
                </c:pt>
                <c:pt idx="1258">
                  <c:v>1.7469950833333305</c:v>
                </c:pt>
                <c:pt idx="1259">
                  <c:v>1.7483837916666602</c:v>
                </c:pt>
                <c:pt idx="1260">
                  <c:v>1.7497725000000002</c:v>
                </c:pt>
                <c:pt idx="1261">
                  <c:v>1.7511612083333303</c:v>
                </c:pt>
                <c:pt idx="1262">
                  <c:v>1.7525499166666605</c:v>
                </c:pt>
                <c:pt idx="1263">
                  <c:v>1.7539386250000004</c:v>
                </c:pt>
                <c:pt idx="1264">
                  <c:v>1.7553273333333306</c:v>
                </c:pt>
                <c:pt idx="1265">
                  <c:v>1.7567160416666603</c:v>
                </c:pt>
                <c:pt idx="1266">
                  <c:v>1.7581047500000002</c:v>
                </c:pt>
                <c:pt idx="1267">
                  <c:v>1.7594934583333304</c:v>
                </c:pt>
                <c:pt idx="1268">
                  <c:v>1.7608821666666605</c:v>
                </c:pt>
                <c:pt idx="1269">
                  <c:v>1.7622708750000005</c:v>
                </c:pt>
                <c:pt idx="1270">
                  <c:v>1.7636595833333302</c:v>
                </c:pt>
                <c:pt idx="1271">
                  <c:v>1.7650482916666603</c:v>
                </c:pt>
                <c:pt idx="1272">
                  <c:v>1.7664370000000003</c:v>
                </c:pt>
                <c:pt idx="1273">
                  <c:v>1.7678257083333304</c:v>
                </c:pt>
                <c:pt idx="1274">
                  <c:v>1.7692144166666606</c:v>
                </c:pt>
                <c:pt idx="1275">
                  <c:v>1.7706031250000005</c:v>
                </c:pt>
                <c:pt idx="1276">
                  <c:v>1.7719918333333302</c:v>
                </c:pt>
                <c:pt idx="1277">
                  <c:v>1.7733805416666604</c:v>
                </c:pt>
                <c:pt idx="1278">
                  <c:v>1.7747692500000003</c:v>
                </c:pt>
                <c:pt idx="1279">
                  <c:v>1.7761579583333305</c:v>
                </c:pt>
                <c:pt idx="1280">
                  <c:v>1.7775466666666602</c:v>
                </c:pt>
                <c:pt idx="1281">
                  <c:v>1.7789353750000005</c:v>
                </c:pt>
                <c:pt idx="1282">
                  <c:v>1.7803240833333303</c:v>
                </c:pt>
                <c:pt idx="1283">
                  <c:v>1.7817127916666604</c:v>
                </c:pt>
                <c:pt idx="1284">
                  <c:v>1.7831015000000003</c:v>
                </c:pt>
                <c:pt idx="1285">
                  <c:v>1.7844902083333305</c:v>
                </c:pt>
                <c:pt idx="1286">
                  <c:v>1.7858789166666602</c:v>
                </c:pt>
                <c:pt idx="1287">
                  <c:v>1.7872676250000006</c:v>
                </c:pt>
                <c:pt idx="1288">
                  <c:v>1.7886563333333303</c:v>
                </c:pt>
                <c:pt idx="1289">
                  <c:v>1.7900450416666605</c:v>
                </c:pt>
                <c:pt idx="1290">
                  <c:v>1.7914337500000004</c:v>
                </c:pt>
                <c:pt idx="1291">
                  <c:v>1.7928224583333305</c:v>
                </c:pt>
                <c:pt idx="1292">
                  <c:v>1.7942111666666603</c:v>
                </c:pt>
                <c:pt idx="1293">
                  <c:v>1.7955998750000002</c:v>
                </c:pt>
                <c:pt idx="1294">
                  <c:v>1.7969885833333303</c:v>
                </c:pt>
                <c:pt idx="1295">
                  <c:v>1.7983772916666605</c:v>
                </c:pt>
                <c:pt idx="1296">
                  <c:v>1.7997660000000004</c:v>
                </c:pt>
                <c:pt idx="1297">
                  <c:v>1.8011547083333306</c:v>
                </c:pt>
                <c:pt idx="1298">
                  <c:v>1.8025434166666603</c:v>
                </c:pt>
                <c:pt idx="1299">
                  <c:v>1.8039321250000002</c:v>
                </c:pt>
                <c:pt idx="1300">
                  <c:v>1.8053208333333304</c:v>
                </c:pt>
                <c:pt idx="1301">
                  <c:v>1.8067095416666605</c:v>
                </c:pt>
                <c:pt idx="1302">
                  <c:v>1.8080982500000005</c:v>
                </c:pt>
                <c:pt idx="1303">
                  <c:v>1.8094869583333302</c:v>
                </c:pt>
                <c:pt idx="1304">
                  <c:v>1.8108756666666603</c:v>
                </c:pt>
                <c:pt idx="1305">
                  <c:v>1.8122643750000003</c:v>
                </c:pt>
                <c:pt idx="1306">
                  <c:v>1.8136530833333304</c:v>
                </c:pt>
                <c:pt idx="1307">
                  <c:v>1.8150417916666606</c:v>
                </c:pt>
                <c:pt idx="1308">
                  <c:v>1.8164305000000005</c:v>
                </c:pt>
                <c:pt idx="1309">
                  <c:v>1.8178192083333302</c:v>
                </c:pt>
                <c:pt idx="1310">
                  <c:v>1.8192079166666604</c:v>
                </c:pt>
                <c:pt idx="1311">
                  <c:v>1.8205966250000003</c:v>
                </c:pt>
                <c:pt idx="1312">
                  <c:v>1.8219853333333305</c:v>
                </c:pt>
                <c:pt idx="1313">
                  <c:v>1.8233740416666602</c:v>
                </c:pt>
                <c:pt idx="1314">
                  <c:v>1.8247627500000005</c:v>
                </c:pt>
                <c:pt idx="1315">
                  <c:v>1.8261514583333303</c:v>
                </c:pt>
                <c:pt idx="1316">
                  <c:v>1.8275401666666604</c:v>
                </c:pt>
                <c:pt idx="1317">
                  <c:v>1.8289288750000003</c:v>
                </c:pt>
                <c:pt idx="1318">
                  <c:v>1.8303175833333305</c:v>
                </c:pt>
                <c:pt idx="1319">
                  <c:v>1.8317062916666602</c:v>
                </c:pt>
                <c:pt idx="1320">
                  <c:v>1.8330950000000006</c:v>
                </c:pt>
                <c:pt idx="1321">
                  <c:v>1.8344837083333303</c:v>
                </c:pt>
                <c:pt idx="1322">
                  <c:v>1.8358724166666605</c:v>
                </c:pt>
                <c:pt idx="1323">
                  <c:v>1.8372611250000004</c:v>
                </c:pt>
                <c:pt idx="1324">
                  <c:v>1.8386498333333305</c:v>
                </c:pt>
                <c:pt idx="1325">
                  <c:v>1.8400385416666603</c:v>
                </c:pt>
                <c:pt idx="1326">
                  <c:v>1.8414272500000002</c:v>
                </c:pt>
                <c:pt idx="1327">
                  <c:v>1.8428159583333303</c:v>
                </c:pt>
                <c:pt idx="1328">
                  <c:v>1.8442046666666605</c:v>
                </c:pt>
                <c:pt idx="1329">
                  <c:v>1.8455933750000004</c:v>
                </c:pt>
                <c:pt idx="1330">
                  <c:v>1.8469820833333306</c:v>
                </c:pt>
                <c:pt idx="1331">
                  <c:v>1.8483707916666603</c:v>
                </c:pt>
                <c:pt idx="1332">
                  <c:v>1.8497595000000002</c:v>
                </c:pt>
                <c:pt idx="1333">
                  <c:v>1.8511482083333304</c:v>
                </c:pt>
                <c:pt idx="1334">
                  <c:v>1.8525369166666605</c:v>
                </c:pt>
                <c:pt idx="1335">
                  <c:v>1.8539256250000005</c:v>
                </c:pt>
                <c:pt idx="1336">
                  <c:v>1.8553143333333302</c:v>
                </c:pt>
                <c:pt idx="1337">
                  <c:v>1.8567030416666603</c:v>
                </c:pt>
                <c:pt idx="1338">
                  <c:v>1.8580917500000003</c:v>
                </c:pt>
                <c:pt idx="1339">
                  <c:v>1.8594804583333304</c:v>
                </c:pt>
                <c:pt idx="1340">
                  <c:v>1.8608691666666606</c:v>
                </c:pt>
                <c:pt idx="1341">
                  <c:v>1.8622578750000005</c:v>
                </c:pt>
                <c:pt idx="1342">
                  <c:v>1.8636465833333302</c:v>
                </c:pt>
                <c:pt idx="1343">
                  <c:v>1.8650352916666604</c:v>
                </c:pt>
                <c:pt idx="1344">
                  <c:v>1.8664240000000003</c:v>
                </c:pt>
                <c:pt idx="1345">
                  <c:v>1.8678127083333305</c:v>
                </c:pt>
                <c:pt idx="1346">
                  <c:v>1.8692014166666602</c:v>
                </c:pt>
                <c:pt idx="1347">
                  <c:v>1.8705901250000005</c:v>
                </c:pt>
                <c:pt idx="1348">
                  <c:v>1.8719788333333303</c:v>
                </c:pt>
                <c:pt idx="1349">
                  <c:v>1.8733675416666604</c:v>
                </c:pt>
                <c:pt idx="1350">
                  <c:v>1.8747562500000003</c:v>
                </c:pt>
                <c:pt idx="1351">
                  <c:v>1.8761449583333305</c:v>
                </c:pt>
                <c:pt idx="1352">
                  <c:v>1.8775336666666602</c:v>
                </c:pt>
                <c:pt idx="1353">
                  <c:v>1.8789223750000006</c:v>
                </c:pt>
                <c:pt idx="1354">
                  <c:v>1.8803110833333303</c:v>
                </c:pt>
                <c:pt idx="1355">
                  <c:v>1.8816997916666605</c:v>
                </c:pt>
                <c:pt idx="1356">
                  <c:v>1.8830885000000004</c:v>
                </c:pt>
                <c:pt idx="1357">
                  <c:v>1.8844772083333305</c:v>
                </c:pt>
                <c:pt idx="1358">
                  <c:v>1.8858659166666603</c:v>
                </c:pt>
                <c:pt idx="1359">
                  <c:v>1.8872546250000002</c:v>
                </c:pt>
                <c:pt idx="1360">
                  <c:v>1.8886433333333303</c:v>
                </c:pt>
                <c:pt idx="1361">
                  <c:v>1.8900320416666605</c:v>
                </c:pt>
                <c:pt idx="1362">
                  <c:v>1.8914207500000004</c:v>
                </c:pt>
                <c:pt idx="1363">
                  <c:v>1.8928094583333306</c:v>
                </c:pt>
                <c:pt idx="1364">
                  <c:v>1.8941981666666603</c:v>
                </c:pt>
                <c:pt idx="1365">
                  <c:v>1.8955868750000002</c:v>
                </c:pt>
                <c:pt idx="1366">
                  <c:v>1.8969755833333304</c:v>
                </c:pt>
                <c:pt idx="1367">
                  <c:v>1.8983642916666605</c:v>
                </c:pt>
                <c:pt idx="1368">
                  <c:v>1.8997530000000005</c:v>
                </c:pt>
                <c:pt idx="1369">
                  <c:v>1.9011417083333302</c:v>
                </c:pt>
                <c:pt idx="1370">
                  <c:v>1.9025304166666603</c:v>
                </c:pt>
                <c:pt idx="1371">
                  <c:v>1.9039191250000003</c:v>
                </c:pt>
                <c:pt idx="1372">
                  <c:v>1.9053078333333304</c:v>
                </c:pt>
                <c:pt idx="1373">
                  <c:v>1.9066965416666606</c:v>
                </c:pt>
                <c:pt idx="1374">
                  <c:v>1.9080852500000005</c:v>
                </c:pt>
                <c:pt idx="1375">
                  <c:v>1.9094739583333302</c:v>
                </c:pt>
                <c:pt idx="1376">
                  <c:v>1.9108626666666604</c:v>
                </c:pt>
                <c:pt idx="1377">
                  <c:v>1.9122513750000003</c:v>
                </c:pt>
                <c:pt idx="1378">
                  <c:v>1.9136400833333305</c:v>
                </c:pt>
                <c:pt idx="1379">
                  <c:v>1.9150287916666602</c:v>
                </c:pt>
                <c:pt idx="1380">
                  <c:v>1.9164175000000006</c:v>
                </c:pt>
                <c:pt idx="1381">
                  <c:v>1.9178062083333303</c:v>
                </c:pt>
                <c:pt idx="1382">
                  <c:v>1.9191949166666604</c:v>
                </c:pt>
                <c:pt idx="1383">
                  <c:v>1.9205836250000003</c:v>
                </c:pt>
                <c:pt idx="1384">
                  <c:v>1.9219723333333305</c:v>
                </c:pt>
                <c:pt idx="1385">
                  <c:v>1.9233610416666602</c:v>
                </c:pt>
                <c:pt idx="1386">
                  <c:v>1.9247497500000006</c:v>
                </c:pt>
                <c:pt idx="1387">
                  <c:v>1.9261384583333303</c:v>
                </c:pt>
                <c:pt idx="1388">
                  <c:v>1.9275271666666605</c:v>
                </c:pt>
                <c:pt idx="1389">
                  <c:v>1.9289158750000004</c:v>
                </c:pt>
                <c:pt idx="1390">
                  <c:v>1.9303045833333305</c:v>
                </c:pt>
                <c:pt idx="1391">
                  <c:v>1.9316932916666603</c:v>
                </c:pt>
                <c:pt idx="1392">
                  <c:v>1.9330820000000002</c:v>
                </c:pt>
                <c:pt idx="1393">
                  <c:v>1.9344707083333303</c:v>
                </c:pt>
                <c:pt idx="1394">
                  <c:v>1.9358594166666605</c:v>
                </c:pt>
                <c:pt idx="1395">
                  <c:v>1.9372481250000004</c:v>
                </c:pt>
                <c:pt idx="1396">
                  <c:v>1.9386368333333306</c:v>
                </c:pt>
                <c:pt idx="1397">
                  <c:v>1.9400255416666603</c:v>
                </c:pt>
                <c:pt idx="1398">
                  <c:v>1.9414142500000002</c:v>
                </c:pt>
                <c:pt idx="1399">
                  <c:v>1.9428029583333304</c:v>
                </c:pt>
                <c:pt idx="1400">
                  <c:v>1.9441916666666605</c:v>
                </c:pt>
                <c:pt idx="1401">
                  <c:v>1.9455803750000005</c:v>
                </c:pt>
                <c:pt idx="1402">
                  <c:v>1.9469690833333302</c:v>
                </c:pt>
                <c:pt idx="1403">
                  <c:v>1.9483577916666603</c:v>
                </c:pt>
                <c:pt idx="1404">
                  <c:v>1.9497465000000003</c:v>
                </c:pt>
                <c:pt idx="1405">
                  <c:v>1.9511352083333304</c:v>
                </c:pt>
                <c:pt idx="1406">
                  <c:v>1.9525239166666606</c:v>
                </c:pt>
                <c:pt idx="1407">
                  <c:v>1.9539126250000005</c:v>
                </c:pt>
                <c:pt idx="1408">
                  <c:v>1.9553013333333302</c:v>
                </c:pt>
                <c:pt idx="1409">
                  <c:v>1.9566900416666604</c:v>
                </c:pt>
                <c:pt idx="1410">
                  <c:v>1.9580787500000003</c:v>
                </c:pt>
                <c:pt idx="1411">
                  <c:v>1.9594674583333305</c:v>
                </c:pt>
                <c:pt idx="1412">
                  <c:v>1.9608561666666602</c:v>
                </c:pt>
                <c:pt idx="1413">
                  <c:v>1.9622448750000006</c:v>
                </c:pt>
                <c:pt idx="1414">
                  <c:v>1.9636335833333303</c:v>
                </c:pt>
                <c:pt idx="1415">
                  <c:v>1.9650222916666604</c:v>
                </c:pt>
                <c:pt idx="1416">
                  <c:v>1.9664110000000004</c:v>
                </c:pt>
                <c:pt idx="1417">
                  <c:v>1.9677997083333305</c:v>
                </c:pt>
                <c:pt idx="1418">
                  <c:v>1.9691884166666602</c:v>
                </c:pt>
                <c:pt idx="1419">
                  <c:v>1.9705771250000002</c:v>
                </c:pt>
                <c:pt idx="1420">
                  <c:v>1.9719658333333303</c:v>
                </c:pt>
                <c:pt idx="1421">
                  <c:v>1.9733545416666605</c:v>
                </c:pt>
                <c:pt idx="1422">
                  <c:v>1.9747432500000004</c:v>
                </c:pt>
                <c:pt idx="1423">
                  <c:v>1.9761319583333306</c:v>
                </c:pt>
                <c:pt idx="1424">
                  <c:v>1.9775206666666603</c:v>
                </c:pt>
                <c:pt idx="1425">
                  <c:v>1.9789093750000002</c:v>
                </c:pt>
                <c:pt idx="1426">
                  <c:v>1.9802980833333304</c:v>
                </c:pt>
                <c:pt idx="1427">
                  <c:v>1.9816867916666605</c:v>
                </c:pt>
                <c:pt idx="1428">
                  <c:v>1.9830755000000004</c:v>
                </c:pt>
                <c:pt idx="1429">
                  <c:v>1.9844642083333306</c:v>
                </c:pt>
                <c:pt idx="1430">
                  <c:v>1.9858529166666603</c:v>
                </c:pt>
                <c:pt idx="1431">
                  <c:v>1.9872416250000002</c:v>
                </c:pt>
                <c:pt idx="1432">
                  <c:v>1.9886303333333304</c:v>
                </c:pt>
                <c:pt idx="1433">
                  <c:v>1.9900190416666605</c:v>
                </c:pt>
                <c:pt idx="1434">
                  <c:v>1.9914077500000005</c:v>
                </c:pt>
                <c:pt idx="1435">
                  <c:v>1.9927964583333302</c:v>
                </c:pt>
                <c:pt idx="1436">
                  <c:v>1.9941851666666603</c:v>
                </c:pt>
                <c:pt idx="1437">
                  <c:v>1.9955738750000003</c:v>
                </c:pt>
                <c:pt idx="1438">
                  <c:v>1.9969625833333304</c:v>
                </c:pt>
                <c:pt idx="1439">
                  <c:v>1.9983512916666606</c:v>
                </c:pt>
                <c:pt idx="1440">
                  <c:v>1.9997400000000005</c:v>
                </c:pt>
                <c:pt idx="1441">
                  <c:v>2.0011287083333302</c:v>
                </c:pt>
                <c:pt idx="1442">
                  <c:v>2.0025174166666604</c:v>
                </c:pt>
                <c:pt idx="1443">
                  <c:v>2.0039061250000003</c:v>
                </c:pt>
                <c:pt idx="1444">
                  <c:v>2.0052948333333305</c:v>
                </c:pt>
                <c:pt idx="1445">
                  <c:v>2.0066835416666602</c:v>
                </c:pt>
                <c:pt idx="1446">
                  <c:v>2.0080722500000006</c:v>
                </c:pt>
                <c:pt idx="1447">
                  <c:v>2.0094609583333303</c:v>
                </c:pt>
                <c:pt idx="1448">
                  <c:v>2.0108496666666604</c:v>
                </c:pt>
                <c:pt idx="1449">
                  <c:v>2.0122383750000004</c:v>
                </c:pt>
                <c:pt idx="1450">
                  <c:v>2.0136270833333305</c:v>
                </c:pt>
                <c:pt idx="1451">
                  <c:v>2.0150157916666602</c:v>
                </c:pt>
                <c:pt idx="1452">
                  <c:v>2.0164045000000002</c:v>
                </c:pt>
                <c:pt idx="1453">
                  <c:v>2.0177932083333303</c:v>
                </c:pt>
                <c:pt idx="1454">
                  <c:v>2.0191819166666605</c:v>
                </c:pt>
                <c:pt idx="1455">
                  <c:v>2.0205706250000004</c:v>
                </c:pt>
                <c:pt idx="1456">
                  <c:v>2.0219593333333306</c:v>
                </c:pt>
                <c:pt idx="1457">
                  <c:v>2.0233480416666603</c:v>
                </c:pt>
                <c:pt idx="1458">
                  <c:v>2.0247367500000002</c:v>
                </c:pt>
                <c:pt idx="1459">
                  <c:v>2.0261254583333304</c:v>
                </c:pt>
                <c:pt idx="1460">
                  <c:v>2.0275141666666605</c:v>
                </c:pt>
                <c:pt idx="1461">
                  <c:v>2.0289028750000004</c:v>
                </c:pt>
                <c:pt idx="1462">
                  <c:v>2.0302915833333302</c:v>
                </c:pt>
                <c:pt idx="1463">
                  <c:v>2.0316802916666603</c:v>
                </c:pt>
                <c:pt idx="1464">
                  <c:v>2.0330690000000002</c:v>
                </c:pt>
                <c:pt idx="1465">
                  <c:v>2.0344577083333304</c:v>
                </c:pt>
                <c:pt idx="1466">
                  <c:v>2.0358464166666606</c:v>
                </c:pt>
                <c:pt idx="1467">
                  <c:v>2.0372351250000005</c:v>
                </c:pt>
                <c:pt idx="1468">
                  <c:v>2.0386238333333302</c:v>
                </c:pt>
                <c:pt idx="1469">
                  <c:v>2.0400125416666604</c:v>
                </c:pt>
                <c:pt idx="1470">
                  <c:v>2.0414012500000003</c:v>
                </c:pt>
                <c:pt idx="1471">
                  <c:v>2.0427899583333304</c:v>
                </c:pt>
                <c:pt idx="1472">
                  <c:v>2.0441786666666606</c:v>
                </c:pt>
                <c:pt idx="1473">
                  <c:v>2.0455673750000005</c:v>
                </c:pt>
                <c:pt idx="1474">
                  <c:v>2.0469560833333302</c:v>
                </c:pt>
                <c:pt idx="1475">
                  <c:v>2.0483447916666604</c:v>
                </c:pt>
                <c:pt idx="1476">
                  <c:v>2.0497335000000003</c:v>
                </c:pt>
                <c:pt idx="1477">
                  <c:v>2.0511222083333305</c:v>
                </c:pt>
                <c:pt idx="1478">
                  <c:v>2.0525109166666602</c:v>
                </c:pt>
                <c:pt idx="1479">
                  <c:v>2.0538996250000006</c:v>
                </c:pt>
                <c:pt idx="1480">
                  <c:v>2.0552883333333303</c:v>
                </c:pt>
                <c:pt idx="1481">
                  <c:v>2.0566770416666604</c:v>
                </c:pt>
                <c:pt idx="1482">
                  <c:v>2.0580657500000004</c:v>
                </c:pt>
                <c:pt idx="1483">
                  <c:v>2.0594544583333305</c:v>
                </c:pt>
                <c:pt idx="1484">
                  <c:v>2.0608431666666602</c:v>
                </c:pt>
                <c:pt idx="1485">
                  <c:v>2.0622318750000002</c:v>
                </c:pt>
                <c:pt idx="1486">
                  <c:v>2.0636205833333303</c:v>
                </c:pt>
                <c:pt idx="1487">
                  <c:v>2.0650092916666605</c:v>
                </c:pt>
                <c:pt idx="1488">
                  <c:v>2.0663980000000004</c:v>
                </c:pt>
                <c:pt idx="1489">
                  <c:v>2.0677867083333306</c:v>
                </c:pt>
                <c:pt idx="1490">
                  <c:v>2.0691754166666603</c:v>
                </c:pt>
                <c:pt idx="1491">
                  <c:v>2.0705641250000002</c:v>
                </c:pt>
                <c:pt idx="1492">
                  <c:v>2.0719528333333304</c:v>
                </c:pt>
                <c:pt idx="1493">
                  <c:v>2.0733415416666605</c:v>
                </c:pt>
                <c:pt idx="1494">
                  <c:v>2.0747302500000004</c:v>
                </c:pt>
                <c:pt idx="1495">
                  <c:v>2.0761189583333302</c:v>
                </c:pt>
                <c:pt idx="1496">
                  <c:v>2.0775076666666603</c:v>
                </c:pt>
                <c:pt idx="1497">
                  <c:v>2.0788963750000002</c:v>
                </c:pt>
                <c:pt idx="1498">
                  <c:v>2.0802850833333304</c:v>
                </c:pt>
                <c:pt idx="1499">
                  <c:v>2.0816737916666606</c:v>
                </c:pt>
                <c:pt idx="1500">
                  <c:v>2.0830625000000005</c:v>
                </c:pt>
                <c:pt idx="1501">
                  <c:v>2.0844512083333302</c:v>
                </c:pt>
                <c:pt idx="1502">
                  <c:v>2.0858399166666604</c:v>
                </c:pt>
                <c:pt idx="1503">
                  <c:v>2.0872286250000003</c:v>
                </c:pt>
                <c:pt idx="1504">
                  <c:v>2.0886173333333304</c:v>
                </c:pt>
                <c:pt idx="1505">
                  <c:v>2.0900060416666602</c:v>
                </c:pt>
                <c:pt idx="1506">
                  <c:v>2.0913947500000005</c:v>
                </c:pt>
                <c:pt idx="1507">
                  <c:v>2.0927834583333302</c:v>
                </c:pt>
                <c:pt idx="1508">
                  <c:v>2.0941721666666604</c:v>
                </c:pt>
                <c:pt idx="1509">
                  <c:v>2.0955608750000003</c:v>
                </c:pt>
                <c:pt idx="1510">
                  <c:v>2.0969495833333305</c:v>
                </c:pt>
                <c:pt idx="1511">
                  <c:v>2.0983382916666602</c:v>
                </c:pt>
                <c:pt idx="1512">
                  <c:v>2.0997270000000006</c:v>
                </c:pt>
                <c:pt idx="1513">
                  <c:v>2.1011157083333303</c:v>
                </c:pt>
                <c:pt idx="1514">
                  <c:v>2.1025044166666604</c:v>
                </c:pt>
                <c:pt idx="1515">
                  <c:v>2.1038931250000004</c:v>
                </c:pt>
                <c:pt idx="1516">
                  <c:v>2.1052818333333305</c:v>
                </c:pt>
                <c:pt idx="1517">
                  <c:v>2.1066705416666602</c:v>
                </c:pt>
                <c:pt idx="1518">
                  <c:v>2.1080592500000002</c:v>
                </c:pt>
                <c:pt idx="1519">
                  <c:v>2.1094479583333303</c:v>
                </c:pt>
                <c:pt idx="1520">
                  <c:v>2.1108366666666605</c:v>
                </c:pt>
                <c:pt idx="1521">
                  <c:v>2.1122253750000004</c:v>
                </c:pt>
                <c:pt idx="1522">
                  <c:v>2.1136140833333306</c:v>
                </c:pt>
                <c:pt idx="1523">
                  <c:v>2.1150027916666603</c:v>
                </c:pt>
                <c:pt idx="1524">
                  <c:v>2.1163915000000002</c:v>
                </c:pt>
                <c:pt idx="1525">
                  <c:v>2.1177802083333304</c:v>
                </c:pt>
                <c:pt idx="1526">
                  <c:v>2.1191689166666605</c:v>
                </c:pt>
                <c:pt idx="1527">
                  <c:v>2.1205576250000004</c:v>
                </c:pt>
                <c:pt idx="1528">
                  <c:v>2.1219463333333302</c:v>
                </c:pt>
                <c:pt idx="1529">
                  <c:v>2.1233350416666603</c:v>
                </c:pt>
                <c:pt idx="1530">
                  <c:v>2.1247237500000002</c:v>
                </c:pt>
                <c:pt idx="1531">
                  <c:v>2.1261124583333304</c:v>
                </c:pt>
                <c:pt idx="1532">
                  <c:v>2.1275011666666606</c:v>
                </c:pt>
                <c:pt idx="1533">
                  <c:v>2.1288898750000005</c:v>
                </c:pt>
                <c:pt idx="1534">
                  <c:v>2.1302785833333302</c:v>
                </c:pt>
                <c:pt idx="1535">
                  <c:v>2.1316672916666604</c:v>
                </c:pt>
                <c:pt idx="1536">
                  <c:v>2.1330560000000003</c:v>
                </c:pt>
                <c:pt idx="1537">
                  <c:v>2.1344447083333304</c:v>
                </c:pt>
                <c:pt idx="1538">
                  <c:v>2.1358334166666602</c:v>
                </c:pt>
                <c:pt idx="1539">
                  <c:v>2.1372221250000005</c:v>
                </c:pt>
                <c:pt idx="1540">
                  <c:v>2.1386108333333302</c:v>
                </c:pt>
                <c:pt idx="1541">
                  <c:v>2.1399995416666604</c:v>
                </c:pt>
                <c:pt idx="1542">
                  <c:v>2.1413882500000003</c:v>
                </c:pt>
                <c:pt idx="1543">
                  <c:v>2.1427769583333305</c:v>
                </c:pt>
                <c:pt idx="1544">
                  <c:v>2.1441656666666602</c:v>
                </c:pt>
                <c:pt idx="1545">
                  <c:v>2.1455543750000006</c:v>
                </c:pt>
                <c:pt idx="1546">
                  <c:v>2.1469430833333303</c:v>
                </c:pt>
                <c:pt idx="1547">
                  <c:v>2.1483317916666604</c:v>
                </c:pt>
                <c:pt idx="1548">
                  <c:v>2.1497205000000004</c:v>
                </c:pt>
                <c:pt idx="1549">
                  <c:v>2.1511092083333305</c:v>
                </c:pt>
                <c:pt idx="1550">
                  <c:v>2.1524979166666602</c:v>
                </c:pt>
                <c:pt idx="1551">
                  <c:v>2.1538866250000002</c:v>
                </c:pt>
                <c:pt idx="1552">
                  <c:v>2.1552753333333303</c:v>
                </c:pt>
                <c:pt idx="1553">
                  <c:v>2.1566640416666605</c:v>
                </c:pt>
                <c:pt idx="1554">
                  <c:v>2.1580527500000004</c:v>
                </c:pt>
                <c:pt idx="1555">
                  <c:v>2.1594414583333306</c:v>
                </c:pt>
                <c:pt idx="1556">
                  <c:v>2.1608301666666603</c:v>
                </c:pt>
                <c:pt idx="1557">
                  <c:v>2.1622188750000002</c:v>
                </c:pt>
                <c:pt idx="1558">
                  <c:v>2.1636075833333304</c:v>
                </c:pt>
                <c:pt idx="1559">
                  <c:v>2.1649962916666605</c:v>
                </c:pt>
                <c:pt idx="1560">
                  <c:v>2.1663850000000004</c:v>
                </c:pt>
                <c:pt idx="1561">
                  <c:v>2.1677737083333302</c:v>
                </c:pt>
                <c:pt idx="1562">
                  <c:v>2.1691624166666603</c:v>
                </c:pt>
                <c:pt idx="1563">
                  <c:v>2.1705511250000002</c:v>
                </c:pt>
                <c:pt idx="1564">
                  <c:v>2.1719398333333304</c:v>
                </c:pt>
                <c:pt idx="1565">
                  <c:v>2.1733285416666606</c:v>
                </c:pt>
                <c:pt idx="1566">
                  <c:v>2.1747172500000005</c:v>
                </c:pt>
                <c:pt idx="1567">
                  <c:v>2.1761059583333302</c:v>
                </c:pt>
                <c:pt idx="1568">
                  <c:v>2.1774946666666604</c:v>
                </c:pt>
                <c:pt idx="1569">
                  <c:v>2.1788833750000003</c:v>
                </c:pt>
                <c:pt idx="1570">
                  <c:v>2.1802720833333304</c:v>
                </c:pt>
                <c:pt idx="1571">
                  <c:v>2.1816607916666602</c:v>
                </c:pt>
                <c:pt idx="1572">
                  <c:v>2.1830495000000005</c:v>
                </c:pt>
                <c:pt idx="1573">
                  <c:v>2.1844382083333302</c:v>
                </c:pt>
                <c:pt idx="1574">
                  <c:v>2.1858269166666604</c:v>
                </c:pt>
                <c:pt idx="1575">
                  <c:v>2.1872156250000003</c:v>
                </c:pt>
                <c:pt idx="1576">
                  <c:v>2.1886043333333305</c:v>
                </c:pt>
                <c:pt idx="1577">
                  <c:v>2.1899930416666602</c:v>
                </c:pt>
                <c:pt idx="1578">
                  <c:v>2.1913817500000006</c:v>
                </c:pt>
                <c:pt idx="1579">
                  <c:v>2.1927704583333303</c:v>
                </c:pt>
                <c:pt idx="1580">
                  <c:v>2.1941591666666604</c:v>
                </c:pt>
                <c:pt idx="1581">
                  <c:v>2.1955478750000004</c:v>
                </c:pt>
                <c:pt idx="1582">
                  <c:v>2.1969365833333305</c:v>
                </c:pt>
                <c:pt idx="1583">
                  <c:v>2.1983252916666602</c:v>
                </c:pt>
                <c:pt idx="1584">
                  <c:v>2.1997140000000002</c:v>
                </c:pt>
                <c:pt idx="1585">
                  <c:v>2.2011027083333303</c:v>
                </c:pt>
                <c:pt idx="1586">
                  <c:v>2.2024914166666605</c:v>
                </c:pt>
                <c:pt idx="1587">
                  <c:v>2.2038801250000004</c:v>
                </c:pt>
                <c:pt idx="1588">
                  <c:v>2.2052688333333306</c:v>
                </c:pt>
                <c:pt idx="1589">
                  <c:v>2.2066575416666603</c:v>
                </c:pt>
                <c:pt idx="1590">
                  <c:v>2.2080462500000002</c:v>
                </c:pt>
                <c:pt idx="1591">
                  <c:v>2.2094349583333304</c:v>
                </c:pt>
                <c:pt idx="1592">
                  <c:v>2.2108236666666605</c:v>
                </c:pt>
                <c:pt idx="1593">
                  <c:v>2.2122123750000005</c:v>
                </c:pt>
                <c:pt idx="1594">
                  <c:v>2.2136010833333302</c:v>
                </c:pt>
                <c:pt idx="1595">
                  <c:v>2.2149897916666603</c:v>
                </c:pt>
                <c:pt idx="1596">
                  <c:v>2.2163785000000003</c:v>
                </c:pt>
                <c:pt idx="1597">
                  <c:v>2.2177672083333304</c:v>
                </c:pt>
                <c:pt idx="1598">
                  <c:v>2.2191559166666606</c:v>
                </c:pt>
                <c:pt idx="1599">
                  <c:v>2.2205446250000005</c:v>
                </c:pt>
                <c:pt idx="1600">
                  <c:v>2.2219333333333302</c:v>
                </c:pt>
                <c:pt idx="1601">
                  <c:v>2.2233220416666604</c:v>
                </c:pt>
                <c:pt idx="1602">
                  <c:v>2.2247107500000003</c:v>
                </c:pt>
                <c:pt idx="1603">
                  <c:v>2.2260994583333304</c:v>
                </c:pt>
                <c:pt idx="1604">
                  <c:v>2.2274881666666602</c:v>
                </c:pt>
                <c:pt idx="1605">
                  <c:v>2.2288768750000005</c:v>
                </c:pt>
                <c:pt idx="1606">
                  <c:v>2.2302655833333302</c:v>
                </c:pt>
                <c:pt idx="1607">
                  <c:v>2.2316542916666604</c:v>
                </c:pt>
                <c:pt idx="1608">
                  <c:v>2.2330430000000003</c:v>
                </c:pt>
                <c:pt idx="1609">
                  <c:v>2.2344317083333305</c:v>
                </c:pt>
                <c:pt idx="1610">
                  <c:v>2.2358204166666602</c:v>
                </c:pt>
                <c:pt idx="1611">
                  <c:v>2.2372091250000006</c:v>
                </c:pt>
                <c:pt idx="1612">
                  <c:v>2.2385978333333303</c:v>
                </c:pt>
                <c:pt idx="1613">
                  <c:v>2.2399865416666604</c:v>
                </c:pt>
                <c:pt idx="1614">
                  <c:v>2.2413752500000004</c:v>
                </c:pt>
                <c:pt idx="1615">
                  <c:v>2.2427639583333305</c:v>
                </c:pt>
                <c:pt idx="1616">
                  <c:v>2.2441526666666602</c:v>
                </c:pt>
                <c:pt idx="1617">
                  <c:v>2.2455413750000002</c:v>
                </c:pt>
                <c:pt idx="1618">
                  <c:v>2.2469300833333303</c:v>
                </c:pt>
                <c:pt idx="1619">
                  <c:v>2.2483187916666605</c:v>
                </c:pt>
                <c:pt idx="1620">
                  <c:v>2.2497075000000004</c:v>
                </c:pt>
                <c:pt idx="1621">
                  <c:v>2.2510962083333306</c:v>
                </c:pt>
                <c:pt idx="1622">
                  <c:v>2.2524849166666603</c:v>
                </c:pt>
                <c:pt idx="1623">
                  <c:v>2.2538736250000002</c:v>
                </c:pt>
                <c:pt idx="1624">
                  <c:v>2.2552623333333304</c:v>
                </c:pt>
                <c:pt idx="1625">
                  <c:v>2.2566510416666605</c:v>
                </c:pt>
                <c:pt idx="1626">
                  <c:v>2.2580397500000005</c:v>
                </c:pt>
                <c:pt idx="1627">
                  <c:v>2.2594284583333302</c:v>
                </c:pt>
                <c:pt idx="1628">
                  <c:v>2.2608171666666603</c:v>
                </c:pt>
                <c:pt idx="1629">
                  <c:v>2.2622058750000003</c:v>
                </c:pt>
                <c:pt idx="1630">
                  <c:v>2.2635945833333304</c:v>
                </c:pt>
                <c:pt idx="1631">
                  <c:v>2.2649832916666606</c:v>
                </c:pt>
                <c:pt idx="1632">
                  <c:v>2.2663720000000005</c:v>
                </c:pt>
                <c:pt idx="1633">
                  <c:v>2.2677607083333302</c:v>
                </c:pt>
                <c:pt idx="1634">
                  <c:v>2.2691494166666604</c:v>
                </c:pt>
                <c:pt idx="1635">
                  <c:v>2.2705381250000003</c:v>
                </c:pt>
                <c:pt idx="1636">
                  <c:v>2.2719268333333305</c:v>
                </c:pt>
                <c:pt idx="1637">
                  <c:v>2.2733155416666602</c:v>
                </c:pt>
                <c:pt idx="1638">
                  <c:v>2.2747042500000005</c:v>
                </c:pt>
                <c:pt idx="1639">
                  <c:v>2.2760929583333303</c:v>
                </c:pt>
                <c:pt idx="1640">
                  <c:v>2.2774816666666604</c:v>
                </c:pt>
                <c:pt idx="1641">
                  <c:v>2.2788703750000003</c:v>
                </c:pt>
                <c:pt idx="1642">
                  <c:v>2.2802590833333305</c:v>
                </c:pt>
                <c:pt idx="1643">
                  <c:v>2.2816477916666602</c:v>
                </c:pt>
                <c:pt idx="1644">
                  <c:v>2.2830365000000006</c:v>
                </c:pt>
                <c:pt idx="1645">
                  <c:v>2.2844252083333303</c:v>
                </c:pt>
                <c:pt idx="1646">
                  <c:v>2.2858139166666605</c:v>
                </c:pt>
                <c:pt idx="1647">
                  <c:v>2.2872026250000004</c:v>
                </c:pt>
                <c:pt idx="1648">
                  <c:v>2.2885913333333305</c:v>
                </c:pt>
                <c:pt idx="1649">
                  <c:v>2.2899800416666602</c:v>
                </c:pt>
                <c:pt idx="1650">
                  <c:v>2.2913687500000002</c:v>
                </c:pt>
                <c:pt idx="1651">
                  <c:v>2.2927574583333303</c:v>
                </c:pt>
                <c:pt idx="1652">
                  <c:v>2.2941461666666605</c:v>
                </c:pt>
                <c:pt idx="1653">
                  <c:v>2.2955348750000004</c:v>
                </c:pt>
                <c:pt idx="1654">
                  <c:v>2.2969235833333306</c:v>
                </c:pt>
                <c:pt idx="1655">
                  <c:v>2.2983122916666603</c:v>
                </c:pt>
                <c:pt idx="1656">
                  <c:v>2.2997010000000002</c:v>
                </c:pt>
                <c:pt idx="1657">
                  <c:v>2.3010897083333304</c:v>
                </c:pt>
                <c:pt idx="1658">
                  <c:v>2.3024784166666605</c:v>
                </c:pt>
                <c:pt idx="1659">
                  <c:v>2.3038671250000005</c:v>
                </c:pt>
                <c:pt idx="1660">
                  <c:v>2.3052558333333302</c:v>
                </c:pt>
                <c:pt idx="1661">
                  <c:v>2.3066445416666603</c:v>
                </c:pt>
                <c:pt idx="1662">
                  <c:v>2.3080332500000003</c:v>
                </c:pt>
                <c:pt idx="1663">
                  <c:v>2.3094219583333304</c:v>
                </c:pt>
                <c:pt idx="1664">
                  <c:v>2.3108106666666606</c:v>
                </c:pt>
                <c:pt idx="1665">
                  <c:v>2.3121993750000005</c:v>
                </c:pt>
                <c:pt idx="1666">
                  <c:v>2.3135880833333302</c:v>
                </c:pt>
                <c:pt idx="1667">
                  <c:v>2.3149767916666604</c:v>
                </c:pt>
                <c:pt idx="1668">
                  <c:v>2.3163655000000003</c:v>
                </c:pt>
                <c:pt idx="1669">
                  <c:v>2.3177542083333305</c:v>
                </c:pt>
                <c:pt idx="1670">
                  <c:v>2.3191429166666602</c:v>
                </c:pt>
                <c:pt idx="1671">
                  <c:v>2.3205316250000005</c:v>
                </c:pt>
                <c:pt idx="1672">
                  <c:v>2.3219203333333303</c:v>
                </c:pt>
                <c:pt idx="1673">
                  <c:v>2.3233090416666604</c:v>
                </c:pt>
                <c:pt idx="1674">
                  <c:v>2.3246977500000003</c:v>
                </c:pt>
                <c:pt idx="1675">
                  <c:v>2.3260864583333305</c:v>
                </c:pt>
                <c:pt idx="1676">
                  <c:v>2.3274751666666602</c:v>
                </c:pt>
                <c:pt idx="1677">
                  <c:v>2.3288638750000006</c:v>
                </c:pt>
                <c:pt idx="1678">
                  <c:v>2.3302525833333303</c:v>
                </c:pt>
                <c:pt idx="1679">
                  <c:v>2.3316412916666605</c:v>
                </c:pt>
                <c:pt idx="1680">
                  <c:v>2.3330300000000004</c:v>
                </c:pt>
                <c:pt idx="1681">
                  <c:v>2.3344187083333305</c:v>
                </c:pt>
                <c:pt idx="1682">
                  <c:v>2.3358074166666603</c:v>
                </c:pt>
                <c:pt idx="1683">
                  <c:v>2.3371961250000002</c:v>
                </c:pt>
                <c:pt idx="1684">
                  <c:v>2.3385848333333303</c:v>
                </c:pt>
                <c:pt idx="1685">
                  <c:v>2.3399735416666605</c:v>
                </c:pt>
                <c:pt idx="1686">
                  <c:v>2.3413622500000004</c:v>
                </c:pt>
                <c:pt idx="1687">
                  <c:v>2.3427509583333306</c:v>
                </c:pt>
                <c:pt idx="1688">
                  <c:v>2.3441396666666603</c:v>
                </c:pt>
                <c:pt idx="1689">
                  <c:v>2.3455283750000002</c:v>
                </c:pt>
                <c:pt idx="1690">
                  <c:v>2.3469170833333304</c:v>
                </c:pt>
                <c:pt idx="1691">
                  <c:v>2.3483057916666605</c:v>
                </c:pt>
                <c:pt idx="1692">
                  <c:v>2.3496945000000005</c:v>
                </c:pt>
                <c:pt idx="1693">
                  <c:v>2.3510832083333302</c:v>
                </c:pt>
                <c:pt idx="1694">
                  <c:v>2.3524719166666603</c:v>
                </c:pt>
                <c:pt idx="1695">
                  <c:v>2.3538606250000003</c:v>
                </c:pt>
                <c:pt idx="1696">
                  <c:v>2.3552493333333304</c:v>
                </c:pt>
                <c:pt idx="1697">
                  <c:v>2.3566380416666606</c:v>
                </c:pt>
                <c:pt idx="1698">
                  <c:v>2.3580267500000005</c:v>
                </c:pt>
                <c:pt idx="1699">
                  <c:v>2.3594154583333302</c:v>
                </c:pt>
                <c:pt idx="1700">
                  <c:v>2.3608041666666604</c:v>
                </c:pt>
                <c:pt idx="1701">
                  <c:v>2.3621928750000003</c:v>
                </c:pt>
                <c:pt idx="1702">
                  <c:v>2.3635815833333305</c:v>
                </c:pt>
                <c:pt idx="1703">
                  <c:v>2.3649702916666602</c:v>
                </c:pt>
                <c:pt idx="1704">
                  <c:v>2.3663590000000005</c:v>
                </c:pt>
                <c:pt idx="1705">
                  <c:v>2.3677477083333303</c:v>
                </c:pt>
                <c:pt idx="1706">
                  <c:v>2.3691364166666604</c:v>
                </c:pt>
                <c:pt idx="1707">
                  <c:v>2.3705251250000003</c:v>
                </c:pt>
                <c:pt idx="1708">
                  <c:v>2.3719138333333305</c:v>
                </c:pt>
                <c:pt idx="1709">
                  <c:v>2.3733025416666602</c:v>
                </c:pt>
                <c:pt idx="1710">
                  <c:v>2.3746912500000006</c:v>
                </c:pt>
                <c:pt idx="1711">
                  <c:v>2.3760799583333303</c:v>
                </c:pt>
                <c:pt idx="1712">
                  <c:v>2.3774686666666605</c:v>
                </c:pt>
                <c:pt idx="1713">
                  <c:v>2.3788573750000004</c:v>
                </c:pt>
                <c:pt idx="1714">
                  <c:v>2.3802460833333305</c:v>
                </c:pt>
                <c:pt idx="1715">
                  <c:v>2.3816347916666603</c:v>
                </c:pt>
                <c:pt idx="1716">
                  <c:v>2.3830235000000002</c:v>
                </c:pt>
                <c:pt idx="1717">
                  <c:v>2.3844122083333303</c:v>
                </c:pt>
                <c:pt idx="1718">
                  <c:v>2.3858009166666605</c:v>
                </c:pt>
                <c:pt idx="1719">
                  <c:v>2.3871896250000004</c:v>
                </c:pt>
                <c:pt idx="1720">
                  <c:v>2.3885783333333306</c:v>
                </c:pt>
                <c:pt idx="1721">
                  <c:v>2.3899670416666603</c:v>
                </c:pt>
                <c:pt idx="1722">
                  <c:v>2.3913557500000002</c:v>
                </c:pt>
                <c:pt idx="1723">
                  <c:v>2.3927444583333304</c:v>
                </c:pt>
                <c:pt idx="1724">
                  <c:v>2.3941331666666605</c:v>
                </c:pt>
                <c:pt idx="1725">
                  <c:v>2.3955218750000005</c:v>
                </c:pt>
                <c:pt idx="1726">
                  <c:v>2.3969105833333302</c:v>
                </c:pt>
                <c:pt idx="1727">
                  <c:v>2.3982992916666603</c:v>
                </c:pt>
                <c:pt idx="1728">
                  <c:v>2.3996880000000003</c:v>
                </c:pt>
                <c:pt idx="1729">
                  <c:v>2.4010767083333304</c:v>
                </c:pt>
                <c:pt idx="1730">
                  <c:v>2.4024654166666606</c:v>
                </c:pt>
                <c:pt idx="1731">
                  <c:v>2.4038541250000005</c:v>
                </c:pt>
                <c:pt idx="1732">
                  <c:v>2.4052428333333302</c:v>
                </c:pt>
                <c:pt idx="1733">
                  <c:v>2.4066315416666604</c:v>
                </c:pt>
                <c:pt idx="1734">
                  <c:v>2.4080202500000003</c:v>
                </c:pt>
                <c:pt idx="1735">
                  <c:v>2.4094089583333305</c:v>
                </c:pt>
                <c:pt idx="1736">
                  <c:v>2.4107976666666602</c:v>
                </c:pt>
                <c:pt idx="1737">
                  <c:v>2.4121863750000005</c:v>
                </c:pt>
                <c:pt idx="1738">
                  <c:v>2.4135750833333303</c:v>
                </c:pt>
                <c:pt idx="1739">
                  <c:v>2.4149637916666604</c:v>
                </c:pt>
                <c:pt idx="1740">
                  <c:v>2.4163525000000003</c:v>
                </c:pt>
                <c:pt idx="1741">
                  <c:v>2.4177412083333305</c:v>
                </c:pt>
                <c:pt idx="1742">
                  <c:v>2.4191299166666602</c:v>
                </c:pt>
                <c:pt idx="1743">
                  <c:v>2.4205186250000006</c:v>
                </c:pt>
                <c:pt idx="1744">
                  <c:v>2.4219073333333303</c:v>
                </c:pt>
                <c:pt idx="1745">
                  <c:v>2.4232960416666605</c:v>
                </c:pt>
                <c:pt idx="1746">
                  <c:v>2.4246847500000004</c:v>
                </c:pt>
                <c:pt idx="1747">
                  <c:v>2.4260734583333305</c:v>
                </c:pt>
                <c:pt idx="1748">
                  <c:v>2.4274621666666603</c:v>
                </c:pt>
                <c:pt idx="1749">
                  <c:v>2.4288508750000002</c:v>
                </c:pt>
                <c:pt idx="1750">
                  <c:v>2.4302395833333303</c:v>
                </c:pt>
                <c:pt idx="1751">
                  <c:v>2.4316282916666605</c:v>
                </c:pt>
                <c:pt idx="1752">
                  <c:v>2.4330170000000004</c:v>
                </c:pt>
                <c:pt idx="1753">
                  <c:v>2.4344057083333306</c:v>
                </c:pt>
                <c:pt idx="1754">
                  <c:v>2.4357944166666603</c:v>
                </c:pt>
                <c:pt idx="1755">
                  <c:v>2.4371831250000002</c:v>
                </c:pt>
                <c:pt idx="1756">
                  <c:v>2.4385718333333304</c:v>
                </c:pt>
                <c:pt idx="1757">
                  <c:v>2.4399605416666605</c:v>
                </c:pt>
                <c:pt idx="1758">
                  <c:v>2.4413492500000005</c:v>
                </c:pt>
                <c:pt idx="1759">
                  <c:v>2.4427379583333302</c:v>
                </c:pt>
                <c:pt idx="1760">
                  <c:v>2.4441266666666603</c:v>
                </c:pt>
                <c:pt idx="1761">
                  <c:v>2.4455153750000003</c:v>
                </c:pt>
                <c:pt idx="1762">
                  <c:v>2.4469040833333304</c:v>
                </c:pt>
                <c:pt idx="1763">
                  <c:v>2.4482927916666606</c:v>
                </c:pt>
                <c:pt idx="1764">
                  <c:v>2.4496815000000005</c:v>
                </c:pt>
                <c:pt idx="1765">
                  <c:v>2.4510702083333302</c:v>
                </c:pt>
                <c:pt idx="1766">
                  <c:v>2.4524589166666604</c:v>
                </c:pt>
                <c:pt idx="1767">
                  <c:v>2.4538476250000003</c:v>
                </c:pt>
                <c:pt idx="1768">
                  <c:v>2.4552363333333305</c:v>
                </c:pt>
                <c:pt idx="1769">
                  <c:v>2.4566250416666602</c:v>
                </c:pt>
                <c:pt idx="1770">
                  <c:v>2.4580137500000006</c:v>
                </c:pt>
                <c:pt idx="1771">
                  <c:v>2.4594024583333303</c:v>
                </c:pt>
                <c:pt idx="1772">
                  <c:v>2.4607911666666604</c:v>
                </c:pt>
                <c:pt idx="1773">
                  <c:v>2.4621798750000004</c:v>
                </c:pt>
                <c:pt idx="1774">
                  <c:v>2.4635685833333305</c:v>
                </c:pt>
                <c:pt idx="1775">
                  <c:v>2.4649572916666602</c:v>
                </c:pt>
                <c:pt idx="1776">
                  <c:v>2.4663460000000006</c:v>
                </c:pt>
                <c:pt idx="1777">
                  <c:v>2.4677347083333303</c:v>
                </c:pt>
                <c:pt idx="1778">
                  <c:v>2.4691234166666605</c:v>
                </c:pt>
                <c:pt idx="1779">
                  <c:v>2.4705121250000004</c:v>
                </c:pt>
                <c:pt idx="1780">
                  <c:v>2.4719008333333305</c:v>
                </c:pt>
                <c:pt idx="1781">
                  <c:v>2.4732895416666603</c:v>
                </c:pt>
                <c:pt idx="1782">
                  <c:v>2.4746782500000002</c:v>
                </c:pt>
                <c:pt idx="1783">
                  <c:v>2.4760669583333303</c:v>
                </c:pt>
                <c:pt idx="1784">
                  <c:v>2.4774556666666605</c:v>
                </c:pt>
                <c:pt idx="1785">
                  <c:v>2.4788443750000004</c:v>
                </c:pt>
                <c:pt idx="1786">
                  <c:v>2.4802330833333306</c:v>
                </c:pt>
                <c:pt idx="1787">
                  <c:v>2.4816217916666603</c:v>
                </c:pt>
                <c:pt idx="1788">
                  <c:v>2.4830105000000002</c:v>
                </c:pt>
                <c:pt idx="1789">
                  <c:v>2.4843992083333304</c:v>
                </c:pt>
                <c:pt idx="1790">
                  <c:v>2.4857879166666605</c:v>
                </c:pt>
                <c:pt idx="1791">
                  <c:v>2.4871766250000005</c:v>
                </c:pt>
                <c:pt idx="1792">
                  <c:v>2.4885653333333302</c:v>
                </c:pt>
                <c:pt idx="1793">
                  <c:v>2.4899540416666603</c:v>
                </c:pt>
                <c:pt idx="1794">
                  <c:v>2.4913427500000003</c:v>
                </c:pt>
                <c:pt idx="1795">
                  <c:v>2.4927314583333304</c:v>
                </c:pt>
                <c:pt idx="1796">
                  <c:v>2.4941201666666606</c:v>
                </c:pt>
                <c:pt idx="1797">
                  <c:v>2.4955088750000005</c:v>
                </c:pt>
                <c:pt idx="1798">
                  <c:v>2.4968975833333302</c:v>
                </c:pt>
                <c:pt idx="1799">
                  <c:v>2.4982862916666604</c:v>
                </c:pt>
                <c:pt idx="1800">
                  <c:v>2.4996750000000003</c:v>
                </c:pt>
                <c:pt idx="1801">
                  <c:v>2.5010637083333305</c:v>
                </c:pt>
                <c:pt idx="1802">
                  <c:v>2.5024524166666602</c:v>
                </c:pt>
                <c:pt idx="1803">
                  <c:v>2.5038411250000006</c:v>
                </c:pt>
                <c:pt idx="1804">
                  <c:v>2.5052298333333303</c:v>
                </c:pt>
                <c:pt idx="1805">
                  <c:v>2.5066185416666604</c:v>
                </c:pt>
                <c:pt idx="1806">
                  <c:v>2.5080072500000004</c:v>
                </c:pt>
                <c:pt idx="1807">
                  <c:v>2.5093959583333305</c:v>
                </c:pt>
                <c:pt idx="1808">
                  <c:v>2.5107846666666602</c:v>
                </c:pt>
                <c:pt idx="1809">
                  <c:v>2.5121733750000002</c:v>
                </c:pt>
                <c:pt idx="1810">
                  <c:v>2.5135620833333303</c:v>
                </c:pt>
                <c:pt idx="1811">
                  <c:v>2.5149507916666605</c:v>
                </c:pt>
                <c:pt idx="1812">
                  <c:v>2.5163395000000004</c:v>
                </c:pt>
                <c:pt idx="1813">
                  <c:v>2.5177282083333306</c:v>
                </c:pt>
                <c:pt idx="1814">
                  <c:v>2.5191169166666603</c:v>
                </c:pt>
                <c:pt idx="1815">
                  <c:v>2.5205056250000002</c:v>
                </c:pt>
                <c:pt idx="1816">
                  <c:v>2.5218943333333304</c:v>
                </c:pt>
                <c:pt idx="1817">
                  <c:v>2.5232830416666605</c:v>
                </c:pt>
                <c:pt idx="1818">
                  <c:v>2.5246717500000004</c:v>
                </c:pt>
                <c:pt idx="1819">
                  <c:v>2.5260604583333306</c:v>
                </c:pt>
                <c:pt idx="1820">
                  <c:v>2.5274491666666603</c:v>
                </c:pt>
                <c:pt idx="1821">
                  <c:v>2.5288378750000002</c:v>
                </c:pt>
                <c:pt idx="1822">
                  <c:v>2.5302265833333304</c:v>
                </c:pt>
                <c:pt idx="1823">
                  <c:v>2.5316152916666605</c:v>
                </c:pt>
                <c:pt idx="1824">
                  <c:v>2.5330040000000005</c:v>
                </c:pt>
                <c:pt idx="1825">
                  <c:v>2.5343927083333302</c:v>
                </c:pt>
                <c:pt idx="1826">
                  <c:v>2.5357814166666603</c:v>
                </c:pt>
                <c:pt idx="1827">
                  <c:v>2.5371701250000003</c:v>
                </c:pt>
                <c:pt idx="1828">
                  <c:v>2.5385588333333304</c:v>
                </c:pt>
                <c:pt idx="1829">
                  <c:v>2.5399475416666606</c:v>
                </c:pt>
                <c:pt idx="1830">
                  <c:v>2.5413362500000005</c:v>
                </c:pt>
                <c:pt idx="1831">
                  <c:v>2.5427249583333302</c:v>
                </c:pt>
                <c:pt idx="1832">
                  <c:v>2.5441136666666604</c:v>
                </c:pt>
                <c:pt idx="1833">
                  <c:v>2.5455023750000003</c:v>
                </c:pt>
                <c:pt idx="1834">
                  <c:v>2.5468910833333305</c:v>
                </c:pt>
                <c:pt idx="1835">
                  <c:v>2.5482797916666602</c:v>
                </c:pt>
                <c:pt idx="1836">
                  <c:v>2.5496685000000006</c:v>
                </c:pt>
                <c:pt idx="1837">
                  <c:v>2.5510572083333303</c:v>
                </c:pt>
                <c:pt idx="1838">
                  <c:v>2.5524459166666604</c:v>
                </c:pt>
                <c:pt idx="1839">
                  <c:v>2.5538346250000004</c:v>
                </c:pt>
                <c:pt idx="1840">
                  <c:v>2.5552233333333305</c:v>
                </c:pt>
                <c:pt idx="1841">
                  <c:v>2.5566120416666602</c:v>
                </c:pt>
                <c:pt idx="1842">
                  <c:v>2.5580007500000002</c:v>
                </c:pt>
                <c:pt idx="1843">
                  <c:v>2.5593894583333303</c:v>
                </c:pt>
                <c:pt idx="1844">
                  <c:v>2.5607781666666605</c:v>
                </c:pt>
                <c:pt idx="1845">
                  <c:v>2.5621668750000004</c:v>
                </c:pt>
                <c:pt idx="1846">
                  <c:v>2.5635555833333306</c:v>
                </c:pt>
                <c:pt idx="1847">
                  <c:v>2.5649442916666603</c:v>
                </c:pt>
                <c:pt idx="1848">
                  <c:v>2.5663330000000002</c:v>
                </c:pt>
                <c:pt idx="1849">
                  <c:v>2.5677217083333304</c:v>
                </c:pt>
                <c:pt idx="1850">
                  <c:v>2.5691104166666605</c:v>
                </c:pt>
                <c:pt idx="1851">
                  <c:v>2.5704991250000004</c:v>
                </c:pt>
                <c:pt idx="1852">
                  <c:v>2.5718878333333302</c:v>
                </c:pt>
                <c:pt idx="1853">
                  <c:v>2.5732765416666603</c:v>
                </c:pt>
                <c:pt idx="1854">
                  <c:v>2.5746652500000002</c:v>
                </c:pt>
                <c:pt idx="1855">
                  <c:v>2.5760539583333304</c:v>
                </c:pt>
                <c:pt idx="1856">
                  <c:v>2.5774426666666606</c:v>
                </c:pt>
                <c:pt idx="1857">
                  <c:v>2.5788313750000005</c:v>
                </c:pt>
                <c:pt idx="1858">
                  <c:v>2.5802200833333302</c:v>
                </c:pt>
                <c:pt idx="1859">
                  <c:v>2.5816087916666604</c:v>
                </c:pt>
                <c:pt idx="1860">
                  <c:v>2.5829975000000003</c:v>
                </c:pt>
                <c:pt idx="1861">
                  <c:v>2.5843862083333304</c:v>
                </c:pt>
                <c:pt idx="1862">
                  <c:v>2.5857749166666606</c:v>
                </c:pt>
                <c:pt idx="1863">
                  <c:v>2.5871636250000005</c:v>
                </c:pt>
                <c:pt idx="1864">
                  <c:v>2.5885523333333302</c:v>
                </c:pt>
                <c:pt idx="1865">
                  <c:v>2.5899410416666604</c:v>
                </c:pt>
                <c:pt idx="1866">
                  <c:v>2.5913297500000003</c:v>
                </c:pt>
                <c:pt idx="1867">
                  <c:v>2.5927184583333305</c:v>
                </c:pt>
                <c:pt idx="1868">
                  <c:v>2.5941071666666602</c:v>
                </c:pt>
                <c:pt idx="1869">
                  <c:v>2.5954958750000006</c:v>
                </c:pt>
                <c:pt idx="1870">
                  <c:v>2.5968845833333303</c:v>
                </c:pt>
                <c:pt idx="1871">
                  <c:v>2.5982732916666604</c:v>
                </c:pt>
                <c:pt idx="1872">
                  <c:v>2.5996620000000004</c:v>
                </c:pt>
                <c:pt idx="1873">
                  <c:v>2.6010507083333305</c:v>
                </c:pt>
                <c:pt idx="1874">
                  <c:v>2.6024394166666602</c:v>
                </c:pt>
                <c:pt idx="1875">
                  <c:v>2.6038281250000002</c:v>
                </c:pt>
                <c:pt idx="1876">
                  <c:v>2.6052168333333303</c:v>
                </c:pt>
                <c:pt idx="1877">
                  <c:v>2.6066055416666605</c:v>
                </c:pt>
                <c:pt idx="1878">
                  <c:v>2.6079942500000004</c:v>
                </c:pt>
                <c:pt idx="1879">
                  <c:v>2.6093829583333306</c:v>
                </c:pt>
                <c:pt idx="1880">
                  <c:v>2.6107716666666603</c:v>
                </c:pt>
                <c:pt idx="1881">
                  <c:v>2.6121603750000002</c:v>
                </c:pt>
                <c:pt idx="1882">
                  <c:v>2.6135490833333304</c:v>
                </c:pt>
                <c:pt idx="1883">
                  <c:v>2.6149377916666605</c:v>
                </c:pt>
                <c:pt idx="1884">
                  <c:v>2.6163265000000004</c:v>
                </c:pt>
                <c:pt idx="1885">
                  <c:v>2.6177152083333302</c:v>
                </c:pt>
                <c:pt idx="1886">
                  <c:v>2.6191039166666603</c:v>
                </c:pt>
                <c:pt idx="1887">
                  <c:v>2.6204926250000002</c:v>
                </c:pt>
                <c:pt idx="1888">
                  <c:v>2.6218813333333304</c:v>
                </c:pt>
                <c:pt idx="1889">
                  <c:v>2.6232700416666606</c:v>
                </c:pt>
                <c:pt idx="1890">
                  <c:v>2.6246587500000005</c:v>
                </c:pt>
                <c:pt idx="1891">
                  <c:v>2.6260474583333302</c:v>
                </c:pt>
                <c:pt idx="1892">
                  <c:v>2.6274361666666604</c:v>
                </c:pt>
                <c:pt idx="1893">
                  <c:v>2.6288248750000003</c:v>
                </c:pt>
                <c:pt idx="1894">
                  <c:v>2.6302135833333304</c:v>
                </c:pt>
                <c:pt idx="1895">
                  <c:v>2.6316022916666602</c:v>
                </c:pt>
                <c:pt idx="1896">
                  <c:v>2.6329910000000005</c:v>
                </c:pt>
                <c:pt idx="1897">
                  <c:v>2.6343797083333302</c:v>
                </c:pt>
                <c:pt idx="1898">
                  <c:v>2.6357684166666604</c:v>
                </c:pt>
                <c:pt idx="1899">
                  <c:v>2.6371571250000003</c:v>
                </c:pt>
                <c:pt idx="1900">
                  <c:v>2.6385458333333305</c:v>
                </c:pt>
                <c:pt idx="1901">
                  <c:v>2.6399345416666602</c:v>
                </c:pt>
                <c:pt idx="1902">
                  <c:v>2.6413232500000006</c:v>
                </c:pt>
                <c:pt idx="1903">
                  <c:v>2.6427119583333303</c:v>
                </c:pt>
                <c:pt idx="1904">
                  <c:v>2.6441006666666604</c:v>
                </c:pt>
                <c:pt idx="1905">
                  <c:v>2.6454893750000004</c:v>
                </c:pt>
                <c:pt idx="1906">
                  <c:v>2.6468780833333305</c:v>
                </c:pt>
                <c:pt idx="1907">
                  <c:v>2.6482667916666602</c:v>
                </c:pt>
                <c:pt idx="1908">
                  <c:v>2.6496555000000002</c:v>
                </c:pt>
                <c:pt idx="1909">
                  <c:v>2.6510442083333303</c:v>
                </c:pt>
                <c:pt idx="1910">
                  <c:v>2.6524329166666605</c:v>
                </c:pt>
                <c:pt idx="1911">
                  <c:v>2.6538216250000004</c:v>
                </c:pt>
                <c:pt idx="1912">
                  <c:v>2.6552103333333306</c:v>
                </c:pt>
                <c:pt idx="1913">
                  <c:v>2.6565990416666603</c:v>
                </c:pt>
                <c:pt idx="1914">
                  <c:v>2.6579877500000002</c:v>
                </c:pt>
                <c:pt idx="1915">
                  <c:v>2.6593764583333304</c:v>
                </c:pt>
                <c:pt idx="1916">
                  <c:v>2.6607651666666605</c:v>
                </c:pt>
                <c:pt idx="1917">
                  <c:v>2.6621538750000004</c:v>
                </c:pt>
                <c:pt idx="1918">
                  <c:v>2.6635425833333302</c:v>
                </c:pt>
                <c:pt idx="1919">
                  <c:v>2.6649312916666603</c:v>
                </c:pt>
                <c:pt idx="1920">
                  <c:v>2.6663200000000002</c:v>
                </c:pt>
                <c:pt idx="1921">
                  <c:v>2.6677087083333304</c:v>
                </c:pt>
                <c:pt idx="1922">
                  <c:v>2.6690974166666606</c:v>
                </c:pt>
                <c:pt idx="1923">
                  <c:v>2.6704861250000005</c:v>
                </c:pt>
                <c:pt idx="1924">
                  <c:v>2.6718748333333302</c:v>
                </c:pt>
                <c:pt idx="1925">
                  <c:v>2.6732635416666604</c:v>
                </c:pt>
                <c:pt idx="1926">
                  <c:v>2.6746522500000003</c:v>
                </c:pt>
                <c:pt idx="1927">
                  <c:v>2.6760409583333304</c:v>
                </c:pt>
                <c:pt idx="1928">
                  <c:v>2.6774296666666602</c:v>
                </c:pt>
                <c:pt idx="1929">
                  <c:v>2.6788183750000005</c:v>
                </c:pt>
                <c:pt idx="1930">
                  <c:v>2.6802070833333302</c:v>
                </c:pt>
                <c:pt idx="1931">
                  <c:v>2.6815957916666604</c:v>
                </c:pt>
                <c:pt idx="1932">
                  <c:v>2.6829845000000003</c:v>
                </c:pt>
                <c:pt idx="1933">
                  <c:v>2.6843732083333305</c:v>
                </c:pt>
                <c:pt idx="1934">
                  <c:v>2.6857619166666602</c:v>
                </c:pt>
                <c:pt idx="1935">
                  <c:v>2.6871506250000006</c:v>
                </c:pt>
                <c:pt idx="1936">
                  <c:v>2.6885393333333303</c:v>
                </c:pt>
                <c:pt idx="1937">
                  <c:v>2.6899280416666604</c:v>
                </c:pt>
                <c:pt idx="1938">
                  <c:v>2.6913167500000004</c:v>
                </c:pt>
                <c:pt idx="1939">
                  <c:v>2.6927054583333305</c:v>
                </c:pt>
                <c:pt idx="1940">
                  <c:v>2.6940941666666602</c:v>
                </c:pt>
                <c:pt idx="1941">
                  <c:v>2.6954828750000002</c:v>
                </c:pt>
                <c:pt idx="1942">
                  <c:v>2.6968715833333303</c:v>
                </c:pt>
                <c:pt idx="1943">
                  <c:v>2.6982602916666605</c:v>
                </c:pt>
                <c:pt idx="1944">
                  <c:v>2.6996490000000004</c:v>
                </c:pt>
                <c:pt idx="1945">
                  <c:v>2.7010377083333306</c:v>
                </c:pt>
                <c:pt idx="1946">
                  <c:v>2.7024264166666603</c:v>
                </c:pt>
                <c:pt idx="1947">
                  <c:v>2.7038151250000002</c:v>
                </c:pt>
                <c:pt idx="1948">
                  <c:v>2.7052038333333304</c:v>
                </c:pt>
                <c:pt idx="1949">
                  <c:v>2.7065925416666605</c:v>
                </c:pt>
                <c:pt idx="1950">
                  <c:v>2.7079812500000005</c:v>
                </c:pt>
                <c:pt idx="1951">
                  <c:v>2.7093699583333302</c:v>
                </c:pt>
                <c:pt idx="1952">
                  <c:v>2.7107586666666603</c:v>
                </c:pt>
                <c:pt idx="1953">
                  <c:v>2.7121473750000002</c:v>
                </c:pt>
                <c:pt idx="1954">
                  <c:v>2.7135360833333304</c:v>
                </c:pt>
                <c:pt idx="1955">
                  <c:v>2.7149247916666606</c:v>
                </c:pt>
                <c:pt idx="1956">
                  <c:v>2.7163135000000005</c:v>
                </c:pt>
                <c:pt idx="1957">
                  <c:v>2.7177022083333302</c:v>
                </c:pt>
                <c:pt idx="1958">
                  <c:v>2.7190909166666604</c:v>
                </c:pt>
                <c:pt idx="1959">
                  <c:v>2.7204796250000003</c:v>
                </c:pt>
                <c:pt idx="1960">
                  <c:v>2.7218683333333304</c:v>
                </c:pt>
                <c:pt idx="1961">
                  <c:v>2.7232570416666602</c:v>
                </c:pt>
                <c:pt idx="1962">
                  <c:v>2.7246457500000005</c:v>
                </c:pt>
                <c:pt idx="1963">
                  <c:v>2.7260344583333302</c:v>
                </c:pt>
                <c:pt idx="1964">
                  <c:v>2.7274231666666604</c:v>
                </c:pt>
                <c:pt idx="1965">
                  <c:v>2.7288118750000003</c:v>
                </c:pt>
                <c:pt idx="1966">
                  <c:v>2.7302005833333305</c:v>
                </c:pt>
                <c:pt idx="1967">
                  <c:v>2.7315892916666602</c:v>
                </c:pt>
                <c:pt idx="1968">
                  <c:v>2.7329780000000006</c:v>
                </c:pt>
                <c:pt idx="1969">
                  <c:v>2.7343667083333303</c:v>
                </c:pt>
                <c:pt idx="1970">
                  <c:v>2.7357554166666604</c:v>
                </c:pt>
                <c:pt idx="1971">
                  <c:v>2.7371441250000004</c:v>
                </c:pt>
                <c:pt idx="1972">
                  <c:v>2.7385328333333305</c:v>
                </c:pt>
                <c:pt idx="1973">
                  <c:v>2.7399215416666602</c:v>
                </c:pt>
                <c:pt idx="1974">
                  <c:v>2.7413102500000002</c:v>
                </c:pt>
                <c:pt idx="1975">
                  <c:v>2.7426989583333303</c:v>
                </c:pt>
                <c:pt idx="1976">
                  <c:v>2.7440876666666605</c:v>
                </c:pt>
                <c:pt idx="1977">
                  <c:v>2.7454763750000004</c:v>
                </c:pt>
                <c:pt idx="1978">
                  <c:v>2.7468650833333306</c:v>
                </c:pt>
                <c:pt idx="1979">
                  <c:v>2.7482537916666603</c:v>
                </c:pt>
                <c:pt idx="1980">
                  <c:v>2.7496425000000002</c:v>
                </c:pt>
                <c:pt idx="1981">
                  <c:v>2.7510312083333304</c:v>
                </c:pt>
                <c:pt idx="1982">
                  <c:v>2.7524199166666605</c:v>
                </c:pt>
                <c:pt idx="1983">
                  <c:v>2.7538086250000005</c:v>
                </c:pt>
                <c:pt idx="1984">
                  <c:v>2.7551973333333302</c:v>
                </c:pt>
                <c:pt idx="1985">
                  <c:v>2.7565860416666603</c:v>
                </c:pt>
                <c:pt idx="1986">
                  <c:v>2.7579747500000003</c:v>
                </c:pt>
                <c:pt idx="1987">
                  <c:v>2.7593634583333304</c:v>
                </c:pt>
                <c:pt idx="1988">
                  <c:v>2.7607521666666606</c:v>
                </c:pt>
                <c:pt idx="1989">
                  <c:v>2.7621408750000005</c:v>
                </c:pt>
                <c:pt idx="1990">
                  <c:v>2.7635295833333302</c:v>
                </c:pt>
                <c:pt idx="1991">
                  <c:v>2.7649182916666604</c:v>
                </c:pt>
                <c:pt idx="1992">
                  <c:v>2.7663070000000003</c:v>
                </c:pt>
                <c:pt idx="1993">
                  <c:v>2.7676957083333305</c:v>
                </c:pt>
                <c:pt idx="1994">
                  <c:v>2.7690844166666602</c:v>
                </c:pt>
                <c:pt idx="1995">
                  <c:v>2.7704731250000005</c:v>
                </c:pt>
                <c:pt idx="1996">
                  <c:v>2.7718618333333302</c:v>
                </c:pt>
                <c:pt idx="1997">
                  <c:v>2.7732505416666604</c:v>
                </c:pt>
                <c:pt idx="1998">
                  <c:v>2.7746392500000003</c:v>
                </c:pt>
                <c:pt idx="1999">
                  <c:v>2.7760279583333305</c:v>
                </c:pt>
                <c:pt idx="2000">
                  <c:v>2.7774166666666602</c:v>
                </c:pt>
                <c:pt idx="2001">
                  <c:v>2.7788053750000006</c:v>
                </c:pt>
                <c:pt idx="2002">
                  <c:v>2.7801940833333303</c:v>
                </c:pt>
                <c:pt idx="2003">
                  <c:v>2.7815827916666604</c:v>
                </c:pt>
                <c:pt idx="2004">
                  <c:v>2.7829715000000004</c:v>
                </c:pt>
                <c:pt idx="2005">
                  <c:v>2.7843602083333305</c:v>
                </c:pt>
                <c:pt idx="2006">
                  <c:v>2.7857489166666602</c:v>
                </c:pt>
                <c:pt idx="2007">
                  <c:v>2.7871376250000002</c:v>
                </c:pt>
                <c:pt idx="2008">
                  <c:v>2.7885263333333303</c:v>
                </c:pt>
                <c:pt idx="2009">
                  <c:v>2.7899150416666605</c:v>
                </c:pt>
                <c:pt idx="2010">
                  <c:v>2.7913037500000004</c:v>
                </c:pt>
                <c:pt idx="2011">
                  <c:v>2.7926924583333306</c:v>
                </c:pt>
                <c:pt idx="2012">
                  <c:v>2.7940811666666603</c:v>
                </c:pt>
                <c:pt idx="2013">
                  <c:v>2.7954698750000002</c:v>
                </c:pt>
                <c:pt idx="2014">
                  <c:v>2.7968585833333304</c:v>
                </c:pt>
                <c:pt idx="2015">
                  <c:v>2.7982472916666605</c:v>
                </c:pt>
                <c:pt idx="2016">
                  <c:v>2.7996360000000005</c:v>
                </c:pt>
                <c:pt idx="2017">
                  <c:v>2.8010247083333302</c:v>
                </c:pt>
                <c:pt idx="2018">
                  <c:v>2.8024134166666603</c:v>
                </c:pt>
                <c:pt idx="2019">
                  <c:v>2.8038021250000003</c:v>
                </c:pt>
                <c:pt idx="2020">
                  <c:v>2.8051908333333304</c:v>
                </c:pt>
                <c:pt idx="2021">
                  <c:v>2.8065795416666606</c:v>
                </c:pt>
                <c:pt idx="2022">
                  <c:v>2.8079682500000005</c:v>
                </c:pt>
                <c:pt idx="2023">
                  <c:v>2.8093569583333302</c:v>
                </c:pt>
                <c:pt idx="2024">
                  <c:v>2.8107456666666604</c:v>
                </c:pt>
                <c:pt idx="2025">
                  <c:v>2.8121343750000003</c:v>
                </c:pt>
                <c:pt idx="2026">
                  <c:v>2.8135230833333305</c:v>
                </c:pt>
                <c:pt idx="2027">
                  <c:v>2.8149117916666602</c:v>
                </c:pt>
                <c:pt idx="2028">
                  <c:v>2.8163005000000005</c:v>
                </c:pt>
                <c:pt idx="2029">
                  <c:v>2.8176892083333303</c:v>
                </c:pt>
                <c:pt idx="2030">
                  <c:v>2.8190779166666604</c:v>
                </c:pt>
                <c:pt idx="2031">
                  <c:v>2.8204666250000003</c:v>
                </c:pt>
                <c:pt idx="2032">
                  <c:v>2.8218553333333305</c:v>
                </c:pt>
                <c:pt idx="2033">
                  <c:v>2.8232440416666602</c:v>
                </c:pt>
                <c:pt idx="2034">
                  <c:v>2.8246327500000006</c:v>
                </c:pt>
                <c:pt idx="2035">
                  <c:v>2.8260214583333303</c:v>
                </c:pt>
                <c:pt idx="2036">
                  <c:v>2.8274101666666605</c:v>
                </c:pt>
                <c:pt idx="2037">
                  <c:v>2.8287988750000004</c:v>
                </c:pt>
                <c:pt idx="2038">
                  <c:v>2.8301875833333305</c:v>
                </c:pt>
                <c:pt idx="2039">
                  <c:v>2.8315762916666603</c:v>
                </c:pt>
                <c:pt idx="2040">
                  <c:v>2.8329650000000002</c:v>
                </c:pt>
                <c:pt idx="2041">
                  <c:v>2.8343537083333303</c:v>
                </c:pt>
                <c:pt idx="2042">
                  <c:v>2.8357424166666605</c:v>
                </c:pt>
                <c:pt idx="2043">
                  <c:v>2.8371311250000004</c:v>
                </c:pt>
                <c:pt idx="2044">
                  <c:v>2.8385198333333306</c:v>
                </c:pt>
                <c:pt idx="2045">
                  <c:v>2.8399085416666603</c:v>
                </c:pt>
                <c:pt idx="2046">
                  <c:v>2.8412972500000002</c:v>
                </c:pt>
                <c:pt idx="2047">
                  <c:v>2.8426859583333304</c:v>
                </c:pt>
                <c:pt idx="2048">
                  <c:v>2.8440746666666605</c:v>
                </c:pt>
                <c:pt idx="2049">
                  <c:v>2.8454633750000005</c:v>
                </c:pt>
                <c:pt idx="2050">
                  <c:v>2.8468520833333302</c:v>
                </c:pt>
                <c:pt idx="2051">
                  <c:v>2.8482407916666603</c:v>
                </c:pt>
                <c:pt idx="2052">
                  <c:v>2.8496295000000003</c:v>
                </c:pt>
                <c:pt idx="2053">
                  <c:v>2.8510182083333304</c:v>
                </c:pt>
                <c:pt idx="2054">
                  <c:v>2.8524069166666606</c:v>
                </c:pt>
                <c:pt idx="2055">
                  <c:v>2.8537956250000005</c:v>
                </c:pt>
                <c:pt idx="2056">
                  <c:v>2.8551843333333302</c:v>
                </c:pt>
                <c:pt idx="2057">
                  <c:v>2.8565730416666604</c:v>
                </c:pt>
                <c:pt idx="2058">
                  <c:v>2.8579617500000003</c:v>
                </c:pt>
                <c:pt idx="2059">
                  <c:v>2.8593504583333305</c:v>
                </c:pt>
                <c:pt idx="2060">
                  <c:v>2.8607391666666602</c:v>
                </c:pt>
                <c:pt idx="2061">
                  <c:v>2.8621278750000005</c:v>
                </c:pt>
                <c:pt idx="2062">
                  <c:v>2.8635165833333303</c:v>
                </c:pt>
                <c:pt idx="2063">
                  <c:v>2.8649052916666604</c:v>
                </c:pt>
                <c:pt idx="2064">
                  <c:v>2.8662940000000003</c:v>
                </c:pt>
                <c:pt idx="2065">
                  <c:v>2.8676827083333305</c:v>
                </c:pt>
                <c:pt idx="2066">
                  <c:v>2.8690714166666602</c:v>
                </c:pt>
                <c:pt idx="2067">
                  <c:v>2.8704601250000006</c:v>
                </c:pt>
                <c:pt idx="2068">
                  <c:v>2.8718488333333303</c:v>
                </c:pt>
                <c:pt idx="2069">
                  <c:v>2.8732375416666605</c:v>
                </c:pt>
                <c:pt idx="2070">
                  <c:v>2.8746262500000004</c:v>
                </c:pt>
                <c:pt idx="2071">
                  <c:v>2.8760149583333305</c:v>
                </c:pt>
                <c:pt idx="2072">
                  <c:v>2.8774036666666603</c:v>
                </c:pt>
                <c:pt idx="2073">
                  <c:v>2.8787923750000002</c:v>
                </c:pt>
                <c:pt idx="2074">
                  <c:v>2.8801810833333303</c:v>
                </c:pt>
                <c:pt idx="2075">
                  <c:v>2.8815697916666605</c:v>
                </c:pt>
                <c:pt idx="2076">
                  <c:v>2.8829585000000004</c:v>
                </c:pt>
                <c:pt idx="2077">
                  <c:v>2.8843472083333306</c:v>
                </c:pt>
                <c:pt idx="2078">
                  <c:v>2.8857359166666603</c:v>
                </c:pt>
                <c:pt idx="2079">
                  <c:v>2.8871246250000002</c:v>
                </c:pt>
                <c:pt idx="2080">
                  <c:v>2.8885133333333304</c:v>
                </c:pt>
                <c:pt idx="2081">
                  <c:v>2.8899020416666605</c:v>
                </c:pt>
                <c:pt idx="2082">
                  <c:v>2.8912907500000005</c:v>
                </c:pt>
                <c:pt idx="2083">
                  <c:v>2.8926794583333302</c:v>
                </c:pt>
                <c:pt idx="2084">
                  <c:v>2.8940681666666603</c:v>
                </c:pt>
                <c:pt idx="2085">
                  <c:v>2.8954568750000003</c:v>
                </c:pt>
                <c:pt idx="2086">
                  <c:v>2.8968455833333304</c:v>
                </c:pt>
                <c:pt idx="2087">
                  <c:v>2.8982342916666606</c:v>
                </c:pt>
                <c:pt idx="2088">
                  <c:v>2.8996230000000005</c:v>
                </c:pt>
                <c:pt idx="2089">
                  <c:v>2.9010117083333302</c:v>
                </c:pt>
                <c:pt idx="2090">
                  <c:v>2.9024004166666604</c:v>
                </c:pt>
                <c:pt idx="2091">
                  <c:v>2.9037891250000003</c:v>
                </c:pt>
                <c:pt idx="2092">
                  <c:v>2.9051778333333305</c:v>
                </c:pt>
                <c:pt idx="2093">
                  <c:v>2.9065665416666602</c:v>
                </c:pt>
                <c:pt idx="2094">
                  <c:v>2.9079552500000005</c:v>
                </c:pt>
                <c:pt idx="2095">
                  <c:v>2.9093439583333303</c:v>
                </c:pt>
                <c:pt idx="2096">
                  <c:v>2.9107326666666604</c:v>
                </c:pt>
                <c:pt idx="2097">
                  <c:v>2.9121213750000003</c:v>
                </c:pt>
                <c:pt idx="2098">
                  <c:v>2.9135100833333305</c:v>
                </c:pt>
                <c:pt idx="2099">
                  <c:v>2.9148987916666602</c:v>
                </c:pt>
                <c:pt idx="2100">
                  <c:v>2.9162875000000006</c:v>
                </c:pt>
                <c:pt idx="2101">
                  <c:v>2.9176762083333303</c:v>
                </c:pt>
                <c:pt idx="2102">
                  <c:v>2.9190649166666605</c:v>
                </c:pt>
                <c:pt idx="2103">
                  <c:v>2.9204536250000004</c:v>
                </c:pt>
                <c:pt idx="2104">
                  <c:v>2.9218423333333305</c:v>
                </c:pt>
                <c:pt idx="2105">
                  <c:v>2.9232310416666603</c:v>
                </c:pt>
                <c:pt idx="2106">
                  <c:v>2.9246197500000002</c:v>
                </c:pt>
                <c:pt idx="2107">
                  <c:v>2.9260084583333303</c:v>
                </c:pt>
                <c:pt idx="2108">
                  <c:v>2.9273971666666605</c:v>
                </c:pt>
                <c:pt idx="2109">
                  <c:v>2.9287858750000004</c:v>
                </c:pt>
                <c:pt idx="2110">
                  <c:v>2.9301745833333306</c:v>
                </c:pt>
                <c:pt idx="2111">
                  <c:v>2.9315632916666603</c:v>
                </c:pt>
                <c:pt idx="2112">
                  <c:v>2.9329520000000002</c:v>
                </c:pt>
                <c:pt idx="2113">
                  <c:v>2.9343407083333304</c:v>
                </c:pt>
                <c:pt idx="2114">
                  <c:v>2.9357294166666605</c:v>
                </c:pt>
                <c:pt idx="2115">
                  <c:v>2.9371181250000005</c:v>
                </c:pt>
                <c:pt idx="2116">
                  <c:v>2.9385068333333302</c:v>
                </c:pt>
                <c:pt idx="2117">
                  <c:v>2.9398955416666603</c:v>
                </c:pt>
                <c:pt idx="2118">
                  <c:v>2.9412842500000003</c:v>
                </c:pt>
                <c:pt idx="2119">
                  <c:v>2.9426729583333304</c:v>
                </c:pt>
                <c:pt idx="2120">
                  <c:v>2.9440616666666606</c:v>
                </c:pt>
                <c:pt idx="2121">
                  <c:v>2.9454503750000005</c:v>
                </c:pt>
                <c:pt idx="2122">
                  <c:v>2.9468390833333302</c:v>
                </c:pt>
                <c:pt idx="2123">
                  <c:v>2.9482277916666604</c:v>
                </c:pt>
                <c:pt idx="2124">
                  <c:v>2.9496165000000003</c:v>
                </c:pt>
                <c:pt idx="2125">
                  <c:v>2.9510052083333305</c:v>
                </c:pt>
                <c:pt idx="2126">
                  <c:v>2.9523939166666602</c:v>
                </c:pt>
                <c:pt idx="2127">
                  <c:v>2.9537826250000006</c:v>
                </c:pt>
                <c:pt idx="2128">
                  <c:v>2.9551713333333303</c:v>
                </c:pt>
                <c:pt idx="2129">
                  <c:v>2.9565600416666604</c:v>
                </c:pt>
                <c:pt idx="2130">
                  <c:v>2.9579487500000003</c:v>
                </c:pt>
                <c:pt idx="2131">
                  <c:v>2.9593374583333305</c:v>
                </c:pt>
                <c:pt idx="2132">
                  <c:v>2.9607261666666602</c:v>
                </c:pt>
                <c:pt idx="2133">
                  <c:v>2.9621148750000006</c:v>
                </c:pt>
                <c:pt idx="2134">
                  <c:v>2.9635035833333303</c:v>
                </c:pt>
                <c:pt idx="2135">
                  <c:v>2.9648922916666605</c:v>
                </c:pt>
                <c:pt idx="2136">
                  <c:v>2.9662810000000004</c:v>
                </c:pt>
                <c:pt idx="2137">
                  <c:v>2.9676697083333305</c:v>
                </c:pt>
                <c:pt idx="2138">
                  <c:v>2.9690584166666603</c:v>
                </c:pt>
                <c:pt idx="2139">
                  <c:v>2.9704471250000002</c:v>
                </c:pt>
                <c:pt idx="2140">
                  <c:v>2.9718358333333303</c:v>
                </c:pt>
                <c:pt idx="2141">
                  <c:v>2.9732245416666605</c:v>
                </c:pt>
                <c:pt idx="2142">
                  <c:v>2.9746132500000004</c:v>
                </c:pt>
                <c:pt idx="2143">
                  <c:v>2.9760019583333306</c:v>
                </c:pt>
                <c:pt idx="2144">
                  <c:v>2.9773906666666603</c:v>
                </c:pt>
                <c:pt idx="2145">
                  <c:v>2.9787793750000002</c:v>
                </c:pt>
                <c:pt idx="2146">
                  <c:v>2.9801680833333304</c:v>
                </c:pt>
                <c:pt idx="2147">
                  <c:v>2.9815567916666605</c:v>
                </c:pt>
                <c:pt idx="2148">
                  <c:v>2.9829455000000005</c:v>
                </c:pt>
                <c:pt idx="2149">
                  <c:v>2.9843342083333302</c:v>
                </c:pt>
                <c:pt idx="2150">
                  <c:v>2.9857229166666603</c:v>
                </c:pt>
                <c:pt idx="2151">
                  <c:v>2.9871116250000003</c:v>
                </c:pt>
                <c:pt idx="2152">
                  <c:v>2.9885003333333304</c:v>
                </c:pt>
                <c:pt idx="2153">
                  <c:v>2.9898890416666606</c:v>
                </c:pt>
                <c:pt idx="2154">
                  <c:v>2.9912777500000005</c:v>
                </c:pt>
                <c:pt idx="2155">
                  <c:v>2.9926664583333302</c:v>
                </c:pt>
                <c:pt idx="2156">
                  <c:v>2.9940551666666604</c:v>
                </c:pt>
                <c:pt idx="2157">
                  <c:v>2.9954438750000003</c:v>
                </c:pt>
                <c:pt idx="2158">
                  <c:v>2.9968325833333305</c:v>
                </c:pt>
                <c:pt idx="2159">
                  <c:v>2.9982212916666602</c:v>
                </c:pt>
                <c:pt idx="2160">
                  <c:v>2.9996100000000006</c:v>
                </c:pt>
                <c:pt idx="2161">
                  <c:v>3.0009987083333303</c:v>
                </c:pt>
                <c:pt idx="2162">
                  <c:v>3.0023874166666604</c:v>
                </c:pt>
                <c:pt idx="2163">
                  <c:v>3.0037761250000004</c:v>
                </c:pt>
                <c:pt idx="2164">
                  <c:v>3.0051648333333305</c:v>
                </c:pt>
                <c:pt idx="2165">
                  <c:v>3.0065535416666602</c:v>
                </c:pt>
                <c:pt idx="2166">
                  <c:v>3.0079422500000006</c:v>
                </c:pt>
                <c:pt idx="2167">
                  <c:v>3.0093309583333303</c:v>
                </c:pt>
                <c:pt idx="2168">
                  <c:v>3.0107196666666605</c:v>
                </c:pt>
                <c:pt idx="2169">
                  <c:v>3.0121083750000004</c:v>
                </c:pt>
                <c:pt idx="2170">
                  <c:v>3.0134970833333306</c:v>
                </c:pt>
                <c:pt idx="2171">
                  <c:v>3.0148857916666603</c:v>
                </c:pt>
                <c:pt idx="2172">
                  <c:v>3.0162745000000002</c:v>
                </c:pt>
                <c:pt idx="2173">
                  <c:v>3.0176632083333303</c:v>
                </c:pt>
                <c:pt idx="2174">
                  <c:v>3.0190519166666605</c:v>
                </c:pt>
                <c:pt idx="2175">
                  <c:v>3.0204406250000004</c:v>
                </c:pt>
                <c:pt idx="2176">
                  <c:v>3.0218293333333306</c:v>
                </c:pt>
                <c:pt idx="2177">
                  <c:v>3.0232180416666603</c:v>
                </c:pt>
                <c:pt idx="2178">
                  <c:v>3.0246067500000002</c:v>
                </c:pt>
                <c:pt idx="2179">
                  <c:v>3.0259954583333304</c:v>
                </c:pt>
                <c:pt idx="2180">
                  <c:v>3.0273841666666605</c:v>
                </c:pt>
                <c:pt idx="2181">
                  <c:v>3.0287728750000005</c:v>
                </c:pt>
                <c:pt idx="2182">
                  <c:v>3.0301615833333302</c:v>
                </c:pt>
                <c:pt idx="2183">
                  <c:v>3.0315502916666603</c:v>
                </c:pt>
                <c:pt idx="2184">
                  <c:v>3.0329390000000003</c:v>
                </c:pt>
                <c:pt idx="2185">
                  <c:v>3.0343277083333304</c:v>
                </c:pt>
                <c:pt idx="2186">
                  <c:v>3.0357164166666606</c:v>
                </c:pt>
                <c:pt idx="2187">
                  <c:v>3.0371051250000005</c:v>
                </c:pt>
                <c:pt idx="2188">
                  <c:v>3.0384938333333302</c:v>
                </c:pt>
                <c:pt idx="2189">
                  <c:v>3.0398825416666604</c:v>
                </c:pt>
                <c:pt idx="2190">
                  <c:v>3.0412712500000003</c:v>
                </c:pt>
                <c:pt idx="2191">
                  <c:v>3.0426599583333305</c:v>
                </c:pt>
                <c:pt idx="2192">
                  <c:v>3.0440486666666602</c:v>
                </c:pt>
                <c:pt idx="2193">
                  <c:v>3.0454373750000006</c:v>
                </c:pt>
                <c:pt idx="2194">
                  <c:v>3.0468260833333303</c:v>
                </c:pt>
                <c:pt idx="2195">
                  <c:v>3.0482147916666604</c:v>
                </c:pt>
                <c:pt idx="2196">
                  <c:v>3.0496035000000004</c:v>
                </c:pt>
                <c:pt idx="2197">
                  <c:v>3.0509922083333305</c:v>
                </c:pt>
                <c:pt idx="2198">
                  <c:v>3.0523809166666602</c:v>
                </c:pt>
                <c:pt idx="2199">
                  <c:v>3.0537696250000002</c:v>
                </c:pt>
                <c:pt idx="2200">
                  <c:v>3.0551583333333303</c:v>
                </c:pt>
                <c:pt idx="2201">
                  <c:v>3.0565470416666605</c:v>
                </c:pt>
                <c:pt idx="2202">
                  <c:v>3.0579357500000004</c:v>
                </c:pt>
                <c:pt idx="2203">
                  <c:v>3.0593244583333306</c:v>
                </c:pt>
                <c:pt idx="2204">
                  <c:v>3.0607131666666603</c:v>
                </c:pt>
                <c:pt idx="2205">
                  <c:v>3.0621018750000002</c:v>
                </c:pt>
                <c:pt idx="2206">
                  <c:v>3.0634905833333304</c:v>
                </c:pt>
                <c:pt idx="2207">
                  <c:v>3.0648792916666605</c:v>
                </c:pt>
                <c:pt idx="2208">
                  <c:v>3.0662680000000004</c:v>
                </c:pt>
                <c:pt idx="2209">
                  <c:v>3.0676567083333302</c:v>
                </c:pt>
                <c:pt idx="2210">
                  <c:v>3.0690454166666603</c:v>
                </c:pt>
                <c:pt idx="2211">
                  <c:v>3.0704341250000002</c:v>
                </c:pt>
                <c:pt idx="2212">
                  <c:v>3.0718228333333304</c:v>
                </c:pt>
                <c:pt idx="2213">
                  <c:v>3.0732115416666606</c:v>
                </c:pt>
                <c:pt idx="2214">
                  <c:v>3.0746002500000005</c:v>
                </c:pt>
                <c:pt idx="2215">
                  <c:v>3.0759889583333302</c:v>
                </c:pt>
                <c:pt idx="2216">
                  <c:v>3.0773776666666603</c:v>
                </c:pt>
                <c:pt idx="2217">
                  <c:v>3.0787663750000003</c:v>
                </c:pt>
                <c:pt idx="2218">
                  <c:v>3.0801550833333304</c:v>
                </c:pt>
                <c:pt idx="2219">
                  <c:v>3.0815437916666606</c:v>
                </c:pt>
                <c:pt idx="2220">
                  <c:v>3.0829325000000005</c:v>
                </c:pt>
                <c:pt idx="2221">
                  <c:v>3.0843212083333302</c:v>
                </c:pt>
                <c:pt idx="2222">
                  <c:v>3.0857099166666604</c:v>
                </c:pt>
                <c:pt idx="2223">
                  <c:v>3.0870986250000003</c:v>
                </c:pt>
                <c:pt idx="2224">
                  <c:v>3.0884873333333305</c:v>
                </c:pt>
                <c:pt idx="2225">
                  <c:v>3.0898760416666602</c:v>
                </c:pt>
                <c:pt idx="2226">
                  <c:v>3.0912647500000006</c:v>
                </c:pt>
                <c:pt idx="2227">
                  <c:v>3.0926534583333303</c:v>
                </c:pt>
                <c:pt idx="2228">
                  <c:v>3.0940421666666604</c:v>
                </c:pt>
                <c:pt idx="2229">
                  <c:v>3.0954308750000004</c:v>
                </c:pt>
                <c:pt idx="2230">
                  <c:v>3.0968195833333305</c:v>
                </c:pt>
                <c:pt idx="2231">
                  <c:v>3.0982082916666602</c:v>
                </c:pt>
                <c:pt idx="2232">
                  <c:v>3.0995970000000002</c:v>
                </c:pt>
                <c:pt idx="2233">
                  <c:v>3.1009857083333303</c:v>
                </c:pt>
                <c:pt idx="2234">
                  <c:v>3.1023744166666605</c:v>
                </c:pt>
                <c:pt idx="2235">
                  <c:v>3.1037631250000004</c:v>
                </c:pt>
                <c:pt idx="2236">
                  <c:v>3.1051518333333306</c:v>
                </c:pt>
                <c:pt idx="2237">
                  <c:v>3.1065405416666603</c:v>
                </c:pt>
                <c:pt idx="2238">
                  <c:v>3.1079292500000002</c:v>
                </c:pt>
                <c:pt idx="2239">
                  <c:v>3.1093179583333304</c:v>
                </c:pt>
                <c:pt idx="2240">
                  <c:v>3.1107066666666605</c:v>
                </c:pt>
                <c:pt idx="2241">
                  <c:v>3.1120953750000004</c:v>
                </c:pt>
                <c:pt idx="2242">
                  <c:v>3.1134840833333302</c:v>
                </c:pt>
                <c:pt idx="2243">
                  <c:v>3.1148727916666603</c:v>
                </c:pt>
                <c:pt idx="2244">
                  <c:v>3.1162615000000002</c:v>
                </c:pt>
                <c:pt idx="2245">
                  <c:v>3.1176502083333304</c:v>
                </c:pt>
                <c:pt idx="2246">
                  <c:v>3.1190389166666606</c:v>
                </c:pt>
                <c:pt idx="2247">
                  <c:v>3.1204276250000005</c:v>
                </c:pt>
                <c:pt idx="2248">
                  <c:v>3.1218163333333302</c:v>
                </c:pt>
                <c:pt idx="2249">
                  <c:v>3.1232050416666604</c:v>
                </c:pt>
                <c:pt idx="2250">
                  <c:v>3.1245937500000003</c:v>
                </c:pt>
                <c:pt idx="2251">
                  <c:v>3.1259824583333304</c:v>
                </c:pt>
                <c:pt idx="2252">
                  <c:v>3.1273711666666602</c:v>
                </c:pt>
                <c:pt idx="2253">
                  <c:v>3.1287598750000005</c:v>
                </c:pt>
                <c:pt idx="2254">
                  <c:v>3.1301485833333302</c:v>
                </c:pt>
                <c:pt idx="2255">
                  <c:v>3.1315372916666604</c:v>
                </c:pt>
                <c:pt idx="2256">
                  <c:v>3.1329260000000003</c:v>
                </c:pt>
                <c:pt idx="2257">
                  <c:v>3.1343147083333305</c:v>
                </c:pt>
                <c:pt idx="2258">
                  <c:v>3.1357034166666602</c:v>
                </c:pt>
                <c:pt idx="2259">
                  <c:v>3.1370921250000006</c:v>
                </c:pt>
                <c:pt idx="2260">
                  <c:v>3.1384808333333303</c:v>
                </c:pt>
                <c:pt idx="2261">
                  <c:v>3.1398695416666604</c:v>
                </c:pt>
                <c:pt idx="2262">
                  <c:v>3.1412582500000004</c:v>
                </c:pt>
                <c:pt idx="2263">
                  <c:v>3.1426469583333305</c:v>
                </c:pt>
                <c:pt idx="2264">
                  <c:v>3.1440356666666602</c:v>
                </c:pt>
                <c:pt idx="2265">
                  <c:v>3.1454243750000002</c:v>
                </c:pt>
                <c:pt idx="2266">
                  <c:v>3.1468130833333303</c:v>
                </c:pt>
                <c:pt idx="2267">
                  <c:v>3.1482017916666605</c:v>
                </c:pt>
                <c:pt idx="2268">
                  <c:v>3.1495905000000004</c:v>
                </c:pt>
                <c:pt idx="2269">
                  <c:v>3.1509792083333306</c:v>
                </c:pt>
                <c:pt idx="2270">
                  <c:v>3.1523679166666603</c:v>
                </c:pt>
                <c:pt idx="2271">
                  <c:v>3.1537566250000002</c:v>
                </c:pt>
                <c:pt idx="2272">
                  <c:v>3.1551453333333304</c:v>
                </c:pt>
                <c:pt idx="2273">
                  <c:v>3.1565340416666605</c:v>
                </c:pt>
                <c:pt idx="2274">
                  <c:v>3.1579227500000004</c:v>
                </c:pt>
                <c:pt idx="2275">
                  <c:v>3.1593114583333302</c:v>
                </c:pt>
                <c:pt idx="2276">
                  <c:v>3.1607001666666603</c:v>
                </c:pt>
                <c:pt idx="2277">
                  <c:v>3.1620888750000002</c:v>
                </c:pt>
                <c:pt idx="2278">
                  <c:v>3.1634775833333304</c:v>
                </c:pt>
                <c:pt idx="2279">
                  <c:v>3.1648662916666606</c:v>
                </c:pt>
                <c:pt idx="2280">
                  <c:v>3.1662550000000005</c:v>
                </c:pt>
                <c:pt idx="2281">
                  <c:v>3.1676437083333302</c:v>
                </c:pt>
                <c:pt idx="2282">
                  <c:v>3.1690324166666604</c:v>
                </c:pt>
                <c:pt idx="2283">
                  <c:v>3.1704211250000003</c:v>
                </c:pt>
                <c:pt idx="2284">
                  <c:v>3.1718098333333304</c:v>
                </c:pt>
                <c:pt idx="2285">
                  <c:v>3.1731985416666602</c:v>
                </c:pt>
                <c:pt idx="2286">
                  <c:v>3.1745872500000005</c:v>
                </c:pt>
                <c:pt idx="2287">
                  <c:v>3.1759759583333302</c:v>
                </c:pt>
                <c:pt idx="2288">
                  <c:v>3.1773646666666604</c:v>
                </c:pt>
                <c:pt idx="2289">
                  <c:v>3.1787533750000003</c:v>
                </c:pt>
                <c:pt idx="2290">
                  <c:v>3.1801420833333305</c:v>
                </c:pt>
                <c:pt idx="2291">
                  <c:v>3.1815307916666602</c:v>
                </c:pt>
                <c:pt idx="2292">
                  <c:v>3.1829195000000006</c:v>
                </c:pt>
                <c:pt idx="2293">
                  <c:v>3.1843082083333303</c:v>
                </c:pt>
                <c:pt idx="2294">
                  <c:v>3.1856969166666604</c:v>
                </c:pt>
                <c:pt idx="2295">
                  <c:v>3.1870856250000004</c:v>
                </c:pt>
                <c:pt idx="2296">
                  <c:v>3.1884743333333305</c:v>
                </c:pt>
                <c:pt idx="2297">
                  <c:v>3.1898630416666602</c:v>
                </c:pt>
                <c:pt idx="2298">
                  <c:v>3.1912517500000002</c:v>
                </c:pt>
                <c:pt idx="2299">
                  <c:v>3.1926404583333303</c:v>
                </c:pt>
                <c:pt idx="2300">
                  <c:v>3.1940291666666605</c:v>
                </c:pt>
                <c:pt idx="2301">
                  <c:v>3.1954178750000004</c:v>
                </c:pt>
                <c:pt idx="2302">
                  <c:v>3.1968065833333306</c:v>
                </c:pt>
                <c:pt idx="2303">
                  <c:v>3.1981952916666603</c:v>
                </c:pt>
                <c:pt idx="2304">
                  <c:v>3.1995840000000002</c:v>
                </c:pt>
                <c:pt idx="2305">
                  <c:v>3.2009727083333304</c:v>
                </c:pt>
                <c:pt idx="2306">
                  <c:v>3.2023614166666605</c:v>
                </c:pt>
                <c:pt idx="2307">
                  <c:v>3.2037501250000004</c:v>
                </c:pt>
                <c:pt idx="2308">
                  <c:v>3.2051388333333302</c:v>
                </c:pt>
                <c:pt idx="2309">
                  <c:v>3.2065275416666603</c:v>
                </c:pt>
                <c:pt idx="2310">
                  <c:v>3.2079162500000002</c:v>
                </c:pt>
                <c:pt idx="2311">
                  <c:v>3.2093049583333304</c:v>
                </c:pt>
                <c:pt idx="2312">
                  <c:v>3.2106936666666606</c:v>
                </c:pt>
                <c:pt idx="2313">
                  <c:v>3.2120823750000005</c:v>
                </c:pt>
                <c:pt idx="2314">
                  <c:v>3.2134710833333302</c:v>
                </c:pt>
                <c:pt idx="2315">
                  <c:v>3.2148597916666604</c:v>
                </c:pt>
                <c:pt idx="2316">
                  <c:v>3.2162485000000003</c:v>
                </c:pt>
                <c:pt idx="2317">
                  <c:v>3.2176372083333304</c:v>
                </c:pt>
                <c:pt idx="2318">
                  <c:v>3.2190259166666602</c:v>
                </c:pt>
                <c:pt idx="2319">
                  <c:v>3.2204146250000005</c:v>
                </c:pt>
                <c:pt idx="2320">
                  <c:v>3.2218033333333302</c:v>
                </c:pt>
                <c:pt idx="2321">
                  <c:v>3.2231920416666604</c:v>
                </c:pt>
                <c:pt idx="2322">
                  <c:v>3.2245807500000003</c:v>
                </c:pt>
                <c:pt idx="2323">
                  <c:v>3.2259694583333305</c:v>
                </c:pt>
                <c:pt idx="2324">
                  <c:v>3.2273581666666602</c:v>
                </c:pt>
                <c:pt idx="2325">
                  <c:v>3.2287468750000006</c:v>
                </c:pt>
                <c:pt idx="2326">
                  <c:v>3.2301355833333303</c:v>
                </c:pt>
                <c:pt idx="2327">
                  <c:v>3.2315242916666604</c:v>
                </c:pt>
                <c:pt idx="2328">
                  <c:v>3.2329130000000004</c:v>
                </c:pt>
                <c:pt idx="2329">
                  <c:v>3.2343017083333305</c:v>
                </c:pt>
                <c:pt idx="2330">
                  <c:v>3.2356904166666602</c:v>
                </c:pt>
                <c:pt idx="2331">
                  <c:v>3.2370791250000002</c:v>
                </c:pt>
                <c:pt idx="2332">
                  <c:v>3.2384678333333303</c:v>
                </c:pt>
                <c:pt idx="2333">
                  <c:v>3.2398565416666605</c:v>
                </c:pt>
                <c:pt idx="2334">
                  <c:v>3.2412452500000004</c:v>
                </c:pt>
                <c:pt idx="2335">
                  <c:v>3.2426339583333306</c:v>
                </c:pt>
                <c:pt idx="2336">
                  <c:v>3.2440226666666603</c:v>
                </c:pt>
                <c:pt idx="2337">
                  <c:v>3.2454113750000002</c:v>
                </c:pt>
                <c:pt idx="2338">
                  <c:v>3.2468000833333304</c:v>
                </c:pt>
                <c:pt idx="2339">
                  <c:v>3.2481887916666605</c:v>
                </c:pt>
                <c:pt idx="2340">
                  <c:v>3.2495775000000005</c:v>
                </c:pt>
                <c:pt idx="2341">
                  <c:v>3.2509662083333302</c:v>
                </c:pt>
                <c:pt idx="2342">
                  <c:v>3.2523549166666603</c:v>
                </c:pt>
                <c:pt idx="2343">
                  <c:v>3.2537436250000003</c:v>
                </c:pt>
                <c:pt idx="2344">
                  <c:v>3.2551323333333304</c:v>
                </c:pt>
                <c:pt idx="2345">
                  <c:v>3.2565210416666606</c:v>
                </c:pt>
                <c:pt idx="2346">
                  <c:v>3.2579097500000005</c:v>
                </c:pt>
                <c:pt idx="2347">
                  <c:v>3.2592984583333302</c:v>
                </c:pt>
                <c:pt idx="2348">
                  <c:v>3.2606871666666604</c:v>
                </c:pt>
                <c:pt idx="2349">
                  <c:v>3.2620758750000003</c:v>
                </c:pt>
                <c:pt idx="2350">
                  <c:v>3.2634645833333304</c:v>
                </c:pt>
                <c:pt idx="2351">
                  <c:v>3.2648532916666602</c:v>
                </c:pt>
                <c:pt idx="2352">
                  <c:v>3.2662420000000005</c:v>
                </c:pt>
                <c:pt idx="2353">
                  <c:v>3.2676307083333302</c:v>
                </c:pt>
                <c:pt idx="2354">
                  <c:v>3.2690194166666604</c:v>
                </c:pt>
                <c:pt idx="2355">
                  <c:v>3.2704081250000003</c:v>
                </c:pt>
                <c:pt idx="2356">
                  <c:v>3.2717968333333305</c:v>
                </c:pt>
                <c:pt idx="2357">
                  <c:v>3.2731855416666602</c:v>
                </c:pt>
                <c:pt idx="2358">
                  <c:v>3.2745742500000006</c:v>
                </c:pt>
                <c:pt idx="2359">
                  <c:v>3.2759629583333303</c:v>
                </c:pt>
                <c:pt idx="2360">
                  <c:v>3.2773516666666604</c:v>
                </c:pt>
                <c:pt idx="2361">
                  <c:v>3.2787403750000004</c:v>
                </c:pt>
                <c:pt idx="2362">
                  <c:v>3.2801290833333305</c:v>
                </c:pt>
                <c:pt idx="2363">
                  <c:v>3.2815177916666602</c:v>
                </c:pt>
                <c:pt idx="2364">
                  <c:v>3.2829065000000002</c:v>
                </c:pt>
                <c:pt idx="2365">
                  <c:v>3.2842952083333303</c:v>
                </c:pt>
                <c:pt idx="2366">
                  <c:v>3.2856839166666605</c:v>
                </c:pt>
                <c:pt idx="2367">
                  <c:v>3.2870726250000004</c:v>
                </c:pt>
                <c:pt idx="2368">
                  <c:v>3.2884613333333306</c:v>
                </c:pt>
                <c:pt idx="2369">
                  <c:v>3.2898500416666603</c:v>
                </c:pt>
                <c:pt idx="2370">
                  <c:v>3.2912387500000002</c:v>
                </c:pt>
                <c:pt idx="2371">
                  <c:v>3.2926274583333304</c:v>
                </c:pt>
                <c:pt idx="2372">
                  <c:v>3.2940161666666605</c:v>
                </c:pt>
                <c:pt idx="2373">
                  <c:v>3.2954048750000005</c:v>
                </c:pt>
                <c:pt idx="2374">
                  <c:v>3.2967935833333302</c:v>
                </c:pt>
                <c:pt idx="2375">
                  <c:v>3.2981822916666603</c:v>
                </c:pt>
                <c:pt idx="2376">
                  <c:v>3.2995710000000003</c:v>
                </c:pt>
                <c:pt idx="2377">
                  <c:v>3.3009597083333304</c:v>
                </c:pt>
                <c:pt idx="2378">
                  <c:v>3.3023484166666606</c:v>
                </c:pt>
                <c:pt idx="2379">
                  <c:v>3.3037371250000005</c:v>
                </c:pt>
                <c:pt idx="2380">
                  <c:v>3.3051258333333302</c:v>
                </c:pt>
                <c:pt idx="2381">
                  <c:v>3.3065145416666604</c:v>
                </c:pt>
                <c:pt idx="2382">
                  <c:v>3.3079032500000003</c:v>
                </c:pt>
                <c:pt idx="2383">
                  <c:v>3.3092919583333305</c:v>
                </c:pt>
                <c:pt idx="2384">
                  <c:v>3.3106806666666602</c:v>
                </c:pt>
                <c:pt idx="2385">
                  <c:v>3.3120693750000005</c:v>
                </c:pt>
                <c:pt idx="2386">
                  <c:v>3.3134580833333303</c:v>
                </c:pt>
                <c:pt idx="2387">
                  <c:v>3.3148467916666604</c:v>
                </c:pt>
                <c:pt idx="2388">
                  <c:v>3.3162355000000003</c:v>
                </c:pt>
                <c:pt idx="2389">
                  <c:v>3.3176242083333305</c:v>
                </c:pt>
                <c:pt idx="2390">
                  <c:v>3.3190129166666602</c:v>
                </c:pt>
                <c:pt idx="2391">
                  <c:v>3.3204016250000006</c:v>
                </c:pt>
                <c:pt idx="2392">
                  <c:v>3.3217903333333303</c:v>
                </c:pt>
                <c:pt idx="2393">
                  <c:v>3.3231790416666604</c:v>
                </c:pt>
                <c:pt idx="2394">
                  <c:v>3.3245677500000004</c:v>
                </c:pt>
                <c:pt idx="2395">
                  <c:v>3.3259564583333305</c:v>
                </c:pt>
                <c:pt idx="2396">
                  <c:v>3.3273451666666602</c:v>
                </c:pt>
                <c:pt idx="2397">
                  <c:v>3.3287338750000002</c:v>
                </c:pt>
                <c:pt idx="2398">
                  <c:v>3.3301225833333303</c:v>
                </c:pt>
                <c:pt idx="2399">
                  <c:v>3.3315112916666605</c:v>
                </c:pt>
                <c:pt idx="2400">
                  <c:v>3.3329000000000004</c:v>
                </c:pt>
                <c:pt idx="2401">
                  <c:v>3.3342887083333306</c:v>
                </c:pt>
                <c:pt idx="2402">
                  <c:v>3.3356774166666603</c:v>
                </c:pt>
                <c:pt idx="2403">
                  <c:v>3.3370661250000007</c:v>
                </c:pt>
                <c:pt idx="2404">
                  <c:v>3.3384548333333304</c:v>
                </c:pt>
                <c:pt idx="2405">
                  <c:v>3.3398435416666601</c:v>
                </c:pt>
                <c:pt idx="2406">
                  <c:v>3.3412322500000005</c:v>
                </c:pt>
                <c:pt idx="2407">
                  <c:v>3.3426209583333302</c:v>
                </c:pt>
                <c:pt idx="2408">
                  <c:v>3.3440096666666603</c:v>
                </c:pt>
                <c:pt idx="2409">
                  <c:v>3.3453983750000003</c:v>
                </c:pt>
                <c:pt idx="2410">
                  <c:v>3.3467870833333304</c:v>
                </c:pt>
                <c:pt idx="2411">
                  <c:v>3.3481757916666606</c:v>
                </c:pt>
                <c:pt idx="2412">
                  <c:v>3.3495645000000005</c:v>
                </c:pt>
                <c:pt idx="2413">
                  <c:v>3.3509532083333307</c:v>
                </c:pt>
                <c:pt idx="2414">
                  <c:v>3.3523419166666604</c:v>
                </c:pt>
                <c:pt idx="2415">
                  <c:v>3.3537306250000003</c:v>
                </c:pt>
                <c:pt idx="2416">
                  <c:v>3.3551193333333305</c:v>
                </c:pt>
                <c:pt idx="2417">
                  <c:v>3.3565080416666602</c:v>
                </c:pt>
                <c:pt idx="2418">
                  <c:v>3.3578967500000001</c:v>
                </c:pt>
                <c:pt idx="2419">
                  <c:v>3.3592854583333303</c:v>
                </c:pt>
                <c:pt idx="2420">
                  <c:v>3.3606741666666604</c:v>
                </c:pt>
                <c:pt idx="2421">
                  <c:v>3.3620628750000003</c:v>
                </c:pt>
                <c:pt idx="2422">
                  <c:v>3.3634515833333305</c:v>
                </c:pt>
                <c:pt idx="2423">
                  <c:v>3.3648402916666607</c:v>
                </c:pt>
                <c:pt idx="2424">
                  <c:v>3.3662290000000006</c:v>
                </c:pt>
                <c:pt idx="2425">
                  <c:v>3.3676177083333303</c:v>
                </c:pt>
                <c:pt idx="2426">
                  <c:v>3.3690064166666605</c:v>
                </c:pt>
                <c:pt idx="2427">
                  <c:v>3.3703951250000004</c:v>
                </c:pt>
                <c:pt idx="2428">
                  <c:v>3.3717838333333301</c:v>
                </c:pt>
                <c:pt idx="2429">
                  <c:v>3.3731725416666603</c:v>
                </c:pt>
                <c:pt idx="2430">
                  <c:v>3.3745612500000002</c:v>
                </c:pt>
                <c:pt idx="2431">
                  <c:v>3.3759499583333303</c:v>
                </c:pt>
                <c:pt idx="2432">
                  <c:v>3.3773386666666605</c:v>
                </c:pt>
                <c:pt idx="2433">
                  <c:v>3.3787273750000004</c:v>
                </c:pt>
                <c:pt idx="2434">
                  <c:v>3.3801160833333306</c:v>
                </c:pt>
                <c:pt idx="2435">
                  <c:v>3.3815047916666603</c:v>
                </c:pt>
                <c:pt idx="2436">
                  <c:v>3.3828935000000007</c:v>
                </c:pt>
                <c:pt idx="2437">
                  <c:v>3.3842822083333304</c:v>
                </c:pt>
                <c:pt idx="2438">
                  <c:v>3.3856709166666601</c:v>
                </c:pt>
                <c:pt idx="2439">
                  <c:v>3.3870596250000005</c:v>
                </c:pt>
                <c:pt idx="2440">
                  <c:v>3.3884483333333302</c:v>
                </c:pt>
                <c:pt idx="2441">
                  <c:v>3.3898370416666603</c:v>
                </c:pt>
                <c:pt idx="2442">
                  <c:v>3.3912257500000003</c:v>
                </c:pt>
                <c:pt idx="2443">
                  <c:v>3.3926144583333304</c:v>
                </c:pt>
                <c:pt idx="2444">
                  <c:v>3.3940031666666606</c:v>
                </c:pt>
                <c:pt idx="2445">
                  <c:v>3.3953918750000005</c:v>
                </c:pt>
                <c:pt idx="2446">
                  <c:v>3.3967805833333307</c:v>
                </c:pt>
                <c:pt idx="2447">
                  <c:v>3.3981692916666604</c:v>
                </c:pt>
                <c:pt idx="2448">
                  <c:v>3.3995580000000003</c:v>
                </c:pt>
                <c:pt idx="2449">
                  <c:v>3.4009467083333305</c:v>
                </c:pt>
                <c:pt idx="2450">
                  <c:v>3.4023354166666602</c:v>
                </c:pt>
                <c:pt idx="2451">
                  <c:v>3.4037241250000001</c:v>
                </c:pt>
                <c:pt idx="2452">
                  <c:v>3.4051128333333303</c:v>
                </c:pt>
                <c:pt idx="2453">
                  <c:v>3.4065015416666604</c:v>
                </c:pt>
                <c:pt idx="2454">
                  <c:v>3.4078902500000003</c:v>
                </c:pt>
                <c:pt idx="2455">
                  <c:v>3.4092789583333305</c:v>
                </c:pt>
                <c:pt idx="2456">
                  <c:v>3.4106676666666607</c:v>
                </c:pt>
                <c:pt idx="2457">
                  <c:v>3.4120563750000006</c:v>
                </c:pt>
                <c:pt idx="2458">
                  <c:v>3.4134450833333303</c:v>
                </c:pt>
                <c:pt idx="2459">
                  <c:v>3.4148337916666605</c:v>
                </c:pt>
                <c:pt idx="2460">
                  <c:v>3.4162225000000004</c:v>
                </c:pt>
                <c:pt idx="2461">
                  <c:v>3.4176112083333301</c:v>
                </c:pt>
                <c:pt idx="2462">
                  <c:v>3.4189999166666603</c:v>
                </c:pt>
                <c:pt idx="2463">
                  <c:v>3.4203886250000002</c:v>
                </c:pt>
                <c:pt idx="2464">
                  <c:v>3.4217773333333303</c:v>
                </c:pt>
                <c:pt idx="2465">
                  <c:v>3.4231660416666605</c:v>
                </c:pt>
                <c:pt idx="2466">
                  <c:v>3.4245547500000004</c:v>
                </c:pt>
                <c:pt idx="2467">
                  <c:v>3.4259434583333306</c:v>
                </c:pt>
                <c:pt idx="2468">
                  <c:v>3.4273321666666603</c:v>
                </c:pt>
                <c:pt idx="2469">
                  <c:v>3.4287208750000007</c:v>
                </c:pt>
                <c:pt idx="2470">
                  <c:v>3.4301095833333304</c:v>
                </c:pt>
                <c:pt idx="2471">
                  <c:v>3.4314982916666601</c:v>
                </c:pt>
                <c:pt idx="2472">
                  <c:v>3.4328870000000005</c:v>
                </c:pt>
                <c:pt idx="2473">
                  <c:v>3.4342757083333302</c:v>
                </c:pt>
                <c:pt idx="2474">
                  <c:v>3.4356644166666603</c:v>
                </c:pt>
                <c:pt idx="2475">
                  <c:v>3.4370531250000003</c:v>
                </c:pt>
                <c:pt idx="2476">
                  <c:v>3.4384418333333304</c:v>
                </c:pt>
                <c:pt idx="2477">
                  <c:v>3.4398305416666606</c:v>
                </c:pt>
                <c:pt idx="2478">
                  <c:v>3.4412192500000005</c:v>
                </c:pt>
                <c:pt idx="2479">
                  <c:v>3.4426079583333307</c:v>
                </c:pt>
                <c:pt idx="2480">
                  <c:v>3.4439966666666604</c:v>
                </c:pt>
                <c:pt idx="2481">
                  <c:v>3.4453853750000003</c:v>
                </c:pt>
                <c:pt idx="2482">
                  <c:v>3.4467740833333305</c:v>
                </c:pt>
                <c:pt idx="2483">
                  <c:v>3.4481627916666602</c:v>
                </c:pt>
                <c:pt idx="2484">
                  <c:v>3.4495515000000001</c:v>
                </c:pt>
                <c:pt idx="2485">
                  <c:v>3.4509402083333303</c:v>
                </c:pt>
                <c:pt idx="2486">
                  <c:v>3.4523289166666604</c:v>
                </c:pt>
                <c:pt idx="2487">
                  <c:v>3.4537176250000003</c:v>
                </c:pt>
                <c:pt idx="2488">
                  <c:v>3.4551063333333305</c:v>
                </c:pt>
                <c:pt idx="2489">
                  <c:v>3.4564950416666607</c:v>
                </c:pt>
                <c:pt idx="2490">
                  <c:v>3.4578837500000006</c:v>
                </c:pt>
                <c:pt idx="2491">
                  <c:v>3.4592724583333303</c:v>
                </c:pt>
                <c:pt idx="2492">
                  <c:v>3.4606611666666605</c:v>
                </c:pt>
                <c:pt idx="2493">
                  <c:v>3.4620498750000004</c:v>
                </c:pt>
                <c:pt idx="2494">
                  <c:v>3.4634385833333301</c:v>
                </c:pt>
                <c:pt idx="2495">
                  <c:v>3.4648272916666603</c:v>
                </c:pt>
                <c:pt idx="2496">
                  <c:v>3.4662160000000002</c:v>
                </c:pt>
                <c:pt idx="2497">
                  <c:v>3.4676047083333303</c:v>
                </c:pt>
                <c:pt idx="2498">
                  <c:v>3.4689934166666605</c:v>
                </c:pt>
                <c:pt idx="2499">
                  <c:v>3.4703821250000004</c:v>
                </c:pt>
                <c:pt idx="2500">
                  <c:v>3.4717708333333306</c:v>
                </c:pt>
                <c:pt idx="2501">
                  <c:v>3.4731595416666603</c:v>
                </c:pt>
                <c:pt idx="2502">
                  <c:v>3.4745482500000007</c:v>
                </c:pt>
                <c:pt idx="2503">
                  <c:v>3.4759369583333304</c:v>
                </c:pt>
                <c:pt idx="2504">
                  <c:v>3.4773256666666601</c:v>
                </c:pt>
                <c:pt idx="2505">
                  <c:v>3.4787143750000005</c:v>
                </c:pt>
                <c:pt idx="2506">
                  <c:v>3.4801030833333302</c:v>
                </c:pt>
                <c:pt idx="2507">
                  <c:v>3.4814917916666603</c:v>
                </c:pt>
                <c:pt idx="2508">
                  <c:v>3.4828805000000003</c:v>
                </c:pt>
                <c:pt idx="2509">
                  <c:v>3.4842692083333304</c:v>
                </c:pt>
                <c:pt idx="2510">
                  <c:v>3.4856579166666606</c:v>
                </c:pt>
                <c:pt idx="2511">
                  <c:v>3.4870466250000005</c:v>
                </c:pt>
                <c:pt idx="2512">
                  <c:v>3.4884353333333307</c:v>
                </c:pt>
                <c:pt idx="2513">
                  <c:v>3.4898240416666604</c:v>
                </c:pt>
                <c:pt idx="2514">
                  <c:v>3.4912127500000003</c:v>
                </c:pt>
                <c:pt idx="2515">
                  <c:v>3.4926014583333305</c:v>
                </c:pt>
                <c:pt idx="2516">
                  <c:v>3.4939901666666602</c:v>
                </c:pt>
                <c:pt idx="2517">
                  <c:v>3.4953788750000001</c:v>
                </c:pt>
                <c:pt idx="2518">
                  <c:v>3.4967675833333303</c:v>
                </c:pt>
                <c:pt idx="2519">
                  <c:v>3.4981562916666604</c:v>
                </c:pt>
                <c:pt idx="2520">
                  <c:v>3.4995450000000003</c:v>
                </c:pt>
                <c:pt idx="2521">
                  <c:v>3.5009337083333305</c:v>
                </c:pt>
                <c:pt idx="2522">
                  <c:v>3.5023224166666607</c:v>
                </c:pt>
                <c:pt idx="2523">
                  <c:v>3.5037111250000006</c:v>
                </c:pt>
                <c:pt idx="2524">
                  <c:v>3.5050998333333303</c:v>
                </c:pt>
                <c:pt idx="2525">
                  <c:v>3.5064885416666605</c:v>
                </c:pt>
                <c:pt idx="2526">
                  <c:v>3.5078772500000004</c:v>
                </c:pt>
                <c:pt idx="2527">
                  <c:v>3.5092659583333301</c:v>
                </c:pt>
                <c:pt idx="2528">
                  <c:v>3.5106546666666603</c:v>
                </c:pt>
                <c:pt idx="2529">
                  <c:v>3.5120433750000002</c:v>
                </c:pt>
                <c:pt idx="2530">
                  <c:v>3.5134320833333303</c:v>
                </c:pt>
                <c:pt idx="2531">
                  <c:v>3.5148207916666605</c:v>
                </c:pt>
                <c:pt idx="2532">
                  <c:v>3.5162095000000004</c:v>
                </c:pt>
                <c:pt idx="2533">
                  <c:v>3.5175982083333306</c:v>
                </c:pt>
                <c:pt idx="2534">
                  <c:v>3.5189869166666603</c:v>
                </c:pt>
                <c:pt idx="2535">
                  <c:v>3.5203756250000007</c:v>
                </c:pt>
                <c:pt idx="2536">
                  <c:v>3.5217643333333304</c:v>
                </c:pt>
                <c:pt idx="2537">
                  <c:v>3.5231530416666601</c:v>
                </c:pt>
                <c:pt idx="2538">
                  <c:v>3.5245417500000005</c:v>
                </c:pt>
                <c:pt idx="2539">
                  <c:v>3.5259304583333302</c:v>
                </c:pt>
                <c:pt idx="2540">
                  <c:v>3.5273191666666603</c:v>
                </c:pt>
                <c:pt idx="2541">
                  <c:v>3.5287078750000003</c:v>
                </c:pt>
                <c:pt idx="2542">
                  <c:v>3.5300965833333304</c:v>
                </c:pt>
                <c:pt idx="2543">
                  <c:v>3.5314852916666606</c:v>
                </c:pt>
                <c:pt idx="2544">
                  <c:v>3.5328740000000005</c:v>
                </c:pt>
                <c:pt idx="2545">
                  <c:v>3.5342627083333307</c:v>
                </c:pt>
                <c:pt idx="2546">
                  <c:v>3.5356514166666604</c:v>
                </c:pt>
                <c:pt idx="2547">
                  <c:v>3.5370401250000003</c:v>
                </c:pt>
                <c:pt idx="2548">
                  <c:v>3.5384288333333305</c:v>
                </c:pt>
                <c:pt idx="2549">
                  <c:v>3.5398175416666602</c:v>
                </c:pt>
                <c:pt idx="2550">
                  <c:v>3.5412062500000001</c:v>
                </c:pt>
                <c:pt idx="2551">
                  <c:v>3.5425949583333303</c:v>
                </c:pt>
                <c:pt idx="2552">
                  <c:v>3.5439836666666604</c:v>
                </c:pt>
                <c:pt idx="2553">
                  <c:v>3.5453723750000004</c:v>
                </c:pt>
                <c:pt idx="2554">
                  <c:v>3.5467610833333305</c:v>
                </c:pt>
                <c:pt idx="2555">
                  <c:v>3.5481497916666607</c:v>
                </c:pt>
                <c:pt idx="2556">
                  <c:v>3.5495385000000006</c:v>
                </c:pt>
                <c:pt idx="2557">
                  <c:v>3.5509272083333303</c:v>
                </c:pt>
                <c:pt idx="2558">
                  <c:v>3.5523159166666605</c:v>
                </c:pt>
                <c:pt idx="2559">
                  <c:v>3.5537046250000004</c:v>
                </c:pt>
                <c:pt idx="2560">
                  <c:v>3.5550933333333301</c:v>
                </c:pt>
                <c:pt idx="2561">
                  <c:v>3.5564820416666603</c:v>
                </c:pt>
                <c:pt idx="2562">
                  <c:v>3.5578707500000002</c:v>
                </c:pt>
                <c:pt idx="2563">
                  <c:v>3.5592594583333304</c:v>
                </c:pt>
                <c:pt idx="2564">
                  <c:v>3.5606481666666605</c:v>
                </c:pt>
                <c:pt idx="2565">
                  <c:v>3.5620368750000004</c:v>
                </c:pt>
                <c:pt idx="2566">
                  <c:v>3.5634255833333306</c:v>
                </c:pt>
                <c:pt idx="2567">
                  <c:v>3.5648142916666603</c:v>
                </c:pt>
                <c:pt idx="2568">
                  <c:v>3.5662030000000007</c:v>
                </c:pt>
                <c:pt idx="2569">
                  <c:v>3.5675917083333304</c:v>
                </c:pt>
                <c:pt idx="2570">
                  <c:v>3.5689804166666601</c:v>
                </c:pt>
                <c:pt idx="2571">
                  <c:v>3.5703691250000005</c:v>
                </c:pt>
                <c:pt idx="2572">
                  <c:v>3.5717578333333302</c:v>
                </c:pt>
                <c:pt idx="2573">
                  <c:v>3.5731465416666603</c:v>
                </c:pt>
                <c:pt idx="2574">
                  <c:v>3.5745352500000003</c:v>
                </c:pt>
                <c:pt idx="2575">
                  <c:v>3.5759239583333304</c:v>
                </c:pt>
                <c:pt idx="2576">
                  <c:v>3.5773126666666606</c:v>
                </c:pt>
                <c:pt idx="2577">
                  <c:v>3.5787013750000005</c:v>
                </c:pt>
                <c:pt idx="2578">
                  <c:v>3.5800900833333307</c:v>
                </c:pt>
                <c:pt idx="2579">
                  <c:v>3.5814787916666604</c:v>
                </c:pt>
                <c:pt idx="2580">
                  <c:v>3.5828675000000003</c:v>
                </c:pt>
                <c:pt idx="2581">
                  <c:v>3.5842562083333305</c:v>
                </c:pt>
                <c:pt idx="2582">
                  <c:v>3.5856449166666602</c:v>
                </c:pt>
                <c:pt idx="2583">
                  <c:v>3.5870336250000001</c:v>
                </c:pt>
                <c:pt idx="2584">
                  <c:v>3.5884223333333303</c:v>
                </c:pt>
                <c:pt idx="2585">
                  <c:v>3.5898110416666604</c:v>
                </c:pt>
                <c:pt idx="2586">
                  <c:v>3.5911997500000004</c:v>
                </c:pt>
                <c:pt idx="2587">
                  <c:v>3.5925884583333305</c:v>
                </c:pt>
                <c:pt idx="2588">
                  <c:v>3.5939771666666607</c:v>
                </c:pt>
                <c:pt idx="2589">
                  <c:v>3.5953658750000006</c:v>
                </c:pt>
                <c:pt idx="2590">
                  <c:v>3.5967545833333303</c:v>
                </c:pt>
                <c:pt idx="2591">
                  <c:v>3.5981432916666605</c:v>
                </c:pt>
                <c:pt idx="2592">
                  <c:v>3.5995320000000004</c:v>
                </c:pt>
                <c:pt idx="2593">
                  <c:v>3.6009207083333301</c:v>
                </c:pt>
                <c:pt idx="2594">
                  <c:v>3.6023094166666603</c:v>
                </c:pt>
                <c:pt idx="2595">
                  <c:v>3.6036981250000002</c:v>
                </c:pt>
                <c:pt idx="2596">
                  <c:v>3.6050868333333304</c:v>
                </c:pt>
                <c:pt idx="2597">
                  <c:v>3.6064755416666605</c:v>
                </c:pt>
                <c:pt idx="2598">
                  <c:v>3.6078642500000004</c:v>
                </c:pt>
                <c:pt idx="2599">
                  <c:v>3.6092529583333306</c:v>
                </c:pt>
                <c:pt idx="2600">
                  <c:v>3.6106416666666603</c:v>
                </c:pt>
                <c:pt idx="2601">
                  <c:v>3.6120303750000007</c:v>
                </c:pt>
                <c:pt idx="2602">
                  <c:v>3.6134190833333304</c:v>
                </c:pt>
                <c:pt idx="2603">
                  <c:v>3.6148077916666601</c:v>
                </c:pt>
                <c:pt idx="2604">
                  <c:v>3.6161965000000005</c:v>
                </c:pt>
                <c:pt idx="2605">
                  <c:v>3.6175852083333302</c:v>
                </c:pt>
                <c:pt idx="2606">
                  <c:v>3.6189739166666604</c:v>
                </c:pt>
                <c:pt idx="2607">
                  <c:v>3.6203626250000003</c:v>
                </c:pt>
                <c:pt idx="2608">
                  <c:v>3.6217513333333304</c:v>
                </c:pt>
                <c:pt idx="2609">
                  <c:v>3.6231400416666606</c:v>
                </c:pt>
                <c:pt idx="2610">
                  <c:v>3.6245287500000005</c:v>
                </c:pt>
                <c:pt idx="2611">
                  <c:v>3.6259174583333307</c:v>
                </c:pt>
                <c:pt idx="2612">
                  <c:v>3.6273061666666604</c:v>
                </c:pt>
                <c:pt idx="2613">
                  <c:v>3.6286948750000003</c:v>
                </c:pt>
                <c:pt idx="2614">
                  <c:v>3.6300835833333305</c:v>
                </c:pt>
                <c:pt idx="2615">
                  <c:v>3.6314722916666602</c:v>
                </c:pt>
                <c:pt idx="2616">
                  <c:v>3.6328610000000001</c:v>
                </c:pt>
                <c:pt idx="2617">
                  <c:v>3.6342497083333303</c:v>
                </c:pt>
                <c:pt idx="2618">
                  <c:v>3.6356384166666604</c:v>
                </c:pt>
                <c:pt idx="2619">
                  <c:v>3.6370271250000004</c:v>
                </c:pt>
                <c:pt idx="2620">
                  <c:v>3.6384158333333305</c:v>
                </c:pt>
                <c:pt idx="2621">
                  <c:v>3.6398045416666607</c:v>
                </c:pt>
                <c:pt idx="2622">
                  <c:v>3.6411932500000006</c:v>
                </c:pt>
                <c:pt idx="2623">
                  <c:v>3.6425819583333303</c:v>
                </c:pt>
                <c:pt idx="2624">
                  <c:v>3.6439706666666605</c:v>
                </c:pt>
                <c:pt idx="2625">
                  <c:v>3.6453593750000004</c:v>
                </c:pt>
                <c:pt idx="2626">
                  <c:v>3.6467480833333301</c:v>
                </c:pt>
                <c:pt idx="2627">
                  <c:v>3.6481367916666603</c:v>
                </c:pt>
                <c:pt idx="2628">
                  <c:v>3.6495255000000002</c:v>
                </c:pt>
                <c:pt idx="2629">
                  <c:v>3.6509142083333304</c:v>
                </c:pt>
                <c:pt idx="2630">
                  <c:v>3.6523029166666605</c:v>
                </c:pt>
                <c:pt idx="2631">
                  <c:v>3.6536916250000004</c:v>
                </c:pt>
                <c:pt idx="2632">
                  <c:v>3.6550803333333306</c:v>
                </c:pt>
                <c:pt idx="2633">
                  <c:v>3.6564690416666603</c:v>
                </c:pt>
                <c:pt idx="2634">
                  <c:v>3.6578577500000007</c:v>
                </c:pt>
                <c:pt idx="2635">
                  <c:v>3.6592464583333304</c:v>
                </c:pt>
                <c:pt idx="2636">
                  <c:v>3.6606351666666601</c:v>
                </c:pt>
                <c:pt idx="2637">
                  <c:v>3.6620238750000005</c:v>
                </c:pt>
                <c:pt idx="2638">
                  <c:v>3.6634125833333302</c:v>
                </c:pt>
                <c:pt idx="2639">
                  <c:v>3.6648012916666604</c:v>
                </c:pt>
                <c:pt idx="2640">
                  <c:v>3.6661900000000003</c:v>
                </c:pt>
                <c:pt idx="2641">
                  <c:v>3.6675787083333304</c:v>
                </c:pt>
                <c:pt idx="2642">
                  <c:v>3.6689674166666606</c:v>
                </c:pt>
                <c:pt idx="2643">
                  <c:v>3.6703561250000005</c:v>
                </c:pt>
                <c:pt idx="2644">
                  <c:v>3.6717448333333307</c:v>
                </c:pt>
                <c:pt idx="2645">
                  <c:v>3.6731335416666604</c:v>
                </c:pt>
                <c:pt idx="2646">
                  <c:v>3.6745222500000003</c:v>
                </c:pt>
                <c:pt idx="2647">
                  <c:v>3.6759109583333305</c:v>
                </c:pt>
                <c:pt idx="2648">
                  <c:v>3.6772996666666602</c:v>
                </c:pt>
                <c:pt idx="2649">
                  <c:v>3.6786883750000001</c:v>
                </c:pt>
                <c:pt idx="2650">
                  <c:v>3.6800770833333303</c:v>
                </c:pt>
                <c:pt idx="2651">
                  <c:v>3.6814657916666604</c:v>
                </c:pt>
                <c:pt idx="2652">
                  <c:v>3.6828545000000004</c:v>
                </c:pt>
                <c:pt idx="2653">
                  <c:v>3.6842432083333305</c:v>
                </c:pt>
                <c:pt idx="2654">
                  <c:v>3.6856319166666607</c:v>
                </c:pt>
                <c:pt idx="2655">
                  <c:v>3.6870206250000006</c:v>
                </c:pt>
                <c:pt idx="2656">
                  <c:v>3.6884093333333303</c:v>
                </c:pt>
                <c:pt idx="2657">
                  <c:v>3.6897980416666605</c:v>
                </c:pt>
                <c:pt idx="2658">
                  <c:v>3.6911867500000004</c:v>
                </c:pt>
                <c:pt idx="2659">
                  <c:v>3.6925754583333301</c:v>
                </c:pt>
                <c:pt idx="2660">
                  <c:v>3.6939641666666603</c:v>
                </c:pt>
                <c:pt idx="2661">
                  <c:v>3.6953528750000002</c:v>
                </c:pt>
                <c:pt idx="2662">
                  <c:v>3.6967415833333304</c:v>
                </c:pt>
                <c:pt idx="2663">
                  <c:v>3.6981302916666605</c:v>
                </c:pt>
                <c:pt idx="2664">
                  <c:v>3.6995190000000004</c:v>
                </c:pt>
                <c:pt idx="2665">
                  <c:v>3.7009077083333306</c:v>
                </c:pt>
                <c:pt idx="2666">
                  <c:v>3.7022964166666603</c:v>
                </c:pt>
                <c:pt idx="2667">
                  <c:v>3.7036851250000007</c:v>
                </c:pt>
                <c:pt idx="2668">
                  <c:v>3.7050738333333304</c:v>
                </c:pt>
                <c:pt idx="2669">
                  <c:v>3.7064625416666601</c:v>
                </c:pt>
                <c:pt idx="2670">
                  <c:v>3.70785125</c:v>
                </c:pt>
                <c:pt idx="2671">
                  <c:v>3.7092399583333302</c:v>
                </c:pt>
                <c:pt idx="2672">
                  <c:v>3.7106286666666604</c:v>
                </c:pt>
                <c:pt idx="2673">
                  <c:v>3.7120173750000003</c:v>
                </c:pt>
                <c:pt idx="2674">
                  <c:v>3.7134060833333304</c:v>
                </c:pt>
                <c:pt idx="2675">
                  <c:v>3.7147947916666606</c:v>
                </c:pt>
                <c:pt idx="2676">
                  <c:v>3.7161835000000005</c:v>
                </c:pt>
                <c:pt idx="2677">
                  <c:v>3.7175722083333307</c:v>
                </c:pt>
                <c:pt idx="2678">
                  <c:v>3.7189609166666604</c:v>
                </c:pt>
                <c:pt idx="2679">
                  <c:v>3.7203496250000003</c:v>
                </c:pt>
                <c:pt idx="2680">
                  <c:v>3.72173833333333</c:v>
                </c:pt>
                <c:pt idx="2681">
                  <c:v>3.7231270416666602</c:v>
                </c:pt>
                <c:pt idx="2682">
                  <c:v>3.7245157500000001</c:v>
                </c:pt>
                <c:pt idx="2683">
                  <c:v>3.7259044583333303</c:v>
                </c:pt>
                <c:pt idx="2684">
                  <c:v>3.7272931666666604</c:v>
                </c:pt>
                <c:pt idx="2685">
                  <c:v>3.7286818750000004</c:v>
                </c:pt>
                <c:pt idx="2686">
                  <c:v>3.7300705833333305</c:v>
                </c:pt>
                <c:pt idx="2687">
                  <c:v>3.7314592916666607</c:v>
                </c:pt>
                <c:pt idx="2688">
                  <c:v>3.7328480000000006</c:v>
                </c:pt>
                <c:pt idx="2689">
                  <c:v>3.7342367083333303</c:v>
                </c:pt>
                <c:pt idx="2690">
                  <c:v>3.7356254166666605</c:v>
                </c:pt>
                <c:pt idx="2691">
                  <c:v>3.7370141250000004</c:v>
                </c:pt>
                <c:pt idx="2692">
                  <c:v>3.7384028333333301</c:v>
                </c:pt>
                <c:pt idx="2693">
                  <c:v>3.7397915416666603</c:v>
                </c:pt>
                <c:pt idx="2694">
                  <c:v>3.7411802500000002</c:v>
                </c:pt>
                <c:pt idx="2695">
                  <c:v>3.7425689583333304</c:v>
                </c:pt>
                <c:pt idx="2696">
                  <c:v>3.7439576666666605</c:v>
                </c:pt>
                <c:pt idx="2697">
                  <c:v>3.7453463750000004</c:v>
                </c:pt>
                <c:pt idx="2698">
                  <c:v>3.7467350833333306</c:v>
                </c:pt>
                <c:pt idx="2699">
                  <c:v>3.7481237916666603</c:v>
                </c:pt>
                <c:pt idx="2700">
                  <c:v>3.7495125000000007</c:v>
                </c:pt>
                <c:pt idx="2701">
                  <c:v>3.7509012083333304</c:v>
                </c:pt>
                <c:pt idx="2702">
                  <c:v>3.7522899166666601</c:v>
                </c:pt>
                <c:pt idx="2703">
                  <c:v>3.753678625</c:v>
                </c:pt>
                <c:pt idx="2704">
                  <c:v>3.7550673333333302</c:v>
                </c:pt>
                <c:pt idx="2705">
                  <c:v>3.7564560416666604</c:v>
                </c:pt>
                <c:pt idx="2706">
                  <c:v>3.7578447500000003</c:v>
                </c:pt>
                <c:pt idx="2707">
                  <c:v>3.7592334583333304</c:v>
                </c:pt>
                <c:pt idx="2708">
                  <c:v>3.7606221666666606</c:v>
                </c:pt>
                <c:pt idx="2709">
                  <c:v>3.7620108750000005</c:v>
                </c:pt>
                <c:pt idx="2710">
                  <c:v>3.7633995833333307</c:v>
                </c:pt>
                <c:pt idx="2711">
                  <c:v>3.7647882916666604</c:v>
                </c:pt>
                <c:pt idx="2712">
                  <c:v>3.7661770000000003</c:v>
                </c:pt>
                <c:pt idx="2713">
                  <c:v>3.76756570833333</c:v>
                </c:pt>
                <c:pt idx="2714">
                  <c:v>3.7689544166666602</c:v>
                </c:pt>
                <c:pt idx="2715">
                  <c:v>3.7703431250000001</c:v>
                </c:pt>
                <c:pt idx="2716">
                  <c:v>3.7717318333333303</c:v>
                </c:pt>
                <c:pt idx="2717">
                  <c:v>3.7731205416666604</c:v>
                </c:pt>
                <c:pt idx="2718">
                  <c:v>3.7745092500000004</c:v>
                </c:pt>
                <c:pt idx="2719">
                  <c:v>3.7758979583333305</c:v>
                </c:pt>
                <c:pt idx="2720">
                  <c:v>3.7772866666666607</c:v>
                </c:pt>
                <c:pt idx="2721">
                  <c:v>3.7786753750000006</c:v>
                </c:pt>
                <c:pt idx="2722">
                  <c:v>3.7800640833333303</c:v>
                </c:pt>
                <c:pt idx="2723">
                  <c:v>3.78145279166666</c:v>
                </c:pt>
                <c:pt idx="2724">
                  <c:v>3.7828415000000004</c:v>
                </c:pt>
                <c:pt idx="2725">
                  <c:v>3.7842302083333301</c:v>
                </c:pt>
                <c:pt idx="2726">
                  <c:v>3.7856189166666603</c:v>
                </c:pt>
                <c:pt idx="2727">
                  <c:v>3.7870076250000002</c:v>
                </c:pt>
                <c:pt idx="2728">
                  <c:v>3.7883963333333304</c:v>
                </c:pt>
                <c:pt idx="2729">
                  <c:v>3.7897850416666605</c:v>
                </c:pt>
                <c:pt idx="2730">
                  <c:v>3.7911737500000005</c:v>
                </c:pt>
                <c:pt idx="2731">
                  <c:v>3.7925624583333306</c:v>
                </c:pt>
                <c:pt idx="2732">
                  <c:v>3.7939511666666603</c:v>
                </c:pt>
                <c:pt idx="2733">
                  <c:v>3.7953398750000007</c:v>
                </c:pt>
                <c:pt idx="2734">
                  <c:v>3.7967285833333304</c:v>
                </c:pt>
                <c:pt idx="2735">
                  <c:v>3.7981172916666601</c:v>
                </c:pt>
                <c:pt idx="2736">
                  <c:v>3.799506</c:v>
                </c:pt>
                <c:pt idx="2737">
                  <c:v>3.8008947083333302</c:v>
                </c:pt>
                <c:pt idx="2738">
                  <c:v>3.8022834166666604</c:v>
                </c:pt>
                <c:pt idx="2739">
                  <c:v>3.8036721250000003</c:v>
                </c:pt>
                <c:pt idx="2740">
                  <c:v>3.8050608333333305</c:v>
                </c:pt>
                <c:pt idx="2741">
                  <c:v>3.8064495416666606</c:v>
                </c:pt>
                <c:pt idx="2742">
                  <c:v>3.8078382500000005</c:v>
                </c:pt>
                <c:pt idx="2743">
                  <c:v>3.8092269583333307</c:v>
                </c:pt>
                <c:pt idx="2744">
                  <c:v>3.8106156666666604</c:v>
                </c:pt>
                <c:pt idx="2745">
                  <c:v>3.8120043750000003</c:v>
                </c:pt>
                <c:pt idx="2746">
                  <c:v>3.81339308333333</c:v>
                </c:pt>
                <c:pt idx="2747">
                  <c:v>3.8147817916666602</c:v>
                </c:pt>
                <c:pt idx="2748">
                  <c:v>3.8161705000000001</c:v>
                </c:pt>
                <c:pt idx="2749">
                  <c:v>3.8175592083333303</c:v>
                </c:pt>
                <c:pt idx="2750">
                  <c:v>3.8189479166666604</c:v>
                </c:pt>
                <c:pt idx="2751">
                  <c:v>3.8203366250000004</c:v>
                </c:pt>
                <c:pt idx="2752">
                  <c:v>3.8217253333333305</c:v>
                </c:pt>
                <c:pt idx="2753">
                  <c:v>3.8231140416666607</c:v>
                </c:pt>
                <c:pt idx="2754">
                  <c:v>3.8245027500000006</c:v>
                </c:pt>
                <c:pt idx="2755">
                  <c:v>3.8258914583333303</c:v>
                </c:pt>
                <c:pt idx="2756">
                  <c:v>3.82728016666666</c:v>
                </c:pt>
                <c:pt idx="2757">
                  <c:v>3.8286688750000004</c:v>
                </c:pt>
                <c:pt idx="2758">
                  <c:v>3.8300575833333301</c:v>
                </c:pt>
                <c:pt idx="2759">
                  <c:v>3.8314462916666603</c:v>
                </c:pt>
                <c:pt idx="2760">
                  <c:v>3.8328350000000002</c:v>
                </c:pt>
                <c:pt idx="2761">
                  <c:v>3.8342237083333304</c:v>
                </c:pt>
                <c:pt idx="2762">
                  <c:v>3.8356124166666605</c:v>
                </c:pt>
                <c:pt idx="2763">
                  <c:v>3.8370011250000005</c:v>
                </c:pt>
                <c:pt idx="2764">
                  <c:v>3.8383898333333306</c:v>
                </c:pt>
                <c:pt idx="2765">
                  <c:v>3.8397785416666603</c:v>
                </c:pt>
                <c:pt idx="2766">
                  <c:v>3.8411672500000007</c:v>
                </c:pt>
                <c:pt idx="2767">
                  <c:v>3.8425559583333304</c:v>
                </c:pt>
                <c:pt idx="2768">
                  <c:v>3.8439446666666601</c:v>
                </c:pt>
                <c:pt idx="2769">
                  <c:v>3.8453333750000001</c:v>
                </c:pt>
                <c:pt idx="2770">
                  <c:v>3.8467220833333302</c:v>
                </c:pt>
                <c:pt idx="2771">
                  <c:v>3.8481107916666604</c:v>
                </c:pt>
                <c:pt idx="2772">
                  <c:v>3.8494995000000003</c:v>
                </c:pt>
                <c:pt idx="2773">
                  <c:v>3.8508882083333305</c:v>
                </c:pt>
                <c:pt idx="2774">
                  <c:v>3.8522769166666606</c:v>
                </c:pt>
                <c:pt idx="2775">
                  <c:v>3.8536656250000005</c:v>
                </c:pt>
                <c:pt idx="2776">
                  <c:v>3.8550543333333307</c:v>
                </c:pt>
                <c:pt idx="2777">
                  <c:v>3.8564430416666604</c:v>
                </c:pt>
                <c:pt idx="2778">
                  <c:v>3.8578317500000003</c:v>
                </c:pt>
                <c:pt idx="2779">
                  <c:v>3.8592204583333301</c:v>
                </c:pt>
                <c:pt idx="2780">
                  <c:v>3.8606091666666602</c:v>
                </c:pt>
                <c:pt idx="2781">
                  <c:v>3.8619978750000001</c:v>
                </c:pt>
                <c:pt idx="2782">
                  <c:v>3.8633865833333303</c:v>
                </c:pt>
                <c:pt idx="2783">
                  <c:v>3.8647752916666605</c:v>
                </c:pt>
                <c:pt idx="2784">
                  <c:v>3.8661640000000004</c:v>
                </c:pt>
                <c:pt idx="2785">
                  <c:v>3.8675527083333305</c:v>
                </c:pt>
                <c:pt idx="2786">
                  <c:v>3.8689414166666607</c:v>
                </c:pt>
                <c:pt idx="2787">
                  <c:v>3.8703301250000006</c:v>
                </c:pt>
                <c:pt idx="2788">
                  <c:v>3.8717188333333303</c:v>
                </c:pt>
                <c:pt idx="2789">
                  <c:v>3.87310754166666</c:v>
                </c:pt>
                <c:pt idx="2790">
                  <c:v>3.8744962500000004</c:v>
                </c:pt>
                <c:pt idx="2791">
                  <c:v>3.8758849583333301</c:v>
                </c:pt>
                <c:pt idx="2792">
                  <c:v>3.8772736666666603</c:v>
                </c:pt>
                <c:pt idx="2793">
                  <c:v>3.8786623750000002</c:v>
                </c:pt>
                <c:pt idx="2794">
                  <c:v>3.8800510833333304</c:v>
                </c:pt>
                <c:pt idx="2795">
                  <c:v>3.8814397916666605</c:v>
                </c:pt>
                <c:pt idx="2796">
                  <c:v>3.8828285000000005</c:v>
                </c:pt>
                <c:pt idx="2797">
                  <c:v>3.8842172083333306</c:v>
                </c:pt>
                <c:pt idx="2798">
                  <c:v>3.8856059166666603</c:v>
                </c:pt>
                <c:pt idx="2799">
                  <c:v>3.8869946250000007</c:v>
                </c:pt>
                <c:pt idx="2800">
                  <c:v>3.8883833333333304</c:v>
                </c:pt>
                <c:pt idx="2801">
                  <c:v>3.8897720416666601</c:v>
                </c:pt>
                <c:pt idx="2802">
                  <c:v>3.8911607500000001</c:v>
                </c:pt>
                <c:pt idx="2803">
                  <c:v>3.8925494583333302</c:v>
                </c:pt>
                <c:pt idx="2804">
                  <c:v>3.8939381666666604</c:v>
                </c:pt>
                <c:pt idx="2805">
                  <c:v>3.8953268750000003</c:v>
                </c:pt>
                <c:pt idx="2806">
                  <c:v>3.8967155833333305</c:v>
                </c:pt>
                <c:pt idx="2807">
                  <c:v>3.8981042916666606</c:v>
                </c:pt>
                <c:pt idx="2808">
                  <c:v>3.8994930000000005</c:v>
                </c:pt>
                <c:pt idx="2809">
                  <c:v>3.9008817083333307</c:v>
                </c:pt>
                <c:pt idx="2810">
                  <c:v>3.9022704166666604</c:v>
                </c:pt>
                <c:pt idx="2811">
                  <c:v>3.9036591250000003</c:v>
                </c:pt>
                <c:pt idx="2812">
                  <c:v>3.9050478333333301</c:v>
                </c:pt>
                <c:pt idx="2813">
                  <c:v>3.9064365416666602</c:v>
                </c:pt>
                <c:pt idx="2814">
                  <c:v>3.9078252500000001</c:v>
                </c:pt>
                <c:pt idx="2815">
                  <c:v>3.9092139583333303</c:v>
                </c:pt>
                <c:pt idx="2816">
                  <c:v>3.9106026666666605</c:v>
                </c:pt>
                <c:pt idx="2817">
                  <c:v>3.9119913750000004</c:v>
                </c:pt>
                <c:pt idx="2818">
                  <c:v>3.9133800833333305</c:v>
                </c:pt>
                <c:pt idx="2819">
                  <c:v>3.9147687916666607</c:v>
                </c:pt>
                <c:pt idx="2820">
                  <c:v>3.9161575000000006</c:v>
                </c:pt>
                <c:pt idx="2821">
                  <c:v>3.9175462083333303</c:v>
                </c:pt>
                <c:pt idx="2822">
                  <c:v>3.9189349166666601</c:v>
                </c:pt>
                <c:pt idx="2823">
                  <c:v>3.9203236250000004</c:v>
                </c:pt>
                <c:pt idx="2824">
                  <c:v>3.9217123333333301</c:v>
                </c:pt>
                <c:pt idx="2825">
                  <c:v>3.9231010416666603</c:v>
                </c:pt>
                <c:pt idx="2826">
                  <c:v>3.9244897500000002</c:v>
                </c:pt>
                <c:pt idx="2827">
                  <c:v>3.9258784583333304</c:v>
                </c:pt>
                <c:pt idx="2828">
                  <c:v>3.9272671666666605</c:v>
                </c:pt>
                <c:pt idx="2829">
                  <c:v>3.9286558750000005</c:v>
                </c:pt>
                <c:pt idx="2830">
                  <c:v>3.9300445833333306</c:v>
                </c:pt>
                <c:pt idx="2831">
                  <c:v>3.9314332916666603</c:v>
                </c:pt>
                <c:pt idx="2832">
                  <c:v>3.9328220000000003</c:v>
                </c:pt>
                <c:pt idx="2833">
                  <c:v>3.9342107083333304</c:v>
                </c:pt>
                <c:pt idx="2834">
                  <c:v>3.9355994166666601</c:v>
                </c:pt>
                <c:pt idx="2835">
                  <c:v>3.9369881250000001</c:v>
                </c:pt>
                <c:pt idx="2836">
                  <c:v>3.9383768333333302</c:v>
                </c:pt>
                <c:pt idx="2837">
                  <c:v>3.9397655416666604</c:v>
                </c:pt>
                <c:pt idx="2838">
                  <c:v>3.9411542500000003</c:v>
                </c:pt>
                <c:pt idx="2839">
                  <c:v>3.9425429583333305</c:v>
                </c:pt>
                <c:pt idx="2840">
                  <c:v>3.9439316666666606</c:v>
                </c:pt>
                <c:pt idx="2841">
                  <c:v>3.9453203750000005</c:v>
                </c:pt>
                <c:pt idx="2842">
                  <c:v>3.9467090833333307</c:v>
                </c:pt>
                <c:pt idx="2843">
                  <c:v>3.9480977916666604</c:v>
                </c:pt>
                <c:pt idx="2844">
                  <c:v>3.9494865000000003</c:v>
                </c:pt>
                <c:pt idx="2845">
                  <c:v>3.9508752083333301</c:v>
                </c:pt>
                <c:pt idx="2846">
                  <c:v>3.9522639166666602</c:v>
                </c:pt>
                <c:pt idx="2847">
                  <c:v>3.9536526250000001</c:v>
                </c:pt>
                <c:pt idx="2848">
                  <c:v>3.9550413333333303</c:v>
                </c:pt>
                <c:pt idx="2849">
                  <c:v>3.9564300416666605</c:v>
                </c:pt>
                <c:pt idx="2850">
                  <c:v>3.9578187500000004</c:v>
                </c:pt>
                <c:pt idx="2851">
                  <c:v>3.9592074583333305</c:v>
                </c:pt>
                <c:pt idx="2852">
                  <c:v>3.9605961666666607</c:v>
                </c:pt>
                <c:pt idx="2853">
                  <c:v>3.9619848750000006</c:v>
                </c:pt>
                <c:pt idx="2854">
                  <c:v>3.9633735833333303</c:v>
                </c:pt>
                <c:pt idx="2855">
                  <c:v>3.9647622916666601</c:v>
                </c:pt>
                <c:pt idx="2856">
                  <c:v>3.9661510000000004</c:v>
                </c:pt>
                <c:pt idx="2857">
                  <c:v>3.9675397083333301</c:v>
                </c:pt>
                <c:pt idx="2858">
                  <c:v>3.9689284166666603</c:v>
                </c:pt>
                <c:pt idx="2859">
                  <c:v>3.9703171250000002</c:v>
                </c:pt>
                <c:pt idx="2860">
                  <c:v>3.9717058333333304</c:v>
                </c:pt>
                <c:pt idx="2861">
                  <c:v>3.9730945416666605</c:v>
                </c:pt>
                <c:pt idx="2862">
                  <c:v>3.9744832500000005</c:v>
                </c:pt>
                <c:pt idx="2863">
                  <c:v>3.9758719583333306</c:v>
                </c:pt>
                <c:pt idx="2864">
                  <c:v>3.9772606666666603</c:v>
                </c:pt>
                <c:pt idx="2865">
                  <c:v>3.9786493750000003</c:v>
                </c:pt>
                <c:pt idx="2866">
                  <c:v>3.9800380833333304</c:v>
                </c:pt>
                <c:pt idx="2867">
                  <c:v>3.9814267916666601</c:v>
                </c:pt>
                <c:pt idx="2868">
                  <c:v>3.9828155000000001</c:v>
                </c:pt>
                <c:pt idx="2869">
                  <c:v>3.9842042083333302</c:v>
                </c:pt>
                <c:pt idx="2870">
                  <c:v>3.9855929166666604</c:v>
                </c:pt>
                <c:pt idx="2871">
                  <c:v>3.9869816250000003</c:v>
                </c:pt>
                <c:pt idx="2872">
                  <c:v>3.9883703333333305</c:v>
                </c:pt>
                <c:pt idx="2873">
                  <c:v>3.9897590416666606</c:v>
                </c:pt>
                <c:pt idx="2874">
                  <c:v>3.9911477500000005</c:v>
                </c:pt>
                <c:pt idx="2875">
                  <c:v>3.9925364583333303</c:v>
                </c:pt>
                <c:pt idx="2876">
                  <c:v>3.9939251666666604</c:v>
                </c:pt>
                <c:pt idx="2877">
                  <c:v>3.9953138750000003</c:v>
                </c:pt>
                <c:pt idx="2878">
                  <c:v>3.9967025833333301</c:v>
                </c:pt>
                <c:pt idx="2879">
                  <c:v>3.9980912916666602</c:v>
                </c:pt>
                <c:pt idx="2880">
                  <c:v>3.9994800000000001</c:v>
                </c:pt>
                <c:pt idx="2881">
                  <c:v>4.0008687083333303</c:v>
                </c:pt>
                <c:pt idx="2882">
                  <c:v>4.0022574166666605</c:v>
                </c:pt>
                <c:pt idx="2883">
                  <c:v>4.0036461250000004</c:v>
                </c:pt>
                <c:pt idx="2884">
                  <c:v>4.0050348333333305</c:v>
                </c:pt>
                <c:pt idx="2885">
                  <c:v>4.0064235416666607</c:v>
                </c:pt>
                <c:pt idx="2886">
                  <c:v>4.0078122500000006</c:v>
                </c:pt>
                <c:pt idx="2887">
                  <c:v>4.0092009583333308</c:v>
                </c:pt>
                <c:pt idx="2888">
                  <c:v>4.0105896666666601</c:v>
                </c:pt>
                <c:pt idx="2889">
                  <c:v>4.011978375</c:v>
                </c:pt>
                <c:pt idx="2890">
                  <c:v>4.0133670833333301</c:v>
                </c:pt>
                <c:pt idx="2891">
                  <c:v>4.0147557916666603</c:v>
                </c:pt>
                <c:pt idx="2892">
                  <c:v>4.0161445000000002</c:v>
                </c:pt>
                <c:pt idx="2893">
                  <c:v>4.0175332083333304</c:v>
                </c:pt>
                <c:pt idx="2894">
                  <c:v>4.0189219166666605</c:v>
                </c:pt>
                <c:pt idx="2895">
                  <c:v>4.0203106250000005</c:v>
                </c:pt>
                <c:pt idx="2896">
                  <c:v>4.0216993333333306</c:v>
                </c:pt>
                <c:pt idx="2897">
                  <c:v>4.0230880416666608</c:v>
                </c:pt>
                <c:pt idx="2898">
                  <c:v>4.0244767499999998</c:v>
                </c:pt>
                <c:pt idx="2899">
                  <c:v>4.02586545833333</c:v>
                </c:pt>
                <c:pt idx="2900">
                  <c:v>4.0272541666666601</c:v>
                </c:pt>
                <c:pt idx="2901">
                  <c:v>4.0286428750000001</c:v>
                </c:pt>
                <c:pt idx="2902">
                  <c:v>4.0300315833333302</c:v>
                </c:pt>
                <c:pt idx="2903">
                  <c:v>4.0314202916666604</c:v>
                </c:pt>
                <c:pt idx="2904">
                  <c:v>4.0328090000000003</c:v>
                </c:pt>
                <c:pt idx="2905">
                  <c:v>4.0341977083333305</c:v>
                </c:pt>
                <c:pt idx="2906">
                  <c:v>4.0355864166666606</c:v>
                </c:pt>
                <c:pt idx="2907">
                  <c:v>4.0369751250000006</c:v>
                </c:pt>
                <c:pt idx="2908">
                  <c:v>4.0383638333333298</c:v>
                </c:pt>
                <c:pt idx="2909">
                  <c:v>4.03975254166666</c:v>
                </c:pt>
                <c:pt idx="2910">
                  <c:v>4.0411412500000008</c:v>
                </c:pt>
                <c:pt idx="2911">
                  <c:v>4.0425299583333301</c:v>
                </c:pt>
                <c:pt idx="2912">
                  <c:v>4.0439186666666602</c:v>
                </c:pt>
                <c:pt idx="2913">
                  <c:v>4.0453073750000001</c:v>
                </c:pt>
                <c:pt idx="2914">
                  <c:v>4.0466960833333303</c:v>
                </c:pt>
                <c:pt idx="2915">
                  <c:v>4.0480847916666605</c:v>
                </c:pt>
                <c:pt idx="2916">
                  <c:v>4.0494735000000004</c:v>
                </c:pt>
                <c:pt idx="2917">
                  <c:v>4.0508622083333305</c:v>
                </c:pt>
                <c:pt idx="2918">
                  <c:v>4.0522509166666598</c:v>
                </c:pt>
                <c:pt idx="2919">
                  <c:v>4.0536396250000006</c:v>
                </c:pt>
                <c:pt idx="2920">
                  <c:v>4.0550283333333308</c:v>
                </c:pt>
                <c:pt idx="2921">
                  <c:v>4.0564170416666601</c:v>
                </c:pt>
                <c:pt idx="2922">
                  <c:v>4.05780575</c:v>
                </c:pt>
                <c:pt idx="2923">
                  <c:v>4.0591944583333301</c:v>
                </c:pt>
                <c:pt idx="2924">
                  <c:v>4.0605831666666603</c:v>
                </c:pt>
                <c:pt idx="2925">
                  <c:v>4.0619718750000002</c:v>
                </c:pt>
                <c:pt idx="2926">
                  <c:v>4.0633605833333304</c:v>
                </c:pt>
                <c:pt idx="2927">
                  <c:v>4.0647492916666605</c:v>
                </c:pt>
                <c:pt idx="2928">
                  <c:v>4.0661380000000005</c:v>
                </c:pt>
                <c:pt idx="2929">
                  <c:v>4.0675267083333306</c:v>
                </c:pt>
                <c:pt idx="2930">
                  <c:v>4.0689154166666608</c:v>
                </c:pt>
                <c:pt idx="2931">
                  <c:v>4.0703041249999998</c:v>
                </c:pt>
                <c:pt idx="2932">
                  <c:v>4.07169283333333</c:v>
                </c:pt>
                <c:pt idx="2933">
                  <c:v>4.0730815416666601</c:v>
                </c:pt>
                <c:pt idx="2934">
                  <c:v>4.0744702500000001</c:v>
                </c:pt>
                <c:pt idx="2935">
                  <c:v>4.0758589583333302</c:v>
                </c:pt>
                <c:pt idx="2936">
                  <c:v>4.0772476666666604</c:v>
                </c:pt>
                <c:pt idx="2937">
                  <c:v>4.0786363750000003</c:v>
                </c:pt>
                <c:pt idx="2938">
                  <c:v>4.0800250833333305</c:v>
                </c:pt>
                <c:pt idx="2939">
                  <c:v>4.0814137916666606</c:v>
                </c:pt>
                <c:pt idx="2940">
                  <c:v>4.0828025000000006</c:v>
                </c:pt>
                <c:pt idx="2941">
                  <c:v>4.0841912083333298</c:v>
                </c:pt>
                <c:pt idx="2942">
                  <c:v>4.08557991666666</c:v>
                </c:pt>
                <c:pt idx="2943">
                  <c:v>4.0869686250000008</c:v>
                </c:pt>
                <c:pt idx="2944">
                  <c:v>4.0883573333333301</c:v>
                </c:pt>
                <c:pt idx="2945">
                  <c:v>4.0897460416666602</c:v>
                </c:pt>
                <c:pt idx="2946">
                  <c:v>4.0911347500000002</c:v>
                </c:pt>
                <c:pt idx="2947">
                  <c:v>4.0925234583333303</c:v>
                </c:pt>
                <c:pt idx="2948">
                  <c:v>4.0939121666666605</c:v>
                </c:pt>
                <c:pt idx="2949">
                  <c:v>4.0953008750000004</c:v>
                </c:pt>
                <c:pt idx="2950">
                  <c:v>4.0966895833333306</c:v>
                </c:pt>
                <c:pt idx="2951">
                  <c:v>4.0980782916666598</c:v>
                </c:pt>
                <c:pt idx="2952">
                  <c:v>4.0994670000000006</c:v>
                </c:pt>
                <c:pt idx="2953">
                  <c:v>4.1008557083333308</c:v>
                </c:pt>
                <c:pt idx="2954">
                  <c:v>4.1022444166666601</c:v>
                </c:pt>
                <c:pt idx="2955">
                  <c:v>4.103633125</c:v>
                </c:pt>
                <c:pt idx="2956">
                  <c:v>4.1050218333333302</c:v>
                </c:pt>
                <c:pt idx="2957">
                  <c:v>4.1064105416666603</c:v>
                </c:pt>
                <c:pt idx="2958">
                  <c:v>4.1077992500000002</c:v>
                </c:pt>
                <c:pt idx="2959">
                  <c:v>4.1091879583333304</c:v>
                </c:pt>
                <c:pt idx="2960">
                  <c:v>4.1105766666666606</c:v>
                </c:pt>
                <c:pt idx="2961">
                  <c:v>4.1119653750000005</c:v>
                </c:pt>
                <c:pt idx="2962">
                  <c:v>4.1133540833333306</c:v>
                </c:pt>
                <c:pt idx="2963">
                  <c:v>4.1147427916666608</c:v>
                </c:pt>
                <c:pt idx="2964">
                  <c:v>4.1161314999999998</c:v>
                </c:pt>
                <c:pt idx="2965">
                  <c:v>4.11752020833333</c:v>
                </c:pt>
                <c:pt idx="2966">
                  <c:v>4.1189089166666601</c:v>
                </c:pt>
                <c:pt idx="2967">
                  <c:v>4.1202976250000001</c:v>
                </c:pt>
                <c:pt idx="2968">
                  <c:v>4.1216863333333302</c:v>
                </c:pt>
                <c:pt idx="2969">
                  <c:v>4.1230750416666604</c:v>
                </c:pt>
                <c:pt idx="2970">
                  <c:v>4.1244637500000003</c:v>
                </c:pt>
                <c:pt idx="2971">
                  <c:v>4.1258524583333305</c:v>
                </c:pt>
                <c:pt idx="2972">
                  <c:v>4.1272411666666606</c:v>
                </c:pt>
                <c:pt idx="2973">
                  <c:v>4.1286298750000006</c:v>
                </c:pt>
                <c:pt idx="2974">
                  <c:v>4.1300185833333298</c:v>
                </c:pt>
                <c:pt idx="2975">
                  <c:v>4.13140729166666</c:v>
                </c:pt>
                <c:pt idx="2976">
                  <c:v>4.1327960000000008</c:v>
                </c:pt>
                <c:pt idx="2977">
                  <c:v>4.1341847083333301</c:v>
                </c:pt>
                <c:pt idx="2978">
                  <c:v>4.1355734166666602</c:v>
                </c:pt>
                <c:pt idx="2979">
                  <c:v>4.1369621250000002</c:v>
                </c:pt>
                <c:pt idx="2980">
                  <c:v>4.1383508333333303</c:v>
                </c:pt>
                <c:pt idx="2981">
                  <c:v>4.1397395416666605</c:v>
                </c:pt>
                <c:pt idx="2982">
                  <c:v>4.1411282500000004</c:v>
                </c:pt>
                <c:pt idx="2983">
                  <c:v>4.1425169583333306</c:v>
                </c:pt>
                <c:pt idx="2984">
                  <c:v>4.1439056666666598</c:v>
                </c:pt>
                <c:pt idx="2985">
                  <c:v>4.1452943750000006</c:v>
                </c:pt>
                <c:pt idx="2986">
                  <c:v>4.1466830833333308</c:v>
                </c:pt>
                <c:pt idx="2987">
                  <c:v>4.1480717916666601</c:v>
                </c:pt>
                <c:pt idx="2988">
                  <c:v>4.1494605</c:v>
                </c:pt>
                <c:pt idx="2989">
                  <c:v>4.1508492083333302</c:v>
                </c:pt>
                <c:pt idx="2990">
                  <c:v>4.1522379166666603</c:v>
                </c:pt>
                <c:pt idx="2991">
                  <c:v>4.1536266250000002</c:v>
                </c:pt>
                <c:pt idx="2992">
                  <c:v>4.1550153333333304</c:v>
                </c:pt>
                <c:pt idx="2993">
                  <c:v>4.1564040416666606</c:v>
                </c:pt>
                <c:pt idx="2994">
                  <c:v>4.1577927500000005</c:v>
                </c:pt>
                <c:pt idx="2995">
                  <c:v>4.1591814583333306</c:v>
                </c:pt>
                <c:pt idx="2996">
                  <c:v>4.1605701666666608</c:v>
                </c:pt>
                <c:pt idx="2997">
                  <c:v>4.1619588749999998</c:v>
                </c:pt>
                <c:pt idx="2998">
                  <c:v>4.16334758333333</c:v>
                </c:pt>
                <c:pt idx="2999">
                  <c:v>4.1647362916666602</c:v>
                </c:pt>
                <c:pt idx="3000">
                  <c:v>4.1661250000000001</c:v>
                </c:pt>
                <c:pt idx="3001">
                  <c:v>4.1675137083333302</c:v>
                </c:pt>
                <c:pt idx="3002">
                  <c:v>4.1689024166666604</c:v>
                </c:pt>
                <c:pt idx="3003">
                  <c:v>4.1702911250000003</c:v>
                </c:pt>
                <c:pt idx="3004">
                  <c:v>4.1716798333333305</c:v>
                </c:pt>
                <c:pt idx="3005">
                  <c:v>4.1730685416666606</c:v>
                </c:pt>
                <c:pt idx="3006">
                  <c:v>4.1744572500000006</c:v>
                </c:pt>
                <c:pt idx="3007">
                  <c:v>4.1758459583333298</c:v>
                </c:pt>
                <c:pt idx="3008">
                  <c:v>4.17723466666666</c:v>
                </c:pt>
                <c:pt idx="3009">
                  <c:v>4.1786233750000008</c:v>
                </c:pt>
                <c:pt idx="3010">
                  <c:v>4.1800120833333301</c:v>
                </c:pt>
                <c:pt idx="3011">
                  <c:v>4.1814007916666602</c:v>
                </c:pt>
                <c:pt idx="3012">
                  <c:v>4.1827895000000002</c:v>
                </c:pt>
                <c:pt idx="3013">
                  <c:v>4.1841782083333303</c:v>
                </c:pt>
                <c:pt idx="3014">
                  <c:v>4.1855669166666605</c:v>
                </c:pt>
                <c:pt idx="3015">
                  <c:v>4.1869556250000004</c:v>
                </c:pt>
                <c:pt idx="3016">
                  <c:v>4.1883443333333306</c:v>
                </c:pt>
                <c:pt idx="3017">
                  <c:v>4.1897330416666598</c:v>
                </c:pt>
                <c:pt idx="3018">
                  <c:v>4.1911217500000006</c:v>
                </c:pt>
                <c:pt idx="3019">
                  <c:v>4.1925104583333308</c:v>
                </c:pt>
                <c:pt idx="3020">
                  <c:v>4.1938991666666601</c:v>
                </c:pt>
                <c:pt idx="3021">
                  <c:v>4.195287875</c:v>
                </c:pt>
                <c:pt idx="3022">
                  <c:v>4.1966765833333302</c:v>
                </c:pt>
                <c:pt idx="3023">
                  <c:v>4.1980652916666603</c:v>
                </c:pt>
                <c:pt idx="3024">
                  <c:v>4.1994540000000002</c:v>
                </c:pt>
                <c:pt idx="3025">
                  <c:v>4.2008427083333304</c:v>
                </c:pt>
                <c:pt idx="3026">
                  <c:v>4.2022314166666606</c:v>
                </c:pt>
                <c:pt idx="3027">
                  <c:v>4.2036201250000005</c:v>
                </c:pt>
                <c:pt idx="3028">
                  <c:v>4.2050088333333306</c:v>
                </c:pt>
                <c:pt idx="3029">
                  <c:v>4.2063975416666608</c:v>
                </c:pt>
                <c:pt idx="3030">
                  <c:v>4.2077862499999998</c:v>
                </c:pt>
                <c:pt idx="3031">
                  <c:v>4.20917495833333</c:v>
                </c:pt>
                <c:pt idx="3032">
                  <c:v>4.2105636666666602</c:v>
                </c:pt>
                <c:pt idx="3033">
                  <c:v>4.2119523750000001</c:v>
                </c:pt>
                <c:pt idx="3034">
                  <c:v>4.2133410833333302</c:v>
                </c:pt>
                <c:pt idx="3035">
                  <c:v>4.2147297916666604</c:v>
                </c:pt>
                <c:pt idx="3036">
                  <c:v>4.2161185000000003</c:v>
                </c:pt>
                <c:pt idx="3037">
                  <c:v>4.2175072083333305</c:v>
                </c:pt>
                <c:pt idx="3038">
                  <c:v>4.2188959166666606</c:v>
                </c:pt>
                <c:pt idx="3039">
                  <c:v>4.2202846250000006</c:v>
                </c:pt>
                <c:pt idx="3040">
                  <c:v>4.2216733333333298</c:v>
                </c:pt>
                <c:pt idx="3041">
                  <c:v>4.22306204166666</c:v>
                </c:pt>
                <c:pt idx="3042">
                  <c:v>4.2244507500000008</c:v>
                </c:pt>
                <c:pt idx="3043">
                  <c:v>4.2258394583333301</c:v>
                </c:pt>
                <c:pt idx="3044">
                  <c:v>4.2272281666666602</c:v>
                </c:pt>
                <c:pt idx="3045">
                  <c:v>4.2286168750000002</c:v>
                </c:pt>
                <c:pt idx="3046">
                  <c:v>4.2300055833333303</c:v>
                </c:pt>
                <c:pt idx="3047">
                  <c:v>4.2313942916666605</c:v>
                </c:pt>
                <c:pt idx="3048">
                  <c:v>4.2327830000000004</c:v>
                </c:pt>
                <c:pt idx="3049">
                  <c:v>4.2341717083333306</c:v>
                </c:pt>
                <c:pt idx="3050">
                  <c:v>4.2355604166666598</c:v>
                </c:pt>
                <c:pt idx="3051">
                  <c:v>4.2369491250000006</c:v>
                </c:pt>
                <c:pt idx="3052">
                  <c:v>4.2383378333333308</c:v>
                </c:pt>
                <c:pt idx="3053">
                  <c:v>4.2397265416666601</c:v>
                </c:pt>
                <c:pt idx="3054">
                  <c:v>4.24111525</c:v>
                </c:pt>
                <c:pt idx="3055">
                  <c:v>4.2425039583333302</c:v>
                </c:pt>
                <c:pt idx="3056">
                  <c:v>4.2438926666666603</c:v>
                </c:pt>
                <c:pt idx="3057">
                  <c:v>4.2452813750000002</c:v>
                </c:pt>
                <c:pt idx="3058">
                  <c:v>4.2466700833333304</c:v>
                </c:pt>
                <c:pt idx="3059">
                  <c:v>4.2480587916666606</c:v>
                </c:pt>
                <c:pt idx="3060">
                  <c:v>4.2494475000000005</c:v>
                </c:pt>
                <c:pt idx="3061">
                  <c:v>4.2508362083333306</c:v>
                </c:pt>
                <c:pt idx="3062">
                  <c:v>4.2522249166666608</c:v>
                </c:pt>
                <c:pt idx="3063">
                  <c:v>4.2536136249999998</c:v>
                </c:pt>
                <c:pt idx="3064">
                  <c:v>4.25500233333333</c:v>
                </c:pt>
                <c:pt idx="3065">
                  <c:v>4.2563910416666602</c:v>
                </c:pt>
                <c:pt idx="3066">
                  <c:v>4.2577797500000001</c:v>
                </c:pt>
                <c:pt idx="3067">
                  <c:v>4.2591684583333302</c:v>
                </c:pt>
                <c:pt idx="3068">
                  <c:v>4.2605571666666604</c:v>
                </c:pt>
                <c:pt idx="3069">
                  <c:v>4.2619458750000003</c:v>
                </c:pt>
                <c:pt idx="3070">
                  <c:v>4.2633345833333305</c:v>
                </c:pt>
                <c:pt idx="3071">
                  <c:v>4.2647232916666606</c:v>
                </c:pt>
                <c:pt idx="3072">
                  <c:v>4.2661120000000006</c:v>
                </c:pt>
                <c:pt idx="3073">
                  <c:v>4.2675007083333298</c:v>
                </c:pt>
                <c:pt idx="3074">
                  <c:v>4.26888941666666</c:v>
                </c:pt>
                <c:pt idx="3075">
                  <c:v>4.2702781250000008</c:v>
                </c:pt>
                <c:pt idx="3076">
                  <c:v>4.2716668333333301</c:v>
                </c:pt>
                <c:pt idx="3077">
                  <c:v>4.2730555416666602</c:v>
                </c:pt>
                <c:pt idx="3078">
                  <c:v>4.2744442500000002</c:v>
                </c:pt>
                <c:pt idx="3079">
                  <c:v>4.2758329583333303</c:v>
                </c:pt>
                <c:pt idx="3080">
                  <c:v>4.2772216666666605</c:v>
                </c:pt>
                <c:pt idx="3081">
                  <c:v>4.2786103750000004</c:v>
                </c:pt>
                <c:pt idx="3082">
                  <c:v>4.2799990833333306</c:v>
                </c:pt>
                <c:pt idx="3083">
                  <c:v>4.2813877916666598</c:v>
                </c:pt>
                <c:pt idx="3084">
                  <c:v>4.2827765000000007</c:v>
                </c:pt>
                <c:pt idx="3085">
                  <c:v>4.2841652083333308</c:v>
                </c:pt>
                <c:pt idx="3086">
                  <c:v>4.2855539166666601</c:v>
                </c:pt>
                <c:pt idx="3087">
                  <c:v>4.286942625</c:v>
                </c:pt>
                <c:pt idx="3088">
                  <c:v>4.2883313333333302</c:v>
                </c:pt>
                <c:pt idx="3089">
                  <c:v>4.2897200416666603</c:v>
                </c:pt>
                <c:pt idx="3090">
                  <c:v>4.2911087500000002</c:v>
                </c:pt>
                <c:pt idx="3091">
                  <c:v>4.2924974583333304</c:v>
                </c:pt>
                <c:pt idx="3092">
                  <c:v>4.2938861666666606</c:v>
                </c:pt>
                <c:pt idx="3093">
                  <c:v>4.2952748750000005</c:v>
                </c:pt>
                <c:pt idx="3094">
                  <c:v>4.2966635833333306</c:v>
                </c:pt>
                <c:pt idx="3095">
                  <c:v>4.2980522916666608</c:v>
                </c:pt>
                <c:pt idx="3096">
                  <c:v>4.2994409999999998</c:v>
                </c:pt>
                <c:pt idx="3097">
                  <c:v>4.30082970833333</c:v>
                </c:pt>
                <c:pt idx="3098">
                  <c:v>4.3022184166666602</c:v>
                </c:pt>
                <c:pt idx="3099">
                  <c:v>4.3036071250000001</c:v>
                </c:pt>
                <c:pt idx="3100">
                  <c:v>4.3049958333333302</c:v>
                </c:pt>
                <c:pt idx="3101">
                  <c:v>4.3063845416666604</c:v>
                </c:pt>
                <c:pt idx="3102">
                  <c:v>4.3077732500000003</c:v>
                </c:pt>
                <c:pt idx="3103">
                  <c:v>4.3091619583333305</c:v>
                </c:pt>
                <c:pt idx="3104">
                  <c:v>4.3105506666666606</c:v>
                </c:pt>
                <c:pt idx="3105">
                  <c:v>4.3119393750000006</c:v>
                </c:pt>
                <c:pt idx="3106">
                  <c:v>4.3133280833333298</c:v>
                </c:pt>
                <c:pt idx="3107">
                  <c:v>4.31471679166666</c:v>
                </c:pt>
                <c:pt idx="3108">
                  <c:v>4.3161055000000008</c:v>
                </c:pt>
                <c:pt idx="3109">
                  <c:v>4.3174942083333301</c:v>
                </c:pt>
                <c:pt idx="3110">
                  <c:v>4.3188829166666602</c:v>
                </c:pt>
                <c:pt idx="3111">
                  <c:v>4.3202716250000002</c:v>
                </c:pt>
                <c:pt idx="3112">
                  <c:v>4.3216603333333303</c:v>
                </c:pt>
                <c:pt idx="3113">
                  <c:v>4.3230490416666605</c:v>
                </c:pt>
                <c:pt idx="3114">
                  <c:v>4.3244377500000004</c:v>
                </c:pt>
                <c:pt idx="3115">
                  <c:v>4.3258264583333306</c:v>
                </c:pt>
                <c:pt idx="3116">
                  <c:v>4.3272151666666598</c:v>
                </c:pt>
                <c:pt idx="3117">
                  <c:v>4.3286038750000007</c:v>
                </c:pt>
                <c:pt idx="3118">
                  <c:v>4.3299925833333308</c:v>
                </c:pt>
                <c:pt idx="3119">
                  <c:v>4.3313812916666601</c:v>
                </c:pt>
                <c:pt idx="3120">
                  <c:v>4.33277</c:v>
                </c:pt>
                <c:pt idx="3121">
                  <c:v>4.3341587083333302</c:v>
                </c:pt>
                <c:pt idx="3122">
                  <c:v>4.335547416666663</c:v>
                </c:pt>
                <c:pt idx="3123">
                  <c:v>4.3369361249999976</c:v>
                </c:pt>
                <c:pt idx="3124">
                  <c:v>4.3383248333333304</c:v>
                </c:pt>
                <c:pt idx="3125">
                  <c:v>4.3397135416666632</c:v>
                </c:pt>
                <c:pt idx="3126">
                  <c:v>4.3411022499999969</c:v>
                </c:pt>
                <c:pt idx="3127">
                  <c:v>4.3424909583333307</c:v>
                </c:pt>
                <c:pt idx="3128">
                  <c:v>4.3438796666666644</c:v>
                </c:pt>
                <c:pt idx="3129">
                  <c:v>4.3452683749999972</c:v>
                </c:pt>
                <c:pt idx="3130">
                  <c:v>4.34665708333333</c:v>
                </c:pt>
                <c:pt idx="3131">
                  <c:v>4.3480457916666646</c:v>
                </c:pt>
                <c:pt idx="3132">
                  <c:v>4.3494344999999974</c:v>
                </c:pt>
                <c:pt idx="3133">
                  <c:v>4.3508232083333302</c:v>
                </c:pt>
                <c:pt idx="3134">
                  <c:v>4.3522119166666631</c:v>
                </c:pt>
                <c:pt idx="3135">
                  <c:v>4.3536006249999977</c:v>
                </c:pt>
                <c:pt idx="3136">
                  <c:v>4.3549893333333305</c:v>
                </c:pt>
                <c:pt idx="3137">
                  <c:v>4.3563780416666642</c:v>
                </c:pt>
                <c:pt idx="3138">
                  <c:v>4.3577667499999961</c:v>
                </c:pt>
                <c:pt idx="3139">
                  <c:v>4.3591554583333307</c:v>
                </c:pt>
                <c:pt idx="3140">
                  <c:v>4.3605441666666636</c:v>
                </c:pt>
                <c:pt idx="3141">
                  <c:v>4.3619328749999973</c:v>
                </c:pt>
                <c:pt idx="3142">
                  <c:v>4.3633215833333301</c:v>
                </c:pt>
                <c:pt idx="3143">
                  <c:v>4.3647102916666629</c:v>
                </c:pt>
                <c:pt idx="3144">
                  <c:v>4.3660989999999975</c:v>
                </c:pt>
                <c:pt idx="3145">
                  <c:v>4.3674877083333303</c:v>
                </c:pt>
                <c:pt idx="3146">
                  <c:v>4.368876416666664</c:v>
                </c:pt>
                <c:pt idx="3147">
                  <c:v>4.3702651249999978</c:v>
                </c:pt>
                <c:pt idx="3148">
                  <c:v>4.3716538333333306</c:v>
                </c:pt>
                <c:pt idx="3149">
                  <c:v>4.3730425416666643</c:v>
                </c:pt>
                <c:pt idx="3150">
                  <c:v>4.3744312499999971</c:v>
                </c:pt>
                <c:pt idx="3151">
                  <c:v>4.3758199583333308</c:v>
                </c:pt>
                <c:pt idx="3152">
                  <c:v>4.3772086666666636</c:v>
                </c:pt>
                <c:pt idx="3153">
                  <c:v>4.3785973749999973</c:v>
                </c:pt>
                <c:pt idx="3154">
                  <c:v>4.3799860833333302</c:v>
                </c:pt>
                <c:pt idx="3155">
                  <c:v>4.3813747916666639</c:v>
                </c:pt>
                <c:pt idx="3156">
                  <c:v>4.3827634999999976</c:v>
                </c:pt>
                <c:pt idx="3157">
                  <c:v>4.3841522083333304</c:v>
                </c:pt>
                <c:pt idx="3158">
                  <c:v>4.3855409166666632</c:v>
                </c:pt>
                <c:pt idx="3159">
                  <c:v>4.3869296249999969</c:v>
                </c:pt>
                <c:pt idx="3160">
                  <c:v>4.3883183333333307</c:v>
                </c:pt>
                <c:pt idx="3161">
                  <c:v>4.3897070416666635</c:v>
                </c:pt>
                <c:pt idx="3162">
                  <c:v>4.3910957499999972</c:v>
                </c:pt>
                <c:pt idx="3163">
                  <c:v>4.39248445833333</c:v>
                </c:pt>
                <c:pt idx="3164">
                  <c:v>4.3938731666666646</c:v>
                </c:pt>
                <c:pt idx="3165">
                  <c:v>4.3952618749999974</c:v>
                </c:pt>
                <c:pt idx="3166">
                  <c:v>4.3966505833333303</c:v>
                </c:pt>
                <c:pt idx="3167">
                  <c:v>4.3980392916666631</c:v>
                </c:pt>
                <c:pt idx="3168">
                  <c:v>4.3994279999999977</c:v>
                </c:pt>
                <c:pt idx="3169">
                  <c:v>4.4008167083333305</c:v>
                </c:pt>
                <c:pt idx="3170">
                  <c:v>4.4022054166666633</c:v>
                </c:pt>
                <c:pt idx="3171">
                  <c:v>4.403594124999997</c:v>
                </c:pt>
                <c:pt idx="3172">
                  <c:v>4.4049828333333307</c:v>
                </c:pt>
                <c:pt idx="3173">
                  <c:v>4.4063715416666644</c:v>
                </c:pt>
                <c:pt idx="3174">
                  <c:v>4.4077602499999973</c:v>
                </c:pt>
                <c:pt idx="3175">
                  <c:v>4.4091489583333301</c:v>
                </c:pt>
                <c:pt idx="3176">
                  <c:v>4.4105376666666629</c:v>
                </c:pt>
                <c:pt idx="3177">
                  <c:v>4.4119263749999975</c:v>
                </c:pt>
                <c:pt idx="3178">
                  <c:v>4.4133150833333303</c:v>
                </c:pt>
                <c:pt idx="3179">
                  <c:v>4.4147037916666632</c:v>
                </c:pt>
                <c:pt idx="3180">
                  <c:v>4.4160924999999978</c:v>
                </c:pt>
                <c:pt idx="3181">
                  <c:v>4.4174812083333306</c:v>
                </c:pt>
                <c:pt idx="3182">
                  <c:v>4.4188699166666643</c:v>
                </c:pt>
                <c:pt idx="3183">
                  <c:v>4.4202586249999971</c:v>
                </c:pt>
                <c:pt idx="3184">
                  <c:v>4.4216473333333308</c:v>
                </c:pt>
                <c:pt idx="3185">
                  <c:v>4.4230360416666636</c:v>
                </c:pt>
                <c:pt idx="3186">
                  <c:v>4.4244247499999974</c:v>
                </c:pt>
                <c:pt idx="3187">
                  <c:v>4.4258134583333302</c:v>
                </c:pt>
                <c:pt idx="3188">
                  <c:v>4.427202166666663</c:v>
                </c:pt>
                <c:pt idx="3189">
                  <c:v>4.4285908749999976</c:v>
                </c:pt>
                <c:pt idx="3190">
                  <c:v>4.4299795833333304</c:v>
                </c:pt>
                <c:pt idx="3191">
                  <c:v>4.4313682916666641</c:v>
                </c:pt>
                <c:pt idx="3192">
                  <c:v>4.4327569999999969</c:v>
                </c:pt>
                <c:pt idx="3193">
                  <c:v>4.4341457083333307</c:v>
                </c:pt>
                <c:pt idx="3194">
                  <c:v>4.4355344166666644</c:v>
                </c:pt>
                <c:pt idx="3195">
                  <c:v>4.4369231249999972</c:v>
                </c:pt>
                <c:pt idx="3196">
                  <c:v>4.43831183333333</c:v>
                </c:pt>
                <c:pt idx="3197">
                  <c:v>4.4397005416666637</c:v>
                </c:pt>
                <c:pt idx="3198">
                  <c:v>4.4410892499999974</c:v>
                </c:pt>
                <c:pt idx="3199">
                  <c:v>4.4424779583333303</c:v>
                </c:pt>
                <c:pt idx="3200">
                  <c:v>4.4438666666666649</c:v>
                </c:pt>
                <c:pt idx="3201">
                  <c:v>4.4452553749999968</c:v>
                </c:pt>
                <c:pt idx="3202">
                  <c:v>4.4466440833333305</c:v>
                </c:pt>
                <c:pt idx="3203">
                  <c:v>4.4480327916666633</c:v>
                </c:pt>
                <c:pt idx="3204">
                  <c:v>4.449421499999997</c:v>
                </c:pt>
                <c:pt idx="3205">
                  <c:v>4.4508102083333307</c:v>
                </c:pt>
                <c:pt idx="3206">
                  <c:v>4.4521989166666636</c:v>
                </c:pt>
                <c:pt idx="3207">
                  <c:v>4.4535876249999973</c:v>
                </c:pt>
                <c:pt idx="3208">
                  <c:v>4.4549763333333301</c:v>
                </c:pt>
                <c:pt idx="3209">
                  <c:v>4.4563650416666647</c:v>
                </c:pt>
                <c:pt idx="3210">
                  <c:v>4.4577537499999975</c:v>
                </c:pt>
                <c:pt idx="3211">
                  <c:v>4.4591424583333303</c:v>
                </c:pt>
                <c:pt idx="3212">
                  <c:v>4.460531166666664</c:v>
                </c:pt>
                <c:pt idx="3213">
                  <c:v>4.4619198749999978</c:v>
                </c:pt>
                <c:pt idx="3214">
                  <c:v>4.4633085833333306</c:v>
                </c:pt>
                <c:pt idx="3215">
                  <c:v>4.4646972916666634</c:v>
                </c:pt>
                <c:pt idx="3216">
                  <c:v>4.4660859999999971</c:v>
                </c:pt>
                <c:pt idx="3217">
                  <c:v>4.4674747083333308</c:v>
                </c:pt>
                <c:pt idx="3218">
                  <c:v>4.4688634166666645</c:v>
                </c:pt>
                <c:pt idx="3219">
                  <c:v>4.4702521249999965</c:v>
                </c:pt>
                <c:pt idx="3220">
                  <c:v>4.4716408333333302</c:v>
                </c:pt>
                <c:pt idx="3221">
                  <c:v>4.473029541666663</c:v>
                </c:pt>
                <c:pt idx="3222">
                  <c:v>4.4744182499999976</c:v>
                </c:pt>
                <c:pt idx="3223">
                  <c:v>4.4758069583333304</c:v>
                </c:pt>
                <c:pt idx="3224">
                  <c:v>4.4771956666666632</c:v>
                </c:pt>
                <c:pt idx="3225">
                  <c:v>4.478584374999997</c:v>
                </c:pt>
                <c:pt idx="3226">
                  <c:v>4.4799730833333307</c:v>
                </c:pt>
                <c:pt idx="3227">
                  <c:v>4.4813617916666644</c:v>
                </c:pt>
                <c:pt idx="3228">
                  <c:v>4.4827504999999972</c:v>
                </c:pt>
                <c:pt idx="3229">
                  <c:v>4.48413920833333</c:v>
                </c:pt>
                <c:pt idx="3230">
                  <c:v>4.4855279166666637</c:v>
                </c:pt>
                <c:pt idx="3231">
                  <c:v>4.4869166249999974</c:v>
                </c:pt>
                <c:pt idx="3232">
                  <c:v>4.4883053333333303</c:v>
                </c:pt>
                <c:pt idx="3233">
                  <c:v>4.4896940416666631</c:v>
                </c:pt>
                <c:pt idx="3234">
                  <c:v>4.4910827499999977</c:v>
                </c:pt>
                <c:pt idx="3235">
                  <c:v>4.4924714583333305</c:v>
                </c:pt>
                <c:pt idx="3236">
                  <c:v>4.4938601666666642</c:v>
                </c:pt>
                <c:pt idx="3237">
                  <c:v>4.495248874999997</c:v>
                </c:pt>
                <c:pt idx="3238">
                  <c:v>4.4966375833333307</c:v>
                </c:pt>
                <c:pt idx="3239">
                  <c:v>4.4980262916666636</c:v>
                </c:pt>
                <c:pt idx="3240">
                  <c:v>4.4994149999999973</c:v>
                </c:pt>
                <c:pt idx="3241">
                  <c:v>4.5008037083333301</c:v>
                </c:pt>
                <c:pt idx="3242">
                  <c:v>4.5021924166666629</c:v>
                </c:pt>
                <c:pt idx="3243">
                  <c:v>4.5035811249999975</c:v>
                </c:pt>
                <c:pt idx="3244">
                  <c:v>4.5049698333333303</c:v>
                </c:pt>
                <c:pt idx="3245">
                  <c:v>4.5063585416666641</c:v>
                </c:pt>
                <c:pt idx="3246">
                  <c:v>4.5077472499999978</c:v>
                </c:pt>
                <c:pt idx="3247">
                  <c:v>4.5091359583333306</c:v>
                </c:pt>
                <c:pt idx="3248">
                  <c:v>4.5105246666666634</c:v>
                </c:pt>
                <c:pt idx="3249">
                  <c:v>4.5119133749999971</c:v>
                </c:pt>
                <c:pt idx="3250">
                  <c:v>4.5133020833333308</c:v>
                </c:pt>
                <c:pt idx="3251">
                  <c:v>4.5146907916666636</c:v>
                </c:pt>
                <c:pt idx="3252">
                  <c:v>4.5160794999999974</c:v>
                </c:pt>
                <c:pt idx="3253">
                  <c:v>4.5174682083333302</c:v>
                </c:pt>
                <c:pt idx="3254">
                  <c:v>4.5188569166666639</c:v>
                </c:pt>
                <c:pt idx="3255">
                  <c:v>4.5202456249999976</c:v>
                </c:pt>
                <c:pt idx="3256">
                  <c:v>4.5216343333333304</c:v>
                </c:pt>
                <c:pt idx="3257">
                  <c:v>4.5230230416666632</c:v>
                </c:pt>
                <c:pt idx="3258">
                  <c:v>4.524411749999997</c:v>
                </c:pt>
                <c:pt idx="3259">
                  <c:v>4.5258004583333307</c:v>
                </c:pt>
                <c:pt idx="3260">
                  <c:v>4.5271891666666635</c:v>
                </c:pt>
                <c:pt idx="3261">
                  <c:v>4.5285778749999972</c:v>
                </c:pt>
                <c:pt idx="3262">
                  <c:v>4.52996658333333</c:v>
                </c:pt>
                <c:pt idx="3263">
                  <c:v>4.5313552916666646</c:v>
                </c:pt>
                <c:pt idx="3264">
                  <c:v>4.5327439999999966</c:v>
                </c:pt>
                <c:pt idx="3265">
                  <c:v>4.5341327083333303</c:v>
                </c:pt>
                <c:pt idx="3266">
                  <c:v>4.5355214166666631</c:v>
                </c:pt>
                <c:pt idx="3267">
                  <c:v>4.5369101249999977</c:v>
                </c:pt>
                <c:pt idx="3268">
                  <c:v>4.5382988333333305</c:v>
                </c:pt>
                <c:pt idx="3269">
                  <c:v>4.5396875416666633</c:v>
                </c:pt>
                <c:pt idx="3270">
                  <c:v>4.541076249999997</c:v>
                </c:pt>
                <c:pt idx="3271">
                  <c:v>4.5424649583333307</c:v>
                </c:pt>
                <c:pt idx="3272">
                  <c:v>4.5438536666666645</c:v>
                </c:pt>
                <c:pt idx="3273">
                  <c:v>4.5452423749999973</c:v>
                </c:pt>
                <c:pt idx="3274">
                  <c:v>4.5466310833333301</c:v>
                </c:pt>
                <c:pt idx="3275">
                  <c:v>4.5480197916666647</c:v>
                </c:pt>
                <c:pt idx="3276">
                  <c:v>4.5494084999999975</c:v>
                </c:pt>
                <c:pt idx="3277">
                  <c:v>4.5507972083333303</c:v>
                </c:pt>
                <c:pt idx="3278">
                  <c:v>4.5521859166666632</c:v>
                </c:pt>
                <c:pt idx="3279">
                  <c:v>4.5535746249999978</c:v>
                </c:pt>
                <c:pt idx="3280">
                  <c:v>4.5549633333333306</c:v>
                </c:pt>
                <c:pt idx="3281">
                  <c:v>4.5563520416666643</c:v>
                </c:pt>
                <c:pt idx="3282">
                  <c:v>4.5577407499999962</c:v>
                </c:pt>
                <c:pt idx="3283">
                  <c:v>4.5591294583333308</c:v>
                </c:pt>
                <c:pt idx="3284">
                  <c:v>4.5605181666666637</c:v>
                </c:pt>
                <c:pt idx="3285">
                  <c:v>4.5619068749999974</c:v>
                </c:pt>
                <c:pt idx="3286">
                  <c:v>4.5632955833333302</c:v>
                </c:pt>
                <c:pt idx="3287">
                  <c:v>4.564684291666663</c:v>
                </c:pt>
                <c:pt idx="3288">
                  <c:v>4.5660729999999976</c:v>
                </c:pt>
                <c:pt idx="3289">
                  <c:v>4.5674617083333304</c:v>
                </c:pt>
                <c:pt idx="3290">
                  <c:v>4.5688504166666641</c:v>
                </c:pt>
                <c:pt idx="3291">
                  <c:v>4.570239124999997</c:v>
                </c:pt>
                <c:pt idx="3292">
                  <c:v>4.5716278333333307</c:v>
                </c:pt>
                <c:pt idx="3293">
                  <c:v>4.5730165416666635</c:v>
                </c:pt>
                <c:pt idx="3294">
                  <c:v>4.5744052499999972</c:v>
                </c:pt>
                <c:pt idx="3295">
                  <c:v>4.57579395833333</c:v>
                </c:pt>
                <c:pt idx="3296">
                  <c:v>4.5771826666666637</c:v>
                </c:pt>
                <c:pt idx="3297">
                  <c:v>4.5785713749999974</c:v>
                </c:pt>
                <c:pt idx="3298">
                  <c:v>4.5799600833333303</c:v>
                </c:pt>
                <c:pt idx="3299">
                  <c:v>4.5813487916666649</c:v>
                </c:pt>
                <c:pt idx="3300">
                  <c:v>4.5827374999999968</c:v>
                </c:pt>
                <c:pt idx="3301">
                  <c:v>4.5841262083333305</c:v>
                </c:pt>
                <c:pt idx="3302">
                  <c:v>4.5855149166666633</c:v>
                </c:pt>
                <c:pt idx="3303">
                  <c:v>4.586903624999997</c:v>
                </c:pt>
                <c:pt idx="3304">
                  <c:v>4.5882923333333308</c:v>
                </c:pt>
                <c:pt idx="3305">
                  <c:v>4.5896810416666636</c:v>
                </c:pt>
                <c:pt idx="3306">
                  <c:v>4.5910697499999973</c:v>
                </c:pt>
                <c:pt idx="3307">
                  <c:v>4.5924584583333301</c:v>
                </c:pt>
                <c:pt idx="3308">
                  <c:v>4.5938471666666647</c:v>
                </c:pt>
                <c:pt idx="3309">
                  <c:v>4.5952358749999966</c:v>
                </c:pt>
                <c:pt idx="3310">
                  <c:v>4.5966245833333303</c:v>
                </c:pt>
                <c:pt idx="3311">
                  <c:v>4.5980132916666632</c:v>
                </c:pt>
                <c:pt idx="3312">
                  <c:v>4.5994019999999978</c:v>
                </c:pt>
                <c:pt idx="3313">
                  <c:v>4.6007907083333306</c:v>
                </c:pt>
                <c:pt idx="3314">
                  <c:v>4.6021794166666634</c:v>
                </c:pt>
                <c:pt idx="3315">
                  <c:v>4.6035681249999971</c:v>
                </c:pt>
                <c:pt idx="3316">
                  <c:v>4.6049568333333308</c:v>
                </c:pt>
                <c:pt idx="3317">
                  <c:v>4.6063455416666645</c:v>
                </c:pt>
                <c:pt idx="3318">
                  <c:v>4.6077342499999974</c:v>
                </c:pt>
                <c:pt idx="3319">
                  <c:v>4.6091229583333302</c:v>
                </c:pt>
                <c:pt idx="3320">
                  <c:v>4.610511666666663</c:v>
                </c:pt>
                <c:pt idx="3321">
                  <c:v>4.6119003749999976</c:v>
                </c:pt>
                <c:pt idx="3322">
                  <c:v>4.6132890833333304</c:v>
                </c:pt>
                <c:pt idx="3323">
                  <c:v>4.6146777916666633</c:v>
                </c:pt>
                <c:pt idx="3324">
                  <c:v>4.616066499999997</c:v>
                </c:pt>
                <c:pt idx="3325">
                  <c:v>4.6174552083333307</c:v>
                </c:pt>
                <c:pt idx="3326">
                  <c:v>4.6188439166666644</c:v>
                </c:pt>
                <c:pt idx="3327">
                  <c:v>4.6202326249999963</c:v>
                </c:pt>
                <c:pt idx="3328">
                  <c:v>4.62162133333333</c:v>
                </c:pt>
                <c:pt idx="3329">
                  <c:v>4.6230100416666637</c:v>
                </c:pt>
                <c:pt idx="3330">
                  <c:v>4.6243987499999974</c:v>
                </c:pt>
                <c:pt idx="3331">
                  <c:v>4.6257874583333303</c:v>
                </c:pt>
                <c:pt idx="3332">
                  <c:v>4.6271761666666631</c:v>
                </c:pt>
                <c:pt idx="3333">
                  <c:v>4.6285648749999977</c:v>
                </c:pt>
                <c:pt idx="3334">
                  <c:v>4.6299535833333305</c:v>
                </c:pt>
                <c:pt idx="3335">
                  <c:v>4.6313422916666642</c:v>
                </c:pt>
                <c:pt idx="3336">
                  <c:v>4.632730999999997</c:v>
                </c:pt>
                <c:pt idx="3337">
                  <c:v>4.6341197083333308</c:v>
                </c:pt>
                <c:pt idx="3338">
                  <c:v>4.6355084166666636</c:v>
                </c:pt>
                <c:pt idx="3339">
                  <c:v>4.6368971249999973</c:v>
                </c:pt>
                <c:pt idx="3340">
                  <c:v>4.6382858333333301</c:v>
                </c:pt>
                <c:pt idx="3341">
                  <c:v>4.6396745416666629</c:v>
                </c:pt>
                <c:pt idx="3342">
                  <c:v>4.6410632499999975</c:v>
                </c:pt>
                <c:pt idx="3343">
                  <c:v>4.6424519583333304</c:v>
                </c:pt>
                <c:pt idx="3344">
                  <c:v>4.6438406666666641</c:v>
                </c:pt>
                <c:pt idx="3345">
                  <c:v>4.645229374999996</c:v>
                </c:pt>
                <c:pt idx="3346">
                  <c:v>4.6466180833333306</c:v>
                </c:pt>
                <c:pt idx="3347">
                  <c:v>4.6480067916666634</c:v>
                </c:pt>
                <c:pt idx="3348">
                  <c:v>4.6493954999999971</c:v>
                </c:pt>
                <c:pt idx="3349">
                  <c:v>4.6507842083333308</c:v>
                </c:pt>
                <c:pt idx="3350">
                  <c:v>4.6521729166666637</c:v>
                </c:pt>
                <c:pt idx="3351">
                  <c:v>4.6535616249999974</c:v>
                </c:pt>
                <c:pt idx="3352">
                  <c:v>4.6549503333333302</c:v>
                </c:pt>
                <c:pt idx="3353">
                  <c:v>4.6563390416666639</c:v>
                </c:pt>
                <c:pt idx="3354">
                  <c:v>4.6577277499999976</c:v>
                </c:pt>
                <c:pt idx="3355">
                  <c:v>4.6591164583333304</c:v>
                </c:pt>
                <c:pt idx="3356">
                  <c:v>4.6605051666666633</c:v>
                </c:pt>
                <c:pt idx="3357">
                  <c:v>4.661893874999997</c:v>
                </c:pt>
                <c:pt idx="3358">
                  <c:v>4.6632825833333307</c:v>
                </c:pt>
                <c:pt idx="3359">
                  <c:v>4.6646712916666635</c:v>
                </c:pt>
                <c:pt idx="3360">
                  <c:v>4.6660599999999972</c:v>
                </c:pt>
                <c:pt idx="3361">
                  <c:v>4.66744870833333</c:v>
                </c:pt>
                <c:pt idx="3362">
                  <c:v>4.6688374166666646</c:v>
                </c:pt>
                <c:pt idx="3363">
                  <c:v>4.6702261249999966</c:v>
                </c:pt>
                <c:pt idx="3364">
                  <c:v>4.6716148333333303</c:v>
                </c:pt>
                <c:pt idx="3365">
                  <c:v>4.6730035416666631</c:v>
                </c:pt>
                <c:pt idx="3366">
                  <c:v>4.6743922499999977</c:v>
                </c:pt>
                <c:pt idx="3367">
                  <c:v>4.6757809583333305</c:v>
                </c:pt>
                <c:pt idx="3368">
                  <c:v>4.6771696666666633</c:v>
                </c:pt>
                <c:pt idx="3369">
                  <c:v>4.678558374999997</c:v>
                </c:pt>
                <c:pt idx="3370">
                  <c:v>4.6799470833333308</c:v>
                </c:pt>
                <c:pt idx="3371">
                  <c:v>4.6813357916666645</c:v>
                </c:pt>
                <c:pt idx="3372">
                  <c:v>4.6827244999999964</c:v>
                </c:pt>
                <c:pt idx="3373">
                  <c:v>4.6841132083333301</c:v>
                </c:pt>
                <c:pt idx="3374">
                  <c:v>4.6855019166666629</c:v>
                </c:pt>
                <c:pt idx="3375">
                  <c:v>4.6868906249999975</c:v>
                </c:pt>
                <c:pt idx="3376">
                  <c:v>4.6882793333333304</c:v>
                </c:pt>
                <c:pt idx="3377">
                  <c:v>4.6896680416666632</c:v>
                </c:pt>
                <c:pt idx="3378">
                  <c:v>4.6910567499999978</c:v>
                </c:pt>
                <c:pt idx="3379">
                  <c:v>4.6924454583333306</c:v>
                </c:pt>
                <c:pt idx="3380">
                  <c:v>4.6938341666666643</c:v>
                </c:pt>
                <c:pt idx="3381">
                  <c:v>4.6952228749999971</c:v>
                </c:pt>
                <c:pt idx="3382">
                  <c:v>4.6966115833333308</c:v>
                </c:pt>
                <c:pt idx="3383">
                  <c:v>4.6980002916666637</c:v>
                </c:pt>
                <c:pt idx="3384">
                  <c:v>4.6993889999999974</c:v>
                </c:pt>
                <c:pt idx="3385">
                  <c:v>4.7007777083333302</c:v>
                </c:pt>
                <c:pt idx="3386">
                  <c:v>4.702166416666663</c:v>
                </c:pt>
                <c:pt idx="3387">
                  <c:v>4.7035551249999976</c:v>
                </c:pt>
                <c:pt idx="3388">
                  <c:v>4.7049438333333304</c:v>
                </c:pt>
                <c:pt idx="3389">
                  <c:v>4.7063325416666641</c:v>
                </c:pt>
                <c:pt idx="3390">
                  <c:v>4.707721249999997</c:v>
                </c:pt>
                <c:pt idx="3391">
                  <c:v>4.7091099583333307</c:v>
                </c:pt>
                <c:pt idx="3392">
                  <c:v>4.7104986666666635</c:v>
                </c:pt>
                <c:pt idx="3393">
                  <c:v>4.7118873749999972</c:v>
                </c:pt>
                <c:pt idx="3394">
                  <c:v>4.71327608333333</c:v>
                </c:pt>
                <c:pt idx="3395">
                  <c:v>4.7146647916666637</c:v>
                </c:pt>
                <c:pt idx="3396">
                  <c:v>4.7160534999999975</c:v>
                </c:pt>
                <c:pt idx="3397">
                  <c:v>4.7174422083333303</c:v>
                </c:pt>
                <c:pt idx="3398">
                  <c:v>4.718830916666664</c:v>
                </c:pt>
                <c:pt idx="3399">
                  <c:v>4.7202196249999977</c:v>
                </c:pt>
                <c:pt idx="3400">
                  <c:v>4.7216083333333305</c:v>
                </c:pt>
                <c:pt idx="3401">
                  <c:v>4.7229970416666633</c:v>
                </c:pt>
                <c:pt idx="3402">
                  <c:v>4.7243857499999971</c:v>
                </c:pt>
                <c:pt idx="3403">
                  <c:v>4.7257744583333299</c:v>
                </c:pt>
                <c:pt idx="3404">
                  <c:v>4.7271631666666636</c:v>
                </c:pt>
                <c:pt idx="3405">
                  <c:v>4.7285518749999973</c:v>
                </c:pt>
                <c:pt idx="3406">
                  <c:v>4.7299405833333301</c:v>
                </c:pt>
                <c:pt idx="3407">
                  <c:v>4.7313292916666647</c:v>
                </c:pt>
                <c:pt idx="3408">
                  <c:v>4.7327179999999975</c:v>
                </c:pt>
                <c:pt idx="3409">
                  <c:v>4.7341067083333304</c:v>
                </c:pt>
                <c:pt idx="3410">
                  <c:v>4.7354954166666632</c:v>
                </c:pt>
                <c:pt idx="3411">
                  <c:v>4.7368841249999978</c:v>
                </c:pt>
                <c:pt idx="3412">
                  <c:v>4.7382728333333306</c:v>
                </c:pt>
                <c:pt idx="3413">
                  <c:v>4.7396615416666634</c:v>
                </c:pt>
                <c:pt idx="3414">
                  <c:v>4.7410502499999971</c:v>
                </c:pt>
                <c:pt idx="3415">
                  <c:v>4.7424389583333308</c:v>
                </c:pt>
                <c:pt idx="3416">
                  <c:v>4.7438276666666646</c:v>
                </c:pt>
                <c:pt idx="3417">
                  <c:v>4.7452163749999974</c:v>
                </c:pt>
                <c:pt idx="3418">
                  <c:v>4.7466050833333302</c:v>
                </c:pt>
                <c:pt idx="3419">
                  <c:v>4.747993791666663</c:v>
                </c:pt>
                <c:pt idx="3420">
                  <c:v>4.7493824999999976</c:v>
                </c:pt>
                <c:pt idx="3421">
                  <c:v>4.7507712083333304</c:v>
                </c:pt>
                <c:pt idx="3422">
                  <c:v>4.7521599166666633</c:v>
                </c:pt>
                <c:pt idx="3423">
                  <c:v>4.753548624999997</c:v>
                </c:pt>
                <c:pt idx="3424">
                  <c:v>4.7549373333333307</c:v>
                </c:pt>
                <c:pt idx="3425">
                  <c:v>4.7563260416666644</c:v>
                </c:pt>
                <c:pt idx="3426">
                  <c:v>4.7577147499999972</c:v>
                </c:pt>
                <c:pt idx="3427">
                  <c:v>4.75910345833333</c:v>
                </c:pt>
                <c:pt idx="3428">
                  <c:v>4.7604921666666637</c:v>
                </c:pt>
                <c:pt idx="3429">
                  <c:v>4.7618808749999975</c:v>
                </c:pt>
                <c:pt idx="3430">
                  <c:v>4.7632695833333303</c:v>
                </c:pt>
                <c:pt idx="3431">
                  <c:v>4.7646582916666631</c:v>
                </c:pt>
                <c:pt idx="3432">
                  <c:v>4.7660469999999977</c:v>
                </c:pt>
                <c:pt idx="3433">
                  <c:v>4.7674357083333305</c:v>
                </c:pt>
                <c:pt idx="3434">
                  <c:v>4.7688244166666642</c:v>
                </c:pt>
                <c:pt idx="3435">
                  <c:v>4.7702131249999971</c:v>
                </c:pt>
                <c:pt idx="3436">
                  <c:v>4.7716018333333299</c:v>
                </c:pt>
                <c:pt idx="3437">
                  <c:v>4.7729905416666636</c:v>
                </c:pt>
                <c:pt idx="3438">
                  <c:v>4.7743792499999973</c:v>
                </c:pt>
                <c:pt idx="3439">
                  <c:v>4.7757679583333301</c:v>
                </c:pt>
                <c:pt idx="3440">
                  <c:v>4.7771566666666629</c:v>
                </c:pt>
                <c:pt idx="3441">
                  <c:v>4.7785453749999975</c:v>
                </c:pt>
                <c:pt idx="3442">
                  <c:v>4.7799340833333304</c:v>
                </c:pt>
                <c:pt idx="3443">
                  <c:v>4.7813227916666641</c:v>
                </c:pt>
                <c:pt idx="3444">
                  <c:v>4.7827114999999978</c:v>
                </c:pt>
                <c:pt idx="3445">
                  <c:v>4.7841002083333306</c:v>
                </c:pt>
                <c:pt idx="3446">
                  <c:v>4.7854889166666634</c:v>
                </c:pt>
                <c:pt idx="3447">
                  <c:v>4.7868776249999971</c:v>
                </c:pt>
                <c:pt idx="3448">
                  <c:v>4.7882663333333308</c:v>
                </c:pt>
                <c:pt idx="3449">
                  <c:v>4.7896550416666637</c:v>
                </c:pt>
                <c:pt idx="3450">
                  <c:v>4.7910437499999974</c:v>
                </c:pt>
                <c:pt idx="3451">
                  <c:v>4.7924324583333302</c:v>
                </c:pt>
                <c:pt idx="3452">
                  <c:v>4.7938211666666639</c:v>
                </c:pt>
                <c:pt idx="3453">
                  <c:v>4.7952098749999976</c:v>
                </c:pt>
                <c:pt idx="3454">
                  <c:v>4.7965985833333304</c:v>
                </c:pt>
                <c:pt idx="3455">
                  <c:v>4.7979872916666633</c:v>
                </c:pt>
                <c:pt idx="3456">
                  <c:v>4.799375999999997</c:v>
                </c:pt>
                <c:pt idx="3457">
                  <c:v>4.8007647083333307</c:v>
                </c:pt>
                <c:pt idx="3458">
                  <c:v>4.8021534166666635</c:v>
                </c:pt>
                <c:pt idx="3459">
                  <c:v>4.8035421249999972</c:v>
                </c:pt>
                <c:pt idx="3460">
                  <c:v>4.80493083333333</c:v>
                </c:pt>
                <c:pt idx="3461">
                  <c:v>4.8063195416666646</c:v>
                </c:pt>
                <c:pt idx="3462">
                  <c:v>4.8077082499999975</c:v>
                </c:pt>
                <c:pt idx="3463">
                  <c:v>4.8090969583333303</c:v>
                </c:pt>
                <c:pt idx="3464">
                  <c:v>4.8104856666666631</c:v>
                </c:pt>
                <c:pt idx="3465">
                  <c:v>4.8118743749999977</c:v>
                </c:pt>
                <c:pt idx="3466">
                  <c:v>4.8132630833333305</c:v>
                </c:pt>
                <c:pt idx="3467">
                  <c:v>4.8146517916666633</c:v>
                </c:pt>
                <c:pt idx="3468">
                  <c:v>4.8160404999999971</c:v>
                </c:pt>
                <c:pt idx="3469">
                  <c:v>4.8174292083333299</c:v>
                </c:pt>
                <c:pt idx="3470">
                  <c:v>4.8188179166666645</c:v>
                </c:pt>
                <c:pt idx="3471">
                  <c:v>4.8202066249999973</c:v>
                </c:pt>
                <c:pt idx="3472">
                  <c:v>4.8215953333333301</c:v>
                </c:pt>
                <c:pt idx="3473">
                  <c:v>4.8229840416666629</c:v>
                </c:pt>
                <c:pt idx="3474">
                  <c:v>4.8243727499999975</c:v>
                </c:pt>
                <c:pt idx="3475">
                  <c:v>4.8257614583333304</c:v>
                </c:pt>
                <c:pt idx="3476">
                  <c:v>4.8271501666666632</c:v>
                </c:pt>
                <c:pt idx="3477">
                  <c:v>4.8285388749999978</c:v>
                </c:pt>
                <c:pt idx="3478">
                  <c:v>4.8299275833333306</c:v>
                </c:pt>
                <c:pt idx="3479">
                  <c:v>4.8313162916666643</c:v>
                </c:pt>
                <c:pt idx="3480">
                  <c:v>4.8327049999999971</c:v>
                </c:pt>
                <c:pt idx="3481">
                  <c:v>4.83409370833333</c:v>
                </c:pt>
                <c:pt idx="3482">
                  <c:v>4.8354824166666637</c:v>
                </c:pt>
                <c:pt idx="3483">
                  <c:v>4.8368711249999974</c:v>
                </c:pt>
                <c:pt idx="3484">
                  <c:v>4.8382598333333302</c:v>
                </c:pt>
                <c:pt idx="3485">
                  <c:v>4.839648541666663</c:v>
                </c:pt>
                <c:pt idx="3486">
                  <c:v>4.8410372499999976</c:v>
                </c:pt>
                <c:pt idx="3487">
                  <c:v>4.8424259583333304</c:v>
                </c:pt>
                <c:pt idx="3488">
                  <c:v>4.8438146666666642</c:v>
                </c:pt>
                <c:pt idx="3489">
                  <c:v>4.845203374999997</c:v>
                </c:pt>
                <c:pt idx="3490">
                  <c:v>4.8465920833333307</c:v>
                </c:pt>
                <c:pt idx="3491">
                  <c:v>4.8479807916666635</c:v>
                </c:pt>
                <c:pt idx="3492">
                  <c:v>4.8493694999999972</c:v>
                </c:pt>
                <c:pt idx="3493">
                  <c:v>4.85075820833333</c:v>
                </c:pt>
                <c:pt idx="3494">
                  <c:v>4.8521469166666638</c:v>
                </c:pt>
                <c:pt idx="3495">
                  <c:v>4.8535356249999975</c:v>
                </c:pt>
                <c:pt idx="3496">
                  <c:v>4.8549243333333303</c:v>
                </c:pt>
                <c:pt idx="3497">
                  <c:v>4.856313041666664</c:v>
                </c:pt>
                <c:pt idx="3498">
                  <c:v>4.8577017499999977</c:v>
                </c:pt>
                <c:pt idx="3499">
                  <c:v>4.8590904583333305</c:v>
                </c:pt>
                <c:pt idx="3500">
                  <c:v>4.8604791666666634</c:v>
                </c:pt>
                <c:pt idx="3501">
                  <c:v>4.8618678749999971</c:v>
                </c:pt>
                <c:pt idx="3502">
                  <c:v>4.8632565833333308</c:v>
                </c:pt>
                <c:pt idx="3503">
                  <c:v>4.8646452916666636</c:v>
                </c:pt>
                <c:pt idx="3504">
                  <c:v>4.8660339999999973</c:v>
                </c:pt>
                <c:pt idx="3505">
                  <c:v>4.8674227083333301</c:v>
                </c:pt>
                <c:pt idx="3506">
                  <c:v>4.8688114166666647</c:v>
                </c:pt>
                <c:pt idx="3507">
                  <c:v>4.8702001249999975</c:v>
                </c:pt>
                <c:pt idx="3508">
                  <c:v>4.8715888333333304</c:v>
                </c:pt>
                <c:pt idx="3509">
                  <c:v>4.8729775416666632</c:v>
                </c:pt>
                <c:pt idx="3510">
                  <c:v>4.8743662499999978</c:v>
                </c:pt>
                <c:pt idx="3511">
                  <c:v>4.8757549583333306</c:v>
                </c:pt>
                <c:pt idx="3512">
                  <c:v>4.8771436666666634</c:v>
                </c:pt>
                <c:pt idx="3513">
                  <c:v>4.8785323749999971</c:v>
                </c:pt>
                <c:pt idx="3514">
                  <c:v>4.87992108333333</c:v>
                </c:pt>
                <c:pt idx="3515">
                  <c:v>4.8813097916666646</c:v>
                </c:pt>
                <c:pt idx="3516">
                  <c:v>4.8826984999999974</c:v>
                </c:pt>
                <c:pt idx="3517">
                  <c:v>4.8840872083333302</c:v>
                </c:pt>
                <c:pt idx="3518">
                  <c:v>4.885475916666663</c:v>
                </c:pt>
                <c:pt idx="3519">
                  <c:v>4.8868646249999976</c:v>
                </c:pt>
                <c:pt idx="3520">
                  <c:v>4.8882533333333305</c:v>
                </c:pt>
                <c:pt idx="3521">
                  <c:v>4.8896420416666633</c:v>
                </c:pt>
                <c:pt idx="3522">
                  <c:v>4.891030749999997</c:v>
                </c:pt>
                <c:pt idx="3523">
                  <c:v>4.8924194583333307</c:v>
                </c:pt>
                <c:pt idx="3524">
                  <c:v>4.8938081666666644</c:v>
                </c:pt>
                <c:pt idx="3525">
                  <c:v>4.8951968749999972</c:v>
                </c:pt>
                <c:pt idx="3526">
                  <c:v>4.89658558333333</c:v>
                </c:pt>
                <c:pt idx="3527">
                  <c:v>4.8979742916666638</c:v>
                </c:pt>
                <c:pt idx="3528">
                  <c:v>4.8993629999999975</c:v>
                </c:pt>
                <c:pt idx="3529">
                  <c:v>4.9007517083333303</c:v>
                </c:pt>
                <c:pt idx="3530">
                  <c:v>4.9021404166666631</c:v>
                </c:pt>
                <c:pt idx="3531">
                  <c:v>4.9035291249999977</c:v>
                </c:pt>
                <c:pt idx="3532">
                  <c:v>4.9049178333333305</c:v>
                </c:pt>
                <c:pt idx="3533">
                  <c:v>4.9063065416666642</c:v>
                </c:pt>
                <c:pt idx="3534">
                  <c:v>4.9076952499999971</c:v>
                </c:pt>
                <c:pt idx="3535">
                  <c:v>4.9090839583333308</c:v>
                </c:pt>
                <c:pt idx="3536">
                  <c:v>4.9104726666666636</c:v>
                </c:pt>
                <c:pt idx="3537">
                  <c:v>4.9118613749999973</c:v>
                </c:pt>
                <c:pt idx="3538">
                  <c:v>4.9132500833333301</c:v>
                </c:pt>
                <c:pt idx="3539">
                  <c:v>4.914638791666663</c:v>
                </c:pt>
                <c:pt idx="3540">
                  <c:v>4.9160274999999976</c:v>
                </c:pt>
                <c:pt idx="3541">
                  <c:v>4.9174162083333304</c:v>
                </c:pt>
                <c:pt idx="3542">
                  <c:v>4.9188049166666641</c:v>
                </c:pt>
                <c:pt idx="3543">
                  <c:v>4.9201936249999978</c:v>
                </c:pt>
                <c:pt idx="3544">
                  <c:v>4.9215823333333306</c:v>
                </c:pt>
                <c:pt idx="3545">
                  <c:v>4.9229710416666634</c:v>
                </c:pt>
                <c:pt idx="3546">
                  <c:v>4.9243597499999971</c:v>
                </c:pt>
                <c:pt idx="3547">
                  <c:v>4.92574845833333</c:v>
                </c:pt>
                <c:pt idx="3548">
                  <c:v>4.9271371666666637</c:v>
                </c:pt>
                <c:pt idx="3549">
                  <c:v>4.9285258749999974</c:v>
                </c:pt>
                <c:pt idx="3550">
                  <c:v>4.9299145833333302</c:v>
                </c:pt>
                <c:pt idx="3551">
                  <c:v>4.9313032916666639</c:v>
                </c:pt>
                <c:pt idx="3552">
                  <c:v>4.9326919999999976</c:v>
                </c:pt>
                <c:pt idx="3553">
                  <c:v>4.9340807083333305</c:v>
                </c:pt>
                <c:pt idx="3554">
                  <c:v>4.9354694166666633</c:v>
                </c:pt>
                <c:pt idx="3555">
                  <c:v>4.936858124999997</c:v>
                </c:pt>
                <c:pt idx="3556">
                  <c:v>4.9382468333333307</c:v>
                </c:pt>
                <c:pt idx="3557">
                  <c:v>4.9396355416666635</c:v>
                </c:pt>
                <c:pt idx="3558">
                  <c:v>4.9410242499999972</c:v>
                </c:pt>
                <c:pt idx="3559">
                  <c:v>4.9424129583333301</c:v>
                </c:pt>
                <c:pt idx="3560">
                  <c:v>4.9438016666666647</c:v>
                </c:pt>
                <c:pt idx="3561">
                  <c:v>4.9451903749999975</c:v>
                </c:pt>
                <c:pt idx="3562">
                  <c:v>4.9465790833333303</c:v>
                </c:pt>
                <c:pt idx="3563">
                  <c:v>4.9479677916666631</c:v>
                </c:pt>
                <c:pt idx="3564">
                  <c:v>4.9493564999999977</c:v>
                </c:pt>
                <c:pt idx="3565">
                  <c:v>4.9507452083333305</c:v>
                </c:pt>
                <c:pt idx="3566">
                  <c:v>4.9521339166666634</c:v>
                </c:pt>
                <c:pt idx="3567">
                  <c:v>4.9535226249999971</c:v>
                </c:pt>
                <c:pt idx="3568">
                  <c:v>4.9549113333333308</c:v>
                </c:pt>
                <c:pt idx="3569">
                  <c:v>4.9563000416666645</c:v>
                </c:pt>
                <c:pt idx="3570">
                  <c:v>4.9576887499999973</c:v>
                </c:pt>
                <c:pt idx="3571">
                  <c:v>4.9590774583333301</c:v>
                </c:pt>
                <c:pt idx="3572">
                  <c:v>4.960466166666663</c:v>
                </c:pt>
                <c:pt idx="3573">
                  <c:v>4.9618548749999976</c:v>
                </c:pt>
                <c:pt idx="3574">
                  <c:v>4.9632435833333304</c:v>
                </c:pt>
                <c:pt idx="3575">
                  <c:v>4.9646322916666632</c:v>
                </c:pt>
                <c:pt idx="3576">
                  <c:v>4.9660209999999978</c:v>
                </c:pt>
                <c:pt idx="3577">
                  <c:v>4.9674097083333306</c:v>
                </c:pt>
                <c:pt idx="3578">
                  <c:v>4.9687984166666643</c:v>
                </c:pt>
                <c:pt idx="3579">
                  <c:v>4.9701871249999972</c:v>
                </c:pt>
                <c:pt idx="3580">
                  <c:v>4.97157583333333</c:v>
                </c:pt>
                <c:pt idx="3581">
                  <c:v>4.9729645416666637</c:v>
                </c:pt>
                <c:pt idx="3582">
                  <c:v>4.9743532499999974</c:v>
                </c:pt>
                <c:pt idx="3583">
                  <c:v>4.9757419583333302</c:v>
                </c:pt>
                <c:pt idx="3584">
                  <c:v>4.9771306666666639</c:v>
                </c:pt>
                <c:pt idx="3585">
                  <c:v>4.9785193749999976</c:v>
                </c:pt>
                <c:pt idx="3586">
                  <c:v>4.9799080833333305</c:v>
                </c:pt>
                <c:pt idx="3587">
                  <c:v>4.9812967916666642</c:v>
                </c:pt>
                <c:pt idx="3588">
                  <c:v>4.982685499999997</c:v>
                </c:pt>
                <c:pt idx="3589">
                  <c:v>4.9840742083333307</c:v>
                </c:pt>
                <c:pt idx="3590">
                  <c:v>4.9854629166666635</c:v>
                </c:pt>
                <c:pt idx="3591">
                  <c:v>4.9868516249999972</c:v>
                </c:pt>
                <c:pt idx="3592">
                  <c:v>4.9882403333333301</c:v>
                </c:pt>
                <c:pt idx="3593">
                  <c:v>4.9896290416666647</c:v>
                </c:pt>
                <c:pt idx="3594">
                  <c:v>4.9910177499999975</c:v>
                </c:pt>
                <c:pt idx="3595">
                  <c:v>4.9924064583333303</c:v>
                </c:pt>
                <c:pt idx="3596">
                  <c:v>4.993795166666664</c:v>
                </c:pt>
                <c:pt idx="3597">
                  <c:v>4.9951838749999977</c:v>
                </c:pt>
                <c:pt idx="3598">
                  <c:v>4.9965725833333305</c:v>
                </c:pt>
                <c:pt idx="3599">
                  <c:v>4.9979612916666634</c:v>
                </c:pt>
                <c:pt idx="3600">
                  <c:v>4.9993499999999971</c:v>
                </c:pt>
                <c:pt idx="3601">
                  <c:v>5.0007387083333308</c:v>
                </c:pt>
                <c:pt idx="3602">
                  <c:v>5.0021274166666645</c:v>
                </c:pt>
                <c:pt idx="3603">
                  <c:v>5.0035161249999973</c:v>
                </c:pt>
                <c:pt idx="3604">
                  <c:v>5.0049048333333301</c:v>
                </c:pt>
                <c:pt idx="3605">
                  <c:v>5.0062935416666647</c:v>
                </c:pt>
                <c:pt idx="3606">
                  <c:v>5.0076822499999976</c:v>
                </c:pt>
                <c:pt idx="3607">
                  <c:v>5.0090709583333304</c:v>
                </c:pt>
                <c:pt idx="3608">
                  <c:v>5.0104596666666632</c:v>
                </c:pt>
                <c:pt idx="3609">
                  <c:v>5.0118483749999978</c:v>
                </c:pt>
                <c:pt idx="3610">
                  <c:v>5.0132370833333306</c:v>
                </c:pt>
                <c:pt idx="3611">
                  <c:v>5.0146257916666643</c:v>
                </c:pt>
                <c:pt idx="3612">
                  <c:v>5.0160144999999972</c:v>
                </c:pt>
                <c:pt idx="3613">
                  <c:v>5.01740320833333</c:v>
                </c:pt>
                <c:pt idx="3614">
                  <c:v>5.0187919166666646</c:v>
                </c:pt>
                <c:pt idx="3615">
                  <c:v>5.0201806249999974</c:v>
                </c:pt>
                <c:pt idx="3616">
                  <c:v>5.0215693333333302</c:v>
                </c:pt>
                <c:pt idx="3617">
                  <c:v>5.022958041666663</c:v>
                </c:pt>
                <c:pt idx="3618">
                  <c:v>5.0243467499999976</c:v>
                </c:pt>
                <c:pt idx="3619">
                  <c:v>5.0257354583333305</c:v>
                </c:pt>
                <c:pt idx="3620">
                  <c:v>5.0271241666666642</c:v>
                </c:pt>
                <c:pt idx="3621">
                  <c:v>5.028512874999997</c:v>
                </c:pt>
                <c:pt idx="3622">
                  <c:v>5.0299015833333307</c:v>
                </c:pt>
                <c:pt idx="3623">
                  <c:v>5.0312902916666644</c:v>
                </c:pt>
                <c:pt idx="3624">
                  <c:v>5.0326789999999972</c:v>
                </c:pt>
                <c:pt idx="3625">
                  <c:v>5.0340677083333301</c:v>
                </c:pt>
                <c:pt idx="3626">
                  <c:v>5.0354564166666638</c:v>
                </c:pt>
                <c:pt idx="3627">
                  <c:v>5.0368451249999975</c:v>
                </c:pt>
                <c:pt idx="3628">
                  <c:v>5.0382338333333303</c:v>
                </c:pt>
                <c:pt idx="3629">
                  <c:v>5.039622541666664</c:v>
                </c:pt>
                <c:pt idx="3630">
                  <c:v>5.0410112499999977</c:v>
                </c:pt>
                <c:pt idx="3631">
                  <c:v>5.0423999583333305</c:v>
                </c:pt>
                <c:pt idx="3632">
                  <c:v>5.0437886666666643</c:v>
                </c:pt>
                <c:pt idx="3633">
                  <c:v>5.0451773749999971</c:v>
                </c:pt>
                <c:pt idx="3634">
                  <c:v>5.0465660833333308</c:v>
                </c:pt>
                <c:pt idx="3635">
                  <c:v>5.0479547916666636</c:v>
                </c:pt>
                <c:pt idx="3636">
                  <c:v>5.0493434999999973</c:v>
                </c:pt>
                <c:pt idx="3637">
                  <c:v>5.0507322083333301</c:v>
                </c:pt>
                <c:pt idx="3638">
                  <c:v>5.0521209166666647</c:v>
                </c:pt>
                <c:pt idx="3639">
                  <c:v>5.0535096249999976</c:v>
                </c:pt>
                <c:pt idx="3640">
                  <c:v>5.0548983333333304</c:v>
                </c:pt>
                <c:pt idx="3641">
                  <c:v>5.0562870416666641</c:v>
                </c:pt>
                <c:pt idx="3642">
                  <c:v>5.0576757499999978</c:v>
                </c:pt>
                <c:pt idx="3643">
                  <c:v>5.0590644583333306</c:v>
                </c:pt>
                <c:pt idx="3644">
                  <c:v>5.0604531666666634</c:v>
                </c:pt>
                <c:pt idx="3645">
                  <c:v>5.0618418749999972</c:v>
                </c:pt>
                <c:pt idx="3646">
                  <c:v>5.06323058333333</c:v>
                </c:pt>
                <c:pt idx="3647">
                  <c:v>5.0646192916666646</c:v>
                </c:pt>
                <c:pt idx="3648">
                  <c:v>5.0660079999999974</c:v>
                </c:pt>
                <c:pt idx="3649">
                  <c:v>5.0673967083333302</c:v>
                </c:pt>
                <c:pt idx="3650">
                  <c:v>5.0687854166666639</c:v>
                </c:pt>
                <c:pt idx="3651">
                  <c:v>5.0701741249999976</c:v>
                </c:pt>
                <c:pt idx="3652">
                  <c:v>5.0715628333333305</c:v>
                </c:pt>
                <c:pt idx="3653">
                  <c:v>5.0729515416666633</c:v>
                </c:pt>
                <c:pt idx="3654">
                  <c:v>5.074340249999997</c:v>
                </c:pt>
                <c:pt idx="3655">
                  <c:v>5.0757289583333307</c:v>
                </c:pt>
                <c:pt idx="3656">
                  <c:v>5.0771176666666644</c:v>
                </c:pt>
                <c:pt idx="3657">
                  <c:v>5.0785063749999972</c:v>
                </c:pt>
                <c:pt idx="3658">
                  <c:v>5.0798950833333301</c:v>
                </c:pt>
                <c:pt idx="3659">
                  <c:v>5.0812837916666647</c:v>
                </c:pt>
                <c:pt idx="3660">
                  <c:v>5.0826724999999975</c:v>
                </c:pt>
                <c:pt idx="3661">
                  <c:v>5.0840612083333303</c:v>
                </c:pt>
                <c:pt idx="3662">
                  <c:v>5.0854499166666631</c:v>
                </c:pt>
                <c:pt idx="3663">
                  <c:v>5.0868386249999977</c:v>
                </c:pt>
                <c:pt idx="3664">
                  <c:v>5.0882273333333305</c:v>
                </c:pt>
                <c:pt idx="3665">
                  <c:v>5.0896160416666643</c:v>
                </c:pt>
                <c:pt idx="3666">
                  <c:v>5.0910047499999971</c:v>
                </c:pt>
                <c:pt idx="3667">
                  <c:v>5.0923934583333308</c:v>
                </c:pt>
                <c:pt idx="3668">
                  <c:v>5.0937821666666645</c:v>
                </c:pt>
                <c:pt idx="3669">
                  <c:v>5.0951708749999973</c:v>
                </c:pt>
                <c:pt idx="3670">
                  <c:v>5.0965595833333301</c:v>
                </c:pt>
                <c:pt idx="3671">
                  <c:v>5.097948291666663</c:v>
                </c:pt>
                <c:pt idx="3672">
                  <c:v>5.0993369999999976</c:v>
                </c:pt>
                <c:pt idx="3673">
                  <c:v>5.1007257083333304</c:v>
                </c:pt>
                <c:pt idx="3674">
                  <c:v>5.1021144166666641</c:v>
                </c:pt>
                <c:pt idx="3675">
                  <c:v>5.1035031249999978</c:v>
                </c:pt>
                <c:pt idx="3676">
                  <c:v>5.1048918333333306</c:v>
                </c:pt>
                <c:pt idx="3677">
                  <c:v>5.1062805416666643</c:v>
                </c:pt>
                <c:pt idx="3678">
                  <c:v>5.1076692499999972</c:v>
                </c:pt>
                <c:pt idx="3679">
                  <c:v>5.10905795833333</c:v>
                </c:pt>
                <c:pt idx="3680">
                  <c:v>5.1104466666666637</c:v>
                </c:pt>
                <c:pt idx="3681">
                  <c:v>5.1118353749999974</c:v>
                </c:pt>
                <c:pt idx="3682">
                  <c:v>5.1132240833333302</c:v>
                </c:pt>
                <c:pt idx="3683">
                  <c:v>5.1146127916666639</c:v>
                </c:pt>
                <c:pt idx="3684">
                  <c:v>5.1160014999999976</c:v>
                </c:pt>
                <c:pt idx="3685">
                  <c:v>5.1173902083333305</c:v>
                </c:pt>
                <c:pt idx="3686">
                  <c:v>5.1187789166666642</c:v>
                </c:pt>
                <c:pt idx="3687">
                  <c:v>5.120167624999997</c:v>
                </c:pt>
                <c:pt idx="3688">
                  <c:v>5.1215563333333307</c:v>
                </c:pt>
                <c:pt idx="3689">
                  <c:v>5.1229450416666635</c:v>
                </c:pt>
                <c:pt idx="3690">
                  <c:v>5.1243337499999972</c:v>
                </c:pt>
                <c:pt idx="3691">
                  <c:v>5.1257224583333301</c:v>
                </c:pt>
                <c:pt idx="3692">
                  <c:v>5.1271111666666647</c:v>
                </c:pt>
                <c:pt idx="3693">
                  <c:v>5.1284998749999975</c:v>
                </c:pt>
                <c:pt idx="3694">
                  <c:v>5.1298885833333303</c:v>
                </c:pt>
                <c:pt idx="3695">
                  <c:v>5.131277291666664</c:v>
                </c:pt>
                <c:pt idx="3696">
                  <c:v>5.1326659999999977</c:v>
                </c:pt>
                <c:pt idx="3697">
                  <c:v>5.1340547083333306</c:v>
                </c:pt>
                <c:pt idx="3698">
                  <c:v>5.1354434166666634</c:v>
                </c:pt>
                <c:pt idx="3699">
                  <c:v>5.1368321249999971</c:v>
                </c:pt>
                <c:pt idx="3700">
                  <c:v>5.1382208333333308</c:v>
                </c:pt>
                <c:pt idx="3701">
                  <c:v>5.1396095416666645</c:v>
                </c:pt>
                <c:pt idx="3702">
                  <c:v>5.1409982499999973</c:v>
                </c:pt>
                <c:pt idx="3703">
                  <c:v>5.1423869583333301</c:v>
                </c:pt>
                <c:pt idx="3704">
                  <c:v>5.1437756666666647</c:v>
                </c:pt>
                <c:pt idx="3705">
                  <c:v>5.1451643749999976</c:v>
                </c:pt>
                <c:pt idx="3706">
                  <c:v>5.1465530833333304</c:v>
                </c:pt>
                <c:pt idx="3707">
                  <c:v>5.1479417916666632</c:v>
                </c:pt>
                <c:pt idx="3708">
                  <c:v>5.1493304999999978</c:v>
                </c:pt>
                <c:pt idx="3709">
                  <c:v>5.1507192083333306</c:v>
                </c:pt>
                <c:pt idx="3710">
                  <c:v>5.1521079166666643</c:v>
                </c:pt>
                <c:pt idx="3711">
                  <c:v>5.1534966249999972</c:v>
                </c:pt>
                <c:pt idx="3712">
                  <c:v>5.15488533333333</c:v>
                </c:pt>
                <c:pt idx="3713">
                  <c:v>5.1562740416666646</c:v>
                </c:pt>
                <c:pt idx="3714">
                  <c:v>5.1576627499999974</c:v>
                </c:pt>
                <c:pt idx="3715">
                  <c:v>5.1590514583333302</c:v>
                </c:pt>
                <c:pt idx="3716">
                  <c:v>5.1604401666666631</c:v>
                </c:pt>
                <c:pt idx="3717">
                  <c:v>5.1618288749999977</c:v>
                </c:pt>
                <c:pt idx="3718">
                  <c:v>5.1632175833333305</c:v>
                </c:pt>
                <c:pt idx="3719">
                  <c:v>5.1646062916666642</c:v>
                </c:pt>
                <c:pt idx="3720">
                  <c:v>5.165994999999997</c:v>
                </c:pt>
                <c:pt idx="3721">
                  <c:v>5.1673837083333307</c:v>
                </c:pt>
                <c:pt idx="3722">
                  <c:v>5.1687724166666644</c:v>
                </c:pt>
                <c:pt idx="3723">
                  <c:v>5.1701611249999972</c:v>
                </c:pt>
                <c:pt idx="3724">
                  <c:v>5.1715498333333301</c:v>
                </c:pt>
                <c:pt idx="3725">
                  <c:v>5.1729385416666638</c:v>
                </c:pt>
                <c:pt idx="3726">
                  <c:v>5.1743272499999975</c:v>
                </c:pt>
                <c:pt idx="3727">
                  <c:v>5.1757159583333303</c:v>
                </c:pt>
                <c:pt idx="3728">
                  <c:v>5.177104666666664</c:v>
                </c:pt>
                <c:pt idx="3729">
                  <c:v>5.1784933749999977</c:v>
                </c:pt>
                <c:pt idx="3730">
                  <c:v>5.1798820833333306</c:v>
                </c:pt>
                <c:pt idx="3731">
                  <c:v>5.1812707916666643</c:v>
                </c:pt>
                <c:pt idx="3732">
                  <c:v>5.1826594999999971</c:v>
                </c:pt>
                <c:pt idx="3733">
                  <c:v>5.1840482083333308</c:v>
                </c:pt>
                <c:pt idx="3734">
                  <c:v>5.1854369166666636</c:v>
                </c:pt>
                <c:pt idx="3735">
                  <c:v>5.1868256249999973</c:v>
                </c:pt>
                <c:pt idx="3736">
                  <c:v>5.1882143333333302</c:v>
                </c:pt>
                <c:pt idx="3737">
                  <c:v>5.1896030416666648</c:v>
                </c:pt>
                <c:pt idx="3738">
                  <c:v>5.1909917499999976</c:v>
                </c:pt>
                <c:pt idx="3739">
                  <c:v>5.1923804583333304</c:v>
                </c:pt>
                <c:pt idx="3740">
                  <c:v>5.1937691666666641</c:v>
                </c:pt>
                <c:pt idx="3741">
                  <c:v>5.1951578749999978</c:v>
                </c:pt>
                <c:pt idx="3742">
                  <c:v>5.1965465833333306</c:v>
                </c:pt>
                <c:pt idx="3743">
                  <c:v>5.1979352916666635</c:v>
                </c:pt>
                <c:pt idx="3744">
                  <c:v>5.1993239999999972</c:v>
                </c:pt>
                <c:pt idx="3745">
                  <c:v>5.20071270833333</c:v>
                </c:pt>
                <c:pt idx="3746">
                  <c:v>5.2021014166666646</c:v>
                </c:pt>
                <c:pt idx="3747">
                  <c:v>5.2034901249999974</c:v>
                </c:pt>
                <c:pt idx="3748">
                  <c:v>5.2048788333333302</c:v>
                </c:pt>
                <c:pt idx="3749">
                  <c:v>5.2062675416666639</c:v>
                </c:pt>
                <c:pt idx="3750">
                  <c:v>5.2076562499999977</c:v>
                </c:pt>
                <c:pt idx="3751">
                  <c:v>5.2090449583333305</c:v>
                </c:pt>
                <c:pt idx="3752">
                  <c:v>5.2104336666666633</c:v>
                </c:pt>
                <c:pt idx="3753">
                  <c:v>5.211822374999997</c:v>
                </c:pt>
                <c:pt idx="3754">
                  <c:v>5.2132110833333307</c:v>
                </c:pt>
                <c:pt idx="3755">
                  <c:v>5.2145997916666644</c:v>
                </c:pt>
                <c:pt idx="3756">
                  <c:v>5.2159884999999973</c:v>
                </c:pt>
                <c:pt idx="3757">
                  <c:v>5.2173772083333301</c:v>
                </c:pt>
                <c:pt idx="3758">
                  <c:v>5.2187659166666647</c:v>
                </c:pt>
                <c:pt idx="3759">
                  <c:v>5.2201546249999975</c:v>
                </c:pt>
                <c:pt idx="3760">
                  <c:v>5.2215433333333303</c:v>
                </c:pt>
                <c:pt idx="3761">
                  <c:v>5.2229320416666631</c:v>
                </c:pt>
                <c:pt idx="3762">
                  <c:v>5.2243207499999977</c:v>
                </c:pt>
                <c:pt idx="3763">
                  <c:v>5.2257094583333306</c:v>
                </c:pt>
                <c:pt idx="3764">
                  <c:v>5.2270981666666643</c:v>
                </c:pt>
                <c:pt idx="3765">
                  <c:v>5.2284868749999971</c:v>
                </c:pt>
                <c:pt idx="3766">
                  <c:v>5.2298755833333308</c:v>
                </c:pt>
                <c:pt idx="3767">
                  <c:v>5.2312642916666645</c:v>
                </c:pt>
                <c:pt idx="3768">
                  <c:v>5.2326529999999973</c:v>
                </c:pt>
                <c:pt idx="3769">
                  <c:v>5.2340417083333302</c:v>
                </c:pt>
                <c:pt idx="3770">
                  <c:v>5.2354304166666639</c:v>
                </c:pt>
                <c:pt idx="3771">
                  <c:v>5.2368191249999976</c:v>
                </c:pt>
                <c:pt idx="3772">
                  <c:v>5.2382078333333304</c:v>
                </c:pt>
                <c:pt idx="3773">
                  <c:v>5.2395965416666641</c:v>
                </c:pt>
                <c:pt idx="3774">
                  <c:v>5.2409852499999969</c:v>
                </c:pt>
                <c:pt idx="3775">
                  <c:v>5.2423739583333306</c:v>
                </c:pt>
                <c:pt idx="3776">
                  <c:v>5.2437626666666644</c:v>
                </c:pt>
                <c:pt idx="3777">
                  <c:v>5.2451513749999972</c:v>
                </c:pt>
                <c:pt idx="3778">
                  <c:v>5.24654008333333</c:v>
                </c:pt>
                <c:pt idx="3779">
                  <c:v>5.2479287916666637</c:v>
                </c:pt>
                <c:pt idx="3780">
                  <c:v>5.2493174999999974</c:v>
                </c:pt>
                <c:pt idx="3781">
                  <c:v>5.2507062083333302</c:v>
                </c:pt>
                <c:pt idx="3782">
                  <c:v>5.2520949166666639</c:v>
                </c:pt>
                <c:pt idx="3783">
                  <c:v>5.2534836249999968</c:v>
                </c:pt>
                <c:pt idx="3784">
                  <c:v>5.2548723333333305</c:v>
                </c:pt>
                <c:pt idx="3785">
                  <c:v>5.2562610416666642</c:v>
                </c:pt>
                <c:pt idx="3786">
                  <c:v>5.257649749999997</c:v>
                </c:pt>
                <c:pt idx="3787">
                  <c:v>5.2590384583333307</c:v>
                </c:pt>
                <c:pt idx="3788">
                  <c:v>5.2604271666666635</c:v>
                </c:pt>
                <c:pt idx="3789">
                  <c:v>5.2618158749999973</c:v>
                </c:pt>
                <c:pt idx="3790">
                  <c:v>5.263204583333331</c:v>
                </c:pt>
                <c:pt idx="3791">
                  <c:v>5.2645932916666638</c:v>
                </c:pt>
                <c:pt idx="3792">
                  <c:v>5.2659819999999966</c:v>
                </c:pt>
                <c:pt idx="3793">
                  <c:v>5.2673707083333303</c:v>
                </c:pt>
                <c:pt idx="3794">
                  <c:v>5.268759416666664</c:v>
                </c:pt>
                <c:pt idx="3795">
                  <c:v>5.2701481249999977</c:v>
                </c:pt>
                <c:pt idx="3796">
                  <c:v>5.2715368333333306</c:v>
                </c:pt>
                <c:pt idx="3797">
                  <c:v>5.2729255416666634</c:v>
                </c:pt>
                <c:pt idx="3798">
                  <c:v>5.2743142499999971</c:v>
                </c:pt>
                <c:pt idx="3799">
                  <c:v>5.2757029583333308</c:v>
                </c:pt>
                <c:pt idx="3800">
                  <c:v>5.2770916666666645</c:v>
                </c:pt>
                <c:pt idx="3801">
                  <c:v>5.2784803749999973</c:v>
                </c:pt>
                <c:pt idx="3802">
                  <c:v>5.2798690833333302</c:v>
                </c:pt>
                <c:pt idx="3803">
                  <c:v>5.2812577916666639</c:v>
                </c:pt>
                <c:pt idx="3804">
                  <c:v>5.2826464999999976</c:v>
                </c:pt>
                <c:pt idx="3805">
                  <c:v>5.2840352083333313</c:v>
                </c:pt>
                <c:pt idx="3806">
                  <c:v>5.2854239166666641</c:v>
                </c:pt>
                <c:pt idx="3807">
                  <c:v>5.2868126249999969</c:v>
                </c:pt>
                <c:pt idx="3808">
                  <c:v>5.2882013333333306</c:v>
                </c:pt>
                <c:pt idx="3809">
                  <c:v>5.2895900416666644</c:v>
                </c:pt>
                <c:pt idx="3810">
                  <c:v>5.2909787499999972</c:v>
                </c:pt>
                <c:pt idx="3811">
                  <c:v>5.2923674583333309</c:v>
                </c:pt>
                <c:pt idx="3812">
                  <c:v>5.2937561666666637</c:v>
                </c:pt>
                <c:pt idx="3813">
                  <c:v>5.2951448749999974</c:v>
                </c:pt>
                <c:pt idx="3814">
                  <c:v>5.2965335833333311</c:v>
                </c:pt>
                <c:pt idx="3815">
                  <c:v>5.297922291666664</c:v>
                </c:pt>
                <c:pt idx="3816">
                  <c:v>5.2993109999999968</c:v>
                </c:pt>
                <c:pt idx="3817">
                  <c:v>5.3006997083333305</c:v>
                </c:pt>
                <c:pt idx="3818">
                  <c:v>5.3020884166666642</c:v>
                </c:pt>
                <c:pt idx="3819">
                  <c:v>5.303477124999997</c:v>
                </c:pt>
                <c:pt idx="3820">
                  <c:v>5.3048658333333307</c:v>
                </c:pt>
                <c:pt idx="3821">
                  <c:v>5.3062545416666635</c:v>
                </c:pt>
                <c:pt idx="3822">
                  <c:v>5.3076432499999973</c:v>
                </c:pt>
                <c:pt idx="3823">
                  <c:v>5.309031958333331</c:v>
                </c:pt>
                <c:pt idx="3824">
                  <c:v>5.3104206666666638</c:v>
                </c:pt>
                <c:pt idx="3825">
                  <c:v>5.3118093749999975</c:v>
                </c:pt>
                <c:pt idx="3826">
                  <c:v>5.3131980833333303</c:v>
                </c:pt>
                <c:pt idx="3827">
                  <c:v>5.314586791666664</c:v>
                </c:pt>
                <c:pt idx="3828">
                  <c:v>5.3159754999999969</c:v>
                </c:pt>
                <c:pt idx="3829">
                  <c:v>5.3173642083333306</c:v>
                </c:pt>
                <c:pt idx="3830">
                  <c:v>5.3187529166666643</c:v>
                </c:pt>
                <c:pt idx="3831">
                  <c:v>5.3201416249999971</c:v>
                </c:pt>
                <c:pt idx="3832">
                  <c:v>5.3215303333333308</c:v>
                </c:pt>
                <c:pt idx="3833">
                  <c:v>5.3229190416666636</c:v>
                </c:pt>
                <c:pt idx="3834">
                  <c:v>5.3243077499999973</c:v>
                </c:pt>
                <c:pt idx="3835">
                  <c:v>5.3256964583333311</c:v>
                </c:pt>
                <c:pt idx="3836">
                  <c:v>5.3270851666666639</c:v>
                </c:pt>
                <c:pt idx="3837">
                  <c:v>5.3284738749999967</c:v>
                </c:pt>
                <c:pt idx="3838">
                  <c:v>5.3298625833333304</c:v>
                </c:pt>
                <c:pt idx="3839">
                  <c:v>5.3312512916666641</c:v>
                </c:pt>
                <c:pt idx="3840">
                  <c:v>5.3326399999999978</c:v>
                </c:pt>
                <c:pt idx="3841">
                  <c:v>5.3340287083333306</c:v>
                </c:pt>
                <c:pt idx="3842">
                  <c:v>5.3354174166666635</c:v>
                </c:pt>
                <c:pt idx="3843">
                  <c:v>5.3368061249999972</c:v>
                </c:pt>
                <c:pt idx="3844">
                  <c:v>5.3381948333333309</c:v>
                </c:pt>
                <c:pt idx="3845">
                  <c:v>5.3395835416666637</c:v>
                </c:pt>
                <c:pt idx="3846">
                  <c:v>5.3409722499999965</c:v>
                </c:pt>
                <c:pt idx="3847">
                  <c:v>5.3423609583333302</c:v>
                </c:pt>
                <c:pt idx="3848">
                  <c:v>5.343749666666664</c:v>
                </c:pt>
                <c:pt idx="3849">
                  <c:v>5.3451383749999977</c:v>
                </c:pt>
                <c:pt idx="3850">
                  <c:v>5.3465270833333305</c:v>
                </c:pt>
                <c:pt idx="3851">
                  <c:v>5.3479157916666633</c:v>
                </c:pt>
                <c:pt idx="3852">
                  <c:v>5.349304499999997</c:v>
                </c:pt>
                <c:pt idx="3853">
                  <c:v>5.3506932083333307</c:v>
                </c:pt>
                <c:pt idx="3854">
                  <c:v>5.3520819166666644</c:v>
                </c:pt>
                <c:pt idx="3855">
                  <c:v>5.3534706249999973</c:v>
                </c:pt>
                <c:pt idx="3856">
                  <c:v>5.3548593333333301</c:v>
                </c:pt>
                <c:pt idx="3857">
                  <c:v>5.3562480416666638</c:v>
                </c:pt>
                <c:pt idx="3858">
                  <c:v>5.3576367499999975</c:v>
                </c:pt>
                <c:pt idx="3859">
                  <c:v>5.3590254583333312</c:v>
                </c:pt>
                <c:pt idx="3860">
                  <c:v>5.360414166666664</c:v>
                </c:pt>
                <c:pt idx="3861">
                  <c:v>5.3618028749999969</c:v>
                </c:pt>
                <c:pt idx="3862">
                  <c:v>5.3631915833333306</c:v>
                </c:pt>
                <c:pt idx="3863">
                  <c:v>5.3645802916666643</c:v>
                </c:pt>
                <c:pt idx="3864">
                  <c:v>5.3659689999999971</c:v>
                </c:pt>
                <c:pt idx="3865">
                  <c:v>5.3673577083333308</c:v>
                </c:pt>
                <c:pt idx="3866">
                  <c:v>5.3687464166666636</c:v>
                </c:pt>
                <c:pt idx="3867">
                  <c:v>5.3701351249999973</c:v>
                </c:pt>
                <c:pt idx="3868">
                  <c:v>5.3715238333333311</c:v>
                </c:pt>
                <c:pt idx="3869">
                  <c:v>5.3729125416666639</c:v>
                </c:pt>
                <c:pt idx="3870">
                  <c:v>5.3743012499999976</c:v>
                </c:pt>
                <c:pt idx="3871">
                  <c:v>5.3756899583333304</c:v>
                </c:pt>
                <c:pt idx="3872">
                  <c:v>5.3770786666666641</c:v>
                </c:pt>
                <c:pt idx="3873">
                  <c:v>5.3784673749999969</c:v>
                </c:pt>
                <c:pt idx="3874">
                  <c:v>5.3798560833333307</c:v>
                </c:pt>
                <c:pt idx="3875">
                  <c:v>5.3812447916666635</c:v>
                </c:pt>
                <c:pt idx="3876">
                  <c:v>5.3826334999999972</c:v>
                </c:pt>
                <c:pt idx="3877">
                  <c:v>5.3840222083333309</c:v>
                </c:pt>
                <c:pt idx="3878">
                  <c:v>5.3854109166666637</c:v>
                </c:pt>
                <c:pt idx="3879">
                  <c:v>5.3867996249999974</c:v>
                </c:pt>
                <c:pt idx="3880">
                  <c:v>5.3881883333333302</c:v>
                </c:pt>
                <c:pt idx="3881">
                  <c:v>5.389577041666664</c:v>
                </c:pt>
                <c:pt idx="3882">
                  <c:v>5.3909657499999968</c:v>
                </c:pt>
                <c:pt idx="3883">
                  <c:v>5.3923544583333305</c:v>
                </c:pt>
                <c:pt idx="3884">
                  <c:v>5.3937431666666642</c:v>
                </c:pt>
                <c:pt idx="3885">
                  <c:v>5.395131874999997</c:v>
                </c:pt>
                <c:pt idx="3886">
                  <c:v>5.3965205833333307</c:v>
                </c:pt>
                <c:pt idx="3887">
                  <c:v>5.3979092916666636</c:v>
                </c:pt>
                <c:pt idx="3888">
                  <c:v>5.3992979999999973</c:v>
                </c:pt>
                <c:pt idx="3889">
                  <c:v>5.400686708333331</c:v>
                </c:pt>
                <c:pt idx="3890">
                  <c:v>5.4020754166666638</c:v>
                </c:pt>
                <c:pt idx="3891">
                  <c:v>5.4034641249999966</c:v>
                </c:pt>
                <c:pt idx="3892">
                  <c:v>5.4048528333333303</c:v>
                </c:pt>
                <c:pt idx="3893">
                  <c:v>5.406241541666664</c:v>
                </c:pt>
                <c:pt idx="3894">
                  <c:v>5.4076302499999978</c:v>
                </c:pt>
                <c:pt idx="3895">
                  <c:v>5.4090189583333306</c:v>
                </c:pt>
                <c:pt idx="3896">
                  <c:v>5.4104076666666634</c:v>
                </c:pt>
                <c:pt idx="3897">
                  <c:v>5.4117963749999971</c:v>
                </c:pt>
                <c:pt idx="3898">
                  <c:v>5.4131850833333308</c:v>
                </c:pt>
                <c:pt idx="3899">
                  <c:v>5.4145737916666636</c:v>
                </c:pt>
                <c:pt idx="3900">
                  <c:v>5.4159624999999973</c:v>
                </c:pt>
                <c:pt idx="3901">
                  <c:v>5.4173512083333302</c:v>
                </c:pt>
                <c:pt idx="3902">
                  <c:v>5.4187399166666639</c:v>
                </c:pt>
                <c:pt idx="3903">
                  <c:v>5.4201286249999976</c:v>
                </c:pt>
                <c:pt idx="3904">
                  <c:v>5.4215173333333313</c:v>
                </c:pt>
                <c:pt idx="3905">
                  <c:v>5.4229060416666641</c:v>
                </c:pt>
                <c:pt idx="3906">
                  <c:v>5.4242947499999969</c:v>
                </c:pt>
                <c:pt idx="3907">
                  <c:v>5.4256834583333307</c:v>
                </c:pt>
                <c:pt idx="3908">
                  <c:v>5.4270721666666644</c:v>
                </c:pt>
                <c:pt idx="3909">
                  <c:v>5.4284608749999972</c:v>
                </c:pt>
                <c:pt idx="3910">
                  <c:v>5.4298495833333309</c:v>
                </c:pt>
                <c:pt idx="3911">
                  <c:v>5.4312382916666637</c:v>
                </c:pt>
                <c:pt idx="3912">
                  <c:v>5.4326269999999974</c:v>
                </c:pt>
                <c:pt idx="3913">
                  <c:v>5.4340157083333303</c:v>
                </c:pt>
                <c:pt idx="3914">
                  <c:v>5.4354044166666631</c:v>
                </c:pt>
                <c:pt idx="3915">
                  <c:v>5.4367931249999977</c:v>
                </c:pt>
                <c:pt idx="3916">
                  <c:v>5.4381818333333305</c:v>
                </c:pt>
                <c:pt idx="3917">
                  <c:v>5.4395705416666642</c:v>
                </c:pt>
                <c:pt idx="3918">
                  <c:v>5.440959249999997</c:v>
                </c:pt>
                <c:pt idx="3919">
                  <c:v>5.4423479583333307</c:v>
                </c:pt>
                <c:pt idx="3920">
                  <c:v>5.4437366666666644</c:v>
                </c:pt>
                <c:pt idx="3921">
                  <c:v>5.4451253749999973</c:v>
                </c:pt>
                <c:pt idx="3922">
                  <c:v>5.4465140833333301</c:v>
                </c:pt>
                <c:pt idx="3923">
                  <c:v>5.4479027916666638</c:v>
                </c:pt>
                <c:pt idx="3924">
                  <c:v>5.4492914999999975</c:v>
                </c:pt>
                <c:pt idx="3925">
                  <c:v>5.4506802083333303</c:v>
                </c:pt>
                <c:pt idx="3926">
                  <c:v>5.452068916666664</c:v>
                </c:pt>
                <c:pt idx="3927">
                  <c:v>5.4534576249999978</c:v>
                </c:pt>
                <c:pt idx="3928">
                  <c:v>5.4548463333333306</c:v>
                </c:pt>
                <c:pt idx="3929">
                  <c:v>5.4562350416666643</c:v>
                </c:pt>
                <c:pt idx="3930">
                  <c:v>5.4576237499999971</c:v>
                </c:pt>
                <c:pt idx="3931">
                  <c:v>5.4590124583333299</c:v>
                </c:pt>
                <c:pt idx="3932">
                  <c:v>5.4604011666666636</c:v>
                </c:pt>
                <c:pt idx="3933">
                  <c:v>5.4617898749999974</c:v>
                </c:pt>
                <c:pt idx="3934">
                  <c:v>5.4631785833333302</c:v>
                </c:pt>
                <c:pt idx="3935">
                  <c:v>5.4645672916666648</c:v>
                </c:pt>
                <c:pt idx="3936">
                  <c:v>5.4659559999999976</c:v>
                </c:pt>
                <c:pt idx="3937">
                  <c:v>5.4673447083333304</c:v>
                </c:pt>
                <c:pt idx="3938">
                  <c:v>5.4687334166666641</c:v>
                </c:pt>
                <c:pt idx="3939">
                  <c:v>5.4701221249999961</c:v>
                </c:pt>
                <c:pt idx="3940">
                  <c:v>5.4715108333333307</c:v>
                </c:pt>
                <c:pt idx="3941">
                  <c:v>5.4728995416666635</c:v>
                </c:pt>
                <c:pt idx="3942">
                  <c:v>5.4742882499999972</c:v>
                </c:pt>
                <c:pt idx="3943">
                  <c:v>5.47567695833333</c:v>
                </c:pt>
                <c:pt idx="3944">
                  <c:v>5.4770656666666637</c:v>
                </c:pt>
                <c:pt idx="3945">
                  <c:v>5.4784543749999974</c:v>
                </c:pt>
                <c:pt idx="3946">
                  <c:v>5.4798430833333303</c:v>
                </c:pt>
                <c:pt idx="3947">
                  <c:v>5.481231791666664</c:v>
                </c:pt>
                <c:pt idx="3948">
                  <c:v>5.4826204999999968</c:v>
                </c:pt>
                <c:pt idx="3949">
                  <c:v>5.4840092083333305</c:v>
                </c:pt>
                <c:pt idx="3950">
                  <c:v>5.4853979166666633</c:v>
                </c:pt>
                <c:pt idx="3951">
                  <c:v>5.486786624999997</c:v>
                </c:pt>
                <c:pt idx="3952">
                  <c:v>5.4881753333333307</c:v>
                </c:pt>
                <c:pt idx="3953">
                  <c:v>5.4895640416666636</c:v>
                </c:pt>
                <c:pt idx="3954">
                  <c:v>5.4909527499999973</c:v>
                </c:pt>
                <c:pt idx="3955">
                  <c:v>5.4923414583333301</c:v>
                </c:pt>
                <c:pt idx="3956">
                  <c:v>5.4937301666666647</c:v>
                </c:pt>
                <c:pt idx="3957">
                  <c:v>5.4951188749999966</c:v>
                </c:pt>
                <c:pt idx="3958">
                  <c:v>5.4965075833333303</c:v>
                </c:pt>
                <c:pt idx="3959">
                  <c:v>5.4978962916666632</c:v>
                </c:pt>
                <c:pt idx="3960">
                  <c:v>5.4992849999999978</c:v>
                </c:pt>
                <c:pt idx="3961">
                  <c:v>5.5006737083333306</c:v>
                </c:pt>
                <c:pt idx="3962">
                  <c:v>5.5020624166666634</c:v>
                </c:pt>
                <c:pt idx="3963">
                  <c:v>5.5034511249999971</c:v>
                </c:pt>
                <c:pt idx="3964">
                  <c:v>5.5048398333333299</c:v>
                </c:pt>
                <c:pt idx="3965">
                  <c:v>5.5062285416666645</c:v>
                </c:pt>
                <c:pt idx="3966">
                  <c:v>5.5076172499999965</c:v>
                </c:pt>
                <c:pt idx="3967">
                  <c:v>5.5090059583333302</c:v>
                </c:pt>
                <c:pt idx="3968">
                  <c:v>5.510394666666663</c:v>
                </c:pt>
                <c:pt idx="3969">
                  <c:v>5.5117833749999976</c:v>
                </c:pt>
                <c:pt idx="3970">
                  <c:v>5.5131720833333304</c:v>
                </c:pt>
                <c:pt idx="3971">
                  <c:v>5.5145607916666632</c:v>
                </c:pt>
                <c:pt idx="3972">
                  <c:v>5.515949499999997</c:v>
                </c:pt>
                <c:pt idx="3973">
                  <c:v>5.5173382083333307</c:v>
                </c:pt>
                <c:pt idx="3974">
                  <c:v>5.5187269166666644</c:v>
                </c:pt>
                <c:pt idx="3975">
                  <c:v>5.5201156249999963</c:v>
                </c:pt>
                <c:pt idx="3976">
                  <c:v>5.52150433333333</c:v>
                </c:pt>
                <c:pt idx="3977">
                  <c:v>5.5228930416666637</c:v>
                </c:pt>
                <c:pt idx="3978">
                  <c:v>5.5242817499999974</c:v>
                </c:pt>
                <c:pt idx="3979">
                  <c:v>5.5256704583333303</c:v>
                </c:pt>
                <c:pt idx="3980">
                  <c:v>5.5270591666666631</c:v>
                </c:pt>
                <c:pt idx="3981">
                  <c:v>5.5284478749999977</c:v>
                </c:pt>
                <c:pt idx="3982">
                  <c:v>5.5298365833333305</c:v>
                </c:pt>
                <c:pt idx="3983">
                  <c:v>5.5312252916666642</c:v>
                </c:pt>
                <c:pt idx="3984">
                  <c:v>5.5326139999999961</c:v>
                </c:pt>
                <c:pt idx="3985">
                  <c:v>5.5340027083333307</c:v>
                </c:pt>
                <c:pt idx="3986">
                  <c:v>5.5353914166666636</c:v>
                </c:pt>
                <c:pt idx="3987">
                  <c:v>5.5367801249999973</c:v>
                </c:pt>
                <c:pt idx="3988">
                  <c:v>5.5381688333333301</c:v>
                </c:pt>
                <c:pt idx="3989">
                  <c:v>5.5395575416666638</c:v>
                </c:pt>
                <c:pt idx="3990">
                  <c:v>5.5409462499999975</c:v>
                </c:pt>
                <c:pt idx="3991">
                  <c:v>5.5423349583333303</c:v>
                </c:pt>
                <c:pt idx="3992">
                  <c:v>5.5437236666666641</c:v>
                </c:pt>
                <c:pt idx="3993">
                  <c:v>5.545112374999996</c:v>
                </c:pt>
                <c:pt idx="3994">
                  <c:v>5.5465010833333306</c:v>
                </c:pt>
                <c:pt idx="3995">
                  <c:v>5.5478897916666634</c:v>
                </c:pt>
                <c:pt idx="3996">
                  <c:v>5.5492784999999971</c:v>
                </c:pt>
                <c:pt idx="3997">
                  <c:v>5.5506672083333299</c:v>
                </c:pt>
                <c:pt idx="3998">
                  <c:v>5.5520559166666636</c:v>
                </c:pt>
                <c:pt idx="3999">
                  <c:v>5.5534446249999974</c:v>
                </c:pt>
                <c:pt idx="4000">
                  <c:v>5.5548333333333302</c:v>
                </c:pt>
                <c:pt idx="4001">
                  <c:v>5.5562220416666648</c:v>
                </c:pt>
                <c:pt idx="4002">
                  <c:v>5.5576107499999967</c:v>
                </c:pt>
                <c:pt idx="4003">
                  <c:v>5.5589994583333304</c:v>
                </c:pt>
                <c:pt idx="4004">
                  <c:v>5.5603881666666632</c:v>
                </c:pt>
                <c:pt idx="4005">
                  <c:v>5.561776874999997</c:v>
                </c:pt>
                <c:pt idx="4006">
                  <c:v>5.5631655833333307</c:v>
                </c:pt>
                <c:pt idx="4007">
                  <c:v>5.5645542916666635</c:v>
                </c:pt>
                <c:pt idx="4008">
                  <c:v>5.5659429999999972</c:v>
                </c:pt>
                <c:pt idx="4009">
                  <c:v>5.56733170833333</c:v>
                </c:pt>
                <c:pt idx="4010">
                  <c:v>5.5687204166666646</c:v>
                </c:pt>
                <c:pt idx="4011">
                  <c:v>5.5701091249999966</c:v>
                </c:pt>
                <c:pt idx="4012">
                  <c:v>5.5714978333333303</c:v>
                </c:pt>
                <c:pt idx="4013">
                  <c:v>5.5728865416666631</c:v>
                </c:pt>
                <c:pt idx="4014">
                  <c:v>5.5742752499999977</c:v>
                </c:pt>
                <c:pt idx="4015">
                  <c:v>5.5756639583333305</c:v>
                </c:pt>
                <c:pt idx="4016">
                  <c:v>5.5770526666666633</c:v>
                </c:pt>
                <c:pt idx="4017">
                  <c:v>5.578441374999997</c:v>
                </c:pt>
                <c:pt idx="4018">
                  <c:v>5.5798300833333307</c:v>
                </c:pt>
                <c:pt idx="4019">
                  <c:v>5.5812187916666645</c:v>
                </c:pt>
                <c:pt idx="4020">
                  <c:v>5.5826074999999964</c:v>
                </c:pt>
                <c:pt idx="4021">
                  <c:v>5.5839962083333301</c:v>
                </c:pt>
                <c:pt idx="4022">
                  <c:v>5.5853849166666638</c:v>
                </c:pt>
                <c:pt idx="4023">
                  <c:v>5.5867736249999975</c:v>
                </c:pt>
                <c:pt idx="4024">
                  <c:v>5.5881623333333303</c:v>
                </c:pt>
                <c:pt idx="4025">
                  <c:v>5.5895510416666632</c:v>
                </c:pt>
                <c:pt idx="4026">
                  <c:v>5.5909397499999978</c:v>
                </c:pt>
                <c:pt idx="4027">
                  <c:v>5.5923284583333306</c:v>
                </c:pt>
                <c:pt idx="4028">
                  <c:v>5.5937171666666643</c:v>
                </c:pt>
                <c:pt idx="4029">
                  <c:v>5.5951058749999962</c:v>
                </c:pt>
                <c:pt idx="4030">
                  <c:v>5.5964945833333299</c:v>
                </c:pt>
                <c:pt idx="4031">
                  <c:v>5.5978832916666637</c:v>
                </c:pt>
                <c:pt idx="4032">
                  <c:v>5.5992719999999974</c:v>
                </c:pt>
                <c:pt idx="4033">
                  <c:v>5.6006607083333302</c:v>
                </c:pt>
                <c:pt idx="4034">
                  <c:v>5.602049416666663</c:v>
                </c:pt>
                <c:pt idx="4035">
                  <c:v>5.6034381249999976</c:v>
                </c:pt>
                <c:pt idx="4036">
                  <c:v>5.6048268333333304</c:v>
                </c:pt>
                <c:pt idx="4037">
                  <c:v>5.6062155416666641</c:v>
                </c:pt>
                <c:pt idx="4038">
                  <c:v>5.6076042499999961</c:v>
                </c:pt>
                <c:pt idx="4039">
                  <c:v>5.6089929583333307</c:v>
                </c:pt>
                <c:pt idx="4040">
                  <c:v>5.6103816666666635</c:v>
                </c:pt>
                <c:pt idx="4041">
                  <c:v>5.6117703749999972</c:v>
                </c:pt>
                <c:pt idx="4042">
                  <c:v>5.61315908333333</c:v>
                </c:pt>
                <c:pt idx="4043">
                  <c:v>5.6145477916666637</c:v>
                </c:pt>
                <c:pt idx="4044">
                  <c:v>5.6159364999999974</c:v>
                </c:pt>
                <c:pt idx="4045">
                  <c:v>5.6173252083333303</c:v>
                </c:pt>
                <c:pt idx="4046">
                  <c:v>5.618713916666664</c:v>
                </c:pt>
                <c:pt idx="4047">
                  <c:v>5.6201026249999959</c:v>
                </c:pt>
                <c:pt idx="4048">
                  <c:v>5.6214913333333305</c:v>
                </c:pt>
                <c:pt idx="4049">
                  <c:v>5.6228800416666633</c:v>
                </c:pt>
                <c:pt idx="4050">
                  <c:v>5.624268749999997</c:v>
                </c:pt>
                <c:pt idx="4051">
                  <c:v>5.6256574583333308</c:v>
                </c:pt>
                <c:pt idx="4052">
                  <c:v>5.6270461666666636</c:v>
                </c:pt>
                <c:pt idx="4053">
                  <c:v>5.6284348749999973</c:v>
                </c:pt>
                <c:pt idx="4054">
                  <c:v>5.6298235833333301</c:v>
                </c:pt>
                <c:pt idx="4055">
                  <c:v>5.6312122916666647</c:v>
                </c:pt>
                <c:pt idx="4056">
                  <c:v>5.6326009999999966</c:v>
                </c:pt>
                <c:pt idx="4057">
                  <c:v>5.6339897083333303</c:v>
                </c:pt>
                <c:pt idx="4058">
                  <c:v>5.6353784166666632</c:v>
                </c:pt>
                <c:pt idx="4059">
                  <c:v>5.6367671249999978</c:v>
                </c:pt>
                <c:pt idx="4060">
                  <c:v>5.6381558333333306</c:v>
                </c:pt>
                <c:pt idx="4061">
                  <c:v>5.6395445416666634</c:v>
                </c:pt>
                <c:pt idx="4062">
                  <c:v>5.6409332499999971</c:v>
                </c:pt>
                <c:pt idx="4063">
                  <c:v>5.6423219583333299</c:v>
                </c:pt>
                <c:pt idx="4064">
                  <c:v>5.6437106666666645</c:v>
                </c:pt>
                <c:pt idx="4065">
                  <c:v>5.6450993749999965</c:v>
                </c:pt>
                <c:pt idx="4066">
                  <c:v>5.6464880833333302</c:v>
                </c:pt>
                <c:pt idx="4067">
                  <c:v>5.647876791666663</c:v>
                </c:pt>
                <c:pt idx="4068">
                  <c:v>5.6492654999999976</c:v>
                </c:pt>
                <c:pt idx="4069">
                  <c:v>5.6506542083333304</c:v>
                </c:pt>
                <c:pt idx="4070">
                  <c:v>5.6520429166666633</c:v>
                </c:pt>
                <c:pt idx="4071">
                  <c:v>5.653431624999997</c:v>
                </c:pt>
                <c:pt idx="4072">
                  <c:v>5.6548203333333307</c:v>
                </c:pt>
                <c:pt idx="4073">
                  <c:v>5.6562090416666635</c:v>
                </c:pt>
                <c:pt idx="4074">
                  <c:v>5.6575977499999963</c:v>
                </c:pt>
                <c:pt idx="4075">
                  <c:v>5.65898645833333</c:v>
                </c:pt>
                <c:pt idx="4076">
                  <c:v>5.6603751666666637</c:v>
                </c:pt>
                <c:pt idx="4077">
                  <c:v>5.6617638749999974</c:v>
                </c:pt>
                <c:pt idx="4078">
                  <c:v>5.6631525833333303</c:v>
                </c:pt>
                <c:pt idx="4079">
                  <c:v>5.6645412916666631</c:v>
                </c:pt>
                <c:pt idx="4080">
                  <c:v>5.6659299999999977</c:v>
                </c:pt>
                <c:pt idx="4081">
                  <c:v>5.6673187083333305</c:v>
                </c:pt>
                <c:pt idx="4082">
                  <c:v>5.6687074166666633</c:v>
                </c:pt>
                <c:pt idx="4083">
                  <c:v>5.6700961249999962</c:v>
                </c:pt>
                <c:pt idx="4084">
                  <c:v>5.6714848333333308</c:v>
                </c:pt>
                <c:pt idx="4085">
                  <c:v>5.6728735416666636</c:v>
                </c:pt>
                <c:pt idx="4086">
                  <c:v>5.6742622499999973</c:v>
                </c:pt>
                <c:pt idx="4087">
                  <c:v>5.6756509583333301</c:v>
                </c:pt>
                <c:pt idx="4088">
                  <c:v>5.6770396666666638</c:v>
                </c:pt>
                <c:pt idx="4089">
                  <c:v>5.6784283749999975</c:v>
                </c:pt>
                <c:pt idx="4090">
                  <c:v>5.6798170833333304</c:v>
                </c:pt>
                <c:pt idx="4091">
                  <c:v>5.6812057916666632</c:v>
                </c:pt>
                <c:pt idx="4092">
                  <c:v>5.682594499999996</c:v>
                </c:pt>
                <c:pt idx="4093">
                  <c:v>5.6839832083333306</c:v>
                </c:pt>
                <c:pt idx="4094">
                  <c:v>5.6853719166666634</c:v>
                </c:pt>
                <c:pt idx="4095">
                  <c:v>5.6867606249999971</c:v>
                </c:pt>
                <c:pt idx="4096">
                  <c:v>5.6881493333333299</c:v>
                </c:pt>
                <c:pt idx="4097">
                  <c:v>5.6895380416666637</c:v>
                </c:pt>
                <c:pt idx="4098">
                  <c:v>5.6909267499999965</c:v>
                </c:pt>
                <c:pt idx="4099">
                  <c:v>5.6923154583333302</c:v>
                </c:pt>
                <c:pt idx="4100">
                  <c:v>5.6937041666666648</c:v>
                </c:pt>
                <c:pt idx="4101">
                  <c:v>5.6950928749999976</c:v>
                </c:pt>
                <c:pt idx="4102">
                  <c:v>5.6964815833333304</c:v>
                </c:pt>
                <c:pt idx="4103">
                  <c:v>5.6978702916666633</c:v>
                </c:pt>
                <c:pt idx="4104">
                  <c:v>5.699258999999997</c:v>
                </c:pt>
                <c:pt idx="4105">
                  <c:v>5.7006477083333316</c:v>
                </c:pt>
                <c:pt idx="4106">
                  <c:v>5.7020364166666644</c:v>
                </c:pt>
                <c:pt idx="4107">
                  <c:v>5.7034251249999972</c:v>
                </c:pt>
                <c:pt idx="4108">
                  <c:v>5.7048138333333291</c:v>
                </c:pt>
                <c:pt idx="4109">
                  <c:v>5.7062025416666646</c:v>
                </c:pt>
                <c:pt idx="4110">
                  <c:v>5.7075912499999966</c:v>
                </c:pt>
                <c:pt idx="4111">
                  <c:v>5.7089799583333303</c:v>
                </c:pt>
                <c:pt idx="4112">
                  <c:v>5.7103686666666631</c:v>
                </c:pt>
                <c:pt idx="4113">
                  <c:v>5.7117573749999959</c:v>
                </c:pt>
                <c:pt idx="4114">
                  <c:v>5.7131460833333305</c:v>
                </c:pt>
                <c:pt idx="4115">
                  <c:v>5.7145347916666633</c:v>
                </c:pt>
                <c:pt idx="4116">
                  <c:v>5.715923499999997</c:v>
                </c:pt>
                <c:pt idx="4117">
                  <c:v>5.7173122083333308</c:v>
                </c:pt>
                <c:pt idx="4118">
                  <c:v>5.7187009166666636</c:v>
                </c:pt>
                <c:pt idx="4119">
                  <c:v>5.7200896249999964</c:v>
                </c:pt>
                <c:pt idx="4120">
                  <c:v>5.7214783333333301</c:v>
                </c:pt>
                <c:pt idx="4121">
                  <c:v>5.7228670416666647</c:v>
                </c:pt>
                <c:pt idx="4122">
                  <c:v>5.7242557499999975</c:v>
                </c:pt>
                <c:pt idx="4123">
                  <c:v>5.7256444583333304</c:v>
                </c:pt>
                <c:pt idx="4124">
                  <c:v>5.7270331666666623</c:v>
                </c:pt>
                <c:pt idx="4125">
                  <c:v>5.7284218749999978</c:v>
                </c:pt>
                <c:pt idx="4126">
                  <c:v>5.7298105833333315</c:v>
                </c:pt>
                <c:pt idx="4127">
                  <c:v>5.7311992916666634</c:v>
                </c:pt>
                <c:pt idx="4128">
                  <c:v>5.7325879999999962</c:v>
                </c:pt>
                <c:pt idx="4129">
                  <c:v>5.7339767083333291</c:v>
                </c:pt>
                <c:pt idx="4130">
                  <c:v>5.7353654166666637</c:v>
                </c:pt>
                <c:pt idx="4131">
                  <c:v>5.7367541249999974</c:v>
                </c:pt>
                <c:pt idx="4132">
                  <c:v>5.7381428333333302</c:v>
                </c:pt>
                <c:pt idx="4133">
                  <c:v>5.739531541666663</c:v>
                </c:pt>
                <c:pt idx="4134">
                  <c:v>5.7409202499999967</c:v>
                </c:pt>
                <c:pt idx="4135">
                  <c:v>5.7423089583333304</c:v>
                </c:pt>
                <c:pt idx="4136">
                  <c:v>5.7436976666666641</c:v>
                </c:pt>
                <c:pt idx="4137">
                  <c:v>5.745086374999997</c:v>
                </c:pt>
                <c:pt idx="4138">
                  <c:v>5.7464750833333307</c:v>
                </c:pt>
                <c:pt idx="4139">
                  <c:v>5.7478637916666635</c:v>
                </c:pt>
                <c:pt idx="4140">
                  <c:v>5.7492524999999972</c:v>
                </c:pt>
                <c:pt idx="4141">
                  <c:v>5.7506412083333309</c:v>
                </c:pt>
                <c:pt idx="4142">
                  <c:v>5.7520299166666646</c:v>
                </c:pt>
                <c:pt idx="4143">
                  <c:v>5.7534186249999975</c:v>
                </c:pt>
                <c:pt idx="4144">
                  <c:v>5.7548073333333294</c:v>
                </c:pt>
                <c:pt idx="4145">
                  <c:v>5.7561960416666631</c:v>
                </c:pt>
                <c:pt idx="4146">
                  <c:v>5.7575847499999959</c:v>
                </c:pt>
                <c:pt idx="4147">
                  <c:v>5.7589734583333305</c:v>
                </c:pt>
                <c:pt idx="4148">
                  <c:v>5.7603621666666633</c:v>
                </c:pt>
                <c:pt idx="4149">
                  <c:v>5.7617508749999962</c:v>
                </c:pt>
                <c:pt idx="4150">
                  <c:v>5.7631395833333308</c:v>
                </c:pt>
                <c:pt idx="4151">
                  <c:v>5.7645282916666636</c:v>
                </c:pt>
                <c:pt idx="4152">
                  <c:v>5.7659169999999973</c:v>
                </c:pt>
                <c:pt idx="4153">
                  <c:v>5.7673057083333301</c:v>
                </c:pt>
                <c:pt idx="4154">
                  <c:v>5.7686944166666638</c:v>
                </c:pt>
                <c:pt idx="4155">
                  <c:v>5.7700831249999966</c:v>
                </c:pt>
                <c:pt idx="4156">
                  <c:v>5.7714718333333304</c:v>
                </c:pt>
                <c:pt idx="4157">
                  <c:v>5.7728605416666641</c:v>
                </c:pt>
                <c:pt idx="4158">
                  <c:v>5.7742492499999978</c:v>
                </c:pt>
                <c:pt idx="4159">
                  <c:v>5.7756379583333306</c:v>
                </c:pt>
                <c:pt idx="4160">
                  <c:v>5.7770266666666625</c:v>
                </c:pt>
                <c:pt idx="4161">
                  <c:v>5.7784153749999971</c:v>
                </c:pt>
                <c:pt idx="4162">
                  <c:v>5.7798040833333317</c:v>
                </c:pt>
                <c:pt idx="4163">
                  <c:v>5.7811927916666637</c:v>
                </c:pt>
                <c:pt idx="4164">
                  <c:v>5.7825814999999965</c:v>
                </c:pt>
                <c:pt idx="4165">
                  <c:v>5.7839702083333293</c:v>
                </c:pt>
                <c:pt idx="4166">
                  <c:v>5.785358916666663</c:v>
                </c:pt>
                <c:pt idx="4167">
                  <c:v>5.7867476249999976</c:v>
                </c:pt>
                <c:pt idx="4168">
                  <c:v>5.7881363333333304</c:v>
                </c:pt>
                <c:pt idx="4169">
                  <c:v>5.7895250416666633</c:v>
                </c:pt>
                <c:pt idx="4170">
                  <c:v>5.7909137499999961</c:v>
                </c:pt>
                <c:pt idx="4171">
                  <c:v>5.7923024583333307</c:v>
                </c:pt>
                <c:pt idx="4172">
                  <c:v>5.7936911666666644</c:v>
                </c:pt>
                <c:pt idx="4173">
                  <c:v>5.7950798749999972</c:v>
                </c:pt>
                <c:pt idx="4174">
                  <c:v>5.79646858333333</c:v>
                </c:pt>
                <c:pt idx="4175">
                  <c:v>5.7978572916666637</c:v>
                </c:pt>
                <c:pt idx="4176">
                  <c:v>5.7992459999999975</c:v>
                </c:pt>
                <c:pt idx="4177">
                  <c:v>5.8006347083333312</c:v>
                </c:pt>
                <c:pt idx="4178">
                  <c:v>5.802023416666664</c:v>
                </c:pt>
                <c:pt idx="4179">
                  <c:v>5.8034121249999977</c:v>
                </c:pt>
                <c:pt idx="4180">
                  <c:v>5.8048008333333296</c:v>
                </c:pt>
                <c:pt idx="4181">
                  <c:v>5.8061895416666633</c:v>
                </c:pt>
                <c:pt idx="4182">
                  <c:v>5.8075782499999962</c:v>
                </c:pt>
                <c:pt idx="4183">
                  <c:v>5.8089669583333308</c:v>
                </c:pt>
                <c:pt idx="4184">
                  <c:v>5.8103556666666636</c:v>
                </c:pt>
                <c:pt idx="4185">
                  <c:v>5.8117443749999964</c:v>
                </c:pt>
                <c:pt idx="4186">
                  <c:v>5.8131330833333301</c:v>
                </c:pt>
                <c:pt idx="4187">
                  <c:v>5.8145217916666638</c:v>
                </c:pt>
                <c:pt idx="4188">
                  <c:v>5.8159104999999975</c:v>
                </c:pt>
                <c:pt idx="4189">
                  <c:v>5.8172992083333304</c:v>
                </c:pt>
                <c:pt idx="4190">
                  <c:v>5.8186879166666632</c:v>
                </c:pt>
                <c:pt idx="4191">
                  <c:v>5.820076624999996</c:v>
                </c:pt>
                <c:pt idx="4192">
                  <c:v>5.8214653333333306</c:v>
                </c:pt>
                <c:pt idx="4193">
                  <c:v>5.8228540416666643</c:v>
                </c:pt>
                <c:pt idx="4194">
                  <c:v>5.8242427499999971</c:v>
                </c:pt>
                <c:pt idx="4195">
                  <c:v>5.82563145833333</c:v>
                </c:pt>
                <c:pt idx="4196">
                  <c:v>5.8270201666666628</c:v>
                </c:pt>
                <c:pt idx="4197">
                  <c:v>5.8284088749999974</c:v>
                </c:pt>
                <c:pt idx="4198">
                  <c:v>5.8297975833333311</c:v>
                </c:pt>
                <c:pt idx="4199">
                  <c:v>5.831186291666663</c:v>
                </c:pt>
                <c:pt idx="4200">
                  <c:v>5.8325749999999967</c:v>
                </c:pt>
                <c:pt idx="4201">
                  <c:v>5.8339637083333296</c:v>
                </c:pt>
                <c:pt idx="4202">
                  <c:v>5.8353524166666633</c:v>
                </c:pt>
                <c:pt idx="4203">
                  <c:v>5.8367411249999979</c:v>
                </c:pt>
                <c:pt idx="4204">
                  <c:v>5.8381298333333307</c:v>
                </c:pt>
                <c:pt idx="4205">
                  <c:v>5.8395185416666635</c:v>
                </c:pt>
                <c:pt idx="4206">
                  <c:v>5.8409072499999963</c:v>
                </c:pt>
                <c:pt idx="4207">
                  <c:v>5.84229595833333</c:v>
                </c:pt>
                <c:pt idx="4208">
                  <c:v>5.8436846666666646</c:v>
                </c:pt>
                <c:pt idx="4209">
                  <c:v>5.8450733749999975</c:v>
                </c:pt>
                <c:pt idx="4210">
                  <c:v>5.8464620833333303</c:v>
                </c:pt>
                <c:pt idx="4211">
                  <c:v>5.8478507916666631</c:v>
                </c:pt>
                <c:pt idx="4212">
                  <c:v>5.8492394999999977</c:v>
                </c:pt>
                <c:pt idx="4213">
                  <c:v>5.8506282083333314</c:v>
                </c:pt>
                <c:pt idx="4214">
                  <c:v>5.8520169166666642</c:v>
                </c:pt>
                <c:pt idx="4215">
                  <c:v>5.8534056249999971</c:v>
                </c:pt>
                <c:pt idx="4216">
                  <c:v>5.854794333333329</c:v>
                </c:pt>
                <c:pt idx="4217">
                  <c:v>5.8561830416666636</c:v>
                </c:pt>
                <c:pt idx="4218">
                  <c:v>5.8575717499999964</c:v>
                </c:pt>
                <c:pt idx="4219">
                  <c:v>5.8589604583333301</c:v>
                </c:pt>
                <c:pt idx="4220">
                  <c:v>5.8603491666666638</c:v>
                </c:pt>
                <c:pt idx="4221">
                  <c:v>5.8617378749999967</c:v>
                </c:pt>
                <c:pt idx="4222">
                  <c:v>5.8631265833333304</c:v>
                </c:pt>
                <c:pt idx="4223">
                  <c:v>5.8645152916666632</c:v>
                </c:pt>
                <c:pt idx="4224">
                  <c:v>5.8659039999999969</c:v>
                </c:pt>
                <c:pt idx="4225">
                  <c:v>5.8672927083333306</c:v>
                </c:pt>
                <c:pt idx="4226">
                  <c:v>5.8686814166666634</c:v>
                </c:pt>
                <c:pt idx="4227">
                  <c:v>5.8700701249999963</c:v>
                </c:pt>
                <c:pt idx="4228">
                  <c:v>5.87145883333333</c:v>
                </c:pt>
                <c:pt idx="4229">
                  <c:v>5.8728475416666646</c:v>
                </c:pt>
                <c:pt idx="4230">
                  <c:v>5.8742362499999974</c:v>
                </c:pt>
                <c:pt idx="4231">
                  <c:v>5.8756249583333302</c:v>
                </c:pt>
                <c:pt idx="4232">
                  <c:v>5.8770136666666621</c:v>
                </c:pt>
                <c:pt idx="4233">
                  <c:v>5.8784023749999976</c:v>
                </c:pt>
                <c:pt idx="4234">
                  <c:v>5.8797910833333313</c:v>
                </c:pt>
                <c:pt idx="4235">
                  <c:v>5.8811797916666642</c:v>
                </c:pt>
                <c:pt idx="4236">
                  <c:v>5.8825684999999961</c:v>
                </c:pt>
                <c:pt idx="4237">
                  <c:v>5.8839572083333298</c:v>
                </c:pt>
                <c:pt idx="4238">
                  <c:v>5.8853459166666635</c:v>
                </c:pt>
                <c:pt idx="4239">
                  <c:v>5.8867346249999972</c:v>
                </c:pt>
                <c:pt idx="4240">
                  <c:v>5.88812333333333</c:v>
                </c:pt>
                <c:pt idx="4241">
                  <c:v>5.8895120416666638</c:v>
                </c:pt>
                <c:pt idx="4242">
                  <c:v>5.8909007499999966</c:v>
                </c:pt>
                <c:pt idx="4243">
                  <c:v>5.8922894583333303</c:v>
                </c:pt>
                <c:pt idx="4244">
                  <c:v>5.893678166666664</c:v>
                </c:pt>
                <c:pt idx="4245">
                  <c:v>5.8950668749999977</c:v>
                </c:pt>
                <c:pt idx="4246">
                  <c:v>5.8964555833333305</c:v>
                </c:pt>
                <c:pt idx="4247">
                  <c:v>5.8978442916666634</c:v>
                </c:pt>
                <c:pt idx="4248">
                  <c:v>5.8992329999999971</c:v>
                </c:pt>
                <c:pt idx="4249">
                  <c:v>5.9006217083333317</c:v>
                </c:pt>
                <c:pt idx="4250">
                  <c:v>5.9020104166666645</c:v>
                </c:pt>
                <c:pt idx="4251">
                  <c:v>5.9033991249999973</c:v>
                </c:pt>
                <c:pt idx="4252">
                  <c:v>5.9047878333333292</c:v>
                </c:pt>
                <c:pt idx="4253">
                  <c:v>5.9061765416666647</c:v>
                </c:pt>
                <c:pt idx="4254">
                  <c:v>5.9075652499999967</c:v>
                </c:pt>
                <c:pt idx="4255">
                  <c:v>5.9089539583333304</c:v>
                </c:pt>
                <c:pt idx="4256">
                  <c:v>5.9103426666666632</c:v>
                </c:pt>
                <c:pt idx="4257">
                  <c:v>5.911731374999996</c:v>
                </c:pt>
                <c:pt idx="4258">
                  <c:v>5.9131200833333306</c:v>
                </c:pt>
                <c:pt idx="4259">
                  <c:v>5.9145087916666634</c:v>
                </c:pt>
                <c:pt idx="4260">
                  <c:v>5.9158974999999971</c:v>
                </c:pt>
                <c:pt idx="4261">
                  <c:v>5.91728620833333</c:v>
                </c:pt>
                <c:pt idx="4262">
                  <c:v>5.9186749166666637</c:v>
                </c:pt>
                <c:pt idx="4263">
                  <c:v>5.9200636249999965</c:v>
                </c:pt>
                <c:pt idx="4264">
                  <c:v>5.9214523333333302</c:v>
                </c:pt>
                <c:pt idx="4265">
                  <c:v>5.9228410416666648</c:v>
                </c:pt>
                <c:pt idx="4266">
                  <c:v>5.9242297499999976</c:v>
                </c:pt>
                <c:pt idx="4267">
                  <c:v>5.9256184583333305</c:v>
                </c:pt>
                <c:pt idx="4268">
                  <c:v>5.9270071666666624</c:v>
                </c:pt>
                <c:pt idx="4269">
                  <c:v>5.9283958749999979</c:v>
                </c:pt>
                <c:pt idx="4270">
                  <c:v>5.9297845833333316</c:v>
                </c:pt>
                <c:pt idx="4271">
                  <c:v>5.9311732916666635</c:v>
                </c:pt>
                <c:pt idx="4272">
                  <c:v>5.9325619999999963</c:v>
                </c:pt>
                <c:pt idx="4273">
                  <c:v>5.9339507083333292</c:v>
                </c:pt>
                <c:pt idx="4274">
                  <c:v>5.9353394166666638</c:v>
                </c:pt>
                <c:pt idx="4275">
                  <c:v>5.9367281249999975</c:v>
                </c:pt>
                <c:pt idx="4276">
                  <c:v>5.9381168333333303</c:v>
                </c:pt>
                <c:pt idx="4277">
                  <c:v>5.9395055416666631</c:v>
                </c:pt>
                <c:pt idx="4278">
                  <c:v>5.9408942499999959</c:v>
                </c:pt>
                <c:pt idx="4279">
                  <c:v>5.9422829583333305</c:v>
                </c:pt>
                <c:pt idx="4280">
                  <c:v>5.9436716666666642</c:v>
                </c:pt>
                <c:pt idx="4281">
                  <c:v>5.9450603749999971</c:v>
                </c:pt>
                <c:pt idx="4282">
                  <c:v>5.9464490833333308</c:v>
                </c:pt>
                <c:pt idx="4283">
                  <c:v>5.9478377916666636</c:v>
                </c:pt>
                <c:pt idx="4284">
                  <c:v>5.9492264999999973</c:v>
                </c:pt>
                <c:pt idx="4285">
                  <c:v>5.950615208333331</c:v>
                </c:pt>
                <c:pt idx="4286">
                  <c:v>5.9520039166666647</c:v>
                </c:pt>
                <c:pt idx="4287">
                  <c:v>5.9533926249999976</c:v>
                </c:pt>
                <c:pt idx="4288">
                  <c:v>5.9547813333333295</c:v>
                </c:pt>
                <c:pt idx="4289">
                  <c:v>5.9561700416666632</c:v>
                </c:pt>
                <c:pt idx="4290">
                  <c:v>5.957558749999996</c:v>
                </c:pt>
                <c:pt idx="4291">
                  <c:v>5.9589474583333306</c:v>
                </c:pt>
                <c:pt idx="4292">
                  <c:v>5.9603361666666634</c:v>
                </c:pt>
                <c:pt idx="4293">
                  <c:v>5.9617248749999963</c:v>
                </c:pt>
                <c:pt idx="4294">
                  <c:v>5.96311358333333</c:v>
                </c:pt>
                <c:pt idx="4295">
                  <c:v>5.9645022916666637</c:v>
                </c:pt>
                <c:pt idx="4296">
                  <c:v>5.9658909999999974</c:v>
                </c:pt>
                <c:pt idx="4297">
                  <c:v>5.9672797083333302</c:v>
                </c:pt>
                <c:pt idx="4298">
                  <c:v>5.968668416666663</c:v>
                </c:pt>
                <c:pt idx="4299">
                  <c:v>5.9700571249999976</c:v>
                </c:pt>
                <c:pt idx="4300">
                  <c:v>5.9714458333333305</c:v>
                </c:pt>
                <c:pt idx="4301">
                  <c:v>5.9728345416666642</c:v>
                </c:pt>
                <c:pt idx="4302">
                  <c:v>5.974223249999997</c:v>
                </c:pt>
                <c:pt idx="4303">
                  <c:v>5.9756119583333307</c:v>
                </c:pt>
                <c:pt idx="4304">
                  <c:v>5.9770006666666626</c:v>
                </c:pt>
                <c:pt idx="4305">
                  <c:v>5.9783893749999963</c:v>
                </c:pt>
                <c:pt idx="4306">
                  <c:v>5.9797780833333309</c:v>
                </c:pt>
                <c:pt idx="4307">
                  <c:v>5.9811667916666629</c:v>
                </c:pt>
                <c:pt idx="4308">
                  <c:v>5.9825554999999966</c:v>
                </c:pt>
                <c:pt idx="4309">
                  <c:v>5.9839442083333294</c:v>
                </c:pt>
                <c:pt idx="4310">
                  <c:v>5.9853329166666631</c:v>
                </c:pt>
                <c:pt idx="4311">
                  <c:v>5.9867216249999977</c:v>
                </c:pt>
                <c:pt idx="4312">
                  <c:v>5.9881103333333305</c:v>
                </c:pt>
                <c:pt idx="4313">
                  <c:v>5.9894990416666634</c:v>
                </c:pt>
                <c:pt idx="4314">
                  <c:v>5.9908877499999962</c:v>
                </c:pt>
                <c:pt idx="4315">
                  <c:v>5.9922764583333308</c:v>
                </c:pt>
                <c:pt idx="4316">
                  <c:v>5.9936651666666645</c:v>
                </c:pt>
                <c:pt idx="4317">
                  <c:v>5.9950538749999973</c:v>
                </c:pt>
                <c:pt idx="4318">
                  <c:v>5.9964425833333301</c:v>
                </c:pt>
                <c:pt idx="4319">
                  <c:v>5.9978312916666638</c:v>
                </c:pt>
                <c:pt idx="4320">
                  <c:v>5.9992199999999976</c:v>
                </c:pt>
                <c:pt idx="4321">
                  <c:v>6.0006087083333313</c:v>
                </c:pt>
                <c:pt idx="4322">
                  <c:v>6.0019974166666641</c:v>
                </c:pt>
                <c:pt idx="4323">
                  <c:v>6.003386124999996</c:v>
                </c:pt>
                <c:pt idx="4324">
                  <c:v>6.0047748333333297</c:v>
                </c:pt>
                <c:pt idx="4325">
                  <c:v>6.0061635416666634</c:v>
                </c:pt>
                <c:pt idx="4326">
                  <c:v>6.007552249999998</c:v>
                </c:pt>
                <c:pt idx="4327">
                  <c:v>6.00894095833333</c:v>
                </c:pt>
                <c:pt idx="4328">
                  <c:v>6.0103296666666637</c:v>
                </c:pt>
                <c:pt idx="4329">
                  <c:v>6.0117183749999965</c:v>
                </c:pt>
                <c:pt idx="4330">
                  <c:v>6.0131070833333302</c:v>
                </c:pt>
                <c:pt idx="4331">
                  <c:v>6.014495791666663</c:v>
                </c:pt>
                <c:pt idx="4332">
                  <c:v>6.0158844999999976</c:v>
                </c:pt>
                <c:pt idx="4333">
                  <c:v>6.0172732083333305</c:v>
                </c:pt>
                <c:pt idx="4334">
                  <c:v>6.0186619166666633</c:v>
                </c:pt>
                <c:pt idx="4335">
                  <c:v>6.020050624999997</c:v>
                </c:pt>
                <c:pt idx="4336">
                  <c:v>6.0214393333333307</c:v>
                </c:pt>
                <c:pt idx="4337">
                  <c:v>6.0228280416666644</c:v>
                </c:pt>
                <c:pt idx="4338">
                  <c:v>6.0242167499999972</c:v>
                </c:pt>
                <c:pt idx="4339">
                  <c:v>6.0256054583333301</c:v>
                </c:pt>
                <c:pt idx="4340">
                  <c:v>6.026994166666662</c:v>
                </c:pt>
                <c:pt idx="4341">
                  <c:v>6.0283828749999966</c:v>
                </c:pt>
                <c:pt idx="4342">
                  <c:v>6.0297715833333312</c:v>
                </c:pt>
                <c:pt idx="4343">
                  <c:v>6.0311602916666631</c:v>
                </c:pt>
                <c:pt idx="4344">
                  <c:v>6.0325489999999959</c:v>
                </c:pt>
                <c:pt idx="4345">
                  <c:v>6.0339377083333297</c:v>
                </c:pt>
                <c:pt idx="4346">
                  <c:v>6.0353264166666634</c:v>
                </c:pt>
                <c:pt idx="4347">
                  <c:v>6.0367151249999971</c:v>
                </c:pt>
                <c:pt idx="4348">
                  <c:v>6.0381038333333308</c:v>
                </c:pt>
                <c:pt idx="4349">
                  <c:v>6.0394925416666636</c:v>
                </c:pt>
                <c:pt idx="4350">
                  <c:v>6.0408812499999964</c:v>
                </c:pt>
                <c:pt idx="4351">
                  <c:v>6.0422699583333301</c:v>
                </c:pt>
                <c:pt idx="4352">
                  <c:v>6.0436586666666647</c:v>
                </c:pt>
                <c:pt idx="4353">
                  <c:v>6.0450473749999976</c:v>
                </c:pt>
                <c:pt idx="4354">
                  <c:v>6.0464360833333304</c:v>
                </c:pt>
                <c:pt idx="4355">
                  <c:v>6.0478247916666632</c:v>
                </c:pt>
                <c:pt idx="4356">
                  <c:v>6.0492134999999969</c:v>
                </c:pt>
                <c:pt idx="4357">
                  <c:v>6.0506022083333315</c:v>
                </c:pt>
                <c:pt idx="4358">
                  <c:v>6.0519909166666643</c:v>
                </c:pt>
                <c:pt idx="4359">
                  <c:v>6.0533796249999963</c:v>
                </c:pt>
                <c:pt idx="4360">
                  <c:v>6.0547683333333291</c:v>
                </c:pt>
                <c:pt idx="4361">
                  <c:v>6.0561570416666637</c:v>
                </c:pt>
                <c:pt idx="4362">
                  <c:v>6.0575457499999983</c:v>
                </c:pt>
                <c:pt idx="4363">
                  <c:v>6.0589344583333302</c:v>
                </c:pt>
                <c:pt idx="4364">
                  <c:v>6.060323166666663</c:v>
                </c:pt>
                <c:pt idx="4365">
                  <c:v>6.0617118749999968</c:v>
                </c:pt>
                <c:pt idx="4366">
                  <c:v>6.0631005833333305</c:v>
                </c:pt>
                <c:pt idx="4367">
                  <c:v>6.0644892916666633</c:v>
                </c:pt>
                <c:pt idx="4368">
                  <c:v>6.065877999999997</c:v>
                </c:pt>
                <c:pt idx="4369">
                  <c:v>6.0672667083333307</c:v>
                </c:pt>
                <c:pt idx="4370">
                  <c:v>6.0686554166666635</c:v>
                </c:pt>
                <c:pt idx="4371">
                  <c:v>6.0700441249999972</c:v>
                </c:pt>
                <c:pt idx="4372">
                  <c:v>6.0714328333333301</c:v>
                </c:pt>
                <c:pt idx="4373">
                  <c:v>6.0728215416666647</c:v>
                </c:pt>
                <c:pt idx="4374">
                  <c:v>6.0742102499999975</c:v>
                </c:pt>
                <c:pt idx="4375">
                  <c:v>6.0755989583333303</c:v>
                </c:pt>
                <c:pt idx="4376">
                  <c:v>6.0769876666666622</c:v>
                </c:pt>
                <c:pt idx="4377">
                  <c:v>6.0783763749999977</c:v>
                </c:pt>
                <c:pt idx="4378">
                  <c:v>6.0797650833333314</c:v>
                </c:pt>
                <c:pt idx="4379">
                  <c:v>6.0811537916666634</c:v>
                </c:pt>
                <c:pt idx="4380">
                  <c:v>6.0825424999999962</c:v>
                </c:pt>
                <c:pt idx="4381">
                  <c:v>6.083931208333329</c:v>
                </c:pt>
                <c:pt idx="4382">
                  <c:v>6.0853199166666636</c:v>
                </c:pt>
                <c:pt idx="4383">
                  <c:v>6.0867086249999973</c:v>
                </c:pt>
                <c:pt idx="4384">
                  <c:v>6.0880973333333301</c:v>
                </c:pt>
                <c:pt idx="4385">
                  <c:v>6.0894860416666639</c:v>
                </c:pt>
                <c:pt idx="4386">
                  <c:v>6.0908747499999967</c:v>
                </c:pt>
                <c:pt idx="4387">
                  <c:v>6.0922634583333304</c:v>
                </c:pt>
                <c:pt idx="4388">
                  <c:v>6.0936521666666641</c:v>
                </c:pt>
                <c:pt idx="4389">
                  <c:v>6.0950408749999969</c:v>
                </c:pt>
                <c:pt idx="4390">
                  <c:v>6.0964295833333306</c:v>
                </c:pt>
                <c:pt idx="4391">
                  <c:v>6.0978182916666634</c:v>
                </c:pt>
                <c:pt idx="4392">
                  <c:v>6.0992069999999972</c:v>
                </c:pt>
                <c:pt idx="4393">
                  <c:v>6.1005957083333318</c:v>
                </c:pt>
                <c:pt idx="4394">
                  <c:v>6.1019844166666646</c:v>
                </c:pt>
                <c:pt idx="4395">
                  <c:v>6.1033731249999974</c:v>
                </c:pt>
                <c:pt idx="4396">
                  <c:v>6.1047618333333293</c:v>
                </c:pt>
                <c:pt idx="4397">
                  <c:v>6.106150541666663</c:v>
                </c:pt>
                <c:pt idx="4398">
                  <c:v>6.1075392499999985</c:v>
                </c:pt>
                <c:pt idx="4399">
                  <c:v>6.1089279583333305</c:v>
                </c:pt>
                <c:pt idx="4400">
                  <c:v>6.1103166666666633</c:v>
                </c:pt>
                <c:pt idx="4401">
                  <c:v>6.1117053749999961</c:v>
                </c:pt>
                <c:pt idx="4402">
                  <c:v>6.1130940833333307</c:v>
                </c:pt>
                <c:pt idx="4403">
                  <c:v>6.1144827916666635</c:v>
                </c:pt>
                <c:pt idx="4404">
                  <c:v>6.1158714999999972</c:v>
                </c:pt>
                <c:pt idx="4405">
                  <c:v>6.1172602083333301</c:v>
                </c:pt>
                <c:pt idx="4406">
                  <c:v>6.1186489166666629</c:v>
                </c:pt>
                <c:pt idx="4407">
                  <c:v>6.1200376249999975</c:v>
                </c:pt>
                <c:pt idx="4408">
                  <c:v>6.1214263333333303</c:v>
                </c:pt>
                <c:pt idx="4409">
                  <c:v>6.122815041666664</c:v>
                </c:pt>
                <c:pt idx="4410">
                  <c:v>6.1242037499999977</c:v>
                </c:pt>
                <c:pt idx="4411">
                  <c:v>6.1255924583333305</c:v>
                </c:pt>
                <c:pt idx="4412">
                  <c:v>6.1269811666666625</c:v>
                </c:pt>
                <c:pt idx="4413">
                  <c:v>6.1283698749999971</c:v>
                </c:pt>
                <c:pt idx="4414">
                  <c:v>6.1297585833333317</c:v>
                </c:pt>
                <c:pt idx="4415">
                  <c:v>6.1311472916666636</c:v>
                </c:pt>
                <c:pt idx="4416">
                  <c:v>6.1325359999999964</c:v>
                </c:pt>
                <c:pt idx="4417">
                  <c:v>6.1339247083333293</c:v>
                </c:pt>
                <c:pt idx="4418">
                  <c:v>6.1353134166666639</c:v>
                </c:pt>
                <c:pt idx="4419">
                  <c:v>6.1367021249999976</c:v>
                </c:pt>
                <c:pt idx="4420">
                  <c:v>6.1380908333333304</c:v>
                </c:pt>
                <c:pt idx="4421">
                  <c:v>6.1394795416666632</c:v>
                </c:pt>
                <c:pt idx="4422">
                  <c:v>6.140868249999996</c:v>
                </c:pt>
                <c:pt idx="4423">
                  <c:v>6.1422569583333306</c:v>
                </c:pt>
                <c:pt idx="4424">
                  <c:v>6.1436456666666643</c:v>
                </c:pt>
                <c:pt idx="4425">
                  <c:v>6.1450343749999972</c:v>
                </c:pt>
                <c:pt idx="4426">
                  <c:v>6.14642308333333</c:v>
                </c:pt>
                <c:pt idx="4427">
                  <c:v>6.1478117916666637</c:v>
                </c:pt>
                <c:pt idx="4428">
                  <c:v>6.1492004999999974</c:v>
                </c:pt>
                <c:pt idx="4429">
                  <c:v>6.1505892083333311</c:v>
                </c:pt>
                <c:pt idx="4430">
                  <c:v>6.1519779166666648</c:v>
                </c:pt>
                <c:pt idx="4431">
                  <c:v>6.1533666249999968</c:v>
                </c:pt>
                <c:pt idx="4432">
                  <c:v>6.1547553333333296</c:v>
                </c:pt>
                <c:pt idx="4433">
                  <c:v>6.1561440416666633</c:v>
                </c:pt>
                <c:pt idx="4434">
                  <c:v>6.1575327499999979</c:v>
                </c:pt>
                <c:pt idx="4435">
                  <c:v>6.1589214583333307</c:v>
                </c:pt>
                <c:pt idx="4436">
                  <c:v>6.1603101666666635</c:v>
                </c:pt>
                <c:pt idx="4437">
                  <c:v>6.1616988749999964</c:v>
                </c:pt>
                <c:pt idx="4438">
                  <c:v>6.1630875833333301</c:v>
                </c:pt>
                <c:pt idx="4439">
                  <c:v>6.1644762916666629</c:v>
                </c:pt>
                <c:pt idx="4440">
                  <c:v>6.1658649999999975</c:v>
                </c:pt>
                <c:pt idx="4441">
                  <c:v>6.1672537083333303</c:v>
                </c:pt>
                <c:pt idx="4442">
                  <c:v>6.1686424166666631</c:v>
                </c:pt>
                <c:pt idx="4443">
                  <c:v>6.1700311249999977</c:v>
                </c:pt>
                <c:pt idx="4444">
                  <c:v>6.1714198333333306</c:v>
                </c:pt>
                <c:pt idx="4445">
                  <c:v>6.1728085416666643</c:v>
                </c:pt>
                <c:pt idx="4446">
                  <c:v>6.1741972499999971</c:v>
                </c:pt>
                <c:pt idx="4447">
                  <c:v>6.175585958333329</c:v>
                </c:pt>
                <c:pt idx="4448">
                  <c:v>6.1769746666666627</c:v>
                </c:pt>
                <c:pt idx="4449">
                  <c:v>6.1783633749999964</c:v>
                </c:pt>
                <c:pt idx="4450">
                  <c:v>6.179752083333331</c:v>
                </c:pt>
                <c:pt idx="4451">
                  <c:v>6.1811407916666639</c:v>
                </c:pt>
                <c:pt idx="4452">
                  <c:v>6.1825294999999967</c:v>
                </c:pt>
                <c:pt idx="4453">
                  <c:v>6.1839182083333295</c:v>
                </c:pt>
                <c:pt idx="4454">
                  <c:v>6.1853069166666632</c:v>
                </c:pt>
                <c:pt idx="4455">
                  <c:v>6.1866956249999969</c:v>
                </c:pt>
                <c:pt idx="4456">
                  <c:v>6.1880843333333306</c:v>
                </c:pt>
                <c:pt idx="4457">
                  <c:v>6.1894730416666635</c:v>
                </c:pt>
                <c:pt idx="4458">
                  <c:v>6.1908617499999963</c:v>
                </c:pt>
                <c:pt idx="4459">
                  <c:v>6.19225045833333</c:v>
                </c:pt>
                <c:pt idx="4460">
                  <c:v>6.1936391666666646</c:v>
                </c:pt>
                <c:pt idx="4461">
                  <c:v>6.1950278749999974</c:v>
                </c:pt>
                <c:pt idx="4462">
                  <c:v>6.1964165833333302</c:v>
                </c:pt>
                <c:pt idx="4463">
                  <c:v>6.1978052916666631</c:v>
                </c:pt>
                <c:pt idx="4464">
                  <c:v>6.1991939999999977</c:v>
                </c:pt>
                <c:pt idx="4465">
                  <c:v>6.2005827083333314</c:v>
                </c:pt>
                <c:pt idx="4466">
                  <c:v>6.2019714166666642</c:v>
                </c:pt>
                <c:pt idx="4467">
                  <c:v>6.2033601249999961</c:v>
                </c:pt>
                <c:pt idx="4468">
                  <c:v>6.2047488333333298</c:v>
                </c:pt>
                <c:pt idx="4469">
                  <c:v>6.2061375416666635</c:v>
                </c:pt>
                <c:pt idx="4470">
                  <c:v>6.2075262499999972</c:v>
                </c:pt>
                <c:pt idx="4471">
                  <c:v>6.2089149583333301</c:v>
                </c:pt>
                <c:pt idx="4472">
                  <c:v>6.2103036666666629</c:v>
                </c:pt>
                <c:pt idx="4473">
                  <c:v>6.2116923749999966</c:v>
                </c:pt>
                <c:pt idx="4474">
                  <c:v>6.2130810833333303</c:v>
                </c:pt>
                <c:pt idx="4475">
                  <c:v>6.2144697916666631</c:v>
                </c:pt>
                <c:pt idx="4476">
                  <c:v>6.2158584999999977</c:v>
                </c:pt>
                <c:pt idx="4477">
                  <c:v>6.2172472083333306</c:v>
                </c:pt>
                <c:pt idx="4478">
                  <c:v>6.2186359166666634</c:v>
                </c:pt>
                <c:pt idx="4479">
                  <c:v>6.2200246249999971</c:v>
                </c:pt>
                <c:pt idx="4480">
                  <c:v>6.2214133333333308</c:v>
                </c:pt>
                <c:pt idx="4481">
                  <c:v>6.2228020416666645</c:v>
                </c:pt>
                <c:pt idx="4482">
                  <c:v>6.2241907499999973</c:v>
                </c:pt>
                <c:pt idx="4483">
                  <c:v>6.2255794583333293</c:v>
                </c:pt>
                <c:pt idx="4484">
                  <c:v>6.2269681666666621</c:v>
                </c:pt>
                <c:pt idx="4485">
                  <c:v>6.2283568749999967</c:v>
                </c:pt>
                <c:pt idx="4486">
                  <c:v>6.2297455833333313</c:v>
                </c:pt>
                <c:pt idx="4487">
                  <c:v>6.2311342916666632</c:v>
                </c:pt>
                <c:pt idx="4488">
                  <c:v>6.232522999999996</c:v>
                </c:pt>
                <c:pt idx="4489">
                  <c:v>6.2339117083333297</c:v>
                </c:pt>
                <c:pt idx="4490">
                  <c:v>6.2353004166666635</c:v>
                </c:pt>
                <c:pt idx="4491">
                  <c:v>6.2366891249999972</c:v>
                </c:pt>
                <c:pt idx="4492">
                  <c:v>6.23807783333333</c:v>
                </c:pt>
                <c:pt idx="4493">
                  <c:v>6.2394665416666637</c:v>
                </c:pt>
                <c:pt idx="4494">
                  <c:v>6.2408552499999965</c:v>
                </c:pt>
                <c:pt idx="4495">
                  <c:v>6.2422439583333302</c:v>
                </c:pt>
                <c:pt idx="4496">
                  <c:v>6.2436326666666648</c:v>
                </c:pt>
                <c:pt idx="4497">
                  <c:v>6.2450213749999977</c:v>
                </c:pt>
                <c:pt idx="4498">
                  <c:v>6.2464100833333305</c:v>
                </c:pt>
                <c:pt idx="4499">
                  <c:v>6.2477987916666633</c:v>
                </c:pt>
                <c:pt idx="4500">
                  <c:v>6.249187499999997</c:v>
                </c:pt>
                <c:pt idx="4501">
                  <c:v>6.2505762083333316</c:v>
                </c:pt>
                <c:pt idx="4502">
                  <c:v>6.2519649166666644</c:v>
                </c:pt>
                <c:pt idx="4503">
                  <c:v>6.2533536249999964</c:v>
                </c:pt>
                <c:pt idx="4504">
                  <c:v>6.2547423333333292</c:v>
                </c:pt>
                <c:pt idx="4505">
                  <c:v>6.2561310416666629</c:v>
                </c:pt>
                <c:pt idx="4506">
                  <c:v>6.2575197499999984</c:v>
                </c:pt>
                <c:pt idx="4507">
                  <c:v>6.2589084583333303</c:v>
                </c:pt>
                <c:pt idx="4508">
                  <c:v>6.2602971666666631</c:v>
                </c:pt>
                <c:pt idx="4509">
                  <c:v>6.261685874999996</c:v>
                </c:pt>
                <c:pt idx="4510">
                  <c:v>6.2630745833333306</c:v>
                </c:pt>
                <c:pt idx="4511">
                  <c:v>6.2644632916666643</c:v>
                </c:pt>
                <c:pt idx="4512">
                  <c:v>6.2658519999999971</c:v>
                </c:pt>
                <c:pt idx="4513">
                  <c:v>6.2672407083333308</c:v>
                </c:pt>
                <c:pt idx="4514">
                  <c:v>6.2686294166666636</c:v>
                </c:pt>
                <c:pt idx="4515">
                  <c:v>6.2700181249999973</c:v>
                </c:pt>
                <c:pt idx="4516">
                  <c:v>6.2714068333333302</c:v>
                </c:pt>
                <c:pt idx="4517">
                  <c:v>6.2727955416666648</c:v>
                </c:pt>
                <c:pt idx="4518">
                  <c:v>6.2741842499999976</c:v>
                </c:pt>
                <c:pt idx="4519">
                  <c:v>6.2755729583333304</c:v>
                </c:pt>
                <c:pt idx="4520">
                  <c:v>6.2769616666666641</c:v>
                </c:pt>
                <c:pt idx="4521">
                  <c:v>6.278350374999996</c:v>
                </c:pt>
                <c:pt idx="4522">
                  <c:v>6.2797390833333315</c:v>
                </c:pt>
                <c:pt idx="4523">
                  <c:v>6.2811277916666635</c:v>
                </c:pt>
                <c:pt idx="4524">
                  <c:v>6.2825164999999963</c:v>
                </c:pt>
                <c:pt idx="4525">
                  <c:v>6.2839052083333291</c:v>
                </c:pt>
                <c:pt idx="4526">
                  <c:v>6.2852939166666637</c:v>
                </c:pt>
                <c:pt idx="4527">
                  <c:v>6.2866826249999974</c:v>
                </c:pt>
                <c:pt idx="4528">
                  <c:v>6.2880713333333302</c:v>
                </c:pt>
                <c:pt idx="4529">
                  <c:v>6.2894600416666631</c:v>
                </c:pt>
                <c:pt idx="4530">
                  <c:v>6.2908487499999968</c:v>
                </c:pt>
                <c:pt idx="4531">
                  <c:v>6.2922374583333305</c:v>
                </c:pt>
                <c:pt idx="4532">
                  <c:v>6.2936261666666642</c:v>
                </c:pt>
                <c:pt idx="4533">
                  <c:v>6.295014874999997</c:v>
                </c:pt>
                <c:pt idx="4534">
                  <c:v>6.2964035833333307</c:v>
                </c:pt>
                <c:pt idx="4535">
                  <c:v>6.2977922916666635</c:v>
                </c:pt>
                <c:pt idx="4536">
                  <c:v>6.2991809999999973</c:v>
                </c:pt>
                <c:pt idx="4537">
                  <c:v>6.300569708333331</c:v>
                </c:pt>
                <c:pt idx="4538">
                  <c:v>6.3019584166666647</c:v>
                </c:pt>
                <c:pt idx="4539">
                  <c:v>6.3033471249999966</c:v>
                </c:pt>
                <c:pt idx="4540">
                  <c:v>6.3047358333333294</c:v>
                </c:pt>
                <c:pt idx="4541">
                  <c:v>6.3061245416666631</c:v>
                </c:pt>
                <c:pt idx="4542">
                  <c:v>6.3075132499999986</c:v>
                </c:pt>
                <c:pt idx="4543">
                  <c:v>6.3089019583333306</c:v>
                </c:pt>
                <c:pt idx="4544">
                  <c:v>6.3102906666666634</c:v>
                </c:pt>
                <c:pt idx="4545">
                  <c:v>6.3116793749999962</c:v>
                </c:pt>
                <c:pt idx="4546">
                  <c:v>6.3130680833333308</c:v>
                </c:pt>
                <c:pt idx="4547">
                  <c:v>6.3144567916666645</c:v>
                </c:pt>
                <c:pt idx="4548">
                  <c:v>6.3158454999999973</c:v>
                </c:pt>
                <c:pt idx="4549">
                  <c:v>6.3172342083333302</c:v>
                </c:pt>
                <c:pt idx="4550">
                  <c:v>6.3186229166666639</c:v>
                </c:pt>
                <c:pt idx="4551">
                  <c:v>6.3200116249999976</c:v>
                </c:pt>
                <c:pt idx="4552">
                  <c:v>6.3214003333333304</c:v>
                </c:pt>
                <c:pt idx="4553">
                  <c:v>6.3227890416666641</c:v>
                </c:pt>
                <c:pt idx="4554">
                  <c:v>6.3241777499999969</c:v>
                </c:pt>
                <c:pt idx="4555">
                  <c:v>6.3255664583333306</c:v>
                </c:pt>
                <c:pt idx="4556">
                  <c:v>6.3269551666666644</c:v>
                </c:pt>
                <c:pt idx="4557">
                  <c:v>6.3283438749999963</c:v>
                </c:pt>
                <c:pt idx="4558">
                  <c:v>6.3297325833333318</c:v>
                </c:pt>
                <c:pt idx="4559">
                  <c:v>6.3311212916666637</c:v>
                </c:pt>
                <c:pt idx="4560">
                  <c:v>6.3325099999999965</c:v>
                </c:pt>
                <c:pt idx="4561">
                  <c:v>6.3338987083333302</c:v>
                </c:pt>
                <c:pt idx="4562">
                  <c:v>6.3352874166666604</c:v>
                </c:pt>
                <c:pt idx="4563">
                  <c:v>6.3366761250000003</c:v>
                </c:pt>
                <c:pt idx="4564">
                  <c:v>6.3380648333333305</c:v>
                </c:pt>
                <c:pt idx="4565">
                  <c:v>6.3394535416666606</c:v>
                </c:pt>
                <c:pt idx="4566">
                  <c:v>6.3408422500000006</c:v>
                </c:pt>
                <c:pt idx="4567">
                  <c:v>6.3422309583333298</c:v>
                </c:pt>
                <c:pt idx="4568">
                  <c:v>6.34361966666666</c:v>
                </c:pt>
                <c:pt idx="4569">
                  <c:v>6.3450083750000008</c:v>
                </c:pt>
                <c:pt idx="4570">
                  <c:v>6.3463970833333301</c:v>
                </c:pt>
                <c:pt idx="4571">
                  <c:v>6.3477857916666602</c:v>
                </c:pt>
                <c:pt idx="4572">
                  <c:v>6.3491745000000002</c:v>
                </c:pt>
                <c:pt idx="4573">
                  <c:v>6.3505632083333303</c:v>
                </c:pt>
                <c:pt idx="4574">
                  <c:v>6.3519519166666605</c:v>
                </c:pt>
                <c:pt idx="4575">
                  <c:v>6.3533406250000004</c:v>
                </c:pt>
                <c:pt idx="4576">
                  <c:v>6.3547293333333306</c:v>
                </c:pt>
                <c:pt idx="4577">
                  <c:v>6.3561180416666598</c:v>
                </c:pt>
                <c:pt idx="4578">
                  <c:v>6.3575067500000007</c:v>
                </c:pt>
                <c:pt idx="4579">
                  <c:v>6.3588954583333308</c:v>
                </c:pt>
                <c:pt idx="4580">
                  <c:v>6.3602841666666601</c:v>
                </c:pt>
                <c:pt idx="4581">
                  <c:v>6.361672875</c:v>
                </c:pt>
                <c:pt idx="4582">
                  <c:v>6.3630615833333302</c:v>
                </c:pt>
                <c:pt idx="4583">
                  <c:v>6.3644502916666603</c:v>
                </c:pt>
                <c:pt idx="4584">
                  <c:v>6.3658390000000002</c:v>
                </c:pt>
                <c:pt idx="4585">
                  <c:v>6.3672277083333304</c:v>
                </c:pt>
                <c:pt idx="4586">
                  <c:v>6.3686164166666606</c:v>
                </c:pt>
                <c:pt idx="4587">
                  <c:v>6.3700051250000005</c:v>
                </c:pt>
                <c:pt idx="4588">
                  <c:v>6.3713938333333306</c:v>
                </c:pt>
                <c:pt idx="4589">
                  <c:v>6.3727825416666608</c:v>
                </c:pt>
                <c:pt idx="4590">
                  <c:v>6.3741712499999998</c:v>
                </c:pt>
                <c:pt idx="4591">
                  <c:v>6.37555995833333</c:v>
                </c:pt>
                <c:pt idx="4592">
                  <c:v>6.3769486666666602</c:v>
                </c:pt>
                <c:pt idx="4593">
                  <c:v>6.3783373750000001</c:v>
                </c:pt>
                <c:pt idx="4594">
                  <c:v>6.3797260833333302</c:v>
                </c:pt>
                <c:pt idx="4595">
                  <c:v>6.3811147916666604</c:v>
                </c:pt>
                <c:pt idx="4596">
                  <c:v>6.3825035000000003</c:v>
                </c:pt>
                <c:pt idx="4597">
                  <c:v>6.3838922083333305</c:v>
                </c:pt>
                <c:pt idx="4598">
                  <c:v>6.3852809166666606</c:v>
                </c:pt>
                <c:pt idx="4599">
                  <c:v>6.3866696250000006</c:v>
                </c:pt>
                <c:pt idx="4600">
                  <c:v>6.3880583333333298</c:v>
                </c:pt>
                <c:pt idx="4601">
                  <c:v>6.38944704166666</c:v>
                </c:pt>
                <c:pt idx="4602">
                  <c:v>6.3908357500000008</c:v>
                </c:pt>
                <c:pt idx="4603">
                  <c:v>6.3922244583333301</c:v>
                </c:pt>
                <c:pt idx="4604">
                  <c:v>6.3936131666666602</c:v>
                </c:pt>
                <c:pt idx="4605">
                  <c:v>6.3950018750000002</c:v>
                </c:pt>
                <c:pt idx="4606">
                  <c:v>6.3963905833333303</c:v>
                </c:pt>
                <c:pt idx="4607">
                  <c:v>6.3977792916666605</c:v>
                </c:pt>
                <c:pt idx="4608">
                  <c:v>6.3991680000000004</c:v>
                </c:pt>
                <c:pt idx="4609">
                  <c:v>6.4005567083333306</c:v>
                </c:pt>
                <c:pt idx="4610">
                  <c:v>6.4019454166666598</c:v>
                </c:pt>
                <c:pt idx="4611">
                  <c:v>6.4033341250000007</c:v>
                </c:pt>
                <c:pt idx="4612">
                  <c:v>6.4047228333333308</c:v>
                </c:pt>
                <c:pt idx="4613">
                  <c:v>6.4061115416666601</c:v>
                </c:pt>
                <c:pt idx="4614">
                  <c:v>6.40750025</c:v>
                </c:pt>
                <c:pt idx="4615">
                  <c:v>6.4088889583333302</c:v>
                </c:pt>
                <c:pt idx="4616">
                  <c:v>6.4102776666666603</c:v>
                </c:pt>
                <c:pt idx="4617">
                  <c:v>6.4116663750000003</c:v>
                </c:pt>
                <c:pt idx="4618">
                  <c:v>6.4130550833333304</c:v>
                </c:pt>
                <c:pt idx="4619">
                  <c:v>6.4144437916666606</c:v>
                </c:pt>
                <c:pt idx="4620">
                  <c:v>6.4158325000000005</c:v>
                </c:pt>
                <c:pt idx="4621">
                  <c:v>6.4172212083333307</c:v>
                </c:pt>
                <c:pt idx="4622">
                  <c:v>6.4186099166666608</c:v>
                </c:pt>
                <c:pt idx="4623">
                  <c:v>6.4199986249999998</c:v>
                </c:pt>
                <c:pt idx="4624">
                  <c:v>6.42138733333333</c:v>
                </c:pt>
                <c:pt idx="4625">
                  <c:v>6.4227760416666602</c:v>
                </c:pt>
                <c:pt idx="4626">
                  <c:v>6.4241647500000001</c:v>
                </c:pt>
                <c:pt idx="4627">
                  <c:v>6.4255534583333302</c:v>
                </c:pt>
                <c:pt idx="4628">
                  <c:v>6.4269421666666604</c:v>
                </c:pt>
                <c:pt idx="4629">
                  <c:v>6.4283308750000003</c:v>
                </c:pt>
                <c:pt idx="4630">
                  <c:v>6.4297195833333305</c:v>
                </c:pt>
                <c:pt idx="4631">
                  <c:v>6.4311082916666606</c:v>
                </c:pt>
                <c:pt idx="4632">
                  <c:v>6.4324970000000006</c:v>
                </c:pt>
                <c:pt idx="4633">
                  <c:v>6.4338857083333298</c:v>
                </c:pt>
                <c:pt idx="4634">
                  <c:v>6.43527441666666</c:v>
                </c:pt>
                <c:pt idx="4635">
                  <c:v>6.4366631250000008</c:v>
                </c:pt>
                <c:pt idx="4636">
                  <c:v>6.4380518333333301</c:v>
                </c:pt>
                <c:pt idx="4637">
                  <c:v>6.4394405416666602</c:v>
                </c:pt>
                <c:pt idx="4638">
                  <c:v>6.4408292500000002</c:v>
                </c:pt>
                <c:pt idx="4639">
                  <c:v>6.4422179583333303</c:v>
                </c:pt>
                <c:pt idx="4640">
                  <c:v>6.4436066666666605</c:v>
                </c:pt>
                <c:pt idx="4641">
                  <c:v>6.4449953750000004</c:v>
                </c:pt>
                <c:pt idx="4642">
                  <c:v>6.4463840833333306</c:v>
                </c:pt>
                <c:pt idx="4643">
                  <c:v>6.4477727916666598</c:v>
                </c:pt>
                <c:pt idx="4644">
                  <c:v>6.4491615000000007</c:v>
                </c:pt>
                <c:pt idx="4645">
                  <c:v>6.4505502083333308</c:v>
                </c:pt>
                <c:pt idx="4646">
                  <c:v>6.4519389166666601</c:v>
                </c:pt>
                <c:pt idx="4647">
                  <c:v>6.453327625</c:v>
                </c:pt>
                <c:pt idx="4648">
                  <c:v>6.4547163333333302</c:v>
                </c:pt>
                <c:pt idx="4649">
                  <c:v>6.4561050416666603</c:v>
                </c:pt>
                <c:pt idx="4650">
                  <c:v>6.4574937500000003</c:v>
                </c:pt>
                <c:pt idx="4651">
                  <c:v>6.4588824583333304</c:v>
                </c:pt>
                <c:pt idx="4652">
                  <c:v>6.4602711666666606</c:v>
                </c:pt>
                <c:pt idx="4653">
                  <c:v>6.4616598750000005</c:v>
                </c:pt>
                <c:pt idx="4654">
                  <c:v>6.4630485833333307</c:v>
                </c:pt>
                <c:pt idx="4655">
                  <c:v>6.4644372916666608</c:v>
                </c:pt>
                <c:pt idx="4656">
                  <c:v>6.4658259999999999</c:v>
                </c:pt>
                <c:pt idx="4657">
                  <c:v>6.46721470833333</c:v>
                </c:pt>
                <c:pt idx="4658">
                  <c:v>6.4686034166666602</c:v>
                </c:pt>
                <c:pt idx="4659">
                  <c:v>6.4699921250000001</c:v>
                </c:pt>
                <c:pt idx="4660">
                  <c:v>6.4713808333333303</c:v>
                </c:pt>
                <c:pt idx="4661">
                  <c:v>6.4727695416666604</c:v>
                </c:pt>
                <c:pt idx="4662">
                  <c:v>6.4741582500000003</c:v>
                </c:pt>
                <c:pt idx="4663">
                  <c:v>6.4755469583333305</c:v>
                </c:pt>
                <c:pt idx="4664">
                  <c:v>6.4769356666666607</c:v>
                </c:pt>
                <c:pt idx="4665">
                  <c:v>6.4783243750000006</c:v>
                </c:pt>
                <c:pt idx="4666">
                  <c:v>6.4797130833333298</c:v>
                </c:pt>
                <c:pt idx="4667">
                  <c:v>6.48110179166666</c:v>
                </c:pt>
                <c:pt idx="4668">
                  <c:v>6.4824905000000008</c:v>
                </c:pt>
                <c:pt idx="4669">
                  <c:v>6.4838792083333301</c:v>
                </c:pt>
                <c:pt idx="4670">
                  <c:v>6.4852679166666602</c:v>
                </c:pt>
                <c:pt idx="4671">
                  <c:v>6.4866566250000002</c:v>
                </c:pt>
                <c:pt idx="4672">
                  <c:v>6.4880453333333303</c:v>
                </c:pt>
                <c:pt idx="4673">
                  <c:v>6.4894340416666605</c:v>
                </c:pt>
                <c:pt idx="4674">
                  <c:v>6.4908227500000004</c:v>
                </c:pt>
                <c:pt idx="4675">
                  <c:v>6.4922114583333306</c:v>
                </c:pt>
                <c:pt idx="4676">
                  <c:v>6.4936001666666598</c:v>
                </c:pt>
                <c:pt idx="4677">
                  <c:v>6.4949888750000007</c:v>
                </c:pt>
                <c:pt idx="4678">
                  <c:v>6.4963775833333308</c:v>
                </c:pt>
                <c:pt idx="4679">
                  <c:v>6.4977662916666601</c:v>
                </c:pt>
                <c:pt idx="4680">
                  <c:v>6.499155</c:v>
                </c:pt>
                <c:pt idx="4681">
                  <c:v>6.5005437083333302</c:v>
                </c:pt>
                <c:pt idx="4682">
                  <c:v>6.5019324166666603</c:v>
                </c:pt>
                <c:pt idx="4683">
                  <c:v>6.5033211250000003</c:v>
                </c:pt>
                <c:pt idx="4684">
                  <c:v>6.5047098333333304</c:v>
                </c:pt>
                <c:pt idx="4685">
                  <c:v>6.5060985416666606</c:v>
                </c:pt>
                <c:pt idx="4686">
                  <c:v>6.5074872500000005</c:v>
                </c:pt>
                <c:pt idx="4687">
                  <c:v>6.5088759583333307</c:v>
                </c:pt>
                <c:pt idx="4688">
                  <c:v>6.5102646666666608</c:v>
                </c:pt>
                <c:pt idx="4689">
                  <c:v>6.5116533749999999</c:v>
                </c:pt>
                <c:pt idx="4690">
                  <c:v>6.51304208333333</c:v>
                </c:pt>
                <c:pt idx="4691">
                  <c:v>6.5144307916666602</c:v>
                </c:pt>
                <c:pt idx="4692">
                  <c:v>6.5158195000000001</c:v>
                </c:pt>
                <c:pt idx="4693">
                  <c:v>6.5172082083333303</c:v>
                </c:pt>
                <c:pt idx="4694">
                  <c:v>6.5185969166666604</c:v>
                </c:pt>
                <c:pt idx="4695">
                  <c:v>6.5199856250000003</c:v>
                </c:pt>
                <c:pt idx="4696">
                  <c:v>6.5213743333333305</c:v>
                </c:pt>
                <c:pt idx="4697">
                  <c:v>6.5227630416666607</c:v>
                </c:pt>
                <c:pt idx="4698">
                  <c:v>6.5241517500000006</c:v>
                </c:pt>
                <c:pt idx="4699">
                  <c:v>6.5255404583333299</c:v>
                </c:pt>
                <c:pt idx="4700">
                  <c:v>6.52692916666666</c:v>
                </c:pt>
                <c:pt idx="4701">
                  <c:v>6.5283178750000008</c:v>
                </c:pt>
                <c:pt idx="4702">
                  <c:v>6.5297065833333301</c:v>
                </c:pt>
                <c:pt idx="4703">
                  <c:v>6.5310952916666603</c:v>
                </c:pt>
                <c:pt idx="4704">
                  <c:v>6.5324840000000002</c:v>
                </c:pt>
                <c:pt idx="4705">
                  <c:v>6.5338727083333303</c:v>
                </c:pt>
                <c:pt idx="4706">
                  <c:v>6.5352614166666605</c:v>
                </c:pt>
                <c:pt idx="4707">
                  <c:v>6.5366501250000004</c:v>
                </c:pt>
                <c:pt idx="4708">
                  <c:v>6.5380388333333306</c:v>
                </c:pt>
                <c:pt idx="4709">
                  <c:v>6.5394275416666598</c:v>
                </c:pt>
                <c:pt idx="4710">
                  <c:v>6.5408162500000007</c:v>
                </c:pt>
                <c:pt idx="4711">
                  <c:v>6.5422049583333308</c:v>
                </c:pt>
                <c:pt idx="4712">
                  <c:v>6.5435936666666601</c:v>
                </c:pt>
                <c:pt idx="4713">
                  <c:v>6.544982375</c:v>
                </c:pt>
                <c:pt idx="4714">
                  <c:v>6.5463710833333302</c:v>
                </c:pt>
                <c:pt idx="4715">
                  <c:v>6.5477597916666603</c:v>
                </c:pt>
                <c:pt idx="4716">
                  <c:v>6.5491485000000003</c:v>
                </c:pt>
                <c:pt idx="4717">
                  <c:v>6.5505372083333304</c:v>
                </c:pt>
                <c:pt idx="4718">
                  <c:v>6.5519259166666606</c:v>
                </c:pt>
                <c:pt idx="4719">
                  <c:v>6.5533146250000005</c:v>
                </c:pt>
                <c:pt idx="4720">
                  <c:v>6.5547033333333307</c:v>
                </c:pt>
                <c:pt idx="4721">
                  <c:v>6.5560920416666608</c:v>
                </c:pt>
                <c:pt idx="4722">
                  <c:v>6.5574807499999999</c:v>
                </c:pt>
                <c:pt idx="4723">
                  <c:v>6.55886945833333</c:v>
                </c:pt>
                <c:pt idx="4724">
                  <c:v>6.5602581666666602</c:v>
                </c:pt>
                <c:pt idx="4725">
                  <c:v>6.5616468750000001</c:v>
                </c:pt>
                <c:pt idx="4726">
                  <c:v>6.5630355833333303</c:v>
                </c:pt>
                <c:pt idx="4727">
                  <c:v>6.5644242916666604</c:v>
                </c:pt>
                <c:pt idx="4728">
                  <c:v>6.5658130000000003</c:v>
                </c:pt>
                <c:pt idx="4729">
                  <c:v>6.5672017083333305</c:v>
                </c:pt>
                <c:pt idx="4730">
                  <c:v>6.5685904166666607</c:v>
                </c:pt>
                <c:pt idx="4731">
                  <c:v>6.5699791250000006</c:v>
                </c:pt>
                <c:pt idx="4732">
                  <c:v>6.5713678333333299</c:v>
                </c:pt>
                <c:pt idx="4733">
                  <c:v>6.57275654166666</c:v>
                </c:pt>
                <c:pt idx="4734">
                  <c:v>6.5741452500000008</c:v>
                </c:pt>
                <c:pt idx="4735">
                  <c:v>6.5755339583333301</c:v>
                </c:pt>
                <c:pt idx="4736">
                  <c:v>6.5769226666666603</c:v>
                </c:pt>
                <c:pt idx="4737">
                  <c:v>6.5783113750000002</c:v>
                </c:pt>
                <c:pt idx="4738">
                  <c:v>6.5797000833333303</c:v>
                </c:pt>
                <c:pt idx="4739">
                  <c:v>6.5810887916666605</c:v>
                </c:pt>
                <c:pt idx="4740">
                  <c:v>6.5824775000000004</c:v>
                </c:pt>
                <c:pt idx="4741">
                  <c:v>6.5838662083333306</c:v>
                </c:pt>
                <c:pt idx="4742">
                  <c:v>6.5852549166666599</c:v>
                </c:pt>
                <c:pt idx="4743">
                  <c:v>6.5866436250000007</c:v>
                </c:pt>
                <c:pt idx="4744">
                  <c:v>6.5880323333333308</c:v>
                </c:pt>
                <c:pt idx="4745">
                  <c:v>6.5894210416666601</c:v>
                </c:pt>
                <c:pt idx="4746">
                  <c:v>6.59080975</c:v>
                </c:pt>
                <c:pt idx="4747">
                  <c:v>6.5921984583333302</c:v>
                </c:pt>
                <c:pt idx="4748">
                  <c:v>6.5935871666666603</c:v>
                </c:pt>
                <c:pt idx="4749">
                  <c:v>6.5949758750000003</c:v>
                </c:pt>
                <c:pt idx="4750">
                  <c:v>6.5963645833333304</c:v>
                </c:pt>
                <c:pt idx="4751">
                  <c:v>6.5977532916666606</c:v>
                </c:pt>
                <c:pt idx="4752">
                  <c:v>6.5991420000000005</c:v>
                </c:pt>
                <c:pt idx="4753">
                  <c:v>6.6005307083333307</c:v>
                </c:pt>
                <c:pt idx="4754">
                  <c:v>6.6019194166666608</c:v>
                </c:pt>
                <c:pt idx="4755">
                  <c:v>6.6033081249999999</c:v>
                </c:pt>
                <c:pt idx="4756">
                  <c:v>6.60469683333333</c:v>
                </c:pt>
                <c:pt idx="4757">
                  <c:v>6.6060855416666602</c:v>
                </c:pt>
                <c:pt idx="4758">
                  <c:v>6.6074742500000001</c:v>
                </c:pt>
                <c:pt idx="4759">
                  <c:v>6.6088629583333303</c:v>
                </c:pt>
                <c:pt idx="4760">
                  <c:v>6.6102516666666604</c:v>
                </c:pt>
                <c:pt idx="4761">
                  <c:v>6.6116403750000003</c:v>
                </c:pt>
                <c:pt idx="4762">
                  <c:v>6.6130290833333305</c:v>
                </c:pt>
                <c:pt idx="4763">
                  <c:v>6.6144177916666607</c:v>
                </c:pt>
                <c:pt idx="4764">
                  <c:v>6.6158065000000006</c:v>
                </c:pt>
                <c:pt idx="4765">
                  <c:v>6.6171952083333299</c:v>
                </c:pt>
                <c:pt idx="4766">
                  <c:v>6.61858391666666</c:v>
                </c:pt>
                <c:pt idx="4767">
                  <c:v>6.6199726250000008</c:v>
                </c:pt>
                <c:pt idx="4768">
                  <c:v>6.6213613333333301</c:v>
                </c:pt>
                <c:pt idx="4769">
                  <c:v>6.6227500416666603</c:v>
                </c:pt>
                <c:pt idx="4770">
                  <c:v>6.6241387500000002</c:v>
                </c:pt>
                <c:pt idx="4771">
                  <c:v>6.6255274583333303</c:v>
                </c:pt>
                <c:pt idx="4772">
                  <c:v>6.6269161666666605</c:v>
                </c:pt>
                <c:pt idx="4773">
                  <c:v>6.6283048750000004</c:v>
                </c:pt>
                <c:pt idx="4774">
                  <c:v>6.6296935833333306</c:v>
                </c:pt>
                <c:pt idx="4775">
                  <c:v>6.6310822916666599</c:v>
                </c:pt>
                <c:pt idx="4776">
                  <c:v>6.6324710000000007</c:v>
                </c:pt>
                <c:pt idx="4777">
                  <c:v>6.6338597083333308</c:v>
                </c:pt>
                <c:pt idx="4778">
                  <c:v>6.6352484166666601</c:v>
                </c:pt>
                <c:pt idx="4779">
                  <c:v>6.636637125</c:v>
                </c:pt>
                <c:pt idx="4780">
                  <c:v>6.6380258333333302</c:v>
                </c:pt>
                <c:pt idx="4781">
                  <c:v>6.6394145416666603</c:v>
                </c:pt>
                <c:pt idx="4782">
                  <c:v>6.6408032500000003</c:v>
                </c:pt>
                <c:pt idx="4783">
                  <c:v>6.6421919583333304</c:v>
                </c:pt>
                <c:pt idx="4784">
                  <c:v>6.6435806666666606</c:v>
                </c:pt>
                <c:pt idx="4785">
                  <c:v>6.6449693750000005</c:v>
                </c:pt>
                <c:pt idx="4786">
                  <c:v>6.6463580833333307</c:v>
                </c:pt>
                <c:pt idx="4787">
                  <c:v>6.6477467916666608</c:v>
                </c:pt>
                <c:pt idx="4788">
                  <c:v>6.6491354999999999</c:v>
                </c:pt>
                <c:pt idx="4789">
                  <c:v>6.65052420833333</c:v>
                </c:pt>
                <c:pt idx="4790">
                  <c:v>6.6519129166666602</c:v>
                </c:pt>
                <c:pt idx="4791">
                  <c:v>6.6533016250000001</c:v>
                </c:pt>
                <c:pt idx="4792">
                  <c:v>6.6546903333333303</c:v>
                </c:pt>
                <c:pt idx="4793">
                  <c:v>6.6560790416666604</c:v>
                </c:pt>
                <c:pt idx="4794">
                  <c:v>6.6574677500000004</c:v>
                </c:pt>
                <c:pt idx="4795">
                  <c:v>6.6588564583333305</c:v>
                </c:pt>
                <c:pt idx="4796">
                  <c:v>6.6602451666666607</c:v>
                </c:pt>
                <c:pt idx="4797">
                  <c:v>6.6616338750000006</c:v>
                </c:pt>
                <c:pt idx="4798">
                  <c:v>6.6630225833333299</c:v>
                </c:pt>
                <c:pt idx="4799">
                  <c:v>6.66441129166666</c:v>
                </c:pt>
                <c:pt idx="4800">
                  <c:v>6.6658000000000008</c:v>
                </c:pt>
                <c:pt idx="4801">
                  <c:v>6.6671887083333301</c:v>
                </c:pt>
                <c:pt idx="4802">
                  <c:v>6.6685774166666603</c:v>
                </c:pt>
                <c:pt idx="4803">
                  <c:v>6.6699661250000002</c:v>
                </c:pt>
                <c:pt idx="4804">
                  <c:v>6.6713548333333303</c:v>
                </c:pt>
                <c:pt idx="4805">
                  <c:v>6.6727435416666605</c:v>
                </c:pt>
                <c:pt idx="4806">
                  <c:v>6.6741322500000004</c:v>
                </c:pt>
                <c:pt idx="4807">
                  <c:v>6.6755209583333306</c:v>
                </c:pt>
                <c:pt idx="4808">
                  <c:v>6.6769096666666599</c:v>
                </c:pt>
                <c:pt idx="4809">
                  <c:v>6.6782983750000007</c:v>
                </c:pt>
                <c:pt idx="4810">
                  <c:v>6.6796870833333308</c:v>
                </c:pt>
                <c:pt idx="4811">
                  <c:v>6.6810757916666601</c:v>
                </c:pt>
                <c:pt idx="4812">
                  <c:v>6.6824645</c:v>
                </c:pt>
                <c:pt idx="4813">
                  <c:v>6.6838532083333302</c:v>
                </c:pt>
                <c:pt idx="4814">
                  <c:v>6.6852419166666603</c:v>
                </c:pt>
                <c:pt idx="4815">
                  <c:v>6.6866306250000003</c:v>
                </c:pt>
                <c:pt idx="4816">
                  <c:v>6.6880193333333304</c:v>
                </c:pt>
                <c:pt idx="4817">
                  <c:v>6.6894080416666606</c:v>
                </c:pt>
                <c:pt idx="4818">
                  <c:v>6.6907967500000005</c:v>
                </c:pt>
                <c:pt idx="4819">
                  <c:v>6.6921854583333307</c:v>
                </c:pt>
                <c:pt idx="4820">
                  <c:v>6.6935741666666608</c:v>
                </c:pt>
                <c:pt idx="4821">
                  <c:v>6.6949628749999999</c:v>
                </c:pt>
                <c:pt idx="4822">
                  <c:v>6.69635158333333</c:v>
                </c:pt>
                <c:pt idx="4823">
                  <c:v>6.6977402916666602</c:v>
                </c:pt>
                <c:pt idx="4824">
                  <c:v>6.6991290000000001</c:v>
                </c:pt>
                <c:pt idx="4825">
                  <c:v>6.7005177083333303</c:v>
                </c:pt>
                <c:pt idx="4826">
                  <c:v>6.7019064166666604</c:v>
                </c:pt>
                <c:pt idx="4827">
                  <c:v>6.7032951250000004</c:v>
                </c:pt>
                <c:pt idx="4828">
                  <c:v>6.7046838333333305</c:v>
                </c:pt>
                <c:pt idx="4829">
                  <c:v>6.7060725416666607</c:v>
                </c:pt>
                <c:pt idx="4830">
                  <c:v>6.7074612500000006</c:v>
                </c:pt>
                <c:pt idx="4831">
                  <c:v>6.7088499583333299</c:v>
                </c:pt>
                <c:pt idx="4832">
                  <c:v>6.71023866666666</c:v>
                </c:pt>
                <c:pt idx="4833">
                  <c:v>6.7116273750000008</c:v>
                </c:pt>
                <c:pt idx="4834">
                  <c:v>6.7130160833333301</c:v>
                </c:pt>
                <c:pt idx="4835">
                  <c:v>6.7144047916666603</c:v>
                </c:pt>
                <c:pt idx="4836">
                  <c:v>6.7157935000000002</c:v>
                </c:pt>
                <c:pt idx="4837">
                  <c:v>6.7171822083333304</c:v>
                </c:pt>
                <c:pt idx="4838">
                  <c:v>6.7185709166666605</c:v>
                </c:pt>
                <c:pt idx="4839">
                  <c:v>6.7199596250000004</c:v>
                </c:pt>
                <c:pt idx="4840">
                  <c:v>6.7213483333333306</c:v>
                </c:pt>
                <c:pt idx="4841">
                  <c:v>6.7227370416666599</c:v>
                </c:pt>
                <c:pt idx="4842">
                  <c:v>6.7241257500000007</c:v>
                </c:pt>
                <c:pt idx="4843">
                  <c:v>6.7255144583333308</c:v>
                </c:pt>
                <c:pt idx="4844">
                  <c:v>6.7269031666666601</c:v>
                </c:pt>
                <c:pt idx="4845">
                  <c:v>6.728291875</c:v>
                </c:pt>
                <c:pt idx="4846">
                  <c:v>6.7296805833333302</c:v>
                </c:pt>
                <c:pt idx="4847">
                  <c:v>6.7310692916666603</c:v>
                </c:pt>
                <c:pt idx="4848">
                  <c:v>6.7324580000000003</c:v>
                </c:pt>
                <c:pt idx="4849">
                  <c:v>6.7338467083333304</c:v>
                </c:pt>
                <c:pt idx="4850">
                  <c:v>6.7352354166666606</c:v>
                </c:pt>
                <c:pt idx="4851">
                  <c:v>6.7366241250000005</c:v>
                </c:pt>
                <c:pt idx="4852">
                  <c:v>6.7380128333333307</c:v>
                </c:pt>
                <c:pt idx="4853">
                  <c:v>6.7394015416666608</c:v>
                </c:pt>
                <c:pt idx="4854">
                  <c:v>6.7407902499999999</c:v>
                </c:pt>
                <c:pt idx="4855">
                  <c:v>6.74217895833333</c:v>
                </c:pt>
                <c:pt idx="4856">
                  <c:v>6.7435676666666602</c:v>
                </c:pt>
                <c:pt idx="4857">
                  <c:v>6.7449563750000001</c:v>
                </c:pt>
                <c:pt idx="4858">
                  <c:v>6.7463450833333303</c:v>
                </c:pt>
                <c:pt idx="4859">
                  <c:v>6.7477337916666604</c:v>
                </c:pt>
                <c:pt idx="4860">
                  <c:v>6.7491225000000004</c:v>
                </c:pt>
                <c:pt idx="4861">
                  <c:v>6.7505112083333305</c:v>
                </c:pt>
                <c:pt idx="4862">
                  <c:v>6.7518999166666607</c:v>
                </c:pt>
                <c:pt idx="4863">
                  <c:v>6.7532886250000006</c:v>
                </c:pt>
                <c:pt idx="4864">
                  <c:v>6.7546773333333299</c:v>
                </c:pt>
                <c:pt idx="4865">
                  <c:v>6.75606604166666</c:v>
                </c:pt>
                <c:pt idx="4866">
                  <c:v>6.7574547500000008</c:v>
                </c:pt>
                <c:pt idx="4867">
                  <c:v>6.7588434583333301</c:v>
                </c:pt>
                <c:pt idx="4868">
                  <c:v>6.7602321666666603</c:v>
                </c:pt>
                <c:pt idx="4869">
                  <c:v>6.7616208750000002</c:v>
                </c:pt>
                <c:pt idx="4870">
                  <c:v>6.7630095833333304</c:v>
                </c:pt>
                <c:pt idx="4871">
                  <c:v>6.7643982916666605</c:v>
                </c:pt>
                <c:pt idx="4872">
                  <c:v>6.7657870000000004</c:v>
                </c:pt>
                <c:pt idx="4873">
                  <c:v>6.7671757083333306</c:v>
                </c:pt>
                <c:pt idx="4874">
                  <c:v>6.7685644166666599</c:v>
                </c:pt>
                <c:pt idx="4875">
                  <c:v>6.7699531250000007</c:v>
                </c:pt>
                <c:pt idx="4876">
                  <c:v>6.7713418333333308</c:v>
                </c:pt>
                <c:pt idx="4877">
                  <c:v>6.7727305416666601</c:v>
                </c:pt>
                <c:pt idx="4878">
                  <c:v>6.77411925</c:v>
                </c:pt>
                <c:pt idx="4879">
                  <c:v>6.7755079583333302</c:v>
                </c:pt>
                <c:pt idx="4880">
                  <c:v>6.7768966666666604</c:v>
                </c:pt>
                <c:pt idx="4881">
                  <c:v>6.7782853750000003</c:v>
                </c:pt>
                <c:pt idx="4882">
                  <c:v>6.7796740833333304</c:v>
                </c:pt>
                <c:pt idx="4883">
                  <c:v>6.7810627916666606</c:v>
                </c:pt>
                <c:pt idx="4884">
                  <c:v>6.7824515000000005</c:v>
                </c:pt>
                <c:pt idx="4885">
                  <c:v>6.7838402083333307</c:v>
                </c:pt>
                <c:pt idx="4886">
                  <c:v>6.7852289166666608</c:v>
                </c:pt>
                <c:pt idx="4887">
                  <c:v>6.7866176249999999</c:v>
                </c:pt>
                <c:pt idx="4888">
                  <c:v>6.78800633333333</c:v>
                </c:pt>
                <c:pt idx="4889">
                  <c:v>6.7893950416666602</c:v>
                </c:pt>
                <c:pt idx="4890">
                  <c:v>6.7907837500000001</c:v>
                </c:pt>
                <c:pt idx="4891">
                  <c:v>6.7921724583333303</c:v>
                </c:pt>
                <c:pt idx="4892">
                  <c:v>6.7935611666666604</c:v>
                </c:pt>
                <c:pt idx="4893">
                  <c:v>6.7949498750000004</c:v>
                </c:pt>
                <c:pt idx="4894">
                  <c:v>6.7963385833333305</c:v>
                </c:pt>
                <c:pt idx="4895">
                  <c:v>6.7977272916666607</c:v>
                </c:pt>
                <c:pt idx="4896">
                  <c:v>6.7991160000000006</c:v>
                </c:pt>
                <c:pt idx="4897">
                  <c:v>6.8005047083333299</c:v>
                </c:pt>
                <c:pt idx="4898">
                  <c:v>6.80189341666666</c:v>
                </c:pt>
                <c:pt idx="4899">
                  <c:v>6.8032821250000008</c:v>
                </c:pt>
                <c:pt idx="4900">
                  <c:v>6.8046708333333301</c:v>
                </c:pt>
                <c:pt idx="4901">
                  <c:v>6.8060595416666603</c:v>
                </c:pt>
                <c:pt idx="4902">
                  <c:v>6.8074482500000002</c:v>
                </c:pt>
                <c:pt idx="4903">
                  <c:v>6.8088369583333304</c:v>
                </c:pt>
                <c:pt idx="4904">
                  <c:v>6.8102256666666605</c:v>
                </c:pt>
                <c:pt idx="4905">
                  <c:v>6.8116143750000004</c:v>
                </c:pt>
                <c:pt idx="4906">
                  <c:v>6.8130030833333306</c:v>
                </c:pt>
                <c:pt idx="4907">
                  <c:v>6.8143917916666599</c:v>
                </c:pt>
                <c:pt idx="4908">
                  <c:v>6.8157805000000007</c:v>
                </c:pt>
                <c:pt idx="4909">
                  <c:v>6.8171692083333308</c:v>
                </c:pt>
                <c:pt idx="4910">
                  <c:v>6.8185579166666601</c:v>
                </c:pt>
                <c:pt idx="4911">
                  <c:v>6.819946625</c:v>
                </c:pt>
                <c:pt idx="4912">
                  <c:v>6.8213353333333302</c:v>
                </c:pt>
                <c:pt idx="4913">
                  <c:v>6.8227240416666604</c:v>
                </c:pt>
                <c:pt idx="4914">
                  <c:v>6.8241127500000003</c:v>
                </c:pt>
                <c:pt idx="4915">
                  <c:v>6.8255014583333304</c:v>
                </c:pt>
                <c:pt idx="4916">
                  <c:v>6.8268901666666606</c:v>
                </c:pt>
                <c:pt idx="4917">
                  <c:v>6.8282788750000005</c:v>
                </c:pt>
                <c:pt idx="4918">
                  <c:v>6.8296675833333307</c:v>
                </c:pt>
                <c:pt idx="4919">
                  <c:v>6.8310562916666608</c:v>
                </c:pt>
                <c:pt idx="4920">
                  <c:v>6.8324449999999999</c:v>
                </c:pt>
                <c:pt idx="4921">
                  <c:v>6.83383370833333</c:v>
                </c:pt>
                <c:pt idx="4922">
                  <c:v>6.8352224166666602</c:v>
                </c:pt>
                <c:pt idx="4923">
                  <c:v>6.8366111250000001</c:v>
                </c:pt>
                <c:pt idx="4924">
                  <c:v>6.8379998333333303</c:v>
                </c:pt>
                <c:pt idx="4925">
                  <c:v>6.8393885416666604</c:v>
                </c:pt>
                <c:pt idx="4926">
                  <c:v>6.8407772500000004</c:v>
                </c:pt>
                <c:pt idx="4927">
                  <c:v>6.8421659583333305</c:v>
                </c:pt>
                <c:pt idx="4928">
                  <c:v>6.8435546666666607</c:v>
                </c:pt>
                <c:pt idx="4929">
                  <c:v>6.8449433750000006</c:v>
                </c:pt>
                <c:pt idx="4930">
                  <c:v>6.8463320833333299</c:v>
                </c:pt>
                <c:pt idx="4931">
                  <c:v>6.84772079166666</c:v>
                </c:pt>
                <c:pt idx="4932">
                  <c:v>6.8491095000000008</c:v>
                </c:pt>
                <c:pt idx="4933">
                  <c:v>6.8504982083333301</c:v>
                </c:pt>
                <c:pt idx="4934">
                  <c:v>6.8518869166666603</c:v>
                </c:pt>
                <c:pt idx="4935">
                  <c:v>6.8532756250000002</c:v>
                </c:pt>
                <c:pt idx="4936">
                  <c:v>6.8546643333333304</c:v>
                </c:pt>
                <c:pt idx="4937">
                  <c:v>6.8560530416666605</c:v>
                </c:pt>
                <c:pt idx="4938">
                  <c:v>6.8574417500000004</c:v>
                </c:pt>
                <c:pt idx="4939">
                  <c:v>6.8588304583333306</c:v>
                </c:pt>
                <c:pt idx="4940">
                  <c:v>6.8602191666666599</c:v>
                </c:pt>
                <c:pt idx="4941">
                  <c:v>6.8616078750000007</c:v>
                </c:pt>
                <c:pt idx="4942">
                  <c:v>6.8629965833333308</c:v>
                </c:pt>
                <c:pt idx="4943">
                  <c:v>6.8643852916666601</c:v>
                </c:pt>
                <c:pt idx="4944">
                  <c:v>6.865774</c:v>
                </c:pt>
                <c:pt idx="4945">
                  <c:v>6.8671627083333302</c:v>
                </c:pt>
                <c:pt idx="4946">
                  <c:v>6.8685514166666604</c:v>
                </c:pt>
                <c:pt idx="4947">
                  <c:v>6.8699401250000003</c:v>
                </c:pt>
                <c:pt idx="4948">
                  <c:v>6.8713288333333304</c:v>
                </c:pt>
                <c:pt idx="4949">
                  <c:v>6.8727175416666606</c:v>
                </c:pt>
                <c:pt idx="4950">
                  <c:v>6.8741062500000005</c:v>
                </c:pt>
                <c:pt idx="4951">
                  <c:v>6.8754949583333307</c:v>
                </c:pt>
                <c:pt idx="4952">
                  <c:v>6.8768836666666608</c:v>
                </c:pt>
                <c:pt idx="4953">
                  <c:v>6.8782723749999999</c:v>
                </c:pt>
                <c:pt idx="4954">
                  <c:v>6.87966108333333</c:v>
                </c:pt>
                <c:pt idx="4955">
                  <c:v>6.8810497916666602</c:v>
                </c:pt>
                <c:pt idx="4956">
                  <c:v>6.8824385000000001</c:v>
                </c:pt>
                <c:pt idx="4957">
                  <c:v>6.8838272083333303</c:v>
                </c:pt>
                <c:pt idx="4958">
                  <c:v>6.8852159166666604</c:v>
                </c:pt>
                <c:pt idx="4959">
                  <c:v>6.8866046250000004</c:v>
                </c:pt>
                <c:pt idx="4960">
                  <c:v>6.8879933333333305</c:v>
                </c:pt>
                <c:pt idx="4961">
                  <c:v>6.8893820416666607</c:v>
                </c:pt>
                <c:pt idx="4962">
                  <c:v>6.8907707500000006</c:v>
                </c:pt>
                <c:pt idx="4963">
                  <c:v>6.8921594583333299</c:v>
                </c:pt>
                <c:pt idx="4964">
                  <c:v>6.89354816666666</c:v>
                </c:pt>
                <c:pt idx="4965">
                  <c:v>6.8949368750000009</c:v>
                </c:pt>
                <c:pt idx="4966">
                  <c:v>6.8963255833333301</c:v>
                </c:pt>
                <c:pt idx="4967">
                  <c:v>6.8977142916666603</c:v>
                </c:pt>
                <c:pt idx="4968">
                  <c:v>6.8991030000000002</c:v>
                </c:pt>
                <c:pt idx="4969">
                  <c:v>6.9004917083333304</c:v>
                </c:pt>
                <c:pt idx="4970">
                  <c:v>6.9018804166666605</c:v>
                </c:pt>
                <c:pt idx="4971">
                  <c:v>6.9032691250000005</c:v>
                </c:pt>
                <c:pt idx="4972">
                  <c:v>6.9046578333333306</c:v>
                </c:pt>
                <c:pt idx="4973">
                  <c:v>6.9060465416666599</c:v>
                </c:pt>
                <c:pt idx="4974">
                  <c:v>6.9074352500000007</c:v>
                </c:pt>
                <c:pt idx="4975">
                  <c:v>6.9088239583333309</c:v>
                </c:pt>
                <c:pt idx="4976">
                  <c:v>6.9102126666666601</c:v>
                </c:pt>
                <c:pt idx="4977">
                  <c:v>6.911601375</c:v>
                </c:pt>
                <c:pt idx="4978">
                  <c:v>6.9129900833333302</c:v>
                </c:pt>
                <c:pt idx="4979">
                  <c:v>6.9143787916666604</c:v>
                </c:pt>
                <c:pt idx="4980">
                  <c:v>6.9157675000000003</c:v>
                </c:pt>
                <c:pt idx="4981">
                  <c:v>6.9171562083333304</c:v>
                </c:pt>
                <c:pt idx="4982">
                  <c:v>6.9185449166666606</c:v>
                </c:pt>
                <c:pt idx="4983">
                  <c:v>6.9199336250000005</c:v>
                </c:pt>
                <c:pt idx="4984">
                  <c:v>6.9213223333333307</c:v>
                </c:pt>
                <c:pt idx="4985">
                  <c:v>6.9227110416666608</c:v>
                </c:pt>
                <c:pt idx="4986">
                  <c:v>6.9240997499999999</c:v>
                </c:pt>
                <c:pt idx="4987">
                  <c:v>6.92548845833333</c:v>
                </c:pt>
                <c:pt idx="4988">
                  <c:v>6.9268771666666602</c:v>
                </c:pt>
                <c:pt idx="4989">
                  <c:v>6.9282658750000001</c:v>
                </c:pt>
                <c:pt idx="4990">
                  <c:v>6.9296545833333303</c:v>
                </c:pt>
                <c:pt idx="4991">
                  <c:v>6.9310432916666604</c:v>
                </c:pt>
                <c:pt idx="4992">
                  <c:v>6.9324320000000004</c:v>
                </c:pt>
                <c:pt idx="4993">
                  <c:v>6.9338207083333305</c:v>
                </c:pt>
                <c:pt idx="4994">
                  <c:v>6.9352094166666607</c:v>
                </c:pt>
                <c:pt idx="4995">
                  <c:v>6.9365981250000006</c:v>
                </c:pt>
                <c:pt idx="4996">
                  <c:v>6.9379868333333299</c:v>
                </c:pt>
                <c:pt idx="4997">
                  <c:v>6.93937554166666</c:v>
                </c:pt>
                <c:pt idx="4998">
                  <c:v>6.9407642500000009</c:v>
                </c:pt>
                <c:pt idx="4999">
                  <c:v>6.9421529583333301</c:v>
                </c:pt>
                <c:pt idx="5000">
                  <c:v>6.9435416666666603</c:v>
                </c:pt>
                <c:pt idx="5001">
                  <c:v>6.9449303750000002</c:v>
                </c:pt>
                <c:pt idx="5002">
                  <c:v>6.9463190833333304</c:v>
                </c:pt>
                <c:pt idx="5003">
                  <c:v>6.9477077916666605</c:v>
                </c:pt>
                <c:pt idx="5004">
                  <c:v>6.9490965000000005</c:v>
                </c:pt>
                <c:pt idx="5005">
                  <c:v>6.9504852083333306</c:v>
                </c:pt>
                <c:pt idx="5006">
                  <c:v>6.9518739166666599</c:v>
                </c:pt>
                <c:pt idx="5007">
                  <c:v>6.9532626250000007</c:v>
                </c:pt>
                <c:pt idx="5008">
                  <c:v>6.9546513333333309</c:v>
                </c:pt>
                <c:pt idx="5009">
                  <c:v>6.9560400416666601</c:v>
                </c:pt>
                <c:pt idx="5010">
                  <c:v>6.9574287500000001</c:v>
                </c:pt>
                <c:pt idx="5011">
                  <c:v>6.9588174583333302</c:v>
                </c:pt>
                <c:pt idx="5012">
                  <c:v>6.9602061666666604</c:v>
                </c:pt>
                <c:pt idx="5013">
                  <c:v>6.9615948750000003</c:v>
                </c:pt>
                <c:pt idx="5014">
                  <c:v>6.9629835833333305</c:v>
                </c:pt>
                <c:pt idx="5015">
                  <c:v>6.9643722916666606</c:v>
                </c:pt>
                <c:pt idx="5016">
                  <c:v>6.9657610000000005</c:v>
                </c:pt>
                <c:pt idx="5017">
                  <c:v>6.9671497083333307</c:v>
                </c:pt>
                <c:pt idx="5018">
                  <c:v>6.9685384166666609</c:v>
                </c:pt>
                <c:pt idx="5019">
                  <c:v>6.9699271249999999</c:v>
                </c:pt>
                <c:pt idx="5020">
                  <c:v>6.97131583333333</c:v>
                </c:pt>
                <c:pt idx="5021">
                  <c:v>6.9727045416666602</c:v>
                </c:pt>
                <c:pt idx="5022">
                  <c:v>6.9740932500000001</c:v>
                </c:pt>
                <c:pt idx="5023">
                  <c:v>6.9754819583333303</c:v>
                </c:pt>
                <c:pt idx="5024">
                  <c:v>6.9768706666666604</c:v>
                </c:pt>
                <c:pt idx="5025">
                  <c:v>6.9782593750000004</c:v>
                </c:pt>
                <c:pt idx="5026">
                  <c:v>6.9796480833333305</c:v>
                </c:pt>
                <c:pt idx="5027">
                  <c:v>6.9810367916666607</c:v>
                </c:pt>
                <c:pt idx="5028">
                  <c:v>6.9824255000000006</c:v>
                </c:pt>
                <c:pt idx="5029">
                  <c:v>6.9838142083333299</c:v>
                </c:pt>
                <c:pt idx="5030">
                  <c:v>6.98520291666666</c:v>
                </c:pt>
                <c:pt idx="5031">
                  <c:v>6.9865916250000009</c:v>
                </c:pt>
                <c:pt idx="5032">
                  <c:v>6.9879803333333301</c:v>
                </c:pt>
                <c:pt idx="5033">
                  <c:v>6.9893690416666603</c:v>
                </c:pt>
                <c:pt idx="5034">
                  <c:v>6.9907577500000002</c:v>
                </c:pt>
                <c:pt idx="5035">
                  <c:v>6.9921464583333304</c:v>
                </c:pt>
                <c:pt idx="5036">
                  <c:v>6.9935351666666605</c:v>
                </c:pt>
                <c:pt idx="5037">
                  <c:v>6.9949238750000005</c:v>
                </c:pt>
                <c:pt idx="5038">
                  <c:v>6.9963125833333306</c:v>
                </c:pt>
                <c:pt idx="5039">
                  <c:v>6.9977012916666599</c:v>
                </c:pt>
                <c:pt idx="5040">
                  <c:v>6.9990900000000007</c:v>
                </c:pt>
                <c:pt idx="5041">
                  <c:v>7.0004787083333309</c:v>
                </c:pt>
                <c:pt idx="5042">
                  <c:v>7.0018674166666601</c:v>
                </c:pt>
                <c:pt idx="5043">
                  <c:v>7.0032561250000001</c:v>
                </c:pt>
                <c:pt idx="5044">
                  <c:v>7.0046448333333302</c:v>
                </c:pt>
                <c:pt idx="5045">
                  <c:v>7.0060335416666604</c:v>
                </c:pt>
                <c:pt idx="5046">
                  <c:v>7.0074222500000003</c:v>
                </c:pt>
                <c:pt idx="5047">
                  <c:v>7.0088109583333305</c:v>
                </c:pt>
                <c:pt idx="5048">
                  <c:v>7.0101996666666606</c:v>
                </c:pt>
                <c:pt idx="5049">
                  <c:v>7.0115883750000005</c:v>
                </c:pt>
                <c:pt idx="5050">
                  <c:v>7.0129770833333307</c:v>
                </c:pt>
                <c:pt idx="5051">
                  <c:v>7.0143657916666609</c:v>
                </c:pt>
                <c:pt idx="5052">
                  <c:v>7.0157544999999999</c:v>
                </c:pt>
                <c:pt idx="5053">
                  <c:v>7.0171432083333301</c:v>
                </c:pt>
                <c:pt idx="5054">
                  <c:v>7.0185319166666602</c:v>
                </c:pt>
                <c:pt idx="5055">
                  <c:v>7.0199206250000001</c:v>
                </c:pt>
                <c:pt idx="5056">
                  <c:v>7.0213093333333303</c:v>
                </c:pt>
                <c:pt idx="5057">
                  <c:v>7.0226980416666605</c:v>
                </c:pt>
                <c:pt idx="5058">
                  <c:v>7.0240867500000004</c:v>
                </c:pt>
                <c:pt idx="5059">
                  <c:v>7.0254754583333305</c:v>
                </c:pt>
                <c:pt idx="5060">
                  <c:v>7.0268641666666607</c:v>
                </c:pt>
                <c:pt idx="5061">
                  <c:v>7.0282528750000006</c:v>
                </c:pt>
                <c:pt idx="5062">
                  <c:v>7.0296415833333299</c:v>
                </c:pt>
                <c:pt idx="5063">
                  <c:v>7.03103029166666</c:v>
                </c:pt>
                <c:pt idx="5064">
                  <c:v>7.0324190000000009</c:v>
                </c:pt>
                <c:pt idx="5065">
                  <c:v>7.0338077083333301</c:v>
                </c:pt>
                <c:pt idx="5066">
                  <c:v>7.0351964166666603</c:v>
                </c:pt>
                <c:pt idx="5067">
                  <c:v>7.0365851250000002</c:v>
                </c:pt>
                <c:pt idx="5068">
                  <c:v>7.0379738333333304</c:v>
                </c:pt>
                <c:pt idx="5069">
                  <c:v>7.0393625416666605</c:v>
                </c:pt>
                <c:pt idx="5070">
                  <c:v>7.0407512500000005</c:v>
                </c:pt>
                <c:pt idx="5071">
                  <c:v>7.0421399583333306</c:v>
                </c:pt>
                <c:pt idx="5072">
                  <c:v>7.0435286666666599</c:v>
                </c:pt>
                <c:pt idx="5073">
                  <c:v>7.0449173750000007</c:v>
                </c:pt>
                <c:pt idx="5074">
                  <c:v>7.0463060833333309</c:v>
                </c:pt>
                <c:pt idx="5075">
                  <c:v>7.0476947916666601</c:v>
                </c:pt>
                <c:pt idx="5076">
                  <c:v>7.0490835000000001</c:v>
                </c:pt>
                <c:pt idx="5077">
                  <c:v>7.0504722083333302</c:v>
                </c:pt>
                <c:pt idx="5078">
                  <c:v>7.0518609166666604</c:v>
                </c:pt>
                <c:pt idx="5079">
                  <c:v>7.0532496250000003</c:v>
                </c:pt>
                <c:pt idx="5080">
                  <c:v>7.0546383333333305</c:v>
                </c:pt>
                <c:pt idx="5081">
                  <c:v>7.0560270416666606</c:v>
                </c:pt>
                <c:pt idx="5082">
                  <c:v>7.0574157500000005</c:v>
                </c:pt>
                <c:pt idx="5083">
                  <c:v>7.0588044583333307</c:v>
                </c:pt>
                <c:pt idx="5084">
                  <c:v>7.0601931666666609</c:v>
                </c:pt>
                <c:pt idx="5085">
                  <c:v>7.0615818749999999</c:v>
                </c:pt>
                <c:pt idx="5086">
                  <c:v>7.0629705833333301</c:v>
                </c:pt>
                <c:pt idx="5087">
                  <c:v>7.0643592916666602</c:v>
                </c:pt>
                <c:pt idx="5088">
                  <c:v>7.0657480000000001</c:v>
                </c:pt>
                <c:pt idx="5089">
                  <c:v>7.0671367083333303</c:v>
                </c:pt>
                <c:pt idx="5090">
                  <c:v>7.0685254166666605</c:v>
                </c:pt>
                <c:pt idx="5091">
                  <c:v>7.0699141250000004</c:v>
                </c:pt>
                <c:pt idx="5092">
                  <c:v>7.0713028333333305</c:v>
                </c:pt>
                <c:pt idx="5093">
                  <c:v>7.0726915416666607</c:v>
                </c:pt>
                <c:pt idx="5094">
                  <c:v>7.0740802500000006</c:v>
                </c:pt>
                <c:pt idx="5095">
                  <c:v>7.0754689583333299</c:v>
                </c:pt>
                <c:pt idx="5096">
                  <c:v>7.0768576666666601</c:v>
                </c:pt>
                <c:pt idx="5097">
                  <c:v>7.0782463750000009</c:v>
                </c:pt>
                <c:pt idx="5098">
                  <c:v>7.0796350833333301</c:v>
                </c:pt>
                <c:pt idx="5099">
                  <c:v>7.0810237916666603</c:v>
                </c:pt>
                <c:pt idx="5100">
                  <c:v>7.0824125000000002</c:v>
                </c:pt>
                <c:pt idx="5101">
                  <c:v>7.0838012083333304</c:v>
                </c:pt>
                <c:pt idx="5102">
                  <c:v>7.0851899166666605</c:v>
                </c:pt>
                <c:pt idx="5103">
                  <c:v>7.0865786250000005</c:v>
                </c:pt>
                <c:pt idx="5104">
                  <c:v>7.0879673333333306</c:v>
                </c:pt>
                <c:pt idx="5105">
                  <c:v>7.0893560416666599</c:v>
                </c:pt>
                <c:pt idx="5106">
                  <c:v>7.0907447500000007</c:v>
                </c:pt>
                <c:pt idx="5107">
                  <c:v>7.0921334583333309</c:v>
                </c:pt>
                <c:pt idx="5108">
                  <c:v>7.0935221666666601</c:v>
                </c:pt>
                <c:pt idx="5109">
                  <c:v>7.0949108750000001</c:v>
                </c:pt>
                <c:pt idx="5110">
                  <c:v>7.0962995833333302</c:v>
                </c:pt>
                <c:pt idx="5111">
                  <c:v>7.0976882916666604</c:v>
                </c:pt>
              </c:numCache>
            </c:numRef>
          </c:xVal>
          <c:yVal>
            <c:numRef>
              <c:f>path1_2.5Hz!$G$7:$G$5118</c:f>
              <c:numCache>
                <c:formatCode>General</c:formatCode>
                <c:ptCount val="51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formatCode="0.00E+00">
                  <c:v>0</c:v>
                </c:pt>
                <c:pt idx="619">
                  <c:v>0</c:v>
                </c:pt>
                <c:pt idx="620">
                  <c:v>0</c:v>
                </c:pt>
                <c:pt idx="621">
                  <c:v>0</c:v>
                </c:pt>
                <c:pt idx="622" formatCode="0.00E+00">
                  <c:v>9.0000000000000002E-308</c:v>
                </c:pt>
                <c:pt idx="623" formatCode="0.00E+00">
                  <c:v>1.8E-307</c:v>
                </c:pt>
                <c:pt idx="624" formatCode="0.00E+00">
                  <c:v>2.2E-307</c:v>
                </c:pt>
                <c:pt idx="625" formatCode="0.00E+00">
                  <c:v>1.8E-307</c:v>
                </c:pt>
                <c:pt idx="626">
                  <c:v>0</c:v>
                </c:pt>
                <c:pt idx="627" formatCode="0.00E+00">
                  <c:v>-1.8999999999999999E-307</c:v>
                </c:pt>
                <c:pt idx="628" formatCode="0.00E+00">
                  <c:v>-5.0000000000000001E-307</c:v>
                </c:pt>
                <c:pt idx="629" formatCode="0.00E+00">
                  <c:v>-7.5000000000000006E-307</c:v>
                </c:pt>
                <c:pt idx="630" formatCode="0.00E+00">
                  <c:v>-7.9999999999999993E-307</c:v>
                </c:pt>
                <c:pt idx="631" formatCode="0.00E+00">
                  <c:v>-4.9000000000000002E-307</c:v>
                </c:pt>
                <c:pt idx="632" formatCode="0.00E+00">
                  <c:v>1.9999999999999998E-307</c:v>
                </c:pt>
                <c:pt idx="633" formatCode="0.00E+00">
                  <c:v>1.2600000000000001E-306</c:v>
                </c:pt>
                <c:pt idx="634" formatCode="0.00E+00">
                  <c:v>2.3800000000000001E-306</c:v>
                </c:pt>
                <c:pt idx="635" formatCode="0.00E+00">
                  <c:v>3.0699999999999999E-306</c:v>
                </c:pt>
                <c:pt idx="636" formatCode="0.00E+00">
                  <c:v>2.8600000000000002E-306</c:v>
                </c:pt>
                <c:pt idx="637" formatCode="0.00E+00">
                  <c:v>1.3099999999999999E-306</c:v>
                </c:pt>
                <c:pt idx="638" formatCode="0.00E+00">
                  <c:v>-1.6699999999999999E-306</c:v>
                </c:pt>
                <c:pt idx="639" formatCode="0.00E+00">
                  <c:v>-5.4600000000000003E-306</c:v>
                </c:pt>
                <c:pt idx="640" formatCode="0.00E+00">
                  <c:v>-8.7900000000000004E-306</c:v>
                </c:pt>
                <c:pt idx="641" formatCode="0.00E+00">
                  <c:v>-9.5299999999999994E-306</c:v>
                </c:pt>
                <c:pt idx="642" formatCode="0.00E+00">
                  <c:v>-5.5199999999999997E-306</c:v>
                </c:pt>
                <c:pt idx="643" formatCode="0.00E+00">
                  <c:v>4.36E-306</c:v>
                </c:pt>
                <c:pt idx="644" formatCode="0.00E+00">
                  <c:v>1.9279999999999999E-305</c:v>
                </c:pt>
                <c:pt idx="645" formatCode="0.00E+00">
                  <c:v>3.5840000000000002E-305</c:v>
                </c:pt>
                <c:pt idx="646" formatCode="0.00E+00">
                  <c:v>4.8210000000000002E-305</c:v>
                </c:pt>
                <c:pt idx="647" formatCode="0.00E+00">
                  <c:v>5.0029999999999995E-305</c:v>
                </c:pt>
                <c:pt idx="648" formatCode="0.00E+00">
                  <c:v>3.6330000000000002E-305</c:v>
                </c:pt>
                <c:pt idx="649" formatCode="0.00E+00">
                  <c:v>5.5100000000000001E-306</c:v>
                </c:pt>
                <c:pt idx="650" formatCode="0.00E+00">
                  <c:v>-3.7339999999999998E-305</c:v>
                </c:pt>
                <c:pt idx="651" formatCode="0.00E+00">
                  <c:v>-7.893E-305</c:v>
                </c:pt>
                <c:pt idx="652" formatCode="0.00E+00">
                  <c:v>-1.0119000000000001E-304</c:v>
                </c:pt>
                <c:pt idx="653" formatCode="0.00E+00">
                  <c:v>-8.419E-305</c:v>
                </c:pt>
                <c:pt idx="654" formatCode="0.00E+00">
                  <c:v>-9.7500000000000006E-306</c:v>
                </c:pt>
                <c:pt idx="655" formatCode="0.00E+00">
                  <c:v>1.2336E-304</c:v>
                </c:pt>
                <c:pt idx="656" formatCode="0.00E+00">
                  <c:v>2.8180999999999999E-304</c:v>
                </c:pt>
                <c:pt idx="657" formatCode="0.00E+00">
                  <c:v>3.9341000000000002E-304</c:v>
                </c:pt>
                <c:pt idx="658" formatCode="0.00E+00">
                  <c:v>3.5990999999999999E-304</c:v>
                </c:pt>
                <c:pt idx="659" formatCode="0.00E+00">
                  <c:v>9.3900000000000003E-305</c:v>
                </c:pt>
                <c:pt idx="660" formatCode="0.00E+00">
                  <c:v>-4.2473999999999999E-304</c:v>
                </c:pt>
                <c:pt idx="661" formatCode="0.00E+00">
                  <c:v>-1.1161899999999999E-303</c:v>
                </c:pt>
                <c:pt idx="662" formatCode="0.00E+00">
                  <c:v>-1.80082E-303</c:v>
                </c:pt>
                <c:pt idx="663" formatCode="0.00E+00">
                  <c:v>-2.1995899999999999E-303</c:v>
                </c:pt>
                <c:pt idx="664" formatCode="0.00E+00">
                  <c:v>-1.96537E-303</c:v>
                </c:pt>
                <c:pt idx="665" formatCode="0.00E+00">
                  <c:v>-8.1277000000000002E-304</c:v>
                </c:pt>
                <c:pt idx="666" formatCode="0.00E+00">
                  <c:v>1.27016E-303</c:v>
                </c:pt>
                <c:pt idx="667" formatCode="0.00E+00">
                  <c:v>3.8168100000000002E-303</c:v>
                </c:pt>
                <c:pt idx="668" formatCode="0.00E+00">
                  <c:v>5.82289E-303</c:v>
                </c:pt>
                <c:pt idx="669" formatCode="0.00E+00">
                  <c:v>6.0327799999999995E-303</c:v>
                </c:pt>
                <c:pt idx="670" formatCode="0.00E+00">
                  <c:v>3.5230200000000001E-303</c:v>
                </c:pt>
                <c:pt idx="671" formatCode="0.00E+00">
                  <c:v>-1.8459100000000001E-303</c:v>
                </c:pt>
                <c:pt idx="672" formatCode="0.00E+00">
                  <c:v>-9.2830399999999998E-303</c:v>
                </c:pt>
                <c:pt idx="673" formatCode="0.00E+00">
                  <c:v>-1.6850999999999999E-302</c:v>
                </c:pt>
                <c:pt idx="674" formatCode="0.00E+00">
                  <c:v>-2.1248200000000001E-302</c:v>
                </c:pt>
                <c:pt idx="675" formatCode="0.00E+00">
                  <c:v>-1.8338799999999999E-302</c:v>
                </c:pt>
                <c:pt idx="676" formatCode="0.00E+00">
                  <c:v>-4.6324799999999999E-303</c:v>
                </c:pt>
                <c:pt idx="677" formatCode="0.00E+00">
                  <c:v>2.0556899999999999E-302</c:v>
                </c:pt>
                <c:pt idx="678" formatCode="0.00E+00">
                  <c:v>5.2364399999999998E-302</c:v>
                </c:pt>
                <c:pt idx="679" formatCode="0.00E+00">
                  <c:v>7.8278299999999997E-302</c:v>
                </c:pt>
                <c:pt idx="680" formatCode="0.00E+00">
                  <c:v>8.0240500000000001E-302</c:v>
                </c:pt>
                <c:pt idx="681" formatCode="0.00E+00">
                  <c:v>4.22531E-302</c:v>
                </c:pt>
                <c:pt idx="682" formatCode="0.00E+00">
                  <c:v>-4.1335100000000003E-302</c:v>
                </c:pt>
                <c:pt idx="683" formatCode="0.00E+00">
                  <c:v>-1.60911E-301</c:v>
                </c:pt>
                <c:pt idx="684" formatCode="0.00E+00">
                  <c:v>-2.87579E-301</c:v>
                </c:pt>
                <c:pt idx="685" formatCode="0.00E+00">
                  <c:v>-3.7156000000000002E-301</c:v>
                </c:pt>
                <c:pt idx="686" formatCode="0.00E+00">
                  <c:v>-3.5227700000000001E-301</c:v>
                </c:pt>
                <c:pt idx="687" formatCode="0.00E+00">
                  <c:v>-1.8141200000000001E-301</c:v>
                </c:pt>
                <c:pt idx="688" formatCode="0.00E+00">
                  <c:v>1.4828199999999999E-301</c:v>
                </c:pt>
                <c:pt idx="689" formatCode="0.00E+00">
                  <c:v>5.7641599999999999E-301</c:v>
                </c:pt>
                <c:pt idx="690" formatCode="0.00E+00">
                  <c:v>9.6160899999999992E-301</c:v>
                </c:pt>
                <c:pt idx="691" formatCode="0.00E+00">
                  <c:v>1.0952E-300</c:v>
                </c:pt>
                <c:pt idx="692" formatCode="0.00E+00">
                  <c:v>7.5614799999999996E-301</c:v>
                </c:pt>
                <c:pt idx="693" formatCode="0.00E+00">
                  <c:v>-1.8789800000000001E-301</c:v>
                </c:pt>
                <c:pt idx="694" formatCode="0.00E+00">
                  <c:v>-1.6630700000000001E-300</c:v>
                </c:pt>
                <c:pt idx="695" formatCode="0.00E+00">
                  <c:v>-3.3089499999999997E-300</c:v>
                </c:pt>
                <c:pt idx="696" formatCode="0.00E+00">
                  <c:v>-4.4965499999999998E-300</c:v>
                </c:pt>
                <c:pt idx="697" formatCode="0.00E+00">
                  <c:v>-4.4983200000000003E-300</c:v>
                </c:pt>
                <c:pt idx="698" formatCode="0.00E+00">
                  <c:v>-2.7529799999999999E-300</c:v>
                </c:pt>
                <c:pt idx="699" formatCode="0.00E+00">
                  <c:v>8.7649499999999998E-301</c:v>
                </c:pt>
                <c:pt idx="700" formatCode="0.00E+00">
                  <c:v>5.8015999999999997E-300</c:v>
                </c:pt>
                <c:pt idx="701" formatCode="0.00E+00">
                  <c:v>1.03214E-299</c:v>
                </c:pt>
                <c:pt idx="702" formatCode="0.00E+00">
                  <c:v>1.1553899999999999E-299</c:v>
                </c:pt>
                <c:pt idx="703" formatCode="0.00E+00">
                  <c:v>6.2987399999999998E-300</c:v>
                </c:pt>
                <c:pt idx="704" formatCode="0.00E+00">
                  <c:v>-7.2074600000000005E-300</c:v>
                </c:pt>
                <c:pt idx="705" formatCode="0.00E+00">
                  <c:v>-2.7756799999999998E-299</c:v>
                </c:pt>
                <c:pt idx="706" formatCode="0.00E+00">
                  <c:v>-5.10858E-299</c:v>
                </c:pt>
                <c:pt idx="707" formatCode="0.00E+00">
                  <c:v>-7.0908700000000005E-299</c:v>
                </c:pt>
                <c:pt idx="708" formatCode="0.00E+00">
                  <c:v>-8.0061400000000001E-299</c:v>
                </c:pt>
                <c:pt idx="709" formatCode="0.00E+00">
                  <c:v>-7.2161400000000003E-299</c:v>
                </c:pt>
                <c:pt idx="710" formatCode="0.00E+00">
                  <c:v>-4.4292500000000001E-299</c:v>
                </c:pt>
                <c:pt idx="711" formatCode="0.00E+00">
                  <c:v>-8.9969699999999993E-301</c:v>
                </c:pt>
                <c:pt idx="712" formatCode="0.00E+00">
                  <c:v>4.0042000000000001E-299</c:v>
                </c:pt>
                <c:pt idx="713" formatCode="0.00E+00">
                  <c:v>4.5418899999999999E-299</c:v>
                </c:pt>
                <c:pt idx="714" formatCode="0.00E+00">
                  <c:v>-1.98799E-299</c:v>
                </c:pt>
                <c:pt idx="715" formatCode="0.00E+00">
                  <c:v>-1.74584E-298</c:v>
                </c:pt>
                <c:pt idx="716" formatCode="0.00E+00">
                  <c:v>-4.1136499999999999E-298</c:v>
                </c:pt>
                <c:pt idx="717" formatCode="0.00E+00">
                  <c:v>-6.8611399999999998E-298</c:v>
                </c:pt>
                <c:pt idx="718" formatCode="0.00E+00">
                  <c:v>-9.01398E-298</c:v>
                </c:pt>
                <c:pt idx="719" formatCode="0.00E+00">
                  <c:v>-9.1409100000000006E-298</c:v>
                </c:pt>
                <c:pt idx="720" formatCode="0.00E+00">
                  <c:v>-5.8859499999999999E-298</c:v>
                </c:pt>
                <c:pt idx="721" formatCode="0.00E+00">
                  <c:v>1.28477E-298</c:v>
                </c:pt>
                <c:pt idx="722" formatCode="0.00E+00">
                  <c:v>1.14709E-297</c:v>
                </c:pt>
                <c:pt idx="723" formatCode="0.00E+00">
                  <c:v>2.1889100000000001E-297</c:v>
                </c:pt>
                <c:pt idx="724" formatCode="0.00E+00">
                  <c:v>2.7701599999999999E-297</c:v>
                </c:pt>
                <c:pt idx="725" formatCode="0.00E+00">
                  <c:v>2.2850899999999999E-297</c:v>
                </c:pt>
                <c:pt idx="726" formatCode="0.00E+00">
                  <c:v>2.3508499999999999E-298</c:v>
                </c:pt>
                <c:pt idx="727" formatCode="0.00E+00">
                  <c:v>-3.4535799999999998E-297</c:v>
                </c:pt>
                <c:pt idx="728" formatCode="0.00E+00">
                  <c:v>-8.0743699999999998E-297</c:v>
                </c:pt>
                <c:pt idx="729" formatCode="0.00E+00">
                  <c:v>-1.18835E-296</c:v>
                </c:pt>
                <c:pt idx="730" formatCode="0.00E+00">
                  <c:v>-1.24132E-296</c:v>
                </c:pt>
                <c:pt idx="731" formatCode="0.00E+00">
                  <c:v>-7.4985599999999994E-297</c:v>
                </c:pt>
                <c:pt idx="732" formatCode="0.00E+00">
                  <c:v>3.66662E-297</c:v>
                </c:pt>
                <c:pt idx="733" formatCode="0.00E+00">
                  <c:v>1.9834700000000001E-296</c:v>
                </c:pt>
                <c:pt idx="734" formatCode="0.00E+00">
                  <c:v>3.6999200000000002E-296</c:v>
                </c:pt>
                <c:pt idx="735" formatCode="0.00E+00">
                  <c:v>4.8046900000000003E-296</c:v>
                </c:pt>
                <c:pt idx="736" formatCode="0.00E+00">
                  <c:v>4.3858999999999997E-296</c:v>
                </c:pt>
                <c:pt idx="737" formatCode="0.00E+00">
                  <c:v>1.6289300000000001E-296</c:v>
                </c:pt>
                <c:pt idx="738" formatCode="0.00E+00">
                  <c:v>-3.6846200000000002E-296</c:v>
                </c:pt>
                <c:pt idx="739" formatCode="0.00E+00">
                  <c:v>-1.0623400000000001E-295</c:v>
                </c:pt>
                <c:pt idx="740" formatCode="0.00E+00">
                  <c:v>-1.6892000000000001E-295</c:v>
                </c:pt>
                <c:pt idx="741" formatCode="0.00E+00">
                  <c:v>-1.92789E-295</c:v>
                </c:pt>
                <c:pt idx="742" formatCode="0.00E+00">
                  <c:v>-1.47927E-295</c:v>
                </c:pt>
                <c:pt idx="743" formatCode="0.00E+00">
                  <c:v>-2.11685E-296</c:v>
                </c:pt>
                <c:pt idx="744" formatCode="0.00E+00">
                  <c:v>1.7345799999999999E-295</c:v>
                </c:pt>
                <c:pt idx="745" formatCode="0.00E+00">
                  <c:v>3.87606E-295</c:v>
                </c:pt>
                <c:pt idx="746" formatCode="0.00E+00">
                  <c:v>5.2833500000000002E-295</c:v>
                </c:pt>
                <c:pt idx="747" formatCode="0.00E+00">
                  <c:v>4.6457099999999999E-295</c:v>
                </c:pt>
                <c:pt idx="748" formatCode="0.00E+00">
                  <c:v>7.6411399999999996E-296</c:v>
                </c:pt>
                <c:pt idx="749" formatCode="0.00E+00">
                  <c:v>-6.6953000000000002E-295</c:v>
                </c:pt>
                <c:pt idx="750" formatCode="0.00E+00">
                  <c:v>-1.65715E-294</c:v>
                </c:pt>
                <c:pt idx="751" formatCode="0.00E+00">
                  <c:v>-2.6103399999999999E-294</c:v>
                </c:pt>
                <c:pt idx="752" formatCode="0.00E+00">
                  <c:v>-3.1607000000000003E-294</c:v>
                </c:pt>
                <c:pt idx="753" formatCode="0.00E+00">
                  <c:v>-2.9329799999999998E-294</c:v>
                </c:pt>
                <c:pt idx="754" formatCode="0.00E+00">
                  <c:v>-1.62684E-294</c:v>
                </c:pt>
                <c:pt idx="755" formatCode="0.00E+00">
                  <c:v>7.6752999999999997E-295</c:v>
                </c:pt>
                <c:pt idx="756" formatCode="0.00E+00">
                  <c:v>3.63112E-294</c:v>
                </c:pt>
                <c:pt idx="757" formatCode="0.00E+00">
                  <c:v>5.6010699999999997E-294</c:v>
                </c:pt>
                <c:pt idx="758" formatCode="0.00E+00">
                  <c:v>4.9399600000000001E-294</c:v>
                </c:pt>
                <c:pt idx="759" formatCode="0.00E+00">
                  <c:v>1.3763600000000001E-295</c:v>
                </c:pt>
                <c:pt idx="760" formatCode="0.00E+00">
                  <c:v>-9.4931700000000006E-294</c:v>
                </c:pt>
                <c:pt idx="761" formatCode="0.00E+00">
                  <c:v>-2.2855899999999999E-293</c:v>
                </c:pt>
                <c:pt idx="762" formatCode="0.00E+00">
                  <c:v>-3.59847E-293</c:v>
                </c:pt>
                <c:pt idx="763" formatCode="0.00E+00">
                  <c:v>-4.28255E-293</c:v>
                </c:pt>
                <c:pt idx="764" formatCode="0.00E+00">
                  <c:v>-3.8128999999999998E-293</c:v>
                </c:pt>
                <c:pt idx="765" formatCode="0.00E+00">
                  <c:v>-1.95195E-293</c:v>
                </c:pt>
                <c:pt idx="766" formatCode="0.00E+00">
                  <c:v>1.16386E-293</c:v>
                </c:pt>
                <c:pt idx="767" formatCode="0.00E+00">
                  <c:v>4.8869200000000001E-293</c:v>
                </c:pt>
                <c:pt idx="768" formatCode="0.00E+00">
                  <c:v>8.0429999999999995E-293</c:v>
                </c:pt>
                <c:pt idx="769" formatCode="0.00E+00">
                  <c:v>9.1362800000000002E-293</c:v>
                </c:pt>
                <c:pt idx="770" formatCode="0.00E+00">
                  <c:v>6.5376500000000002E-293</c:v>
                </c:pt>
                <c:pt idx="771" formatCode="0.00E+00">
                  <c:v>-9.7884300000000006E-294</c:v>
                </c:pt>
                <c:pt idx="772" formatCode="0.00E+00">
                  <c:v>-1.28009E-292</c:v>
                </c:pt>
                <c:pt idx="773" formatCode="0.00E+00">
                  <c:v>-2.50851E-292</c:v>
                </c:pt>
                <c:pt idx="774" formatCode="0.00E+00">
                  <c:v>-3.12095E-292</c:v>
                </c:pt>
                <c:pt idx="775" formatCode="0.00E+00">
                  <c:v>-2.4160100000000001E-292</c:v>
                </c:pt>
                <c:pt idx="776" formatCode="0.00E+00">
                  <c:v>6.8554899999999997E-294</c:v>
                </c:pt>
                <c:pt idx="777" formatCode="0.00E+00">
                  <c:v>4.3006899999999997E-292</c:v>
                </c:pt>
                <c:pt idx="778" formatCode="0.00E+00">
                  <c:v>9.4921499999999996E-292</c:v>
                </c:pt>
                <c:pt idx="779" formatCode="0.00E+00">
                  <c:v>1.39537E-291</c:v>
                </c:pt>
                <c:pt idx="780" formatCode="0.00E+00">
                  <c:v>1.5489500000000001E-291</c:v>
                </c:pt>
                <c:pt idx="781" formatCode="0.00E+00">
                  <c:v>1.232E-291</c:v>
                </c:pt>
                <c:pt idx="782" formatCode="0.00E+00">
                  <c:v>3.7792099999999999E-292</c:v>
                </c:pt>
                <c:pt idx="783" formatCode="0.00E+00">
                  <c:v>-9.1872099999999993E-292</c:v>
                </c:pt>
                <c:pt idx="784" formatCode="0.00E+00">
                  <c:v>-2.3060700000000002E-291</c:v>
                </c:pt>
                <c:pt idx="785" formatCode="0.00E+00">
                  <c:v>-3.1524000000000001E-291</c:v>
                </c:pt>
                <c:pt idx="786" formatCode="0.00E+00">
                  <c:v>-2.75109E-291</c:v>
                </c:pt>
                <c:pt idx="787" formatCode="0.00E+00">
                  <c:v>-6.107E-292</c:v>
                </c:pt>
                <c:pt idx="788" formatCode="0.00E+00">
                  <c:v>3.3239200000000002E-291</c:v>
                </c:pt>
                <c:pt idx="789" formatCode="0.00E+00">
                  <c:v>8.3777900000000002E-291</c:v>
                </c:pt>
                <c:pt idx="790" formatCode="0.00E+00">
                  <c:v>1.2649599999999999E-290</c:v>
                </c:pt>
                <c:pt idx="791" formatCode="0.00E+00">
                  <c:v>1.29085E-290</c:v>
                </c:pt>
                <c:pt idx="792" formatCode="0.00E+00">
                  <c:v>5.7018499999999998E-291</c:v>
                </c:pt>
                <c:pt idx="793" formatCode="0.00E+00">
                  <c:v>-1.09242E-290</c:v>
                </c:pt>
                <c:pt idx="794" formatCode="0.00E+00">
                  <c:v>-3.5920699999999997E-290</c:v>
                </c:pt>
                <c:pt idx="795" formatCode="0.00E+00">
                  <c:v>-6.3599900000000005E-290</c:v>
                </c:pt>
                <c:pt idx="796" formatCode="0.00E+00">
                  <c:v>-8.42094E-290</c:v>
                </c:pt>
                <c:pt idx="797" formatCode="0.00E+00">
                  <c:v>-8.8984300000000003E-290</c:v>
                </c:pt>
                <c:pt idx="798" formatCode="0.00E+00">
                  <c:v>-7.3068399999999998E-290</c:v>
                </c:pt>
                <c:pt idx="799" formatCode="0.00E+00">
                  <c:v>-3.3859199999999997E-290</c:v>
                </c:pt>
                <c:pt idx="800" formatCode="0.00E+00">
                  <c:v>2.3553300000000001E-290</c:v>
                </c:pt>
                <c:pt idx="801" formatCode="0.00E+00">
                  <c:v>7.7809900000000005E-290</c:v>
                </c:pt>
                <c:pt idx="802" formatCode="0.00E+00">
                  <c:v>1.00907E-289</c:v>
                </c:pt>
                <c:pt idx="803" formatCode="0.00E+00">
                  <c:v>7.33342E-290</c:v>
                </c:pt>
                <c:pt idx="804" formatCode="0.00E+00">
                  <c:v>-1.9431299999999999E-290</c:v>
                </c:pt>
                <c:pt idx="805" formatCode="0.00E+00">
                  <c:v>-1.8133900000000001E-289</c:v>
                </c:pt>
                <c:pt idx="806" formatCode="0.00E+00">
                  <c:v>-3.7619699999999999E-289</c:v>
                </c:pt>
                <c:pt idx="807" formatCode="0.00E+00">
                  <c:v>-5.2786800000000003E-289</c:v>
                </c:pt>
                <c:pt idx="808" formatCode="0.00E+00">
                  <c:v>-5.5208999999999998E-289</c:v>
                </c:pt>
                <c:pt idx="809" formatCode="0.00E+00">
                  <c:v>-3.5726400000000002E-289</c:v>
                </c:pt>
                <c:pt idx="810" formatCode="0.00E+00">
                  <c:v>1.30906E-289</c:v>
                </c:pt>
                <c:pt idx="811" formatCode="0.00E+00">
                  <c:v>8.6087699999999994E-289</c:v>
                </c:pt>
                <c:pt idx="812" formatCode="0.00E+00">
                  <c:v>1.61185E-288</c:v>
                </c:pt>
                <c:pt idx="813" formatCode="0.00E+00">
                  <c:v>2.0761699999999999E-288</c:v>
                </c:pt>
                <c:pt idx="814" formatCode="0.00E+00">
                  <c:v>1.9268100000000001E-288</c:v>
                </c:pt>
                <c:pt idx="815" formatCode="0.00E+00">
                  <c:v>9.4464600000000003E-289</c:v>
                </c:pt>
                <c:pt idx="816" formatCode="0.00E+00">
                  <c:v>-7.6760300000000003E-289</c:v>
                </c:pt>
                <c:pt idx="817" formatCode="0.00E+00">
                  <c:v>-2.7982600000000001E-288</c:v>
                </c:pt>
                <c:pt idx="818" formatCode="0.00E+00">
                  <c:v>-4.5229999999999997E-288</c:v>
                </c:pt>
                <c:pt idx="819" formatCode="0.00E+00">
                  <c:v>-4.9471699999999998E-288</c:v>
                </c:pt>
                <c:pt idx="820" formatCode="0.00E+00">
                  <c:v>-2.8836599999999999E-288</c:v>
                </c:pt>
                <c:pt idx="821" formatCode="0.00E+00">
                  <c:v>2.2532500000000002E-288</c:v>
                </c:pt>
                <c:pt idx="822" formatCode="0.00E+00">
                  <c:v>9.8419800000000007E-288</c:v>
                </c:pt>
                <c:pt idx="823" formatCode="0.00E+00">
                  <c:v>1.7174100000000001E-287</c:v>
                </c:pt>
                <c:pt idx="824" formatCode="0.00E+00">
                  <c:v>1.7888900000000001E-287</c:v>
                </c:pt>
                <c:pt idx="825" formatCode="0.00E+00">
                  <c:v>2.8473400000000001E-288</c:v>
                </c:pt>
                <c:pt idx="826" formatCode="0.00E+00">
                  <c:v>-3.4998199999999998E-287</c:v>
                </c:pt>
                <c:pt idx="827" formatCode="0.00E+00">
                  <c:v>-9.5507200000000004E-287</c:v>
                </c:pt>
                <c:pt idx="828" formatCode="0.00E+00">
                  <c:v>-1.68387E-286</c:v>
                </c:pt>
                <c:pt idx="829" formatCode="0.00E+00">
                  <c:v>-2.3388500000000002E-286</c:v>
                </c:pt>
                <c:pt idx="830" formatCode="0.00E+00">
                  <c:v>-2.7023900000000001E-286</c:v>
                </c:pt>
                <c:pt idx="831" formatCode="0.00E+00">
                  <c:v>-2.6040399999999999E-286</c:v>
                </c:pt>
                <c:pt idx="832" formatCode="0.00E+00">
                  <c:v>-1.91041E-286</c:v>
                </c:pt>
                <c:pt idx="833" formatCode="0.00E+00">
                  <c:v>-6.2749699999999994E-287</c:v>
                </c:pt>
                <c:pt idx="834" formatCode="0.00E+00">
                  <c:v>7.5955200000000003E-287</c:v>
                </c:pt>
                <c:pt idx="835" formatCode="0.00E+00">
                  <c:v>1.11724E-286</c:v>
                </c:pt>
                <c:pt idx="836" formatCode="0.00E+00">
                  <c:v>-9.0076799999999998E-287</c:v>
                </c:pt>
                <c:pt idx="837" formatCode="0.00E+00">
                  <c:v>-6.1257000000000003E-286</c:v>
                </c:pt>
                <c:pt idx="838" formatCode="0.00E+00">
                  <c:v>-1.44374E-285</c:v>
                </c:pt>
                <c:pt idx="839" formatCode="0.00E+00">
                  <c:v>-2.4544899999999999E-285</c:v>
                </c:pt>
                <c:pt idx="840" formatCode="0.00E+00">
                  <c:v>-3.3471899999999999E-285</c:v>
                </c:pt>
                <c:pt idx="841" formatCode="0.00E+00">
                  <c:v>-3.6152300000000004E-285</c:v>
                </c:pt>
                <c:pt idx="842" formatCode="0.00E+00">
                  <c:v>-2.6367600000000002E-285</c:v>
                </c:pt>
                <c:pt idx="843" formatCode="0.00E+00">
                  <c:v>5.4490399999999995E-287</c:v>
                </c:pt>
                <c:pt idx="844" formatCode="0.00E+00">
                  <c:v>4.3599199999999998E-285</c:v>
                </c:pt>
                <c:pt idx="845" formatCode="0.00E+00">
                  <c:v>9.1866999999999996E-285</c:v>
                </c:pt>
                <c:pt idx="846" formatCode="0.00E+00">
                  <c:v>1.23249E-284</c:v>
                </c:pt>
                <c:pt idx="847" formatCode="0.00E+00">
                  <c:v>1.0880600000000001E-284</c:v>
                </c:pt>
                <c:pt idx="848" formatCode="0.00E+00">
                  <c:v>2.2964099999999999E-285</c:v>
                </c:pt>
                <c:pt idx="849" formatCode="0.00E+00">
                  <c:v>-1.40183E-284</c:v>
                </c:pt>
                <c:pt idx="850" formatCode="0.00E+00">
                  <c:v>-3.5399200000000001E-284</c:v>
                </c:pt>
                <c:pt idx="851" formatCode="0.00E+00">
                  <c:v>-5.6260500000000002E-284</c:v>
                </c:pt>
                <c:pt idx="852" formatCode="0.00E+00">
                  <c:v>-6.9337299999999998E-284</c:v>
                </c:pt>
                <c:pt idx="853" formatCode="0.00E+00">
                  <c:v>-6.7064899999999998E-284</c:v>
                </c:pt>
                <c:pt idx="854" formatCode="0.00E+00">
                  <c:v>-4.43364E-284</c:v>
                </c:pt>
                <c:pt idx="855" formatCode="0.00E+00">
                  <c:v>-2.54875E-285</c:v>
                </c:pt>
                <c:pt idx="856" formatCode="0.00E+00">
                  <c:v>4.7220599999999998E-284</c:v>
                </c:pt>
                <c:pt idx="857" formatCode="0.00E+00">
                  <c:v>8.5011499999999996E-284</c:v>
                </c:pt>
                <c:pt idx="858" formatCode="0.00E+00">
                  <c:v>8.9074899999999996E-284</c:v>
                </c:pt>
                <c:pt idx="859" formatCode="0.00E+00">
                  <c:v>4.2727399999999997E-284</c:v>
                </c:pt>
                <c:pt idx="860" formatCode="0.00E+00">
                  <c:v>-6.3369799999999997E-284</c:v>
                </c:pt>
                <c:pt idx="861" formatCode="0.00E+00">
                  <c:v>-2.1851200000000002E-283</c:v>
                </c:pt>
                <c:pt idx="862" formatCode="0.00E+00">
                  <c:v>-3.6722700000000001E-283</c:v>
                </c:pt>
                <c:pt idx="863" formatCode="0.00E+00">
                  <c:v>-4.0689999999999999E-283</c:v>
                </c:pt>
                <c:pt idx="864" formatCode="0.00E+00">
                  <c:v>-2.1824699999999999E-283</c:v>
                </c:pt>
                <c:pt idx="865" formatCode="0.00E+00">
                  <c:v>2.9020900000000002E-283</c:v>
                </c:pt>
                <c:pt idx="866" formatCode="0.00E+00">
                  <c:v>1.118E-282</c:v>
                </c:pt>
                <c:pt idx="867" formatCode="0.00E+00">
                  <c:v>2.1028E-282</c:v>
                </c:pt>
                <c:pt idx="868" formatCode="0.00E+00">
                  <c:v>2.8926799999999999E-282</c:v>
                </c:pt>
                <c:pt idx="869" formatCode="0.00E+00">
                  <c:v>2.9994000000000001E-282</c:v>
                </c:pt>
                <c:pt idx="870" formatCode="0.00E+00">
                  <c:v>1.9619099999999998E-282</c:v>
                </c:pt>
                <c:pt idx="871" formatCode="0.00E+00">
                  <c:v>-4.1857899999999998E-283</c:v>
                </c:pt>
                <c:pt idx="872" formatCode="0.00E+00">
                  <c:v>-3.85685E-282</c:v>
                </c:pt>
                <c:pt idx="873" formatCode="0.00E+00">
                  <c:v>-7.3611900000000001E-282</c:v>
                </c:pt>
                <c:pt idx="874" formatCode="0.00E+00">
                  <c:v>-9.1995900000000005E-282</c:v>
                </c:pt>
                <c:pt idx="875" formatCode="0.00E+00">
                  <c:v>-7.3943299999999999E-282</c:v>
                </c:pt>
                <c:pt idx="876" formatCode="0.00E+00">
                  <c:v>-4.91798E-283</c:v>
                </c:pt>
                <c:pt idx="877" formatCode="0.00E+00">
                  <c:v>1.16373E-281</c:v>
                </c:pt>
                <c:pt idx="878" formatCode="0.00E+00">
                  <c:v>2.6747200000000001E-281</c:v>
                </c:pt>
                <c:pt idx="879" formatCode="0.00E+00">
                  <c:v>3.9599100000000001E-281</c:v>
                </c:pt>
                <c:pt idx="880" formatCode="0.00E+00">
                  <c:v>4.2858799999999998E-281</c:v>
                </c:pt>
                <c:pt idx="881" formatCode="0.00E+00">
                  <c:v>2.9232199999999999E-281</c:v>
                </c:pt>
                <c:pt idx="882" formatCode="0.00E+00">
                  <c:v>-5.3486600000000001E-282</c:v>
                </c:pt>
                <c:pt idx="883" formatCode="0.00E+00">
                  <c:v>-5.7616E-281</c:v>
                </c:pt>
                <c:pt idx="884" formatCode="0.00E+00">
                  <c:v>-1.1357800000000001E-280</c:v>
                </c:pt>
                <c:pt idx="885" formatCode="0.00E+00">
                  <c:v>-1.4786E-280</c:v>
                </c:pt>
                <c:pt idx="886" formatCode="0.00E+00">
                  <c:v>-1.2931600000000001E-280</c:v>
                </c:pt>
                <c:pt idx="887" formatCode="0.00E+00">
                  <c:v>-3.4749900000000001E-281</c:v>
                </c:pt>
                <c:pt idx="888" formatCode="0.00E+00">
                  <c:v>1.36604E-280</c:v>
                </c:pt>
                <c:pt idx="889" formatCode="0.00E+00">
                  <c:v>3.54027E-280</c:v>
                </c:pt>
                <c:pt idx="890" formatCode="0.00E+00">
                  <c:v>5.4720900000000004E-280</c:v>
                </c:pt>
                <c:pt idx="891" formatCode="0.00E+00">
                  <c:v>6.0688099999999997E-280</c:v>
                </c:pt>
                <c:pt idx="892" formatCode="0.00E+00">
                  <c:v>4.1523200000000001E-280</c:v>
                </c:pt>
                <c:pt idx="893" formatCode="0.00E+00">
                  <c:v>-9.2750499999999997E-281</c:v>
                </c:pt>
                <c:pt idx="894" formatCode="0.00E+00">
                  <c:v>-8.6903100000000005E-280</c:v>
                </c:pt>
                <c:pt idx="895" formatCode="0.00E+00">
                  <c:v>-1.7308299999999999E-279</c:v>
                </c:pt>
                <c:pt idx="896" formatCode="0.00E+00">
                  <c:v>-2.3656100000000002E-279</c:v>
                </c:pt>
                <c:pt idx="897" formatCode="0.00E+00">
                  <c:v>-2.3492500000000001E-279</c:v>
                </c:pt>
                <c:pt idx="898" formatCode="0.00E+00">
                  <c:v>-1.2724400000000001E-279</c:v>
                </c:pt>
                <c:pt idx="899" formatCode="0.00E+00">
                  <c:v>9.9021000000000005E-280</c:v>
                </c:pt>
                <c:pt idx="900" formatCode="0.00E+00">
                  <c:v>4.0530600000000004E-279</c:v>
                </c:pt>
                <c:pt idx="901" formatCode="0.00E+00">
                  <c:v>6.9208999999999999E-279</c:v>
                </c:pt>
                <c:pt idx="902" formatCode="0.00E+00">
                  <c:v>8.0501399999999994E-279</c:v>
                </c:pt>
                <c:pt idx="903" formatCode="0.00E+00">
                  <c:v>5.7734999999999999E-279</c:v>
                </c:pt>
                <c:pt idx="904" formatCode="0.00E+00">
                  <c:v>-9.9983799999999991E-280</c:v>
                </c:pt>
                <c:pt idx="905" formatCode="0.00E+00">
                  <c:v>-1.2028400000000001E-278</c:v>
                </c:pt>
                <c:pt idx="906" formatCode="0.00E+00">
                  <c:v>-2.4788699999999999E-278</c:v>
                </c:pt>
                <c:pt idx="907" formatCode="0.00E+00">
                  <c:v>-3.3962299999999999E-278</c:v>
                </c:pt>
                <c:pt idx="908" formatCode="0.00E+00">
                  <c:v>-3.2744699999999999E-278</c:v>
                </c:pt>
                <c:pt idx="909" formatCode="0.00E+00">
                  <c:v>-1.5594899999999999E-278</c:v>
                </c:pt>
                <c:pt idx="910" formatCode="0.00E+00">
                  <c:v>1.8987E-278</c:v>
                </c:pt>
                <c:pt idx="911" formatCode="0.00E+00">
                  <c:v>6.6047900000000002E-278</c:v>
                </c:pt>
                <c:pt idx="912" formatCode="0.00E+00">
                  <c:v>1.1264500000000001E-277</c:v>
                </c:pt>
                <c:pt idx="913" formatCode="0.00E+00">
                  <c:v>1.3885799999999999E-277</c:v>
                </c:pt>
                <c:pt idx="914" formatCode="0.00E+00">
                  <c:v>1.2375999999999999E-277</c:v>
                </c:pt>
                <c:pt idx="915" formatCode="0.00E+00">
                  <c:v>5.5574500000000001E-278</c:v>
                </c:pt>
                <c:pt idx="916" formatCode="0.00E+00">
                  <c:v>-6.0633299999999999E-278</c:v>
                </c:pt>
                <c:pt idx="917" formatCode="0.00E+00">
                  <c:v>-1.9887399999999999E-277</c:v>
                </c:pt>
                <c:pt idx="918" formatCode="0.00E+00">
                  <c:v>-3.0704799999999998E-277</c:v>
                </c:pt>
                <c:pt idx="919" formatCode="0.00E+00">
                  <c:v>-3.1366700000000002E-277</c:v>
                </c:pt>
                <c:pt idx="920" formatCode="0.00E+00">
                  <c:v>-1.5402499999999999E-277</c:v>
                </c:pt>
                <c:pt idx="921" formatCode="0.00E+00">
                  <c:v>2.0489400000000001E-277</c:v>
                </c:pt>
                <c:pt idx="922" formatCode="0.00E+00">
                  <c:v>7.3034699999999999E-277</c:v>
                </c:pt>
                <c:pt idx="923" formatCode="0.00E+00">
                  <c:v>1.2709499999999999E-276</c:v>
                </c:pt>
                <c:pt idx="924" formatCode="0.00E+00">
                  <c:v>1.58002E-276</c:v>
                </c:pt>
                <c:pt idx="925" formatCode="0.00E+00">
                  <c:v>1.43559E-276</c:v>
                </c:pt>
                <c:pt idx="926" formatCode="0.00E+00">
                  <c:v>7.0770400000000003E-277</c:v>
                </c:pt>
                <c:pt idx="927" formatCode="0.00E+00">
                  <c:v>-6.1008299999999997E-277</c:v>
                </c:pt>
                <c:pt idx="928" formatCode="0.00E+00">
                  <c:v>-2.26889E-276</c:v>
                </c:pt>
                <c:pt idx="929" formatCode="0.00E+00">
                  <c:v>-3.6294199999999998E-276</c:v>
                </c:pt>
                <c:pt idx="930" formatCode="0.00E+00">
                  <c:v>-3.7149000000000003E-276</c:v>
                </c:pt>
                <c:pt idx="931" formatCode="0.00E+00">
                  <c:v>-1.5047400000000001E-276</c:v>
                </c:pt>
                <c:pt idx="932" formatCode="0.00E+00">
                  <c:v>3.56162E-276</c:v>
                </c:pt>
                <c:pt idx="933" formatCode="0.00E+00">
                  <c:v>1.10183E-275</c:v>
                </c:pt>
                <c:pt idx="934" formatCode="0.00E+00">
                  <c:v>1.8991500000000001E-275</c:v>
                </c:pt>
                <c:pt idx="935" formatCode="0.00E+00">
                  <c:v>2.42718E-275</c:v>
                </c:pt>
                <c:pt idx="936" formatCode="0.00E+00">
                  <c:v>2.3033600000000001E-275</c:v>
                </c:pt>
                <c:pt idx="937" formatCode="0.00E+00">
                  <c:v>1.21306E-275</c:v>
                </c:pt>
                <c:pt idx="938" formatCode="0.00E+00">
                  <c:v>-9.1461300000000001E-276</c:v>
                </c:pt>
                <c:pt idx="939" formatCode="0.00E+00">
                  <c:v>-3.6995500000000002E-275</c:v>
                </c:pt>
                <c:pt idx="940" formatCode="0.00E+00">
                  <c:v>-6.1409599999999999E-275</c:v>
                </c:pt>
                <c:pt idx="941" formatCode="0.00E+00">
                  <c:v>-6.6928600000000002E-275</c:v>
                </c:pt>
                <c:pt idx="942" formatCode="0.00E+00">
                  <c:v>-3.7751999999999998E-275</c:v>
                </c:pt>
                <c:pt idx="943" formatCode="0.00E+00">
                  <c:v>3.4436599999999998E-275</c:v>
                </c:pt>
                <c:pt idx="944" formatCode="0.00E+00">
                  <c:v>1.43509E-274</c:v>
                </c:pt>
                <c:pt idx="945" formatCode="0.00E+00">
                  <c:v>2.64163E-274</c:v>
                </c:pt>
                <c:pt idx="946" formatCode="0.00E+00">
                  <c:v>3.5286300000000001E-274</c:v>
                </c:pt>
                <c:pt idx="947" formatCode="0.00E+00">
                  <c:v>3.6044099999999999E-274</c:v>
                </c:pt>
                <c:pt idx="948" formatCode="0.00E+00">
                  <c:v>2.5137400000000001E-274</c:v>
                </c:pt>
                <c:pt idx="949" formatCode="0.00E+00">
                  <c:v>2.0317899999999999E-275</c:v>
                </c:pt>
                <c:pt idx="950" formatCode="0.00E+00">
                  <c:v>-2.92367E-274</c:v>
                </c:pt>
                <c:pt idx="951" formatCode="0.00E+00">
                  <c:v>-5.8969399999999999E-274</c:v>
                </c:pt>
                <c:pt idx="952" formatCode="0.00E+00">
                  <c:v>-7.2887400000000001E-274</c:v>
                </c:pt>
                <c:pt idx="953" formatCode="0.00E+00">
                  <c:v>-5.5253899999999999E-274</c:v>
                </c:pt>
                <c:pt idx="954" formatCode="0.00E+00">
                  <c:v>6.6733600000000002E-275</c:v>
                </c:pt>
                <c:pt idx="955" formatCode="0.00E+00">
                  <c:v>1.1372099999999999E-273</c:v>
                </c:pt>
                <c:pt idx="956" formatCode="0.00E+00">
                  <c:v>2.3957199999999998E-273</c:v>
                </c:pt>
                <c:pt idx="957" formatCode="0.00E+00">
                  <c:v>3.2142999999999999E-273</c:v>
                </c:pt>
                <c:pt idx="958" formatCode="0.00E+00">
                  <c:v>2.7809100000000001E-273</c:v>
                </c:pt>
                <c:pt idx="959" formatCode="0.00E+00">
                  <c:v>5.1648300000000003E-274</c:v>
                </c:pt>
                <c:pt idx="960" formatCode="0.00E+00">
                  <c:v>-3.6017900000000001E-273</c:v>
                </c:pt>
                <c:pt idx="961" formatCode="0.00E+00">
                  <c:v>-8.9556699999999994E-273</c:v>
                </c:pt>
                <c:pt idx="962" formatCode="0.00E+00">
                  <c:v>-1.4205699999999999E-272</c:v>
                </c:pt>
                <c:pt idx="963" formatCode="0.00E+00">
                  <c:v>-1.7144000000000002E-272</c:v>
                </c:pt>
                <c:pt idx="964" formatCode="0.00E+00">
                  <c:v>-1.5049800000000001E-272</c:v>
                </c:pt>
                <c:pt idx="965" formatCode="0.00E+00">
                  <c:v>-5.9756100000000004E-273</c:v>
                </c:pt>
                <c:pt idx="966" formatCode="0.00E+00">
                  <c:v>9.7834500000000007E-273</c:v>
                </c:pt>
                <c:pt idx="967" formatCode="0.00E+00">
                  <c:v>2.8687300000000001E-272</c:v>
                </c:pt>
                <c:pt idx="968" formatCode="0.00E+00">
                  <c:v>4.2898799999999999E-272</c:v>
                </c:pt>
                <c:pt idx="969" formatCode="0.00E+00">
                  <c:v>4.0523299999999998E-272</c:v>
                </c:pt>
                <c:pt idx="970" formatCode="0.00E+00">
                  <c:v>9.7363199999999993E-273</c:v>
                </c:pt>
                <c:pt idx="971" formatCode="0.00E+00">
                  <c:v>-5.4707699999999998E-272</c:v>
                </c:pt>
                <c:pt idx="972" formatCode="0.00E+00">
                  <c:v>-1.4560900000000001E-271</c:v>
                </c:pt>
                <c:pt idx="973" formatCode="0.00E+00">
                  <c:v>-2.38903E-271</c:v>
                </c:pt>
                <c:pt idx="974" formatCode="0.00E+00">
                  <c:v>-2.9463999999999999E-271</c:v>
                </c:pt>
                <c:pt idx="975" formatCode="0.00E+00">
                  <c:v>-2.6571999999999998E-271</c:v>
                </c:pt>
                <c:pt idx="976" formatCode="0.00E+00">
                  <c:v>-1.13229E-271</c:v>
                </c:pt>
                <c:pt idx="977" formatCode="0.00E+00">
                  <c:v>1.67608E-271</c:v>
                </c:pt>
                <c:pt idx="978" formatCode="0.00E+00">
                  <c:v>5.2106399999999996E-271</c:v>
                </c:pt>
                <c:pt idx="979" formatCode="0.00E+00">
                  <c:v>8.24028E-271</c:v>
                </c:pt>
                <c:pt idx="980" formatCode="0.00E+00">
                  <c:v>8.9838499999999999E-271</c:v>
                </c:pt>
                <c:pt idx="981" formatCode="0.00E+00">
                  <c:v>5.5646300000000004E-271</c:v>
                </c:pt>
                <c:pt idx="982" formatCode="0.00E+00">
                  <c:v>-2.9930300000000002E-271</c:v>
                </c:pt>
                <c:pt idx="983" formatCode="0.00E+00">
                  <c:v>-1.5759899999999999E-270</c:v>
                </c:pt>
                <c:pt idx="984" formatCode="0.00E+00">
                  <c:v>-2.9381900000000001E-270</c:v>
                </c:pt>
                <c:pt idx="985" formatCode="0.00E+00">
                  <c:v>-3.8094599999999997E-270</c:v>
                </c:pt>
                <c:pt idx="986" formatCode="0.00E+00">
                  <c:v>-3.5296199999999999E-270</c:v>
                </c:pt>
                <c:pt idx="987" formatCode="0.00E+00">
                  <c:v>-1.67222E-270</c:v>
                </c:pt>
                <c:pt idx="988" formatCode="0.00E+00">
                  <c:v>1.7229300000000001E-270</c:v>
                </c:pt>
                <c:pt idx="989" formatCode="0.00E+00">
                  <c:v>6.0303900000000004E-270</c:v>
                </c:pt>
                <c:pt idx="990" formatCode="0.00E+00">
                  <c:v>9.8308899999999998E-270</c:v>
                </c:pt>
                <c:pt idx="991" formatCode="0.00E+00">
                  <c:v>1.0921900000000001E-269</c:v>
                </c:pt>
                <c:pt idx="992" formatCode="0.00E+00">
                  <c:v>7.0695200000000004E-270</c:v>
                </c:pt>
                <c:pt idx="993" formatCode="0.00E+00">
                  <c:v>-2.7765800000000002E-270</c:v>
                </c:pt>
                <c:pt idx="994" formatCode="0.00E+00">
                  <c:v>-1.7594500000000001E-269</c:v>
                </c:pt>
                <c:pt idx="995" formatCode="0.00E+00">
                  <c:v>-3.3953500000000002E-269</c:v>
                </c:pt>
                <c:pt idx="996" formatCode="0.00E+00">
                  <c:v>-4.6194799999999998E-269</c:v>
                </c:pt>
                <c:pt idx="997" formatCode="0.00E+00">
                  <c:v>-4.78014E-269</c:v>
                </c:pt>
                <c:pt idx="998" formatCode="0.00E+00">
                  <c:v>-3.3804799999999999E-269</c:v>
                </c:pt>
                <c:pt idx="999" formatCode="0.00E+00">
                  <c:v>-2.87267E-270</c:v>
                </c:pt>
                <c:pt idx="1000" formatCode="0.00E+00">
                  <c:v>3.9940900000000003E-269</c:v>
                </c:pt>
                <c:pt idx="1001" formatCode="0.00E+00">
                  <c:v>7.9534599999999997E-269</c:v>
                </c:pt>
                <c:pt idx="1002" formatCode="0.00E+00">
                  <c:v>9.3714799999999997E-269</c:v>
                </c:pt>
                <c:pt idx="1003" formatCode="0.00E+00">
                  <c:v>6.4380899999999998E-269</c:v>
                </c:pt>
                <c:pt idx="1004" formatCode="0.00E+00">
                  <c:v>-1.6167000000000001E-269</c:v>
                </c:pt>
                <c:pt idx="1005" formatCode="0.00E+00">
                  <c:v>-1.4409500000000001E-268</c:v>
                </c:pt>
                <c:pt idx="1006" formatCode="0.00E+00">
                  <c:v>-2.9037199999999998E-268</c:v>
                </c:pt>
                <c:pt idx="1007" formatCode="0.00E+00">
                  <c:v>-3.82042E-268</c:v>
                </c:pt>
                <c:pt idx="1008" formatCode="0.00E+00">
                  <c:v>-3.1807800000000003E-268</c:v>
                </c:pt>
                <c:pt idx="1009" formatCode="0.00E+00">
                  <c:v>-2.50793E-269</c:v>
                </c:pt>
                <c:pt idx="1010" formatCode="0.00E+00">
                  <c:v>4.9816499999999995E-268</c:v>
                </c:pt>
                <c:pt idx="1011" formatCode="0.00E+00">
                  <c:v>1.1736099999999999E-267</c:v>
                </c:pt>
                <c:pt idx="1012" formatCode="0.00E+00">
                  <c:v>1.8299499999999999E-267</c:v>
                </c:pt>
                <c:pt idx="1013" formatCode="0.00E+00">
                  <c:v>2.1770500000000001E-267</c:v>
                </c:pt>
                <c:pt idx="1014" formatCode="0.00E+00">
                  <c:v>1.8715199999999999E-267</c:v>
                </c:pt>
                <c:pt idx="1015" formatCode="0.00E+00">
                  <c:v>6.9349099999999999E-268</c:v>
                </c:pt>
                <c:pt idx="1016" formatCode="0.00E+00">
                  <c:v>-1.2975500000000001E-267</c:v>
                </c:pt>
                <c:pt idx="1017" formatCode="0.00E+00">
                  <c:v>-3.6710200000000001E-267</c:v>
                </c:pt>
                <c:pt idx="1018" formatCode="0.00E+00">
                  <c:v>-5.5522499999999999E-267</c:v>
                </c:pt>
                <c:pt idx="1019" formatCode="0.00E+00">
                  <c:v>-5.69263E-267</c:v>
                </c:pt>
                <c:pt idx="1020" formatCode="0.00E+00">
                  <c:v>-2.8156100000000001E-267</c:v>
                </c:pt>
                <c:pt idx="1021" formatCode="0.00E+00">
                  <c:v>3.7833300000000001E-267</c:v>
                </c:pt>
                <c:pt idx="1022" formatCode="0.00E+00">
                  <c:v>1.3424400000000001E-266</c:v>
                </c:pt>
                <c:pt idx="1023" formatCode="0.00E+00">
                  <c:v>2.3430499999999998E-266</c:v>
                </c:pt>
                <c:pt idx="1024" formatCode="0.00E+00">
                  <c:v>2.9656E-266</c:v>
                </c:pt>
                <c:pt idx="1025" formatCode="0.00E+00">
                  <c:v>2.8075800000000001E-266</c:v>
                </c:pt>
                <c:pt idx="1026" formatCode="0.00E+00">
                  <c:v>1.6157600000000001E-266</c:v>
                </c:pt>
                <c:pt idx="1027" formatCode="0.00E+00">
                  <c:v>-5.9596899999999996E-267</c:v>
                </c:pt>
                <c:pt idx="1028" formatCode="0.00E+00">
                  <c:v>-3.3768400000000002E-266</c:v>
                </c:pt>
                <c:pt idx="1029" formatCode="0.00E+00">
                  <c:v>-5.6968799999999997E-266</c:v>
                </c:pt>
                <c:pt idx="1030" formatCode="0.00E+00">
                  <c:v>-5.9972900000000001E-266</c:v>
                </c:pt>
                <c:pt idx="1031" formatCode="0.00E+00">
                  <c:v>-2.5980499999999999E-266</c:v>
                </c:pt>
                <c:pt idx="1032" formatCode="0.00E+00">
                  <c:v>5.4588800000000002E-266</c:v>
                </c:pt>
                <c:pt idx="1033" formatCode="0.00E+00">
                  <c:v>1.74306E-265</c:v>
                </c:pt>
                <c:pt idx="1034" formatCode="0.00E+00">
                  <c:v>3.02318E-265</c:v>
                </c:pt>
                <c:pt idx="1035" formatCode="0.00E+00">
                  <c:v>3.8509499999999999E-265</c:v>
                </c:pt>
                <c:pt idx="1036" formatCode="0.00E+00">
                  <c:v>3.5996799999999997E-265</c:v>
                </c:pt>
                <c:pt idx="1037" formatCode="0.00E+00">
                  <c:v>1.8010600000000001E-265</c:v>
                </c:pt>
                <c:pt idx="1038" formatCode="0.00E+00">
                  <c:v>-1.6022100000000001E-265</c:v>
                </c:pt>
                <c:pt idx="1039" formatCode="0.00E+00">
                  <c:v>-6.0048899999999998E-265</c:v>
                </c:pt>
                <c:pt idx="1040" formatCode="0.00E+00">
                  <c:v>-9.9518099999999992E-265</c:v>
                </c:pt>
                <c:pt idx="1041" formatCode="0.00E+00">
                  <c:v>-1.1454100000000001E-264</c:v>
                </c:pt>
                <c:pt idx="1042" formatCode="0.00E+00">
                  <c:v>-8.7963199999999996E-265</c:v>
                </c:pt>
                <c:pt idx="1043" formatCode="0.00E+00">
                  <c:v>-1.13364E-265</c:v>
                </c:pt>
                <c:pt idx="1044" formatCode="0.00E+00">
                  <c:v>1.0995099999999999E-264</c:v>
                </c:pt>
                <c:pt idx="1045" formatCode="0.00E+00">
                  <c:v>2.4419499999999999E-264</c:v>
                </c:pt>
                <c:pt idx="1046" formatCode="0.00E+00">
                  <c:v>3.2146999999999999E-264</c:v>
                </c:pt>
                <c:pt idx="1047" formatCode="0.00E+00">
                  <c:v>2.48686E-264</c:v>
                </c:pt>
                <c:pt idx="1048" formatCode="0.00E+00">
                  <c:v>-4.3544000000000003E-265</c:v>
                </c:pt>
                <c:pt idx="1049" formatCode="0.00E+00">
                  <c:v>-5.5899700000000002E-264</c:v>
                </c:pt>
                <c:pt idx="1050" formatCode="0.00E+00">
                  <c:v>-1.2176799999999999E-263</c:v>
                </c:pt>
                <c:pt idx="1051" formatCode="0.00E+00">
                  <c:v>-1.83144E-263</c:v>
                </c:pt>
                <c:pt idx="1052" formatCode="0.00E+00">
                  <c:v>-2.0956200000000001E-263</c:v>
                </c:pt>
                <c:pt idx="1053" formatCode="0.00E+00">
                  <c:v>-1.6628000000000001E-263</c:v>
                </c:pt>
                <c:pt idx="1054" formatCode="0.00E+00">
                  <c:v>-2.8550900000000001E-264</c:v>
                </c:pt>
                <c:pt idx="1055" formatCode="0.00E+00">
                  <c:v>1.99557E-263</c:v>
                </c:pt>
                <c:pt idx="1056" formatCode="0.00E+00">
                  <c:v>4.6602300000000002E-263</c:v>
                </c:pt>
                <c:pt idx="1057" formatCode="0.00E+00">
                  <c:v>6.7124999999999993E-263</c:v>
                </c:pt>
                <c:pt idx="1058" formatCode="0.00E+00">
                  <c:v>6.9503000000000002E-263</c:v>
                </c:pt>
                <c:pt idx="1059" formatCode="0.00E+00">
                  <c:v>4.2840799999999998E-263</c:v>
                </c:pt>
                <c:pt idx="1060" formatCode="0.00E+00">
                  <c:v>-1.8325200000000002E-263</c:v>
                </c:pt>
                <c:pt idx="1061" formatCode="0.00E+00">
                  <c:v>-1.06243E-262</c:v>
                </c:pt>
                <c:pt idx="1062" formatCode="0.00E+00">
                  <c:v>-1.92152E-262</c:v>
                </c:pt>
                <c:pt idx="1063" formatCode="0.00E+00">
                  <c:v>-2.2729700000000001E-262</c:v>
                </c:pt>
                <c:pt idx="1064" formatCode="0.00E+00">
                  <c:v>-1.58327E-262</c:v>
                </c:pt>
                <c:pt idx="1065" formatCode="0.00E+00">
                  <c:v>4.6699299999999997E-263</c:v>
                </c:pt>
                <c:pt idx="1066" formatCode="0.00E+00">
                  <c:v>3.7453300000000001E-262</c:v>
                </c:pt>
                <c:pt idx="1067" formatCode="0.00E+00">
                  <c:v>7.5904899999999994E-262</c:v>
                </c:pt>
                <c:pt idx="1068" formatCode="0.00E+00">
                  <c:v>1.0856700000000001E-261</c:v>
                </c:pt>
                <c:pt idx="1069" formatCode="0.00E+00">
                  <c:v>1.1996999999999999E-261</c:v>
                </c:pt>
                <c:pt idx="1070" formatCode="0.00E+00">
                  <c:v>9.4647700000000003E-262</c:v>
                </c:pt>
                <c:pt idx="1071" formatCode="0.00E+00">
                  <c:v>2.6397799999999999E-262</c:v>
                </c:pt>
                <c:pt idx="1072" formatCode="0.00E+00">
                  <c:v>-7.3915999999999996E-262</c:v>
                </c:pt>
                <c:pt idx="1073" formatCode="0.00E+00">
                  <c:v>-1.7945400000000001E-261</c:v>
                </c:pt>
                <c:pt idx="1074" formatCode="0.00E+00">
                  <c:v>-2.5482799999999999E-261</c:v>
                </c:pt>
                <c:pt idx="1075" formatCode="0.00E+00">
                  <c:v>-2.6396600000000002E-261</c:v>
                </c:pt>
                <c:pt idx="1076" formatCode="0.00E+00">
                  <c:v>-1.7877600000000001E-261</c:v>
                </c:pt>
                <c:pt idx="1077" formatCode="0.00E+00">
                  <c:v>5.3123999999999998E-263</c:v>
                </c:pt>
                <c:pt idx="1078" formatCode="0.00E+00">
                  <c:v>2.4655299999999998E-261</c:v>
                </c:pt>
                <c:pt idx="1079" formatCode="0.00E+00">
                  <c:v>4.3899900000000002E-261</c:v>
                </c:pt>
                <c:pt idx="1080" formatCode="0.00E+00">
                  <c:v>4.1423900000000003E-261</c:v>
                </c:pt>
                <c:pt idx="1081" formatCode="0.00E+00">
                  <c:v>-2.0612400000000001E-262</c:v>
                </c:pt>
                <c:pt idx="1082" formatCode="0.00E+00">
                  <c:v>-9.8708500000000003E-261</c:v>
                </c:pt>
                <c:pt idx="1083" formatCode="0.00E+00">
                  <c:v>-2.4094899999999999E-260</c:v>
                </c:pt>
                <c:pt idx="1084" formatCode="0.00E+00">
                  <c:v>-3.9206499999999999E-260</c:v>
                </c:pt>
                <c:pt idx="1085" formatCode="0.00E+00">
                  <c:v>-4.8338699999999998E-260</c:v>
                </c:pt>
                <c:pt idx="1086" formatCode="0.00E+00">
                  <c:v>-4.31164E-260</c:v>
                </c:pt>
                <c:pt idx="1087" formatCode="0.00E+00">
                  <c:v>-1.81975E-260</c:v>
                </c:pt>
                <c:pt idx="1088" formatCode="0.00E+00">
                  <c:v>2.4925899999999999E-260</c:v>
                </c:pt>
                <c:pt idx="1089" formatCode="0.00E+00">
                  <c:v>7.8044900000000007E-260</c:v>
                </c:pt>
                <c:pt idx="1090" formatCode="0.00E+00">
                  <c:v>1.267E-259</c:v>
                </c:pt>
                <c:pt idx="1091" formatCode="0.00E+00">
                  <c:v>1.4980700000000001E-259</c:v>
                </c:pt>
                <c:pt idx="1092" formatCode="0.00E+00">
                  <c:v>1.2285700000000001E-259</c:v>
                </c:pt>
                <c:pt idx="1093" formatCode="0.00E+00">
                  <c:v>2.632E-260</c:v>
                </c:pt>
                <c:pt idx="1094" formatCode="0.00E+00">
                  <c:v>-1.3779400000000001E-259</c:v>
                </c:pt>
                <c:pt idx="1095" formatCode="0.00E+00">
                  <c:v>-3.2593500000000002E-259</c:v>
                </c:pt>
                <c:pt idx="1096" formatCode="0.00E+00">
                  <c:v>-4.5903100000000002E-259</c:v>
                </c:pt>
                <c:pt idx="1097" formatCode="0.00E+00">
                  <c:v>-4.52598E-259</c:v>
                </c:pt>
                <c:pt idx="1098" formatCode="0.00E+00">
                  <c:v>-2.2260000000000001E-259</c:v>
                </c:pt>
                <c:pt idx="1099" formatCode="0.00E+00">
                  <c:v>2.9365099999999998E-259</c:v>
                </c:pt>
                <c:pt idx="1100" formatCode="0.00E+00">
                  <c:v>1.0335500000000001E-258</c:v>
                </c:pt>
                <c:pt idx="1101" formatCode="0.00E+00">
                  <c:v>1.75109E-258</c:v>
                </c:pt>
                <c:pt idx="1102" formatCode="0.00E+00">
                  <c:v>2.1231200000000001E-258</c:v>
                </c:pt>
                <c:pt idx="1103" formatCode="0.00E+00">
                  <c:v>1.8551499999999999E-258</c:v>
                </c:pt>
                <c:pt idx="1104" formatCode="0.00E+00">
                  <c:v>7.3177799999999999E-259</c:v>
                </c:pt>
                <c:pt idx="1105" formatCode="0.00E+00">
                  <c:v>-1.21323E-258</c:v>
                </c:pt>
                <c:pt idx="1106" formatCode="0.00E+00">
                  <c:v>-3.5017199999999998E-258</c:v>
                </c:pt>
                <c:pt idx="1107" formatCode="0.00E+00">
                  <c:v>-5.12024E-258</c:v>
                </c:pt>
                <c:pt idx="1108" formatCode="0.00E+00">
                  <c:v>-4.4491800000000002E-258</c:v>
                </c:pt>
                <c:pt idx="1109" formatCode="0.00E+00">
                  <c:v>3.8225200000000001E-259</c:v>
                </c:pt>
                <c:pt idx="1110" formatCode="0.00E+00">
                  <c:v>1.0274299999999999E-257</c:v>
                </c:pt>
                <c:pt idx="1111" formatCode="0.00E+00">
                  <c:v>2.39107E-257</c:v>
                </c:pt>
                <c:pt idx="1112" formatCode="0.00E+00">
                  <c:v>3.73735E-257</c:v>
                </c:pt>
                <c:pt idx="1113" formatCode="0.00E+00">
                  <c:v>4.42104E-257</c:v>
                </c:pt>
                <c:pt idx="1114" formatCode="0.00E+00">
                  <c:v>3.6385900000000002E-257</c:v>
                </c:pt>
                <c:pt idx="1115" formatCode="0.00E+00">
                  <c:v>7.8664799999999999E-258</c:v>
                </c:pt>
                <c:pt idx="1116" formatCode="0.00E+00">
                  <c:v>-4.0360700000000003E-257</c:v>
                </c:pt>
                <c:pt idx="1117" formatCode="0.00E+00">
                  <c:v>-9.7939800000000002E-257</c:v>
                </c:pt>
                <c:pt idx="1118" formatCode="0.00E+00">
                  <c:v>-1.4575699999999999E-256</c:v>
                </c:pt>
                <c:pt idx="1119" formatCode="0.00E+00">
                  <c:v>-1.5830799999999999E-256</c:v>
                </c:pt>
                <c:pt idx="1120" formatCode="0.00E+00">
                  <c:v>-1.1137699999999999E-256</c:v>
                </c:pt>
                <c:pt idx="1121" formatCode="0.00E+00">
                  <c:v>5.3904199999999997E-258</c:v>
                </c:pt>
                <c:pt idx="1122" formatCode="0.00E+00">
                  <c:v>1.77094E-256</c:v>
                </c:pt>
                <c:pt idx="1123" formatCode="0.00E+00">
                  <c:v>3.5182699999999998E-256</c:v>
                </c:pt>
                <c:pt idx="1124" formatCode="0.00E+00">
                  <c:v>4.3654300000000001E-256</c:v>
                </c:pt>
                <c:pt idx="1125" formatCode="0.00E+00">
                  <c:v>3.1999699999999999E-256</c:v>
                </c:pt>
                <c:pt idx="1126" formatCode="0.00E+00">
                  <c:v>-8.3557599999999997E-257</c:v>
                </c:pt>
                <c:pt idx="1127" formatCode="0.00E+00">
                  <c:v>-7.8064499999999996E-256</c:v>
                </c:pt>
                <c:pt idx="1128" formatCode="0.00E+00">
                  <c:v>-1.64354E-255</c:v>
                </c:pt>
                <c:pt idx="1129" formatCode="0.00E+00">
                  <c:v>-2.40161E-255</c:v>
                </c:pt>
                <c:pt idx="1130" formatCode="0.00E+00">
                  <c:v>-2.69872E-255</c:v>
                </c:pt>
                <c:pt idx="1131" formatCode="0.00E+00">
                  <c:v>-2.1877899999999999E-255</c:v>
                </c:pt>
                <c:pt idx="1132" formatCode="0.00E+00">
                  <c:v>-6.9073000000000001E-256</c:v>
                </c:pt>
                <c:pt idx="1133" formatCode="0.00E+00">
                  <c:v>1.6125299999999999E-255</c:v>
                </c:pt>
                <c:pt idx="1134" formatCode="0.00E+00">
                  <c:v>4.09067E-255</c:v>
                </c:pt>
                <c:pt idx="1135" formatCode="0.00E+00">
                  <c:v>5.6508399999999998E-255</c:v>
                </c:pt>
                <c:pt idx="1136" formatCode="0.00E+00">
                  <c:v>4.8926799999999997E-255</c:v>
                </c:pt>
                <c:pt idx="1137" formatCode="0.00E+00">
                  <c:v>6.0848399999999999E-256</c:v>
                </c:pt>
                <c:pt idx="1138" formatCode="0.00E+00">
                  <c:v>-7.5188799999999996E-255</c:v>
                </c:pt>
                <c:pt idx="1139" formatCode="0.00E+00">
                  <c:v>-1.8110900000000001E-254</c:v>
                </c:pt>
                <c:pt idx="1140" formatCode="0.00E+00">
                  <c:v>-2.7421999999999999E-254</c:v>
                </c:pt>
                <c:pt idx="1141" formatCode="0.00E+00">
                  <c:v>-3.0029000000000001E-254</c:v>
                </c:pt>
                <c:pt idx="1142" formatCode="0.00E+00">
                  <c:v>-2.0926099999999999E-254</c:v>
                </c:pt>
                <c:pt idx="1143" formatCode="0.00E+00">
                  <c:v>2.5705600000000002E-255</c:v>
                </c:pt>
                <c:pt idx="1144" formatCode="0.00E+00">
                  <c:v>3.8824200000000003E-254</c:v>
                </c:pt>
                <c:pt idx="1145" formatCode="0.00E+00">
                  <c:v>7.9126599999999997E-254</c:v>
                </c:pt>
                <c:pt idx="1146" formatCode="0.00E+00">
                  <c:v>1.06641E-253</c:v>
                </c:pt>
                <c:pt idx="1147" formatCode="0.00E+00">
                  <c:v>9.9354299999999997E-254</c:v>
                </c:pt>
                <c:pt idx="1148" formatCode="0.00E+00">
                  <c:v>3.7013199999999998E-254</c:v>
                </c:pt>
                <c:pt idx="1149" formatCode="0.00E+00">
                  <c:v>-8.7800900000000002E-254</c:v>
                </c:pt>
                <c:pt idx="1150" formatCode="0.00E+00">
                  <c:v>-2.5626799999999999E-253</c:v>
                </c:pt>
                <c:pt idx="1151" formatCode="0.00E+00">
                  <c:v>-4.1417899999999998E-253</c:v>
                </c:pt>
                <c:pt idx="1152" formatCode="0.00E+00">
                  <c:v>-4.7869899999999998E-253</c:v>
                </c:pt>
                <c:pt idx="1153" formatCode="0.00E+00">
                  <c:v>-3.6539200000000002E-253</c:v>
                </c:pt>
                <c:pt idx="1154" formatCode="0.00E+00">
                  <c:v>-2.3772299999999998E-254</c:v>
                </c:pt>
                <c:pt idx="1155" formatCode="0.00E+00">
                  <c:v>5.2611499999999998E-253</c:v>
                </c:pt>
                <c:pt idx="1156" formatCode="0.00E+00">
                  <c:v>1.1621200000000001E-252</c:v>
                </c:pt>
                <c:pt idx="1157" formatCode="0.00E+00">
                  <c:v>1.66598E-252</c:v>
                </c:pt>
                <c:pt idx="1158" formatCode="0.00E+00">
                  <c:v>1.78026E-252</c:v>
                </c:pt>
                <c:pt idx="1159" formatCode="0.00E+00">
                  <c:v>1.2726900000000001E-252</c:v>
                </c:pt>
                <c:pt idx="1160" formatCode="0.00E+00">
                  <c:v>2.5120499999999998E-254</c:v>
                </c:pt>
                <c:pt idx="1161" formatCode="0.00E+00">
                  <c:v>-1.7960800000000001E-252</c:v>
                </c:pt>
                <c:pt idx="1162" formatCode="0.00E+00">
                  <c:v>-3.61371E-252</c:v>
                </c:pt>
                <c:pt idx="1163" formatCode="0.00E+00">
                  <c:v>-4.5463499999999997E-252</c:v>
                </c:pt>
                <c:pt idx="1164" formatCode="0.00E+00">
                  <c:v>-3.6666799999999998E-252</c:v>
                </c:pt>
                <c:pt idx="1165" formatCode="0.00E+00">
                  <c:v>-3.0286100000000001E-253</c:v>
                </c:pt>
                <c:pt idx="1166" formatCode="0.00E+00">
                  <c:v>5.52029E-252</c:v>
                </c:pt>
                <c:pt idx="1167" formatCode="0.00E+00">
                  <c:v>1.2539499999999999E-251</c:v>
                </c:pt>
                <c:pt idx="1168" formatCode="0.00E+00">
                  <c:v>1.7814000000000001E-251</c:v>
                </c:pt>
                <c:pt idx="1169" formatCode="0.00E+00">
                  <c:v>1.70365E-251</c:v>
                </c:pt>
                <c:pt idx="1170" formatCode="0.00E+00">
                  <c:v>6.43378E-252</c:v>
                </c:pt>
                <c:pt idx="1171" formatCode="0.00E+00">
                  <c:v>-1.4796200000000001E-251</c:v>
                </c:pt>
                <c:pt idx="1172" formatCode="0.00E+00">
                  <c:v>-4.36051E-251</c:v>
                </c:pt>
                <c:pt idx="1173" formatCode="0.00E+00">
                  <c:v>-7.2848799999999994E-251</c:v>
                </c:pt>
                <c:pt idx="1174" formatCode="0.00E+00">
                  <c:v>-9.1097400000000002E-251</c:v>
                </c:pt>
                <c:pt idx="1175" formatCode="0.00E+00">
                  <c:v>-8.6021000000000001E-251</c:v>
                </c:pt>
                <c:pt idx="1176" formatCode="0.00E+00">
                  <c:v>-5.0447200000000003E-251</c:v>
                </c:pt>
                <c:pt idx="1177" formatCode="0.00E+00">
                  <c:v>1.3983600000000001E-251</c:v>
                </c:pt>
                <c:pt idx="1178" formatCode="0.00E+00">
                  <c:v>9.4081899999999995E-251</c:v>
                </c:pt>
                <c:pt idx="1179" formatCode="0.00E+00">
                  <c:v>1.6164000000000001E-250</c:v>
                </c:pt>
                <c:pt idx="1180" formatCode="0.00E+00">
                  <c:v>1.74659E-250</c:v>
                </c:pt>
                <c:pt idx="1181" formatCode="0.00E+00">
                  <c:v>8.7021599999999996E-251</c:v>
                </c:pt>
                <c:pt idx="1182" formatCode="0.00E+00">
                  <c:v>-1.3044300000000001E-250</c:v>
                </c:pt>
                <c:pt idx="1183" formatCode="0.00E+00">
                  <c:v>-4.5983999999999998E-250</c:v>
                </c:pt>
                <c:pt idx="1184" formatCode="0.00E+00">
                  <c:v>-8.1298499999999994E-250</c:v>
                </c:pt>
                <c:pt idx="1185" formatCode="0.00E+00">
                  <c:v>-1.02896E-249</c:v>
                </c:pt>
                <c:pt idx="1186" formatCode="0.00E+00">
                  <c:v>-9.0861500000000004E-250</c:v>
                </c:pt>
                <c:pt idx="1187" formatCode="0.00E+00">
                  <c:v>-2.9855199999999997E-250</c:v>
                </c:pt>
                <c:pt idx="1188" formatCode="0.00E+00">
                  <c:v>8.1479300000000001E-250</c:v>
                </c:pt>
                <c:pt idx="1189" formatCode="0.00E+00">
                  <c:v>2.2347000000000001E-249</c:v>
                </c:pt>
                <c:pt idx="1190" formatCode="0.00E+00">
                  <c:v>3.4791399999999999E-249</c:v>
                </c:pt>
                <c:pt idx="1191" formatCode="0.00E+00">
                  <c:v>3.7810299999999998E-249</c:v>
                </c:pt>
                <c:pt idx="1192" formatCode="0.00E+00">
                  <c:v>2.3090500000000002E-249</c:v>
                </c:pt>
                <c:pt idx="1193" formatCode="0.00E+00">
                  <c:v>-1.42625E-249</c:v>
                </c:pt>
                <c:pt idx="1194" formatCode="0.00E+00">
                  <c:v>-7.1354499999999997E-249</c:v>
                </c:pt>
                <c:pt idx="1195" formatCode="0.00E+00">
                  <c:v>-1.35043E-248</c:v>
                </c:pt>
                <c:pt idx="1196" formatCode="0.00E+00">
                  <c:v>-1.8444599999999999E-248</c:v>
                </c:pt>
                <c:pt idx="1197" formatCode="0.00E+00">
                  <c:v>-1.9845599999999999E-248</c:v>
                </c:pt>
                <c:pt idx="1198" formatCode="0.00E+00">
                  <c:v>-1.63177E-248</c:v>
                </c:pt>
                <c:pt idx="1199" formatCode="0.00E+00">
                  <c:v>-7.5714599999999996E-249</c:v>
                </c:pt>
                <c:pt idx="1200" formatCode="0.00E+00">
                  <c:v>4.8437400000000001E-249</c:v>
                </c:pt>
                <c:pt idx="1201" formatCode="0.00E+00">
                  <c:v>1.5660300000000001E-248</c:v>
                </c:pt>
                <c:pt idx="1202" formatCode="0.00E+00">
                  <c:v>1.5479100000000001E-248</c:v>
                </c:pt>
                <c:pt idx="1203" formatCode="0.00E+00">
                  <c:v>-5.43086E-249</c:v>
                </c:pt>
                <c:pt idx="1204" formatCode="0.00E+00">
                  <c:v>-5.2629899999999997E-248</c:v>
                </c:pt>
                <c:pt idx="1205" formatCode="0.00E+00">
                  <c:v>-1.24453E-247</c:v>
                </c:pt>
                <c:pt idx="1206" formatCode="0.00E+00">
                  <c:v>-2.0600999999999999E-247</c:v>
                </c:pt>
                <c:pt idx="1207" formatCode="0.00E+00">
                  <c:v>-2.6368400000000001E-247</c:v>
                </c:pt>
                <c:pt idx="1208" formatCode="0.00E+00">
                  <c:v>-2.5238499999999999E-247</c:v>
                </c:pt>
                <c:pt idx="1209" formatCode="0.00E+00">
                  <c:v>-1.35055E-247</c:v>
                </c:pt>
                <c:pt idx="1210" formatCode="0.00E+00">
                  <c:v>9.7158200000000007E-248</c:v>
                </c:pt>
                <c:pt idx="1211" formatCode="0.00E+00">
                  <c:v>4.1042899999999999E-247</c:v>
                </c:pt>
                <c:pt idx="1212" formatCode="0.00E+00">
                  <c:v>7.2163099999999996E-247</c:v>
                </c:pt>
                <c:pt idx="1213" formatCode="0.00E+00">
                  <c:v>9.0753699999999995E-247</c:v>
                </c:pt>
                <c:pt idx="1214" formatCode="0.00E+00">
                  <c:v>8.378E-247</c:v>
                </c:pt>
                <c:pt idx="1215" formatCode="0.00E+00">
                  <c:v>4.2372399999999998E-247</c:v>
                </c:pt>
                <c:pt idx="1216" formatCode="0.00E+00">
                  <c:v>-3.2551299999999998E-247</c:v>
                </c:pt>
                <c:pt idx="1217" formatCode="0.00E+00">
                  <c:v>-1.23998E-246</c:v>
                </c:pt>
                <c:pt idx="1218" formatCode="0.00E+00">
                  <c:v>-1.9590699999999999E-246</c:v>
                </c:pt>
                <c:pt idx="1219" formatCode="0.00E+00">
                  <c:v>-2.0036199999999999E-246</c:v>
                </c:pt>
                <c:pt idx="1220" formatCode="0.00E+00">
                  <c:v>-9.5011100000000005E-247</c:v>
                </c:pt>
                <c:pt idx="1221" formatCode="0.00E+00">
                  <c:v>1.35384E-246</c:v>
                </c:pt>
                <c:pt idx="1222" formatCode="0.00E+00">
                  <c:v>4.6066300000000004E-246</c:v>
                </c:pt>
                <c:pt idx="1223" formatCode="0.00E+00">
                  <c:v>7.9414200000000002E-246</c:v>
                </c:pt>
                <c:pt idx="1224" formatCode="0.00E+00">
                  <c:v>9.9279599999999992E-246</c:v>
                </c:pt>
                <c:pt idx="1225" formatCode="0.00E+00">
                  <c:v>8.9260799999999998E-246</c:v>
                </c:pt>
                <c:pt idx="1226" formatCode="0.00E+00">
                  <c:v>3.8492200000000001E-246</c:v>
                </c:pt>
                <c:pt idx="1227" formatCode="0.00E+00">
                  <c:v>-5.1586999999999999E-246</c:v>
                </c:pt>
                <c:pt idx="1228" formatCode="0.00E+00">
                  <c:v>-1.62848E-245</c:v>
                </c:pt>
                <c:pt idx="1229" formatCode="0.00E+00">
                  <c:v>-2.56037E-245</c:v>
                </c:pt>
                <c:pt idx="1230" formatCode="0.00E+00">
                  <c:v>-2.7552800000000001E-245</c:v>
                </c:pt>
                <c:pt idx="1231" formatCode="0.00E+00">
                  <c:v>-1.70829E-245</c:v>
                </c:pt>
                <c:pt idx="1232" formatCode="0.00E+00">
                  <c:v>7.7918600000000002E-246</c:v>
                </c:pt>
                <c:pt idx="1233" formatCode="0.00E+00">
                  <c:v>4.4146800000000003E-245</c:v>
                </c:pt>
                <c:pt idx="1234" formatCode="0.00E+00">
                  <c:v>8.3044700000000004E-245</c:v>
                </c:pt>
                <c:pt idx="1235" formatCode="0.00E+00">
                  <c:v>1.09594E-244</c:v>
                </c:pt>
                <c:pt idx="1236" formatCode="0.00E+00">
                  <c:v>1.0472300000000001E-244</c:v>
                </c:pt>
                <c:pt idx="1237" formatCode="0.00E+00">
                  <c:v>5.09274E-245</c:v>
                </c:pt>
                <c:pt idx="1238" formatCode="0.00E+00">
                  <c:v>-5.6331600000000003E-245</c:v>
                </c:pt>
                <c:pt idx="1239" formatCode="0.00E+00">
                  <c:v>-1.97293E-244</c:v>
                </c:pt>
                <c:pt idx="1240" formatCode="0.00E+00">
                  <c:v>-3.2441499999999999E-244</c:v>
                </c:pt>
                <c:pt idx="1241" formatCode="0.00E+00">
                  <c:v>-3.7052499999999997E-244</c:v>
                </c:pt>
                <c:pt idx="1242" formatCode="0.00E+00">
                  <c:v>-2.6680899999999999E-244</c:v>
                </c:pt>
                <c:pt idx="1243" formatCode="0.00E+00">
                  <c:v>3.3542200000000001E-245</c:v>
                </c:pt>
                <c:pt idx="1244" formatCode="0.00E+00">
                  <c:v>5.1736500000000003E-244</c:v>
                </c:pt>
                <c:pt idx="1245" formatCode="0.00E+00">
                  <c:v>1.06267E-243</c:v>
                </c:pt>
                <c:pt idx="1246" formatCode="0.00E+00">
                  <c:v>1.4406900000000001E-243</c:v>
                </c:pt>
                <c:pt idx="1247" formatCode="0.00E+00">
                  <c:v>1.38746E-243</c:v>
                </c:pt>
                <c:pt idx="1248" formatCode="0.00E+00">
                  <c:v>6.6221899999999999E-244</c:v>
                </c:pt>
                <c:pt idx="1249" formatCode="0.00E+00">
                  <c:v>-8.6035199999999997E-244</c:v>
                </c:pt>
                <c:pt idx="1250" formatCode="0.00E+00">
                  <c:v>-2.9688599999999998E-243</c:v>
                </c:pt>
                <c:pt idx="1251" formatCode="0.00E+00">
                  <c:v>-4.9670699999999998E-243</c:v>
                </c:pt>
                <c:pt idx="1252" formatCode="0.00E+00">
                  <c:v>-5.8243199999999997E-243</c:v>
                </c:pt>
                <c:pt idx="1253" formatCode="0.00E+00">
                  <c:v>-4.5235800000000002E-243</c:v>
                </c:pt>
                <c:pt idx="1254" formatCode="0.00E+00">
                  <c:v>-4.8689800000000002E-244</c:v>
                </c:pt>
                <c:pt idx="1255" formatCode="0.00E+00">
                  <c:v>5.9904500000000001E-243</c:v>
                </c:pt>
                <c:pt idx="1256" formatCode="0.00E+00">
                  <c:v>1.3428399999999999E-242</c:v>
                </c:pt>
                <c:pt idx="1257" formatCode="0.00E+00">
                  <c:v>1.9028000000000001E-242</c:v>
                </c:pt>
                <c:pt idx="1258" formatCode="0.00E+00">
                  <c:v>1.9104199999999999E-242</c:v>
                </c:pt>
                <c:pt idx="1259" formatCode="0.00E+00">
                  <c:v>1.04065E-242</c:v>
                </c:pt>
                <c:pt idx="1260" formatCode="0.00E+00">
                  <c:v>-8.2168499999999996E-243</c:v>
                </c:pt>
                <c:pt idx="1261" formatCode="0.00E+00">
                  <c:v>-3.41703E-242</c:v>
                </c:pt>
                <c:pt idx="1262" formatCode="0.00E+00">
                  <c:v>-5.9998500000000001E-242</c:v>
                </c:pt>
                <c:pt idx="1263" formatCode="0.00E+00">
                  <c:v>-7.4889399999999996E-242</c:v>
                </c:pt>
                <c:pt idx="1264" formatCode="0.00E+00">
                  <c:v>-6.8573400000000003E-242</c:v>
                </c:pt>
                <c:pt idx="1265" formatCode="0.00E+00">
                  <c:v>-3.4673299999999998E-242</c:v>
                </c:pt>
                <c:pt idx="1266" formatCode="0.00E+00">
                  <c:v>2.5919199999999999E-242</c:v>
                </c:pt>
                <c:pt idx="1267" formatCode="0.00E+00">
                  <c:v>9.9541400000000008E-242</c:v>
                </c:pt>
                <c:pt idx="1268" formatCode="0.00E+00">
                  <c:v>1.5435E-241</c:v>
                </c:pt>
                <c:pt idx="1269" formatCode="0.00E+00">
                  <c:v>1.4231499999999999E-241</c:v>
                </c:pt>
                <c:pt idx="1270" formatCode="0.00E+00">
                  <c:v>1.4899000000000001E-242</c:v>
                </c:pt>
                <c:pt idx="1271" formatCode="0.00E+00">
                  <c:v>-2.5111800000000001E-241</c:v>
                </c:pt>
                <c:pt idx="1272" formatCode="0.00E+00">
                  <c:v>-6.2705999999999996E-241</c:v>
                </c:pt>
                <c:pt idx="1273" formatCode="0.00E+00">
                  <c:v>-1.01353E-240</c:v>
                </c:pt>
                <c:pt idx="1274" formatCode="0.00E+00">
                  <c:v>-1.2525700000000001E-240</c:v>
                </c:pt>
                <c:pt idx="1275" formatCode="0.00E+00">
                  <c:v>-1.1847300000000001E-240</c:v>
                </c:pt>
                <c:pt idx="1276" formatCode="0.00E+00">
                  <c:v>-7.1291699999999994E-241</c:v>
                </c:pt>
                <c:pt idx="1277" formatCode="0.00E+00">
                  <c:v>1.53263E-241</c:v>
                </c:pt>
                <c:pt idx="1278" formatCode="0.00E+00">
                  <c:v>1.2376500000000001E-240</c:v>
                </c:pt>
                <c:pt idx="1279" formatCode="0.00E+00">
                  <c:v>2.1132999999999999E-240</c:v>
                </c:pt>
                <c:pt idx="1280" formatCode="0.00E+00">
                  <c:v>2.1053200000000001E-240</c:v>
                </c:pt>
                <c:pt idx="1281" formatCode="0.00E+00">
                  <c:v>4.9953099999999997E-241</c:v>
                </c:pt>
                <c:pt idx="1282" formatCode="0.00E+00">
                  <c:v>-3.0875899999999999E-240</c:v>
                </c:pt>
                <c:pt idx="1283" formatCode="0.00E+00">
                  <c:v>-8.33156E-240</c:v>
                </c:pt>
                <c:pt idx="1284" formatCode="0.00E+00">
                  <c:v>-1.3909E-239</c:v>
                </c:pt>
                <c:pt idx="1285" formatCode="0.00E+00">
                  <c:v>-1.7443399999999999E-239</c:v>
                </c:pt>
                <c:pt idx="1286" formatCode="0.00E+00">
                  <c:v>-1.6055700000000001E-239</c:v>
                </c:pt>
                <c:pt idx="1287" formatCode="0.00E+00">
                  <c:v>-7.6419700000000001E-240</c:v>
                </c:pt>
                <c:pt idx="1288" formatCode="0.00E+00">
                  <c:v>7.7421400000000003E-240</c:v>
                </c:pt>
                <c:pt idx="1289" formatCode="0.00E+00">
                  <c:v>2.72257E-239</c:v>
                </c:pt>
                <c:pt idx="1290" formatCode="0.00E+00">
                  <c:v>4.5381700000000001E-239</c:v>
                </c:pt>
                <c:pt idx="1291" formatCode="0.00E+00">
                  <c:v>5.5068999999999997E-239</c:v>
                </c:pt>
                <c:pt idx="1292" formatCode="0.00E+00">
                  <c:v>4.8467299999999996E-239</c:v>
                </c:pt>
                <c:pt idx="1293" formatCode="0.00E+00">
                  <c:v>1.9316899999999999E-239</c:v>
                </c:pt>
                <c:pt idx="1294" formatCode="0.00E+00">
                  <c:v>-3.1497199999999998E-239</c:v>
                </c:pt>
                <c:pt idx="1295" formatCode="0.00E+00">
                  <c:v>-9.0066300000000004E-239</c:v>
                </c:pt>
                <c:pt idx="1296" formatCode="0.00E+00">
                  <c:v>-1.31206E-238</c:v>
                </c:pt>
                <c:pt idx="1297" formatCode="0.00E+00">
                  <c:v>-1.24538E-238</c:v>
                </c:pt>
                <c:pt idx="1298" formatCode="0.00E+00">
                  <c:v>-3.6790200000000001E-239</c:v>
                </c:pt>
                <c:pt idx="1299" formatCode="0.00E+00">
                  <c:v>1.5407899999999999E-238</c:v>
                </c:pt>
                <c:pt idx="1300" formatCode="0.00E+00">
                  <c:v>4.2321599999999999E-238</c:v>
                </c:pt>
                <c:pt idx="1301" formatCode="0.00E+00">
                  <c:v>6.7583700000000003E-238</c:v>
                </c:pt>
                <c:pt idx="1302" formatCode="0.00E+00">
                  <c:v>7.6647800000000001E-238</c:v>
                </c:pt>
                <c:pt idx="1303" formatCode="0.00E+00">
                  <c:v>5.4527499999999997E-238</c:v>
                </c:pt>
                <c:pt idx="1304" formatCode="0.00E+00">
                  <c:v>-8.4214199999999993E-239</c:v>
                </c:pt>
                <c:pt idx="1305" formatCode="0.00E+00">
                  <c:v>-1.09314E-237</c:v>
                </c:pt>
                <c:pt idx="1306" formatCode="0.00E+00">
                  <c:v>-2.2569699999999999E-237</c:v>
                </c:pt>
                <c:pt idx="1307" formatCode="0.00E+00">
                  <c:v>-3.1467900000000002E-237</c:v>
                </c:pt>
                <c:pt idx="1308" formatCode="0.00E+00">
                  <c:v>-3.2400899999999998E-237</c:v>
                </c:pt>
                <c:pt idx="1309" formatCode="0.00E+00">
                  <c:v>-2.0526299999999999E-237</c:v>
                </c:pt>
                <c:pt idx="1310" formatCode="0.00E+00">
                  <c:v>7.4832199999999999E-238</c:v>
                </c:pt>
                <c:pt idx="1311" formatCode="0.00E+00">
                  <c:v>4.9096799999999998E-237</c:v>
                </c:pt>
                <c:pt idx="1312" formatCode="0.00E+00">
                  <c:v>8.9903899999999996E-237</c:v>
                </c:pt>
                <c:pt idx="1313" formatCode="0.00E+00">
                  <c:v>1.0755400000000001E-236</c:v>
                </c:pt>
                <c:pt idx="1314" formatCode="0.00E+00">
                  <c:v>8.4694100000000004E-237</c:v>
                </c:pt>
                <c:pt idx="1315" formatCode="0.00E+00">
                  <c:v>1.4281300000000001E-237</c:v>
                </c:pt>
                <c:pt idx="1316" formatCode="0.00E+00">
                  <c:v>-1.0060700000000001E-236</c:v>
                </c:pt>
                <c:pt idx="1317" formatCode="0.00E+00">
                  <c:v>-2.3711400000000002E-236</c:v>
                </c:pt>
                <c:pt idx="1318" formatCode="0.00E+00">
                  <c:v>-3.3894900000000001E-236</c:v>
                </c:pt>
                <c:pt idx="1319" formatCode="0.00E+00">
                  <c:v>-3.2150799999999999E-236</c:v>
                </c:pt>
                <c:pt idx="1320" formatCode="0.00E+00">
                  <c:v>-1.03294E-236</c:v>
                </c:pt>
                <c:pt idx="1321" formatCode="0.00E+00">
                  <c:v>3.5408800000000002E-236</c:v>
                </c:pt>
                <c:pt idx="1322" formatCode="0.00E+00">
                  <c:v>1.00463E-235</c:v>
                </c:pt>
                <c:pt idx="1323" formatCode="0.00E+00">
                  <c:v>1.6654499999999999E-235</c:v>
                </c:pt>
                <c:pt idx="1324" formatCode="0.00E+00">
                  <c:v>2.0128700000000002E-235</c:v>
                </c:pt>
                <c:pt idx="1325" formatCode="0.00E+00">
                  <c:v>1.69043E-235</c:v>
                </c:pt>
                <c:pt idx="1326" formatCode="0.00E+00">
                  <c:v>4.5161000000000001E-236</c:v>
                </c:pt>
                <c:pt idx="1327" formatCode="0.00E+00">
                  <c:v>-1.7061699999999998E-235</c:v>
                </c:pt>
                <c:pt idx="1328" formatCode="0.00E+00">
                  <c:v>-4.38036E-235</c:v>
                </c:pt>
                <c:pt idx="1329" formatCode="0.00E+00">
                  <c:v>-6.6860399999999997E-235</c:v>
                </c:pt>
                <c:pt idx="1330" formatCode="0.00E+00">
                  <c:v>-7.4271800000000006E-235</c:v>
                </c:pt>
                <c:pt idx="1331" formatCode="0.00E+00">
                  <c:v>-5.5230500000000002E-235</c:v>
                </c:pt>
                <c:pt idx="1332" formatCode="0.00E+00">
                  <c:v>-5.2842000000000003E-236</c:v>
                </c:pt>
                <c:pt idx="1333" formatCode="0.00E+00">
                  <c:v>6.9744799999999997E-235</c:v>
                </c:pt>
                <c:pt idx="1334" formatCode="0.00E+00">
                  <c:v>1.48526E-234</c:v>
                </c:pt>
                <c:pt idx="1335" formatCode="0.00E+00">
                  <c:v>1.8735800000000001E-234</c:v>
                </c:pt>
                <c:pt idx="1336" formatCode="0.00E+00">
                  <c:v>1.2882699999999999E-234</c:v>
                </c:pt>
                <c:pt idx="1337" formatCode="0.00E+00">
                  <c:v>-6.7005399999999994E-235</c:v>
                </c:pt>
                <c:pt idx="1338" formatCode="0.00E+00">
                  <c:v>-3.9546500000000001E-234</c:v>
                </c:pt>
                <c:pt idx="1339" formatCode="0.00E+00">
                  <c:v>-8.0008399999999997E-234</c:v>
                </c:pt>
                <c:pt idx="1340" formatCode="0.00E+00">
                  <c:v>-1.1686200000000001E-233</c:v>
                </c:pt>
                <c:pt idx="1341" formatCode="0.00E+00">
                  <c:v>-1.3305899999999999E-233</c:v>
                </c:pt>
                <c:pt idx="1342" formatCode="0.00E+00">
                  <c:v>-1.09284E-233</c:v>
                </c:pt>
                <c:pt idx="1343" formatCode="0.00E+00">
                  <c:v>-3.37711E-234</c:v>
                </c:pt>
                <c:pt idx="1344" formatCode="0.00E+00">
                  <c:v>8.6879899999999995E-234</c:v>
                </c:pt>
                <c:pt idx="1345" formatCode="0.00E+00">
                  <c:v>2.2123100000000001E-233</c:v>
                </c:pt>
                <c:pt idx="1346" formatCode="0.00E+00">
                  <c:v>3.0946200000000002E-233</c:v>
                </c:pt>
                <c:pt idx="1347" formatCode="0.00E+00">
                  <c:v>2.7477799999999998E-233</c:v>
                </c:pt>
                <c:pt idx="1348" formatCode="0.00E+00">
                  <c:v>6.3466799999999996E-234</c:v>
                </c:pt>
                <c:pt idx="1349" formatCode="0.00E+00">
                  <c:v>-3.1866900000000002E-233</c:v>
                </c:pt>
                <c:pt idx="1350" formatCode="0.00E+00">
                  <c:v>-8.04178E-233</c:v>
                </c:pt>
                <c:pt idx="1351" formatCode="0.00E+00">
                  <c:v>-1.2616199999999999E-232</c:v>
                </c:pt>
                <c:pt idx="1352" formatCode="0.00E+00">
                  <c:v>-1.49551E-232</c:v>
                </c:pt>
                <c:pt idx="1353" formatCode="0.00E+00">
                  <c:v>-1.3057500000000001E-232</c:v>
                </c:pt>
                <c:pt idx="1354" formatCode="0.00E+00">
                  <c:v>-5.7063899999999999E-233</c:v>
                </c:pt>
                <c:pt idx="1355" formatCode="0.00E+00">
                  <c:v>6.8539099999999997E-233</c:v>
                </c:pt>
                <c:pt idx="1356" formatCode="0.00E+00">
                  <c:v>2.1492900000000002E-232</c:v>
                </c:pt>
                <c:pt idx="1357" formatCode="0.00E+00">
                  <c:v>3.0607700000000001E-232</c:v>
                </c:pt>
                <c:pt idx="1358" formatCode="0.00E+00">
                  <c:v>2.3456100000000001E-232</c:v>
                </c:pt>
                <c:pt idx="1359" formatCode="0.00E+00">
                  <c:v>-9.2290999999999999E-233</c:v>
                </c:pt>
                <c:pt idx="1360" formatCode="0.00E+00">
                  <c:v>-7.0309100000000001E-232</c:v>
                </c:pt>
                <c:pt idx="1361" formatCode="0.00E+00">
                  <c:v>-1.52012E-231</c:v>
                </c:pt>
                <c:pt idx="1362" formatCode="0.00E+00">
                  <c:v>-2.3187200000000001E-231</c:v>
                </c:pt>
                <c:pt idx="1363" formatCode="0.00E+00">
                  <c:v>-2.7219600000000002E-231</c:v>
                </c:pt>
                <c:pt idx="1364" formatCode="0.00E+00">
                  <c:v>-2.29237E-231</c:v>
                </c:pt>
                <c:pt idx="1365" formatCode="0.00E+00">
                  <c:v>-7.2834899999999997E-232</c:v>
                </c:pt>
                <c:pt idx="1366" formatCode="0.00E+00">
                  <c:v>1.9159199999999999E-231</c:v>
                </c:pt>
                <c:pt idx="1367" formatCode="0.00E+00">
                  <c:v>5.07665E-231</c:v>
                </c:pt>
                <c:pt idx="1368" formatCode="0.00E+00">
                  <c:v>7.6103E-231</c:v>
                </c:pt>
                <c:pt idx="1369" formatCode="0.00E+00">
                  <c:v>7.8640400000000004E-231</c:v>
                </c:pt>
                <c:pt idx="1370" formatCode="0.00E+00">
                  <c:v>4.0819899999999998E-231</c:v>
                </c:pt>
                <c:pt idx="1371" formatCode="0.00E+00">
                  <c:v>-4.6711800000000003E-231</c:v>
                </c:pt>
                <c:pt idx="1372" formatCode="0.00E+00">
                  <c:v>-1.7378699999999999E-230</c:v>
                </c:pt>
                <c:pt idx="1373" formatCode="0.00E+00">
                  <c:v>-3.06599E-230</c:v>
                </c:pt>
                <c:pt idx="1374" formatCode="0.00E+00">
                  <c:v>-3.94832E-230</c:v>
                </c:pt>
                <c:pt idx="1375" formatCode="0.00E+00">
                  <c:v>-3.8185399999999998E-230</c:v>
                </c:pt>
                <c:pt idx="1376" formatCode="0.00E+00">
                  <c:v>-2.1923300000000002E-230</c:v>
                </c:pt>
                <c:pt idx="1377" formatCode="0.00E+00">
                  <c:v>1.01055E-230</c:v>
                </c:pt>
                <c:pt idx="1378" formatCode="0.00E+00">
                  <c:v>5.1174800000000004E-230</c:v>
                </c:pt>
                <c:pt idx="1379" formatCode="0.00E+00">
                  <c:v>8.6743599999999997E-230</c:v>
                </c:pt>
                <c:pt idx="1380" formatCode="0.00E+00">
                  <c:v>9.7484399999999992E-230</c:v>
                </c:pt>
                <c:pt idx="1381" formatCode="0.00E+00">
                  <c:v>6.3847799999999997E-230</c:v>
                </c:pt>
                <c:pt idx="1382" formatCode="0.00E+00">
                  <c:v>-2.6073799999999999E-230</c:v>
                </c:pt>
                <c:pt idx="1383" formatCode="0.00E+00">
                  <c:v>-1.64568E-229</c:v>
                </c:pt>
                <c:pt idx="1384" formatCode="0.00E+00">
                  <c:v>-3.1290900000000002E-229</c:v>
                </c:pt>
                <c:pt idx="1385" formatCode="0.00E+00">
                  <c:v>-3.9771400000000001E-229</c:v>
                </c:pt>
                <c:pt idx="1386" formatCode="0.00E+00">
                  <c:v>-3.26712E-229</c:v>
                </c:pt>
                <c:pt idx="1387" formatCode="0.00E+00">
                  <c:v>-3.0093500000000001E-230</c:v>
                </c:pt>
                <c:pt idx="1388" formatCode="0.00E+00">
                  <c:v>4.9270000000000001E-229</c:v>
                </c:pt>
                <c:pt idx="1389" formatCode="0.00E+00">
                  <c:v>1.14912E-228</c:v>
                </c:pt>
                <c:pt idx="1390" formatCode="0.00E+00">
                  <c:v>1.75767E-228</c:v>
                </c:pt>
                <c:pt idx="1391" formatCode="0.00E+00">
                  <c:v>2.0800900000000001E-228</c:v>
                </c:pt>
                <c:pt idx="1392" formatCode="0.00E+00">
                  <c:v>1.88294E-228</c:v>
                </c:pt>
                <c:pt idx="1393" formatCode="0.00E+00">
                  <c:v>1.03341E-228</c:v>
                </c:pt>
                <c:pt idx="1394" formatCode="0.00E+00">
                  <c:v>-3.8044400000000003E-229</c:v>
                </c:pt>
                <c:pt idx="1395" formatCode="0.00E+00">
                  <c:v>-1.9801900000000001E-228</c:v>
                </c:pt>
                <c:pt idx="1396" formatCode="0.00E+00">
                  <c:v>-3.07319E-228</c:v>
                </c:pt>
                <c:pt idx="1397" formatCode="0.00E+00">
                  <c:v>-2.60821E-228</c:v>
                </c:pt>
                <c:pt idx="1398" formatCode="0.00E+00">
                  <c:v>5.6271700000000001E-229</c:v>
                </c:pt>
                <c:pt idx="1399" formatCode="0.00E+00">
                  <c:v>6.8651600000000001E-228</c:v>
                </c:pt>
                <c:pt idx="1400" formatCode="0.00E+00">
                  <c:v>1.52893E-227</c:v>
                </c:pt>
                <c:pt idx="1401" formatCode="0.00E+00">
                  <c:v>2.3195999999999999E-227</c:v>
                </c:pt>
                <c:pt idx="1402" formatCode="0.00E+00">
                  <c:v>2.65286E-227</c:v>
                </c:pt>
                <c:pt idx="1403" formatCode="0.00E+00">
                  <c:v>2.1093600000000001E-227</c:v>
                </c:pt>
                <c:pt idx="1404" formatCode="0.00E+00">
                  <c:v>4.7107400000000001E-228</c:v>
                </c:pt>
                <c:pt idx="1405" formatCode="0.00E+00">
                  <c:v>-2.1349200000000001E-227</c:v>
                </c:pt>
                <c:pt idx="1406" formatCode="0.00E+00">
                  <c:v>-5.1100000000000001E-227</c:v>
                </c:pt>
                <c:pt idx="1407" formatCode="0.00E+00">
                  <c:v>-7.2060800000000003E-227</c:v>
                </c:pt>
                <c:pt idx="1408" formatCode="0.00E+00">
                  <c:v>-6.6398999999999999E-227</c:v>
                </c:pt>
                <c:pt idx="1409" formatCode="0.00E+00">
                  <c:v>-1.6726499999999999E-227</c:v>
                </c:pt>
                <c:pt idx="1410" formatCode="0.00E+00">
                  <c:v>8.5355700000000003E-227</c:v>
                </c:pt>
                <c:pt idx="1411" formatCode="0.00E+00">
                  <c:v>2.2774900000000001E-226</c:v>
                </c:pt>
                <c:pt idx="1412" formatCode="0.00E+00">
                  <c:v>3.6898200000000002E-226</c:v>
                </c:pt>
                <c:pt idx="1413" formatCode="0.00E+00">
                  <c:v>4.4712000000000001E-226</c:v>
                </c:pt>
                <c:pt idx="1414" formatCode="0.00E+00">
                  <c:v>4.0334800000000001E-226</c:v>
                </c:pt>
                <c:pt idx="1415" formatCode="0.00E+00">
                  <c:v>1.9943399999999998E-226</c:v>
                </c:pt>
                <c:pt idx="1416" formatCode="0.00E+00">
                  <c:v>-1.6438000000000001E-226</c:v>
                </c:pt>
                <c:pt idx="1417" formatCode="0.00E+00">
                  <c:v>-6.0814200000000002E-226</c:v>
                </c:pt>
                <c:pt idx="1418" formatCode="0.00E+00">
                  <c:v>-9.3443899999999998E-226</c:v>
                </c:pt>
                <c:pt idx="1419" formatCode="0.00E+00">
                  <c:v>-8.6964899999999994E-226</c:v>
                </c:pt>
                <c:pt idx="1420" formatCode="0.00E+00">
                  <c:v>-1.8984399999999999E-226</c:v>
                </c:pt>
                <c:pt idx="1421" formatCode="0.00E+00">
                  <c:v>1.16436E-225</c:v>
                </c:pt>
                <c:pt idx="1422" formatCode="0.00E+00">
                  <c:v>3.02321E-225</c:v>
                </c:pt>
                <c:pt idx="1423" formatCode="0.00E+00">
                  <c:v>4.9162299999999997E-225</c:v>
                </c:pt>
                <c:pt idx="1424" formatCode="0.00E+00">
                  <c:v>6.0610899999999994E-225</c:v>
                </c:pt>
                <c:pt idx="1425" formatCode="0.00E+00">
                  <c:v>5.5829200000000006E-225</c:v>
                </c:pt>
                <c:pt idx="1426" formatCode="0.00E+00">
                  <c:v>2.89898E-225</c:v>
                </c:pt>
                <c:pt idx="1427" formatCode="0.00E+00">
                  <c:v>-1.9353299999999999E-225</c:v>
                </c:pt>
                <c:pt idx="1428" formatCode="0.00E+00">
                  <c:v>-7.94547E-225</c:v>
                </c:pt>
                <c:pt idx="1429" formatCode="0.00E+00">
                  <c:v>-1.30257E-224</c:v>
                </c:pt>
                <c:pt idx="1430" formatCode="0.00E+00">
                  <c:v>-1.4107400000000001E-224</c:v>
                </c:pt>
                <c:pt idx="1431" formatCode="0.00E+00">
                  <c:v>-8.0647800000000001E-225</c:v>
                </c:pt>
                <c:pt idx="1432" formatCode="0.00E+00">
                  <c:v>6.7393899999999998E-225</c:v>
                </c:pt>
                <c:pt idx="1433" formatCode="0.00E+00">
                  <c:v>2.88279E-224</c:v>
                </c:pt>
                <c:pt idx="1434" formatCode="0.00E+00">
                  <c:v>5.24748E-224</c:v>
                </c:pt>
                <c:pt idx="1435" formatCode="0.00E+00">
                  <c:v>6.7895699999999997E-224</c:v>
                </c:pt>
                <c:pt idx="1436" formatCode="0.00E+00">
                  <c:v>6.3900699999999999E-224</c:v>
                </c:pt>
                <c:pt idx="1437" formatCode="0.00E+00">
                  <c:v>3.2189699999999999E-224</c:v>
                </c:pt>
                <c:pt idx="1438" formatCode="0.00E+00">
                  <c:v>-2.8690799999999998E-224</c:v>
                </c:pt>
                <c:pt idx="1439" formatCode="0.00E+00">
                  <c:v>-1.0809000000000001E-223</c:v>
                </c:pt>
                <c:pt idx="1440" formatCode="0.00E+00">
                  <c:v>-1.76165E-223</c:v>
                </c:pt>
                <c:pt idx="1441" formatCode="0.00E+00">
                  <c:v>-1.85707E-223</c:v>
                </c:pt>
                <c:pt idx="1442" formatCode="0.00E+00">
                  <c:v>-8.9053499999999992E-224</c:v>
                </c:pt>
                <c:pt idx="1443" formatCode="0.00E+00">
                  <c:v>1.4056300000000001E-223</c:v>
                </c:pt>
                <c:pt idx="1444" formatCode="0.00E+00">
                  <c:v>4.8698499999999997E-223</c:v>
                </c:pt>
                <c:pt idx="1445" formatCode="0.00E+00">
                  <c:v>8.7309600000000006E-223</c:v>
                </c:pt>
                <c:pt idx="1446" formatCode="0.00E+00">
                  <c:v>1.17569E-222</c:v>
                </c:pt>
                <c:pt idx="1447" formatCode="0.00E+00">
                  <c:v>1.2676099999999999E-222</c:v>
                </c:pt>
                <c:pt idx="1448" formatCode="0.00E+00">
                  <c:v>1.0413E-222</c:v>
                </c:pt>
                <c:pt idx="1449" formatCode="0.00E+00">
                  <c:v>4.4370499999999999E-223</c:v>
                </c:pt>
                <c:pt idx="1450" formatCode="0.00E+00">
                  <c:v>-4.2665300000000001E-223</c:v>
                </c:pt>
                <c:pt idx="1451" formatCode="0.00E+00">
                  <c:v>-1.2292E-222</c:v>
                </c:pt>
                <c:pt idx="1452" formatCode="0.00E+00">
                  <c:v>-1.4088000000000002E-222</c:v>
                </c:pt>
                <c:pt idx="1453" formatCode="0.00E+00">
                  <c:v>-3.5026699999999998E-223</c:v>
                </c:pt>
                <c:pt idx="1454" formatCode="0.00E+00">
                  <c:v>2.38783E-222</c:v>
                </c:pt>
                <c:pt idx="1455" formatCode="0.00E+00">
                  <c:v>6.7441400000000002E-222</c:v>
                </c:pt>
                <c:pt idx="1456" formatCode="0.00E+00">
                  <c:v>1.17674E-221</c:v>
                </c:pt>
                <c:pt idx="1457" formatCode="0.00E+00">
                  <c:v>1.54892E-221</c:v>
                </c:pt>
                <c:pt idx="1458" formatCode="0.00E+00">
                  <c:v>1.53894E-221</c:v>
                </c:pt>
                <c:pt idx="1459" formatCode="0.00E+00">
                  <c:v>9.3247299999999996E-222</c:v>
                </c:pt>
                <c:pt idx="1460" formatCode="0.00E+00">
                  <c:v>-3.3615E-222</c:v>
                </c:pt>
                <c:pt idx="1461" formatCode="0.00E+00">
                  <c:v>-2.0817699999999999E-221</c:v>
                </c:pt>
                <c:pt idx="1462" formatCode="0.00E+00">
                  <c:v>-3.8030700000000001E-221</c:v>
                </c:pt>
                <c:pt idx="1463" formatCode="0.00E+00">
                  <c:v>-4.6931899999999998E-221</c:v>
                </c:pt>
                <c:pt idx="1464" formatCode="0.00E+00">
                  <c:v>-3.82972E-221</c:v>
                </c:pt>
                <c:pt idx="1465" formatCode="0.00E+00">
                  <c:v>-5.90269E-222</c:v>
                </c:pt>
                <c:pt idx="1466" formatCode="0.00E+00">
                  <c:v>4.8895499999999997E-221</c:v>
                </c:pt>
                <c:pt idx="1467" formatCode="0.00E+00">
                  <c:v>1.14357E-220</c:v>
                </c:pt>
                <c:pt idx="1468" formatCode="0.00E+00">
                  <c:v>1.67714E-220</c:v>
                </c:pt>
                <c:pt idx="1469" formatCode="0.00E+00">
                  <c:v>1.7750000000000001E-220</c:v>
                </c:pt>
                <c:pt idx="1470" formatCode="0.00E+00">
                  <c:v>1.1233899999999999E-220</c:v>
                </c:pt>
                <c:pt idx="1471" formatCode="0.00E+00">
                  <c:v>-4.1328700000000001E-221</c:v>
                </c:pt>
                <c:pt idx="1472" formatCode="0.00E+00">
                  <c:v>-2.6225900000000002E-220</c:v>
                </c:pt>
                <c:pt idx="1473" formatCode="0.00E+00">
                  <c:v>-4.9182900000000002E-220</c:v>
                </c:pt>
                <c:pt idx="1474" formatCode="0.00E+00">
                  <c:v>-6.3985499999999997E-220</c:v>
                </c:pt>
                <c:pt idx="1475" formatCode="0.00E+00">
                  <c:v>-5.9940099999999998E-220</c:v>
                </c:pt>
                <c:pt idx="1476" formatCode="0.00E+00">
                  <c:v>-2.9243100000000001E-220</c:v>
                </c:pt>
                <c:pt idx="1477" formatCode="0.00E+00">
                  <c:v>2.74685E-220</c:v>
                </c:pt>
                <c:pt idx="1478" formatCode="0.00E+00">
                  <c:v>9.8077999999999994E-220</c:v>
                </c:pt>
                <c:pt idx="1479" formatCode="0.00E+00">
                  <c:v>1.5599000000000001E-219</c:v>
                </c:pt>
                <c:pt idx="1480" formatCode="0.00E+00">
                  <c:v>1.6068899999999998E-219</c:v>
                </c:pt>
                <c:pt idx="1481" formatCode="0.00E+00">
                  <c:v>7.0801700000000002E-220</c:v>
                </c:pt>
                <c:pt idx="1482" formatCode="0.00E+00">
                  <c:v>-1.34918E-219</c:v>
                </c:pt>
                <c:pt idx="1483" formatCode="0.00E+00">
                  <c:v>-4.3736000000000002E-219</c:v>
                </c:pt>
                <c:pt idx="1484" formatCode="0.00E+00">
                  <c:v>-7.6080600000000003E-219</c:v>
                </c:pt>
                <c:pt idx="1485" formatCode="0.00E+00">
                  <c:v>-9.7619099999999996E-219</c:v>
                </c:pt>
                <c:pt idx="1486" formatCode="0.00E+00">
                  <c:v>-9.38123E-219</c:v>
                </c:pt>
                <c:pt idx="1487" formatCode="0.00E+00">
                  <c:v>-5.4457099999999999E-219</c:v>
                </c:pt>
                <c:pt idx="1488" formatCode="0.00E+00">
                  <c:v>2.0432499999999999E-219</c:v>
                </c:pt>
                <c:pt idx="1489" formatCode="0.00E+00">
                  <c:v>1.16582E-218</c:v>
                </c:pt>
                <c:pt idx="1490" formatCode="0.00E+00">
                  <c:v>2.0274000000000001E-218</c:v>
                </c:pt>
                <c:pt idx="1491" formatCode="0.00E+00">
                  <c:v>2.3358200000000002E-218</c:v>
                </c:pt>
                <c:pt idx="1492" formatCode="0.00E+00">
                  <c:v>1.65672E-218</c:v>
                </c:pt>
                <c:pt idx="1493" formatCode="0.00E+00">
                  <c:v>-2.1962200000000001E-219</c:v>
                </c:pt>
                <c:pt idx="1494" formatCode="0.00E+00">
                  <c:v>-3.1293400000000002E-218</c:v>
                </c:pt>
                <c:pt idx="1495" formatCode="0.00E+00">
                  <c:v>-6.3511999999999999E-218</c:v>
                </c:pt>
                <c:pt idx="1496" formatCode="0.00E+00">
                  <c:v>-8.4801800000000004E-218</c:v>
                </c:pt>
                <c:pt idx="1497" formatCode="0.00E+00">
                  <c:v>-7.6397000000000003E-218</c:v>
                </c:pt>
                <c:pt idx="1498" formatCode="0.00E+00">
                  <c:v>-1.98209E-218</c:v>
                </c:pt>
                <c:pt idx="1499" formatCode="0.00E+00">
                  <c:v>9.3935500000000004E-218</c:v>
                </c:pt>
                <c:pt idx="1500" formatCode="0.00E+00">
                  <c:v>2.4922799999999998E-217</c:v>
                </c:pt>
                <c:pt idx="1501" formatCode="0.00E+00">
                  <c:v>3.9634000000000001E-217</c:v>
                </c:pt>
                <c:pt idx="1502" formatCode="0.00E+00">
                  <c:v>4.6455700000000004E-217</c:v>
                </c:pt>
                <c:pt idx="1503" formatCode="0.00E+00">
                  <c:v>3.9141900000000004E-217</c:v>
                </c:pt>
                <c:pt idx="1504" formatCode="0.00E+00">
                  <c:v>1.47334E-217</c:v>
                </c:pt>
                <c:pt idx="1505" formatCode="0.00E+00">
                  <c:v>-2.4740499999999999E-217</c:v>
                </c:pt>
                <c:pt idx="1506" formatCode="0.00E+00">
                  <c:v>-7.0091999999999998E-217</c:v>
                </c:pt>
                <c:pt idx="1507" formatCode="0.00E+00">
                  <c:v>-1.0238299999999999E-216</c:v>
                </c:pt>
                <c:pt idx="1508" formatCode="0.00E+00">
                  <c:v>-9.3398200000000001E-217</c:v>
                </c:pt>
                <c:pt idx="1509" formatCode="0.00E+00">
                  <c:v>-1.3457600000000001E-217</c:v>
                </c:pt>
                <c:pt idx="1510" formatCode="0.00E+00">
                  <c:v>1.5253400000000001E-216</c:v>
                </c:pt>
                <c:pt idx="1511" formatCode="0.00E+00">
                  <c:v>3.8455299999999999E-216</c:v>
                </c:pt>
                <c:pt idx="1512" formatCode="0.00E+00">
                  <c:v>6.1510999999999995E-216</c:v>
                </c:pt>
                <c:pt idx="1513" formatCode="0.00E+00">
                  <c:v>7.4607000000000005E-216</c:v>
                </c:pt>
                <c:pt idx="1514" formatCode="0.00E+00">
                  <c:v>6.8908899999999999E-216</c:v>
                </c:pt>
                <c:pt idx="1515" formatCode="0.00E+00">
                  <c:v>3.9377300000000003E-216</c:v>
                </c:pt>
                <c:pt idx="1516" formatCode="0.00E+00">
                  <c:v>-1.32409E-216</c:v>
                </c:pt>
                <c:pt idx="1517" formatCode="0.00E+00">
                  <c:v>-7.7295099999999995E-216</c:v>
                </c:pt>
                <c:pt idx="1518" formatCode="0.00E+00">
                  <c:v>-1.2534400000000001E-215</c:v>
                </c:pt>
                <c:pt idx="1519" formatCode="0.00E+00">
                  <c:v>-1.1996100000000001E-215</c:v>
                </c:pt>
                <c:pt idx="1520" formatCode="0.00E+00">
                  <c:v>-3.0195600000000002E-216</c:v>
                </c:pt>
                <c:pt idx="1521" formatCode="0.00E+00">
                  <c:v>1.5348999999999999E-215</c:v>
                </c:pt>
                <c:pt idx="1522" formatCode="0.00E+00">
                  <c:v>4.08865E-215</c:v>
                </c:pt>
                <c:pt idx="1523" formatCode="0.00E+00">
                  <c:v>6.6777099999999996E-215</c:v>
                </c:pt>
                <c:pt idx="1524" formatCode="0.00E+00">
                  <c:v>8.0995599999999997E-215</c:v>
                </c:pt>
                <c:pt idx="1525" formatCode="0.00E+00">
                  <c:v>6.9518499999999999E-215</c:v>
                </c:pt>
                <c:pt idx="1526" formatCode="0.00E+00">
                  <c:v>2.2349500000000001E-215</c:v>
                </c:pt>
                <c:pt idx="1527" formatCode="0.00E+00">
                  <c:v>-6.1069700000000002E-215</c:v>
                </c:pt>
                <c:pt idx="1528" formatCode="0.00E+00">
                  <c:v>-1.6490899999999999E-214</c:v>
                </c:pt>
                <c:pt idx="1529" formatCode="0.00E+00">
                  <c:v>-2.4876699999999998E-214</c:v>
                </c:pt>
                <c:pt idx="1530" formatCode="0.00E+00">
                  <c:v>-2.54425E-214</c:v>
                </c:pt>
                <c:pt idx="1531" formatCode="0.00E+00">
                  <c:v>-1.34343E-214</c:v>
                </c:pt>
                <c:pt idx="1532" formatCode="0.00E+00">
                  <c:v>1.2302E-214</c:v>
                </c:pt>
                <c:pt idx="1533" formatCode="0.00E+00">
                  <c:v>4.85776E-214</c:v>
                </c:pt>
                <c:pt idx="1534" formatCode="0.00E+00">
                  <c:v>8.6637299999999992E-214</c:v>
                </c:pt>
                <c:pt idx="1535" formatCode="0.00E+00">
                  <c:v>1.1018900000000001E-213</c:v>
                </c:pt>
                <c:pt idx="1536" formatCode="0.00E+00">
                  <c:v>9.7488800000000006E-214</c:v>
                </c:pt>
                <c:pt idx="1537" formatCode="0.00E+00">
                  <c:v>2.9742799999999998E-214</c:v>
                </c:pt>
                <c:pt idx="1538" formatCode="0.00E+00">
                  <c:v>-9.7476399999999992E-214</c:v>
                </c:pt>
                <c:pt idx="1539" formatCode="0.00E+00">
                  <c:v>-2.62403E-213</c:v>
                </c:pt>
                <c:pt idx="1540" formatCode="0.00E+00">
                  <c:v>-4.09626E-213</c:v>
                </c:pt>
                <c:pt idx="1541" formatCode="0.00E+00">
                  <c:v>-4.5960500000000001E-213</c:v>
                </c:pt>
                <c:pt idx="1542" formatCode="0.00E+00">
                  <c:v>-3.3519599999999997E-213</c:v>
                </c:pt>
                <c:pt idx="1543" formatCode="0.00E+00">
                  <c:v>8.8763500000000004E-215</c:v>
                </c:pt>
                <c:pt idx="1544" formatCode="0.00E+00">
                  <c:v>5.4990599999999999E-213</c:v>
                </c:pt>
                <c:pt idx="1545" formatCode="0.00E+00">
                  <c:v>1.15594E-212</c:v>
                </c:pt>
                <c:pt idx="1546" formatCode="0.00E+00">
                  <c:v>1.59184E-212</c:v>
                </c:pt>
                <c:pt idx="1547" formatCode="0.00E+00">
                  <c:v>1.6063100000000001E-212</c:v>
                </c:pt>
                <c:pt idx="1548" formatCode="0.00E+00">
                  <c:v>1.0362E-212</c:v>
                </c:pt>
                <c:pt idx="1549" formatCode="0.00E+00">
                  <c:v>-1.2822899999999999E-213</c:v>
                </c:pt>
                <c:pt idx="1550" formatCode="0.00E+00">
                  <c:v>-1.68445E-212</c:v>
                </c:pt>
                <c:pt idx="1551" formatCode="0.00E+00">
                  <c:v>-3.1239500000000002E-212</c:v>
                </c:pt>
                <c:pt idx="1552" formatCode="0.00E+00">
                  <c:v>-3.5972600000000001E-212</c:v>
                </c:pt>
                <c:pt idx="1553" formatCode="0.00E+00">
                  <c:v>-2.15787E-212</c:v>
                </c:pt>
                <c:pt idx="1554" formatCode="0.00E+00">
                  <c:v>1.70897E-212</c:v>
                </c:pt>
                <c:pt idx="1555" formatCode="0.00E+00">
                  <c:v>7.6574500000000004E-212</c:v>
                </c:pt>
                <c:pt idx="1556" formatCode="0.00E+00">
                  <c:v>1.4411300000000001E-211</c:v>
                </c:pt>
                <c:pt idx="1557" formatCode="0.00E+00">
                  <c:v>1.9878899999999998E-211</c:v>
                </c:pt>
                <c:pt idx="1558" formatCode="0.00E+00">
                  <c:v>2.1471000000000001E-211</c:v>
                </c:pt>
                <c:pt idx="1559" formatCode="0.00E+00">
                  <c:v>1.6780400000000001E-211</c:v>
                </c:pt>
                <c:pt idx="1560" formatCode="0.00E+00">
                  <c:v>4.45385E-212</c:v>
                </c:pt>
                <c:pt idx="1561" formatCode="0.00E+00">
                  <c:v>-1.4091699999999999E-211</c:v>
                </c:pt>
                <c:pt idx="1562" formatCode="0.00E+00">
                  <c:v>-3.1424099999999998E-211</c:v>
                </c:pt>
                <c:pt idx="1563" formatCode="0.00E+00">
                  <c:v>-3.3165599999999999E-211</c:v>
                </c:pt>
                <c:pt idx="1564" formatCode="0.00E+00">
                  <c:v>-3.5230500000000001E-212</c:v>
                </c:pt>
                <c:pt idx="1565" formatCode="0.00E+00">
                  <c:v>6.6894199999999999E-211</c:v>
                </c:pt>
                <c:pt idx="1566" formatCode="0.00E+00">
                  <c:v>1.75628E-210</c:v>
                </c:pt>
                <c:pt idx="1567" formatCode="0.00E+00">
                  <c:v>3.0256799999999998E-210</c:v>
                </c:pt>
                <c:pt idx="1568" formatCode="0.00E+00">
                  <c:v>4.0614999999999997E-210</c:v>
                </c:pt>
                <c:pt idx="1569" formatCode="0.00E+00">
                  <c:v>4.3390699999999999E-210</c:v>
                </c:pt>
                <c:pt idx="1570" formatCode="0.00E+00">
                  <c:v>3.4658899999999998E-210</c:v>
                </c:pt>
                <c:pt idx="1571" formatCode="0.00E+00">
                  <c:v>1.3773E-210</c:v>
                </c:pt>
                <c:pt idx="1572" formatCode="0.00E+00">
                  <c:v>-1.58623E-210</c:v>
                </c:pt>
                <c:pt idx="1573" formatCode="0.00E+00">
                  <c:v>-4.6739199999999998E-210</c:v>
                </c:pt>
                <c:pt idx="1574" formatCode="0.00E+00">
                  <c:v>-6.8657699999999995E-210</c:v>
                </c:pt>
                <c:pt idx="1575" formatCode="0.00E+00">
                  <c:v>-7.1659600000000002E-210</c:v>
                </c:pt>
                <c:pt idx="1576" formatCode="0.00E+00">
                  <c:v>-4.8369400000000001E-210</c:v>
                </c:pt>
                <c:pt idx="1577" formatCode="0.00E+00">
                  <c:v>3.0475899999999999E-211</c:v>
                </c:pt>
                <c:pt idx="1578" formatCode="0.00E+00">
                  <c:v>7.1187299999999996E-210</c:v>
                </c:pt>
                <c:pt idx="1579" formatCode="0.00E+00">
                  <c:v>1.2392599999999999E-209</c:v>
                </c:pt>
                <c:pt idx="1580" formatCode="0.00E+00">
                  <c:v>1.17078E-209</c:v>
                </c:pt>
                <c:pt idx="1581" formatCode="0.00E+00">
                  <c:v>1.9117100000000001E-210</c:v>
                </c:pt>
                <c:pt idx="1582" formatCode="0.00E+00">
                  <c:v>-1.73592E-209</c:v>
                </c:pt>
                <c:pt idx="1583" formatCode="0.00E+00">
                  <c:v>-4.3782E-209</c:v>
                </c:pt>
                <c:pt idx="1584" formatCode="0.00E+00">
                  <c:v>-7.11095E-209</c:v>
                </c:pt>
                <c:pt idx="1585" formatCode="0.00E+00">
                  <c:v>-8.6731699999999997E-209</c:v>
                </c:pt>
                <c:pt idx="1586" formatCode="0.00E+00">
                  <c:v>-7.37555E-209</c:v>
                </c:pt>
                <c:pt idx="1587" formatCode="0.00E+00">
                  <c:v>-1.8822600000000001E-209</c:v>
                </c:pt>
                <c:pt idx="1588" formatCode="0.00E+00">
                  <c:v>7.9584300000000002E-209</c:v>
                </c:pt>
                <c:pt idx="1589" formatCode="0.00E+00">
                  <c:v>2.04726E-208</c:v>
                </c:pt>
                <c:pt idx="1590" formatCode="0.00E+00">
                  <c:v>3.1915099999999998E-208</c:v>
                </c:pt>
                <c:pt idx="1591" formatCode="0.00E+00">
                  <c:v>3.72423E-208</c:v>
                </c:pt>
                <c:pt idx="1592" formatCode="0.00E+00">
                  <c:v>3.1748000000000002E-208</c:v>
                </c:pt>
                <c:pt idx="1593" formatCode="0.00E+00">
                  <c:v>1.2796600000000001E-208</c:v>
                </c:pt>
                <c:pt idx="1594" formatCode="0.00E+00">
                  <c:v>-1.8204500000000001E-208</c:v>
                </c:pt>
                <c:pt idx="1595" formatCode="0.00E+00">
                  <c:v>-5.2635100000000002E-208</c:v>
                </c:pt>
                <c:pt idx="1596" formatCode="0.00E+00">
                  <c:v>-7.0820499999999998E-208</c:v>
                </c:pt>
                <c:pt idx="1597" formatCode="0.00E+00">
                  <c:v>-4.42348E-208</c:v>
                </c:pt>
                <c:pt idx="1598" formatCode="0.00E+00">
                  <c:v>4.9362799999999999E-208</c:v>
                </c:pt>
                <c:pt idx="1599" formatCode="0.00E+00">
                  <c:v>2.08937E-207</c:v>
                </c:pt>
                <c:pt idx="1600" formatCode="0.00E+00">
                  <c:v>4.0797299999999999E-207</c:v>
                </c:pt>
                <c:pt idx="1601" formatCode="0.00E+00">
                  <c:v>5.9717499999999997E-207</c:v>
                </c:pt>
                <c:pt idx="1602" formatCode="0.00E+00">
                  <c:v>7.08481E-207</c:v>
                </c:pt>
                <c:pt idx="1603" formatCode="0.00E+00">
                  <c:v>6.8451599999999995E-207</c:v>
                </c:pt>
                <c:pt idx="1604" formatCode="0.00E+00">
                  <c:v>5.1099099999999998E-207</c:v>
                </c:pt>
                <c:pt idx="1605" formatCode="0.00E+00">
                  <c:v>2.1276099999999999E-207</c:v>
                </c:pt>
                <c:pt idx="1606" formatCode="0.00E+00">
                  <c:v>-1.30655E-207</c:v>
                </c:pt>
                <c:pt idx="1607" formatCode="0.00E+00">
                  <c:v>-3.3714399999999999E-207</c:v>
                </c:pt>
                <c:pt idx="1608" formatCode="0.00E+00">
                  <c:v>-1.7808199999999999E-207</c:v>
                </c:pt>
                <c:pt idx="1609" formatCode="0.00E+00">
                  <c:v>4.8489199999999997E-207</c:v>
                </c:pt>
                <c:pt idx="1610" formatCode="0.00E+00">
                  <c:v>1.66614E-206</c:v>
                </c:pt>
                <c:pt idx="1611" formatCode="0.00E+00">
                  <c:v>3.23214E-206</c:v>
                </c:pt>
                <c:pt idx="1612" formatCode="0.00E+00">
                  <c:v>4.7043699999999998E-206</c:v>
                </c:pt>
                <c:pt idx="1613" formatCode="0.00E+00">
                  <c:v>5.0905399999999995E-206</c:v>
                </c:pt>
                <c:pt idx="1614" formatCode="0.00E+00">
                  <c:v>3.1010499999999998E-206</c:v>
                </c:pt>
                <c:pt idx="1615" formatCode="0.00E+00">
                  <c:v>-2.1856799999999999E-206</c:v>
                </c:pt>
                <c:pt idx="1616" formatCode="0.00E+00">
                  <c:v>-1.0601100000000001E-205</c:v>
                </c:pt>
                <c:pt idx="1617" formatCode="0.00E+00">
                  <c:v>-2.0463599999999998E-205</c:v>
                </c:pt>
                <c:pt idx="1618" formatCode="0.00E+00">
                  <c:v>-2.8201899999999999E-205</c:v>
                </c:pt>
                <c:pt idx="1619" formatCode="0.00E+00">
                  <c:v>-2.8619599999999999E-205</c:v>
                </c:pt>
                <c:pt idx="1620" formatCode="0.00E+00">
                  <c:v>-1.7115799999999999E-205</c:v>
                </c:pt>
                <c:pt idx="1621" formatCode="0.00E+00">
                  <c:v>7.6224700000000005E-206</c:v>
                </c:pt>
                <c:pt idx="1622" formatCode="0.00E+00">
                  <c:v>4.2373E-205</c:v>
                </c:pt>
                <c:pt idx="1623" formatCode="0.00E+00">
                  <c:v>7.7380299999999997E-205</c:v>
                </c:pt>
                <c:pt idx="1624" formatCode="0.00E+00">
                  <c:v>9.5452599999999999E-205</c:v>
                </c:pt>
                <c:pt idx="1625" formatCode="0.00E+00">
                  <c:v>7.7858999999999998E-205</c:v>
                </c:pt>
                <c:pt idx="1626" formatCode="0.00E+00">
                  <c:v>1.1225600000000001E-205</c:v>
                </c:pt>
                <c:pt idx="1627" formatCode="0.00E+00">
                  <c:v>-1.07996E-204</c:v>
                </c:pt>
                <c:pt idx="1628" formatCode="0.00E+00">
                  <c:v>-2.5881100000000001E-204</c:v>
                </c:pt>
                <c:pt idx="1629" formatCode="0.00E+00">
                  <c:v>-3.8043000000000001E-204</c:v>
                </c:pt>
                <c:pt idx="1630" formatCode="0.00E+00">
                  <c:v>-3.9165700000000002E-204</c:v>
                </c:pt>
                <c:pt idx="1631" formatCode="0.00E+00">
                  <c:v>-2.30728E-204</c:v>
                </c:pt>
                <c:pt idx="1632" formatCode="0.00E+00">
                  <c:v>1.2735199999999999E-204</c:v>
                </c:pt>
                <c:pt idx="1633" formatCode="0.00E+00">
                  <c:v>6.5190400000000006E-204</c:v>
                </c:pt>
                <c:pt idx="1634" formatCode="0.00E+00">
                  <c:v>1.2151400000000001E-203</c:v>
                </c:pt>
                <c:pt idx="1635" formatCode="0.00E+00">
                  <c:v>1.6121199999999999E-203</c:v>
                </c:pt>
                <c:pt idx="1636" formatCode="0.00E+00">
                  <c:v>1.66627E-203</c:v>
                </c:pt>
                <c:pt idx="1637" formatCode="0.00E+00">
                  <c:v>1.27293E-203</c:v>
                </c:pt>
                <c:pt idx="1638" formatCode="0.00E+00">
                  <c:v>3.7638800000000001E-204</c:v>
                </c:pt>
                <c:pt idx="1639" formatCode="0.00E+00">
                  <c:v>-8.7764399999999999E-204</c:v>
                </c:pt>
                <c:pt idx="1640" formatCode="0.00E+00">
                  <c:v>-1.8426499999999999E-203</c:v>
                </c:pt>
                <c:pt idx="1641" formatCode="0.00E+00">
                  <c:v>-1.4311899999999999E-203</c:v>
                </c:pt>
                <c:pt idx="1642" formatCode="0.00E+00">
                  <c:v>1.34246E-203</c:v>
                </c:pt>
                <c:pt idx="1643" formatCode="0.00E+00">
                  <c:v>6.92823E-203</c:v>
                </c:pt>
                <c:pt idx="1644" formatCode="0.00E+00">
                  <c:v>1.49776E-202</c:v>
                </c:pt>
                <c:pt idx="1645" formatCode="0.00E+00">
                  <c:v>2.3789999999999999E-202</c:v>
                </c:pt>
                <c:pt idx="1646" formatCode="0.00E+00">
                  <c:v>3.0257799999999998E-202</c:v>
                </c:pt>
                <c:pt idx="1647" formatCode="0.00E+00">
                  <c:v>3.1200299999999998E-202</c:v>
                </c:pt>
                <c:pt idx="1648" formatCode="0.00E+00">
                  <c:v>2.44996E-202</c:v>
                </c:pt>
                <c:pt idx="1649" formatCode="0.00E+00">
                  <c:v>9.2818099999999999E-203</c:v>
                </c:pt>
                <c:pt idx="1650" formatCode="0.00E+00">
                  <c:v>-1.2286300000000001E-202</c:v>
                </c:pt>
                <c:pt idx="1651" formatCode="0.00E+00">
                  <c:v>-3.1651900000000001E-202</c:v>
                </c:pt>
                <c:pt idx="1652" formatCode="0.00E+00">
                  <c:v>-3.3645399999999999E-202</c:v>
                </c:pt>
                <c:pt idx="1653" formatCode="0.00E+00">
                  <c:v>-8.5459900000000001E-204</c:v>
                </c:pt>
                <c:pt idx="1654" formatCode="0.00E+00">
                  <c:v>7.9245000000000003E-202</c:v>
                </c:pt>
                <c:pt idx="1655" formatCode="0.00E+00">
                  <c:v>2.04306E-201</c:v>
                </c:pt>
                <c:pt idx="1656" formatCode="0.00E+00">
                  <c:v>3.4803300000000001E-201</c:v>
                </c:pt>
                <c:pt idx="1657" formatCode="0.00E+00">
                  <c:v>4.6017000000000002E-201</c:v>
                </c:pt>
                <c:pt idx="1658" formatCode="0.00E+00">
                  <c:v>4.76012E-201</c:v>
                </c:pt>
                <c:pt idx="1659" formatCode="0.00E+00">
                  <c:v>3.3249300000000002E-201</c:v>
                </c:pt>
                <c:pt idx="1660" formatCode="0.00E+00">
                  <c:v>-1.98877E-203</c:v>
                </c:pt>
                <c:pt idx="1661" formatCode="0.00E+00">
                  <c:v>-4.8346599999999997E-201</c:v>
                </c:pt>
                <c:pt idx="1662" formatCode="0.00E+00">
                  <c:v>-9.5570000000000006E-201</c:v>
                </c:pt>
                <c:pt idx="1663" formatCode="0.00E+00">
                  <c:v>-1.16211E-200</c:v>
                </c:pt>
                <c:pt idx="1664" formatCode="0.00E+00">
                  <c:v>-8.2652200000000001E-201</c:v>
                </c:pt>
                <c:pt idx="1665" formatCode="0.00E+00">
                  <c:v>2.4037199999999998E-201</c:v>
                </c:pt>
                <c:pt idx="1666" formatCode="0.00E+00">
                  <c:v>2.0298399999999999E-200</c:v>
                </c:pt>
                <c:pt idx="1667" formatCode="0.00E+00">
                  <c:v>4.1768400000000002E-200</c:v>
                </c:pt>
                <c:pt idx="1668" formatCode="0.00E+00">
                  <c:v>5.8722500000000003E-200</c:v>
                </c:pt>
                <c:pt idx="1669" formatCode="0.00E+00">
                  <c:v>6.0928599999999994E-200</c:v>
                </c:pt>
                <c:pt idx="1670" formatCode="0.00E+00">
                  <c:v>3.97898E-200</c:v>
                </c:pt>
                <c:pt idx="1671" formatCode="0.00E+00">
                  <c:v>-9.3071699999999994E-201</c:v>
                </c:pt>
                <c:pt idx="1672" formatCode="0.00E+00">
                  <c:v>-8.2108299999999999E-200</c:v>
                </c:pt>
                <c:pt idx="1673" formatCode="0.00E+00">
                  <c:v>-1.56027E-199</c:v>
                </c:pt>
                <c:pt idx="1674" formatCode="0.00E+00">
                  <c:v>-1.87796E-199</c:v>
                </c:pt>
                <c:pt idx="1675" formatCode="0.00E+00">
                  <c:v>-1.2745699999999999E-199</c:v>
                </c:pt>
                <c:pt idx="1676" formatCode="0.00E+00">
                  <c:v>5.9135400000000004E-200</c:v>
                </c:pt>
                <c:pt idx="1677" formatCode="0.00E+00">
                  <c:v>3.6900800000000001E-199</c:v>
                </c:pt>
                <c:pt idx="1678" formatCode="0.00E+00">
                  <c:v>7.4561199999999996E-199</c:v>
                </c:pt>
                <c:pt idx="1679" formatCode="0.00E+00">
                  <c:v>1.07053E-198</c:v>
                </c:pt>
                <c:pt idx="1680" formatCode="0.00E+00">
                  <c:v>1.17971E-198</c:v>
                </c:pt>
                <c:pt idx="1681" formatCode="0.00E+00">
                  <c:v>9.2310199999999996E-199</c:v>
                </c:pt>
                <c:pt idx="1682" formatCode="0.00E+00">
                  <c:v>2.4044800000000002E-199</c:v>
                </c:pt>
                <c:pt idx="1683" formatCode="0.00E+00">
                  <c:v>-7.8781699999999996E-199</c:v>
                </c:pt>
                <c:pt idx="1684" formatCode="0.00E+00">
                  <c:v>-1.8744200000000001E-198</c:v>
                </c:pt>
                <c:pt idx="1685" formatCode="0.00E+00">
                  <c:v>-2.4704900000000002E-198</c:v>
                </c:pt>
                <c:pt idx="1686" formatCode="0.00E+00">
                  <c:v>-1.9402899999999999E-198</c:v>
                </c:pt>
                <c:pt idx="1687" formatCode="0.00E+00">
                  <c:v>6.4421700000000003E-200</c:v>
                </c:pt>
                <c:pt idx="1688" formatCode="0.00E+00">
                  <c:v>3.4180099999999999E-198</c:v>
                </c:pt>
                <c:pt idx="1689" formatCode="0.00E+00">
                  <c:v>7.5294699999999996E-198</c:v>
                </c:pt>
                <c:pt idx="1690" formatCode="0.00E+00">
                  <c:v>1.11641E-197</c:v>
                </c:pt>
                <c:pt idx="1691" formatCode="0.00E+00">
                  <c:v>1.23201E-197</c:v>
                </c:pt>
                <c:pt idx="1692" formatCode="0.00E+00">
                  <c:v>8.8059199999999997E-198</c:v>
                </c:pt>
                <c:pt idx="1693" formatCode="0.00E+00">
                  <c:v>-6.4202800000000003E-199</c:v>
                </c:pt>
                <c:pt idx="1694" formatCode="0.00E+00">
                  <c:v>-1.5313199999999999E-197</c:v>
                </c:pt>
                <c:pt idx="1695" formatCode="0.00E+00">
                  <c:v>-3.1572E-197</c:v>
                </c:pt>
                <c:pt idx="1696" formatCode="0.00E+00">
                  <c:v>-4.2305900000000002E-197</c:v>
                </c:pt>
                <c:pt idx="1697" formatCode="0.00E+00">
                  <c:v>-3.8223299999999999E-197</c:v>
                </c:pt>
                <c:pt idx="1698" formatCode="0.00E+00">
                  <c:v>-1.15945E-197</c:v>
                </c:pt>
                <c:pt idx="1699" formatCode="0.00E+00">
                  <c:v>3.9186600000000001E-197</c:v>
                </c:pt>
                <c:pt idx="1700" formatCode="0.00E+00">
                  <c:v>1.06049E-196</c:v>
                </c:pt>
                <c:pt idx="1701" formatCode="0.00E+00">
                  <c:v>1.69824E-196</c:v>
                </c:pt>
                <c:pt idx="1702" formatCode="0.00E+00">
                  <c:v>2.0289099999999999E-196</c:v>
                </c:pt>
                <c:pt idx="1703" formatCode="0.00E+00">
                  <c:v>1.7485E-196</c:v>
                </c:pt>
                <c:pt idx="1704" formatCode="0.00E+00">
                  <c:v>6.0177799999999995E-197</c:v>
                </c:pt>
                <c:pt idx="1705" formatCode="0.00E+00">
                  <c:v>-1.4331100000000001E-196</c:v>
                </c:pt>
                <c:pt idx="1706" formatCode="0.00E+00">
                  <c:v>-3.8557700000000001E-196</c:v>
                </c:pt>
                <c:pt idx="1707" formatCode="0.00E+00">
                  <c:v>-5.5730700000000002E-196</c:v>
                </c:pt>
                <c:pt idx="1708" formatCode="0.00E+00">
                  <c:v>-5.2675300000000002E-196</c:v>
                </c:pt>
                <c:pt idx="1709" formatCode="0.00E+00">
                  <c:v>-1.93267E-196</c:v>
                </c:pt>
                <c:pt idx="1710" formatCode="0.00E+00">
                  <c:v>4.6658600000000002E-196</c:v>
                </c:pt>
                <c:pt idx="1711" formatCode="0.00E+00">
                  <c:v>1.35837E-195</c:v>
                </c:pt>
                <c:pt idx="1712" formatCode="0.00E+00">
                  <c:v>2.22688E-195</c:v>
                </c:pt>
                <c:pt idx="1713" formatCode="0.00E+00">
                  <c:v>2.6241899999999999E-195</c:v>
                </c:pt>
                <c:pt idx="1714" formatCode="0.00E+00">
                  <c:v>1.98325E-195</c:v>
                </c:pt>
                <c:pt idx="1715" formatCode="0.00E+00">
                  <c:v>-1.3040299999999999E-196</c:v>
                </c:pt>
                <c:pt idx="1716" formatCode="0.00E+00">
                  <c:v>-3.6919400000000004E-195</c:v>
                </c:pt>
                <c:pt idx="1717" formatCode="0.00E+00">
                  <c:v>-7.9586100000000006E-195</c:v>
                </c:pt>
                <c:pt idx="1718" formatCode="0.00E+00">
                  <c:v>-1.13934E-194</c:v>
                </c:pt>
                <c:pt idx="1719" formatCode="0.00E+00">
                  <c:v>-1.1914899999999999E-194</c:v>
                </c:pt>
                <c:pt idx="1720" formatCode="0.00E+00">
                  <c:v>-7.4460299999999993E-195</c:v>
                </c:pt>
                <c:pt idx="1721" formatCode="0.00E+00">
                  <c:v>3.18972E-195</c:v>
                </c:pt>
                <c:pt idx="1722" formatCode="0.00E+00">
                  <c:v>1.8888799999999999E-194</c:v>
                </c:pt>
                <c:pt idx="1723" formatCode="0.00E+00">
                  <c:v>3.51705E-194</c:v>
                </c:pt>
                <c:pt idx="1724" formatCode="0.00E+00">
                  <c:v>4.4795200000000002E-194</c:v>
                </c:pt>
                <c:pt idx="1725" formatCode="0.00E+00">
                  <c:v>4.0306599999999999E-194</c:v>
                </c:pt>
                <c:pt idx="1726" formatCode="0.00E+00">
                  <c:v>1.7182399999999999E-194</c:v>
                </c:pt>
                <c:pt idx="1727" formatCode="0.00E+00">
                  <c:v>-2.3734600000000001E-194</c:v>
                </c:pt>
                <c:pt idx="1728" formatCode="0.00E+00">
                  <c:v>-7.4211599999999998E-194</c:v>
                </c:pt>
                <c:pt idx="1729" formatCode="0.00E+00">
                  <c:v>-1.1607999999999999E-193</c:v>
                </c:pt>
                <c:pt idx="1730" formatCode="0.00E+00">
                  <c:v>-1.22498E-193</c:v>
                </c:pt>
                <c:pt idx="1731" formatCode="0.00E+00">
                  <c:v>-6.7561999999999998E-194</c:v>
                </c:pt>
                <c:pt idx="1732" formatCode="0.00E+00">
                  <c:v>6.0904699999999998E-194</c:v>
                </c:pt>
                <c:pt idx="1733" formatCode="0.00E+00">
                  <c:v>2.5035000000000002E-193</c:v>
                </c:pt>
                <c:pt idx="1734" formatCode="0.00E+00">
                  <c:v>4.5110199999999996E-193</c:v>
                </c:pt>
                <c:pt idx="1735" formatCode="0.00E+00">
                  <c:v>5.6588699999999999E-193</c:v>
                </c:pt>
                <c:pt idx="1736" formatCode="0.00E+00">
                  <c:v>4.6178399999999996E-193</c:v>
                </c:pt>
                <c:pt idx="1737" formatCode="0.00E+00">
                  <c:v>2.8162900000000003E-194</c:v>
                </c:pt>
                <c:pt idx="1738" formatCode="0.00E+00">
                  <c:v>-7.41653E-193</c:v>
                </c:pt>
                <c:pt idx="1739" formatCode="0.00E+00">
                  <c:v>-1.70951E-192</c:v>
                </c:pt>
                <c:pt idx="1740" formatCode="0.00E+00">
                  <c:v>-2.5956099999999998E-192</c:v>
                </c:pt>
                <c:pt idx="1741" formatCode="0.00E+00">
                  <c:v>-3.0128499999999998E-192</c:v>
                </c:pt>
                <c:pt idx="1742" formatCode="0.00E+00">
                  <c:v>-2.58857E-192</c:v>
                </c:pt>
                <c:pt idx="1743" formatCode="0.00E+00">
                  <c:v>-1.1335899999999999E-192</c:v>
                </c:pt>
                <c:pt idx="1744" formatCode="0.00E+00">
                  <c:v>1.22901E-192</c:v>
                </c:pt>
                <c:pt idx="1745" formatCode="0.00E+00">
                  <c:v>3.8562899999999998E-192</c:v>
                </c:pt>
                <c:pt idx="1746" formatCode="0.00E+00">
                  <c:v>5.4007299999999999E-192</c:v>
                </c:pt>
                <c:pt idx="1747" formatCode="0.00E+00">
                  <c:v>4.1542900000000001E-192</c:v>
                </c:pt>
                <c:pt idx="1748" formatCode="0.00E+00">
                  <c:v>-1.1491199999999999E-192</c:v>
                </c:pt>
                <c:pt idx="1749" formatCode="0.00E+00">
                  <c:v>-1.0658E-191</c:v>
                </c:pt>
                <c:pt idx="1750" formatCode="0.00E+00">
                  <c:v>-2.2927900000000001E-191</c:v>
                </c:pt>
                <c:pt idx="1751" formatCode="0.00E+00">
                  <c:v>-3.4566500000000002E-191</c:v>
                </c:pt>
                <c:pt idx="1752" formatCode="0.00E+00">
                  <c:v>-4.0463500000000002E-191</c:v>
                </c:pt>
                <c:pt idx="1753" formatCode="0.00E+00">
                  <c:v>-3.5101199999999999E-191</c:v>
                </c:pt>
                <c:pt idx="1754" formatCode="0.00E+00">
                  <c:v>-1.4840499999999999E-191</c:v>
                </c:pt>
                <c:pt idx="1755" formatCode="0.00E+00">
                  <c:v>1.9359200000000001E-191</c:v>
                </c:pt>
                <c:pt idx="1756" formatCode="0.00E+00">
                  <c:v>5.9271499999999995E-191</c:v>
                </c:pt>
                <c:pt idx="1757" formatCode="0.00E+00">
                  <c:v>8.8683300000000003E-191</c:v>
                </c:pt>
                <c:pt idx="1758" formatCode="0.00E+00">
                  <c:v>8.8020599999999996E-191</c:v>
                </c:pt>
                <c:pt idx="1759" formatCode="0.00E+00">
                  <c:v>4.2474599999999997E-191</c:v>
                </c:pt>
                <c:pt idx="1760" formatCode="0.00E+00">
                  <c:v>-5.1683500000000001E-191</c:v>
                </c:pt>
                <c:pt idx="1761" formatCode="0.00E+00">
                  <c:v>-1.8113199999999999E-190</c:v>
                </c:pt>
                <c:pt idx="1762" formatCode="0.00E+00">
                  <c:v>-3.0849800000000002E-190</c:v>
                </c:pt>
                <c:pt idx="1763" formatCode="0.00E+00">
                  <c:v>-3.73139E-190</c:v>
                </c:pt>
                <c:pt idx="1764" formatCode="0.00E+00">
                  <c:v>-3.05133E-190</c:v>
                </c:pt>
                <c:pt idx="1765" formatCode="0.00E+00">
                  <c:v>-5.0542000000000001E-191</c:v>
                </c:pt>
                <c:pt idx="1766" formatCode="0.00E+00">
                  <c:v>3.9112999999999998E-190</c:v>
                </c:pt>
                <c:pt idx="1767" formatCode="0.00E+00">
                  <c:v>9.2579899999999997E-190</c:v>
                </c:pt>
                <c:pt idx="1768" formatCode="0.00E+00">
                  <c:v>1.3532899999999999E-189</c:v>
                </c:pt>
                <c:pt idx="1769" formatCode="0.00E+00">
                  <c:v>1.42782E-189</c:v>
                </c:pt>
                <c:pt idx="1770" formatCode="0.00E+00">
                  <c:v>9.692610000000001E-190</c:v>
                </c:pt>
                <c:pt idx="1771" formatCode="0.00E+00">
                  <c:v>-6.0734200000000003E-191</c:v>
                </c:pt>
                <c:pt idx="1772" formatCode="0.00E+00">
                  <c:v>-1.52006E-189</c:v>
                </c:pt>
                <c:pt idx="1773" formatCode="0.00E+00">
                  <c:v>-3.0065499999999998E-189</c:v>
                </c:pt>
                <c:pt idx="1774" formatCode="0.00E+00">
                  <c:v>-3.8290099999999999E-189</c:v>
                </c:pt>
                <c:pt idx="1775" formatCode="0.00E+00">
                  <c:v>-3.1896200000000001E-189</c:v>
                </c:pt>
                <c:pt idx="1776" formatCode="0.00E+00">
                  <c:v>-4.8001300000000001E-190</c:v>
                </c:pt>
                <c:pt idx="1777" formatCode="0.00E+00">
                  <c:v>4.3968799999999998E-189</c:v>
                </c:pt>
                <c:pt idx="1778" formatCode="0.00E+00">
                  <c:v>1.0519400000000001E-188</c:v>
                </c:pt>
                <c:pt idx="1779" formatCode="0.00E+00">
                  <c:v>1.5410399999999999E-188</c:v>
                </c:pt>
                <c:pt idx="1780" formatCode="0.00E+00">
                  <c:v>1.5385500000000001E-188</c:v>
                </c:pt>
                <c:pt idx="1781" formatCode="0.00E+00">
                  <c:v>7.187E-189</c:v>
                </c:pt>
                <c:pt idx="1782" formatCode="0.00E+00">
                  <c:v>-1.03256E-188</c:v>
                </c:pt>
                <c:pt idx="1783" formatCode="0.00E+00">
                  <c:v>-3.5261000000000002E-188</c:v>
                </c:pt>
                <c:pt idx="1784" formatCode="0.00E+00">
                  <c:v>-6.1562099999999999E-188</c:v>
                </c:pt>
                <c:pt idx="1785" formatCode="0.00E+00">
                  <c:v>-7.8395200000000002E-188</c:v>
                </c:pt>
                <c:pt idx="1786" formatCode="0.00E+00">
                  <c:v>-7.2773400000000004E-188</c:v>
                </c:pt>
                <c:pt idx="1787" formatCode="0.00E+00">
                  <c:v>-3.4336400000000002E-188</c:v>
                </c:pt>
                <c:pt idx="1788" formatCode="0.00E+00">
                  <c:v>3.94354E-188</c:v>
                </c:pt>
                <c:pt idx="1789" formatCode="0.00E+00">
                  <c:v>1.3592199999999999E-187</c:v>
                </c:pt>
                <c:pt idx="1790" formatCode="0.00E+00">
                  <c:v>2.2148299999999999E-187</c:v>
                </c:pt>
                <c:pt idx="1791" formatCode="0.00E+00">
                  <c:v>2.4579300000000002E-187</c:v>
                </c:pt>
                <c:pt idx="1792" formatCode="0.00E+00">
                  <c:v>1.56652E-187</c:v>
                </c:pt>
                <c:pt idx="1793" formatCode="0.00E+00">
                  <c:v>-7.8479900000000004E-188</c:v>
                </c:pt>
                <c:pt idx="1794" formatCode="0.00E+00">
                  <c:v>-4.4403499999999999E-187</c:v>
                </c:pt>
                <c:pt idx="1795" formatCode="0.00E+00">
                  <c:v>-8.5257900000000003E-187</c:v>
                </c:pt>
                <c:pt idx="1796" formatCode="0.00E+00">
                  <c:v>-1.1519500000000001E-186</c:v>
                </c:pt>
                <c:pt idx="1797" formatCode="0.00E+00">
                  <c:v>-1.17044E-186</c:v>
                </c:pt>
                <c:pt idx="1798" formatCode="0.00E+00">
                  <c:v>-7.70876E-187</c:v>
                </c:pt>
                <c:pt idx="1799" formatCode="0.00E+00">
                  <c:v>9.3880000000000001E-188</c:v>
                </c:pt>
                <c:pt idx="1800" formatCode="0.00E+00">
                  <c:v>1.2884300000000001E-186</c:v>
                </c:pt>
                <c:pt idx="1801" formatCode="0.00E+00">
                  <c:v>2.4010299999999998E-186</c:v>
                </c:pt>
                <c:pt idx="1802" formatCode="0.00E+00">
                  <c:v>2.8138799999999998E-186</c:v>
                </c:pt>
                <c:pt idx="1803" formatCode="0.00E+00">
                  <c:v>1.9651600000000002E-186</c:v>
                </c:pt>
                <c:pt idx="1804" formatCode="0.00E+00">
                  <c:v>-4.2200699999999998E-187</c:v>
                </c:pt>
                <c:pt idx="1805" formatCode="0.00E+00">
                  <c:v>-4.1982000000000002E-186</c:v>
                </c:pt>
                <c:pt idx="1806" formatCode="0.00E+00">
                  <c:v>-8.5186799999999996E-186</c:v>
                </c:pt>
                <c:pt idx="1807" formatCode="0.00E+00">
                  <c:v>-1.1561300000000001E-185</c:v>
                </c:pt>
                <c:pt idx="1808" formatCode="0.00E+00">
                  <c:v>-1.0805099999999999E-185</c:v>
                </c:pt>
                <c:pt idx="1809" formatCode="0.00E+00">
                  <c:v>-3.9927099999999996E-186</c:v>
                </c:pt>
                <c:pt idx="1810" formatCode="0.00E+00">
                  <c:v>9.6758800000000003E-186</c:v>
                </c:pt>
                <c:pt idx="1811" formatCode="0.00E+00">
                  <c:v>2.8370799999999999E-185</c:v>
                </c:pt>
                <c:pt idx="1812" formatCode="0.00E+00">
                  <c:v>4.7134599999999999E-185</c:v>
                </c:pt>
                <c:pt idx="1813" formatCode="0.00E+00">
                  <c:v>5.9535699999999999E-185</c:v>
                </c:pt>
                <c:pt idx="1814" formatCode="0.00E+00">
                  <c:v>6.0756500000000001E-185</c:v>
                </c:pt>
                <c:pt idx="1815" formatCode="0.00E+00">
                  <c:v>4.8877599999999998E-185</c:v>
                </c:pt>
                <c:pt idx="1816" formatCode="0.00E+00">
                  <c:v>2.4653799999999999E-185</c:v>
                </c:pt>
                <c:pt idx="1817" formatCode="0.00E+00">
                  <c:v>-5.5876800000000002E-186</c:v>
                </c:pt>
                <c:pt idx="1818" formatCode="0.00E+00">
                  <c:v>-2.4304400000000001E-185</c:v>
                </c:pt>
                <c:pt idx="1819" formatCode="0.00E+00">
                  <c:v>-4.2568000000000001E-186</c:v>
                </c:pt>
                <c:pt idx="1820" formatCode="0.00E+00">
                  <c:v>7.9236899999999998E-185</c:v>
                </c:pt>
                <c:pt idx="1821" formatCode="0.00E+00">
                  <c:v>2.3629999999999999E-184</c:v>
                </c:pt>
                <c:pt idx="1822" formatCode="0.00E+00">
                  <c:v>4.5238500000000003E-184</c:v>
                </c:pt>
                <c:pt idx="1823" formatCode="0.00E+00">
                  <c:v>6.6874199999999998E-184</c:v>
                </c:pt>
                <c:pt idx="1824" formatCode="0.00E+00">
                  <c:v>7.7324100000000005E-184</c:v>
                </c:pt>
                <c:pt idx="1825" formatCode="0.00E+00">
                  <c:v>6.39208E-184</c:v>
                </c:pt>
                <c:pt idx="1826" formatCode="0.00E+00">
                  <c:v>1.91037E-184</c:v>
                </c:pt>
                <c:pt idx="1827" formatCode="0.00E+00">
                  <c:v>-5.5385499999999999E-184</c:v>
                </c:pt>
                <c:pt idx="1828" formatCode="0.00E+00">
                  <c:v>-1.4576900000000001E-183</c:v>
                </c:pt>
                <c:pt idx="1829" formatCode="0.00E+00">
                  <c:v>-2.2403600000000001E-183</c:v>
                </c:pt>
                <c:pt idx="1830" formatCode="0.00E+00">
                  <c:v>-2.55094E-183</c:v>
                </c:pt>
                <c:pt idx="1831" formatCode="0.00E+00">
                  <c:v>-2.1414299999999998E-183</c:v>
                </c:pt>
                <c:pt idx="1832" formatCode="0.00E+00">
                  <c:v>-9.6201999999999991E-184</c:v>
                </c:pt>
                <c:pt idx="1833" formatCode="0.00E+00">
                  <c:v>8.3111399999999996E-184</c:v>
                </c:pt>
                <c:pt idx="1834" formatCode="0.00E+00">
                  <c:v>2.7165400000000002E-183</c:v>
                </c:pt>
                <c:pt idx="1835" formatCode="0.00E+00">
                  <c:v>3.5954500000000002E-183</c:v>
                </c:pt>
                <c:pt idx="1836" formatCode="0.00E+00">
                  <c:v>2.0155299999999998E-183</c:v>
                </c:pt>
                <c:pt idx="1837" formatCode="0.00E+00">
                  <c:v>-3.0534500000000001E-183</c:v>
                </c:pt>
                <c:pt idx="1838" formatCode="0.00E+00">
                  <c:v>-1.1452999999999999E-182</c:v>
                </c:pt>
                <c:pt idx="1839" formatCode="0.00E+00">
                  <c:v>-2.1702699999999999E-182</c:v>
                </c:pt>
                <c:pt idx="1840" formatCode="0.00E+00">
                  <c:v>-3.1094799999999997E-182</c:v>
                </c:pt>
                <c:pt idx="1841" formatCode="0.00E+00">
                  <c:v>-3.5376499999999999E-182</c:v>
                </c:pt>
                <c:pt idx="1842" formatCode="0.00E+00">
                  <c:v>-2.9512299999999999E-182</c:v>
                </c:pt>
                <c:pt idx="1843" formatCode="0.00E+00">
                  <c:v>-1.07339E-182</c:v>
                </c:pt>
                <c:pt idx="1844" formatCode="0.00E+00">
                  <c:v>1.88219E-182</c:v>
                </c:pt>
                <c:pt idx="1845" formatCode="0.00E+00">
                  <c:v>5.1620800000000002E-182</c:v>
                </c:pt>
                <c:pt idx="1846" formatCode="0.00E+00">
                  <c:v>7.44276E-182</c:v>
                </c:pt>
                <c:pt idx="1847" formatCode="0.00E+00">
                  <c:v>6.9193200000000006E-182</c:v>
                </c:pt>
                <c:pt idx="1848" formatCode="0.00E+00">
                  <c:v>1.8412899999999999E-182</c:v>
                </c:pt>
                <c:pt idx="1849" formatCode="0.00E+00">
                  <c:v>-8.5033799999999996E-182</c:v>
                </c:pt>
                <c:pt idx="1850" formatCode="0.00E+00">
                  <c:v>-2.2578999999999999E-181</c:v>
                </c:pt>
                <c:pt idx="1851" formatCode="0.00E+00">
                  <c:v>-3.58944E-181</c:v>
                </c:pt>
                <c:pt idx="1852" formatCode="0.00E+00">
                  <c:v>-4.20296E-181</c:v>
                </c:pt>
                <c:pt idx="1853" formatCode="0.00E+00">
                  <c:v>-3.5050399999999998E-181</c:v>
                </c:pt>
                <c:pt idx="1854" formatCode="0.00E+00">
                  <c:v>-1.1634499999999999E-181</c:v>
                </c:pt>
                <c:pt idx="1855" formatCode="0.00E+00">
                  <c:v>2.6865499999999998E-181</c:v>
                </c:pt>
                <c:pt idx="1856" formatCode="0.00E+00">
                  <c:v>7.1465199999999999E-181</c:v>
                </c:pt>
                <c:pt idx="1857" formatCode="0.00E+00">
                  <c:v>1.0337000000000001E-180</c:v>
                </c:pt>
                <c:pt idx="1858" formatCode="0.00E+00">
                  <c:v>9.5936399999999996E-181</c:v>
                </c:pt>
                <c:pt idx="1859" formatCode="0.00E+00">
                  <c:v>2.3366700000000001E-181</c:v>
                </c:pt>
                <c:pt idx="1860" formatCode="0.00E+00">
                  <c:v>-1.2371200000000001E-180</c:v>
                </c:pt>
                <c:pt idx="1861" formatCode="0.00E+00">
                  <c:v>-3.2424799999999999E-180</c:v>
                </c:pt>
                <c:pt idx="1862" formatCode="0.00E+00">
                  <c:v>-5.2355100000000001E-180</c:v>
                </c:pt>
                <c:pt idx="1863" formatCode="0.00E+00">
                  <c:v>-6.3962599999999996E-180</c:v>
                </c:pt>
                <c:pt idx="1864" formatCode="0.00E+00">
                  <c:v>-5.8744700000000003E-180</c:v>
                </c:pt>
                <c:pt idx="1865" formatCode="0.00E+00">
                  <c:v>-3.2688E-180</c:v>
                </c:pt>
                <c:pt idx="1866" formatCode="0.00E+00">
                  <c:v>1.06664E-180</c:v>
                </c:pt>
                <c:pt idx="1867" formatCode="0.00E+00">
                  <c:v>6.1355699999999997E-180</c:v>
                </c:pt>
                <c:pt idx="1868" formatCode="0.00E+00">
                  <c:v>1.0259E-179</c:v>
                </c:pt>
                <c:pt idx="1869" formatCode="0.00E+00">
                  <c:v>1.0950799999999999E-179</c:v>
                </c:pt>
                <c:pt idx="1870" formatCode="0.00E+00">
                  <c:v>5.77319E-180</c:v>
                </c:pt>
                <c:pt idx="1871" formatCode="0.00E+00">
                  <c:v>-6.2061299999999996E-180</c:v>
                </c:pt>
                <c:pt idx="1872" formatCode="0.00E+00">
                  <c:v>-2.3452700000000001E-179</c:v>
                </c:pt>
                <c:pt idx="1873" formatCode="0.00E+00">
                  <c:v>-4.1110900000000002E-179</c:v>
                </c:pt>
                <c:pt idx="1874" formatCode="0.00E+00">
                  <c:v>-5.1623899999999999E-179</c:v>
                </c:pt>
                <c:pt idx="1875" formatCode="0.00E+00">
                  <c:v>-4.8282500000000003E-179</c:v>
                </c:pt>
                <c:pt idx="1876" formatCode="0.00E+00">
                  <c:v>-2.7242799999999999E-179</c:v>
                </c:pt>
                <c:pt idx="1877" formatCode="0.00E+00">
                  <c:v>1.2609600000000001E-179</c:v>
                </c:pt>
                <c:pt idx="1878" formatCode="0.00E+00">
                  <c:v>6.4050299999999997E-179</c:v>
                </c:pt>
                <c:pt idx="1879" formatCode="0.00E+00">
                  <c:v>1.04851E-178</c:v>
                </c:pt>
                <c:pt idx="1880" formatCode="0.00E+00">
                  <c:v>1.0610499999999999E-178</c:v>
                </c:pt>
                <c:pt idx="1881" formatCode="0.00E+00">
                  <c:v>4.82688E-179</c:v>
                </c:pt>
                <c:pt idx="1882" formatCode="0.00E+00">
                  <c:v>-7.3761900000000005E-179</c:v>
                </c:pt>
                <c:pt idx="1883" formatCode="0.00E+00">
                  <c:v>-2.4822799999999999E-178</c:v>
                </c:pt>
                <c:pt idx="1884" formatCode="0.00E+00">
                  <c:v>-4.3031900000000002E-178</c:v>
                </c:pt>
                <c:pt idx="1885" formatCode="0.00E+00">
                  <c:v>-5.2488999999999999E-178</c:v>
                </c:pt>
                <c:pt idx="1886" formatCode="0.00E+00">
                  <c:v>-4.1080199999999999E-178</c:v>
                </c:pt>
                <c:pt idx="1887" formatCode="0.00E+00">
                  <c:v>-1.6166399999999999E-179</c:v>
                </c:pt>
                <c:pt idx="1888" formatCode="0.00E+00">
                  <c:v>6.3054700000000004E-178</c:v>
                </c:pt>
                <c:pt idx="1889" formatCode="0.00E+00">
                  <c:v>1.4120000000000001E-177</c:v>
                </c:pt>
                <c:pt idx="1890" formatCode="0.00E+00">
                  <c:v>2.1037E-177</c:v>
                </c:pt>
                <c:pt idx="1891" formatCode="0.00E+00">
                  <c:v>2.3209400000000001E-177</c:v>
                </c:pt>
                <c:pt idx="1892" formatCode="0.00E+00">
                  <c:v>1.6117999999999999E-177</c:v>
                </c:pt>
                <c:pt idx="1893" formatCode="0.00E+00">
                  <c:v>-2.6887799999999998E-178</c:v>
                </c:pt>
                <c:pt idx="1894" formatCode="0.00E+00">
                  <c:v>-3.1328799999999998E-177</c:v>
                </c:pt>
                <c:pt idx="1895" formatCode="0.00E+00">
                  <c:v>-6.2990699999999997E-177</c:v>
                </c:pt>
                <c:pt idx="1896" formatCode="0.00E+00">
                  <c:v>-8.5912800000000006E-177</c:v>
                </c:pt>
                <c:pt idx="1897" formatCode="0.00E+00">
                  <c:v>-8.4632900000000008E-177</c:v>
                </c:pt>
                <c:pt idx="1898" formatCode="0.00E+00">
                  <c:v>-4.5203700000000003E-177</c:v>
                </c:pt>
                <c:pt idx="1899" formatCode="0.00E+00">
                  <c:v>3.61708E-177</c:v>
                </c:pt>
                <c:pt idx="1900" formatCode="0.00E+00">
                  <c:v>1.45786E-176</c:v>
                </c:pt>
                <c:pt idx="1901" formatCode="0.00E+00">
                  <c:v>2.5407000000000001E-176</c:v>
                </c:pt>
                <c:pt idx="1902" formatCode="0.00E+00">
                  <c:v>3.2760700000000001E-176</c:v>
                </c:pt>
                <c:pt idx="1903" formatCode="0.00E+00">
                  <c:v>3.3139600000000002E-176</c:v>
                </c:pt>
                <c:pt idx="1904" formatCode="0.00E+00">
                  <c:v>2.1999199999999999E-176</c:v>
                </c:pt>
                <c:pt idx="1905" formatCode="0.00E+00">
                  <c:v>-3.1987700000000001E-177</c:v>
                </c:pt>
                <c:pt idx="1906" formatCode="0.00E+00">
                  <c:v>-3.4841999999999997E-176</c:v>
                </c:pt>
                <c:pt idx="1907" formatCode="0.00E+00">
                  <c:v>-5.0633800000000003E-176</c:v>
                </c:pt>
                <c:pt idx="1908" formatCode="0.00E+00">
                  <c:v>-2.1631100000000001E-176</c:v>
                </c:pt>
                <c:pt idx="1909" formatCode="0.00E+00">
                  <c:v>6.9659200000000002E-176</c:v>
                </c:pt>
                <c:pt idx="1910" formatCode="0.00E+00">
                  <c:v>2.17521E-175</c:v>
                </c:pt>
                <c:pt idx="1911" formatCode="0.00E+00">
                  <c:v>3.9837299999999997E-175</c:v>
                </c:pt>
                <c:pt idx="1912" formatCode="0.00E+00">
                  <c:v>5.7207099999999999E-175</c:v>
                </c:pt>
                <c:pt idx="1913" formatCode="0.00E+00">
                  <c:v>6.6181600000000003E-175</c:v>
                </c:pt>
                <c:pt idx="1914" formatCode="0.00E+00">
                  <c:v>5.4890000000000002E-175</c:v>
                </c:pt>
                <c:pt idx="1915" formatCode="0.00E+00">
                  <c:v>1.24202E-175</c:v>
                </c:pt>
                <c:pt idx="1916" formatCode="0.00E+00">
                  <c:v>-6.2039699999999995E-175</c:v>
                </c:pt>
                <c:pt idx="1917" formatCode="0.00E+00">
                  <c:v>-1.52617E-174</c:v>
                </c:pt>
                <c:pt idx="1918" formatCode="0.00E+00">
                  <c:v>-2.2844700000000001E-174</c:v>
                </c:pt>
                <c:pt idx="1919" formatCode="0.00E+00">
                  <c:v>-2.5159300000000002E-174</c:v>
                </c:pt>
                <c:pt idx="1920" formatCode="0.00E+00">
                  <c:v>-1.8739500000000001E-174</c:v>
                </c:pt>
                <c:pt idx="1921" formatCode="0.00E+00">
                  <c:v>-2.1105E-175</c:v>
                </c:pt>
                <c:pt idx="1922" formatCode="0.00E+00">
                  <c:v>2.2384699999999999E-174</c:v>
                </c:pt>
                <c:pt idx="1923" formatCode="0.00E+00">
                  <c:v>4.7526600000000003E-174</c:v>
                </c:pt>
                <c:pt idx="1924" formatCode="0.00E+00">
                  <c:v>6.0776700000000001E-174</c:v>
                </c:pt>
                <c:pt idx="1925" formatCode="0.00E+00">
                  <c:v>4.6647899999999997E-174</c:v>
                </c:pt>
                <c:pt idx="1926" formatCode="0.00E+00">
                  <c:v>-5.8017399999999999E-175</c:v>
                </c:pt>
                <c:pt idx="1927" formatCode="0.00E+00">
                  <c:v>-9.5201700000000004E-174</c:v>
                </c:pt>
                <c:pt idx="1928" formatCode="0.00E+00">
                  <c:v>-2.0412900000000001E-173</c:v>
                </c:pt>
                <c:pt idx="1929" formatCode="0.00E+00">
                  <c:v>-2.95505E-173</c:v>
                </c:pt>
                <c:pt idx="1930" formatCode="0.00E+00">
                  <c:v>-3.14301E-173</c:v>
                </c:pt>
                <c:pt idx="1931" formatCode="0.00E+00">
                  <c:v>-2.06941E-173</c:v>
                </c:pt>
                <c:pt idx="1932" formatCode="0.00E+00">
                  <c:v>5.14956E-174</c:v>
                </c:pt>
                <c:pt idx="1933" formatCode="0.00E+00">
                  <c:v>4.3574200000000003E-173</c:v>
                </c:pt>
                <c:pt idx="1934" formatCode="0.00E+00">
                  <c:v>8.4361499999999997E-173</c:v>
                </c:pt>
                <c:pt idx="1935" formatCode="0.00E+00">
                  <c:v>1.08142E-172</c:v>
                </c:pt>
                <c:pt idx="1936" formatCode="0.00E+00">
                  <c:v>9.0032400000000002E-173</c:v>
                </c:pt>
                <c:pt idx="1937" formatCode="0.00E+00">
                  <c:v>7.8379499999999999E-174</c:v>
                </c:pt>
                <c:pt idx="1938" formatCode="0.00E+00">
                  <c:v>-1.4424700000000001E-172</c:v>
                </c:pt>
                <c:pt idx="1939" formatCode="0.00E+00">
                  <c:v>-3.4062700000000001E-172</c:v>
                </c:pt>
                <c:pt idx="1940" formatCode="0.00E+00">
                  <c:v>-5.2677899999999998E-172</c:v>
                </c:pt>
                <c:pt idx="1941" formatCode="0.00E+00">
                  <c:v>-6.3870099999999998E-172</c:v>
                </c:pt>
                <c:pt idx="1942" formatCode="0.00E+00">
                  <c:v>-6.1294700000000003E-172</c:v>
                </c:pt>
                <c:pt idx="1943" formatCode="0.00E+00">
                  <c:v>-3.9803300000000003E-172</c:v>
                </c:pt>
                <c:pt idx="1944" formatCode="0.00E+00">
                  <c:v>-4.391E-175</c:v>
                </c:pt>
                <c:pt idx="1945" formatCode="0.00E+00">
                  <c:v>4.6078399999999999E-172</c:v>
                </c:pt>
                <c:pt idx="1946" formatCode="0.00E+00">
                  <c:v>7.6368499999999997E-172</c:v>
                </c:pt>
                <c:pt idx="1947" formatCode="0.00E+00">
                  <c:v>6.7384100000000006E-172</c:v>
                </c:pt>
                <c:pt idx="1948" formatCode="0.00E+00">
                  <c:v>1.38904E-173</c:v>
                </c:pt>
                <c:pt idx="1949" formatCode="0.00E+00">
                  <c:v>-1.3149900000000001E-171</c:v>
                </c:pt>
                <c:pt idx="1950" formatCode="0.00E+00">
                  <c:v>-3.15914E-171</c:v>
                </c:pt>
                <c:pt idx="1951" formatCode="0.00E+00">
                  <c:v>-4.75642E-171</c:v>
                </c:pt>
                <c:pt idx="1952" formatCode="0.00E+00">
                  <c:v>-4.70261E-171</c:v>
                </c:pt>
                <c:pt idx="1953" formatCode="0.00E+00">
                  <c:v>-1.57204E-171</c:v>
                </c:pt>
                <c:pt idx="1954" formatCode="0.00E+00">
                  <c:v>5.2873900000000002E-171</c:v>
                </c:pt>
                <c:pt idx="1955" formatCode="0.00E+00">
                  <c:v>1.5315999999999999E-170</c:v>
                </c:pt>
                <c:pt idx="1956" formatCode="0.00E+00">
                  <c:v>2.6541000000000002E-170</c:v>
                </c:pt>
                <c:pt idx="1957" formatCode="0.00E+00">
                  <c:v>3.5341800000000003E-170</c:v>
                </c:pt>
                <c:pt idx="1958" formatCode="0.00E+00">
                  <c:v>3.6654199999999998E-170</c:v>
                </c:pt>
                <c:pt idx="1959" formatCode="0.00E+00">
                  <c:v>2.5498699999999999E-170</c:v>
                </c:pt>
                <c:pt idx="1960" formatCode="0.00E+00">
                  <c:v>-2.61416E-172</c:v>
                </c:pt>
                <c:pt idx="1961" formatCode="0.00E+00">
                  <c:v>-3.69826E-170</c:v>
                </c:pt>
                <c:pt idx="1962" formatCode="0.00E+00">
                  <c:v>-7.2986199999999997E-170</c:v>
                </c:pt>
                <c:pt idx="1963" formatCode="0.00E+00">
                  <c:v>-8.9013899999999994E-170</c:v>
                </c:pt>
                <c:pt idx="1964" formatCode="0.00E+00">
                  <c:v>-6.32446E-170</c:v>
                </c:pt>
                <c:pt idx="1965" formatCode="0.00E+00">
                  <c:v>2.0968300000000002E-170</c:v>
                </c:pt>
                <c:pt idx="1966" formatCode="0.00E+00">
                  <c:v>1.6485800000000001E-169</c:v>
                </c:pt>
                <c:pt idx="1967" formatCode="0.00E+00">
                  <c:v>3.3863899999999999E-169</c:v>
                </c:pt>
                <c:pt idx="1968" formatCode="0.00E+00">
                  <c:v>4.7087500000000002E-169</c:v>
                </c:pt>
                <c:pt idx="1969" formatCode="0.00E+00">
                  <c:v>4.6528800000000001E-169</c:v>
                </c:pt>
                <c:pt idx="1970" formatCode="0.00E+00">
                  <c:v>2.40946E-169</c:v>
                </c:pt>
                <c:pt idx="1971" formatCode="0.00E+00">
                  <c:v>-2.2878800000000001E-169</c:v>
                </c:pt>
                <c:pt idx="1972" formatCode="0.00E+00">
                  <c:v>-8.8405600000000004E-169</c:v>
                </c:pt>
                <c:pt idx="1973" formatCode="0.00E+00">
                  <c:v>-1.5652399999999999E-168</c:v>
                </c:pt>
                <c:pt idx="1974" formatCode="0.00E+00">
                  <c:v>-2.04138E-168</c:v>
                </c:pt>
                <c:pt idx="1975" formatCode="0.00E+00">
                  <c:v>-2.0536400000000001E-168</c:v>
                </c:pt>
                <c:pt idx="1976" formatCode="0.00E+00">
                  <c:v>-1.36592E-168</c:v>
                </c:pt>
                <c:pt idx="1977" formatCode="0.00E+00">
                  <c:v>9.6636100000000007E-170</c:v>
                </c:pt>
                <c:pt idx="1978" formatCode="0.00E+00">
                  <c:v>2.01979E-168</c:v>
                </c:pt>
                <c:pt idx="1979" formatCode="0.00E+00">
                  <c:v>3.5433699999999999E-168</c:v>
                </c:pt>
                <c:pt idx="1980" formatCode="0.00E+00">
                  <c:v>3.3718500000000002E-168</c:v>
                </c:pt>
                <c:pt idx="1981" formatCode="0.00E+00">
                  <c:v>2.3166E-169</c:v>
                </c:pt>
                <c:pt idx="1982" formatCode="0.00E+00">
                  <c:v>-6.4766700000000001E-168</c:v>
                </c:pt>
                <c:pt idx="1983" formatCode="0.00E+00">
                  <c:v>-1.6107999999999999E-167</c:v>
                </c:pt>
                <c:pt idx="1984" formatCode="0.00E+00">
                  <c:v>-2.6258599999999999E-167</c:v>
                </c:pt>
                <c:pt idx="1985" formatCode="0.00E+00">
                  <c:v>-3.2439399999999999E-167</c:v>
                </c:pt>
                <c:pt idx="1986" formatCode="0.00E+00">
                  <c:v>-2.9117100000000001E-167</c:v>
                </c:pt>
                <c:pt idx="1987" formatCode="0.00E+00">
                  <c:v>-1.23737E-167</c:v>
                </c:pt>
                <c:pt idx="1988" formatCode="0.00E+00">
                  <c:v>1.7795900000000001E-167</c:v>
                </c:pt>
                <c:pt idx="1989" formatCode="0.00E+00">
                  <c:v>5.6050099999999997E-167</c:v>
                </c:pt>
                <c:pt idx="1990" formatCode="0.00E+00">
                  <c:v>8.9889999999999995E-167</c:v>
                </c:pt>
                <c:pt idx="1991" formatCode="0.00E+00">
                  <c:v>1.0026900000000001E-166</c:v>
                </c:pt>
                <c:pt idx="1992" formatCode="0.00E+00">
                  <c:v>6.7610000000000001E-167</c:v>
                </c:pt>
                <c:pt idx="1993" formatCode="0.00E+00">
                  <c:v>-1.9718800000000002E-167</c:v>
                </c:pt>
                <c:pt idx="1994" formatCode="0.00E+00">
                  <c:v>-1.55996E-166</c:v>
                </c:pt>
                <c:pt idx="1995" formatCode="0.00E+00">
                  <c:v>-3.0824199999999999E-166</c:v>
                </c:pt>
                <c:pt idx="1996" formatCode="0.00E+00">
                  <c:v>-4.17278E-166</c:v>
                </c:pt>
                <c:pt idx="1997" formatCode="0.00E+00">
                  <c:v>-4.1818800000000002E-166</c:v>
                </c:pt>
                <c:pt idx="1998" formatCode="0.00E+00">
                  <c:v>-2.6448699999999999E-166</c:v>
                </c:pt>
                <c:pt idx="1999" formatCode="0.00E+00">
                  <c:v>5.4968300000000002E-167</c:v>
                </c:pt>
                <c:pt idx="2000" formatCode="0.00E+00">
                  <c:v>4.8951800000000002E-166</c:v>
                </c:pt>
                <c:pt idx="2001" formatCode="0.00E+00">
                  <c:v>8.9380399999999999E-166</c:v>
                </c:pt>
                <c:pt idx="2002" formatCode="0.00E+00">
                  <c:v>1.0418900000000001E-165</c:v>
                </c:pt>
                <c:pt idx="2003" formatCode="0.00E+00">
                  <c:v>7.0193000000000003E-166</c:v>
                </c:pt>
                <c:pt idx="2004" formatCode="0.00E+00">
                  <c:v>-2.77013E-166</c:v>
                </c:pt>
                <c:pt idx="2005" formatCode="0.00E+00">
                  <c:v>-1.8582E-165</c:v>
                </c:pt>
                <c:pt idx="2006" formatCode="0.00E+00">
                  <c:v>-3.6887699999999999E-165</c:v>
                </c:pt>
                <c:pt idx="2007" formatCode="0.00E+00">
                  <c:v>-5.0529100000000005E-165</c:v>
                </c:pt>
                <c:pt idx="2008" formatCode="0.00E+00">
                  <c:v>-4.9710300000000004E-165</c:v>
                </c:pt>
                <c:pt idx="2009" formatCode="0.00E+00">
                  <c:v>-2.4709099999999999E-165</c:v>
                </c:pt>
                <c:pt idx="2010" formatCode="0.00E+00">
                  <c:v>2.8902599999999998E-165</c:v>
                </c:pt>
                <c:pt idx="2011" formatCode="0.00E+00">
                  <c:v>1.04001E-164</c:v>
                </c:pt>
                <c:pt idx="2012" formatCode="0.00E+00">
                  <c:v>1.7766800000000002E-164</c:v>
                </c:pt>
                <c:pt idx="2013" formatCode="0.00E+00">
                  <c:v>2.11505E-164</c:v>
                </c:pt>
                <c:pt idx="2014" formatCode="0.00E+00">
                  <c:v>1.5980099999999999E-164</c:v>
                </c:pt>
                <c:pt idx="2015" formatCode="0.00E+00">
                  <c:v>-1.2292699999999999E-165</c:v>
                </c:pt>
                <c:pt idx="2016" formatCode="0.00E+00">
                  <c:v>-3.0344700000000001E-164</c:v>
                </c:pt>
                <c:pt idx="2017" formatCode="0.00E+00">
                  <c:v>-6.5294100000000001E-164</c:v>
                </c:pt>
                <c:pt idx="2018" formatCode="0.00E+00">
                  <c:v>-9.3315400000000007E-164</c:v>
                </c:pt>
                <c:pt idx="2019" formatCode="0.00E+00">
                  <c:v>-9.7459199999999999E-164</c:v>
                </c:pt>
                <c:pt idx="2020" formatCode="0.00E+00">
                  <c:v>-6.3034699999999998E-164</c:v>
                </c:pt>
                <c:pt idx="2021" formatCode="0.00E+00">
                  <c:v>1.4698899999999999E-164</c:v>
                </c:pt>
                <c:pt idx="2022" formatCode="0.00E+00">
                  <c:v>1.25194E-163</c:v>
                </c:pt>
                <c:pt idx="2023" formatCode="0.00E+00">
                  <c:v>2.37694E-163</c:v>
                </c:pt>
                <c:pt idx="2024" formatCode="0.00E+00">
                  <c:v>2.9967200000000001E-163</c:v>
                </c:pt>
                <c:pt idx="2025" formatCode="0.00E+00">
                  <c:v>2.52254E-163</c:v>
                </c:pt>
                <c:pt idx="2026" formatCode="0.00E+00">
                  <c:v>5.81275E-164</c:v>
                </c:pt>
                <c:pt idx="2027" formatCode="0.00E+00">
                  <c:v>-2.7814900000000003E-163</c:v>
                </c:pt>
                <c:pt idx="2028" formatCode="0.00E+00">
                  <c:v>-6.9173600000000003E-163</c:v>
                </c:pt>
                <c:pt idx="2029" formatCode="0.00E+00">
                  <c:v>-1.02977E-162</c:v>
                </c:pt>
                <c:pt idx="2030" formatCode="0.00E+00">
                  <c:v>-1.0556E-162</c:v>
                </c:pt>
                <c:pt idx="2031" formatCode="0.00E+00">
                  <c:v>-5.3324400000000003E-163</c:v>
                </c:pt>
                <c:pt idx="2032" formatCode="0.00E+00">
                  <c:v>6.4189499999999998E-163</c:v>
                </c:pt>
                <c:pt idx="2033" formatCode="0.00E+00">
                  <c:v>2.3425399999999999E-162</c:v>
                </c:pt>
                <c:pt idx="2034" formatCode="0.00E+00">
                  <c:v>4.1475400000000001E-162</c:v>
                </c:pt>
                <c:pt idx="2035" formatCode="0.00E+00">
                  <c:v>5.3256300000000001E-162</c:v>
                </c:pt>
                <c:pt idx="2036" formatCode="0.00E+00">
                  <c:v>4.9965599999999995E-162</c:v>
                </c:pt>
                <c:pt idx="2037" formatCode="0.00E+00">
                  <c:v>2.5058999999999999E-162</c:v>
                </c:pt>
                <c:pt idx="2038" formatCode="0.00E+00">
                  <c:v>-2.19844E-162</c:v>
                </c:pt>
                <c:pt idx="2039" formatCode="0.00E+00">
                  <c:v>-8.2581499999999998E-162</c:v>
                </c:pt>
                <c:pt idx="2040" formatCode="0.00E+00">
                  <c:v>-1.3509699999999999E-161</c:v>
                </c:pt>
                <c:pt idx="2041" formatCode="0.00E+00">
                  <c:v>-1.4505499999999999E-161</c:v>
                </c:pt>
                <c:pt idx="2042" formatCode="0.00E+00">
                  <c:v>-7.84084E-162</c:v>
                </c:pt>
                <c:pt idx="2043" formatCode="0.00E+00">
                  <c:v>7.8570699999999998E-162</c:v>
                </c:pt>
                <c:pt idx="2044" formatCode="0.00E+00">
                  <c:v>3.0889599999999998E-161</c:v>
                </c:pt>
                <c:pt idx="2045" formatCode="0.00E+00">
                  <c:v>5.5966699999999997E-161</c:v>
                </c:pt>
                <c:pt idx="2046" formatCode="0.00E+00">
                  <c:v>7.3178700000000001E-161</c:v>
                </c:pt>
                <c:pt idx="2047" formatCode="0.00E+00">
                  <c:v>6.9152400000000003E-161</c:v>
                </c:pt>
                <c:pt idx="2048" formatCode="0.00E+00">
                  <c:v>3.2855200000000002E-161</c:v>
                </c:pt>
                <c:pt idx="2049" formatCode="0.00E+00">
                  <c:v>-3.7479800000000003E-161</c:v>
                </c:pt>
                <c:pt idx="2050" formatCode="0.00E+00">
                  <c:v>-1.3016099999999999E-160</c:v>
                </c:pt>
                <c:pt idx="2051" formatCode="0.00E+00">
                  <c:v>-2.16879E-160</c:v>
                </c:pt>
                <c:pt idx="2052" formatCode="0.00E+00">
                  <c:v>-2.5223599999999999E-160</c:v>
                </c:pt>
                <c:pt idx="2053" formatCode="0.00E+00">
                  <c:v>-1.8578199999999999E-160</c:v>
                </c:pt>
                <c:pt idx="2054" formatCode="0.00E+00">
                  <c:v>1.2493300000000001E-161</c:v>
                </c:pt>
                <c:pt idx="2055" formatCode="0.00E+00">
                  <c:v>3.291E-160</c:v>
                </c:pt>
                <c:pt idx="2056" formatCode="0.00E+00">
                  <c:v>6.9142099999999998E-160</c:v>
                </c:pt>
                <c:pt idx="2057" formatCode="0.00E+00">
                  <c:v>9.5484900000000006E-160</c:v>
                </c:pt>
                <c:pt idx="2058" formatCode="0.00E+00">
                  <c:v>9.2774199999999996E-160</c:v>
                </c:pt>
                <c:pt idx="2059" formatCode="0.00E+00">
                  <c:v>4.5705399999999997E-160</c:v>
                </c:pt>
                <c:pt idx="2060" formatCode="0.00E+00">
                  <c:v>-4.8978499999999998E-160</c:v>
                </c:pt>
                <c:pt idx="2061" formatCode="0.00E+00">
                  <c:v>-1.7766900000000001E-159</c:v>
                </c:pt>
                <c:pt idx="2062" formatCode="0.00E+00">
                  <c:v>-3.0241099999999999E-159</c:v>
                </c:pt>
                <c:pt idx="2063" formatCode="0.00E+00">
                  <c:v>-3.58784E-159</c:v>
                </c:pt>
                <c:pt idx="2064" formatCode="0.00E+00">
                  <c:v>-2.7621300000000001E-159</c:v>
                </c:pt>
                <c:pt idx="2065" formatCode="0.00E+00">
                  <c:v>-1.2186599999999999E-160</c:v>
                </c:pt>
                <c:pt idx="2066" formatCode="0.00E+00">
                  <c:v>4.1972999999999999E-159</c:v>
                </c:pt>
                <c:pt idx="2067" formatCode="0.00E+00">
                  <c:v>9.3168099999999998E-159</c:v>
                </c:pt>
                <c:pt idx="2068" formatCode="0.00E+00">
                  <c:v>1.3633199999999999E-158</c:v>
                </c:pt>
                <c:pt idx="2069" formatCode="0.00E+00">
                  <c:v>1.52002E-158</c:v>
                </c:pt>
                <c:pt idx="2070" formatCode="0.00E+00">
                  <c:v>1.22513E-158</c:v>
                </c:pt>
                <c:pt idx="2071" formatCode="0.00E+00">
                  <c:v>3.8070799999999998E-159</c:v>
                </c:pt>
                <c:pt idx="2072" formatCode="0.00E+00">
                  <c:v>-9.1881900000000006E-159</c:v>
                </c:pt>
                <c:pt idx="2073" formatCode="0.00E+00">
                  <c:v>-2.2637100000000001E-158</c:v>
                </c:pt>
                <c:pt idx="2074" formatCode="0.00E+00">
                  <c:v>-2.9278899999999999E-158</c:v>
                </c:pt>
                <c:pt idx="2075" formatCode="0.00E+00">
                  <c:v>-2.0407299999999999E-158</c:v>
                </c:pt>
                <c:pt idx="2076" formatCode="0.00E+00">
                  <c:v>1.06923E-158</c:v>
                </c:pt>
                <c:pt idx="2077" formatCode="0.00E+00">
                  <c:v>6.4215799999999999E-158</c:v>
                </c:pt>
                <c:pt idx="2078" formatCode="0.00E+00">
                  <c:v>1.30064E-157</c:v>
                </c:pt>
                <c:pt idx="2079" formatCode="0.00E+00">
                  <c:v>1.86235E-157</c:v>
                </c:pt>
                <c:pt idx="2080" formatCode="0.00E+00">
                  <c:v>2.0301E-157</c:v>
                </c:pt>
                <c:pt idx="2081" formatCode="0.00E+00">
                  <c:v>1.5485499999999999E-157</c:v>
                </c:pt>
                <c:pt idx="2082" formatCode="0.00E+00">
                  <c:v>3.1639800000000001E-158</c:v>
                </c:pt>
                <c:pt idx="2083" formatCode="0.00E+00">
                  <c:v>-1.53671E-157</c:v>
                </c:pt>
                <c:pt idx="2084" formatCode="0.00E+00">
                  <c:v>-3.5050600000000003E-157</c:v>
                </c:pt>
                <c:pt idx="2085" formatCode="0.00E+00">
                  <c:v>-4.6311099999999999E-157</c:v>
                </c:pt>
                <c:pt idx="2086" formatCode="0.00E+00">
                  <c:v>-3.7784999999999998E-157</c:v>
                </c:pt>
                <c:pt idx="2087" formatCode="0.00E+00">
                  <c:v>-1.04109E-158</c:v>
                </c:pt>
                <c:pt idx="2088" formatCode="0.00E+00">
                  <c:v>6.5021099999999998E-157</c:v>
                </c:pt>
                <c:pt idx="2089" formatCode="0.00E+00">
                  <c:v>1.49325E-156</c:v>
                </c:pt>
                <c:pt idx="2090" formatCode="0.00E+00">
                  <c:v>2.25096E-156</c:v>
                </c:pt>
                <c:pt idx="2091" formatCode="0.00E+00">
                  <c:v>2.5530400000000002E-156</c:v>
                </c:pt>
                <c:pt idx="2092" formatCode="0.00E+00">
                  <c:v>2.1029499999999999E-156</c:v>
                </c:pt>
                <c:pt idx="2093" formatCode="0.00E+00">
                  <c:v>8.4515500000000001E-157</c:v>
                </c:pt>
                <c:pt idx="2094" formatCode="0.00E+00">
                  <c:v>-1.02221E-156</c:v>
                </c:pt>
                <c:pt idx="2095" formatCode="0.00E+00">
                  <c:v>-3.0409400000000001E-156</c:v>
                </c:pt>
                <c:pt idx="2096" formatCode="0.00E+00">
                  <c:v>-4.3043100000000002E-156</c:v>
                </c:pt>
                <c:pt idx="2097" formatCode="0.00E+00">
                  <c:v>-3.4843799999999998E-156</c:v>
                </c:pt>
                <c:pt idx="2098" formatCode="0.00E+00">
                  <c:v>5.3638800000000002E-157</c:v>
                </c:pt>
                <c:pt idx="2099" formatCode="0.00E+00">
                  <c:v>7.9271100000000003E-156</c:v>
                </c:pt>
                <c:pt idx="2100" formatCode="0.00E+00">
                  <c:v>1.7521199999999999E-155</c:v>
                </c:pt>
                <c:pt idx="2101" formatCode="0.00E+00">
                  <c:v>2.66007E-155</c:v>
                </c:pt>
                <c:pt idx="2102" formatCode="0.00E+00">
                  <c:v>3.1064599999999999E-155</c:v>
                </c:pt>
                <c:pt idx="2103" formatCode="0.00E+00">
                  <c:v>2.6420200000000002E-155</c:v>
                </c:pt>
                <c:pt idx="2104" formatCode="0.00E+00">
                  <c:v>9.6475299999999994E-156</c:v>
                </c:pt>
                <c:pt idx="2105" formatCode="0.00E+00">
                  <c:v>-1.8392199999999999E-155</c:v>
                </c:pt>
                <c:pt idx="2106" formatCode="0.00E+00">
                  <c:v>-5.1019999999999998E-155</c:v>
                </c:pt>
                <c:pt idx="2107" formatCode="0.00E+00">
                  <c:v>-7.5169900000000008E-155</c:v>
                </c:pt>
                <c:pt idx="2108" formatCode="0.00E+00">
                  <c:v>-7.3943800000000001E-155</c:v>
                </c:pt>
                <c:pt idx="2109" formatCode="0.00E+00">
                  <c:v>-3.4653700000000001E-155</c:v>
                </c:pt>
                <c:pt idx="2110" formatCode="0.00E+00">
                  <c:v>4.2613299999999998E-155</c:v>
                </c:pt>
                <c:pt idx="2111" formatCode="0.00E+00">
                  <c:v>1.4414000000000001E-154</c:v>
                </c:pt>
                <c:pt idx="2112" formatCode="0.00E+00">
                  <c:v>2.4377800000000001E-154</c:v>
                </c:pt>
                <c:pt idx="2113" formatCode="0.00E+00">
                  <c:v>3.0070600000000002E-154</c:v>
                </c:pt>
                <c:pt idx="2114" formatCode="0.00E+00">
                  <c:v>2.6688299999999999E-154</c:v>
                </c:pt>
                <c:pt idx="2115" formatCode="0.00E+00">
                  <c:v>1.10658E-154</c:v>
                </c:pt>
                <c:pt idx="2116" formatCode="0.00E+00">
                  <c:v>-1.5836400000000001E-154</c:v>
                </c:pt>
                <c:pt idx="2117" formatCode="0.00E+00">
                  <c:v>-4.8093599999999998E-154</c:v>
                </c:pt>
                <c:pt idx="2118" formatCode="0.00E+00">
                  <c:v>-7.5766499999999997E-154</c:v>
                </c:pt>
                <c:pt idx="2119" formatCode="0.00E+00">
                  <c:v>-8.6111799999999999E-154</c:v>
                </c:pt>
                <c:pt idx="2120" formatCode="0.00E+00">
                  <c:v>-6.5863800000000004E-154</c:v>
                </c:pt>
                <c:pt idx="2121" formatCode="0.00E+00">
                  <c:v>-7.5064199999999995E-155</c:v>
                </c:pt>
                <c:pt idx="2122" formatCode="0.00E+00">
                  <c:v>8.2033700000000006E-154</c:v>
                </c:pt>
                <c:pt idx="2123" formatCode="0.00E+00">
                  <c:v>1.7433700000000001E-153</c:v>
                </c:pt>
                <c:pt idx="2124" formatCode="0.00E+00">
                  <c:v>2.2282500000000001E-153</c:v>
                </c:pt>
                <c:pt idx="2125" formatCode="0.00E+00">
                  <c:v>1.8164699999999999E-153</c:v>
                </c:pt>
                <c:pt idx="2126" formatCode="0.00E+00">
                  <c:v>2.0828399999999999E-154</c:v>
                </c:pt>
                <c:pt idx="2127" formatCode="0.00E+00">
                  <c:v>-2.6495E-153</c:v>
                </c:pt>
                <c:pt idx="2128" formatCode="0.00E+00">
                  <c:v>-6.2526400000000004E-153</c:v>
                </c:pt>
                <c:pt idx="2129" formatCode="0.00E+00">
                  <c:v>-9.3350900000000004E-153</c:v>
                </c:pt>
                <c:pt idx="2130" formatCode="0.00E+00">
                  <c:v>-1.0302899999999999E-152</c:v>
                </c:pt>
                <c:pt idx="2131" formatCode="0.00E+00">
                  <c:v>-7.7170100000000003E-153</c:v>
                </c:pt>
                <c:pt idx="2132" formatCode="0.00E+00">
                  <c:v>-6.12915E-154</c:v>
                </c:pt>
                <c:pt idx="2133" formatCode="0.00E+00">
                  <c:v>1.04981E-152</c:v>
                </c:pt>
                <c:pt idx="2134" formatCode="0.00E+00">
                  <c:v>2.26154E-152</c:v>
                </c:pt>
                <c:pt idx="2135" formatCode="0.00E+00">
                  <c:v>3.0598799999999999E-152</c:v>
                </c:pt>
                <c:pt idx="2136" formatCode="0.00E+00">
                  <c:v>2.8673699999999998E-152</c:v>
                </c:pt>
                <c:pt idx="2137" formatCode="0.00E+00">
                  <c:v>1.3051E-152</c:v>
                </c:pt>
                <c:pt idx="2138" formatCode="0.00E+00">
                  <c:v>-1.5186E-152</c:v>
                </c:pt>
                <c:pt idx="2139" formatCode="0.00E+00">
                  <c:v>-5.0151599999999996E-152</c:v>
                </c:pt>
                <c:pt idx="2140" formatCode="0.00E+00">
                  <c:v>-8.2904299999999992E-152</c:v>
                </c:pt>
                <c:pt idx="2141" formatCode="0.00E+00">
                  <c:v>-9.9580399999999998E-152</c:v>
                </c:pt>
                <c:pt idx="2142" formatCode="0.00E+00">
                  <c:v>-8.0423599999999995E-152</c:v>
                </c:pt>
                <c:pt idx="2143" formatCode="0.00E+00">
                  <c:v>-1.0050100000000001E-152</c:v>
                </c:pt>
                <c:pt idx="2144" formatCode="0.00E+00">
                  <c:v>1.0640099999999999E-151</c:v>
                </c:pt>
                <c:pt idx="2145" formatCode="0.00E+00">
                  <c:v>2.3982699999999999E-151</c:v>
                </c:pt>
                <c:pt idx="2146" formatCode="0.00E+00">
                  <c:v>3.5307699999999998E-151</c:v>
                </c:pt>
                <c:pt idx="2147" formatCode="0.00E+00">
                  <c:v>4.1523099999999999E-151</c:v>
                </c:pt>
                <c:pt idx="2148" formatCode="0.00E+00">
                  <c:v>3.9476699999999999E-151</c:v>
                </c:pt>
                <c:pt idx="2149" formatCode="0.00E+00">
                  <c:v>2.6372200000000001E-151</c:v>
                </c:pt>
                <c:pt idx="2150" formatCode="0.00E+00">
                  <c:v>4.3222000000000003E-152</c:v>
                </c:pt>
                <c:pt idx="2151" formatCode="0.00E+00">
                  <c:v>-1.6797900000000001E-151</c:v>
                </c:pt>
                <c:pt idx="2152" formatCode="0.00E+00">
                  <c:v>-2.3239200000000001E-151</c:v>
                </c:pt>
                <c:pt idx="2153" formatCode="0.00E+00">
                  <c:v>-8.0687000000000003E-153</c:v>
                </c:pt>
                <c:pt idx="2154" formatCode="0.00E+00">
                  <c:v>6.4141000000000002E-151</c:v>
                </c:pt>
                <c:pt idx="2155" formatCode="0.00E+00">
                  <c:v>1.7416600000000001E-150</c:v>
                </c:pt>
                <c:pt idx="2156" formatCode="0.00E+00">
                  <c:v>3.0443500000000001E-150</c:v>
                </c:pt>
                <c:pt idx="2157" formatCode="0.00E+00">
                  <c:v>4.0283899999999997E-150</c:v>
                </c:pt>
                <c:pt idx="2158" formatCode="0.00E+00">
                  <c:v>4.0721400000000002E-150</c:v>
                </c:pt>
                <c:pt idx="2159" formatCode="0.00E+00">
                  <c:v>2.6511599999999999E-150</c:v>
                </c:pt>
                <c:pt idx="2160" formatCode="0.00E+00">
                  <c:v>-3.7936399999999997E-151</c:v>
                </c:pt>
                <c:pt idx="2161" formatCode="0.00E+00">
                  <c:v>-4.5298899999999998E-150</c:v>
                </c:pt>
                <c:pt idx="2162" formatCode="0.00E+00">
                  <c:v>-8.5668400000000004E-150</c:v>
                </c:pt>
                <c:pt idx="2163" formatCode="0.00E+00">
                  <c:v>-9.9991800000000002E-150</c:v>
                </c:pt>
                <c:pt idx="2164" formatCode="0.00E+00">
                  <c:v>-4.7387900000000002E-150</c:v>
                </c:pt>
                <c:pt idx="2165" formatCode="0.00E+00">
                  <c:v>1.09132E-149</c:v>
                </c:pt>
                <c:pt idx="2166" formatCode="0.00E+00">
                  <c:v>3.6782699999999999E-149</c:v>
                </c:pt>
                <c:pt idx="2167" formatCode="0.00E+00">
                  <c:v>6.7523099999999996E-149</c:v>
                </c:pt>
                <c:pt idx="2168" formatCode="0.00E+00">
                  <c:v>9.3991900000000006E-149</c:v>
                </c:pt>
                <c:pt idx="2169" formatCode="0.00E+00">
                  <c:v>1.0558000000000001E-148</c:v>
                </c:pt>
                <c:pt idx="2170" formatCode="0.00E+00">
                  <c:v>9.3194900000000004E-149</c:v>
                </c:pt>
                <c:pt idx="2171" formatCode="0.00E+00">
                  <c:v>5.2647699999999999E-149</c:v>
                </c:pt>
                <c:pt idx="2172" formatCode="0.00E+00">
                  <c:v>-1.07363E-149</c:v>
                </c:pt>
                <c:pt idx="2173" formatCode="0.00E+00">
                  <c:v>-7.6653600000000002E-149</c:v>
                </c:pt>
                <c:pt idx="2174" formatCode="0.00E+00">
                  <c:v>-1.12945E-148</c:v>
                </c:pt>
                <c:pt idx="2175" formatCode="0.00E+00">
                  <c:v>-9.0955799999999993E-149</c:v>
                </c:pt>
                <c:pt idx="2176" formatCode="0.00E+00">
                  <c:v>4.64678E-150</c:v>
                </c:pt>
                <c:pt idx="2177" formatCode="0.00E+00">
                  <c:v>1.7665900000000001E-148</c:v>
                </c:pt>
                <c:pt idx="2178" formatCode="0.00E+00">
                  <c:v>3.9351599999999997E-148</c:v>
                </c:pt>
                <c:pt idx="2179" formatCode="0.00E+00">
                  <c:v>5.3548000000000003E-148</c:v>
                </c:pt>
                <c:pt idx="2180" formatCode="0.00E+00">
                  <c:v>3.9257899999999999E-148</c:v>
                </c:pt>
                <c:pt idx="2181" formatCode="0.00E+00">
                  <c:v>-2.2161100000000001E-148</c:v>
                </c:pt>
                <c:pt idx="2182" formatCode="0.00E+00">
                  <c:v>-1.3378499999999999E-147</c:v>
                </c:pt>
                <c:pt idx="2183" formatCode="0.00E+00">
                  <c:v>-2.8083499999999999E-147</c:v>
                </c:pt>
                <c:pt idx="2184" formatCode="0.00E+00">
                  <c:v>-4.32606E-147</c:v>
                </c:pt>
                <c:pt idx="2185" formatCode="0.00E+00">
                  <c:v>-5.2913800000000003E-147</c:v>
                </c:pt>
                <c:pt idx="2186" formatCode="0.00E+00">
                  <c:v>-4.7336500000000002E-147</c:v>
                </c:pt>
                <c:pt idx="2187" formatCode="0.00E+00">
                  <c:v>-1.85458E-147</c:v>
                </c:pt>
                <c:pt idx="2188" formatCode="0.00E+00">
                  <c:v>3.18869E-147</c:v>
                </c:pt>
                <c:pt idx="2189" formatCode="0.00E+00">
                  <c:v>9.34465E-147</c:v>
                </c:pt>
                <c:pt idx="2190" formatCode="0.00E+00">
                  <c:v>1.5087300000000001E-146</c:v>
                </c:pt>
                <c:pt idx="2191" formatCode="0.00E+00">
                  <c:v>1.8255799999999999E-146</c:v>
                </c:pt>
                <c:pt idx="2192" formatCode="0.00E+00">
                  <c:v>1.6496200000000001E-146</c:v>
                </c:pt>
                <c:pt idx="2193" formatCode="0.00E+00">
                  <c:v>8.6836900000000002E-147</c:v>
                </c:pt>
                <c:pt idx="2194" formatCode="0.00E+00">
                  <c:v>-4.33196E-147</c:v>
                </c:pt>
                <c:pt idx="2195" formatCode="0.00E+00">
                  <c:v>-1.85842E-146</c:v>
                </c:pt>
                <c:pt idx="2196" formatCode="0.00E+00">
                  <c:v>-2.4011699999999998E-146</c:v>
                </c:pt>
                <c:pt idx="2197" formatCode="0.00E+00">
                  <c:v>-3.7390399999999999E-147</c:v>
                </c:pt>
                <c:pt idx="2198" formatCode="0.00E+00">
                  <c:v>5.9755499999999997E-146</c:v>
                </c:pt>
                <c:pt idx="2199" formatCode="0.00E+00">
                  <c:v>1.7274700000000001E-145</c:v>
                </c:pt>
                <c:pt idx="2200" formatCode="0.00E+00">
                  <c:v>3.1952699999999998E-145</c:v>
                </c:pt>
                <c:pt idx="2201" formatCode="0.00E+00">
                  <c:v>4.6063799999999998E-145</c:v>
                </c:pt>
                <c:pt idx="2202" formatCode="0.00E+00">
                  <c:v>5.4150500000000001E-145</c:v>
                </c:pt>
                <c:pt idx="2203" formatCode="0.00E+00">
                  <c:v>5.0711800000000003E-145</c:v>
                </c:pt>
                <c:pt idx="2204" formatCode="0.00E+00">
                  <c:v>3.2111400000000001E-145</c:v>
                </c:pt>
                <c:pt idx="2205" formatCode="0.00E+00">
                  <c:v>-8.0227700000000001E-147</c:v>
                </c:pt>
                <c:pt idx="2206" formatCode="0.00E+00">
                  <c:v>-3.9782800000000003E-145</c:v>
                </c:pt>
                <c:pt idx="2207" formatCode="0.00E+00">
                  <c:v>-6.9364300000000001E-145</c:v>
                </c:pt>
                <c:pt idx="2208" formatCode="0.00E+00">
                  <c:v>-7.2984699999999994E-145</c:v>
                </c:pt>
                <c:pt idx="2209" formatCode="0.00E+00">
                  <c:v>-3.9295799999999998E-145</c:v>
                </c:pt>
                <c:pt idx="2210" formatCode="0.00E+00">
                  <c:v>3.5216699999999998E-145</c:v>
                </c:pt>
                <c:pt idx="2211" formatCode="0.00E+00">
                  <c:v>1.4030299999999999E-144</c:v>
                </c:pt>
                <c:pt idx="2212" formatCode="0.00E+00">
                  <c:v>2.4474900000000001E-144</c:v>
                </c:pt>
                <c:pt idx="2213" formatCode="0.00E+00">
                  <c:v>2.99913E-144</c:v>
                </c:pt>
                <c:pt idx="2214" formatCode="0.00E+00">
                  <c:v>2.5259600000000001E-144</c:v>
                </c:pt>
                <c:pt idx="2215" formatCode="0.00E+00">
                  <c:v>6.3161199999999998E-145</c:v>
                </c:pt>
                <c:pt idx="2216" formatCode="0.00E+00">
                  <c:v>-2.6760899999999998E-144</c:v>
                </c:pt>
                <c:pt idx="2217" formatCode="0.00E+00">
                  <c:v>-6.6734800000000001E-144</c:v>
                </c:pt>
                <c:pt idx="2218" formatCode="0.00E+00">
                  <c:v>-9.7022300000000003E-144</c:v>
                </c:pt>
                <c:pt idx="2219" formatCode="0.00E+00">
                  <c:v>-9.4134799999999996E-144</c:v>
                </c:pt>
                <c:pt idx="2220" formatCode="0.00E+00">
                  <c:v>-3.6808499999999999E-144</c:v>
                </c:pt>
                <c:pt idx="2221" formatCode="0.00E+00">
                  <c:v>8.3630900000000003E-144</c:v>
                </c:pt>
                <c:pt idx="2222" formatCode="0.00E+00">
                  <c:v>2.54116E-143</c:v>
                </c:pt>
                <c:pt idx="2223" formatCode="0.00E+00">
                  <c:v>4.2551999999999998E-143</c:v>
                </c:pt>
                <c:pt idx="2224" formatCode="0.00E+00">
                  <c:v>4.9975899999999996E-143</c:v>
                </c:pt>
                <c:pt idx="2225" formatCode="0.00E+00">
                  <c:v>3.4489999999999998E-143</c:v>
                </c:pt>
                <c:pt idx="2226" formatCode="0.00E+00">
                  <c:v>-1.4425399999999999E-143</c:v>
                </c:pt>
                <c:pt idx="2227" formatCode="0.00E+00">
                  <c:v>-9.6516500000000001E-143</c:v>
                </c:pt>
                <c:pt idx="2228" formatCode="0.00E+00">
                  <c:v>-1.9647400000000001E-142</c:v>
                </c:pt>
                <c:pt idx="2229" formatCode="0.00E+00">
                  <c:v>-2.8511600000000001E-142</c:v>
                </c:pt>
                <c:pt idx="2230" formatCode="0.00E+00">
                  <c:v>-3.23341E-142</c:v>
                </c:pt>
                <c:pt idx="2231" formatCode="0.00E+00">
                  <c:v>-2.7038900000000001E-142</c:v>
                </c:pt>
                <c:pt idx="2232" formatCode="0.00E+00">
                  <c:v>-9.9760199999999996E-143</c:v>
                </c:pt>
                <c:pt idx="2233" formatCode="0.00E+00">
                  <c:v>1.76103E-142</c:v>
                </c:pt>
                <c:pt idx="2234" formatCode="0.00E+00">
                  <c:v>4.7140999999999997E-142</c:v>
                </c:pt>
                <c:pt idx="2235" formatCode="0.00E+00">
                  <c:v>6.1196499999999999E-142</c:v>
                </c:pt>
                <c:pt idx="2236" formatCode="0.00E+00">
                  <c:v>3.8795899999999997E-142</c:v>
                </c:pt>
                <c:pt idx="2237" formatCode="0.00E+00">
                  <c:v>-3.4982400000000001E-142</c:v>
                </c:pt>
                <c:pt idx="2238" formatCode="0.00E+00">
                  <c:v>-1.61149E-141</c:v>
                </c:pt>
                <c:pt idx="2239" formatCode="0.00E+00">
                  <c:v>-3.1946100000000001E-141</c:v>
                </c:pt>
                <c:pt idx="2240" formatCode="0.00E+00">
                  <c:v>-4.6222999999999998E-141</c:v>
                </c:pt>
                <c:pt idx="2241" formatCode="0.00E+00">
                  <c:v>-5.21459E-141</c:v>
                </c:pt>
                <c:pt idx="2242" formatCode="0.00E+00">
                  <c:v>-4.2896499999999997E-141</c:v>
                </c:pt>
                <c:pt idx="2243" formatCode="0.00E+00">
                  <c:v>-1.35592E-141</c:v>
                </c:pt>
                <c:pt idx="2244" formatCode="0.00E+00">
                  <c:v>3.5325300000000002E-141</c:v>
                </c:pt>
                <c:pt idx="2245" formatCode="0.00E+00">
                  <c:v>9.0188199999999998E-141</c:v>
                </c:pt>
                <c:pt idx="2246" formatCode="0.00E+00">
                  <c:v>1.19692E-140</c:v>
                </c:pt>
                <c:pt idx="2247" formatCode="0.00E+00">
                  <c:v>8.3931100000000003E-141</c:v>
                </c:pt>
                <c:pt idx="2248" formatCode="0.00E+00">
                  <c:v>-4.6611899999999999E-141</c:v>
                </c:pt>
                <c:pt idx="2249" formatCode="0.00E+00">
                  <c:v>-2.76054E-140</c:v>
                </c:pt>
                <c:pt idx="2250" formatCode="0.00E+00">
                  <c:v>-5.7126699999999999E-140</c:v>
                </c:pt>
                <c:pt idx="2251" formatCode="0.00E+00">
                  <c:v>-8.4508800000000004E-140</c:v>
                </c:pt>
                <c:pt idx="2252" formatCode="0.00E+00">
                  <c:v>-9.5495599999999998E-140</c:v>
                </c:pt>
                <c:pt idx="2253" formatCode="0.00E+00">
                  <c:v>-7.4756499999999999E-140</c:v>
                </c:pt>
                <c:pt idx="2254" formatCode="0.00E+00">
                  <c:v>-1.30105E-140</c:v>
                </c:pt>
                <c:pt idx="2255" formatCode="0.00E+00">
                  <c:v>8.6616200000000002E-140</c:v>
                </c:pt>
                <c:pt idx="2256" formatCode="0.00E+00">
                  <c:v>2.0134699999999999E-139</c:v>
                </c:pt>
                <c:pt idx="2257" formatCode="0.00E+00">
                  <c:v>2.8381400000000002E-139</c:v>
                </c:pt>
                <c:pt idx="2258" formatCode="0.00E+00">
                  <c:v>2.7397199999999998E-139</c:v>
                </c:pt>
                <c:pt idx="2259" formatCode="0.00E+00">
                  <c:v>1.2773000000000001E-139</c:v>
                </c:pt>
                <c:pt idx="2260" formatCode="0.00E+00">
                  <c:v>-1.6092199999999999E-139</c:v>
                </c:pt>
                <c:pt idx="2261" formatCode="0.00E+00">
                  <c:v>-5.4931600000000002E-139</c:v>
                </c:pt>
                <c:pt idx="2262" formatCode="0.00E+00">
                  <c:v>-9.25807E-139</c:v>
                </c:pt>
                <c:pt idx="2263" formatCode="0.00E+00">
                  <c:v>-1.1006900000000001E-138</c:v>
                </c:pt>
                <c:pt idx="2264" formatCode="0.00E+00">
                  <c:v>-8.6247600000000005E-139</c:v>
                </c:pt>
                <c:pt idx="2265" formatCode="0.00E+00">
                  <c:v>-7.7265800000000002E-140</c:v>
                </c:pt>
                <c:pt idx="2266" formatCode="0.00E+00">
                  <c:v>1.2283199999999999E-138</c:v>
                </c:pt>
                <c:pt idx="2267" formatCode="0.00E+00">
                  <c:v>2.7845499999999998E-138</c:v>
                </c:pt>
                <c:pt idx="2268" formatCode="0.00E+00">
                  <c:v>4.0264100000000003E-138</c:v>
                </c:pt>
                <c:pt idx="2269" formatCode="0.00E+00">
                  <c:v>4.2239299999999998E-138</c:v>
                </c:pt>
                <c:pt idx="2270" formatCode="0.00E+00">
                  <c:v>2.7717099999999997E-138</c:v>
                </c:pt>
                <c:pt idx="2271" formatCode="0.00E+00">
                  <c:v>-5.5903500000000002E-139</c:v>
                </c:pt>
                <c:pt idx="2272" formatCode="0.00E+00">
                  <c:v>-5.37046E-138</c:v>
                </c:pt>
                <c:pt idx="2273" formatCode="0.00E+00">
                  <c:v>-1.0284E-137</c:v>
                </c:pt>
                <c:pt idx="2274" formatCode="0.00E+00">
                  <c:v>-1.2891600000000001E-137</c:v>
                </c:pt>
                <c:pt idx="2275" formatCode="0.00E+00">
                  <c:v>-1.04772E-137</c:v>
                </c:pt>
                <c:pt idx="2276" formatCode="0.00E+00">
                  <c:v>-1.0719199999999999E-138</c:v>
                </c:pt>
                <c:pt idx="2277" formatCode="0.00E+00">
                  <c:v>1.55534E-137</c:v>
                </c:pt>
                <c:pt idx="2278" formatCode="0.00E+00">
                  <c:v>3.6320999999999999E-137</c:v>
                </c:pt>
                <c:pt idx="2279" formatCode="0.00E+00">
                  <c:v>5.3440100000000004E-137</c:v>
                </c:pt>
                <c:pt idx="2280" formatCode="0.00E+00">
                  <c:v>5.6281699999999998E-137</c:v>
                </c:pt>
                <c:pt idx="2281" formatCode="0.00E+00">
                  <c:v>3.6070699999999998E-137</c:v>
                </c:pt>
                <c:pt idx="2282" formatCode="0.00E+00">
                  <c:v>-1.08926E-137</c:v>
                </c:pt>
                <c:pt idx="2283" formatCode="0.00E+00">
                  <c:v>-8.0413299999999996E-137</c:v>
                </c:pt>
                <c:pt idx="2284" formatCode="0.00E+00">
                  <c:v>-1.5389599999999999E-136</c:v>
                </c:pt>
                <c:pt idx="2285" formatCode="0.00E+00">
                  <c:v>-1.9419700000000002E-136</c:v>
                </c:pt>
                <c:pt idx="2286" formatCode="0.00E+00">
                  <c:v>-1.55826E-136</c:v>
                </c:pt>
                <c:pt idx="2287" formatCode="0.00E+00">
                  <c:v>-6.8708400000000005E-138</c:v>
                </c:pt>
                <c:pt idx="2288" formatCode="0.00E+00">
                  <c:v>2.5226900000000002E-136</c:v>
                </c:pt>
                <c:pt idx="2289" formatCode="0.00E+00">
                  <c:v>5.7725099999999999E-136</c:v>
                </c:pt>
                <c:pt idx="2290" formatCode="0.00E+00">
                  <c:v>8.7209599999999993E-136</c:v>
                </c:pt>
                <c:pt idx="2291" formatCode="0.00E+00">
                  <c:v>1.00113E-135</c:v>
                </c:pt>
                <c:pt idx="2292" formatCode="0.00E+00">
                  <c:v>8.2845999999999994E-136</c:v>
                </c:pt>
                <c:pt idx="2293" formatCode="0.00E+00">
                  <c:v>2.65155E-136</c:v>
                </c:pt>
                <c:pt idx="2294" formatCode="0.00E+00">
                  <c:v>-6.6375700000000002E-136</c:v>
                </c:pt>
                <c:pt idx="2295" formatCode="0.00E+00">
                  <c:v>-1.70551E-135</c:v>
                </c:pt>
                <c:pt idx="2296" formatCode="0.00E+00">
                  <c:v>-2.3131300000000001E-135</c:v>
                </c:pt>
                <c:pt idx="2297" formatCode="0.00E+00">
                  <c:v>-1.78585E-135</c:v>
                </c:pt>
                <c:pt idx="2298" formatCode="0.00E+00">
                  <c:v>4.3475799999999997E-136</c:v>
                </c:pt>
                <c:pt idx="2299" formatCode="0.00E+00">
                  <c:v>4.4901399999999999E-135</c:v>
                </c:pt>
                <c:pt idx="2300" formatCode="0.00E+00">
                  <c:v>9.8067199999999999E-135</c:v>
                </c:pt>
                <c:pt idx="2301" formatCode="0.00E+00">
                  <c:v>1.47545E-134</c:v>
                </c:pt>
                <c:pt idx="2302" formatCode="0.00E+00">
                  <c:v>1.68117E-134</c:v>
                </c:pt>
                <c:pt idx="2303" formatCode="0.00E+00">
                  <c:v>1.3540299999999999E-134</c:v>
                </c:pt>
                <c:pt idx="2304" formatCode="0.00E+00">
                  <c:v>3.6451300000000001E-135</c:v>
                </c:pt>
                <c:pt idx="2305" formatCode="0.00E+00">
                  <c:v>-1.2231499999999999E-134</c:v>
                </c:pt>
                <c:pt idx="2306" formatCode="0.00E+00">
                  <c:v>-3.0518799999999998E-134</c:v>
                </c:pt>
                <c:pt idx="2307" formatCode="0.00E+00">
                  <c:v>-4.4133200000000002E-134</c:v>
                </c:pt>
                <c:pt idx="2308" formatCode="0.00E+00">
                  <c:v>-4.3698499999999999E-134</c:v>
                </c:pt>
                <c:pt idx="2309" formatCode="0.00E+00">
                  <c:v>-2.0447700000000001E-134</c:v>
                </c:pt>
                <c:pt idx="2310" formatCode="0.00E+00">
                  <c:v>2.9606100000000001E-134</c:v>
                </c:pt>
                <c:pt idx="2311" formatCode="0.00E+00">
                  <c:v>1.0001600000000001E-133</c:v>
                </c:pt>
                <c:pt idx="2312" formatCode="0.00E+00">
                  <c:v>1.70127E-133</c:v>
                </c:pt>
                <c:pt idx="2313" formatCode="0.00E+00">
                  <c:v>2.0979300000000001E-133</c:v>
                </c:pt>
                <c:pt idx="2314" formatCode="0.00E+00">
                  <c:v>1.9040300000000002E-133</c:v>
                </c:pt>
                <c:pt idx="2315" formatCode="0.00E+00">
                  <c:v>9.3457899999999998E-134</c:v>
                </c:pt>
                <c:pt idx="2316" formatCode="0.00E+00">
                  <c:v>-7.9776900000000002E-134</c:v>
                </c:pt>
                <c:pt idx="2317" formatCode="0.00E+00">
                  <c:v>-2.90851E-133</c:v>
                </c:pt>
                <c:pt idx="2318" formatCode="0.00E+00">
                  <c:v>-4.4979900000000001E-133</c:v>
                </c:pt>
                <c:pt idx="2319" formatCode="0.00E+00">
                  <c:v>-4.2653899999999997E-133</c:v>
                </c:pt>
                <c:pt idx="2320" formatCode="0.00E+00">
                  <c:v>-9.9491700000000009E-134</c:v>
                </c:pt>
                <c:pt idx="2321" formatCode="0.00E+00">
                  <c:v>5.8021300000000004E-133</c:v>
                </c:pt>
                <c:pt idx="2322" formatCode="0.00E+00">
                  <c:v>1.5359900000000001E-132</c:v>
                </c:pt>
                <c:pt idx="2323" formatCode="0.00E+00">
                  <c:v>2.49427E-132</c:v>
                </c:pt>
                <c:pt idx="2324" formatCode="0.00E+00">
                  <c:v>2.9300399999999998E-132</c:v>
                </c:pt>
                <c:pt idx="2325" formatCode="0.00E+00">
                  <c:v>2.2035699999999999E-132</c:v>
                </c:pt>
                <c:pt idx="2326" formatCode="0.00E+00">
                  <c:v>-1.22943E-133</c:v>
                </c:pt>
                <c:pt idx="2327" formatCode="0.00E+00">
                  <c:v>-4.0081000000000003E-132</c:v>
                </c:pt>
                <c:pt idx="2328" formatCode="0.00E+00">
                  <c:v>-8.7405600000000001E-132</c:v>
                </c:pt>
                <c:pt idx="2329" formatCode="0.00E+00">
                  <c:v>-1.2841899999999999E-131</c:v>
                </c:pt>
                <c:pt idx="2330" formatCode="0.00E+00">
                  <c:v>-1.4275899999999999E-131</c:v>
                </c:pt>
                <c:pt idx="2331" formatCode="0.00E+00">
                  <c:v>-1.1040800000000001E-131</c:v>
                </c:pt>
                <c:pt idx="2332" formatCode="0.00E+00">
                  <c:v>-2.0576300000000001E-132</c:v>
                </c:pt>
                <c:pt idx="2333" formatCode="0.00E+00">
                  <c:v>1.1764000000000001E-131</c:v>
                </c:pt>
                <c:pt idx="2334" formatCode="0.00E+00">
                  <c:v>2.6613399999999999E-131</c:v>
                </c:pt>
                <c:pt idx="2335" formatCode="0.00E+00">
                  <c:v>3.5648299999999998E-131</c:v>
                </c:pt>
                <c:pt idx="2336" formatCode="0.00E+00">
                  <c:v>3.06256E-131</c:v>
                </c:pt>
                <c:pt idx="2337" formatCode="0.00E+00">
                  <c:v>5.3767099999999998E-132</c:v>
                </c:pt>
                <c:pt idx="2338" formatCode="0.00E+00">
                  <c:v>-4.06127E-131</c:v>
                </c:pt>
                <c:pt idx="2339" formatCode="0.00E+00">
                  <c:v>-9.9275100000000009E-131</c:v>
                </c:pt>
                <c:pt idx="2340" formatCode="0.00E+00">
                  <c:v>-1.51028E-130</c:v>
                </c:pt>
                <c:pt idx="2341" formatCode="0.00E+00">
                  <c:v>-1.66319E-130</c:v>
                </c:pt>
                <c:pt idx="2342" formatCode="0.00E+00">
                  <c:v>-1.1660499999999999E-130</c:v>
                </c:pt>
                <c:pt idx="2343" formatCode="0.00E+00">
                  <c:v>1.15746E-131</c:v>
                </c:pt>
                <c:pt idx="2344" formatCode="0.00E+00">
                  <c:v>2.0671599999999999E-130</c:v>
                </c:pt>
                <c:pt idx="2345" formatCode="0.00E+00">
                  <c:v>4.2139199999999997E-130</c:v>
                </c:pt>
                <c:pt idx="2346" formatCode="0.00E+00">
                  <c:v>5.6100299999999997E-130</c:v>
                </c:pt>
                <c:pt idx="2347" formatCode="0.00E+00">
                  <c:v>4.9763700000000002E-130</c:v>
                </c:pt>
                <c:pt idx="2348" formatCode="0.00E+00">
                  <c:v>1.2605700000000001E-130</c:v>
                </c:pt>
                <c:pt idx="2349" formatCode="0.00E+00">
                  <c:v>-5.6755199999999999E-130</c:v>
                </c:pt>
                <c:pt idx="2350" formatCode="0.00E+00">
                  <c:v>-1.46847E-129</c:v>
                </c:pt>
                <c:pt idx="2351" formatCode="0.00E+00">
                  <c:v>-2.3272799999999999E-129</c:v>
                </c:pt>
                <c:pt idx="2352" formatCode="0.00E+00">
                  <c:v>-2.7774999999999999E-129</c:v>
                </c:pt>
                <c:pt idx="2353" formatCode="0.00E+00">
                  <c:v>-2.42687E-129</c:v>
                </c:pt>
                <c:pt idx="2354" formatCode="0.00E+00">
                  <c:v>-1.0424300000000001E-129</c:v>
                </c:pt>
                <c:pt idx="2355" formatCode="0.00E+00">
                  <c:v>1.2649399999999999E-129</c:v>
                </c:pt>
                <c:pt idx="2356" formatCode="0.00E+00">
                  <c:v>3.9446499999999998E-129</c:v>
                </c:pt>
                <c:pt idx="2357" formatCode="0.00E+00">
                  <c:v>6.0318300000000002E-129</c:v>
                </c:pt>
                <c:pt idx="2358" formatCode="0.00E+00">
                  <c:v>6.3672499999999995E-129</c:v>
                </c:pt>
                <c:pt idx="2359" formatCode="0.00E+00">
                  <c:v>3.9460999999999997E-129</c:v>
                </c:pt>
                <c:pt idx="2360" formatCode="0.00E+00">
                  <c:v>-1.7006800000000001E-129</c:v>
                </c:pt>
                <c:pt idx="2361" formatCode="0.00E+00">
                  <c:v>-9.8547700000000004E-129</c:v>
                </c:pt>
                <c:pt idx="2362" formatCode="0.00E+00">
                  <c:v>-1.7812400000000001E-128</c:v>
                </c:pt>
                <c:pt idx="2363" formatCode="0.00E+00">
                  <c:v>-2.1022100000000001E-128</c:v>
                </c:pt>
                <c:pt idx="2364" formatCode="0.00E+00">
                  <c:v>-1.45399E-128</c:v>
                </c:pt>
                <c:pt idx="2365" formatCode="0.00E+00">
                  <c:v>5.0476499999999999E-129</c:v>
                </c:pt>
                <c:pt idx="2366" formatCode="0.00E+00">
                  <c:v>3.7408000000000001E-128</c:v>
                </c:pt>
                <c:pt idx="2367" formatCode="0.00E+00">
                  <c:v>7.6001699999999999E-128</c:v>
                </c:pt>
                <c:pt idx="2368" formatCode="0.00E+00">
                  <c:v>1.07056E-127</c:v>
                </c:pt>
                <c:pt idx="2369" formatCode="0.00E+00">
                  <c:v>1.12709E-127</c:v>
                </c:pt>
                <c:pt idx="2370" formatCode="0.00E+00">
                  <c:v>7.8631099999999997E-128</c:v>
                </c:pt>
                <c:pt idx="2371" formatCode="0.00E+00">
                  <c:v>1.6663600000000001E-129</c:v>
                </c:pt>
                <c:pt idx="2372" formatCode="0.00E+00">
                  <c:v>-1.06525E-127</c:v>
                </c:pt>
                <c:pt idx="2373" formatCode="0.00E+00">
                  <c:v>-2.1794000000000001E-127</c:v>
                </c:pt>
                <c:pt idx="2374" formatCode="0.00E+00">
                  <c:v>-2.8928199999999999E-127</c:v>
                </c:pt>
                <c:pt idx="2375" formatCode="0.00E+00">
                  <c:v>-2.6904700000000002E-127</c:v>
                </c:pt>
                <c:pt idx="2376" formatCode="0.00E+00">
                  <c:v>-1.1053100000000001E-127</c:v>
                </c:pt>
                <c:pt idx="2377" formatCode="0.00E+00">
                  <c:v>2.0027600000000001E-127</c:v>
                </c:pt>
                <c:pt idx="2378" formatCode="0.00E+00">
                  <c:v>6.0197500000000003E-127</c:v>
                </c:pt>
                <c:pt idx="2379" formatCode="0.00E+00">
                  <c:v>9.45549E-127</c:v>
                </c:pt>
                <c:pt idx="2380" formatCode="0.00E+00">
                  <c:v>1.04347E-126</c:v>
                </c:pt>
                <c:pt idx="2381" formatCode="0.00E+00">
                  <c:v>7.3075200000000001E-127</c:v>
                </c:pt>
                <c:pt idx="2382" formatCode="0.00E+00">
                  <c:v>-8.7317000000000003E-128</c:v>
                </c:pt>
                <c:pt idx="2383" formatCode="0.00E+00">
                  <c:v>-1.34552E-126</c:v>
                </c:pt>
                <c:pt idx="2384" formatCode="0.00E+00">
                  <c:v>-2.70072E-126</c:v>
                </c:pt>
                <c:pt idx="2385" formatCode="0.00E+00">
                  <c:v>-3.5423599999999997E-126</c:v>
                </c:pt>
                <c:pt idx="2386" formatCode="0.00E+00">
                  <c:v>-3.2018800000000002E-126</c:v>
                </c:pt>
                <c:pt idx="2387" formatCode="0.00E+00">
                  <c:v>-1.19739E-126</c:v>
                </c:pt>
                <c:pt idx="2388" formatCode="0.00E+00">
                  <c:v>2.5398799999999999E-126</c:v>
                </c:pt>
                <c:pt idx="2389" formatCode="0.00E+00">
                  <c:v>7.3646499999999999E-126</c:v>
                </c:pt>
                <c:pt idx="2390" formatCode="0.00E+00">
                  <c:v>1.17514E-125</c:v>
                </c:pt>
                <c:pt idx="2391" formatCode="0.00E+00">
                  <c:v>1.3503500000000001E-125</c:v>
                </c:pt>
                <c:pt idx="2392" formatCode="0.00E+00">
                  <c:v>1.02599E-125</c:v>
                </c:pt>
                <c:pt idx="2393" formatCode="0.00E+00">
                  <c:v>5.2532599999999996E-127</c:v>
                </c:pt>
                <c:pt idx="2394" formatCode="0.00E+00">
                  <c:v>-1.4884499999999999E-125</c:v>
                </c:pt>
                <c:pt idx="2395" formatCode="0.00E+00">
                  <c:v>-3.2159599999999999E-125</c:v>
                </c:pt>
                <c:pt idx="2396" formatCode="0.00E+00">
                  <c:v>-4.4892900000000002E-125</c:v>
                </c:pt>
                <c:pt idx="2397" formatCode="0.00E+00">
                  <c:v>-4.5272599999999999E-125</c:v>
                </c:pt>
                <c:pt idx="2398" formatCode="0.00E+00">
                  <c:v>-2.6848400000000002E-125</c:v>
                </c:pt>
                <c:pt idx="2399" formatCode="0.00E+00">
                  <c:v>1.1711E-125</c:v>
                </c:pt>
                <c:pt idx="2400" formatCode="0.00E+00">
                  <c:v>6.3710700000000005E-125</c:v>
                </c:pt>
                <c:pt idx="2401" formatCode="0.00E+00">
                  <c:v>1.1297900000000001E-124</c:v>
                </c:pt>
                <c:pt idx="2402" formatCode="0.00E+00">
                  <c:v>1.35791E-124</c:v>
                </c:pt>
                <c:pt idx="2403" formatCode="0.00E+00">
                  <c:v>1.0664699999999999E-124</c:v>
                </c:pt>
                <c:pt idx="2404" formatCode="0.00E+00">
                  <c:v>6.4008099999999998E-126</c:v>
                </c:pt>
                <c:pt idx="2405" formatCode="0.00E+00">
                  <c:v>-1.63852E-124</c:v>
                </c:pt>
                <c:pt idx="2406" formatCode="0.00E+00">
                  <c:v>-3.6332800000000001E-124</c:v>
                </c:pt>
                <c:pt idx="2407" formatCode="0.00E+00">
                  <c:v>-5.0363600000000002E-124</c:v>
                </c:pt>
                <c:pt idx="2408" formatCode="0.00E+00">
                  <c:v>-4.7780999999999996E-124</c:v>
                </c:pt>
                <c:pt idx="2409" formatCode="0.00E+00">
                  <c:v>-2.2001300000000002E-124</c:v>
                </c:pt>
                <c:pt idx="2410" formatCode="0.00E+00">
                  <c:v>2.5859299999999999E-124</c:v>
                </c:pt>
                <c:pt idx="2411" formatCode="0.00E+00">
                  <c:v>8.7776799999999994E-124</c:v>
                </c:pt>
                <c:pt idx="2412" formatCode="0.00E+00">
                  <c:v>1.4887499999999999E-123</c:v>
                </c:pt>
                <c:pt idx="2413" formatCode="0.00E+00">
                  <c:v>1.8852199999999999E-123</c:v>
                </c:pt>
                <c:pt idx="2414" formatCode="0.00E+00">
                  <c:v>1.8801499999999999E-123</c:v>
                </c:pt>
                <c:pt idx="2415" formatCode="0.00E+00">
                  <c:v>1.3709000000000001E-123</c:v>
                </c:pt>
                <c:pt idx="2416" formatCode="0.00E+00">
                  <c:v>3.67561E-124</c:v>
                </c:pt>
                <c:pt idx="2417" formatCode="0.00E+00">
                  <c:v>-8.84422E-124</c:v>
                </c:pt>
                <c:pt idx="2418" formatCode="0.00E+00">
                  <c:v>-1.7512299999999999E-123</c:v>
                </c:pt>
                <c:pt idx="2419" formatCode="0.00E+00">
                  <c:v>-1.3315600000000001E-123</c:v>
                </c:pt>
                <c:pt idx="2420" formatCode="0.00E+00">
                  <c:v>1.10801E-123</c:v>
                </c:pt>
                <c:pt idx="2421" formatCode="0.00E+00">
                  <c:v>5.7425699999999998E-123</c:v>
                </c:pt>
                <c:pt idx="2422" formatCode="0.00E+00">
                  <c:v>1.20163E-122</c:v>
                </c:pt>
                <c:pt idx="2423" formatCode="0.00E+00">
                  <c:v>1.8242999999999999E-122</c:v>
                </c:pt>
                <c:pt idx="2424" formatCode="0.00E+00">
                  <c:v>2.1026099999999999E-122</c:v>
                </c:pt>
                <c:pt idx="2425" formatCode="0.00E+00">
                  <c:v>1.59258E-122</c:v>
                </c:pt>
                <c:pt idx="2426" formatCode="0.00E+00">
                  <c:v>-1.54901E-124</c:v>
                </c:pt>
                <c:pt idx="2427" formatCode="0.00E+00">
                  <c:v>-2.6713400000000001E-122</c:v>
                </c:pt>
                <c:pt idx="2428" formatCode="0.00E+00">
                  <c:v>-5.8818500000000003E-122</c:v>
                </c:pt>
                <c:pt idx="2429" formatCode="0.00E+00">
                  <c:v>-8.74701E-122</c:v>
                </c:pt>
                <c:pt idx="2430" formatCode="0.00E+00">
                  <c:v>-1.0139900000000001E-121</c:v>
                </c:pt>
                <c:pt idx="2431" formatCode="0.00E+00">
                  <c:v>-9.0148999999999998E-122</c:v>
                </c:pt>
                <c:pt idx="2432" formatCode="0.00E+00">
                  <c:v>-4.8275299999999999E-122</c:v>
                </c:pt>
                <c:pt idx="2433" formatCode="0.00E+00">
                  <c:v>1.8925000000000001E-122</c:v>
                </c:pt>
                <c:pt idx="2434" formatCode="0.00E+00">
                  <c:v>9.3755200000000002E-122</c:v>
                </c:pt>
                <c:pt idx="2435" formatCode="0.00E+00">
                  <c:v>1.5454499999999999E-121</c:v>
                </c:pt>
                <c:pt idx="2436" formatCode="0.00E+00">
                  <c:v>1.8353400000000001E-121</c:v>
                </c:pt>
                <c:pt idx="2437" formatCode="0.00E+00">
                  <c:v>1.6725899999999999E-121</c:v>
                </c:pt>
                <c:pt idx="2438" formatCode="0.00E+00">
                  <c:v>1.03527E-121</c:v>
                </c:pt>
                <c:pt idx="2439" formatCode="0.00E+00">
                  <c:v>1.0588399999999999E-122</c:v>
                </c:pt>
                <c:pt idx="2440" formatCode="0.00E+00">
                  <c:v>-8.3904100000000002E-122</c:v>
                </c:pt>
                <c:pt idx="2441" formatCode="0.00E+00">
                  <c:v>-1.6358600000000001E-121</c:v>
                </c:pt>
                <c:pt idx="2442" formatCode="0.00E+00">
                  <c:v>-2.1874799999999999E-121</c:v>
                </c:pt>
                <c:pt idx="2443" formatCode="0.00E+00">
                  <c:v>-2.1896900000000001E-121</c:v>
                </c:pt>
                <c:pt idx="2444" formatCode="0.00E+00">
                  <c:v>-1.2917200000000001E-121</c:v>
                </c:pt>
                <c:pt idx="2445" formatCode="0.00E+00">
                  <c:v>-1.39004E-122</c:v>
                </c:pt>
                <c:pt idx="2446" formatCode="0.00E+00">
                  <c:v>-1.3218800000000001E-121</c:v>
                </c:pt>
                <c:pt idx="2447" formatCode="0.00E+00">
                  <c:v>-8.7524099999999997E-121</c:v>
                </c:pt>
                <c:pt idx="2448" formatCode="0.00E+00">
                  <c:v>-2.5311900000000001E-120</c:v>
                </c:pt>
                <c:pt idx="2449" formatCode="0.00E+00">
                  <c:v>-5.0389600000000003E-120</c:v>
                </c:pt>
                <c:pt idx="2450" formatCode="0.00E+00">
                  <c:v>-8.00618E-120</c:v>
                </c:pt>
                <c:pt idx="2451" formatCode="0.00E+00">
                  <c:v>-1.08409E-119</c:v>
                </c:pt>
                <c:pt idx="2452" formatCode="0.00E+00">
                  <c:v>-1.2466699999999999E-119</c:v>
                </c:pt>
                <c:pt idx="2453" formatCode="0.00E+00">
                  <c:v>-1.11723E-119</c:v>
                </c:pt>
                <c:pt idx="2454" formatCode="0.00E+00">
                  <c:v>-5.6120000000000002E-120</c:v>
                </c:pt>
                <c:pt idx="2455" formatCode="0.00E+00">
                  <c:v>3.88221E-120</c:v>
                </c:pt>
                <c:pt idx="2456" formatCode="0.00E+00">
                  <c:v>1.4987399999999999E-119</c:v>
                </c:pt>
                <c:pt idx="2457" formatCode="0.00E+00">
                  <c:v>2.39799E-119</c:v>
                </c:pt>
                <c:pt idx="2458" formatCode="0.00E+00">
                  <c:v>2.6941400000000001E-119</c:v>
                </c:pt>
                <c:pt idx="2459" formatCode="0.00E+00">
                  <c:v>2.11263E-119</c:v>
                </c:pt>
                <c:pt idx="2460" formatCode="0.00E+00">
                  <c:v>6.0308999999999999E-120</c:v>
                </c:pt>
                <c:pt idx="2461" formatCode="0.00E+00">
                  <c:v>-1.55935E-119</c:v>
                </c:pt>
                <c:pt idx="2462" formatCode="0.00E+00">
                  <c:v>-3.7766699999999999E-119</c:v>
                </c:pt>
                <c:pt idx="2463" formatCode="0.00E+00">
                  <c:v>-5.3634399999999997E-119</c:v>
                </c:pt>
                <c:pt idx="2464" formatCode="0.00E+00">
                  <c:v>-5.6963799999999995E-119</c:v>
                </c:pt>
                <c:pt idx="2465" formatCode="0.00E+00">
                  <c:v>-3.9441899999999998E-119</c:v>
                </c:pt>
                <c:pt idx="2466" formatCode="0.00E+00">
                  <c:v>7.0531300000000002E-120</c:v>
                </c:pt>
                <c:pt idx="2467" formatCode="0.00E+00">
                  <c:v>7.0691200000000003E-119</c:v>
                </c:pt>
                <c:pt idx="2468" formatCode="0.00E+00">
                  <c:v>1.0119099999999999E-118</c:v>
                </c:pt>
                <c:pt idx="2469" formatCode="0.00E+00">
                  <c:v>2.3323500000000001E-119</c:v>
                </c:pt>
                <c:pt idx="2470" formatCode="0.00E+00">
                  <c:v>-2.3978100000000002E-118</c:v>
                </c:pt>
                <c:pt idx="2471" formatCode="0.00E+00">
                  <c:v>-7.4807299999999998E-118</c:v>
                </c:pt>
                <c:pt idx="2472" formatCode="0.00E+00">
                  <c:v>-1.4770700000000001E-117</c:v>
                </c:pt>
                <c:pt idx="2473" formatCode="0.00E+00">
                  <c:v>-2.2202299999999999E-117</c:v>
                </c:pt>
                <c:pt idx="2474" formatCode="0.00E+00">
                  <c:v>-2.5736100000000001E-117</c:v>
                </c:pt>
                <c:pt idx="2475" formatCode="0.00E+00">
                  <c:v>-2.0209799999999999E-117</c:v>
                </c:pt>
                <c:pt idx="2476" formatCode="0.00E+00">
                  <c:v>-1.00993E-118</c:v>
                </c:pt>
                <c:pt idx="2477" formatCode="0.00E+00">
                  <c:v>3.2925399999999997E-117</c:v>
                </c:pt>
                <c:pt idx="2478" formatCode="0.00E+00">
                  <c:v>7.5373900000000001E-117</c:v>
                </c:pt>
                <c:pt idx="2479" formatCode="0.00E+00">
                  <c:v>1.10877E-116</c:v>
                </c:pt>
                <c:pt idx="2480" formatCode="0.00E+00">
                  <c:v>1.1799600000000001E-116</c:v>
                </c:pt>
                <c:pt idx="2481" formatCode="0.00E+00">
                  <c:v>7.7274199999999997E-117</c:v>
                </c:pt>
                <c:pt idx="2482" formatCode="0.00E+00">
                  <c:v>-2.1331000000000001E-117</c:v>
                </c:pt>
                <c:pt idx="2483" formatCode="0.00E+00">
                  <c:v>-1.7004999999999999E-116</c:v>
                </c:pt>
                <c:pt idx="2484" formatCode="0.00E+00">
                  <c:v>-3.2800199999999998E-116</c:v>
                </c:pt>
                <c:pt idx="2485" formatCode="0.00E+00">
                  <c:v>-4.1403799999999999E-116</c:v>
                </c:pt>
                <c:pt idx="2486" formatCode="0.00E+00">
                  <c:v>-3.28103E-116</c:v>
                </c:pt>
                <c:pt idx="2487" formatCode="0.00E+00">
                  <c:v>1.0074000000000001E-117</c:v>
                </c:pt>
                <c:pt idx="2488" formatCode="0.00E+00">
                  <c:v>6.1592399999999999E-116</c:v>
                </c:pt>
                <c:pt idx="2489" formatCode="0.00E+00">
                  <c:v>1.3897900000000001E-115</c:v>
                </c:pt>
                <c:pt idx="2490" formatCode="0.00E+00">
                  <c:v>2.0982900000000001E-115</c:v>
                </c:pt>
                <c:pt idx="2491" formatCode="0.00E+00">
                  <c:v>2.4191100000000002E-115</c:v>
                </c:pt>
                <c:pt idx="2492" formatCode="0.00E+00">
                  <c:v>2.01385E-115</c:v>
                </c:pt>
                <c:pt idx="2493" formatCode="0.00E+00">
                  <c:v>6.2412399999999997E-116</c:v>
                </c:pt>
                <c:pt idx="2494" formatCode="0.00E+00">
                  <c:v>-1.71921E-115</c:v>
                </c:pt>
                <c:pt idx="2495" formatCode="0.00E+00">
                  <c:v>-4.36217E-115</c:v>
                </c:pt>
                <c:pt idx="2496" formatCode="0.00E+00">
                  <c:v>-5.8640500000000002E-115</c:v>
                </c:pt>
                <c:pt idx="2497" formatCode="0.00E+00">
                  <c:v>-4.36457E-115</c:v>
                </c:pt>
                <c:pt idx="2498" formatCode="0.00E+00">
                  <c:v>1.6756100000000001E-115</c:v>
                </c:pt>
                <c:pt idx="2499" formatCode="0.00E+00">
                  <c:v>1.26571E-114</c:v>
                </c:pt>
                <c:pt idx="2500" formatCode="0.00E+00">
                  <c:v>2.6992100000000001E-114</c:v>
                </c:pt>
                <c:pt idx="2501" formatCode="0.00E+00">
                  <c:v>4.08554E-114</c:v>
                </c:pt>
                <c:pt idx="2502" formatCode="0.00E+00">
                  <c:v>4.9169400000000002E-114</c:v>
                </c:pt>
                <c:pt idx="2503" formatCode="0.00E+00">
                  <c:v>4.6766799999999998E-114</c:v>
                </c:pt>
                <c:pt idx="2504" formatCode="0.00E+00">
                  <c:v>2.94838E-114</c:v>
                </c:pt>
                <c:pt idx="2505" formatCode="0.00E+00">
                  <c:v>-2.6875700000000001E-115</c:v>
                </c:pt>
                <c:pt idx="2506" formatCode="0.00E+00">
                  <c:v>-4.1429100000000003E-114</c:v>
                </c:pt>
                <c:pt idx="2507" formatCode="0.00E+00">
                  <c:v>-7.0131599999999993E-114</c:v>
                </c:pt>
                <c:pt idx="2508" formatCode="0.00E+00">
                  <c:v>-6.8918600000000003E-114</c:v>
                </c:pt>
                <c:pt idx="2509" formatCode="0.00E+00">
                  <c:v>-1.97628E-114</c:v>
                </c:pt>
                <c:pt idx="2510" formatCode="0.00E+00">
                  <c:v>8.7091200000000003E-114</c:v>
                </c:pt>
                <c:pt idx="2511" formatCode="0.00E+00">
                  <c:v>2.39391E-113</c:v>
                </c:pt>
                <c:pt idx="2512" formatCode="0.00E+00">
                  <c:v>3.88541E-113</c:v>
                </c:pt>
                <c:pt idx="2513" formatCode="0.00E+00">
                  <c:v>4.5533900000000002E-113</c:v>
                </c:pt>
                <c:pt idx="2514" formatCode="0.00E+00">
                  <c:v>3.6031699999999998E-113</c:v>
                </c:pt>
                <c:pt idx="2515" formatCode="0.00E+00">
                  <c:v>5.7257000000000001E-114</c:v>
                </c:pt>
                <c:pt idx="2516" formatCode="0.00E+00">
                  <c:v>-4.4022300000000001E-113</c:v>
                </c:pt>
                <c:pt idx="2517" formatCode="0.00E+00">
                  <c:v>-1.03071E-112</c:v>
                </c:pt>
                <c:pt idx="2518" formatCode="0.00E+00">
                  <c:v>-1.5072999999999999E-112</c:v>
                </c:pt>
                <c:pt idx="2519" formatCode="0.00E+00">
                  <c:v>-1.58209E-112</c:v>
                </c:pt>
                <c:pt idx="2520" formatCode="0.00E+00">
                  <c:v>-9.5997900000000001E-113</c:v>
                </c:pt>
                <c:pt idx="2521" formatCode="0.00E+00">
                  <c:v>5.3170400000000001E-113</c:v>
                </c:pt>
                <c:pt idx="2522" formatCode="0.00E+00">
                  <c:v>2.7435200000000002E-112</c:v>
                </c:pt>
                <c:pt idx="2523" formatCode="0.00E+00">
                  <c:v>5.0274299999999997E-112</c:v>
                </c:pt>
                <c:pt idx="2524" formatCode="0.00E+00">
                  <c:v>6.27345E-112</c:v>
                </c:pt>
                <c:pt idx="2525" formatCode="0.00E+00">
                  <c:v>5.1931499999999996E-112</c:v>
                </c:pt>
                <c:pt idx="2526" formatCode="0.00E+00">
                  <c:v>7.5510500000000001E-113</c:v>
                </c:pt>
                <c:pt idx="2527" formatCode="0.00E+00">
                  <c:v>-7.1958300000000002E-112</c:v>
                </c:pt>
                <c:pt idx="2528" formatCode="0.00E+00">
                  <c:v>-1.7148199999999999E-111</c:v>
                </c:pt>
                <c:pt idx="2529" formatCode="0.00E+00">
                  <c:v>-2.5325899999999999E-111</c:v>
                </c:pt>
                <c:pt idx="2530" formatCode="0.00E+00">
                  <c:v>-2.6184900000000001E-111</c:v>
                </c:pt>
                <c:pt idx="2531" formatCode="0.00E+00">
                  <c:v>-1.4549599999999999E-111</c:v>
                </c:pt>
                <c:pt idx="2532" formatCode="0.00E+00">
                  <c:v>1.1696400000000001E-111</c:v>
                </c:pt>
                <c:pt idx="2533" formatCode="0.00E+00">
                  <c:v>4.9713600000000001E-111</c:v>
                </c:pt>
                <c:pt idx="2534" formatCode="0.00E+00">
                  <c:v>8.9801200000000004E-111</c:v>
                </c:pt>
                <c:pt idx="2535" formatCode="0.00E+00">
                  <c:v>1.1359999999999999E-110</c:v>
                </c:pt>
                <c:pt idx="2536" formatCode="0.00E+00">
                  <c:v>9.7269000000000001E-111</c:v>
                </c:pt>
                <c:pt idx="2537" formatCode="0.00E+00">
                  <c:v>2.1675200000000002E-111</c:v>
                </c:pt>
                <c:pt idx="2538" formatCode="0.00E+00">
                  <c:v>-1.1606E-110</c:v>
                </c:pt>
                <c:pt idx="2539" formatCode="0.00E+00">
                  <c:v>-2.9239199999999999E-110</c:v>
                </c:pt>
                <c:pt idx="2540" formatCode="0.00E+00">
                  <c:v>-4.4983500000000001E-110</c:v>
                </c:pt>
                <c:pt idx="2541" formatCode="0.00E+00">
                  <c:v>-5.0717400000000001E-110</c:v>
                </c:pt>
                <c:pt idx="2542" formatCode="0.00E+00">
                  <c:v>-3.9209600000000002E-110</c:v>
                </c:pt>
                <c:pt idx="2543" formatCode="0.00E+00">
                  <c:v>-7.2726099999999993E-111</c:v>
                </c:pt>
                <c:pt idx="2544" formatCode="0.00E+00">
                  <c:v>4.1941E-110</c:v>
                </c:pt>
                <c:pt idx="2545" formatCode="0.00E+00">
                  <c:v>9.6740900000000003E-110</c:v>
                </c:pt>
                <c:pt idx="2546" formatCode="0.00E+00">
                  <c:v>1.36792E-109</c:v>
                </c:pt>
                <c:pt idx="2547" formatCode="0.00E+00">
                  <c:v>1.36101E-109</c:v>
                </c:pt>
                <c:pt idx="2548" formatCode="0.00E+00">
                  <c:v>6.8974600000000003E-110</c:v>
                </c:pt>
                <c:pt idx="2549" formatCode="0.00E+00">
                  <c:v>-7.6668099999999996E-110</c:v>
                </c:pt>
                <c:pt idx="2550" formatCode="0.00E+00">
                  <c:v>-2.7890599999999998E-109</c:v>
                </c:pt>
                <c:pt idx="2551" formatCode="0.00E+00">
                  <c:v>-4.6594999999999997E-109</c:v>
                </c:pt>
                <c:pt idx="2552" formatCode="0.00E+00">
                  <c:v>-5.2295600000000001E-109</c:v>
                </c:pt>
                <c:pt idx="2553" formatCode="0.00E+00">
                  <c:v>-3.2807299999999999E-109</c:v>
                </c:pt>
                <c:pt idx="2554" formatCode="0.00E+00">
                  <c:v>1.9821199999999999E-109</c:v>
                </c:pt>
                <c:pt idx="2555" formatCode="0.00E+00">
                  <c:v>1.0356000000000001E-108</c:v>
                </c:pt>
                <c:pt idx="2556" formatCode="0.00E+00">
                  <c:v>2.0025799999999999E-108</c:v>
                </c:pt>
                <c:pt idx="2557" formatCode="0.00E+00">
                  <c:v>2.75058E-108</c:v>
                </c:pt>
                <c:pt idx="2558" formatCode="0.00E+00">
                  <c:v>2.83582E-108</c:v>
                </c:pt>
                <c:pt idx="2559" formatCode="0.00E+00">
                  <c:v>1.8181399999999999E-108</c:v>
                </c:pt>
                <c:pt idx="2560" formatCode="0.00E+00">
                  <c:v>-5.3279900000000004E-109</c:v>
                </c:pt>
                <c:pt idx="2561" formatCode="0.00E+00">
                  <c:v>-3.9042499999999999E-108</c:v>
                </c:pt>
                <c:pt idx="2562" formatCode="0.00E+00">
                  <c:v>-7.2609200000000002E-108</c:v>
                </c:pt>
                <c:pt idx="2563" formatCode="0.00E+00">
                  <c:v>-8.9836099999999997E-108</c:v>
                </c:pt>
                <c:pt idx="2564" formatCode="0.00E+00">
                  <c:v>-7.2803000000000002E-108</c:v>
                </c:pt>
                <c:pt idx="2565" formatCode="0.00E+00">
                  <c:v>-8.8848100000000001E-109</c:v>
                </c:pt>
                <c:pt idx="2566" formatCode="0.00E+00">
                  <c:v>1.00727E-107</c:v>
                </c:pt>
                <c:pt idx="2567" formatCode="0.00E+00">
                  <c:v>2.3240699999999999E-107</c:v>
                </c:pt>
                <c:pt idx="2568" formatCode="0.00E+00">
                  <c:v>3.3453400000000002E-107</c:v>
                </c:pt>
                <c:pt idx="2569" formatCode="0.00E+00">
                  <c:v>3.3929200000000002E-107</c:v>
                </c:pt>
                <c:pt idx="2570" formatCode="0.00E+00">
                  <c:v>1.93431E-107</c:v>
                </c:pt>
                <c:pt idx="2571" formatCode="0.00E+00">
                  <c:v>-1.1663800000000001E-107</c:v>
                </c:pt>
                <c:pt idx="2572" formatCode="0.00E+00">
                  <c:v>-5.5062600000000002E-107</c:v>
                </c:pt>
                <c:pt idx="2573" formatCode="0.00E+00">
                  <c:v>-9.9225699999999996E-107</c:v>
                </c:pt>
                <c:pt idx="2574" formatCode="0.00E+00">
                  <c:v>-1.2372600000000001E-106</c:v>
                </c:pt>
                <c:pt idx="2575" formatCode="0.00E+00">
                  <c:v>-1.04158E-106</c:v>
                </c:pt>
                <c:pt idx="2576" formatCode="0.00E+00">
                  <c:v>-2.3380300000000001E-107</c:v>
                </c:pt>
                <c:pt idx="2577" formatCode="0.00E+00">
                  <c:v>1.1708799999999999E-106</c:v>
                </c:pt>
                <c:pt idx="2578" formatCode="0.00E+00">
                  <c:v>2.8982199999999999E-106</c:v>
                </c:pt>
                <c:pt idx="2579" formatCode="0.00E+00">
                  <c:v>4.3930500000000005E-106</c:v>
                </c:pt>
                <c:pt idx="2580" formatCode="0.00E+00">
                  <c:v>4.9675700000000002E-106</c:v>
                </c:pt>
                <c:pt idx="2581" formatCode="0.00E+00">
                  <c:v>4.1232800000000001E-106</c:v>
                </c:pt>
                <c:pt idx="2582" formatCode="0.00E+00">
                  <c:v>1.7312700000000001E-106</c:v>
                </c:pt>
                <c:pt idx="2583" formatCode="0.00E+00">
                  <c:v>-1.91644E-106</c:v>
                </c:pt>
                <c:pt idx="2584" formatCode="0.00E+00">
                  <c:v>-5.7891699999999996E-106</c:v>
                </c:pt>
                <c:pt idx="2585" formatCode="0.00E+00">
                  <c:v>-7.8606400000000001E-106</c:v>
                </c:pt>
                <c:pt idx="2586" formatCode="0.00E+00">
                  <c:v>-5.5908100000000002E-106</c:v>
                </c:pt>
                <c:pt idx="2587" formatCode="0.00E+00">
                  <c:v>3.0525700000000002E-106</c:v>
                </c:pt>
                <c:pt idx="2588" formatCode="0.00E+00">
                  <c:v>1.8432399999999998E-105</c:v>
                </c:pt>
                <c:pt idx="2589" formatCode="0.00E+00">
                  <c:v>3.8010700000000001E-105</c:v>
                </c:pt>
                <c:pt idx="2590" formatCode="0.00E+00">
                  <c:v>5.5381899999999999E-105</c:v>
                </c:pt>
                <c:pt idx="2591" formatCode="0.00E+00">
                  <c:v>6.07726E-105</c:v>
                </c:pt>
                <c:pt idx="2592" formatCode="0.00E+00">
                  <c:v>4.4174E-105</c:v>
                </c:pt>
                <c:pt idx="2593" formatCode="0.00E+00">
                  <c:v>-9.8691999999999997E-109</c:v>
                </c:pt>
                <c:pt idx="2594" formatCode="0.00E+00">
                  <c:v>-6.8543599999999997E-105</c:v>
                </c:pt>
                <c:pt idx="2595" formatCode="0.00E+00">
                  <c:v>-1.4440600000000001E-104</c:v>
                </c:pt>
                <c:pt idx="2596" formatCode="0.00E+00">
                  <c:v>-1.9344700000000001E-104</c:v>
                </c:pt>
                <c:pt idx="2597" formatCode="0.00E+00">
                  <c:v>-1.7078700000000001E-104</c:v>
                </c:pt>
                <c:pt idx="2598" formatCode="0.00E+00">
                  <c:v>-3.9209E-105</c:v>
                </c:pt>
                <c:pt idx="2599" formatCode="0.00E+00">
                  <c:v>2.0877800000000001E-104</c:v>
                </c:pt>
                <c:pt idx="2600" formatCode="0.00E+00">
                  <c:v>5.3402600000000003E-104</c:v>
                </c:pt>
                <c:pt idx="2601" formatCode="0.00E+00">
                  <c:v>8.4201400000000006E-104</c:v>
                </c:pt>
                <c:pt idx="2602" formatCode="0.00E+00">
                  <c:v>9.9131100000000003E-104</c:v>
                </c:pt>
                <c:pt idx="2603" formatCode="0.00E+00">
                  <c:v>8.3340600000000004E-104</c:v>
                </c:pt>
                <c:pt idx="2604" formatCode="0.00E+00">
                  <c:v>2.7698300000000001E-104</c:v>
                </c:pt>
                <c:pt idx="2605" formatCode="0.00E+00">
                  <c:v>-6.4579199999999997E-104</c:v>
                </c:pt>
                <c:pt idx="2606" formatCode="0.00E+00">
                  <c:v>-1.7145699999999999E-103</c:v>
                </c:pt>
                <c:pt idx="2607" formatCode="0.00E+00">
                  <c:v>-2.47012E-103</c:v>
                </c:pt>
                <c:pt idx="2608" formatCode="0.00E+00">
                  <c:v>-2.2708699999999999E-103</c:v>
                </c:pt>
                <c:pt idx="2609" formatCode="0.00E+00">
                  <c:v>-5.5253600000000001E-104</c:v>
                </c:pt>
                <c:pt idx="2610" formatCode="0.00E+00">
                  <c:v>2.8128299999999999E-103</c:v>
                </c:pt>
                <c:pt idx="2611" formatCode="0.00E+00">
                  <c:v>7.3119000000000001E-103</c:v>
                </c:pt>
                <c:pt idx="2612" formatCode="0.00E+00">
                  <c:v>1.1786600000000001E-102</c:v>
                </c:pt>
                <c:pt idx="2613" formatCode="0.00E+00">
                  <c:v>1.4569399999999999E-102</c:v>
                </c:pt>
                <c:pt idx="2614" formatCode="0.00E+00">
                  <c:v>1.39107E-102</c:v>
                </c:pt>
                <c:pt idx="2615" formatCode="0.00E+00">
                  <c:v>8.6949500000000005E-103</c:v>
                </c:pt>
                <c:pt idx="2616" formatCode="0.00E+00">
                  <c:v>-8.4968E-104</c:v>
                </c:pt>
                <c:pt idx="2617" formatCode="0.00E+00">
                  <c:v>-1.2491599999999999E-102</c:v>
                </c:pt>
                <c:pt idx="2618" formatCode="0.00E+00">
                  <c:v>-2.1572400000000001E-102</c:v>
                </c:pt>
                <c:pt idx="2619" formatCode="0.00E+00">
                  <c:v>-2.1666799999999999E-102</c:v>
                </c:pt>
                <c:pt idx="2620" formatCode="0.00E+00">
                  <c:v>-6.6562099999999999E-103</c:v>
                </c:pt>
                <c:pt idx="2621" formatCode="0.00E+00">
                  <c:v>2.6293299999999999E-102</c:v>
                </c:pt>
                <c:pt idx="2622" formatCode="0.00E+00">
                  <c:v>7.3427900000000005E-102</c:v>
                </c:pt>
                <c:pt idx="2623" formatCode="0.00E+00">
                  <c:v>1.2201400000000001E-101</c:v>
                </c:pt>
                <c:pt idx="2624" formatCode="0.00E+00">
                  <c:v>1.5192100000000001E-101</c:v>
                </c:pt>
                <c:pt idx="2625" formatCode="0.00E+00">
                  <c:v>1.42266E-101</c:v>
                </c:pt>
                <c:pt idx="2626" formatCode="0.00E+00">
                  <c:v>7.8454400000000006E-102</c:v>
                </c:pt>
                <c:pt idx="2627" formatCode="0.00E+00">
                  <c:v>-4.1106899999999998E-102</c:v>
                </c:pt>
                <c:pt idx="2628" formatCode="0.00E+00">
                  <c:v>-1.9297199999999999E-101</c:v>
                </c:pt>
                <c:pt idx="2629" formatCode="0.00E+00">
                  <c:v>-3.2058500000000002E-101</c:v>
                </c:pt>
                <c:pt idx="2630" formatCode="0.00E+00">
                  <c:v>-3.49202E-101</c:v>
                </c:pt>
                <c:pt idx="2631" formatCode="0.00E+00">
                  <c:v>-2.1303399999999999E-101</c:v>
                </c:pt>
                <c:pt idx="2632" formatCode="0.00E+00">
                  <c:v>1.2376499999999999E-101</c:v>
                </c:pt>
                <c:pt idx="2633" formatCode="0.00E+00">
                  <c:v>6.3500000000000002E-101</c:v>
                </c:pt>
                <c:pt idx="2634" formatCode="0.00E+00">
                  <c:v>1.17935E-100</c:v>
                </c:pt>
                <c:pt idx="2635" formatCode="0.00E+00">
                  <c:v>1.4796400000000001E-100</c:v>
                </c:pt>
                <c:pt idx="2636" formatCode="0.00E+00">
                  <c:v>1.20668E-100</c:v>
                </c:pt>
                <c:pt idx="2637" formatCode="0.00E+00">
                  <c:v>1.3833100000000001E-101</c:v>
                </c:pt>
                <c:pt idx="2638" formatCode="0.00E+00">
                  <c:v>-1.7154900000000001E-100</c:v>
                </c:pt>
                <c:pt idx="2639" formatCode="0.00E+00">
                  <c:v>-4.0371000000000002E-100</c:v>
                </c:pt>
                <c:pt idx="2640" formatCode="0.00E+00">
                  <c:v>-6.1267400000000002E-100</c:v>
                </c:pt>
                <c:pt idx="2641" formatCode="0.00E+00">
                  <c:v>-6.9165500000000001E-100</c:v>
                </c:pt>
                <c:pt idx="2642" formatCode="0.00E+00">
                  <c:v>-5.1793600000000003E-100</c:v>
                </c:pt>
                <c:pt idx="2643" formatCode="0.00E+00">
                  <c:v>2.3527300000000001E-102</c:v>
                </c:pt>
                <c:pt idx="2644" formatCode="0.00E+00">
                  <c:v>8.5460400000000001E-100</c:v>
                </c:pt>
                <c:pt idx="2645" formatCode="0.00E+00">
                  <c:v>1.8125900000000001E-99</c:v>
                </c:pt>
                <c:pt idx="2646" formatCode="0.00E+00">
                  <c:v>2.4093799999999999E-99</c:v>
                </c:pt>
                <c:pt idx="2647" formatCode="0.00E+00">
                  <c:v>2.0960800000000001E-99</c:v>
                </c:pt>
                <c:pt idx="2648" formatCode="0.00E+00">
                  <c:v>4.92163E-100</c:v>
                </c:pt>
                <c:pt idx="2649" formatCode="0.00E+00">
                  <c:v>-2.4543199999999999E-99</c:v>
                </c:pt>
                <c:pt idx="2650" formatCode="0.00E+00">
                  <c:v>-6.3066600000000002E-99</c:v>
                </c:pt>
                <c:pt idx="2651" formatCode="0.00E+00">
                  <c:v>-9.9744299999999998E-99</c:v>
                </c:pt>
                <c:pt idx="2652" formatCode="0.00E+00">
                  <c:v>-1.20097E-98</c:v>
                </c:pt>
                <c:pt idx="2653" formatCode="0.00E+00">
                  <c:v>-1.12493E-98</c:v>
                </c:pt>
                <c:pt idx="2654" formatCode="0.00E+00">
                  <c:v>-7.0354800000000002E-99</c:v>
                </c:pt>
                <c:pt idx="2655" formatCode="0.00E+00">
                  <c:v>5.4048500000000005E-100</c:v>
                </c:pt>
                <c:pt idx="2656" formatCode="0.00E+00">
                  <c:v>9.5562700000000005E-99</c:v>
                </c:pt>
                <c:pt idx="2657" formatCode="0.00E+00">
                  <c:v>1.55597E-98</c:v>
                </c:pt>
                <c:pt idx="2658" formatCode="0.00E+00">
                  <c:v>1.2775500000000001E-98</c:v>
                </c:pt>
                <c:pt idx="2659" formatCode="0.00E+00">
                  <c:v>-3.6139300000000001E-99</c:v>
                </c:pt>
                <c:pt idx="2660" formatCode="0.00E+00">
                  <c:v>-3.5181100000000002E-98</c:v>
                </c:pt>
                <c:pt idx="2661" formatCode="0.00E+00">
                  <c:v>-7.7815300000000006E-98</c:v>
                </c:pt>
                <c:pt idx="2662" formatCode="0.00E+00">
                  <c:v>-1.1985E-97</c:v>
                </c:pt>
                <c:pt idx="2663" formatCode="0.00E+00">
                  <c:v>-1.4241199999999999E-97</c:v>
                </c:pt>
                <c:pt idx="2664" formatCode="0.00E+00">
                  <c:v>-1.2324499999999999E-97</c:v>
                </c:pt>
                <c:pt idx="2665" formatCode="0.00E+00">
                  <c:v>-4.5912199999999998E-98</c:v>
                </c:pt>
                <c:pt idx="2666" formatCode="0.00E+00">
                  <c:v>8.72267E-98</c:v>
                </c:pt>
                <c:pt idx="2667" formatCode="0.00E+00">
                  <c:v>2.4705499999999998E-97</c:v>
                </c:pt>
                <c:pt idx="2668" formatCode="0.00E+00">
                  <c:v>3.7586400000000002E-97</c:v>
                </c:pt>
                <c:pt idx="2669" formatCode="0.00E+00">
                  <c:v>3.8777699999999999E-97</c:v>
                </c:pt>
                <c:pt idx="2670" formatCode="0.00E+00">
                  <c:v>1.8994500000000001E-97</c:v>
                </c:pt>
                <c:pt idx="2671" formatCode="0.00E+00">
                  <c:v>-2.6210799999999998E-97</c:v>
                </c:pt>
                <c:pt idx="2672" formatCode="0.00E+00">
                  <c:v>-9.1120599999999998E-97</c:v>
                </c:pt>
                <c:pt idx="2673" formatCode="0.00E+00">
                  <c:v>-1.58195E-96</c:v>
                </c:pt>
                <c:pt idx="2674" formatCode="0.00E+00">
                  <c:v>-1.9936500000000001E-96</c:v>
                </c:pt>
                <c:pt idx="2675" formatCode="0.00E+00">
                  <c:v>-1.8068200000000001E-96</c:v>
                </c:pt>
                <c:pt idx="2676" formatCode="0.00E+00">
                  <c:v>-7.5096100000000003E-97</c:v>
                </c:pt>
                <c:pt idx="2677" formatCode="0.00E+00">
                  <c:v>1.17307E-96</c:v>
                </c:pt>
                <c:pt idx="2678" formatCode="0.00E+00">
                  <c:v>3.5694299999999999E-96</c:v>
                </c:pt>
                <c:pt idx="2679" formatCode="0.00E+00">
                  <c:v>5.6662200000000003E-96</c:v>
                </c:pt>
                <c:pt idx="2680" formatCode="0.00E+00">
                  <c:v>6.3796500000000003E-96</c:v>
                </c:pt>
                <c:pt idx="2681" formatCode="0.00E+00">
                  <c:v>4.5876800000000001E-96</c:v>
                </c:pt>
                <c:pt idx="2682" formatCode="0.00E+00">
                  <c:v>-2.4880200000000001E-97</c:v>
                </c:pt>
                <c:pt idx="2683" formatCode="0.00E+00">
                  <c:v>-7.5542199999999998E-96</c:v>
                </c:pt>
                <c:pt idx="2684" formatCode="0.00E+00">
                  <c:v>-1.53271E-95</c:v>
                </c:pt>
                <c:pt idx="2685" formatCode="0.00E+00">
                  <c:v>-2.00584E-95</c:v>
                </c:pt>
                <c:pt idx="2686" formatCode="0.00E+00">
                  <c:v>-1.7733500000000001E-95</c:v>
                </c:pt>
                <c:pt idx="2687" formatCode="0.00E+00">
                  <c:v>-5.5735800000000003E-96</c:v>
                </c:pt>
                <c:pt idx="2688" formatCode="0.00E+00">
                  <c:v>1.67822E-95</c:v>
                </c:pt>
                <c:pt idx="2689" formatCode="0.00E+00">
                  <c:v>4.5595799999999998E-95</c:v>
                </c:pt>
                <c:pt idx="2690" formatCode="0.00E+00">
                  <c:v>7.0126099999999995E-95</c:v>
                </c:pt>
                <c:pt idx="2691" formatCode="0.00E+00">
                  <c:v>7.2346299999999996E-95</c:v>
                </c:pt>
                <c:pt idx="2692" formatCode="0.00E+00">
                  <c:v>3.3138300000000003E-95</c:v>
                </c:pt>
                <c:pt idx="2693" formatCode="0.00E+00">
                  <c:v>-5.6752499999999999E-95</c:v>
                </c:pt>
                <c:pt idx="2694" formatCode="0.00E+00">
                  <c:v>-1.8807700000000001E-94</c:v>
                </c:pt>
                <c:pt idx="2695" formatCode="0.00E+00">
                  <c:v>-3.3191000000000001E-94</c:v>
                </c:pt>
                <c:pt idx="2696" formatCode="0.00E+00">
                  <c:v>-4.3861199999999998E-94</c:v>
                </c:pt>
                <c:pt idx="2697" formatCode="0.00E+00">
                  <c:v>-4.3593400000000002E-94</c:v>
                </c:pt>
                <c:pt idx="2698" formatCode="0.00E+00">
                  <c:v>-2.5151600000000003E-94</c:v>
                </c:pt>
                <c:pt idx="2699" formatCode="0.00E+00">
                  <c:v>1.3597399999999999E-94</c:v>
                </c:pt>
                <c:pt idx="2700" formatCode="0.00E+00">
                  <c:v>6.5909600000000005E-94</c:v>
                </c:pt>
                <c:pt idx="2701" formatCode="0.00E+00">
                  <c:v>1.1556399999999999E-93</c:v>
                </c:pt>
                <c:pt idx="2702" formatCode="0.00E+00">
                  <c:v>1.3880699999999999E-93</c:v>
                </c:pt>
                <c:pt idx="2703" formatCode="0.00E+00">
                  <c:v>1.1164800000000001E-93</c:v>
                </c:pt>
                <c:pt idx="2704" formatCode="0.00E+00">
                  <c:v>2.2137799999999999E-94</c:v>
                </c:pt>
                <c:pt idx="2705" formatCode="0.00E+00">
                  <c:v>-1.20634E-93</c:v>
                </c:pt>
                <c:pt idx="2706" formatCode="0.00E+00">
                  <c:v>-2.84196E-93</c:v>
                </c:pt>
                <c:pt idx="2707" formatCode="0.00E+00">
                  <c:v>-4.1448499999999997E-93</c:v>
                </c:pt>
                <c:pt idx="2708" formatCode="0.00E+00">
                  <c:v>-4.4627499999999999E-93</c:v>
                </c:pt>
                <c:pt idx="2709" formatCode="0.00E+00">
                  <c:v>-3.2090400000000001E-93</c:v>
                </c:pt>
                <c:pt idx="2710" formatCode="0.00E+00">
                  <c:v>-6.0039399999999999E-95</c:v>
                </c:pt>
                <c:pt idx="2711" formatCode="0.00E+00">
                  <c:v>4.6180599999999999E-93</c:v>
                </c:pt>
                <c:pt idx="2712" formatCode="0.00E+00">
                  <c:v>9.0940599999999992E-93</c:v>
                </c:pt>
                <c:pt idx="2713" formatCode="0.00E+00">
                  <c:v>1.02665E-92</c:v>
                </c:pt>
                <c:pt idx="2714" formatCode="0.00E+00">
                  <c:v>4.8289000000000003E-93</c:v>
                </c:pt>
                <c:pt idx="2715" formatCode="0.00E+00">
                  <c:v>-9.4997699999999993E-93</c:v>
                </c:pt>
                <c:pt idx="2716" formatCode="0.00E+00">
                  <c:v>-3.2841399999999997E-92</c:v>
                </c:pt>
                <c:pt idx="2717" formatCode="0.00E+00">
                  <c:v>-6.0711300000000001E-92</c:v>
                </c:pt>
                <c:pt idx="2718" formatCode="0.00E+00">
                  <c:v>-8.2210400000000005E-92</c:v>
                </c:pt>
                <c:pt idx="2719" formatCode="0.00E+00">
                  <c:v>-8.3511499999999994E-92</c:v>
                </c:pt>
                <c:pt idx="2720" formatCode="0.00E+00">
                  <c:v>-5.4218000000000003E-92</c:v>
                </c:pt>
                <c:pt idx="2721" formatCode="0.00E+00">
                  <c:v>9.3192599999999996E-93</c:v>
                </c:pt>
                <c:pt idx="2722" formatCode="0.00E+00">
                  <c:v>1.0014899999999999E-91</c:v>
                </c:pt>
                <c:pt idx="2723" formatCode="0.00E+00">
                  <c:v>1.9314199999999999E-91</c:v>
                </c:pt>
                <c:pt idx="2724" formatCode="0.00E+00">
                  <c:v>2.44958E-91</c:v>
                </c:pt>
                <c:pt idx="2725" formatCode="0.00E+00">
                  <c:v>2.0802700000000001E-91</c:v>
                </c:pt>
                <c:pt idx="2726" formatCode="0.00E+00">
                  <c:v>4.6679399999999997E-92</c:v>
                </c:pt>
                <c:pt idx="2727" formatCode="0.00E+00">
                  <c:v>-2.4620000000000001E-91</c:v>
                </c:pt>
                <c:pt idx="2728" formatCode="0.00E+00">
                  <c:v>-6.1578000000000001E-91</c:v>
                </c:pt>
                <c:pt idx="2729" formatCode="0.00E+00">
                  <c:v>-9.1108399999999997E-91</c:v>
                </c:pt>
                <c:pt idx="2730" formatCode="0.00E+00">
                  <c:v>-9.1373700000000001E-91</c:v>
                </c:pt>
                <c:pt idx="2731" formatCode="0.00E+00">
                  <c:v>-4.3199100000000001E-91</c:v>
                </c:pt>
                <c:pt idx="2732" formatCode="0.00E+00">
                  <c:v>6.1984500000000005E-91</c:v>
                </c:pt>
                <c:pt idx="2733" formatCode="0.00E+00">
                  <c:v>2.1510599999999999E-90</c:v>
                </c:pt>
                <c:pt idx="2734" formatCode="0.00E+00">
                  <c:v>3.7706299999999999E-90</c:v>
                </c:pt>
                <c:pt idx="2735" formatCode="0.00E+00">
                  <c:v>4.7073300000000003E-90</c:v>
                </c:pt>
                <c:pt idx="2736" formatCode="0.00E+00">
                  <c:v>3.9499699999999997E-90</c:v>
                </c:pt>
                <c:pt idx="2737" formatCode="0.00E+00">
                  <c:v>6.5852799999999997E-91</c:v>
                </c:pt>
                <c:pt idx="2738" formatCode="0.00E+00">
                  <c:v>-5.2692399999999998E-90</c:v>
                </c:pt>
                <c:pt idx="2739" formatCode="0.00E+00">
                  <c:v>-1.27936E-89</c:v>
                </c:pt>
                <c:pt idx="2740" formatCode="0.00E+00">
                  <c:v>-1.9697100000000001E-89</c:v>
                </c:pt>
                <c:pt idx="2741" formatCode="0.00E+00">
                  <c:v>-2.2937399999999999E-89</c:v>
                </c:pt>
                <c:pt idx="2742" formatCode="0.00E+00">
                  <c:v>-1.9588E-89</c:v>
                </c:pt>
                <c:pt idx="2743" formatCode="0.00E+00">
                  <c:v>-8.21756E-90</c:v>
                </c:pt>
                <c:pt idx="2744" formatCode="0.00E+00">
                  <c:v>9.9764399999999996E-90</c:v>
                </c:pt>
                <c:pt idx="2745" formatCode="0.00E+00">
                  <c:v>3.0272700000000001E-89</c:v>
                </c:pt>
                <c:pt idx="2746" formatCode="0.00E+00">
                  <c:v>4.4171599999999999E-89</c:v>
                </c:pt>
                <c:pt idx="2747" formatCode="0.00E+00">
                  <c:v>4.1811700000000003E-89</c:v>
                </c:pt>
                <c:pt idx="2748" formatCode="0.00E+00">
                  <c:v>1.65221E-89</c:v>
                </c:pt>
                <c:pt idx="2749" formatCode="0.00E+00">
                  <c:v>-3.1871E-89</c:v>
                </c:pt>
                <c:pt idx="2750" formatCode="0.00E+00">
                  <c:v>-9.5211299999999997E-89</c:v>
                </c:pt>
                <c:pt idx="2751" formatCode="0.00E+00">
                  <c:v>-1.53869E-88</c:v>
                </c:pt>
                <c:pt idx="2752" formatCode="0.00E+00">
                  <c:v>-1.73747E-88</c:v>
                </c:pt>
                <c:pt idx="2753" formatCode="0.00E+00">
                  <c:v>-1.11717E-88</c:v>
                </c:pt>
                <c:pt idx="2754" formatCode="0.00E+00">
                  <c:v>6.4124299999999994E-89</c:v>
                </c:pt>
                <c:pt idx="2755" formatCode="0.00E+00">
                  <c:v>3.4679399999999997E-88</c:v>
                </c:pt>
                <c:pt idx="2756" formatCode="0.00E+00">
                  <c:v>6.7375099999999999E-88</c:v>
                </c:pt>
                <c:pt idx="2757" formatCode="0.00E+00">
                  <c:v>9.3416399999999998E-88</c:v>
                </c:pt>
                <c:pt idx="2758" formatCode="0.00E+00">
                  <c:v>9.9737500000000001E-88</c:v>
                </c:pt>
                <c:pt idx="2759" formatCode="0.00E+00">
                  <c:v>7.5285099999999997E-88</c:v>
                </c:pt>
                <c:pt idx="2760" formatCode="0.00E+00">
                  <c:v>1.6268999999999999E-88</c:v>
                </c:pt>
                <c:pt idx="2761" formatCode="0.00E+00">
                  <c:v>-6.8005100000000003E-88</c:v>
                </c:pt>
                <c:pt idx="2762" formatCode="0.00E+00">
                  <c:v>-1.5144600000000001E-87</c:v>
                </c:pt>
                <c:pt idx="2763" formatCode="0.00E+00">
                  <c:v>-1.9137999999999999E-87</c:v>
                </c:pt>
                <c:pt idx="2764" formatCode="0.00E+00">
                  <c:v>-1.33223E-87</c:v>
                </c:pt>
                <c:pt idx="2765" formatCode="0.00E+00">
                  <c:v>7.3375099999999999E-88</c:v>
                </c:pt>
                <c:pt idx="2766" formatCode="0.00E+00">
                  <c:v>4.3689700000000003E-87</c:v>
                </c:pt>
                <c:pt idx="2767" formatCode="0.00E+00">
                  <c:v>8.8142899999999992E-87</c:v>
                </c:pt>
                <c:pt idx="2768" formatCode="0.00E+00">
                  <c:v>1.2481900000000001E-86</c:v>
                </c:pt>
                <c:pt idx="2769" formatCode="0.00E+00">
                  <c:v>1.3535099999999999E-86</c:v>
                </c:pt>
                <c:pt idx="2770" formatCode="0.00E+00">
                  <c:v>1.0463699999999999E-86</c:v>
                </c:pt>
                <c:pt idx="2771" formatCode="0.00E+00">
                  <c:v>2.5316799999999998E-87</c:v>
                </c:pt>
                <c:pt idx="2772" formatCode="0.00E+00">
                  <c:v>-9.3608199999999995E-87</c:v>
                </c:pt>
                <c:pt idx="2773" formatCode="0.00E+00">
                  <c:v>-2.1554099999999999E-86</c:v>
                </c:pt>
                <c:pt idx="2774" formatCode="0.00E+00">
                  <c:v>-2.7558999999999999E-86</c:v>
                </c:pt>
                <c:pt idx="2775" formatCode="0.00E+00">
                  <c:v>-2.0333100000000001E-86</c:v>
                </c:pt>
                <c:pt idx="2776" formatCode="0.00E+00">
                  <c:v>4.1250300000000001E-87</c:v>
                </c:pt>
                <c:pt idx="2777" formatCode="0.00E+00">
                  <c:v>4.4522700000000002E-86</c:v>
                </c:pt>
                <c:pt idx="2778" formatCode="0.00E+00">
                  <c:v>9.3268199999999997E-86</c:v>
                </c:pt>
                <c:pt idx="2779" formatCode="0.00E+00">
                  <c:v>1.35154E-85</c:v>
                </c:pt>
                <c:pt idx="2780" formatCode="0.00E+00">
                  <c:v>1.4828500000000001E-85</c:v>
                </c:pt>
                <c:pt idx="2781" formatCode="0.00E+00">
                  <c:v>1.09734E-85</c:v>
                </c:pt>
                <c:pt idx="2782" formatCode="0.00E+00">
                  <c:v>5.8313200000000003E-87</c:v>
                </c:pt>
                <c:pt idx="2783" formatCode="0.00E+00">
                  <c:v>-1.5376899999999999E-85</c:v>
                </c:pt>
                <c:pt idx="2784" formatCode="0.00E+00">
                  <c:v>-3.2637899999999999E-85</c:v>
                </c:pt>
                <c:pt idx="2785" formatCode="0.00E+00">
                  <c:v>-4.3716700000000001E-85</c:v>
                </c:pt>
                <c:pt idx="2786" formatCode="0.00E+00">
                  <c:v>-3.8968299999999997E-85</c:v>
                </c:pt>
                <c:pt idx="2787" formatCode="0.00E+00">
                  <c:v>-9.9229199999999996E-86</c:v>
                </c:pt>
                <c:pt idx="2788" formatCode="0.00E+00">
                  <c:v>4.4947099999999999E-85</c:v>
                </c:pt>
                <c:pt idx="2789" formatCode="0.00E+00">
                  <c:v>1.15678E-84</c:v>
                </c:pt>
                <c:pt idx="2790" formatCode="0.00E+00">
                  <c:v>1.7979800000000001E-84</c:v>
                </c:pt>
                <c:pt idx="2791" formatCode="0.00E+00">
                  <c:v>2.0711700000000001E-84</c:v>
                </c:pt>
                <c:pt idx="2792" formatCode="0.00E+00">
                  <c:v>1.71152E-84</c:v>
                </c:pt>
                <c:pt idx="2793" formatCode="0.00E+00">
                  <c:v>5.9774699999999999E-85</c:v>
                </c:pt>
                <c:pt idx="2794" formatCode="0.00E+00">
                  <c:v>-1.16826E-84</c:v>
                </c:pt>
                <c:pt idx="2795" formatCode="0.00E+00">
                  <c:v>-3.13543E-84</c:v>
                </c:pt>
                <c:pt idx="2796" formatCode="0.00E+00">
                  <c:v>-4.4030100000000003E-84</c:v>
                </c:pt>
                <c:pt idx="2797" formatCode="0.00E+00">
                  <c:v>-3.7269900000000002E-84</c:v>
                </c:pt>
                <c:pt idx="2798" formatCode="0.00E+00">
                  <c:v>4.0093900000000003E-86</c:v>
                </c:pt>
                <c:pt idx="2799" formatCode="0.00E+00">
                  <c:v>7.1961799999999997E-84</c:v>
                </c:pt>
                <c:pt idx="2800" formatCode="0.00E+00">
                  <c:v>1.65937E-83</c:v>
                </c:pt>
                <c:pt idx="2801" formatCode="0.00E+00">
                  <c:v>2.56557E-83</c:v>
                </c:pt>
                <c:pt idx="2802" formatCode="0.00E+00">
                  <c:v>3.07302E-83</c:v>
                </c:pt>
                <c:pt idx="2803" formatCode="0.00E+00">
                  <c:v>2.7551200000000001E-83</c:v>
                </c:pt>
                <c:pt idx="2804" formatCode="0.00E+00">
                  <c:v>1.2542599999999999E-83</c:v>
                </c:pt>
                <c:pt idx="2805" formatCode="0.00E+00">
                  <c:v>-1.43164E-83</c:v>
                </c:pt>
                <c:pt idx="2806" formatCode="0.00E+00">
                  <c:v>-4.6326400000000002E-83</c:v>
                </c:pt>
                <c:pt idx="2807" formatCode="0.00E+00">
                  <c:v>-7.0299400000000005E-83</c:v>
                </c:pt>
                <c:pt idx="2808" formatCode="0.00E+00">
                  <c:v>-7.1854800000000001E-83</c:v>
                </c:pt>
                <c:pt idx="2809" formatCode="0.00E+00">
                  <c:v>-4.0839200000000002E-83</c:v>
                </c:pt>
                <c:pt idx="2810" formatCode="0.00E+00">
                  <c:v>2.63107E-83</c:v>
                </c:pt>
                <c:pt idx="2811" formatCode="0.00E+00">
                  <c:v>1.21158E-82</c:v>
                </c:pt>
                <c:pt idx="2812" formatCode="0.00E+00">
                  <c:v>2.1187399999999999E-82</c:v>
                </c:pt>
                <c:pt idx="2813" formatCode="0.00E+00">
                  <c:v>2.38405E-82</c:v>
                </c:pt>
                <c:pt idx="2814" formatCode="0.00E+00">
                  <c:v>1.2551000000000001E-82</c:v>
                </c:pt>
                <c:pt idx="2815" formatCode="0.00E+00">
                  <c:v>-1.8784E-82</c:v>
                </c:pt>
                <c:pt idx="2816" formatCode="0.00E+00">
                  <c:v>-7.0284499999999998E-82</c:v>
                </c:pt>
                <c:pt idx="2817" formatCode="0.00E+00">
                  <c:v>-1.3192499999999999E-81</c:v>
                </c:pt>
                <c:pt idx="2818" formatCode="0.00E+00">
                  <c:v>-1.8473800000000001E-81</c:v>
                </c:pt>
                <c:pt idx="2819" formatCode="0.00E+00">
                  <c:v>-2.0697499999999999E-81</c:v>
                </c:pt>
                <c:pt idx="2820" formatCode="0.00E+00">
                  <c:v>-1.79387E-81</c:v>
                </c:pt>
                <c:pt idx="2821" formatCode="0.00E+00">
                  <c:v>-9.15439E-82</c:v>
                </c:pt>
                <c:pt idx="2822" formatCode="0.00E+00">
                  <c:v>4.5850599999999998E-82</c:v>
                </c:pt>
                <c:pt idx="2823" formatCode="0.00E+00">
                  <c:v>1.8745599999999999E-81</c:v>
                </c:pt>
                <c:pt idx="2824" formatCode="0.00E+00">
                  <c:v>2.5457400000000002E-81</c:v>
                </c:pt>
                <c:pt idx="2825" formatCode="0.00E+00">
                  <c:v>1.6684599999999999E-81</c:v>
                </c:pt>
                <c:pt idx="2826" formatCode="0.00E+00">
                  <c:v>-1.1356599999999999E-81</c:v>
                </c:pt>
                <c:pt idx="2827" formatCode="0.00E+00">
                  <c:v>-5.6476600000000005E-81</c:v>
                </c:pt>
                <c:pt idx="2828" formatCode="0.00E+00">
                  <c:v>-1.10223E-80</c:v>
                </c:pt>
                <c:pt idx="2829" formatCode="0.00E+00">
                  <c:v>-1.54617E-80</c:v>
                </c:pt>
                <c:pt idx="2830" formatCode="0.00E+00">
                  <c:v>-1.6140899999999999E-80</c:v>
                </c:pt>
                <c:pt idx="2831" formatCode="0.00E+00">
                  <c:v>-1.0233799999999999E-80</c:v>
                </c:pt>
                <c:pt idx="2832" formatCode="0.00E+00">
                  <c:v>3.7212100000000001E-81</c:v>
                </c:pt>
                <c:pt idx="2833" formatCode="0.00E+00">
                  <c:v>2.4658899999999999E-80</c:v>
                </c:pt>
                <c:pt idx="2834" formatCode="0.00E+00">
                  <c:v>4.6750100000000003E-80</c:v>
                </c:pt>
                <c:pt idx="2835" formatCode="0.00E+00">
                  <c:v>5.8441399999999999E-80</c:v>
                </c:pt>
                <c:pt idx="2836" formatCode="0.00E+00">
                  <c:v>4.7385900000000001E-80</c:v>
                </c:pt>
                <c:pt idx="2837" formatCode="0.00E+00">
                  <c:v>6.7951699999999997E-81</c:v>
                </c:pt>
                <c:pt idx="2838" formatCode="0.00E+00">
                  <c:v>-6.2746100000000004E-80</c:v>
                </c:pt>
                <c:pt idx="2839" formatCode="0.00E+00">
                  <c:v>-1.5017099999999999E-79</c:v>
                </c:pt>
                <c:pt idx="2840" formatCode="0.00E+00">
                  <c:v>-2.2711499999999999E-79</c:v>
                </c:pt>
                <c:pt idx="2841" formatCode="0.00E+00">
                  <c:v>-2.4929100000000001E-79</c:v>
                </c:pt>
                <c:pt idx="2842" formatCode="0.00E+00">
                  <c:v>-1.7121399999999999E-79</c:v>
                </c:pt>
                <c:pt idx="2843" formatCode="0.00E+00">
                  <c:v>3.3260700000000001E-80</c:v>
                </c:pt>
                <c:pt idx="2844" formatCode="0.00E+00">
                  <c:v>3.49338E-79</c:v>
                </c:pt>
                <c:pt idx="2845" formatCode="0.00E+00">
                  <c:v>6.9880500000000005E-79</c:v>
                </c:pt>
                <c:pt idx="2846" formatCode="0.00E+00">
                  <c:v>9.2480799999999998E-79</c:v>
                </c:pt>
                <c:pt idx="2847" formatCode="0.00E+00">
                  <c:v>8.2175899999999996E-79</c:v>
                </c:pt>
                <c:pt idx="2848" formatCode="0.00E+00">
                  <c:v>2.31159E-79</c:v>
                </c:pt>
                <c:pt idx="2849" formatCode="0.00E+00">
                  <c:v>-8.5980900000000004E-79</c:v>
                </c:pt>
                <c:pt idx="2850" formatCode="0.00E+00">
                  <c:v>-2.2721E-78</c:v>
                </c:pt>
                <c:pt idx="2851" formatCode="0.00E+00">
                  <c:v>-3.6140999999999998E-78</c:v>
                </c:pt>
                <c:pt idx="2852" formatCode="0.00E+00">
                  <c:v>-4.3256700000000002E-78</c:v>
                </c:pt>
                <c:pt idx="2853" formatCode="0.00E+00">
                  <c:v>-3.8551499999999998E-78</c:v>
                </c:pt>
                <c:pt idx="2854" formatCode="0.00E+00">
                  <c:v>-1.8694499999999999E-78</c:v>
                </c:pt>
                <c:pt idx="2855" formatCode="0.00E+00">
                  <c:v>1.5500000000000001E-78</c:v>
                </c:pt>
                <c:pt idx="2856" formatCode="0.00E+00">
                  <c:v>5.54496E-78</c:v>
                </c:pt>
                <c:pt idx="2857" formatCode="0.00E+00">
                  <c:v>8.1386900000000001E-78</c:v>
                </c:pt>
                <c:pt idx="2858" formatCode="0.00E+00">
                  <c:v>6.6521900000000004E-78</c:v>
                </c:pt>
                <c:pt idx="2859" formatCode="0.00E+00">
                  <c:v>-1.157E-78</c:v>
                </c:pt>
                <c:pt idx="2860" formatCode="0.00E+00">
                  <c:v>-1.6067799999999999E-77</c:v>
                </c:pt>
                <c:pt idx="2861" formatCode="0.00E+00">
                  <c:v>-3.62948E-77</c:v>
                </c:pt>
                <c:pt idx="2862" formatCode="0.00E+00">
                  <c:v>-5.5887500000000001E-77</c:v>
                </c:pt>
                <c:pt idx="2863" formatCode="0.00E+00">
                  <c:v>-6.4646999999999997E-77</c:v>
                </c:pt>
                <c:pt idx="2864" formatCode="0.00E+00">
                  <c:v>-5.1932399999999999E-77</c:v>
                </c:pt>
                <c:pt idx="2865" formatCode="0.00E+00">
                  <c:v>-1.25426E-77</c:v>
                </c:pt>
                <c:pt idx="2866" formatCode="0.00E+00">
                  <c:v>4.9878700000000003E-77</c:v>
                </c:pt>
                <c:pt idx="2867" formatCode="0.00E+00">
                  <c:v>1.2242200000000001E-76</c:v>
                </c:pt>
                <c:pt idx="2868" formatCode="0.00E+00">
                  <c:v>1.8035200000000001E-76</c:v>
                </c:pt>
                <c:pt idx="2869" formatCode="0.00E+00">
                  <c:v>1.86058E-76</c:v>
                </c:pt>
                <c:pt idx="2870" formatCode="0.00E+00">
                  <c:v>1.03777E-76</c:v>
                </c:pt>
                <c:pt idx="2871" formatCode="0.00E+00">
                  <c:v>-7.6537E-77</c:v>
                </c:pt>
                <c:pt idx="2872" formatCode="0.00E+00">
                  <c:v>-3.2866399999999998E-76</c:v>
                </c:pt>
                <c:pt idx="2873" formatCode="0.00E+00">
                  <c:v>-5.8327999999999998E-76</c:v>
                </c:pt>
                <c:pt idx="2874" formatCode="0.00E+00">
                  <c:v>-7.1800399999999995E-76</c:v>
                </c:pt>
                <c:pt idx="2875" formatCode="0.00E+00">
                  <c:v>-5.8731699999999994E-76</c:v>
                </c:pt>
                <c:pt idx="2876" formatCode="0.00E+00">
                  <c:v>-9.9021199999999996E-77</c:v>
                </c:pt>
                <c:pt idx="2877" formatCode="0.00E+00">
                  <c:v>7.2505300000000005E-76</c:v>
                </c:pt>
                <c:pt idx="2878" formatCode="0.00E+00">
                  <c:v>1.7261700000000001E-75</c:v>
                </c:pt>
                <c:pt idx="2879" formatCode="0.00E+00">
                  <c:v>2.5998200000000002E-75</c:v>
                </c:pt>
                <c:pt idx="2880" formatCode="0.00E+00">
                  <c:v>2.9226500000000001E-75</c:v>
                </c:pt>
                <c:pt idx="2881" formatCode="0.00E+00">
                  <c:v>2.2483599999999999E-75</c:v>
                </c:pt>
                <c:pt idx="2882" formatCode="0.00E+00">
                  <c:v>2.9908099999999997E-76</c:v>
                </c:pt>
                <c:pt idx="2883" formatCode="0.00E+00">
                  <c:v>-2.7482900000000001E-75</c:v>
                </c:pt>
                <c:pt idx="2884" formatCode="0.00E+00">
                  <c:v>-6.0648900000000003E-75</c:v>
                </c:pt>
                <c:pt idx="2885" formatCode="0.00E+00">
                  <c:v>-8.2658900000000004E-75</c:v>
                </c:pt>
                <c:pt idx="2886" formatCode="0.00E+00">
                  <c:v>-7.6966199999999999E-75</c:v>
                </c:pt>
                <c:pt idx="2887" formatCode="0.00E+00">
                  <c:v>-2.8938000000000001E-75</c:v>
                </c:pt>
                <c:pt idx="2888" formatCode="0.00E+00">
                  <c:v>6.5282799999999996E-75</c:v>
                </c:pt>
                <c:pt idx="2889" formatCode="0.00E+00">
                  <c:v>1.88755E-74</c:v>
                </c:pt>
                <c:pt idx="2890" formatCode="0.00E+00">
                  <c:v>3.0081200000000001E-74</c:v>
                </c:pt>
                <c:pt idx="2891" formatCode="0.00E+00">
                  <c:v>3.4736299999999999E-74</c:v>
                </c:pt>
                <c:pt idx="2892" formatCode="0.00E+00">
                  <c:v>2.8176199999999999E-74</c:v>
                </c:pt>
                <c:pt idx="2893" formatCode="0.00E+00">
                  <c:v>8.32092E-75</c:v>
                </c:pt>
                <c:pt idx="2894" formatCode="0.00E+00">
                  <c:v>-2.3030299999999999E-74</c:v>
                </c:pt>
                <c:pt idx="2895" formatCode="0.00E+00">
                  <c:v>-5.7753100000000004E-74</c:v>
                </c:pt>
                <c:pt idx="2896" formatCode="0.00E+00">
                  <c:v>-7.9282299999999995E-74</c:v>
                </c:pt>
                <c:pt idx="2897" formatCode="0.00E+00">
                  <c:v>-6.62826E-74</c:v>
                </c:pt>
                <c:pt idx="2898" formatCode="0.00E+00">
                  <c:v>-1.09199E-75</c:v>
                </c:pt>
                <c:pt idx="2899" formatCode="0.00E+00">
                  <c:v>1.21797E-73</c:v>
                </c:pt>
                <c:pt idx="2900" formatCode="0.00E+00">
                  <c:v>2.8498199999999999E-73</c:v>
                </c:pt>
                <c:pt idx="2901" formatCode="0.00E+00">
                  <c:v>4.3903500000000002E-73</c:v>
                </c:pt>
                <c:pt idx="2902" formatCode="0.00E+00">
                  <c:v>5.0993600000000002E-73</c:v>
                </c:pt>
                <c:pt idx="2903" formatCode="0.00E+00">
                  <c:v>4.1805299999999999E-73</c:v>
                </c:pt>
                <c:pt idx="2904" formatCode="0.00E+00">
                  <c:v>9.8920199999999997E-74</c:v>
                </c:pt>
                <c:pt idx="2905" formatCode="0.00E+00">
                  <c:v>-4.4965600000000002E-73</c:v>
                </c:pt>
                <c:pt idx="2906" formatCode="0.00E+00">
                  <c:v>-1.0976E-72</c:v>
                </c:pt>
                <c:pt idx="2907" formatCode="0.00E+00">
                  <c:v>-1.5679100000000001E-72</c:v>
                </c:pt>
                <c:pt idx="2908" formatCode="0.00E+00">
                  <c:v>-1.52565E-72</c:v>
                </c:pt>
                <c:pt idx="2909" formatCode="0.00E+00">
                  <c:v>-7.1375499999999997E-73</c:v>
                </c:pt>
                <c:pt idx="2910" formatCode="0.00E+00">
                  <c:v>9.3106800000000004E-73</c:v>
                </c:pt>
                <c:pt idx="2911" formatCode="0.00E+00">
                  <c:v>3.1754799999999999E-72</c:v>
                </c:pt>
                <c:pt idx="2912" formatCode="0.00E+00">
                  <c:v>5.3540399999999999E-72</c:v>
                </c:pt>
                <c:pt idx="2913" formatCode="0.00E+00">
                  <c:v>6.32837E-72</c:v>
                </c:pt>
                <c:pt idx="2914" formatCode="0.00E+00">
                  <c:v>4.8343999999999999E-72</c:v>
                </c:pt>
                <c:pt idx="2915" formatCode="0.00E+00">
                  <c:v>1.53526E-73</c:v>
                </c:pt>
                <c:pt idx="2916" formatCode="0.00E+00">
                  <c:v>-7.3784799999999999E-72</c:v>
                </c:pt>
                <c:pt idx="2917" formatCode="0.00E+00">
                  <c:v>-1.6214400000000001E-71</c:v>
                </c:pt>
                <c:pt idx="2918" formatCode="0.00E+00">
                  <c:v>-2.35603E-71</c:v>
                </c:pt>
                <c:pt idx="2919" formatCode="0.00E+00">
                  <c:v>-2.57968E-71</c:v>
                </c:pt>
                <c:pt idx="2920" formatCode="0.00E+00">
                  <c:v>-2.0038300000000001E-71</c:v>
                </c:pt>
                <c:pt idx="2921" formatCode="0.00E+00">
                  <c:v>-5.9512799999999999E-72</c:v>
                </c:pt>
                <c:pt idx="2922" formatCode="0.00E+00">
                  <c:v>1.3870500000000001E-71</c:v>
                </c:pt>
                <c:pt idx="2923" formatCode="0.00E+00">
                  <c:v>3.4064700000000002E-71</c:v>
                </c:pt>
                <c:pt idx="2924" formatCode="0.00E+00">
                  <c:v>4.53087E-71</c:v>
                </c:pt>
                <c:pt idx="2925" formatCode="0.00E+00">
                  <c:v>3.415E-71</c:v>
                </c:pt>
                <c:pt idx="2926" formatCode="0.00E+00">
                  <c:v>-1.15156E-71</c:v>
                </c:pt>
                <c:pt idx="2927" formatCode="0.00E+00">
                  <c:v>-9.2734599999999999E-71</c:v>
                </c:pt>
                <c:pt idx="2928" formatCode="0.00E+00">
                  <c:v>-1.93449E-70</c:v>
                </c:pt>
                <c:pt idx="2929" formatCode="0.00E+00">
                  <c:v>-2.8003299999999999E-70</c:v>
                </c:pt>
                <c:pt idx="2930" formatCode="0.00E+00">
                  <c:v>-3.03542E-70</c:v>
                </c:pt>
                <c:pt idx="2931" formatCode="0.00E+00">
                  <c:v>-2.1259899999999999E-70</c:v>
                </c:pt>
                <c:pt idx="2932" formatCode="0.00E+00">
                  <c:v>2.0017000000000002E-71</c:v>
                </c:pt>
                <c:pt idx="2933" formatCode="0.00E+00">
                  <c:v>3.7153399999999999E-70</c:v>
                </c:pt>
                <c:pt idx="2934" formatCode="0.00E+00">
                  <c:v>7.4761300000000001E-70</c:v>
                </c:pt>
                <c:pt idx="2935" formatCode="0.00E+00">
                  <c:v>9.8965799999999996E-70</c:v>
                </c:pt>
                <c:pt idx="2936" formatCode="0.00E+00">
                  <c:v>9.4083800000000001E-70</c:v>
                </c:pt>
                <c:pt idx="2937" formatCode="0.00E+00">
                  <c:v>4.9826200000000002E-70</c:v>
                </c:pt>
                <c:pt idx="2938" formatCode="0.00E+00">
                  <c:v>-3.7203000000000001E-70</c:v>
                </c:pt>
                <c:pt idx="2939" formatCode="0.00E+00">
                  <c:v>-1.53105E-69</c:v>
                </c:pt>
                <c:pt idx="2940" formatCode="0.00E+00">
                  <c:v>-2.5109799999999999E-69</c:v>
                </c:pt>
                <c:pt idx="2941" formatCode="0.00E+00">
                  <c:v>-2.5256699999999999E-69</c:v>
                </c:pt>
                <c:pt idx="2942" formatCode="0.00E+00">
                  <c:v>-7.0913E-70</c:v>
                </c:pt>
                <c:pt idx="2943" formatCode="0.00E+00">
                  <c:v>3.4584299999999999E-69</c:v>
                </c:pt>
                <c:pt idx="2944" formatCode="0.00E+00">
                  <c:v>9.6766099999999999E-69</c:v>
                </c:pt>
                <c:pt idx="2945" formatCode="0.00E+00">
                  <c:v>1.6504400000000001E-68</c:v>
                </c:pt>
                <c:pt idx="2946" formatCode="0.00E+00">
                  <c:v>2.1209899999999998E-68</c:v>
                </c:pt>
                <c:pt idx="2947" formatCode="0.00E+00">
                  <c:v>2.0230900000000001E-68</c:v>
                </c:pt>
                <c:pt idx="2948" formatCode="0.00E+00">
                  <c:v>1.05896E-68</c:v>
                </c:pt>
                <c:pt idx="2949" formatCode="0.00E+00">
                  <c:v>-8.5885600000000002E-69</c:v>
                </c:pt>
                <c:pt idx="2950" formatCode="0.00E+00">
                  <c:v>-3.4439599999999999E-68</c:v>
                </c:pt>
                <c:pt idx="2951" formatCode="0.00E+00">
                  <c:v>-5.7995699999999998E-68</c:v>
                </c:pt>
                <c:pt idx="2952" formatCode="0.00E+00">
                  <c:v>-6.4500199999999999E-68</c:v>
                </c:pt>
                <c:pt idx="2953" formatCode="0.00E+00">
                  <c:v>-3.9491899999999997E-68</c:v>
                </c:pt>
                <c:pt idx="2954" formatCode="0.00E+00">
                  <c:v>2.35489E-68</c:v>
                </c:pt>
                <c:pt idx="2955" formatCode="0.00E+00">
                  <c:v>1.18834E-67</c:v>
                </c:pt>
                <c:pt idx="2956" formatCode="0.00E+00">
                  <c:v>2.2647900000000001E-67</c:v>
                </c:pt>
                <c:pt idx="2957" formatCode="0.00E+00">
                  <c:v>3.1020999999999997E-67</c:v>
                </c:pt>
                <c:pt idx="2958" formatCode="0.00E+00">
                  <c:v>3.1571400000000001E-67</c:v>
                </c:pt>
                <c:pt idx="2959" formatCode="0.00E+00">
                  <c:v>1.8248E-67</c:v>
                </c:pt>
                <c:pt idx="2960" formatCode="0.00E+00">
                  <c:v>-1.1941499999999999E-67</c:v>
                </c:pt>
                <c:pt idx="2961" formatCode="0.00E+00">
                  <c:v>-5.4769199999999997E-67</c:v>
                </c:pt>
                <c:pt idx="2962" formatCode="0.00E+00">
                  <c:v>-9.7749100000000001E-67</c:v>
                </c:pt>
                <c:pt idx="2963" formatCode="0.00E+00">
                  <c:v>-1.2256E-66</c:v>
                </c:pt>
                <c:pt idx="2964" formatCode="0.00E+00">
                  <c:v>-1.0833E-66</c:v>
                </c:pt>
                <c:pt idx="2965" formatCode="0.00E+00">
                  <c:v>-3.7372799999999997E-67</c:v>
                </c:pt>
                <c:pt idx="2966" formatCode="0.00E+00">
                  <c:v>9.2004399999999998E-67</c:v>
                </c:pt>
                <c:pt idx="2967" formatCode="0.00E+00">
                  <c:v>2.5101800000000001E-66</c:v>
                </c:pt>
                <c:pt idx="2968" formatCode="0.00E+00">
                  <c:v>3.7773500000000002E-66</c:v>
                </c:pt>
                <c:pt idx="2969" formatCode="0.00E+00">
                  <c:v>3.9093499999999997E-66</c:v>
                </c:pt>
                <c:pt idx="2970" formatCode="0.00E+00">
                  <c:v>2.1542499999999999E-66</c:v>
                </c:pt>
                <c:pt idx="2971" formatCode="0.00E+00">
                  <c:v>-1.8375199999999999E-66</c:v>
                </c:pt>
                <c:pt idx="2972" formatCode="0.00E+00">
                  <c:v>-7.6079800000000004E-66</c:v>
                </c:pt>
                <c:pt idx="2973" formatCode="0.00E+00">
                  <c:v>-1.3526799999999999E-65</c:v>
                </c:pt>
                <c:pt idx="2974" formatCode="0.00E+00">
                  <c:v>-1.68736E-65</c:v>
                </c:pt>
                <c:pt idx="2975" formatCode="0.00E+00">
                  <c:v>-1.4735500000000001E-65</c:v>
                </c:pt>
                <c:pt idx="2976" formatCode="0.00E+00">
                  <c:v>-5.1342400000000003E-66</c:v>
                </c:pt>
                <c:pt idx="2977" formatCode="0.00E+00">
                  <c:v>1.2044599999999999E-65</c:v>
                </c:pt>
                <c:pt idx="2978" formatCode="0.00E+00">
                  <c:v>3.3561299999999998E-65</c:v>
                </c:pt>
                <c:pt idx="2979" formatCode="0.00E+00">
                  <c:v>5.1694999999999998E-65</c:v>
                </c:pt>
                <c:pt idx="2980" formatCode="0.00E+00">
                  <c:v>5.5932400000000002E-65</c:v>
                </c:pt>
                <c:pt idx="2981" formatCode="0.00E+00">
                  <c:v>3.5764600000000001E-65</c:v>
                </c:pt>
                <c:pt idx="2982" formatCode="0.00E+00">
                  <c:v>-1.6623500000000001E-65</c:v>
                </c:pt>
                <c:pt idx="2983" formatCode="0.00E+00">
                  <c:v>-9.87639E-65</c:v>
                </c:pt>
                <c:pt idx="2984" formatCode="0.00E+00">
                  <c:v>-1.8779199999999999E-64</c:v>
                </c:pt>
                <c:pt idx="2985" formatCode="0.00E+00">
                  <c:v>-2.4126400000000001E-64</c:v>
                </c:pt>
                <c:pt idx="2986" formatCode="0.00E+00">
                  <c:v>-2.1178699999999999E-64</c:v>
                </c:pt>
                <c:pt idx="2987" formatCode="0.00E+00">
                  <c:v>-6.51477E-65</c:v>
                </c:pt>
                <c:pt idx="2988" formatCode="0.00E+00">
                  <c:v>2.0267800000000001E-64</c:v>
                </c:pt>
                <c:pt idx="2989" formatCode="0.00E+00">
                  <c:v>5.4574199999999999E-64</c:v>
                </c:pt>
                <c:pt idx="2990" formatCode="0.00E+00">
                  <c:v>8.49065E-64</c:v>
                </c:pt>
                <c:pt idx="2991" formatCode="0.00E+00">
                  <c:v>9.4465000000000005E-64</c:v>
                </c:pt>
                <c:pt idx="2992" formatCode="0.00E+00">
                  <c:v>6.7711299999999995E-64</c:v>
                </c:pt>
                <c:pt idx="2993" formatCode="0.00E+00">
                  <c:v>-3.30697E-65</c:v>
                </c:pt>
                <c:pt idx="2994" formatCode="0.00E+00">
                  <c:v>-1.1349199999999999E-63</c:v>
                </c:pt>
                <c:pt idx="2995" formatCode="0.00E+00">
                  <c:v>-2.3646999999999999E-63</c:v>
                </c:pt>
                <c:pt idx="2996" formatCode="0.00E+00">
                  <c:v>-3.24357E-63</c:v>
                </c:pt>
                <c:pt idx="2997" formatCode="0.00E+00">
                  <c:v>-3.2284200000000002E-63</c:v>
                </c:pt>
                <c:pt idx="2998" formatCode="0.00E+00">
                  <c:v>-1.8655199999999999E-63</c:v>
                </c:pt>
                <c:pt idx="2999" formatCode="0.00E+00">
                  <c:v>1.03228E-63</c:v>
                </c:pt>
                <c:pt idx="3000" formatCode="0.00E+00">
                  <c:v>5.03045E-63</c:v>
                </c:pt>
                <c:pt idx="3001" formatCode="0.00E+00">
                  <c:v>8.7733699999999997E-63</c:v>
                </c:pt>
                <c:pt idx="3002" formatCode="0.00E+00">
                  <c:v>1.01209E-62</c:v>
                </c:pt>
                <c:pt idx="3003" formatCode="0.00E+00">
                  <c:v>6.6627500000000002E-63</c:v>
                </c:pt>
                <c:pt idx="3004" formatCode="0.00E+00">
                  <c:v>-3.4825099999999998E-63</c:v>
                </c:pt>
                <c:pt idx="3005" formatCode="0.00E+00">
                  <c:v>-2.0253400000000001E-62</c:v>
                </c:pt>
                <c:pt idx="3006" formatCode="0.00E+00">
                  <c:v>-3.9807499999999996E-62</c:v>
                </c:pt>
                <c:pt idx="3007" formatCode="0.00E+00">
                  <c:v>-5.3957599999999997E-62</c:v>
                </c:pt>
                <c:pt idx="3008" formatCode="0.00E+00">
                  <c:v>-5.2475399999999998E-62</c:v>
                </c:pt>
                <c:pt idx="3009" formatCode="0.00E+00">
                  <c:v>-2.7005900000000001E-62</c:v>
                </c:pt>
                <c:pt idx="3010" formatCode="0.00E+00">
                  <c:v>2.51909E-62</c:v>
                </c:pt>
                <c:pt idx="3011" formatCode="0.00E+00">
                  <c:v>9.7055000000000006E-62</c:v>
                </c:pt>
                <c:pt idx="3012" formatCode="0.00E+00">
                  <c:v>1.6806500000000001E-61</c:v>
                </c:pt>
                <c:pt idx="3013" formatCode="0.00E+00">
                  <c:v>2.06039E-61</c:v>
                </c:pt>
                <c:pt idx="3014" formatCode="0.00E+00">
                  <c:v>1.7604799999999999E-61</c:v>
                </c:pt>
                <c:pt idx="3015" formatCode="0.00E+00">
                  <c:v>5.4141399999999999E-62</c:v>
                </c:pt>
                <c:pt idx="3016" formatCode="0.00E+00">
                  <c:v>-1.5543E-61</c:v>
                </c:pt>
                <c:pt idx="3017" formatCode="0.00E+00">
                  <c:v>-4.07362E-61</c:v>
                </c:pt>
                <c:pt idx="3018" formatCode="0.00E+00">
                  <c:v>-6.1360500000000003E-61</c:v>
                </c:pt>
                <c:pt idx="3019" formatCode="0.00E+00">
                  <c:v>-6.5076999999999996E-61</c:v>
                </c:pt>
                <c:pt idx="3020" formatCode="0.00E+00">
                  <c:v>-3.9443800000000002E-61</c:v>
                </c:pt>
                <c:pt idx="3021" formatCode="0.00E+00">
                  <c:v>2.07416E-61</c:v>
                </c:pt>
                <c:pt idx="3022" formatCode="0.00E+00">
                  <c:v>1.0726599999999999E-60</c:v>
                </c:pt>
                <c:pt idx="3023" formatCode="0.00E+00">
                  <c:v>1.9536399999999999E-60</c:v>
                </c:pt>
                <c:pt idx="3024" formatCode="0.00E+00">
                  <c:v>2.41617E-60</c:v>
                </c:pt>
                <c:pt idx="3025" formatCode="0.00E+00">
                  <c:v>1.9357400000000001E-60</c:v>
                </c:pt>
                <c:pt idx="3026" formatCode="0.00E+00">
                  <c:v>1.6397500000000001E-61</c:v>
                </c:pt>
                <c:pt idx="3027" formatCode="0.00E+00">
                  <c:v>-2.8410700000000002E-60</c:v>
                </c:pt>
                <c:pt idx="3028" formatCode="0.00E+00">
                  <c:v>-6.4983300000000001E-60</c:v>
                </c:pt>
                <c:pt idx="3029" formatCode="0.00E+00">
                  <c:v>-9.5305300000000004E-60</c:v>
                </c:pt>
                <c:pt idx="3030" formatCode="0.00E+00">
                  <c:v>-1.0004399999999999E-59</c:v>
                </c:pt>
                <c:pt idx="3031" formatCode="0.00E+00">
                  <c:v>-6.0707300000000005E-60</c:v>
                </c:pt>
                <c:pt idx="3032" formatCode="0.00E+00">
                  <c:v>3.0017000000000001E-60</c:v>
                </c:pt>
                <c:pt idx="3033" formatCode="0.00E+00">
                  <c:v>1.61854E-59</c:v>
                </c:pt>
                <c:pt idx="3034" formatCode="0.00E+00">
                  <c:v>3.01617E-59</c:v>
                </c:pt>
                <c:pt idx="3035" formatCode="0.00E+00">
                  <c:v>3.91968E-59</c:v>
                </c:pt>
                <c:pt idx="3036" formatCode="0.00E+00">
                  <c:v>3.6903299999999999E-59</c:v>
                </c:pt>
                <c:pt idx="3037" formatCode="0.00E+00">
                  <c:v>1.91471E-59</c:v>
                </c:pt>
                <c:pt idx="3038" formatCode="0.00E+00">
                  <c:v>-1.40127E-59</c:v>
                </c:pt>
                <c:pt idx="3039" formatCode="0.00E+00">
                  <c:v>-5.6567600000000001E-59</c:v>
                </c:pt>
                <c:pt idx="3040" formatCode="0.00E+00">
                  <c:v>-9.3867500000000005E-59</c:v>
                </c:pt>
                <c:pt idx="3041" formatCode="0.00E+00">
                  <c:v>-1.0251000000000001E-58</c:v>
                </c:pt>
                <c:pt idx="3042" formatCode="0.00E+00">
                  <c:v>-5.71537E-59</c:v>
                </c:pt>
                <c:pt idx="3043" formatCode="0.00E+00">
                  <c:v>5.6779900000000002E-59</c:v>
                </c:pt>
                <c:pt idx="3044" formatCode="0.00E+00">
                  <c:v>2.30367E-58</c:v>
                </c:pt>
                <c:pt idx="3045" formatCode="0.00E+00">
                  <c:v>4.22002E-58</c:v>
                </c:pt>
                <c:pt idx="3046" formatCode="0.00E+00">
                  <c:v>5.5347599999999997E-58</c:v>
                </c:pt>
                <c:pt idx="3047" formatCode="0.00E+00">
                  <c:v>5.2522200000000003E-58</c:v>
                </c:pt>
                <c:pt idx="3048" formatCode="0.00E+00">
                  <c:v>2.5853300000000002E-58</c:v>
                </c:pt>
                <c:pt idx="3049" formatCode="0.00E+00">
                  <c:v>-2.59485E-58</c:v>
                </c:pt>
                <c:pt idx="3050" formatCode="0.00E+00">
                  <c:v>-9.4434800000000004E-58</c:v>
                </c:pt>
                <c:pt idx="3051" formatCode="0.00E+00">
                  <c:v>-1.5893900000000001E-57</c:v>
                </c:pt>
                <c:pt idx="3052" formatCode="0.00E+00">
                  <c:v>-1.8865899999999999E-57</c:v>
                </c:pt>
                <c:pt idx="3053" formatCode="0.00E+00">
                  <c:v>-1.5308200000000001E-57</c:v>
                </c:pt>
                <c:pt idx="3054" formatCode="0.00E+00">
                  <c:v>-3.5617399999999999E-58</c:v>
                </c:pt>
                <c:pt idx="3055" formatCode="0.00E+00">
                  <c:v>1.55017E-57</c:v>
                </c:pt>
                <c:pt idx="3056" formatCode="0.00E+00">
                  <c:v>3.7429900000000001E-57</c:v>
                </c:pt>
                <c:pt idx="3057" formatCode="0.00E+00">
                  <c:v>5.3110900000000004E-57</c:v>
                </c:pt>
                <c:pt idx="3058" formatCode="0.00E+00">
                  <c:v>4.9355000000000001E-57</c:v>
                </c:pt>
                <c:pt idx="3059" formatCode="0.00E+00">
                  <c:v>1.3868299999999999E-57</c:v>
                </c:pt>
                <c:pt idx="3060" formatCode="0.00E+00">
                  <c:v>-5.7060199999999997E-57</c:v>
                </c:pt>
                <c:pt idx="3061" formatCode="0.00E+00">
                  <c:v>-1.5320499999999999E-56</c:v>
                </c:pt>
                <c:pt idx="3062" formatCode="0.00E+00">
                  <c:v>-2.4809200000000002E-56</c:v>
                </c:pt>
                <c:pt idx="3063" formatCode="0.00E+00">
                  <c:v>-3.01851E-56</c:v>
                </c:pt>
                <c:pt idx="3064" formatCode="0.00E+00">
                  <c:v>-2.7468899999999999E-56</c:v>
                </c:pt>
                <c:pt idx="3065" formatCode="0.00E+00">
                  <c:v>-1.4525299999999999E-56</c:v>
                </c:pt>
                <c:pt idx="3066" formatCode="0.00E+00">
                  <c:v>7.6744899999999996E-57</c:v>
                </c:pt>
                <c:pt idx="3067" formatCode="0.00E+00">
                  <c:v>3.4200100000000001E-56</c:v>
                </c:pt>
                <c:pt idx="3068" formatCode="0.00E+00">
                  <c:v>5.5181099999999996E-56</c:v>
                </c:pt>
                <c:pt idx="3069" formatCode="0.00E+00">
                  <c:v>5.5970199999999996E-56</c:v>
                </c:pt>
                <c:pt idx="3070" formatCode="0.00E+00">
                  <c:v>2.1219999999999998E-56</c:v>
                </c:pt>
                <c:pt idx="3071" formatCode="0.00E+00">
                  <c:v>-5.67862E-56</c:v>
                </c:pt>
                <c:pt idx="3072" formatCode="0.00E+00">
                  <c:v>-1.6924900000000002E-55</c:v>
                </c:pt>
                <c:pt idx="3073" formatCode="0.00E+00">
                  <c:v>-2.84675E-55</c:v>
                </c:pt>
                <c:pt idx="3074" formatCode="0.00E+00">
                  <c:v>-3.5086400000000002E-55</c:v>
                </c:pt>
                <c:pt idx="3075" formatCode="0.00E+00">
                  <c:v>-3.10708E-55</c:v>
                </c:pt>
                <c:pt idx="3076" formatCode="0.00E+00">
                  <c:v>-1.23777E-55</c:v>
                </c:pt>
                <c:pt idx="3077" formatCode="0.00E+00">
                  <c:v>2.1257999999999999E-55</c:v>
                </c:pt>
                <c:pt idx="3078" formatCode="0.00E+00">
                  <c:v>6.33921E-55</c:v>
                </c:pt>
                <c:pt idx="3079" formatCode="0.00E+00">
                  <c:v>9.86945E-55</c:v>
                </c:pt>
                <c:pt idx="3080" formatCode="0.00E+00">
                  <c:v>1.06434E-54</c:v>
                </c:pt>
                <c:pt idx="3081" formatCode="0.00E+00">
                  <c:v>6.9620300000000002E-55</c:v>
                </c:pt>
                <c:pt idx="3082" formatCode="0.00E+00">
                  <c:v>-1.6671499999999999E-55</c:v>
                </c:pt>
                <c:pt idx="3083" formatCode="0.00E+00">
                  <c:v>-1.41183E-54</c:v>
                </c:pt>
                <c:pt idx="3084" formatCode="0.00E+00">
                  <c:v>-2.7336399999999999E-54</c:v>
                </c:pt>
                <c:pt idx="3085" formatCode="0.00E+00">
                  <c:v>-3.62351E-54</c:v>
                </c:pt>
                <c:pt idx="3086" formatCode="0.00E+00">
                  <c:v>-3.4872799999999998E-54</c:v>
                </c:pt>
                <c:pt idx="3087" formatCode="0.00E+00">
                  <c:v>-1.8899900000000001E-54</c:v>
                </c:pt>
                <c:pt idx="3088" formatCode="0.00E+00">
                  <c:v>1.21089E-54</c:v>
                </c:pt>
                <c:pt idx="3089" formatCode="0.00E+00">
                  <c:v>5.2437099999999995E-54</c:v>
                </c:pt>
                <c:pt idx="3090" formatCode="0.00E+00">
                  <c:v>8.8111500000000006E-54</c:v>
                </c:pt>
                <c:pt idx="3091" formatCode="0.00E+00">
                  <c:v>9.8536300000000001E-54</c:v>
                </c:pt>
                <c:pt idx="3092" formatCode="0.00E+00">
                  <c:v>6.3444000000000005E-54</c:v>
                </c:pt>
                <c:pt idx="3093" formatCode="0.00E+00">
                  <c:v>-2.9259699999999997E-54</c:v>
                </c:pt>
                <c:pt idx="3094" formatCode="0.00E+00">
                  <c:v>-1.7473999999999999E-53</c:v>
                </c:pt>
                <c:pt idx="3095" formatCode="0.00E+00">
                  <c:v>-3.3600400000000001E-53</c:v>
                </c:pt>
                <c:pt idx="3096" formatCode="0.00E+00">
                  <c:v>-4.3550099999999997E-53</c:v>
                </c:pt>
                <c:pt idx="3097" formatCode="0.00E+00">
                  <c:v>-3.81959E-53</c:v>
                </c:pt>
                <c:pt idx="3098" formatCode="0.00E+00">
                  <c:v>-1.17595E-53</c:v>
                </c:pt>
                <c:pt idx="3099" formatCode="0.00E+00">
                  <c:v>3.5791799999999999E-53</c:v>
                </c:pt>
                <c:pt idx="3100" formatCode="0.00E+00">
                  <c:v>9.7231399999999992E-53</c:v>
                </c:pt>
                <c:pt idx="3101" formatCode="0.00E+00">
                  <c:v>1.5489800000000001E-52</c:v>
                </c:pt>
                <c:pt idx="3102" formatCode="0.00E+00">
                  <c:v>1.83543E-52</c:v>
                </c:pt>
                <c:pt idx="3103" formatCode="0.00E+00">
                  <c:v>1.63201E-52</c:v>
                </c:pt>
                <c:pt idx="3104" formatCode="0.00E+00">
                  <c:v>8.8296799999999996E-53</c:v>
                </c:pt>
                <c:pt idx="3105" formatCode="0.00E+00">
                  <c:v>-3.2666600000000001E-53</c:v>
                </c:pt>
                <c:pt idx="3106" formatCode="0.00E+00">
                  <c:v>-1.70984E-52</c:v>
                </c:pt>
                <c:pt idx="3107" formatCode="0.00E+00">
                  <c:v>-2.6178900000000001E-52</c:v>
                </c:pt>
                <c:pt idx="3108" formatCode="0.00E+00">
                  <c:v>-1.9872899999999998E-52</c:v>
                </c:pt>
                <c:pt idx="3109" formatCode="0.00E+00">
                  <c:v>1.3974199999999999E-52</c:v>
                </c:pt>
                <c:pt idx="3110" formatCode="0.00E+00">
                  <c:v>8.16092E-52</c:v>
                </c:pt>
                <c:pt idx="3111" formatCode="0.00E+00">
                  <c:v>1.7452700000000001E-51</c:v>
                </c:pt>
                <c:pt idx="3112" formatCode="0.00E+00">
                  <c:v>2.6888900000000002E-51</c:v>
                </c:pt>
                <c:pt idx="3113" formatCode="0.00E+00">
                  <c:v>3.3324999999999999E-51</c:v>
                </c:pt>
                <c:pt idx="3114" formatCode="0.00E+00">
                  <c:v>3.3425199999999998E-51</c:v>
                </c:pt>
                <c:pt idx="3115" formatCode="0.00E+00">
                  <c:v>2.4568499999999999E-51</c:v>
                </c:pt>
                <c:pt idx="3116" formatCode="0.00E+00">
                  <c:v>6.9198000000000001E-52</c:v>
                </c:pt>
                <c:pt idx="3117" formatCode="0.00E+00">
                  <c:v>-1.5047700000000001E-51</c:v>
                </c:pt>
                <c:pt idx="3118" formatCode="0.00E+00">
                  <c:v>-3.2788100000000001E-51</c:v>
                </c:pt>
                <c:pt idx="3119" formatCode="0.00E+00">
                  <c:v>-3.5903800000000002E-51</c:v>
                </c:pt>
                <c:pt idx="3120" formatCode="0.00E+00">
                  <c:v>-1.7169399999999999E-51</c:v>
                </c:pt>
                <c:pt idx="3121" formatCode="0.00E+00">
                  <c:v>2.3319600000000001E-51</c:v>
                </c:pt>
                <c:pt idx="3122" formatCode="0.00E+00">
                  <c:v>7.8692299999999998E-51</c:v>
                </c:pt>
                <c:pt idx="3123" formatCode="0.00E+00">
                  <c:v>1.3350900000000001E-50</c:v>
                </c:pt>
                <c:pt idx="3124" formatCode="0.00E+00">
                  <c:v>1.5736500000000001E-50</c:v>
                </c:pt>
                <c:pt idx="3125" formatCode="0.00E+00">
                  <c:v>1.09796E-50</c:v>
                </c:pt>
                <c:pt idx="3126" formatCode="0.00E+00">
                  <c:v>-3.7684699999999999E-51</c:v>
                </c:pt>
                <c:pt idx="3127" formatCode="0.00E+00">
                  <c:v>-2.8040899999999998E-50</c:v>
                </c:pt>
                <c:pt idx="3128" formatCode="0.00E+00">
                  <c:v>-5.7348899999999998E-50</c:v>
                </c:pt>
                <c:pt idx="3129" formatCode="0.00E+00">
                  <c:v>-8.40365E-50</c:v>
                </c:pt>
                <c:pt idx="3130" formatCode="0.00E+00">
                  <c:v>-1.00339E-49</c:v>
                </c:pt>
                <c:pt idx="3131" formatCode="0.00E+00">
                  <c:v>-1.0186000000000001E-49</c:v>
                </c:pt>
                <c:pt idx="3132" formatCode="0.00E+00">
                  <c:v>-8.7293499999999993E-50</c:v>
                </c:pt>
                <c:pt idx="3133" formatCode="0.00E+00">
                  <c:v>-5.8109500000000002E-50</c:v>
                </c:pt>
                <c:pt idx="3134" formatCode="0.00E+00">
                  <c:v>-2.7474600000000002E-50</c:v>
                </c:pt>
                <c:pt idx="3135" formatCode="0.00E+00">
                  <c:v>-3.0728900000000001E-50</c:v>
                </c:pt>
                <c:pt idx="3136" formatCode="0.00E+00">
                  <c:v>-1.18898E-49</c:v>
                </c:pt>
                <c:pt idx="3137" formatCode="0.00E+00">
                  <c:v>-3.3592700000000002E-49</c:v>
                </c:pt>
                <c:pt idx="3138" formatCode="0.00E+00">
                  <c:v>-6.8942599999999997E-49</c:v>
                </c:pt>
                <c:pt idx="3139" formatCode="0.00E+00">
                  <c:v>-1.12664E-48</c:v>
                </c:pt>
                <c:pt idx="3140" formatCode="0.00E+00">
                  <c:v>-1.54036E-48</c:v>
                </c:pt>
                <c:pt idx="3141" formatCode="0.00E+00">
                  <c:v>-1.7902100000000001E-48</c:v>
                </c:pt>
                <c:pt idx="3142" formatCode="0.00E+00">
                  <c:v>-1.6961600000000001E-48</c:v>
                </c:pt>
                <c:pt idx="3143" formatCode="0.00E+00">
                  <c:v>-1.0778699999999999E-48</c:v>
                </c:pt>
                <c:pt idx="3144" formatCode="0.00E+00">
                  <c:v>6.9868600000000003E-50</c:v>
                </c:pt>
                <c:pt idx="3145" formatCode="0.00E+00">
                  <c:v>1.4062900000000001E-48</c:v>
                </c:pt>
                <c:pt idx="3146" formatCode="0.00E+00">
                  <c:v>2.2592800000000001E-48</c:v>
                </c:pt>
                <c:pt idx="3147" formatCode="0.00E+00">
                  <c:v>1.7957699999999999E-48</c:v>
                </c:pt>
                <c:pt idx="3148" formatCode="0.00E+00">
                  <c:v>-6.7113100000000003E-49</c:v>
                </c:pt>
                <c:pt idx="3149" formatCode="0.00E+00">
                  <c:v>-5.2499500000000002E-48</c:v>
                </c:pt>
                <c:pt idx="3150" formatCode="0.00E+00">
                  <c:v>-1.1188599999999999E-47</c:v>
                </c:pt>
                <c:pt idx="3151" formatCode="0.00E+00">
                  <c:v>-1.6890600000000001E-47</c:v>
                </c:pt>
                <c:pt idx="3152" formatCode="0.00E+00">
                  <c:v>-1.9981200000000001E-47</c:v>
                </c:pt>
                <c:pt idx="3153" formatCode="0.00E+00">
                  <c:v>-1.7411000000000001E-47</c:v>
                </c:pt>
                <c:pt idx="3154" formatCode="0.00E+00">
                  <c:v>-6.3599900000000005E-48</c:v>
                </c:pt>
                <c:pt idx="3155" formatCode="0.00E+00">
                  <c:v>1.3453899999999999E-47</c:v>
                </c:pt>
                <c:pt idx="3156" formatCode="0.00E+00">
                  <c:v>3.6978699999999999E-47</c:v>
                </c:pt>
                <c:pt idx="3157" formatCode="0.00E+00">
                  <c:v>5.2376700000000002E-47</c:v>
                </c:pt>
                <c:pt idx="3158" formatCode="0.00E+00">
                  <c:v>4.2614199999999998E-47</c:v>
                </c:pt>
                <c:pt idx="3159" formatCode="0.00E+00">
                  <c:v>-8.6417100000000003E-48</c:v>
                </c:pt>
                <c:pt idx="3160" formatCode="0.00E+00">
                  <c:v>-1.0772499999999999E-46</c:v>
                </c:pt>
                <c:pt idx="3161" formatCode="0.00E+00">
                  <c:v>-2.4197E-46</c:v>
                </c:pt>
                <c:pt idx="3162" formatCode="0.00E+00">
                  <c:v>-3.7367700000000003E-46</c:v>
                </c:pt>
                <c:pt idx="3163" formatCode="0.00E+00">
                  <c:v>-4.40017E-46</c:v>
                </c:pt>
                <c:pt idx="3164" formatCode="0.00E+00">
                  <c:v>-3.6386300000000001E-46</c:v>
                </c:pt>
                <c:pt idx="3165" formatCode="0.00E+00">
                  <c:v>-8.1584800000000003E-47</c:v>
                </c:pt>
                <c:pt idx="3166" formatCode="0.00E+00">
                  <c:v>4.0993499999999997E-46</c:v>
                </c:pt>
                <c:pt idx="3167" formatCode="0.00E+00">
                  <c:v>1.00584E-45</c:v>
                </c:pt>
                <c:pt idx="3168" formatCode="0.00E+00">
                  <c:v>1.4793100000000001E-45</c:v>
                </c:pt>
                <c:pt idx="3169" formatCode="0.00E+00">
                  <c:v>1.5303399999999999E-45</c:v>
                </c:pt>
                <c:pt idx="3170" formatCode="0.00E+00">
                  <c:v>9.09677E-46</c:v>
                </c:pt>
                <c:pt idx="3171" formatCode="0.00E+00">
                  <c:v>-4.4310599999999999E-46</c:v>
                </c:pt>
                <c:pt idx="3172" formatCode="0.00E+00">
                  <c:v>-2.33457E-45</c:v>
                </c:pt>
                <c:pt idx="3173" formatCode="0.00E+00">
                  <c:v>-4.2430500000000002E-45</c:v>
                </c:pt>
                <c:pt idx="3174" formatCode="0.00E+00">
                  <c:v>-5.2584799999999999E-45</c:v>
                </c:pt>
                <c:pt idx="3175" formatCode="0.00E+00">
                  <c:v>-4.3901999999999999E-45</c:v>
                </c:pt>
                <c:pt idx="3176" formatCode="0.00E+00">
                  <c:v>-1.1237600000000001E-45</c:v>
                </c:pt>
                <c:pt idx="3177" formatCode="0.00E+00">
                  <c:v>4.3462499999999997E-45</c:v>
                </c:pt>
                <c:pt idx="3178" formatCode="0.00E+00">
                  <c:v>1.09827E-44</c:v>
                </c:pt>
                <c:pt idx="3179" formatCode="0.00E+00">
                  <c:v>1.6521999999999999E-44</c:v>
                </c:pt>
                <c:pt idx="3180" formatCode="0.00E+00">
                  <c:v>1.77038E-44</c:v>
                </c:pt>
                <c:pt idx="3181" formatCode="0.00E+00">
                  <c:v>1.13382E-44</c:v>
                </c:pt>
                <c:pt idx="3182" formatCode="0.00E+00">
                  <c:v>-4.6216200000000002E-45</c:v>
                </c:pt>
                <c:pt idx="3183" formatCode="0.00E+00">
                  <c:v>-2.9199499999999998E-44</c:v>
                </c:pt>
                <c:pt idx="3184" formatCode="0.00E+00">
                  <c:v>-5.5853299999999997E-44</c:v>
                </c:pt>
                <c:pt idx="3185" formatCode="0.00E+00">
                  <c:v>-7.3248299999999997E-44</c:v>
                </c:pt>
                <c:pt idx="3186" formatCode="0.00E+00">
                  <c:v>-6.9382900000000005E-44</c:v>
                </c:pt>
                <c:pt idx="3187" formatCode="0.00E+00">
                  <c:v>-3.4265699999999998E-44</c:v>
                </c:pt>
                <c:pt idx="3188" formatCode="0.00E+00">
                  <c:v>3.61385E-44</c:v>
                </c:pt>
                <c:pt idx="3189" formatCode="0.00E+00">
                  <c:v>1.3014E-43</c:v>
                </c:pt>
                <c:pt idx="3190" formatCode="0.00E+00">
                  <c:v>2.1349700000000001E-43</c:v>
                </c:pt>
                <c:pt idx="3191" formatCode="0.00E+00">
                  <c:v>2.3669500000000002E-43</c:v>
                </c:pt>
                <c:pt idx="3192" formatCode="0.00E+00">
                  <c:v>1.49841E-43</c:v>
                </c:pt>
                <c:pt idx="3193" formatCode="0.00E+00">
                  <c:v>-8.2564899999999999E-44</c:v>
                </c:pt>
                <c:pt idx="3194" formatCode="0.00E+00">
                  <c:v>-4.5343300000000003E-43</c:v>
                </c:pt>
                <c:pt idx="3195" formatCode="0.00E+00">
                  <c:v>-8.6877800000000004E-43</c:v>
                </c:pt>
                <c:pt idx="3196" formatCode="0.00E+00">
                  <c:v>-1.13386E-42</c:v>
                </c:pt>
                <c:pt idx="3197" formatCode="0.00E+00">
                  <c:v>-1.00899E-42</c:v>
                </c:pt>
                <c:pt idx="3198" formatCode="0.00E+00">
                  <c:v>-3.0354899999999999E-43</c:v>
                </c:pt>
                <c:pt idx="3199" formatCode="0.00E+00">
                  <c:v>1.0250900000000001E-42</c:v>
                </c:pt>
                <c:pt idx="3200" formatCode="0.00E+00">
                  <c:v>2.7732099999999998E-42</c:v>
                </c:pt>
                <c:pt idx="3201" formatCode="0.00E+00">
                  <c:v>4.4272300000000002E-42</c:v>
                </c:pt>
                <c:pt idx="3202" formatCode="0.00E+00">
                  <c:v>5.1980400000000003E-42</c:v>
                </c:pt>
                <c:pt idx="3203" formatCode="0.00E+00">
                  <c:v>4.2010399999999998E-42</c:v>
                </c:pt>
                <c:pt idx="3204" formatCode="0.00E+00">
                  <c:v>8.1923100000000002E-43</c:v>
                </c:pt>
                <c:pt idx="3205" formatCode="0.00E+00">
                  <c:v>-4.78811E-42</c:v>
                </c:pt>
                <c:pt idx="3206" formatCode="0.00E+00">
                  <c:v>-1.1337E-41</c:v>
                </c:pt>
                <c:pt idx="3207" formatCode="0.00E+00">
                  <c:v>-1.6600599999999999E-41</c:v>
                </c:pt>
                <c:pt idx="3208" formatCode="0.00E+00">
                  <c:v>-1.7848700000000001E-41</c:v>
                </c:pt>
                <c:pt idx="3209" formatCode="0.00E+00">
                  <c:v>-1.2205499999999999E-41</c:v>
                </c:pt>
                <c:pt idx="3210" formatCode="0.00E+00">
                  <c:v>2.1390800000000001E-42</c:v>
                </c:pt>
                <c:pt idx="3211" formatCode="0.00E+00">
                  <c:v>2.3429799999999999E-41</c:v>
                </c:pt>
                <c:pt idx="3212" formatCode="0.00E+00">
                  <c:v>4.4136899999999999E-41</c:v>
                </c:pt>
                <c:pt idx="3213" formatCode="0.00E+00">
                  <c:v>5.0924600000000002E-41</c:v>
                </c:pt>
                <c:pt idx="3214" formatCode="0.00E+00">
                  <c:v>2.8316900000000001E-41</c:v>
                </c:pt>
                <c:pt idx="3215" formatCode="0.00E+00">
                  <c:v>-3.3937000000000001E-41</c:v>
                </c:pt>
                <c:pt idx="3216" formatCode="0.00E+00">
                  <c:v>-1.3339999999999999E-40</c:v>
                </c:pt>
                <c:pt idx="3217" formatCode="0.00E+00">
                  <c:v>-2.5028999999999999E-40</c:v>
                </c:pt>
                <c:pt idx="3218" formatCode="0.00E+00">
                  <c:v>-3.4552000000000001E-40</c:v>
                </c:pt>
                <c:pt idx="3219" formatCode="0.00E+00">
                  <c:v>-3.6725200000000001E-40</c:v>
                </c:pt>
                <c:pt idx="3220" formatCode="0.00E+00">
                  <c:v>-2.7008400000000002E-40</c:v>
                </c:pt>
                <c:pt idx="3221" formatCode="0.00E+00">
                  <c:v>-3.6390700000000002E-41</c:v>
                </c:pt>
                <c:pt idx="3222" formatCode="0.00E+00">
                  <c:v>3.0466699999999999E-40</c:v>
                </c:pt>
                <c:pt idx="3223" formatCode="0.00E+00">
                  <c:v>6.5321800000000004E-40</c:v>
                </c:pt>
                <c:pt idx="3224" formatCode="0.00E+00">
                  <c:v>8.3514999999999995E-40</c:v>
                </c:pt>
                <c:pt idx="3225" formatCode="0.00E+00">
                  <c:v>6.5410800000000003E-40</c:v>
                </c:pt>
                <c:pt idx="3226" formatCode="0.00E+00">
                  <c:v>-3.0015200000000001E-41</c:v>
                </c:pt>
                <c:pt idx="3227" formatCode="0.00E+00">
                  <c:v>-1.22685E-39</c:v>
                </c:pt>
                <c:pt idx="3228" formatCode="0.00E+00">
                  <c:v>-2.7145199999999999E-39</c:v>
                </c:pt>
                <c:pt idx="3229" formatCode="0.00E+00">
                  <c:v>-3.9637099999999998E-39</c:v>
                </c:pt>
                <c:pt idx="3230" formatCode="0.00E+00">
                  <c:v>-4.2680800000000001E-39</c:v>
                </c:pt>
                <c:pt idx="3231" formatCode="0.00E+00">
                  <c:v>-3.0651700000000003E-39</c:v>
                </c:pt>
                <c:pt idx="3232" formatCode="0.00E+00">
                  <c:v>-1.9365300000000002E-40</c:v>
                </c:pt>
                <c:pt idx="3233" formatCode="0.00E+00">
                  <c:v>3.9810800000000001E-39</c:v>
                </c:pt>
                <c:pt idx="3234" formatCode="0.00E+00">
                  <c:v>8.4016200000000006E-39</c:v>
                </c:pt>
                <c:pt idx="3235" formatCode="0.00E+00">
                  <c:v>1.11543E-38</c:v>
                </c:pt>
                <c:pt idx="3236" formatCode="0.00E+00">
                  <c:v>9.7876000000000001E-39</c:v>
                </c:pt>
                <c:pt idx="3237" formatCode="0.00E+00">
                  <c:v>2.3171E-39</c:v>
                </c:pt>
                <c:pt idx="3238" formatCode="0.00E+00">
                  <c:v>-1.16285E-38</c:v>
                </c:pt>
                <c:pt idx="3239" formatCode="0.00E+00">
                  <c:v>-2.9647399999999999E-38</c:v>
                </c:pt>
                <c:pt idx="3240" formatCode="0.00E+00">
                  <c:v>-4.53264E-38</c:v>
                </c:pt>
                <c:pt idx="3241" formatCode="0.00E+00">
                  <c:v>-4.9164700000000001E-38</c:v>
                </c:pt>
                <c:pt idx="3242" formatCode="0.00E+00">
                  <c:v>-3.2845999999999999E-38</c:v>
                </c:pt>
                <c:pt idx="3243" formatCode="0.00E+00">
                  <c:v>6.9137099999999997E-39</c:v>
                </c:pt>
                <c:pt idx="3244" formatCode="0.00E+00">
                  <c:v>6.6500899999999997E-38</c:v>
                </c:pt>
                <c:pt idx="3245" formatCode="0.00E+00">
                  <c:v>1.31908E-37</c:v>
                </c:pt>
                <c:pt idx="3246" formatCode="0.00E+00">
                  <c:v>1.7538900000000001E-37</c:v>
                </c:pt>
                <c:pt idx="3247" formatCode="0.00E+00">
                  <c:v>1.6042499999999999E-37</c:v>
                </c:pt>
                <c:pt idx="3248" formatCode="0.00E+00">
                  <c:v>5.6002299999999995E-38</c:v>
                </c:pt>
                <c:pt idx="3249" formatCode="0.00E+00">
                  <c:v>-1.46405E-37</c:v>
                </c:pt>
                <c:pt idx="3250" formatCode="0.00E+00">
                  <c:v>-4.1591900000000003E-37</c:v>
                </c:pt>
                <c:pt idx="3251" formatCode="0.00E+00">
                  <c:v>-6.6793700000000004E-37</c:v>
                </c:pt>
                <c:pt idx="3252" formatCode="0.00E+00">
                  <c:v>-7.7280500000000008E-37</c:v>
                </c:pt>
                <c:pt idx="3253" formatCode="0.00E+00">
                  <c:v>-6.0049299999999998E-37</c:v>
                </c:pt>
                <c:pt idx="3254" formatCode="0.00E+00">
                  <c:v>-7.4264999999999997E-38</c:v>
                </c:pt>
                <c:pt idx="3255" formatCode="0.00E+00">
                  <c:v>7.7973300000000006E-37</c:v>
                </c:pt>
                <c:pt idx="3256" formatCode="0.00E+00">
                  <c:v>1.7676599999999999E-36</c:v>
                </c:pt>
                <c:pt idx="3257" formatCode="0.00E+00">
                  <c:v>2.5047600000000002E-36</c:v>
                </c:pt>
                <c:pt idx="3258" formatCode="0.00E+00">
                  <c:v>2.5412E-36</c:v>
                </c:pt>
                <c:pt idx="3259" formatCode="0.00E+00">
                  <c:v>1.5731899999999999E-36</c:v>
                </c:pt>
                <c:pt idx="3260" formatCode="0.00E+00">
                  <c:v>-4.2892600000000004E-37</c:v>
                </c:pt>
                <c:pt idx="3261" formatCode="0.00E+00">
                  <c:v>-3.1539399999999999E-36</c:v>
                </c:pt>
                <c:pt idx="3262" formatCode="0.00E+00">
                  <c:v>-5.7874500000000002E-36</c:v>
                </c:pt>
                <c:pt idx="3263" formatCode="0.00E+00">
                  <c:v>-6.8686200000000005E-36</c:v>
                </c:pt>
                <c:pt idx="3264" formatCode="0.00E+00">
                  <c:v>-4.5827400000000002E-36</c:v>
                </c:pt>
                <c:pt idx="3265" formatCode="0.00E+00">
                  <c:v>2.41704E-36</c:v>
                </c:pt>
                <c:pt idx="3266" formatCode="0.00E+00">
                  <c:v>1.4045700000000001E-35</c:v>
                </c:pt>
                <c:pt idx="3267" formatCode="0.00E+00">
                  <c:v>2.7923500000000001E-35</c:v>
                </c:pt>
                <c:pt idx="3268" formatCode="0.00E+00">
                  <c:v>3.9030900000000002E-35</c:v>
                </c:pt>
                <c:pt idx="3269" formatCode="0.00E+00">
                  <c:v>4.10228E-35</c:v>
                </c:pt>
                <c:pt idx="3270" formatCode="0.00E+00">
                  <c:v>2.8883399999999998E-35</c:v>
                </c:pt>
                <c:pt idx="3271" formatCode="0.00E+00">
                  <c:v>9.1142899999999994E-37</c:v>
                </c:pt>
                <c:pt idx="3272" formatCode="0.00E+00">
                  <c:v>-3.9493700000000003E-35</c:v>
                </c:pt>
                <c:pt idx="3273" formatCode="0.00E+00">
                  <c:v>-8.07589E-35</c:v>
                </c:pt>
                <c:pt idx="3274" formatCode="0.00E+00">
                  <c:v>-1.0235199999999999E-34</c:v>
                </c:pt>
                <c:pt idx="3275" formatCode="0.00E+00">
                  <c:v>-7.9764200000000002E-35</c:v>
                </c:pt>
                <c:pt idx="3276" formatCode="0.00E+00">
                  <c:v>7.0767599999999995E-36</c:v>
                </c:pt>
                <c:pt idx="3277" formatCode="0.00E+00">
                  <c:v>1.6181E-34</c:v>
                </c:pt>
                <c:pt idx="3278" formatCode="0.00E+00">
                  <c:v>3.55701E-34</c:v>
                </c:pt>
                <c:pt idx="3279" formatCode="0.00E+00">
                  <c:v>5.1955199999999998E-34</c:v>
                </c:pt>
                <c:pt idx="3280" formatCode="0.00E+00">
                  <c:v>5.5759200000000004E-34</c:v>
                </c:pt>
                <c:pt idx="3281" formatCode="0.00E+00">
                  <c:v>3.81597E-34</c:v>
                </c:pt>
                <c:pt idx="3282" formatCode="0.00E+00">
                  <c:v>-4.3719400000000002E-35</c:v>
                </c:pt>
                <c:pt idx="3283" formatCode="0.00E+00">
                  <c:v>-6.6302700000000004E-34</c:v>
                </c:pt>
                <c:pt idx="3284" formatCode="0.00E+00">
                  <c:v>-1.3284800000000001E-33</c:v>
                </c:pt>
                <c:pt idx="3285" formatCode="0.00E+00">
                  <c:v>-1.8152600000000001E-33</c:v>
                </c:pt>
                <c:pt idx="3286" formatCode="0.00E+00">
                  <c:v>-1.8339800000000001E-33</c:v>
                </c:pt>
                <c:pt idx="3287" formatCode="0.00E+00">
                  <c:v>-1.1169E-33</c:v>
                </c:pt>
                <c:pt idx="3288" formatCode="0.00E+00">
                  <c:v>3.9947500000000004E-34</c:v>
                </c:pt>
                <c:pt idx="3289" formatCode="0.00E+00">
                  <c:v>2.41466E-33</c:v>
                </c:pt>
                <c:pt idx="3290" formatCode="0.00E+00">
                  <c:v>4.1537899999999998E-33</c:v>
                </c:pt>
                <c:pt idx="3291" formatCode="0.00E+00">
                  <c:v>4.4322000000000001E-33</c:v>
                </c:pt>
                <c:pt idx="3292" formatCode="0.00E+00">
                  <c:v>2.18722E-33</c:v>
                </c:pt>
                <c:pt idx="3293" formatCode="0.00E+00">
                  <c:v>-2.8863900000000001E-33</c:v>
                </c:pt>
                <c:pt idx="3294" formatCode="0.00E+00">
                  <c:v>-1.0207100000000001E-32</c:v>
                </c:pt>
                <c:pt idx="3295" formatCode="0.00E+00">
                  <c:v>-1.80891E-32</c:v>
                </c:pt>
                <c:pt idx="3296" formatCode="0.00E+00">
                  <c:v>-2.3102899999999999E-32</c:v>
                </c:pt>
                <c:pt idx="3297" formatCode="0.00E+00">
                  <c:v>-2.06271E-32</c:v>
                </c:pt>
                <c:pt idx="3298" formatCode="0.00E+00">
                  <c:v>-7.0323700000000002E-33</c:v>
                </c:pt>
                <c:pt idx="3299" formatCode="0.00E+00">
                  <c:v>1.8255900000000001E-32</c:v>
                </c:pt>
                <c:pt idx="3300" formatCode="0.00E+00">
                  <c:v>5.1309500000000003E-32</c:v>
                </c:pt>
                <c:pt idx="3301" formatCode="0.00E+00">
                  <c:v>8.2725900000000002E-32</c:v>
                </c:pt>
                <c:pt idx="3302" formatCode="0.00E+00">
                  <c:v>9.8727800000000002E-32</c:v>
                </c:pt>
                <c:pt idx="3303" formatCode="0.00E+00">
                  <c:v>8.4999700000000002E-32</c:v>
                </c:pt>
                <c:pt idx="3304" formatCode="0.00E+00">
                  <c:v>3.2108999999999999E-32</c:v>
                </c:pt>
                <c:pt idx="3305" formatCode="0.00E+00">
                  <c:v>-5.75571E-32</c:v>
                </c:pt>
                <c:pt idx="3306" formatCode="0.00E+00">
                  <c:v>-1.62628E-31</c:v>
                </c:pt>
                <c:pt idx="3307" formatCode="0.00E+00">
                  <c:v>-2.4261000000000001E-31</c:v>
                </c:pt>
                <c:pt idx="3308" formatCode="0.00E+00">
                  <c:v>-2.4875699999999998E-31</c:v>
                </c:pt>
                <c:pt idx="3309" formatCode="0.00E+00">
                  <c:v>-1.3572899999999999E-31</c:v>
                </c:pt>
                <c:pt idx="3310" formatCode="0.00E+00">
                  <c:v>1.23838E-31</c:v>
                </c:pt>
                <c:pt idx="3311" formatCode="0.00E+00">
                  <c:v>5.01483E-31</c:v>
                </c:pt>
                <c:pt idx="3312" formatCode="0.00E+00">
                  <c:v>8.7452900000000008E-31</c:v>
                </c:pt>
                <c:pt idx="3313" formatCode="0.00E+00">
                  <c:v>1.05019E-30</c:v>
                </c:pt>
                <c:pt idx="3314" formatCode="0.00E+00">
                  <c:v>8.3992699999999999E-31</c:v>
                </c:pt>
                <c:pt idx="3315" formatCode="0.00E+00">
                  <c:v>1.1891399999999999E-31</c:v>
                </c:pt>
                <c:pt idx="3316" formatCode="0.00E+00">
                  <c:v>-1.1048E-30</c:v>
                </c:pt>
                <c:pt idx="3317" formatCode="0.00E+00">
                  <c:v>-2.5779500000000002E-30</c:v>
                </c:pt>
                <c:pt idx="3318" formatCode="0.00E+00">
                  <c:v>-3.7357199999999997E-30</c:v>
                </c:pt>
                <c:pt idx="3319" formatCode="0.00E+00">
                  <c:v>-3.7863899999999997E-30</c:v>
                </c:pt>
                <c:pt idx="3320" formatCode="0.00E+00">
                  <c:v>-1.9383E-30</c:v>
                </c:pt>
                <c:pt idx="3321" formatCode="0.00E+00">
                  <c:v>2.2360900000000001E-30</c:v>
                </c:pt>
                <c:pt idx="3322" formatCode="0.00E+00">
                  <c:v>8.2991700000000007E-30</c:v>
                </c:pt>
                <c:pt idx="3323" formatCode="0.00E+00">
                  <c:v>1.4568199999999999E-29</c:v>
                </c:pt>
                <c:pt idx="3324" formatCode="0.00E+00">
                  <c:v>1.83169E-29</c:v>
                </c:pt>
                <c:pt idx="3325" formatCode="0.00E+00">
                  <c:v>1.6655800000000001E-29</c:v>
                </c:pt>
                <c:pt idx="3326" formatCode="0.00E+00">
                  <c:v>7.7487099999999997E-30</c:v>
                </c:pt>
                <c:pt idx="3327" formatCode="0.00E+00">
                  <c:v>-8.0497400000000004E-30</c:v>
                </c:pt>
                <c:pt idx="3328" formatCode="0.00E+00">
                  <c:v>-2.7509400000000002E-29</c:v>
                </c:pt>
                <c:pt idx="3329" formatCode="0.00E+00">
                  <c:v>-4.4008400000000002E-29</c:v>
                </c:pt>
                <c:pt idx="3330" formatCode="0.00E+00">
                  <c:v>-4.7644E-29</c:v>
                </c:pt>
                <c:pt idx="3331" formatCode="0.00E+00">
                  <c:v>-2.8566499999999998E-29</c:v>
                </c:pt>
                <c:pt idx="3332" formatCode="0.00E+00">
                  <c:v>1.6886899999999999E-29</c:v>
                </c:pt>
                <c:pt idx="3333" formatCode="0.00E+00">
                  <c:v>8.2577900000000002E-29</c:v>
                </c:pt>
                <c:pt idx="3334" formatCode="0.00E+00">
                  <c:v>1.5243999999999999E-28</c:v>
                </c:pt>
                <c:pt idx="3335" formatCode="0.00E+00">
                  <c:v>2.0131300000000001E-28</c:v>
                </c:pt>
                <c:pt idx="3336" formatCode="0.00E+00">
                  <c:v>2.0030000000000001E-28</c:v>
                </c:pt>
                <c:pt idx="3337" formatCode="0.00E+00">
                  <c:v>1.27779E-28</c:v>
                </c:pt>
                <c:pt idx="3338" formatCode="0.00E+00">
                  <c:v>-1.9595100000000001E-29</c:v>
                </c:pt>
                <c:pt idx="3339" formatCode="0.00E+00">
                  <c:v>-2.1413800000000002E-28</c:v>
                </c:pt>
                <c:pt idx="3340" formatCode="0.00E+00">
                  <c:v>-3.7939300000000001E-28</c:v>
                </c:pt>
                <c:pt idx="3341" formatCode="0.00E+00">
                  <c:v>-3.9167300000000001E-28</c:v>
                </c:pt>
                <c:pt idx="3342" formatCode="0.00E+00">
                  <c:v>-1.2929100000000001E-28</c:v>
                </c:pt>
                <c:pt idx="3343" formatCode="0.00E+00">
                  <c:v>4.5860700000000002E-28</c:v>
                </c:pt>
                <c:pt idx="3344" formatCode="0.00E+00">
                  <c:v>1.3140600000000001E-27</c:v>
                </c:pt>
                <c:pt idx="3345" formatCode="0.00E+00">
                  <c:v>2.2449800000000001E-27</c:v>
                </c:pt>
                <c:pt idx="3346" formatCode="0.00E+00">
                  <c:v>2.8920699999999999E-27</c:v>
                </c:pt>
                <c:pt idx="3347" formatCode="0.00E+00">
                  <c:v>2.7762599999999998E-27</c:v>
                </c:pt>
                <c:pt idx="3348" formatCode="0.00E+00">
                  <c:v>1.47588E-27</c:v>
                </c:pt>
                <c:pt idx="3349" formatCode="0.00E+00">
                  <c:v>-1.1393900000000001E-27</c:v>
                </c:pt>
                <c:pt idx="3350" formatCode="0.00E+00">
                  <c:v>-4.6636400000000002E-27</c:v>
                </c:pt>
                <c:pt idx="3351" formatCode="0.00E+00">
                  <c:v>-7.9576699999999993E-27</c:v>
                </c:pt>
                <c:pt idx="3352" formatCode="0.00E+00">
                  <c:v>-9.2212600000000001E-27</c:v>
                </c:pt>
                <c:pt idx="3353" formatCode="0.00E+00">
                  <c:v>-6.5252699999999993E-27</c:v>
                </c:pt>
                <c:pt idx="3354" formatCode="0.00E+00">
                  <c:v>1.32044E-27</c:v>
                </c:pt>
                <c:pt idx="3355" formatCode="0.00E+00">
                  <c:v>1.38931E-26</c:v>
                </c:pt>
                <c:pt idx="3356" formatCode="0.00E+00">
                  <c:v>2.8326600000000002E-26</c:v>
                </c:pt>
                <c:pt idx="3357" formatCode="0.00E+00">
                  <c:v>3.8836099999999999E-26</c:v>
                </c:pt>
                <c:pt idx="3358" formatCode="0.00E+00">
                  <c:v>3.8399900000000002E-26</c:v>
                </c:pt>
                <c:pt idx="3359" formatCode="0.00E+00">
                  <c:v>2.26113E-26</c:v>
                </c:pt>
                <c:pt idx="3360" formatCode="0.00E+00">
                  <c:v>-8.2560400000000001E-27</c:v>
                </c:pt>
                <c:pt idx="3361" formatCode="0.00E+00">
                  <c:v>-4.9349999999999998E-26</c:v>
                </c:pt>
                <c:pt idx="3362" formatCode="0.00E+00">
                  <c:v>-8.8780100000000001E-26</c:v>
                </c:pt>
                <c:pt idx="3363" formatCode="0.00E+00">
                  <c:v>-1.0622100000000001E-25</c:v>
                </c:pt>
                <c:pt idx="3364" formatCode="0.00E+00">
                  <c:v>-8.1142900000000006E-26</c:v>
                </c:pt>
                <c:pt idx="3365" formatCode="0.00E+00">
                  <c:v>-3.7127199999999997E-27</c:v>
                </c:pt>
                <c:pt idx="3366" formatCode="0.00E+00">
                  <c:v>1.2184799999999999E-25</c:v>
                </c:pt>
                <c:pt idx="3367" formatCode="0.00E+00">
                  <c:v>2.6942499999999999E-25</c:v>
                </c:pt>
                <c:pt idx="3368" formatCode="0.00E+00">
                  <c:v>3.6897199999999998E-25</c:v>
                </c:pt>
                <c:pt idx="3369" formatCode="0.00E+00">
                  <c:v>3.0405899999999999E-25</c:v>
                </c:pt>
                <c:pt idx="3370" formatCode="0.00E+00">
                  <c:v>-3.3649299999999999E-26</c:v>
                </c:pt>
                <c:pt idx="3371" formatCode="0.00E+00">
                  <c:v>-6.6709899999999999E-25</c:v>
                </c:pt>
                <c:pt idx="3372" formatCode="0.00E+00">
                  <c:v>-1.50517E-24</c:v>
                </c:pt>
                <c:pt idx="3373" formatCode="0.00E+00">
                  <c:v>-2.3723600000000002E-24</c:v>
                </c:pt>
                <c:pt idx="3374" formatCode="0.00E+00">
                  <c:v>-3.0450499999999999E-24</c:v>
                </c:pt>
                <c:pt idx="3375" formatCode="0.00E+00">
                  <c:v>-3.2708500000000002E-24</c:v>
                </c:pt>
                <c:pt idx="3376" formatCode="0.00E+00">
                  <c:v>-2.82242E-24</c:v>
                </c:pt>
                <c:pt idx="3377" formatCode="0.00E+00">
                  <c:v>-1.6429200000000001E-24</c:v>
                </c:pt>
                <c:pt idx="3378" formatCode="0.00E+00">
                  <c:v>-3.0882099999999999E-26</c:v>
                </c:pt>
                <c:pt idx="3379" formatCode="0.00E+00">
                  <c:v>1.3142400000000001E-24</c:v>
                </c:pt>
                <c:pt idx="3380" formatCode="0.00E+00">
                  <c:v>1.52525E-24</c:v>
                </c:pt>
                <c:pt idx="3381" formatCode="0.00E+00">
                  <c:v>-7.8314099999999998E-26</c:v>
                </c:pt>
                <c:pt idx="3382" formatCode="0.00E+00">
                  <c:v>-3.7444800000000003E-24</c:v>
                </c:pt>
                <c:pt idx="3383" formatCode="0.00E+00">
                  <c:v>-9.0663700000000004E-24</c:v>
                </c:pt>
                <c:pt idx="3384" formatCode="0.00E+00">
                  <c:v>-1.4759900000000001E-23</c:v>
                </c:pt>
                <c:pt idx="3385" formatCode="0.00E+00">
                  <c:v>-1.8723599999999999E-23</c:v>
                </c:pt>
                <c:pt idx="3386" formatCode="0.00E+00">
                  <c:v>-1.83874E-23</c:v>
                </c:pt>
                <c:pt idx="3387" formatCode="0.00E+00">
                  <c:v>-1.12465E-23</c:v>
                </c:pt>
                <c:pt idx="3388" formatCode="0.00E+00">
                  <c:v>3.9099599999999998E-24</c:v>
                </c:pt>
                <c:pt idx="3389" formatCode="0.00E+00">
                  <c:v>2.4518099999999999E-23</c:v>
                </c:pt>
                <c:pt idx="3390" formatCode="0.00E+00">
                  <c:v>4.1387499999999998E-23</c:v>
                </c:pt>
                <c:pt idx="3391" formatCode="0.00E+00">
                  <c:v>3.9747600000000001E-23</c:v>
                </c:pt>
                <c:pt idx="3392" formatCode="0.00E+00">
                  <c:v>6.7788100000000004E-24</c:v>
                </c:pt>
                <c:pt idx="3393" formatCode="0.00E+00">
                  <c:v>-6.1527399999999996E-23</c:v>
                </c:pt>
                <c:pt idx="3394" formatCode="0.00E+00">
                  <c:v>-1.59154E-22</c:v>
                </c:pt>
                <c:pt idx="3395" formatCode="0.00E+00">
                  <c:v>-2.6431799999999999E-22</c:v>
                </c:pt>
                <c:pt idx="3396" formatCode="0.00E+00">
                  <c:v>-3.3110499999999999E-22</c:v>
                </c:pt>
                <c:pt idx="3397" formatCode="0.00E+00">
                  <c:v>-3.0263699999999998E-22</c:v>
                </c:pt>
                <c:pt idx="3398" formatCode="0.00E+00">
                  <c:v>-1.41543E-22</c:v>
                </c:pt>
                <c:pt idx="3399" formatCode="0.00E+00">
                  <c:v>1.5171499999999999E-22</c:v>
                </c:pt>
                <c:pt idx="3400" formatCode="0.00E+00">
                  <c:v>5.3034999999999999E-22</c:v>
                </c:pt>
                <c:pt idx="3401" formatCode="0.00E+00">
                  <c:v>8.7990199999999997E-22</c:v>
                </c:pt>
                <c:pt idx="3402" formatCode="0.00E+00">
                  <c:v>9.94734E-22</c:v>
                </c:pt>
                <c:pt idx="3403" formatCode="0.00E+00">
                  <c:v>6.1633299999999996E-22</c:v>
                </c:pt>
                <c:pt idx="3404" formatCode="0.00E+00">
                  <c:v>-4.2076800000000001E-22</c:v>
                </c:pt>
                <c:pt idx="3405" formatCode="0.00E+00">
                  <c:v>-2.0356000000000002E-21</c:v>
                </c:pt>
                <c:pt idx="3406" formatCode="0.00E+00">
                  <c:v>-3.8748E-21</c:v>
                </c:pt>
                <c:pt idx="3407" formatCode="0.00E+00">
                  <c:v>-5.3475199999999998E-21</c:v>
                </c:pt>
                <c:pt idx="3408" formatCode="0.00E+00">
                  <c:v>-5.6754199999999998E-21</c:v>
                </c:pt>
                <c:pt idx="3409" formatCode="0.00E+00">
                  <c:v>-4.1249400000000001E-21</c:v>
                </c:pt>
                <c:pt idx="3410" formatCode="0.00E+00">
                  <c:v>-4.1613000000000002E-22</c:v>
                </c:pt>
                <c:pt idx="3411" formatCode="0.00E+00">
                  <c:v>4.8919E-21</c:v>
                </c:pt>
                <c:pt idx="3412" formatCode="0.00E+00">
                  <c:v>1.0060700000000001E-20</c:v>
                </c:pt>
                <c:pt idx="3413" formatCode="0.00E+00">
                  <c:v>1.2111E-20</c:v>
                </c:pt>
                <c:pt idx="3414" formatCode="0.00E+00">
                  <c:v>7.6049700000000003E-21</c:v>
                </c:pt>
                <c:pt idx="3415" formatCode="0.00E+00">
                  <c:v>-5.7411199999999998E-21</c:v>
                </c:pt>
                <c:pt idx="3416" formatCode="0.00E+00">
                  <c:v>-2.7388899999999998E-20</c:v>
                </c:pt>
                <c:pt idx="3417" formatCode="0.00E+00">
                  <c:v>-5.2994799999999997E-20</c:v>
                </c:pt>
                <c:pt idx="3418" formatCode="0.00E+00">
                  <c:v>-7.4816600000000005E-20</c:v>
                </c:pt>
                <c:pt idx="3419" formatCode="0.00E+00">
                  <c:v>-8.4229700000000006E-20</c:v>
                </c:pt>
                <c:pt idx="3420" formatCode="0.00E+00">
                  <c:v>-7.4669800000000001E-20</c:v>
                </c:pt>
                <c:pt idx="3421" formatCode="0.00E+00">
                  <c:v>-4.2991300000000002E-20</c:v>
                </c:pt>
                <c:pt idx="3422" formatCode="0.00E+00">
                  <c:v>7.2640199999999995E-21</c:v>
                </c:pt>
                <c:pt idx="3423" formatCode="0.00E+00">
                  <c:v>5.8727199999999994E-20</c:v>
                </c:pt>
                <c:pt idx="3424" formatCode="0.00E+00">
                  <c:v>7.8758599999999998E-20</c:v>
                </c:pt>
                <c:pt idx="3425" formatCode="0.00E+00">
                  <c:v>2.89499E-20</c:v>
                </c:pt>
                <c:pt idx="3426" formatCode="0.00E+00">
                  <c:v>-1.2428499999999999E-19</c:v>
                </c:pt>
                <c:pt idx="3427" formatCode="0.00E+00">
                  <c:v>-3.9436100000000002E-19</c:v>
                </c:pt>
                <c:pt idx="3428" formatCode="0.00E+00">
                  <c:v>-7.3536000000000003E-19</c:v>
                </c:pt>
                <c:pt idx="3429" formatCode="0.00E+00">
                  <c:v>-1.0067200000000001E-18</c:v>
                </c:pt>
                <c:pt idx="3430" formatCode="0.00E+00">
                  <c:v>-1.01729E-18</c:v>
                </c:pt>
                <c:pt idx="3431" formatCode="0.00E+00">
                  <c:v>-6.23887E-19</c:v>
                </c:pt>
                <c:pt idx="3432" formatCode="0.00E+00">
                  <c:v>2.2812000000000002E-19</c:v>
                </c:pt>
                <c:pt idx="3433" formatCode="0.00E+00">
                  <c:v>1.47196E-18</c:v>
                </c:pt>
                <c:pt idx="3434" formatCode="0.00E+00">
                  <c:v>2.7912299999999998E-18</c:v>
                </c:pt>
                <c:pt idx="3435" formatCode="0.00E+00">
                  <c:v>3.57455E-18</c:v>
                </c:pt>
                <c:pt idx="3436" formatCode="0.00E+00">
                  <c:v>3.12712E-18</c:v>
                </c:pt>
                <c:pt idx="3437" formatCode="0.00E+00">
                  <c:v>9.5757200000000001E-19</c:v>
                </c:pt>
                <c:pt idx="3438" formatCode="0.00E+00">
                  <c:v>-2.9925100000000002E-18</c:v>
                </c:pt>
                <c:pt idx="3439" formatCode="0.00E+00">
                  <c:v>-8.0536099999999998E-18</c:v>
                </c:pt>
                <c:pt idx="3440" formatCode="0.00E+00">
                  <c:v>-1.24902E-17</c:v>
                </c:pt>
                <c:pt idx="3441" formatCode="0.00E+00">
                  <c:v>-1.36072E-17</c:v>
                </c:pt>
                <c:pt idx="3442" formatCode="0.00E+00">
                  <c:v>-8.6840700000000007E-18</c:v>
                </c:pt>
                <c:pt idx="3443" formatCode="0.00E+00">
                  <c:v>3.8269200000000003E-18</c:v>
                </c:pt>
                <c:pt idx="3444" formatCode="0.00E+00">
                  <c:v>2.3220899999999999E-17</c:v>
                </c:pt>
                <c:pt idx="3445" formatCode="0.00E+00">
                  <c:v>4.4543799999999999E-17</c:v>
                </c:pt>
                <c:pt idx="3446" formatCode="0.00E+00">
                  <c:v>5.6648399999999998E-17</c:v>
                </c:pt>
                <c:pt idx="3447" formatCode="0.00E+00">
                  <c:v>4.4727999999999998E-17</c:v>
                </c:pt>
                <c:pt idx="3448" formatCode="0.00E+00">
                  <c:v>-2.4744099999999998E-18</c:v>
                </c:pt>
                <c:pt idx="3449" formatCode="0.00E+00">
                  <c:v>-8.6281600000000002E-17</c:v>
                </c:pt>
                <c:pt idx="3450" formatCode="0.00E+00">
                  <c:v>-1.94102E-16</c:v>
                </c:pt>
                <c:pt idx="3451" formatCode="0.00E+00">
                  <c:v>-2.9511800000000002E-16</c:v>
                </c:pt>
                <c:pt idx="3452" formatCode="0.00E+00">
                  <c:v>-3.40109E-16</c:v>
                </c:pt>
                <c:pt idx="3453" formatCode="0.00E+00">
                  <c:v>-2.7347500000000002E-16</c:v>
                </c:pt>
                <c:pt idx="3454" formatCode="0.00E+00">
                  <c:v>-5.6794200000000002E-17</c:v>
                </c:pt>
                <c:pt idx="3455" formatCode="0.00E+00">
                  <c:v>3.0080099999999999E-16</c:v>
                </c:pt>
                <c:pt idx="3456" formatCode="0.00E+00">
                  <c:v>7.1791900000000002E-16</c:v>
                </c:pt>
                <c:pt idx="3457" formatCode="0.00E+00">
                  <c:v>1.04718E-15</c:v>
                </c:pt>
                <c:pt idx="3458" formatCode="0.00E+00">
                  <c:v>1.11151E-15</c:v>
                </c:pt>
                <c:pt idx="3459" formatCode="0.00E+00">
                  <c:v>7.47792E-16</c:v>
                </c:pt>
                <c:pt idx="3460" formatCode="0.00E+00">
                  <c:v>-1.2186099999999999E-16</c:v>
                </c:pt>
                <c:pt idx="3461" formatCode="0.00E+00">
                  <c:v>-1.3784000000000001E-15</c:v>
                </c:pt>
                <c:pt idx="3462" formatCode="0.00E+00">
                  <c:v>-2.6031399999999999E-15</c:v>
                </c:pt>
                <c:pt idx="3463" formatCode="0.00E+00">
                  <c:v>-3.0826700000000001E-15</c:v>
                </c:pt>
                <c:pt idx="3464" formatCode="0.00E+00">
                  <c:v>-2.0344299999999998E-15</c:v>
                </c:pt>
                <c:pt idx="3465" formatCode="0.00E+00">
                  <c:v>1.01094E-15</c:v>
                </c:pt>
                <c:pt idx="3466" formatCode="0.00E+00">
                  <c:v>5.9038599999999997E-15</c:v>
                </c:pt>
                <c:pt idx="3467" formatCode="0.00E+00">
                  <c:v>1.1658799999999999E-14</c:v>
                </c:pt>
                <c:pt idx="3468" formatCode="0.00E+00">
                  <c:v>1.62768E-14</c:v>
                </c:pt>
                <c:pt idx="3469" formatCode="0.00E+00">
                  <c:v>1.7054500000000001E-14</c:v>
                </c:pt>
                <c:pt idx="3470" formatCode="0.00E+00">
                  <c:v>1.1572999999999999E-14</c:v>
                </c:pt>
                <c:pt idx="3471" formatCode="0.00E+00">
                  <c:v>-1.1831499999999999E-15</c:v>
                </c:pt>
                <c:pt idx="3472" formatCode="0.00E+00">
                  <c:v>-1.9700499999999999E-14</c:v>
                </c:pt>
                <c:pt idx="3473" formatCode="0.00E+00">
                  <c:v>-3.8668200000000003E-14</c:v>
                </c:pt>
                <c:pt idx="3474" formatCode="0.00E+00">
                  <c:v>-4.8817300000000001E-14</c:v>
                </c:pt>
                <c:pt idx="3475" formatCode="0.00E+00">
                  <c:v>-3.9231400000000001E-14</c:v>
                </c:pt>
                <c:pt idx="3476" formatCode="0.00E+00">
                  <c:v>-1.3976499999999999E-15</c:v>
                </c:pt>
                <c:pt idx="3477" formatCode="0.00E+00">
                  <c:v>6.5831300000000001E-14</c:v>
                </c:pt>
                <c:pt idx="3478" formatCode="0.00E+00">
                  <c:v>1.49786E-13</c:v>
                </c:pt>
                <c:pt idx="3479" formatCode="0.00E+00">
                  <c:v>2.1819999999999999E-13</c:v>
                </c:pt>
                <c:pt idx="3480" formatCode="0.00E+00">
                  <c:v>2.23298E-13</c:v>
                </c:pt>
                <c:pt idx="3481" formatCode="0.00E+00">
                  <c:v>1.21429E-13</c:v>
                </c:pt>
                <c:pt idx="3482" formatCode="0.00E+00">
                  <c:v>-1.02725E-13</c:v>
                </c:pt>
                <c:pt idx="3483" formatCode="0.00E+00">
                  <c:v>-4.22255E-13</c:v>
                </c:pt>
                <c:pt idx="3484" formatCode="0.00E+00">
                  <c:v>-7.6005799999999995E-13</c:v>
                </c:pt>
                <c:pt idx="3485" formatCode="0.00E+00">
                  <c:v>-9.8376800000000001E-13</c:v>
                </c:pt>
                <c:pt idx="3486" formatCode="0.00E+00">
                  <c:v>-9.3343500000000005E-13</c:v>
                </c:pt>
                <c:pt idx="3487" formatCode="0.00E+00">
                  <c:v>-4.8977100000000001E-13</c:v>
                </c:pt>
                <c:pt idx="3488" formatCode="0.00E+00">
                  <c:v>3.6251600000000002E-13</c:v>
                </c:pt>
                <c:pt idx="3489" formatCode="0.00E+00">
                  <c:v>1.47029E-12</c:v>
                </c:pt>
                <c:pt idx="3490" formatCode="0.00E+00">
                  <c:v>2.40907E-12</c:v>
                </c:pt>
                <c:pt idx="3491" formatCode="0.00E+00">
                  <c:v>2.5041799999999999E-12</c:v>
                </c:pt>
                <c:pt idx="3492" formatCode="0.00E+00">
                  <c:v>1.1444000000000001E-12</c:v>
                </c:pt>
                <c:pt idx="3493" formatCode="0.00E+00">
                  <c:v>-1.8599399999999998E-12</c:v>
                </c:pt>
                <c:pt idx="3494" formatCode="0.00E+00">
                  <c:v>-6.1640100000000001E-12</c:v>
                </c:pt>
                <c:pt idx="3495" formatCode="0.00E+00">
                  <c:v>-1.0834E-11</c:v>
                </c:pt>
                <c:pt idx="3496" formatCode="0.00E+00">
                  <c:v>-1.42105E-11</c:v>
                </c:pt>
                <c:pt idx="3497" formatCode="0.00E+00">
                  <c:v>-1.41487E-11</c:v>
                </c:pt>
                <c:pt idx="3498" formatCode="0.00E+00">
                  <c:v>-8.9261899999999996E-12</c:v>
                </c:pt>
                <c:pt idx="3499" formatCode="0.00E+00">
                  <c:v>1.7405500000000001E-12</c:v>
                </c:pt>
                <c:pt idx="3500" formatCode="0.00E+00">
                  <c:v>1.6016499999999999E-11</c:v>
                </c:pt>
                <c:pt idx="3501" formatCode="0.00E+00">
                  <c:v>2.91776E-11</c:v>
                </c:pt>
                <c:pt idx="3502" formatCode="0.00E+00">
                  <c:v>3.3317699999999998E-11</c:v>
                </c:pt>
                <c:pt idx="3503" formatCode="0.00E+00">
                  <c:v>1.9518E-11</c:v>
                </c:pt>
                <c:pt idx="3504" formatCode="0.00E+00">
                  <c:v>-1.7739300000000001E-11</c:v>
                </c:pt>
                <c:pt idx="3505" formatCode="0.00E+00">
                  <c:v>-7.6389500000000003E-11</c:v>
                </c:pt>
                <c:pt idx="3506" formatCode="0.00E+00">
                  <c:v>-1.4360700000000001E-10</c:v>
                </c:pt>
                <c:pt idx="3507" formatCode="0.00E+00">
                  <c:v>-1.9526600000000001E-10</c:v>
                </c:pt>
                <c:pt idx="3508" formatCode="0.00E+00">
                  <c:v>-2.0204300000000001E-10</c:v>
                </c:pt>
                <c:pt idx="3509" formatCode="0.00E+00">
                  <c:v>-1.3912699999999999E-10</c:v>
                </c:pt>
                <c:pt idx="3510" formatCode="0.00E+00">
                  <c:v>4.79236E-12</c:v>
                </c:pt>
                <c:pt idx="3511" formatCode="0.00E+00">
                  <c:v>2.1171399999999999E-10</c:v>
                </c:pt>
                <c:pt idx="3512" formatCode="0.00E+00">
                  <c:v>4.1450600000000002E-10</c:v>
                </c:pt>
                <c:pt idx="3513" formatCode="0.00E+00">
                  <c:v>5.0664200000000004E-10</c:v>
                </c:pt>
                <c:pt idx="3514" formatCode="0.00E+00">
                  <c:v>3.91001E-10</c:v>
                </c:pt>
                <c:pt idx="3515" formatCode="0.00E+00">
                  <c:v>2.2988200000000001E-11</c:v>
                </c:pt>
                <c:pt idx="3516" formatCode="0.00E+00">
                  <c:v>-5.7117799999999997E-10</c:v>
                </c:pt>
                <c:pt idx="3517" formatCode="0.00E+00">
                  <c:v>-1.2705900000000001E-9</c:v>
                </c:pt>
                <c:pt idx="3518" formatCode="0.00E+00">
                  <c:v>-1.8262600000000001E-9</c:v>
                </c:pt>
                <c:pt idx="3519" formatCode="0.00E+00">
                  <c:v>-1.8759700000000001E-9</c:v>
                </c:pt>
                <c:pt idx="3520" formatCode="0.00E+00">
                  <c:v>-1.0616699999999999E-9</c:v>
                </c:pt>
                <c:pt idx="3521" formatCode="0.00E+00">
                  <c:v>7.8387400000000004E-10</c:v>
                </c:pt>
                <c:pt idx="3522" formatCode="0.00E+00">
                  <c:v>3.4505099999999999E-9</c:v>
                </c:pt>
                <c:pt idx="3523" formatCode="0.00E+00">
                  <c:v>6.1634200000000002E-9</c:v>
                </c:pt>
                <c:pt idx="3524" formatCode="0.00E+00">
                  <c:v>7.5270499999999996E-9</c:v>
                </c:pt>
                <c:pt idx="3525" formatCode="0.00E+00">
                  <c:v>5.9015500000000002E-9</c:v>
                </c:pt>
                <c:pt idx="3526" formatCode="0.00E+00">
                  <c:v>1.48957E-10</c:v>
                </c:pt>
                <c:pt idx="3527" formatCode="0.00E+00">
                  <c:v>-9.6478899999999994E-9</c:v>
                </c:pt>
                <c:pt idx="3528" formatCode="0.00E+00">
                  <c:v>-2.1650300000000002E-8</c:v>
                </c:pt>
                <c:pt idx="3529" formatCode="0.00E+00">
                  <c:v>-3.2051799999999997E-8</c:v>
                </c:pt>
                <c:pt idx="3530" formatCode="0.00E+00">
                  <c:v>-3.5783899999999999E-8</c:v>
                </c:pt>
                <c:pt idx="3531" formatCode="0.00E+00">
                  <c:v>-2.82395E-8</c:v>
                </c:pt>
                <c:pt idx="3532" formatCode="0.00E+00">
                  <c:v>-7.1567399999999998E-9</c:v>
                </c:pt>
                <c:pt idx="3533" formatCode="0.00E+00">
                  <c:v>2.5412E-8</c:v>
                </c:pt>
                <c:pt idx="3534" formatCode="0.00E+00">
                  <c:v>6.0110199999999998E-8</c:v>
                </c:pt>
                <c:pt idx="3535" formatCode="0.00E+00">
                  <c:v>7.8840699999999995E-8</c:v>
                </c:pt>
                <c:pt idx="3536" formatCode="0.00E+00">
                  <c:v>6.0455200000000005E-8</c:v>
                </c:pt>
                <c:pt idx="3537" formatCode="0.00E+00">
                  <c:v>-8.6627399999999994E-9</c:v>
                </c:pt>
                <c:pt idx="3538" formatCode="0.00E+00">
                  <c:v>-1.2751200000000001E-7</c:v>
                </c:pt>
                <c:pt idx="3539" formatCode="0.00E+00">
                  <c:v>-2.7603000000000002E-7</c:v>
                </c:pt>
                <c:pt idx="3540" formatCode="0.00E+00">
                  <c:v>-4.0961799999999998E-7</c:v>
                </c:pt>
                <c:pt idx="3541" formatCode="0.00E+00">
                  <c:v>-4.6553800000000002E-7</c:v>
                </c:pt>
                <c:pt idx="3542" formatCode="0.00E+00">
                  <c:v>-3.8624699999999998E-7</c:v>
                </c:pt>
                <c:pt idx="3543" formatCode="0.00E+00">
                  <c:v>-1.3846699999999999E-7</c:v>
                </c:pt>
                <c:pt idx="3544" formatCode="0.00E+00">
                  <c:v>2.6611100000000002E-7</c:v>
                </c:pt>
                <c:pt idx="3545" formatCode="0.00E+00">
                  <c:v>7.1979299999999999E-7</c:v>
                </c:pt>
                <c:pt idx="3546" formatCode="0.00E+00">
                  <c:v>9.9443500000000008E-7</c:v>
                </c:pt>
                <c:pt idx="3547" formatCode="0.00E+00">
                  <c:v>8.20223E-7</c:v>
                </c:pt>
                <c:pt idx="3548" formatCode="0.00E+00">
                  <c:v>-8.2640100000000003E-9</c:v>
                </c:pt>
                <c:pt idx="3549" formatCode="0.00E+00">
                  <c:v>-1.55986E-6</c:v>
                </c:pt>
                <c:pt idx="3550" formatCode="0.00E+00">
                  <c:v>-3.6261899999999998E-6</c:v>
                </c:pt>
                <c:pt idx="3551" formatCode="0.00E+00">
                  <c:v>-5.5188200000000001E-6</c:v>
                </c:pt>
                <c:pt idx="3552" formatCode="0.00E+00">
                  <c:v>-6.0060800000000003E-6</c:v>
                </c:pt>
                <c:pt idx="3553" formatCode="0.00E+00">
                  <c:v>-3.4619400000000001E-6</c:v>
                </c:pt>
                <c:pt idx="3554" formatCode="0.00E+00">
                  <c:v>3.8524900000000001E-6</c:v>
                </c:pt>
                <c:pt idx="3555" formatCode="0.00E+00">
                  <c:v>1.7403099999999999E-5</c:v>
                </c:pt>
                <c:pt idx="3556" formatCode="0.00E+00">
                  <c:v>3.7982699999999998E-5</c:v>
                </c:pt>
                <c:pt idx="3557" formatCode="0.00E+00">
                  <c:v>6.5437899999999999E-5</c:v>
                </c:pt>
                <c:pt idx="3558" formatCode="0.00E+00">
                  <c:v>9.8644800000000001E-5</c:v>
                </c:pt>
                <c:pt idx="3559" formatCode="0.00E+00">
                  <c:v>1.35902E-4</c:v>
                </c:pt>
                <c:pt idx="3560" formatCode="0.00E+00">
                  <c:v>1.7561700000000001E-4</c:v>
                </c:pt>
                <c:pt idx="3561" formatCode="0.00E+00">
                  <c:v>2.16701E-4</c:v>
                </c:pt>
                <c:pt idx="3562" formatCode="0.00E+00">
                  <c:v>2.5839100000000001E-4</c:v>
                </c:pt>
                <c:pt idx="3563" formatCode="0.00E+00">
                  <c:v>2.9991799999999998E-4</c:v>
                </c:pt>
                <c:pt idx="3564" formatCode="0.00E+00">
                  <c:v>3.4045400000000002E-4</c:v>
                </c:pt>
                <c:pt idx="3565" formatCode="0.00E+00">
                  <c:v>3.7922599999999998E-4</c:v>
                </c:pt>
                <c:pt idx="3566" formatCode="0.00E+00">
                  <c:v>4.1555200000000002E-4</c:v>
                </c:pt>
                <c:pt idx="3567" formatCode="0.00E+00">
                  <c:v>4.4877600000000001E-4</c:v>
                </c:pt>
                <c:pt idx="3568" formatCode="0.00E+00">
                  <c:v>4.7824199999999998E-4</c:v>
                </c:pt>
                <c:pt idx="3569" formatCode="0.00E+00">
                  <c:v>5.0337600000000004E-4</c:v>
                </c:pt>
                <c:pt idx="3570" formatCode="0.00E+00">
                  <c:v>5.2381200000000002E-4</c:v>
                </c:pt>
                <c:pt idx="3571" formatCode="0.00E+00">
                  <c:v>5.3941700000000004E-4</c:v>
                </c:pt>
                <c:pt idx="3572" formatCode="0.00E+00">
                  <c:v>5.5016400000000001E-4</c:v>
                </c:pt>
                <c:pt idx="3573" formatCode="0.00E+00">
                  <c:v>5.5593600000000004E-4</c:v>
                </c:pt>
                <c:pt idx="3574" formatCode="0.00E+00">
                  <c:v>5.5643900000000004E-4</c:v>
                </c:pt>
                <c:pt idx="3575" formatCode="0.00E+00">
                  <c:v>5.5134300000000004E-4</c:v>
                </c:pt>
                <c:pt idx="3576" formatCode="0.00E+00">
                  <c:v>5.4051200000000005E-4</c:v>
                </c:pt>
                <c:pt idx="3577" formatCode="0.00E+00">
                  <c:v>5.2402899999999997E-4</c:v>
                </c:pt>
                <c:pt idx="3578" formatCode="0.00E+00">
                  <c:v>5.0202500000000002E-4</c:v>
                </c:pt>
                <c:pt idx="3579" formatCode="0.00E+00">
                  <c:v>4.7463099999999999E-4</c:v>
                </c:pt>
                <c:pt idx="3580" formatCode="0.00E+00">
                  <c:v>4.4213199999999997E-4</c:v>
                </c:pt>
                <c:pt idx="3581" formatCode="0.00E+00">
                  <c:v>4.0479200000000001E-4</c:v>
                </c:pt>
                <c:pt idx="3582" formatCode="0.00E+00">
                  <c:v>3.6226800000000001E-4</c:v>
                </c:pt>
                <c:pt idx="3583" formatCode="0.00E+00">
                  <c:v>3.1356999999999999E-4</c:v>
                </c:pt>
                <c:pt idx="3584" formatCode="0.00E+00">
                  <c:v>2.5814000000000002E-4</c:v>
                </c:pt>
                <c:pt idx="3585" formatCode="0.00E+00">
                  <c:v>1.96763E-4</c:v>
                </c:pt>
                <c:pt idx="3586" formatCode="0.00E+00">
                  <c:v>1.3097599999999999E-4</c:v>
                </c:pt>
                <c:pt idx="3587" formatCode="0.00E+00">
                  <c:v>6.1846800000000006E-5</c:v>
                </c:pt>
                <c:pt idx="3588" formatCode="0.00E+00">
                  <c:v>-1.0173099999999999E-5</c:v>
                </c:pt>
                <c:pt idx="3589" formatCode="0.00E+00">
                  <c:v>-8.4578299999999996E-5</c:v>
                </c:pt>
                <c:pt idx="3590" formatCode="0.00E+00">
                  <c:v>-1.6088300000000001E-4</c:v>
                </c:pt>
                <c:pt idx="3591" formatCode="0.00E+00">
                  <c:v>-2.3948599999999999E-4</c:v>
                </c:pt>
                <c:pt idx="3592" formatCode="0.00E+00">
                  <c:v>-3.2177600000000002E-4</c:v>
                </c:pt>
                <c:pt idx="3593" formatCode="0.00E+00">
                  <c:v>-4.0908600000000002E-4</c:v>
                </c:pt>
                <c:pt idx="3594" formatCode="0.00E+00">
                  <c:v>-5.0185500000000005E-4</c:v>
                </c:pt>
                <c:pt idx="3595" formatCode="0.00E+00">
                  <c:v>-5.9970399999999995E-4</c:v>
                </c:pt>
                <c:pt idx="3596" formatCode="0.00E+00">
                  <c:v>-7.0180399999999999E-4</c:v>
                </c:pt>
                <c:pt idx="3597" formatCode="0.00E+00">
                  <c:v>-8.0738399999999997E-4</c:v>
                </c:pt>
                <c:pt idx="3598" formatCode="0.00E+00">
                  <c:v>-9.1668900000000005E-4</c:v>
                </c:pt>
                <c:pt idx="3599" formatCode="0.00E+00">
                  <c:v>-1.03158E-3</c:v>
                </c:pt>
                <c:pt idx="3600" formatCode="0.00E+00">
                  <c:v>-1.15448E-3</c:v>
                </c:pt>
                <c:pt idx="3601" formatCode="0.00E+00">
                  <c:v>-1.28645E-3</c:v>
                </c:pt>
                <c:pt idx="3602" formatCode="0.00E+00">
                  <c:v>-1.42643E-3</c:v>
                </c:pt>
                <c:pt idx="3603" formatCode="0.00E+00">
                  <c:v>-1.5723600000000001E-3</c:v>
                </c:pt>
                <c:pt idx="3604" formatCode="0.00E+00">
                  <c:v>-1.7226699999999999E-3</c:v>
                </c:pt>
                <c:pt idx="3605" formatCode="0.00E+00">
                  <c:v>-1.8767199999999999E-3</c:v>
                </c:pt>
                <c:pt idx="3606" formatCode="0.00E+00">
                  <c:v>-2.0344500000000001E-3</c:v>
                </c:pt>
                <c:pt idx="3607" formatCode="0.00E+00">
                  <c:v>-2.19616E-3</c:v>
                </c:pt>
                <c:pt idx="3608" formatCode="0.00E+00">
                  <c:v>-2.36207E-3</c:v>
                </c:pt>
                <c:pt idx="3609" formatCode="0.00E+00">
                  <c:v>-2.5314600000000001E-3</c:v>
                </c:pt>
                <c:pt idx="3610" formatCode="0.00E+00">
                  <c:v>-2.7022700000000001E-3</c:v>
                </c:pt>
                <c:pt idx="3611" formatCode="0.00E+00">
                  <c:v>-2.87244E-3</c:v>
                </c:pt>
                <c:pt idx="3612" formatCode="0.00E+00">
                  <c:v>-3.0420199999999999E-3</c:v>
                </c:pt>
                <c:pt idx="3613" formatCode="0.00E+00">
                  <c:v>-3.2133499999999998E-3</c:v>
                </c:pt>
                <c:pt idx="3614" formatCode="0.00E+00">
                  <c:v>-3.3888799999999999E-3</c:v>
                </c:pt>
                <c:pt idx="3615" formatCode="0.00E+00">
                  <c:v>-3.5692900000000001E-3</c:v>
                </c:pt>
                <c:pt idx="3616" formatCode="0.00E+00">
                  <c:v>-3.7544200000000001E-3</c:v>
                </c:pt>
                <c:pt idx="3617" formatCode="0.00E+00">
                  <c:v>-3.9450300000000004E-3</c:v>
                </c:pt>
                <c:pt idx="3618" formatCode="0.00E+00">
                  <c:v>-4.1422300000000002E-3</c:v>
                </c:pt>
                <c:pt idx="3619" formatCode="0.00E+00">
                  <c:v>-4.3458699999999999E-3</c:v>
                </c:pt>
                <c:pt idx="3620" formatCode="0.00E+00">
                  <c:v>-4.5552400000000003E-3</c:v>
                </c:pt>
                <c:pt idx="3621" formatCode="0.00E+00">
                  <c:v>-4.7714100000000002E-3</c:v>
                </c:pt>
                <c:pt idx="3622" formatCode="0.00E+00">
                  <c:v>-4.9971800000000004E-3</c:v>
                </c:pt>
                <c:pt idx="3623" formatCode="0.00E+00">
                  <c:v>-5.2348400000000002E-3</c:v>
                </c:pt>
                <c:pt idx="3624" formatCode="0.00E+00">
                  <c:v>-5.4854999999999999E-3</c:v>
                </c:pt>
                <c:pt idx="3625" formatCode="0.00E+00">
                  <c:v>-5.7507799999999996E-3</c:v>
                </c:pt>
                <c:pt idx="3626" formatCode="0.00E+00">
                  <c:v>-6.0335600000000003E-3</c:v>
                </c:pt>
                <c:pt idx="3627" formatCode="0.00E+00">
                  <c:v>-6.3362000000000002E-3</c:v>
                </c:pt>
                <c:pt idx="3628" formatCode="0.00E+00">
                  <c:v>-6.6587499999999997E-3</c:v>
                </c:pt>
                <c:pt idx="3629" formatCode="0.00E+00">
                  <c:v>-6.9992300000000004E-3</c:v>
                </c:pt>
                <c:pt idx="3630" formatCode="0.00E+00">
                  <c:v>-7.3555199999999999E-3</c:v>
                </c:pt>
                <c:pt idx="3631" formatCode="0.00E+00">
                  <c:v>-7.7266499999999998E-3</c:v>
                </c:pt>
                <c:pt idx="3632" formatCode="0.00E+00">
                  <c:v>-8.1120199999999993E-3</c:v>
                </c:pt>
                <c:pt idx="3633" formatCode="0.00E+00">
                  <c:v>-8.5099500000000005E-3</c:v>
                </c:pt>
                <c:pt idx="3634" formatCode="0.00E+00">
                  <c:v>-8.9186200000000004E-3</c:v>
                </c:pt>
                <c:pt idx="3635" formatCode="0.00E+00">
                  <c:v>-9.3390899999999995E-3</c:v>
                </c:pt>
                <c:pt idx="3636" formatCode="0.00E+00">
                  <c:v>-9.7759200000000004E-3</c:v>
                </c:pt>
                <c:pt idx="3637">
                  <c:v>-1.02331E-2</c:v>
                </c:pt>
                <c:pt idx="3638">
                  <c:v>-1.07105E-2</c:v>
                </c:pt>
                <c:pt idx="3639">
                  <c:v>-1.1205700000000001E-2</c:v>
                </c:pt>
                <c:pt idx="3640">
                  <c:v>-1.17184E-2</c:v>
                </c:pt>
                <c:pt idx="3641">
                  <c:v>-1.22512E-2</c:v>
                </c:pt>
                <c:pt idx="3642">
                  <c:v>-1.2805800000000001E-2</c:v>
                </c:pt>
                <c:pt idx="3643">
                  <c:v>-1.33814E-2</c:v>
                </c:pt>
                <c:pt idx="3644">
                  <c:v>-1.3976799999999999E-2</c:v>
                </c:pt>
                <c:pt idx="3645">
                  <c:v>-1.4590199999999999E-2</c:v>
                </c:pt>
                <c:pt idx="3646">
                  <c:v>-1.52176E-2</c:v>
                </c:pt>
                <c:pt idx="3647">
                  <c:v>-1.58522E-2</c:v>
                </c:pt>
                <c:pt idx="3648">
                  <c:v>-1.64891E-2</c:v>
                </c:pt>
                <c:pt idx="3649">
                  <c:v>-1.7128399999999998E-2</c:v>
                </c:pt>
                <c:pt idx="3650">
                  <c:v>-1.77726E-2</c:v>
                </c:pt>
                <c:pt idx="3651">
                  <c:v>-1.8423499999999999E-2</c:v>
                </c:pt>
                <c:pt idx="3652">
                  <c:v>-1.9080699999999999E-2</c:v>
                </c:pt>
                <c:pt idx="3653">
                  <c:v>-1.9742699999999998E-2</c:v>
                </c:pt>
                <c:pt idx="3654">
                  <c:v>-2.0407499999999999E-2</c:v>
                </c:pt>
                <c:pt idx="3655">
                  <c:v>-2.1071699999999999E-2</c:v>
                </c:pt>
                <c:pt idx="3656">
                  <c:v>-2.17316E-2</c:v>
                </c:pt>
                <c:pt idx="3657">
                  <c:v>-2.2384999999999999E-2</c:v>
                </c:pt>
                <c:pt idx="3658">
                  <c:v>-2.3031699999999999E-2</c:v>
                </c:pt>
                <c:pt idx="3659">
                  <c:v>-2.36718E-2</c:v>
                </c:pt>
                <c:pt idx="3660">
                  <c:v>-2.4304800000000001E-2</c:v>
                </c:pt>
                <c:pt idx="3661">
                  <c:v>-2.4931600000000002E-2</c:v>
                </c:pt>
                <c:pt idx="3662">
                  <c:v>-2.5555999999999999E-2</c:v>
                </c:pt>
                <c:pt idx="3663">
                  <c:v>-2.61844E-2</c:v>
                </c:pt>
                <c:pt idx="3664">
                  <c:v>-2.6823E-2</c:v>
                </c:pt>
                <c:pt idx="3665">
                  <c:v>-2.7476299999999999E-2</c:v>
                </c:pt>
                <c:pt idx="3666">
                  <c:v>-2.8148599999999999E-2</c:v>
                </c:pt>
                <c:pt idx="3667">
                  <c:v>-2.8843000000000001E-2</c:v>
                </c:pt>
                <c:pt idx="3668">
                  <c:v>-2.9559100000000001E-2</c:v>
                </c:pt>
                <c:pt idx="3669">
                  <c:v>-3.02919E-2</c:v>
                </c:pt>
                <c:pt idx="3670">
                  <c:v>-3.1037200000000001E-2</c:v>
                </c:pt>
                <c:pt idx="3671">
                  <c:v>-3.1797600000000002E-2</c:v>
                </c:pt>
                <c:pt idx="3672">
                  <c:v>-3.2580900000000003E-2</c:v>
                </c:pt>
                <c:pt idx="3673">
                  <c:v>-3.3391200000000003E-2</c:v>
                </c:pt>
                <c:pt idx="3674">
                  <c:v>-3.4225699999999998E-2</c:v>
                </c:pt>
                <c:pt idx="3675">
                  <c:v>-3.50788E-2</c:v>
                </c:pt>
                <c:pt idx="3676">
                  <c:v>-3.5947399999999997E-2</c:v>
                </c:pt>
                <c:pt idx="3677">
                  <c:v>-3.68302E-2</c:v>
                </c:pt>
                <c:pt idx="3678">
                  <c:v>-3.7723300000000001E-2</c:v>
                </c:pt>
                <c:pt idx="3679">
                  <c:v>-3.8620300000000003E-2</c:v>
                </c:pt>
                <c:pt idx="3680">
                  <c:v>-3.9515700000000001E-2</c:v>
                </c:pt>
                <c:pt idx="3681">
                  <c:v>-4.0405999999999997E-2</c:v>
                </c:pt>
                <c:pt idx="3682">
                  <c:v>-4.1290300000000002E-2</c:v>
                </c:pt>
                <c:pt idx="3683">
                  <c:v>-4.2171100000000003E-2</c:v>
                </c:pt>
                <c:pt idx="3684">
                  <c:v>-4.30537E-2</c:v>
                </c:pt>
                <c:pt idx="3685">
                  <c:v>-4.3943099999999999E-2</c:v>
                </c:pt>
                <c:pt idx="3686">
                  <c:v>-4.4839200000000003E-2</c:v>
                </c:pt>
                <c:pt idx="3687">
                  <c:v>-4.5737100000000003E-2</c:v>
                </c:pt>
                <c:pt idx="3688">
                  <c:v>-4.6631100000000002E-2</c:v>
                </c:pt>
                <c:pt idx="3689">
                  <c:v>-4.7518699999999997E-2</c:v>
                </c:pt>
                <c:pt idx="3690">
                  <c:v>-4.8400600000000002E-2</c:v>
                </c:pt>
                <c:pt idx="3691">
                  <c:v>-4.9280600000000001E-2</c:v>
                </c:pt>
                <c:pt idx="3692">
                  <c:v>-5.0163300000000001E-2</c:v>
                </c:pt>
                <c:pt idx="3693">
                  <c:v>-5.1052300000000002E-2</c:v>
                </c:pt>
                <c:pt idx="3694">
                  <c:v>-5.1950999999999997E-2</c:v>
                </c:pt>
                <c:pt idx="3695">
                  <c:v>-5.2863199999999999E-2</c:v>
                </c:pt>
                <c:pt idx="3696">
                  <c:v>-5.3790999999999999E-2</c:v>
                </c:pt>
                <c:pt idx="3697">
                  <c:v>-5.4732099999999999E-2</c:v>
                </c:pt>
                <c:pt idx="3698">
                  <c:v>-5.56807E-2</c:v>
                </c:pt>
                <c:pt idx="3699">
                  <c:v>-5.6633599999999999E-2</c:v>
                </c:pt>
                <c:pt idx="3700">
                  <c:v>-5.75904E-2</c:v>
                </c:pt>
                <c:pt idx="3701">
                  <c:v>-5.8548700000000002E-2</c:v>
                </c:pt>
                <c:pt idx="3702">
                  <c:v>-5.9503100000000003E-2</c:v>
                </c:pt>
                <c:pt idx="3703">
                  <c:v>-6.0452100000000002E-2</c:v>
                </c:pt>
                <c:pt idx="3704">
                  <c:v>-6.1405700000000001E-2</c:v>
                </c:pt>
                <c:pt idx="3705">
                  <c:v>-6.2381399999999997E-2</c:v>
                </c:pt>
                <c:pt idx="3706">
                  <c:v>-6.3393199999999997E-2</c:v>
                </c:pt>
                <c:pt idx="3707">
                  <c:v>-6.4445600000000006E-2</c:v>
                </c:pt>
                <c:pt idx="3708">
                  <c:v>-6.5538700000000005E-2</c:v>
                </c:pt>
                <c:pt idx="3709">
                  <c:v>-6.66765E-2</c:v>
                </c:pt>
                <c:pt idx="3710">
                  <c:v>-6.7866700000000002E-2</c:v>
                </c:pt>
                <c:pt idx="3711">
                  <c:v>-6.9114499999999995E-2</c:v>
                </c:pt>
                <c:pt idx="3712">
                  <c:v>-7.0418499999999995E-2</c:v>
                </c:pt>
                <c:pt idx="3713">
                  <c:v>-7.1771199999999993E-2</c:v>
                </c:pt>
                <c:pt idx="3714">
                  <c:v>-7.3162900000000003E-2</c:v>
                </c:pt>
                <c:pt idx="3715">
                  <c:v>-7.4582599999999999E-2</c:v>
                </c:pt>
                <c:pt idx="3716">
                  <c:v>-7.6018199999999994E-2</c:v>
                </c:pt>
                <c:pt idx="3717">
                  <c:v>-7.7460699999999993E-2</c:v>
                </c:pt>
                <c:pt idx="3718">
                  <c:v>-7.8909199999999999E-2</c:v>
                </c:pt>
                <c:pt idx="3719">
                  <c:v>-8.0368999999999996E-2</c:v>
                </c:pt>
                <c:pt idx="3720">
                  <c:v>-8.1842399999999996E-2</c:v>
                </c:pt>
                <c:pt idx="3721">
                  <c:v>-8.3324800000000004E-2</c:v>
                </c:pt>
                <c:pt idx="3722">
                  <c:v>-8.4812899999999997E-2</c:v>
                </c:pt>
                <c:pt idx="3723">
                  <c:v>-8.6315100000000006E-2</c:v>
                </c:pt>
                <c:pt idx="3724">
                  <c:v>-8.7848800000000005E-2</c:v>
                </c:pt>
                <c:pt idx="3725">
                  <c:v>-8.9425000000000004E-2</c:v>
                </c:pt>
                <c:pt idx="3726">
                  <c:v>-9.1038900000000006E-2</c:v>
                </c:pt>
                <c:pt idx="3727">
                  <c:v>-9.2673900000000003E-2</c:v>
                </c:pt>
                <c:pt idx="3728">
                  <c:v>-9.4311800000000001E-2</c:v>
                </c:pt>
                <c:pt idx="3729">
                  <c:v>-9.5939700000000003E-2</c:v>
                </c:pt>
                <c:pt idx="3730">
                  <c:v>-9.75554E-2</c:v>
                </c:pt>
                <c:pt idx="3731">
                  <c:v>-9.9169499999999994E-2</c:v>
                </c:pt>
                <c:pt idx="3732">
                  <c:v>-0.100799</c:v>
                </c:pt>
                <c:pt idx="3733">
                  <c:v>-0.10245</c:v>
                </c:pt>
                <c:pt idx="3734">
                  <c:v>-0.104115</c:v>
                </c:pt>
                <c:pt idx="3735" formatCode="0.00E+00">
                  <c:v>-0.105778</c:v>
                </c:pt>
                <c:pt idx="3736">
                  <c:v>-0.107433</c:v>
                </c:pt>
                <c:pt idx="3737">
                  <c:v>-0.109085</c:v>
                </c:pt>
                <c:pt idx="3738">
                  <c:v>-0.11074299999999999</c:v>
                </c:pt>
                <c:pt idx="3739">
                  <c:v>-0.11240799999999999</c:v>
                </c:pt>
                <c:pt idx="3740">
                  <c:v>-0.11408</c:v>
                </c:pt>
                <c:pt idx="3741">
                  <c:v>-0.115761</c:v>
                </c:pt>
                <c:pt idx="3742">
                  <c:v>-0.117462</c:v>
                </c:pt>
                <c:pt idx="3743">
                  <c:v>-0.119189</c:v>
                </c:pt>
                <c:pt idx="3744">
                  <c:v>-0.120945</c:v>
                </c:pt>
                <c:pt idx="3745">
                  <c:v>-0.122725</c:v>
                </c:pt>
                <c:pt idx="3746">
                  <c:v>-0.12452299999999999</c:v>
                </c:pt>
                <c:pt idx="3747">
                  <c:v>-0.126333</c:v>
                </c:pt>
                <c:pt idx="3748">
                  <c:v>-0.12814600000000001</c:v>
                </c:pt>
                <c:pt idx="3749">
                  <c:v>-0.12994600000000001</c:v>
                </c:pt>
                <c:pt idx="3750">
                  <c:v>-0.131717</c:v>
                </c:pt>
                <c:pt idx="3751">
                  <c:v>-0.13345299999999999</c:v>
                </c:pt>
                <c:pt idx="3752">
                  <c:v>-0.13516</c:v>
                </c:pt>
                <c:pt idx="3753">
                  <c:v>-0.136847</c:v>
                </c:pt>
                <c:pt idx="3754">
                  <c:v>-0.138518</c:v>
                </c:pt>
                <c:pt idx="3755">
                  <c:v>-0.14016999999999999</c:v>
                </c:pt>
                <c:pt idx="3756">
                  <c:v>-0.14180100000000001</c:v>
                </c:pt>
                <c:pt idx="3757">
                  <c:v>-0.14341699999999999</c:v>
                </c:pt>
                <c:pt idx="3758">
                  <c:v>-0.145036</c:v>
                </c:pt>
                <c:pt idx="3759">
                  <c:v>-0.146673</c:v>
                </c:pt>
                <c:pt idx="3760">
                  <c:v>-0.14833199999999999</c:v>
                </c:pt>
                <c:pt idx="3761">
                  <c:v>-0.150006</c:v>
                </c:pt>
                <c:pt idx="3762">
                  <c:v>-0.15167900000000001</c:v>
                </c:pt>
                <c:pt idx="3763">
                  <c:v>-0.153338</c:v>
                </c:pt>
                <c:pt idx="3764">
                  <c:v>-0.15497900000000001</c:v>
                </c:pt>
                <c:pt idx="3765">
                  <c:v>-0.15660499999999999</c:v>
                </c:pt>
                <c:pt idx="3766">
                  <c:v>-0.15822600000000001</c:v>
                </c:pt>
                <c:pt idx="3767">
                  <c:v>-0.159855</c:v>
                </c:pt>
                <c:pt idx="3768">
                  <c:v>-0.16150500000000001</c:v>
                </c:pt>
                <c:pt idx="3769">
                  <c:v>-0.163185</c:v>
                </c:pt>
                <c:pt idx="3770">
                  <c:v>-0.164909</c:v>
                </c:pt>
                <c:pt idx="3771">
                  <c:v>-0.166685</c:v>
                </c:pt>
                <c:pt idx="3772">
                  <c:v>-0.168521</c:v>
                </c:pt>
                <c:pt idx="3773">
                  <c:v>-0.17041000000000001</c:v>
                </c:pt>
                <c:pt idx="3774">
                  <c:v>-0.17233799999999999</c:v>
                </c:pt>
                <c:pt idx="3775">
                  <c:v>-0.17429</c:v>
                </c:pt>
                <c:pt idx="3776">
                  <c:v>-0.176261</c:v>
                </c:pt>
                <c:pt idx="3777">
                  <c:v>-0.17824699999999999</c:v>
                </c:pt>
                <c:pt idx="3778">
                  <c:v>-0.18024699999999999</c:v>
                </c:pt>
                <c:pt idx="3779">
                  <c:v>-0.18226200000000001</c:v>
                </c:pt>
                <c:pt idx="3780">
                  <c:v>-0.18429799999999999</c:v>
                </c:pt>
                <c:pt idx="3781">
                  <c:v>-0.186364</c:v>
                </c:pt>
                <c:pt idx="3782">
                  <c:v>-0.188467</c:v>
                </c:pt>
                <c:pt idx="3783">
                  <c:v>-0.19061</c:v>
                </c:pt>
                <c:pt idx="3784">
                  <c:v>-0.19278899999999999</c:v>
                </c:pt>
                <c:pt idx="3785">
                  <c:v>-0.19500200000000001</c:v>
                </c:pt>
                <c:pt idx="3786">
                  <c:v>-0.19725300000000001</c:v>
                </c:pt>
                <c:pt idx="3787">
                  <c:v>-0.19955000000000001</c:v>
                </c:pt>
                <c:pt idx="3788">
                  <c:v>-0.20189199999999999</c:v>
                </c:pt>
                <c:pt idx="3789">
                  <c:v>-0.204261</c:v>
                </c:pt>
                <c:pt idx="3790">
                  <c:v>-0.20663500000000001</c:v>
                </c:pt>
                <c:pt idx="3791">
                  <c:v>-0.20899999999999999</c:v>
                </c:pt>
                <c:pt idx="3792">
                  <c:v>-0.21135300000000001</c:v>
                </c:pt>
                <c:pt idx="3793">
                  <c:v>-0.213694</c:v>
                </c:pt>
                <c:pt idx="3794">
                  <c:v>-0.21602299999999999</c:v>
                </c:pt>
                <c:pt idx="3795">
                  <c:v>-0.21834400000000001</c:v>
                </c:pt>
                <c:pt idx="3796">
                  <c:v>-0.220665</c:v>
                </c:pt>
                <c:pt idx="3797">
                  <c:v>-0.22298200000000001</c:v>
                </c:pt>
                <c:pt idx="3798">
                  <c:v>-0.22528300000000001</c:v>
                </c:pt>
                <c:pt idx="3799">
                  <c:v>-0.22756599999999999</c:v>
                </c:pt>
                <c:pt idx="3800">
                  <c:v>-0.22983999999999999</c:v>
                </c:pt>
                <c:pt idx="3801">
                  <c:v>-0.23211699999999999</c:v>
                </c:pt>
                <c:pt idx="3802">
                  <c:v>-0.234402</c:v>
                </c:pt>
                <c:pt idx="3803">
                  <c:v>-0.23668800000000001</c:v>
                </c:pt>
                <c:pt idx="3804">
                  <c:v>-0.23897199999999999</c:v>
                </c:pt>
                <c:pt idx="3805">
                  <c:v>-0.241258</c:v>
                </c:pt>
                <c:pt idx="3806">
                  <c:v>-0.24355099999999999</c:v>
                </c:pt>
                <c:pt idx="3807">
                  <c:v>-0.24584600000000001</c:v>
                </c:pt>
                <c:pt idx="3808">
                  <c:v>-0.24812799999999999</c:v>
                </c:pt>
                <c:pt idx="3809">
                  <c:v>-0.25038700000000003</c:v>
                </c:pt>
                <c:pt idx="3810">
                  <c:v>-0.25262600000000002</c:v>
                </c:pt>
                <c:pt idx="3811">
                  <c:v>-0.25485000000000002</c:v>
                </c:pt>
                <c:pt idx="3812">
                  <c:v>-0.25705699999999998</c:v>
                </c:pt>
                <c:pt idx="3813">
                  <c:v>-0.259239</c:v>
                </c:pt>
                <c:pt idx="3814">
                  <c:v>-0.26139200000000001</c:v>
                </c:pt>
                <c:pt idx="3815">
                  <c:v>-0.263515</c:v>
                </c:pt>
                <c:pt idx="3816">
                  <c:v>-0.265598</c:v>
                </c:pt>
                <c:pt idx="3817">
                  <c:v>-0.267621</c:v>
                </c:pt>
                <c:pt idx="3818">
                  <c:v>-0.269567</c:v>
                </c:pt>
                <c:pt idx="3819">
                  <c:v>-0.27143200000000001</c:v>
                </c:pt>
                <c:pt idx="3820">
                  <c:v>-0.27322299999999999</c:v>
                </c:pt>
                <c:pt idx="3821">
                  <c:v>-0.27495199999999997</c:v>
                </c:pt>
                <c:pt idx="3822">
                  <c:v>-0.27662999999999999</c:v>
                </c:pt>
                <c:pt idx="3823">
                  <c:v>-0.278256</c:v>
                </c:pt>
                <c:pt idx="3824">
                  <c:v>-0.27982600000000002</c:v>
                </c:pt>
                <c:pt idx="3825">
                  <c:v>-0.28134500000000001</c:v>
                </c:pt>
                <c:pt idx="3826">
                  <c:v>-0.28282600000000002</c:v>
                </c:pt>
                <c:pt idx="3827">
                  <c:v>-0.28427999999999998</c:v>
                </c:pt>
                <c:pt idx="3828">
                  <c:v>-0.28570499999999999</c:v>
                </c:pt>
                <c:pt idx="3829">
                  <c:v>-0.28708800000000001</c:v>
                </c:pt>
                <c:pt idx="3830">
                  <c:v>-0.28841499999999998</c:v>
                </c:pt>
                <c:pt idx="3831">
                  <c:v>-0.28967900000000002</c:v>
                </c:pt>
                <c:pt idx="3832">
                  <c:v>-0.290879</c:v>
                </c:pt>
                <c:pt idx="3833">
                  <c:v>-0.29202</c:v>
                </c:pt>
                <c:pt idx="3834">
                  <c:v>-0.29311300000000001</c:v>
                </c:pt>
                <c:pt idx="3835">
                  <c:v>-0.29416999999999999</c:v>
                </c:pt>
                <c:pt idx="3836">
                  <c:v>-0.29520099999999999</c:v>
                </c:pt>
                <c:pt idx="3837" formatCode="0.00E+00">
                  <c:v>-0.296211</c:v>
                </c:pt>
                <c:pt idx="3838">
                  <c:v>-0.29719400000000001</c:v>
                </c:pt>
                <c:pt idx="3839">
                  <c:v>-0.29814099999999999</c:v>
                </c:pt>
                <c:pt idx="3840">
                  <c:v>-0.29904599999999998</c:v>
                </c:pt>
                <c:pt idx="3841">
                  <c:v>-0.29990899999999998</c:v>
                </c:pt>
                <c:pt idx="3842">
                  <c:v>-0.300736</c:v>
                </c:pt>
                <c:pt idx="3843">
                  <c:v>-0.30153099999999999</c:v>
                </c:pt>
                <c:pt idx="3844">
                  <c:v>-0.30229</c:v>
                </c:pt>
                <c:pt idx="3845">
                  <c:v>-0.30300100000000002</c:v>
                </c:pt>
                <c:pt idx="3846">
                  <c:v>-0.30365799999999998</c:v>
                </c:pt>
                <c:pt idx="3847">
                  <c:v>-0.30427300000000002</c:v>
                </c:pt>
                <c:pt idx="3848">
                  <c:v>-0.30487199999999998</c:v>
                </c:pt>
                <c:pt idx="3849">
                  <c:v>-0.30546800000000002</c:v>
                </c:pt>
                <c:pt idx="3850">
                  <c:v>-0.306058</c:v>
                </c:pt>
                <c:pt idx="3851">
                  <c:v>-0.30663000000000001</c:v>
                </c:pt>
                <c:pt idx="3852">
                  <c:v>-0.30717499999999998</c:v>
                </c:pt>
                <c:pt idx="3853">
                  <c:v>-0.30769099999999999</c:v>
                </c:pt>
                <c:pt idx="3854">
                  <c:v>-0.30817099999999997</c:v>
                </c:pt>
                <c:pt idx="3855">
                  <c:v>-0.30860399999999999</c:v>
                </c:pt>
                <c:pt idx="3856">
                  <c:v>-0.30898700000000001</c:v>
                </c:pt>
                <c:pt idx="3857">
                  <c:v>-0.30932599999999999</c:v>
                </c:pt>
                <c:pt idx="3858">
                  <c:v>-0.30962899999999999</c:v>
                </c:pt>
                <c:pt idx="3859">
                  <c:v>-0.30989699999999998</c:v>
                </c:pt>
                <c:pt idx="3860">
                  <c:v>-0.31011499999999997</c:v>
                </c:pt>
                <c:pt idx="3861">
                  <c:v>-0.31026700000000002</c:v>
                </c:pt>
                <c:pt idx="3862">
                  <c:v>-0.31034299999999998</c:v>
                </c:pt>
                <c:pt idx="3863">
                  <c:v>-0.31033699999999997</c:v>
                </c:pt>
                <c:pt idx="3864">
                  <c:v>-0.31024099999999999</c:v>
                </c:pt>
                <c:pt idx="3865">
                  <c:v>-0.31004700000000002</c:v>
                </c:pt>
                <c:pt idx="3866">
                  <c:v>-0.30976900000000002</c:v>
                </c:pt>
                <c:pt idx="3867">
                  <c:v>-0.30943300000000001</c:v>
                </c:pt>
                <c:pt idx="3868">
                  <c:v>-0.30906299999999998</c:v>
                </c:pt>
                <c:pt idx="3869">
                  <c:v>-0.30865300000000001</c:v>
                </c:pt>
                <c:pt idx="3870">
                  <c:v>-0.30818200000000001</c:v>
                </c:pt>
                <c:pt idx="3871">
                  <c:v>-0.30763800000000002</c:v>
                </c:pt>
                <c:pt idx="3872">
                  <c:v>-0.30702499999999999</c:v>
                </c:pt>
                <c:pt idx="3873">
                  <c:v>-0.30634400000000001</c:v>
                </c:pt>
                <c:pt idx="3874">
                  <c:v>-0.30558200000000002</c:v>
                </c:pt>
                <c:pt idx="3875">
                  <c:v>-0.30471500000000001</c:v>
                </c:pt>
                <c:pt idx="3876">
                  <c:v>-0.30373099999999997</c:v>
                </c:pt>
                <c:pt idx="3877">
                  <c:v>-0.30263499999999999</c:v>
                </c:pt>
                <c:pt idx="3878">
                  <c:v>-0.30143799999999998</c:v>
                </c:pt>
                <c:pt idx="3879">
                  <c:v>-0.30012899999999998</c:v>
                </c:pt>
                <c:pt idx="3880">
                  <c:v>-0.29867899999999997</c:v>
                </c:pt>
                <c:pt idx="3881">
                  <c:v>-0.297068</c:v>
                </c:pt>
                <c:pt idx="3882">
                  <c:v>-0.29530800000000001</c:v>
                </c:pt>
                <c:pt idx="3883">
                  <c:v>-0.29342600000000002</c:v>
                </c:pt>
                <c:pt idx="3884">
                  <c:v>-0.29143999999999998</c:v>
                </c:pt>
                <c:pt idx="3885">
                  <c:v>-0.289356</c:v>
                </c:pt>
                <c:pt idx="3886">
                  <c:v>-0.28717399999999998</c:v>
                </c:pt>
                <c:pt idx="3887">
                  <c:v>-0.284883</c:v>
                </c:pt>
                <c:pt idx="3888">
                  <c:v>-0.28246599999999999</c:v>
                </c:pt>
                <c:pt idx="3889">
                  <c:v>-0.279916</c:v>
                </c:pt>
                <c:pt idx="3890">
                  <c:v>-0.27724900000000002</c:v>
                </c:pt>
                <c:pt idx="3891">
                  <c:v>-0.27448899999999998</c:v>
                </c:pt>
                <c:pt idx="3892">
                  <c:v>-0.27164199999999999</c:v>
                </c:pt>
                <c:pt idx="3893">
                  <c:v>-0.26869999999999999</c:v>
                </c:pt>
                <c:pt idx="3894">
                  <c:v>-0.26565499999999997</c:v>
                </c:pt>
                <c:pt idx="3895">
                  <c:v>-0.26251200000000002</c:v>
                </c:pt>
                <c:pt idx="3896">
                  <c:v>-0.25927299999999998</c:v>
                </c:pt>
                <c:pt idx="3897">
                  <c:v>-0.25594099999999997</c:v>
                </c:pt>
                <c:pt idx="3898">
                  <c:v>-0.25252200000000002</c:v>
                </c:pt>
                <c:pt idx="3899">
                  <c:v>-0.24902299999999999</c:v>
                </c:pt>
                <c:pt idx="3900">
                  <c:v>-0.245444</c:v>
                </c:pt>
                <c:pt idx="3901">
                  <c:v>-0.24177599999999999</c:v>
                </c:pt>
                <c:pt idx="3902">
                  <c:v>-0.238014</c:v>
                </c:pt>
                <c:pt idx="3903">
                  <c:v>-0.234152</c:v>
                </c:pt>
                <c:pt idx="3904">
                  <c:v>-0.230187</c:v>
                </c:pt>
                <c:pt idx="3905">
                  <c:v>-0.22612699999999999</c:v>
                </c:pt>
                <c:pt idx="3906">
                  <c:v>-0.22198799999999999</c:v>
                </c:pt>
                <c:pt idx="3907">
                  <c:v>-0.21779499999999999</c:v>
                </c:pt>
                <c:pt idx="3908">
                  <c:v>-0.21357300000000001</c:v>
                </c:pt>
                <c:pt idx="3909">
                  <c:v>-0.20932799999999999</c:v>
                </c:pt>
                <c:pt idx="3910">
                  <c:v>-0.205044</c:v>
                </c:pt>
                <c:pt idx="3911">
                  <c:v>-0.20069600000000001</c:v>
                </c:pt>
                <c:pt idx="3912">
                  <c:v>-0.196271</c:v>
                </c:pt>
                <c:pt idx="3913">
                  <c:v>-0.19178400000000001</c:v>
                </c:pt>
                <c:pt idx="3914">
                  <c:v>-0.18726400000000001</c:v>
                </c:pt>
                <c:pt idx="3915">
                  <c:v>-0.18274000000000001</c:v>
                </c:pt>
                <c:pt idx="3916">
                  <c:v>-0.178228</c:v>
                </c:pt>
                <c:pt idx="3917">
                  <c:v>-0.173732</c:v>
                </c:pt>
                <c:pt idx="3918">
                  <c:v>-0.16924400000000001</c:v>
                </c:pt>
                <c:pt idx="3919">
                  <c:v>-0.16475300000000001</c:v>
                </c:pt>
                <c:pt idx="3920">
                  <c:v>-0.16026699999999999</c:v>
                </c:pt>
                <c:pt idx="3921">
                  <c:v>-0.15581200000000001</c:v>
                </c:pt>
                <c:pt idx="3922">
                  <c:v>-0.15140500000000001</c:v>
                </c:pt>
                <c:pt idx="3923">
                  <c:v>-0.147032</c:v>
                </c:pt>
                <c:pt idx="3924">
                  <c:v>-0.14265800000000001</c:v>
                </c:pt>
                <c:pt idx="3925">
                  <c:v>-0.138262</c:v>
                </c:pt>
                <c:pt idx="3926">
                  <c:v>-0.13384799999999999</c:v>
                </c:pt>
                <c:pt idx="3927">
                  <c:v>-0.12942999999999999</c:v>
                </c:pt>
                <c:pt idx="3928">
                  <c:v>-0.12501799999999999</c:v>
                </c:pt>
                <c:pt idx="3929">
                  <c:v>-0.12062</c:v>
                </c:pt>
                <c:pt idx="3930">
                  <c:v>-0.116245</c:v>
                </c:pt>
                <c:pt idx="3931">
                  <c:v>-0.111913</c:v>
                </c:pt>
                <c:pt idx="3932">
                  <c:v>-0.10764700000000001</c:v>
                </c:pt>
                <c:pt idx="3933">
                  <c:v>-0.103467</c:v>
                </c:pt>
                <c:pt idx="3934">
                  <c:v>-9.9385500000000002E-2</c:v>
                </c:pt>
                <c:pt idx="3935">
                  <c:v>-9.5408300000000001E-2</c:v>
                </c:pt>
                <c:pt idx="3936">
                  <c:v>-9.1539400000000007E-2</c:v>
                </c:pt>
                <c:pt idx="3937">
                  <c:v>-8.7780499999999997E-2</c:v>
                </c:pt>
                <c:pt idx="3938">
                  <c:v>-8.4125900000000003E-2</c:v>
                </c:pt>
                <c:pt idx="3939">
                  <c:v>-8.0563499999999996E-2</c:v>
                </c:pt>
                <c:pt idx="3940">
                  <c:v>-7.7081200000000002E-2</c:v>
                </c:pt>
                <c:pt idx="3941">
                  <c:v>-7.3672299999999996E-2</c:v>
                </c:pt>
                <c:pt idx="3942" formatCode="0.00E+00">
                  <c:v>-7.0333999999999994E-2</c:v>
                </c:pt>
                <c:pt idx="3943">
                  <c:v>-6.7065299999999994E-2</c:v>
                </c:pt>
                <c:pt idx="3944">
                  <c:v>-6.3867300000000002E-2</c:v>
                </c:pt>
                <c:pt idx="3945">
                  <c:v>-6.0740500000000003E-2</c:v>
                </c:pt>
                <c:pt idx="3946">
                  <c:v>-5.7682799999999999E-2</c:v>
                </c:pt>
                <c:pt idx="3947">
                  <c:v>-5.4695000000000001E-2</c:v>
                </c:pt>
                <c:pt idx="3948">
                  <c:v>-5.1788300000000002E-2</c:v>
                </c:pt>
                <c:pt idx="3949">
                  <c:v>-4.8979099999999998E-2</c:v>
                </c:pt>
                <c:pt idx="3950">
                  <c:v>-4.6275400000000001E-2</c:v>
                </c:pt>
                <c:pt idx="3951">
                  <c:v>-4.3671399999999999E-2</c:v>
                </c:pt>
                <c:pt idx="3952">
                  <c:v>-4.1154299999999998E-2</c:v>
                </c:pt>
                <c:pt idx="3953">
                  <c:v>-3.8709E-2</c:v>
                </c:pt>
                <c:pt idx="3954">
                  <c:v>-3.6316800000000003E-2</c:v>
                </c:pt>
                <c:pt idx="3955">
                  <c:v>-3.3955699999999998E-2</c:v>
                </c:pt>
                <c:pt idx="3956">
                  <c:v>-3.1609100000000001E-2</c:v>
                </c:pt>
                <c:pt idx="3957">
                  <c:v>-2.92713E-2</c:v>
                </c:pt>
                <c:pt idx="3958">
                  <c:v>-2.6942199999999999E-2</c:v>
                </c:pt>
                <c:pt idx="3959">
                  <c:v>-2.4621500000000001E-2</c:v>
                </c:pt>
                <c:pt idx="3960">
                  <c:v>-2.2312499999999999E-2</c:v>
                </c:pt>
                <c:pt idx="3961">
                  <c:v>-2.0031400000000001E-2</c:v>
                </c:pt>
                <c:pt idx="3962">
                  <c:v>-1.7810099999999999E-2</c:v>
                </c:pt>
                <c:pt idx="3963">
                  <c:v>-1.56851E-2</c:v>
                </c:pt>
                <c:pt idx="3964">
                  <c:v>-1.3679500000000001E-2</c:v>
                </c:pt>
                <c:pt idx="3965">
                  <c:v>-1.1791299999999999E-2</c:v>
                </c:pt>
                <c:pt idx="3966">
                  <c:v>-1.0001700000000001E-2</c:v>
                </c:pt>
                <c:pt idx="3967" formatCode="0.00E+00">
                  <c:v>-8.2990100000000008E-3</c:v>
                </c:pt>
                <c:pt idx="3968" formatCode="0.00E+00">
                  <c:v>-6.6963600000000002E-3</c:v>
                </c:pt>
                <c:pt idx="3969" formatCode="0.00E+00">
                  <c:v>-5.2224599999999999E-3</c:v>
                </c:pt>
                <c:pt idx="3970" formatCode="0.00E+00">
                  <c:v>-3.8947999999999999E-3</c:v>
                </c:pt>
                <c:pt idx="3971" formatCode="0.00E+00">
                  <c:v>-2.70507E-3</c:v>
                </c:pt>
                <c:pt idx="3972" formatCode="0.00E+00">
                  <c:v>-1.63222E-3</c:v>
                </c:pt>
                <c:pt idx="3973" formatCode="0.00E+00">
                  <c:v>-6.6556700000000005E-4</c:v>
                </c:pt>
                <c:pt idx="3974" formatCode="0.00E+00">
                  <c:v>1.8633500000000001E-4</c:v>
                </c:pt>
                <c:pt idx="3975" formatCode="0.00E+00">
                  <c:v>9.0432000000000002E-4</c:v>
                </c:pt>
                <c:pt idx="3976" formatCode="0.00E+00">
                  <c:v>1.4698199999999999E-3</c:v>
                </c:pt>
                <c:pt idx="3977" formatCode="0.00E+00">
                  <c:v>1.86892E-3</c:v>
                </c:pt>
                <c:pt idx="3978" formatCode="0.00E+00">
                  <c:v>2.09502E-3</c:v>
                </c:pt>
                <c:pt idx="3979" formatCode="0.00E+00">
                  <c:v>2.1558100000000002E-3</c:v>
                </c:pt>
                <c:pt idx="3980" formatCode="0.00E+00">
                  <c:v>2.0747700000000001E-3</c:v>
                </c:pt>
                <c:pt idx="3981" formatCode="0.00E+00">
                  <c:v>1.87637E-3</c:v>
                </c:pt>
                <c:pt idx="3982" formatCode="0.00E+00">
                  <c:v>1.56657E-3</c:v>
                </c:pt>
                <c:pt idx="3983" formatCode="0.00E+00">
                  <c:v>1.1324900000000001E-3</c:v>
                </c:pt>
                <c:pt idx="3984" formatCode="0.00E+00">
                  <c:v>5.6018099999999998E-4</c:v>
                </c:pt>
                <c:pt idx="3985" formatCode="0.00E+00">
                  <c:v>-1.5533999999999999E-4</c:v>
                </c:pt>
                <c:pt idx="3986" formatCode="0.00E+00">
                  <c:v>-1.01801E-3</c:v>
                </c:pt>
                <c:pt idx="3987" formatCode="0.00E+00">
                  <c:v>-2.0406000000000001E-3</c:v>
                </c:pt>
                <c:pt idx="3988" formatCode="0.00E+00">
                  <c:v>-3.2433599999999998E-3</c:v>
                </c:pt>
                <c:pt idx="3989" formatCode="0.00E+00">
                  <c:v>-4.6454900000000004E-3</c:v>
                </c:pt>
                <c:pt idx="3990" formatCode="0.00E+00">
                  <c:v>-6.2578499999999997E-3</c:v>
                </c:pt>
                <c:pt idx="3991" formatCode="0.00E+00">
                  <c:v>-8.0799300000000008E-3</c:v>
                </c:pt>
                <c:pt idx="3992">
                  <c:v>-1.01032E-2</c:v>
                </c:pt>
                <c:pt idx="3993">
                  <c:v>-1.2320299999999999E-2</c:v>
                </c:pt>
                <c:pt idx="3994">
                  <c:v>-1.47303E-2</c:v>
                </c:pt>
                <c:pt idx="3995">
                  <c:v>-1.7335699999999999E-2</c:v>
                </c:pt>
                <c:pt idx="3996">
                  <c:v>-2.0136399999999999E-2</c:v>
                </c:pt>
                <c:pt idx="3997">
                  <c:v>-2.31325E-2</c:v>
                </c:pt>
                <c:pt idx="3998">
                  <c:v>-2.6328500000000001E-2</c:v>
                </c:pt>
                <c:pt idx="3999">
                  <c:v>-2.97311E-2</c:v>
                </c:pt>
                <c:pt idx="4000">
                  <c:v>-3.3343299999999999E-2</c:v>
                </c:pt>
                <c:pt idx="4001">
                  <c:v>-3.7166100000000001E-2</c:v>
                </c:pt>
                <c:pt idx="4002">
                  <c:v>-4.1200000000000001E-2</c:v>
                </c:pt>
                <c:pt idx="4003">
                  <c:v>-4.5444199999999997E-2</c:v>
                </c:pt>
                <c:pt idx="4004">
                  <c:v>-4.9893899999999998E-2</c:v>
                </c:pt>
                <c:pt idx="4005">
                  <c:v>-5.4542E-2</c:v>
                </c:pt>
                <c:pt idx="4006">
                  <c:v>-5.9379700000000001E-2</c:v>
                </c:pt>
                <c:pt idx="4007">
                  <c:v>-6.4394099999999996E-2</c:v>
                </c:pt>
                <c:pt idx="4008">
                  <c:v>-6.9567599999999993E-2</c:v>
                </c:pt>
                <c:pt idx="4009">
                  <c:v>-7.4885699999999999E-2</c:v>
                </c:pt>
                <c:pt idx="4010">
                  <c:v>-8.03421E-2</c:v>
                </c:pt>
                <c:pt idx="4011">
                  <c:v>-8.5933999999999996E-2</c:v>
                </c:pt>
                <c:pt idx="4012">
                  <c:v>-9.1652600000000001E-2</c:v>
                </c:pt>
                <c:pt idx="4013">
                  <c:v>-9.7480899999999995E-2</c:v>
                </c:pt>
                <c:pt idx="4014">
                  <c:v>-0.10340000000000001</c:v>
                </c:pt>
                <c:pt idx="4015">
                  <c:v>-0.109398</c:v>
                </c:pt>
                <c:pt idx="4016">
                  <c:v>-0.11547</c:v>
                </c:pt>
                <c:pt idx="4017" formatCode="0.00E+00">
                  <c:v>-0.121617</c:v>
                </c:pt>
                <c:pt idx="4018">
                  <c:v>-0.127833</c:v>
                </c:pt>
                <c:pt idx="4019">
                  <c:v>-0.134108</c:v>
                </c:pt>
                <c:pt idx="4020">
                  <c:v>-0.14043</c:v>
                </c:pt>
                <c:pt idx="4021">
                  <c:v>-0.14678099999999999</c:v>
                </c:pt>
                <c:pt idx="4022">
                  <c:v>-0.153137</c:v>
                </c:pt>
                <c:pt idx="4023">
                  <c:v>-0.159473</c:v>
                </c:pt>
                <c:pt idx="4024">
                  <c:v>-0.16577800000000001</c:v>
                </c:pt>
                <c:pt idx="4025">
                  <c:v>-0.17205799999999999</c:v>
                </c:pt>
                <c:pt idx="4026">
                  <c:v>-0.17832400000000001</c:v>
                </c:pt>
                <c:pt idx="4027">
                  <c:v>-0.184581</c:v>
                </c:pt>
                <c:pt idx="4028">
                  <c:v>-0.19082199999999999</c:v>
                </c:pt>
                <c:pt idx="4029">
                  <c:v>-0.19704099999999999</c:v>
                </c:pt>
                <c:pt idx="4030">
                  <c:v>-0.20324500000000001</c:v>
                </c:pt>
                <c:pt idx="4031">
                  <c:v>-0.20946000000000001</c:v>
                </c:pt>
                <c:pt idx="4032">
                  <c:v>-0.215729</c:v>
                </c:pt>
                <c:pt idx="4033">
                  <c:v>-0.222082</c:v>
                </c:pt>
                <c:pt idx="4034">
                  <c:v>-0.22852800000000001</c:v>
                </c:pt>
                <c:pt idx="4035">
                  <c:v>-0.23505599999999999</c:v>
                </c:pt>
                <c:pt idx="4036">
                  <c:v>-0.241642</c:v>
                </c:pt>
                <c:pt idx="4037">
                  <c:v>-0.24825800000000001</c:v>
                </c:pt>
                <c:pt idx="4038">
                  <c:v>-0.254884</c:v>
                </c:pt>
                <c:pt idx="4039">
                  <c:v>-0.26151799999999997</c:v>
                </c:pt>
                <c:pt idx="4040">
                  <c:v>-0.26817299999999999</c:v>
                </c:pt>
                <c:pt idx="4041">
                  <c:v>-0.27485799999999999</c:v>
                </c:pt>
                <c:pt idx="4042">
                  <c:v>-0.28156300000000001</c:v>
                </c:pt>
                <c:pt idx="4043">
                  <c:v>-0.288275</c:v>
                </c:pt>
                <c:pt idx="4044">
                  <c:v>-0.294983</c:v>
                </c:pt>
                <c:pt idx="4045" formatCode="0.00E+00">
                  <c:v>-0.30169000000000001</c:v>
                </c:pt>
                <c:pt idx="4046">
                  <c:v>-0.30840000000000001</c:v>
                </c:pt>
                <c:pt idx="4047">
                  <c:v>-0.31512499999999999</c:v>
                </c:pt>
                <c:pt idx="4048">
                  <c:v>-0.32187399999999999</c:v>
                </c:pt>
                <c:pt idx="4049">
                  <c:v>-0.32865</c:v>
                </c:pt>
                <c:pt idx="4050">
                  <c:v>-0.33543800000000001</c:v>
                </c:pt>
                <c:pt idx="4051">
                  <c:v>-0.34220299999999998</c:v>
                </c:pt>
                <c:pt idx="4052">
                  <c:v>-0.34891100000000003</c:v>
                </c:pt>
                <c:pt idx="4053">
                  <c:v>-0.35554599999999997</c:v>
                </c:pt>
                <c:pt idx="4054">
                  <c:v>-0.362122</c:v>
                </c:pt>
                <c:pt idx="4055">
                  <c:v>-0.36866700000000002</c:v>
                </c:pt>
                <c:pt idx="4056">
                  <c:v>-0.37519400000000003</c:v>
                </c:pt>
                <c:pt idx="4057">
                  <c:v>-0.38169399999999998</c:v>
                </c:pt>
                <c:pt idx="4058">
                  <c:v>-0.38816099999999998</c:v>
                </c:pt>
                <c:pt idx="4059">
                  <c:v>-0.39460299999999998</c:v>
                </c:pt>
                <c:pt idx="4060">
                  <c:v>-0.40103</c:v>
                </c:pt>
                <c:pt idx="4061">
                  <c:v>-0.40743499999999999</c:v>
                </c:pt>
                <c:pt idx="4062">
                  <c:v>-0.413798</c:v>
                </c:pt>
                <c:pt idx="4063">
                  <c:v>-0.420099</c:v>
                </c:pt>
                <c:pt idx="4064">
                  <c:v>-0.42632900000000001</c:v>
                </c:pt>
                <c:pt idx="4065">
                  <c:v>-0.43248999999999999</c:v>
                </c:pt>
                <c:pt idx="4066">
                  <c:v>-0.43860100000000002</c:v>
                </c:pt>
                <c:pt idx="4067">
                  <c:v>-0.44469199999999998</c:v>
                </c:pt>
                <c:pt idx="4068">
                  <c:v>-0.45078400000000002</c:v>
                </c:pt>
                <c:pt idx="4069">
                  <c:v>-0.45687299999999997</c:v>
                </c:pt>
                <c:pt idx="4070">
                  <c:v>-0.462947</c:v>
                </c:pt>
                <c:pt idx="4071">
                  <c:v>-0.46901100000000001</c:v>
                </c:pt>
                <c:pt idx="4072">
                  <c:v>-0.47507899999999997</c:v>
                </c:pt>
                <c:pt idx="4073">
                  <c:v>-0.48114899999999999</c:v>
                </c:pt>
                <c:pt idx="4074">
                  <c:v>-0.48719499999999999</c:v>
                </c:pt>
                <c:pt idx="4075">
                  <c:v>-0.49318099999999998</c:v>
                </c:pt>
                <c:pt idx="4076">
                  <c:v>-0.49907800000000002</c:v>
                </c:pt>
                <c:pt idx="4077">
                  <c:v>-0.50487499999999996</c:v>
                </c:pt>
                <c:pt idx="4078">
                  <c:v>-0.51057300000000005</c:v>
                </c:pt>
                <c:pt idx="4079">
                  <c:v>-0.51617400000000002</c:v>
                </c:pt>
                <c:pt idx="4080">
                  <c:v>-0.52166699999999999</c:v>
                </c:pt>
                <c:pt idx="4081">
                  <c:v>-0.52703100000000003</c:v>
                </c:pt>
                <c:pt idx="4082">
                  <c:v>-0.53224099999999996</c:v>
                </c:pt>
                <c:pt idx="4083">
                  <c:v>-0.53726799999999997</c:v>
                </c:pt>
                <c:pt idx="4084">
                  <c:v>-0.54209300000000005</c:v>
                </c:pt>
                <c:pt idx="4085">
                  <c:v>-0.54671599999999998</c:v>
                </c:pt>
                <c:pt idx="4086">
                  <c:v>-0.55115400000000003</c:v>
                </c:pt>
                <c:pt idx="4087">
                  <c:v>-0.555427</c:v>
                </c:pt>
                <c:pt idx="4088">
                  <c:v>-0.55954300000000001</c:v>
                </c:pt>
                <c:pt idx="4089" formatCode="0.00E+00">
                  <c:v>-0.56349000000000005</c:v>
                </c:pt>
                <c:pt idx="4090">
                  <c:v>-0.56724799999999997</c:v>
                </c:pt>
                <c:pt idx="4091">
                  <c:v>-0.57080500000000001</c:v>
                </c:pt>
                <c:pt idx="4092">
                  <c:v>-0.57415700000000003</c:v>
                </c:pt>
                <c:pt idx="4093">
                  <c:v>-0.57730300000000001</c:v>
                </c:pt>
                <c:pt idx="4094">
                  <c:v>-0.58023499999999995</c:v>
                </c:pt>
                <c:pt idx="4095">
                  <c:v>-0.58293399999999995</c:v>
                </c:pt>
                <c:pt idx="4096">
                  <c:v>-0.585395</c:v>
                </c:pt>
                <c:pt idx="4097">
                  <c:v>-0.58763200000000004</c:v>
                </c:pt>
                <c:pt idx="4098">
                  <c:v>-0.58967499999999995</c:v>
                </c:pt>
                <c:pt idx="4099">
                  <c:v>-0.59154799999999996</c:v>
                </c:pt>
                <c:pt idx="4100">
                  <c:v>-0.59325600000000001</c:v>
                </c:pt>
                <c:pt idx="4101">
                  <c:v>-0.59478299999999995</c:v>
                </c:pt>
                <c:pt idx="4102">
                  <c:v>-0.59610099999999999</c:v>
                </c:pt>
                <c:pt idx="4103">
                  <c:v>-0.59718800000000005</c:v>
                </c:pt>
                <c:pt idx="4104">
                  <c:v>-0.59803300000000004</c:v>
                </c:pt>
                <c:pt idx="4105">
                  <c:v>-0.59863999999999995</c:v>
                </c:pt>
                <c:pt idx="4106">
                  <c:v>-0.59901599999999999</c:v>
                </c:pt>
                <c:pt idx="4107">
                  <c:v>-0.59917900000000002</c:v>
                </c:pt>
                <c:pt idx="4108">
                  <c:v>-0.59915399999999996</c:v>
                </c:pt>
                <c:pt idx="4109">
                  <c:v>-0.598966</c:v>
                </c:pt>
                <c:pt idx="4110">
                  <c:v>-0.59862800000000005</c:v>
                </c:pt>
                <c:pt idx="4111">
                  <c:v>-0.59815099999999999</c:v>
                </c:pt>
                <c:pt idx="4112">
                  <c:v>-0.59755599999999998</c:v>
                </c:pt>
                <c:pt idx="4113">
                  <c:v>-0.59686099999999997</c:v>
                </c:pt>
                <c:pt idx="4114">
                  <c:v>-0.596055</c:v>
                </c:pt>
                <c:pt idx="4115">
                  <c:v>-0.59510399999999997</c:v>
                </c:pt>
                <c:pt idx="4116">
                  <c:v>-0.59399400000000002</c:v>
                </c:pt>
                <c:pt idx="4117">
                  <c:v>-0.59273900000000002</c:v>
                </c:pt>
                <c:pt idx="4118">
                  <c:v>-0.59136699999999998</c:v>
                </c:pt>
                <c:pt idx="4119">
                  <c:v>-0.589897</c:v>
                </c:pt>
                <c:pt idx="4120">
                  <c:v>-0.58834399999999998</c:v>
                </c:pt>
                <c:pt idx="4121">
                  <c:v>-0.58671899999999999</c:v>
                </c:pt>
                <c:pt idx="4122">
                  <c:v>-0.58501199999999998</c:v>
                </c:pt>
                <c:pt idx="4123">
                  <c:v>-0.58320099999999997</c:v>
                </c:pt>
                <c:pt idx="4124">
                  <c:v>-0.58127200000000001</c:v>
                </c:pt>
                <c:pt idx="4125">
                  <c:v>-0.57922799999999997</c:v>
                </c:pt>
                <c:pt idx="4126" formatCode="0.00E+00">
                  <c:v>-0.57708400000000004</c:v>
                </c:pt>
                <c:pt idx="4127">
                  <c:v>-0.57484900000000005</c:v>
                </c:pt>
                <c:pt idx="4128">
                  <c:v>-0.57252199999999998</c:v>
                </c:pt>
                <c:pt idx="4129">
                  <c:v>-0.57010300000000003</c:v>
                </c:pt>
                <c:pt idx="4130">
                  <c:v>-0.56759199999999999</c:v>
                </c:pt>
                <c:pt idx="4131">
                  <c:v>-0.56499299999999997</c:v>
                </c:pt>
                <c:pt idx="4132">
                  <c:v>-0.56230899999999995</c:v>
                </c:pt>
                <c:pt idx="4133">
                  <c:v>-0.559527</c:v>
                </c:pt>
                <c:pt idx="4134">
                  <c:v>-0.556616</c:v>
                </c:pt>
                <c:pt idx="4135">
                  <c:v>-0.55353799999999997</c:v>
                </c:pt>
                <c:pt idx="4136">
                  <c:v>-0.55028200000000005</c:v>
                </c:pt>
                <c:pt idx="4137">
                  <c:v>-0.54686199999999996</c:v>
                </c:pt>
                <c:pt idx="4138">
                  <c:v>-0.54330800000000001</c:v>
                </c:pt>
                <c:pt idx="4139">
                  <c:v>-0.53964999999999996</c:v>
                </c:pt>
                <c:pt idx="4140">
                  <c:v>-0.53590800000000005</c:v>
                </c:pt>
                <c:pt idx="4141">
                  <c:v>-0.53208100000000003</c:v>
                </c:pt>
                <c:pt idx="4142">
                  <c:v>-0.528146</c:v>
                </c:pt>
                <c:pt idx="4143">
                  <c:v>-0.52408200000000005</c:v>
                </c:pt>
                <c:pt idx="4144">
                  <c:v>-0.51988999999999996</c:v>
                </c:pt>
                <c:pt idx="4145">
                  <c:v>-0.51559200000000005</c:v>
                </c:pt>
                <c:pt idx="4146">
                  <c:v>-0.51119899999999996</c:v>
                </c:pt>
                <c:pt idx="4147">
                  <c:v>-0.50670199999999999</c:v>
                </c:pt>
                <c:pt idx="4148">
                  <c:v>-0.50208799999999998</c:v>
                </c:pt>
                <c:pt idx="4149">
                  <c:v>-0.49734200000000001</c:v>
                </c:pt>
                <c:pt idx="4150">
                  <c:v>-0.49245699999999998</c:v>
                </c:pt>
                <c:pt idx="4151">
                  <c:v>-0.48743500000000001</c:v>
                </c:pt>
                <c:pt idx="4152">
                  <c:v>-0.48229100000000003</c:v>
                </c:pt>
                <c:pt idx="4153">
                  <c:v>-0.47704000000000002</c:v>
                </c:pt>
                <c:pt idx="4154">
                  <c:v>-0.47169100000000003</c:v>
                </c:pt>
                <c:pt idx="4155" formatCode="0.00E+00">
                  <c:v>-0.46625499999999998</c:v>
                </c:pt>
                <c:pt idx="4156">
                  <c:v>-0.46074700000000002</c:v>
                </c:pt>
                <c:pt idx="4157">
                  <c:v>-0.45516800000000002</c:v>
                </c:pt>
                <c:pt idx="4158">
                  <c:v>-0.44949899999999998</c:v>
                </c:pt>
                <c:pt idx="4159">
                  <c:v>-0.44372400000000001</c:v>
                </c:pt>
                <c:pt idx="4160">
                  <c:v>-0.43784099999999998</c:v>
                </c:pt>
                <c:pt idx="4161">
                  <c:v>-0.43185800000000002</c:v>
                </c:pt>
                <c:pt idx="4162">
                  <c:v>-0.42577300000000001</c:v>
                </c:pt>
                <c:pt idx="4163">
                  <c:v>-0.41958200000000001</c:v>
                </c:pt>
                <c:pt idx="4164">
                  <c:v>-0.41328900000000002</c:v>
                </c:pt>
                <c:pt idx="4165">
                  <c:v>-0.40690700000000002</c:v>
                </c:pt>
                <c:pt idx="4166">
                  <c:v>-0.40044099999999999</c:v>
                </c:pt>
                <c:pt idx="4167">
                  <c:v>-0.39388600000000001</c:v>
                </c:pt>
                <c:pt idx="4168">
                  <c:v>-0.38722899999999999</c:v>
                </c:pt>
                <c:pt idx="4169">
                  <c:v>-0.38046999999999997</c:v>
                </c:pt>
                <c:pt idx="4170">
                  <c:v>-0.37363000000000002</c:v>
                </c:pt>
                <c:pt idx="4171">
                  <c:v>-0.36674400000000001</c:v>
                </c:pt>
                <c:pt idx="4172">
                  <c:v>-0.35983599999999999</c:v>
                </c:pt>
                <c:pt idx="4173">
                  <c:v>-0.35291499999999998</c:v>
                </c:pt>
                <c:pt idx="4174">
                  <c:v>-0.34598699999999999</c:v>
                </c:pt>
                <c:pt idx="4175">
                  <c:v>-0.339055</c:v>
                </c:pt>
                <c:pt idx="4176">
                  <c:v>-0.33211099999999999</c:v>
                </c:pt>
                <c:pt idx="4177">
                  <c:v>-0.32513399999999998</c:v>
                </c:pt>
                <c:pt idx="4178">
                  <c:v>-0.31811499999999998</c:v>
                </c:pt>
                <c:pt idx="4179">
                  <c:v>-0.31107299999999999</c:v>
                </c:pt>
                <c:pt idx="4180">
                  <c:v>-0.304033</c:v>
                </c:pt>
                <c:pt idx="4181">
                  <c:v>-0.29701</c:v>
                </c:pt>
                <c:pt idx="4182">
                  <c:v>-0.29000999999999999</c:v>
                </c:pt>
                <c:pt idx="4183">
                  <c:v>-0.28304400000000002</c:v>
                </c:pt>
                <c:pt idx="4184">
                  <c:v>-0.27612999999999999</c:v>
                </c:pt>
                <c:pt idx="4185">
                  <c:v>-0.26928600000000003</c:v>
                </c:pt>
                <c:pt idx="4186">
                  <c:v>-0.26253300000000002</c:v>
                </c:pt>
                <c:pt idx="4187">
                  <c:v>-0.25589499999999998</c:v>
                </c:pt>
                <c:pt idx="4188">
                  <c:v>-0.24937300000000001</c:v>
                </c:pt>
                <c:pt idx="4189">
                  <c:v>-0.242948</c:v>
                </c:pt>
                <c:pt idx="4190">
                  <c:v>-0.23658999999999999</c:v>
                </c:pt>
                <c:pt idx="4191">
                  <c:v>-0.23028699999999999</c:v>
                </c:pt>
                <c:pt idx="4192">
                  <c:v>-0.22404499999999999</c:v>
                </c:pt>
                <c:pt idx="4193">
                  <c:v>-0.21787799999999999</c:v>
                </c:pt>
                <c:pt idx="4194">
                  <c:v>-0.211807</c:v>
                </c:pt>
                <c:pt idx="4195">
                  <c:v>-0.20585300000000001</c:v>
                </c:pt>
                <c:pt idx="4196" formatCode="0.00E+00">
                  <c:v>-0.200042</c:v>
                </c:pt>
                <c:pt idx="4197" formatCode="0.00E+00">
                  <c:v>-0.19439400000000001</c:v>
                </c:pt>
                <c:pt idx="4198">
                  <c:v>-0.188917</c:v>
                </c:pt>
                <c:pt idx="4199">
                  <c:v>-0.18359900000000001</c:v>
                </c:pt>
                <c:pt idx="4200">
                  <c:v>-0.178422</c:v>
                </c:pt>
                <c:pt idx="4201">
                  <c:v>-0.17338200000000001</c:v>
                </c:pt>
                <c:pt idx="4202">
                  <c:v>-0.16848399999999999</c:v>
                </c:pt>
                <c:pt idx="4203">
                  <c:v>-0.16372400000000001</c:v>
                </c:pt>
                <c:pt idx="4204">
                  <c:v>-0.15906999999999999</c:v>
                </c:pt>
                <c:pt idx="4205">
                  <c:v>-0.154471</c:v>
                </c:pt>
                <c:pt idx="4206">
                  <c:v>-0.149899</c:v>
                </c:pt>
                <c:pt idx="4207">
                  <c:v>-0.14536499999999999</c:v>
                </c:pt>
                <c:pt idx="4208">
                  <c:v>-0.140903</c:v>
                </c:pt>
                <c:pt idx="4209">
                  <c:v>-0.136543</c:v>
                </c:pt>
                <c:pt idx="4210">
                  <c:v>-0.13228200000000001</c:v>
                </c:pt>
                <c:pt idx="4211">
                  <c:v>-0.12809999999999999</c:v>
                </c:pt>
                <c:pt idx="4212">
                  <c:v>-0.123978</c:v>
                </c:pt>
                <c:pt idx="4213">
                  <c:v>-0.119912</c:v>
                </c:pt>
                <c:pt idx="4214">
                  <c:v>-0.115907</c:v>
                </c:pt>
                <c:pt idx="4215">
                  <c:v>-0.111969</c:v>
                </c:pt>
                <c:pt idx="4216">
                  <c:v>-0.108099</c:v>
                </c:pt>
                <c:pt idx="4217">
                  <c:v>-0.104292</c:v>
                </c:pt>
                <c:pt idx="4218">
                  <c:v>-0.100539</c:v>
                </c:pt>
                <c:pt idx="4219">
                  <c:v>-9.6831399999999998E-2</c:v>
                </c:pt>
                <c:pt idx="4220">
                  <c:v>-9.3172500000000005E-2</c:v>
                </c:pt>
                <c:pt idx="4221">
                  <c:v>-8.9574399999999998E-2</c:v>
                </c:pt>
                <c:pt idx="4222">
                  <c:v>-8.6045399999999994E-2</c:v>
                </c:pt>
                <c:pt idx="4223">
                  <c:v>-8.25872E-2</c:v>
                </c:pt>
                <c:pt idx="4224">
                  <c:v>-7.9203599999999999E-2</c:v>
                </c:pt>
                <c:pt idx="4225">
                  <c:v>-7.5903100000000001E-2</c:v>
                </c:pt>
                <c:pt idx="4226">
                  <c:v>-7.2694999999999996E-2</c:v>
                </c:pt>
                <c:pt idx="4227">
                  <c:v>-6.9589700000000004E-2</c:v>
                </c:pt>
                <c:pt idx="4228">
                  <c:v>-6.6605200000000003E-2</c:v>
                </c:pt>
                <c:pt idx="4229" formatCode="0.00E+00">
                  <c:v>-6.37625E-2</c:v>
                </c:pt>
                <c:pt idx="4230" formatCode="0.00E+00">
                  <c:v>-6.1071199999999999E-2</c:v>
                </c:pt>
                <c:pt idx="4231">
                  <c:v>-5.8525099999999997E-2</c:v>
                </c:pt>
                <c:pt idx="4232">
                  <c:v>-5.6113999999999997E-2</c:v>
                </c:pt>
                <c:pt idx="4233">
                  <c:v>-5.38345E-2</c:v>
                </c:pt>
                <c:pt idx="4234">
                  <c:v>-5.1691800000000003E-2</c:v>
                </c:pt>
                <c:pt idx="4235">
                  <c:v>-4.9699E-2</c:v>
                </c:pt>
                <c:pt idx="4236">
                  <c:v>-4.7872100000000001E-2</c:v>
                </c:pt>
                <c:pt idx="4237">
                  <c:v>-4.62143E-2</c:v>
                </c:pt>
                <c:pt idx="4238">
                  <c:v>-4.4705000000000002E-2</c:v>
                </c:pt>
                <c:pt idx="4239">
                  <c:v>-4.3313299999999999E-2</c:v>
                </c:pt>
                <c:pt idx="4240">
                  <c:v>-4.2027399999999999E-2</c:v>
                </c:pt>
                <c:pt idx="4241">
                  <c:v>-4.0866199999999998E-2</c:v>
                </c:pt>
                <c:pt idx="4242">
                  <c:v>-3.9859800000000001E-2</c:v>
                </c:pt>
                <c:pt idx="4243">
                  <c:v>-3.9027300000000001E-2</c:v>
                </c:pt>
                <c:pt idx="4244">
                  <c:v>-3.83743E-2</c:v>
                </c:pt>
                <c:pt idx="4245">
                  <c:v>-3.7901799999999999E-2</c:v>
                </c:pt>
                <c:pt idx="4246">
                  <c:v>-3.7611400000000003E-2</c:v>
                </c:pt>
                <c:pt idx="4247">
                  <c:v>-3.7506499999999998E-2</c:v>
                </c:pt>
                <c:pt idx="4248">
                  <c:v>-3.7597800000000001E-2</c:v>
                </c:pt>
                <c:pt idx="4249">
                  <c:v>-3.7899200000000001E-2</c:v>
                </c:pt>
                <c:pt idx="4250">
                  <c:v>-3.84076E-2</c:v>
                </c:pt>
                <c:pt idx="4251">
                  <c:v>-3.9091399999999998E-2</c:v>
                </c:pt>
                <c:pt idx="4252">
                  <c:v>-3.9913400000000002E-2</c:v>
                </c:pt>
                <c:pt idx="4253">
                  <c:v>-4.0871499999999998E-2</c:v>
                </c:pt>
                <c:pt idx="4254">
                  <c:v>-4.2010499999999999E-2</c:v>
                </c:pt>
                <c:pt idx="4255">
                  <c:v>-4.3392300000000002E-2</c:v>
                </c:pt>
                <c:pt idx="4256">
                  <c:v>-4.5057699999999999E-2</c:v>
                </c:pt>
                <c:pt idx="4257">
                  <c:v>-4.7013699999999999E-2</c:v>
                </c:pt>
                <c:pt idx="4258">
                  <c:v>-4.9239400000000003E-2</c:v>
                </c:pt>
                <c:pt idx="4259">
                  <c:v>-5.1696100000000002E-2</c:v>
                </c:pt>
                <c:pt idx="4260">
                  <c:v>-5.4346400000000003E-2</c:v>
                </c:pt>
                <c:pt idx="4261" formatCode="0.00E+00">
                  <c:v>-5.7176100000000001E-2</c:v>
                </c:pt>
                <c:pt idx="4262">
                  <c:v>-6.0197300000000002E-2</c:v>
                </c:pt>
                <c:pt idx="4263">
                  <c:v>-6.3423999999999994E-2</c:v>
                </c:pt>
                <c:pt idx="4264">
                  <c:v>-6.6855999999999999E-2</c:v>
                </c:pt>
                <c:pt idx="4265">
                  <c:v>-7.0490300000000006E-2</c:v>
                </c:pt>
                <c:pt idx="4266">
                  <c:v>-7.4340400000000001E-2</c:v>
                </c:pt>
                <c:pt idx="4267">
                  <c:v>-7.8427700000000003E-2</c:v>
                </c:pt>
                <c:pt idx="4268">
                  <c:v>-8.2754499999999995E-2</c:v>
                </c:pt>
                <c:pt idx="4269">
                  <c:v>-8.7295499999999998E-2</c:v>
                </c:pt>
                <c:pt idx="4270">
                  <c:v>-9.2019900000000002E-2</c:v>
                </c:pt>
                <c:pt idx="4271">
                  <c:v>-9.6913200000000005E-2</c:v>
                </c:pt>
                <c:pt idx="4272">
                  <c:v>-0.101976</c:v>
                </c:pt>
                <c:pt idx="4273">
                  <c:v>-0.107209</c:v>
                </c:pt>
                <c:pt idx="4274">
                  <c:v>-0.112605</c:v>
                </c:pt>
                <c:pt idx="4275">
                  <c:v>-0.11815100000000001</c:v>
                </c:pt>
                <c:pt idx="4276">
                  <c:v>-0.123835</c:v>
                </c:pt>
                <c:pt idx="4277">
                  <c:v>-0.12964100000000001</c:v>
                </c:pt>
                <c:pt idx="4278">
                  <c:v>-0.13553599999999999</c:v>
                </c:pt>
                <c:pt idx="4279">
                  <c:v>-0.14147000000000001</c:v>
                </c:pt>
                <c:pt idx="4280">
                  <c:v>-0.147395</c:v>
                </c:pt>
                <c:pt idx="4281">
                  <c:v>-0.15327499999999999</c:v>
                </c:pt>
                <c:pt idx="4282">
                  <c:v>-0.159083</c:v>
                </c:pt>
                <c:pt idx="4283">
                  <c:v>-0.16479199999999999</c:v>
                </c:pt>
                <c:pt idx="4284">
                  <c:v>-0.17038800000000001</c:v>
                </c:pt>
                <c:pt idx="4285">
                  <c:v>-0.17588200000000001</c:v>
                </c:pt>
                <c:pt idx="4286">
                  <c:v>-0.181311</c:v>
                </c:pt>
                <c:pt idx="4287">
                  <c:v>-0.18671299999999999</c:v>
                </c:pt>
                <c:pt idx="4288">
                  <c:v>-0.192109</c:v>
                </c:pt>
                <c:pt idx="4289">
                  <c:v>-0.19750599999999999</c:v>
                </c:pt>
                <c:pt idx="4290" formatCode="0.00E+00">
                  <c:v>-0.20291400000000001</c:v>
                </c:pt>
                <c:pt idx="4291">
                  <c:v>-0.208347</c:v>
                </c:pt>
                <c:pt idx="4292">
                  <c:v>-0.213812</c:v>
                </c:pt>
                <c:pt idx="4293">
                  <c:v>-0.21931200000000001</c:v>
                </c:pt>
                <c:pt idx="4294">
                  <c:v>-0.22484699999999999</c:v>
                </c:pt>
                <c:pt idx="4295">
                  <c:v>-0.23042199999999999</c:v>
                </c:pt>
                <c:pt idx="4296">
                  <c:v>-0.236041</c:v>
                </c:pt>
                <c:pt idx="4297">
                  <c:v>-0.241704</c:v>
                </c:pt>
                <c:pt idx="4298">
                  <c:v>-0.24740799999999999</c:v>
                </c:pt>
                <c:pt idx="4299">
                  <c:v>-0.25315300000000002</c:v>
                </c:pt>
                <c:pt idx="4300">
                  <c:v>-0.25894099999999998</c:v>
                </c:pt>
                <c:pt idx="4301">
                  <c:v>-0.26479000000000003</c:v>
                </c:pt>
                <c:pt idx="4302">
                  <c:v>-0.27072400000000002</c:v>
                </c:pt>
                <c:pt idx="4303">
                  <c:v>-0.27675</c:v>
                </c:pt>
                <c:pt idx="4304">
                  <c:v>-0.28282400000000002</c:v>
                </c:pt>
                <c:pt idx="4305">
                  <c:v>-0.288879</c:v>
                </c:pt>
                <c:pt idx="4306">
                  <c:v>-0.29486600000000002</c:v>
                </c:pt>
                <c:pt idx="4307">
                  <c:v>-0.300786</c:v>
                </c:pt>
                <c:pt idx="4308">
                  <c:v>-0.30667100000000003</c:v>
                </c:pt>
                <c:pt idx="4309">
                  <c:v>-0.31254300000000002</c:v>
                </c:pt>
                <c:pt idx="4310">
                  <c:v>-0.31840200000000002</c:v>
                </c:pt>
                <c:pt idx="4311">
                  <c:v>-0.32422000000000001</c:v>
                </c:pt>
                <c:pt idx="4312">
                  <c:v>-0.32996700000000001</c:v>
                </c:pt>
                <c:pt idx="4313">
                  <c:v>-0.33562700000000001</c:v>
                </c:pt>
                <c:pt idx="4314">
                  <c:v>-0.34120200000000001</c:v>
                </c:pt>
                <c:pt idx="4315">
                  <c:v>-0.34669899999999998</c:v>
                </c:pt>
                <c:pt idx="4316">
                  <c:v>-0.35211500000000001</c:v>
                </c:pt>
                <c:pt idx="4317">
                  <c:v>-0.35745300000000002</c:v>
                </c:pt>
                <c:pt idx="4318">
                  <c:v>-0.36273300000000003</c:v>
                </c:pt>
                <c:pt idx="4319">
                  <c:v>-0.36799300000000001</c:v>
                </c:pt>
                <c:pt idx="4320">
                  <c:v>-0.37327700000000003</c:v>
                </c:pt>
                <c:pt idx="4321">
                  <c:v>-0.37862299999999999</c:v>
                </c:pt>
                <c:pt idx="4322">
                  <c:v>-0.38405400000000001</c:v>
                </c:pt>
                <c:pt idx="4323">
                  <c:v>-0.38956299999999999</c:v>
                </c:pt>
                <c:pt idx="4324">
                  <c:v>-0.39510899999999999</c:v>
                </c:pt>
                <c:pt idx="4325">
                  <c:v>-0.40063700000000002</c:v>
                </c:pt>
                <c:pt idx="4326">
                  <c:v>-0.40611199999999997</c:v>
                </c:pt>
                <c:pt idx="4327">
                  <c:v>-0.41150700000000001</c:v>
                </c:pt>
                <c:pt idx="4328">
                  <c:v>-0.416792</c:v>
                </c:pt>
                <c:pt idx="4329">
                  <c:v>-0.42192400000000002</c:v>
                </c:pt>
                <c:pt idx="4330">
                  <c:v>-0.42687700000000001</c:v>
                </c:pt>
                <c:pt idx="4331">
                  <c:v>-0.43166399999999999</c:v>
                </c:pt>
                <c:pt idx="4332">
                  <c:v>-0.436332</c:v>
                </c:pt>
                <c:pt idx="4333">
                  <c:v>-0.44091900000000001</c:v>
                </c:pt>
                <c:pt idx="4334">
                  <c:v>-0.44543100000000002</c:v>
                </c:pt>
                <c:pt idx="4335">
                  <c:v>-0.449847</c:v>
                </c:pt>
                <c:pt idx="4336">
                  <c:v>-0.45413900000000001</c:v>
                </c:pt>
                <c:pt idx="4337">
                  <c:v>-0.458291</c:v>
                </c:pt>
                <c:pt idx="4338">
                  <c:v>-0.46229999999999999</c:v>
                </c:pt>
                <c:pt idx="4339">
                  <c:v>-0.46616299999999999</c:v>
                </c:pt>
                <c:pt idx="4340">
                  <c:v>-0.46988200000000002</c:v>
                </c:pt>
                <c:pt idx="4341">
                  <c:v>-0.47345700000000002</c:v>
                </c:pt>
                <c:pt idx="4342">
                  <c:v>-0.47688999999999998</c:v>
                </c:pt>
                <c:pt idx="4343">
                  <c:v>-0.48017700000000002</c:v>
                </c:pt>
                <c:pt idx="4344">
                  <c:v>-0.48330299999999998</c:v>
                </c:pt>
                <c:pt idx="4345">
                  <c:v>-0.48624499999999998</c:v>
                </c:pt>
                <c:pt idx="4346">
                  <c:v>-0.48898799999999998</c:v>
                </c:pt>
                <c:pt idx="4347">
                  <c:v>-0.49152499999999999</c:v>
                </c:pt>
                <c:pt idx="4348">
                  <c:v>-0.49386400000000003</c:v>
                </c:pt>
                <c:pt idx="4349">
                  <c:v>-0.49602000000000002</c:v>
                </c:pt>
                <c:pt idx="4350">
                  <c:v>-0.49801200000000001</c:v>
                </c:pt>
                <c:pt idx="4351">
                  <c:v>-0.499857</c:v>
                </c:pt>
                <c:pt idx="4352">
                  <c:v>-0.50155899999999998</c:v>
                </c:pt>
                <c:pt idx="4353">
                  <c:v>-0.50311499999999998</c:v>
                </c:pt>
                <c:pt idx="4354">
                  <c:v>-0.50452200000000003</c:v>
                </c:pt>
                <c:pt idx="4355">
                  <c:v>-0.50578800000000002</c:v>
                </c:pt>
                <c:pt idx="4356" formatCode="0.00E+00">
                  <c:v>-0.50692899999999996</c:v>
                </c:pt>
                <c:pt idx="4357">
                  <c:v>-0.50795599999999996</c:v>
                </c:pt>
                <c:pt idx="4358">
                  <c:v>-0.50887099999999996</c:v>
                </c:pt>
                <c:pt idx="4359">
                  <c:v>-0.50966299999999998</c:v>
                </c:pt>
                <c:pt idx="4360">
                  <c:v>-0.51032299999999997</c:v>
                </c:pt>
                <c:pt idx="4361">
                  <c:v>-0.51084200000000002</c:v>
                </c:pt>
                <c:pt idx="4362">
                  <c:v>-0.511212</c:v>
                </c:pt>
                <c:pt idx="4363">
                  <c:v>-0.51141499999999995</c:v>
                </c:pt>
                <c:pt idx="4364">
                  <c:v>-0.51143300000000003</c:v>
                </c:pt>
                <c:pt idx="4365">
                  <c:v>-0.51125500000000001</c:v>
                </c:pt>
                <c:pt idx="4366">
                  <c:v>-0.51089799999999996</c:v>
                </c:pt>
                <c:pt idx="4367">
                  <c:v>-0.51038899999999998</c:v>
                </c:pt>
                <c:pt idx="4368">
                  <c:v>-0.50973800000000002</c:v>
                </c:pt>
                <c:pt idx="4369">
                  <c:v>-0.50892499999999996</c:v>
                </c:pt>
                <c:pt idx="4370">
                  <c:v>-0.50790599999999997</c:v>
                </c:pt>
                <c:pt idx="4371">
                  <c:v>-0.50663400000000003</c:v>
                </c:pt>
                <c:pt idx="4372">
                  <c:v>-0.50507100000000005</c:v>
                </c:pt>
                <c:pt idx="4373">
                  <c:v>-0.50320600000000004</c:v>
                </c:pt>
                <c:pt idx="4374">
                  <c:v>-0.50104899999999997</c:v>
                </c:pt>
                <c:pt idx="4375">
                  <c:v>-0.49863000000000002</c:v>
                </c:pt>
                <c:pt idx="4376">
                  <c:v>-0.49596800000000002</c:v>
                </c:pt>
                <c:pt idx="4377">
                  <c:v>-0.49307699999999999</c:v>
                </c:pt>
                <c:pt idx="4378">
                  <c:v>-0.48996499999999998</c:v>
                </c:pt>
                <c:pt idx="4379">
                  <c:v>-0.48664400000000002</c:v>
                </c:pt>
                <c:pt idx="4380">
                  <c:v>-0.48311999999999999</c:v>
                </c:pt>
                <c:pt idx="4381">
                  <c:v>-0.47938900000000001</c:v>
                </c:pt>
                <c:pt idx="4382">
                  <c:v>-0.47545900000000002</c:v>
                </c:pt>
                <c:pt idx="4383">
                  <c:v>-0.471354</c:v>
                </c:pt>
                <c:pt idx="4384">
                  <c:v>-0.46711000000000003</c:v>
                </c:pt>
                <c:pt idx="4385">
                  <c:v>-0.46275300000000003</c:v>
                </c:pt>
                <c:pt idx="4386">
                  <c:v>-0.45830100000000001</c:v>
                </c:pt>
                <c:pt idx="4387">
                  <c:v>-0.453762</c:v>
                </c:pt>
                <c:pt idx="4388">
                  <c:v>-0.44914100000000001</c:v>
                </c:pt>
                <c:pt idx="4389">
                  <c:v>-0.444436</c:v>
                </c:pt>
                <c:pt idx="4390">
                  <c:v>-0.43964500000000001</c:v>
                </c:pt>
                <c:pt idx="4391" formatCode="0.00E+00">
                  <c:v>-0.434757</c:v>
                </c:pt>
                <c:pt idx="4392">
                  <c:v>-0.42974800000000002</c:v>
                </c:pt>
                <c:pt idx="4393">
                  <c:v>-0.42459599999999997</c:v>
                </c:pt>
                <c:pt idx="4394">
                  <c:v>-0.41929300000000003</c:v>
                </c:pt>
                <c:pt idx="4395">
                  <c:v>-0.41386000000000001</c:v>
                </c:pt>
                <c:pt idx="4396">
                  <c:v>-0.40832600000000002</c:v>
                </c:pt>
                <c:pt idx="4397">
                  <c:v>-0.40271899999999999</c:v>
                </c:pt>
                <c:pt idx="4398">
                  <c:v>-0.397063</c:v>
                </c:pt>
                <c:pt idx="4399">
                  <c:v>-0.39139000000000002</c:v>
                </c:pt>
                <c:pt idx="4400">
                  <c:v>-0.38573299999999999</c:v>
                </c:pt>
                <c:pt idx="4401">
                  <c:v>-0.38011800000000001</c:v>
                </c:pt>
                <c:pt idx="4402">
                  <c:v>-0.37454799999999999</c:v>
                </c:pt>
                <c:pt idx="4403">
                  <c:v>-0.369004</c:v>
                </c:pt>
                <c:pt idx="4404">
                  <c:v>-0.36346099999999998</c:v>
                </c:pt>
                <c:pt idx="4405">
                  <c:v>-0.35790100000000002</c:v>
                </c:pt>
                <c:pt idx="4406">
                  <c:v>-0.352321</c:v>
                </c:pt>
                <c:pt idx="4407">
                  <c:v>-0.34673500000000002</c:v>
                </c:pt>
                <c:pt idx="4408">
                  <c:v>-0.34116600000000002</c:v>
                </c:pt>
                <c:pt idx="4409">
                  <c:v>-0.33564100000000002</c:v>
                </c:pt>
                <c:pt idx="4410">
                  <c:v>-0.33018500000000001</c:v>
                </c:pt>
                <c:pt idx="4411">
                  <c:v>-0.32481900000000002</c:v>
                </c:pt>
                <c:pt idx="4412">
                  <c:v>-0.31956000000000001</c:v>
                </c:pt>
                <c:pt idx="4413">
                  <c:v>-0.31441200000000002</c:v>
                </c:pt>
                <c:pt idx="4414">
                  <c:v>-0.30935699999999999</c:v>
                </c:pt>
                <c:pt idx="4415">
                  <c:v>-0.30436800000000003</c:v>
                </c:pt>
                <c:pt idx="4416">
                  <c:v>-0.29942000000000002</c:v>
                </c:pt>
                <c:pt idx="4417">
                  <c:v>-0.29450700000000002</c:v>
                </c:pt>
                <c:pt idx="4418">
                  <c:v>-0.289628</c:v>
                </c:pt>
                <c:pt idx="4419">
                  <c:v>-0.284779</c:v>
                </c:pt>
                <c:pt idx="4420">
                  <c:v>-0.27994999999999998</c:v>
                </c:pt>
                <c:pt idx="4421" formatCode="0.00E+00">
                  <c:v>-0.27513500000000002</c:v>
                </c:pt>
                <c:pt idx="4422">
                  <c:v>-0.27033200000000002</c:v>
                </c:pt>
                <c:pt idx="4423">
                  <c:v>-0.26553399999999999</c:v>
                </c:pt>
                <c:pt idx="4424">
                  <c:v>-0.26073200000000002</c:v>
                </c:pt>
                <c:pt idx="4425">
                  <c:v>-0.25591700000000001</c:v>
                </c:pt>
                <c:pt idx="4426">
                  <c:v>-0.25108999999999998</c:v>
                </c:pt>
                <c:pt idx="4427">
                  <c:v>-0.24624399999999999</c:v>
                </c:pt>
                <c:pt idx="4428">
                  <c:v>-0.241368</c:v>
                </c:pt>
                <c:pt idx="4429">
                  <c:v>-0.23644799999999999</c:v>
                </c:pt>
                <c:pt idx="4430">
                  <c:v>-0.23148099999999999</c:v>
                </c:pt>
                <c:pt idx="4431">
                  <c:v>-0.22647100000000001</c:v>
                </c:pt>
                <c:pt idx="4432">
                  <c:v>-0.221412</c:v>
                </c:pt>
                <c:pt idx="4433">
                  <c:v>-0.21628800000000001</c:v>
                </c:pt>
                <c:pt idx="4434">
                  <c:v>-0.211089</c:v>
                </c:pt>
                <c:pt idx="4435">
                  <c:v>-0.20583399999999999</c:v>
                </c:pt>
                <c:pt idx="4436">
                  <c:v>-0.20055799999999999</c:v>
                </c:pt>
                <c:pt idx="4437">
                  <c:v>-0.195296</c:v>
                </c:pt>
                <c:pt idx="4438">
                  <c:v>-0.19006999999999999</c:v>
                </c:pt>
                <c:pt idx="4439">
                  <c:v>-0.18488199999999999</c:v>
                </c:pt>
                <c:pt idx="4440">
                  <c:v>-0.17972199999999999</c:v>
                </c:pt>
                <c:pt idx="4441">
                  <c:v>-0.17457500000000001</c:v>
                </c:pt>
                <c:pt idx="4442">
                  <c:v>-0.169436</c:v>
                </c:pt>
                <c:pt idx="4443">
                  <c:v>-0.16431299999999999</c:v>
                </c:pt>
                <c:pt idx="4444">
                  <c:v>-0.159217</c:v>
                </c:pt>
                <c:pt idx="4445">
                  <c:v>-0.15415000000000001</c:v>
                </c:pt>
                <c:pt idx="4446">
                  <c:v>-0.149115</c:v>
                </c:pt>
                <c:pt idx="4447">
                  <c:v>-0.144126</c:v>
                </c:pt>
                <c:pt idx="4448">
                  <c:v>-0.13919599999999999</c:v>
                </c:pt>
                <c:pt idx="4449">
                  <c:v>-0.134326</c:v>
                </c:pt>
                <c:pt idx="4450">
                  <c:v>-0.12951599999999999</c:v>
                </c:pt>
                <c:pt idx="4451">
                  <c:v>-0.124775</c:v>
                </c:pt>
                <c:pt idx="4452">
                  <c:v>-0.12012100000000001</c:v>
                </c:pt>
                <c:pt idx="4453" formatCode="0.00E+00">
                  <c:v>-0.11557199999999999</c:v>
                </c:pt>
                <c:pt idx="4454">
                  <c:v>-0.111151</c:v>
                </c:pt>
                <c:pt idx="4455">
                  <c:v>-0.10689700000000001</c:v>
                </c:pt>
                <c:pt idx="4456">
                  <c:v>-0.10284699999999999</c:v>
                </c:pt>
                <c:pt idx="4457">
                  <c:v>-9.9021200000000004E-2</c:v>
                </c:pt>
                <c:pt idx="4458">
                  <c:v>-9.5435699999999998E-2</c:v>
                </c:pt>
                <c:pt idx="4459">
                  <c:v>-9.2124800000000007E-2</c:v>
                </c:pt>
                <c:pt idx="4460">
                  <c:v>-8.9136599999999996E-2</c:v>
                </c:pt>
                <c:pt idx="4461">
                  <c:v>-8.6500300000000002E-2</c:v>
                </c:pt>
                <c:pt idx="4462">
                  <c:v>-8.4206900000000001E-2</c:v>
                </c:pt>
                <c:pt idx="4463">
                  <c:v>-8.2223400000000002E-2</c:v>
                </c:pt>
                <c:pt idx="4464">
                  <c:v>-8.0519900000000005E-2</c:v>
                </c:pt>
                <c:pt idx="4465">
                  <c:v>-7.9088000000000006E-2</c:v>
                </c:pt>
                <c:pt idx="4466">
                  <c:v>-7.7943700000000005E-2</c:v>
                </c:pt>
                <c:pt idx="4467">
                  <c:v>-7.7116699999999996E-2</c:v>
                </c:pt>
                <c:pt idx="4468">
                  <c:v>-7.66347E-2</c:v>
                </c:pt>
                <c:pt idx="4469">
                  <c:v>-7.6510400000000006E-2</c:v>
                </c:pt>
                <c:pt idx="4470">
                  <c:v>-7.6743800000000001E-2</c:v>
                </c:pt>
                <c:pt idx="4471">
                  <c:v>-7.7334E-2</c:v>
                </c:pt>
                <c:pt idx="4472">
                  <c:v>-7.82886E-2</c:v>
                </c:pt>
                <c:pt idx="4473">
                  <c:v>-7.9618499999999995E-2</c:v>
                </c:pt>
                <c:pt idx="4474">
                  <c:v>-8.1323599999999996E-2</c:v>
                </c:pt>
                <c:pt idx="4475">
                  <c:v>-8.3390199999999998E-2</c:v>
                </c:pt>
                <c:pt idx="4476">
                  <c:v>-8.5804800000000001E-2</c:v>
                </c:pt>
                <c:pt idx="4477">
                  <c:v>-8.85658E-2</c:v>
                </c:pt>
                <c:pt idx="4478">
                  <c:v>-9.1673400000000002E-2</c:v>
                </c:pt>
                <c:pt idx="4479">
                  <c:v>-9.5112199999999994E-2</c:v>
                </c:pt>
                <c:pt idx="4480">
                  <c:v>-9.8856200000000005E-2</c:v>
                </c:pt>
                <c:pt idx="4481">
                  <c:v>-0.10289</c:v>
                </c:pt>
                <c:pt idx="4482" formatCode="0.00E+00">
                  <c:v>-0.10721</c:v>
                </c:pt>
                <c:pt idx="4483" formatCode="0.00E+00">
                  <c:v>-0.11179699999999999</c:v>
                </c:pt>
                <c:pt idx="4484" formatCode="0.00E+00">
                  <c:v>-0.11661299999999999</c:v>
                </c:pt>
                <c:pt idx="4485" formatCode="0.00E+00">
                  <c:v>-0.12162199999999999</c:v>
                </c:pt>
                <c:pt idx="4486">
                  <c:v>-0.126803</c:v>
                </c:pt>
                <c:pt idx="4487">
                  <c:v>-0.13214600000000001</c:v>
                </c:pt>
                <c:pt idx="4488">
                  <c:v>-0.13763600000000001</c:v>
                </c:pt>
                <c:pt idx="4489">
                  <c:v>-0.14325499999999999</c:v>
                </c:pt>
                <c:pt idx="4490">
                  <c:v>-0.14898600000000001</c:v>
                </c:pt>
                <c:pt idx="4491">
                  <c:v>-0.15481</c:v>
                </c:pt>
                <c:pt idx="4492">
                  <c:v>-0.16071099999999999</c:v>
                </c:pt>
                <c:pt idx="4493">
                  <c:v>-0.16667799999999999</c:v>
                </c:pt>
                <c:pt idx="4494">
                  <c:v>-0.17270099999999999</c:v>
                </c:pt>
                <c:pt idx="4495">
                  <c:v>-0.17876800000000001</c:v>
                </c:pt>
                <c:pt idx="4496">
                  <c:v>-0.184862</c:v>
                </c:pt>
                <c:pt idx="4497">
                  <c:v>-0.19098399999999999</c:v>
                </c:pt>
                <c:pt idx="4498">
                  <c:v>-0.19715099999999999</c:v>
                </c:pt>
                <c:pt idx="4499">
                  <c:v>-0.20338200000000001</c:v>
                </c:pt>
                <c:pt idx="4500">
                  <c:v>-0.20968500000000001</c:v>
                </c:pt>
                <c:pt idx="4501">
                  <c:v>-0.216057</c:v>
                </c:pt>
                <c:pt idx="4502">
                  <c:v>-0.222492</c:v>
                </c:pt>
                <c:pt idx="4503">
                  <c:v>-0.22898299999999999</c:v>
                </c:pt>
                <c:pt idx="4504">
                  <c:v>-0.23552799999999999</c:v>
                </c:pt>
                <c:pt idx="4505">
                  <c:v>-0.24213799999999999</c:v>
                </c:pt>
                <c:pt idx="4506">
                  <c:v>-0.24882099999999999</c:v>
                </c:pt>
                <c:pt idx="4507">
                  <c:v>-0.25556600000000002</c:v>
                </c:pt>
                <c:pt idx="4508">
                  <c:v>-0.26235399999999998</c:v>
                </c:pt>
                <c:pt idx="4509">
                  <c:v>-0.26917000000000002</c:v>
                </c:pt>
                <c:pt idx="4510">
                  <c:v>-0.27600999999999998</c:v>
                </c:pt>
                <c:pt idx="4511">
                  <c:v>-0.28287099999999998</c:v>
                </c:pt>
                <c:pt idx="4512">
                  <c:v>-0.28975099999999998</c:v>
                </c:pt>
                <c:pt idx="4513">
                  <c:v>-0.296653</c:v>
                </c:pt>
                <c:pt idx="4514">
                  <c:v>-0.30359000000000003</c:v>
                </c:pt>
                <c:pt idx="4515">
                  <c:v>-0.31057400000000002</c:v>
                </c:pt>
                <c:pt idx="4516">
                  <c:v>-0.317608</c:v>
                </c:pt>
                <c:pt idx="4517">
                  <c:v>-0.32469500000000001</c:v>
                </c:pt>
                <c:pt idx="4518">
                  <c:v>-0.33185199999999998</c:v>
                </c:pt>
                <c:pt idx="4519">
                  <c:v>-0.33910099999999999</c:v>
                </c:pt>
                <c:pt idx="4520">
                  <c:v>-0.34644200000000003</c:v>
                </c:pt>
                <c:pt idx="4521">
                  <c:v>-0.35385699999999998</c:v>
                </c:pt>
                <c:pt idx="4522">
                  <c:v>-0.36132500000000001</c:v>
                </c:pt>
                <c:pt idx="4523">
                  <c:v>-0.36884099999999997</c:v>
                </c:pt>
                <c:pt idx="4524">
                  <c:v>-0.37642199999999998</c:v>
                </c:pt>
                <c:pt idx="4525">
                  <c:v>-0.38408599999999998</c:v>
                </c:pt>
                <c:pt idx="4526">
                  <c:v>-0.39183600000000002</c:v>
                </c:pt>
                <c:pt idx="4527">
                  <c:v>-0.39965699999999998</c:v>
                </c:pt>
                <c:pt idx="4528">
                  <c:v>-0.40753299999999998</c:v>
                </c:pt>
                <c:pt idx="4529" formatCode="0.00E+00">
                  <c:v>-0.41547800000000001</c:v>
                </c:pt>
                <c:pt idx="4530" formatCode="0.00E+00">
                  <c:v>-0.42353299999999999</c:v>
                </c:pt>
                <c:pt idx="4531">
                  <c:v>-0.43172700000000003</c:v>
                </c:pt>
                <c:pt idx="4532">
                  <c:v>-0.44006299999999998</c:v>
                </c:pt>
                <c:pt idx="4533">
                  <c:v>-0.448521</c:v>
                </c:pt>
                <c:pt idx="4534">
                  <c:v>-0.45709100000000003</c:v>
                </c:pt>
                <c:pt idx="4535">
                  <c:v>-0.465781</c:v>
                </c:pt>
                <c:pt idx="4536">
                  <c:v>-0.474601</c:v>
                </c:pt>
                <c:pt idx="4537">
                  <c:v>-0.48354599999999998</c:v>
                </c:pt>
                <c:pt idx="4538">
                  <c:v>-0.49259500000000001</c:v>
                </c:pt>
                <c:pt idx="4539">
                  <c:v>-0.501722</c:v>
                </c:pt>
                <c:pt idx="4540">
                  <c:v>-0.51091200000000003</c:v>
                </c:pt>
                <c:pt idx="4541">
                  <c:v>-0.52017199999999997</c:v>
                </c:pt>
                <c:pt idx="4542">
                  <c:v>-0.52951599999999999</c:v>
                </c:pt>
                <c:pt idx="4543">
                  <c:v>-0.53893599999999997</c:v>
                </c:pt>
                <c:pt idx="4544">
                  <c:v>-0.54839499999999997</c:v>
                </c:pt>
                <c:pt idx="4545">
                  <c:v>-0.55784699999999998</c:v>
                </c:pt>
                <c:pt idx="4546">
                  <c:v>-0.56726100000000002</c:v>
                </c:pt>
                <c:pt idx="4547">
                  <c:v>-0.57662100000000005</c:v>
                </c:pt>
                <c:pt idx="4548">
                  <c:v>-0.58592</c:v>
                </c:pt>
                <c:pt idx="4549">
                  <c:v>-0.59515700000000005</c:v>
                </c:pt>
                <c:pt idx="4550">
                  <c:v>-0.60432799999999998</c:v>
                </c:pt>
                <c:pt idx="4551">
                  <c:v>-0.61342099999999999</c:v>
                </c:pt>
                <c:pt idx="4552">
                  <c:v>-0.62240799999999996</c:v>
                </c:pt>
                <c:pt idx="4553">
                  <c:v>-0.63125600000000004</c:v>
                </c:pt>
                <c:pt idx="4554">
                  <c:v>-0.63994200000000001</c:v>
                </c:pt>
                <c:pt idx="4555">
                  <c:v>-0.64845699999999995</c:v>
                </c:pt>
                <c:pt idx="4556">
                  <c:v>-0.65679699999999996</c:v>
                </c:pt>
                <c:pt idx="4557">
                  <c:v>-0.66494699999999995</c:v>
                </c:pt>
                <c:pt idx="4558">
                  <c:v>-0.67288999999999999</c:v>
                </c:pt>
                <c:pt idx="4559">
                  <c:v>-0.68061700000000003</c:v>
                </c:pt>
                <c:pt idx="4560">
                  <c:v>-0.68812499999999999</c:v>
                </c:pt>
                <c:pt idx="4561">
                  <c:v>-0.69540100000000005</c:v>
                </c:pt>
                <c:pt idx="4562">
                  <c:v>-0.70241399999999998</c:v>
                </c:pt>
                <c:pt idx="4563">
                  <c:v>-0.70912299999999995</c:v>
                </c:pt>
                <c:pt idx="4564" formatCode="0.00E+00">
                  <c:v>-0.71549499999999999</c:v>
                </c:pt>
                <c:pt idx="4565" formatCode="0.00E+00">
                  <c:v>-0.72151900000000002</c:v>
                </c:pt>
                <c:pt idx="4566">
                  <c:v>-0.72720399999999996</c:v>
                </c:pt>
                <c:pt idx="4567">
                  <c:v>-0.732572</c:v>
                </c:pt>
                <c:pt idx="4568">
                  <c:v>-0.737645</c:v>
                </c:pt>
                <c:pt idx="4569">
                  <c:v>-0.74242699999999995</c:v>
                </c:pt>
                <c:pt idx="4570">
                  <c:v>-0.74689700000000003</c:v>
                </c:pt>
                <c:pt idx="4571">
                  <c:v>-0.75102999999999998</c:v>
                </c:pt>
                <c:pt idx="4572">
                  <c:v>-0.75480199999999997</c:v>
                </c:pt>
                <c:pt idx="4573">
                  <c:v>-0.75819300000000001</c:v>
                </c:pt>
                <c:pt idx="4574">
                  <c:v>-0.76118799999999998</c:v>
                </c:pt>
                <c:pt idx="4575">
                  <c:v>-0.76378000000000001</c:v>
                </c:pt>
                <c:pt idx="4576">
                  <c:v>-0.76597800000000005</c:v>
                </c:pt>
                <c:pt idx="4577">
                  <c:v>-0.76780499999999996</c:v>
                </c:pt>
                <c:pt idx="4578">
                  <c:v>-0.76927800000000002</c:v>
                </c:pt>
                <c:pt idx="4579">
                  <c:v>-0.77039199999999997</c:v>
                </c:pt>
                <c:pt idx="4580">
                  <c:v>-0.77112800000000004</c:v>
                </c:pt>
                <c:pt idx="4581">
                  <c:v>-0.77147100000000002</c:v>
                </c:pt>
                <c:pt idx="4582">
                  <c:v>-0.771424</c:v>
                </c:pt>
                <c:pt idx="4583">
                  <c:v>-0.77100199999999997</c:v>
                </c:pt>
                <c:pt idx="4584">
                  <c:v>-0.77021300000000004</c:v>
                </c:pt>
                <c:pt idx="4585">
                  <c:v>-0.76906099999999999</c:v>
                </c:pt>
                <c:pt idx="4586">
                  <c:v>-0.76755799999999996</c:v>
                </c:pt>
                <c:pt idx="4587">
                  <c:v>-0.76572099999999998</c:v>
                </c:pt>
                <c:pt idx="4588">
                  <c:v>-0.763571</c:v>
                </c:pt>
                <c:pt idx="4589">
                  <c:v>-0.76112599999999997</c:v>
                </c:pt>
                <c:pt idx="4590">
                  <c:v>-0.75839199999999996</c:v>
                </c:pt>
                <c:pt idx="4591">
                  <c:v>-0.75537600000000005</c:v>
                </c:pt>
                <c:pt idx="4592">
                  <c:v>-0.75207999999999997</c:v>
                </c:pt>
                <c:pt idx="4593">
                  <c:v>-0.74851500000000004</c:v>
                </c:pt>
                <c:pt idx="4594" formatCode="0.00E+00">
                  <c:v>-0.744699</c:v>
                </c:pt>
                <c:pt idx="4595" formatCode="0.00E+00">
                  <c:v>-0.740649</c:v>
                </c:pt>
                <c:pt idx="4596">
                  <c:v>-0.73636900000000005</c:v>
                </c:pt>
                <c:pt idx="4597">
                  <c:v>-0.73185199999999995</c:v>
                </c:pt>
                <c:pt idx="4598">
                  <c:v>-0.72709500000000005</c:v>
                </c:pt>
                <c:pt idx="4599">
                  <c:v>-0.72209599999999996</c:v>
                </c:pt>
                <c:pt idx="4600">
                  <c:v>-0.71685600000000005</c:v>
                </c:pt>
                <c:pt idx="4601">
                  <c:v>-0.71138800000000002</c:v>
                </c:pt>
                <c:pt idx="4602">
                  <c:v>-0.70571300000000003</c:v>
                </c:pt>
                <c:pt idx="4603">
                  <c:v>-0.69986300000000001</c:v>
                </c:pt>
                <c:pt idx="4604">
                  <c:v>-0.69386199999999998</c:v>
                </c:pt>
                <c:pt idx="4605">
                  <c:v>-0.68771800000000005</c:v>
                </c:pt>
                <c:pt idx="4606">
                  <c:v>-0.681423</c:v>
                </c:pt>
                <c:pt idx="4607">
                  <c:v>-0.67497399999999996</c:v>
                </c:pt>
                <c:pt idx="4608">
                  <c:v>-0.668377</c:v>
                </c:pt>
                <c:pt idx="4609">
                  <c:v>-0.66164699999999999</c:v>
                </c:pt>
                <c:pt idx="4610">
                  <c:v>-0.65478400000000003</c:v>
                </c:pt>
                <c:pt idx="4611">
                  <c:v>-0.64776500000000004</c:v>
                </c:pt>
                <c:pt idx="4612">
                  <c:v>-0.64055499999999999</c:v>
                </c:pt>
                <c:pt idx="4613">
                  <c:v>-0.63312999999999997</c:v>
                </c:pt>
                <c:pt idx="4614">
                  <c:v>-0.62548999999999999</c:v>
                </c:pt>
                <c:pt idx="4615">
                  <c:v>-0.61765300000000001</c:v>
                </c:pt>
                <c:pt idx="4616">
                  <c:v>-0.60964799999999997</c:v>
                </c:pt>
                <c:pt idx="4617">
                  <c:v>-0.60150199999999998</c:v>
                </c:pt>
                <c:pt idx="4618">
                  <c:v>-0.59321900000000005</c:v>
                </c:pt>
                <c:pt idx="4619">
                  <c:v>-0.58477400000000002</c:v>
                </c:pt>
                <c:pt idx="4620">
                  <c:v>-0.57613700000000001</c:v>
                </c:pt>
                <c:pt idx="4621">
                  <c:v>-0.56729399999999996</c:v>
                </c:pt>
                <c:pt idx="4622">
                  <c:v>-0.558249</c:v>
                </c:pt>
                <c:pt idx="4623">
                  <c:v>-0.54901900000000003</c:v>
                </c:pt>
                <c:pt idx="4624">
                  <c:v>-0.53963000000000005</c:v>
                </c:pt>
                <c:pt idx="4625">
                  <c:v>-0.53010299999999999</c:v>
                </c:pt>
                <c:pt idx="4626">
                  <c:v>-0.52044400000000002</c:v>
                </c:pt>
                <c:pt idx="4627">
                  <c:v>-0.51063599999999998</c:v>
                </c:pt>
                <c:pt idx="4628">
                  <c:v>-0.50065400000000004</c:v>
                </c:pt>
                <c:pt idx="4629">
                  <c:v>-0.49048199999999997</c:v>
                </c:pt>
                <c:pt idx="4630">
                  <c:v>-0.48011100000000001</c:v>
                </c:pt>
                <c:pt idx="4631" formatCode="0.00E+00">
                  <c:v>-0.46953</c:v>
                </c:pt>
                <c:pt idx="4632">
                  <c:v>-0.45872200000000002</c:v>
                </c:pt>
                <c:pt idx="4633">
                  <c:v>-0.44767699999999999</c:v>
                </c:pt>
                <c:pt idx="4634">
                  <c:v>-0.43640200000000001</c:v>
                </c:pt>
                <c:pt idx="4635">
                  <c:v>-0.42492200000000002</c:v>
                </c:pt>
                <c:pt idx="4636">
                  <c:v>-0.41326299999999999</c:v>
                </c:pt>
                <c:pt idx="4637">
                  <c:v>-0.40143499999999999</c:v>
                </c:pt>
                <c:pt idx="4638">
                  <c:v>-0.38942500000000002</c:v>
                </c:pt>
                <c:pt idx="4639">
                  <c:v>-0.37720500000000001</c:v>
                </c:pt>
                <c:pt idx="4640">
                  <c:v>-0.36475200000000002</c:v>
                </c:pt>
                <c:pt idx="4641">
                  <c:v>-0.352051</c:v>
                </c:pt>
                <c:pt idx="4642">
                  <c:v>-0.33910299999999999</c:v>
                </c:pt>
                <c:pt idx="4643">
                  <c:v>-0.32593499999999997</c:v>
                </c:pt>
                <c:pt idx="4644">
                  <c:v>-0.31259399999999998</c:v>
                </c:pt>
                <c:pt idx="4645">
                  <c:v>-0.29912699999999998</c:v>
                </c:pt>
                <c:pt idx="4646">
                  <c:v>-0.285551</c:v>
                </c:pt>
                <c:pt idx="4647">
                  <c:v>-0.27184799999999998</c:v>
                </c:pt>
                <c:pt idx="4648">
                  <c:v>-0.25799100000000003</c:v>
                </c:pt>
                <c:pt idx="4649">
                  <c:v>-0.24396100000000001</c:v>
                </c:pt>
                <c:pt idx="4650">
                  <c:v>-0.22975799999999999</c:v>
                </c:pt>
                <c:pt idx="4651">
                  <c:v>-0.21539700000000001</c:v>
                </c:pt>
                <c:pt idx="4652">
                  <c:v>-0.200904</c:v>
                </c:pt>
                <c:pt idx="4653">
                  <c:v>-0.186303</c:v>
                </c:pt>
                <c:pt idx="4654">
                  <c:v>-0.171621</c:v>
                </c:pt>
                <c:pt idx="4655">
                  <c:v>-0.15687100000000001</c:v>
                </c:pt>
                <c:pt idx="4656">
                  <c:v>-0.14205300000000001</c:v>
                </c:pt>
                <c:pt idx="4657">
                  <c:v>-0.127163</c:v>
                </c:pt>
                <c:pt idx="4658">
                  <c:v>-0.11219999999999999</c:v>
                </c:pt>
                <c:pt idx="4659">
                  <c:v>-9.7178799999999996E-2</c:v>
                </c:pt>
                <c:pt idx="4660">
                  <c:v>-8.2135399999999997E-2</c:v>
                </c:pt>
                <c:pt idx="4661">
                  <c:v>-6.7116400000000007E-2</c:v>
                </c:pt>
                <c:pt idx="4662">
                  <c:v>-5.2164099999999998E-2</c:v>
                </c:pt>
                <c:pt idx="4663" formatCode="0.00E+00">
                  <c:v>-3.7302399999999999E-2</c:v>
                </c:pt>
                <c:pt idx="4664">
                  <c:v>-2.2540999999999999E-2</c:v>
                </c:pt>
                <c:pt idx="4665" formatCode="0.00E+00">
                  <c:v>-7.8968700000000003E-3</c:v>
                </c:pt>
                <c:pt idx="4666" formatCode="0.00E+00">
                  <c:v>6.5923800000000001E-3</c:v>
                </c:pt>
                <c:pt idx="4667">
                  <c:v>2.08833E-2</c:v>
                </c:pt>
                <c:pt idx="4668">
                  <c:v>3.4952499999999997E-2</c:v>
                </c:pt>
                <c:pt idx="4669">
                  <c:v>4.8797500000000001E-2</c:v>
                </c:pt>
                <c:pt idx="4670">
                  <c:v>6.2415400000000003E-2</c:v>
                </c:pt>
                <c:pt idx="4671">
                  <c:v>7.5790399999999994E-2</c:v>
                </c:pt>
                <c:pt idx="4672">
                  <c:v>8.8903200000000002E-2</c:v>
                </c:pt>
                <c:pt idx="4673">
                  <c:v>0.10173699999999999</c:v>
                </c:pt>
                <c:pt idx="4674">
                  <c:v>0.114276</c:v>
                </c:pt>
                <c:pt idx="4675">
                  <c:v>0.126495</c:v>
                </c:pt>
                <c:pt idx="4676">
                  <c:v>0.138379</c:v>
                </c:pt>
                <c:pt idx="4677">
                  <c:v>0.14991699999999999</c:v>
                </c:pt>
                <c:pt idx="4678">
                  <c:v>0.161105</c:v>
                </c:pt>
                <c:pt idx="4679">
                  <c:v>0.17193700000000001</c:v>
                </c:pt>
                <c:pt idx="4680">
                  <c:v>0.18240700000000001</c:v>
                </c:pt>
                <c:pt idx="4681">
                  <c:v>0.19251199999999999</c:v>
                </c:pt>
                <c:pt idx="4682">
                  <c:v>0.20224400000000001</c:v>
                </c:pt>
                <c:pt idx="4683">
                  <c:v>0.211586</c:v>
                </c:pt>
                <c:pt idx="4684">
                  <c:v>0.220527</c:v>
                </c:pt>
                <c:pt idx="4685">
                  <c:v>0.22905900000000001</c:v>
                </c:pt>
                <c:pt idx="4686">
                  <c:v>0.237178</c:v>
                </c:pt>
                <c:pt idx="4687">
                  <c:v>0.24487800000000001</c:v>
                </c:pt>
                <c:pt idx="4688">
                  <c:v>0.25216899999999998</c:v>
                </c:pt>
                <c:pt idx="4689">
                  <c:v>0.25908100000000001</c:v>
                </c:pt>
                <c:pt idx="4690">
                  <c:v>0.26564199999999999</c:v>
                </c:pt>
                <c:pt idx="4691">
                  <c:v>0.27185399999999998</c:v>
                </c:pt>
                <c:pt idx="4692">
                  <c:v>0.27770600000000001</c:v>
                </c:pt>
                <c:pt idx="4693">
                  <c:v>0.28320200000000001</c:v>
                </c:pt>
                <c:pt idx="4694">
                  <c:v>0.28836000000000001</c:v>
                </c:pt>
                <c:pt idx="4695" formatCode="0.00E+00">
                  <c:v>0.29320000000000002</c:v>
                </c:pt>
                <c:pt idx="4696">
                  <c:v>0.29771900000000001</c:v>
                </c:pt>
                <c:pt idx="4697">
                  <c:v>0.301898</c:v>
                </c:pt>
                <c:pt idx="4698">
                  <c:v>0.30571500000000001</c:v>
                </c:pt>
                <c:pt idx="4699">
                  <c:v>0.30916500000000002</c:v>
                </c:pt>
                <c:pt idx="4700">
                  <c:v>0.31227100000000002</c:v>
                </c:pt>
                <c:pt idx="4701">
                  <c:v>0.31508000000000003</c:v>
                </c:pt>
                <c:pt idx="4702">
                  <c:v>0.31762200000000002</c:v>
                </c:pt>
                <c:pt idx="4703">
                  <c:v>0.31990400000000002</c:v>
                </c:pt>
                <c:pt idx="4704">
                  <c:v>0.32192100000000001</c:v>
                </c:pt>
                <c:pt idx="4705">
                  <c:v>0.32369399999999998</c:v>
                </c:pt>
                <c:pt idx="4706">
                  <c:v>0.32525399999999999</c:v>
                </c:pt>
                <c:pt idx="4707">
                  <c:v>0.32661200000000001</c:v>
                </c:pt>
                <c:pt idx="4708">
                  <c:v>0.32775599999999999</c:v>
                </c:pt>
                <c:pt idx="4709">
                  <c:v>0.328677</c:v>
                </c:pt>
                <c:pt idx="4710">
                  <c:v>0.32938600000000001</c:v>
                </c:pt>
                <c:pt idx="4711">
                  <c:v>0.32990599999999998</c:v>
                </c:pt>
                <c:pt idx="4712">
                  <c:v>0.33026</c:v>
                </c:pt>
                <c:pt idx="4713">
                  <c:v>0.33046599999999998</c:v>
                </c:pt>
                <c:pt idx="4714">
                  <c:v>0.33053199999999999</c:v>
                </c:pt>
                <c:pt idx="4715">
                  <c:v>0.33044800000000002</c:v>
                </c:pt>
                <c:pt idx="4716">
                  <c:v>0.33019999999999999</c:v>
                </c:pt>
                <c:pt idx="4717">
                  <c:v>0.32979199999999997</c:v>
                </c:pt>
                <c:pt idx="4718">
                  <c:v>0.32924799999999999</c:v>
                </c:pt>
                <c:pt idx="4719">
                  <c:v>0.32857799999999998</c:v>
                </c:pt>
                <c:pt idx="4720">
                  <c:v>0.32775799999999999</c:v>
                </c:pt>
                <c:pt idx="4721">
                  <c:v>0.32675399999999999</c:v>
                </c:pt>
                <c:pt idx="4722">
                  <c:v>0.32553599999999999</c:v>
                </c:pt>
                <c:pt idx="4723">
                  <c:v>0.32408399999999998</c:v>
                </c:pt>
                <c:pt idx="4724" formatCode="0.00E+00">
                  <c:v>0.32238</c:v>
                </c:pt>
                <c:pt idx="4725">
                  <c:v>0.32040099999999999</c:v>
                </c:pt>
                <c:pt idx="4726">
                  <c:v>0.31812099999999999</c:v>
                </c:pt>
                <c:pt idx="4727">
                  <c:v>0.31551299999999999</c:v>
                </c:pt>
                <c:pt idx="4728">
                  <c:v>0.31256899999999999</c:v>
                </c:pt>
                <c:pt idx="4729">
                  <c:v>0.30929899999999999</c:v>
                </c:pt>
                <c:pt idx="4730">
                  <c:v>0.30572199999999999</c:v>
                </c:pt>
                <c:pt idx="4731">
                  <c:v>0.301838</c:v>
                </c:pt>
                <c:pt idx="4732">
                  <c:v>0.297628</c:v>
                </c:pt>
                <c:pt idx="4733">
                  <c:v>0.29308000000000001</c:v>
                </c:pt>
                <c:pt idx="4734">
                  <c:v>0.28820099999999998</c:v>
                </c:pt>
                <c:pt idx="4735">
                  <c:v>0.28300700000000001</c:v>
                </c:pt>
                <c:pt idx="4736">
                  <c:v>0.27750599999999997</c:v>
                </c:pt>
                <c:pt idx="4737">
                  <c:v>0.27168799999999999</c:v>
                </c:pt>
                <c:pt idx="4738">
                  <c:v>0.26553300000000002</c:v>
                </c:pt>
                <c:pt idx="4739">
                  <c:v>0.25902199999999997</c:v>
                </c:pt>
                <c:pt idx="4740">
                  <c:v>0.25214199999999998</c:v>
                </c:pt>
                <c:pt idx="4741">
                  <c:v>0.24488699999999999</c:v>
                </c:pt>
                <c:pt idx="4742">
                  <c:v>0.237264</c:v>
                </c:pt>
                <c:pt idx="4743">
                  <c:v>0.22928200000000001</c:v>
                </c:pt>
                <c:pt idx="4744">
                  <c:v>0.220941</c:v>
                </c:pt>
                <c:pt idx="4745">
                  <c:v>0.212229</c:v>
                </c:pt>
                <c:pt idx="4746">
                  <c:v>0.20313700000000001</c:v>
                </c:pt>
                <c:pt idx="4747">
                  <c:v>0.19366900000000001</c:v>
                </c:pt>
                <c:pt idx="4748">
                  <c:v>0.18384200000000001</c:v>
                </c:pt>
                <c:pt idx="4749">
                  <c:v>0.173674</c:v>
                </c:pt>
                <c:pt idx="4750">
                  <c:v>0.16317300000000001</c:v>
                </c:pt>
                <c:pt idx="4751">
                  <c:v>0.15234</c:v>
                </c:pt>
                <c:pt idx="4752">
                  <c:v>0.14116999999999999</c:v>
                </c:pt>
                <c:pt idx="4753">
                  <c:v>0.12965499999999999</c:v>
                </c:pt>
                <c:pt idx="4754">
                  <c:v>0.117797</c:v>
                </c:pt>
                <c:pt idx="4755">
                  <c:v>0.105612</c:v>
                </c:pt>
                <c:pt idx="4756" formatCode="0.00E+00">
                  <c:v>9.3120499999999995E-2</c:v>
                </c:pt>
                <c:pt idx="4757">
                  <c:v>8.0343999999999999E-2</c:v>
                </c:pt>
                <c:pt idx="4758">
                  <c:v>6.7301299999999994E-2</c:v>
                </c:pt>
                <c:pt idx="4759">
                  <c:v>5.40104E-2</c:v>
                </c:pt>
                <c:pt idx="4760">
                  <c:v>4.04862E-2</c:v>
                </c:pt>
                <c:pt idx="4761">
                  <c:v>2.67429E-2</c:v>
                </c:pt>
                <c:pt idx="4762">
                  <c:v>1.28028E-2</c:v>
                </c:pt>
                <c:pt idx="4763" formatCode="0.00E+00">
                  <c:v>-1.29996E-3</c:v>
                </c:pt>
                <c:pt idx="4764">
                  <c:v>-1.5532199999999999E-2</c:v>
                </c:pt>
                <c:pt idx="4765">
                  <c:v>-2.9873199999999999E-2</c:v>
                </c:pt>
                <c:pt idx="4766">
                  <c:v>-4.4309599999999998E-2</c:v>
                </c:pt>
                <c:pt idx="4767">
                  <c:v>-5.8821900000000003E-2</c:v>
                </c:pt>
                <c:pt idx="4768">
                  <c:v>-7.3382500000000003E-2</c:v>
                </c:pt>
                <c:pt idx="4769">
                  <c:v>-8.7963399999999997E-2</c:v>
                </c:pt>
                <c:pt idx="4770">
                  <c:v>-0.10253900000000001</c:v>
                </c:pt>
                <c:pt idx="4771">
                  <c:v>-0.11708399999999999</c:v>
                </c:pt>
                <c:pt idx="4772">
                  <c:v>-0.13156999999999999</c:v>
                </c:pt>
                <c:pt idx="4773">
                  <c:v>-0.14597299999999999</c:v>
                </c:pt>
                <c:pt idx="4774">
                  <c:v>-0.160271</c:v>
                </c:pt>
                <c:pt idx="4775">
                  <c:v>-0.17444399999999999</c:v>
                </c:pt>
                <c:pt idx="4776">
                  <c:v>-0.188476</c:v>
                </c:pt>
                <c:pt idx="4777">
                  <c:v>-0.20235800000000001</c:v>
                </c:pt>
                <c:pt idx="4778">
                  <c:v>-0.21609200000000001</c:v>
                </c:pt>
                <c:pt idx="4779">
                  <c:v>-0.22967899999999999</c:v>
                </c:pt>
                <c:pt idx="4780">
                  <c:v>-0.24312</c:v>
                </c:pt>
                <c:pt idx="4781">
                  <c:v>-0.256413</c:v>
                </c:pt>
                <c:pt idx="4782">
                  <c:v>-0.26955400000000002</c:v>
                </c:pt>
                <c:pt idx="4783">
                  <c:v>-0.28253099999999998</c:v>
                </c:pt>
                <c:pt idx="4784">
                  <c:v>-0.295321</c:v>
                </c:pt>
                <c:pt idx="4785">
                  <c:v>-0.30788599999999999</c:v>
                </c:pt>
                <c:pt idx="4786">
                  <c:v>-0.32019900000000001</c:v>
                </c:pt>
                <c:pt idx="4787" formatCode="0.00E+00">
                  <c:v>-0.33225300000000002</c:v>
                </c:pt>
                <c:pt idx="4788" formatCode="0.00E+00">
                  <c:v>-0.34406799999999998</c:v>
                </c:pt>
                <c:pt idx="4789">
                  <c:v>-0.35567100000000001</c:v>
                </c:pt>
                <c:pt idx="4790">
                  <c:v>-0.36708000000000002</c:v>
                </c:pt>
                <c:pt idx="4791">
                  <c:v>-0.37830200000000003</c:v>
                </c:pt>
                <c:pt idx="4792">
                  <c:v>-0.38933899999999999</c:v>
                </c:pt>
                <c:pt idx="4793">
                  <c:v>-0.40019199999999999</c:v>
                </c:pt>
                <c:pt idx="4794">
                  <c:v>-0.41087200000000001</c:v>
                </c:pt>
                <c:pt idx="4795">
                  <c:v>-0.42139199999999999</c:v>
                </c:pt>
                <c:pt idx="4796">
                  <c:v>-0.43175999999999998</c:v>
                </c:pt>
                <c:pt idx="4797">
                  <c:v>-0.44197199999999998</c:v>
                </c:pt>
                <c:pt idx="4798">
                  <c:v>-0.452015</c:v>
                </c:pt>
                <c:pt idx="4799">
                  <c:v>-0.46188299999999999</c:v>
                </c:pt>
                <c:pt idx="4800">
                  <c:v>-0.47157500000000002</c:v>
                </c:pt>
                <c:pt idx="4801">
                  <c:v>-0.48109499999999999</c:v>
                </c:pt>
                <c:pt idx="4802">
                  <c:v>-0.490454</c:v>
                </c:pt>
                <c:pt idx="4803">
                  <c:v>-0.49966100000000002</c:v>
                </c:pt>
                <c:pt idx="4804">
                  <c:v>-0.50872300000000004</c:v>
                </c:pt>
                <c:pt idx="4805">
                  <c:v>-0.51764399999999999</c:v>
                </c:pt>
                <c:pt idx="4806">
                  <c:v>-0.52642500000000003</c:v>
                </c:pt>
                <c:pt idx="4807">
                  <c:v>-0.53506699999999996</c:v>
                </c:pt>
                <c:pt idx="4808">
                  <c:v>-0.54356300000000002</c:v>
                </c:pt>
                <c:pt idx="4809">
                  <c:v>-0.55191400000000002</c:v>
                </c:pt>
                <c:pt idx="4810">
                  <c:v>-0.56012200000000001</c:v>
                </c:pt>
                <c:pt idx="4811">
                  <c:v>-0.56818900000000006</c:v>
                </c:pt>
                <c:pt idx="4812">
                  <c:v>-0.57611100000000004</c:v>
                </c:pt>
                <c:pt idx="4813">
                  <c:v>-0.58388099999999998</c:v>
                </c:pt>
                <c:pt idx="4814">
                  <c:v>-0.59149399999999996</c:v>
                </c:pt>
                <c:pt idx="4815">
                  <c:v>-0.59894099999999995</c:v>
                </c:pt>
                <c:pt idx="4816">
                  <c:v>-0.60619900000000004</c:v>
                </c:pt>
                <c:pt idx="4817">
                  <c:v>-0.61324999999999996</c:v>
                </c:pt>
                <c:pt idx="4818">
                  <c:v>-0.62009800000000004</c:v>
                </c:pt>
                <c:pt idx="4819">
                  <c:v>-0.62676799999999999</c:v>
                </c:pt>
                <c:pt idx="4820">
                  <c:v>-0.63328499999999999</c:v>
                </c:pt>
                <c:pt idx="4821">
                  <c:v>-0.63964699999999997</c:v>
                </c:pt>
                <c:pt idx="4822">
                  <c:v>-0.645841</c:v>
                </c:pt>
                <c:pt idx="4823">
                  <c:v>-0.65185000000000004</c:v>
                </c:pt>
                <c:pt idx="4824">
                  <c:v>-0.65766800000000003</c:v>
                </c:pt>
                <c:pt idx="4825">
                  <c:v>-0.66328900000000002</c:v>
                </c:pt>
                <c:pt idx="4826" formatCode="0.00E+00">
                  <c:v>-0.66871100000000006</c:v>
                </c:pt>
                <c:pt idx="4827" formatCode="0.00E+00">
                  <c:v>-0.67392200000000002</c:v>
                </c:pt>
                <c:pt idx="4828">
                  <c:v>-0.67890499999999998</c:v>
                </c:pt>
                <c:pt idx="4829">
                  <c:v>-0.68364199999999997</c:v>
                </c:pt>
                <c:pt idx="4830">
                  <c:v>-0.68811599999999995</c:v>
                </c:pt>
                <c:pt idx="4831">
                  <c:v>-0.69231699999999996</c:v>
                </c:pt>
                <c:pt idx="4832">
                  <c:v>-0.69623500000000005</c:v>
                </c:pt>
                <c:pt idx="4833">
                  <c:v>-0.69984900000000005</c:v>
                </c:pt>
                <c:pt idx="4834">
                  <c:v>-0.70312799999999998</c:v>
                </c:pt>
                <c:pt idx="4835">
                  <c:v>-0.70605300000000004</c:v>
                </c:pt>
                <c:pt idx="4836">
                  <c:v>-0.70862700000000001</c:v>
                </c:pt>
                <c:pt idx="4837">
                  <c:v>-0.71086899999999997</c:v>
                </c:pt>
                <c:pt idx="4838">
                  <c:v>-0.71278799999999998</c:v>
                </c:pt>
                <c:pt idx="4839">
                  <c:v>-0.71437099999999998</c:v>
                </c:pt>
                <c:pt idx="4840">
                  <c:v>-0.71560599999999996</c:v>
                </c:pt>
                <c:pt idx="4841">
                  <c:v>-0.71648500000000004</c:v>
                </c:pt>
                <c:pt idx="4842">
                  <c:v>-0.71700200000000003</c:v>
                </c:pt>
                <c:pt idx="4843">
                  <c:v>-0.71714599999999995</c:v>
                </c:pt>
                <c:pt idx="4844">
                  <c:v>-0.71690200000000004</c:v>
                </c:pt>
                <c:pt idx="4845">
                  <c:v>-0.71625300000000003</c:v>
                </c:pt>
                <c:pt idx="4846">
                  <c:v>-0.71518899999999996</c:v>
                </c:pt>
                <c:pt idx="4847">
                  <c:v>-0.71370699999999998</c:v>
                </c:pt>
                <c:pt idx="4848">
                  <c:v>-0.711812</c:v>
                </c:pt>
                <c:pt idx="4849">
                  <c:v>-0.70951299999999995</c:v>
                </c:pt>
                <c:pt idx="4850">
                  <c:v>-0.70681300000000002</c:v>
                </c:pt>
                <c:pt idx="4851">
                  <c:v>-0.703708</c:v>
                </c:pt>
                <c:pt idx="4852">
                  <c:v>-0.70019600000000004</c:v>
                </c:pt>
                <c:pt idx="4853">
                  <c:v>-0.69627899999999998</c:v>
                </c:pt>
                <c:pt idx="4854">
                  <c:v>-0.69196199999999997</c:v>
                </c:pt>
                <c:pt idx="4855">
                  <c:v>-0.68724799999999997</c:v>
                </c:pt>
                <c:pt idx="4856">
                  <c:v>-0.68214399999999997</c:v>
                </c:pt>
                <c:pt idx="4857">
                  <c:v>-0.67666300000000001</c:v>
                </c:pt>
                <c:pt idx="4858" formatCode="0.00E+00">
                  <c:v>-0.670825</c:v>
                </c:pt>
                <c:pt idx="4859" formatCode="0.00E+00">
                  <c:v>-0.66464599999999996</c:v>
                </c:pt>
                <c:pt idx="4860" formatCode="0.00E+00">
                  <c:v>-0.65813699999999997</c:v>
                </c:pt>
                <c:pt idx="4861">
                  <c:v>-0.65129899999999996</c:v>
                </c:pt>
                <c:pt idx="4862">
                  <c:v>-0.64413100000000001</c:v>
                </c:pt>
                <c:pt idx="4863">
                  <c:v>-0.636633</c:v>
                </c:pt>
                <c:pt idx="4864">
                  <c:v>-0.62881299999999996</c:v>
                </c:pt>
                <c:pt idx="4865">
                  <c:v>-0.62068100000000004</c:v>
                </c:pt>
                <c:pt idx="4866">
                  <c:v>-0.61224299999999998</c:v>
                </c:pt>
                <c:pt idx="4867">
                  <c:v>-0.60350599999999999</c:v>
                </c:pt>
                <c:pt idx="4868">
                  <c:v>-0.59448299999999998</c:v>
                </c:pt>
                <c:pt idx="4869">
                  <c:v>-0.58518800000000004</c:v>
                </c:pt>
                <c:pt idx="4870">
                  <c:v>-0.57563299999999995</c:v>
                </c:pt>
                <c:pt idx="4871">
                  <c:v>-0.56583399999999995</c:v>
                </c:pt>
                <c:pt idx="4872">
                  <c:v>-0.555813</c:v>
                </c:pt>
                <c:pt idx="4873">
                  <c:v>-0.54559299999999999</c:v>
                </c:pt>
                <c:pt idx="4874">
                  <c:v>-0.535192</c:v>
                </c:pt>
                <c:pt idx="4875">
                  <c:v>-0.524617</c:v>
                </c:pt>
                <c:pt idx="4876">
                  <c:v>-0.513876</c:v>
                </c:pt>
                <c:pt idx="4877">
                  <c:v>-0.50298399999999999</c:v>
                </c:pt>
                <c:pt idx="4878">
                  <c:v>-0.49195899999999998</c:v>
                </c:pt>
                <c:pt idx="4879">
                  <c:v>-0.48082799999999998</c:v>
                </c:pt>
                <c:pt idx="4880">
                  <c:v>-0.46961900000000001</c:v>
                </c:pt>
                <c:pt idx="4881">
                  <c:v>-0.45834999999999998</c:v>
                </c:pt>
                <c:pt idx="4882">
                  <c:v>-0.44703500000000002</c:v>
                </c:pt>
                <c:pt idx="4883">
                  <c:v>-0.43568200000000001</c:v>
                </c:pt>
                <c:pt idx="4884">
                  <c:v>-0.42430600000000002</c:v>
                </c:pt>
                <c:pt idx="4885">
                  <c:v>-0.41292699999999999</c:v>
                </c:pt>
                <c:pt idx="4886">
                  <c:v>-0.40156900000000001</c:v>
                </c:pt>
                <c:pt idx="4887">
                  <c:v>-0.39024999999999999</c:v>
                </c:pt>
                <c:pt idx="4888">
                  <c:v>-0.378969</c:v>
                </c:pt>
                <c:pt idx="4889">
                  <c:v>-0.36771599999999999</c:v>
                </c:pt>
                <c:pt idx="4890">
                  <c:v>-0.35648200000000002</c:v>
                </c:pt>
                <c:pt idx="4891">
                  <c:v>-0.345273</c:v>
                </c:pt>
                <c:pt idx="4892">
                  <c:v>-0.33409699999999998</c:v>
                </c:pt>
                <c:pt idx="4893">
                  <c:v>-0.32295699999999999</c:v>
                </c:pt>
                <c:pt idx="4894" formatCode="0.00E+00">
                  <c:v>-0.31184499999999998</c:v>
                </c:pt>
                <c:pt idx="4895" formatCode="0.00E+00">
                  <c:v>-0.30075600000000002</c:v>
                </c:pt>
                <c:pt idx="4896" formatCode="0.00E+00">
                  <c:v>-0.28968899999999997</c:v>
                </c:pt>
                <c:pt idx="4897">
                  <c:v>-0.27864</c:v>
                </c:pt>
                <c:pt idx="4898">
                  <c:v>-0.2676</c:v>
                </c:pt>
                <c:pt idx="4899">
                  <c:v>-0.25655600000000001</c:v>
                </c:pt>
                <c:pt idx="4900">
                  <c:v>-0.245505</c:v>
                </c:pt>
                <c:pt idx="4901">
                  <c:v>-0.23444699999999999</c:v>
                </c:pt>
                <c:pt idx="4902">
                  <c:v>-0.22338</c:v>
                </c:pt>
                <c:pt idx="4903">
                  <c:v>-0.21229600000000001</c:v>
                </c:pt>
                <c:pt idx="4904">
                  <c:v>-0.201187</c:v>
                </c:pt>
                <c:pt idx="4905">
                  <c:v>-0.190051</c:v>
                </c:pt>
                <c:pt idx="4906">
                  <c:v>-0.17888999999999999</c:v>
                </c:pt>
                <c:pt idx="4907">
                  <c:v>-0.16770399999999999</c:v>
                </c:pt>
                <c:pt idx="4908">
                  <c:v>-0.15649199999999999</c:v>
                </c:pt>
                <c:pt idx="4909">
                  <c:v>-0.145255</c:v>
                </c:pt>
                <c:pt idx="4910">
                  <c:v>-0.133996</c:v>
                </c:pt>
                <c:pt idx="4911">
                  <c:v>-0.12271899999999999</c:v>
                </c:pt>
                <c:pt idx="4912">
                  <c:v>-0.111418</c:v>
                </c:pt>
                <c:pt idx="4913">
                  <c:v>-0.10009</c:v>
                </c:pt>
                <c:pt idx="4914">
                  <c:v>-8.87352E-2</c:v>
                </c:pt>
                <c:pt idx="4915">
                  <c:v>-7.7363600000000005E-2</c:v>
                </c:pt>
                <c:pt idx="4916">
                  <c:v>-6.5981700000000004E-2</c:v>
                </c:pt>
                <c:pt idx="4917">
                  <c:v>-5.4591099999999997E-2</c:v>
                </c:pt>
                <c:pt idx="4918">
                  <c:v>-4.3193700000000002E-2</c:v>
                </c:pt>
                <c:pt idx="4919">
                  <c:v>-3.1794900000000001E-2</c:v>
                </c:pt>
                <c:pt idx="4920">
                  <c:v>-2.04025E-2</c:v>
                </c:pt>
                <c:pt idx="4921" formatCode="0.00E+00">
                  <c:v>-9.0249600000000003E-3</c:v>
                </c:pt>
                <c:pt idx="4922" formatCode="0.00E+00">
                  <c:v>2.33227E-3</c:v>
                </c:pt>
                <c:pt idx="4923">
                  <c:v>1.3669799999999999E-2</c:v>
                </c:pt>
                <c:pt idx="4924">
                  <c:v>2.49933E-2</c:v>
                </c:pt>
                <c:pt idx="4925">
                  <c:v>3.6306600000000001E-2</c:v>
                </c:pt>
                <c:pt idx="4926">
                  <c:v>4.7605799999999997E-2</c:v>
                </c:pt>
                <c:pt idx="4927">
                  <c:v>5.8880500000000002E-2</c:v>
                </c:pt>
                <c:pt idx="4928">
                  <c:v>7.0119200000000007E-2</c:v>
                </c:pt>
                <c:pt idx="4929">
                  <c:v>8.13112E-2</c:v>
                </c:pt>
                <c:pt idx="4930">
                  <c:v>9.2444200000000004E-2</c:v>
                </c:pt>
                <c:pt idx="4931">
                  <c:v>0.103501</c:v>
                </c:pt>
                <c:pt idx="4932">
                  <c:v>0.114463</c:v>
                </c:pt>
                <c:pt idx="4933">
                  <c:v>0.12531300000000001</c:v>
                </c:pt>
                <c:pt idx="4934" formatCode="0.00E+00">
                  <c:v>0.136045</c:v>
                </c:pt>
                <c:pt idx="4935" formatCode="0.00E+00">
                  <c:v>0.14665700000000001</c:v>
                </c:pt>
                <c:pt idx="4936" formatCode="0.00E+00">
                  <c:v>0.15715000000000001</c:v>
                </c:pt>
                <c:pt idx="4937">
                  <c:v>0.167518</c:v>
                </c:pt>
                <c:pt idx="4938">
                  <c:v>0.17774499999999999</c:v>
                </c:pt>
                <c:pt idx="4939">
                  <c:v>0.187803</c:v>
                </c:pt>
                <c:pt idx="4940">
                  <c:v>0.197656</c:v>
                </c:pt>
                <c:pt idx="4941">
                  <c:v>0.20727899999999999</c:v>
                </c:pt>
                <c:pt idx="4942">
                  <c:v>0.21665699999999999</c:v>
                </c:pt>
                <c:pt idx="4943">
                  <c:v>0.22578100000000001</c:v>
                </c:pt>
                <c:pt idx="4944">
                  <c:v>0.23463700000000001</c:v>
                </c:pt>
                <c:pt idx="4945">
                  <c:v>0.24321100000000001</c:v>
                </c:pt>
                <c:pt idx="4946">
                  <c:v>0.25148900000000002</c:v>
                </c:pt>
                <c:pt idx="4947">
                  <c:v>0.25946399999999997</c:v>
                </c:pt>
                <c:pt idx="4948">
                  <c:v>0.26712900000000001</c:v>
                </c:pt>
                <c:pt idx="4949">
                  <c:v>0.27447700000000003</c:v>
                </c:pt>
                <c:pt idx="4950">
                  <c:v>0.28150700000000001</c:v>
                </c:pt>
                <c:pt idx="4951">
                  <c:v>0.288219</c:v>
                </c:pt>
                <c:pt idx="4952">
                  <c:v>0.29461100000000001</c:v>
                </c:pt>
                <c:pt idx="4953">
                  <c:v>0.30067700000000003</c:v>
                </c:pt>
                <c:pt idx="4954">
                  <c:v>0.30641000000000002</c:v>
                </c:pt>
                <c:pt idx="4955">
                  <c:v>0.311803</c:v>
                </c:pt>
                <c:pt idx="4956">
                  <c:v>0.31684699999999999</c:v>
                </c:pt>
                <c:pt idx="4957">
                  <c:v>0.32153900000000002</c:v>
                </c:pt>
                <c:pt idx="4958">
                  <c:v>0.32588</c:v>
                </c:pt>
                <c:pt idx="4959">
                  <c:v>0.32987100000000003</c:v>
                </c:pt>
                <c:pt idx="4960">
                  <c:v>0.333511</c:v>
                </c:pt>
                <c:pt idx="4961">
                  <c:v>0.33679900000000002</c:v>
                </c:pt>
                <c:pt idx="4962">
                  <c:v>0.33973999999999999</c:v>
                </c:pt>
                <c:pt idx="4963">
                  <c:v>0.342339</c:v>
                </c:pt>
                <c:pt idx="4964">
                  <c:v>0.34459899999999999</c:v>
                </c:pt>
                <c:pt idx="4965">
                  <c:v>0.346524</c:v>
                </c:pt>
                <c:pt idx="4966" formatCode="0.00E+00">
                  <c:v>0.34812300000000002</c:v>
                </c:pt>
                <c:pt idx="4967" formatCode="0.00E+00">
                  <c:v>0.349408</c:v>
                </c:pt>
                <c:pt idx="4968">
                  <c:v>0.35038999999999998</c:v>
                </c:pt>
                <c:pt idx="4969">
                  <c:v>0.35107500000000003</c:v>
                </c:pt>
                <c:pt idx="4970">
                  <c:v>0.35147200000000001</c:v>
                </c:pt>
                <c:pt idx="4971">
                  <c:v>0.35159000000000001</c:v>
                </c:pt>
                <c:pt idx="4972">
                  <c:v>0.351441</c:v>
                </c:pt>
                <c:pt idx="4973">
                  <c:v>0.35103899999999999</c:v>
                </c:pt>
                <c:pt idx="4974">
                  <c:v>0.35039500000000001</c:v>
                </c:pt>
                <c:pt idx="4975">
                  <c:v>0.349518</c:v>
                </c:pt>
                <c:pt idx="4976">
                  <c:v>0.34841499999999997</c:v>
                </c:pt>
                <c:pt idx="4977">
                  <c:v>0.34709200000000001</c:v>
                </c:pt>
                <c:pt idx="4978">
                  <c:v>0.34555799999999998</c:v>
                </c:pt>
                <c:pt idx="4979">
                  <c:v>0.343829</c:v>
                </c:pt>
                <c:pt idx="4980">
                  <c:v>0.34191899999999997</c:v>
                </c:pt>
                <c:pt idx="4981">
                  <c:v>0.33984199999999998</c:v>
                </c:pt>
                <c:pt idx="4982">
                  <c:v>0.33760699999999999</c:v>
                </c:pt>
                <c:pt idx="4983">
                  <c:v>0.33522400000000002</c:v>
                </c:pt>
                <c:pt idx="4984">
                  <c:v>0.33270699999999997</c:v>
                </c:pt>
                <c:pt idx="4985">
                  <c:v>0.33007199999999998</c:v>
                </c:pt>
                <c:pt idx="4986">
                  <c:v>0.32733000000000001</c:v>
                </c:pt>
                <c:pt idx="4987">
                  <c:v>0.32448900000000003</c:v>
                </c:pt>
                <c:pt idx="4988">
                  <c:v>0.32155299999999998</c:v>
                </c:pt>
                <c:pt idx="4989">
                  <c:v>0.31852399999999997</c:v>
                </c:pt>
                <c:pt idx="4990">
                  <c:v>0.31540000000000001</c:v>
                </c:pt>
                <c:pt idx="4991">
                  <c:v>0.31217899999999998</c:v>
                </c:pt>
                <c:pt idx="4992">
                  <c:v>0.30885299999999999</c:v>
                </c:pt>
                <c:pt idx="4993">
                  <c:v>0.30541800000000002</c:v>
                </c:pt>
                <c:pt idx="4994">
                  <c:v>0.301875</c:v>
                </c:pt>
                <c:pt idx="4995">
                  <c:v>0.29822799999999999</c:v>
                </c:pt>
                <c:pt idx="4996">
                  <c:v>0.29447699999999999</c:v>
                </c:pt>
                <c:pt idx="4997">
                  <c:v>0.29061700000000001</c:v>
                </c:pt>
                <c:pt idx="4998" formatCode="0.00E+00">
                  <c:v>0.28664499999999998</c:v>
                </c:pt>
                <c:pt idx="4999">
                  <c:v>0.282559</c:v>
                </c:pt>
                <c:pt idx="5000">
                  <c:v>0.27836</c:v>
                </c:pt>
                <c:pt idx="5001">
                  <c:v>0.27405099999999999</c:v>
                </c:pt>
                <c:pt idx="5002">
                  <c:v>0.26962900000000001</c:v>
                </c:pt>
                <c:pt idx="5003">
                  <c:v>0.265094</c:v>
                </c:pt>
                <c:pt idx="5004">
                  <c:v>0.260438</c:v>
                </c:pt>
                <c:pt idx="5005">
                  <c:v>0.25565300000000002</c:v>
                </c:pt>
                <c:pt idx="5006">
                  <c:v>0.25073400000000001</c:v>
                </c:pt>
                <c:pt idx="5007">
                  <c:v>0.24567800000000001</c:v>
                </c:pt>
                <c:pt idx="5008">
                  <c:v>0.24048600000000001</c:v>
                </c:pt>
                <c:pt idx="5009">
                  <c:v>0.235151</c:v>
                </c:pt>
                <c:pt idx="5010">
                  <c:v>0.22966500000000001</c:v>
                </c:pt>
                <c:pt idx="5011">
                  <c:v>0.224019</c:v>
                </c:pt>
                <c:pt idx="5012">
                  <c:v>0.21820899999999999</c:v>
                </c:pt>
                <c:pt idx="5013">
                  <c:v>0.21223400000000001</c:v>
                </c:pt>
                <c:pt idx="5014">
                  <c:v>0.20608699999999999</c:v>
                </c:pt>
                <c:pt idx="5015">
                  <c:v>0.19976099999999999</c:v>
                </c:pt>
                <c:pt idx="5016">
                  <c:v>0.193244</c:v>
                </c:pt>
                <c:pt idx="5017">
                  <c:v>0.186532</c:v>
                </c:pt>
                <c:pt idx="5018">
                  <c:v>0.17962500000000001</c:v>
                </c:pt>
                <c:pt idx="5019">
                  <c:v>0.17252799999999999</c:v>
                </c:pt>
                <c:pt idx="5020">
                  <c:v>0.165243</c:v>
                </c:pt>
                <c:pt idx="5021">
                  <c:v>0.157773</c:v>
                </c:pt>
                <c:pt idx="5022">
                  <c:v>0.150117</c:v>
                </c:pt>
                <c:pt idx="5023">
                  <c:v>0.14227699999999999</c:v>
                </c:pt>
                <c:pt idx="5024">
                  <c:v>0.13425400000000001</c:v>
                </c:pt>
                <c:pt idx="5025">
                  <c:v>0.126051</c:v>
                </c:pt>
                <c:pt idx="5026">
                  <c:v>0.11767</c:v>
                </c:pt>
                <c:pt idx="5027">
                  <c:v>0.109108</c:v>
                </c:pt>
                <c:pt idx="5028" formatCode="0.00E+00">
                  <c:v>0.100365</c:v>
                </c:pt>
                <c:pt idx="5029" formatCode="0.00E+00">
                  <c:v>9.1445799999999994E-2</c:v>
                </c:pt>
                <c:pt idx="5030">
                  <c:v>8.2362599999999994E-2</c:v>
                </c:pt>
                <c:pt idx="5031">
                  <c:v>7.3129200000000005E-2</c:v>
                </c:pt>
                <c:pt idx="5032">
                  <c:v>6.3759800000000005E-2</c:v>
                </c:pt>
                <c:pt idx="5033">
                  <c:v>5.4268999999999998E-2</c:v>
                </c:pt>
                <c:pt idx="5034">
                  <c:v>4.4670799999999997E-2</c:v>
                </c:pt>
                <c:pt idx="5035">
                  <c:v>3.4976800000000002E-2</c:v>
                </c:pt>
                <c:pt idx="5036">
                  <c:v>2.5195800000000001E-2</c:v>
                </c:pt>
                <c:pt idx="5037">
                  <c:v>1.5336199999999999E-2</c:v>
                </c:pt>
                <c:pt idx="5038" formatCode="0.00E+00">
                  <c:v>5.4080600000000001E-3</c:v>
                </c:pt>
                <c:pt idx="5039" formatCode="0.00E+00">
                  <c:v>-4.5756199999999999E-3</c:v>
                </c:pt>
                <c:pt idx="5040">
                  <c:v>-1.4597600000000001E-2</c:v>
                </c:pt>
                <c:pt idx="5041">
                  <c:v>-2.4637300000000001E-2</c:v>
                </c:pt>
                <c:pt idx="5042">
                  <c:v>-3.4673900000000001E-2</c:v>
                </c:pt>
                <c:pt idx="5043">
                  <c:v>-4.4690500000000001E-2</c:v>
                </c:pt>
                <c:pt idx="5044">
                  <c:v>-5.4673899999999998E-2</c:v>
                </c:pt>
                <c:pt idx="5045">
                  <c:v>-6.4612100000000006E-2</c:v>
                </c:pt>
                <c:pt idx="5046">
                  <c:v>-7.4493100000000007E-2</c:v>
                </c:pt>
                <c:pt idx="5047">
                  <c:v>-8.4305000000000005E-2</c:v>
                </c:pt>
                <c:pt idx="5048">
                  <c:v>-9.4035999999999995E-2</c:v>
                </c:pt>
                <c:pt idx="5049">
                  <c:v>-0.103673</c:v>
                </c:pt>
                <c:pt idx="5050">
                  <c:v>-0.113202</c:v>
                </c:pt>
                <c:pt idx="5051">
                  <c:v>-0.12261</c:v>
                </c:pt>
                <c:pt idx="5052">
                  <c:v>-0.13188800000000001</c:v>
                </c:pt>
                <c:pt idx="5053">
                  <c:v>-0.14102500000000001</c:v>
                </c:pt>
                <c:pt idx="5054">
                  <c:v>-0.15001</c:v>
                </c:pt>
                <c:pt idx="5055">
                  <c:v>-0.158829</c:v>
                </c:pt>
                <c:pt idx="5056">
                  <c:v>-0.16746800000000001</c:v>
                </c:pt>
                <c:pt idx="5057">
                  <c:v>-0.17592099999999999</c:v>
                </c:pt>
                <c:pt idx="5058">
                  <c:v>-0.18418399999999999</c:v>
                </c:pt>
                <c:pt idx="5059">
                  <c:v>-0.19225500000000001</c:v>
                </c:pt>
                <c:pt idx="5060">
                  <c:v>-0.200131</c:v>
                </c:pt>
                <c:pt idx="5061" formatCode="0.00E+00">
                  <c:v>-0.20780699999999999</c:v>
                </c:pt>
                <c:pt idx="5062" formatCode="0.00E+00">
                  <c:v>-0.215278</c:v>
                </c:pt>
                <c:pt idx="5063">
                  <c:v>-0.22253800000000001</c:v>
                </c:pt>
                <c:pt idx="5064">
                  <c:v>-0.22958400000000001</c:v>
                </c:pt>
                <c:pt idx="5065">
                  <c:v>-0.23641499999999999</c:v>
                </c:pt>
                <c:pt idx="5066">
                  <c:v>-0.243032</c:v>
                </c:pt>
                <c:pt idx="5067">
                  <c:v>-0.24943799999999999</c:v>
                </c:pt>
                <c:pt idx="5068">
                  <c:v>-0.255635</c:v>
                </c:pt>
                <c:pt idx="5069">
                  <c:v>-0.261627</c:v>
                </c:pt>
                <c:pt idx="5070">
                  <c:v>-0.26741700000000002</c:v>
                </c:pt>
                <c:pt idx="5071">
                  <c:v>-0.273007</c:v>
                </c:pt>
                <c:pt idx="5072">
                  <c:v>-0.27840300000000001</c:v>
                </c:pt>
                <c:pt idx="5073">
                  <c:v>-0.283609</c:v>
                </c:pt>
                <c:pt idx="5074">
                  <c:v>-0.28863</c:v>
                </c:pt>
                <c:pt idx="5075">
                  <c:v>-0.29347200000000001</c:v>
                </c:pt>
                <c:pt idx="5076">
                  <c:v>-0.29814099999999999</c:v>
                </c:pt>
                <c:pt idx="5077">
                  <c:v>-0.30264400000000002</c:v>
                </c:pt>
                <c:pt idx="5078">
                  <c:v>-0.30698900000000001</c:v>
                </c:pt>
                <c:pt idx="5079">
                  <c:v>-0.31118299999999999</c:v>
                </c:pt>
                <c:pt idx="5080">
                  <c:v>-0.31523499999999999</c:v>
                </c:pt>
                <c:pt idx="5081">
                  <c:v>-0.31915199999999999</c:v>
                </c:pt>
                <c:pt idx="5082">
                  <c:v>-0.32294299999999998</c:v>
                </c:pt>
                <c:pt idx="5083">
                  <c:v>-0.32661299999999999</c:v>
                </c:pt>
                <c:pt idx="5084">
                  <c:v>-0.33016499999999999</c:v>
                </c:pt>
                <c:pt idx="5085">
                  <c:v>-0.33360499999999998</c:v>
                </c:pt>
                <c:pt idx="5086">
                  <c:v>-0.33693499999999998</c:v>
                </c:pt>
                <c:pt idx="5087">
                  <c:v>-0.34016000000000002</c:v>
                </c:pt>
                <c:pt idx="5088">
                  <c:v>-0.34328500000000001</c:v>
                </c:pt>
                <c:pt idx="5089">
                  <c:v>-0.34631200000000001</c:v>
                </c:pt>
                <c:pt idx="5090">
                  <c:v>-0.349242</c:v>
                </c:pt>
                <c:pt idx="5091">
                  <c:v>-0.35207699999999997</c:v>
                </c:pt>
                <c:pt idx="5092">
                  <c:v>-0.35481800000000002</c:v>
                </c:pt>
                <c:pt idx="5093">
                  <c:v>-0.35746699999999998</c:v>
                </c:pt>
                <c:pt idx="5094">
                  <c:v>-0.36002200000000001</c:v>
                </c:pt>
                <c:pt idx="5095" formatCode="0.00E+00">
                  <c:v>-0.36248399999999997</c:v>
                </c:pt>
                <c:pt idx="5096" formatCode="0.00E+00">
                  <c:v>-0.36484800000000001</c:v>
                </c:pt>
                <c:pt idx="5097">
                  <c:v>-0.36711300000000002</c:v>
                </c:pt>
                <c:pt idx="5098">
                  <c:v>-0.36927500000000002</c:v>
                </c:pt>
                <c:pt idx="5099">
                  <c:v>-0.37133100000000002</c:v>
                </c:pt>
                <c:pt idx="5100">
                  <c:v>-0.37327399999999999</c:v>
                </c:pt>
                <c:pt idx="5101">
                  <c:v>-0.37509900000000002</c:v>
                </c:pt>
                <c:pt idx="5102">
                  <c:v>-0.37680000000000002</c:v>
                </c:pt>
                <c:pt idx="5103">
                  <c:v>-0.37837199999999999</c:v>
                </c:pt>
                <c:pt idx="5104">
                  <c:v>-0.37980799999999998</c:v>
                </c:pt>
                <c:pt idx="5105">
                  <c:v>-0.38109999999999999</c:v>
                </c:pt>
                <c:pt idx="5106">
                  <c:v>-0.38224000000000002</c:v>
                </c:pt>
                <c:pt idx="5107">
                  <c:v>-0.38321899999999998</c:v>
                </c:pt>
                <c:pt idx="5108">
                  <c:v>-0.38402999999999998</c:v>
                </c:pt>
                <c:pt idx="5109">
                  <c:v>-0.384662</c:v>
                </c:pt>
                <c:pt idx="5110">
                  <c:v>-0.38510699999999998</c:v>
                </c:pt>
                <c:pt idx="5111">
                  <c:v>-0.38535700000000001</c:v>
                </c:pt>
              </c:numCache>
            </c:numRef>
          </c:yVal>
          <c:smooth val="1"/>
          <c:extLst>
            <c:ext xmlns:c16="http://schemas.microsoft.com/office/drawing/2014/chart" uri="{C3380CC4-5D6E-409C-BE32-E72D297353CC}">
              <c16:uniqueId val="{00000000-3784-4C64-B338-416973C4FDE7}"/>
            </c:ext>
          </c:extLst>
        </c:ser>
        <c:ser>
          <c:idx val="0"/>
          <c:order val="1"/>
          <c:spPr>
            <a:ln w="19050" cap="rnd">
              <a:solidFill>
                <a:schemeClr val="accent1"/>
              </a:solidFill>
              <a:round/>
            </a:ln>
            <a:effectLst/>
          </c:spPr>
          <c:marker>
            <c:symbol val="none"/>
          </c:marker>
          <c:xVal>
            <c:numRef>
              <c:f>path1_2.5Hz!$AK$7:$AK$5118</c:f>
              <c:numCache>
                <c:formatCode>General</c:formatCode>
                <c:ptCount val="5112"/>
                <c:pt idx="0">
                  <c:v>0</c:v>
                </c:pt>
                <c:pt idx="1">
                  <c:v>1.3887083333301575E-3</c:v>
                </c:pt>
                <c:pt idx="2">
                  <c:v>2.7774166666603151E-3</c:v>
                </c:pt>
                <c:pt idx="3">
                  <c:v>4.1661250000002426E-3</c:v>
                </c:pt>
                <c:pt idx="4">
                  <c:v>5.5548333333304001E-3</c:v>
                </c:pt>
                <c:pt idx="5">
                  <c:v>6.9435416666605576E-3</c:v>
                </c:pt>
                <c:pt idx="6">
                  <c:v>8.3322500000004851E-3</c:v>
                </c:pt>
                <c:pt idx="7">
                  <c:v>9.7209583333306426E-3</c:v>
                </c:pt>
                <c:pt idx="8">
                  <c:v>1.11096666666608E-2</c:v>
                </c:pt>
                <c:pt idx="9">
                  <c:v>1.2498375000000728E-2</c:v>
                </c:pt>
                <c:pt idx="10">
                  <c:v>1.3887083333329997E-2</c:v>
                </c:pt>
                <c:pt idx="11">
                  <c:v>1.5275791666660155E-2</c:v>
                </c:pt>
                <c:pt idx="12">
                  <c:v>1.6664500000000082E-2</c:v>
                </c:pt>
                <c:pt idx="13">
                  <c:v>1.805320833333024E-2</c:v>
                </c:pt>
                <c:pt idx="14">
                  <c:v>1.9441916666660397E-2</c:v>
                </c:pt>
                <c:pt idx="15">
                  <c:v>2.0830625000000325E-2</c:v>
                </c:pt>
                <c:pt idx="16">
                  <c:v>2.2219333333330482E-2</c:v>
                </c:pt>
                <c:pt idx="17">
                  <c:v>2.360804166666064E-2</c:v>
                </c:pt>
                <c:pt idx="18">
                  <c:v>2.4996750000000567E-2</c:v>
                </c:pt>
                <c:pt idx="19">
                  <c:v>2.6385458333330725E-2</c:v>
                </c:pt>
                <c:pt idx="20">
                  <c:v>2.7774166666659994E-2</c:v>
                </c:pt>
                <c:pt idx="21">
                  <c:v>2.916287500000081E-2</c:v>
                </c:pt>
                <c:pt idx="22">
                  <c:v>3.0551583333330079E-2</c:v>
                </c:pt>
                <c:pt idx="23">
                  <c:v>3.1940291666660237E-2</c:v>
                </c:pt>
                <c:pt idx="24">
                  <c:v>3.3329000000000164E-2</c:v>
                </c:pt>
                <c:pt idx="25">
                  <c:v>3.4717708333330322E-2</c:v>
                </c:pt>
                <c:pt idx="26">
                  <c:v>3.6106416666660479E-2</c:v>
                </c:pt>
                <c:pt idx="27">
                  <c:v>3.7495125000000407E-2</c:v>
                </c:pt>
                <c:pt idx="28">
                  <c:v>3.8883833333330564E-2</c:v>
                </c:pt>
                <c:pt idx="29">
                  <c:v>4.0272541666660722E-2</c:v>
                </c:pt>
                <c:pt idx="30">
                  <c:v>4.1661250000000649E-2</c:v>
                </c:pt>
                <c:pt idx="31">
                  <c:v>4.3049958333330807E-2</c:v>
                </c:pt>
                <c:pt idx="32">
                  <c:v>4.4438666666660076E-2</c:v>
                </c:pt>
                <c:pt idx="33">
                  <c:v>4.5827375000000004E-2</c:v>
                </c:pt>
                <c:pt idx="34">
                  <c:v>4.7216083333330161E-2</c:v>
                </c:pt>
                <c:pt idx="35">
                  <c:v>4.8604791666660319E-2</c:v>
                </c:pt>
                <c:pt idx="36">
                  <c:v>4.9993500000000246E-2</c:v>
                </c:pt>
                <c:pt idx="37">
                  <c:v>5.1382208333330404E-2</c:v>
                </c:pt>
                <c:pt idx="38">
                  <c:v>5.2770916666660561E-2</c:v>
                </c:pt>
                <c:pt idx="39">
                  <c:v>5.4159625000000489E-2</c:v>
                </c:pt>
                <c:pt idx="40">
                  <c:v>5.5548333333330646E-2</c:v>
                </c:pt>
                <c:pt idx="41">
                  <c:v>5.6937041666660804E-2</c:v>
                </c:pt>
                <c:pt idx="42">
                  <c:v>5.8325750000000731E-2</c:v>
                </c:pt>
                <c:pt idx="43">
                  <c:v>5.9714458333330001E-2</c:v>
                </c:pt>
                <c:pt idx="44">
                  <c:v>6.1103166666660158E-2</c:v>
                </c:pt>
                <c:pt idx="45">
                  <c:v>6.2491875000000086E-2</c:v>
                </c:pt>
                <c:pt idx="46">
                  <c:v>6.3880583333330243E-2</c:v>
                </c:pt>
                <c:pt idx="47">
                  <c:v>6.5269291666660401E-2</c:v>
                </c:pt>
                <c:pt idx="48">
                  <c:v>6.6658000000000328E-2</c:v>
                </c:pt>
                <c:pt idx="49">
                  <c:v>6.8046708333330486E-2</c:v>
                </c:pt>
                <c:pt idx="50">
                  <c:v>6.9435416666660643E-2</c:v>
                </c:pt>
                <c:pt idx="51">
                  <c:v>7.0824125000000571E-2</c:v>
                </c:pt>
                <c:pt idx="52">
                  <c:v>7.2212833333330728E-2</c:v>
                </c:pt>
                <c:pt idx="53">
                  <c:v>7.3601541666659998E-2</c:v>
                </c:pt>
                <c:pt idx="54">
                  <c:v>7.4990250000000813E-2</c:v>
                </c:pt>
                <c:pt idx="55">
                  <c:v>7.6378958333330083E-2</c:v>
                </c:pt>
                <c:pt idx="56">
                  <c:v>7.776766666666024E-2</c:v>
                </c:pt>
                <c:pt idx="57">
                  <c:v>7.9156375000000168E-2</c:v>
                </c:pt>
                <c:pt idx="58">
                  <c:v>8.0545083333330325E-2</c:v>
                </c:pt>
                <c:pt idx="59">
                  <c:v>8.1933791666660483E-2</c:v>
                </c:pt>
                <c:pt idx="60">
                  <c:v>8.332250000000041E-2</c:v>
                </c:pt>
                <c:pt idx="61">
                  <c:v>8.4711208333330568E-2</c:v>
                </c:pt>
                <c:pt idx="62">
                  <c:v>8.6099916666660725E-2</c:v>
                </c:pt>
                <c:pt idx="63">
                  <c:v>8.7488625000000653E-2</c:v>
                </c:pt>
                <c:pt idx="64">
                  <c:v>8.887733333333081E-2</c:v>
                </c:pt>
                <c:pt idx="65">
                  <c:v>9.026604166666008E-2</c:v>
                </c:pt>
                <c:pt idx="66">
                  <c:v>9.1654750000000007E-2</c:v>
                </c:pt>
                <c:pt idx="67">
                  <c:v>9.3043458333330165E-2</c:v>
                </c:pt>
                <c:pt idx="68">
                  <c:v>9.4432166666660322E-2</c:v>
                </c:pt>
                <c:pt idx="69">
                  <c:v>9.582087500000025E-2</c:v>
                </c:pt>
                <c:pt idx="70">
                  <c:v>9.7209583333330407E-2</c:v>
                </c:pt>
                <c:pt idx="71">
                  <c:v>9.8598291666660565E-2</c:v>
                </c:pt>
                <c:pt idx="72">
                  <c:v>9.9987000000000492E-2</c:v>
                </c:pt>
                <c:pt idx="73">
                  <c:v>0.10137570833333065</c:v>
                </c:pt>
                <c:pt idx="74">
                  <c:v>0.10276441666666081</c:v>
                </c:pt>
                <c:pt idx="75">
                  <c:v>0.10415312500000073</c:v>
                </c:pt>
                <c:pt idx="76">
                  <c:v>0.10554183333333</c:v>
                </c:pt>
                <c:pt idx="77">
                  <c:v>0.10693054166666016</c:v>
                </c:pt>
                <c:pt idx="78">
                  <c:v>0.10831925000000009</c:v>
                </c:pt>
                <c:pt idx="79">
                  <c:v>0.10970795833333025</c:v>
                </c:pt>
                <c:pt idx="80">
                  <c:v>0.1110966666666604</c:v>
                </c:pt>
                <c:pt idx="81">
                  <c:v>0.11248537500000033</c:v>
                </c:pt>
                <c:pt idx="82">
                  <c:v>0.11387408333333049</c:v>
                </c:pt>
                <c:pt idx="83">
                  <c:v>0.11526279166666065</c:v>
                </c:pt>
                <c:pt idx="84">
                  <c:v>0.11665150000000057</c:v>
                </c:pt>
                <c:pt idx="85">
                  <c:v>0.11804020833333073</c:v>
                </c:pt>
                <c:pt idx="86">
                  <c:v>0.11942891666666</c:v>
                </c:pt>
                <c:pt idx="87">
                  <c:v>0.12081762500000082</c:v>
                </c:pt>
                <c:pt idx="88">
                  <c:v>0.12220633333333009</c:v>
                </c:pt>
                <c:pt idx="89">
                  <c:v>0.12359504166666024</c:v>
                </c:pt>
                <c:pt idx="90">
                  <c:v>0.12498375000000017</c:v>
                </c:pt>
                <c:pt idx="91">
                  <c:v>0.12637245833333033</c:v>
                </c:pt>
                <c:pt idx="92">
                  <c:v>0.12776116666666049</c:v>
                </c:pt>
                <c:pt idx="93">
                  <c:v>0.12914987500000041</c:v>
                </c:pt>
                <c:pt idx="94">
                  <c:v>0.13053858333333057</c:v>
                </c:pt>
                <c:pt idx="95">
                  <c:v>0.13192729166666073</c:v>
                </c:pt>
                <c:pt idx="96">
                  <c:v>0.13331600000000066</c:v>
                </c:pt>
                <c:pt idx="97">
                  <c:v>0.13470470833333081</c:v>
                </c:pt>
                <c:pt idx="98">
                  <c:v>0.13609341666666008</c:v>
                </c:pt>
                <c:pt idx="99">
                  <c:v>0.13748212500000001</c:v>
                </c:pt>
                <c:pt idx="100">
                  <c:v>0.13887083333333017</c:v>
                </c:pt>
                <c:pt idx="101">
                  <c:v>0.14025954166666033</c:v>
                </c:pt>
                <c:pt idx="102">
                  <c:v>0.14164825000000025</c:v>
                </c:pt>
                <c:pt idx="103">
                  <c:v>0.14303695833333041</c:v>
                </c:pt>
                <c:pt idx="104">
                  <c:v>0.14442566666666057</c:v>
                </c:pt>
                <c:pt idx="105">
                  <c:v>0.1458143750000005</c:v>
                </c:pt>
                <c:pt idx="106">
                  <c:v>0.14720308333333065</c:v>
                </c:pt>
                <c:pt idx="107">
                  <c:v>0.14859179166666081</c:v>
                </c:pt>
                <c:pt idx="108">
                  <c:v>0.14998050000000074</c:v>
                </c:pt>
                <c:pt idx="109">
                  <c:v>0.15136920833333001</c:v>
                </c:pt>
                <c:pt idx="110">
                  <c:v>0.15275791666666017</c:v>
                </c:pt>
                <c:pt idx="111">
                  <c:v>0.15414662500000009</c:v>
                </c:pt>
                <c:pt idx="112">
                  <c:v>0.15553533333333025</c:v>
                </c:pt>
                <c:pt idx="113">
                  <c:v>0.15692404166666041</c:v>
                </c:pt>
                <c:pt idx="114">
                  <c:v>0.15831275000000034</c:v>
                </c:pt>
                <c:pt idx="115">
                  <c:v>0.15970145833333049</c:v>
                </c:pt>
                <c:pt idx="116">
                  <c:v>0.16109016666666065</c:v>
                </c:pt>
                <c:pt idx="117">
                  <c:v>0.16247887500000058</c:v>
                </c:pt>
                <c:pt idx="118">
                  <c:v>0.16386758333333074</c:v>
                </c:pt>
                <c:pt idx="119">
                  <c:v>0.16525629166666</c:v>
                </c:pt>
                <c:pt idx="120">
                  <c:v>0.16664499999999993</c:v>
                </c:pt>
                <c:pt idx="121">
                  <c:v>0.16803370833333009</c:v>
                </c:pt>
                <c:pt idx="122">
                  <c:v>0.16942241666666025</c:v>
                </c:pt>
                <c:pt idx="123">
                  <c:v>0.17081112500000017</c:v>
                </c:pt>
                <c:pt idx="124">
                  <c:v>0.17219983333333033</c:v>
                </c:pt>
                <c:pt idx="125">
                  <c:v>0.17358854166666049</c:v>
                </c:pt>
                <c:pt idx="126">
                  <c:v>0.17497725000000042</c:v>
                </c:pt>
                <c:pt idx="127">
                  <c:v>0.17636595833333057</c:v>
                </c:pt>
                <c:pt idx="128">
                  <c:v>0.17775466666666073</c:v>
                </c:pt>
                <c:pt idx="129">
                  <c:v>0.17914337500000066</c:v>
                </c:pt>
                <c:pt idx="130">
                  <c:v>0.18053208333332993</c:v>
                </c:pt>
                <c:pt idx="131">
                  <c:v>0.18192079166666009</c:v>
                </c:pt>
                <c:pt idx="132">
                  <c:v>0.18330950000000001</c:v>
                </c:pt>
                <c:pt idx="133">
                  <c:v>0.18469820833333017</c:v>
                </c:pt>
                <c:pt idx="134">
                  <c:v>0.18608691666666033</c:v>
                </c:pt>
                <c:pt idx="135">
                  <c:v>0.18747562500000026</c:v>
                </c:pt>
                <c:pt idx="136">
                  <c:v>0.18886433333333041</c:v>
                </c:pt>
                <c:pt idx="137">
                  <c:v>0.19025304166666057</c:v>
                </c:pt>
                <c:pt idx="138">
                  <c:v>0.1916417500000005</c:v>
                </c:pt>
                <c:pt idx="139">
                  <c:v>0.19303045833333066</c:v>
                </c:pt>
                <c:pt idx="140">
                  <c:v>0.19441916666666081</c:v>
                </c:pt>
                <c:pt idx="141">
                  <c:v>0.19580787500000074</c:v>
                </c:pt>
                <c:pt idx="142">
                  <c:v>0.19719658333333001</c:v>
                </c:pt>
                <c:pt idx="143">
                  <c:v>0.19858529166666017</c:v>
                </c:pt>
                <c:pt idx="144">
                  <c:v>0.1999740000000001</c:v>
                </c:pt>
                <c:pt idx="145">
                  <c:v>0.20136270833333025</c:v>
                </c:pt>
                <c:pt idx="146">
                  <c:v>0.20275141666666041</c:v>
                </c:pt>
                <c:pt idx="147">
                  <c:v>0.20414012500000034</c:v>
                </c:pt>
                <c:pt idx="148">
                  <c:v>0.2055288333333305</c:v>
                </c:pt>
                <c:pt idx="149">
                  <c:v>0.20691754166666065</c:v>
                </c:pt>
                <c:pt idx="150">
                  <c:v>0.20830625000000058</c:v>
                </c:pt>
                <c:pt idx="151">
                  <c:v>0.20969495833333074</c:v>
                </c:pt>
                <c:pt idx="152">
                  <c:v>0.21108366666666001</c:v>
                </c:pt>
                <c:pt idx="153">
                  <c:v>0.21247237499999994</c:v>
                </c:pt>
                <c:pt idx="154">
                  <c:v>0.21386108333333009</c:v>
                </c:pt>
                <c:pt idx="155">
                  <c:v>0.21524979166666025</c:v>
                </c:pt>
                <c:pt idx="156">
                  <c:v>0.21663850000000018</c:v>
                </c:pt>
                <c:pt idx="157">
                  <c:v>0.21802720833333034</c:v>
                </c:pt>
                <c:pt idx="158">
                  <c:v>0.21941591666666049</c:v>
                </c:pt>
                <c:pt idx="159">
                  <c:v>0.22080462500000042</c:v>
                </c:pt>
                <c:pt idx="160">
                  <c:v>0.22219333333333058</c:v>
                </c:pt>
                <c:pt idx="161">
                  <c:v>0.22358204166666074</c:v>
                </c:pt>
                <c:pt idx="162">
                  <c:v>0.22497075000000066</c:v>
                </c:pt>
                <c:pt idx="163">
                  <c:v>0.22635945833332993</c:v>
                </c:pt>
                <c:pt idx="164">
                  <c:v>0.22774816666666009</c:v>
                </c:pt>
                <c:pt idx="165">
                  <c:v>0.22913687500000002</c:v>
                </c:pt>
                <c:pt idx="166">
                  <c:v>0.23052558333333018</c:v>
                </c:pt>
                <c:pt idx="167">
                  <c:v>0.23191429166666033</c:v>
                </c:pt>
                <c:pt idx="168">
                  <c:v>0.23330300000000026</c:v>
                </c:pt>
                <c:pt idx="169">
                  <c:v>0.23469170833333042</c:v>
                </c:pt>
                <c:pt idx="170">
                  <c:v>0.23608041666666058</c:v>
                </c:pt>
                <c:pt idx="171">
                  <c:v>0.2374691250000005</c:v>
                </c:pt>
                <c:pt idx="172">
                  <c:v>0.23885783333333066</c:v>
                </c:pt>
                <c:pt idx="173">
                  <c:v>0.24024654166665993</c:v>
                </c:pt>
                <c:pt idx="174">
                  <c:v>0.24163525000000075</c:v>
                </c:pt>
                <c:pt idx="175">
                  <c:v>0.24302395833333001</c:v>
                </c:pt>
                <c:pt idx="176">
                  <c:v>0.24441266666666017</c:v>
                </c:pt>
                <c:pt idx="177">
                  <c:v>0.2458013750000001</c:v>
                </c:pt>
                <c:pt idx="178">
                  <c:v>0.24719008333333026</c:v>
                </c:pt>
                <c:pt idx="179">
                  <c:v>0.24857879166666041</c:v>
                </c:pt>
                <c:pt idx="180">
                  <c:v>0.24996750000000034</c:v>
                </c:pt>
                <c:pt idx="181">
                  <c:v>0.2513562083333305</c:v>
                </c:pt>
                <c:pt idx="182">
                  <c:v>0.25274491666666066</c:v>
                </c:pt>
                <c:pt idx="183">
                  <c:v>0.25413362500000058</c:v>
                </c:pt>
                <c:pt idx="184">
                  <c:v>0.25552233333333074</c:v>
                </c:pt>
                <c:pt idx="185">
                  <c:v>0.25691104166666001</c:v>
                </c:pt>
                <c:pt idx="186">
                  <c:v>0.25829974999999994</c:v>
                </c:pt>
                <c:pt idx="187">
                  <c:v>0.2596884583333301</c:v>
                </c:pt>
                <c:pt idx="188">
                  <c:v>0.26107716666666025</c:v>
                </c:pt>
                <c:pt idx="189">
                  <c:v>0.26246587500000018</c:v>
                </c:pt>
                <c:pt idx="190">
                  <c:v>0.26385458333333034</c:v>
                </c:pt>
                <c:pt idx="191">
                  <c:v>0.2652432916666605</c:v>
                </c:pt>
                <c:pt idx="192">
                  <c:v>0.26663200000000042</c:v>
                </c:pt>
                <c:pt idx="193">
                  <c:v>0.26802070833333058</c:v>
                </c:pt>
                <c:pt idx="194">
                  <c:v>0.26940941666666074</c:v>
                </c:pt>
                <c:pt idx="195">
                  <c:v>0.27079812500000067</c:v>
                </c:pt>
                <c:pt idx="196">
                  <c:v>0.27218683333332994</c:v>
                </c:pt>
                <c:pt idx="197">
                  <c:v>0.27357554166666009</c:v>
                </c:pt>
                <c:pt idx="198">
                  <c:v>0.27496425000000002</c:v>
                </c:pt>
                <c:pt idx="199">
                  <c:v>0.27635295833333018</c:v>
                </c:pt>
                <c:pt idx="200">
                  <c:v>0.27774166666666034</c:v>
                </c:pt>
                <c:pt idx="201">
                  <c:v>0.27913037500000026</c:v>
                </c:pt>
                <c:pt idx="202">
                  <c:v>0.28051908333333042</c:v>
                </c:pt>
                <c:pt idx="203">
                  <c:v>0.28190779166666058</c:v>
                </c:pt>
                <c:pt idx="204">
                  <c:v>0.28329650000000051</c:v>
                </c:pt>
                <c:pt idx="205">
                  <c:v>0.28468520833333066</c:v>
                </c:pt>
                <c:pt idx="206">
                  <c:v>0.28607391666665993</c:v>
                </c:pt>
                <c:pt idx="207">
                  <c:v>0.28746262500000075</c:v>
                </c:pt>
                <c:pt idx="208">
                  <c:v>0.28885133333333002</c:v>
                </c:pt>
                <c:pt idx="209">
                  <c:v>0.29024004166666018</c:v>
                </c:pt>
                <c:pt idx="210">
                  <c:v>0.2916287500000001</c:v>
                </c:pt>
                <c:pt idx="211">
                  <c:v>0.29301745833333026</c:v>
                </c:pt>
                <c:pt idx="212">
                  <c:v>0.29440616666666042</c:v>
                </c:pt>
                <c:pt idx="213">
                  <c:v>0.29579487500000035</c:v>
                </c:pt>
                <c:pt idx="214">
                  <c:v>0.2971835833333305</c:v>
                </c:pt>
                <c:pt idx="215">
                  <c:v>0.29857229166666066</c:v>
                </c:pt>
                <c:pt idx="216">
                  <c:v>0.29996100000000059</c:v>
                </c:pt>
                <c:pt idx="217">
                  <c:v>0.30134970833333075</c:v>
                </c:pt>
                <c:pt idx="218">
                  <c:v>0.30273841666666002</c:v>
                </c:pt>
                <c:pt idx="219">
                  <c:v>0.30412712499999994</c:v>
                </c:pt>
                <c:pt idx="220">
                  <c:v>0.3055158333333301</c:v>
                </c:pt>
                <c:pt idx="221">
                  <c:v>0.30690454166666026</c:v>
                </c:pt>
                <c:pt idx="222">
                  <c:v>0.30829325000000019</c:v>
                </c:pt>
                <c:pt idx="223">
                  <c:v>0.30968195833333034</c:v>
                </c:pt>
                <c:pt idx="224">
                  <c:v>0.3110706666666605</c:v>
                </c:pt>
                <c:pt idx="225">
                  <c:v>0.31245937500000043</c:v>
                </c:pt>
                <c:pt idx="226">
                  <c:v>0.31384808333333059</c:v>
                </c:pt>
                <c:pt idx="227">
                  <c:v>0.31523679166666074</c:v>
                </c:pt>
                <c:pt idx="228">
                  <c:v>0.31662550000000067</c:v>
                </c:pt>
                <c:pt idx="229">
                  <c:v>0.31801420833332994</c:v>
                </c:pt>
                <c:pt idx="230">
                  <c:v>0.3194029166666601</c:v>
                </c:pt>
                <c:pt idx="231">
                  <c:v>0.32079162500000002</c:v>
                </c:pt>
                <c:pt idx="232">
                  <c:v>0.32218033333333018</c:v>
                </c:pt>
                <c:pt idx="233">
                  <c:v>0.32356904166666034</c:v>
                </c:pt>
                <c:pt idx="234">
                  <c:v>0.32495775000000027</c:v>
                </c:pt>
                <c:pt idx="235">
                  <c:v>0.32634645833333042</c:v>
                </c:pt>
                <c:pt idx="236">
                  <c:v>0.32773516666666058</c:v>
                </c:pt>
                <c:pt idx="237">
                  <c:v>0.32912387500000051</c:v>
                </c:pt>
                <c:pt idx="238">
                  <c:v>0.33051258333333067</c:v>
                </c:pt>
                <c:pt idx="239">
                  <c:v>0.33190129166665994</c:v>
                </c:pt>
                <c:pt idx="240">
                  <c:v>0.33329000000000075</c:v>
                </c:pt>
                <c:pt idx="241">
                  <c:v>0.33467870833333002</c:v>
                </c:pt>
                <c:pt idx="242">
                  <c:v>0.33606741666666018</c:v>
                </c:pt>
                <c:pt idx="243">
                  <c:v>0.33745612500000011</c:v>
                </c:pt>
                <c:pt idx="244">
                  <c:v>0.33884483333333026</c:v>
                </c:pt>
                <c:pt idx="245">
                  <c:v>0.34023354166666042</c:v>
                </c:pt>
                <c:pt idx="246">
                  <c:v>0.34162225000000035</c:v>
                </c:pt>
                <c:pt idx="247">
                  <c:v>0.34301095833333051</c:v>
                </c:pt>
                <c:pt idx="248">
                  <c:v>0.34439966666666066</c:v>
                </c:pt>
                <c:pt idx="249">
                  <c:v>0.34578837500000059</c:v>
                </c:pt>
                <c:pt idx="250">
                  <c:v>0.34717708333333075</c:v>
                </c:pt>
                <c:pt idx="251">
                  <c:v>0.34856579166666002</c:v>
                </c:pt>
                <c:pt idx="252">
                  <c:v>0.34995449999999995</c:v>
                </c:pt>
                <c:pt idx="253">
                  <c:v>0.3513432083333301</c:v>
                </c:pt>
                <c:pt idx="254">
                  <c:v>0.35273191666666026</c:v>
                </c:pt>
                <c:pt idx="255">
                  <c:v>0.35412062500000019</c:v>
                </c:pt>
                <c:pt idx="256">
                  <c:v>0.35550933333333035</c:v>
                </c:pt>
                <c:pt idx="257">
                  <c:v>0.3568980416666605</c:v>
                </c:pt>
                <c:pt idx="258">
                  <c:v>0.35828675000000043</c:v>
                </c:pt>
                <c:pt idx="259">
                  <c:v>0.35967545833333059</c:v>
                </c:pt>
                <c:pt idx="260">
                  <c:v>0.36106416666666075</c:v>
                </c:pt>
                <c:pt idx="261">
                  <c:v>0.36245287500000067</c:v>
                </c:pt>
                <c:pt idx="262">
                  <c:v>0.36384158333332994</c:v>
                </c:pt>
                <c:pt idx="263">
                  <c:v>0.3652302916666601</c:v>
                </c:pt>
                <c:pt idx="264">
                  <c:v>0.36661900000000003</c:v>
                </c:pt>
                <c:pt idx="265">
                  <c:v>0.36800770833333019</c:v>
                </c:pt>
                <c:pt idx="266">
                  <c:v>0.36939641666666034</c:v>
                </c:pt>
                <c:pt idx="267">
                  <c:v>0.37078512500000027</c:v>
                </c:pt>
                <c:pt idx="268">
                  <c:v>0.37217383333333043</c:v>
                </c:pt>
                <c:pt idx="269">
                  <c:v>0.37356254166666059</c:v>
                </c:pt>
                <c:pt idx="270">
                  <c:v>0.37495125000000051</c:v>
                </c:pt>
                <c:pt idx="271">
                  <c:v>0.37633995833333067</c:v>
                </c:pt>
                <c:pt idx="272">
                  <c:v>0.37772866666665994</c:v>
                </c:pt>
                <c:pt idx="273">
                  <c:v>0.37911737500000076</c:v>
                </c:pt>
                <c:pt idx="274">
                  <c:v>0.38050608333333003</c:v>
                </c:pt>
                <c:pt idx="275">
                  <c:v>0.38189479166666018</c:v>
                </c:pt>
                <c:pt idx="276">
                  <c:v>0.38328350000000011</c:v>
                </c:pt>
                <c:pt idx="277">
                  <c:v>0.38467220833333027</c:v>
                </c:pt>
                <c:pt idx="278">
                  <c:v>0.38606091666666043</c:v>
                </c:pt>
                <c:pt idx="279">
                  <c:v>0.38744962500000035</c:v>
                </c:pt>
                <c:pt idx="280">
                  <c:v>0.38883833333333051</c:v>
                </c:pt>
                <c:pt idx="281">
                  <c:v>0.39022704166666067</c:v>
                </c:pt>
                <c:pt idx="282">
                  <c:v>0.3916157500000006</c:v>
                </c:pt>
                <c:pt idx="283">
                  <c:v>0.39300445833333075</c:v>
                </c:pt>
                <c:pt idx="284">
                  <c:v>0.39439316666666002</c:v>
                </c:pt>
                <c:pt idx="285">
                  <c:v>0.39578187499999995</c:v>
                </c:pt>
                <c:pt idx="286">
                  <c:v>0.39717058333333011</c:v>
                </c:pt>
                <c:pt idx="287">
                  <c:v>0.39855929166666026</c:v>
                </c:pt>
                <c:pt idx="288">
                  <c:v>0.39994800000000019</c:v>
                </c:pt>
                <c:pt idx="289">
                  <c:v>0.40133670833333035</c:v>
                </c:pt>
                <c:pt idx="290">
                  <c:v>0.40272541666666051</c:v>
                </c:pt>
                <c:pt idx="291">
                  <c:v>0.40411412500000043</c:v>
                </c:pt>
                <c:pt idx="292">
                  <c:v>0.40550283333333059</c:v>
                </c:pt>
                <c:pt idx="293">
                  <c:v>0.40689154166666075</c:v>
                </c:pt>
                <c:pt idx="294">
                  <c:v>0.40828025000000068</c:v>
                </c:pt>
                <c:pt idx="295">
                  <c:v>0.40966895833332995</c:v>
                </c:pt>
                <c:pt idx="296">
                  <c:v>0.4110576666666601</c:v>
                </c:pt>
                <c:pt idx="297">
                  <c:v>0.41244637500000003</c:v>
                </c:pt>
                <c:pt idx="298">
                  <c:v>0.41383508333333019</c:v>
                </c:pt>
                <c:pt idx="299">
                  <c:v>0.41522379166666035</c:v>
                </c:pt>
                <c:pt idx="300">
                  <c:v>0.41661250000000027</c:v>
                </c:pt>
                <c:pt idx="301">
                  <c:v>0.41800120833333043</c:v>
                </c:pt>
                <c:pt idx="302">
                  <c:v>0.41938991666666059</c:v>
                </c:pt>
                <c:pt idx="303">
                  <c:v>0.42077862500000052</c:v>
                </c:pt>
                <c:pt idx="304">
                  <c:v>0.42216733333333067</c:v>
                </c:pt>
                <c:pt idx="305">
                  <c:v>0.42355604166665994</c:v>
                </c:pt>
                <c:pt idx="306">
                  <c:v>0.42494475000000076</c:v>
                </c:pt>
                <c:pt idx="307">
                  <c:v>0.42633345833333003</c:v>
                </c:pt>
                <c:pt idx="308">
                  <c:v>0.42772216666666019</c:v>
                </c:pt>
                <c:pt idx="309">
                  <c:v>0.42911087500000011</c:v>
                </c:pt>
                <c:pt idx="310">
                  <c:v>0.43049958333333027</c:v>
                </c:pt>
                <c:pt idx="311">
                  <c:v>0.43188829166666043</c:v>
                </c:pt>
                <c:pt idx="312">
                  <c:v>0.43327700000000036</c:v>
                </c:pt>
                <c:pt idx="313">
                  <c:v>0.43466570833333051</c:v>
                </c:pt>
                <c:pt idx="314">
                  <c:v>0.43605441666666067</c:v>
                </c:pt>
                <c:pt idx="315">
                  <c:v>0.4374431250000006</c:v>
                </c:pt>
                <c:pt idx="316">
                  <c:v>0.43883183333333076</c:v>
                </c:pt>
                <c:pt idx="317">
                  <c:v>0.44022054166666003</c:v>
                </c:pt>
                <c:pt idx="318">
                  <c:v>0.44160924999999995</c:v>
                </c:pt>
                <c:pt idx="319">
                  <c:v>0.44299795833333011</c:v>
                </c:pt>
                <c:pt idx="320">
                  <c:v>0.44438666666666027</c:v>
                </c:pt>
                <c:pt idx="321">
                  <c:v>0.4457753750000002</c:v>
                </c:pt>
                <c:pt idx="322">
                  <c:v>0.44716408333333035</c:v>
                </c:pt>
                <c:pt idx="323">
                  <c:v>0.44855279166666051</c:v>
                </c:pt>
                <c:pt idx="324">
                  <c:v>0.44994150000000044</c:v>
                </c:pt>
                <c:pt idx="325">
                  <c:v>0.4513302083333306</c:v>
                </c:pt>
                <c:pt idx="326">
                  <c:v>0.45271891666666075</c:v>
                </c:pt>
                <c:pt idx="327">
                  <c:v>0.45410762500000068</c:v>
                </c:pt>
                <c:pt idx="328">
                  <c:v>0.45549633333332995</c:v>
                </c:pt>
                <c:pt idx="329">
                  <c:v>0.45688504166666011</c:v>
                </c:pt>
                <c:pt idx="330">
                  <c:v>0.45827375000000004</c:v>
                </c:pt>
                <c:pt idx="331">
                  <c:v>0.45966245833333019</c:v>
                </c:pt>
                <c:pt idx="332">
                  <c:v>0.46105116666666035</c:v>
                </c:pt>
                <c:pt idx="333">
                  <c:v>0.46243987500000028</c:v>
                </c:pt>
                <c:pt idx="334">
                  <c:v>0.46382858333333044</c:v>
                </c:pt>
                <c:pt idx="335">
                  <c:v>0.46521729166666059</c:v>
                </c:pt>
                <c:pt idx="336">
                  <c:v>0.46660600000000052</c:v>
                </c:pt>
                <c:pt idx="337">
                  <c:v>0.46799470833333068</c:v>
                </c:pt>
                <c:pt idx="338">
                  <c:v>0.46938341666665995</c:v>
                </c:pt>
                <c:pt idx="339">
                  <c:v>0.47077212500000076</c:v>
                </c:pt>
                <c:pt idx="340">
                  <c:v>0.47216083333333003</c:v>
                </c:pt>
                <c:pt idx="341">
                  <c:v>0.47354954166666019</c:v>
                </c:pt>
                <c:pt idx="342">
                  <c:v>0.47493825000000012</c:v>
                </c:pt>
                <c:pt idx="343">
                  <c:v>0.47632695833333027</c:v>
                </c:pt>
                <c:pt idx="344">
                  <c:v>0.47771566666666043</c:v>
                </c:pt>
                <c:pt idx="345">
                  <c:v>0.47910437500000036</c:v>
                </c:pt>
                <c:pt idx="346">
                  <c:v>0.48049308333333052</c:v>
                </c:pt>
                <c:pt idx="347">
                  <c:v>0.48188179166666067</c:v>
                </c:pt>
                <c:pt idx="348">
                  <c:v>0.4832705000000006</c:v>
                </c:pt>
                <c:pt idx="349">
                  <c:v>0.48465920833333076</c:v>
                </c:pt>
                <c:pt idx="350">
                  <c:v>0.48604791666666003</c:v>
                </c:pt>
                <c:pt idx="351">
                  <c:v>0.48743662499999996</c:v>
                </c:pt>
                <c:pt idx="352">
                  <c:v>0.48882533333333011</c:v>
                </c:pt>
                <c:pt idx="353">
                  <c:v>0.49021404166666027</c:v>
                </c:pt>
                <c:pt idx="354">
                  <c:v>0.4916027500000002</c:v>
                </c:pt>
                <c:pt idx="355">
                  <c:v>0.49299145833333036</c:v>
                </c:pt>
                <c:pt idx="356">
                  <c:v>0.49438016666666051</c:v>
                </c:pt>
                <c:pt idx="357">
                  <c:v>0.49576887500000044</c:v>
                </c:pt>
                <c:pt idx="358">
                  <c:v>0.4971575833333306</c:v>
                </c:pt>
                <c:pt idx="359">
                  <c:v>0.49854629166666076</c:v>
                </c:pt>
                <c:pt idx="360">
                  <c:v>0.49993500000000068</c:v>
                </c:pt>
                <c:pt idx="361">
                  <c:v>0.50132370833332995</c:v>
                </c:pt>
                <c:pt idx="362">
                  <c:v>0.50271241666666011</c:v>
                </c:pt>
                <c:pt idx="363">
                  <c:v>0.50410112500000004</c:v>
                </c:pt>
                <c:pt idx="364">
                  <c:v>0.5054898333333302</c:v>
                </c:pt>
                <c:pt idx="365">
                  <c:v>0.50687854166666035</c:v>
                </c:pt>
                <c:pt idx="366">
                  <c:v>0.50826725000000028</c:v>
                </c:pt>
                <c:pt idx="367">
                  <c:v>0.50965595833333044</c:v>
                </c:pt>
                <c:pt idx="368">
                  <c:v>0.5110446666666606</c:v>
                </c:pt>
                <c:pt idx="369">
                  <c:v>0.51243337500000052</c:v>
                </c:pt>
                <c:pt idx="370">
                  <c:v>0.51382208333333068</c:v>
                </c:pt>
                <c:pt idx="371">
                  <c:v>0.51521079166665995</c:v>
                </c:pt>
                <c:pt idx="372">
                  <c:v>0.51659950000000077</c:v>
                </c:pt>
                <c:pt idx="373">
                  <c:v>0.51798820833333004</c:v>
                </c:pt>
                <c:pt idx="374">
                  <c:v>0.51937691666666019</c:v>
                </c:pt>
                <c:pt idx="375">
                  <c:v>0.52076562500000012</c:v>
                </c:pt>
                <c:pt idx="376">
                  <c:v>0.52215433333333028</c:v>
                </c:pt>
                <c:pt idx="377">
                  <c:v>0.52354304166666044</c:v>
                </c:pt>
                <c:pt idx="378">
                  <c:v>0.52493175000000036</c:v>
                </c:pt>
                <c:pt idx="379">
                  <c:v>0.52632045833333052</c:v>
                </c:pt>
                <c:pt idx="380">
                  <c:v>0.52770916666666068</c:v>
                </c:pt>
                <c:pt idx="381">
                  <c:v>0.52909787500000061</c:v>
                </c:pt>
                <c:pt idx="382">
                  <c:v>0.53048658333333076</c:v>
                </c:pt>
                <c:pt idx="383">
                  <c:v>0.53187529166666003</c:v>
                </c:pt>
                <c:pt idx="384">
                  <c:v>0.53326399999999996</c:v>
                </c:pt>
                <c:pt idx="385">
                  <c:v>0.53465270833333012</c:v>
                </c:pt>
                <c:pt idx="386">
                  <c:v>0.53604141666666028</c:v>
                </c:pt>
                <c:pt idx="387">
                  <c:v>0.5374301250000002</c:v>
                </c:pt>
                <c:pt idx="388">
                  <c:v>0.53881883333333036</c:v>
                </c:pt>
                <c:pt idx="389">
                  <c:v>0.54020754166666052</c:v>
                </c:pt>
                <c:pt idx="390">
                  <c:v>0.54159625000000045</c:v>
                </c:pt>
                <c:pt idx="391">
                  <c:v>0.5429849583333306</c:v>
                </c:pt>
                <c:pt idx="392">
                  <c:v>0.54437366666666076</c:v>
                </c:pt>
                <c:pt idx="393">
                  <c:v>0.54576237500000069</c:v>
                </c:pt>
                <c:pt idx="394">
                  <c:v>0.54715108333332996</c:v>
                </c:pt>
                <c:pt idx="395">
                  <c:v>0.54853979166666011</c:v>
                </c:pt>
                <c:pt idx="396">
                  <c:v>0.54992850000000004</c:v>
                </c:pt>
                <c:pt idx="397">
                  <c:v>0.5513172083333302</c:v>
                </c:pt>
                <c:pt idx="398">
                  <c:v>0.55270591666666036</c:v>
                </c:pt>
                <c:pt idx="399">
                  <c:v>0.55409462500000028</c:v>
                </c:pt>
                <c:pt idx="400">
                  <c:v>0.55548333333333044</c:v>
                </c:pt>
                <c:pt idx="401">
                  <c:v>0.5568720416666606</c:v>
                </c:pt>
                <c:pt idx="402">
                  <c:v>0.55826075000000053</c:v>
                </c:pt>
                <c:pt idx="403">
                  <c:v>0.55964945833333068</c:v>
                </c:pt>
                <c:pt idx="404">
                  <c:v>0.56103816666665995</c:v>
                </c:pt>
                <c:pt idx="405">
                  <c:v>0.56242687500000077</c:v>
                </c:pt>
                <c:pt idx="406">
                  <c:v>0.56381558333333004</c:v>
                </c:pt>
                <c:pt idx="407">
                  <c:v>0.5652042916666602</c:v>
                </c:pt>
                <c:pt idx="408">
                  <c:v>0.56659300000000012</c:v>
                </c:pt>
                <c:pt idx="409">
                  <c:v>0.56798170833333028</c:v>
                </c:pt>
                <c:pt idx="410">
                  <c:v>0.56937041666666044</c:v>
                </c:pt>
                <c:pt idx="411">
                  <c:v>0.57075912500000037</c:v>
                </c:pt>
                <c:pt idx="412">
                  <c:v>0.57214783333333052</c:v>
                </c:pt>
                <c:pt idx="413">
                  <c:v>0.57353654166666068</c:v>
                </c:pt>
                <c:pt idx="414">
                  <c:v>0.57492525000000061</c:v>
                </c:pt>
                <c:pt idx="415">
                  <c:v>0.57631395833333077</c:v>
                </c:pt>
                <c:pt idx="416">
                  <c:v>0.57770266666666004</c:v>
                </c:pt>
                <c:pt idx="417">
                  <c:v>0.57909137499999996</c:v>
                </c:pt>
                <c:pt idx="418">
                  <c:v>0.58048008333333012</c:v>
                </c:pt>
                <c:pt idx="419">
                  <c:v>0.58186879166666028</c:v>
                </c:pt>
                <c:pt idx="420">
                  <c:v>0.58325750000000021</c:v>
                </c:pt>
                <c:pt idx="421">
                  <c:v>0.58464620833333036</c:v>
                </c:pt>
                <c:pt idx="422">
                  <c:v>0.58603491666666052</c:v>
                </c:pt>
                <c:pt idx="423">
                  <c:v>0.58742362500000045</c:v>
                </c:pt>
                <c:pt idx="424">
                  <c:v>0.58881233333333061</c:v>
                </c:pt>
                <c:pt idx="425">
                  <c:v>0.59020104166666076</c:v>
                </c:pt>
                <c:pt idx="426">
                  <c:v>0.59158975000000069</c:v>
                </c:pt>
                <c:pt idx="427">
                  <c:v>0.59297845833332996</c:v>
                </c:pt>
                <c:pt idx="428">
                  <c:v>0.59436716666666012</c:v>
                </c:pt>
                <c:pt idx="429">
                  <c:v>0.59575587500000005</c:v>
                </c:pt>
                <c:pt idx="430">
                  <c:v>0.5971445833333302</c:v>
                </c:pt>
                <c:pt idx="431">
                  <c:v>0.59853329166666036</c:v>
                </c:pt>
                <c:pt idx="432">
                  <c:v>0.59992200000000029</c:v>
                </c:pt>
                <c:pt idx="433">
                  <c:v>0.60131070833333045</c:v>
                </c:pt>
                <c:pt idx="434">
                  <c:v>0.6026994166666606</c:v>
                </c:pt>
                <c:pt idx="435">
                  <c:v>0.60408812500000053</c:v>
                </c:pt>
                <c:pt idx="436">
                  <c:v>0.60547683333333069</c:v>
                </c:pt>
                <c:pt idx="437">
                  <c:v>0.60686554166665996</c:v>
                </c:pt>
                <c:pt idx="438">
                  <c:v>0.60825425000000077</c:v>
                </c:pt>
                <c:pt idx="439">
                  <c:v>0.60964295833333004</c:v>
                </c:pt>
                <c:pt idx="440">
                  <c:v>0.6110316666666602</c:v>
                </c:pt>
                <c:pt idx="441">
                  <c:v>0.61242037500000013</c:v>
                </c:pt>
                <c:pt idx="442">
                  <c:v>0.61380908333333029</c:v>
                </c:pt>
                <c:pt idx="443">
                  <c:v>0.61519779166666044</c:v>
                </c:pt>
                <c:pt idx="444">
                  <c:v>0.61658650000000037</c:v>
                </c:pt>
                <c:pt idx="445">
                  <c:v>0.61797520833333053</c:v>
                </c:pt>
                <c:pt idx="446">
                  <c:v>0.61936391666666069</c:v>
                </c:pt>
                <c:pt idx="447">
                  <c:v>0.62075262500000061</c:v>
                </c:pt>
                <c:pt idx="448">
                  <c:v>0.62214133333333077</c:v>
                </c:pt>
                <c:pt idx="449">
                  <c:v>0.62353004166666004</c:v>
                </c:pt>
                <c:pt idx="450">
                  <c:v>0.62491874999999997</c:v>
                </c:pt>
                <c:pt idx="451">
                  <c:v>0.62630745833333012</c:v>
                </c:pt>
                <c:pt idx="452">
                  <c:v>0.62769616666666028</c:v>
                </c:pt>
                <c:pt idx="453">
                  <c:v>0.62908487500000021</c:v>
                </c:pt>
                <c:pt idx="454">
                  <c:v>0.63047358333333037</c:v>
                </c:pt>
                <c:pt idx="455">
                  <c:v>0.63186229166666052</c:v>
                </c:pt>
                <c:pt idx="456">
                  <c:v>0.63325100000000045</c:v>
                </c:pt>
                <c:pt idx="457">
                  <c:v>0.63463970833333061</c:v>
                </c:pt>
                <c:pt idx="458">
                  <c:v>0.63602841666666077</c:v>
                </c:pt>
                <c:pt idx="459">
                  <c:v>0.63741712500000069</c:v>
                </c:pt>
                <c:pt idx="460">
                  <c:v>0.63880583333332996</c:v>
                </c:pt>
                <c:pt idx="461">
                  <c:v>0.64019454166666012</c:v>
                </c:pt>
                <c:pt idx="462">
                  <c:v>0.64158325000000005</c:v>
                </c:pt>
                <c:pt idx="463">
                  <c:v>0.64297195833333021</c:v>
                </c:pt>
                <c:pt idx="464">
                  <c:v>0.64436066666666036</c:v>
                </c:pt>
                <c:pt idx="465">
                  <c:v>0.64574937500000029</c:v>
                </c:pt>
                <c:pt idx="466">
                  <c:v>0.64713808333333045</c:v>
                </c:pt>
                <c:pt idx="467">
                  <c:v>0.64852679166666061</c:v>
                </c:pt>
                <c:pt idx="468">
                  <c:v>0.64991550000000053</c:v>
                </c:pt>
                <c:pt idx="469">
                  <c:v>0.65130420833333069</c:v>
                </c:pt>
                <c:pt idx="470">
                  <c:v>0.65269291666665996</c:v>
                </c:pt>
                <c:pt idx="471">
                  <c:v>0.65408162500000078</c:v>
                </c:pt>
                <c:pt idx="472">
                  <c:v>0.65547033333333005</c:v>
                </c:pt>
                <c:pt idx="473">
                  <c:v>0.6568590416666602</c:v>
                </c:pt>
                <c:pt idx="474">
                  <c:v>0.65824775000000013</c:v>
                </c:pt>
                <c:pt idx="475">
                  <c:v>0.65963645833333029</c:v>
                </c:pt>
                <c:pt idx="476">
                  <c:v>0.66102516666666045</c:v>
                </c:pt>
                <c:pt idx="477">
                  <c:v>0.66241387500000037</c:v>
                </c:pt>
                <c:pt idx="478">
                  <c:v>0.66380258333333053</c:v>
                </c:pt>
                <c:pt idx="479">
                  <c:v>0.66519129166666069</c:v>
                </c:pt>
                <c:pt idx="480">
                  <c:v>0.66658000000000062</c:v>
                </c:pt>
                <c:pt idx="481">
                  <c:v>0.66796870833333077</c:v>
                </c:pt>
                <c:pt idx="482">
                  <c:v>0.66935741666666004</c:v>
                </c:pt>
                <c:pt idx="483">
                  <c:v>0.67074612499999997</c:v>
                </c:pt>
                <c:pt idx="484">
                  <c:v>0.67213483333333013</c:v>
                </c:pt>
                <c:pt idx="485">
                  <c:v>0.67352354166666029</c:v>
                </c:pt>
                <c:pt idx="486">
                  <c:v>0.67491225000000021</c:v>
                </c:pt>
                <c:pt idx="487">
                  <c:v>0.67630095833333037</c:v>
                </c:pt>
                <c:pt idx="488">
                  <c:v>0.67768966666666053</c:v>
                </c:pt>
                <c:pt idx="489">
                  <c:v>0.67907837500000046</c:v>
                </c:pt>
                <c:pt idx="490">
                  <c:v>0.68046708333333061</c:v>
                </c:pt>
                <c:pt idx="491">
                  <c:v>0.68185579166666077</c:v>
                </c:pt>
                <c:pt idx="492">
                  <c:v>0.6832445000000007</c:v>
                </c:pt>
                <c:pt idx="493">
                  <c:v>0.68463320833332997</c:v>
                </c:pt>
                <c:pt idx="494">
                  <c:v>0.68602191666666013</c:v>
                </c:pt>
                <c:pt idx="495">
                  <c:v>0.68741062500000005</c:v>
                </c:pt>
                <c:pt idx="496">
                  <c:v>0.68879933333333021</c:v>
                </c:pt>
                <c:pt idx="497">
                  <c:v>0.69018804166666037</c:v>
                </c:pt>
                <c:pt idx="498">
                  <c:v>0.6915767500000003</c:v>
                </c:pt>
                <c:pt idx="499">
                  <c:v>0.69296545833333045</c:v>
                </c:pt>
                <c:pt idx="500">
                  <c:v>0.69435416666666061</c:v>
                </c:pt>
                <c:pt idx="501">
                  <c:v>0.69574287500000054</c:v>
                </c:pt>
                <c:pt idx="502">
                  <c:v>0.6971315833333307</c:v>
                </c:pt>
                <c:pt idx="503">
                  <c:v>0.69852029166665996</c:v>
                </c:pt>
                <c:pt idx="504">
                  <c:v>0.69990900000000078</c:v>
                </c:pt>
                <c:pt idx="505">
                  <c:v>0.70129770833333005</c:v>
                </c:pt>
                <c:pt idx="506">
                  <c:v>0.70268641666666021</c:v>
                </c:pt>
                <c:pt idx="507">
                  <c:v>0.70407512500000013</c:v>
                </c:pt>
                <c:pt idx="508">
                  <c:v>0.70546383333333029</c:v>
                </c:pt>
                <c:pt idx="509">
                  <c:v>0.70685254166666045</c:v>
                </c:pt>
                <c:pt idx="510">
                  <c:v>0.70824125000000038</c:v>
                </c:pt>
                <c:pt idx="511">
                  <c:v>0.70962995833333053</c:v>
                </c:pt>
                <c:pt idx="512">
                  <c:v>0.71101866666666069</c:v>
                </c:pt>
                <c:pt idx="513">
                  <c:v>0.71240737500000062</c:v>
                </c:pt>
                <c:pt idx="514">
                  <c:v>0.71379608333333078</c:v>
                </c:pt>
                <c:pt idx="515">
                  <c:v>0.71518479166666005</c:v>
                </c:pt>
                <c:pt idx="516">
                  <c:v>0.71657349999999997</c:v>
                </c:pt>
                <c:pt idx="517">
                  <c:v>0.71796220833333013</c:v>
                </c:pt>
                <c:pt idx="518">
                  <c:v>0.71935091666666029</c:v>
                </c:pt>
                <c:pt idx="519">
                  <c:v>0.72073962500000022</c:v>
                </c:pt>
                <c:pt idx="520">
                  <c:v>0.72212833333333037</c:v>
                </c:pt>
                <c:pt idx="521">
                  <c:v>0.72351704166666053</c:v>
                </c:pt>
                <c:pt idx="522">
                  <c:v>0.72490575000000046</c:v>
                </c:pt>
                <c:pt idx="523">
                  <c:v>0.72629445833333062</c:v>
                </c:pt>
                <c:pt idx="524">
                  <c:v>0.72768316666666077</c:v>
                </c:pt>
                <c:pt idx="525">
                  <c:v>0.7290718750000007</c:v>
                </c:pt>
                <c:pt idx="526">
                  <c:v>0.73046058333332997</c:v>
                </c:pt>
                <c:pt idx="527">
                  <c:v>0.73184929166666013</c:v>
                </c:pt>
                <c:pt idx="528">
                  <c:v>0.73323800000000006</c:v>
                </c:pt>
                <c:pt idx="529">
                  <c:v>0.73462670833333021</c:v>
                </c:pt>
                <c:pt idx="530">
                  <c:v>0.73601541666666037</c:v>
                </c:pt>
                <c:pt idx="531">
                  <c:v>0.7374041250000003</c:v>
                </c:pt>
                <c:pt idx="532">
                  <c:v>0.73879283333333046</c:v>
                </c:pt>
                <c:pt idx="533">
                  <c:v>0.74018154166666061</c:v>
                </c:pt>
                <c:pt idx="534">
                  <c:v>0.74157025000000054</c:v>
                </c:pt>
                <c:pt idx="535">
                  <c:v>0.7429589583333307</c:v>
                </c:pt>
                <c:pt idx="536">
                  <c:v>0.74434766666665997</c:v>
                </c:pt>
                <c:pt idx="537">
                  <c:v>0.74573637500000078</c:v>
                </c:pt>
                <c:pt idx="538">
                  <c:v>0.74712508333333005</c:v>
                </c:pt>
                <c:pt idx="539">
                  <c:v>0.74851379166666021</c:v>
                </c:pt>
                <c:pt idx="540">
                  <c:v>0.74990250000000014</c:v>
                </c:pt>
                <c:pt idx="541">
                  <c:v>0.7512912083333303</c:v>
                </c:pt>
                <c:pt idx="542">
                  <c:v>0.75267991666666045</c:v>
                </c:pt>
                <c:pt idx="543">
                  <c:v>0.75406862500000038</c:v>
                </c:pt>
                <c:pt idx="544">
                  <c:v>0.75545733333333054</c:v>
                </c:pt>
                <c:pt idx="545">
                  <c:v>0.7568460416666607</c:v>
                </c:pt>
                <c:pt idx="546">
                  <c:v>0.75823475000000062</c:v>
                </c:pt>
                <c:pt idx="547">
                  <c:v>0.75962345833333078</c:v>
                </c:pt>
                <c:pt idx="548">
                  <c:v>0.76101216666666005</c:v>
                </c:pt>
                <c:pt idx="549">
                  <c:v>0.76240087499999998</c:v>
                </c:pt>
                <c:pt idx="550">
                  <c:v>0.76378958333333014</c:v>
                </c:pt>
                <c:pt idx="551">
                  <c:v>0.76517829166666029</c:v>
                </c:pt>
                <c:pt idx="552">
                  <c:v>0.76656700000000022</c:v>
                </c:pt>
                <c:pt idx="553">
                  <c:v>0.76795570833333038</c:v>
                </c:pt>
                <c:pt idx="554">
                  <c:v>0.76934441666666054</c:v>
                </c:pt>
                <c:pt idx="555">
                  <c:v>0.77073312500000046</c:v>
                </c:pt>
                <c:pt idx="556">
                  <c:v>0.77212183333333062</c:v>
                </c:pt>
                <c:pt idx="557">
                  <c:v>0.77351054166666078</c:v>
                </c:pt>
                <c:pt idx="558">
                  <c:v>0.77489925000000071</c:v>
                </c:pt>
                <c:pt idx="559">
                  <c:v>0.77628795833332997</c:v>
                </c:pt>
                <c:pt idx="560">
                  <c:v>0.77767666666666013</c:v>
                </c:pt>
                <c:pt idx="561">
                  <c:v>0.77906537500000006</c:v>
                </c:pt>
                <c:pt idx="562">
                  <c:v>0.78045408333333022</c:v>
                </c:pt>
                <c:pt idx="563">
                  <c:v>0.78184279166666037</c:v>
                </c:pt>
                <c:pt idx="564">
                  <c:v>0.7832315000000003</c:v>
                </c:pt>
                <c:pt idx="565">
                  <c:v>0.78462020833333046</c:v>
                </c:pt>
                <c:pt idx="566">
                  <c:v>0.78600891666666062</c:v>
                </c:pt>
                <c:pt idx="567">
                  <c:v>0.78739762500000055</c:v>
                </c:pt>
                <c:pt idx="568">
                  <c:v>0.7887863333333307</c:v>
                </c:pt>
                <c:pt idx="569">
                  <c:v>0.79017504166665997</c:v>
                </c:pt>
                <c:pt idx="570">
                  <c:v>0.79156375000000079</c:v>
                </c:pt>
                <c:pt idx="571">
                  <c:v>0.79295245833333006</c:v>
                </c:pt>
                <c:pt idx="572">
                  <c:v>0.79434116666666021</c:v>
                </c:pt>
                <c:pt idx="573">
                  <c:v>0.79572987500000014</c:v>
                </c:pt>
                <c:pt idx="574">
                  <c:v>0.7971185833333303</c:v>
                </c:pt>
                <c:pt idx="575">
                  <c:v>0.79850729166666046</c:v>
                </c:pt>
                <c:pt idx="576">
                  <c:v>0.79989600000000038</c:v>
                </c:pt>
                <c:pt idx="577">
                  <c:v>0.80128470833333054</c:v>
                </c:pt>
                <c:pt idx="578">
                  <c:v>0.8026734166666607</c:v>
                </c:pt>
                <c:pt idx="579">
                  <c:v>0.80406212500000063</c:v>
                </c:pt>
                <c:pt idx="580">
                  <c:v>0.80545083333333078</c:v>
                </c:pt>
                <c:pt idx="581">
                  <c:v>0.80683954166666005</c:v>
                </c:pt>
                <c:pt idx="582">
                  <c:v>0.80822824999999998</c:v>
                </c:pt>
                <c:pt idx="583">
                  <c:v>0.80961695833333014</c:v>
                </c:pt>
                <c:pt idx="584">
                  <c:v>0.8110056666666603</c:v>
                </c:pt>
                <c:pt idx="585">
                  <c:v>0.81239437500000022</c:v>
                </c:pt>
                <c:pt idx="586">
                  <c:v>0.81378308333333038</c:v>
                </c:pt>
                <c:pt idx="587">
                  <c:v>0.81517179166666054</c:v>
                </c:pt>
                <c:pt idx="588">
                  <c:v>0.81656050000000047</c:v>
                </c:pt>
                <c:pt idx="589">
                  <c:v>0.81794920833333062</c:v>
                </c:pt>
                <c:pt idx="590">
                  <c:v>0.81933791666666078</c:v>
                </c:pt>
                <c:pt idx="591">
                  <c:v>0.82072662500000071</c:v>
                </c:pt>
                <c:pt idx="592">
                  <c:v>0.82211533333332998</c:v>
                </c:pt>
                <c:pt idx="593">
                  <c:v>0.82350404166666014</c:v>
                </c:pt>
                <c:pt idx="594">
                  <c:v>0.82489275000000006</c:v>
                </c:pt>
                <c:pt idx="595">
                  <c:v>0.82628145833333022</c:v>
                </c:pt>
                <c:pt idx="596">
                  <c:v>0.82767016666666038</c:v>
                </c:pt>
                <c:pt idx="597">
                  <c:v>0.82905887500000031</c:v>
                </c:pt>
                <c:pt idx="598">
                  <c:v>0.83044758333333046</c:v>
                </c:pt>
                <c:pt idx="599">
                  <c:v>0.83183629166666062</c:v>
                </c:pt>
                <c:pt idx="600">
                  <c:v>0.83322500000000055</c:v>
                </c:pt>
                <c:pt idx="601">
                  <c:v>0.83461370833333071</c:v>
                </c:pt>
                <c:pt idx="602">
                  <c:v>0.83600241666665998</c:v>
                </c:pt>
                <c:pt idx="603">
                  <c:v>0.83739112500000079</c:v>
                </c:pt>
                <c:pt idx="604">
                  <c:v>0.83877983333333006</c:v>
                </c:pt>
                <c:pt idx="605">
                  <c:v>0.84016854166666022</c:v>
                </c:pt>
                <c:pt idx="606">
                  <c:v>0.84155725000000015</c:v>
                </c:pt>
                <c:pt idx="607">
                  <c:v>0.8429459583333303</c:v>
                </c:pt>
                <c:pt idx="608">
                  <c:v>0.84433466666666046</c:v>
                </c:pt>
                <c:pt idx="609">
                  <c:v>0.84572337500000039</c:v>
                </c:pt>
                <c:pt idx="610">
                  <c:v>0.84711208333333055</c:v>
                </c:pt>
                <c:pt idx="611">
                  <c:v>0.8485007916666607</c:v>
                </c:pt>
                <c:pt idx="612">
                  <c:v>0.84988950000000063</c:v>
                </c:pt>
                <c:pt idx="613">
                  <c:v>0.85127820833333079</c:v>
                </c:pt>
                <c:pt idx="614">
                  <c:v>0.85266691666666006</c:v>
                </c:pt>
                <c:pt idx="615">
                  <c:v>0.85405562499999998</c:v>
                </c:pt>
                <c:pt idx="616">
                  <c:v>0.85544433333333014</c:v>
                </c:pt>
                <c:pt idx="617">
                  <c:v>0.8568330416666603</c:v>
                </c:pt>
                <c:pt idx="618">
                  <c:v>0.85822175000000023</c:v>
                </c:pt>
                <c:pt idx="619">
                  <c:v>0.85961045833333039</c:v>
                </c:pt>
                <c:pt idx="620">
                  <c:v>0.86099916666666054</c:v>
                </c:pt>
                <c:pt idx="621">
                  <c:v>0.86238787500000047</c:v>
                </c:pt>
                <c:pt idx="622">
                  <c:v>0.86377658333333063</c:v>
                </c:pt>
                <c:pt idx="623">
                  <c:v>0.86516529166666079</c:v>
                </c:pt>
                <c:pt idx="624">
                  <c:v>0.86655400000000071</c:v>
                </c:pt>
                <c:pt idx="625">
                  <c:v>0.86794270833332998</c:v>
                </c:pt>
                <c:pt idx="626">
                  <c:v>0.86933141666666014</c:v>
                </c:pt>
                <c:pt idx="627">
                  <c:v>0.87072012500000007</c:v>
                </c:pt>
                <c:pt idx="628">
                  <c:v>0.87210883333333022</c:v>
                </c:pt>
                <c:pt idx="629">
                  <c:v>0.87349754166666038</c:v>
                </c:pt>
                <c:pt idx="630">
                  <c:v>0.87488625000000031</c:v>
                </c:pt>
                <c:pt idx="631">
                  <c:v>0.87627495833333047</c:v>
                </c:pt>
                <c:pt idx="632">
                  <c:v>0.87766366666666062</c:v>
                </c:pt>
                <c:pt idx="633">
                  <c:v>0.87905237500000055</c:v>
                </c:pt>
                <c:pt idx="634">
                  <c:v>0.88044108333333071</c:v>
                </c:pt>
                <c:pt idx="635">
                  <c:v>0.88182979166665998</c:v>
                </c:pt>
                <c:pt idx="636">
                  <c:v>0.88321850000000079</c:v>
                </c:pt>
                <c:pt idx="637">
                  <c:v>0.88460720833333006</c:v>
                </c:pt>
                <c:pt idx="638">
                  <c:v>0.88599591666666022</c:v>
                </c:pt>
                <c:pt idx="639">
                  <c:v>0.88738462500000015</c:v>
                </c:pt>
                <c:pt idx="640">
                  <c:v>0.88877333333333031</c:v>
                </c:pt>
                <c:pt idx="641">
                  <c:v>0.89016204166666046</c:v>
                </c:pt>
                <c:pt idx="642">
                  <c:v>0.89155075000000039</c:v>
                </c:pt>
                <c:pt idx="643">
                  <c:v>0.89293945833333055</c:v>
                </c:pt>
                <c:pt idx="644">
                  <c:v>0.89432816666666071</c:v>
                </c:pt>
                <c:pt idx="645">
                  <c:v>0.89571687500000063</c:v>
                </c:pt>
                <c:pt idx="646">
                  <c:v>0.89710558333333079</c:v>
                </c:pt>
                <c:pt idx="647">
                  <c:v>0.89849429166666006</c:v>
                </c:pt>
                <c:pt idx="648">
                  <c:v>0.89988299999999999</c:v>
                </c:pt>
                <c:pt idx="649">
                  <c:v>0.90127170833333015</c:v>
                </c:pt>
                <c:pt idx="650">
                  <c:v>0.9026604166666603</c:v>
                </c:pt>
                <c:pt idx="651">
                  <c:v>0.90404912500000023</c:v>
                </c:pt>
                <c:pt idx="652">
                  <c:v>0.90543783333333039</c:v>
                </c:pt>
                <c:pt idx="653">
                  <c:v>0.90682654166666055</c:v>
                </c:pt>
                <c:pt idx="654">
                  <c:v>0.90821525000000047</c:v>
                </c:pt>
                <c:pt idx="655">
                  <c:v>0.90960395833333063</c:v>
                </c:pt>
                <c:pt idx="656">
                  <c:v>0.91099266666666079</c:v>
                </c:pt>
                <c:pt idx="657">
                  <c:v>0.91238137500000072</c:v>
                </c:pt>
                <c:pt idx="658">
                  <c:v>0.91377008333332999</c:v>
                </c:pt>
                <c:pt idx="659">
                  <c:v>0.91515879166666014</c:v>
                </c:pt>
                <c:pt idx="660">
                  <c:v>0.91654750000000007</c:v>
                </c:pt>
                <c:pt idx="661">
                  <c:v>0.91793620833333023</c:v>
                </c:pt>
                <c:pt idx="662">
                  <c:v>0.91932491666666039</c:v>
                </c:pt>
                <c:pt idx="663">
                  <c:v>0.92071362500000031</c:v>
                </c:pt>
                <c:pt idx="664">
                  <c:v>0.92210233333333047</c:v>
                </c:pt>
                <c:pt idx="665">
                  <c:v>0.92349104166666063</c:v>
                </c:pt>
                <c:pt idx="666">
                  <c:v>0.92487975000000056</c:v>
                </c:pt>
                <c:pt idx="667">
                  <c:v>0.92626845833333071</c:v>
                </c:pt>
                <c:pt idx="668">
                  <c:v>0.92765716666665998</c:v>
                </c:pt>
                <c:pt idx="669">
                  <c:v>0.9290458750000008</c:v>
                </c:pt>
                <c:pt idx="670">
                  <c:v>0.93043458333333007</c:v>
                </c:pt>
                <c:pt idx="671">
                  <c:v>0.93182329166666023</c:v>
                </c:pt>
                <c:pt idx="672">
                  <c:v>0.93321200000000015</c:v>
                </c:pt>
                <c:pt idx="673">
                  <c:v>0.93460070833333031</c:v>
                </c:pt>
                <c:pt idx="674">
                  <c:v>0.93598941666666047</c:v>
                </c:pt>
                <c:pt idx="675">
                  <c:v>0.9373781250000004</c:v>
                </c:pt>
                <c:pt idx="676">
                  <c:v>0.93876683333333055</c:v>
                </c:pt>
                <c:pt idx="677">
                  <c:v>0.94015554166666071</c:v>
                </c:pt>
                <c:pt idx="678">
                  <c:v>0.94154425000000064</c:v>
                </c:pt>
                <c:pt idx="679">
                  <c:v>0.9429329583333308</c:v>
                </c:pt>
                <c:pt idx="680">
                  <c:v>0.94432166666666006</c:v>
                </c:pt>
                <c:pt idx="681">
                  <c:v>0.94571037499999999</c:v>
                </c:pt>
                <c:pt idx="682">
                  <c:v>0.94709908333333015</c:v>
                </c:pt>
                <c:pt idx="683">
                  <c:v>0.94848779166666031</c:v>
                </c:pt>
                <c:pt idx="684">
                  <c:v>0.94987650000000023</c:v>
                </c:pt>
                <c:pt idx="685">
                  <c:v>0.95126520833333039</c:v>
                </c:pt>
                <c:pt idx="686">
                  <c:v>0.95265391666666055</c:v>
                </c:pt>
                <c:pt idx="687">
                  <c:v>0.95404262500000048</c:v>
                </c:pt>
                <c:pt idx="688">
                  <c:v>0.95543133333333063</c:v>
                </c:pt>
                <c:pt idx="689">
                  <c:v>0.95682004166666079</c:v>
                </c:pt>
                <c:pt idx="690">
                  <c:v>0.95820875000000072</c:v>
                </c:pt>
                <c:pt idx="691">
                  <c:v>0.95959745833332999</c:v>
                </c:pt>
                <c:pt idx="692">
                  <c:v>0.96098616666666015</c:v>
                </c:pt>
                <c:pt idx="693">
                  <c:v>0.96237487500000007</c:v>
                </c:pt>
                <c:pt idx="694">
                  <c:v>0.96376358333333023</c:v>
                </c:pt>
                <c:pt idx="695">
                  <c:v>0.96515229166666039</c:v>
                </c:pt>
                <c:pt idx="696">
                  <c:v>0.96654100000000032</c:v>
                </c:pt>
                <c:pt idx="697">
                  <c:v>0.96792970833333047</c:v>
                </c:pt>
                <c:pt idx="698">
                  <c:v>0.96931841666666063</c:v>
                </c:pt>
                <c:pt idx="699">
                  <c:v>0.97070712500000056</c:v>
                </c:pt>
                <c:pt idx="700">
                  <c:v>0.97209583333333072</c:v>
                </c:pt>
                <c:pt idx="701">
                  <c:v>0.97348454166665999</c:v>
                </c:pt>
                <c:pt idx="702">
                  <c:v>0.9748732500000008</c:v>
                </c:pt>
                <c:pt idx="703">
                  <c:v>0.97626195833333007</c:v>
                </c:pt>
                <c:pt idx="704">
                  <c:v>0.97765066666666023</c:v>
                </c:pt>
                <c:pt idx="705">
                  <c:v>0.97903937500000016</c:v>
                </c:pt>
                <c:pt idx="706">
                  <c:v>0.98042808333333031</c:v>
                </c:pt>
                <c:pt idx="707">
                  <c:v>0.98181679166666047</c:v>
                </c:pt>
                <c:pt idx="708">
                  <c:v>0.9832055000000004</c:v>
                </c:pt>
                <c:pt idx="709">
                  <c:v>0.98459420833333056</c:v>
                </c:pt>
                <c:pt idx="710">
                  <c:v>0.98598291666666071</c:v>
                </c:pt>
                <c:pt idx="711">
                  <c:v>0.98737162500000064</c:v>
                </c:pt>
                <c:pt idx="712">
                  <c:v>0.9887603333333308</c:v>
                </c:pt>
                <c:pt idx="713">
                  <c:v>0.99014904166666007</c:v>
                </c:pt>
                <c:pt idx="714">
                  <c:v>0.99153775</c:v>
                </c:pt>
                <c:pt idx="715">
                  <c:v>0.99292645833333015</c:v>
                </c:pt>
                <c:pt idx="716">
                  <c:v>0.99431516666666031</c:v>
                </c:pt>
                <c:pt idx="717">
                  <c:v>0.99570387500000024</c:v>
                </c:pt>
                <c:pt idx="718">
                  <c:v>0.9970925833333304</c:v>
                </c:pt>
                <c:pt idx="719">
                  <c:v>0.99848129166666055</c:v>
                </c:pt>
                <c:pt idx="720">
                  <c:v>0.99987000000000048</c:v>
                </c:pt>
                <c:pt idx="721">
                  <c:v>1.0012587083333306</c:v>
                </c:pt>
                <c:pt idx="722">
                  <c:v>1.0026474166666608</c:v>
                </c:pt>
                <c:pt idx="723">
                  <c:v>1.0040361250000007</c:v>
                </c:pt>
                <c:pt idx="724">
                  <c:v>1.00542483333333</c:v>
                </c:pt>
                <c:pt idx="725">
                  <c:v>1.0068135416666602</c:v>
                </c:pt>
                <c:pt idx="726">
                  <c:v>1.0082022500000001</c:v>
                </c:pt>
                <c:pt idx="727">
                  <c:v>1.0095909583333302</c:v>
                </c:pt>
                <c:pt idx="728">
                  <c:v>1.0109796666666604</c:v>
                </c:pt>
                <c:pt idx="729">
                  <c:v>1.0123683750000003</c:v>
                </c:pt>
                <c:pt idx="730">
                  <c:v>1.0137570833333305</c:v>
                </c:pt>
                <c:pt idx="731">
                  <c:v>1.0151457916666606</c:v>
                </c:pt>
                <c:pt idx="732">
                  <c:v>1.0165345000000006</c:v>
                </c:pt>
                <c:pt idx="733">
                  <c:v>1.0179232083333307</c:v>
                </c:pt>
                <c:pt idx="734">
                  <c:v>1.01931191666666</c:v>
                </c:pt>
                <c:pt idx="735">
                  <c:v>1.0207006250000008</c:v>
                </c:pt>
                <c:pt idx="736">
                  <c:v>1.0220893333333301</c:v>
                </c:pt>
                <c:pt idx="737">
                  <c:v>1.0234780416666602</c:v>
                </c:pt>
                <c:pt idx="738">
                  <c:v>1.0248667500000002</c:v>
                </c:pt>
                <c:pt idx="739">
                  <c:v>1.0262554583333303</c:v>
                </c:pt>
                <c:pt idx="740">
                  <c:v>1.0276441666666605</c:v>
                </c:pt>
                <c:pt idx="741">
                  <c:v>1.0290328750000004</c:v>
                </c:pt>
                <c:pt idx="742">
                  <c:v>1.0304215833333306</c:v>
                </c:pt>
                <c:pt idx="743">
                  <c:v>1.0318102916666607</c:v>
                </c:pt>
                <c:pt idx="744">
                  <c:v>1.0331990000000006</c:v>
                </c:pt>
                <c:pt idx="745">
                  <c:v>1.0345877083333308</c:v>
                </c:pt>
                <c:pt idx="746">
                  <c:v>1.0359764166666601</c:v>
                </c:pt>
                <c:pt idx="747">
                  <c:v>1.037365125</c:v>
                </c:pt>
                <c:pt idx="748">
                  <c:v>1.0387538333333302</c:v>
                </c:pt>
                <c:pt idx="749">
                  <c:v>1.0401425416666603</c:v>
                </c:pt>
                <c:pt idx="750">
                  <c:v>1.0415312500000002</c:v>
                </c:pt>
                <c:pt idx="751">
                  <c:v>1.0429199583333304</c:v>
                </c:pt>
                <c:pt idx="752">
                  <c:v>1.0443086666666606</c:v>
                </c:pt>
                <c:pt idx="753">
                  <c:v>1.0456973750000005</c:v>
                </c:pt>
                <c:pt idx="754">
                  <c:v>1.0470860833333306</c:v>
                </c:pt>
                <c:pt idx="755">
                  <c:v>1.0484747916666608</c:v>
                </c:pt>
                <c:pt idx="756">
                  <c:v>1.0498635000000007</c:v>
                </c:pt>
                <c:pt idx="757">
                  <c:v>1.05125220833333</c:v>
                </c:pt>
                <c:pt idx="758">
                  <c:v>1.0526409166666602</c:v>
                </c:pt>
                <c:pt idx="759">
                  <c:v>1.0540296250000001</c:v>
                </c:pt>
                <c:pt idx="760">
                  <c:v>1.0554183333333302</c:v>
                </c:pt>
                <c:pt idx="761">
                  <c:v>1.0568070416666604</c:v>
                </c:pt>
                <c:pt idx="762">
                  <c:v>1.0581957500000003</c:v>
                </c:pt>
                <c:pt idx="763">
                  <c:v>1.0595844583333305</c:v>
                </c:pt>
                <c:pt idx="764">
                  <c:v>1.0609731666666606</c:v>
                </c:pt>
                <c:pt idx="765">
                  <c:v>1.0623618750000006</c:v>
                </c:pt>
                <c:pt idx="766">
                  <c:v>1.0637505833333307</c:v>
                </c:pt>
                <c:pt idx="767">
                  <c:v>1.06513929166666</c:v>
                </c:pt>
                <c:pt idx="768">
                  <c:v>1.0665280000000008</c:v>
                </c:pt>
                <c:pt idx="769">
                  <c:v>1.0679167083333301</c:v>
                </c:pt>
                <c:pt idx="770">
                  <c:v>1.0693054166666602</c:v>
                </c:pt>
                <c:pt idx="771">
                  <c:v>1.0706941250000002</c:v>
                </c:pt>
                <c:pt idx="772">
                  <c:v>1.0720828333333303</c:v>
                </c:pt>
                <c:pt idx="773">
                  <c:v>1.0734715416666605</c:v>
                </c:pt>
                <c:pt idx="774">
                  <c:v>1.0748602500000004</c:v>
                </c:pt>
                <c:pt idx="775">
                  <c:v>1.0762489583333306</c:v>
                </c:pt>
                <c:pt idx="776">
                  <c:v>1.0776376666666607</c:v>
                </c:pt>
                <c:pt idx="777">
                  <c:v>1.0790263750000006</c:v>
                </c:pt>
                <c:pt idx="778">
                  <c:v>1.0804150833333308</c:v>
                </c:pt>
                <c:pt idx="779">
                  <c:v>1.0818037916666601</c:v>
                </c:pt>
                <c:pt idx="780">
                  <c:v>1.0831925</c:v>
                </c:pt>
                <c:pt idx="781">
                  <c:v>1.0845812083333302</c:v>
                </c:pt>
                <c:pt idx="782">
                  <c:v>1.0859699166666603</c:v>
                </c:pt>
                <c:pt idx="783">
                  <c:v>1.0873586250000002</c:v>
                </c:pt>
                <c:pt idx="784">
                  <c:v>1.0887473333333304</c:v>
                </c:pt>
                <c:pt idx="785">
                  <c:v>1.0901360416666606</c:v>
                </c:pt>
                <c:pt idx="786">
                  <c:v>1.0915247500000005</c:v>
                </c:pt>
                <c:pt idx="787">
                  <c:v>1.0929134583333306</c:v>
                </c:pt>
                <c:pt idx="788">
                  <c:v>1.0943021666666608</c:v>
                </c:pt>
                <c:pt idx="789">
                  <c:v>1.0956908750000007</c:v>
                </c:pt>
                <c:pt idx="790">
                  <c:v>1.09707958333333</c:v>
                </c:pt>
                <c:pt idx="791">
                  <c:v>1.0984682916666602</c:v>
                </c:pt>
                <c:pt idx="792">
                  <c:v>1.0998570000000001</c:v>
                </c:pt>
                <c:pt idx="793">
                  <c:v>1.1012457083333302</c:v>
                </c:pt>
                <c:pt idx="794">
                  <c:v>1.1026344166666604</c:v>
                </c:pt>
                <c:pt idx="795">
                  <c:v>1.1040231250000003</c:v>
                </c:pt>
                <c:pt idx="796">
                  <c:v>1.1054118333333305</c:v>
                </c:pt>
                <c:pt idx="797">
                  <c:v>1.1068005416666606</c:v>
                </c:pt>
                <c:pt idx="798">
                  <c:v>1.1081892500000006</c:v>
                </c:pt>
                <c:pt idx="799">
                  <c:v>1.1095779583333307</c:v>
                </c:pt>
                <c:pt idx="800">
                  <c:v>1.11096666666666</c:v>
                </c:pt>
                <c:pt idx="801">
                  <c:v>1.1123553750000008</c:v>
                </c:pt>
                <c:pt idx="802">
                  <c:v>1.1137440833333301</c:v>
                </c:pt>
                <c:pt idx="803">
                  <c:v>1.1151327916666602</c:v>
                </c:pt>
                <c:pt idx="804">
                  <c:v>1.1165215000000002</c:v>
                </c:pt>
                <c:pt idx="805">
                  <c:v>1.1179102083333303</c:v>
                </c:pt>
                <c:pt idx="806">
                  <c:v>1.1192989166666605</c:v>
                </c:pt>
                <c:pt idx="807">
                  <c:v>1.1206876250000004</c:v>
                </c:pt>
                <c:pt idx="808">
                  <c:v>1.1220763333333306</c:v>
                </c:pt>
                <c:pt idx="809">
                  <c:v>1.1234650416666607</c:v>
                </c:pt>
                <c:pt idx="810">
                  <c:v>1.1248537500000007</c:v>
                </c:pt>
                <c:pt idx="811">
                  <c:v>1.1262424583333308</c:v>
                </c:pt>
                <c:pt idx="812">
                  <c:v>1.1276311666666601</c:v>
                </c:pt>
                <c:pt idx="813">
                  <c:v>1.129019875</c:v>
                </c:pt>
                <c:pt idx="814">
                  <c:v>1.1304085833333302</c:v>
                </c:pt>
                <c:pt idx="815">
                  <c:v>1.1317972916666603</c:v>
                </c:pt>
                <c:pt idx="816">
                  <c:v>1.1331860000000002</c:v>
                </c:pt>
                <c:pt idx="817">
                  <c:v>1.1345747083333304</c:v>
                </c:pt>
                <c:pt idx="818">
                  <c:v>1.1359634166666606</c:v>
                </c:pt>
                <c:pt idx="819">
                  <c:v>1.1373521250000005</c:v>
                </c:pt>
                <c:pt idx="820">
                  <c:v>1.1387408333333306</c:v>
                </c:pt>
                <c:pt idx="821">
                  <c:v>1.1401295416666608</c:v>
                </c:pt>
                <c:pt idx="822">
                  <c:v>1.1415182500000007</c:v>
                </c:pt>
                <c:pt idx="823">
                  <c:v>1.14290695833333</c:v>
                </c:pt>
                <c:pt idx="824">
                  <c:v>1.1442956666666602</c:v>
                </c:pt>
                <c:pt idx="825">
                  <c:v>1.1456843750000001</c:v>
                </c:pt>
                <c:pt idx="826">
                  <c:v>1.1470730833333302</c:v>
                </c:pt>
                <c:pt idx="827">
                  <c:v>1.1484617916666604</c:v>
                </c:pt>
                <c:pt idx="828">
                  <c:v>1.1498505000000003</c:v>
                </c:pt>
                <c:pt idx="829">
                  <c:v>1.1512392083333305</c:v>
                </c:pt>
                <c:pt idx="830">
                  <c:v>1.1526279166666606</c:v>
                </c:pt>
                <c:pt idx="831">
                  <c:v>1.1540166250000006</c:v>
                </c:pt>
                <c:pt idx="832">
                  <c:v>1.1554053333333307</c:v>
                </c:pt>
                <c:pt idx="833">
                  <c:v>1.15679404166666</c:v>
                </c:pt>
                <c:pt idx="834">
                  <c:v>1.1581827500000008</c:v>
                </c:pt>
                <c:pt idx="835">
                  <c:v>1.1595714583333301</c:v>
                </c:pt>
                <c:pt idx="836">
                  <c:v>1.1609601666666602</c:v>
                </c:pt>
                <c:pt idx="837">
                  <c:v>1.1623488750000002</c:v>
                </c:pt>
                <c:pt idx="838">
                  <c:v>1.1637375833333303</c:v>
                </c:pt>
                <c:pt idx="839">
                  <c:v>1.1651262916666605</c:v>
                </c:pt>
                <c:pt idx="840">
                  <c:v>1.1665150000000004</c:v>
                </c:pt>
                <c:pt idx="841">
                  <c:v>1.1679037083333306</c:v>
                </c:pt>
                <c:pt idx="842">
                  <c:v>1.1692924166666607</c:v>
                </c:pt>
                <c:pt idx="843">
                  <c:v>1.1706811250000007</c:v>
                </c:pt>
                <c:pt idx="844">
                  <c:v>1.1720698333333308</c:v>
                </c:pt>
                <c:pt idx="845">
                  <c:v>1.1734585416666601</c:v>
                </c:pt>
                <c:pt idx="846">
                  <c:v>1.17484725</c:v>
                </c:pt>
                <c:pt idx="847">
                  <c:v>1.1762359583333302</c:v>
                </c:pt>
                <c:pt idx="848">
                  <c:v>1.1776246666666603</c:v>
                </c:pt>
                <c:pt idx="849">
                  <c:v>1.1790133750000003</c:v>
                </c:pt>
                <c:pt idx="850">
                  <c:v>1.1804020833333304</c:v>
                </c:pt>
                <c:pt idx="851">
                  <c:v>1.1817907916666606</c:v>
                </c:pt>
                <c:pt idx="852">
                  <c:v>1.1831795000000005</c:v>
                </c:pt>
                <c:pt idx="853">
                  <c:v>1.1845682083333307</c:v>
                </c:pt>
                <c:pt idx="854">
                  <c:v>1.1859569166666608</c:v>
                </c:pt>
                <c:pt idx="855">
                  <c:v>1.1873456250000007</c:v>
                </c:pt>
                <c:pt idx="856">
                  <c:v>1.18873433333333</c:v>
                </c:pt>
                <c:pt idx="857">
                  <c:v>1.1901230416666602</c:v>
                </c:pt>
                <c:pt idx="858">
                  <c:v>1.1915117500000001</c:v>
                </c:pt>
                <c:pt idx="859">
                  <c:v>1.1929004583333302</c:v>
                </c:pt>
                <c:pt idx="860">
                  <c:v>1.1942891666666604</c:v>
                </c:pt>
                <c:pt idx="861">
                  <c:v>1.1956778750000003</c:v>
                </c:pt>
                <c:pt idx="862">
                  <c:v>1.1970665833333305</c:v>
                </c:pt>
                <c:pt idx="863">
                  <c:v>1.1984552916666606</c:v>
                </c:pt>
                <c:pt idx="864">
                  <c:v>1.1998440000000006</c:v>
                </c:pt>
                <c:pt idx="865">
                  <c:v>1.2012327083333307</c:v>
                </c:pt>
                <c:pt idx="866">
                  <c:v>1.20262141666666</c:v>
                </c:pt>
                <c:pt idx="867">
                  <c:v>1.2040101249999999</c:v>
                </c:pt>
                <c:pt idx="868">
                  <c:v>1.2053988333333301</c:v>
                </c:pt>
                <c:pt idx="869">
                  <c:v>1.2067875416666602</c:v>
                </c:pt>
                <c:pt idx="870">
                  <c:v>1.2081762500000002</c:v>
                </c:pt>
                <c:pt idx="871">
                  <c:v>1.2095649583333303</c:v>
                </c:pt>
                <c:pt idx="872">
                  <c:v>1.2109536666666605</c:v>
                </c:pt>
                <c:pt idx="873">
                  <c:v>1.2123423750000004</c:v>
                </c:pt>
                <c:pt idx="874">
                  <c:v>1.2137310833333306</c:v>
                </c:pt>
                <c:pt idx="875">
                  <c:v>1.2151197916666607</c:v>
                </c:pt>
                <c:pt idx="876">
                  <c:v>1.2165085000000007</c:v>
                </c:pt>
                <c:pt idx="877">
                  <c:v>1.2178972083333308</c:v>
                </c:pt>
                <c:pt idx="878">
                  <c:v>1.2192859166666601</c:v>
                </c:pt>
                <c:pt idx="879">
                  <c:v>1.220674625</c:v>
                </c:pt>
                <c:pt idx="880">
                  <c:v>1.2220633333333302</c:v>
                </c:pt>
                <c:pt idx="881">
                  <c:v>1.2234520416666603</c:v>
                </c:pt>
                <c:pt idx="882">
                  <c:v>1.2248407500000003</c:v>
                </c:pt>
                <c:pt idx="883">
                  <c:v>1.2262294583333304</c:v>
                </c:pt>
                <c:pt idx="884">
                  <c:v>1.2276181666666606</c:v>
                </c:pt>
                <c:pt idx="885">
                  <c:v>1.2290068750000005</c:v>
                </c:pt>
                <c:pt idx="886">
                  <c:v>1.2303955833333307</c:v>
                </c:pt>
                <c:pt idx="887">
                  <c:v>1.2317842916666608</c:v>
                </c:pt>
                <c:pt idx="888">
                  <c:v>1.2331730000000007</c:v>
                </c:pt>
                <c:pt idx="889">
                  <c:v>1.23456170833333</c:v>
                </c:pt>
                <c:pt idx="890">
                  <c:v>1.2359504166666602</c:v>
                </c:pt>
                <c:pt idx="891">
                  <c:v>1.2373391250000001</c:v>
                </c:pt>
                <c:pt idx="892">
                  <c:v>1.2387278333333303</c:v>
                </c:pt>
                <c:pt idx="893">
                  <c:v>1.2401165416666604</c:v>
                </c:pt>
                <c:pt idx="894">
                  <c:v>1.2415052500000003</c:v>
                </c:pt>
                <c:pt idx="895">
                  <c:v>1.2428939583333305</c:v>
                </c:pt>
                <c:pt idx="896">
                  <c:v>1.2442826666666607</c:v>
                </c:pt>
                <c:pt idx="897">
                  <c:v>1.2456713750000006</c:v>
                </c:pt>
                <c:pt idx="898">
                  <c:v>1.2470600833333307</c:v>
                </c:pt>
                <c:pt idx="899">
                  <c:v>1.24844879166666</c:v>
                </c:pt>
                <c:pt idx="900">
                  <c:v>1.2498374999999999</c:v>
                </c:pt>
                <c:pt idx="901">
                  <c:v>1.2512262083333301</c:v>
                </c:pt>
                <c:pt idx="902">
                  <c:v>1.2526149166666602</c:v>
                </c:pt>
                <c:pt idx="903">
                  <c:v>1.2540036250000002</c:v>
                </c:pt>
                <c:pt idx="904">
                  <c:v>1.2553923333333303</c:v>
                </c:pt>
                <c:pt idx="905">
                  <c:v>1.2567810416666605</c:v>
                </c:pt>
                <c:pt idx="906">
                  <c:v>1.2581697500000004</c:v>
                </c:pt>
                <c:pt idx="907">
                  <c:v>1.2595584583333306</c:v>
                </c:pt>
                <c:pt idx="908">
                  <c:v>1.2609471666666607</c:v>
                </c:pt>
                <c:pt idx="909">
                  <c:v>1.2623358750000007</c:v>
                </c:pt>
                <c:pt idx="910">
                  <c:v>1.2637245833333299</c:v>
                </c:pt>
                <c:pt idx="911">
                  <c:v>1.2651132916666601</c:v>
                </c:pt>
                <c:pt idx="912">
                  <c:v>1.266502</c:v>
                </c:pt>
                <c:pt idx="913">
                  <c:v>1.2678907083333302</c:v>
                </c:pt>
                <c:pt idx="914">
                  <c:v>1.2692794166666603</c:v>
                </c:pt>
                <c:pt idx="915">
                  <c:v>1.2706681250000003</c:v>
                </c:pt>
                <c:pt idx="916">
                  <c:v>1.2720568333333304</c:v>
                </c:pt>
                <c:pt idx="917">
                  <c:v>1.2734455416666606</c:v>
                </c:pt>
                <c:pt idx="918">
                  <c:v>1.2748342500000005</c:v>
                </c:pt>
                <c:pt idx="919">
                  <c:v>1.2762229583333307</c:v>
                </c:pt>
                <c:pt idx="920">
                  <c:v>1.2776116666666599</c:v>
                </c:pt>
                <c:pt idx="921">
                  <c:v>1.2790003750000007</c:v>
                </c:pt>
                <c:pt idx="922">
                  <c:v>1.28038908333333</c:v>
                </c:pt>
                <c:pt idx="923">
                  <c:v>1.2817777916666602</c:v>
                </c:pt>
                <c:pt idx="924">
                  <c:v>1.2831665000000001</c:v>
                </c:pt>
                <c:pt idx="925">
                  <c:v>1.2845552083333303</c:v>
                </c:pt>
                <c:pt idx="926">
                  <c:v>1.2859439166666604</c:v>
                </c:pt>
                <c:pt idx="927">
                  <c:v>1.2873326250000003</c:v>
                </c:pt>
                <c:pt idx="928">
                  <c:v>1.2887213333333305</c:v>
                </c:pt>
                <c:pt idx="929">
                  <c:v>1.2901100416666607</c:v>
                </c:pt>
                <c:pt idx="930">
                  <c:v>1.2914987500000006</c:v>
                </c:pt>
                <c:pt idx="931">
                  <c:v>1.2928874583333307</c:v>
                </c:pt>
                <c:pt idx="932">
                  <c:v>1.29427616666666</c:v>
                </c:pt>
                <c:pt idx="933">
                  <c:v>1.2956648749999999</c:v>
                </c:pt>
                <c:pt idx="934">
                  <c:v>1.2970535833333301</c:v>
                </c:pt>
                <c:pt idx="935">
                  <c:v>1.2984422916666603</c:v>
                </c:pt>
                <c:pt idx="936">
                  <c:v>1.2998310000000002</c:v>
                </c:pt>
                <c:pt idx="937">
                  <c:v>1.3012197083333303</c:v>
                </c:pt>
                <c:pt idx="938">
                  <c:v>1.3026084166666605</c:v>
                </c:pt>
                <c:pt idx="939">
                  <c:v>1.3039971250000004</c:v>
                </c:pt>
                <c:pt idx="940">
                  <c:v>1.3053858333333306</c:v>
                </c:pt>
                <c:pt idx="941">
                  <c:v>1.3067745416666607</c:v>
                </c:pt>
                <c:pt idx="942">
                  <c:v>1.3081632500000007</c:v>
                </c:pt>
                <c:pt idx="943">
                  <c:v>1.3095519583333299</c:v>
                </c:pt>
                <c:pt idx="944">
                  <c:v>1.3109406666666601</c:v>
                </c:pt>
                <c:pt idx="945">
                  <c:v>1.312329375</c:v>
                </c:pt>
                <c:pt idx="946">
                  <c:v>1.3137180833333302</c:v>
                </c:pt>
                <c:pt idx="947">
                  <c:v>1.3151067916666603</c:v>
                </c:pt>
                <c:pt idx="948">
                  <c:v>1.3164955000000003</c:v>
                </c:pt>
                <c:pt idx="949">
                  <c:v>1.3178842083333304</c:v>
                </c:pt>
                <c:pt idx="950">
                  <c:v>1.3192729166666606</c:v>
                </c:pt>
                <c:pt idx="951">
                  <c:v>1.3206616250000005</c:v>
                </c:pt>
                <c:pt idx="952">
                  <c:v>1.3220503333333307</c:v>
                </c:pt>
                <c:pt idx="953">
                  <c:v>1.3234390416666599</c:v>
                </c:pt>
                <c:pt idx="954">
                  <c:v>1.3248277500000007</c:v>
                </c:pt>
                <c:pt idx="955">
                  <c:v>1.32621645833333</c:v>
                </c:pt>
                <c:pt idx="956">
                  <c:v>1.3276051666666602</c:v>
                </c:pt>
                <c:pt idx="957">
                  <c:v>1.3289938750000001</c:v>
                </c:pt>
                <c:pt idx="958">
                  <c:v>1.3303825833333303</c:v>
                </c:pt>
                <c:pt idx="959">
                  <c:v>1.3317712916666604</c:v>
                </c:pt>
                <c:pt idx="960">
                  <c:v>1.3331600000000003</c:v>
                </c:pt>
                <c:pt idx="961">
                  <c:v>1.3345487083333305</c:v>
                </c:pt>
                <c:pt idx="962">
                  <c:v>1.3359374166666602</c:v>
                </c:pt>
                <c:pt idx="963">
                  <c:v>1.3373261250000006</c:v>
                </c:pt>
                <c:pt idx="964">
                  <c:v>1.3387148333333303</c:v>
                </c:pt>
                <c:pt idx="965">
                  <c:v>1.3401035416666605</c:v>
                </c:pt>
                <c:pt idx="966">
                  <c:v>1.3414922500000004</c:v>
                </c:pt>
                <c:pt idx="967">
                  <c:v>1.3428809583333305</c:v>
                </c:pt>
                <c:pt idx="968">
                  <c:v>1.3442696666666603</c:v>
                </c:pt>
                <c:pt idx="969">
                  <c:v>1.3456583750000002</c:v>
                </c:pt>
                <c:pt idx="970">
                  <c:v>1.3470470833333303</c:v>
                </c:pt>
                <c:pt idx="971">
                  <c:v>1.3484357916666605</c:v>
                </c:pt>
                <c:pt idx="972">
                  <c:v>1.3498245000000004</c:v>
                </c:pt>
                <c:pt idx="973">
                  <c:v>1.3512132083333306</c:v>
                </c:pt>
                <c:pt idx="974">
                  <c:v>1.3526019166666603</c:v>
                </c:pt>
                <c:pt idx="975">
                  <c:v>1.3539906250000002</c:v>
                </c:pt>
                <c:pt idx="976">
                  <c:v>1.3553793333333304</c:v>
                </c:pt>
                <c:pt idx="977">
                  <c:v>1.3567680416666605</c:v>
                </c:pt>
                <c:pt idx="978">
                  <c:v>1.3581567500000005</c:v>
                </c:pt>
                <c:pt idx="979">
                  <c:v>1.3595454583333302</c:v>
                </c:pt>
                <c:pt idx="980">
                  <c:v>1.3609341666666603</c:v>
                </c:pt>
                <c:pt idx="981">
                  <c:v>1.3623228750000003</c:v>
                </c:pt>
                <c:pt idx="982">
                  <c:v>1.3637115833333304</c:v>
                </c:pt>
                <c:pt idx="983">
                  <c:v>1.3651002916666606</c:v>
                </c:pt>
                <c:pt idx="984">
                  <c:v>1.3664890000000005</c:v>
                </c:pt>
                <c:pt idx="985">
                  <c:v>1.3678777083333302</c:v>
                </c:pt>
                <c:pt idx="986">
                  <c:v>1.3692664166666604</c:v>
                </c:pt>
                <c:pt idx="987">
                  <c:v>1.3706551250000003</c:v>
                </c:pt>
                <c:pt idx="988">
                  <c:v>1.3720438333333305</c:v>
                </c:pt>
                <c:pt idx="989">
                  <c:v>1.3734325416666602</c:v>
                </c:pt>
                <c:pt idx="990">
                  <c:v>1.3748212500000005</c:v>
                </c:pt>
                <c:pt idx="991">
                  <c:v>1.3762099583333303</c:v>
                </c:pt>
                <c:pt idx="992">
                  <c:v>1.3775986666666604</c:v>
                </c:pt>
                <c:pt idx="993">
                  <c:v>1.3789873750000003</c:v>
                </c:pt>
                <c:pt idx="994">
                  <c:v>1.3803760833333305</c:v>
                </c:pt>
                <c:pt idx="995">
                  <c:v>1.3817647916666602</c:v>
                </c:pt>
                <c:pt idx="996">
                  <c:v>1.3831535000000006</c:v>
                </c:pt>
                <c:pt idx="997">
                  <c:v>1.3845422083333303</c:v>
                </c:pt>
                <c:pt idx="998">
                  <c:v>1.3859309166666605</c:v>
                </c:pt>
                <c:pt idx="999">
                  <c:v>1.3873196250000004</c:v>
                </c:pt>
                <c:pt idx="1000">
                  <c:v>1.3887083333333305</c:v>
                </c:pt>
                <c:pt idx="1001">
                  <c:v>1.3900970416666603</c:v>
                </c:pt>
                <c:pt idx="1002">
                  <c:v>1.3914857500000002</c:v>
                </c:pt>
                <c:pt idx="1003">
                  <c:v>1.3928744583333303</c:v>
                </c:pt>
                <c:pt idx="1004">
                  <c:v>1.3942631666666605</c:v>
                </c:pt>
                <c:pt idx="1005">
                  <c:v>1.3956518750000004</c:v>
                </c:pt>
                <c:pt idx="1006">
                  <c:v>1.3970405833333306</c:v>
                </c:pt>
                <c:pt idx="1007">
                  <c:v>1.3984292916666603</c:v>
                </c:pt>
                <c:pt idx="1008">
                  <c:v>1.3998180000000002</c:v>
                </c:pt>
                <c:pt idx="1009">
                  <c:v>1.4012067083333304</c:v>
                </c:pt>
                <c:pt idx="1010">
                  <c:v>1.4025954166666605</c:v>
                </c:pt>
                <c:pt idx="1011">
                  <c:v>1.4039841250000005</c:v>
                </c:pt>
                <c:pt idx="1012">
                  <c:v>1.4053728333333302</c:v>
                </c:pt>
                <c:pt idx="1013">
                  <c:v>1.4067615416666603</c:v>
                </c:pt>
                <c:pt idx="1014">
                  <c:v>1.4081502500000003</c:v>
                </c:pt>
                <c:pt idx="1015">
                  <c:v>1.4095389583333304</c:v>
                </c:pt>
                <c:pt idx="1016">
                  <c:v>1.4109276666666606</c:v>
                </c:pt>
                <c:pt idx="1017">
                  <c:v>1.4123163750000005</c:v>
                </c:pt>
                <c:pt idx="1018">
                  <c:v>1.4137050833333302</c:v>
                </c:pt>
                <c:pt idx="1019">
                  <c:v>1.4150937916666604</c:v>
                </c:pt>
                <c:pt idx="1020">
                  <c:v>1.4164825000000003</c:v>
                </c:pt>
                <c:pt idx="1021">
                  <c:v>1.4178712083333305</c:v>
                </c:pt>
                <c:pt idx="1022">
                  <c:v>1.4192599166666602</c:v>
                </c:pt>
                <c:pt idx="1023">
                  <c:v>1.4206486250000006</c:v>
                </c:pt>
                <c:pt idx="1024">
                  <c:v>1.4220373333333303</c:v>
                </c:pt>
                <c:pt idx="1025">
                  <c:v>1.4234260416666604</c:v>
                </c:pt>
                <c:pt idx="1026">
                  <c:v>1.4248147500000004</c:v>
                </c:pt>
                <c:pt idx="1027">
                  <c:v>1.4262034583333305</c:v>
                </c:pt>
                <c:pt idx="1028">
                  <c:v>1.4275921666666602</c:v>
                </c:pt>
                <c:pt idx="1029">
                  <c:v>1.4289808750000006</c:v>
                </c:pt>
                <c:pt idx="1030">
                  <c:v>1.4303695833333303</c:v>
                </c:pt>
                <c:pt idx="1031">
                  <c:v>1.4317582916666605</c:v>
                </c:pt>
                <c:pt idx="1032">
                  <c:v>1.4331470000000004</c:v>
                </c:pt>
                <c:pt idx="1033">
                  <c:v>1.4345357083333306</c:v>
                </c:pt>
                <c:pt idx="1034">
                  <c:v>1.4359244166666603</c:v>
                </c:pt>
                <c:pt idx="1035">
                  <c:v>1.4373131250000002</c:v>
                </c:pt>
                <c:pt idx="1036">
                  <c:v>1.4387018333333303</c:v>
                </c:pt>
                <c:pt idx="1037">
                  <c:v>1.4400905416666605</c:v>
                </c:pt>
                <c:pt idx="1038">
                  <c:v>1.4414792500000004</c:v>
                </c:pt>
                <c:pt idx="1039">
                  <c:v>1.4428679583333306</c:v>
                </c:pt>
                <c:pt idx="1040">
                  <c:v>1.4442566666666603</c:v>
                </c:pt>
                <c:pt idx="1041">
                  <c:v>1.4456453750000002</c:v>
                </c:pt>
                <c:pt idx="1042">
                  <c:v>1.4470340833333304</c:v>
                </c:pt>
                <c:pt idx="1043">
                  <c:v>1.4484227916666605</c:v>
                </c:pt>
                <c:pt idx="1044">
                  <c:v>1.4498115000000005</c:v>
                </c:pt>
                <c:pt idx="1045">
                  <c:v>1.4512002083333302</c:v>
                </c:pt>
                <c:pt idx="1046">
                  <c:v>1.4525889166666603</c:v>
                </c:pt>
                <c:pt idx="1047">
                  <c:v>1.4539776250000003</c:v>
                </c:pt>
                <c:pt idx="1048">
                  <c:v>1.4553663333333304</c:v>
                </c:pt>
                <c:pt idx="1049">
                  <c:v>1.4567550416666606</c:v>
                </c:pt>
                <c:pt idx="1050">
                  <c:v>1.4581437500000005</c:v>
                </c:pt>
                <c:pt idx="1051">
                  <c:v>1.4595324583333302</c:v>
                </c:pt>
                <c:pt idx="1052">
                  <c:v>1.4609211666666604</c:v>
                </c:pt>
                <c:pt idx="1053">
                  <c:v>1.4623098750000003</c:v>
                </c:pt>
                <c:pt idx="1054">
                  <c:v>1.4636985833333305</c:v>
                </c:pt>
                <c:pt idx="1055">
                  <c:v>1.4650872916666602</c:v>
                </c:pt>
                <c:pt idx="1056">
                  <c:v>1.4664760000000006</c:v>
                </c:pt>
                <c:pt idx="1057">
                  <c:v>1.4678647083333303</c:v>
                </c:pt>
                <c:pt idx="1058">
                  <c:v>1.4692534166666604</c:v>
                </c:pt>
                <c:pt idx="1059">
                  <c:v>1.4706421250000004</c:v>
                </c:pt>
                <c:pt idx="1060">
                  <c:v>1.4720308333333305</c:v>
                </c:pt>
                <c:pt idx="1061">
                  <c:v>1.4734195416666602</c:v>
                </c:pt>
                <c:pt idx="1062">
                  <c:v>1.4748082500000002</c:v>
                </c:pt>
                <c:pt idx="1063">
                  <c:v>1.4761969583333303</c:v>
                </c:pt>
                <c:pt idx="1064">
                  <c:v>1.4775856666666605</c:v>
                </c:pt>
                <c:pt idx="1065">
                  <c:v>1.4789743750000004</c:v>
                </c:pt>
                <c:pt idx="1066">
                  <c:v>1.4803630833333306</c:v>
                </c:pt>
                <c:pt idx="1067">
                  <c:v>1.4817517916666603</c:v>
                </c:pt>
                <c:pt idx="1068">
                  <c:v>1.4831405000000002</c:v>
                </c:pt>
                <c:pt idx="1069">
                  <c:v>1.4845292083333304</c:v>
                </c:pt>
                <c:pt idx="1070">
                  <c:v>1.4859179166666605</c:v>
                </c:pt>
                <c:pt idx="1071">
                  <c:v>1.4873066250000004</c:v>
                </c:pt>
                <c:pt idx="1072">
                  <c:v>1.4886953333333306</c:v>
                </c:pt>
                <c:pt idx="1073">
                  <c:v>1.4900840416666603</c:v>
                </c:pt>
                <c:pt idx="1074">
                  <c:v>1.4914727500000002</c:v>
                </c:pt>
                <c:pt idx="1075">
                  <c:v>1.4928614583333304</c:v>
                </c:pt>
                <c:pt idx="1076">
                  <c:v>1.4942501666666606</c:v>
                </c:pt>
                <c:pt idx="1077">
                  <c:v>1.4956388750000005</c:v>
                </c:pt>
                <c:pt idx="1078">
                  <c:v>1.4970275833333302</c:v>
                </c:pt>
                <c:pt idx="1079">
                  <c:v>1.4984162916666603</c:v>
                </c:pt>
                <c:pt idx="1080">
                  <c:v>1.4998050000000003</c:v>
                </c:pt>
                <c:pt idx="1081">
                  <c:v>1.5011937083333304</c:v>
                </c:pt>
                <c:pt idx="1082">
                  <c:v>1.5025824166666606</c:v>
                </c:pt>
                <c:pt idx="1083">
                  <c:v>1.5039711250000005</c:v>
                </c:pt>
                <c:pt idx="1084">
                  <c:v>1.5053598333333302</c:v>
                </c:pt>
                <c:pt idx="1085">
                  <c:v>1.5067485416666604</c:v>
                </c:pt>
                <c:pt idx="1086">
                  <c:v>1.5081372500000003</c:v>
                </c:pt>
                <c:pt idx="1087">
                  <c:v>1.5095259583333305</c:v>
                </c:pt>
                <c:pt idx="1088">
                  <c:v>1.5109146666666602</c:v>
                </c:pt>
                <c:pt idx="1089">
                  <c:v>1.5123033750000006</c:v>
                </c:pt>
                <c:pt idx="1090">
                  <c:v>1.5136920833333303</c:v>
                </c:pt>
                <c:pt idx="1091">
                  <c:v>1.5150807916666604</c:v>
                </c:pt>
                <c:pt idx="1092">
                  <c:v>1.5164695000000004</c:v>
                </c:pt>
                <c:pt idx="1093">
                  <c:v>1.5178582083333305</c:v>
                </c:pt>
                <c:pt idx="1094">
                  <c:v>1.5192469166666602</c:v>
                </c:pt>
                <c:pt idx="1095">
                  <c:v>1.5206356250000002</c:v>
                </c:pt>
                <c:pt idx="1096">
                  <c:v>1.5220243333333303</c:v>
                </c:pt>
                <c:pt idx="1097">
                  <c:v>1.5234130416666605</c:v>
                </c:pt>
                <c:pt idx="1098">
                  <c:v>1.5248017500000004</c:v>
                </c:pt>
                <c:pt idx="1099">
                  <c:v>1.5261904583333306</c:v>
                </c:pt>
                <c:pt idx="1100">
                  <c:v>1.5275791666666603</c:v>
                </c:pt>
                <c:pt idx="1101">
                  <c:v>1.5289678750000002</c:v>
                </c:pt>
                <c:pt idx="1102">
                  <c:v>1.5303565833333304</c:v>
                </c:pt>
                <c:pt idx="1103">
                  <c:v>1.5317452916666605</c:v>
                </c:pt>
                <c:pt idx="1104">
                  <c:v>1.5331340000000004</c:v>
                </c:pt>
                <c:pt idx="1105">
                  <c:v>1.5345227083333302</c:v>
                </c:pt>
                <c:pt idx="1106">
                  <c:v>1.5359114166666603</c:v>
                </c:pt>
                <c:pt idx="1107">
                  <c:v>1.5373001250000002</c:v>
                </c:pt>
                <c:pt idx="1108">
                  <c:v>1.5386888333333304</c:v>
                </c:pt>
                <c:pt idx="1109">
                  <c:v>1.5400775416666606</c:v>
                </c:pt>
                <c:pt idx="1110">
                  <c:v>1.5414662500000005</c:v>
                </c:pt>
                <c:pt idx="1111">
                  <c:v>1.5428549583333302</c:v>
                </c:pt>
                <c:pt idx="1112">
                  <c:v>1.5442436666666604</c:v>
                </c:pt>
                <c:pt idx="1113">
                  <c:v>1.5456323750000003</c:v>
                </c:pt>
                <c:pt idx="1114">
                  <c:v>1.5470210833333304</c:v>
                </c:pt>
                <c:pt idx="1115">
                  <c:v>1.5484097916666602</c:v>
                </c:pt>
                <c:pt idx="1116">
                  <c:v>1.5497985000000005</c:v>
                </c:pt>
                <c:pt idx="1117">
                  <c:v>1.5511872083333302</c:v>
                </c:pt>
                <c:pt idx="1118">
                  <c:v>1.5525759166666604</c:v>
                </c:pt>
                <c:pt idx="1119">
                  <c:v>1.5539646250000003</c:v>
                </c:pt>
                <c:pt idx="1120">
                  <c:v>1.5553533333333305</c:v>
                </c:pt>
                <c:pt idx="1121">
                  <c:v>1.5567420416666602</c:v>
                </c:pt>
                <c:pt idx="1122">
                  <c:v>1.5581307500000006</c:v>
                </c:pt>
                <c:pt idx="1123">
                  <c:v>1.5595194583333303</c:v>
                </c:pt>
                <c:pt idx="1124">
                  <c:v>1.5609081666666604</c:v>
                </c:pt>
                <c:pt idx="1125">
                  <c:v>1.5622968750000004</c:v>
                </c:pt>
                <c:pt idx="1126">
                  <c:v>1.5636855833333305</c:v>
                </c:pt>
                <c:pt idx="1127">
                  <c:v>1.5650742916666602</c:v>
                </c:pt>
                <c:pt idx="1128">
                  <c:v>1.5664630000000002</c:v>
                </c:pt>
                <c:pt idx="1129">
                  <c:v>1.5678517083333303</c:v>
                </c:pt>
                <c:pt idx="1130">
                  <c:v>1.5692404166666605</c:v>
                </c:pt>
                <c:pt idx="1131">
                  <c:v>1.5706291250000004</c:v>
                </c:pt>
                <c:pt idx="1132">
                  <c:v>1.5720178333333306</c:v>
                </c:pt>
                <c:pt idx="1133">
                  <c:v>1.5734065416666603</c:v>
                </c:pt>
                <c:pt idx="1134">
                  <c:v>1.5747952500000002</c:v>
                </c:pt>
                <c:pt idx="1135">
                  <c:v>1.5761839583333304</c:v>
                </c:pt>
                <c:pt idx="1136">
                  <c:v>1.5775726666666605</c:v>
                </c:pt>
                <c:pt idx="1137">
                  <c:v>1.5789613750000004</c:v>
                </c:pt>
                <c:pt idx="1138">
                  <c:v>1.5803500833333302</c:v>
                </c:pt>
                <c:pt idx="1139">
                  <c:v>1.5817387916666603</c:v>
                </c:pt>
                <c:pt idx="1140">
                  <c:v>1.5831275000000002</c:v>
                </c:pt>
                <c:pt idx="1141">
                  <c:v>1.5845162083333304</c:v>
                </c:pt>
                <c:pt idx="1142">
                  <c:v>1.5859049166666606</c:v>
                </c:pt>
                <c:pt idx="1143">
                  <c:v>1.5872936250000005</c:v>
                </c:pt>
                <c:pt idx="1144">
                  <c:v>1.5886823333333302</c:v>
                </c:pt>
                <c:pt idx="1145">
                  <c:v>1.5900710416666604</c:v>
                </c:pt>
                <c:pt idx="1146">
                  <c:v>1.5914597500000003</c:v>
                </c:pt>
                <c:pt idx="1147">
                  <c:v>1.5928484583333304</c:v>
                </c:pt>
                <c:pt idx="1148">
                  <c:v>1.5942371666666602</c:v>
                </c:pt>
                <c:pt idx="1149">
                  <c:v>1.5956258750000005</c:v>
                </c:pt>
                <c:pt idx="1150">
                  <c:v>1.5970145833333302</c:v>
                </c:pt>
                <c:pt idx="1151">
                  <c:v>1.5984032916666604</c:v>
                </c:pt>
                <c:pt idx="1152">
                  <c:v>1.5997920000000003</c:v>
                </c:pt>
                <c:pt idx="1153">
                  <c:v>1.6011807083333305</c:v>
                </c:pt>
                <c:pt idx="1154">
                  <c:v>1.6025694166666602</c:v>
                </c:pt>
                <c:pt idx="1155">
                  <c:v>1.6039581250000006</c:v>
                </c:pt>
                <c:pt idx="1156">
                  <c:v>1.6053468333333303</c:v>
                </c:pt>
                <c:pt idx="1157">
                  <c:v>1.6067355416666604</c:v>
                </c:pt>
                <c:pt idx="1158">
                  <c:v>1.6081242500000004</c:v>
                </c:pt>
                <c:pt idx="1159">
                  <c:v>1.6095129583333305</c:v>
                </c:pt>
                <c:pt idx="1160">
                  <c:v>1.6109016666666602</c:v>
                </c:pt>
                <c:pt idx="1161">
                  <c:v>1.6122903750000002</c:v>
                </c:pt>
                <c:pt idx="1162">
                  <c:v>1.6136790833333303</c:v>
                </c:pt>
                <c:pt idx="1163">
                  <c:v>1.6150677916666605</c:v>
                </c:pt>
                <c:pt idx="1164">
                  <c:v>1.6164565000000004</c:v>
                </c:pt>
                <c:pt idx="1165">
                  <c:v>1.6178452083333306</c:v>
                </c:pt>
                <c:pt idx="1166">
                  <c:v>1.6192339166666603</c:v>
                </c:pt>
                <c:pt idx="1167">
                  <c:v>1.6206226250000002</c:v>
                </c:pt>
                <c:pt idx="1168">
                  <c:v>1.6220113333333304</c:v>
                </c:pt>
                <c:pt idx="1169">
                  <c:v>1.6234000416666605</c:v>
                </c:pt>
                <c:pt idx="1170">
                  <c:v>1.6247887500000004</c:v>
                </c:pt>
                <c:pt idx="1171">
                  <c:v>1.6261774583333302</c:v>
                </c:pt>
                <c:pt idx="1172">
                  <c:v>1.6275661666666603</c:v>
                </c:pt>
                <c:pt idx="1173">
                  <c:v>1.6289548750000002</c:v>
                </c:pt>
                <c:pt idx="1174">
                  <c:v>1.6303435833333304</c:v>
                </c:pt>
                <c:pt idx="1175">
                  <c:v>1.6317322916666606</c:v>
                </c:pt>
                <c:pt idx="1176">
                  <c:v>1.6331210000000005</c:v>
                </c:pt>
                <c:pt idx="1177">
                  <c:v>1.6345097083333302</c:v>
                </c:pt>
                <c:pt idx="1178">
                  <c:v>1.6358984166666604</c:v>
                </c:pt>
                <c:pt idx="1179">
                  <c:v>1.6372871250000003</c:v>
                </c:pt>
                <c:pt idx="1180">
                  <c:v>1.6386758333333304</c:v>
                </c:pt>
                <c:pt idx="1181">
                  <c:v>1.6400645416666602</c:v>
                </c:pt>
                <c:pt idx="1182">
                  <c:v>1.6414532500000005</c:v>
                </c:pt>
                <c:pt idx="1183">
                  <c:v>1.6428419583333302</c:v>
                </c:pt>
                <c:pt idx="1184">
                  <c:v>1.6442306666666604</c:v>
                </c:pt>
                <c:pt idx="1185">
                  <c:v>1.6456193750000003</c:v>
                </c:pt>
                <c:pt idx="1186">
                  <c:v>1.6470080833333305</c:v>
                </c:pt>
                <c:pt idx="1187">
                  <c:v>1.6483967916666602</c:v>
                </c:pt>
                <c:pt idx="1188">
                  <c:v>1.6497855000000006</c:v>
                </c:pt>
                <c:pt idx="1189">
                  <c:v>1.6511742083333303</c:v>
                </c:pt>
                <c:pt idx="1190">
                  <c:v>1.6525629166666604</c:v>
                </c:pt>
                <c:pt idx="1191">
                  <c:v>1.6539516250000004</c:v>
                </c:pt>
                <c:pt idx="1192">
                  <c:v>1.6553403333333305</c:v>
                </c:pt>
                <c:pt idx="1193">
                  <c:v>1.6567290416666602</c:v>
                </c:pt>
                <c:pt idx="1194">
                  <c:v>1.6581177500000002</c:v>
                </c:pt>
                <c:pt idx="1195">
                  <c:v>1.6595064583333303</c:v>
                </c:pt>
                <c:pt idx="1196">
                  <c:v>1.6608951666666605</c:v>
                </c:pt>
                <c:pt idx="1197">
                  <c:v>1.6622838750000004</c:v>
                </c:pt>
                <c:pt idx="1198">
                  <c:v>1.6636725833333306</c:v>
                </c:pt>
                <c:pt idx="1199">
                  <c:v>1.6650612916666603</c:v>
                </c:pt>
                <c:pt idx="1200">
                  <c:v>1.6664500000000002</c:v>
                </c:pt>
                <c:pt idx="1201">
                  <c:v>1.6678387083333304</c:v>
                </c:pt>
                <c:pt idx="1202">
                  <c:v>1.6692274166666605</c:v>
                </c:pt>
                <c:pt idx="1203">
                  <c:v>1.6706161250000005</c:v>
                </c:pt>
                <c:pt idx="1204">
                  <c:v>1.6720048333333302</c:v>
                </c:pt>
                <c:pt idx="1205">
                  <c:v>1.6733935416666603</c:v>
                </c:pt>
                <c:pt idx="1206">
                  <c:v>1.6747822500000002</c:v>
                </c:pt>
                <c:pt idx="1207">
                  <c:v>1.6761709583333304</c:v>
                </c:pt>
                <c:pt idx="1208">
                  <c:v>1.6775596666666606</c:v>
                </c:pt>
                <c:pt idx="1209">
                  <c:v>1.6789483750000005</c:v>
                </c:pt>
                <c:pt idx="1210">
                  <c:v>1.6803370833333302</c:v>
                </c:pt>
                <c:pt idx="1211">
                  <c:v>1.6817257916666604</c:v>
                </c:pt>
                <c:pt idx="1212">
                  <c:v>1.6831145000000003</c:v>
                </c:pt>
                <c:pt idx="1213">
                  <c:v>1.6845032083333304</c:v>
                </c:pt>
                <c:pt idx="1214">
                  <c:v>1.6858919166666602</c:v>
                </c:pt>
                <c:pt idx="1215">
                  <c:v>1.6872806250000005</c:v>
                </c:pt>
                <c:pt idx="1216">
                  <c:v>1.6886693333333302</c:v>
                </c:pt>
                <c:pt idx="1217">
                  <c:v>1.6900580416666604</c:v>
                </c:pt>
                <c:pt idx="1218">
                  <c:v>1.6914467500000003</c:v>
                </c:pt>
                <c:pt idx="1219">
                  <c:v>1.6928354583333305</c:v>
                </c:pt>
                <c:pt idx="1220">
                  <c:v>1.6942241666666602</c:v>
                </c:pt>
                <c:pt idx="1221">
                  <c:v>1.6956128750000006</c:v>
                </c:pt>
                <c:pt idx="1222">
                  <c:v>1.6970015833333303</c:v>
                </c:pt>
                <c:pt idx="1223">
                  <c:v>1.6983902916666604</c:v>
                </c:pt>
                <c:pt idx="1224">
                  <c:v>1.6997790000000004</c:v>
                </c:pt>
                <c:pt idx="1225">
                  <c:v>1.7011677083333305</c:v>
                </c:pt>
                <c:pt idx="1226">
                  <c:v>1.7025564166666602</c:v>
                </c:pt>
                <c:pt idx="1227">
                  <c:v>1.7039451250000002</c:v>
                </c:pt>
                <c:pt idx="1228">
                  <c:v>1.7053338333333303</c:v>
                </c:pt>
                <c:pt idx="1229">
                  <c:v>1.7067225416666605</c:v>
                </c:pt>
                <c:pt idx="1230">
                  <c:v>1.7081112500000004</c:v>
                </c:pt>
                <c:pt idx="1231">
                  <c:v>1.7094999583333306</c:v>
                </c:pt>
                <c:pt idx="1232">
                  <c:v>1.7108886666666603</c:v>
                </c:pt>
                <c:pt idx="1233">
                  <c:v>1.7122773750000002</c:v>
                </c:pt>
                <c:pt idx="1234">
                  <c:v>1.7136660833333304</c:v>
                </c:pt>
                <c:pt idx="1235">
                  <c:v>1.7150547916666605</c:v>
                </c:pt>
                <c:pt idx="1236">
                  <c:v>1.7164435000000005</c:v>
                </c:pt>
                <c:pt idx="1237">
                  <c:v>1.7178322083333302</c:v>
                </c:pt>
                <c:pt idx="1238">
                  <c:v>1.7192209166666603</c:v>
                </c:pt>
                <c:pt idx="1239">
                  <c:v>1.7206096250000003</c:v>
                </c:pt>
                <c:pt idx="1240">
                  <c:v>1.7219983333333304</c:v>
                </c:pt>
                <c:pt idx="1241">
                  <c:v>1.7233870416666606</c:v>
                </c:pt>
                <c:pt idx="1242">
                  <c:v>1.7247757500000005</c:v>
                </c:pt>
                <c:pt idx="1243">
                  <c:v>1.7261644583333302</c:v>
                </c:pt>
                <c:pt idx="1244">
                  <c:v>1.7275531666666604</c:v>
                </c:pt>
                <c:pt idx="1245">
                  <c:v>1.7289418750000003</c:v>
                </c:pt>
                <c:pt idx="1246">
                  <c:v>1.7303305833333305</c:v>
                </c:pt>
                <c:pt idx="1247">
                  <c:v>1.7317192916666602</c:v>
                </c:pt>
                <c:pt idx="1248">
                  <c:v>1.7331080000000005</c:v>
                </c:pt>
                <c:pt idx="1249">
                  <c:v>1.7344967083333303</c:v>
                </c:pt>
                <c:pt idx="1250">
                  <c:v>1.7358854166666604</c:v>
                </c:pt>
                <c:pt idx="1251">
                  <c:v>1.7372741250000003</c:v>
                </c:pt>
                <c:pt idx="1252">
                  <c:v>1.7386628333333305</c:v>
                </c:pt>
                <c:pt idx="1253">
                  <c:v>1.7400515416666602</c:v>
                </c:pt>
                <c:pt idx="1254">
                  <c:v>1.7414402500000006</c:v>
                </c:pt>
                <c:pt idx="1255">
                  <c:v>1.7428289583333303</c:v>
                </c:pt>
                <c:pt idx="1256">
                  <c:v>1.7442176666666604</c:v>
                </c:pt>
                <c:pt idx="1257">
                  <c:v>1.7456063750000004</c:v>
                </c:pt>
                <c:pt idx="1258">
                  <c:v>1.7469950833333305</c:v>
                </c:pt>
                <c:pt idx="1259">
                  <c:v>1.7483837916666602</c:v>
                </c:pt>
                <c:pt idx="1260">
                  <c:v>1.7497725000000002</c:v>
                </c:pt>
                <c:pt idx="1261">
                  <c:v>1.7511612083333303</c:v>
                </c:pt>
                <c:pt idx="1262">
                  <c:v>1.7525499166666605</c:v>
                </c:pt>
                <c:pt idx="1263">
                  <c:v>1.7539386250000004</c:v>
                </c:pt>
                <c:pt idx="1264">
                  <c:v>1.7553273333333306</c:v>
                </c:pt>
                <c:pt idx="1265">
                  <c:v>1.7567160416666603</c:v>
                </c:pt>
                <c:pt idx="1266">
                  <c:v>1.7581047500000002</c:v>
                </c:pt>
                <c:pt idx="1267">
                  <c:v>1.7594934583333304</c:v>
                </c:pt>
                <c:pt idx="1268">
                  <c:v>1.7608821666666605</c:v>
                </c:pt>
                <c:pt idx="1269">
                  <c:v>1.7622708750000005</c:v>
                </c:pt>
                <c:pt idx="1270">
                  <c:v>1.7636595833333302</c:v>
                </c:pt>
                <c:pt idx="1271">
                  <c:v>1.7650482916666603</c:v>
                </c:pt>
                <c:pt idx="1272">
                  <c:v>1.7664370000000003</c:v>
                </c:pt>
                <c:pt idx="1273">
                  <c:v>1.7678257083333304</c:v>
                </c:pt>
                <c:pt idx="1274">
                  <c:v>1.7692144166666606</c:v>
                </c:pt>
                <c:pt idx="1275">
                  <c:v>1.7706031250000005</c:v>
                </c:pt>
                <c:pt idx="1276">
                  <c:v>1.7719918333333302</c:v>
                </c:pt>
                <c:pt idx="1277">
                  <c:v>1.7733805416666604</c:v>
                </c:pt>
                <c:pt idx="1278">
                  <c:v>1.7747692500000003</c:v>
                </c:pt>
                <c:pt idx="1279">
                  <c:v>1.7761579583333305</c:v>
                </c:pt>
                <c:pt idx="1280">
                  <c:v>1.7775466666666602</c:v>
                </c:pt>
                <c:pt idx="1281">
                  <c:v>1.7789353750000005</c:v>
                </c:pt>
                <c:pt idx="1282">
                  <c:v>1.7803240833333303</c:v>
                </c:pt>
                <c:pt idx="1283">
                  <c:v>1.7817127916666604</c:v>
                </c:pt>
                <c:pt idx="1284">
                  <c:v>1.7831015000000003</c:v>
                </c:pt>
                <c:pt idx="1285">
                  <c:v>1.7844902083333305</c:v>
                </c:pt>
                <c:pt idx="1286">
                  <c:v>1.7858789166666602</c:v>
                </c:pt>
                <c:pt idx="1287">
                  <c:v>1.7872676250000006</c:v>
                </c:pt>
                <c:pt idx="1288">
                  <c:v>1.7886563333333303</c:v>
                </c:pt>
                <c:pt idx="1289">
                  <c:v>1.7900450416666605</c:v>
                </c:pt>
                <c:pt idx="1290">
                  <c:v>1.7914337500000004</c:v>
                </c:pt>
                <c:pt idx="1291">
                  <c:v>1.7928224583333305</c:v>
                </c:pt>
                <c:pt idx="1292">
                  <c:v>1.7942111666666603</c:v>
                </c:pt>
                <c:pt idx="1293">
                  <c:v>1.7955998750000002</c:v>
                </c:pt>
                <c:pt idx="1294">
                  <c:v>1.7969885833333303</c:v>
                </c:pt>
                <c:pt idx="1295">
                  <c:v>1.7983772916666605</c:v>
                </c:pt>
                <c:pt idx="1296">
                  <c:v>1.7997660000000004</c:v>
                </c:pt>
                <c:pt idx="1297">
                  <c:v>1.8011547083333306</c:v>
                </c:pt>
                <c:pt idx="1298">
                  <c:v>1.8025434166666603</c:v>
                </c:pt>
                <c:pt idx="1299">
                  <c:v>1.8039321250000002</c:v>
                </c:pt>
                <c:pt idx="1300">
                  <c:v>1.8053208333333304</c:v>
                </c:pt>
                <c:pt idx="1301">
                  <c:v>1.8067095416666605</c:v>
                </c:pt>
                <c:pt idx="1302">
                  <c:v>1.8080982500000005</c:v>
                </c:pt>
                <c:pt idx="1303">
                  <c:v>1.8094869583333302</c:v>
                </c:pt>
                <c:pt idx="1304">
                  <c:v>1.8108756666666603</c:v>
                </c:pt>
                <c:pt idx="1305">
                  <c:v>1.8122643750000003</c:v>
                </c:pt>
                <c:pt idx="1306">
                  <c:v>1.8136530833333304</c:v>
                </c:pt>
                <c:pt idx="1307">
                  <c:v>1.8150417916666606</c:v>
                </c:pt>
                <c:pt idx="1308">
                  <c:v>1.8164305000000005</c:v>
                </c:pt>
                <c:pt idx="1309">
                  <c:v>1.8178192083333302</c:v>
                </c:pt>
                <c:pt idx="1310">
                  <c:v>1.8192079166666604</c:v>
                </c:pt>
                <c:pt idx="1311">
                  <c:v>1.8205966250000003</c:v>
                </c:pt>
                <c:pt idx="1312">
                  <c:v>1.8219853333333305</c:v>
                </c:pt>
                <c:pt idx="1313">
                  <c:v>1.8233740416666602</c:v>
                </c:pt>
                <c:pt idx="1314">
                  <c:v>1.8247627500000005</c:v>
                </c:pt>
                <c:pt idx="1315">
                  <c:v>1.8261514583333303</c:v>
                </c:pt>
                <c:pt idx="1316">
                  <c:v>1.8275401666666604</c:v>
                </c:pt>
                <c:pt idx="1317">
                  <c:v>1.8289288750000003</c:v>
                </c:pt>
                <c:pt idx="1318">
                  <c:v>1.8303175833333305</c:v>
                </c:pt>
                <c:pt idx="1319">
                  <c:v>1.8317062916666602</c:v>
                </c:pt>
                <c:pt idx="1320">
                  <c:v>1.8330950000000006</c:v>
                </c:pt>
                <c:pt idx="1321">
                  <c:v>1.8344837083333303</c:v>
                </c:pt>
                <c:pt idx="1322">
                  <c:v>1.8358724166666605</c:v>
                </c:pt>
                <c:pt idx="1323">
                  <c:v>1.8372611250000004</c:v>
                </c:pt>
                <c:pt idx="1324">
                  <c:v>1.8386498333333305</c:v>
                </c:pt>
                <c:pt idx="1325">
                  <c:v>1.8400385416666603</c:v>
                </c:pt>
                <c:pt idx="1326">
                  <c:v>1.8414272500000002</c:v>
                </c:pt>
                <c:pt idx="1327">
                  <c:v>1.8428159583333303</c:v>
                </c:pt>
                <c:pt idx="1328">
                  <c:v>1.8442046666666605</c:v>
                </c:pt>
                <c:pt idx="1329">
                  <c:v>1.8455933750000004</c:v>
                </c:pt>
                <c:pt idx="1330">
                  <c:v>1.8469820833333306</c:v>
                </c:pt>
                <c:pt idx="1331">
                  <c:v>1.8483707916666603</c:v>
                </c:pt>
                <c:pt idx="1332">
                  <c:v>1.8497595000000002</c:v>
                </c:pt>
                <c:pt idx="1333">
                  <c:v>1.8511482083333304</c:v>
                </c:pt>
                <c:pt idx="1334">
                  <c:v>1.8525369166666605</c:v>
                </c:pt>
                <c:pt idx="1335">
                  <c:v>1.8539256250000005</c:v>
                </c:pt>
                <c:pt idx="1336">
                  <c:v>1.8553143333333302</c:v>
                </c:pt>
                <c:pt idx="1337">
                  <c:v>1.8567030416666603</c:v>
                </c:pt>
                <c:pt idx="1338">
                  <c:v>1.8580917500000003</c:v>
                </c:pt>
                <c:pt idx="1339">
                  <c:v>1.8594804583333304</c:v>
                </c:pt>
                <c:pt idx="1340">
                  <c:v>1.8608691666666606</c:v>
                </c:pt>
                <c:pt idx="1341">
                  <c:v>1.8622578750000005</c:v>
                </c:pt>
                <c:pt idx="1342">
                  <c:v>1.8636465833333302</c:v>
                </c:pt>
                <c:pt idx="1343">
                  <c:v>1.8650352916666604</c:v>
                </c:pt>
                <c:pt idx="1344">
                  <c:v>1.8664240000000003</c:v>
                </c:pt>
                <c:pt idx="1345">
                  <c:v>1.8678127083333305</c:v>
                </c:pt>
                <c:pt idx="1346">
                  <c:v>1.8692014166666602</c:v>
                </c:pt>
                <c:pt idx="1347">
                  <c:v>1.8705901250000005</c:v>
                </c:pt>
                <c:pt idx="1348">
                  <c:v>1.8719788333333303</c:v>
                </c:pt>
                <c:pt idx="1349">
                  <c:v>1.8733675416666604</c:v>
                </c:pt>
                <c:pt idx="1350">
                  <c:v>1.8747562500000003</c:v>
                </c:pt>
                <c:pt idx="1351">
                  <c:v>1.8761449583333305</c:v>
                </c:pt>
                <c:pt idx="1352">
                  <c:v>1.8775336666666602</c:v>
                </c:pt>
                <c:pt idx="1353">
                  <c:v>1.8789223750000006</c:v>
                </c:pt>
                <c:pt idx="1354">
                  <c:v>1.8803110833333303</c:v>
                </c:pt>
                <c:pt idx="1355">
                  <c:v>1.8816997916666605</c:v>
                </c:pt>
                <c:pt idx="1356">
                  <c:v>1.8830885000000004</c:v>
                </c:pt>
                <c:pt idx="1357">
                  <c:v>1.8844772083333305</c:v>
                </c:pt>
                <c:pt idx="1358">
                  <c:v>1.8858659166666603</c:v>
                </c:pt>
                <c:pt idx="1359">
                  <c:v>1.8872546250000002</c:v>
                </c:pt>
                <c:pt idx="1360">
                  <c:v>1.8886433333333303</c:v>
                </c:pt>
                <c:pt idx="1361">
                  <c:v>1.8900320416666605</c:v>
                </c:pt>
                <c:pt idx="1362">
                  <c:v>1.8914207500000004</c:v>
                </c:pt>
                <c:pt idx="1363">
                  <c:v>1.8928094583333306</c:v>
                </c:pt>
                <c:pt idx="1364">
                  <c:v>1.8941981666666603</c:v>
                </c:pt>
                <c:pt idx="1365">
                  <c:v>1.8955868750000002</c:v>
                </c:pt>
                <c:pt idx="1366">
                  <c:v>1.8969755833333304</c:v>
                </c:pt>
                <c:pt idx="1367">
                  <c:v>1.8983642916666605</c:v>
                </c:pt>
                <c:pt idx="1368">
                  <c:v>1.8997530000000005</c:v>
                </c:pt>
                <c:pt idx="1369">
                  <c:v>1.9011417083333302</c:v>
                </c:pt>
                <c:pt idx="1370">
                  <c:v>1.9025304166666603</c:v>
                </c:pt>
                <c:pt idx="1371">
                  <c:v>1.9039191250000003</c:v>
                </c:pt>
                <c:pt idx="1372">
                  <c:v>1.9053078333333304</c:v>
                </c:pt>
                <c:pt idx="1373">
                  <c:v>1.9066965416666606</c:v>
                </c:pt>
                <c:pt idx="1374">
                  <c:v>1.9080852500000005</c:v>
                </c:pt>
                <c:pt idx="1375">
                  <c:v>1.9094739583333302</c:v>
                </c:pt>
                <c:pt idx="1376">
                  <c:v>1.9108626666666604</c:v>
                </c:pt>
                <c:pt idx="1377">
                  <c:v>1.9122513750000003</c:v>
                </c:pt>
                <c:pt idx="1378">
                  <c:v>1.9136400833333305</c:v>
                </c:pt>
                <c:pt idx="1379">
                  <c:v>1.9150287916666602</c:v>
                </c:pt>
                <c:pt idx="1380">
                  <c:v>1.9164175000000006</c:v>
                </c:pt>
                <c:pt idx="1381">
                  <c:v>1.9178062083333303</c:v>
                </c:pt>
                <c:pt idx="1382">
                  <c:v>1.9191949166666604</c:v>
                </c:pt>
                <c:pt idx="1383">
                  <c:v>1.9205836250000003</c:v>
                </c:pt>
                <c:pt idx="1384">
                  <c:v>1.9219723333333305</c:v>
                </c:pt>
                <c:pt idx="1385">
                  <c:v>1.9233610416666602</c:v>
                </c:pt>
                <c:pt idx="1386">
                  <c:v>1.9247497500000006</c:v>
                </c:pt>
                <c:pt idx="1387">
                  <c:v>1.9261384583333303</c:v>
                </c:pt>
                <c:pt idx="1388">
                  <c:v>1.9275271666666605</c:v>
                </c:pt>
                <c:pt idx="1389">
                  <c:v>1.9289158750000004</c:v>
                </c:pt>
                <c:pt idx="1390">
                  <c:v>1.9303045833333305</c:v>
                </c:pt>
                <c:pt idx="1391">
                  <c:v>1.9316932916666603</c:v>
                </c:pt>
                <c:pt idx="1392">
                  <c:v>1.9330820000000002</c:v>
                </c:pt>
                <c:pt idx="1393">
                  <c:v>1.9344707083333303</c:v>
                </c:pt>
                <c:pt idx="1394">
                  <c:v>1.9358594166666605</c:v>
                </c:pt>
                <c:pt idx="1395">
                  <c:v>1.9372481250000004</c:v>
                </c:pt>
                <c:pt idx="1396">
                  <c:v>1.9386368333333306</c:v>
                </c:pt>
                <c:pt idx="1397">
                  <c:v>1.9400255416666603</c:v>
                </c:pt>
                <c:pt idx="1398">
                  <c:v>1.9414142500000002</c:v>
                </c:pt>
                <c:pt idx="1399">
                  <c:v>1.9428029583333304</c:v>
                </c:pt>
                <c:pt idx="1400">
                  <c:v>1.9441916666666605</c:v>
                </c:pt>
                <c:pt idx="1401">
                  <c:v>1.9455803750000005</c:v>
                </c:pt>
                <c:pt idx="1402">
                  <c:v>1.9469690833333302</c:v>
                </c:pt>
                <c:pt idx="1403">
                  <c:v>1.9483577916666603</c:v>
                </c:pt>
                <c:pt idx="1404">
                  <c:v>1.9497465000000003</c:v>
                </c:pt>
                <c:pt idx="1405">
                  <c:v>1.9511352083333304</c:v>
                </c:pt>
                <c:pt idx="1406">
                  <c:v>1.9525239166666606</c:v>
                </c:pt>
                <c:pt idx="1407">
                  <c:v>1.9539126250000005</c:v>
                </c:pt>
                <c:pt idx="1408">
                  <c:v>1.9553013333333302</c:v>
                </c:pt>
                <c:pt idx="1409">
                  <c:v>1.9566900416666604</c:v>
                </c:pt>
                <c:pt idx="1410">
                  <c:v>1.9580787500000003</c:v>
                </c:pt>
                <c:pt idx="1411">
                  <c:v>1.9594674583333305</c:v>
                </c:pt>
                <c:pt idx="1412">
                  <c:v>1.9608561666666602</c:v>
                </c:pt>
                <c:pt idx="1413">
                  <c:v>1.9622448750000006</c:v>
                </c:pt>
                <c:pt idx="1414">
                  <c:v>1.9636335833333303</c:v>
                </c:pt>
                <c:pt idx="1415">
                  <c:v>1.9650222916666604</c:v>
                </c:pt>
                <c:pt idx="1416">
                  <c:v>1.9664110000000004</c:v>
                </c:pt>
                <c:pt idx="1417">
                  <c:v>1.9677997083333305</c:v>
                </c:pt>
                <c:pt idx="1418">
                  <c:v>1.9691884166666602</c:v>
                </c:pt>
                <c:pt idx="1419">
                  <c:v>1.9705771250000002</c:v>
                </c:pt>
                <c:pt idx="1420">
                  <c:v>1.9719658333333303</c:v>
                </c:pt>
                <c:pt idx="1421">
                  <c:v>1.9733545416666605</c:v>
                </c:pt>
                <c:pt idx="1422">
                  <c:v>1.9747432500000004</c:v>
                </c:pt>
                <c:pt idx="1423">
                  <c:v>1.9761319583333306</c:v>
                </c:pt>
                <c:pt idx="1424">
                  <c:v>1.9775206666666603</c:v>
                </c:pt>
                <c:pt idx="1425">
                  <c:v>1.9789093750000002</c:v>
                </c:pt>
                <c:pt idx="1426">
                  <c:v>1.9802980833333304</c:v>
                </c:pt>
                <c:pt idx="1427">
                  <c:v>1.9816867916666605</c:v>
                </c:pt>
                <c:pt idx="1428">
                  <c:v>1.9830755000000004</c:v>
                </c:pt>
                <c:pt idx="1429">
                  <c:v>1.9844642083333306</c:v>
                </c:pt>
                <c:pt idx="1430">
                  <c:v>1.9858529166666603</c:v>
                </c:pt>
                <c:pt idx="1431">
                  <c:v>1.9872416250000002</c:v>
                </c:pt>
                <c:pt idx="1432">
                  <c:v>1.9886303333333304</c:v>
                </c:pt>
                <c:pt idx="1433">
                  <c:v>1.9900190416666605</c:v>
                </c:pt>
                <c:pt idx="1434">
                  <c:v>1.9914077500000005</c:v>
                </c:pt>
                <c:pt idx="1435">
                  <c:v>1.9927964583333302</c:v>
                </c:pt>
                <c:pt idx="1436">
                  <c:v>1.9941851666666603</c:v>
                </c:pt>
                <c:pt idx="1437">
                  <c:v>1.9955738750000003</c:v>
                </c:pt>
                <c:pt idx="1438">
                  <c:v>1.9969625833333304</c:v>
                </c:pt>
                <c:pt idx="1439">
                  <c:v>1.9983512916666606</c:v>
                </c:pt>
                <c:pt idx="1440">
                  <c:v>1.9997400000000005</c:v>
                </c:pt>
                <c:pt idx="1441">
                  <c:v>2.0011287083333302</c:v>
                </c:pt>
                <c:pt idx="1442">
                  <c:v>2.0025174166666604</c:v>
                </c:pt>
                <c:pt idx="1443">
                  <c:v>2.0039061250000003</c:v>
                </c:pt>
                <c:pt idx="1444">
                  <c:v>2.0052948333333305</c:v>
                </c:pt>
                <c:pt idx="1445">
                  <c:v>2.0066835416666602</c:v>
                </c:pt>
                <c:pt idx="1446">
                  <c:v>2.0080722500000006</c:v>
                </c:pt>
                <c:pt idx="1447">
                  <c:v>2.0094609583333303</c:v>
                </c:pt>
                <c:pt idx="1448">
                  <c:v>2.0108496666666604</c:v>
                </c:pt>
                <c:pt idx="1449">
                  <c:v>2.0122383750000004</c:v>
                </c:pt>
                <c:pt idx="1450">
                  <c:v>2.0136270833333305</c:v>
                </c:pt>
                <c:pt idx="1451">
                  <c:v>2.0150157916666602</c:v>
                </c:pt>
                <c:pt idx="1452">
                  <c:v>2.0164045000000002</c:v>
                </c:pt>
                <c:pt idx="1453">
                  <c:v>2.0177932083333303</c:v>
                </c:pt>
                <c:pt idx="1454">
                  <c:v>2.0191819166666605</c:v>
                </c:pt>
                <c:pt idx="1455">
                  <c:v>2.0205706250000004</c:v>
                </c:pt>
                <c:pt idx="1456">
                  <c:v>2.0219593333333306</c:v>
                </c:pt>
                <c:pt idx="1457">
                  <c:v>2.0233480416666603</c:v>
                </c:pt>
                <c:pt idx="1458">
                  <c:v>2.0247367500000002</c:v>
                </c:pt>
                <c:pt idx="1459">
                  <c:v>2.0261254583333304</c:v>
                </c:pt>
                <c:pt idx="1460">
                  <c:v>2.0275141666666605</c:v>
                </c:pt>
                <c:pt idx="1461">
                  <c:v>2.0289028750000004</c:v>
                </c:pt>
                <c:pt idx="1462">
                  <c:v>2.0302915833333302</c:v>
                </c:pt>
                <c:pt idx="1463">
                  <c:v>2.0316802916666603</c:v>
                </c:pt>
                <c:pt idx="1464">
                  <c:v>2.0330690000000002</c:v>
                </c:pt>
                <c:pt idx="1465">
                  <c:v>2.0344577083333304</c:v>
                </c:pt>
                <c:pt idx="1466">
                  <c:v>2.0358464166666606</c:v>
                </c:pt>
                <c:pt idx="1467">
                  <c:v>2.0372351250000005</c:v>
                </c:pt>
                <c:pt idx="1468">
                  <c:v>2.0386238333333302</c:v>
                </c:pt>
                <c:pt idx="1469">
                  <c:v>2.0400125416666604</c:v>
                </c:pt>
                <c:pt idx="1470">
                  <c:v>2.0414012500000003</c:v>
                </c:pt>
                <c:pt idx="1471">
                  <c:v>2.0427899583333304</c:v>
                </c:pt>
                <c:pt idx="1472">
                  <c:v>2.0441786666666606</c:v>
                </c:pt>
                <c:pt idx="1473">
                  <c:v>2.0455673750000005</c:v>
                </c:pt>
                <c:pt idx="1474">
                  <c:v>2.0469560833333302</c:v>
                </c:pt>
                <c:pt idx="1475">
                  <c:v>2.0483447916666604</c:v>
                </c:pt>
                <c:pt idx="1476">
                  <c:v>2.0497335000000003</c:v>
                </c:pt>
                <c:pt idx="1477">
                  <c:v>2.0511222083333305</c:v>
                </c:pt>
                <c:pt idx="1478">
                  <c:v>2.0525109166666602</c:v>
                </c:pt>
                <c:pt idx="1479">
                  <c:v>2.0538996250000006</c:v>
                </c:pt>
                <c:pt idx="1480">
                  <c:v>2.0552883333333303</c:v>
                </c:pt>
                <c:pt idx="1481">
                  <c:v>2.0566770416666604</c:v>
                </c:pt>
                <c:pt idx="1482">
                  <c:v>2.0580657500000004</c:v>
                </c:pt>
                <c:pt idx="1483">
                  <c:v>2.0594544583333305</c:v>
                </c:pt>
                <c:pt idx="1484">
                  <c:v>2.0608431666666602</c:v>
                </c:pt>
                <c:pt idx="1485">
                  <c:v>2.0622318750000002</c:v>
                </c:pt>
                <c:pt idx="1486">
                  <c:v>2.0636205833333303</c:v>
                </c:pt>
                <c:pt idx="1487">
                  <c:v>2.0650092916666605</c:v>
                </c:pt>
                <c:pt idx="1488">
                  <c:v>2.0663980000000004</c:v>
                </c:pt>
                <c:pt idx="1489">
                  <c:v>2.0677867083333306</c:v>
                </c:pt>
                <c:pt idx="1490">
                  <c:v>2.0691754166666603</c:v>
                </c:pt>
                <c:pt idx="1491">
                  <c:v>2.0705641250000002</c:v>
                </c:pt>
                <c:pt idx="1492">
                  <c:v>2.0719528333333304</c:v>
                </c:pt>
                <c:pt idx="1493">
                  <c:v>2.0733415416666605</c:v>
                </c:pt>
                <c:pt idx="1494">
                  <c:v>2.0747302500000004</c:v>
                </c:pt>
                <c:pt idx="1495">
                  <c:v>2.0761189583333302</c:v>
                </c:pt>
                <c:pt idx="1496">
                  <c:v>2.0775076666666603</c:v>
                </c:pt>
                <c:pt idx="1497">
                  <c:v>2.0788963750000002</c:v>
                </c:pt>
                <c:pt idx="1498">
                  <c:v>2.0802850833333304</c:v>
                </c:pt>
                <c:pt idx="1499">
                  <c:v>2.0816737916666606</c:v>
                </c:pt>
                <c:pt idx="1500">
                  <c:v>2.0830625000000005</c:v>
                </c:pt>
                <c:pt idx="1501">
                  <c:v>2.0844512083333302</c:v>
                </c:pt>
                <c:pt idx="1502">
                  <c:v>2.0858399166666604</c:v>
                </c:pt>
                <c:pt idx="1503">
                  <c:v>2.0872286250000003</c:v>
                </c:pt>
                <c:pt idx="1504">
                  <c:v>2.0886173333333304</c:v>
                </c:pt>
                <c:pt idx="1505">
                  <c:v>2.0900060416666602</c:v>
                </c:pt>
                <c:pt idx="1506">
                  <c:v>2.0913947500000005</c:v>
                </c:pt>
                <c:pt idx="1507">
                  <c:v>2.0927834583333302</c:v>
                </c:pt>
                <c:pt idx="1508">
                  <c:v>2.0941721666666604</c:v>
                </c:pt>
                <c:pt idx="1509">
                  <c:v>2.0955608750000003</c:v>
                </c:pt>
                <c:pt idx="1510">
                  <c:v>2.0969495833333305</c:v>
                </c:pt>
                <c:pt idx="1511">
                  <c:v>2.0983382916666602</c:v>
                </c:pt>
                <c:pt idx="1512">
                  <c:v>2.0997270000000006</c:v>
                </c:pt>
                <c:pt idx="1513">
                  <c:v>2.1011157083333303</c:v>
                </c:pt>
                <c:pt idx="1514">
                  <c:v>2.1025044166666604</c:v>
                </c:pt>
                <c:pt idx="1515">
                  <c:v>2.1038931250000004</c:v>
                </c:pt>
                <c:pt idx="1516">
                  <c:v>2.1052818333333305</c:v>
                </c:pt>
                <c:pt idx="1517">
                  <c:v>2.1066705416666602</c:v>
                </c:pt>
                <c:pt idx="1518">
                  <c:v>2.1080592500000002</c:v>
                </c:pt>
                <c:pt idx="1519">
                  <c:v>2.1094479583333303</c:v>
                </c:pt>
                <c:pt idx="1520">
                  <c:v>2.1108366666666605</c:v>
                </c:pt>
                <c:pt idx="1521">
                  <c:v>2.1122253750000004</c:v>
                </c:pt>
                <c:pt idx="1522">
                  <c:v>2.1136140833333306</c:v>
                </c:pt>
                <c:pt idx="1523">
                  <c:v>2.1150027916666603</c:v>
                </c:pt>
                <c:pt idx="1524">
                  <c:v>2.1163915000000002</c:v>
                </c:pt>
                <c:pt idx="1525">
                  <c:v>2.1177802083333304</c:v>
                </c:pt>
                <c:pt idx="1526">
                  <c:v>2.1191689166666605</c:v>
                </c:pt>
                <c:pt idx="1527">
                  <c:v>2.1205576250000004</c:v>
                </c:pt>
                <c:pt idx="1528">
                  <c:v>2.1219463333333302</c:v>
                </c:pt>
                <c:pt idx="1529">
                  <c:v>2.1233350416666603</c:v>
                </c:pt>
                <c:pt idx="1530">
                  <c:v>2.1247237500000002</c:v>
                </c:pt>
                <c:pt idx="1531">
                  <c:v>2.1261124583333304</c:v>
                </c:pt>
                <c:pt idx="1532">
                  <c:v>2.1275011666666606</c:v>
                </c:pt>
                <c:pt idx="1533">
                  <c:v>2.1288898750000005</c:v>
                </c:pt>
                <c:pt idx="1534">
                  <c:v>2.1302785833333302</c:v>
                </c:pt>
                <c:pt idx="1535">
                  <c:v>2.1316672916666604</c:v>
                </c:pt>
                <c:pt idx="1536">
                  <c:v>2.1330560000000003</c:v>
                </c:pt>
                <c:pt idx="1537">
                  <c:v>2.1344447083333304</c:v>
                </c:pt>
                <c:pt idx="1538">
                  <c:v>2.1358334166666602</c:v>
                </c:pt>
                <c:pt idx="1539">
                  <c:v>2.1372221250000005</c:v>
                </c:pt>
                <c:pt idx="1540">
                  <c:v>2.1386108333333302</c:v>
                </c:pt>
                <c:pt idx="1541">
                  <c:v>2.1399995416666604</c:v>
                </c:pt>
                <c:pt idx="1542">
                  <c:v>2.1413882500000003</c:v>
                </c:pt>
                <c:pt idx="1543">
                  <c:v>2.1427769583333305</c:v>
                </c:pt>
                <c:pt idx="1544">
                  <c:v>2.1441656666666602</c:v>
                </c:pt>
                <c:pt idx="1545">
                  <c:v>2.1455543750000006</c:v>
                </c:pt>
                <c:pt idx="1546">
                  <c:v>2.1469430833333303</c:v>
                </c:pt>
                <c:pt idx="1547">
                  <c:v>2.1483317916666604</c:v>
                </c:pt>
                <c:pt idx="1548">
                  <c:v>2.1497205000000004</c:v>
                </c:pt>
                <c:pt idx="1549">
                  <c:v>2.1511092083333305</c:v>
                </c:pt>
                <c:pt idx="1550">
                  <c:v>2.1524979166666602</c:v>
                </c:pt>
                <c:pt idx="1551">
                  <c:v>2.1538866250000002</c:v>
                </c:pt>
                <c:pt idx="1552">
                  <c:v>2.1552753333333303</c:v>
                </c:pt>
                <c:pt idx="1553">
                  <c:v>2.1566640416666605</c:v>
                </c:pt>
                <c:pt idx="1554">
                  <c:v>2.1580527500000004</c:v>
                </c:pt>
                <c:pt idx="1555">
                  <c:v>2.1594414583333306</c:v>
                </c:pt>
                <c:pt idx="1556">
                  <c:v>2.1608301666666603</c:v>
                </c:pt>
                <c:pt idx="1557">
                  <c:v>2.1622188750000002</c:v>
                </c:pt>
                <c:pt idx="1558">
                  <c:v>2.1636075833333304</c:v>
                </c:pt>
                <c:pt idx="1559">
                  <c:v>2.1649962916666605</c:v>
                </c:pt>
                <c:pt idx="1560">
                  <c:v>2.1663850000000004</c:v>
                </c:pt>
                <c:pt idx="1561">
                  <c:v>2.1677737083333302</c:v>
                </c:pt>
                <c:pt idx="1562">
                  <c:v>2.1691624166666603</c:v>
                </c:pt>
                <c:pt idx="1563">
                  <c:v>2.1705511250000002</c:v>
                </c:pt>
                <c:pt idx="1564">
                  <c:v>2.1719398333333304</c:v>
                </c:pt>
                <c:pt idx="1565">
                  <c:v>2.1733285416666606</c:v>
                </c:pt>
                <c:pt idx="1566">
                  <c:v>2.1747172500000005</c:v>
                </c:pt>
                <c:pt idx="1567">
                  <c:v>2.1761059583333302</c:v>
                </c:pt>
                <c:pt idx="1568">
                  <c:v>2.1774946666666604</c:v>
                </c:pt>
                <c:pt idx="1569">
                  <c:v>2.1788833750000003</c:v>
                </c:pt>
                <c:pt idx="1570">
                  <c:v>2.1802720833333304</c:v>
                </c:pt>
                <c:pt idx="1571">
                  <c:v>2.1816607916666602</c:v>
                </c:pt>
                <c:pt idx="1572">
                  <c:v>2.1830495000000005</c:v>
                </c:pt>
                <c:pt idx="1573">
                  <c:v>2.1844382083333302</c:v>
                </c:pt>
                <c:pt idx="1574">
                  <c:v>2.1858269166666604</c:v>
                </c:pt>
                <c:pt idx="1575">
                  <c:v>2.1872156250000003</c:v>
                </c:pt>
                <c:pt idx="1576">
                  <c:v>2.1886043333333305</c:v>
                </c:pt>
                <c:pt idx="1577">
                  <c:v>2.1899930416666602</c:v>
                </c:pt>
                <c:pt idx="1578">
                  <c:v>2.1913817500000006</c:v>
                </c:pt>
                <c:pt idx="1579">
                  <c:v>2.1927704583333303</c:v>
                </c:pt>
                <c:pt idx="1580">
                  <c:v>2.1941591666666604</c:v>
                </c:pt>
                <c:pt idx="1581">
                  <c:v>2.1955478750000004</c:v>
                </c:pt>
                <c:pt idx="1582">
                  <c:v>2.1969365833333305</c:v>
                </c:pt>
                <c:pt idx="1583">
                  <c:v>2.1983252916666602</c:v>
                </c:pt>
                <c:pt idx="1584">
                  <c:v>2.1997140000000002</c:v>
                </c:pt>
                <c:pt idx="1585">
                  <c:v>2.2011027083333303</c:v>
                </c:pt>
                <c:pt idx="1586">
                  <c:v>2.2024914166666605</c:v>
                </c:pt>
                <c:pt idx="1587">
                  <c:v>2.2038801250000004</c:v>
                </c:pt>
                <c:pt idx="1588">
                  <c:v>2.2052688333333306</c:v>
                </c:pt>
                <c:pt idx="1589">
                  <c:v>2.2066575416666603</c:v>
                </c:pt>
                <c:pt idx="1590">
                  <c:v>2.2080462500000002</c:v>
                </c:pt>
                <c:pt idx="1591">
                  <c:v>2.2094349583333304</c:v>
                </c:pt>
                <c:pt idx="1592">
                  <c:v>2.2108236666666605</c:v>
                </c:pt>
                <c:pt idx="1593">
                  <c:v>2.2122123750000005</c:v>
                </c:pt>
                <c:pt idx="1594">
                  <c:v>2.2136010833333302</c:v>
                </c:pt>
                <c:pt idx="1595">
                  <c:v>2.2149897916666603</c:v>
                </c:pt>
                <c:pt idx="1596">
                  <c:v>2.2163785000000003</c:v>
                </c:pt>
                <c:pt idx="1597">
                  <c:v>2.2177672083333304</c:v>
                </c:pt>
                <c:pt idx="1598">
                  <c:v>2.2191559166666606</c:v>
                </c:pt>
                <c:pt idx="1599">
                  <c:v>2.2205446250000005</c:v>
                </c:pt>
                <c:pt idx="1600">
                  <c:v>2.2219333333333302</c:v>
                </c:pt>
                <c:pt idx="1601">
                  <c:v>2.2233220416666604</c:v>
                </c:pt>
                <c:pt idx="1602">
                  <c:v>2.2247107500000003</c:v>
                </c:pt>
                <c:pt idx="1603">
                  <c:v>2.2260994583333304</c:v>
                </c:pt>
                <c:pt idx="1604">
                  <c:v>2.2274881666666602</c:v>
                </c:pt>
                <c:pt idx="1605">
                  <c:v>2.2288768750000005</c:v>
                </c:pt>
                <c:pt idx="1606">
                  <c:v>2.2302655833333302</c:v>
                </c:pt>
                <c:pt idx="1607">
                  <c:v>2.2316542916666604</c:v>
                </c:pt>
                <c:pt idx="1608">
                  <c:v>2.2330430000000003</c:v>
                </c:pt>
                <c:pt idx="1609">
                  <c:v>2.2344317083333305</c:v>
                </c:pt>
                <c:pt idx="1610">
                  <c:v>2.2358204166666602</c:v>
                </c:pt>
                <c:pt idx="1611">
                  <c:v>2.2372091250000006</c:v>
                </c:pt>
                <c:pt idx="1612">
                  <c:v>2.2385978333333303</c:v>
                </c:pt>
                <c:pt idx="1613">
                  <c:v>2.2399865416666604</c:v>
                </c:pt>
                <c:pt idx="1614">
                  <c:v>2.2413752500000004</c:v>
                </c:pt>
                <c:pt idx="1615">
                  <c:v>2.2427639583333305</c:v>
                </c:pt>
                <c:pt idx="1616">
                  <c:v>2.2441526666666602</c:v>
                </c:pt>
                <c:pt idx="1617">
                  <c:v>2.2455413750000002</c:v>
                </c:pt>
                <c:pt idx="1618">
                  <c:v>2.2469300833333303</c:v>
                </c:pt>
                <c:pt idx="1619">
                  <c:v>2.2483187916666605</c:v>
                </c:pt>
                <c:pt idx="1620">
                  <c:v>2.2497075000000004</c:v>
                </c:pt>
                <c:pt idx="1621">
                  <c:v>2.2510962083333306</c:v>
                </c:pt>
                <c:pt idx="1622">
                  <c:v>2.2524849166666603</c:v>
                </c:pt>
                <c:pt idx="1623">
                  <c:v>2.2538736250000002</c:v>
                </c:pt>
                <c:pt idx="1624">
                  <c:v>2.2552623333333304</c:v>
                </c:pt>
                <c:pt idx="1625">
                  <c:v>2.2566510416666605</c:v>
                </c:pt>
                <c:pt idx="1626">
                  <c:v>2.2580397500000005</c:v>
                </c:pt>
                <c:pt idx="1627">
                  <c:v>2.2594284583333302</c:v>
                </c:pt>
                <c:pt idx="1628">
                  <c:v>2.2608171666666603</c:v>
                </c:pt>
                <c:pt idx="1629">
                  <c:v>2.2622058750000003</c:v>
                </c:pt>
                <c:pt idx="1630">
                  <c:v>2.2635945833333304</c:v>
                </c:pt>
                <c:pt idx="1631">
                  <c:v>2.2649832916666606</c:v>
                </c:pt>
                <c:pt idx="1632">
                  <c:v>2.2663720000000005</c:v>
                </c:pt>
                <c:pt idx="1633">
                  <c:v>2.2677607083333302</c:v>
                </c:pt>
                <c:pt idx="1634">
                  <c:v>2.2691494166666604</c:v>
                </c:pt>
                <c:pt idx="1635">
                  <c:v>2.2705381250000003</c:v>
                </c:pt>
                <c:pt idx="1636">
                  <c:v>2.2719268333333305</c:v>
                </c:pt>
                <c:pt idx="1637">
                  <c:v>2.2733155416666602</c:v>
                </c:pt>
                <c:pt idx="1638">
                  <c:v>2.2747042500000005</c:v>
                </c:pt>
                <c:pt idx="1639">
                  <c:v>2.2760929583333303</c:v>
                </c:pt>
                <c:pt idx="1640">
                  <c:v>2.2774816666666604</c:v>
                </c:pt>
                <c:pt idx="1641">
                  <c:v>2.2788703750000003</c:v>
                </c:pt>
                <c:pt idx="1642">
                  <c:v>2.2802590833333305</c:v>
                </c:pt>
                <c:pt idx="1643">
                  <c:v>2.2816477916666602</c:v>
                </c:pt>
                <c:pt idx="1644">
                  <c:v>2.2830365000000006</c:v>
                </c:pt>
                <c:pt idx="1645">
                  <c:v>2.2844252083333303</c:v>
                </c:pt>
                <c:pt idx="1646">
                  <c:v>2.2858139166666605</c:v>
                </c:pt>
                <c:pt idx="1647">
                  <c:v>2.2872026250000004</c:v>
                </c:pt>
                <c:pt idx="1648">
                  <c:v>2.2885913333333305</c:v>
                </c:pt>
                <c:pt idx="1649">
                  <c:v>2.2899800416666602</c:v>
                </c:pt>
                <c:pt idx="1650">
                  <c:v>2.2913687500000002</c:v>
                </c:pt>
                <c:pt idx="1651">
                  <c:v>2.2927574583333303</c:v>
                </c:pt>
                <c:pt idx="1652">
                  <c:v>2.2941461666666605</c:v>
                </c:pt>
                <c:pt idx="1653">
                  <c:v>2.2955348750000004</c:v>
                </c:pt>
                <c:pt idx="1654">
                  <c:v>2.2969235833333306</c:v>
                </c:pt>
                <c:pt idx="1655">
                  <c:v>2.2983122916666603</c:v>
                </c:pt>
                <c:pt idx="1656">
                  <c:v>2.2997010000000002</c:v>
                </c:pt>
                <c:pt idx="1657">
                  <c:v>2.3010897083333304</c:v>
                </c:pt>
                <c:pt idx="1658">
                  <c:v>2.3024784166666605</c:v>
                </c:pt>
                <c:pt idx="1659">
                  <c:v>2.3038671250000005</c:v>
                </c:pt>
                <c:pt idx="1660">
                  <c:v>2.3052558333333302</c:v>
                </c:pt>
                <c:pt idx="1661">
                  <c:v>2.3066445416666603</c:v>
                </c:pt>
                <c:pt idx="1662">
                  <c:v>2.3080332500000003</c:v>
                </c:pt>
                <c:pt idx="1663">
                  <c:v>2.3094219583333304</c:v>
                </c:pt>
                <c:pt idx="1664">
                  <c:v>2.3108106666666606</c:v>
                </c:pt>
                <c:pt idx="1665">
                  <c:v>2.3121993750000005</c:v>
                </c:pt>
                <c:pt idx="1666">
                  <c:v>2.3135880833333302</c:v>
                </c:pt>
                <c:pt idx="1667">
                  <c:v>2.3149767916666604</c:v>
                </c:pt>
                <c:pt idx="1668">
                  <c:v>2.3163655000000003</c:v>
                </c:pt>
                <c:pt idx="1669">
                  <c:v>2.3177542083333305</c:v>
                </c:pt>
                <c:pt idx="1670">
                  <c:v>2.3191429166666602</c:v>
                </c:pt>
                <c:pt idx="1671">
                  <c:v>2.3205316250000005</c:v>
                </c:pt>
                <c:pt idx="1672">
                  <c:v>2.3219203333333303</c:v>
                </c:pt>
                <c:pt idx="1673">
                  <c:v>2.3233090416666604</c:v>
                </c:pt>
                <c:pt idx="1674">
                  <c:v>2.3246977500000003</c:v>
                </c:pt>
                <c:pt idx="1675">
                  <c:v>2.3260864583333305</c:v>
                </c:pt>
                <c:pt idx="1676">
                  <c:v>2.3274751666666602</c:v>
                </c:pt>
                <c:pt idx="1677">
                  <c:v>2.3288638750000006</c:v>
                </c:pt>
                <c:pt idx="1678">
                  <c:v>2.3302525833333303</c:v>
                </c:pt>
                <c:pt idx="1679">
                  <c:v>2.3316412916666605</c:v>
                </c:pt>
                <c:pt idx="1680">
                  <c:v>2.3330300000000004</c:v>
                </c:pt>
                <c:pt idx="1681">
                  <c:v>2.3344187083333305</c:v>
                </c:pt>
                <c:pt idx="1682">
                  <c:v>2.3358074166666603</c:v>
                </c:pt>
                <c:pt idx="1683">
                  <c:v>2.3371961250000002</c:v>
                </c:pt>
                <c:pt idx="1684">
                  <c:v>2.3385848333333303</c:v>
                </c:pt>
                <c:pt idx="1685">
                  <c:v>2.3399735416666605</c:v>
                </c:pt>
                <c:pt idx="1686">
                  <c:v>2.3413622500000004</c:v>
                </c:pt>
                <c:pt idx="1687">
                  <c:v>2.3427509583333306</c:v>
                </c:pt>
                <c:pt idx="1688">
                  <c:v>2.3441396666666603</c:v>
                </c:pt>
                <c:pt idx="1689">
                  <c:v>2.3455283750000002</c:v>
                </c:pt>
                <c:pt idx="1690">
                  <c:v>2.3469170833333304</c:v>
                </c:pt>
                <c:pt idx="1691">
                  <c:v>2.3483057916666605</c:v>
                </c:pt>
                <c:pt idx="1692">
                  <c:v>2.3496945000000005</c:v>
                </c:pt>
                <c:pt idx="1693">
                  <c:v>2.3510832083333302</c:v>
                </c:pt>
                <c:pt idx="1694">
                  <c:v>2.3524719166666603</c:v>
                </c:pt>
                <c:pt idx="1695">
                  <c:v>2.3538606250000003</c:v>
                </c:pt>
                <c:pt idx="1696">
                  <c:v>2.3552493333333304</c:v>
                </c:pt>
                <c:pt idx="1697">
                  <c:v>2.3566380416666606</c:v>
                </c:pt>
                <c:pt idx="1698">
                  <c:v>2.3580267500000005</c:v>
                </c:pt>
                <c:pt idx="1699">
                  <c:v>2.3594154583333302</c:v>
                </c:pt>
                <c:pt idx="1700">
                  <c:v>2.3608041666666604</c:v>
                </c:pt>
                <c:pt idx="1701">
                  <c:v>2.3621928750000003</c:v>
                </c:pt>
                <c:pt idx="1702">
                  <c:v>2.3635815833333305</c:v>
                </c:pt>
                <c:pt idx="1703">
                  <c:v>2.3649702916666602</c:v>
                </c:pt>
                <c:pt idx="1704">
                  <c:v>2.3663590000000005</c:v>
                </c:pt>
                <c:pt idx="1705">
                  <c:v>2.3677477083333303</c:v>
                </c:pt>
                <c:pt idx="1706">
                  <c:v>2.3691364166666604</c:v>
                </c:pt>
                <c:pt idx="1707">
                  <c:v>2.3705251250000003</c:v>
                </c:pt>
                <c:pt idx="1708">
                  <c:v>2.3719138333333305</c:v>
                </c:pt>
                <c:pt idx="1709">
                  <c:v>2.3733025416666602</c:v>
                </c:pt>
                <c:pt idx="1710">
                  <c:v>2.3746912500000006</c:v>
                </c:pt>
                <c:pt idx="1711">
                  <c:v>2.3760799583333303</c:v>
                </c:pt>
                <c:pt idx="1712">
                  <c:v>2.3774686666666605</c:v>
                </c:pt>
                <c:pt idx="1713">
                  <c:v>2.3788573750000004</c:v>
                </c:pt>
                <c:pt idx="1714">
                  <c:v>2.3802460833333305</c:v>
                </c:pt>
                <c:pt idx="1715">
                  <c:v>2.3816347916666603</c:v>
                </c:pt>
                <c:pt idx="1716">
                  <c:v>2.3830235000000002</c:v>
                </c:pt>
                <c:pt idx="1717">
                  <c:v>2.3844122083333303</c:v>
                </c:pt>
                <c:pt idx="1718">
                  <c:v>2.3858009166666605</c:v>
                </c:pt>
                <c:pt idx="1719">
                  <c:v>2.3871896250000004</c:v>
                </c:pt>
                <c:pt idx="1720">
                  <c:v>2.3885783333333306</c:v>
                </c:pt>
                <c:pt idx="1721">
                  <c:v>2.3899670416666603</c:v>
                </c:pt>
                <c:pt idx="1722">
                  <c:v>2.3913557500000002</c:v>
                </c:pt>
                <c:pt idx="1723">
                  <c:v>2.3927444583333304</c:v>
                </c:pt>
                <c:pt idx="1724">
                  <c:v>2.3941331666666605</c:v>
                </c:pt>
                <c:pt idx="1725">
                  <c:v>2.3955218750000005</c:v>
                </c:pt>
                <c:pt idx="1726">
                  <c:v>2.3969105833333302</c:v>
                </c:pt>
                <c:pt idx="1727">
                  <c:v>2.3982992916666603</c:v>
                </c:pt>
                <c:pt idx="1728">
                  <c:v>2.3996880000000003</c:v>
                </c:pt>
                <c:pt idx="1729">
                  <c:v>2.4010767083333304</c:v>
                </c:pt>
                <c:pt idx="1730">
                  <c:v>2.4024654166666606</c:v>
                </c:pt>
                <c:pt idx="1731">
                  <c:v>2.4038541250000005</c:v>
                </c:pt>
                <c:pt idx="1732">
                  <c:v>2.4052428333333302</c:v>
                </c:pt>
                <c:pt idx="1733">
                  <c:v>2.4066315416666604</c:v>
                </c:pt>
                <c:pt idx="1734">
                  <c:v>2.4080202500000003</c:v>
                </c:pt>
                <c:pt idx="1735">
                  <c:v>2.4094089583333305</c:v>
                </c:pt>
                <c:pt idx="1736">
                  <c:v>2.4107976666666602</c:v>
                </c:pt>
                <c:pt idx="1737">
                  <c:v>2.4121863750000005</c:v>
                </c:pt>
                <c:pt idx="1738">
                  <c:v>2.4135750833333303</c:v>
                </c:pt>
                <c:pt idx="1739">
                  <c:v>2.4149637916666604</c:v>
                </c:pt>
                <c:pt idx="1740">
                  <c:v>2.4163525000000003</c:v>
                </c:pt>
                <c:pt idx="1741">
                  <c:v>2.4177412083333305</c:v>
                </c:pt>
                <c:pt idx="1742">
                  <c:v>2.4191299166666602</c:v>
                </c:pt>
                <c:pt idx="1743">
                  <c:v>2.4205186250000006</c:v>
                </c:pt>
                <c:pt idx="1744">
                  <c:v>2.4219073333333303</c:v>
                </c:pt>
                <c:pt idx="1745">
                  <c:v>2.4232960416666605</c:v>
                </c:pt>
                <c:pt idx="1746">
                  <c:v>2.4246847500000004</c:v>
                </c:pt>
                <c:pt idx="1747">
                  <c:v>2.4260734583333305</c:v>
                </c:pt>
                <c:pt idx="1748">
                  <c:v>2.4274621666666603</c:v>
                </c:pt>
                <c:pt idx="1749">
                  <c:v>2.4288508750000002</c:v>
                </c:pt>
                <c:pt idx="1750">
                  <c:v>2.4302395833333303</c:v>
                </c:pt>
                <c:pt idx="1751">
                  <c:v>2.4316282916666605</c:v>
                </c:pt>
                <c:pt idx="1752">
                  <c:v>2.4330170000000004</c:v>
                </c:pt>
                <c:pt idx="1753">
                  <c:v>2.4344057083333306</c:v>
                </c:pt>
                <c:pt idx="1754">
                  <c:v>2.4357944166666603</c:v>
                </c:pt>
                <c:pt idx="1755">
                  <c:v>2.4371831250000002</c:v>
                </c:pt>
                <c:pt idx="1756">
                  <c:v>2.4385718333333304</c:v>
                </c:pt>
                <c:pt idx="1757">
                  <c:v>2.4399605416666605</c:v>
                </c:pt>
                <c:pt idx="1758">
                  <c:v>2.4413492500000005</c:v>
                </c:pt>
                <c:pt idx="1759">
                  <c:v>2.4427379583333302</c:v>
                </c:pt>
                <c:pt idx="1760">
                  <c:v>2.4441266666666603</c:v>
                </c:pt>
                <c:pt idx="1761">
                  <c:v>2.4455153750000003</c:v>
                </c:pt>
                <c:pt idx="1762">
                  <c:v>2.4469040833333304</c:v>
                </c:pt>
                <c:pt idx="1763">
                  <c:v>2.4482927916666606</c:v>
                </c:pt>
                <c:pt idx="1764">
                  <c:v>2.4496815000000005</c:v>
                </c:pt>
                <c:pt idx="1765">
                  <c:v>2.4510702083333302</c:v>
                </c:pt>
                <c:pt idx="1766">
                  <c:v>2.4524589166666604</c:v>
                </c:pt>
                <c:pt idx="1767">
                  <c:v>2.4538476250000003</c:v>
                </c:pt>
                <c:pt idx="1768">
                  <c:v>2.4552363333333305</c:v>
                </c:pt>
                <c:pt idx="1769">
                  <c:v>2.4566250416666602</c:v>
                </c:pt>
                <c:pt idx="1770">
                  <c:v>2.4580137500000006</c:v>
                </c:pt>
                <c:pt idx="1771">
                  <c:v>2.4594024583333303</c:v>
                </c:pt>
                <c:pt idx="1772">
                  <c:v>2.4607911666666604</c:v>
                </c:pt>
                <c:pt idx="1773">
                  <c:v>2.4621798750000004</c:v>
                </c:pt>
                <c:pt idx="1774">
                  <c:v>2.4635685833333305</c:v>
                </c:pt>
                <c:pt idx="1775">
                  <c:v>2.4649572916666602</c:v>
                </c:pt>
                <c:pt idx="1776">
                  <c:v>2.4663460000000006</c:v>
                </c:pt>
                <c:pt idx="1777">
                  <c:v>2.4677347083333303</c:v>
                </c:pt>
                <c:pt idx="1778">
                  <c:v>2.4691234166666605</c:v>
                </c:pt>
                <c:pt idx="1779">
                  <c:v>2.4705121250000004</c:v>
                </c:pt>
                <c:pt idx="1780">
                  <c:v>2.4719008333333305</c:v>
                </c:pt>
                <c:pt idx="1781">
                  <c:v>2.4732895416666603</c:v>
                </c:pt>
                <c:pt idx="1782">
                  <c:v>2.4746782500000002</c:v>
                </c:pt>
                <c:pt idx="1783">
                  <c:v>2.4760669583333303</c:v>
                </c:pt>
                <c:pt idx="1784">
                  <c:v>2.4774556666666605</c:v>
                </c:pt>
                <c:pt idx="1785">
                  <c:v>2.4788443750000004</c:v>
                </c:pt>
                <c:pt idx="1786">
                  <c:v>2.4802330833333306</c:v>
                </c:pt>
                <c:pt idx="1787">
                  <c:v>2.4816217916666603</c:v>
                </c:pt>
                <c:pt idx="1788">
                  <c:v>2.4830105000000002</c:v>
                </c:pt>
                <c:pt idx="1789">
                  <c:v>2.4843992083333304</c:v>
                </c:pt>
                <c:pt idx="1790">
                  <c:v>2.4857879166666605</c:v>
                </c:pt>
                <c:pt idx="1791">
                  <c:v>2.4871766250000005</c:v>
                </c:pt>
                <c:pt idx="1792">
                  <c:v>2.4885653333333302</c:v>
                </c:pt>
                <c:pt idx="1793">
                  <c:v>2.4899540416666603</c:v>
                </c:pt>
                <c:pt idx="1794">
                  <c:v>2.4913427500000003</c:v>
                </c:pt>
                <c:pt idx="1795">
                  <c:v>2.4927314583333304</c:v>
                </c:pt>
                <c:pt idx="1796">
                  <c:v>2.4941201666666606</c:v>
                </c:pt>
                <c:pt idx="1797">
                  <c:v>2.4955088750000005</c:v>
                </c:pt>
                <c:pt idx="1798">
                  <c:v>2.4968975833333302</c:v>
                </c:pt>
                <c:pt idx="1799">
                  <c:v>2.4982862916666604</c:v>
                </c:pt>
                <c:pt idx="1800">
                  <c:v>2.4996750000000003</c:v>
                </c:pt>
                <c:pt idx="1801">
                  <c:v>2.5010637083333305</c:v>
                </c:pt>
                <c:pt idx="1802">
                  <c:v>2.5024524166666602</c:v>
                </c:pt>
                <c:pt idx="1803">
                  <c:v>2.5038411250000006</c:v>
                </c:pt>
                <c:pt idx="1804">
                  <c:v>2.5052298333333303</c:v>
                </c:pt>
                <c:pt idx="1805">
                  <c:v>2.5066185416666604</c:v>
                </c:pt>
                <c:pt idx="1806">
                  <c:v>2.5080072500000004</c:v>
                </c:pt>
                <c:pt idx="1807">
                  <c:v>2.5093959583333305</c:v>
                </c:pt>
                <c:pt idx="1808">
                  <c:v>2.5107846666666602</c:v>
                </c:pt>
                <c:pt idx="1809">
                  <c:v>2.5121733750000002</c:v>
                </c:pt>
                <c:pt idx="1810">
                  <c:v>2.5135620833333303</c:v>
                </c:pt>
                <c:pt idx="1811">
                  <c:v>2.5149507916666605</c:v>
                </c:pt>
                <c:pt idx="1812">
                  <c:v>2.5163395000000004</c:v>
                </c:pt>
                <c:pt idx="1813">
                  <c:v>2.5177282083333306</c:v>
                </c:pt>
                <c:pt idx="1814">
                  <c:v>2.5191169166666603</c:v>
                </c:pt>
                <c:pt idx="1815">
                  <c:v>2.5205056250000002</c:v>
                </c:pt>
                <c:pt idx="1816">
                  <c:v>2.5218943333333304</c:v>
                </c:pt>
                <c:pt idx="1817">
                  <c:v>2.5232830416666605</c:v>
                </c:pt>
                <c:pt idx="1818">
                  <c:v>2.5246717500000004</c:v>
                </c:pt>
                <c:pt idx="1819">
                  <c:v>2.5260604583333306</c:v>
                </c:pt>
                <c:pt idx="1820">
                  <c:v>2.5274491666666603</c:v>
                </c:pt>
                <c:pt idx="1821">
                  <c:v>2.5288378750000002</c:v>
                </c:pt>
                <c:pt idx="1822">
                  <c:v>2.5302265833333304</c:v>
                </c:pt>
                <c:pt idx="1823">
                  <c:v>2.5316152916666605</c:v>
                </c:pt>
                <c:pt idx="1824">
                  <c:v>2.5330040000000005</c:v>
                </c:pt>
                <c:pt idx="1825">
                  <c:v>2.5343927083333302</c:v>
                </c:pt>
                <c:pt idx="1826">
                  <c:v>2.5357814166666603</c:v>
                </c:pt>
                <c:pt idx="1827">
                  <c:v>2.5371701250000003</c:v>
                </c:pt>
                <c:pt idx="1828">
                  <c:v>2.5385588333333304</c:v>
                </c:pt>
                <c:pt idx="1829">
                  <c:v>2.5399475416666606</c:v>
                </c:pt>
                <c:pt idx="1830">
                  <c:v>2.5413362500000005</c:v>
                </c:pt>
                <c:pt idx="1831">
                  <c:v>2.5427249583333302</c:v>
                </c:pt>
                <c:pt idx="1832">
                  <c:v>2.5441136666666604</c:v>
                </c:pt>
                <c:pt idx="1833">
                  <c:v>2.5455023750000003</c:v>
                </c:pt>
                <c:pt idx="1834">
                  <c:v>2.5468910833333305</c:v>
                </c:pt>
                <c:pt idx="1835">
                  <c:v>2.5482797916666602</c:v>
                </c:pt>
                <c:pt idx="1836">
                  <c:v>2.5496685000000006</c:v>
                </c:pt>
                <c:pt idx="1837">
                  <c:v>2.5510572083333303</c:v>
                </c:pt>
                <c:pt idx="1838">
                  <c:v>2.5524459166666604</c:v>
                </c:pt>
                <c:pt idx="1839">
                  <c:v>2.5538346250000004</c:v>
                </c:pt>
                <c:pt idx="1840">
                  <c:v>2.5552233333333305</c:v>
                </c:pt>
                <c:pt idx="1841">
                  <c:v>2.5566120416666602</c:v>
                </c:pt>
                <c:pt idx="1842">
                  <c:v>2.5580007500000002</c:v>
                </c:pt>
                <c:pt idx="1843">
                  <c:v>2.5593894583333303</c:v>
                </c:pt>
                <c:pt idx="1844">
                  <c:v>2.5607781666666605</c:v>
                </c:pt>
                <c:pt idx="1845">
                  <c:v>2.5621668750000004</c:v>
                </c:pt>
                <c:pt idx="1846">
                  <c:v>2.5635555833333306</c:v>
                </c:pt>
                <c:pt idx="1847">
                  <c:v>2.5649442916666603</c:v>
                </c:pt>
                <c:pt idx="1848">
                  <c:v>2.5663330000000002</c:v>
                </c:pt>
                <c:pt idx="1849">
                  <c:v>2.5677217083333304</c:v>
                </c:pt>
                <c:pt idx="1850">
                  <c:v>2.5691104166666605</c:v>
                </c:pt>
                <c:pt idx="1851">
                  <c:v>2.5704991250000004</c:v>
                </c:pt>
                <c:pt idx="1852">
                  <c:v>2.5718878333333302</c:v>
                </c:pt>
                <c:pt idx="1853">
                  <c:v>2.5732765416666603</c:v>
                </c:pt>
                <c:pt idx="1854">
                  <c:v>2.5746652500000002</c:v>
                </c:pt>
                <c:pt idx="1855">
                  <c:v>2.5760539583333304</c:v>
                </c:pt>
                <c:pt idx="1856">
                  <c:v>2.5774426666666606</c:v>
                </c:pt>
                <c:pt idx="1857">
                  <c:v>2.5788313750000005</c:v>
                </c:pt>
                <c:pt idx="1858">
                  <c:v>2.5802200833333302</c:v>
                </c:pt>
                <c:pt idx="1859">
                  <c:v>2.5816087916666604</c:v>
                </c:pt>
                <c:pt idx="1860">
                  <c:v>2.5829975000000003</c:v>
                </c:pt>
                <c:pt idx="1861">
                  <c:v>2.5843862083333304</c:v>
                </c:pt>
                <c:pt idx="1862">
                  <c:v>2.5857749166666606</c:v>
                </c:pt>
                <c:pt idx="1863">
                  <c:v>2.5871636250000005</c:v>
                </c:pt>
                <c:pt idx="1864">
                  <c:v>2.5885523333333302</c:v>
                </c:pt>
                <c:pt idx="1865">
                  <c:v>2.5899410416666604</c:v>
                </c:pt>
                <c:pt idx="1866">
                  <c:v>2.5913297500000003</c:v>
                </c:pt>
                <c:pt idx="1867">
                  <c:v>2.5927184583333305</c:v>
                </c:pt>
                <c:pt idx="1868">
                  <c:v>2.5941071666666602</c:v>
                </c:pt>
                <c:pt idx="1869">
                  <c:v>2.5954958750000006</c:v>
                </c:pt>
                <c:pt idx="1870">
                  <c:v>2.5968845833333303</c:v>
                </c:pt>
                <c:pt idx="1871">
                  <c:v>2.5982732916666604</c:v>
                </c:pt>
                <c:pt idx="1872">
                  <c:v>2.5996620000000004</c:v>
                </c:pt>
                <c:pt idx="1873">
                  <c:v>2.6010507083333305</c:v>
                </c:pt>
                <c:pt idx="1874">
                  <c:v>2.6024394166666602</c:v>
                </c:pt>
                <c:pt idx="1875">
                  <c:v>2.6038281250000002</c:v>
                </c:pt>
                <c:pt idx="1876">
                  <c:v>2.6052168333333303</c:v>
                </c:pt>
                <c:pt idx="1877">
                  <c:v>2.6066055416666605</c:v>
                </c:pt>
                <c:pt idx="1878">
                  <c:v>2.6079942500000004</c:v>
                </c:pt>
                <c:pt idx="1879">
                  <c:v>2.6093829583333306</c:v>
                </c:pt>
                <c:pt idx="1880">
                  <c:v>2.6107716666666603</c:v>
                </c:pt>
                <c:pt idx="1881">
                  <c:v>2.6121603750000002</c:v>
                </c:pt>
                <c:pt idx="1882">
                  <c:v>2.6135490833333304</c:v>
                </c:pt>
                <c:pt idx="1883">
                  <c:v>2.6149377916666605</c:v>
                </c:pt>
                <c:pt idx="1884">
                  <c:v>2.6163265000000004</c:v>
                </c:pt>
                <c:pt idx="1885">
                  <c:v>2.6177152083333302</c:v>
                </c:pt>
                <c:pt idx="1886">
                  <c:v>2.6191039166666603</c:v>
                </c:pt>
                <c:pt idx="1887">
                  <c:v>2.6204926250000002</c:v>
                </c:pt>
                <c:pt idx="1888">
                  <c:v>2.6218813333333304</c:v>
                </c:pt>
                <c:pt idx="1889">
                  <c:v>2.6232700416666606</c:v>
                </c:pt>
                <c:pt idx="1890">
                  <c:v>2.6246587500000005</c:v>
                </c:pt>
                <c:pt idx="1891">
                  <c:v>2.6260474583333302</c:v>
                </c:pt>
                <c:pt idx="1892">
                  <c:v>2.6274361666666604</c:v>
                </c:pt>
                <c:pt idx="1893">
                  <c:v>2.6288248750000003</c:v>
                </c:pt>
                <c:pt idx="1894">
                  <c:v>2.6302135833333304</c:v>
                </c:pt>
                <c:pt idx="1895">
                  <c:v>2.6316022916666602</c:v>
                </c:pt>
                <c:pt idx="1896">
                  <c:v>2.6329910000000005</c:v>
                </c:pt>
                <c:pt idx="1897">
                  <c:v>2.6343797083333302</c:v>
                </c:pt>
                <c:pt idx="1898">
                  <c:v>2.6357684166666604</c:v>
                </c:pt>
                <c:pt idx="1899">
                  <c:v>2.6371571250000003</c:v>
                </c:pt>
                <c:pt idx="1900">
                  <c:v>2.6385458333333305</c:v>
                </c:pt>
                <c:pt idx="1901">
                  <c:v>2.6399345416666602</c:v>
                </c:pt>
                <c:pt idx="1902">
                  <c:v>2.6413232500000006</c:v>
                </c:pt>
                <c:pt idx="1903">
                  <c:v>2.6427119583333303</c:v>
                </c:pt>
                <c:pt idx="1904">
                  <c:v>2.6441006666666604</c:v>
                </c:pt>
                <c:pt idx="1905">
                  <c:v>2.6454893750000004</c:v>
                </c:pt>
                <c:pt idx="1906">
                  <c:v>2.6468780833333305</c:v>
                </c:pt>
                <c:pt idx="1907">
                  <c:v>2.6482667916666602</c:v>
                </c:pt>
                <c:pt idx="1908">
                  <c:v>2.6496555000000002</c:v>
                </c:pt>
                <c:pt idx="1909">
                  <c:v>2.6510442083333303</c:v>
                </c:pt>
                <c:pt idx="1910">
                  <c:v>2.6524329166666605</c:v>
                </c:pt>
                <c:pt idx="1911">
                  <c:v>2.6538216250000004</c:v>
                </c:pt>
                <c:pt idx="1912">
                  <c:v>2.6552103333333306</c:v>
                </c:pt>
                <c:pt idx="1913">
                  <c:v>2.6565990416666603</c:v>
                </c:pt>
                <c:pt idx="1914">
                  <c:v>2.6579877500000002</c:v>
                </c:pt>
                <c:pt idx="1915">
                  <c:v>2.6593764583333304</c:v>
                </c:pt>
                <c:pt idx="1916">
                  <c:v>2.6607651666666605</c:v>
                </c:pt>
                <c:pt idx="1917">
                  <c:v>2.6621538750000004</c:v>
                </c:pt>
                <c:pt idx="1918">
                  <c:v>2.6635425833333302</c:v>
                </c:pt>
                <c:pt idx="1919">
                  <c:v>2.6649312916666603</c:v>
                </c:pt>
                <c:pt idx="1920">
                  <c:v>2.6663200000000002</c:v>
                </c:pt>
                <c:pt idx="1921">
                  <c:v>2.6677087083333304</c:v>
                </c:pt>
                <c:pt idx="1922">
                  <c:v>2.6690974166666606</c:v>
                </c:pt>
                <c:pt idx="1923">
                  <c:v>2.6704861250000005</c:v>
                </c:pt>
                <c:pt idx="1924">
                  <c:v>2.6718748333333302</c:v>
                </c:pt>
                <c:pt idx="1925">
                  <c:v>2.6732635416666604</c:v>
                </c:pt>
                <c:pt idx="1926">
                  <c:v>2.6746522500000003</c:v>
                </c:pt>
                <c:pt idx="1927">
                  <c:v>2.6760409583333304</c:v>
                </c:pt>
                <c:pt idx="1928">
                  <c:v>2.6774296666666602</c:v>
                </c:pt>
                <c:pt idx="1929">
                  <c:v>2.6788183750000005</c:v>
                </c:pt>
                <c:pt idx="1930">
                  <c:v>2.6802070833333302</c:v>
                </c:pt>
                <c:pt idx="1931">
                  <c:v>2.6815957916666604</c:v>
                </c:pt>
                <c:pt idx="1932">
                  <c:v>2.6829845000000003</c:v>
                </c:pt>
                <c:pt idx="1933">
                  <c:v>2.6843732083333305</c:v>
                </c:pt>
                <c:pt idx="1934">
                  <c:v>2.6857619166666602</c:v>
                </c:pt>
                <c:pt idx="1935">
                  <c:v>2.6871506250000006</c:v>
                </c:pt>
                <c:pt idx="1936">
                  <c:v>2.6885393333333303</c:v>
                </c:pt>
                <c:pt idx="1937">
                  <c:v>2.6899280416666604</c:v>
                </c:pt>
                <c:pt idx="1938">
                  <c:v>2.6913167500000004</c:v>
                </c:pt>
                <c:pt idx="1939">
                  <c:v>2.6927054583333305</c:v>
                </c:pt>
                <c:pt idx="1940">
                  <c:v>2.6940941666666602</c:v>
                </c:pt>
                <c:pt idx="1941">
                  <c:v>2.6954828750000002</c:v>
                </c:pt>
                <c:pt idx="1942">
                  <c:v>2.6968715833333303</c:v>
                </c:pt>
                <c:pt idx="1943">
                  <c:v>2.6982602916666605</c:v>
                </c:pt>
                <c:pt idx="1944">
                  <c:v>2.6996490000000004</c:v>
                </c:pt>
                <c:pt idx="1945">
                  <c:v>2.7010377083333306</c:v>
                </c:pt>
                <c:pt idx="1946">
                  <c:v>2.7024264166666603</c:v>
                </c:pt>
                <c:pt idx="1947">
                  <c:v>2.7038151250000002</c:v>
                </c:pt>
                <c:pt idx="1948">
                  <c:v>2.7052038333333304</c:v>
                </c:pt>
                <c:pt idx="1949">
                  <c:v>2.7065925416666605</c:v>
                </c:pt>
                <c:pt idx="1950">
                  <c:v>2.7079812500000005</c:v>
                </c:pt>
                <c:pt idx="1951">
                  <c:v>2.7093699583333302</c:v>
                </c:pt>
                <c:pt idx="1952">
                  <c:v>2.7107586666666603</c:v>
                </c:pt>
                <c:pt idx="1953">
                  <c:v>2.7121473750000002</c:v>
                </c:pt>
                <c:pt idx="1954">
                  <c:v>2.7135360833333304</c:v>
                </c:pt>
                <c:pt idx="1955">
                  <c:v>2.7149247916666606</c:v>
                </c:pt>
                <c:pt idx="1956">
                  <c:v>2.7163135000000005</c:v>
                </c:pt>
                <c:pt idx="1957">
                  <c:v>2.7177022083333302</c:v>
                </c:pt>
                <c:pt idx="1958">
                  <c:v>2.7190909166666604</c:v>
                </c:pt>
                <c:pt idx="1959">
                  <c:v>2.7204796250000003</c:v>
                </c:pt>
                <c:pt idx="1960">
                  <c:v>2.7218683333333304</c:v>
                </c:pt>
                <c:pt idx="1961">
                  <c:v>2.7232570416666602</c:v>
                </c:pt>
                <c:pt idx="1962">
                  <c:v>2.7246457500000005</c:v>
                </c:pt>
                <c:pt idx="1963">
                  <c:v>2.7260344583333302</c:v>
                </c:pt>
                <c:pt idx="1964">
                  <c:v>2.7274231666666604</c:v>
                </c:pt>
                <c:pt idx="1965">
                  <c:v>2.7288118750000003</c:v>
                </c:pt>
                <c:pt idx="1966">
                  <c:v>2.7302005833333305</c:v>
                </c:pt>
                <c:pt idx="1967">
                  <c:v>2.7315892916666602</c:v>
                </c:pt>
                <c:pt idx="1968">
                  <c:v>2.7329780000000006</c:v>
                </c:pt>
                <c:pt idx="1969">
                  <c:v>2.7343667083333303</c:v>
                </c:pt>
                <c:pt idx="1970">
                  <c:v>2.7357554166666604</c:v>
                </c:pt>
                <c:pt idx="1971">
                  <c:v>2.7371441250000004</c:v>
                </c:pt>
                <c:pt idx="1972">
                  <c:v>2.7385328333333305</c:v>
                </c:pt>
                <c:pt idx="1973">
                  <c:v>2.7399215416666602</c:v>
                </c:pt>
                <c:pt idx="1974">
                  <c:v>2.7413102500000002</c:v>
                </c:pt>
                <c:pt idx="1975">
                  <c:v>2.7426989583333303</c:v>
                </c:pt>
                <c:pt idx="1976">
                  <c:v>2.7440876666666605</c:v>
                </c:pt>
                <c:pt idx="1977">
                  <c:v>2.7454763750000004</c:v>
                </c:pt>
                <c:pt idx="1978">
                  <c:v>2.7468650833333306</c:v>
                </c:pt>
                <c:pt idx="1979">
                  <c:v>2.7482537916666603</c:v>
                </c:pt>
                <c:pt idx="1980">
                  <c:v>2.7496425000000002</c:v>
                </c:pt>
                <c:pt idx="1981">
                  <c:v>2.7510312083333304</c:v>
                </c:pt>
                <c:pt idx="1982">
                  <c:v>2.7524199166666605</c:v>
                </c:pt>
                <c:pt idx="1983">
                  <c:v>2.7538086250000005</c:v>
                </c:pt>
                <c:pt idx="1984">
                  <c:v>2.7551973333333302</c:v>
                </c:pt>
                <c:pt idx="1985">
                  <c:v>2.7565860416666603</c:v>
                </c:pt>
                <c:pt idx="1986">
                  <c:v>2.7579747500000003</c:v>
                </c:pt>
                <c:pt idx="1987">
                  <c:v>2.7593634583333304</c:v>
                </c:pt>
                <c:pt idx="1988">
                  <c:v>2.7607521666666606</c:v>
                </c:pt>
                <c:pt idx="1989">
                  <c:v>2.7621408750000005</c:v>
                </c:pt>
                <c:pt idx="1990">
                  <c:v>2.7635295833333302</c:v>
                </c:pt>
                <c:pt idx="1991">
                  <c:v>2.7649182916666604</c:v>
                </c:pt>
                <c:pt idx="1992">
                  <c:v>2.7663070000000003</c:v>
                </c:pt>
                <c:pt idx="1993">
                  <c:v>2.7676957083333305</c:v>
                </c:pt>
                <c:pt idx="1994">
                  <c:v>2.7690844166666602</c:v>
                </c:pt>
                <c:pt idx="1995">
                  <c:v>2.7704731250000005</c:v>
                </c:pt>
                <c:pt idx="1996">
                  <c:v>2.7718618333333302</c:v>
                </c:pt>
                <c:pt idx="1997">
                  <c:v>2.7732505416666604</c:v>
                </c:pt>
                <c:pt idx="1998">
                  <c:v>2.7746392500000003</c:v>
                </c:pt>
                <c:pt idx="1999">
                  <c:v>2.7760279583333305</c:v>
                </c:pt>
                <c:pt idx="2000">
                  <c:v>2.7774166666666602</c:v>
                </c:pt>
                <c:pt idx="2001">
                  <c:v>2.7788053750000006</c:v>
                </c:pt>
                <c:pt idx="2002">
                  <c:v>2.7801940833333303</c:v>
                </c:pt>
                <c:pt idx="2003">
                  <c:v>2.7815827916666604</c:v>
                </c:pt>
                <c:pt idx="2004">
                  <c:v>2.7829715000000004</c:v>
                </c:pt>
                <c:pt idx="2005">
                  <c:v>2.7843602083333305</c:v>
                </c:pt>
                <c:pt idx="2006">
                  <c:v>2.7857489166666602</c:v>
                </c:pt>
                <c:pt idx="2007">
                  <c:v>2.7871376250000002</c:v>
                </c:pt>
                <c:pt idx="2008">
                  <c:v>2.7885263333333303</c:v>
                </c:pt>
                <c:pt idx="2009">
                  <c:v>2.7899150416666605</c:v>
                </c:pt>
                <c:pt idx="2010">
                  <c:v>2.7913037500000004</c:v>
                </c:pt>
                <c:pt idx="2011">
                  <c:v>2.7926924583333306</c:v>
                </c:pt>
                <c:pt idx="2012">
                  <c:v>2.7940811666666603</c:v>
                </c:pt>
                <c:pt idx="2013">
                  <c:v>2.7954698750000002</c:v>
                </c:pt>
                <c:pt idx="2014">
                  <c:v>2.7968585833333304</c:v>
                </c:pt>
                <c:pt idx="2015">
                  <c:v>2.7982472916666605</c:v>
                </c:pt>
                <c:pt idx="2016">
                  <c:v>2.7996360000000005</c:v>
                </c:pt>
                <c:pt idx="2017">
                  <c:v>2.8010247083333302</c:v>
                </c:pt>
                <c:pt idx="2018">
                  <c:v>2.8024134166666603</c:v>
                </c:pt>
                <c:pt idx="2019">
                  <c:v>2.8038021250000003</c:v>
                </c:pt>
                <c:pt idx="2020">
                  <c:v>2.8051908333333304</c:v>
                </c:pt>
                <c:pt idx="2021">
                  <c:v>2.8065795416666606</c:v>
                </c:pt>
                <c:pt idx="2022">
                  <c:v>2.8079682500000005</c:v>
                </c:pt>
                <c:pt idx="2023">
                  <c:v>2.8093569583333302</c:v>
                </c:pt>
                <c:pt idx="2024">
                  <c:v>2.8107456666666604</c:v>
                </c:pt>
                <c:pt idx="2025">
                  <c:v>2.8121343750000003</c:v>
                </c:pt>
                <c:pt idx="2026">
                  <c:v>2.8135230833333305</c:v>
                </c:pt>
                <c:pt idx="2027">
                  <c:v>2.8149117916666602</c:v>
                </c:pt>
                <c:pt idx="2028">
                  <c:v>2.8163005000000005</c:v>
                </c:pt>
                <c:pt idx="2029">
                  <c:v>2.8176892083333303</c:v>
                </c:pt>
                <c:pt idx="2030">
                  <c:v>2.8190779166666604</c:v>
                </c:pt>
                <c:pt idx="2031">
                  <c:v>2.8204666250000003</c:v>
                </c:pt>
                <c:pt idx="2032">
                  <c:v>2.8218553333333305</c:v>
                </c:pt>
                <c:pt idx="2033">
                  <c:v>2.8232440416666602</c:v>
                </c:pt>
                <c:pt idx="2034">
                  <c:v>2.8246327500000006</c:v>
                </c:pt>
                <c:pt idx="2035">
                  <c:v>2.8260214583333303</c:v>
                </c:pt>
                <c:pt idx="2036">
                  <c:v>2.8274101666666605</c:v>
                </c:pt>
                <c:pt idx="2037">
                  <c:v>2.8287988750000004</c:v>
                </c:pt>
                <c:pt idx="2038">
                  <c:v>2.8301875833333305</c:v>
                </c:pt>
                <c:pt idx="2039">
                  <c:v>2.8315762916666603</c:v>
                </c:pt>
                <c:pt idx="2040">
                  <c:v>2.8329650000000002</c:v>
                </c:pt>
                <c:pt idx="2041">
                  <c:v>2.8343537083333303</c:v>
                </c:pt>
                <c:pt idx="2042">
                  <c:v>2.8357424166666605</c:v>
                </c:pt>
                <c:pt idx="2043">
                  <c:v>2.8371311250000004</c:v>
                </c:pt>
                <c:pt idx="2044">
                  <c:v>2.8385198333333306</c:v>
                </c:pt>
                <c:pt idx="2045">
                  <c:v>2.8399085416666603</c:v>
                </c:pt>
                <c:pt idx="2046">
                  <c:v>2.8412972500000002</c:v>
                </c:pt>
                <c:pt idx="2047">
                  <c:v>2.8426859583333304</c:v>
                </c:pt>
                <c:pt idx="2048">
                  <c:v>2.8440746666666605</c:v>
                </c:pt>
                <c:pt idx="2049">
                  <c:v>2.8454633750000005</c:v>
                </c:pt>
                <c:pt idx="2050">
                  <c:v>2.8468520833333302</c:v>
                </c:pt>
                <c:pt idx="2051">
                  <c:v>2.8482407916666603</c:v>
                </c:pt>
                <c:pt idx="2052">
                  <c:v>2.8496295000000003</c:v>
                </c:pt>
                <c:pt idx="2053">
                  <c:v>2.8510182083333304</c:v>
                </c:pt>
                <c:pt idx="2054">
                  <c:v>2.8524069166666606</c:v>
                </c:pt>
                <c:pt idx="2055">
                  <c:v>2.8537956250000005</c:v>
                </c:pt>
                <c:pt idx="2056">
                  <c:v>2.8551843333333302</c:v>
                </c:pt>
                <c:pt idx="2057">
                  <c:v>2.8565730416666604</c:v>
                </c:pt>
                <c:pt idx="2058">
                  <c:v>2.8579617500000003</c:v>
                </c:pt>
                <c:pt idx="2059">
                  <c:v>2.8593504583333305</c:v>
                </c:pt>
                <c:pt idx="2060">
                  <c:v>2.8607391666666602</c:v>
                </c:pt>
                <c:pt idx="2061">
                  <c:v>2.8621278750000005</c:v>
                </c:pt>
                <c:pt idx="2062">
                  <c:v>2.8635165833333303</c:v>
                </c:pt>
                <c:pt idx="2063">
                  <c:v>2.8649052916666604</c:v>
                </c:pt>
                <c:pt idx="2064">
                  <c:v>2.8662940000000003</c:v>
                </c:pt>
                <c:pt idx="2065">
                  <c:v>2.8676827083333305</c:v>
                </c:pt>
                <c:pt idx="2066">
                  <c:v>2.8690714166666602</c:v>
                </c:pt>
                <c:pt idx="2067">
                  <c:v>2.8704601250000006</c:v>
                </c:pt>
                <c:pt idx="2068">
                  <c:v>2.8718488333333303</c:v>
                </c:pt>
                <c:pt idx="2069">
                  <c:v>2.8732375416666605</c:v>
                </c:pt>
                <c:pt idx="2070">
                  <c:v>2.8746262500000004</c:v>
                </c:pt>
                <c:pt idx="2071">
                  <c:v>2.8760149583333305</c:v>
                </c:pt>
                <c:pt idx="2072">
                  <c:v>2.8774036666666603</c:v>
                </c:pt>
                <c:pt idx="2073">
                  <c:v>2.8787923750000002</c:v>
                </c:pt>
                <c:pt idx="2074">
                  <c:v>2.8801810833333303</c:v>
                </c:pt>
                <c:pt idx="2075">
                  <c:v>2.8815697916666605</c:v>
                </c:pt>
                <c:pt idx="2076">
                  <c:v>2.8829585000000004</c:v>
                </c:pt>
                <c:pt idx="2077">
                  <c:v>2.8843472083333306</c:v>
                </c:pt>
                <c:pt idx="2078">
                  <c:v>2.8857359166666603</c:v>
                </c:pt>
                <c:pt idx="2079">
                  <c:v>2.8871246250000002</c:v>
                </c:pt>
                <c:pt idx="2080">
                  <c:v>2.8885133333333304</c:v>
                </c:pt>
                <c:pt idx="2081">
                  <c:v>2.8899020416666605</c:v>
                </c:pt>
                <c:pt idx="2082">
                  <c:v>2.8912907500000005</c:v>
                </c:pt>
                <c:pt idx="2083">
                  <c:v>2.8926794583333302</c:v>
                </c:pt>
                <c:pt idx="2084">
                  <c:v>2.8940681666666603</c:v>
                </c:pt>
                <c:pt idx="2085">
                  <c:v>2.8954568750000003</c:v>
                </c:pt>
                <c:pt idx="2086">
                  <c:v>2.8968455833333304</c:v>
                </c:pt>
                <c:pt idx="2087">
                  <c:v>2.8982342916666606</c:v>
                </c:pt>
                <c:pt idx="2088">
                  <c:v>2.8996230000000005</c:v>
                </c:pt>
                <c:pt idx="2089">
                  <c:v>2.9010117083333302</c:v>
                </c:pt>
                <c:pt idx="2090">
                  <c:v>2.9024004166666604</c:v>
                </c:pt>
                <c:pt idx="2091">
                  <c:v>2.9037891250000003</c:v>
                </c:pt>
                <c:pt idx="2092">
                  <c:v>2.9051778333333305</c:v>
                </c:pt>
                <c:pt idx="2093">
                  <c:v>2.9065665416666602</c:v>
                </c:pt>
                <c:pt idx="2094">
                  <c:v>2.9079552500000005</c:v>
                </c:pt>
                <c:pt idx="2095">
                  <c:v>2.9093439583333303</c:v>
                </c:pt>
                <c:pt idx="2096">
                  <c:v>2.9107326666666604</c:v>
                </c:pt>
                <c:pt idx="2097">
                  <c:v>2.9121213750000003</c:v>
                </c:pt>
                <c:pt idx="2098">
                  <c:v>2.9135100833333305</c:v>
                </c:pt>
                <c:pt idx="2099">
                  <c:v>2.9148987916666602</c:v>
                </c:pt>
                <c:pt idx="2100">
                  <c:v>2.9162875000000006</c:v>
                </c:pt>
                <c:pt idx="2101">
                  <c:v>2.9176762083333303</c:v>
                </c:pt>
                <c:pt idx="2102">
                  <c:v>2.9190649166666605</c:v>
                </c:pt>
                <c:pt idx="2103">
                  <c:v>2.9204536250000004</c:v>
                </c:pt>
                <c:pt idx="2104">
                  <c:v>2.9218423333333305</c:v>
                </c:pt>
                <c:pt idx="2105">
                  <c:v>2.9232310416666603</c:v>
                </c:pt>
                <c:pt idx="2106">
                  <c:v>2.9246197500000002</c:v>
                </c:pt>
                <c:pt idx="2107">
                  <c:v>2.9260084583333303</c:v>
                </c:pt>
                <c:pt idx="2108">
                  <c:v>2.9273971666666605</c:v>
                </c:pt>
                <c:pt idx="2109">
                  <c:v>2.9287858750000004</c:v>
                </c:pt>
                <c:pt idx="2110">
                  <c:v>2.9301745833333306</c:v>
                </c:pt>
                <c:pt idx="2111">
                  <c:v>2.9315632916666603</c:v>
                </c:pt>
                <c:pt idx="2112">
                  <c:v>2.9329520000000002</c:v>
                </c:pt>
                <c:pt idx="2113">
                  <c:v>2.9343407083333304</c:v>
                </c:pt>
                <c:pt idx="2114">
                  <c:v>2.9357294166666605</c:v>
                </c:pt>
                <c:pt idx="2115">
                  <c:v>2.9371181250000005</c:v>
                </c:pt>
                <c:pt idx="2116">
                  <c:v>2.9385068333333302</c:v>
                </c:pt>
                <c:pt idx="2117">
                  <c:v>2.9398955416666603</c:v>
                </c:pt>
                <c:pt idx="2118">
                  <c:v>2.9412842500000003</c:v>
                </c:pt>
                <c:pt idx="2119">
                  <c:v>2.9426729583333304</c:v>
                </c:pt>
                <c:pt idx="2120">
                  <c:v>2.9440616666666606</c:v>
                </c:pt>
                <c:pt idx="2121">
                  <c:v>2.9454503750000005</c:v>
                </c:pt>
                <c:pt idx="2122">
                  <c:v>2.9468390833333302</c:v>
                </c:pt>
                <c:pt idx="2123">
                  <c:v>2.9482277916666604</c:v>
                </c:pt>
                <c:pt idx="2124">
                  <c:v>2.9496165000000003</c:v>
                </c:pt>
                <c:pt idx="2125">
                  <c:v>2.9510052083333305</c:v>
                </c:pt>
                <c:pt idx="2126">
                  <c:v>2.9523939166666602</c:v>
                </c:pt>
                <c:pt idx="2127">
                  <c:v>2.9537826250000006</c:v>
                </c:pt>
                <c:pt idx="2128">
                  <c:v>2.9551713333333303</c:v>
                </c:pt>
                <c:pt idx="2129">
                  <c:v>2.9565600416666604</c:v>
                </c:pt>
                <c:pt idx="2130">
                  <c:v>2.9579487500000003</c:v>
                </c:pt>
                <c:pt idx="2131">
                  <c:v>2.9593374583333305</c:v>
                </c:pt>
                <c:pt idx="2132">
                  <c:v>2.9607261666666602</c:v>
                </c:pt>
                <c:pt idx="2133">
                  <c:v>2.9621148750000006</c:v>
                </c:pt>
                <c:pt idx="2134">
                  <c:v>2.9635035833333303</c:v>
                </c:pt>
                <c:pt idx="2135">
                  <c:v>2.9648922916666605</c:v>
                </c:pt>
                <c:pt idx="2136">
                  <c:v>2.9662810000000004</c:v>
                </c:pt>
                <c:pt idx="2137">
                  <c:v>2.9676697083333305</c:v>
                </c:pt>
                <c:pt idx="2138">
                  <c:v>2.9690584166666603</c:v>
                </c:pt>
                <c:pt idx="2139">
                  <c:v>2.9704471250000002</c:v>
                </c:pt>
                <c:pt idx="2140">
                  <c:v>2.9718358333333303</c:v>
                </c:pt>
                <c:pt idx="2141">
                  <c:v>2.9732245416666605</c:v>
                </c:pt>
                <c:pt idx="2142">
                  <c:v>2.9746132500000004</c:v>
                </c:pt>
                <c:pt idx="2143">
                  <c:v>2.9760019583333306</c:v>
                </c:pt>
                <c:pt idx="2144">
                  <c:v>2.9773906666666603</c:v>
                </c:pt>
                <c:pt idx="2145">
                  <c:v>2.9787793750000002</c:v>
                </c:pt>
                <c:pt idx="2146">
                  <c:v>2.9801680833333304</c:v>
                </c:pt>
                <c:pt idx="2147">
                  <c:v>2.9815567916666605</c:v>
                </c:pt>
                <c:pt idx="2148">
                  <c:v>2.9829455000000005</c:v>
                </c:pt>
                <c:pt idx="2149">
                  <c:v>2.9843342083333302</c:v>
                </c:pt>
                <c:pt idx="2150">
                  <c:v>2.9857229166666603</c:v>
                </c:pt>
                <c:pt idx="2151">
                  <c:v>2.9871116250000003</c:v>
                </c:pt>
                <c:pt idx="2152">
                  <c:v>2.9885003333333304</c:v>
                </c:pt>
                <c:pt idx="2153">
                  <c:v>2.9898890416666606</c:v>
                </c:pt>
                <c:pt idx="2154">
                  <c:v>2.9912777500000005</c:v>
                </c:pt>
                <c:pt idx="2155">
                  <c:v>2.9926664583333302</c:v>
                </c:pt>
                <c:pt idx="2156">
                  <c:v>2.9940551666666604</c:v>
                </c:pt>
                <c:pt idx="2157">
                  <c:v>2.9954438750000003</c:v>
                </c:pt>
                <c:pt idx="2158">
                  <c:v>2.9968325833333305</c:v>
                </c:pt>
                <c:pt idx="2159">
                  <c:v>2.9982212916666602</c:v>
                </c:pt>
                <c:pt idx="2160">
                  <c:v>2.9996100000000006</c:v>
                </c:pt>
                <c:pt idx="2161">
                  <c:v>3.0009987083333303</c:v>
                </c:pt>
                <c:pt idx="2162">
                  <c:v>3.0023874166666604</c:v>
                </c:pt>
                <c:pt idx="2163">
                  <c:v>3.0037761250000004</c:v>
                </c:pt>
                <c:pt idx="2164">
                  <c:v>3.0051648333333305</c:v>
                </c:pt>
                <c:pt idx="2165">
                  <c:v>3.0065535416666602</c:v>
                </c:pt>
                <c:pt idx="2166">
                  <c:v>3.0079422500000006</c:v>
                </c:pt>
                <c:pt idx="2167">
                  <c:v>3.0093309583333303</c:v>
                </c:pt>
                <c:pt idx="2168">
                  <c:v>3.0107196666666605</c:v>
                </c:pt>
                <c:pt idx="2169">
                  <c:v>3.0121083750000004</c:v>
                </c:pt>
                <c:pt idx="2170">
                  <c:v>3.0134970833333306</c:v>
                </c:pt>
                <c:pt idx="2171">
                  <c:v>3.0148857916666603</c:v>
                </c:pt>
                <c:pt idx="2172">
                  <c:v>3.0162745000000002</c:v>
                </c:pt>
                <c:pt idx="2173">
                  <c:v>3.0176632083333303</c:v>
                </c:pt>
                <c:pt idx="2174">
                  <c:v>3.0190519166666605</c:v>
                </c:pt>
                <c:pt idx="2175">
                  <c:v>3.0204406250000004</c:v>
                </c:pt>
                <c:pt idx="2176">
                  <c:v>3.0218293333333306</c:v>
                </c:pt>
                <c:pt idx="2177">
                  <c:v>3.0232180416666603</c:v>
                </c:pt>
                <c:pt idx="2178">
                  <c:v>3.0246067500000002</c:v>
                </c:pt>
                <c:pt idx="2179">
                  <c:v>3.0259954583333304</c:v>
                </c:pt>
                <c:pt idx="2180">
                  <c:v>3.0273841666666605</c:v>
                </c:pt>
                <c:pt idx="2181">
                  <c:v>3.0287728750000005</c:v>
                </c:pt>
                <c:pt idx="2182">
                  <c:v>3.0301615833333302</c:v>
                </c:pt>
                <c:pt idx="2183">
                  <c:v>3.0315502916666603</c:v>
                </c:pt>
                <c:pt idx="2184">
                  <c:v>3.0329390000000003</c:v>
                </c:pt>
                <c:pt idx="2185">
                  <c:v>3.0343277083333304</c:v>
                </c:pt>
                <c:pt idx="2186">
                  <c:v>3.0357164166666606</c:v>
                </c:pt>
                <c:pt idx="2187">
                  <c:v>3.0371051250000005</c:v>
                </c:pt>
                <c:pt idx="2188">
                  <c:v>3.0384938333333302</c:v>
                </c:pt>
                <c:pt idx="2189">
                  <c:v>3.0398825416666604</c:v>
                </c:pt>
                <c:pt idx="2190">
                  <c:v>3.0412712500000003</c:v>
                </c:pt>
                <c:pt idx="2191">
                  <c:v>3.0426599583333305</c:v>
                </c:pt>
                <c:pt idx="2192">
                  <c:v>3.0440486666666602</c:v>
                </c:pt>
                <c:pt idx="2193">
                  <c:v>3.0454373750000006</c:v>
                </c:pt>
                <c:pt idx="2194">
                  <c:v>3.0468260833333303</c:v>
                </c:pt>
                <c:pt idx="2195">
                  <c:v>3.0482147916666604</c:v>
                </c:pt>
                <c:pt idx="2196">
                  <c:v>3.0496035000000004</c:v>
                </c:pt>
                <c:pt idx="2197">
                  <c:v>3.0509922083333305</c:v>
                </c:pt>
                <c:pt idx="2198">
                  <c:v>3.0523809166666602</c:v>
                </c:pt>
                <c:pt idx="2199">
                  <c:v>3.0537696250000002</c:v>
                </c:pt>
                <c:pt idx="2200">
                  <c:v>3.0551583333333303</c:v>
                </c:pt>
                <c:pt idx="2201">
                  <c:v>3.0565470416666605</c:v>
                </c:pt>
                <c:pt idx="2202">
                  <c:v>3.0579357500000004</c:v>
                </c:pt>
                <c:pt idx="2203">
                  <c:v>3.0593244583333306</c:v>
                </c:pt>
                <c:pt idx="2204">
                  <c:v>3.0607131666666603</c:v>
                </c:pt>
                <c:pt idx="2205">
                  <c:v>3.0621018750000002</c:v>
                </c:pt>
                <c:pt idx="2206">
                  <c:v>3.0634905833333304</c:v>
                </c:pt>
                <c:pt idx="2207">
                  <c:v>3.0648792916666605</c:v>
                </c:pt>
                <c:pt idx="2208">
                  <c:v>3.0662680000000004</c:v>
                </c:pt>
                <c:pt idx="2209">
                  <c:v>3.0676567083333302</c:v>
                </c:pt>
                <c:pt idx="2210">
                  <c:v>3.0690454166666603</c:v>
                </c:pt>
                <c:pt idx="2211">
                  <c:v>3.0704341250000002</c:v>
                </c:pt>
                <c:pt idx="2212">
                  <c:v>3.0718228333333304</c:v>
                </c:pt>
                <c:pt idx="2213">
                  <c:v>3.0732115416666606</c:v>
                </c:pt>
                <c:pt idx="2214">
                  <c:v>3.0746002500000005</c:v>
                </c:pt>
                <c:pt idx="2215">
                  <c:v>3.0759889583333302</c:v>
                </c:pt>
                <c:pt idx="2216">
                  <c:v>3.0773776666666603</c:v>
                </c:pt>
                <c:pt idx="2217">
                  <c:v>3.0787663750000003</c:v>
                </c:pt>
                <c:pt idx="2218">
                  <c:v>3.0801550833333304</c:v>
                </c:pt>
                <c:pt idx="2219">
                  <c:v>3.0815437916666606</c:v>
                </c:pt>
                <c:pt idx="2220">
                  <c:v>3.0829325000000005</c:v>
                </c:pt>
                <c:pt idx="2221">
                  <c:v>3.0843212083333302</c:v>
                </c:pt>
                <c:pt idx="2222">
                  <c:v>3.0857099166666604</c:v>
                </c:pt>
                <c:pt idx="2223">
                  <c:v>3.0870986250000003</c:v>
                </c:pt>
                <c:pt idx="2224">
                  <c:v>3.0884873333333305</c:v>
                </c:pt>
                <c:pt idx="2225">
                  <c:v>3.0898760416666602</c:v>
                </c:pt>
                <c:pt idx="2226">
                  <c:v>3.0912647500000006</c:v>
                </c:pt>
                <c:pt idx="2227">
                  <c:v>3.0926534583333303</c:v>
                </c:pt>
                <c:pt idx="2228">
                  <c:v>3.0940421666666604</c:v>
                </c:pt>
                <c:pt idx="2229">
                  <c:v>3.0954308750000004</c:v>
                </c:pt>
                <c:pt idx="2230">
                  <c:v>3.0968195833333305</c:v>
                </c:pt>
                <c:pt idx="2231">
                  <c:v>3.0982082916666602</c:v>
                </c:pt>
                <c:pt idx="2232">
                  <c:v>3.0995970000000002</c:v>
                </c:pt>
                <c:pt idx="2233">
                  <c:v>3.1009857083333303</c:v>
                </c:pt>
                <c:pt idx="2234">
                  <c:v>3.1023744166666605</c:v>
                </c:pt>
                <c:pt idx="2235">
                  <c:v>3.1037631250000004</c:v>
                </c:pt>
                <c:pt idx="2236">
                  <c:v>3.1051518333333306</c:v>
                </c:pt>
                <c:pt idx="2237">
                  <c:v>3.1065405416666603</c:v>
                </c:pt>
                <c:pt idx="2238">
                  <c:v>3.1079292500000002</c:v>
                </c:pt>
                <c:pt idx="2239">
                  <c:v>3.1093179583333304</c:v>
                </c:pt>
                <c:pt idx="2240">
                  <c:v>3.1107066666666605</c:v>
                </c:pt>
                <c:pt idx="2241">
                  <c:v>3.1120953750000004</c:v>
                </c:pt>
                <c:pt idx="2242">
                  <c:v>3.1134840833333302</c:v>
                </c:pt>
                <c:pt idx="2243">
                  <c:v>3.1148727916666603</c:v>
                </c:pt>
                <c:pt idx="2244">
                  <c:v>3.1162615000000002</c:v>
                </c:pt>
                <c:pt idx="2245">
                  <c:v>3.1176502083333304</c:v>
                </c:pt>
                <c:pt idx="2246">
                  <c:v>3.1190389166666606</c:v>
                </c:pt>
                <c:pt idx="2247">
                  <c:v>3.1204276250000005</c:v>
                </c:pt>
                <c:pt idx="2248">
                  <c:v>3.1218163333333302</c:v>
                </c:pt>
                <c:pt idx="2249">
                  <c:v>3.1232050416666604</c:v>
                </c:pt>
                <c:pt idx="2250">
                  <c:v>3.1245937500000003</c:v>
                </c:pt>
                <c:pt idx="2251">
                  <c:v>3.1259824583333304</c:v>
                </c:pt>
                <c:pt idx="2252">
                  <c:v>3.1273711666666602</c:v>
                </c:pt>
                <c:pt idx="2253">
                  <c:v>3.1287598750000005</c:v>
                </c:pt>
                <c:pt idx="2254">
                  <c:v>3.1301485833333302</c:v>
                </c:pt>
                <c:pt idx="2255">
                  <c:v>3.1315372916666604</c:v>
                </c:pt>
                <c:pt idx="2256">
                  <c:v>3.1329260000000003</c:v>
                </c:pt>
                <c:pt idx="2257">
                  <c:v>3.1343147083333305</c:v>
                </c:pt>
                <c:pt idx="2258">
                  <c:v>3.1357034166666602</c:v>
                </c:pt>
                <c:pt idx="2259">
                  <c:v>3.1370921250000006</c:v>
                </c:pt>
                <c:pt idx="2260">
                  <c:v>3.1384808333333303</c:v>
                </c:pt>
                <c:pt idx="2261">
                  <c:v>3.1398695416666604</c:v>
                </c:pt>
                <c:pt idx="2262">
                  <c:v>3.1412582500000004</c:v>
                </c:pt>
                <c:pt idx="2263">
                  <c:v>3.1426469583333305</c:v>
                </c:pt>
                <c:pt idx="2264">
                  <c:v>3.1440356666666602</c:v>
                </c:pt>
                <c:pt idx="2265">
                  <c:v>3.1454243750000002</c:v>
                </c:pt>
                <c:pt idx="2266">
                  <c:v>3.1468130833333303</c:v>
                </c:pt>
                <c:pt idx="2267">
                  <c:v>3.1482017916666605</c:v>
                </c:pt>
                <c:pt idx="2268">
                  <c:v>3.1495905000000004</c:v>
                </c:pt>
                <c:pt idx="2269">
                  <c:v>3.1509792083333306</c:v>
                </c:pt>
                <c:pt idx="2270">
                  <c:v>3.1523679166666603</c:v>
                </c:pt>
                <c:pt idx="2271">
                  <c:v>3.1537566250000002</c:v>
                </c:pt>
                <c:pt idx="2272">
                  <c:v>3.1551453333333304</c:v>
                </c:pt>
                <c:pt idx="2273">
                  <c:v>3.1565340416666605</c:v>
                </c:pt>
                <c:pt idx="2274">
                  <c:v>3.1579227500000004</c:v>
                </c:pt>
                <c:pt idx="2275">
                  <c:v>3.1593114583333302</c:v>
                </c:pt>
                <c:pt idx="2276">
                  <c:v>3.1607001666666603</c:v>
                </c:pt>
                <c:pt idx="2277">
                  <c:v>3.1620888750000002</c:v>
                </c:pt>
                <c:pt idx="2278">
                  <c:v>3.1634775833333304</c:v>
                </c:pt>
                <c:pt idx="2279">
                  <c:v>3.1648662916666606</c:v>
                </c:pt>
                <c:pt idx="2280">
                  <c:v>3.1662550000000005</c:v>
                </c:pt>
                <c:pt idx="2281">
                  <c:v>3.1676437083333302</c:v>
                </c:pt>
                <c:pt idx="2282">
                  <c:v>3.1690324166666604</c:v>
                </c:pt>
                <c:pt idx="2283">
                  <c:v>3.1704211250000003</c:v>
                </c:pt>
                <c:pt idx="2284">
                  <c:v>3.1718098333333304</c:v>
                </c:pt>
                <c:pt idx="2285">
                  <c:v>3.1731985416666602</c:v>
                </c:pt>
                <c:pt idx="2286">
                  <c:v>3.1745872500000005</c:v>
                </c:pt>
                <c:pt idx="2287">
                  <c:v>3.1759759583333302</c:v>
                </c:pt>
                <c:pt idx="2288">
                  <c:v>3.1773646666666604</c:v>
                </c:pt>
                <c:pt idx="2289">
                  <c:v>3.1787533750000003</c:v>
                </c:pt>
                <c:pt idx="2290">
                  <c:v>3.1801420833333305</c:v>
                </c:pt>
                <c:pt idx="2291">
                  <c:v>3.1815307916666602</c:v>
                </c:pt>
                <c:pt idx="2292">
                  <c:v>3.1829195000000006</c:v>
                </c:pt>
                <c:pt idx="2293">
                  <c:v>3.1843082083333303</c:v>
                </c:pt>
                <c:pt idx="2294">
                  <c:v>3.1856969166666604</c:v>
                </c:pt>
                <c:pt idx="2295">
                  <c:v>3.1870856250000004</c:v>
                </c:pt>
                <c:pt idx="2296">
                  <c:v>3.1884743333333305</c:v>
                </c:pt>
                <c:pt idx="2297">
                  <c:v>3.1898630416666602</c:v>
                </c:pt>
                <c:pt idx="2298">
                  <c:v>3.1912517500000002</c:v>
                </c:pt>
                <c:pt idx="2299">
                  <c:v>3.1926404583333303</c:v>
                </c:pt>
                <c:pt idx="2300">
                  <c:v>3.1940291666666605</c:v>
                </c:pt>
                <c:pt idx="2301">
                  <c:v>3.1954178750000004</c:v>
                </c:pt>
                <c:pt idx="2302">
                  <c:v>3.1968065833333306</c:v>
                </c:pt>
                <c:pt idx="2303">
                  <c:v>3.1981952916666603</c:v>
                </c:pt>
                <c:pt idx="2304">
                  <c:v>3.1995840000000002</c:v>
                </c:pt>
                <c:pt idx="2305">
                  <c:v>3.2009727083333304</c:v>
                </c:pt>
                <c:pt idx="2306">
                  <c:v>3.2023614166666605</c:v>
                </c:pt>
                <c:pt idx="2307">
                  <c:v>3.2037501250000004</c:v>
                </c:pt>
                <c:pt idx="2308">
                  <c:v>3.2051388333333302</c:v>
                </c:pt>
                <c:pt idx="2309">
                  <c:v>3.2065275416666603</c:v>
                </c:pt>
                <c:pt idx="2310">
                  <c:v>3.2079162500000002</c:v>
                </c:pt>
                <c:pt idx="2311">
                  <c:v>3.2093049583333304</c:v>
                </c:pt>
                <c:pt idx="2312">
                  <c:v>3.2106936666666606</c:v>
                </c:pt>
                <c:pt idx="2313">
                  <c:v>3.2120823750000005</c:v>
                </c:pt>
                <c:pt idx="2314">
                  <c:v>3.2134710833333302</c:v>
                </c:pt>
                <c:pt idx="2315">
                  <c:v>3.2148597916666604</c:v>
                </c:pt>
                <c:pt idx="2316">
                  <c:v>3.2162485000000003</c:v>
                </c:pt>
                <c:pt idx="2317">
                  <c:v>3.2176372083333304</c:v>
                </c:pt>
                <c:pt idx="2318">
                  <c:v>3.2190259166666602</c:v>
                </c:pt>
                <c:pt idx="2319">
                  <c:v>3.2204146250000005</c:v>
                </c:pt>
                <c:pt idx="2320">
                  <c:v>3.2218033333333302</c:v>
                </c:pt>
                <c:pt idx="2321">
                  <c:v>3.2231920416666604</c:v>
                </c:pt>
                <c:pt idx="2322">
                  <c:v>3.2245807500000003</c:v>
                </c:pt>
                <c:pt idx="2323">
                  <c:v>3.2259694583333305</c:v>
                </c:pt>
                <c:pt idx="2324">
                  <c:v>3.2273581666666602</c:v>
                </c:pt>
                <c:pt idx="2325">
                  <c:v>3.2287468750000006</c:v>
                </c:pt>
                <c:pt idx="2326">
                  <c:v>3.2301355833333303</c:v>
                </c:pt>
                <c:pt idx="2327">
                  <c:v>3.2315242916666604</c:v>
                </c:pt>
                <c:pt idx="2328">
                  <c:v>3.2329130000000004</c:v>
                </c:pt>
                <c:pt idx="2329">
                  <c:v>3.2343017083333305</c:v>
                </c:pt>
                <c:pt idx="2330">
                  <c:v>3.2356904166666602</c:v>
                </c:pt>
                <c:pt idx="2331">
                  <c:v>3.2370791250000002</c:v>
                </c:pt>
                <c:pt idx="2332">
                  <c:v>3.2384678333333303</c:v>
                </c:pt>
                <c:pt idx="2333">
                  <c:v>3.2398565416666605</c:v>
                </c:pt>
                <c:pt idx="2334">
                  <c:v>3.2412452500000004</c:v>
                </c:pt>
                <c:pt idx="2335">
                  <c:v>3.2426339583333306</c:v>
                </c:pt>
                <c:pt idx="2336">
                  <c:v>3.2440226666666603</c:v>
                </c:pt>
                <c:pt idx="2337">
                  <c:v>3.2454113750000002</c:v>
                </c:pt>
                <c:pt idx="2338">
                  <c:v>3.2468000833333304</c:v>
                </c:pt>
                <c:pt idx="2339">
                  <c:v>3.2481887916666605</c:v>
                </c:pt>
                <c:pt idx="2340">
                  <c:v>3.2495775000000005</c:v>
                </c:pt>
                <c:pt idx="2341">
                  <c:v>3.2509662083333302</c:v>
                </c:pt>
                <c:pt idx="2342">
                  <c:v>3.2523549166666603</c:v>
                </c:pt>
                <c:pt idx="2343">
                  <c:v>3.2537436250000003</c:v>
                </c:pt>
                <c:pt idx="2344">
                  <c:v>3.2551323333333304</c:v>
                </c:pt>
                <c:pt idx="2345">
                  <c:v>3.2565210416666606</c:v>
                </c:pt>
                <c:pt idx="2346">
                  <c:v>3.2579097500000005</c:v>
                </c:pt>
                <c:pt idx="2347">
                  <c:v>3.2592984583333302</c:v>
                </c:pt>
                <c:pt idx="2348">
                  <c:v>3.2606871666666604</c:v>
                </c:pt>
                <c:pt idx="2349">
                  <c:v>3.2620758750000003</c:v>
                </c:pt>
                <c:pt idx="2350">
                  <c:v>3.2634645833333304</c:v>
                </c:pt>
                <c:pt idx="2351">
                  <c:v>3.2648532916666602</c:v>
                </c:pt>
                <c:pt idx="2352">
                  <c:v>3.2662420000000005</c:v>
                </c:pt>
                <c:pt idx="2353">
                  <c:v>3.2676307083333302</c:v>
                </c:pt>
                <c:pt idx="2354">
                  <c:v>3.2690194166666604</c:v>
                </c:pt>
                <c:pt idx="2355">
                  <c:v>3.2704081250000003</c:v>
                </c:pt>
                <c:pt idx="2356">
                  <c:v>3.2717968333333305</c:v>
                </c:pt>
                <c:pt idx="2357">
                  <c:v>3.2731855416666602</c:v>
                </c:pt>
                <c:pt idx="2358">
                  <c:v>3.2745742500000006</c:v>
                </c:pt>
                <c:pt idx="2359">
                  <c:v>3.2759629583333303</c:v>
                </c:pt>
                <c:pt idx="2360">
                  <c:v>3.2773516666666604</c:v>
                </c:pt>
                <c:pt idx="2361">
                  <c:v>3.2787403750000004</c:v>
                </c:pt>
                <c:pt idx="2362">
                  <c:v>3.2801290833333305</c:v>
                </c:pt>
                <c:pt idx="2363">
                  <c:v>3.2815177916666602</c:v>
                </c:pt>
                <c:pt idx="2364">
                  <c:v>3.2829065000000002</c:v>
                </c:pt>
                <c:pt idx="2365">
                  <c:v>3.2842952083333303</c:v>
                </c:pt>
                <c:pt idx="2366">
                  <c:v>3.2856839166666605</c:v>
                </c:pt>
                <c:pt idx="2367">
                  <c:v>3.2870726250000004</c:v>
                </c:pt>
                <c:pt idx="2368">
                  <c:v>3.2884613333333306</c:v>
                </c:pt>
                <c:pt idx="2369">
                  <c:v>3.2898500416666603</c:v>
                </c:pt>
                <c:pt idx="2370">
                  <c:v>3.2912387500000002</c:v>
                </c:pt>
                <c:pt idx="2371">
                  <c:v>3.2926274583333304</c:v>
                </c:pt>
                <c:pt idx="2372">
                  <c:v>3.2940161666666605</c:v>
                </c:pt>
                <c:pt idx="2373">
                  <c:v>3.2954048750000005</c:v>
                </c:pt>
                <c:pt idx="2374">
                  <c:v>3.2967935833333302</c:v>
                </c:pt>
                <c:pt idx="2375">
                  <c:v>3.2981822916666603</c:v>
                </c:pt>
                <c:pt idx="2376">
                  <c:v>3.2995710000000003</c:v>
                </c:pt>
                <c:pt idx="2377">
                  <c:v>3.3009597083333304</c:v>
                </c:pt>
                <c:pt idx="2378">
                  <c:v>3.3023484166666606</c:v>
                </c:pt>
                <c:pt idx="2379">
                  <c:v>3.3037371250000005</c:v>
                </c:pt>
                <c:pt idx="2380">
                  <c:v>3.3051258333333302</c:v>
                </c:pt>
                <c:pt idx="2381">
                  <c:v>3.3065145416666604</c:v>
                </c:pt>
                <c:pt idx="2382">
                  <c:v>3.3079032500000003</c:v>
                </c:pt>
                <c:pt idx="2383">
                  <c:v>3.3092919583333305</c:v>
                </c:pt>
                <c:pt idx="2384">
                  <c:v>3.3106806666666602</c:v>
                </c:pt>
                <c:pt idx="2385">
                  <c:v>3.3120693750000005</c:v>
                </c:pt>
                <c:pt idx="2386">
                  <c:v>3.3134580833333303</c:v>
                </c:pt>
                <c:pt idx="2387">
                  <c:v>3.3148467916666604</c:v>
                </c:pt>
                <c:pt idx="2388">
                  <c:v>3.3162355000000003</c:v>
                </c:pt>
                <c:pt idx="2389">
                  <c:v>3.3176242083333305</c:v>
                </c:pt>
                <c:pt idx="2390">
                  <c:v>3.3190129166666602</c:v>
                </c:pt>
                <c:pt idx="2391">
                  <c:v>3.3204016250000006</c:v>
                </c:pt>
                <c:pt idx="2392">
                  <c:v>3.3217903333333303</c:v>
                </c:pt>
                <c:pt idx="2393">
                  <c:v>3.3231790416666604</c:v>
                </c:pt>
                <c:pt idx="2394">
                  <c:v>3.3245677500000004</c:v>
                </c:pt>
                <c:pt idx="2395">
                  <c:v>3.3259564583333305</c:v>
                </c:pt>
                <c:pt idx="2396">
                  <c:v>3.3273451666666602</c:v>
                </c:pt>
                <c:pt idx="2397">
                  <c:v>3.3287338750000002</c:v>
                </c:pt>
                <c:pt idx="2398">
                  <c:v>3.3301225833333303</c:v>
                </c:pt>
                <c:pt idx="2399">
                  <c:v>3.3315112916666605</c:v>
                </c:pt>
                <c:pt idx="2400">
                  <c:v>3.3329000000000004</c:v>
                </c:pt>
                <c:pt idx="2401">
                  <c:v>3.3342887083333306</c:v>
                </c:pt>
                <c:pt idx="2402">
                  <c:v>3.3356774166666603</c:v>
                </c:pt>
                <c:pt idx="2403">
                  <c:v>3.3370661250000007</c:v>
                </c:pt>
                <c:pt idx="2404">
                  <c:v>3.3384548333333304</c:v>
                </c:pt>
                <c:pt idx="2405">
                  <c:v>3.3398435416666601</c:v>
                </c:pt>
                <c:pt idx="2406">
                  <c:v>3.3412322500000005</c:v>
                </c:pt>
                <c:pt idx="2407">
                  <c:v>3.3426209583333302</c:v>
                </c:pt>
                <c:pt idx="2408">
                  <c:v>3.3440096666666603</c:v>
                </c:pt>
                <c:pt idx="2409">
                  <c:v>3.3453983750000003</c:v>
                </c:pt>
                <c:pt idx="2410">
                  <c:v>3.3467870833333304</c:v>
                </c:pt>
                <c:pt idx="2411">
                  <c:v>3.3481757916666606</c:v>
                </c:pt>
                <c:pt idx="2412">
                  <c:v>3.3495645000000005</c:v>
                </c:pt>
                <c:pt idx="2413">
                  <c:v>3.3509532083333307</c:v>
                </c:pt>
                <c:pt idx="2414">
                  <c:v>3.3523419166666604</c:v>
                </c:pt>
                <c:pt idx="2415">
                  <c:v>3.3537306250000003</c:v>
                </c:pt>
                <c:pt idx="2416">
                  <c:v>3.3551193333333305</c:v>
                </c:pt>
                <c:pt idx="2417">
                  <c:v>3.3565080416666602</c:v>
                </c:pt>
                <c:pt idx="2418">
                  <c:v>3.3578967500000001</c:v>
                </c:pt>
                <c:pt idx="2419">
                  <c:v>3.3592854583333303</c:v>
                </c:pt>
                <c:pt idx="2420">
                  <c:v>3.3606741666666604</c:v>
                </c:pt>
                <c:pt idx="2421">
                  <c:v>3.3620628750000003</c:v>
                </c:pt>
                <c:pt idx="2422">
                  <c:v>3.3634515833333305</c:v>
                </c:pt>
                <c:pt idx="2423">
                  <c:v>3.3648402916666607</c:v>
                </c:pt>
                <c:pt idx="2424">
                  <c:v>3.3662290000000006</c:v>
                </c:pt>
                <c:pt idx="2425">
                  <c:v>3.3676177083333303</c:v>
                </c:pt>
                <c:pt idx="2426">
                  <c:v>3.3690064166666605</c:v>
                </c:pt>
                <c:pt idx="2427">
                  <c:v>3.3703951250000004</c:v>
                </c:pt>
                <c:pt idx="2428">
                  <c:v>3.3717838333333301</c:v>
                </c:pt>
                <c:pt idx="2429">
                  <c:v>3.3731725416666603</c:v>
                </c:pt>
                <c:pt idx="2430">
                  <c:v>3.3745612500000002</c:v>
                </c:pt>
                <c:pt idx="2431">
                  <c:v>3.3759499583333303</c:v>
                </c:pt>
                <c:pt idx="2432">
                  <c:v>3.3773386666666605</c:v>
                </c:pt>
                <c:pt idx="2433">
                  <c:v>3.3787273750000004</c:v>
                </c:pt>
                <c:pt idx="2434">
                  <c:v>3.3801160833333306</c:v>
                </c:pt>
                <c:pt idx="2435">
                  <c:v>3.3815047916666603</c:v>
                </c:pt>
                <c:pt idx="2436">
                  <c:v>3.3828935000000007</c:v>
                </c:pt>
                <c:pt idx="2437">
                  <c:v>3.3842822083333304</c:v>
                </c:pt>
                <c:pt idx="2438">
                  <c:v>3.3856709166666601</c:v>
                </c:pt>
                <c:pt idx="2439">
                  <c:v>3.3870596250000005</c:v>
                </c:pt>
                <c:pt idx="2440">
                  <c:v>3.3884483333333302</c:v>
                </c:pt>
                <c:pt idx="2441">
                  <c:v>3.3898370416666603</c:v>
                </c:pt>
                <c:pt idx="2442">
                  <c:v>3.3912257500000003</c:v>
                </c:pt>
                <c:pt idx="2443">
                  <c:v>3.3926144583333304</c:v>
                </c:pt>
                <c:pt idx="2444">
                  <c:v>3.3940031666666606</c:v>
                </c:pt>
                <c:pt idx="2445">
                  <c:v>3.3953918750000005</c:v>
                </c:pt>
                <c:pt idx="2446">
                  <c:v>3.3967805833333307</c:v>
                </c:pt>
                <c:pt idx="2447">
                  <c:v>3.3981692916666604</c:v>
                </c:pt>
                <c:pt idx="2448">
                  <c:v>3.3995580000000003</c:v>
                </c:pt>
                <c:pt idx="2449">
                  <c:v>3.4009467083333305</c:v>
                </c:pt>
                <c:pt idx="2450">
                  <c:v>3.4023354166666602</c:v>
                </c:pt>
                <c:pt idx="2451">
                  <c:v>3.4037241250000001</c:v>
                </c:pt>
                <c:pt idx="2452">
                  <c:v>3.4051128333333303</c:v>
                </c:pt>
                <c:pt idx="2453">
                  <c:v>3.4065015416666604</c:v>
                </c:pt>
                <c:pt idx="2454">
                  <c:v>3.4078902500000003</c:v>
                </c:pt>
                <c:pt idx="2455">
                  <c:v>3.4092789583333305</c:v>
                </c:pt>
                <c:pt idx="2456">
                  <c:v>3.4106676666666607</c:v>
                </c:pt>
                <c:pt idx="2457">
                  <c:v>3.4120563750000006</c:v>
                </c:pt>
                <c:pt idx="2458">
                  <c:v>3.4134450833333303</c:v>
                </c:pt>
                <c:pt idx="2459">
                  <c:v>3.4148337916666605</c:v>
                </c:pt>
                <c:pt idx="2460">
                  <c:v>3.4162225000000004</c:v>
                </c:pt>
                <c:pt idx="2461">
                  <c:v>3.4176112083333301</c:v>
                </c:pt>
                <c:pt idx="2462">
                  <c:v>3.4189999166666603</c:v>
                </c:pt>
                <c:pt idx="2463">
                  <c:v>3.4203886250000002</c:v>
                </c:pt>
                <c:pt idx="2464">
                  <c:v>3.4217773333333303</c:v>
                </c:pt>
                <c:pt idx="2465">
                  <c:v>3.4231660416666605</c:v>
                </c:pt>
                <c:pt idx="2466">
                  <c:v>3.4245547500000004</c:v>
                </c:pt>
                <c:pt idx="2467">
                  <c:v>3.4259434583333306</c:v>
                </c:pt>
                <c:pt idx="2468">
                  <c:v>3.4273321666666603</c:v>
                </c:pt>
                <c:pt idx="2469">
                  <c:v>3.4287208750000007</c:v>
                </c:pt>
                <c:pt idx="2470">
                  <c:v>3.4301095833333304</c:v>
                </c:pt>
                <c:pt idx="2471">
                  <c:v>3.4314982916666601</c:v>
                </c:pt>
                <c:pt idx="2472">
                  <c:v>3.4328870000000005</c:v>
                </c:pt>
                <c:pt idx="2473">
                  <c:v>3.4342757083333302</c:v>
                </c:pt>
                <c:pt idx="2474">
                  <c:v>3.4356644166666603</c:v>
                </c:pt>
                <c:pt idx="2475">
                  <c:v>3.4370531250000003</c:v>
                </c:pt>
                <c:pt idx="2476">
                  <c:v>3.4384418333333304</c:v>
                </c:pt>
                <c:pt idx="2477">
                  <c:v>3.4398305416666606</c:v>
                </c:pt>
                <c:pt idx="2478">
                  <c:v>3.4412192500000005</c:v>
                </c:pt>
                <c:pt idx="2479">
                  <c:v>3.4426079583333307</c:v>
                </c:pt>
                <c:pt idx="2480">
                  <c:v>3.4439966666666604</c:v>
                </c:pt>
                <c:pt idx="2481">
                  <c:v>3.4453853750000003</c:v>
                </c:pt>
                <c:pt idx="2482">
                  <c:v>3.4467740833333305</c:v>
                </c:pt>
                <c:pt idx="2483">
                  <c:v>3.4481627916666602</c:v>
                </c:pt>
                <c:pt idx="2484">
                  <c:v>3.4495515000000001</c:v>
                </c:pt>
                <c:pt idx="2485">
                  <c:v>3.4509402083333303</c:v>
                </c:pt>
                <c:pt idx="2486">
                  <c:v>3.4523289166666604</c:v>
                </c:pt>
                <c:pt idx="2487">
                  <c:v>3.4537176250000003</c:v>
                </c:pt>
                <c:pt idx="2488">
                  <c:v>3.4551063333333305</c:v>
                </c:pt>
                <c:pt idx="2489">
                  <c:v>3.4564950416666607</c:v>
                </c:pt>
                <c:pt idx="2490">
                  <c:v>3.4578837500000006</c:v>
                </c:pt>
                <c:pt idx="2491">
                  <c:v>3.4592724583333303</c:v>
                </c:pt>
                <c:pt idx="2492">
                  <c:v>3.4606611666666605</c:v>
                </c:pt>
                <c:pt idx="2493">
                  <c:v>3.4620498750000004</c:v>
                </c:pt>
                <c:pt idx="2494">
                  <c:v>3.4634385833333301</c:v>
                </c:pt>
                <c:pt idx="2495">
                  <c:v>3.4648272916666603</c:v>
                </c:pt>
                <c:pt idx="2496">
                  <c:v>3.4662160000000002</c:v>
                </c:pt>
                <c:pt idx="2497">
                  <c:v>3.4676047083333303</c:v>
                </c:pt>
                <c:pt idx="2498">
                  <c:v>3.4689934166666605</c:v>
                </c:pt>
                <c:pt idx="2499">
                  <c:v>3.4703821250000004</c:v>
                </c:pt>
                <c:pt idx="2500">
                  <c:v>3.4717708333333306</c:v>
                </c:pt>
                <c:pt idx="2501">
                  <c:v>3.4731595416666603</c:v>
                </c:pt>
                <c:pt idx="2502">
                  <c:v>3.4745482500000007</c:v>
                </c:pt>
                <c:pt idx="2503">
                  <c:v>3.4759369583333304</c:v>
                </c:pt>
                <c:pt idx="2504">
                  <c:v>3.4773256666666601</c:v>
                </c:pt>
                <c:pt idx="2505">
                  <c:v>3.4787143750000005</c:v>
                </c:pt>
                <c:pt idx="2506">
                  <c:v>3.4801030833333302</c:v>
                </c:pt>
                <c:pt idx="2507">
                  <c:v>3.4814917916666603</c:v>
                </c:pt>
                <c:pt idx="2508">
                  <c:v>3.4828805000000003</c:v>
                </c:pt>
                <c:pt idx="2509">
                  <c:v>3.4842692083333304</c:v>
                </c:pt>
                <c:pt idx="2510">
                  <c:v>3.4856579166666606</c:v>
                </c:pt>
                <c:pt idx="2511">
                  <c:v>3.4870466250000005</c:v>
                </c:pt>
                <c:pt idx="2512">
                  <c:v>3.4884353333333307</c:v>
                </c:pt>
                <c:pt idx="2513">
                  <c:v>3.4898240416666604</c:v>
                </c:pt>
                <c:pt idx="2514">
                  <c:v>3.4912127500000003</c:v>
                </c:pt>
                <c:pt idx="2515">
                  <c:v>3.4926014583333305</c:v>
                </c:pt>
                <c:pt idx="2516">
                  <c:v>3.4939901666666602</c:v>
                </c:pt>
                <c:pt idx="2517">
                  <c:v>3.4953788750000001</c:v>
                </c:pt>
                <c:pt idx="2518">
                  <c:v>3.4967675833333303</c:v>
                </c:pt>
                <c:pt idx="2519">
                  <c:v>3.4981562916666604</c:v>
                </c:pt>
                <c:pt idx="2520">
                  <c:v>3.4995450000000003</c:v>
                </c:pt>
                <c:pt idx="2521">
                  <c:v>3.5009337083333305</c:v>
                </c:pt>
                <c:pt idx="2522">
                  <c:v>3.5023224166666607</c:v>
                </c:pt>
                <c:pt idx="2523">
                  <c:v>3.5037111250000006</c:v>
                </c:pt>
                <c:pt idx="2524">
                  <c:v>3.5050998333333303</c:v>
                </c:pt>
                <c:pt idx="2525">
                  <c:v>3.5064885416666605</c:v>
                </c:pt>
                <c:pt idx="2526">
                  <c:v>3.5078772500000004</c:v>
                </c:pt>
                <c:pt idx="2527">
                  <c:v>3.5092659583333301</c:v>
                </c:pt>
                <c:pt idx="2528">
                  <c:v>3.5106546666666603</c:v>
                </c:pt>
                <c:pt idx="2529">
                  <c:v>3.5120433750000002</c:v>
                </c:pt>
                <c:pt idx="2530">
                  <c:v>3.5134320833333303</c:v>
                </c:pt>
                <c:pt idx="2531">
                  <c:v>3.5148207916666605</c:v>
                </c:pt>
                <c:pt idx="2532">
                  <c:v>3.5162095000000004</c:v>
                </c:pt>
                <c:pt idx="2533">
                  <c:v>3.5175982083333306</c:v>
                </c:pt>
                <c:pt idx="2534">
                  <c:v>3.5189869166666603</c:v>
                </c:pt>
                <c:pt idx="2535">
                  <c:v>3.5203756250000007</c:v>
                </c:pt>
                <c:pt idx="2536">
                  <c:v>3.5217643333333304</c:v>
                </c:pt>
                <c:pt idx="2537">
                  <c:v>3.5231530416666601</c:v>
                </c:pt>
                <c:pt idx="2538">
                  <c:v>3.5245417500000005</c:v>
                </c:pt>
                <c:pt idx="2539">
                  <c:v>3.5259304583333302</c:v>
                </c:pt>
                <c:pt idx="2540">
                  <c:v>3.5273191666666603</c:v>
                </c:pt>
                <c:pt idx="2541">
                  <c:v>3.5287078750000003</c:v>
                </c:pt>
                <c:pt idx="2542">
                  <c:v>3.5300965833333304</c:v>
                </c:pt>
                <c:pt idx="2543">
                  <c:v>3.5314852916666606</c:v>
                </c:pt>
                <c:pt idx="2544">
                  <c:v>3.5328740000000005</c:v>
                </c:pt>
                <c:pt idx="2545">
                  <c:v>3.5342627083333307</c:v>
                </c:pt>
                <c:pt idx="2546">
                  <c:v>3.5356514166666604</c:v>
                </c:pt>
                <c:pt idx="2547">
                  <c:v>3.5370401250000003</c:v>
                </c:pt>
                <c:pt idx="2548">
                  <c:v>3.5384288333333305</c:v>
                </c:pt>
                <c:pt idx="2549">
                  <c:v>3.5398175416666602</c:v>
                </c:pt>
                <c:pt idx="2550">
                  <c:v>3.5412062500000001</c:v>
                </c:pt>
                <c:pt idx="2551">
                  <c:v>3.5425949583333303</c:v>
                </c:pt>
                <c:pt idx="2552">
                  <c:v>3.5439836666666604</c:v>
                </c:pt>
                <c:pt idx="2553">
                  <c:v>3.5453723750000004</c:v>
                </c:pt>
                <c:pt idx="2554">
                  <c:v>3.5467610833333305</c:v>
                </c:pt>
                <c:pt idx="2555">
                  <c:v>3.5481497916666607</c:v>
                </c:pt>
                <c:pt idx="2556">
                  <c:v>3.5495385000000006</c:v>
                </c:pt>
                <c:pt idx="2557">
                  <c:v>3.5509272083333303</c:v>
                </c:pt>
                <c:pt idx="2558">
                  <c:v>3.5523159166666605</c:v>
                </c:pt>
                <c:pt idx="2559">
                  <c:v>3.5537046250000004</c:v>
                </c:pt>
                <c:pt idx="2560">
                  <c:v>3.5550933333333301</c:v>
                </c:pt>
                <c:pt idx="2561">
                  <c:v>3.5564820416666603</c:v>
                </c:pt>
                <c:pt idx="2562">
                  <c:v>3.5578707500000002</c:v>
                </c:pt>
                <c:pt idx="2563">
                  <c:v>3.5592594583333304</c:v>
                </c:pt>
                <c:pt idx="2564">
                  <c:v>3.5606481666666605</c:v>
                </c:pt>
                <c:pt idx="2565">
                  <c:v>3.5620368750000004</c:v>
                </c:pt>
                <c:pt idx="2566">
                  <c:v>3.5634255833333306</c:v>
                </c:pt>
                <c:pt idx="2567">
                  <c:v>3.5648142916666603</c:v>
                </c:pt>
                <c:pt idx="2568">
                  <c:v>3.5662030000000007</c:v>
                </c:pt>
                <c:pt idx="2569">
                  <c:v>3.5675917083333304</c:v>
                </c:pt>
                <c:pt idx="2570">
                  <c:v>3.5689804166666601</c:v>
                </c:pt>
                <c:pt idx="2571">
                  <c:v>3.5703691250000005</c:v>
                </c:pt>
                <c:pt idx="2572">
                  <c:v>3.5717578333333302</c:v>
                </c:pt>
                <c:pt idx="2573">
                  <c:v>3.5731465416666603</c:v>
                </c:pt>
                <c:pt idx="2574">
                  <c:v>3.5745352500000003</c:v>
                </c:pt>
                <c:pt idx="2575">
                  <c:v>3.5759239583333304</c:v>
                </c:pt>
                <c:pt idx="2576">
                  <c:v>3.5773126666666606</c:v>
                </c:pt>
                <c:pt idx="2577">
                  <c:v>3.5787013750000005</c:v>
                </c:pt>
                <c:pt idx="2578">
                  <c:v>3.5800900833333307</c:v>
                </c:pt>
                <c:pt idx="2579">
                  <c:v>3.5814787916666604</c:v>
                </c:pt>
                <c:pt idx="2580">
                  <c:v>3.5828675000000003</c:v>
                </c:pt>
                <c:pt idx="2581">
                  <c:v>3.5842562083333305</c:v>
                </c:pt>
                <c:pt idx="2582">
                  <c:v>3.5856449166666602</c:v>
                </c:pt>
                <c:pt idx="2583">
                  <c:v>3.5870336250000001</c:v>
                </c:pt>
                <c:pt idx="2584">
                  <c:v>3.5884223333333303</c:v>
                </c:pt>
                <c:pt idx="2585">
                  <c:v>3.5898110416666604</c:v>
                </c:pt>
                <c:pt idx="2586">
                  <c:v>3.5911997500000004</c:v>
                </c:pt>
                <c:pt idx="2587">
                  <c:v>3.5925884583333305</c:v>
                </c:pt>
                <c:pt idx="2588">
                  <c:v>3.5939771666666607</c:v>
                </c:pt>
                <c:pt idx="2589">
                  <c:v>3.5953658750000006</c:v>
                </c:pt>
                <c:pt idx="2590">
                  <c:v>3.5967545833333303</c:v>
                </c:pt>
                <c:pt idx="2591">
                  <c:v>3.5981432916666605</c:v>
                </c:pt>
                <c:pt idx="2592">
                  <c:v>3.5995320000000004</c:v>
                </c:pt>
                <c:pt idx="2593">
                  <c:v>3.6009207083333301</c:v>
                </c:pt>
                <c:pt idx="2594">
                  <c:v>3.6023094166666603</c:v>
                </c:pt>
                <c:pt idx="2595">
                  <c:v>3.6036981250000002</c:v>
                </c:pt>
                <c:pt idx="2596">
                  <c:v>3.6050868333333304</c:v>
                </c:pt>
                <c:pt idx="2597">
                  <c:v>3.6064755416666605</c:v>
                </c:pt>
                <c:pt idx="2598">
                  <c:v>3.6078642500000004</c:v>
                </c:pt>
                <c:pt idx="2599">
                  <c:v>3.6092529583333306</c:v>
                </c:pt>
                <c:pt idx="2600">
                  <c:v>3.6106416666666603</c:v>
                </c:pt>
                <c:pt idx="2601">
                  <c:v>3.6120303750000007</c:v>
                </c:pt>
                <c:pt idx="2602">
                  <c:v>3.6134190833333304</c:v>
                </c:pt>
                <c:pt idx="2603">
                  <c:v>3.6148077916666601</c:v>
                </c:pt>
                <c:pt idx="2604">
                  <c:v>3.6161965000000005</c:v>
                </c:pt>
                <c:pt idx="2605">
                  <c:v>3.6175852083333302</c:v>
                </c:pt>
                <c:pt idx="2606">
                  <c:v>3.6189739166666604</c:v>
                </c:pt>
                <c:pt idx="2607">
                  <c:v>3.6203626250000003</c:v>
                </c:pt>
                <c:pt idx="2608">
                  <c:v>3.6217513333333304</c:v>
                </c:pt>
                <c:pt idx="2609">
                  <c:v>3.6231400416666606</c:v>
                </c:pt>
                <c:pt idx="2610">
                  <c:v>3.6245287500000005</c:v>
                </c:pt>
                <c:pt idx="2611">
                  <c:v>3.6259174583333307</c:v>
                </c:pt>
                <c:pt idx="2612">
                  <c:v>3.6273061666666604</c:v>
                </c:pt>
                <c:pt idx="2613">
                  <c:v>3.6286948750000003</c:v>
                </c:pt>
                <c:pt idx="2614">
                  <c:v>3.6300835833333305</c:v>
                </c:pt>
                <c:pt idx="2615">
                  <c:v>3.6314722916666602</c:v>
                </c:pt>
                <c:pt idx="2616">
                  <c:v>3.6328610000000001</c:v>
                </c:pt>
                <c:pt idx="2617">
                  <c:v>3.6342497083333303</c:v>
                </c:pt>
                <c:pt idx="2618">
                  <c:v>3.6356384166666604</c:v>
                </c:pt>
                <c:pt idx="2619">
                  <c:v>3.6370271250000004</c:v>
                </c:pt>
                <c:pt idx="2620">
                  <c:v>3.6384158333333305</c:v>
                </c:pt>
                <c:pt idx="2621">
                  <c:v>3.6398045416666607</c:v>
                </c:pt>
                <c:pt idx="2622">
                  <c:v>3.6411932500000006</c:v>
                </c:pt>
                <c:pt idx="2623">
                  <c:v>3.6425819583333303</c:v>
                </c:pt>
                <c:pt idx="2624">
                  <c:v>3.6439706666666605</c:v>
                </c:pt>
                <c:pt idx="2625">
                  <c:v>3.6453593750000004</c:v>
                </c:pt>
                <c:pt idx="2626">
                  <c:v>3.6467480833333301</c:v>
                </c:pt>
                <c:pt idx="2627">
                  <c:v>3.6481367916666603</c:v>
                </c:pt>
                <c:pt idx="2628">
                  <c:v>3.6495255000000002</c:v>
                </c:pt>
                <c:pt idx="2629">
                  <c:v>3.6509142083333304</c:v>
                </c:pt>
                <c:pt idx="2630">
                  <c:v>3.6523029166666605</c:v>
                </c:pt>
                <c:pt idx="2631">
                  <c:v>3.6536916250000004</c:v>
                </c:pt>
                <c:pt idx="2632">
                  <c:v>3.6550803333333306</c:v>
                </c:pt>
                <c:pt idx="2633">
                  <c:v>3.6564690416666603</c:v>
                </c:pt>
                <c:pt idx="2634">
                  <c:v>3.6578577500000007</c:v>
                </c:pt>
                <c:pt idx="2635">
                  <c:v>3.6592464583333304</c:v>
                </c:pt>
                <c:pt idx="2636">
                  <c:v>3.6606351666666601</c:v>
                </c:pt>
                <c:pt idx="2637">
                  <c:v>3.6620238750000005</c:v>
                </c:pt>
                <c:pt idx="2638">
                  <c:v>3.6634125833333302</c:v>
                </c:pt>
                <c:pt idx="2639">
                  <c:v>3.6648012916666604</c:v>
                </c:pt>
                <c:pt idx="2640">
                  <c:v>3.6661900000000003</c:v>
                </c:pt>
                <c:pt idx="2641">
                  <c:v>3.6675787083333304</c:v>
                </c:pt>
                <c:pt idx="2642">
                  <c:v>3.6689674166666606</c:v>
                </c:pt>
                <c:pt idx="2643">
                  <c:v>3.6703561250000005</c:v>
                </c:pt>
                <c:pt idx="2644">
                  <c:v>3.6717448333333307</c:v>
                </c:pt>
                <c:pt idx="2645">
                  <c:v>3.6731335416666604</c:v>
                </c:pt>
                <c:pt idx="2646">
                  <c:v>3.6745222500000003</c:v>
                </c:pt>
                <c:pt idx="2647">
                  <c:v>3.6759109583333305</c:v>
                </c:pt>
                <c:pt idx="2648">
                  <c:v>3.6772996666666602</c:v>
                </c:pt>
                <c:pt idx="2649">
                  <c:v>3.6786883750000001</c:v>
                </c:pt>
                <c:pt idx="2650">
                  <c:v>3.6800770833333303</c:v>
                </c:pt>
                <c:pt idx="2651">
                  <c:v>3.6814657916666604</c:v>
                </c:pt>
                <c:pt idx="2652">
                  <c:v>3.6828545000000004</c:v>
                </c:pt>
                <c:pt idx="2653">
                  <c:v>3.6842432083333305</c:v>
                </c:pt>
                <c:pt idx="2654">
                  <c:v>3.6856319166666607</c:v>
                </c:pt>
                <c:pt idx="2655">
                  <c:v>3.6870206250000006</c:v>
                </c:pt>
                <c:pt idx="2656">
                  <c:v>3.6884093333333303</c:v>
                </c:pt>
                <c:pt idx="2657">
                  <c:v>3.6897980416666605</c:v>
                </c:pt>
                <c:pt idx="2658">
                  <c:v>3.6911867500000004</c:v>
                </c:pt>
                <c:pt idx="2659">
                  <c:v>3.6925754583333301</c:v>
                </c:pt>
                <c:pt idx="2660">
                  <c:v>3.6939641666666603</c:v>
                </c:pt>
                <c:pt idx="2661">
                  <c:v>3.6953528750000002</c:v>
                </c:pt>
                <c:pt idx="2662">
                  <c:v>3.6967415833333304</c:v>
                </c:pt>
                <c:pt idx="2663">
                  <c:v>3.6981302916666605</c:v>
                </c:pt>
                <c:pt idx="2664">
                  <c:v>3.6995190000000004</c:v>
                </c:pt>
                <c:pt idx="2665">
                  <c:v>3.7009077083333306</c:v>
                </c:pt>
                <c:pt idx="2666">
                  <c:v>3.7022964166666603</c:v>
                </c:pt>
                <c:pt idx="2667">
                  <c:v>3.7036851250000007</c:v>
                </c:pt>
                <c:pt idx="2668">
                  <c:v>3.7050738333333304</c:v>
                </c:pt>
                <c:pt idx="2669">
                  <c:v>3.7064625416666601</c:v>
                </c:pt>
                <c:pt idx="2670">
                  <c:v>3.70785125</c:v>
                </c:pt>
                <c:pt idx="2671">
                  <c:v>3.7092399583333302</c:v>
                </c:pt>
                <c:pt idx="2672">
                  <c:v>3.7106286666666604</c:v>
                </c:pt>
                <c:pt idx="2673">
                  <c:v>3.7120173750000003</c:v>
                </c:pt>
                <c:pt idx="2674">
                  <c:v>3.7134060833333304</c:v>
                </c:pt>
                <c:pt idx="2675">
                  <c:v>3.7147947916666606</c:v>
                </c:pt>
                <c:pt idx="2676">
                  <c:v>3.7161835000000005</c:v>
                </c:pt>
                <c:pt idx="2677">
                  <c:v>3.7175722083333307</c:v>
                </c:pt>
                <c:pt idx="2678">
                  <c:v>3.7189609166666604</c:v>
                </c:pt>
                <c:pt idx="2679">
                  <c:v>3.7203496250000003</c:v>
                </c:pt>
                <c:pt idx="2680">
                  <c:v>3.72173833333333</c:v>
                </c:pt>
                <c:pt idx="2681">
                  <c:v>3.7231270416666602</c:v>
                </c:pt>
                <c:pt idx="2682">
                  <c:v>3.7245157500000001</c:v>
                </c:pt>
                <c:pt idx="2683">
                  <c:v>3.7259044583333303</c:v>
                </c:pt>
                <c:pt idx="2684">
                  <c:v>3.7272931666666604</c:v>
                </c:pt>
                <c:pt idx="2685">
                  <c:v>3.7286818750000004</c:v>
                </c:pt>
                <c:pt idx="2686">
                  <c:v>3.7300705833333305</c:v>
                </c:pt>
                <c:pt idx="2687">
                  <c:v>3.7314592916666607</c:v>
                </c:pt>
                <c:pt idx="2688">
                  <c:v>3.7328480000000006</c:v>
                </c:pt>
                <c:pt idx="2689">
                  <c:v>3.7342367083333303</c:v>
                </c:pt>
                <c:pt idx="2690">
                  <c:v>3.7356254166666605</c:v>
                </c:pt>
                <c:pt idx="2691">
                  <c:v>3.7370141250000004</c:v>
                </c:pt>
                <c:pt idx="2692">
                  <c:v>3.7384028333333301</c:v>
                </c:pt>
                <c:pt idx="2693">
                  <c:v>3.7397915416666603</c:v>
                </c:pt>
                <c:pt idx="2694">
                  <c:v>3.7411802500000002</c:v>
                </c:pt>
                <c:pt idx="2695">
                  <c:v>3.7425689583333304</c:v>
                </c:pt>
                <c:pt idx="2696">
                  <c:v>3.7439576666666605</c:v>
                </c:pt>
                <c:pt idx="2697">
                  <c:v>3.7453463750000004</c:v>
                </c:pt>
                <c:pt idx="2698">
                  <c:v>3.7467350833333306</c:v>
                </c:pt>
                <c:pt idx="2699">
                  <c:v>3.7481237916666603</c:v>
                </c:pt>
                <c:pt idx="2700">
                  <c:v>3.7495125000000007</c:v>
                </c:pt>
                <c:pt idx="2701">
                  <c:v>3.7509012083333304</c:v>
                </c:pt>
                <c:pt idx="2702">
                  <c:v>3.7522899166666601</c:v>
                </c:pt>
                <c:pt idx="2703">
                  <c:v>3.753678625</c:v>
                </c:pt>
                <c:pt idx="2704">
                  <c:v>3.7550673333333302</c:v>
                </c:pt>
                <c:pt idx="2705">
                  <c:v>3.7564560416666604</c:v>
                </c:pt>
                <c:pt idx="2706">
                  <c:v>3.7578447500000003</c:v>
                </c:pt>
                <c:pt idx="2707">
                  <c:v>3.7592334583333304</c:v>
                </c:pt>
                <c:pt idx="2708">
                  <c:v>3.7606221666666606</c:v>
                </c:pt>
                <c:pt idx="2709">
                  <c:v>3.7620108750000005</c:v>
                </c:pt>
                <c:pt idx="2710">
                  <c:v>3.7633995833333307</c:v>
                </c:pt>
                <c:pt idx="2711">
                  <c:v>3.7647882916666604</c:v>
                </c:pt>
                <c:pt idx="2712">
                  <c:v>3.7661770000000003</c:v>
                </c:pt>
                <c:pt idx="2713">
                  <c:v>3.76756570833333</c:v>
                </c:pt>
                <c:pt idx="2714">
                  <c:v>3.7689544166666602</c:v>
                </c:pt>
                <c:pt idx="2715">
                  <c:v>3.7703431250000001</c:v>
                </c:pt>
                <c:pt idx="2716">
                  <c:v>3.7717318333333303</c:v>
                </c:pt>
                <c:pt idx="2717">
                  <c:v>3.7731205416666604</c:v>
                </c:pt>
                <c:pt idx="2718">
                  <c:v>3.7745092500000004</c:v>
                </c:pt>
                <c:pt idx="2719">
                  <c:v>3.7758979583333305</c:v>
                </c:pt>
                <c:pt idx="2720">
                  <c:v>3.7772866666666607</c:v>
                </c:pt>
                <c:pt idx="2721">
                  <c:v>3.7786753750000006</c:v>
                </c:pt>
                <c:pt idx="2722">
                  <c:v>3.7800640833333303</c:v>
                </c:pt>
                <c:pt idx="2723">
                  <c:v>3.78145279166666</c:v>
                </c:pt>
                <c:pt idx="2724">
                  <c:v>3.7828415000000004</c:v>
                </c:pt>
                <c:pt idx="2725">
                  <c:v>3.7842302083333301</c:v>
                </c:pt>
                <c:pt idx="2726">
                  <c:v>3.7856189166666603</c:v>
                </c:pt>
                <c:pt idx="2727">
                  <c:v>3.7870076250000002</c:v>
                </c:pt>
                <c:pt idx="2728">
                  <c:v>3.7883963333333304</c:v>
                </c:pt>
                <c:pt idx="2729">
                  <c:v>3.7897850416666605</c:v>
                </c:pt>
                <c:pt idx="2730">
                  <c:v>3.7911737500000005</c:v>
                </c:pt>
                <c:pt idx="2731">
                  <c:v>3.7925624583333306</c:v>
                </c:pt>
                <c:pt idx="2732">
                  <c:v>3.7939511666666603</c:v>
                </c:pt>
                <c:pt idx="2733">
                  <c:v>3.7953398750000007</c:v>
                </c:pt>
                <c:pt idx="2734">
                  <c:v>3.7967285833333304</c:v>
                </c:pt>
                <c:pt idx="2735">
                  <c:v>3.7981172916666601</c:v>
                </c:pt>
                <c:pt idx="2736">
                  <c:v>3.799506</c:v>
                </c:pt>
                <c:pt idx="2737">
                  <c:v>3.8008947083333302</c:v>
                </c:pt>
                <c:pt idx="2738">
                  <c:v>3.8022834166666604</c:v>
                </c:pt>
                <c:pt idx="2739">
                  <c:v>3.8036721250000003</c:v>
                </c:pt>
                <c:pt idx="2740">
                  <c:v>3.8050608333333305</c:v>
                </c:pt>
                <c:pt idx="2741">
                  <c:v>3.8064495416666606</c:v>
                </c:pt>
                <c:pt idx="2742">
                  <c:v>3.8078382500000005</c:v>
                </c:pt>
                <c:pt idx="2743">
                  <c:v>3.8092269583333307</c:v>
                </c:pt>
                <c:pt idx="2744">
                  <c:v>3.8106156666666604</c:v>
                </c:pt>
                <c:pt idx="2745">
                  <c:v>3.8120043750000003</c:v>
                </c:pt>
                <c:pt idx="2746">
                  <c:v>3.81339308333333</c:v>
                </c:pt>
                <c:pt idx="2747">
                  <c:v>3.8147817916666602</c:v>
                </c:pt>
                <c:pt idx="2748">
                  <c:v>3.8161705000000001</c:v>
                </c:pt>
                <c:pt idx="2749">
                  <c:v>3.8175592083333303</c:v>
                </c:pt>
                <c:pt idx="2750">
                  <c:v>3.8189479166666604</c:v>
                </c:pt>
                <c:pt idx="2751">
                  <c:v>3.8203366250000004</c:v>
                </c:pt>
                <c:pt idx="2752">
                  <c:v>3.8217253333333305</c:v>
                </c:pt>
                <c:pt idx="2753">
                  <c:v>3.8231140416666607</c:v>
                </c:pt>
                <c:pt idx="2754">
                  <c:v>3.8245027500000006</c:v>
                </c:pt>
                <c:pt idx="2755">
                  <c:v>3.8258914583333303</c:v>
                </c:pt>
                <c:pt idx="2756">
                  <c:v>3.82728016666666</c:v>
                </c:pt>
                <c:pt idx="2757">
                  <c:v>3.8286688750000004</c:v>
                </c:pt>
                <c:pt idx="2758">
                  <c:v>3.8300575833333301</c:v>
                </c:pt>
                <c:pt idx="2759">
                  <c:v>3.8314462916666603</c:v>
                </c:pt>
                <c:pt idx="2760">
                  <c:v>3.8328350000000002</c:v>
                </c:pt>
                <c:pt idx="2761">
                  <c:v>3.8342237083333304</c:v>
                </c:pt>
                <c:pt idx="2762">
                  <c:v>3.8356124166666605</c:v>
                </c:pt>
                <c:pt idx="2763">
                  <c:v>3.8370011250000005</c:v>
                </c:pt>
                <c:pt idx="2764">
                  <c:v>3.8383898333333306</c:v>
                </c:pt>
                <c:pt idx="2765">
                  <c:v>3.8397785416666603</c:v>
                </c:pt>
                <c:pt idx="2766">
                  <c:v>3.8411672500000007</c:v>
                </c:pt>
                <c:pt idx="2767">
                  <c:v>3.8425559583333304</c:v>
                </c:pt>
                <c:pt idx="2768">
                  <c:v>3.8439446666666601</c:v>
                </c:pt>
                <c:pt idx="2769">
                  <c:v>3.8453333750000001</c:v>
                </c:pt>
                <c:pt idx="2770">
                  <c:v>3.8467220833333302</c:v>
                </c:pt>
                <c:pt idx="2771">
                  <c:v>3.8481107916666604</c:v>
                </c:pt>
                <c:pt idx="2772">
                  <c:v>3.8494995000000003</c:v>
                </c:pt>
                <c:pt idx="2773">
                  <c:v>3.8508882083333305</c:v>
                </c:pt>
                <c:pt idx="2774">
                  <c:v>3.8522769166666606</c:v>
                </c:pt>
                <c:pt idx="2775">
                  <c:v>3.8536656250000005</c:v>
                </c:pt>
                <c:pt idx="2776">
                  <c:v>3.8550543333333307</c:v>
                </c:pt>
                <c:pt idx="2777">
                  <c:v>3.8564430416666604</c:v>
                </c:pt>
                <c:pt idx="2778">
                  <c:v>3.8578317500000003</c:v>
                </c:pt>
                <c:pt idx="2779">
                  <c:v>3.8592204583333301</c:v>
                </c:pt>
                <c:pt idx="2780">
                  <c:v>3.8606091666666602</c:v>
                </c:pt>
                <c:pt idx="2781">
                  <c:v>3.8619978750000001</c:v>
                </c:pt>
                <c:pt idx="2782">
                  <c:v>3.8633865833333303</c:v>
                </c:pt>
                <c:pt idx="2783">
                  <c:v>3.8647752916666605</c:v>
                </c:pt>
                <c:pt idx="2784">
                  <c:v>3.8661640000000004</c:v>
                </c:pt>
                <c:pt idx="2785">
                  <c:v>3.8675527083333305</c:v>
                </c:pt>
                <c:pt idx="2786">
                  <c:v>3.8689414166666607</c:v>
                </c:pt>
                <c:pt idx="2787">
                  <c:v>3.8703301250000006</c:v>
                </c:pt>
                <c:pt idx="2788">
                  <c:v>3.8717188333333303</c:v>
                </c:pt>
                <c:pt idx="2789">
                  <c:v>3.87310754166666</c:v>
                </c:pt>
                <c:pt idx="2790">
                  <c:v>3.8744962500000004</c:v>
                </c:pt>
                <c:pt idx="2791">
                  <c:v>3.8758849583333301</c:v>
                </c:pt>
                <c:pt idx="2792">
                  <c:v>3.8772736666666603</c:v>
                </c:pt>
                <c:pt idx="2793">
                  <c:v>3.8786623750000002</c:v>
                </c:pt>
                <c:pt idx="2794">
                  <c:v>3.8800510833333304</c:v>
                </c:pt>
                <c:pt idx="2795">
                  <c:v>3.8814397916666605</c:v>
                </c:pt>
                <c:pt idx="2796">
                  <c:v>3.8828285000000005</c:v>
                </c:pt>
                <c:pt idx="2797">
                  <c:v>3.8842172083333306</c:v>
                </c:pt>
                <c:pt idx="2798">
                  <c:v>3.8856059166666603</c:v>
                </c:pt>
                <c:pt idx="2799">
                  <c:v>3.8869946250000007</c:v>
                </c:pt>
                <c:pt idx="2800">
                  <c:v>3.8883833333333304</c:v>
                </c:pt>
                <c:pt idx="2801">
                  <c:v>3.8897720416666601</c:v>
                </c:pt>
                <c:pt idx="2802">
                  <c:v>3.8911607500000001</c:v>
                </c:pt>
                <c:pt idx="2803">
                  <c:v>3.8925494583333302</c:v>
                </c:pt>
                <c:pt idx="2804">
                  <c:v>3.8939381666666604</c:v>
                </c:pt>
                <c:pt idx="2805">
                  <c:v>3.8953268750000003</c:v>
                </c:pt>
                <c:pt idx="2806">
                  <c:v>3.8967155833333305</c:v>
                </c:pt>
                <c:pt idx="2807">
                  <c:v>3.8981042916666606</c:v>
                </c:pt>
                <c:pt idx="2808">
                  <c:v>3.8994930000000005</c:v>
                </c:pt>
                <c:pt idx="2809">
                  <c:v>3.9008817083333307</c:v>
                </c:pt>
                <c:pt idx="2810">
                  <c:v>3.9022704166666604</c:v>
                </c:pt>
                <c:pt idx="2811">
                  <c:v>3.9036591250000003</c:v>
                </c:pt>
                <c:pt idx="2812">
                  <c:v>3.9050478333333301</c:v>
                </c:pt>
                <c:pt idx="2813">
                  <c:v>3.9064365416666602</c:v>
                </c:pt>
                <c:pt idx="2814">
                  <c:v>3.9078252500000001</c:v>
                </c:pt>
                <c:pt idx="2815">
                  <c:v>3.9092139583333303</c:v>
                </c:pt>
                <c:pt idx="2816">
                  <c:v>3.9106026666666605</c:v>
                </c:pt>
                <c:pt idx="2817">
                  <c:v>3.9119913750000004</c:v>
                </c:pt>
                <c:pt idx="2818">
                  <c:v>3.9133800833333305</c:v>
                </c:pt>
                <c:pt idx="2819">
                  <c:v>3.9147687916666607</c:v>
                </c:pt>
                <c:pt idx="2820">
                  <c:v>3.9161575000000006</c:v>
                </c:pt>
                <c:pt idx="2821">
                  <c:v>3.9175462083333303</c:v>
                </c:pt>
                <c:pt idx="2822">
                  <c:v>3.9189349166666601</c:v>
                </c:pt>
                <c:pt idx="2823">
                  <c:v>3.9203236250000004</c:v>
                </c:pt>
                <c:pt idx="2824">
                  <c:v>3.9217123333333301</c:v>
                </c:pt>
                <c:pt idx="2825">
                  <c:v>3.9231010416666603</c:v>
                </c:pt>
                <c:pt idx="2826">
                  <c:v>3.9244897500000002</c:v>
                </c:pt>
                <c:pt idx="2827">
                  <c:v>3.9258784583333304</c:v>
                </c:pt>
                <c:pt idx="2828">
                  <c:v>3.9272671666666605</c:v>
                </c:pt>
                <c:pt idx="2829">
                  <c:v>3.9286558750000005</c:v>
                </c:pt>
                <c:pt idx="2830">
                  <c:v>3.9300445833333306</c:v>
                </c:pt>
                <c:pt idx="2831">
                  <c:v>3.9314332916666603</c:v>
                </c:pt>
                <c:pt idx="2832">
                  <c:v>3.9328220000000003</c:v>
                </c:pt>
                <c:pt idx="2833">
                  <c:v>3.9342107083333304</c:v>
                </c:pt>
                <c:pt idx="2834">
                  <c:v>3.9355994166666601</c:v>
                </c:pt>
                <c:pt idx="2835">
                  <c:v>3.9369881250000001</c:v>
                </c:pt>
                <c:pt idx="2836">
                  <c:v>3.9383768333333302</c:v>
                </c:pt>
                <c:pt idx="2837">
                  <c:v>3.9397655416666604</c:v>
                </c:pt>
                <c:pt idx="2838">
                  <c:v>3.9411542500000003</c:v>
                </c:pt>
                <c:pt idx="2839">
                  <c:v>3.9425429583333305</c:v>
                </c:pt>
                <c:pt idx="2840">
                  <c:v>3.9439316666666606</c:v>
                </c:pt>
                <c:pt idx="2841">
                  <c:v>3.9453203750000005</c:v>
                </c:pt>
                <c:pt idx="2842">
                  <c:v>3.9467090833333307</c:v>
                </c:pt>
                <c:pt idx="2843">
                  <c:v>3.9480977916666604</c:v>
                </c:pt>
                <c:pt idx="2844">
                  <c:v>3.9494865000000003</c:v>
                </c:pt>
                <c:pt idx="2845">
                  <c:v>3.9508752083333301</c:v>
                </c:pt>
                <c:pt idx="2846">
                  <c:v>3.9522639166666602</c:v>
                </c:pt>
                <c:pt idx="2847">
                  <c:v>3.9536526250000001</c:v>
                </c:pt>
                <c:pt idx="2848">
                  <c:v>3.9550413333333303</c:v>
                </c:pt>
                <c:pt idx="2849">
                  <c:v>3.9564300416666605</c:v>
                </c:pt>
                <c:pt idx="2850">
                  <c:v>3.9578187500000004</c:v>
                </c:pt>
                <c:pt idx="2851">
                  <c:v>3.9592074583333305</c:v>
                </c:pt>
                <c:pt idx="2852">
                  <c:v>3.9605961666666607</c:v>
                </c:pt>
                <c:pt idx="2853">
                  <c:v>3.9619848750000006</c:v>
                </c:pt>
                <c:pt idx="2854">
                  <c:v>3.9633735833333303</c:v>
                </c:pt>
                <c:pt idx="2855">
                  <c:v>3.9647622916666601</c:v>
                </c:pt>
                <c:pt idx="2856">
                  <c:v>3.9661510000000004</c:v>
                </c:pt>
                <c:pt idx="2857">
                  <c:v>3.9675397083333301</c:v>
                </c:pt>
                <c:pt idx="2858">
                  <c:v>3.9689284166666603</c:v>
                </c:pt>
                <c:pt idx="2859">
                  <c:v>3.9703171250000002</c:v>
                </c:pt>
                <c:pt idx="2860">
                  <c:v>3.9717058333333304</c:v>
                </c:pt>
                <c:pt idx="2861">
                  <c:v>3.9730945416666605</c:v>
                </c:pt>
                <c:pt idx="2862">
                  <c:v>3.9744832500000005</c:v>
                </c:pt>
                <c:pt idx="2863">
                  <c:v>3.9758719583333306</c:v>
                </c:pt>
                <c:pt idx="2864">
                  <c:v>3.9772606666666603</c:v>
                </c:pt>
                <c:pt idx="2865">
                  <c:v>3.9786493750000003</c:v>
                </c:pt>
                <c:pt idx="2866">
                  <c:v>3.9800380833333304</c:v>
                </c:pt>
                <c:pt idx="2867">
                  <c:v>3.9814267916666601</c:v>
                </c:pt>
                <c:pt idx="2868">
                  <c:v>3.9828155000000001</c:v>
                </c:pt>
                <c:pt idx="2869">
                  <c:v>3.9842042083333302</c:v>
                </c:pt>
                <c:pt idx="2870">
                  <c:v>3.9855929166666604</c:v>
                </c:pt>
                <c:pt idx="2871">
                  <c:v>3.9869816250000003</c:v>
                </c:pt>
                <c:pt idx="2872">
                  <c:v>3.9883703333333305</c:v>
                </c:pt>
                <c:pt idx="2873">
                  <c:v>3.9897590416666606</c:v>
                </c:pt>
                <c:pt idx="2874">
                  <c:v>3.9911477500000005</c:v>
                </c:pt>
                <c:pt idx="2875">
                  <c:v>3.9925364583333303</c:v>
                </c:pt>
                <c:pt idx="2876">
                  <c:v>3.9939251666666604</c:v>
                </c:pt>
                <c:pt idx="2877">
                  <c:v>3.9953138750000003</c:v>
                </c:pt>
                <c:pt idx="2878">
                  <c:v>3.9967025833333301</c:v>
                </c:pt>
                <c:pt idx="2879">
                  <c:v>3.9980912916666602</c:v>
                </c:pt>
                <c:pt idx="2880">
                  <c:v>3.9994800000000001</c:v>
                </c:pt>
                <c:pt idx="2881">
                  <c:v>4.0008687083333303</c:v>
                </c:pt>
                <c:pt idx="2882">
                  <c:v>4.0022574166666605</c:v>
                </c:pt>
                <c:pt idx="2883">
                  <c:v>4.0036461250000004</c:v>
                </c:pt>
                <c:pt idx="2884">
                  <c:v>4.0050348333333305</c:v>
                </c:pt>
                <c:pt idx="2885">
                  <c:v>4.0064235416666607</c:v>
                </c:pt>
                <c:pt idx="2886">
                  <c:v>4.0078122500000006</c:v>
                </c:pt>
                <c:pt idx="2887">
                  <c:v>4.0092009583333308</c:v>
                </c:pt>
                <c:pt idx="2888">
                  <c:v>4.0105896666666601</c:v>
                </c:pt>
                <c:pt idx="2889">
                  <c:v>4.011978375</c:v>
                </c:pt>
                <c:pt idx="2890">
                  <c:v>4.0133670833333301</c:v>
                </c:pt>
                <c:pt idx="2891">
                  <c:v>4.0147557916666603</c:v>
                </c:pt>
                <c:pt idx="2892">
                  <c:v>4.0161445000000002</c:v>
                </c:pt>
                <c:pt idx="2893">
                  <c:v>4.0175332083333304</c:v>
                </c:pt>
                <c:pt idx="2894">
                  <c:v>4.0189219166666605</c:v>
                </c:pt>
                <c:pt idx="2895">
                  <c:v>4.0203106250000005</c:v>
                </c:pt>
                <c:pt idx="2896">
                  <c:v>4.0216993333333306</c:v>
                </c:pt>
                <c:pt idx="2897">
                  <c:v>4.0230880416666608</c:v>
                </c:pt>
                <c:pt idx="2898">
                  <c:v>4.0244767499999998</c:v>
                </c:pt>
                <c:pt idx="2899">
                  <c:v>4.02586545833333</c:v>
                </c:pt>
                <c:pt idx="2900">
                  <c:v>4.0272541666666601</c:v>
                </c:pt>
                <c:pt idx="2901">
                  <c:v>4.0286428750000001</c:v>
                </c:pt>
                <c:pt idx="2902">
                  <c:v>4.0300315833333302</c:v>
                </c:pt>
                <c:pt idx="2903">
                  <c:v>4.0314202916666604</c:v>
                </c:pt>
                <c:pt idx="2904">
                  <c:v>4.0328090000000003</c:v>
                </c:pt>
                <c:pt idx="2905">
                  <c:v>4.0341977083333305</c:v>
                </c:pt>
                <c:pt idx="2906">
                  <c:v>4.0355864166666606</c:v>
                </c:pt>
                <c:pt idx="2907">
                  <c:v>4.0369751250000006</c:v>
                </c:pt>
                <c:pt idx="2908">
                  <c:v>4.0383638333333298</c:v>
                </c:pt>
                <c:pt idx="2909">
                  <c:v>4.03975254166666</c:v>
                </c:pt>
                <c:pt idx="2910">
                  <c:v>4.0411412500000008</c:v>
                </c:pt>
                <c:pt idx="2911">
                  <c:v>4.0425299583333301</c:v>
                </c:pt>
                <c:pt idx="2912">
                  <c:v>4.0439186666666602</c:v>
                </c:pt>
                <c:pt idx="2913">
                  <c:v>4.0453073750000001</c:v>
                </c:pt>
                <c:pt idx="2914">
                  <c:v>4.0466960833333303</c:v>
                </c:pt>
                <c:pt idx="2915">
                  <c:v>4.0480847916666605</c:v>
                </c:pt>
                <c:pt idx="2916">
                  <c:v>4.0494735000000004</c:v>
                </c:pt>
                <c:pt idx="2917">
                  <c:v>4.0508622083333305</c:v>
                </c:pt>
                <c:pt idx="2918">
                  <c:v>4.0522509166666598</c:v>
                </c:pt>
                <c:pt idx="2919">
                  <c:v>4.0536396250000006</c:v>
                </c:pt>
                <c:pt idx="2920">
                  <c:v>4.0550283333333308</c:v>
                </c:pt>
                <c:pt idx="2921">
                  <c:v>4.0564170416666601</c:v>
                </c:pt>
                <c:pt idx="2922">
                  <c:v>4.05780575</c:v>
                </c:pt>
                <c:pt idx="2923">
                  <c:v>4.0591944583333301</c:v>
                </c:pt>
                <c:pt idx="2924">
                  <c:v>4.0605831666666603</c:v>
                </c:pt>
                <c:pt idx="2925">
                  <c:v>4.0619718750000002</c:v>
                </c:pt>
                <c:pt idx="2926">
                  <c:v>4.0633605833333304</c:v>
                </c:pt>
                <c:pt idx="2927">
                  <c:v>4.0647492916666605</c:v>
                </c:pt>
                <c:pt idx="2928">
                  <c:v>4.0661380000000005</c:v>
                </c:pt>
                <c:pt idx="2929">
                  <c:v>4.0675267083333306</c:v>
                </c:pt>
                <c:pt idx="2930">
                  <c:v>4.0689154166666608</c:v>
                </c:pt>
                <c:pt idx="2931">
                  <c:v>4.0703041249999998</c:v>
                </c:pt>
                <c:pt idx="2932">
                  <c:v>4.07169283333333</c:v>
                </c:pt>
                <c:pt idx="2933">
                  <c:v>4.0730815416666601</c:v>
                </c:pt>
                <c:pt idx="2934">
                  <c:v>4.0744702500000001</c:v>
                </c:pt>
                <c:pt idx="2935">
                  <c:v>4.0758589583333302</c:v>
                </c:pt>
                <c:pt idx="2936">
                  <c:v>4.0772476666666604</c:v>
                </c:pt>
                <c:pt idx="2937">
                  <c:v>4.0786363750000003</c:v>
                </c:pt>
                <c:pt idx="2938">
                  <c:v>4.0800250833333305</c:v>
                </c:pt>
                <c:pt idx="2939">
                  <c:v>4.0814137916666606</c:v>
                </c:pt>
                <c:pt idx="2940">
                  <c:v>4.0828025000000006</c:v>
                </c:pt>
                <c:pt idx="2941">
                  <c:v>4.0841912083333298</c:v>
                </c:pt>
                <c:pt idx="2942">
                  <c:v>4.08557991666666</c:v>
                </c:pt>
                <c:pt idx="2943">
                  <c:v>4.0869686250000008</c:v>
                </c:pt>
                <c:pt idx="2944">
                  <c:v>4.0883573333333301</c:v>
                </c:pt>
                <c:pt idx="2945">
                  <c:v>4.0897460416666602</c:v>
                </c:pt>
                <c:pt idx="2946">
                  <c:v>4.0911347500000002</c:v>
                </c:pt>
                <c:pt idx="2947">
                  <c:v>4.0925234583333303</c:v>
                </c:pt>
                <c:pt idx="2948">
                  <c:v>4.0939121666666605</c:v>
                </c:pt>
                <c:pt idx="2949">
                  <c:v>4.0953008750000004</c:v>
                </c:pt>
                <c:pt idx="2950">
                  <c:v>4.0966895833333306</c:v>
                </c:pt>
                <c:pt idx="2951">
                  <c:v>4.0980782916666598</c:v>
                </c:pt>
                <c:pt idx="2952">
                  <c:v>4.0994670000000006</c:v>
                </c:pt>
                <c:pt idx="2953">
                  <c:v>4.1008557083333308</c:v>
                </c:pt>
                <c:pt idx="2954">
                  <c:v>4.1022444166666601</c:v>
                </c:pt>
                <c:pt idx="2955">
                  <c:v>4.103633125</c:v>
                </c:pt>
                <c:pt idx="2956">
                  <c:v>4.1050218333333302</c:v>
                </c:pt>
                <c:pt idx="2957">
                  <c:v>4.1064105416666603</c:v>
                </c:pt>
                <c:pt idx="2958">
                  <c:v>4.1077992500000002</c:v>
                </c:pt>
                <c:pt idx="2959">
                  <c:v>4.1091879583333304</c:v>
                </c:pt>
                <c:pt idx="2960">
                  <c:v>4.1105766666666606</c:v>
                </c:pt>
                <c:pt idx="2961">
                  <c:v>4.1119653750000005</c:v>
                </c:pt>
                <c:pt idx="2962">
                  <c:v>4.1133540833333306</c:v>
                </c:pt>
                <c:pt idx="2963">
                  <c:v>4.1147427916666608</c:v>
                </c:pt>
                <c:pt idx="2964">
                  <c:v>4.1161314999999998</c:v>
                </c:pt>
                <c:pt idx="2965">
                  <c:v>4.11752020833333</c:v>
                </c:pt>
                <c:pt idx="2966">
                  <c:v>4.1189089166666601</c:v>
                </c:pt>
                <c:pt idx="2967">
                  <c:v>4.1202976250000001</c:v>
                </c:pt>
                <c:pt idx="2968">
                  <c:v>4.1216863333333302</c:v>
                </c:pt>
                <c:pt idx="2969">
                  <c:v>4.1230750416666604</c:v>
                </c:pt>
                <c:pt idx="2970">
                  <c:v>4.1244637500000003</c:v>
                </c:pt>
                <c:pt idx="2971">
                  <c:v>4.1258524583333305</c:v>
                </c:pt>
                <c:pt idx="2972">
                  <c:v>4.1272411666666606</c:v>
                </c:pt>
                <c:pt idx="2973">
                  <c:v>4.1286298750000006</c:v>
                </c:pt>
                <c:pt idx="2974">
                  <c:v>4.1300185833333298</c:v>
                </c:pt>
                <c:pt idx="2975">
                  <c:v>4.13140729166666</c:v>
                </c:pt>
                <c:pt idx="2976">
                  <c:v>4.1327960000000008</c:v>
                </c:pt>
                <c:pt idx="2977">
                  <c:v>4.1341847083333301</c:v>
                </c:pt>
                <c:pt idx="2978">
                  <c:v>4.1355734166666602</c:v>
                </c:pt>
                <c:pt idx="2979">
                  <c:v>4.1369621250000002</c:v>
                </c:pt>
                <c:pt idx="2980">
                  <c:v>4.1383508333333303</c:v>
                </c:pt>
                <c:pt idx="2981">
                  <c:v>4.1397395416666605</c:v>
                </c:pt>
                <c:pt idx="2982">
                  <c:v>4.1411282500000004</c:v>
                </c:pt>
                <c:pt idx="2983">
                  <c:v>4.1425169583333306</c:v>
                </c:pt>
                <c:pt idx="2984">
                  <c:v>4.1439056666666598</c:v>
                </c:pt>
                <c:pt idx="2985">
                  <c:v>4.1452943750000006</c:v>
                </c:pt>
                <c:pt idx="2986">
                  <c:v>4.1466830833333308</c:v>
                </c:pt>
                <c:pt idx="2987">
                  <c:v>4.1480717916666601</c:v>
                </c:pt>
                <c:pt idx="2988">
                  <c:v>4.1494605</c:v>
                </c:pt>
                <c:pt idx="2989">
                  <c:v>4.1508492083333302</c:v>
                </c:pt>
                <c:pt idx="2990">
                  <c:v>4.1522379166666603</c:v>
                </c:pt>
                <c:pt idx="2991">
                  <c:v>4.1536266250000002</c:v>
                </c:pt>
                <c:pt idx="2992">
                  <c:v>4.1550153333333304</c:v>
                </c:pt>
                <c:pt idx="2993">
                  <c:v>4.1564040416666606</c:v>
                </c:pt>
                <c:pt idx="2994">
                  <c:v>4.1577927500000005</c:v>
                </c:pt>
                <c:pt idx="2995">
                  <c:v>4.1591814583333306</c:v>
                </c:pt>
                <c:pt idx="2996">
                  <c:v>4.1605701666666608</c:v>
                </c:pt>
                <c:pt idx="2997">
                  <c:v>4.1619588749999998</c:v>
                </c:pt>
                <c:pt idx="2998">
                  <c:v>4.16334758333333</c:v>
                </c:pt>
                <c:pt idx="2999">
                  <c:v>4.1647362916666602</c:v>
                </c:pt>
                <c:pt idx="3000">
                  <c:v>4.1661250000000001</c:v>
                </c:pt>
                <c:pt idx="3001">
                  <c:v>4.1675137083333302</c:v>
                </c:pt>
                <c:pt idx="3002">
                  <c:v>4.1689024166666604</c:v>
                </c:pt>
                <c:pt idx="3003">
                  <c:v>4.1702911250000003</c:v>
                </c:pt>
                <c:pt idx="3004">
                  <c:v>4.1716798333333305</c:v>
                </c:pt>
                <c:pt idx="3005">
                  <c:v>4.1730685416666606</c:v>
                </c:pt>
                <c:pt idx="3006">
                  <c:v>4.1744572500000006</c:v>
                </c:pt>
                <c:pt idx="3007">
                  <c:v>4.1758459583333298</c:v>
                </c:pt>
                <c:pt idx="3008">
                  <c:v>4.17723466666666</c:v>
                </c:pt>
                <c:pt idx="3009">
                  <c:v>4.1786233750000008</c:v>
                </c:pt>
                <c:pt idx="3010">
                  <c:v>4.1800120833333301</c:v>
                </c:pt>
                <c:pt idx="3011">
                  <c:v>4.1814007916666602</c:v>
                </c:pt>
                <c:pt idx="3012">
                  <c:v>4.1827895000000002</c:v>
                </c:pt>
                <c:pt idx="3013">
                  <c:v>4.1841782083333303</c:v>
                </c:pt>
                <c:pt idx="3014">
                  <c:v>4.1855669166666605</c:v>
                </c:pt>
                <c:pt idx="3015">
                  <c:v>4.1869556250000004</c:v>
                </c:pt>
                <c:pt idx="3016">
                  <c:v>4.1883443333333306</c:v>
                </c:pt>
                <c:pt idx="3017">
                  <c:v>4.1897330416666598</c:v>
                </c:pt>
                <c:pt idx="3018">
                  <c:v>4.1911217500000006</c:v>
                </c:pt>
                <c:pt idx="3019">
                  <c:v>4.1925104583333308</c:v>
                </c:pt>
                <c:pt idx="3020">
                  <c:v>4.1938991666666601</c:v>
                </c:pt>
                <c:pt idx="3021">
                  <c:v>4.195287875</c:v>
                </c:pt>
                <c:pt idx="3022">
                  <c:v>4.1966765833333302</c:v>
                </c:pt>
                <c:pt idx="3023">
                  <c:v>4.1980652916666603</c:v>
                </c:pt>
                <c:pt idx="3024">
                  <c:v>4.1994540000000002</c:v>
                </c:pt>
                <c:pt idx="3025">
                  <c:v>4.2008427083333304</c:v>
                </c:pt>
                <c:pt idx="3026">
                  <c:v>4.2022314166666606</c:v>
                </c:pt>
                <c:pt idx="3027">
                  <c:v>4.2036201250000005</c:v>
                </c:pt>
                <c:pt idx="3028">
                  <c:v>4.2050088333333306</c:v>
                </c:pt>
                <c:pt idx="3029">
                  <c:v>4.2063975416666608</c:v>
                </c:pt>
                <c:pt idx="3030">
                  <c:v>4.2077862499999998</c:v>
                </c:pt>
                <c:pt idx="3031">
                  <c:v>4.20917495833333</c:v>
                </c:pt>
                <c:pt idx="3032">
                  <c:v>4.2105636666666602</c:v>
                </c:pt>
                <c:pt idx="3033">
                  <c:v>4.2119523750000001</c:v>
                </c:pt>
                <c:pt idx="3034">
                  <c:v>4.2133410833333302</c:v>
                </c:pt>
                <c:pt idx="3035">
                  <c:v>4.2147297916666604</c:v>
                </c:pt>
                <c:pt idx="3036">
                  <c:v>4.2161185000000003</c:v>
                </c:pt>
                <c:pt idx="3037">
                  <c:v>4.2175072083333305</c:v>
                </c:pt>
                <c:pt idx="3038">
                  <c:v>4.2188959166666606</c:v>
                </c:pt>
                <c:pt idx="3039">
                  <c:v>4.2202846250000006</c:v>
                </c:pt>
                <c:pt idx="3040">
                  <c:v>4.2216733333333298</c:v>
                </c:pt>
                <c:pt idx="3041">
                  <c:v>4.22306204166666</c:v>
                </c:pt>
                <c:pt idx="3042">
                  <c:v>4.2244507500000008</c:v>
                </c:pt>
                <c:pt idx="3043">
                  <c:v>4.2258394583333301</c:v>
                </c:pt>
                <c:pt idx="3044">
                  <c:v>4.2272281666666602</c:v>
                </c:pt>
                <c:pt idx="3045">
                  <c:v>4.2286168750000002</c:v>
                </c:pt>
                <c:pt idx="3046">
                  <c:v>4.2300055833333303</c:v>
                </c:pt>
                <c:pt idx="3047">
                  <c:v>4.2313942916666605</c:v>
                </c:pt>
                <c:pt idx="3048">
                  <c:v>4.2327830000000004</c:v>
                </c:pt>
                <c:pt idx="3049">
                  <c:v>4.2341717083333306</c:v>
                </c:pt>
                <c:pt idx="3050">
                  <c:v>4.2355604166666598</c:v>
                </c:pt>
                <c:pt idx="3051">
                  <c:v>4.2369491250000006</c:v>
                </c:pt>
                <c:pt idx="3052">
                  <c:v>4.2383378333333308</c:v>
                </c:pt>
                <c:pt idx="3053">
                  <c:v>4.2397265416666601</c:v>
                </c:pt>
                <c:pt idx="3054">
                  <c:v>4.24111525</c:v>
                </c:pt>
                <c:pt idx="3055">
                  <c:v>4.2425039583333302</c:v>
                </c:pt>
                <c:pt idx="3056">
                  <c:v>4.2438926666666603</c:v>
                </c:pt>
                <c:pt idx="3057">
                  <c:v>4.2452813750000002</c:v>
                </c:pt>
                <c:pt idx="3058">
                  <c:v>4.2466700833333304</c:v>
                </c:pt>
                <c:pt idx="3059">
                  <c:v>4.2480587916666606</c:v>
                </c:pt>
                <c:pt idx="3060">
                  <c:v>4.2494475000000005</c:v>
                </c:pt>
                <c:pt idx="3061">
                  <c:v>4.2508362083333306</c:v>
                </c:pt>
                <c:pt idx="3062">
                  <c:v>4.2522249166666608</c:v>
                </c:pt>
                <c:pt idx="3063">
                  <c:v>4.2536136249999998</c:v>
                </c:pt>
                <c:pt idx="3064">
                  <c:v>4.25500233333333</c:v>
                </c:pt>
                <c:pt idx="3065">
                  <c:v>4.2563910416666602</c:v>
                </c:pt>
                <c:pt idx="3066">
                  <c:v>4.2577797500000001</c:v>
                </c:pt>
                <c:pt idx="3067">
                  <c:v>4.2591684583333302</c:v>
                </c:pt>
                <c:pt idx="3068">
                  <c:v>4.2605571666666604</c:v>
                </c:pt>
                <c:pt idx="3069">
                  <c:v>4.2619458750000003</c:v>
                </c:pt>
                <c:pt idx="3070">
                  <c:v>4.2633345833333305</c:v>
                </c:pt>
                <c:pt idx="3071">
                  <c:v>4.2647232916666606</c:v>
                </c:pt>
                <c:pt idx="3072">
                  <c:v>4.2661120000000006</c:v>
                </c:pt>
                <c:pt idx="3073">
                  <c:v>4.2675007083333298</c:v>
                </c:pt>
                <c:pt idx="3074">
                  <c:v>4.26888941666666</c:v>
                </c:pt>
                <c:pt idx="3075">
                  <c:v>4.2702781250000008</c:v>
                </c:pt>
                <c:pt idx="3076">
                  <c:v>4.2716668333333301</c:v>
                </c:pt>
                <c:pt idx="3077">
                  <c:v>4.2730555416666602</c:v>
                </c:pt>
                <c:pt idx="3078">
                  <c:v>4.2744442500000002</c:v>
                </c:pt>
                <c:pt idx="3079">
                  <c:v>4.2758329583333303</c:v>
                </c:pt>
                <c:pt idx="3080">
                  <c:v>4.2772216666666605</c:v>
                </c:pt>
                <c:pt idx="3081">
                  <c:v>4.2786103750000004</c:v>
                </c:pt>
                <c:pt idx="3082">
                  <c:v>4.2799990833333306</c:v>
                </c:pt>
                <c:pt idx="3083">
                  <c:v>4.2813877916666598</c:v>
                </c:pt>
                <c:pt idx="3084">
                  <c:v>4.2827765000000007</c:v>
                </c:pt>
                <c:pt idx="3085">
                  <c:v>4.2841652083333308</c:v>
                </c:pt>
                <c:pt idx="3086">
                  <c:v>4.2855539166666601</c:v>
                </c:pt>
                <c:pt idx="3087">
                  <c:v>4.286942625</c:v>
                </c:pt>
                <c:pt idx="3088">
                  <c:v>4.2883313333333302</c:v>
                </c:pt>
                <c:pt idx="3089">
                  <c:v>4.2897200416666603</c:v>
                </c:pt>
                <c:pt idx="3090">
                  <c:v>4.2911087500000002</c:v>
                </c:pt>
                <c:pt idx="3091">
                  <c:v>4.2924974583333304</c:v>
                </c:pt>
                <c:pt idx="3092">
                  <c:v>4.2938861666666606</c:v>
                </c:pt>
                <c:pt idx="3093">
                  <c:v>4.2952748750000005</c:v>
                </c:pt>
                <c:pt idx="3094">
                  <c:v>4.2966635833333306</c:v>
                </c:pt>
                <c:pt idx="3095">
                  <c:v>4.2980522916666608</c:v>
                </c:pt>
                <c:pt idx="3096">
                  <c:v>4.2994409999999998</c:v>
                </c:pt>
                <c:pt idx="3097">
                  <c:v>4.30082970833333</c:v>
                </c:pt>
                <c:pt idx="3098">
                  <c:v>4.3022184166666602</c:v>
                </c:pt>
                <c:pt idx="3099">
                  <c:v>4.3036071250000001</c:v>
                </c:pt>
                <c:pt idx="3100">
                  <c:v>4.3049958333333302</c:v>
                </c:pt>
                <c:pt idx="3101">
                  <c:v>4.3063845416666604</c:v>
                </c:pt>
                <c:pt idx="3102">
                  <c:v>4.3077732500000003</c:v>
                </c:pt>
                <c:pt idx="3103">
                  <c:v>4.3091619583333305</c:v>
                </c:pt>
                <c:pt idx="3104">
                  <c:v>4.3105506666666606</c:v>
                </c:pt>
                <c:pt idx="3105">
                  <c:v>4.3119393750000006</c:v>
                </c:pt>
                <c:pt idx="3106">
                  <c:v>4.3133280833333298</c:v>
                </c:pt>
                <c:pt idx="3107">
                  <c:v>4.31471679166666</c:v>
                </c:pt>
                <c:pt idx="3108">
                  <c:v>4.3161055000000008</c:v>
                </c:pt>
                <c:pt idx="3109">
                  <c:v>4.3174942083333301</c:v>
                </c:pt>
                <c:pt idx="3110">
                  <c:v>4.3188829166666602</c:v>
                </c:pt>
                <c:pt idx="3111">
                  <c:v>4.3202716250000002</c:v>
                </c:pt>
                <c:pt idx="3112">
                  <c:v>4.3216603333333303</c:v>
                </c:pt>
                <c:pt idx="3113">
                  <c:v>4.3230490416666605</c:v>
                </c:pt>
                <c:pt idx="3114">
                  <c:v>4.3244377500000004</c:v>
                </c:pt>
                <c:pt idx="3115">
                  <c:v>4.3258264583333306</c:v>
                </c:pt>
                <c:pt idx="3116">
                  <c:v>4.3272151666666598</c:v>
                </c:pt>
                <c:pt idx="3117">
                  <c:v>4.3286038750000007</c:v>
                </c:pt>
                <c:pt idx="3118">
                  <c:v>4.3299925833333308</c:v>
                </c:pt>
                <c:pt idx="3119">
                  <c:v>4.3313812916666601</c:v>
                </c:pt>
                <c:pt idx="3120">
                  <c:v>4.33277</c:v>
                </c:pt>
                <c:pt idx="3121">
                  <c:v>4.3341587083333302</c:v>
                </c:pt>
                <c:pt idx="3122">
                  <c:v>4.335547416666663</c:v>
                </c:pt>
                <c:pt idx="3123">
                  <c:v>4.3369361249999976</c:v>
                </c:pt>
                <c:pt idx="3124">
                  <c:v>4.3383248333333304</c:v>
                </c:pt>
                <c:pt idx="3125">
                  <c:v>4.3397135416666632</c:v>
                </c:pt>
                <c:pt idx="3126">
                  <c:v>4.3411022499999969</c:v>
                </c:pt>
                <c:pt idx="3127">
                  <c:v>4.3424909583333307</c:v>
                </c:pt>
                <c:pt idx="3128">
                  <c:v>4.3438796666666644</c:v>
                </c:pt>
                <c:pt idx="3129">
                  <c:v>4.3452683749999972</c:v>
                </c:pt>
                <c:pt idx="3130">
                  <c:v>4.34665708333333</c:v>
                </c:pt>
                <c:pt idx="3131">
                  <c:v>4.3480457916666646</c:v>
                </c:pt>
                <c:pt idx="3132">
                  <c:v>4.3494344999999974</c:v>
                </c:pt>
                <c:pt idx="3133">
                  <c:v>4.3508232083333302</c:v>
                </c:pt>
                <c:pt idx="3134">
                  <c:v>4.3522119166666631</c:v>
                </c:pt>
                <c:pt idx="3135">
                  <c:v>4.3536006249999977</c:v>
                </c:pt>
                <c:pt idx="3136">
                  <c:v>4.3549893333333305</c:v>
                </c:pt>
                <c:pt idx="3137">
                  <c:v>4.3563780416666642</c:v>
                </c:pt>
                <c:pt idx="3138">
                  <c:v>4.3577667499999961</c:v>
                </c:pt>
                <c:pt idx="3139">
                  <c:v>4.3591554583333307</c:v>
                </c:pt>
                <c:pt idx="3140">
                  <c:v>4.3605441666666636</c:v>
                </c:pt>
                <c:pt idx="3141">
                  <c:v>4.3619328749999973</c:v>
                </c:pt>
                <c:pt idx="3142">
                  <c:v>4.3633215833333301</c:v>
                </c:pt>
                <c:pt idx="3143">
                  <c:v>4.3647102916666629</c:v>
                </c:pt>
                <c:pt idx="3144">
                  <c:v>4.3660989999999975</c:v>
                </c:pt>
                <c:pt idx="3145">
                  <c:v>4.3674877083333303</c:v>
                </c:pt>
                <c:pt idx="3146">
                  <c:v>4.368876416666664</c:v>
                </c:pt>
                <c:pt idx="3147">
                  <c:v>4.3702651249999978</c:v>
                </c:pt>
                <c:pt idx="3148">
                  <c:v>4.3716538333333306</c:v>
                </c:pt>
                <c:pt idx="3149">
                  <c:v>4.3730425416666643</c:v>
                </c:pt>
                <c:pt idx="3150">
                  <c:v>4.3744312499999971</c:v>
                </c:pt>
                <c:pt idx="3151">
                  <c:v>4.3758199583333308</c:v>
                </c:pt>
                <c:pt idx="3152">
                  <c:v>4.3772086666666636</c:v>
                </c:pt>
                <c:pt idx="3153">
                  <c:v>4.3785973749999973</c:v>
                </c:pt>
                <c:pt idx="3154">
                  <c:v>4.3799860833333302</c:v>
                </c:pt>
                <c:pt idx="3155">
                  <c:v>4.3813747916666639</c:v>
                </c:pt>
                <c:pt idx="3156">
                  <c:v>4.3827634999999976</c:v>
                </c:pt>
                <c:pt idx="3157">
                  <c:v>4.3841522083333304</c:v>
                </c:pt>
                <c:pt idx="3158">
                  <c:v>4.3855409166666632</c:v>
                </c:pt>
                <c:pt idx="3159">
                  <c:v>4.3869296249999969</c:v>
                </c:pt>
                <c:pt idx="3160">
                  <c:v>4.3883183333333307</c:v>
                </c:pt>
                <c:pt idx="3161">
                  <c:v>4.3897070416666635</c:v>
                </c:pt>
                <c:pt idx="3162">
                  <c:v>4.3910957499999972</c:v>
                </c:pt>
                <c:pt idx="3163">
                  <c:v>4.39248445833333</c:v>
                </c:pt>
                <c:pt idx="3164">
                  <c:v>4.3938731666666646</c:v>
                </c:pt>
                <c:pt idx="3165">
                  <c:v>4.3952618749999974</c:v>
                </c:pt>
                <c:pt idx="3166">
                  <c:v>4.3966505833333303</c:v>
                </c:pt>
                <c:pt idx="3167">
                  <c:v>4.3980392916666631</c:v>
                </c:pt>
                <c:pt idx="3168">
                  <c:v>4.3994279999999977</c:v>
                </c:pt>
                <c:pt idx="3169">
                  <c:v>4.4008167083333305</c:v>
                </c:pt>
                <c:pt idx="3170">
                  <c:v>4.4022054166666633</c:v>
                </c:pt>
                <c:pt idx="3171">
                  <c:v>4.403594124999997</c:v>
                </c:pt>
                <c:pt idx="3172">
                  <c:v>4.4049828333333307</c:v>
                </c:pt>
                <c:pt idx="3173">
                  <c:v>4.4063715416666644</c:v>
                </c:pt>
                <c:pt idx="3174">
                  <c:v>4.4077602499999973</c:v>
                </c:pt>
                <c:pt idx="3175">
                  <c:v>4.4091489583333301</c:v>
                </c:pt>
                <c:pt idx="3176">
                  <c:v>4.4105376666666629</c:v>
                </c:pt>
                <c:pt idx="3177">
                  <c:v>4.4119263749999975</c:v>
                </c:pt>
                <c:pt idx="3178">
                  <c:v>4.4133150833333303</c:v>
                </c:pt>
                <c:pt idx="3179">
                  <c:v>4.4147037916666632</c:v>
                </c:pt>
                <c:pt idx="3180">
                  <c:v>4.4160924999999978</c:v>
                </c:pt>
                <c:pt idx="3181">
                  <c:v>4.4174812083333306</c:v>
                </c:pt>
                <c:pt idx="3182">
                  <c:v>4.4188699166666643</c:v>
                </c:pt>
                <c:pt idx="3183">
                  <c:v>4.4202586249999971</c:v>
                </c:pt>
                <c:pt idx="3184">
                  <c:v>4.4216473333333308</c:v>
                </c:pt>
                <c:pt idx="3185">
                  <c:v>4.4230360416666636</c:v>
                </c:pt>
                <c:pt idx="3186">
                  <c:v>4.4244247499999974</c:v>
                </c:pt>
                <c:pt idx="3187">
                  <c:v>4.4258134583333302</c:v>
                </c:pt>
                <c:pt idx="3188">
                  <c:v>4.427202166666663</c:v>
                </c:pt>
                <c:pt idx="3189">
                  <c:v>4.4285908749999976</c:v>
                </c:pt>
                <c:pt idx="3190">
                  <c:v>4.4299795833333304</c:v>
                </c:pt>
                <c:pt idx="3191">
                  <c:v>4.4313682916666641</c:v>
                </c:pt>
                <c:pt idx="3192">
                  <c:v>4.4327569999999969</c:v>
                </c:pt>
                <c:pt idx="3193">
                  <c:v>4.4341457083333307</c:v>
                </c:pt>
                <c:pt idx="3194">
                  <c:v>4.4355344166666644</c:v>
                </c:pt>
                <c:pt idx="3195">
                  <c:v>4.4369231249999972</c:v>
                </c:pt>
                <c:pt idx="3196">
                  <c:v>4.43831183333333</c:v>
                </c:pt>
                <c:pt idx="3197">
                  <c:v>4.4397005416666637</c:v>
                </c:pt>
                <c:pt idx="3198">
                  <c:v>4.4410892499999974</c:v>
                </c:pt>
                <c:pt idx="3199">
                  <c:v>4.4424779583333303</c:v>
                </c:pt>
                <c:pt idx="3200">
                  <c:v>4.4438666666666649</c:v>
                </c:pt>
                <c:pt idx="3201">
                  <c:v>4.4452553749999968</c:v>
                </c:pt>
                <c:pt idx="3202">
                  <c:v>4.4466440833333305</c:v>
                </c:pt>
                <c:pt idx="3203">
                  <c:v>4.4480327916666633</c:v>
                </c:pt>
                <c:pt idx="3204">
                  <c:v>4.449421499999997</c:v>
                </c:pt>
                <c:pt idx="3205">
                  <c:v>4.4508102083333307</c:v>
                </c:pt>
                <c:pt idx="3206">
                  <c:v>4.4521989166666636</c:v>
                </c:pt>
                <c:pt idx="3207">
                  <c:v>4.4535876249999973</c:v>
                </c:pt>
                <c:pt idx="3208">
                  <c:v>4.4549763333333301</c:v>
                </c:pt>
                <c:pt idx="3209">
                  <c:v>4.4563650416666647</c:v>
                </c:pt>
                <c:pt idx="3210">
                  <c:v>4.4577537499999975</c:v>
                </c:pt>
                <c:pt idx="3211">
                  <c:v>4.4591424583333303</c:v>
                </c:pt>
                <c:pt idx="3212">
                  <c:v>4.460531166666664</c:v>
                </c:pt>
                <c:pt idx="3213">
                  <c:v>4.4619198749999978</c:v>
                </c:pt>
                <c:pt idx="3214">
                  <c:v>4.4633085833333306</c:v>
                </c:pt>
                <c:pt idx="3215">
                  <c:v>4.4646972916666634</c:v>
                </c:pt>
                <c:pt idx="3216">
                  <c:v>4.4660859999999971</c:v>
                </c:pt>
                <c:pt idx="3217">
                  <c:v>4.4674747083333308</c:v>
                </c:pt>
                <c:pt idx="3218">
                  <c:v>4.4688634166666645</c:v>
                </c:pt>
                <c:pt idx="3219">
                  <c:v>4.4702521249999965</c:v>
                </c:pt>
                <c:pt idx="3220">
                  <c:v>4.4716408333333302</c:v>
                </c:pt>
                <c:pt idx="3221">
                  <c:v>4.473029541666663</c:v>
                </c:pt>
                <c:pt idx="3222">
                  <c:v>4.4744182499999976</c:v>
                </c:pt>
                <c:pt idx="3223">
                  <c:v>4.4758069583333304</c:v>
                </c:pt>
                <c:pt idx="3224">
                  <c:v>4.4771956666666632</c:v>
                </c:pt>
                <c:pt idx="3225">
                  <c:v>4.478584374999997</c:v>
                </c:pt>
                <c:pt idx="3226">
                  <c:v>4.4799730833333307</c:v>
                </c:pt>
                <c:pt idx="3227">
                  <c:v>4.4813617916666644</c:v>
                </c:pt>
                <c:pt idx="3228">
                  <c:v>4.4827504999999972</c:v>
                </c:pt>
                <c:pt idx="3229">
                  <c:v>4.48413920833333</c:v>
                </c:pt>
                <c:pt idx="3230">
                  <c:v>4.4855279166666637</c:v>
                </c:pt>
                <c:pt idx="3231">
                  <c:v>4.4869166249999974</c:v>
                </c:pt>
                <c:pt idx="3232">
                  <c:v>4.4883053333333303</c:v>
                </c:pt>
                <c:pt idx="3233">
                  <c:v>4.4896940416666631</c:v>
                </c:pt>
                <c:pt idx="3234">
                  <c:v>4.4910827499999977</c:v>
                </c:pt>
                <c:pt idx="3235">
                  <c:v>4.4924714583333305</c:v>
                </c:pt>
                <c:pt idx="3236">
                  <c:v>4.4938601666666642</c:v>
                </c:pt>
                <c:pt idx="3237">
                  <c:v>4.495248874999997</c:v>
                </c:pt>
                <c:pt idx="3238">
                  <c:v>4.4966375833333307</c:v>
                </c:pt>
                <c:pt idx="3239">
                  <c:v>4.4980262916666636</c:v>
                </c:pt>
                <c:pt idx="3240">
                  <c:v>4.4994149999999973</c:v>
                </c:pt>
                <c:pt idx="3241">
                  <c:v>4.5008037083333301</c:v>
                </c:pt>
                <c:pt idx="3242">
                  <c:v>4.5021924166666629</c:v>
                </c:pt>
                <c:pt idx="3243">
                  <c:v>4.5035811249999975</c:v>
                </c:pt>
                <c:pt idx="3244">
                  <c:v>4.5049698333333303</c:v>
                </c:pt>
                <c:pt idx="3245">
                  <c:v>4.5063585416666641</c:v>
                </c:pt>
                <c:pt idx="3246">
                  <c:v>4.5077472499999978</c:v>
                </c:pt>
                <c:pt idx="3247">
                  <c:v>4.5091359583333306</c:v>
                </c:pt>
                <c:pt idx="3248">
                  <c:v>4.5105246666666634</c:v>
                </c:pt>
                <c:pt idx="3249">
                  <c:v>4.5119133749999971</c:v>
                </c:pt>
                <c:pt idx="3250">
                  <c:v>4.5133020833333308</c:v>
                </c:pt>
                <c:pt idx="3251">
                  <c:v>4.5146907916666636</c:v>
                </c:pt>
                <c:pt idx="3252">
                  <c:v>4.5160794999999974</c:v>
                </c:pt>
                <c:pt idx="3253">
                  <c:v>4.5174682083333302</c:v>
                </c:pt>
                <c:pt idx="3254">
                  <c:v>4.5188569166666639</c:v>
                </c:pt>
                <c:pt idx="3255">
                  <c:v>4.5202456249999976</c:v>
                </c:pt>
                <c:pt idx="3256">
                  <c:v>4.5216343333333304</c:v>
                </c:pt>
                <c:pt idx="3257">
                  <c:v>4.5230230416666632</c:v>
                </c:pt>
                <c:pt idx="3258">
                  <c:v>4.524411749999997</c:v>
                </c:pt>
                <c:pt idx="3259">
                  <c:v>4.5258004583333307</c:v>
                </c:pt>
                <c:pt idx="3260">
                  <c:v>4.5271891666666635</c:v>
                </c:pt>
                <c:pt idx="3261">
                  <c:v>4.5285778749999972</c:v>
                </c:pt>
                <c:pt idx="3262">
                  <c:v>4.52996658333333</c:v>
                </c:pt>
                <c:pt idx="3263">
                  <c:v>4.5313552916666646</c:v>
                </c:pt>
                <c:pt idx="3264">
                  <c:v>4.5327439999999966</c:v>
                </c:pt>
                <c:pt idx="3265">
                  <c:v>4.5341327083333303</c:v>
                </c:pt>
                <c:pt idx="3266">
                  <c:v>4.5355214166666631</c:v>
                </c:pt>
                <c:pt idx="3267">
                  <c:v>4.5369101249999977</c:v>
                </c:pt>
                <c:pt idx="3268">
                  <c:v>4.5382988333333305</c:v>
                </c:pt>
                <c:pt idx="3269">
                  <c:v>4.5396875416666633</c:v>
                </c:pt>
                <c:pt idx="3270">
                  <c:v>4.541076249999997</c:v>
                </c:pt>
                <c:pt idx="3271">
                  <c:v>4.5424649583333307</c:v>
                </c:pt>
                <c:pt idx="3272">
                  <c:v>4.5438536666666645</c:v>
                </c:pt>
                <c:pt idx="3273">
                  <c:v>4.5452423749999973</c:v>
                </c:pt>
                <c:pt idx="3274">
                  <c:v>4.5466310833333301</c:v>
                </c:pt>
                <c:pt idx="3275">
                  <c:v>4.5480197916666647</c:v>
                </c:pt>
                <c:pt idx="3276">
                  <c:v>4.5494084999999975</c:v>
                </c:pt>
                <c:pt idx="3277">
                  <c:v>4.5507972083333303</c:v>
                </c:pt>
                <c:pt idx="3278">
                  <c:v>4.5521859166666632</c:v>
                </c:pt>
                <c:pt idx="3279">
                  <c:v>4.5535746249999978</c:v>
                </c:pt>
                <c:pt idx="3280">
                  <c:v>4.5549633333333306</c:v>
                </c:pt>
                <c:pt idx="3281">
                  <c:v>4.5563520416666643</c:v>
                </c:pt>
                <c:pt idx="3282">
                  <c:v>4.5577407499999962</c:v>
                </c:pt>
                <c:pt idx="3283">
                  <c:v>4.5591294583333308</c:v>
                </c:pt>
                <c:pt idx="3284">
                  <c:v>4.5605181666666637</c:v>
                </c:pt>
                <c:pt idx="3285">
                  <c:v>4.5619068749999974</c:v>
                </c:pt>
                <c:pt idx="3286">
                  <c:v>4.5632955833333302</c:v>
                </c:pt>
                <c:pt idx="3287">
                  <c:v>4.564684291666663</c:v>
                </c:pt>
                <c:pt idx="3288">
                  <c:v>4.5660729999999976</c:v>
                </c:pt>
                <c:pt idx="3289">
                  <c:v>4.5674617083333304</c:v>
                </c:pt>
                <c:pt idx="3290">
                  <c:v>4.5688504166666641</c:v>
                </c:pt>
                <c:pt idx="3291">
                  <c:v>4.570239124999997</c:v>
                </c:pt>
                <c:pt idx="3292">
                  <c:v>4.5716278333333307</c:v>
                </c:pt>
                <c:pt idx="3293">
                  <c:v>4.5730165416666635</c:v>
                </c:pt>
                <c:pt idx="3294">
                  <c:v>4.5744052499999972</c:v>
                </c:pt>
                <c:pt idx="3295">
                  <c:v>4.57579395833333</c:v>
                </c:pt>
                <c:pt idx="3296">
                  <c:v>4.5771826666666637</c:v>
                </c:pt>
                <c:pt idx="3297">
                  <c:v>4.5785713749999974</c:v>
                </c:pt>
                <c:pt idx="3298">
                  <c:v>4.5799600833333303</c:v>
                </c:pt>
                <c:pt idx="3299">
                  <c:v>4.5813487916666649</c:v>
                </c:pt>
                <c:pt idx="3300">
                  <c:v>4.5827374999999968</c:v>
                </c:pt>
                <c:pt idx="3301">
                  <c:v>4.5841262083333305</c:v>
                </c:pt>
                <c:pt idx="3302">
                  <c:v>4.5855149166666633</c:v>
                </c:pt>
                <c:pt idx="3303">
                  <c:v>4.586903624999997</c:v>
                </c:pt>
                <c:pt idx="3304">
                  <c:v>4.5882923333333308</c:v>
                </c:pt>
                <c:pt idx="3305">
                  <c:v>4.5896810416666636</c:v>
                </c:pt>
                <c:pt idx="3306">
                  <c:v>4.5910697499999973</c:v>
                </c:pt>
                <c:pt idx="3307">
                  <c:v>4.5924584583333301</c:v>
                </c:pt>
                <c:pt idx="3308">
                  <c:v>4.5938471666666647</c:v>
                </c:pt>
                <c:pt idx="3309">
                  <c:v>4.5952358749999966</c:v>
                </c:pt>
                <c:pt idx="3310">
                  <c:v>4.5966245833333303</c:v>
                </c:pt>
                <c:pt idx="3311">
                  <c:v>4.5980132916666632</c:v>
                </c:pt>
                <c:pt idx="3312">
                  <c:v>4.5994019999999978</c:v>
                </c:pt>
                <c:pt idx="3313">
                  <c:v>4.6007907083333306</c:v>
                </c:pt>
                <c:pt idx="3314">
                  <c:v>4.6021794166666634</c:v>
                </c:pt>
                <c:pt idx="3315">
                  <c:v>4.6035681249999971</c:v>
                </c:pt>
                <c:pt idx="3316">
                  <c:v>4.6049568333333308</c:v>
                </c:pt>
                <c:pt idx="3317">
                  <c:v>4.6063455416666645</c:v>
                </c:pt>
                <c:pt idx="3318">
                  <c:v>4.6077342499999974</c:v>
                </c:pt>
                <c:pt idx="3319">
                  <c:v>4.6091229583333302</c:v>
                </c:pt>
                <c:pt idx="3320">
                  <c:v>4.610511666666663</c:v>
                </c:pt>
                <c:pt idx="3321">
                  <c:v>4.6119003749999976</c:v>
                </c:pt>
                <c:pt idx="3322">
                  <c:v>4.6132890833333304</c:v>
                </c:pt>
                <c:pt idx="3323">
                  <c:v>4.6146777916666633</c:v>
                </c:pt>
                <c:pt idx="3324">
                  <c:v>4.616066499999997</c:v>
                </c:pt>
                <c:pt idx="3325">
                  <c:v>4.6174552083333307</c:v>
                </c:pt>
                <c:pt idx="3326">
                  <c:v>4.6188439166666644</c:v>
                </c:pt>
                <c:pt idx="3327">
                  <c:v>4.6202326249999963</c:v>
                </c:pt>
                <c:pt idx="3328">
                  <c:v>4.62162133333333</c:v>
                </c:pt>
                <c:pt idx="3329">
                  <c:v>4.6230100416666637</c:v>
                </c:pt>
                <c:pt idx="3330">
                  <c:v>4.6243987499999974</c:v>
                </c:pt>
                <c:pt idx="3331">
                  <c:v>4.6257874583333303</c:v>
                </c:pt>
                <c:pt idx="3332">
                  <c:v>4.6271761666666631</c:v>
                </c:pt>
                <c:pt idx="3333">
                  <c:v>4.6285648749999977</c:v>
                </c:pt>
                <c:pt idx="3334">
                  <c:v>4.6299535833333305</c:v>
                </c:pt>
                <c:pt idx="3335">
                  <c:v>4.6313422916666642</c:v>
                </c:pt>
                <c:pt idx="3336">
                  <c:v>4.632730999999997</c:v>
                </c:pt>
                <c:pt idx="3337">
                  <c:v>4.6341197083333308</c:v>
                </c:pt>
                <c:pt idx="3338">
                  <c:v>4.6355084166666636</c:v>
                </c:pt>
                <c:pt idx="3339">
                  <c:v>4.6368971249999973</c:v>
                </c:pt>
                <c:pt idx="3340">
                  <c:v>4.6382858333333301</c:v>
                </c:pt>
                <c:pt idx="3341">
                  <c:v>4.6396745416666629</c:v>
                </c:pt>
                <c:pt idx="3342">
                  <c:v>4.6410632499999975</c:v>
                </c:pt>
                <c:pt idx="3343">
                  <c:v>4.6424519583333304</c:v>
                </c:pt>
                <c:pt idx="3344">
                  <c:v>4.6438406666666641</c:v>
                </c:pt>
                <c:pt idx="3345">
                  <c:v>4.645229374999996</c:v>
                </c:pt>
                <c:pt idx="3346">
                  <c:v>4.6466180833333306</c:v>
                </c:pt>
                <c:pt idx="3347">
                  <c:v>4.6480067916666634</c:v>
                </c:pt>
                <c:pt idx="3348">
                  <c:v>4.6493954999999971</c:v>
                </c:pt>
                <c:pt idx="3349">
                  <c:v>4.6507842083333308</c:v>
                </c:pt>
                <c:pt idx="3350">
                  <c:v>4.6521729166666637</c:v>
                </c:pt>
                <c:pt idx="3351">
                  <c:v>4.6535616249999974</c:v>
                </c:pt>
                <c:pt idx="3352">
                  <c:v>4.6549503333333302</c:v>
                </c:pt>
                <c:pt idx="3353">
                  <c:v>4.6563390416666639</c:v>
                </c:pt>
                <c:pt idx="3354">
                  <c:v>4.6577277499999976</c:v>
                </c:pt>
                <c:pt idx="3355">
                  <c:v>4.6591164583333304</c:v>
                </c:pt>
                <c:pt idx="3356">
                  <c:v>4.6605051666666633</c:v>
                </c:pt>
                <c:pt idx="3357">
                  <c:v>4.661893874999997</c:v>
                </c:pt>
                <c:pt idx="3358">
                  <c:v>4.6632825833333307</c:v>
                </c:pt>
                <c:pt idx="3359">
                  <c:v>4.6646712916666635</c:v>
                </c:pt>
                <c:pt idx="3360">
                  <c:v>4.6660599999999972</c:v>
                </c:pt>
                <c:pt idx="3361">
                  <c:v>4.66744870833333</c:v>
                </c:pt>
                <c:pt idx="3362">
                  <c:v>4.6688374166666646</c:v>
                </c:pt>
                <c:pt idx="3363">
                  <c:v>4.6702261249999966</c:v>
                </c:pt>
                <c:pt idx="3364">
                  <c:v>4.6716148333333303</c:v>
                </c:pt>
                <c:pt idx="3365">
                  <c:v>4.6730035416666631</c:v>
                </c:pt>
                <c:pt idx="3366">
                  <c:v>4.6743922499999977</c:v>
                </c:pt>
                <c:pt idx="3367">
                  <c:v>4.6757809583333305</c:v>
                </c:pt>
                <c:pt idx="3368">
                  <c:v>4.6771696666666633</c:v>
                </c:pt>
                <c:pt idx="3369">
                  <c:v>4.678558374999997</c:v>
                </c:pt>
                <c:pt idx="3370">
                  <c:v>4.6799470833333308</c:v>
                </c:pt>
                <c:pt idx="3371">
                  <c:v>4.6813357916666645</c:v>
                </c:pt>
                <c:pt idx="3372">
                  <c:v>4.6827244999999964</c:v>
                </c:pt>
                <c:pt idx="3373">
                  <c:v>4.6841132083333301</c:v>
                </c:pt>
                <c:pt idx="3374">
                  <c:v>4.6855019166666629</c:v>
                </c:pt>
                <c:pt idx="3375">
                  <c:v>4.6868906249999975</c:v>
                </c:pt>
                <c:pt idx="3376">
                  <c:v>4.6882793333333304</c:v>
                </c:pt>
                <c:pt idx="3377">
                  <c:v>4.6896680416666632</c:v>
                </c:pt>
                <c:pt idx="3378">
                  <c:v>4.6910567499999978</c:v>
                </c:pt>
                <c:pt idx="3379">
                  <c:v>4.6924454583333306</c:v>
                </c:pt>
                <c:pt idx="3380">
                  <c:v>4.6938341666666643</c:v>
                </c:pt>
                <c:pt idx="3381">
                  <c:v>4.6952228749999971</c:v>
                </c:pt>
                <c:pt idx="3382">
                  <c:v>4.6966115833333308</c:v>
                </c:pt>
                <c:pt idx="3383">
                  <c:v>4.6980002916666637</c:v>
                </c:pt>
                <c:pt idx="3384">
                  <c:v>4.6993889999999974</c:v>
                </c:pt>
                <c:pt idx="3385">
                  <c:v>4.7007777083333302</c:v>
                </c:pt>
                <c:pt idx="3386">
                  <c:v>4.702166416666663</c:v>
                </c:pt>
                <c:pt idx="3387">
                  <c:v>4.7035551249999976</c:v>
                </c:pt>
                <c:pt idx="3388">
                  <c:v>4.7049438333333304</c:v>
                </c:pt>
                <c:pt idx="3389">
                  <c:v>4.7063325416666641</c:v>
                </c:pt>
                <c:pt idx="3390">
                  <c:v>4.707721249999997</c:v>
                </c:pt>
                <c:pt idx="3391">
                  <c:v>4.7091099583333307</c:v>
                </c:pt>
                <c:pt idx="3392">
                  <c:v>4.7104986666666635</c:v>
                </c:pt>
                <c:pt idx="3393">
                  <c:v>4.7118873749999972</c:v>
                </c:pt>
                <c:pt idx="3394">
                  <c:v>4.71327608333333</c:v>
                </c:pt>
                <c:pt idx="3395">
                  <c:v>4.7146647916666637</c:v>
                </c:pt>
                <c:pt idx="3396">
                  <c:v>4.7160534999999975</c:v>
                </c:pt>
                <c:pt idx="3397">
                  <c:v>4.7174422083333303</c:v>
                </c:pt>
                <c:pt idx="3398">
                  <c:v>4.718830916666664</c:v>
                </c:pt>
                <c:pt idx="3399">
                  <c:v>4.7202196249999977</c:v>
                </c:pt>
                <c:pt idx="3400">
                  <c:v>4.7216083333333305</c:v>
                </c:pt>
                <c:pt idx="3401">
                  <c:v>4.7229970416666633</c:v>
                </c:pt>
                <c:pt idx="3402">
                  <c:v>4.7243857499999971</c:v>
                </c:pt>
                <c:pt idx="3403">
                  <c:v>4.7257744583333299</c:v>
                </c:pt>
                <c:pt idx="3404">
                  <c:v>4.7271631666666636</c:v>
                </c:pt>
                <c:pt idx="3405">
                  <c:v>4.7285518749999973</c:v>
                </c:pt>
                <c:pt idx="3406">
                  <c:v>4.7299405833333301</c:v>
                </c:pt>
                <c:pt idx="3407">
                  <c:v>4.7313292916666647</c:v>
                </c:pt>
                <c:pt idx="3408">
                  <c:v>4.7327179999999975</c:v>
                </c:pt>
                <c:pt idx="3409">
                  <c:v>4.7341067083333304</c:v>
                </c:pt>
                <c:pt idx="3410">
                  <c:v>4.7354954166666632</c:v>
                </c:pt>
                <c:pt idx="3411">
                  <c:v>4.7368841249999978</c:v>
                </c:pt>
                <c:pt idx="3412">
                  <c:v>4.7382728333333306</c:v>
                </c:pt>
                <c:pt idx="3413">
                  <c:v>4.7396615416666634</c:v>
                </c:pt>
                <c:pt idx="3414">
                  <c:v>4.7410502499999971</c:v>
                </c:pt>
                <c:pt idx="3415">
                  <c:v>4.7424389583333308</c:v>
                </c:pt>
                <c:pt idx="3416">
                  <c:v>4.7438276666666646</c:v>
                </c:pt>
                <c:pt idx="3417">
                  <c:v>4.7452163749999974</c:v>
                </c:pt>
                <c:pt idx="3418">
                  <c:v>4.7466050833333302</c:v>
                </c:pt>
                <c:pt idx="3419">
                  <c:v>4.747993791666663</c:v>
                </c:pt>
                <c:pt idx="3420">
                  <c:v>4.7493824999999976</c:v>
                </c:pt>
                <c:pt idx="3421">
                  <c:v>4.7507712083333304</c:v>
                </c:pt>
                <c:pt idx="3422">
                  <c:v>4.7521599166666633</c:v>
                </c:pt>
                <c:pt idx="3423">
                  <c:v>4.753548624999997</c:v>
                </c:pt>
                <c:pt idx="3424">
                  <c:v>4.7549373333333307</c:v>
                </c:pt>
                <c:pt idx="3425">
                  <c:v>4.7563260416666644</c:v>
                </c:pt>
                <c:pt idx="3426">
                  <c:v>4.7577147499999972</c:v>
                </c:pt>
                <c:pt idx="3427">
                  <c:v>4.75910345833333</c:v>
                </c:pt>
                <c:pt idx="3428">
                  <c:v>4.7604921666666637</c:v>
                </c:pt>
                <c:pt idx="3429">
                  <c:v>4.7618808749999975</c:v>
                </c:pt>
                <c:pt idx="3430">
                  <c:v>4.7632695833333303</c:v>
                </c:pt>
                <c:pt idx="3431">
                  <c:v>4.7646582916666631</c:v>
                </c:pt>
                <c:pt idx="3432">
                  <c:v>4.7660469999999977</c:v>
                </c:pt>
                <c:pt idx="3433">
                  <c:v>4.7674357083333305</c:v>
                </c:pt>
                <c:pt idx="3434">
                  <c:v>4.7688244166666642</c:v>
                </c:pt>
                <c:pt idx="3435">
                  <c:v>4.7702131249999971</c:v>
                </c:pt>
                <c:pt idx="3436">
                  <c:v>4.7716018333333299</c:v>
                </c:pt>
                <c:pt idx="3437">
                  <c:v>4.7729905416666636</c:v>
                </c:pt>
                <c:pt idx="3438">
                  <c:v>4.7743792499999973</c:v>
                </c:pt>
                <c:pt idx="3439">
                  <c:v>4.7757679583333301</c:v>
                </c:pt>
                <c:pt idx="3440">
                  <c:v>4.7771566666666629</c:v>
                </c:pt>
                <c:pt idx="3441">
                  <c:v>4.7785453749999975</c:v>
                </c:pt>
                <c:pt idx="3442">
                  <c:v>4.7799340833333304</c:v>
                </c:pt>
                <c:pt idx="3443">
                  <c:v>4.7813227916666641</c:v>
                </c:pt>
                <c:pt idx="3444">
                  <c:v>4.7827114999999978</c:v>
                </c:pt>
                <c:pt idx="3445">
                  <c:v>4.7841002083333306</c:v>
                </c:pt>
                <c:pt idx="3446">
                  <c:v>4.7854889166666634</c:v>
                </c:pt>
                <c:pt idx="3447">
                  <c:v>4.7868776249999971</c:v>
                </c:pt>
                <c:pt idx="3448">
                  <c:v>4.7882663333333308</c:v>
                </c:pt>
                <c:pt idx="3449">
                  <c:v>4.7896550416666637</c:v>
                </c:pt>
                <c:pt idx="3450">
                  <c:v>4.7910437499999974</c:v>
                </c:pt>
                <c:pt idx="3451">
                  <c:v>4.7924324583333302</c:v>
                </c:pt>
                <c:pt idx="3452">
                  <c:v>4.7938211666666639</c:v>
                </c:pt>
                <c:pt idx="3453">
                  <c:v>4.7952098749999976</c:v>
                </c:pt>
                <c:pt idx="3454">
                  <c:v>4.7965985833333304</c:v>
                </c:pt>
                <c:pt idx="3455">
                  <c:v>4.7979872916666633</c:v>
                </c:pt>
                <c:pt idx="3456">
                  <c:v>4.799375999999997</c:v>
                </c:pt>
                <c:pt idx="3457">
                  <c:v>4.8007647083333307</c:v>
                </c:pt>
                <c:pt idx="3458">
                  <c:v>4.8021534166666635</c:v>
                </c:pt>
                <c:pt idx="3459">
                  <c:v>4.8035421249999972</c:v>
                </c:pt>
                <c:pt idx="3460">
                  <c:v>4.80493083333333</c:v>
                </c:pt>
                <c:pt idx="3461">
                  <c:v>4.8063195416666646</c:v>
                </c:pt>
                <c:pt idx="3462">
                  <c:v>4.8077082499999975</c:v>
                </c:pt>
                <c:pt idx="3463">
                  <c:v>4.8090969583333303</c:v>
                </c:pt>
                <c:pt idx="3464">
                  <c:v>4.8104856666666631</c:v>
                </c:pt>
                <c:pt idx="3465">
                  <c:v>4.8118743749999977</c:v>
                </c:pt>
                <c:pt idx="3466">
                  <c:v>4.8132630833333305</c:v>
                </c:pt>
                <c:pt idx="3467">
                  <c:v>4.8146517916666633</c:v>
                </c:pt>
                <c:pt idx="3468">
                  <c:v>4.8160404999999971</c:v>
                </c:pt>
                <c:pt idx="3469">
                  <c:v>4.8174292083333299</c:v>
                </c:pt>
                <c:pt idx="3470">
                  <c:v>4.8188179166666645</c:v>
                </c:pt>
                <c:pt idx="3471">
                  <c:v>4.8202066249999973</c:v>
                </c:pt>
                <c:pt idx="3472">
                  <c:v>4.8215953333333301</c:v>
                </c:pt>
                <c:pt idx="3473">
                  <c:v>4.8229840416666629</c:v>
                </c:pt>
                <c:pt idx="3474">
                  <c:v>4.8243727499999975</c:v>
                </c:pt>
                <c:pt idx="3475">
                  <c:v>4.8257614583333304</c:v>
                </c:pt>
                <c:pt idx="3476">
                  <c:v>4.8271501666666632</c:v>
                </c:pt>
                <c:pt idx="3477">
                  <c:v>4.8285388749999978</c:v>
                </c:pt>
                <c:pt idx="3478">
                  <c:v>4.8299275833333306</c:v>
                </c:pt>
                <c:pt idx="3479">
                  <c:v>4.8313162916666643</c:v>
                </c:pt>
                <c:pt idx="3480">
                  <c:v>4.8327049999999971</c:v>
                </c:pt>
                <c:pt idx="3481">
                  <c:v>4.83409370833333</c:v>
                </c:pt>
                <c:pt idx="3482">
                  <c:v>4.8354824166666637</c:v>
                </c:pt>
                <c:pt idx="3483">
                  <c:v>4.8368711249999974</c:v>
                </c:pt>
                <c:pt idx="3484">
                  <c:v>4.8382598333333302</c:v>
                </c:pt>
                <c:pt idx="3485">
                  <c:v>4.839648541666663</c:v>
                </c:pt>
                <c:pt idx="3486">
                  <c:v>4.8410372499999976</c:v>
                </c:pt>
                <c:pt idx="3487">
                  <c:v>4.8424259583333304</c:v>
                </c:pt>
                <c:pt idx="3488">
                  <c:v>4.8438146666666642</c:v>
                </c:pt>
                <c:pt idx="3489">
                  <c:v>4.845203374999997</c:v>
                </c:pt>
                <c:pt idx="3490">
                  <c:v>4.8465920833333307</c:v>
                </c:pt>
                <c:pt idx="3491">
                  <c:v>4.8479807916666635</c:v>
                </c:pt>
                <c:pt idx="3492">
                  <c:v>4.8493694999999972</c:v>
                </c:pt>
                <c:pt idx="3493">
                  <c:v>4.85075820833333</c:v>
                </c:pt>
                <c:pt idx="3494">
                  <c:v>4.8521469166666638</c:v>
                </c:pt>
                <c:pt idx="3495">
                  <c:v>4.8535356249999975</c:v>
                </c:pt>
                <c:pt idx="3496">
                  <c:v>4.8549243333333303</c:v>
                </c:pt>
                <c:pt idx="3497">
                  <c:v>4.856313041666664</c:v>
                </c:pt>
                <c:pt idx="3498">
                  <c:v>4.8577017499999977</c:v>
                </c:pt>
                <c:pt idx="3499">
                  <c:v>4.8590904583333305</c:v>
                </c:pt>
                <c:pt idx="3500">
                  <c:v>4.8604791666666634</c:v>
                </c:pt>
                <c:pt idx="3501">
                  <c:v>4.8618678749999971</c:v>
                </c:pt>
                <c:pt idx="3502">
                  <c:v>4.8632565833333308</c:v>
                </c:pt>
                <c:pt idx="3503">
                  <c:v>4.8646452916666636</c:v>
                </c:pt>
                <c:pt idx="3504">
                  <c:v>4.8660339999999973</c:v>
                </c:pt>
                <c:pt idx="3505">
                  <c:v>4.8674227083333301</c:v>
                </c:pt>
                <c:pt idx="3506">
                  <c:v>4.8688114166666647</c:v>
                </c:pt>
                <c:pt idx="3507">
                  <c:v>4.8702001249999975</c:v>
                </c:pt>
                <c:pt idx="3508">
                  <c:v>4.8715888333333304</c:v>
                </c:pt>
                <c:pt idx="3509">
                  <c:v>4.8729775416666632</c:v>
                </c:pt>
                <c:pt idx="3510">
                  <c:v>4.8743662499999978</c:v>
                </c:pt>
                <c:pt idx="3511">
                  <c:v>4.8757549583333306</c:v>
                </c:pt>
                <c:pt idx="3512">
                  <c:v>4.8771436666666634</c:v>
                </c:pt>
                <c:pt idx="3513">
                  <c:v>4.8785323749999971</c:v>
                </c:pt>
                <c:pt idx="3514">
                  <c:v>4.87992108333333</c:v>
                </c:pt>
                <c:pt idx="3515">
                  <c:v>4.8813097916666646</c:v>
                </c:pt>
                <c:pt idx="3516">
                  <c:v>4.8826984999999974</c:v>
                </c:pt>
                <c:pt idx="3517">
                  <c:v>4.8840872083333302</c:v>
                </c:pt>
                <c:pt idx="3518">
                  <c:v>4.885475916666663</c:v>
                </c:pt>
                <c:pt idx="3519">
                  <c:v>4.8868646249999976</c:v>
                </c:pt>
                <c:pt idx="3520">
                  <c:v>4.8882533333333305</c:v>
                </c:pt>
                <c:pt idx="3521">
                  <c:v>4.8896420416666633</c:v>
                </c:pt>
                <c:pt idx="3522">
                  <c:v>4.891030749999997</c:v>
                </c:pt>
                <c:pt idx="3523">
                  <c:v>4.8924194583333307</c:v>
                </c:pt>
                <c:pt idx="3524">
                  <c:v>4.8938081666666644</c:v>
                </c:pt>
                <c:pt idx="3525">
                  <c:v>4.8951968749999972</c:v>
                </c:pt>
                <c:pt idx="3526">
                  <c:v>4.89658558333333</c:v>
                </c:pt>
                <c:pt idx="3527">
                  <c:v>4.8979742916666638</c:v>
                </c:pt>
                <c:pt idx="3528">
                  <c:v>4.8993629999999975</c:v>
                </c:pt>
                <c:pt idx="3529">
                  <c:v>4.9007517083333303</c:v>
                </c:pt>
                <c:pt idx="3530">
                  <c:v>4.9021404166666631</c:v>
                </c:pt>
                <c:pt idx="3531">
                  <c:v>4.9035291249999977</c:v>
                </c:pt>
                <c:pt idx="3532">
                  <c:v>4.9049178333333305</c:v>
                </c:pt>
                <c:pt idx="3533">
                  <c:v>4.9063065416666642</c:v>
                </c:pt>
                <c:pt idx="3534">
                  <c:v>4.9076952499999971</c:v>
                </c:pt>
                <c:pt idx="3535">
                  <c:v>4.9090839583333308</c:v>
                </c:pt>
                <c:pt idx="3536">
                  <c:v>4.9104726666666636</c:v>
                </c:pt>
                <c:pt idx="3537">
                  <c:v>4.9118613749999973</c:v>
                </c:pt>
                <c:pt idx="3538">
                  <c:v>4.9132500833333301</c:v>
                </c:pt>
                <c:pt idx="3539">
                  <c:v>4.914638791666663</c:v>
                </c:pt>
                <c:pt idx="3540">
                  <c:v>4.9160274999999976</c:v>
                </c:pt>
                <c:pt idx="3541">
                  <c:v>4.9174162083333304</c:v>
                </c:pt>
                <c:pt idx="3542">
                  <c:v>4.9188049166666641</c:v>
                </c:pt>
                <c:pt idx="3543">
                  <c:v>4.9201936249999978</c:v>
                </c:pt>
                <c:pt idx="3544">
                  <c:v>4.9215823333333306</c:v>
                </c:pt>
                <c:pt idx="3545">
                  <c:v>4.9229710416666634</c:v>
                </c:pt>
                <c:pt idx="3546">
                  <c:v>4.9243597499999971</c:v>
                </c:pt>
                <c:pt idx="3547">
                  <c:v>4.92574845833333</c:v>
                </c:pt>
                <c:pt idx="3548">
                  <c:v>4.9271371666666637</c:v>
                </c:pt>
                <c:pt idx="3549">
                  <c:v>4.9285258749999974</c:v>
                </c:pt>
                <c:pt idx="3550">
                  <c:v>4.9299145833333302</c:v>
                </c:pt>
                <c:pt idx="3551">
                  <c:v>4.9313032916666639</c:v>
                </c:pt>
                <c:pt idx="3552">
                  <c:v>4.9326919999999976</c:v>
                </c:pt>
                <c:pt idx="3553">
                  <c:v>4.9340807083333305</c:v>
                </c:pt>
                <c:pt idx="3554">
                  <c:v>4.9354694166666633</c:v>
                </c:pt>
                <c:pt idx="3555">
                  <c:v>4.936858124999997</c:v>
                </c:pt>
                <c:pt idx="3556">
                  <c:v>4.9382468333333307</c:v>
                </c:pt>
                <c:pt idx="3557">
                  <c:v>4.9396355416666635</c:v>
                </c:pt>
                <c:pt idx="3558">
                  <c:v>4.9410242499999972</c:v>
                </c:pt>
                <c:pt idx="3559">
                  <c:v>4.9424129583333301</c:v>
                </c:pt>
                <c:pt idx="3560">
                  <c:v>4.9438016666666647</c:v>
                </c:pt>
                <c:pt idx="3561">
                  <c:v>4.9451903749999975</c:v>
                </c:pt>
                <c:pt idx="3562">
                  <c:v>4.9465790833333303</c:v>
                </c:pt>
                <c:pt idx="3563">
                  <c:v>4.9479677916666631</c:v>
                </c:pt>
                <c:pt idx="3564">
                  <c:v>4.9493564999999977</c:v>
                </c:pt>
                <c:pt idx="3565">
                  <c:v>4.9507452083333305</c:v>
                </c:pt>
                <c:pt idx="3566">
                  <c:v>4.9521339166666634</c:v>
                </c:pt>
                <c:pt idx="3567">
                  <c:v>4.9535226249999971</c:v>
                </c:pt>
                <c:pt idx="3568">
                  <c:v>4.9549113333333308</c:v>
                </c:pt>
                <c:pt idx="3569">
                  <c:v>4.9563000416666645</c:v>
                </c:pt>
                <c:pt idx="3570">
                  <c:v>4.9576887499999973</c:v>
                </c:pt>
                <c:pt idx="3571">
                  <c:v>4.9590774583333301</c:v>
                </c:pt>
                <c:pt idx="3572">
                  <c:v>4.960466166666663</c:v>
                </c:pt>
                <c:pt idx="3573">
                  <c:v>4.9618548749999976</c:v>
                </c:pt>
                <c:pt idx="3574">
                  <c:v>4.9632435833333304</c:v>
                </c:pt>
                <c:pt idx="3575">
                  <c:v>4.9646322916666632</c:v>
                </c:pt>
                <c:pt idx="3576">
                  <c:v>4.9660209999999978</c:v>
                </c:pt>
                <c:pt idx="3577">
                  <c:v>4.9674097083333306</c:v>
                </c:pt>
                <c:pt idx="3578">
                  <c:v>4.9687984166666643</c:v>
                </c:pt>
                <c:pt idx="3579">
                  <c:v>4.9701871249999972</c:v>
                </c:pt>
                <c:pt idx="3580">
                  <c:v>4.97157583333333</c:v>
                </c:pt>
                <c:pt idx="3581">
                  <c:v>4.9729645416666637</c:v>
                </c:pt>
                <c:pt idx="3582">
                  <c:v>4.9743532499999974</c:v>
                </c:pt>
                <c:pt idx="3583">
                  <c:v>4.9757419583333302</c:v>
                </c:pt>
                <c:pt idx="3584">
                  <c:v>4.9771306666666639</c:v>
                </c:pt>
                <c:pt idx="3585">
                  <c:v>4.9785193749999976</c:v>
                </c:pt>
                <c:pt idx="3586">
                  <c:v>4.9799080833333305</c:v>
                </c:pt>
                <c:pt idx="3587">
                  <c:v>4.9812967916666642</c:v>
                </c:pt>
                <c:pt idx="3588">
                  <c:v>4.982685499999997</c:v>
                </c:pt>
                <c:pt idx="3589">
                  <c:v>4.9840742083333307</c:v>
                </c:pt>
                <c:pt idx="3590">
                  <c:v>4.9854629166666635</c:v>
                </c:pt>
                <c:pt idx="3591">
                  <c:v>4.9868516249999972</c:v>
                </c:pt>
                <c:pt idx="3592">
                  <c:v>4.9882403333333301</c:v>
                </c:pt>
                <c:pt idx="3593">
                  <c:v>4.9896290416666647</c:v>
                </c:pt>
                <c:pt idx="3594">
                  <c:v>4.9910177499999975</c:v>
                </c:pt>
                <c:pt idx="3595">
                  <c:v>4.9924064583333303</c:v>
                </c:pt>
                <c:pt idx="3596">
                  <c:v>4.993795166666664</c:v>
                </c:pt>
                <c:pt idx="3597">
                  <c:v>4.9951838749999977</c:v>
                </c:pt>
                <c:pt idx="3598">
                  <c:v>4.9965725833333305</c:v>
                </c:pt>
                <c:pt idx="3599">
                  <c:v>4.9979612916666634</c:v>
                </c:pt>
                <c:pt idx="3600">
                  <c:v>4.9993499999999971</c:v>
                </c:pt>
                <c:pt idx="3601">
                  <c:v>5.0007387083333308</c:v>
                </c:pt>
                <c:pt idx="3602">
                  <c:v>5.0021274166666645</c:v>
                </c:pt>
                <c:pt idx="3603">
                  <c:v>5.0035161249999973</c:v>
                </c:pt>
                <c:pt idx="3604">
                  <c:v>5.0049048333333301</c:v>
                </c:pt>
                <c:pt idx="3605">
                  <c:v>5.0062935416666647</c:v>
                </c:pt>
                <c:pt idx="3606">
                  <c:v>5.0076822499999976</c:v>
                </c:pt>
                <c:pt idx="3607">
                  <c:v>5.0090709583333304</c:v>
                </c:pt>
                <c:pt idx="3608">
                  <c:v>5.0104596666666632</c:v>
                </c:pt>
                <c:pt idx="3609">
                  <c:v>5.0118483749999978</c:v>
                </c:pt>
                <c:pt idx="3610">
                  <c:v>5.0132370833333306</c:v>
                </c:pt>
                <c:pt idx="3611">
                  <c:v>5.0146257916666643</c:v>
                </c:pt>
                <c:pt idx="3612">
                  <c:v>5.0160144999999972</c:v>
                </c:pt>
                <c:pt idx="3613">
                  <c:v>5.01740320833333</c:v>
                </c:pt>
                <c:pt idx="3614">
                  <c:v>5.0187919166666646</c:v>
                </c:pt>
                <c:pt idx="3615">
                  <c:v>5.0201806249999974</c:v>
                </c:pt>
                <c:pt idx="3616">
                  <c:v>5.0215693333333302</c:v>
                </c:pt>
                <c:pt idx="3617">
                  <c:v>5.022958041666663</c:v>
                </c:pt>
                <c:pt idx="3618">
                  <c:v>5.0243467499999976</c:v>
                </c:pt>
                <c:pt idx="3619">
                  <c:v>5.0257354583333305</c:v>
                </c:pt>
                <c:pt idx="3620">
                  <c:v>5.0271241666666642</c:v>
                </c:pt>
                <c:pt idx="3621">
                  <c:v>5.028512874999997</c:v>
                </c:pt>
                <c:pt idx="3622">
                  <c:v>5.0299015833333307</c:v>
                </c:pt>
                <c:pt idx="3623">
                  <c:v>5.0312902916666644</c:v>
                </c:pt>
                <c:pt idx="3624">
                  <c:v>5.0326789999999972</c:v>
                </c:pt>
                <c:pt idx="3625">
                  <c:v>5.0340677083333301</c:v>
                </c:pt>
                <c:pt idx="3626">
                  <c:v>5.0354564166666638</c:v>
                </c:pt>
                <c:pt idx="3627">
                  <c:v>5.0368451249999975</c:v>
                </c:pt>
                <c:pt idx="3628">
                  <c:v>5.0382338333333303</c:v>
                </c:pt>
                <c:pt idx="3629">
                  <c:v>5.039622541666664</c:v>
                </c:pt>
                <c:pt idx="3630">
                  <c:v>5.0410112499999977</c:v>
                </c:pt>
                <c:pt idx="3631">
                  <c:v>5.0423999583333305</c:v>
                </c:pt>
                <c:pt idx="3632">
                  <c:v>5.0437886666666643</c:v>
                </c:pt>
                <c:pt idx="3633">
                  <c:v>5.0451773749999971</c:v>
                </c:pt>
                <c:pt idx="3634">
                  <c:v>5.0465660833333308</c:v>
                </c:pt>
                <c:pt idx="3635">
                  <c:v>5.0479547916666636</c:v>
                </c:pt>
                <c:pt idx="3636">
                  <c:v>5.0493434999999973</c:v>
                </c:pt>
                <c:pt idx="3637">
                  <c:v>5.0507322083333301</c:v>
                </c:pt>
                <c:pt idx="3638">
                  <c:v>5.0521209166666647</c:v>
                </c:pt>
                <c:pt idx="3639">
                  <c:v>5.0535096249999976</c:v>
                </c:pt>
                <c:pt idx="3640">
                  <c:v>5.0548983333333304</c:v>
                </c:pt>
                <c:pt idx="3641">
                  <c:v>5.0562870416666641</c:v>
                </c:pt>
                <c:pt idx="3642">
                  <c:v>5.0576757499999978</c:v>
                </c:pt>
                <c:pt idx="3643">
                  <c:v>5.0590644583333306</c:v>
                </c:pt>
                <c:pt idx="3644">
                  <c:v>5.0604531666666634</c:v>
                </c:pt>
                <c:pt idx="3645">
                  <c:v>5.0618418749999972</c:v>
                </c:pt>
                <c:pt idx="3646">
                  <c:v>5.06323058333333</c:v>
                </c:pt>
                <c:pt idx="3647">
                  <c:v>5.0646192916666646</c:v>
                </c:pt>
                <c:pt idx="3648">
                  <c:v>5.0660079999999974</c:v>
                </c:pt>
                <c:pt idx="3649">
                  <c:v>5.0673967083333302</c:v>
                </c:pt>
                <c:pt idx="3650">
                  <c:v>5.0687854166666639</c:v>
                </c:pt>
                <c:pt idx="3651">
                  <c:v>5.0701741249999976</c:v>
                </c:pt>
                <c:pt idx="3652">
                  <c:v>5.0715628333333305</c:v>
                </c:pt>
                <c:pt idx="3653">
                  <c:v>5.0729515416666633</c:v>
                </c:pt>
                <c:pt idx="3654">
                  <c:v>5.074340249999997</c:v>
                </c:pt>
                <c:pt idx="3655">
                  <c:v>5.0757289583333307</c:v>
                </c:pt>
                <c:pt idx="3656">
                  <c:v>5.0771176666666644</c:v>
                </c:pt>
                <c:pt idx="3657">
                  <c:v>5.0785063749999972</c:v>
                </c:pt>
                <c:pt idx="3658">
                  <c:v>5.0798950833333301</c:v>
                </c:pt>
                <c:pt idx="3659">
                  <c:v>5.0812837916666647</c:v>
                </c:pt>
                <c:pt idx="3660">
                  <c:v>5.0826724999999975</c:v>
                </c:pt>
                <c:pt idx="3661">
                  <c:v>5.0840612083333303</c:v>
                </c:pt>
                <c:pt idx="3662">
                  <c:v>5.0854499166666631</c:v>
                </c:pt>
                <c:pt idx="3663">
                  <c:v>5.0868386249999977</c:v>
                </c:pt>
                <c:pt idx="3664">
                  <c:v>5.0882273333333305</c:v>
                </c:pt>
                <c:pt idx="3665">
                  <c:v>5.0896160416666643</c:v>
                </c:pt>
                <c:pt idx="3666">
                  <c:v>5.0910047499999971</c:v>
                </c:pt>
                <c:pt idx="3667">
                  <c:v>5.0923934583333308</c:v>
                </c:pt>
                <c:pt idx="3668">
                  <c:v>5.0937821666666645</c:v>
                </c:pt>
                <c:pt idx="3669">
                  <c:v>5.0951708749999973</c:v>
                </c:pt>
                <c:pt idx="3670">
                  <c:v>5.0965595833333301</c:v>
                </c:pt>
                <c:pt idx="3671">
                  <c:v>5.097948291666663</c:v>
                </c:pt>
                <c:pt idx="3672">
                  <c:v>5.0993369999999976</c:v>
                </c:pt>
                <c:pt idx="3673">
                  <c:v>5.1007257083333304</c:v>
                </c:pt>
                <c:pt idx="3674">
                  <c:v>5.1021144166666641</c:v>
                </c:pt>
                <c:pt idx="3675">
                  <c:v>5.1035031249999978</c:v>
                </c:pt>
                <c:pt idx="3676">
                  <c:v>5.1048918333333306</c:v>
                </c:pt>
                <c:pt idx="3677">
                  <c:v>5.1062805416666643</c:v>
                </c:pt>
                <c:pt idx="3678">
                  <c:v>5.1076692499999972</c:v>
                </c:pt>
                <c:pt idx="3679">
                  <c:v>5.10905795833333</c:v>
                </c:pt>
                <c:pt idx="3680">
                  <c:v>5.1104466666666637</c:v>
                </c:pt>
                <c:pt idx="3681">
                  <c:v>5.1118353749999974</c:v>
                </c:pt>
                <c:pt idx="3682">
                  <c:v>5.1132240833333302</c:v>
                </c:pt>
                <c:pt idx="3683">
                  <c:v>5.1146127916666639</c:v>
                </c:pt>
                <c:pt idx="3684">
                  <c:v>5.1160014999999976</c:v>
                </c:pt>
                <c:pt idx="3685">
                  <c:v>5.1173902083333305</c:v>
                </c:pt>
                <c:pt idx="3686">
                  <c:v>5.1187789166666642</c:v>
                </c:pt>
                <c:pt idx="3687">
                  <c:v>5.120167624999997</c:v>
                </c:pt>
                <c:pt idx="3688">
                  <c:v>5.1215563333333307</c:v>
                </c:pt>
                <c:pt idx="3689">
                  <c:v>5.1229450416666635</c:v>
                </c:pt>
                <c:pt idx="3690">
                  <c:v>5.1243337499999972</c:v>
                </c:pt>
                <c:pt idx="3691">
                  <c:v>5.1257224583333301</c:v>
                </c:pt>
                <c:pt idx="3692">
                  <c:v>5.1271111666666647</c:v>
                </c:pt>
                <c:pt idx="3693">
                  <c:v>5.1284998749999975</c:v>
                </c:pt>
                <c:pt idx="3694">
                  <c:v>5.1298885833333303</c:v>
                </c:pt>
                <c:pt idx="3695">
                  <c:v>5.131277291666664</c:v>
                </c:pt>
                <c:pt idx="3696">
                  <c:v>5.1326659999999977</c:v>
                </c:pt>
                <c:pt idx="3697">
                  <c:v>5.1340547083333306</c:v>
                </c:pt>
                <c:pt idx="3698">
                  <c:v>5.1354434166666634</c:v>
                </c:pt>
                <c:pt idx="3699">
                  <c:v>5.1368321249999971</c:v>
                </c:pt>
                <c:pt idx="3700">
                  <c:v>5.1382208333333308</c:v>
                </c:pt>
                <c:pt idx="3701">
                  <c:v>5.1396095416666645</c:v>
                </c:pt>
                <c:pt idx="3702">
                  <c:v>5.1409982499999973</c:v>
                </c:pt>
                <c:pt idx="3703">
                  <c:v>5.1423869583333301</c:v>
                </c:pt>
                <c:pt idx="3704">
                  <c:v>5.1437756666666647</c:v>
                </c:pt>
                <c:pt idx="3705">
                  <c:v>5.1451643749999976</c:v>
                </c:pt>
                <c:pt idx="3706">
                  <c:v>5.1465530833333304</c:v>
                </c:pt>
                <c:pt idx="3707">
                  <c:v>5.1479417916666632</c:v>
                </c:pt>
                <c:pt idx="3708">
                  <c:v>5.1493304999999978</c:v>
                </c:pt>
                <c:pt idx="3709">
                  <c:v>5.1507192083333306</c:v>
                </c:pt>
                <c:pt idx="3710">
                  <c:v>5.1521079166666643</c:v>
                </c:pt>
                <c:pt idx="3711">
                  <c:v>5.1534966249999972</c:v>
                </c:pt>
                <c:pt idx="3712">
                  <c:v>5.15488533333333</c:v>
                </c:pt>
                <c:pt idx="3713">
                  <c:v>5.1562740416666646</c:v>
                </c:pt>
                <c:pt idx="3714">
                  <c:v>5.1576627499999974</c:v>
                </c:pt>
                <c:pt idx="3715">
                  <c:v>5.1590514583333302</c:v>
                </c:pt>
                <c:pt idx="3716">
                  <c:v>5.1604401666666631</c:v>
                </c:pt>
                <c:pt idx="3717">
                  <c:v>5.1618288749999977</c:v>
                </c:pt>
                <c:pt idx="3718">
                  <c:v>5.1632175833333305</c:v>
                </c:pt>
                <c:pt idx="3719">
                  <c:v>5.1646062916666642</c:v>
                </c:pt>
                <c:pt idx="3720">
                  <c:v>5.165994999999997</c:v>
                </c:pt>
                <c:pt idx="3721">
                  <c:v>5.1673837083333307</c:v>
                </c:pt>
                <c:pt idx="3722">
                  <c:v>5.1687724166666644</c:v>
                </c:pt>
                <c:pt idx="3723">
                  <c:v>5.1701611249999972</c:v>
                </c:pt>
                <c:pt idx="3724">
                  <c:v>5.1715498333333301</c:v>
                </c:pt>
                <c:pt idx="3725">
                  <c:v>5.1729385416666638</c:v>
                </c:pt>
                <c:pt idx="3726">
                  <c:v>5.1743272499999975</c:v>
                </c:pt>
                <c:pt idx="3727">
                  <c:v>5.1757159583333303</c:v>
                </c:pt>
                <c:pt idx="3728">
                  <c:v>5.177104666666664</c:v>
                </c:pt>
                <c:pt idx="3729">
                  <c:v>5.1784933749999977</c:v>
                </c:pt>
                <c:pt idx="3730">
                  <c:v>5.1798820833333306</c:v>
                </c:pt>
                <c:pt idx="3731">
                  <c:v>5.1812707916666643</c:v>
                </c:pt>
                <c:pt idx="3732">
                  <c:v>5.1826594999999971</c:v>
                </c:pt>
                <c:pt idx="3733">
                  <c:v>5.1840482083333308</c:v>
                </c:pt>
                <c:pt idx="3734">
                  <c:v>5.1854369166666636</c:v>
                </c:pt>
                <c:pt idx="3735">
                  <c:v>5.1868256249999973</c:v>
                </c:pt>
                <c:pt idx="3736">
                  <c:v>5.1882143333333302</c:v>
                </c:pt>
                <c:pt idx="3737">
                  <c:v>5.1896030416666648</c:v>
                </c:pt>
                <c:pt idx="3738">
                  <c:v>5.1909917499999976</c:v>
                </c:pt>
                <c:pt idx="3739">
                  <c:v>5.1923804583333304</c:v>
                </c:pt>
                <c:pt idx="3740">
                  <c:v>5.1937691666666641</c:v>
                </c:pt>
                <c:pt idx="3741">
                  <c:v>5.1951578749999978</c:v>
                </c:pt>
                <c:pt idx="3742">
                  <c:v>5.1965465833333306</c:v>
                </c:pt>
                <c:pt idx="3743">
                  <c:v>5.1979352916666635</c:v>
                </c:pt>
                <c:pt idx="3744">
                  <c:v>5.1993239999999972</c:v>
                </c:pt>
                <c:pt idx="3745">
                  <c:v>5.20071270833333</c:v>
                </c:pt>
                <c:pt idx="3746">
                  <c:v>5.2021014166666646</c:v>
                </c:pt>
                <c:pt idx="3747">
                  <c:v>5.2034901249999974</c:v>
                </c:pt>
                <c:pt idx="3748">
                  <c:v>5.2048788333333302</c:v>
                </c:pt>
                <c:pt idx="3749">
                  <c:v>5.2062675416666639</c:v>
                </c:pt>
                <c:pt idx="3750">
                  <c:v>5.2076562499999977</c:v>
                </c:pt>
                <c:pt idx="3751">
                  <c:v>5.2090449583333305</c:v>
                </c:pt>
                <c:pt idx="3752">
                  <c:v>5.2104336666666633</c:v>
                </c:pt>
                <c:pt idx="3753">
                  <c:v>5.211822374999997</c:v>
                </c:pt>
                <c:pt idx="3754">
                  <c:v>5.2132110833333307</c:v>
                </c:pt>
                <c:pt idx="3755">
                  <c:v>5.2145997916666644</c:v>
                </c:pt>
                <c:pt idx="3756">
                  <c:v>5.2159884999999973</c:v>
                </c:pt>
                <c:pt idx="3757">
                  <c:v>5.2173772083333301</c:v>
                </c:pt>
                <c:pt idx="3758">
                  <c:v>5.2187659166666647</c:v>
                </c:pt>
                <c:pt idx="3759">
                  <c:v>5.2201546249999975</c:v>
                </c:pt>
                <c:pt idx="3760">
                  <c:v>5.2215433333333303</c:v>
                </c:pt>
                <c:pt idx="3761">
                  <c:v>5.2229320416666631</c:v>
                </c:pt>
                <c:pt idx="3762">
                  <c:v>5.2243207499999977</c:v>
                </c:pt>
                <c:pt idx="3763">
                  <c:v>5.2257094583333306</c:v>
                </c:pt>
                <c:pt idx="3764">
                  <c:v>5.2270981666666643</c:v>
                </c:pt>
                <c:pt idx="3765">
                  <c:v>5.2284868749999971</c:v>
                </c:pt>
                <c:pt idx="3766">
                  <c:v>5.2298755833333308</c:v>
                </c:pt>
                <c:pt idx="3767">
                  <c:v>5.2312642916666645</c:v>
                </c:pt>
                <c:pt idx="3768">
                  <c:v>5.2326529999999973</c:v>
                </c:pt>
                <c:pt idx="3769">
                  <c:v>5.2340417083333302</c:v>
                </c:pt>
                <c:pt idx="3770">
                  <c:v>5.2354304166666639</c:v>
                </c:pt>
                <c:pt idx="3771">
                  <c:v>5.2368191249999976</c:v>
                </c:pt>
                <c:pt idx="3772">
                  <c:v>5.2382078333333304</c:v>
                </c:pt>
                <c:pt idx="3773">
                  <c:v>5.2395965416666641</c:v>
                </c:pt>
                <c:pt idx="3774">
                  <c:v>5.2409852499999969</c:v>
                </c:pt>
                <c:pt idx="3775">
                  <c:v>5.2423739583333306</c:v>
                </c:pt>
                <c:pt idx="3776">
                  <c:v>5.2437626666666644</c:v>
                </c:pt>
                <c:pt idx="3777">
                  <c:v>5.2451513749999972</c:v>
                </c:pt>
                <c:pt idx="3778">
                  <c:v>5.24654008333333</c:v>
                </c:pt>
                <c:pt idx="3779">
                  <c:v>5.2479287916666637</c:v>
                </c:pt>
                <c:pt idx="3780">
                  <c:v>5.2493174999999974</c:v>
                </c:pt>
                <c:pt idx="3781">
                  <c:v>5.2507062083333302</c:v>
                </c:pt>
                <c:pt idx="3782">
                  <c:v>5.2520949166666639</c:v>
                </c:pt>
                <c:pt idx="3783">
                  <c:v>5.2534836249999968</c:v>
                </c:pt>
                <c:pt idx="3784">
                  <c:v>5.2548723333333305</c:v>
                </c:pt>
                <c:pt idx="3785">
                  <c:v>5.2562610416666642</c:v>
                </c:pt>
                <c:pt idx="3786">
                  <c:v>5.257649749999997</c:v>
                </c:pt>
                <c:pt idx="3787">
                  <c:v>5.2590384583333307</c:v>
                </c:pt>
                <c:pt idx="3788">
                  <c:v>5.2604271666666635</c:v>
                </c:pt>
                <c:pt idx="3789">
                  <c:v>5.2618158749999973</c:v>
                </c:pt>
                <c:pt idx="3790">
                  <c:v>5.263204583333331</c:v>
                </c:pt>
                <c:pt idx="3791">
                  <c:v>5.2645932916666638</c:v>
                </c:pt>
                <c:pt idx="3792">
                  <c:v>5.2659819999999966</c:v>
                </c:pt>
                <c:pt idx="3793">
                  <c:v>5.2673707083333303</c:v>
                </c:pt>
                <c:pt idx="3794">
                  <c:v>5.268759416666664</c:v>
                </c:pt>
                <c:pt idx="3795">
                  <c:v>5.2701481249999977</c:v>
                </c:pt>
                <c:pt idx="3796">
                  <c:v>5.2715368333333306</c:v>
                </c:pt>
                <c:pt idx="3797">
                  <c:v>5.2729255416666634</c:v>
                </c:pt>
                <c:pt idx="3798">
                  <c:v>5.2743142499999971</c:v>
                </c:pt>
                <c:pt idx="3799">
                  <c:v>5.2757029583333308</c:v>
                </c:pt>
                <c:pt idx="3800">
                  <c:v>5.2770916666666645</c:v>
                </c:pt>
                <c:pt idx="3801">
                  <c:v>5.2784803749999973</c:v>
                </c:pt>
                <c:pt idx="3802">
                  <c:v>5.2798690833333302</c:v>
                </c:pt>
                <c:pt idx="3803">
                  <c:v>5.2812577916666639</c:v>
                </c:pt>
                <c:pt idx="3804">
                  <c:v>5.2826464999999976</c:v>
                </c:pt>
                <c:pt idx="3805">
                  <c:v>5.2840352083333313</c:v>
                </c:pt>
                <c:pt idx="3806">
                  <c:v>5.2854239166666641</c:v>
                </c:pt>
                <c:pt idx="3807">
                  <c:v>5.2868126249999969</c:v>
                </c:pt>
                <c:pt idx="3808">
                  <c:v>5.2882013333333306</c:v>
                </c:pt>
                <c:pt idx="3809">
                  <c:v>5.2895900416666644</c:v>
                </c:pt>
                <c:pt idx="3810">
                  <c:v>5.2909787499999972</c:v>
                </c:pt>
                <c:pt idx="3811">
                  <c:v>5.2923674583333309</c:v>
                </c:pt>
                <c:pt idx="3812">
                  <c:v>5.2937561666666637</c:v>
                </c:pt>
                <c:pt idx="3813">
                  <c:v>5.2951448749999974</c:v>
                </c:pt>
                <c:pt idx="3814">
                  <c:v>5.2965335833333311</c:v>
                </c:pt>
                <c:pt idx="3815">
                  <c:v>5.297922291666664</c:v>
                </c:pt>
                <c:pt idx="3816">
                  <c:v>5.2993109999999968</c:v>
                </c:pt>
                <c:pt idx="3817">
                  <c:v>5.3006997083333305</c:v>
                </c:pt>
                <c:pt idx="3818">
                  <c:v>5.3020884166666642</c:v>
                </c:pt>
                <c:pt idx="3819">
                  <c:v>5.303477124999997</c:v>
                </c:pt>
                <c:pt idx="3820">
                  <c:v>5.3048658333333307</c:v>
                </c:pt>
                <c:pt idx="3821">
                  <c:v>5.3062545416666635</c:v>
                </c:pt>
                <c:pt idx="3822">
                  <c:v>5.3076432499999973</c:v>
                </c:pt>
                <c:pt idx="3823">
                  <c:v>5.309031958333331</c:v>
                </c:pt>
                <c:pt idx="3824">
                  <c:v>5.3104206666666638</c:v>
                </c:pt>
                <c:pt idx="3825">
                  <c:v>5.3118093749999975</c:v>
                </c:pt>
                <c:pt idx="3826">
                  <c:v>5.3131980833333303</c:v>
                </c:pt>
                <c:pt idx="3827">
                  <c:v>5.314586791666664</c:v>
                </c:pt>
                <c:pt idx="3828">
                  <c:v>5.3159754999999969</c:v>
                </c:pt>
                <c:pt idx="3829">
                  <c:v>5.3173642083333306</c:v>
                </c:pt>
                <c:pt idx="3830">
                  <c:v>5.3187529166666643</c:v>
                </c:pt>
                <c:pt idx="3831">
                  <c:v>5.3201416249999971</c:v>
                </c:pt>
                <c:pt idx="3832">
                  <c:v>5.3215303333333308</c:v>
                </c:pt>
                <c:pt idx="3833">
                  <c:v>5.3229190416666636</c:v>
                </c:pt>
                <c:pt idx="3834">
                  <c:v>5.3243077499999973</c:v>
                </c:pt>
                <c:pt idx="3835">
                  <c:v>5.3256964583333311</c:v>
                </c:pt>
                <c:pt idx="3836">
                  <c:v>5.3270851666666639</c:v>
                </c:pt>
                <c:pt idx="3837">
                  <c:v>5.3284738749999967</c:v>
                </c:pt>
                <c:pt idx="3838">
                  <c:v>5.3298625833333304</c:v>
                </c:pt>
                <c:pt idx="3839">
                  <c:v>5.3312512916666641</c:v>
                </c:pt>
                <c:pt idx="3840">
                  <c:v>5.3326399999999978</c:v>
                </c:pt>
                <c:pt idx="3841">
                  <c:v>5.3340287083333306</c:v>
                </c:pt>
                <c:pt idx="3842">
                  <c:v>5.3354174166666635</c:v>
                </c:pt>
                <c:pt idx="3843">
                  <c:v>5.3368061249999972</c:v>
                </c:pt>
                <c:pt idx="3844">
                  <c:v>5.3381948333333309</c:v>
                </c:pt>
                <c:pt idx="3845">
                  <c:v>5.3395835416666637</c:v>
                </c:pt>
                <c:pt idx="3846">
                  <c:v>5.3409722499999965</c:v>
                </c:pt>
                <c:pt idx="3847">
                  <c:v>5.3423609583333302</c:v>
                </c:pt>
                <c:pt idx="3848">
                  <c:v>5.343749666666664</c:v>
                </c:pt>
                <c:pt idx="3849">
                  <c:v>5.3451383749999977</c:v>
                </c:pt>
                <c:pt idx="3850">
                  <c:v>5.3465270833333305</c:v>
                </c:pt>
                <c:pt idx="3851">
                  <c:v>5.3479157916666633</c:v>
                </c:pt>
                <c:pt idx="3852">
                  <c:v>5.349304499999997</c:v>
                </c:pt>
                <c:pt idx="3853">
                  <c:v>5.3506932083333307</c:v>
                </c:pt>
                <c:pt idx="3854">
                  <c:v>5.3520819166666644</c:v>
                </c:pt>
                <c:pt idx="3855">
                  <c:v>5.3534706249999973</c:v>
                </c:pt>
                <c:pt idx="3856">
                  <c:v>5.3548593333333301</c:v>
                </c:pt>
                <c:pt idx="3857">
                  <c:v>5.3562480416666638</c:v>
                </c:pt>
                <c:pt idx="3858">
                  <c:v>5.3576367499999975</c:v>
                </c:pt>
                <c:pt idx="3859">
                  <c:v>5.3590254583333312</c:v>
                </c:pt>
                <c:pt idx="3860">
                  <c:v>5.360414166666664</c:v>
                </c:pt>
                <c:pt idx="3861">
                  <c:v>5.3618028749999969</c:v>
                </c:pt>
                <c:pt idx="3862">
                  <c:v>5.3631915833333306</c:v>
                </c:pt>
                <c:pt idx="3863">
                  <c:v>5.3645802916666643</c:v>
                </c:pt>
                <c:pt idx="3864">
                  <c:v>5.3659689999999971</c:v>
                </c:pt>
                <c:pt idx="3865">
                  <c:v>5.3673577083333308</c:v>
                </c:pt>
                <c:pt idx="3866">
                  <c:v>5.3687464166666636</c:v>
                </c:pt>
                <c:pt idx="3867">
                  <c:v>5.3701351249999973</c:v>
                </c:pt>
                <c:pt idx="3868">
                  <c:v>5.3715238333333311</c:v>
                </c:pt>
                <c:pt idx="3869">
                  <c:v>5.3729125416666639</c:v>
                </c:pt>
                <c:pt idx="3870">
                  <c:v>5.3743012499999976</c:v>
                </c:pt>
                <c:pt idx="3871">
                  <c:v>5.3756899583333304</c:v>
                </c:pt>
                <c:pt idx="3872">
                  <c:v>5.3770786666666641</c:v>
                </c:pt>
                <c:pt idx="3873">
                  <c:v>5.3784673749999969</c:v>
                </c:pt>
                <c:pt idx="3874">
                  <c:v>5.3798560833333307</c:v>
                </c:pt>
                <c:pt idx="3875">
                  <c:v>5.3812447916666635</c:v>
                </c:pt>
                <c:pt idx="3876">
                  <c:v>5.3826334999999972</c:v>
                </c:pt>
                <c:pt idx="3877">
                  <c:v>5.3840222083333309</c:v>
                </c:pt>
                <c:pt idx="3878">
                  <c:v>5.3854109166666637</c:v>
                </c:pt>
                <c:pt idx="3879">
                  <c:v>5.3867996249999974</c:v>
                </c:pt>
                <c:pt idx="3880">
                  <c:v>5.3881883333333302</c:v>
                </c:pt>
                <c:pt idx="3881">
                  <c:v>5.389577041666664</c:v>
                </c:pt>
                <c:pt idx="3882">
                  <c:v>5.3909657499999968</c:v>
                </c:pt>
                <c:pt idx="3883">
                  <c:v>5.3923544583333305</c:v>
                </c:pt>
                <c:pt idx="3884">
                  <c:v>5.3937431666666642</c:v>
                </c:pt>
                <c:pt idx="3885">
                  <c:v>5.395131874999997</c:v>
                </c:pt>
                <c:pt idx="3886">
                  <c:v>5.3965205833333307</c:v>
                </c:pt>
                <c:pt idx="3887">
                  <c:v>5.3979092916666636</c:v>
                </c:pt>
                <c:pt idx="3888">
                  <c:v>5.3992979999999973</c:v>
                </c:pt>
                <c:pt idx="3889">
                  <c:v>5.400686708333331</c:v>
                </c:pt>
                <c:pt idx="3890">
                  <c:v>5.4020754166666638</c:v>
                </c:pt>
                <c:pt idx="3891">
                  <c:v>5.4034641249999966</c:v>
                </c:pt>
                <c:pt idx="3892">
                  <c:v>5.4048528333333303</c:v>
                </c:pt>
                <c:pt idx="3893">
                  <c:v>5.406241541666664</c:v>
                </c:pt>
                <c:pt idx="3894">
                  <c:v>5.4076302499999978</c:v>
                </c:pt>
                <c:pt idx="3895">
                  <c:v>5.4090189583333306</c:v>
                </c:pt>
                <c:pt idx="3896">
                  <c:v>5.4104076666666634</c:v>
                </c:pt>
                <c:pt idx="3897">
                  <c:v>5.4117963749999971</c:v>
                </c:pt>
                <c:pt idx="3898">
                  <c:v>5.4131850833333308</c:v>
                </c:pt>
                <c:pt idx="3899">
                  <c:v>5.4145737916666636</c:v>
                </c:pt>
                <c:pt idx="3900">
                  <c:v>5.4159624999999973</c:v>
                </c:pt>
                <c:pt idx="3901">
                  <c:v>5.4173512083333302</c:v>
                </c:pt>
                <c:pt idx="3902">
                  <c:v>5.4187399166666639</c:v>
                </c:pt>
                <c:pt idx="3903">
                  <c:v>5.4201286249999976</c:v>
                </c:pt>
                <c:pt idx="3904">
                  <c:v>5.4215173333333313</c:v>
                </c:pt>
                <c:pt idx="3905">
                  <c:v>5.4229060416666641</c:v>
                </c:pt>
                <c:pt idx="3906">
                  <c:v>5.4242947499999969</c:v>
                </c:pt>
                <c:pt idx="3907">
                  <c:v>5.4256834583333307</c:v>
                </c:pt>
                <c:pt idx="3908">
                  <c:v>5.4270721666666644</c:v>
                </c:pt>
                <c:pt idx="3909">
                  <c:v>5.4284608749999972</c:v>
                </c:pt>
                <c:pt idx="3910">
                  <c:v>5.4298495833333309</c:v>
                </c:pt>
                <c:pt idx="3911">
                  <c:v>5.4312382916666637</c:v>
                </c:pt>
                <c:pt idx="3912">
                  <c:v>5.4326269999999974</c:v>
                </c:pt>
                <c:pt idx="3913">
                  <c:v>5.4340157083333303</c:v>
                </c:pt>
                <c:pt idx="3914">
                  <c:v>5.4354044166666631</c:v>
                </c:pt>
                <c:pt idx="3915">
                  <c:v>5.4367931249999977</c:v>
                </c:pt>
                <c:pt idx="3916">
                  <c:v>5.4381818333333305</c:v>
                </c:pt>
                <c:pt idx="3917">
                  <c:v>5.4395705416666642</c:v>
                </c:pt>
                <c:pt idx="3918">
                  <c:v>5.440959249999997</c:v>
                </c:pt>
                <c:pt idx="3919">
                  <c:v>5.4423479583333307</c:v>
                </c:pt>
                <c:pt idx="3920">
                  <c:v>5.4437366666666644</c:v>
                </c:pt>
                <c:pt idx="3921">
                  <c:v>5.4451253749999973</c:v>
                </c:pt>
                <c:pt idx="3922">
                  <c:v>5.4465140833333301</c:v>
                </c:pt>
                <c:pt idx="3923">
                  <c:v>5.4479027916666638</c:v>
                </c:pt>
                <c:pt idx="3924">
                  <c:v>5.4492914999999975</c:v>
                </c:pt>
                <c:pt idx="3925">
                  <c:v>5.4506802083333303</c:v>
                </c:pt>
                <c:pt idx="3926">
                  <c:v>5.452068916666664</c:v>
                </c:pt>
                <c:pt idx="3927">
                  <c:v>5.4534576249999978</c:v>
                </c:pt>
                <c:pt idx="3928">
                  <c:v>5.4548463333333306</c:v>
                </c:pt>
                <c:pt idx="3929">
                  <c:v>5.4562350416666643</c:v>
                </c:pt>
                <c:pt idx="3930">
                  <c:v>5.4576237499999971</c:v>
                </c:pt>
                <c:pt idx="3931">
                  <c:v>5.4590124583333299</c:v>
                </c:pt>
                <c:pt idx="3932">
                  <c:v>5.4604011666666636</c:v>
                </c:pt>
                <c:pt idx="3933">
                  <c:v>5.4617898749999974</c:v>
                </c:pt>
                <c:pt idx="3934">
                  <c:v>5.4631785833333302</c:v>
                </c:pt>
                <c:pt idx="3935">
                  <c:v>5.4645672916666648</c:v>
                </c:pt>
                <c:pt idx="3936">
                  <c:v>5.4659559999999976</c:v>
                </c:pt>
                <c:pt idx="3937">
                  <c:v>5.4673447083333304</c:v>
                </c:pt>
                <c:pt idx="3938">
                  <c:v>5.4687334166666641</c:v>
                </c:pt>
                <c:pt idx="3939">
                  <c:v>5.4701221249999961</c:v>
                </c:pt>
                <c:pt idx="3940">
                  <c:v>5.4715108333333307</c:v>
                </c:pt>
                <c:pt idx="3941">
                  <c:v>5.4728995416666635</c:v>
                </c:pt>
                <c:pt idx="3942">
                  <c:v>5.4742882499999972</c:v>
                </c:pt>
                <c:pt idx="3943">
                  <c:v>5.47567695833333</c:v>
                </c:pt>
                <c:pt idx="3944">
                  <c:v>5.4770656666666637</c:v>
                </c:pt>
                <c:pt idx="3945">
                  <c:v>5.4784543749999974</c:v>
                </c:pt>
                <c:pt idx="3946">
                  <c:v>5.4798430833333303</c:v>
                </c:pt>
                <c:pt idx="3947">
                  <c:v>5.481231791666664</c:v>
                </c:pt>
                <c:pt idx="3948">
                  <c:v>5.4826204999999968</c:v>
                </c:pt>
                <c:pt idx="3949">
                  <c:v>5.4840092083333305</c:v>
                </c:pt>
                <c:pt idx="3950">
                  <c:v>5.4853979166666633</c:v>
                </c:pt>
                <c:pt idx="3951">
                  <c:v>5.486786624999997</c:v>
                </c:pt>
                <c:pt idx="3952">
                  <c:v>5.4881753333333307</c:v>
                </c:pt>
                <c:pt idx="3953">
                  <c:v>5.4895640416666636</c:v>
                </c:pt>
                <c:pt idx="3954">
                  <c:v>5.4909527499999973</c:v>
                </c:pt>
                <c:pt idx="3955">
                  <c:v>5.4923414583333301</c:v>
                </c:pt>
                <c:pt idx="3956">
                  <c:v>5.4937301666666647</c:v>
                </c:pt>
                <c:pt idx="3957">
                  <c:v>5.4951188749999966</c:v>
                </c:pt>
                <c:pt idx="3958">
                  <c:v>5.4965075833333303</c:v>
                </c:pt>
                <c:pt idx="3959">
                  <c:v>5.4978962916666632</c:v>
                </c:pt>
                <c:pt idx="3960">
                  <c:v>5.4992849999999978</c:v>
                </c:pt>
                <c:pt idx="3961">
                  <c:v>5.5006737083333306</c:v>
                </c:pt>
                <c:pt idx="3962">
                  <c:v>5.5020624166666634</c:v>
                </c:pt>
                <c:pt idx="3963">
                  <c:v>5.5034511249999971</c:v>
                </c:pt>
                <c:pt idx="3964">
                  <c:v>5.5048398333333299</c:v>
                </c:pt>
                <c:pt idx="3965">
                  <c:v>5.5062285416666645</c:v>
                </c:pt>
                <c:pt idx="3966">
                  <c:v>5.5076172499999965</c:v>
                </c:pt>
                <c:pt idx="3967">
                  <c:v>5.5090059583333302</c:v>
                </c:pt>
                <c:pt idx="3968">
                  <c:v>5.510394666666663</c:v>
                </c:pt>
                <c:pt idx="3969">
                  <c:v>5.5117833749999976</c:v>
                </c:pt>
                <c:pt idx="3970">
                  <c:v>5.5131720833333304</c:v>
                </c:pt>
                <c:pt idx="3971">
                  <c:v>5.5145607916666632</c:v>
                </c:pt>
                <c:pt idx="3972">
                  <c:v>5.515949499999997</c:v>
                </c:pt>
                <c:pt idx="3973">
                  <c:v>5.5173382083333307</c:v>
                </c:pt>
                <c:pt idx="3974">
                  <c:v>5.5187269166666644</c:v>
                </c:pt>
                <c:pt idx="3975">
                  <c:v>5.5201156249999963</c:v>
                </c:pt>
                <c:pt idx="3976">
                  <c:v>5.52150433333333</c:v>
                </c:pt>
                <c:pt idx="3977">
                  <c:v>5.5228930416666637</c:v>
                </c:pt>
                <c:pt idx="3978">
                  <c:v>5.5242817499999974</c:v>
                </c:pt>
                <c:pt idx="3979">
                  <c:v>5.5256704583333303</c:v>
                </c:pt>
                <c:pt idx="3980">
                  <c:v>5.5270591666666631</c:v>
                </c:pt>
                <c:pt idx="3981">
                  <c:v>5.5284478749999977</c:v>
                </c:pt>
                <c:pt idx="3982">
                  <c:v>5.5298365833333305</c:v>
                </c:pt>
                <c:pt idx="3983">
                  <c:v>5.5312252916666642</c:v>
                </c:pt>
                <c:pt idx="3984">
                  <c:v>5.5326139999999961</c:v>
                </c:pt>
                <c:pt idx="3985">
                  <c:v>5.5340027083333307</c:v>
                </c:pt>
                <c:pt idx="3986">
                  <c:v>5.5353914166666636</c:v>
                </c:pt>
                <c:pt idx="3987">
                  <c:v>5.5367801249999973</c:v>
                </c:pt>
                <c:pt idx="3988">
                  <c:v>5.5381688333333301</c:v>
                </c:pt>
                <c:pt idx="3989">
                  <c:v>5.5395575416666638</c:v>
                </c:pt>
                <c:pt idx="3990">
                  <c:v>5.5409462499999975</c:v>
                </c:pt>
                <c:pt idx="3991">
                  <c:v>5.5423349583333303</c:v>
                </c:pt>
                <c:pt idx="3992">
                  <c:v>5.5437236666666641</c:v>
                </c:pt>
                <c:pt idx="3993">
                  <c:v>5.545112374999996</c:v>
                </c:pt>
                <c:pt idx="3994">
                  <c:v>5.5465010833333306</c:v>
                </c:pt>
                <c:pt idx="3995">
                  <c:v>5.5478897916666634</c:v>
                </c:pt>
                <c:pt idx="3996">
                  <c:v>5.5492784999999971</c:v>
                </c:pt>
                <c:pt idx="3997">
                  <c:v>5.5506672083333299</c:v>
                </c:pt>
                <c:pt idx="3998">
                  <c:v>5.5520559166666636</c:v>
                </c:pt>
                <c:pt idx="3999">
                  <c:v>5.5534446249999974</c:v>
                </c:pt>
                <c:pt idx="4000">
                  <c:v>5.5548333333333302</c:v>
                </c:pt>
                <c:pt idx="4001">
                  <c:v>5.5562220416666648</c:v>
                </c:pt>
                <c:pt idx="4002">
                  <c:v>5.5576107499999967</c:v>
                </c:pt>
                <c:pt idx="4003">
                  <c:v>5.5589994583333304</c:v>
                </c:pt>
                <c:pt idx="4004">
                  <c:v>5.5603881666666632</c:v>
                </c:pt>
                <c:pt idx="4005">
                  <c:v>5.561776874999997</c:v>
                </c:pt>
                <c:pt idx="4006">
                  <c:v>5.5631655833333307</c:v>
                </c:pt>
                <c:pt idx="4007">
                  <c:v>5.5645542916666635</c:v>
                </c:pt>
                <c:pt idx="4008">
                  <c:v>5.5659429999999972</c:v>
                </c:pt>
                <c:pt idx="4009">
                  <c:v>5.56733170833333</c:v>
                </c:pt>
                <c:pt idx="4010">
                  <c:v>5.5687204166666646</c:v>
                </c:pt>
                <c:pt idx="4011">
                  <c:v>5.5701091249999966</c:v>
                </c:pt>
                <c:pt idx="4012">
                  <c:v>5.5714978333333303</c:v>
                </c:pt>
                <c:pt idx="4013">
                  <c:v>5.5728865416666631</c:v>
                </c:pt>
                <c:pt idx="4014">
                  <c:v>5.5742752499999977</c:v>
                </c:pt>
                <c:pt idx="4015">
                  <c:v>5.5756639583333305</c:v>
                </c:pt>
                <c:pt idx="4016">
                  <c:v>5.5770526666666633</c:v>
                </c:pt>
                <c:pt idx="4017">
                  <c:v>5.578441374999997</c:v>
                </c:pt>
                <c:pt idx="4018">
                  <c:v>5.5798300833333307</c:v>
                </c:pt>
                <c:pt idx="4019">
                  <c:v>5.5812187916666645</c:v>
                </c:pt>
                <c:pt idx="4020">
                  <c:v>5.5826074999999964</c:v>
                </c:pt>
                <c:pt idx="4021">
                  <c:v>5.5839962083333301</c:v>
                </c:pt>
                <c:pt idx="4022">
                  <c:v>5.5853849166666638</c:v>
                </c:pt>
                <c:pt idx="4023">
                  <c:v>5.5867736249999975</c:v>
                </c:pt>
                <c:pt idx="4024">
                  <c:v>5.5881623333333303</c:v>
                </c:pt>
                <c:pt idx="4025">
                  <c:v>5.5895510416666632</c:v>
                </c:pt>
                <c:pt idx="4026">
                  <c:v>5.5909397499999978</c:v>
                </c:pt>
                <c:pt idx="4027">
                  <c:v>5.5923284583333306</c:v>
                </c:pt>
                <c:pt idx="4028">
                  <c:v>5.5937171666666643</c:v>
                </c:pt>
                <c:pt idx="4029">
                  <c:v>5.5951058749999962</c:v>
                </c:pt>
                <c:pt idx="4030">
                  <c:v>5.5964945833333299</c:v>
                </c:pt>
                <c:pt idx="4031">
                  <c:v>5.5978832916666637</c:v>
                </c:pt>
                <c:pt idx="4032">
                  <c:v>5.5992719999999974</c:v>
                </c:pt>
                <c:pt idx="4033">
                  <c:v>5.6006607083333302</c:v>
                </c:pt>
                <c:pt idx="4034">
                  <c:v>5.602049416666663</c:v>
                </c:pt>
                <c:pt idx="4035">
                  <c:v>5.6034381249999976</c:v>
                </c:pt>
                <c:pt idx="4036">
                  <c:v>5.6048268333333304</c:v>
                </c:pt>
                <c:pt idx="4037">
                  <c:v>5.6062155416666641</c:v>
                </c:pt>
                <c:pt idx="4038">
                  <c:v>5.6076042499999961</c:v>
                </c:pt>
                <c:pt idx="4039">
                  <c:v>5.6089929583333307</c:v>
                </c:pt>
                <c:pt idx="4040">
                  <c:v>5.6103816666666635</c:v>
                </c:pt>
                <c:pt idx="4041">
                  <c:v>5.6117703749999972</c:v>
                </c:pt>
                <c:pt idx="4042">
                  <c:v>5.61315908333333</c:v>
                </c:pt>
                <c:pt idx="4043">
                  <c:v>5.6145477916666637</c:v>
                </c:pt>
                <c:pt idx="4044">
                  <c:v>5.6159364999999974</c:v>
                </c:pt>
                <c:pt idx="4045">
                  <c:v>5.6173252083333303</c:v>
                </c:pt>
                <c:pt idx="4046">
                  <c:v>5.618713916666664</c:v>
                </c:pt>
                <c:pt idx="4047">
                  <c:v>5.6201026249999959</c:v>
                </c:pt>
                <c:pt idx="4048">
                  <c:v>5.6214913333333305</c:v>
                </c:pt>
                <c:pt idx="4049">
                  <c:v>5.6228800416666633</c:v>
                </c:pt>
                <c:pt idx="4050">
                  <c:v>5.624268749999997</c:v>
                </c:pt>
                <c:pt idx="4051">
                  <c:v>5.6256574583333308</c:v>
                </c:pt>
                <c:pt idx="4052">
                  <c:v>5.6270461666666636</c:v>
                </c:pt>
                <c:pt idx="4053">
                  <c:v>5.6284348749999973</c:v>
                </c:pt>
                <c:pt idx="4054">
                  <c:v>5.6298235833333301</c:v>
                </c:pt>
                <c:pt idx="4055">
                  <c:v>5.6312122916666647</c:v>
                </c:pt>
                <c:pt idx="4056">
                  <c:v>5.6326009999999966</c:v>
                </c:pt>
                <c:pt idx="4057">
                  <c:v>5.6339897083333303</c:v>
                </c:pt>
                <c:pt idx="4058">
                  <c:v>5.6353784166666632</c:v>
                </c:pt>
                <c:pt idx="4059">
                  <c:v>5.6367671249999978</c:v>
                </c:pt>
                <c:pt idx="4060">
                  <c:v>5.6381558333333306</c:v>
                </c:pt>
                <c:pt idx="4061">
                  <c:v>5.6395445416666634</c:v>
                </c:pt>
                <c:pt idx="4062">
                  <c:v>5.6409332499999971</c:v>
                </c:pt>
                <c:pt idx="4063">
                  <c:v>5.6423219583333299</c:v>
                </c:pt>
                <c:pt idx="4064">
                  <c:v>5.6437106666666645</c:v>
                </c:pt>
                <c:pt idx="4065">
                  <c:v>5.6450993749999965</c:v>
                </c:pt>
                <c:pt idx="4066">
                  <c:v>5.6464880833333302</c:v>
                </c:pt>
                <c:pt idx="4067">
                  <c:v>5.647876791666663</c:v>
                </c:pt>
                <c:pt idx="4068">
                  <c:v>5.6492654999999976</c:v>
                </c:pt>
                <c:pt idx="4069">
                  <c:v>5.6506542083333304</c:v>
                </c:pt>
                <c:pt idx="4070">
                  <c:v>5.6520429166666633</c:v>
                </c:pt>
                <c:pt idx="4071">
                  <c:v>5.653431624999997</c:v>
                </c:pt>
                <c:pt idx="4072">
                  <c:v>5.6548203333333307</c:v>
                </c:pt>
                <c:pt idx="4073">
                  <c:v>5.6562090416666635</c:v>
                </c:pt>
                <c:pt idx="4074">
                  <c:v>5.6575977499999963</c:v>
                </c:pt>
                <c:pt idx="4075">
                  <c:v>5.65898645833333</c:v>
                </c:pt>
                <c:pt idx="4076">
                  <c:v>5.6603751666666637</c:v>
                </c:pt>
                <c:pt idx="4077">
                  <c:v>5.6617638749999974</c:v>
                </c:pt>
                <c:pt idx="4078">
                  <c:v>5.6631525833333303</c:v>
                </c:pt>
                <c:pt idx="4079">
                  <c:v>5.6645412916666631</c:v>
                </c:pt>
                <c:pt idx="4080">
                  <c:v>5.6659299999999977</c:v>
                </c:pt>
                <c:pt idx="4081">
                  <c:v>5.6673187083333305</c:v>
                </c:pt>
                <c:pt idx="4082">
                  <c:v>5.6687074166666633</c:v>
                </c:pt>
                <c:pt idx="4083">
                  <c:v>5.6700961249999962</c:v>
                </c:pt>
                <c:pt idx="4084">
                  <c:v>5.6714848333333308</c:v>
                </c:pt>
                <c:pt idx="4085">
                  <c:v>5.6728735416666636</c:v>
                </c:pt>
                <c:pt idx="4086">
                  <c:v>5.6742622499999973</c:v>
                </c:pt>
                <c:pt idx="4087">
                  <c:v>5.6756509583333301</c:v>
                </c:pt>
                <c:pt idx="4088">
                  <c:v>5.6770396666666638</c:v>
                </c:pt>
                <c:pt idx="4089">
                  <c:v>5.6784283749999975</c:v>
                </c:pt>
                <c:pt idx="4090">
                  <c:v>5.6798170833333304</c:v>
                </c:pt>
                <c:pt idx="4091">
                  <c:v>5.6812057916666632</c:v>
                </c:pt>
                <c:pt idx="4092">
                  <c:v>5.682594499999996</c:v>
                </c:pt>
                <c:pt idx="4093">
                  <c:v>5.6839832083333306</c:v>
                </c:pt>
                <c:pt idx="4094">
                  <c:v>5.6853719166666634</c:v>
                </c:pt>
                <c:pt idx="4095">
                  <c:v>5.6867606249999971</c:v>
                </c:pt>
                <c:pt idx="4096">
                  <c:v>5.6881493333333299</c:v>
                </c:pt>
                <c:pt idx="4097">
                  <c:v>5.6895380416666637</c:v>
                </c:pt>
                <c:pt idx="4098">
                  <c:v>5.6909267499999965</c:v>
                </c:pt>
                <c:pt idx="4099">
                  <c:v>5.6923154583333302</c:v>
                </c:pt>
                <c:pt idx="4100">
                  <c:v>5.6937041666666648</c:v>
                </c:pt>
                <c:pt idx="4101">
                  <c:v>5.6950928749999976</c:v>
                </c:pt>
                <c:pt idx="4102">
                  <c:v>5.6964815833333304</c:v>
                </c:pt>
                <c:pt idx="4103">
                  <c:v>5.6978702916666633</c:v>
                </c:pt>
                <c:pt idx="4104">
                  <c:v>5.699258999999997</c:v>
                </c:pt>
                <c:pt idx="4105">
                  <c:v>5.7006477083333316</c:v>
                </c:pt>
                <c:pt idx="4106">
                  <c:v>5.7020364166666644</c:v>
                </c:pt>
                <c:pt idx="4107">
                  <c:v>5.7034251249999972</c:v>
                </c:pt>
                <c:pt idx="4108">
                  <c:v>5.7048138333333291</c:v>
                </c:pt>
                <c:pt idx="4109">
                  <c:v>5.7062025416666646</c:v>
                </c:pt>
                <c:pt idx="4110">
                  <c:v>5.7075912499999966</c:v>
                </c:pt>
                <c:pt idx="4111">
                  <c:v>5.7089799583333303</c:v>
                </c:pt>
                <c:pt idx="4112">
                  <c:v>5.7103686666666631</c:v>
                </c:pt>
                <c:pt idx="4113">
                  <c:v>5.7117573749999959</c:v>
                </c:pt>
                <c:pt idx="4114">
                  <c:v>5.7131460833333305</c:v>
                </c:pt>
                <c:pt idx="4115">
                  <c:v>5.7145347916666633</c:v>
                </c:pt>
                <c:pt idx="4116">
                  <c:v>5.715923499999997</c:v>
                </c:pt>
                <c:pt idx="4117">
                  <c:v>5.7173122083333308</c:v>
                </c:pt>
                <c:pt idx="4118">
                  <c:v>5.7187009166666636</c:v>
                </c:pt>
                <c:pt idx="4119">
                  <c:v>5.7200896249999964</c:v>
                </c:pt>
                <c:pt idx="4120">
                  <c:v>5.7214783333333301</c:v>
                </c:pt>
                <c:pt idx="4121">
                  <c:v>5.7228670416666647</c:v>
                </c:pt>
                <c:pt idx="4122">
                  <c:v>5.7242557499999975</c:v>
                </c:pt>
                <c:pt idx="4123">
                  <c:v>5.7256444583333304</c:v>
                </c:pt>
                <c:pt idx="4124">
                  <c:v>5.7270331666666623</c:v>
                </c:pt>
                <c:pt idx="4125">
                  <c:v>5.7284218749999978</c:v>
                </c:pt>
                <c:pt idx="4126">
                  <c:v>5.7298105833333315</c:v>
                </c:pt>
                <c:pt idx="4127">
                  <c:v>5.7311992916666634</c:v>
                </c:pt>
                <c:pt idx="4128">
                  <c:v>5.7325879999999962</c:v>
                </c:pt>
                <c:pt idx="4129">
                  <c:v>5.7339767083333291</c:v>
                </c:pt>
                <c:pt idx="4130">
                  <c:v>5.7353654166666637</c:v>
                </c:pt>
                <c:pt idx="4131">
                  <c:v>5.7367541249999974</c:v>
                </c:pt>
                <c:pt idx="4132">
                  <c:v>5.7381428333333302</c:v>
                </c:pt>
                <c:pt idx="4133">
                  <c:v>5.739531541666663</c:v>
                </c:pt>
                <c:pt idx="4134">
                  <c:v>5.7409202499999967</c:v>
                </c:pt>
                <c:pt idx="4135">
                  <c:v>5.7423089583333304</c:v>
                </c:pt>
                <c:pt idx="4136">
                  <c:v>5.7436976666666641</c:v>
                </c:pt>
                <c:pt idx="4137">
                  <c:v>5.745086374999997</c:v>
                </c:pt>
                <c:pt idx="4138">
                  <c:v>5.7464750833333307</c:v>
                </c:pt>
                <c:pt idx="4139">
                  <c:v>5.7478637916666635</c:v>
                </c:pt>
                <c:pt idx="4140">
                  <c:v>5.7492524999999972</c:v>
                </c:pt>
                <c:pt idx="4141">
                  <c:v>5.7506412083333309</c:v>
                </c:pt>
                <c:pt idx="4142">
                  <c:v>5.7520299166666646</c:v>
                </c:pt>
                <c:pt idx="4143">
                  <c:v>5.7534186249999975</c:v>
                </c:pt>
                <c:pt idx="4144">
                  <c:v>5.7548073333333294</c:v>
                </c:pt>
                <c:pt idx="4145">
                  <c:v>5.7561960416666631</c:v>
                </c:pt>
                <c:pt idx="4146">
                  <c:v>5.7575847499999959</c:v>
                </c:pt>
                <c:pt idx="4147">
                  <c:v>5.7589734583333305</c:v>
                </c:pt>
                <c:pt idx="4148">
                  <c:v>5.7603621666666633</c:v>
                </c:pt>
                <c:pt idx="4149">
                  <c:v>5.7617508749999962</c:v>
                </c:pt>
                <c:pt idx="4150">
                  <c:v>5.7631395833333308</c:v>
                </c:pt>
                <c:pt idx="4151">
                  <c:v>5.7645282916666636</c:v>
                </c:pt>
                <c:pt idx="4152">
                  <c:v>5.7659169999999973</c:v>
                </c:pt>
                <c:pt idx="4153">
                  <c:v>5.7673057083333301</c:v>
                </c:pt>
                <c:pt idx="4154">
                  <c:v>5.7686944166666638</c:v>
                </c:pt>
                <c:pt idx="4155">
                  <c:v>5.7700831249999966</c:v>
                </c:pt>
                <c:pt idx="4156">
                  <c:v>5.7714718333333304</c:v>
                </c:pt>
                <c:pt idx="4157">
                  <c:v>5.7728605416666641</c:v>
                </c:pt>
                <c:pt idx="4158">
                  <c:v>5.7742492499999978</c:v>
                </c:pt>
                <c:pt idx="4159">
                  <c:v>5.7756379583333306</c:v>
                </c:pt>
                <c:pt idx="4160">
                  <c:v>5.7770266666666625</c:v>
                </c:pt>
                <c:pt idx="4161">
                  <c:v>5.7784153749999971</c:v>
                </c:pt>
                <c:pt idx="4162">
                  <c:v>5.7798040833333317</c:v>
                </c:pt>
                <c:pt idx="4163">
                  <c:v>5.7811927916666637</c:v>
                </c:pt>
                <c:pt idx="4164">
                  <c:v>5.7825814999999965</c:v>
                </c:pt>
                <c:pt idx="4165">
                  <c:v>5.7839702083333293</c:v>
                </c:pt>
                <c:pt idx="4166">
                  <c:v>5.785358916666663</c:v>
                </c:pt>
                <c:pt idx="4167">
                  <c:v>5.7867476249999976</c:v>
                </c:pt>
                <c:pt idx="4168">
                  <c:v>5.7881363333333304</c:v>
                </c:pt>
                <c:pt idx="4169">
                  <c:v>5.7895250416666633</c:v>
                </c:pt>
                <c:pt idx="4170">
                  <c:v>5.7909137499999961</c:v>
                </c:pt>
                <c:pt idx="4171">
                  <c:v>5.7923024583333307</c:v>
                </c:pt>
                <c:pt idx="4172">
                  <c:v>5.7936911666666644</c:v>
                </c:pt>
                <c:pt idx="4173">
                  <c:v>5.7950798749999972</c:v>
                </c:pt>
                <c:pt idx="4174">
                  <c:v>5.79646858333333</c:v>
                </c:pt>
                <c:pt idx="4175">
                  <c:v>5.7978572916666637</c:v>
                </c:pt>
                <c:pt idx="4176">
                  <c:v>5.7992459999999975</c:v>
                </c:pt>
                <c:pt idx="4177">
                  <c:v>5.8006347083333312</c:v>
                </c:pt>
                <c:pt idx="4178">
                  <c:v>5.802023416666664</c:v>
                </c:pt>
                <c:pt idx="4179">
                  <c:v>5.8034121249999977</c:v>
                </c:pt>
                <c:pt idx="4180">
                  <c:v>5.8048008333333296</c:v>
                </c:pt>
                <c:pt idx="4181">
                  <c:v>5.8061895416666633</c:v>
                </c:pt>
                <c:pt idx="4182">
                  <c:v>5.8075782499999962</c:v>
                </c:pt>
                <c:pt idx="4183">
                  <c:v>5.8089669583333308</c:v>
                </c:pt>
                <c:pt idx="4184">
                  <c:v>5.8103556666666636</c:v>
                </c:pt>
                <c:pt idx="4185">
                  <c:v>5.8117443749999964</c:v>
                </c:pt>
                <c:pt idx="4186">
                  <c:v>5.8131330833333301</c:v>
                </c:pt>
                <c:pt idx="4187">
                  <c:v>5.8145217916666638</c:v>
                </c:pt>
                <c:pt idx="4188">
                  <c:v>5.8159104999999975</c:v>
                </c:pt>
                <c:pt idx="4189">
                  <c:v>5.8172992083333304</c:v>
                </c:pt>
                <c:pt idx="4190">
                  <c:v>5.8186879166666632</c:v>
                </c:pt>
                <c:pt idx="4191">
                  <c:v>5.820076624999996</c:v>
                </c:pt>
                <c:pt idx="4192">
                  <c:v>5.8214653333333306</c:v>
                </c:pt>
                <c:pt idx="4193">
                  <c:v>5.8228540416666643</c:v>
                </c:pt>
                <c:pt idx="4194">
                  <c:v>5.8242427499999971</c:v>
                </c:pt>
                <c:pt idx="4195">
                  <c:v>5.82563145833333</c:v>
                </c:pt>
                <c:pt idx="4196">
                  <c:v>5.8270201666666628</c:v>
                </c:pt>
                <c:pt idx="4197">
                  <c:v>5.8284088749999974</c:v>
                </c:pt>
                <c:pt idx="4198">
                  <c:v>5.8297975833333311</c:v>
                </c:pt>
                <c:pt idx="4199">
                  <c:v>5.831186291666663</c:v>
                </c:pt>
                <c:pt idx="4200">
                  <c:v>5.8325749999999967</c:v>
                </c:pt>
                <c:pt idx="4201">
                  <c:v>5.8339637083333296</c:v>
                </c:pt>
                <c:pt idx="4202">
                  <c:v>5.8353524166666633</c:v>
                </c:pt>
                <c:pt idx="4203">
                  <c:v>5.8367411249999979</c:v>
                </c:pt>
                <c:pt idx="4204">
                  <c:v>5.8381298333333307</c:v>
                </c:pt>
                <c:pt idx="4205">
                  <c:v>5.8395185416666635</c:v>
                </c:pt>
                <c:pt idx="4206">
                  <c:v>5.8409072499999963</c:v>
                </c:pt>
                <c:pt idx="4207">
                  <c:v>5.84229595833333</c:v>
                </c:pt>
                <c:pt idx="4208">
                  <c:v>5.8436846666666646</c:v>
                </c:pt>
                <c:pt idx="4209">
                  <c:v>5.8450733749999975</c:v>
                </c:pt>
                <c:pt idx="4210">
                  <c:v>5.8464620833333303</c:v>
                </c:pt>
                <c:pt idx="4211">
                  <c:v>5.8478507916666631</c:v>
                </c:pt>
                <c:pt idx="4212">
                  <c:v>5.8492394999999977</c:v>
                </c:pt>
                <c:pt idx="4213">
                  <c:v>5.8506282083333314</c:v>
                </c:pt>
                <c:pt idx="4214">
                  <c:v>5.8520169166666642</c:v>
                </c:pt>
                <c:pt idx="4215">
                  <c:v>5.8534056249999971</c:v>
                </c:pt>
                <c:pt idx="4216">
                  <c:v>5.854794333333329</c:v>
                </c:pt>
                <c:pt idx="4217">
                  <c:v>5.8561830416666636</c:v>
                </c:pt>
                <c:pt idx="4218">
                  <c:v>5.8575717499999964</c:v>
                </c:pt>
                <c:pt idx="4219">
                  <c:v>5.8589604583333301</c:v>
                </c:pt>
                <c:pt idx="4220">
                  <c:v>5.8603491666666638</c:v>
                </c:pt>
                <c:pt idx="4221">
                  <c:v>5.8617378749999967</c:v>
                </c:pt>
                <c:pt idx="4222">
                  <c:v>5.8631265833333304</c:v>
                </c:pt>
                <c:pt idx="4223">
                  <c:v>5.8645152916666632</c:v>
                </c:pt>
                <c:pt idx="4224">
                  <c:v>5.8659039999999969</c:v>
                </c:pt>
                <c:pt idx="4225">
                  <c:v>5.8672927083333306</c:v>
                </c:pt>
                <c:pt idx="4226">
                  <c:v>5.8686814166666634</c:v>
                </c:pt>
                <c:pt idx="4227">
                  <c:v>5.8700701249999963</c:v>
                </c:pt>
                <c:pt idx="4228">
                  <c:v>5.87145883333333</c:v>
                </c:pt>
                <c:pt idx="4229">
                  <c:v>5.8728475416666646</c:v>
                </c:pt>
                <c:pt idx="4230">
                  <c:v>5.8742362499999974</c:v>
                </c:pt>
                <c:pt idx="4231">
                  <c:v>5.8756249583333302</c:v>
                </c:pt>
                <c:pt idx="4232">
                  <c:v>5.8770136666666621</c:v>
                </c:pt>
                <c:pt idx="4233">
                  <c:v>5.8784023749999976</c:v>
                </c:pt>
                <c:pt idx="4234">
                  <c:v>5.8797910833333313</c:v>
                </c:pt>
                <c:pt idx="4235">
                  <c:v>5.8811797916666642</c:v>
                </c:pt>
                <c:pt idx="4236">
                  <c:v>5.8825684999999961</c:v>
                </c:pt>
                <c:pt idx="4237">
                  <c:v>5.8839572083333298</c:v>
                </c:pt>
                <c:pt idx="4238">
                  <c:v>5.8853459166666635</c:v>
                </c:pt>
                <c:pt idx="4239">
                  <c:v>5.8867346249999972</c:v>
                </c:pt>
                <c:pt idx="4240">
                  <c:v>5.88812333333333</c:v>
                </c:pt>
                <c:pt idx="4241">
                  <c:v>5.8895120416666638</c:v>
                </c:pt>
                <c:pt idx="4242">
                  <c:v>5.8909007499999966</c:v>
                </c:pt>
                <c:pt idx="4243">
                  <c:v>5.8922894583333303</c:v>
                </c:pt>
                <c:pt idx="4244">
                  <c:v>5.893678166666664</c:v>
                </c:pt>
                <c:pt idx="4245">
                  <c:v>5.8950668749999977</c:v>
                </c:pt>
                <c:pt idx="4246">
                  <c:v>5.8964555833333305</c:v>
                </c:pt>
                <c:pt idx="4247">
                  <c:v>5.8978442916666634</c:v>
                </c:pt>
                <c:pt idx="4248">
                  <c:v>5.8992329999999971</c:v>
                </c:pt>
                <c:pt idx="4249">
                  <c:v>5.9006217083333317</c:v>
                </c:pt>
                <c:pt idx="4250">
                  <c:v>5.9020104166666645</c:v>
                </c:pt>
                <c:pt idx="4251">
                  <c:v>5.9033991249999973</c:v>
                </c:pt>
                <c:pt idx="4252">
                  <c:v>5.9047878333333292</c:v>
                </c:pt>
                <c:pt idx="4253">
                  <c:v>5.9061765416666647</c:v>
                </c:pt>
                <c:pt idx="4254">
                  <c:v>5.9075652499999967</c:v>
                </c:pt>
                <c:pt idx="4255">
                  <c:v>5.9089539583333304</c:v>
                </c:pt>
                <c:pt idx="4256">
                  <c:v>5.9103426666666632</c:v>
                </c:pt>
                <c:pt idx="4257">
                  <c:v>5.911731374999996</c:v>
                </c:pt>
                <c:pt idx="4258">
                  <c:v>5.9131200833333306</c:v>
                </c:pt>
                <c:pt idx="4259">
                  <c:v>5.9145087916666634</c:v>
                </c:pt>
                <c:pt idx="4260">
                  <c:v>5.9158974999999971</c:v>
                </c:pt>
                <c:pt idx="4261">
                  <c:v>5.91728620833333</c:v>
                </c:pt>
                <c:pt idx="4262">
                  <c:v>5.9186749166666637</c:v>
                </c:pt>
                <c:pt idx="4263">
                  <c:v>5.9200636249999965</c:v>
                </c:pt>
                <c:pt idx="4264">
                  <c:v>5.9214523333333302</c:v>
                </c:pt>
                <c:pt idx="4265">
                  <c:v>5.9228410416666648</c:v>
                </c:pt>
                <c:pt idx="4266">
                  <c:v>5.9242297499999976</c:v>
                </c:pt>
                <c:pt idx="4267">
                  <c:v>5.9256184583333305</c:v>
                </c:pt>
                <c:pt idx="4268">
                  <c:v>5.9270071666666624</c:v>
                </c:pt>
                <c:pt idx="4269">
                  <c:v>5.9283958749999979</c:v>
                </c:pt>
                <c:pt idx="4270">
                  <c:v>5.9297845833333316</c:v>
                </c:pt>
                <c:pt idx="4271">
                  <c:v>5.9311732916666635</c:v>
                </c:pt>
                <c:pt idx="4272">
                  <c:v>5.9325619999999963</c:v>
                </c:pt>
                <c:pt idx="4273">
                  <c:v>5.9339507083333292</c:v>
                </c:pt>
                <c:pt idx="4274">
                  <c:v>5.9353394166666638</c:v>
                </c:pt>
                <c:pt idx="4275">
                  <c:v>5.9367281249999975</c:v>
                </c:pt>
                <c:pt idx="4276">
                  <c:v>5.9381168333333303</c:v>
                </c:pt>
                <c:pt idx="4277">
                  <c:v>5.9395055416666631</c:v>
                </c:pt>
                <c:pt idx="4278">
                  <c:v>5.9408942499999959</c:v>
                </c:pt>
                <c:pt idx="4279">
                  <c:v>5.9422829583333305</c:v>
                </c:pt>
                <c:pt idx="4280">
                  <c:v>5.9436716666666642</c:v>
                </c:pt>
                <c:pt idx="4281">
                  <c:v>5.9450603749999971</c:v>
                </c:pt>
                <c:pt idx="4282">
                  <c:v>5.9464490833333308</c:v>
                </c:pt>
                <c:pt idx="4283">
                  <c:v>5.9478377916666636</c:v>
                </c:pt>
                <c:pt idx="4284">
                  <c:v>5.9492264999999973</c:v>
                </c:pt>
                <c:pt idx="4285">
                  <c:v>5.950615208333331</c:v>
                </c:pt>
                <c:pt idx="4286">
                  <c:v>5.9520039166666647</c:v>
                </c:pt>
                <c:pt idx="4287">
                  <c:v>5.9533926249999976</c:v>
                </c:pt>
                <c:pt idx="4288">
                  <c:v>5.9547813333333295</c:v>
                </c:pt>
                <c:pt idx="4289">
                  <c:v>5.9561700416666632</c:v>
                </c:pt>
                <c:pt idx="4290">
                  <c:v>5.957558749999996</c:v>
                </c:pt>
                <c:pt idx="4291">
                  <c:v>5.9589474583333306</c:v>
                </c:pt>
                <c:pt idx="4292">
                  <c:v>5.9603361666666634</c:v>
                </c:pt>
                <c:pt idx="4293">
                  <c:v>5.9617248749999963</c:v>
                </c:pt>
                <c:pt idx="4294">
                  <c:v>5.96311358333333</c:v>
                </c:pt>
                <c:pt idx="4295">
                  <c:v>5.9645022916666637</c:v>
                </c:pt>
                <c:pt idx="4296">
                  <c:v>5.9658909999999974</c:v>
                </c:pt>
                <c:pt idx="4297">
                  <c:v>5.9672797083333302</c:v>
                </c:pt>
                <c:pt idx="4298">
                  <c:v>5.968668416666663</c:v>
                </c:pt>
                <c:pt idx="4299">
                  <c:v>5.9700571249999976</c:v>
                </c:pt>
                <c:pt idx="4300">
                  <c:v>5.9714458333333305</c:v>
                </c:pt>
                <c:pt idx="4301">
                  <c:v>5.9728345416666642</c:v>
                </c:pt>
                <c:pt idx="4302">
                  <c:v>5.974223249999997</c:v>
                </c:pt>
                <c:pt idx="4303">
                  <c:v>5.9756119583333307</c:v>
                </c:pt>
                <c:pt idx="4304">
                  <c:v>5.9770006666666626</c:v>
                </c:pt>
                <c:pt idx="4305">
                  <c:v>5.9783893749999963</c:v>
                </c:pt>
                <c:pt idx="4306">
                  <c:v>5.9797780833333309</c:v>
                </c:pt>
                <c:pt idx="4307">
                  <c:v>5.9811667916666629</c:v>
                </c:pt>
                <c:pt idx="4308">
                  <c:v>5.9825554999999966</c:v>
                </c:pt>
                <c:pt idx="4309">
                  <c:v>5.9839442083333294</c:v>
                </c:pt>
                <c:pt idx="4310">
                  <c:v>5.9853329166666631</c:v>
                </c:pt>
                <c:pt idx="4311">
                  <c:v>5.9867216249999977</c:v>
                </c:pt>
                <c:pt idx="4312">
                  <c:v>5.9881103333333305</c:v>
                </c:pt>
                <c:pt idx="4313">
                  <c:v>5.9894990416666634</c:v>
                </c:pt>
                <c:pt idx="4314">
                  <c:v>5.9908877499999962</c:v>
                </c:pt>
                <c:pt idx="4315">
                  <c:v>5.9922764583333308</c:v>
                </c:pt>
                <c:pt idx="4316">
                  <c:v>5.9936651666666645</c:v>
                </c:pt>
                <c:pt idx="4317">
                  <c:v>5.9950538749999973</c:v>
                </c:pt>
                <c:pt idx="4318">
                  <c:v>5.9964425833333301</c:v>
                </c:pt>
                <c:pt idx="4319">
                  <c:v>5.9978312916666638</c:v>
                </c:pt>
                <c:pt idx="4320">
                  <c:v>5.9992199999999976</c:v>
                </c:pt>
                <c:pt idx="4321">
                  <c:v>6.0006087083333313</c:v>
                </c:pt>
                <c:pt idx="4322">
                  <c:v>6.0019974166666641</c:v>
                </c:pt>
                <c:pt idx="4323">
                  <c:v>6.003386124999996</c:v>
                </c:pt>
                <c:pt idx="4324">
                  <c:v>6.0047748333333297</c:v>
                </c:pt>
                <c:pt idx="4325">
                  <c:v>6.0061635416666634</c:v>
                </c:pt>
                <c:pt idx="4326">
                  <c:v>6.007552249999998</c:v>
                </c:pt>
                <c:pt idx="4327">
                  <c:v>6.00894095833333</c:v>
                </c:pt>
                <c:pt idx="4328">
                  <c:v>6.0103296666666637</c:v>
                </c:pt>
                <c:pt idx="4329">
                  <c:v>6.0117183749999965</c:v>
                </c:pt>
                <c:pt idx="4330">
                  <c:v>6.0131070833333302</c:v>
                </c:pt>
                <c:pt idx="4331">
                  <c:v>6.014495791666663</c:v>
                </c:pt>
                <c:pt idx="4332">
                  <c:v>6.0158844999999976</c:v>
                </c:pt>
                <c:pt idx="4333">
                  <c:v>6.0172732083333305</c:v>
                </c:pt>
                <c:pt idx="4334">
                  <c:v>6.0186619166666633</c:v>
                </c:pt>
                <c:pt idx="4335">
                  <c:v>6.020050624999997</c:v>
                </c:pt>
                <c:pt idx="4336">
                  <c:v>6.0214393333333307</c:v>
                </c:pt>
                <c:pt idx="4337">
                  <c:v>6.0228280416666644</c:v>
                </c:pt>
                <c:pt idx="4338">
                  <c:v>6.0242167499999972</c:v>
                </c:pt>
                <c:pt idx="4339">
                  <c:v>6.0256054583333301</c:v>
                </c:pt>
                <c:pt idx="4340">
                  <c:v>6.026994166666662</c:v>
                </c:pt>
                <c:pt idx="4341">
                  <c:v>6.0283828749999966</c:v>
                </c:pt>
                <c:pt idx="4342">
                  <c:v>6.0297715833333312</c:v>
                </c:pt>
                <c:pt idx="4343">
                  <c:v>6.0311602916666631</c:v>
                </c:pt>
                <c:pt idx="4344">
                  <c:v>6.0325489999999959</c:v>
                </c:pt>
                <c:pt idx="4345">
                  <c:v>6.0339377083333297</c:v>
                </c:pt>
                <c:pt idx="4346">
                  <c:v>6.0353264166666634</c:v>
                </c:pt>
                <c:pt idx="4347">
                  <c:v>6.0367151249999971</c:v>
                </c:pt>
                <c:pt idx="4348">
                  <c:v>6.0381038333333308</c:v>
                </c:pt>
                <c:pt idx="4349">
                  <c:v>6.0394925416666636</c:v>
                </c:pt>
                <c:pt idx="4350">
                  <c:v>6.0408812499999964</c:v>
                </c:pt>
                <c:pt idx="4351">
                  <c:v>6.0422699583333301</c:v>
                </c:pt>
                <c:pt idx="4352">
                  <c:v>6.0436586666666647</c:v>
                </c:pt>
                <c:pt idx="4353">
                  <c:v>6.0450473749999976</c:v>
                </c:pt>
                <c:pt idx="4354">
                  <c:v>6.0464360833333304</c:v>
                </c:pt>
                <c:pt idx="4355">
                  <c:v>6.0478247916666632</c:v>
                </c:pt>
                <c:pt idx="4356">
                  <c:v>6.0492134999999969</c:v>
                </c:pt>
                <c:pt idx="4357">
                  <c:v>6.0506022083333315</c:v>
                </c:pt>
                <c:pt idx="4358">
                  <c:v>6.0519909166666643</c:v>
                </c:pt>
                <c:pt idx="4359">
                  <c:v>6.0533796249999963</c:v>
                </c:pt>
                <c:pt idx="4360">
                  <c:v>6.0547683333333291</c:v>
                </c:pt>
                <c:pt idx="4361">
                  <c:v>6.0561570416666637</c:v>
                </c:pt>
                <c:pt idx="4362">
                  <c:v>6.0575457499999983</c:v>
                </c:pt>
                <c:pt idx="4363">
                  <c:v>6.0589344583333302</c:v>
                </c:pt>
                <c:pt idx="4364">
                  <c:v>6.060323166666663</c:v>
                </c:pt>
                <c:pt idx="4365">
                  <c:v>6.0617118749999968</c:v>
                </c:pt>
                <c:pt idx="4366">
                  <c:v>6.0631005833333305</c:v>
                </c:pt>
                <c:pt idx="4367">
                  <c:v>6.0644892916666633</c:v>
                </c:pt>
                <c:pt idx="4368">
                  <c:v>6.065877999999997</c:v>
                </c:pt>
                <c:pt idx="4369">
                  <c:v>6.0672667083333307</c:v>
                </c:pt>
                <c:pt idx="4370">
                  <c:v>6.0686554166666635</c:v>
                </c:pt>
                <c:pt idx="4371">
                  <c:v>6.0700441249999972</c:v>
                </c:pt>
                <c:pt idx="4372">
                  <c:v>6.0714328333333301</c:v>
                </c:pt>
                <c:pt idx="4373">
                  <c:v>6.0728215416666647</c:v>
                </c:pt>
                <c:pt idx="4374">
                  <c:v>6.0742102499999975</c:v>
                </c:pt>
                <c:pt idx="4375">
                  <c:v>6.0755989583333303</c:v>
                </c:pt>
                <c:pt idx="4376">
                  <c:v>6.0769876666666622</c:v>
                </c:pt>
                <c:pt idx="4377">
                  <c:v>6.0783763749999977</c:v>
                </c:pt>
                <c:pt idx="4378">
                  <c:v>6.0797650833333314</c:v>
                </c:pt>
                <c:pt idx="4379">
                  <c:v>6.0811537916666634</c:v>
                </c:pt>
                <c:pt idx="4380">
                  <c:v>6.0825424999999962</c:v>
                </c:pt>
                <c:pt idx="4381">
                  <c:v>6.083931208333329</c:v>
                </c:pt>
                <c:pt idx="4382">
                  <c:v>6.0853199166666636</c:v>
                </c:pt>
                <c:pt idx="4383">
                  <c:v>6.0867086249999973</c:v>
                </c:pt>
                <c:pt idx="4384">
                  <c:v>6.0880973333333301</c:v>
                </c:pt>
                <c:pt idx="4385">
                  <c:v>6.0894860416666639</c:v>
                </c:pt>
                <c:pt idx="4386">
                  <c:v>6.0908747499999967</c:v>
                </c:pt>
                <c:pt idx="4387">
                  <c:v>6.0922634583333304</c:v>
                </c:pt>
                <c:pt idx="4388">
                  <c:v>6.0936521666666641</c:v>
                </c:pt>
                <c:pt idx="4389">
                  <c:v>6.0950408749999969</c:v>
                </c:pt>
                <c:pt idx="4390">
                  <c:v>6.0964295833333306</c:v>
                </c:pt>
                <c:pt idx="4391">
                  <c:v>6.0978182916666634</c:v>
                </c:pt>
                <c:pt idx="4392">
                  <c:v>6.0992069999999972</c:v>
                </c:pt>
                <c:pt idx="4393">
                  <c:v>6.1005957083333318</c:v>
                </c:pt>
                <c:pt idx="4394">
                  <c:v>6.1019844166666646</c:v>
                </c:pt>
                <c:pt idx="4395">
                  <c:v>6.1033731249999974</c:v>
                </c:pt>
                <c:pt idx="4396">
                  <c:v>6.1047618333333293</c:v>
                </c:pt>
                <c:pt idx="4397">
                  <c:v>6.106150541666663</c:v>
                </c:pt>
                <c:pt idx="4398">
                  <c:v>6.1075392499999985</c:v>
                </c:pt>
                <c:pt idx="4399">
                  <c:v>6.1089279583333305</c:v>
                </c:pt>
                <c:pt idx="4400">
                  <c:v>6.1103166666666633</c:v>
                </c:pt>
                <c:pt idx="4401">
                  <c:v>6.1117053749999961</c:v>
                </c:pt>
                <c:pt idx="4402">
                  <c:v>6.1130940833333307</c:v>
                </c:pt>
                <c:pt idx="4403">
                  <c:v>6.1144827916666635</c:v>
                </c:pt>
                <c:pt idx="4404">
                  <c:v>6.1158714999999972</c:v>
                </c:pt>
                <c:pt idx="4405">
                  <c:v>6.1172602083333301</c:v>
                </c:pt>
                <c:pt idx="4406">
                  <c:v>6.1186489166666629</c:v>
                </c:pt>
                <c:pt idx="4407">
                  <c:v>6.1200376249999975</c:v>
                </c:pt>
                <c:pt idx="4408">
                  <c:v>6.1214263333333303</c:v>
                </c:pt>
                <c:pt idx="4409">
                  <c:v>6.122815041666664</c:v>
                </c:pt>
                <c:pt idx="4410">
                  <c:v>6.1242037499999977</c:v>
                </c:pt>
                <c:pt idx="4411">
                  <c:v>6.1255924583333305</c:v>
                </c:pt>
                <c:pt idx="4412">
                  <c:v>6.1269811666666625</c:v>
                </c:pt>
                <c:pt idx="4413">
                  <c:v>6.1283698749999971</c:v>
                </c:pt>
                <c:pt idx="4414">
                  <c:v>6.1297585833333317</c:v>
                </c:pt>
                <c:pt idx="4415">
                  <c:v>6.1311472916666636</c:v>
                </c:pt>
                <c:pt idx="4416">
                  <c:v>6.1325359999999964</c:v>
                </c:pt>
                <c:pt idx="4417">
                  <c:v>6.1339247083333293</c:v>
                </c:pt>
                <c:pt idx="4418">
                  <c:v>6.1353134166666639</c:v>
                </c:pt>
                <c:pt idx="4419">
                  <c:v>6.1367021249999976</c:v>
                </c:pt>
                <c:pt idx="4420">
                  <c:v>6.1380908333333304</c:v>
                </c:pt>
                <c:pt idx="4421">
                  <c:v>6.1394795416666632</c:v>
                </c:pt>
                <c:pt idx="4422">
                  <c:v>6.140868249999996</c:v>
                </c:pt>
                <c:pt idx="4423">
                  <c:v>6.1422569583333306</c:v>
                </c:pt>
                <c:pt idx="4424">
                  <c:v>6.1436456666666643</c:v>
                </c:pt>
                <c:pt idx="4425">
                  <c:v>6.1450343749999972</c:v>
                </c:pt>
                <c:pt idx="4426">
                  <c:v>6.14642308333333</c:v>
                </c:pt>
                <c:pt idx="4427">
                  <c:v>6.1478117916666637</c:v>
                </c:pt>
                <c:pt idx="4428">
                  <c:v>6.1492004999999974</c:v>
                </c:pt>
                <c:pt idx="4429">
                  <c:v>6.1505892083333311</c:v>
                </c:pt>
                <c:pt idx="4430">
                  <c:v>6.1519779166666648</c:v>
                </c:pt>
                <c:pt idx="4431">
                  <c:v>6.1533666249999968</c:v>
                </c:pt>
                <c:pt idx="4432">
                  <c:v>6.1547553333333296</c:v>
                </c:pt>
                <c:pt idx="4433">
                  <c:v>6.1561440416666633</c:v>
                </c:pt>
                <c:pt idx="4434">
                  <c:v>6.1575327499999979</c:v>
                </c:pt>
                <c:pt idx="4435">
                  <c:v>6.1589214583333307</c:v>
                </c:pt>
                <c:pt idx="4436">
                  <c:v>6.1603101666666635</c:v>
                </c:pt>
                <c:pt idx="4437">
                  <c:v>6.1616988749999964</c:v>
                </c:pt>
                <c:pt idx="4438">
                  <c:v>6.1630875833333301</c:v>
                </c:pt>
                <c:pt idx="4439">
                  <c:v>6.1644762916666629</c:v>
                </c:pt>
                <c:pt idx="4440">
                  <c:v>6.1658649999999975</c:v>
                </c:pt>
                <c:pt idx="4441">
                  <c:v>6.1672537083333303</c:v>
                </c:pt>
                <c:pt idx="4442">
                  <c:v>6.1686424166666631</c:v>
                </c:pt>
                <c:pt idx="4443">
                  <c:v>6.1700311249999977</c:v>
                </c:pt>
                <c:pt idx="4444">
                  <c:v>6.1714198333333306</c:v>
                </c:pt>
                <c:pt idx="4445">
                  <c:v>6.1728085416666643</c:v>
                </c:pt>
                <c:pt idx="4446">
                  <c:v>6.1741972499999971</c:v>
                </c:pt>
                <c:pt idx="4447">
                  <c:v>6.175585958333329</c:v>
                </c:pt>
                <c:pt idx="4448">
                  <c:v>6.1769746666666627</c:v>
                </c:pt>
                <c:pt idx="4449">
                  <c:v>6.1783633749999964</c:v>
                </c:pt>
                <c:pt idx="4450">
                  <c:v>6.179752083333331</c:v>
                </c:pt>
                <c:pt idx="4451">
                  <c:v>6.1811407916666639</c:v>
                </c:pt>
                <c:pt idx="4452">
                  <c:v>6.1825294999999967</c:v>
                </c:pt>
                <c:pt idx="4453">
                  <c:v>6.1839182083333295</c:v>
                </c:pt>
                <c:pt idx="4454">
                  <c:v>6.1853069166666632</c:v>
                </c:pt>
                <c:pt idx="4455">
                  <c:v>6.1866956249999969</c:v>
                </c:pt>
                <c:pt idx="4456">
                  <c:v>6.1880843333333306</c:v>
                </c:pt>
                <c:pt idx="4457">
                  <c:v>6.1894730416666635</c:v>
                </c:pt>
                <c:pt idx="4458">
                  <c:v>6.1908617499999963</c:v>
                </c:pt>
                <c:pt idx="4459">
                  <c:v>6.19225045833333</c:v>
                </c:pt>
                <c:pt idx="4460">
                  <c:v>6.1936391666666646</c:v>
                </c:pt>
                <c:pt idx="4461">
                  <c:v>6.1950278749999974</c:v>
                </c:pt>
                <c:pt idx="4462">
                  <c:v>6.1964165833333302</c:v>
                </c:pt>
                <c:pt idx="4463">
                  <c:v>6.1978052916666631</c:v>
                </c:pt>
                <c:pt idx="4464">
                  <c:v>6.1991939999999977</c:v>
                </c:pt>
                <c:pt idx="4465">
                  <c:v>6.2005827083333314</c:v>
                </c:pt>
                <c:pt idx="4466">
                  <c:v>6.2019714166666642</c:v>
                </c:pt>
                <c:pt idx="4467">
                  <c:v>6.2033601249999961</c:v>
                </c:pt>
                <c:pt idx="4468">
                  <c:v>6.2047488333333298</c:v>
                </c:pt>
                <c:pt idx="4469">
                  <c:v>6.2061375416666635</c:v>
                </c:pt>
                <c:pt idx="4470">
                  <c:v>6.2075262499999972</c:v>
                </c:pt>
                <c:pt idx="4471">
                  <c:v>6.2089149583333301</c:v>
                </c:pt>
                <c:pt idx="4472">
                  <c:v>6.2103036666666629</c:v>
                </c:pt>
                <c:pt idx="4473">
                  <c:v>6.2116923749999966</c:v>
                </c:pt>
                <c:pt idx="4474">
                  <c:v>6.2130810833333303</c:v>
                </c:pt>
                <c:pt idx="4475">
                  <c:v>6.2144697916666631</c:v>
                </c:pt>
                <c:pt idx="4476">
                  <c:v>6.2158584999999977</c:v>
                </c:pt>
                <c:pt idx="4477">
                  <c:v>6.2172472083333306</c:v>
                </c:pt>
                <c:pt idx="4478">
                  <c:v>6.2186359166666634</c:v>
                </c:pt>
                <c:pt idx="4479">
                  <c:v>6.2200246249999971</c:v>
                </c:pt>
                <c:pt idx="4480">
                  <c:v>6.2214133333333308</c:v>
                </c:pt>
                <c:pt idx="4481">
                  <c:v>6.2228020416666645</c:v>
                </c:pt>
                <c:pt idx="4482">
                  <c:v>6.2241907499999973</c:v>
                </c:pt>
                <c:pt idx="4483">
                  <c:v>6.2255794583333293</c:v>
                </c:pt>
                <c:pt idx="4484">
                  <c:v>6.2269681666666621</c:v>
                </c:pt>
                <c:pt idx="4485">
                  <c:v>6.2283568749999967</c:v>
                </c:pt>
                <c:pt idx="4486">
                  <c:v>6.2297455833333313</c:v>
                </c:pt>
                <c:pt idx="4487">
                  <c:v>6.2311342916666632</c:v>
                </c:pt>
                <c:pt idx="4488">
                  <c:v>6.232522999999996</c:v>
                </c:pt>
                <c:pt idx="4489">
                  <c:v>6.2339117083333297</c:v>
                </c:pt>
                <c:pt idx="4490">
                  <c:v>6.2353004166666635</c:v>
                </c:pt>
                <c:pt idx="4491">
                  <c:v>6.2366891249999972</c:v>
                </c:pt>
                <c:pt idx="4492">
                  <c:v>6.23807783333333</c:v>
                </c:pt>
                <c:pt idx="4493">
                  <c:v>6.2394665416666637</c:v>
                </c:pt>
                <c:pt idx="4494">
                  <c:v>6.2408552499999965</c:v>
                </c:pt>
                <c:pt idx="4495">
                  <c:v>6.2422439583333302</c:v>
                </c:pt>
                <c:pt idx="4496">
                  <c:v>6.2436326666666648</c:v>
                </c:pt>
                <c:pt idx="4497">
                  <c:v>6.2450213749999977</c:v>
                </c:pt>
                <c:pt idx="4498">
                  <c:v>6.2464100833333305</c:v>
                </c:pt>
                <c:pt idx="4499">
                  <c:v>6.2477987916666633</c:v>
                </c:pt>
                <c:pt idx="4500">
                  <c:v>6.249187499999997</c:v>
                </c:pt>
                <c:pt idx="4501">
                  <c:v>6.2505762083333316</c:v>
                </c:pt>
                <c:pt idx="4502">
                  <c:v>6.2519649166666644</c:v>
                </c:pt>
                <c:pt idx="4503">
                  <c:v>6.2533536249999964</c:v>
                </c:pt>
                <c:pt idx="4504">
                  <c:v>6.2547423333333292</c:v>
                </c:pt>
                <c:pt idx="4505">
                  <c:v>6.2561310416666629</c:v>
                </c:pt>
                <c:pt idx="4506">
                  <c:v>6.2575197499999984</c:v>
                </c:pt>
                <c:pt idx="4507">
                  <c:v>6.2589084583333303</c:v>
                </c:pt>
                <c:pt idx="4508">
                  <c:v>6.2602971666666631</c:v>
                </c:pt>
                <c:pt idx="4509">
                  <c:v>6.261685874999996</c:v>
                </c:pt>
                <c:pt idx="4510">
                  <c:v>6.2630745833333306</c:v>
                </c:pt>
                <c:pt idx="4511">
                  <c:v>6.2644632916666643</c:v>
                </c:pt>
                <c:pt idx="4512">
                  <c:v>6.2658519999999971</c:v>
                </c:pt>
                <c:pt idx="4513">
                  <c:v>6.2672407083333308</c:v>
                </c:pt>
                <c:pt idx="4514">
                  <c:v>6.2686294166666636</c:v>
                </c:pt>
                <c:pt idx="4515">
                  <c:v>6.2700181249999973</c:v>
                </c:pt>
                <c:pt idx="4516">
                  <c:v>6.2714068333333302</c:v>
                </c:pt>
                <c:pt idx="4517">
                  <c:v>6.2727955416666648</c:v>
                </c:pt>
                <c:pt idx="4518">
                  <c:v>6.2741842499999976</c:v>
                </c:pt>
                <c:pt idx="4519">
                  <c:v>6.2755729583333304</c:v>
                </c:pt>
                <c:pt idx="4520">
                  <c:v>6.2769616666666641</c:v>
                </c:pt>
                <c:pt idx="4521">
                  <c:v>6.278350374999996</c:v>
                </c:pt>
                <c:pt idx="4522">
                  <c:v>6.2797390833333315</c:v>
                </c:pt>
                <c:pt idx="4523">
                  <c:v>6.2811277916666635</c:v>
                </c:pt>
                <c:pt idx="4524">
                  <c:v>6.2825164999999963</c:v>
                </c:pt>
                <c:pt idx="4525">
                  <c:v>6.2839052083333291</c:v>
                </c:pt>
                <c:pt idx="4526">
                  <c:v>6.2852939166666637</c:v>
                </c:pt>
                <c:pt idx="4527">
                  <c:v>6.2866826249999974</c:v>
                </c:pt>
                <c:pt idx="4528">
                  <c:v>6.2880713333333302</c:v>
                </c:pt>
                <c:pt idx="4529">
                  <c:v>6.2894600416666631</c:v>
                </c:pt>
                <c:pt idx="4530">
                  <c:v>6.2908487499999968</c:v>
                </c:pt>
                <c:pt idx="4531">
                  <c:v>6.2922374583333305</c:v>
                </c:pt>
                <c:pt idx="4532">
                  <c:v>6.2936261666666642</c:v>
                </c:pt>
                <c:pt idx="4533">
                  <c:v>6.295014874999997</c:v>
                </c:pt>
                <c:pt idx="4534">
                  <c:v>6.2964035833333307</c:v>
                </c:pt>
                <c:pt idx="4535">
                  <c:v>6.2977922916666635</c:v>
                </c:pt>
                <c:pt idx="4536">
                  <c:v>6.2991809999999973</c:v>
                </c:pt>
                <c:pt idx="4537">
                  <c:v>6.300569708333331</c:v>
                </c:pt>
                <c:pt idx="4538">
                  <c:v>6.3019584166666647</c:v>
                </c:pt>
                <c:pt idx="4539">
                  <c:v>6.3033471249999966</c:v>
                </c:pt>
                <c:pt idx="4540">
                  <c:v>6.3047358333333294</c:v>
                </c:pt>
                <c:pt idx="4541">
                  <c:v>6.3061245416666631</c:v>
                </c:pt>
                <c:pt idx="4542">
                  <c:v>6.3075132499999986</c:v>
                </c:pt>
                <c:pt idx="4543">
                  <c:v>6.3089019583333306</c:v>
                </c:pt>
                <c:pt idx="4544">
                  <c:v>6.3102906666666634</c:v>
                </c:pt>
                <c:pt idx="4545">
                  <c:v>6.3116793749999962</c:v>
                </c:pt>
                <c:pt idx="4546">
                  <c:v>6.3130680833333308</c:v>
                </c:pt>
                <c:pt idx="4547">
                  <c:v>6.3144567916666645</c:v>
                </c:pt>
                <c:pt idx="4548">
                  <c:v>6.3158454999999973</c:v>
                </c:pt>
                <c:pt idx="4549">
                  <c:v>6.3172342083333302</c:v>
                </c:pt>
                <c:pt idx="4550">
                  <c:v>6.3186229166666639</c:v>
                </c:pt>
                <c:pt idx="4551">
                  <c:v>6.3200116249999976</c:v>
                </c:pt>
                <c:pt idx="4552">
                  <c:v>6.3214003333333304</c:v>
                </c:pt>
                <c:pt idx="4553">
                  <c:v>6.3227890416666641</c:v>
                </c:pt>
                <c:pt idx="4554">
                  <c:v>6.3241777499999969</c:v>
                </c:pt>
                <c:pt idx="4555">
                  <c:v>6.3255664583333306</c:v>
                </c:pt>
                <c:pt idx="4556">
                  <c:v>6.3269551666666644</c:v>
                </c:pt>
                <c:pt idx="4557">
                  <c:v>6.3283438749999963</c:v>
                </c:pt>
                <c:pt idx="4558">
                  <c:v>6.3297325833333318</c:v>
                </c:pt>
                <c:pt idx="4559">
                  <c:v>6.3311212916666637</c:v>
                </c:pt>
                <c:pt idx="4560">
                  <c:v>6.3325099999999965</c:v>
                </c:pt>
                <c:pt idx="4561">
                  <c:v>6.3338987083333302</c:v>
                </c:pt>
                <c:pt idx="4562">
                  <c:v>6.3352874166666604</c:v>
                </c:pt>
                <c:pt idx="4563">
                  <c:v>6.3366761250000003</c:v>
                </c:pt>
                <c:pt idx="4564">
                  <c:v>6.3380648333333305</c:v>
                </c:pt>
                <c:pt idx="4565">
                  <c:v>6.3394535416666606</c:v>
                </c:pt>
                <c:pt idx="4566">
                  <c:v>6.3408422500000006</c:v>
                </c:pt>
                <c:pt idx="4567">
                  <c:v>6.3422309583333298</c:v>
                </c:pt>
                <c:pt idx="4568">
                  <c:v>6.34361966666666</c:v>
                </c:pt>
                <c:pt idx="4569">
                  <c:v>6.3450083750000008</c:v>
                </c:pt>
                <c:pt idx="4570">
                  <c:v>6.3463970833333301</c:v>
                </c:pt>
                <c:pt idx="4571">
                  <c:v>6.3477857916666602</c:v>
                </c:pt>
                <c:pt idx="4572">
                  <c:v>6.3491745000000002</c:v>
                </c:pt>
                <c:pt idx="4573">
                  <c:v>6.3505632083333303</c:v>
                </c:pt>
                <c:pt idx="4574">
                  <c:v>6.3519519166666605</c:v>
                </c:pt>
                <c:pt idx="4575">
                  <c:v>6.3533406250000004</c:v>
                </c:pt>
                <c:pt idx="4576">
                  <c:v>6.3547293333333306</c:v>
                </c:pt>
                <c:pt idx="4577">
                  <c:v>6.3561180416666598</c:v>
                </c:pt>
                <c:pt idx="4578">
                  <c:v>6.3575067500000007</c:v>
                </c:pt>
                <c:pt idx="4579">
                  <c:v>6.3588954583333308</c:v>
                </c:pt>
                <c:pt idx="4580">
                  <c:v>6.3602841666666601</c:v>
                </c:pt>
                <c:pt idx="4581">
                  <c:v>6.361672875</c:v>
                </c:pt>
                <c:pt idx="4582">
                  <c:v>6.3630615833333302</c:v>
                </c:pt>
                <c:pt idx="4583">
                  <c:v>6.3644502916666603</c:v>
                </c:pt>
                <c:pt idx="4584">
                  <c:v>6.3658390000000002</c:v>
                </c:pt>
                <c:pt idx="4585">
                  <c:v>6.3672277083333304</c:v>
                </c:pt>
                <c:pt idx="4586">
                  <c:v>6.3686164166666606</c:v>
                </c:pt>
                <c:pt idx="4587">
                  <c:v>6.3700051250000005</c:v>
                </c:pt>
                <c:pt idx="4588">
                  <c:v>6.3713938333333306</c:v>
                </c:pt>
                <c:pt idx="4589">
                  <c:v>6.3727825416666608</c:v>
                </c:pt>
                <c:pt idx="4590">
                  <c:v>6.3741712499999998</c:v>
                </c:pt>
                <c:pt idx="4591">
                  <c:v>6.37555995833333</c:v>
                </c:pt>
                <c:pt idx="4592">
                  <c:v>6.3769486666666602</c:v>
                </c:pt>
                <c:pt idx="4593">
                  <c:v>6.3783373750000001</c:v>
                </c:pt>
                <c:pt idx="4594">
                  <c:v>6.3797260833333302</c:v>
                </c:pt>
                <c:pt idx="4595">
                  <c:v>6.3811147916666604</c:v>
                </c:pt>
                <c:pt idx="4596">
                  <c:v>6.3825035000000003</c:v>
                </c:pt>
                <c:pt idx="4597">
                  <c:v>6.3838922083333305</c:v>
                </c:pt>
                <c:pt idx="4598">
                  <c:v>6.3852809166666606</c:v>
                </c:pt>
                <c:pt idx="4599">
                  <c:v>6.3866696250000006</c:v>
                </c:pt>
                <c:pt idx="4600">
                  <c:v>6.3880583333333298</c:v>
                </c:pt>
                <c:pt idx="4601">
                  <c:v>6.38944704166666</c:v>
                </c:pt>
                <c:pt idx="4602">
                  <c:v>6.3908357500000008</c:v>
                </c:pt>
                <c:pt idx="4603">
                  <c:v>6.3922244583333301</c:v>
                </c:pt>
                <c:pt idx="4604">
                  <c:v>6.3936131666666602</c:v>
                </c:pt>
                <c:pt idx="4605">
                  <c:v>6.3950018750000002</c:v>
                </c:pt>
                <c:pt idx="4606">
                  <c:v>6.3963905833333303</c:v>
                </c:pt>
                <c:pt idx="4607">
                  <c:v>6.3977792916666605</c:v>
                </c:pt>
                <c:pt idx="4608">
                  <c:v>6.3991680000000004</c:v>
                </c:pt>
                <c:pt idx="4609">
                  <c:v>6.4005567083333306</c:v>
                </c:pt>
                <c:pt idx="4610">
                  <c:v>6.4019454166666598</c:v>
                </c:pt>
                <c:pt idx="4611">
                  <c:v>6.4033341250000007</c:v>
                </c:pt>
                <c:pt idx="4612">
                  <c:v>6.4047228333333308</c:v>
                </c:pt>
                <c:pt idx="4613">
                  <c:v>6.4061115416666601</c:v>
                </c:pt>
                <c:pt idx="4614">
                  <c:v>6.40750025</c:v>
                </c:pt>
                <c:pt idx="4615">
                  <c:v>6.4088889583333302</c:v>
                </c:pt>
                <c:pt idx="4616">
                  <c:v>6.4102776666666603</c:v>
                </c:pt>
                <c:pt idx="4617">
                  <c:v>6.4116663750000003</c:v>
                </c:pt>
                <c:pt idx="4618">
                  <c:v>6.4130550833333304</c:v>
                </c:pt>
                <c:pt idx="4619">
                  <c:v>6.4144437916666606</c:v>
                </c:pt>
                <c:pt idx="4620">
                  <c:v>6.4158325000000005</c:v>
                </c:pt>
                <c:pt idx="4621">
                  <c:v>6.4172212083333307</c:v>
                </c:pt>
                <c:pt idx="4622">
                  <c:v>6.4186099166666608</c:v>
                </c:pt>
                <c:pt idx="4623">
                  <c:v>6.4199986249999998</c:v>
                </c:pt>
                <c:pt idx="4624">
                  <c:v>6.42138733333333</c:v>
                </c:pt>
                <c:pt idx="4625">
                  <c:v>6.4227760416666602</c:v>
                </c:pt>
                <c:pt idx="4626">
                  <c:v>6.4241647500000001</c:v>
                </c:pt>
                <c:pt idx="4627">
                  <c:v>6.4255534583333302</c:v>
                </c:pt>
                <c:pt idx="4628">
                  <c:v>6.4269421666666604</c:v>
                </c:pt>
                <c:pt idx="4629">
                  <c:v>6.4283308750000003</c:v>
                </c:pt>
                <c:pt idx="4630">
                  <c:v>6.4297195833333305</c:v>
                </c:pt>
                <c:pt idx="4631">
                  <c:v>6.4311082916666606</c:v>
                </c:pt>
                <c:pt idx="4632">
                  <c:v>6.4324970000000006</c:v>
                </c:pt>
                <c:pt idx="4633">
                  <c:v>6.4338857083333298</c:v>
                </c:pt>
                <c:pt idx="4634">
                  <c:v>6.43527441666666</c:v>
                </c:pt>
                <c:pt idx="4635">
                  <c:v>6.4366631250000008</c:v>
                </c:pt>
                <c:pt idx="4636">
                  <c:v>6.4380518333333301</c:v>
                </c:pt>
                <c:pt idx="4637">
                  <c:v>6.4394405416666602</c:v>
                </c:pt>
                <c:pt idx="4638">
                  <c:v>6.4408292500000002</c:v>
                </c:pt>
                <c:pt idx="4639">
                  <c:v>6.4422179583333303</c:v>
                </c:pt>
                <c:pt idx="4640">
                  <c:v>6.4436066666666605</c:v>
                </c:pt>
                <c:pt idx="4641">
                  <c:v>6.4449953750000004</c:v>
                </c:pt>
                <c:pt idx="4642">
                  <c:v>6.4463840833333306</c:v>
                </c:pt>
                <c:pt idx="4643">
                  <c:v>6.4477727916666598</c:v>
                </c:pt>
                <c:pt idx="4644">
                  <c:v>6.4491615000000007</c:v>
                </c:pt>
                <c:pt idx="4645">
                  <c:v>6.4505502083333308</c:v>
                </c:pt>
                <c:pt idx="4646">
                  <c:v>6.4519389166666601</c:v>
                </c:pt>
                <c:pt idx="4647">
                  <c:v>6.453327625</c:v>
                </c:pt>
                <c:pt idx="4648">
                  <c:v>6.4547163333333302</c:v>
                </c:pt>
                <c:pt idx="4649">
                  <c:v>6.4561050416666603</c:v>
                </c:pt>
                <c:pt idx="4650">
                  <c:v>6.4574937500000003</c:v>
                </c:pt>
                <c:pt idx="4651">
                  <c:v>6.4588824583333304</c:v>
                </c:pt>
                <c:pt idx="4652">
                  <c:v>6.4602711666666606</c:v>
                </c:pt>
                <c:pt idx="4653">
                  <c:v>6.4616598750000005</c:v>
                </c:pt>
                <c:pt idx="4654">
                  <c:v>6.4630485833333307</c:v>
                </c:pt>
                <c:pt idx="4655">
                  <c:v>6.4644372916666608</c:v>
                </c:pt>
                <c:pt idx="4656">
                  <c:v>6.4658259999999999</c:v>
                </c:pt>
                <c:pt idx="4657">
                  <c:v>6.46721470833333</c:v>
                </c:pt>
                <c:pt idx="4658">
                  <c:v>6.4686034166666602</c:v>
                </c:pt>
                <c:pt idx="4659">
                  <c:v>6.4699921250000001</c:v>
                </c:pt>
                <c:pt idx="4660">
                  <c:v>6.4713808333333303</c:v>
                </c:pt>
                <c:pt idx="4661">
                  <c:v>6.4727695416666604</c:v>
                </c:pt>
                <c:pt idx="4662">
                  <c:v>6.4741582500000003</c:v>
                </c:pt>
                <c:pt idx="4663">
                  <c:v>6.4755469583333305</c:v>
                </c:pt>
                <c:pt idx="4664">
                  <c:v>6.4769356666666607</c:v>
                </c:pt>
                <c:pt idx="4665">
                  <c:v>6.4783243750000006</c:v>
                </c:pt>
                <c:pt idx="4666">
                  <c:v>6.4797130833333298</c:v>
                </c:pt>
                <c:pt idx="4667">
                  <c:v>6.48110179166666</c:v>
                </c:pt>
                <c:pt idx="4668">
                  <c:v>6.4824905000000008</c:v>
                </c:pt>
                <c:pt idx="4669">
                  <c:v>6.4838792083333301</c:v>
                </c:pt>
                <c:pt idx="4670">
                  <c:v>6.4852679166666602</c:v>
                </c:pt>
                <c:pt idx="4671">
                  <c:v>6.4866566250000002</c:v>
                </c:pt>
                <c:pt idx="4672">
                  <c:v>6.4880453333333303</c:v>
                </c:pt>
                <c:pt idx="4673">
                  <c:v>6.4894340416666605</c:v>
                </c:pt>
                <c:pt idx="4674">
                  <c:v>6.4908227500000004</c:v>
                </c:pt>
                <c:pt idx="4675">
                  <c:v>6.4922114583333306</c:v>
                </c:pt>
                <c:pt idx="4676">
                  <c:v>6.4936001666666598</c:v>
                </c:pt>
                <c:pt idx="4677">
                  <c:v>6.4949888750000007</c:v>
                </c:pt>
                <c:pt idx="4678">
                  <c:v>6.4963775833333308</c:v>
                </c:pt>
                <c:pt idx="4679">
                  <c:v>6.4977662916666601</c:v>
                </c:pt>
                <c:pt idx="4680">
                  <c:v>6.499155</c:v>
                </c:pt>
                <c:pt idx="4681">
                  <c:v>6.5005437083333302</c:v>
                </c:pt>
                <c:pt idx="4682">
                  <c:v>6.5019324166666603</c:v>
                </c:pt>
                <c:pt idx="4683">
                  <c:v>6.5033211250000003</c:v>
                </c:pt>
                <c:pt idx="4684">
                  <c:v>6.5047098333333304</c:v>
                </c:pt>
                <c:pt idx="4685">
                  <c:v>6.5060985416666606</c:v>
                </c:pt>
                <c:pt idx="4686">
                  <c:v>6.5074872500000005</c:v>
                </c:pt>
                <c:pt idx="4687">
                  <c:v>6.5088759583333307</c:v>
                </c:pt>
                <c:pt idx="4688">
                  <c:v>6.5102646666666608</c:v>
                </c:pt>
                <c:pt idx="4689">
                  <c:v>6.5116533749999999</c:v>
                </c:pt>
                <c:pt idx="4690">
                  <c:v>6.51304208333333</c:v>
                </c:pt>
                <c:pt idx="4691">
                  <c:v>6.5144307916666602</c:v>
                </c:pt>
                <c:pt idx="4692">
                  <c:v>6.5158195000000001</c:v>
                </c:pt>
                <c:pt idx="4693">
                  <c:v>6.5172082083333303</c:v>
                </c:pt>
                <c:pt idx="4694">
                  <c:v>6.5185969166666604</c:v>
                </c:pt>
                <c:pt idx="4695">
                  <c:v>6.5199856250000003</c:v>
                </c:pt>
                <c:pt idx="4696">
                  <c:v>6.5213743333333305</c:v>
                </c:pt>
                <c:pt idx="4697">
                  <c:v>6.5227630416666607</c:v>
                </c:pt>
                <c:pt idx="4698">
                  <c:v>6.5241517500000006</c:v>
                </c:pt>
                <c:pt idx="4699">
                  <c:v>6.5255404583333299</c:v>
                </c:pt>
                <c:pt idx="4700">
                  <c:v>6.52692916666666</c:v>
                </c:pt>
                <c:pt idx="4701">
                  <c:v>6.5283178750000008</c:v>
                </c:pt>
                <c:pt idx="4702">
                  <c:v>6.5297065833333301</c:v>
                </c:pt>
                <c:pt idx="4703">
                  <c:v>6.5310952916666603</c:v>
                </c:pt>
                <c:pt idx="4704">
                  <c:v>6.5324840000000002</c:v>
                </c:pt>
                <c:pt idx="4705">
                  <c:v>6.5338727083333303</c:v>
                </c:pt>
                <c:pt idx="4706">
                  <c:v>6.5352614166666605</c:v>
                </c:pt>
                <c:pt idx="4707">
                  <c:v>6.5366501250000004</c:v>
                </c:pt>
                <c:pt idx="4708">
                  <c:v>6.5380388333333306</c:v>
                </c:pt>
                <c:pt idx="4709">
                  <c:v>6.5394275416666598</c:v>
                </c:pt>
                <c:pt idx="4710">
                  <c:v>6.5408162500000007</c:v>
                </c:pt>
                <c:pt idx="4711">
                  <c:v>6.5422049583333308</c:v>
                </c:pt>
                <c:pt idx="4712">
                  <c:v>6.5435936666666601</c:v>
                </c:pt>
                <c:pt idx="4713">
                  <c:v>6.544982375</c:v>
                </c:pt>
                <c:pt idx="4714">
                  <c:v>6.5463710833333302</c:v>
                </c:pt>
                <c:pt idx="4715">
                  <c:v>6.5477597916666603</c:v>
                </c:pt>
                <c:pt idx="4716">
                  <c:v>6.5491485000000003</c:v>
                </c:pt>
                <c:pt idx="4717">
                  <c:v>6.5505372083333304</c:v>
                </c:pt>
                <c:pt idx="4718">
                  <c:v>6.5519259166666606</c:v>
                </c:pt>
                <c:pt idx="4719">
                  <c:v>6.5533146250000005</c:v>
                </c:pt>
                <c:pt idx="4720">
                  <c:v>6.5547033333333307</c:v>
                </c:pt>
                <c:pt idx="4721">
                  <c:v>6.5560920416666608</c:v>
                </c:pt>
                <c:pt idx="4722">
                  <c:v>6.5574807499999999</c:v>
                </c:pt>
                <c:pt idx="4723">
                  <c:v>6.55886945833333</c:v>
                </c:pt>
                <c:pt idx="4724">
                  <c:v>6.5602581666666602</c:v>
                </c:pt>
                <c:pt idx="4725">
                  <c:v>6.5616468750000001</c:v>
                </c:pt>
                <c:pt idx="4726">
                  <c:v>6.5630355833333303</c:v>
                </c:pt>
                <c:pt idx="4727">
                  <c:v>6.5644242916666604</c:v>
                </c:pt>
                <c:pt idx="4728">
                  <c:v>6.5658130000000003</c:v>
                </c:pt>
                <c:pt idx="4729">
                  <c:v>6.5672017083333305</c:v>
                </c:pt>
                <c:pt idx="4730">
                  <c:v>6.5685904166666607</c:v>
                </c:pt>
                <c:pt idx="4731">
                  <c:v>6.5699791250000006</c:v>
                </c:pt>
                <c:pt idx="4732">
                  <c:v>6.5713678333333299</c:v>
                </c:pt>
                <c:pt idx="4733">
                  <c:v>6.57275654166666</c:v>
                </c:pt>
                <c:pt idx="4734">
                  <c:v>6.5741452500000008</c:v>
                </c:pt>
                <c:pt idx="4735">
                  <c:v>6.5755339583333301</c:v>
                </c:pt>
                <c:pt idx="4736">
                  <c:v>6.5769226666666603</c:v>
                </c:pt>
                <c:pt idx="4737">
                  <c:v>6.5783113750000002</c:v>
                </c:pt>
                <c:pt idx="4738">
                  <c:v>6.5797000833333303</c:v>
                </c:pt>
                <c:pt idx="4739">
                  <c:v>6.5810887916666605</c:v>
                </c:pt>
                <c:pt idx="4740">
                  <c:v>6.5824775000000004</c:v>
                </c:pt>
                <c:pt idx="4741">
                  <c:v>6.5838662083333306</c:v>
                </c:pt>
                <c:pt idx="4742">
                  <c:v>6.5852549166666599</c:v>
                </c:pt>
                <c:pt idx="4743">
                  <c:v>6.5866436250000007</c:v>
                </c:pt>
                <c:pt idx="4744">
                  <c:v>6.5880323333333308</c:v>
                </c:pt>
                <c:pt idx="4745">
                  <c:v>6.5894210416666601</c:v>
                </c:pt>
                <c:pt idx="4746">
                  <c:v>6.59080975</c:v>
                </c:pt>
                <c:pt idx="4747">
                  <c:v>6.5921984583333302</c:v>
                </c:pt>
                <c:pt idx="4748">
                  <c:v>6.5935871666666603</c:v>
                </c:pt>
                <c:pt idx="4749">
                  <c:v>6.5949758750000003</c:v>
                </c:pt>
                <c:pt idx="4750">
                  <c:v>6.5963645833333304</c:v>
                </c:pt>
                <c:pt idx="4751">
                  <c:v>6.5977532916666606</c:v>
                </c:pt>
                <c:pt idx="4752">
                  <c:v>6.5991420000000005</c:v>
                </c:pt>
                <c:pt idx="4753">
                  <c:v>6.6005307083333307</c:v>
                </c:pt>
                <c:pt idx="4754">
                  <c:v>6.6019194166666608</c:v>
                </c:pt>
                <c:pt idx="4755">
                  <c:v>6.6033081249999999</c:v>
                </c:pt>
                <c:pt idx="4756">
                  <c:v>6.60469683333333</c:v>
                </c:pt>
                <c:pt idx="4757">
                  <c:v>6.6060855416666602</c:v>
                </c:pt>
                <c:pt idx="4758">
                  <c:v>6.6074742500000001</c:v>
                </c:pt>
                <c:pt idx="4759">
                  <c:v>6.6088629583333303</c:v>
                </c:pt>
                <c:pt idx="4760">
                  <c:v>6.6102516666666604</c:v>
                </c:pt>
                <c:pt idx="4761">
                  <c:v>6.6116403750000003</c:v>
                </c:pt>
                <c:pt idx="4762">
                  <c:v>6.6130290833333305</c:v>
                </c:pt>
                <c:pt idx="4763">
                  <c:v>6.6144177916666607</c:v>
                </c:pt>
                <c:pt idx="4764">
                  <c:v>6.6158065000000006</c:v>
                </c:pt>
                <c:pt idx="4765">
                  <c:v>6.6171952083333299</c:v>
                </c:pt>
                <c:pt idx="4766">
                  <c:v>6.61858391666666</c:v>
                </c:pt>
                <c:pt idx="4767">
                  <c:v>6.6199726250000008</c:v>
                </c:pt>
                <c:pt idx="4768">
                  <c:v>6.6213613333333301</c:v>
                </c:pt>
                <c:pt idx="4769">
                  <c:v>6.6227500416666603</c:v>
                </c:pt>
                <c:pt idx="4770">
                  <c:v>6.6241387500000002</c:v>
                </c:pt>
                <c:pt idx="4771">
                  <c:v>6.6255274583333303</c:v>
                </c:pt>
                <c:pt idx="4772">
                  <c:v>6.6269161666666605</c:v>
                </c:pt>
                <c:pt idx="4773">
                  <c:v>6.6283048750000004</c:v>
                </c:pt>
                <c:pt idx="4774">
                  <c:v>6.6296935833333306</c:v>
                </c:pt>
                <c:pt idx="4775">
                  <c:v>6.6310822916666599</c:v>
                </c:pt>
                <c:pt idx="4776">
                  <c:v>6.6324710000000007</c:v>
                </c:pt>
                <c:pt idx="4777">
                  <c:v>6.6338597083333308</c:v>
                </c:pt>
                <c:pt idx="4778">
                  <c:v>6.6352484166666601</c:v>
                </c:pt>
                <c:pt idx="4779">
                  <c:v>6.636637125</c:v>
                </c:pt>
                <c:pt idx="4780">
                  <c:v>6.6380258333333302</c:v>
                </c:pt>
                <c:pt idx="4781">
                  <c:v>6.6394145416666603</c:v>
                </c:pt>
                <c:pt idx="4782">
                  <c:v>6.6408032500000003</c:v>
                </c:pt>
                <c:pt idx="4783">
                  <c:v>6.6421919583333304</c:v>
                </c:pt>
                <c:pt idx="4784">
                  <c:v>6.6435806666666606</c:v>
                </c:pt>
                <c:pt idx="4785">
                  <c:v>6.6449693750000005</c:v>
                </c:pt>
                <c:pt idx="4786">
                  <c:v>6.6463580833333307</c:v>
                </c:pt>
                <c:pt idx="4787">
                  <c:v>6.6477467916666608</c:v>
                </c:pt>
                <c:pt idx="4788">
                  <c:v>6.6491354999999999</c:v>
                </c:pt>
                <c:pt idx="4789">
                  <c:v>6.65052420833333</c:v>
                </c:pt>
                <c:pt idx="4790">
                  <c:v>6.6519129166666602</c:v>
                </c:pt>
                <c:pt idx="4791">
                  <c:v>6.6533016250000001</c:v>
                </c:pt>
                <c:pt idx="4792">
                  <c:v>6.6546903333333303</c:v>
                </c:pt>
                <c:pt idx="4793">
                  <c:v>6.6560790416666604</c:v>
                </c:pt>
                <c:pt idx="4794">
                  <c:v>6.6574677500000004</c:v>
                </c:pt>
                <c:pt idx="4795">
                  <c:v>6.6588564583333305</c:v>
                </c:pt>
                <c:pt idx="4796">
                  <c:v>6.6602451666666607</c:v>
                </c:pt>
                <c:pt idx="4797">
                  <c:v>6.6616338750000006</c:v>
                </c:pt>
                <c:pt idx="4798">
                  <c:v>6.6630225833333299</c:v>
                </c:pt>
                <c:pt idx="4799">
                  <c:v>6.66441129166666</c:v>
                </c:pt>
                <c:pt idx="4800">
                  <c:v>6.6658000000000008</c:v>
                </c:pt>
                <c:pt idx="4801">
                  <c:v>6.6671887083333301</c:v>
                </c:pt>
                <c:pt idx="4802">
                  <c:v>6.6685774166666603</c:v>
                </c:pt>
                <c:pt idx="4803">
                  <c:v>6.6699661250000002</c:v>
                </c:pt>
                <c:pt idx="4804">
                  <c:v>6.6713548333333303</c:v>
                </c:pt>
                <c:pt idx="4805">
                  <c:v>6.6727435416666605</c:v>
                </c:pt>
                <c:pt idx="4806">
                  <c:v>6.6741322500000004</c:v>
                </c:pt>
                <c:pt idx="4807">
                  <c:v>6.6755209583333306</c:v>
                </c:pt>
                <c:pt idx="4808">
                  <c:v>6.6769096666666599</c:v>
                </c:pt>
                <c:pt idx="4809">
                  <c:v>6.6782983750000007</c:v>
                </c:pt>
                <c:pt idx="4810">
                  <c:v>6.6796870833333308</c:v>
                </c:pt>
                <c:pt idx="4811">
                  <c:v>6.6810757916666601</c:v>
                </c:pt>
                <c:pt idx="4812">
                  <c:v>6.6824645</c:v>
                </c:pt>
                <c:pt idx="4813">
                  <c:v>6.6838532083333302</c:v>
                </c:pt>
                <c:pt idx="4814">
                  <c:v>6.6852419166666603</c:v>
                </c:pt>
                <c:pt idx="4815">
                  <c:v>6.6866306250000003</c:v>
                </c:pt>
                <c:pt idx="4816">
                  <c:v>6.6880193333333304</c:v>
                </c:pt>
                <c:pt idx="4817">
                  <c:v>6.6894080416666606</c:v>
                </c:pt>
                <c:pt idx="4818">
                  <c:v>6.6907967500000005</c:v>
                </c:pt>
                <c:pt idx="4819">
                  <c:v>6.6921854583333307</c:v>
                </c:pt>
                <c:pt idx="4820">
                  <c:v>6.6935741666666608</c:v>
                </c:pt>
                <c:pt idx="4821">
                  <c:v>6.6949628749999999</c:v>
                </c:pt>
                <c:pt idx="4822">
                  <c:v>6.69635158333333</c:v>
                </c:pt>
                <c:pt idx="4823">
                  <c:v>6.6977402916666602</c:v>
                </c:pt>
                <c:pt idx="4824">
                  <c:v>6.6991290000000001</c:v>
                </c:pt>
                <c:pt idx="4825">
                  <c:v>6.7005177083333303</c:v>
                </c:pt>
                <c:pt idx="4826">
                  <c:v>6.7019064166666604</c:v>
                </c:pt>
                <c:pt idx="4827">
                  <c:v>6.7032951250000004</c:v>
                </c:pt>
                <c:pt idx="4828">
                  <c:v>6.7046838333333305</c:v>
                </c:pt>
                <c:pt idx="4829">
                  <c:v>6.7060725416666607</c:v>
                </c:pt>
                <c:pt idx="4830">
                  <c:v>6.7074612500000006</c:v>
                </c:pt>
                <c:pt idx="4831">
                  <c:v>6.7088499583333299</c:v>
                </c:pt>
                <c:pt idx="4832">
                  <c:v>6.71023866666666</c:v>
                </c:pt>
                <c:pt idx="4833">
                  <c:v>6.7116273750000008</c:v>
                </c:pt>
                <c:pt idx="4834">
                  <c:v>6.7130160833333301</c:v>
                </c:pt>
                <c:pt idx="4835">
                  <c:v>6.7144047916666603</c:v>
                </c:pt>
                <c:pt idx="4836">
                  <c:v>6.7157935000000002</c:v>
                </c:pt>
                <c:pt idx="4837">
                  <c:v>6.7171822083333304</c:v>
                </c:pt>
                <c:pt idx="4838">
                  <c:v>6.7185709166666605</c:v>
                </c:pt>
                <c:pt idx="4839">
                  <c:v>6.7199596250000004</c:v>
                </c:pt>
                <c:pt idx="4840">
                  <c:v>6.7213483333333306</c:v>
                </c:pt>
                <c:pt idx="4841">
                  <c:v>6.7227370416666599</c:v>
                </c:pt>
                <c:pt idx="4842">
                  <c:v>6.7241257500000007</c:v>
                </c:pt>
                <c:pt idx="4843">
                  <c:v>6.7255144583333308</c:v>
                </c:pt>
                <c:pt idx="4844">
                  <c:v>6.7269031666666601</c:v>
                </c:pt>
                <c:pt idx="4845">
                  <c:v>6.728291875</c:v>
                </c:pt>
                <c:pt idx="4846">
                  <c:v>6.7296805833333302</c:v>
                </c:pt>
                <c:pt idx="4847">
                  <c:v>6.7310692916666603</c:v>
                </c:pt>
                <c:pt idx="4848">
                  <c:v>6.7324580000000003</c:v>
                </c:pt>
                <c:pt idx="4849">
                  <c:v>6.7338467083333304</c:v>
                </c:pt>
                <c:pt idx="4850">
                  <c:v>6.7352354166666606</c:v>
                </c:pt>
                <c:pt idx="4851">
                  <c:v>6.7366241250000005</c:v>
                </c:pt>
                <c:pt idx="4852">
                  <c:v>6.7380128333333307</c:v>
                </c:pt>
                <c:pt idx="4853">
                  <c:v>6.7394015416666608</c:v>
                </c:pt>
                <c:pt idx="4854">
                  <c:v>6.7407902499999999</c:v>
                </c:pt>
                <c:pt idx="4855">
                  <c:v>6.74217895833333</c:v>
                </c:pt>
                <c:pt idx="4856">
                  <c:v>6.7435676666666602</c:v>
                </c:pt>
                <c:pt idx="4857">
                  <c:v>6.7449563750000001</c:v>
                </c:pt>
                <c:pt idx="4858">
                  <c:v>6.7463450833333303</c:v>
                </c:pt>
                <c:pt idx="4859">
                  <c:v>6.7477337916666604</c:v>
                </c:pt>
                <c:pt idx="4860">
                  <c:v>6.7491225000000004</c:v>
                </c:pt>
                <c:pt idx="4861">
                  <c:v>6.7505112083333305</c:v>
                </c:pt>
                <c:pt idx="4862">
                  <c:v>6.7518999166666607</c:v>
                </c:pt>
                <c:pt idx="4863">
                  <c:v>6.7532886250000006</c:v>
                </c:pt>
                <c:pt idx="4864">
                  <c:v>6.7546773333333299</c:v>
                </c:pt>
                <c:pt idx="4865">
                  <c:v>6.75606604166666</c:v>
                </c:pt>
                <c:pt idx="4866">
                  <c:v>6.7574547500000008</c:v>
                </c:pt>
                <c:pt idx="4867">
                  <c:v>6.7588434583333301</c:v>
                </c:pt>
                <c:pt idx="4868">
                  <c:v>6.7602321666666603</c:v>
                </c:pt>
                <c:pt idx="4869">
                  <c:v>6.7616208750000002</c:v>
                </c:pt>
                <c:pt idx="4870">
                  <c:v>6.7630095833333304</c:v>
                </c:pt>
                <c:pt idx="4871">
                  <c:v>6.7643982916666605</c:v>
                </c:pt>
                <c:pt idx="4872">
                  <c:v>6.7657870000000004</c:v>
                </c:pt>
                <c:pt idx="4873">
                  <c:v>6.7671757083333306</c:v>
                </c:pt>
                <c:pt idx="4874">
                  <c:v>6.7685644166666599</c:v>
                </c:pt>
                <c:pt idx="4875">
                  <c:v>6.7699531250000007</c:v>
                </c:pt>
                <c:pt idx="4876">
                  <c:v>6.7713418333333308</c:v>
                </c:pt>
                <c:pt idx="4877">
                  <c:v>6.7727305416666601</c:v>
                </c:pt>
                <c:pt idx="4878">
                  <c:v>6.77411925</c:v>
                </c:pt>
                <c:pt idx="4879">
                  <c:v>6.7755079583333302</c:v>
                </c:pt>
                <c:pt idx="4880">
                  <c:v>6.7768966666666604</c:v>
                </c:pt>
                <c:pt idx="4881">
                  <c:v>6.7782853750000003</c:v>
                </c:pt>
                <c:pt idx="4882">
                  <c:v>6.7796740833333304</c:v>
                </c:pt>
                <c:pt idx="4883">
                  <c:v>6.7810627916666606</c:v>
                </c:pt>
                <c:pt idx="4884">
                  <c:v>6.7824515000000005</c:v>
                </c:pt>
                <c:pt idx="4885">
                  <c:v>6.7838402083333307</c:v>
                </c:pt>
                <c:pt idx="4886">
                  <c:v>6.7852289166666608</c:v>
                </c:pt>
                <c:pt idx="4887">
                  <c:v>6.7866176249999999</c:v>
                </c:pt>
                <c:pt idx="4888">
                  <c:v>6.78800633333333</c:v>
                </c:pt>
                <c:pt idx="4889">
                  <c:v>6.7893950416666602</c:v>
                </c:pt>
                <c:pt idx="4890">
                  <c:v>6.7907837500000001</c:v>
                </c:pt>
                <c:pt idx="4891">
                  <c:v>6.7921724583333303</c:v>
                </c:pt>
                <c:pt idx="4892">
                  <c:v>6.7935611666666604</c:v>
                </c:pt>
                <c:pt idx="4893">
                  <c:v>6.7949498750000004</c:v>
                </c:pt>
                <c:pt idx="4894">
                  <c:v>6.7963385833333305</c:v>
                </c:pt>
                <c:pt idx="4895">
                  <c:v>6.7977272916666607</c:v>
                </c:pt>
                <c:pt idx="4896">
                  <c:v>6.7991160000000006</c:v>
                </c:pt>
                <c:pt idx="4897">
                  <c:v>6.8005047083333299</c:v>
                </c:pt>
                <c:pt idx="4898">
                  <c:v>6.80189341666666</c:v>
                </c:pt>
                <c:pt idx="4899">
                  <c:v>6.8032821250000008</c:v>
                </c:pt>
                <c:pt idx="4900">
                  <c:v>6.8046708333333301</c:v>
                </c:pt>
                <c:pt idx="4901">
                  <c:v>6.8060595416666603</c:v>
                </c:pt>
                <c:pt idx="4902">
                  <c:v>6.8074482500000002</c:v>
                </c:pt>
                <c:pt idx="4903">
                  <c:v>6.8088369583333304</c:v>
                </c:pt>
                <c:pt idx="4904">
                  <c:v>6.8102256666666605</c:v>
                </c:pt>
                <c:pt idx="4905">
                  <c:v>6.8116143750000004</c:v>
                </c:pt>
                <c:pt idx="4906">
                  <c:v>6.8130030833333306</c:v>
                </c:pt>
                <c:pt idx="4907">
                  <c:v>6.8143917916666599</c:v>
                </c:pt>
                <c:pt idx="4908">
                  <c:v>6.8157805000000007</c:v>
                </c:pt>
                <c:pt idx="4909">
                  <c:v>6.8171692083333308</c:v>
                </c:pt>
                <c:pt idx="4910">
                  <c:v>6.8185579166666601</c:v>
                </c:pt>
                <c:pt idx="4911">
                  <c:v>6.819946625</c:v>
                </c:pt>
                <c:pt idx="4912">
                  <c:v>6.8213353333333302</c:v>
                </c:pt>
                <c:pt idx="4913">
                  <c:v>6.8227240416666604</c:v>
                </c:pt>
                <c:pt idx="4914">
                  <c:v>6.8241127500000003</c:v>
                </c:pt>
                <c:pt idx="4915">
                  <c:v>6.8255014583333304</c:v>
                </c:pt>
                <c:pt idx="4916">
                  <c:v>6.8268901666666606</c:v>
                </c:pt>
                <c:pt idx="4917">
                  <c:v>6.8282788750000005</c:v>
                </c:pt>
                <c:pt idx="4918">
                  <c:v>6.8296675833333307</c:v>
                </c:pt>
                <c:pt idx="4919">
                  <c:v>6.8310562916666608</c:v>
                </c:pt>
                <c:pt idx="4920">
                  <c:v>6.8324449999999999</c:v>
                </c:pt>
                <c:pt idx="4921">
                  <c:v>6.83383370833333</c:v>
                </c:pt>
                <c:pt idx="4922">
                  <c:v>6.8352224166666602</c:v>
                </c:pt>
                <c:pt idx="4923">
                  <c:v>6.8366111250000001</c:v>
                </c:pt>
                <c:pt idx="4924">
                  <c:v>6.8379998333333303</c:v>
                </c:pt>
                <c:pt idx="4925">
                  <c:v>6.8393885416666604</c:v>
                </c:pt>
                <c:pt idx="4926">
                  <c:v>6.8407772500000004</c:v>
                </c:pt>
                <c:pt idx="4927">
                  <c:v>6.8421659583333305</c:v>
                </c:pt>
                <c:pt idx="4928">
                  <c:v>6.8435546666666607</c:v>
                </c:pt>
                <c:pt idx="4929">
                  <c:v>6.8449433750000006</c:v>
                </c:pt>
                <c:pt idx="4930">
                  <c:v>6.8463320833333299</c:v>
                </c:pt>
                <c:pt idx="4931">
                  <c:v>6.84772079166666</c:v>
                </c:pt>
                <c:pt idx="4932">
                  <c:v>6.8491095000000008</c:v>
                </c:pt>
                <c:pt idx="4933">
                  <c:v>6.8504982083333301</c:v>
                </c:pt>
                <c:pt idx="4934">
                  <c:v>6.8518869166666603</c:v>
                </c:pt>
                <c:pt idx="4935">
                  <c:v>6.8532756250000002</c:v>
                </c:pt>
                <c:pt idx="4936">
                  <c:v>6.8546643333333304</c:v>
                </c:pt>
                <c:pt idx="4937">
                  <c:v>6.8560530416666605</c:v>
                </c:pt>
                <c:pt idx="4938">
                  <c:v>6.8574417500000004</c:v>
                </c:pt>
                <c:pt idx="4939">
                  <c:v>6.8588304583333306</c:v>
                </c:pt>
                <c:pt idx="4940">
                  <c:v>6.8602191666666599</c:v>
                </c:pt>
                <c:pt idx="4941">
                  <c:v>6.8616078750000007</c:v>
                </c:pt>
                <c:pt idx="4942">
                  <c:v>6.8629965833333308</c:v>
                </c:pt>
                <c:pt idx="4943">
                  <c:v>6.8643852916666601</c:v>
                </c:pt>
                <c:pt idx="4944">
                  <c:v>6.865774</c:v>
                </c:pt>
                <c:pt idx="4945">
                  <c:v>6.8671627083333302</c:v>
                </c:pt>
                <c:pt idx="4946">
                  <c:v>6.8685514166666604</c:v>
                </c:pt>
                <c:pt idx="4947">
                  <c:v>6.8699401250000003</c:v>
                </c:pt>
                <c:pt idx="4948">
                  <c:v>6.8713288333333304</c:v>
                </c:pt>
                <c:pt idx="4949">
                  <c:v>6.8727175416666606</c:v>
                </c:pt>
                <c:pt idx="4950">
                  <c:v>6.8741062500000005</c:v>
                </c:pt>
                <c:pt idx="4951">
                  <c:v>6.8754949583333307</c:v>
                </c:pt>
                <c:pt idx="4952">
                  <c:v>6.8768836666666608</c:v>
                </c:pt>
                <c:pt idx="4953">
                  <c:v>6.8782723749999999</c:v>
                </c:pt>
                <c:pt idx="4954">
                  <c:v>6.87966108333333</c:v>
                </c:pt>
                <c:pt idx="4955">
                  <c:v>6.8810497916666602</c:v>
                </c:pt>
                <c:pt idx="4956">
                  <c:v>6.8824385000000001</c:v>
                </c:pt>
                <c:pt idx="4957">
                  <c:v>6.8838272083333303</c:v>
                </c:pt>
                <c:pt idx="4958">
                  <c:v>6.8852159166666604</c:v>
                </c:pt>
                <c:pt idx="4959">
                  <c:v>6.8866046250000004</c:v>
                </c:pt>
                <c:pt idx="4960">
                  <c:v>6.8879933333333305</c:v>
                </c:pt>
                <c:pt idx="4961">
                  <c:v>6.8893820416666607</c:v>
                </c:pt>
                <c:pt idx="4962">
                  <c:v>6.8907707500000006</c:v>
                </c:pt>
                <c:pt idx="4963">
                  <c:v>6.8921594583333299</c:v>
                </c:pt>
                <c:pt idx="4964">
                  <c:v>6.89354816666666</c:v>
                </c:pt>
                <c:pt idx="4965">
                  <c:v>6.8949368750000009</c:v>
                </c:pt>
                <c:pt idx="4966">
                  <c:v>6.8963255833333301</c:v>
                </c:pt>
                <c:pt idx="4967">
                  <c:v>6.8977142916666603</c:v>
                </c:pt>
                <c:pt idx="4968">
                  <c:v>6.8991030000000002</c:v>
                </c:pt>
                <c:pt idx="4969">
                  <c:v>6.9004917083333304</c:v>
                </c:pt>
                <c:pt idx="4970">
                  <c:v>6.9018804166666605</c:v>
                </c:pt>
                <c:pt idx="4971">
                  <c:v>6.9032691250000005</c:v>
                </c:pt>
                <c:pt idx="4972">
                  <c:v>6.9046578333333306</c:v>
                </c:pt>
                <c:pt idx="4973">
                  <c:v>6.9060465416666599</c:v>
                </c:pt>
                <c:pt idx="4974">
                  <c:v>6.9074352500000007</c:v>
                </c:pt>
                <c:pt idx="4975">
                  <c:v>6.9088239583333309</c:v>
                </c:pt>
                <c:pt idx="4976">
                  <c:v>6.9102126666666601</c:v>
                </c:pt>
                <c:pt idx="4977">
                  <c:v>6.911601375</c:v>
                </c:pt>
                <c:pt idx="4978">
                  <c:v>6.9129900833333302</c:v>
                </c:pt>
                <c:pt idx="4979">
                  <c:v>6.9143787916666604</c:v>
                </c:pt>
                <c:pt idx="4980">
                  <c:v>6.9157675000000003</c:v>
                </c:pt>
                <c:pt idx="4981">
                  <c:v>6.9171562083333304</c:v>
                </c:pt>
                <c:pt idx="4982">
                  <c:v>6.9185449166666606</c:v>
                </c:pt>
                <c:pt idx="4983">
                  <c:v>6.9199336250000005</c:v>
                </c:pt>
                <c:pt idx="4984">
                  <c:v>6.9213223333333307</c:v>
                </c:pt>
                <c:pt idx="4985">
                  <c:v>6.9227110416666608</c:v>
                </c:pt>
                <c:pt idx="4986">
                  <c:v>6.9240997499999999</c:v>
                </c:pt>
                <c:pt idx="4987">
                  <c:v>6.92548845833333</c:v>
                </c:pt>
                <c:pt idx="4988">
                  <c:v>6.9268771666666602</c:v>
                </c:pt>
                <c:pt idx="4989">
                  <c:v>6.9282658750000001</c:v>
                </c:pt>
                <c:pt idx="4990">
                  <c:v>6.9296545833333303</c:v>
                </c:pt>
                <c:pt idx="4991">
                  <c:v>6.9310432916666604</c:v>
                </c:pt>
                <c:pt idx="4992">
                  <c:v>6.9324320000000004</c:v>
                </c:pt>
                <c:pt idx="4993">
                  <c:v>6.9338207083333305</c:v>
                </c:pt>
                <c:pt idx="4994">
                  <c:v>6.9352094166666607</c:v>
                </c:pt>
                <c:pt idx="4995">
                  <c:v>6.9365981250000006</c:v>
                </c:pt>
                <c:pt idx="4996">
                  <c:v>6.9379868333333299</c:v>
                </c:pt>
                <c:pt idx="4997">
                  <c:v>6.93937554166666</c:v>
                </c:pt>
                <c:pt idx="4998">
                  <c:v>6.9407642500000009</c:v>
                </c:pt>
                <c:pt idx="4999">
                  <c:v>6.9421529583333301</c:v>
                </c:pt>
                <c:pt idx="5000">
                  <c:v>6.9435416666666603</c:v>
                </c:pt>
                <c:pt idx="5001">
                  <c:v>6.9449303750000002</c:v>
                </c:pt>
                <c:pt idx="5002">
                  <c:v>6.9463190833333304</c:v>
                </c:pt>
                <c:pt idx="5003">
                  <c:v>6.9477077916666605</c:v>
                </c:pt>
                <c:pt idx="5004">
                  <c:v>6.9490965000000005</c:v>
                </c:pt>
                <c:pt idx="5005">
                  <c:v>6.9504852083333306</c:v>
                </c:pt>
                <c:pt idx="5006">
                  <c:v>6.9518739166666599</c:v>
                </c:pt>
                <c:pt idx="5007">
                  <c:v>6.9532626250000007</c:v>
                </c:pt>
                <c:pt idx="5008">
                  <c:v>6.9546513333333309</c:v>
                </c:pt>
                <c:pt idx="5009">
                  <c:v>6.9560400416666601</c:v>
                </c:pt>
                <c:pt idx="5010">
                  <c:v>6.9574287500000001</c:v>
                </c:pt>
                <c:pt idx="5011">
                  <c:v>6.9588174583333302</c:v>
                </c:pt>
                <c:pt idx="5012">
                  <c:v>6.9602061666666604</c:v>
                </c:pt>
                <c:pt idx="5013">
                  <c:v>6.9615948750000003</c:v>
                </c:pt>
                <c:pt idx="5014">
                  <c:v>6.9629835833333305</c:v>
                </c:pt>
                <c:pt idx="5015">
                  <c:v>6.9643722916666606</c:v>
                </c:pt>
                <c:pt idx="5016">
                  <c:v>6.9657610000000005</c:v>
                </c:pt>
                <c:pt idx="5017">
                  <c:v>6.9671497083333307</c:v>
                </c:pt>
                <c:pt idx="5018">
                  <c:v>6.9685384166666609</c:v>
                </c:pt>
                <c:pt idx="5019">
                  <c:v>6.9699271249999999</c:v>
                </c:pt>
                <c:pt idx="5020">
                  <c:v>6.97131583333333</c:v>
                </c:pt>
                <c:pt idx="5021">
                  <c:v>6.9727045416666602</c:v>
                </c:pt>
                <c:pt idx="5022">
                  <c:v>6.9740932500000001</c:v>
                </c:pt>
                <c:pt idx="5023">
                  <c:v>6.9754819583333303</c:v>
                </c:pt>
                <c:pt idx="5024">
                  <c:v>6.9768706666666604</c:v>
                </c:pt>
                <c:pt idx="5025">
                  <c:v>6.9782593750000004</c:v>
                </c:pt>
                <c:pt idx="5026">
                  <c:v>6.9796480833333305</c:v>
                </c:pt>
                <c:pt idx="5027">
                  <c:v>6.9810367916666607</c:v>
                </c:pt>
                <c:pt idx="5028">
                  <c:v>6.9824255000000006</c:v>
                </c:pt>
                <c:pt idx="5029">
                  <c:v>6.9838142083333299</c:v>
                </c:pt>
                <c:pt idx="5030">
                  <c:v>6.98520291666666</c:v>
                </c:pt>
                <c:pt idx="5031">
                  <c:v>6.9865916250000009</c:v>
                </c:pt>
                <c:pt idx="5032">
                  <c:v>6.9879803333333301</c:v>
                </c:pt>
                <c:pt idx="5033">
                  <c:v>6.9893690416666603</c:v>
                </c:pt>
                <c:pt idx="5034">
                  <c:v>6.9907577500000002</c:v>
                </c:pt>
                <c:pt idx="5035">
                  <c:v>6.9921464583333304</c:v>
                </c:pt>
                <c:pt idx="5036">
                  <c:v>6.9935351666666605</c:v>
                </c:pt>
                <c:pt idx="5037">
                  <c:v>6.9949238750000005</c:v>
                </c:pt>
                <c:pt idx="5038">
                  <c:v>6.9963125833333306</c:v>
                </c:pt>
                <c:pt idx="5039">
                  <c:v>6.9977012916666599</c:v>
                </c:pt>
                <c:pt idx="5040">
                  <c:v>6.9990900000000007</c:v>
                </c:pt>
                <c:pt idx="5041">
                  <c:v>7.0004787083333309</c:v>
                </c:pt>
                <c:pt idx="5042">
                  <c:v>7.0018674166666601</c:v>
                </c:pt>
                <c:pt idx="5043">
                  <c:v>7.0032561250000001</c:v>
                </c:pt>
                <c:pt idx="5044">
                  <c:v>7.0046448333333302</c:v>
                </c:pt>
                <c:pt idx="5045">
                  <c:v>7.0060335416666604</c:v>
                </c:pt>
                <c:pt idx="5046">
                  <c:v>7.0074222500000003</c:v>
                </c:pt>
                <c:pt idx="5047">
                  <c:v>7.0088109583333305</c:v>
                </c:pt>
                <c:pt idx="5048">
                  <c:v>7.0101996666666606</c:v>
                </c:pt>
                <c:pt idx="5049">
                  <c:v>7.0115883750000005</c:v>
                </c:pt>
                <c:pt idx="5050">
                  <c:v>7.0129770833333307</c:v>
                </c:pt>
                <c:pt idx="5051">
                  <c:v>7.0143657916666609</c:v>
                </c:pt>
                <c:pt idx="5052">
                  <c:v>7.0157544999999999</c:v>
                </c:pt>
                <c:pt idx="5053">
                  <c:v>7.0171432083333301</c:v>
                </c:pt>
                <c:pt idx="5054">
                  <c:v>7.0185319166666602</c:v>
                </c:pt>
                <c:pt idx="5055">
                  <c:v>7.0199206250000001</c:v>
                </c:pt>
                <c:pt idx="5056">
                  <c:v>7.0213093333333303</c:v>
                </c:pt>
                <c:pt idx="5057">
                  <c:v>7.0226980416666605</c:v>
                </c:pt>
                <c:pt idx="5058">
                  <c:v>7.0240867500000004</c:v>
                </c:pt>
                <c:pt idx="5059">
                  <c:v>7.0254754583333305</c:v>
                </c:pt>
                <c:pt idx="5060">
                  <c:v>7.0268641666666607</c:v>
                </c:pt>
                <c:pt idx="5061">
                  <c:v>7.0282528750000006</c:v>
                </c:pt>
                <c:pt idx="5062">
                  <c:v>7.0296415833333299</c:v>
                </c:pt>
                <c:pt idx="5063">
                  <c:v>7.03103029166666</c:v>
                </c:pt>
                <c:pt idx="5064">
                  <c:v>7.0324190000000009</c:v>
                </c:pt>
                <c:pt idx="5065">
                  <c:v>7.0338077083333301</c:v>
                </c:pt>
                <c:pt idx="5066">
                  <c:v>7.0351964166666603</c:v>
                </c:pt>
                <c:pt idx="5067">
                  <c:v>7.0365851250000002</c:v>
                </c:pt>
                <c:pt idx="5068">
                  <c:v>7.0379738333333304</c:v>
                </c:pt>
                <c:pt idx="5069">
                  <c:v>7.0393625416666605</c:v>
                </c:pt>
                <c:pt idx="5070">
                  <c:v>7.0407512500000005</c:v>
                </c:pt>
                <c:pt idx="5071">
                  <c:v>7.0421399583333306</c:v>
                </c:pt>
                <c:pt idx="5072">
                  <c:v>7.0435286666666599</c:v>
                </c:pt>
                <c:pt idx="5073">
                  <c:v>7.0449173750000007</c:v>
                </c:pt>
                <c:pt idx="5074">
                  <c:v>7.0463060833333309</c:v>
                </c:pt>
                <c:pt idx="5075">
                  <c:v>7.0476947916666601</c:v>
                </c:pt>
                <c:pt idx="5076">
                  <c:v>7.0490835000000001</c:v>
                </c:pt>
                <c:pt idx="5077">
                  <c:v>7.0504722083333302</c:v>
                </c:pt>
                <c:pt idx="5078">
                  <c:v>7.0518609166666604</c:v>
                </c:pt>
                <c:pt idx="5079">
                  <c:v>7.0532496250000003</c:v>
                </c:pt>
                <c:pt idx="5080">
                  <c:v>7.0546383333333305</c:v>
                </c:pt>
                <c:pt idx="5081">
                  <c:v>7.0560270416666606</c:v>
                </c:pt>
                <c:pt idx="5082">
                  <c:v>7.0574157500000005</c:v>
                </c:pt>
                <c:pt idx="5083">
                  <c:v>7.0588044583333307</c:v>
                </c:pt>
                <c:pt idx="5084">
                  <c:v>7.0601931666666609</c:v>
                </c:pt>
                <c:pt idx="5085">
                  <c:v>7.0615818749999999</c:v>
                </c:pt>
                <c:pt idx="5086">
                  <c:v>7.0629705833333301</c:v>
                </c:pt>
                <c:pt idx="5087">
                  <c:v>7.0643592916666602</c:v>
                </c:pt>
                <c:pt idx="5088">
                  <c:v>7.0657480000000001</c:v>
                </c:pt>
                <c:pt idx="5089">
                  <c:v>7.0671367083333303</c:v>
                </c:pt>
                <c:pt idx="5090">
                  <c:v>7.0685254166666605</c:v>
                </c:pt>
                <c:pt idx="5091">
                  <c:v>7.0699141250000004</c:v>
                </c:pt>
                <c:pt idx="5092">
                  <c:v>7.0713028333333305</c:v>
                </c:pt>
                <c:pt idx="5093">
                  <c:v>7.0726915416666607</c:v>
                </c:pt>
                <c:pt idx="5094">
                  <c:v>7.0740802500000006</c:v>
                </c:pt>
                <c:pt idx="5095">
                  <c:v>7.0754689583333299</c:v>
                </c:pt>
                <c:pt idx="5096">
                  <c:v>7.0768576666666601</c:v>
                </c:pt>
                <c:pt idx="5097">
                  <c:v>7.0782463750000009</c:v>
                </c:pt>
                <c:pt idx="5098">
                  <c:v>7.0796350833333301</c:v>
                </c:pt>
                <c:pt idx="5099">
                  <c:v>7.0810237916666603</c:v>
                </c:pt>
                <c:pt idx="5100">
                  <c:v>7.0824125000000002</c:v>
                </c:pt>
                <c:pt idx="5101">
                  <c:v>7.0838012083333304</c:v>
                </c:pt>
                <c:pt idx="5102">
                  <c:v>7.0851899166666605</c:v>
                </c:pt>
                <c:pt idx="5103">
                  <c:v>7.0865786250000005</c:v>
                </c:pt>
                <c:pt idx="5104">
                  <c:v>7.0879673333333306</c:v>
                </c:pt>
                <c:pt idx="5105">
                  <c:v>7.0893560416666599</c:v>
                </c:pt>
                <c:pt idx="5106">
                  <c:v>7.0907447500000007</c:v>
                </c:pt>
                <c:pt idx="5107">
                  <c:v>7.0921334583333309</c:v>
                </c:pt>
                <c:pt idx="5108">
                  <c:v>7.0935221666666601</c:v>
                </c:pt>
                <c:pt idx="5109">
                  <c:v>7.0949108750000001</c:v>
                </c:pt>
                <c:pt idx="5110">
                  <c:v>7.0962995833333302</c:v>
                </c:pt>
                <c:pt idx="5111">
                  <c:v>7.0976882916666604</c:v>
                </c:pt>
              </c:numCache>
            </c:numRef>
          </c:xVal>
          <c:yVal>
            <c:numRef>
              <c:f>path1_2.5Hz!$E$7:$E$5118</c:f>
              <c:numCache>
                <c:formatCode>General</c:formatCode>
                <c:ptCount val="51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formatCode="0.00E+00">
                  <c:v>3.0000000000000002E-308</c:v>
                </c:pt>
                <c:pt idx="622" formatCode="0.00E+00">
                  <c:v>1.2000000000000001E-307</c:v>
                </c:pt>
                <c:pt idx="623" formatCode="0.00E+00">
                  <c:v>2.2E-307</c:v>
                </c:pt>
                <c:pt idx="624" formatCode="0.00E+00">
                  <c:v>2.6999999999999999E-307</c:v>
                </c:pt>
                <c:pt idx="625" formatCode="0.00E+00">
                  <c:v>2.5000000000000001E-307</c:v>
                </c:pt>
                <c:pt idx="626" formatCode="0.00E+00">
                  <c:v>9.9999999999999991E-308</c:v>
                </c:pt>
                <c:pt idx="627" formatCode="0.00E+00">
                  <c:v>-1.1E-307</c:v>
                </c:pt>
                <c:pt idx="628" formatCode="0.00E+00">
                  <c:v>-4.1000000000000003E-307</c:v>
                </c:pt>
                <c:pt idx="629" formatCode="0.00E+00">
                  <c:v>-6.4000000000000002E-307</c:v>
                </c:pt>
                <c:pt idx="630" formatCode="0.00E+00">
                  <c:v>-6.1999999999999996E-307</c:v>
                </c:pt>
                <c:pt idx="631" formatCode="0.00E+00">
                  <c:v>-1.4000000000000001E-307</c:v>
                </c:pt>
                <c:pt idx="632" formatCode="0.00E+00">
                  <c:v>8.4000000000000004E-307</c:v>
                </c:pt>
                <c:pt idx="633" formatCode="0.00E+00">
                  <c:v>2.2999999999999999E-306</c:v>
                </c:pt>
                <c:pt idx="634" formatCode="0.00E+00">
                  <c:v>3.7899999999999998E-306</c:v>
                </c:pt>
                <c:pt idx="635" formatCode="0.00E+00">
                  <c:v>4.8700000000000002E-306</c:v>
                </c:pt>
                <c:pt idx="636" formatCode="0.00E+00">
                  <c:v>4.9000000000000002E-306</c:v>
                </c:pt>
                <c:pt idx="637" formatCode="0.00E+00">
                  <c:v>3.4799999999999997E-306</c:v>
                </c:pt>
                <c:pt idx="638" formatCode="0.00E+00">
                  <c:v>5.8000000000000001E-307</c:v>
                </c:pt>
                <c:pt idx="639" formatCode="0.00E+00">
                  <c:v>-3.2200000000000002E-306</c:v>
                </c:pt>
                <c:pt idx="640" formatCode="0.00E+00">
                  <c:v>-6.5299999999999998E-306</c:v>
                </c:pt>
                <c:pt idx="641" formatCode="0.00E+00">
                  <c:v>-7.2800000000000004E-306</c:v>
                </c:pt>
                <c:pt idx="642" formatCode="0.00E+00">
                  <c:v>-3.4799999999999997E-306</c:v>
                </c:pt>
                <c:pt idx="643" formatCode="0.00E+00">
                  <c:v>5.7700000000000003E-306</c:v>
                </c:pt>
                <c:pt idx="644" formatCode="0.00E+00">
                  <c:v>1.941E-305</c:v>
                </c:pt>
                <c:pt idx="645" formatCode="0.00E+00">
                  <c:v>3.4259999999999999E-305</c:v>
                </c:pt>
                <c:pt idx="646" formatCode="0.00E+00">
                  <c:v>4.375E-305</c:v>
                </c:pt>
                <c:pt idx="647" formatCode="0.00E+00">
                  <c:v>3.8960000000000002E-305</c:v>
                </c:pt>
                <c:pt idx="648" formatCode="0.00E+00">
                  <c:v>1.2819999999999999E-305</c:v>
                </c:pt>
                <c:pt idx="649" formatCode="0.00E+00">
                  <c:v>-3.5429999999999999E-305</c:v>
                </c:pt>
                <c:pt idx="650" formatCode="0.00E+00">
                  <c:v>-9.811999999999999E-305</c:v>
                </c:pt>
                <c:pt idx="651" formatCode="0.00E+00">
                  <c:v>-1.5755E-304</c:v>
                </c:pt>
                <c:pt idx="652" formatCode="0.00E+00">
                  <c:v>-1.8730999999999999E-304</c:v>
                </c:pt>
                <c:pt idx="653" formatCode="0.00E+00">
                  <c:v>-1.5893E-304</c:v>
                </c:pt>
                <c:pt idx="654" formatCode="0.00E+00">
                  <c:v>-5.2870000000000004E-305</c:v>
                </c:pt>
                <c:pt idx="655" formatCode="0.00E+00">
                  <c:v>1.2671000000000001E-304</c:v>
                </c:pt>
                <c:pt idx="656" formatCode="0.00E+00">
                  <c:v>3.3682000000000001E-304</c:v>
                </c:pt>
                <c:pt idx="657" formatCode="0.00E+00">
                  <c:v>4.9116999999999998E-304</c:v>
                </c:pt>
                <c:pt idx="658" formatCode="0.00E+00">
                  <c:v>4.7708000000000004E-304</c:v>
                </c:pt>
                <c:pt idx="659" formatCode="0.00E+00">
                  <c:v>1.9179000000000001E-304</c:v>
                </c:pt>
                <c:pt idx="660" formatCode="0.00E+00">
                  <c:v>-4.0619E-304</c:v>
                </c:pt>
                <c:pt idx="661" formatCode="0.00E+00">
                  <c:v>-1.2373E-303</c:v>
                </c:pt>
                <c:pt idx="662" formatCode="0.00E+00">
                  <c:v>-2.0572800000000001E-303</c:v>
                </c:pt>
                <c:pt idx="663" formatCode="0.00E+00">
                  <c:v>-2.4849400000000001E-303</c:v>
                </c:pt>
                <c:pt idx="664" formatCode="0.00E+00">
                  <c:v>-2.1240499999999999E-303</c:v>
                </c:pt>
                <c:pt idx="665" formatCode="0.00E+00">
                  <c:v>-7.1798000000000001E-304</c:v>
                </c:pt>
                <c:pt idx="666" formatCode="0.00E+00">
                  <c:v>1.7024799999999999E-303</c:v>
                </c:pt>
                <c:pt idx="667" formatCode="0.00E+00">
                  <c:v>4.6153500000000002E-303</c:v>
                </c:pt>
                <c:pt idx="668" formatCode="0.00E+00">
                  <c:v>6.8117500000000005E-303</c:v>
                </c:pt>
                <c:pt idx="669" formatCode="0.00E+00">
                  <c:v>6.5697499999999995E-303</c:v>
                </c:pt>
                <c:pt idx="670" formatCode="0.00E+00">
                  <c:v>2.32984E-303</c:v>
                </c:pt>
                <c:pt idx="671" formatCode="0.00E+00">
                  <c:v>-6.4911800000000003E-303</c:v>
                </c:pt>
                <c:pt idx="672" formatCode="0.00E+00">
                  <c:v>-1.88151E-302</c:v>
                </c:pt>
                <c:pt idx="673" formatCode="0.00E+00">
                  <c:v>-3.1626400000000001E-302</c:v>
                </c:pt>
                <c:pt idx="674" formatCode="0.00E+00">
                  <c:v>-4.0747300000000002E-302</c:v>
                </c:pt>
                <c:pt idx="675" formatCode="0.00E+00">
                  <c:v>-4.22717E-302</c:v>
                </c:pt>
                <c:pt idx="676" formatCode="0.00E+00">
                  <c:v>-3.3431200000000002E-302</c:v>
                </c:pt>
                <c:pt idx="677" formatCode="0.00E+00">
                  <c:v>-1.36032E-302</c:v>
                </c:pt>
                <c:pt idx="678" formatCode="0.00E+00">
                  <c:v>1.2696200000000001E-302</c:v>
                </c:pt>
                <c:pt idx="679" formatCode="0.00E+00">
                  <c:v>3.1736699999999999E-302</c:v>
                </c:pt>
                <c:pt idx="680" formatCode="0.00E+00">
                  <c:v>2.16123E-302</c:v>
                </c:pt>
                <c:pt idx="681" formatCode="0.00E+00">
                  <c:v>-3.7321799999999998E-302</c:v>
                </c:pt>
                <c:pt idx="682" formatCode="0.00E+00">
                  <c:v>-1.5068600000000001E-301</c:v>
                </c:pt>
                <c:pt idx="683" formatCode="0.00E+00">
                  <c:v>-3.0569199999999999E-301</c:v>
                </c:pt>
                <c:pt idx="684" formatCode="0.00E+00">
                  <c:v>-4.6809200000000002E-301</c:v>
                </c:pt>
                <c:pt idx="685" formatCode="0.00E+00">
                  <c:v>-5.7949700000000003E-301</c:v>
                </c:pt>
                <c:pt idx="686" formatCode="0.00E+00">
                  <c:v>-5.6893099999999997E-301</c:v>
                </c:pt>
                <c:pt idx="687" formatCode="0.00E+00">
                  <c:v>-3.7757799999999998E-301</c:v>
                </c:pt>
                <c:pt idx="688" formatCode="0.00E+00">
                  <c:v>1.0961200000000001E-302</c:v>
                </c:pt>
                <c:pt idx="689" formatCode="0.00E+00">
                  <c:v>5.2743900000000002E-301</c:v>
                </c:pt>
                <c:pt idx="690" formatCode="0.00E+00">
                  <c:v>9.7756100000000006E-301</c:v>
                </c:pt>
                <c:pt idx="691" formatCode="0.00E+00">
                  <c:v>1.07096E-300</c:v>
                </c:pt>
                <c:pt idx="692" formatCode="0.00E+00">
                  <c:v>5.4271900000000002E-301</c:v>
                </c:pt>
                <c:pt idx="693" formatCode="0.00E+00">
                  <c:v>-7.1642600000000002E-301</c:v>
                </c:pt>
                <c:pt idx="694" formatCode="0.00E+00">
                  <c:v>-2.5878599999999999E-300</c:v>
                </c:pt>
                <c:pt idx="695" formatCode="0.00E+00">
                  <c:v>-4.6336900000000003E-300</c:v>
                </c:pt>
                <c:pt idx="696" formatCode="0.00E+00">
                  <c:v>-6.0143299999999998E-300</c:v>
                </c:pt>
                <c:pt idx="697" formatCode="0.00E+00">
                  <c:v>-5.7052900000000002E-300</c:v>
                </c:pt>
                <c:pt idx="698" formatCode="0.00E+00">
                  <c:v>-2.9804200000000001E-300</c:v>
                </c:pt>
                <c:pt idx="699" formatCode="0.00E+00">
                  <c:v>2.2355799999999999E-300</c:v>
                </c:pt>
                <c:pt idx="700" formatCode="0.00E+00">
                  <c:v>9.1078100000000004E-300</c:v>
                </c:pt>
                <c:pt idx="701" formatCode="0.00E+00">
                  <c:v>1.5588500000000001E-299</c:v>
                </c:pt>
                <c:pt idx="702" formatCode="0.00E+00">
                  <c:v>1.8446600000000001E-299</c:v>
                </c:pt>
                <c:pt idx="703" formatCode="0.00E+00">
                  <c:v>1.38774E-299</c:v>
                </c:pt>
                <c:pt idx="704" formatCode="0.00E+00">
                  <c:v>-9.5123800000000006E-301</c:v>
                </c:pt>
                <c:pt idx="705" formatCode="0.00E+00">
                  <c:v>-2.5374800000000001E-299</c:v>
                </c:pt>
                <c:pt idx="706" formatCode="0.00E+00">
                  <c:v>-5.3876500000000001E-299</c:v>
                </c:pt>
                <c:pt idx="707" formatCode="0.00E+00">
                  <c:v>-7.7461300000000004E-299</c:v>
                </c:pt>
                <c:pt idx="708" formatCode="0.00E+00">
                  <c:v>-8.5577400000000004E-299</c:v>
                </c:pt>
                <c:pt idx="709" formatCode="0.00E+00">
                  <c:v>-6.7990000000000003E-299</c:v>
                </c:pt>
                <c:pt idx="710" formatCode="0.00E+00">
                  <c:v>-1.9857799999999999E-299</c:v>
                </c:pt>
                <c:pt idx="711" formatCode="0.00E+00">
                  <c:v>5.1231000000000002E-299</c:v>
                </c:pt>
                <c:pt idx="712" formatCode="0.00E+00">
                  <c:v>1.22397E-298</c:v>
                </c:pt>
                <c:pt idx="713" formatCode="0.00E+00">
                  <c:v>1.5952600000000001E-298</c:v>
                </c:pt>
                <c:pt idx="714" formatCode="0.00E+00">
                  <c:v>1.2567E-298</c:v>
                </c:pt>
                <c:pt idx="715" formatCode="0.00E+00">
                  <c:v>-7.3912400000000005E-300</c:v>
                </c:pt>
                <c:pt idx="716" formatCode="0.00E+00">
                  <c:v>-2.40182E-298</c:v>
                </c:pt>
                <c:pt idx="717" formatCode="0.00E+00">
                  <c:v>-5.2302499999999999E-298</c:v>
                </c:pt>
                <c:pt idx="718" formatCode="0.00E+00">
                  <c:v>-7.5090599999999998E-298</c:v>
                </c:pt>
                <c:pt idx="719" formatCode="0.00E+00">
                  <c:v>-7.8635799999999998E-298</c:v>
                </c:pt>
                <c:pt idx="720" formatCode="0.00E+00">
                  <c:v>-4.9595200000000003E-298</c:v>
                </c:pt>
                <c:pt idx="721" formatCode="0.00E+00">
                  <c:v>1.9163999999999998E-298</c:v>
                </c:pt>
                <c:pt idx="722" formatCode="0.00E+00">
                  <c:v>1.1981099999999999E-297</c:v>
                </c:pt>
                <c:pt idx="723" formatCode="0.00E+00">
                  <c:v>2.25566E-297</c:v>
                </c:pt>
                <c:pt idx="724" formatCode="0.00E+00">
                  <c:v>2.99469E-297</c:v>
                </c:pt>
                <c:pt idx="725" formatCode="0.00E+00">
                  <c:v>3.0935000000000002E-297</c:v>
                </c:pt>
                <c:pt idx="726" formatCode="0.00E+00">
                  <c:v>2.38158E-297</c:v>
                </c:pt>
                <c:pt idx="727" formatCode="0.00E+00">
                  <c:v>8.9757200000000003E-298</c:v>
                </c:pt>
                <c:pt idx="728" formatCode="0.00E+00">
                  <c:v>-1.00797E-297</c:v>
                </c:pt>
                <c:pt idx="729" formatCode="0.00E+00">
                  <c:v>-2.4753899999999999E-297</c:v>
                </c:pt>
                <c:pt idx="730" formatCode="0.00E+00">
                  <c:v>-2.1203200000000001E-297</c:v>
                </c:pt>
                <c:pt idx="731" formatCode="0.00E+00">
                  <c:v>1.5510500000000001E-297</c:v>
                </c:pt>
                <c:pt idx="732" formatCode="0.00E+00">
                  <c:v>9.48698E-297</c:v>
                </c:pt>
                <c:pt idx="733" formatCode="0.00E+00">
                  <c:v>2.1178E-296</c:v>
                </c:pt>
                <c:pt idx="734" formatCode="0.00E+00">
                  <c:v>3.3756499999999999E-296</c:v>
                </c:pt>
                <c:pt idx="735" formatCode="0.00E+00">
                  <c:v>4.2339300000000002E-296</c:v>
                </c:pt>
                <c:pt idx="736" formatCode="0.00E+00">
                  <c:v>4.1376900000000001E-296</c:v>
                </c:pt>
                <c:pt idx="737" formatCode="0.00E+00">
                  <c:v>2.6242E-296</c:v>
                </c:pt>
                <c:pt idx="738" formatCode="0.00E+00">
                  <c:v>-3.7523900000000002E-297</c:v>
                </c:pt>
                <c:pt idx="739" formatCode="0.00E+00">
                  <c:v>-4.2747399999999998E-296</c:v>
                </c:pt>
                <c:pt idx="740" formatCode="0.00E+00">
                  <c:v>-7.8731699999999998E-296</c:v>
                </c:pt>
                <c:pt idx="741" formatCode="0.00E+00">
                  <c:v>-9.4699500000000001E-296</c:v>
                </c:pt>
                <c:pt idx="742" formatCode="0.00E+00">
                  <c:v>-7.2041700000000002E-296</c:v>
                </c:pt>
                <c:pt idx="743" formatCode="0.00E+00">
                  <c:v>1.09399E-297</c:v>
                </c:pt>
                <c:pt idx="744" formatCode="0.00E+00">
                  <c:v>1.2002699999999999E-295</c:v>
                </c:pt>
                <c:pt idx="745" formatCode="0.00E+00">
                  <c:v>2.54145E-295</c:v>
                </c:pt>
                <c:pt idx="746" formatCode="0.00E+00">
                  <c:v>3.53125E-295</c:v>
                </c:pt>
                <c:pt idx="747" formatCode="0.00E+00">
                  <c:v>3.8096000000000001E-295</c:v>
                </c:pt>
                <c:pt idx="748" formatCode="0.00E+00">
                  <c:v>3.3105300000000002E-295</c:v>
                </c:pt>
                <c:pt idx="749" formatCode="0.00E+00">
                  <c:v>2.0380199999999999E-295</c:v>
                </c:pt>
                <c:pt idx="750" formatCode="0.00E+00">
                  <c:v>1.6780200000000001E-296</c:v>
                </c:pt>
                <c:pt idx="751" formatCode="0.00E+00">
                  <c:v>-1.69363E-295</c:v>
                </c:pt>
                <c:pt idx="752" formatCode="0.00E+00">
                  <c:v>-2.8861600000000001E-295</c:v>
                </c:pt>
                <c:pt idx="753" formatCode="0.00E+00">
                  <c:v>-2.8746700000000001E-295</c:v>
                </c:pt>
                <c:pt idx="754" formatCode="0.00E+00">
                  <c:v>-6.8762300000000001E-296</c:v>
                </c:pt>
                <c:pt idx="755" formatCode="0.00E+00">
                  <c:v>4.5491500000000002E-295</c:v>
                </c:pt>
                <c:pt idx="756" formatCode="0.00E+00">
                  <c:v>1.12484E-294</c:v>
                </c:pt>
                <c:pt idx="757" formatCode="0.00E+00">
                  <c:v>1.4024E-294</c:v>
                </c:pt>
                <c:pt idx="758" formatCode="0.00E+00">
                  <c:v>5.64711E-295</c:v>
                </c:pt>
                <c:pt idx="759" formatCode="0.00E+00">
                  <c:v>-1.9804599999999998E-294</c:v>
                </c:pt>
                <c:pt idx="760" formatCode="0.00E+00">
                  <c:v>-6.4002999999999997E-294</c:v>
                </c:pt>
                <c:pt idx="761" formatCode="0.00E+00">
                  <c:v>-1.2135199999999999E-293</c:v>
                </c:pt>
                <c:pt idx="762" formatCode="0.00E+00">
                  <c:v>-1.80425E-293</c:v>
                </c:pt>
                <c:pt idx="763" formatCode="0.00E+00">
                  <c:v>-2.2865299999999999E-293</c:v>
                </c:pt>
                <c:pt idx="764" formatCode="0.00E+00">
                  <c:v>-2.5102700000000001E-293</c:v>
                </c:pt>
                <c:pt idx="765" formatCode="0.00E+00">
                  <c:v>-2.3071600000000001E-293</c:v>
                </c:pt>
                <c:pt idx="766" formatCode="0.00E+00">
                  <c:v>-1.62383E-293</c:v>
                </c:pt>
                <c:pt idx="767" formatCode="0.00E+00">
                  <c:v>-6.9748700000000006E-294</c:v>
                </c:pt>
                <c:pt idx="768" formatCode="0.00E+00">
                  <c:v>-2.36453E-294</c:v>
                </c:pt>
                <c:pt idx="769" formatCode="0.00E+00">
                  <c:v>-1.3436399999999999E-293</c:v>
                </c:pt>
                <c:pt idx="770" formatCode="0.00E+00">
                  <c:v>-4.8336199999999998E-293</c:v>
                </c:pt>
                <c:pt idx="771" formatCode="0.00E+00">
                  <c:v>-1.0626100000000001E-292</c:v>
                </c:pt>
                <c:pt idx="772" formatCode="0.00E+00">
                  <c:v>-1.79085E-292</c:v>
                </c:pt>
                <c:pt idx="773" formatCode="0.00E+00">
                  <c:v>-2.5134E-292</c:v>
                </c:pt>
                <c:pt idx="774" formatCode="0.00E+00">
                  <c:v>-2.97375E-292</c:v>
                </c:pt>
                <c:pt idx="775" formatCode="0.00E+00">
                  <c:v>-2.9117999999999999E-292</c:v>
                </c:pt>
                <c:pt idx="776" formatCode="0.00E+00">
                  <c:v>-2.2006800000000001E-292</c:v>
                </c:pt>
                <c:pt idx="777" formatCode="0.00E+00">
                  <c:v>-8.6478000000000003E-293</c:v>
                </c:pt>
                <c:pt idx="778" formatCode="0.00E+00">
                  <c:v>8.31396E-293</c:v>
                </c:pt>
                <c:pt idx="779" formatCode="0.00E+00">
                  <c:v>2.2707100000000001E-292</c:v>
                </c:pt>
                <c:pt idx="780" formatCode="0.00E+00">
                  <c:v>2.75638E-292</c:v>
                </c:pt>
                <c:pt idx="781" formatCode="0.00E+00">
                  <c:v>1.8356700000000001E-292</c:v>
                </c:pt>
                <c:pt idx="782" formatCode="0.00E+00">
                  <c:v>-8.1555799999999998E-293</c:v>
                </c:pt>
                <c:pt idx="783" formatCode="0.00E+00">
                  <c:v>-5.1614600000000003E-292</c:v>
                </c:pt>
                <c:pt idx="784" formatCode="0.00E+00">
                  <c:v>-9.8695800000000001E-292</c:v>
                </c:pt>
                <c:pt idx="785" formatCode="0.00E+00">
                  <c:v>-1.1914600000000001E-291</c:v>
                </c:pt>
                <c:pt idx="786" formatCode="0.00E+00">
                  <c:v>-6.7038200000000003E-292</c:v>
                </c:pt>
                <c:pt idx="787" formatCode="0.00E+00">
                  <c:v>1.16592E-291</c:v>
                </c:pt>
                <c:pt idx="788" formatCode="0.00E+00">
                  <c:v>4.7046499999999998E-291</c:v>
                </c:pt>
                <c:pt idx="789" formatCode="0.00E+00">
                  <c:v>9.4431500000000007E-291</c:v>
                </c:pt>
                <c:pt idx="790" formatCode="0.00E+00">
                  <c:v>1.36309E-290</c:v>
                </c:pt>
                <c:pt idx="791" formatCode="0.00E+00">
                  <c:v>1.48201E-290</c:v>
                </c:pt>
                <c:pt idx="792" formatCode="0.00E+00">
                  <c:v>1.09929E-290</c:v>
                </c:pt>
                <c:pt idx="793" formatCode="0.00E+00">
                  <c:v>1.50991E-291</c:v>
                </c:pt>
                <c:pt idx="794" formatCode="0.00E+00">
                  <c:v>-1.247E-290</c:v>
                </c:pt>
                <c:pt idx="795" formatCode="0.00E+00">
                  <c:v>-2.7761299999999998E-290</c:v>
                </c:pt>
                <c:pt idx="796" formatCode="0.00E+00">
                  <c:v>-3.8785700000000001E-290</c:v>
                </c:pt>
                <c:pt idx="797" formatCode="0.00E+00">
                  <c:v>-3.8186599999999998E-290</c:v>
                </c:pt>
                <c:pt idx="798" formatCode="0.00E+00">
                  <c:v>-1.91383E-290</c:v>
                </c:pt>
                <c:pt idx="799" formatCode="0.00E+00">
                  <c:v>2.15244E-290</c:v>
                </c:pt>
                <c:pt idx="800" formatCode="0.00E+00">
                  <c:v>7.8098699999999995E-290</c:v>
                </c:pt>
                <c:pt idx="801" formatCode="0.00E+00">
                  <c:v>1.3270500000000001E-289</c:v>
                </c:pt>
                <c:pt idx="802" formatCode="0.00E+00">
                  <c:v>1.6685199999999999E-289</c:v>
                </c:pt>
                <c:pt idx="803" formatCode="0.00E+00">
                  <c:v>1.7568200000000001E-289</c:v>
                </c:pt>
                <c:pt idx="804" formatCode="0.00E+00">
                  <c:v>1.5716200000000001E-289</c:v>
                </c:pt>
                <c:pt idx="805" formatCode="0.00E+00">
                  <c:v>1.0333E-289</c:v>
                </c:pt>
                <c:pt idx="806" formatCode="0.00E+00">
                  <c:v>3.1286799999999999E-290</c:v>
                </c:pt>
                <c:pt idx="807" formatCode="0.00E+00">
                  <c:v>3.43258E-291</c:v>
                </c:pt>
                <c:pt idx="808" formatCode="0.00E+00">
                  <c:v>8.7602999999999998E-290</c:v>
                </c:pt>
                <c:pt idx="809" formatCode="0.00E+00">
                  <c:v>3.1871699999999999E-289</c:v>
                </c:pt>
                <c:pt idx="810" formatCode="0.00E+00">
                  <c:v>7.0806400000000002E-289</c:v>
                </c:pt>
                <c:pt idx="811" formatCode="0.00E+00">
                  <c:v>1.22641E-288</c:v>
                </c:pt>
                <c:pt idx="812" formatCode="0.00E+00">
                  <c:v>1.66934E-288</c:v>
                </c:pt>
                <c:pt idx="813" formatCode="0.00E+00">
                  <c:v>1.5024599999999999E-288</c:v>
                </c:pt>
                <c:pt idx="814" formatCode="0.00E+00">
                  <c:v>-2.8987899999999999E-290</c:v>
                </c:pt>
                <c:pt idx="815" formatCode="0.00E+00">
                  <c:v>-3.5024800000000002E-288</c:v>
                </c:pt>
                <c:pt idx="816" formatCode="0.00E+00">
                  <c:v>-8.9098800000000002E-288</c:v>
                </c:pt>
                <c:pt idx="817" formatCode="0.00E+00">
                  <c:v>-1.52489E-287</c:v>
                </c:pt>
                <c:pt idx="818" formatCode="0.00E+00">
                  <c:v>-2.01644E-287</c:v>
                </c:pt>
                <c:pt idx="819" formatCode="0.00E+00">
                  <c:v>-2.0318499999999999E-287</c:v>
                </c:pt>
                <c:pt idx="820" formatCode="0.00E+00">
                  <c:v>-1.27432E-287</c:v>
                </c:pt>
                <c:pt idx="821" formatCode="0.00E+00">
                  <c:v>3.5430800000000003E-288</c:v>
                </c:pt>
                <c:pt idx="822" formatCode="0.00E+00">
                  <c:v>2.6351300000000001E-287</c:v>
                </c:pt>
                <c:pt idx="823" formatCode="0.00E+00">
                  <c:v>4.9979400000000002E-287</c:v>
                </c:pt>
                <c:pt idx="824" formatCode="0.00E+00">
                  <c:v>6.5628500000000005E-287</c:v>
                </c:pt>
                <c:pt idx="825" formatCode="0.00E+00">
                  <c:v>6.2352100000000004E-287</c:v>
                </c:pt>
                <c:pt idx="826" formatCode="0.00E+00">
                  <c:v>3.01831E-287</c:v>
                </c:pt>
                <c:pt idx="827" formatCode="0.00E+00">
                  <c:v>-3.3336399999999999E-287</c:v>
                </c:pt>
                <c:pt idx="828" formatCode="0.00E+00">
                  <c:v>-1.1495699999999999E-286</c:v>
                </c:pt>
                <c:pt idx="829" formatCode="0.00E+00">
                  <c:v>-1.7818399999999999E-286</c:v>
                </c:pt>
                <c:pt idx="830" formatCode="0.00E+00">
                  <c:v>-1.6572799999999999E-286</c:v>
                </c:pt>
                <c:pt idx="831" formatCode="0.00E+00">
                  <c:v>-2.1241099999999999E-287</c:v>
                </c:pt>
                <c:pt idx="832" formatCode="0.00E+00">
                  <c:v>2.81897E-286</c:v>
                </c:pt>
                <c:pt idx="833" formatCode="0.00E+00">
                  <c:v>7.1694900000000003E-286</c:v>
                </c:pt>
                <c:pt idx="834" formatCode="0.00E+00">
                  <c:v>1.1778400000000001E-285</c:v>
                </c:pt>
                <c:pt idx="835" formatCode="0.00E+00">
                  <c:v>1.47674E-285</c:v>
                </c:pt>
                <c:pt idx="836" formatCode="0.00E+00">
                  <c:v>1.39941E-285</c:v>
                </c:pt>
                <c:pt idx="837" formatCode="0.00E+00">
                  <c:v>7.75042E-286</c:v>
                </c:pt>
                <c:pt idx="838" formatCode="0.00E+00">
                  <c:v>-4.4795899999999998E-286</c:v>
                </c:pt>
                <c:pt idx="839" formatCode="0.00E+00">
                  <c:v>-2.06308E-285</c:v>
                </c:pt>
                <c:pt idx="840" formatCode="0.00E+00">
                  <c:v>-3.4998600000000001E-285</c:v>
                </c:pt>
                <c:pt idx="841" formatCode="0.00E+00">
                  <c:v>-3.9355199999999997E-285</c:v>
                </c:pt>
                <c:pt idx="842" formatCode="0.00E+00">
                  <c:v>-2.5877100000000002E-285</c:v>
                </c:pt>
                <c:pt idx="843" formatCode="0.00E+00">
                  <c:v>9.4955299999999991E-286</c:v>
                </c:pt>
                <c:pt idx="844" formatCode="0.00E+00">
                  <c:v>6.3704600000000003E-285</c:v>
                </c:pt>
                <c:pt idx="845" formatCode="0.00E+00">
                  <c:v>1.23671E-284</c:v>
                </c:pt>
                <c:pt idx="846" formatCode="0.00E+00">
                  <c:v>1.6461400000000001E-284</c:v>
                </c:pt>
                <c:pt idx="847" formatCode="0.00E+00">
                  <c:v>1.5254899999999999E-284</c:v>
                </c:pt>
                <c:pt idx="848" formatCode="0.00E+00">
                  <c:v>5.51013E-285</c:v>
                </c:pt>
                <c:pt idx="849" formatCode="0.00E+00">
                  <c:v>-1.4003700000000001E-284</c:v>
                </c:pt>
                <c:pt idx="850" formatCode="0.00E+00">
                  <c:v>-4.0383200000000003E-284</c:v>
                </c:pt>
                <c:pt idx="851" formatCode="0.00E+00">
                  <c:v>-6.5217899999999997E-284</c:v>
                </c:pt>
                <c:pt idx="852" formatCode="0.00E+00">
                  <c:v>-7.6364899999999994E-284</c:v>
                </c:pt>
                <c:pt idx="853" formatCode="0.00E+00">
                  <c:v>-6.2692499999999998E-284</c:v>
                </c:pt>
                <c:pt idx="854" formatCode="0.00E+00">
                  <c:v>-1.78494E-284</c:v>
                </c:pt>
                <c:pt idx="855" formatCode="0.00E+00">
                  <c:v>5.6166500000000004E-284</c:v>
                </c:pt>
                <c:pt idx="856" formatCode="0.00E+00">
                  <c:v>1.42293E-283</c:v>
                </c:pt>
                <c:pt idx="857" formatCode="0.00E+00">
                  <c:v>2.04886E-283</c:v>
                </c:pt>
                <c:pt idx="858" formatCode="0.00E+00">
                  <c:v>1.96931E-283</c:v>
                </c:pt>
                <c:pt idx="859" formatCode="0.00E+00">
                  <c:v>7.3994299999999996E-284</c:v>
                </c:pt>
                <c:pt idx="860" formatCode="0.00E+00">
                  <c:v>-1.8468399999999999E-283</c:v>
                </c:pt>
                <c:pt idx="861" formatCode="0.00E+00">
                  <c:v>-5.4610800000000003E-283</c:v>
                </c:pt>
                <c:pt idx="862" formatCode="0.00E+00">
                  <c:v>-9.0732800000000001E-283</c:v>
                </c:pt>
                <c:pt idx="863" formatCode="0.00E+00">
                  <c:v>-1.11785E-282</c:v>
                </c:pt>
                <c:pt idx="864" formatCode="0.00E+00">
                  <c:v>-1.0257899999999999E-282</c:v>
                </c:pt>
                <c:pt idx="865" formatCode="0.00E+00">
                  <c:v>-5.23789E-283</c:v>
                </c:pt>
                <c:pt idx="866" formatCode="0.00E+00">
                  <c:v>3.9008600000000001E-283</c:v>
                </c:pt>
                <c:pt idx="867" formatCode="0.00E+00">
                  <c:v>1.50794E-282</c:v>
                </c:pt>
                <c:pt idx="868" formatCode="0.00E+00">
                  <c:v>2.3062899999999999E-282</c:v>
                </c:pt>
                <c:pt idx="869" formatCode="0.00E+00">
                  <c:v>2.00099E-282</c:v>
                </c:pt>
                <c:pt idx="870" formatCode="0.00E+00">
                  <c:v>-1.5352699999999999E-283</c:v>
                </c:pt>
                <c:pt idx="871" formatCode="0.00E+00">
                  <c:v>-4.4693800000000004E-282</c:v>
                </c:pt>
                <c:pt idx="872" formatCode="0.00E+00">
                  <c:v>-1.04724E-281</c:v>
                </c:pt>
                <c:pt idx="873" formatCode="0.00E+00">
                  <c:v>-1.6612999999999999E-281</c:v>
                </c:pt>
                <c:pt idx="874" formatCode="0.00E+00">
                  <c:v>-2.0346600000000001E-281</c:v>
                </c:pt>
                <c:pt idx="875" formatCode="0.00E+00">
                  <c:v>-1.8912199999999999E-281</c:v>
                </c:pt>
                <c:pt idx="876" formatCode="0.00E+00">
                  <c:v>-1.03908E-281</c:v>
                </c:pt>
                <c:pt idx="877" formatCode="0.00E+00">
                  <c:v>5.3096699999999999E-282</c:v>
                </c:pt>
                <c:pt idx="878" formatCode="0.00E+00">
                  <c:v>2.5079899999999999E-281</c:v>
                </c:pt>
                <c:pt idx="879" formatCode="0.00E+00">
                  <c:v>4.1297900000000003E-281</c:v>
                </c:pt>
                <c:pt idx="880" formatCode="0.00E+00">
                  <c:v>4.2827299999999999E-281</c:v>
                </c:pt>
                <c:pt idx="881" formatCode="0.00E+00">
                  <c:v>1.8902799999999999E-281</c:v>
                </c:pt>
                <c:pt idx="882" formatCode="0.00E+00">
                  <c:v>-3.6015500000000002E-281</c:v>
                </c:pt>
                <c:pt idx="883" formatCode="0.00E+00">
                  <c:v>-1.1704200000000001E-280</c:v>
                </c:pt>
                <c:pt idx="884" formatCode="0.00E+00">
                  <c:v>-2.0325900000000001E-280</c:v>
                </c:pt>
                <c:pt idx="885" formatCode="0.00E+00">
                  <c:v>-2.56315E-280</c:v>
                </c:pt>
                <c:pt idx="886" formatCode="0.00E+00">
                  <c:v>-2.3118600000000001E-280</c:v>
                </c:pt>
                <c:pt idx="887" formatCode="0.00E+00">
                  <c:v>-9.7549999999999998E-281</c:v>
                </c:pt>
                <c:pt idx="888" formatCode="0.00E+00">
                  <c:v>1.42358E-280</c:v>
                </c:pt>
                <c:pt idx="889" formatCode="0.00E+00">
                  <c:v>4.44921E-280</c:v>
                </c:pt>
                <c:pt idx="890" formatCode="0.00E+00">
                  <c:v>7.1719800000000003E-280</c:v>
                </c:pt>
                <c:pt idx="891" formatCode="0.00E+00">
                  <c:v>8.22813E-280</c:v>
                </c:pt>
                <c:pt idx="892" formatCode="0.00E+00">
                  <c:v>6.21479E-280</c:v>
                </c:pt>
                <c:pt idx="893" formatCode="0.00E+00">
                  <c:v>2.9169600000000002E-281</c:v>
                </c:pt>
                <c:pt idx="894" formatCode="0.00E+00">
                  <c:v>-9.1238199999999995E-280</c:v>
                </c:pt>
                <c:pt idx="895" formatCode="0.00E+00">
                  <c:v>-1.9675400000000002E-279</c:v>
                </c:pt>
                <c:pt idx="896" formatCode="0.00E+00">
                  <c:v>-2.6979199999999998E-279</c:v>
                </c:pt>
                <c:pt idx="897" formatCode="0.00E+00">
                  <c:v>-2.5471200000000001E-279</c:v>
                </c:pt>
                <c:pt idx="898" formatCode="0.00E+00">
                  <c:v>-1.01185E-279</c:v>
                </c:pt>
                <c:pt idx="899" formatCode="0.00E+00">
                  <c:v>2.07368E-279</c:v>
                </c:pt>
                <c:pt idx="900" formatCode="0.00E+00">
                  <c:v>6.2232100000000002E-279</c:v>
                </c:pt>
                <c:pt idx="901" formatCode="0.00E+00">
                  <c:v>1.01246E-278</c:v>
                </c:pt>
                <c:pt idx="902" formatCode="0.00E+00">
                  <c:v>1.1753E-278</c:v>
                </c:pt>
                <c:pt idx="903" formatCode="0.00E+00">
                  <c:v>8.9536200000000007E-279</c:v>
                </c:pt>
                <c:pt idx="904" formatCode="0.00E+00">
                  <c:v>3.8381499999999999E-280</c:v>
                </c:pt>
                <c:pt idx="905" formatCode="0.00E+00">
                  <c:v>-1.354E-278</c:v>
                </c:pt>
                <c:pt idx="906" formatCode="0.00E+00">
                  <c:v>-2.9606399999999998E-278</c:v>
                </c:pt>
                <c:pt idx="907" formatCode="0.00E+00">
                  <c:v>-4.1210500000000002E-278</c:v>
                </c:pt>
                <c:pt idx="908" formatCode="0.00E+00">
                  <c:v>-4.0029300000000001E-278</c:v>
                </c:pt>
                <c:pt idx="909" formatCode="0.00E+00">
                  <c:v>-1.9601999999999999E-278</c:v>
                </c:pt>
                <c:pt idx="910" formatCode="0.00E+00">
                  <c:v>2.1767800000000001E-278</c:v>
                </c:pt>
                <c:pt idx="911" formatCode="0.00E+00">
                  <c:v>7.8416200000000002E-278</c:v>
                </c:pt>
                <c:pt idx="912" formatCode="0.00E+00">
                  <c:v>1.33742E-277</c:v>
                </c:pt>
                <c:pt idx="913" formatCode="0.00E+00">
                  <c:v>1.6043100000000001E-277</c:v>
                </c:pt>
                <c:pt idx="914" formatCode="0.00E+00">
                  <c:v>1.2948399999999999E-277</c:v>
                </c:pt>
                <c:pt idx="915" formatCode="0.00E+00">
                  <c:v>2.38673E-278</c:v>
                </c:pt>
                <c:pt idx="916" formatCode="0.00E+00">
                  <c:v>-1.50182E-277</c:v>
                </c:pt>
                <c:pt idx="917" formatCode="0.00E+00">
                  <c:v>-3.5652399999999998E-277</c:v>
                </c:pt>
                <c:pt idx="918" formatCode="0.00E+00">
                  <c:v>-5.2904700000000004E-277</c:v>
                </c:pt>
                <c:pt idx="919" formatCode="0.00E+00">
                  <c:v>-5.8270100000000002E-277</c:v>
                </c:pt>
                <c:pt idx="920" formatCode="0.00E+00">
                  <c:v>-4.3593E-277</c:v>
                </c:pt>
                <c:pt idx="921" formatCode="0.00E+00">
                  <c:v>-4.4656499999999999E-278</c:v>
                </c:pt>
                <c:pt idx="922" formatCode="0.00E+00">
                  <c:v>5.4717700000000001E-277</c:v>
                </c:pt>
                <c:pt idx="923" formatCode="0.00E+00">
                  <c:v>1.16028E-276</c:v>
                </c:pt>
                <c:pt idx="924" formatCode="0.00E+00">
                  <c:v>1.4991899999999999E-276</c:v>
                </c:pt>
                <c:pt idx="925" formatCode="0.00E+00">
                  <c:v>1.2537300000000001E-276</c:v>
                </c:pt>
                <c:pt idx="926" formatCode="0.00E+00">
                  <c:v>2.14372E-277</c:v>
                </c:pt>
                <c:pt idx="927" formatCode="0.00E+00">
                  <c:v>-1.6144299999999999E-276</c:v>
                </c:pt>
                <c:pt idx="928" formatCode="0.00E+00">
                  <c:v>-3.8826700000000003E-276</c:v>
                </c:pt>
                <c:pt idx="929" formatCode="0.00E+00">
                  <c:v>-5.8271200000000001E-276</c:v>
                </c:pt>
                <c:pt idx="930" formatCode="0.00E+00">
                  <c:v>-6.3844700000000001E-276</c:v>
                </c:pt>
                <c:pt idx="931" formatCode="0.00E+00">
                  <c:v>-4.4813900000000002E-276</c:v>
                </c:pt>
                <c:pt idx="932" formatCode="0.00E+00">
                  <c:v>5.2207799999999998E-277</c:v>
                </c:pt>
                <c:pt idx="933" formatCode="0.00E+00">
                  <c:v>8.2053800000000004E-276</c:v>
                </c:pt>
                <c:pt idx="934" formatCode="0.00E+00">
                  <c:v>1.6479200000000001E-275</c:v>
                </c:pt>
                <c:pt idx="935" formatCode="0.00E+00">
                  <c:v>2.1647499999999999E-275</c:v>
                </c:pt>
                <c:pt idx="936" formatCode="0.00E+00">
                  <c:v>1.9483499999999999E-275</c:v>
                </c:pt>
                <c:pt idx="937" formatCode="0.00E+00">
                  <c:v>6.7604899999999998E-276</c:v>
                </c:pt>
                <c:pt idx="938" formatCode="0.00E+00">
                  <c:v>-1.7027899999999999E-275</c:v>
                </c:pt>
                <c:pt idx="939" formatCode="0.00E+00">
                  <c:v>-4.7726500000000001E-275</c:v>
                </c:pt>
                <c:pt idx="940" formatCode="0.00E+00">
                  <c:v>-7.5578299999999995E-275</c:v>
                </c:pt>
                <c:pt idx="941" formatCode="0.00E+00">
                  <c:v>-8.7010500000000001E-275</c:v>
                </c:pt>
                <c:pt idx="942" formatCode="0.00E+00">
                  <c:v>-6.9037600000000005E-275</c:v>
                </c:pt>
                <c:pt idx="943" formatCode="0.00E+00">
                  <c:v>-1.4914200000000001E-275</c:v>
                </c:pt>
                <c:pt idx="944" formatCode="0.00E+00">
                  <c:v>7.0256900000000003E-275</c:v>
                </c:pt>
                <c:pt idx="945" formatCode="0.00E+00">
                  <c:v>1.65196E-274</c:v>
                </c:pt>
                <c:pt idx="946" formatCode="0.00E+00">
                  <c:v>2.3176199999999999E-274</c:v>
                </c:pt>
                <c:pt idx="947" formatCode="0.00E+00">
                  <c:v>2.22508E-274</c:v>
                </c:pt>
                <c:pt idx="948" formatCode="0.00E+00">
                  <c:v>9.6615699999999998E-275</c:v>
                </c:pt>
                <c:pt idx="949" formatCode="0.00E+00">
                  <c:v>-1.5939700000000001E-274</c:v>
                </c:pt>
                <c:pt idx="950" formatCode="0.00E+00">
                  <c:v>-5.0619399999999999E-274</c:v>
                </c:pt>
                <c:pt idx="951" formatCode="0.00E+00">
                  <c:v>-8.36457E-274</c:v>
                </c:pt>
                <c:pt idx="952" formatCode="0.00E+00">
                  <c:v>-9.9936300000000007E-274</c:v>
                </c:pt>
                <c:pt idx="953" formatCode="0.00E+00">
                  <c:v>-8.5216900000000002E-274</c:v>
                </c:pt>
                <c:pt idx="954" formatCode="0.00E+00">
                  <c:v>-3.1581800000000001E-274</c:v>
                </c:pt>
                <c:pt idx="955" formatCode="0.00E+00">
                  <c:v>5.5972499999999995E-274</c:v>
                </c:pt>
                <c:pt idx="956" formatCode="0.00E+00">
                  <c:v>1.5768899999999999E-273</c:v>
                </c:pt>
                <c:pt idx="957" formatCode="0.00E+00">
                  <c:v>2.4478999999999998E-273</c:v>
                </c:pt>
                <c:pt idx="958" formatCode="0.00E+00">
                  <c:v>2.8207799999999999E-273</c:v>
                </c:pt>
                <c:pt idx="959" formatCode="0.00E+00">
                  <c:v>2.32077E-273</c:v>
                </c:pt>
                <c:pt idx="960" formatCode="0.00E+00">
                  <c:v>7.7879199999999999E-274</c:v>
                </c:pt>
                <c:pt idx="961" formatCode="0.00E+00">
                  <c:v>-1.5243299999999999E-273</c:v>
                </c:pt>
                <c:pt idx="962" formatCode="0.00E+00">
                  <c:v>-3.8361700000000002E-273</c:v>
                </c:pt>
                <c:pt idx="963" formatCode="0.00E+00">
                  <c:v>-5.1459300000000003E-273</c:v>
                </c:pt>
                <c:pt idx="964" formatCode="0.00E+00">
                  <c:v>-4.6829999999999996E-273</c:v>
                </c:pt>
                <c:pt idx="965" formatCode="0.00E+00">
                  <c:v>-2.35485E-273</c:v>
                </c:pt>
                <c:pt idx="966" formatCode="0.00E+00">
                  <c:v>1.4052799999999999E-273</c:v>
                </c:pt>
                <c:pt idx="967" formatCode="0.00E+00">
                  <c:v>5.7388399999999997E-273</c:v>
                </c:pt>
                <c:pt idx="968" formatCode="0.00E+00">
                  <c:v>8.6243400000000004E-273</c:v>
                </c:pt>
                <c:pt idx="969" formatCode="0.00E+00">
                  <c:v>6.6384099999999996E-273</c:v>
                </c:pt>
                <c:pt idx="970" formatCode="0.00E+00">
                  <c:v>-3.3774300000000001E-273</c:v>
                </c:pt>
                <c:pt idx="971" formatCode="0.00E+00">
                  <c:v>-2.2144299999999999E-272</c:v>
                </c:pt>
                <c:pt idx="972" formatCode="0.00E+00">
                  <c:v>-4.71527E-272</c:v>
                </c:pt>
                <c:pt idx="973" formatCode="0.00E+00">
                  <c:v>-7.2336300000000004E-272</c:v>
                </c:pt>
                <c:pt idx="974" formatCode="0.00E+00">
                  <c:v>-8.5819999999999998E-272</c:v>
                </c:pt>
                <c:pt idx="975" formatCode="0.00E+00">
                  <c:v>-6.9364399999999995E-272</c:v>
                </c:pt>
                <c:pt idx="976" formatCode="0.00E+00">
                  <c:v>-8.9105399999999996E-273</c:v>
                </c:pt>
                <c:pt idx="977" formatCode="0.00E+00">
                  <c:v>9.0867399999999998E-272</c:v>
                </c:pt>
                <c:pt idx="978" formatCode="0.00E+00">
                  <c:v>2.08957E-271</c:v>
                </c:pt>
                <c:pt idx="979" formatCode="0.00E+00">
                  <c:v>3.1721099999999998E-271</c:v>
                </c:pt>
                <c:pt idx="980" formatCode="0.00E+00">
                  <c:v>3.7443099999999998E-271</c:v>
                </c:pt>
                <c:pt idx="981" formatCode="0.00E+00">
                  <c:v>3.3132300000000001E-271</c:v>
                </c:pt>
                <c:pt idx="982" formatCode="0.00E+00">
                  <c:v>1.6207999999999999E-271</c:v>
                </c:pt>
                <c:pt idx="983" formatCode="0.00E+00">
                  <c:v>-1.12768E-271</c:v>
                </c:pt>
                <c:pt idx="984" formatCode="0.00E+00">
                  <c:v>-4.0140599999999999E-271</c:v>
                </c:pt>
                <c:pt idx="985" formatCode="0.00E+00">
                  <c:v>-5.0794300000000004E-271</c:v>
                </c:pt>
                <c:pt idx="986" formatCode="0.00E+00">
                  <c:v>-1.85174E-271</c:v>
                </c:pt>
                <c:pt idx="987" formatCode="0.00E+00">
                  <c:v>7.1987700000000004E-271</c:v>
                </c:pt>
                <c:pt idx="988" formatCode="0.00E+00">
                  <c:v>2.1595999999999998E-270</c:v>
                </c:pt>
                <c:pt idx="989" formatCode="0.00E+00">
                  <c:v>3.8908699999999996E-270</c:v>
                </c:pt>
                <c:pt idx="990" formatCode="0.00E+00">
                  <c:v>5.5490099999999997E-270</c:v>
                </c:pt>
                <c:pt idx="991" formatCode="0.00E+00">
                  <c:v>6.6878499999999999E-270</c:v>
                </c:pt>
                <c:pt idx="992" formatCode="0.00E+00">
                  <c:v>6.8140999999999998E-270</c:v>
                </c:pt>
                <c:pt idx="993" formatCode="0.00E+00">
                  <c:v>5.5788000000000001E-270</c:v>
                </c:pt>
                <c:pt idx="994" formatCode="0.00E+00">
                  <c:v>3.0851000000000001E-270</c:v>
                </c:pt>
                <c:pt idx="995" formatCode="0.00E+00">
                  <c:v>1.4877300000000001E-271</c:v>
                </c:pt>
                <c:pt idx="996" formatCode="0.00E+00">
                  <c:v>-1.9826500000000002E-270</c:v>
                </c:pt>
                <c:pt idx="997" formatCode="0.00E+00">
                  <c:v>-2.7068700000000002E-270</c:v>
                </c:pt>
                <c:pt idx="998" formatCode="0.00E+00">
                  <c:v>-2.1207599999999999E-270</c:v>
                </c:pt>
                <c:pt idx="999" formatCode="0.00E+00">
                  <c:v>3.6570199999999998E-271</c:v>
                </c:pt>
                <c:pt idx="1000" formatCode="0.00E+00">
                  <c:v>4.9978300000000002E-270</c:v>
                </c:pt>
                <c:pt idx="1001" formatCode="0.00E+00">
                  <c:v>8.5976600000000008E-270</c:v>
                </c:pt>
                <c:pt idx="1002" formatCode="0.00E+00">
                  <c:v>4.2692900000000004E-270</c:v>
                </c:pt>
                <c:pt idx="1003" formatCode="0.00E+00">
                  <c:v>-1.72357E-269</c:v>
                </c:pt>
                <c:pt idx="1004" formatCode="0.00E+00">
                  <c:v>-6.3890400000000006E-269</c:v>
                </c:pt>
                <c:pt idx="1005" formatCode="0.00E+00">
                  <c:v>-1.3406799999999999E-268</c:v>
                </c:pt>
                <c:pt idx="1006" formatCode="0.00E+00">
                  <c:v>-2.1405399999999999E-268</c:v>
                </c:pt>
                <c:pt idx="1007" formatCode="0.00E+00">
                  <c:v>-2.8401499999999998E-268</c:v>
                </c:pt>
                <c:pt idx="1008" formatCode="0.00E+00">
                  <c:v>-3.2175800000000003E-268</c:v>
                </c:pt>
                <c:pt idx="1009" formatCode="0.00E+00">
                  <c:v>-3.1381500000000002E-268</c:v>
                </c:pt>
                <c:pt idx="1010" formatCode="0.00E+00">
                  <c:v>-2.69739E-268</c:v>
                </c:pt>
                <c:pt idx="1011" formatCode="0.00E+00">
                  <c:v>-2.0995699999999999E-268</c:v>
                </c:pt>
                <c:pt idx="1012" formatCode="0.00E+00">
                  <c:v>-1.6755599999999999E-268</c:v>
                </c:pt>
                <c:pt idx="1013" formatCode="0.00E+00">
                  <c:v>-2.3974100000000001E-268</c:v>
                </c:pt>
                <c:pt idx="1014" formatCode="0.00E+00">
                  <c:v>-5.7712399999999995E-268</c:v>
                </c:pt>
                <c:pt idx="1015" formatCode="0.00E+00">
                  <c:v>-1.2594899999999999E-267</c:v>
                </c:pt>
                <c:pt idx="1016" formatCode="0.00E+00">
                  <c:v>-2.2167599999999999E-267</c:v>
                </c:pt>
                <c:pt idx="1017" formatCode="0.00E+00">
                  <c:v>-3.2807500000000002E-267</c:v>
                </c:pt>
                <c:pt idx="1018" formatCode="0.00E+00">
                  <c:v>-4.19955E-267</c:v>
                </c:pt>
                <c:pt idx="1019" formatCode="0.00E+00">
                  <c:v>-4.4966099999999996E-267</c:v>
                </c:pt>
                <c:pt idx="1020" formatCode="0.00E+00">
                  <c:v>-3.4885800000000001E-267</c:v>
                </c:pt>
                <c:pt idx="1021" formatCode="0.00E+00">
                  <c:v>-7.6859000000000005E-268</c:v>
                </c:pt>
                <c:pt idx="1022" formatCode="0.00E+00">
                  <c:v>3.29336E-267</c:v>
                </c:pt>
                <c:pt idx="1023" formatCode="0.00E+00">
                  <c:v>7.5504899999999998E-267</c:v>
                </c:pt>
                <c:pt idx="1024" formatCode="0.00E+00">
                  <c:v>1.03413E-266</c:v>
                </c:pt>
                <c:pt idx="1025" formatCode="0.00E+00">
                  <c:v>9.7915399999999998E-267</c:v>
                </c:pt>
                <c:pt idx="1026" formatCode="0.00E+00">
                  <c:v>4.3056099999999998E-267</c:v>
                </c:pt>
                <c:pt idx="1027" formatCode="0.00E+00">
                  <c:v>-6.5661400000000004E-267</c:v>
                </c:pt>
                <c:pt idx="1028" formatCode="0.00E+00">
                  <c:v>-2.0637499999999999E-266</c:v>
                </c:pt>
                <c:pt idx="1029" formatCode="0.00E+00">
                  <c:v>-3.1902199999999997E-266</c:v>
                </c:pt>
                <c:pt idx="1030" formatCode="0.00E+00">
                  <c:v>-3.1653499999999999E-266</c:v>
                </c:pt>
                <c:pt idx="1031" formatCode="0.00E+00">
                  <c:v>-1.1762299999999999E-266</c:v>
                </c:pt>
                <c:pt idx="1032" formatCode="0.00E+00">
                  <c:v>3.1460200000000002E-266</c:v>
                </c:pt>
                <c:pt idx="1033" formatCode="0.00E+00">
                  <c:v>9.3721400000000002E-266</c:v>
                </c:pt>
                <c:pt idx="1034" formatCode="0.00E+00">
                  <c:v>1.58996E-265</c:v>
                </c:pt>
                <c:pt idx="1035" formatCode="0.00E+00">
                  <c:v>1.9412E-265</c:v>
                </c:pt>
                <c:pt idx="1036" formatCode="0.00E+00">
                  <c:v>1.51363E-265</c:v>
                </c:pt>
                <c:pt idx="1037" formatCode="0.00E+00">
                  <c:v>-7.7401300000000002E-267</c:v>
                </c:pt>
                <c:pt idx="1038" formatCode="0.00E+00">
                  <c:v>-2.8411200000000001E-265</c:v>
                </c:pt>
                <c:pt idx="1039" formatCode="0.00E+00">
                  <c:v>-6.2940200000000003E-265</c:v>
                </c:pt>
                <c:pt idx="1040" formatCode="0.00E+00">
                  <c:v>-9.34459E-265</c:v>
                </c:pt>
                <c:pt idx="1041" formatCode="0.00E+00">
                  <c:v>-1.0247600000000001E-264</c:v>
                </c:pt>
                <c:pt idx="1042" formatCode="0.00E+00">
                  <c:v>-7.0463199999999998E-265</c:v>
                </c:pt>
                <c:pt idx="1043" formatCode="0.00E+00">
                  <c:v>1.5182500000000001E-265</c:v>
                </c:pt>
                <c:pt idx="1044" formatCode="0.00E+00">
                  <c:v>1.49252E-264</c:v>
                </c:pt>
                <c:pt idx="1045" formatCode="0.00E+00">
                  <c:v>2.9884499999999998E-264</c:v>
                </c:pt>
                <c:pt idx="1046" formatCode="0.00E+00">
                  <c:v>4.0185700000000002E-264</c:v>
                </c:pt>
                <c:pt idx="1047" formatCode="0.00E+00">
                  <c:v>3.81918E-264</c:v>
                </c:pt>
                <c:pt idx="1048" formatCode="0.00E+00">
                  <c:v>1.78861E-264</c:v>
                </c:pt>
                <c:pt idx="1049" formatCode="0.00E+00">
                  <c:v>-2.1649900000000002E-264</c:v>
                </c:pt>
                <c:pt idx="1050" formatCode="0.00E+00">
                  <c:v>-7.3786499999999996E-264</c:v>
                </c:pt>
                <c:pt idx="1051" formatCode="0.00E+00">
                  <c:v>-1.2266799999999999E-263</c:v>
                </c:pt>
                <c:pt idx="1052" formatCode="0.00E+00">
                  <c:v>-1.43646E-263</c:v>
                </c:pt>
                <c:pt idx="1053" formatCode="0.00E+00">
                  <c:v>-1.11081E-263</c:v>
                </c:pt>
                <c:pt idx="1054" formatCode="0.00E+00">
                  <c:v>-1.1436799999999999E-264</c:v>
                </c:pt>
                <c:pt idx="1055" formatCode="0.00E+00">
                  <c:v>1.4764499999999999E-263</c:v>
                </c:pt>
                <c:pt idx="1056" formatCode="0.00E+00">
                  <c:v>3.2922200000000002E-263</c:v>
                </c:pt>
                <c:pt idx="1057" formatCode="0.00E+00">
                  <c:v>4.55064E-263</c:v>
                </c:pt>
                <c:pt idx="1058" formatCode="0.00E+00">
                  <c:v>4.1412099999999999E-263</c:v>
                </c:pt>
                <c:pt idx="1059" formatCode="0.00E+00">
                  <c:v>1.0809799999999999E-263</c:v>
                </c:pt>
                <c:pt idx="1060" formatCode="0.00E+00">
                  <c:v>-4.9461299999999998E-263</c:v>
                </c:pt>
                <c:pt idx="1061" formatCode="0.00E+00">
                  <c:v>-1.31431E-262</c:v>
                </c:pt>
                <c:pt idx="1062" formatCode="0.00E+00">
                  <c:v>-2.1165400000000001E-262</c:v>
                </c:pt>
                <c:pt idx="1063" formatCode="0.00E+00">
                  <c:v>-2.5113400000000001E-262</c:v>
                </c:pt>
                <c:pt idx="1064" formatCode="0.00E+00">
                  <c:v>-2.0379499999999999E-262</c:v>
                </c:pt>
                <c:pt idx="1065" formatCode="0.00E+00">
                  <c:v>-3.29919E-263</c:v>
                </c:pt>
                <c:pt idx="1066" formatCode="0.00E+00">
                  <c:v>2.6234700000000002E-262</c:v>
                </c:pt>
                <c:pt idx="1067" formatCode="0.00E+00">
                  <c:v>6.2031000000000004E-262</c:v>
                </c:pt>
                <c:pt idx="1068" formatCode="0.00E+00">
                  <c:v>9.14795E-262</c:v>
                </c:pt>
                <c:pt idx="1069" formatCode="0.00E+00">
                  <c:v>9.9286900000000005E-262</c:v>
                </c:pt>
                <c:pt idx="1070" formatCode="0.00E+00">
                  <c:v>7.1897700000000005E-262</c:v>
                </c:pt>
                <c:pt idx="1071" formatCode="0.00E+00">
                  <c:v>9.5600400000000003E-264</c:v>
                </c:pt>
                <c:pt idx="1072" formatCode="0.00E+00">
                  <c:v>-1.07864E-261</c:v>
                </c:pt>
                <c:pt idx="1073" formatCode="0.00E+00">
                  <c:v>-2.1757199999999999E-261</c:v>
                </c:pt>
                <c:pt idx="1074" formatCode="0.00E+00">
                  <c:v>-2.55467E-261</c:v>
                </c:pt>
                <c:pt idx="1075" formatCode="0.00E+00">
                  <c:v>-1.41654E-261</c:v>
                </c:pt>
                <c:pt idx="1076" formatCode="0.00E+00">
                  <c:v>1.7402399999999999E-261</c:v>
                </c:pt>
                <c:pt idx="1077" formatCode="0.00E+00">
                  <c:v>6.8861999999999999E-261</c:v>
                </c:pt>
                <c:pt idx="1078" formatCode="0.00E+00">
                  <c:v>1.31333E-260</c:v>
                </c:pt>
                <c:pt idx="1079" formatCode="0.00E+00">
                  <c:v>1.83273E-260</c:v>
                </c:pt>
                <c:pt idx="1080" formatCode="0.00E+00">
                  <c:v>1.92589E-260</c:v>
                </c:pt>
                <c:pt idx="1081" formatCode="0.00E+00">
                  <c:v>1.28923E-260</c:v>
                </c:pt>
                <c:pt idx="1082" formatCode="0.00E+00">
                  <c:v>-2.07564E-261</c:v>
                </c:pt>
                <c:pt idx="1083" formatCode="0.00E+00">
                  <c:v>-2.4041599999999999E-260</c:v>
                </c:pt>
                <c:pt idx="1084" formatCode="0.00E+00">
                  <c:v>-4.7325299999999999E-260</c:v>
                </c:pt>
                <c:pt idx="1085" formatCode="0.00E+00">
                  <c:v>-6.1551E-260</c:v>
                </c:pt>
                <c:pt idx="1086" formatCode="0.00E+00">
                  <c:v>-5.4247600000000002E-260</c:v>
                </c:pt>
                <c:pt idx="1087" formatCode="0.00E+00">
                  <c:v>-1.6538600000000002E-260</c:v>
                </c:pt>
                <c:pt idx="1088" formatCode="0.00E+00">
                  <c:v>5.1802900000000002E-260</c:v>
                </c:pt>
                <c:pt idx="1089" formatCode="0.00E+00">
                  <c:v>1.38706E-259</c:v>
                </c:pt>
                <c:pt idx="1090" formatCode="0.00E+00">
                  <c:v>2.1705300000000001E-259</c:v>
                </c:pt>
                <c:pt idx="1091" formatCode="0.00E+00">
                  <c:v>2.47565E-259</c:v>
                </c:pt>
                <c:pt idx="1092" formatCode="0.00E+00">
                  <c:v>1.9018700000000001E-259</c:v>
                </c:pt>
                <c:pt idx="1093" formatCode="0.00E+00">
                  <c:v>2.03033E-260</c:v>
                </c:pt>
                <c:pt idx="1094" formatCode="0.00E+00">
                  <c:v>-2.51652E-259</c:v>
                </c:pt>
                <c:pt idx="1095" formatCode="0.00E+00">
                  <c:v>-5.53995E-259</c:v>
                </c:pt>
                <c:pt idx="1096" formatCode="0.00E+00">
                  <c:v>-7.3399300000000002E-259</c:v>
                </c:pt>
                <c:pt idx="1097" formatCode="0.00E+00">
                  <c:v>-5.8838800000000001E-259</c:v>
                </c:pt>
                <c:pt idx="1098" formatCode="0.00E+00">
                  <c:v>4.2496500000000002E-260</c:v>
                </c:pt>
                <c:pt idx="1099" formatCode="0.00E+00">
                  <c:v>1.1797400000000001E-258</c:v>
                </c:pt>
                <c:pt idx="1100" formatCode="0.00E+00">
                  <c:v>2.64855E-258</c:v>
                </c:pt>
                <c:pt idx="1101" formatCode="0.00E+00">
                  <c:v>4.0272599999999999E-258</c:v>
                </c:pt>
                <c:pt idx="1102" formatCode="0.00E+00">
                  <c:v>4.6512299999999998E-258</c:v>
                </c:pt>
                <c:pt idx="1103" formatCode="0.00E+00">
                  <c:v>3.7669199999999999E-258</c:v>
                </c:pt>
                <c:pt idx="1104" formatCode="0.00E+00">
                  <c:v>8.3833699999999996E-259</c:v>
                </c:pt>
                <c:pt idx="1105" formatCode="0.00E+00">
                  <c:v>-4.0278999999999998E-258</c:v>
                </c:pt>
                <c:pt idx="1106" formatCode="0.00E+00">
                  <c:v>-9.7048299999999995E-258</c:v>
                </c:pt>
                <c:pt idx="1107" formatCode="0.00E+00">
                  <c:v>-1.4022800000000001E-257</c:v>
                </c:pt>
                <c:pt idx="1108" formatCode="0.00E+00">
                  <c:v>-1.4211800000000001E-257</c:v>
                </c:pt>
                <c:pt idx="1109" formatCode="0.00E+00">
                  <c:v>-7.7834100000000004E-258</c:v>
                </c:pt>
                <c:pt idx="1110" formatCode="0.00E+00">
                  <c:v>6.1525099999999998E-258</c:v>
                </c:pt>
                <c:pt idx="1111" formatCode="0.00E+00">
                  <c:v>2.5565100000000002E-257</c:v>
                </c:pt>
                <c:pt idx="1112" formatCode="0.00E+00">
                  <c:v>4.4683199999999998E-257</c:v>
                </c:pt>
                <c:pt idx="1113" formatCode="0.00E+00">
                  <c:v>5.4256099999999997E-257</c:v>
                </c:pt>
                <c:pt idx="1114" formatCode="0.00E+00">
                  <c:v>4.3704800000000002E-257</c:v>
                </c:pt>
                <c:pt idx="1115" formatCode="0.00E+00">
                  <c:v>4.98964E-258</c:v>
                </c:pt>
                <c:pt idx="1116" formatCode="0.00E+00">
                  <c:v>-6.2000000000000002E-257</c:v>
                </c:pt>
                <c:pt idx="1117" formatCode="0.00E+00">
                  <c:v>-1.4320799999999999E-256</c:v>
                </c:pt>
                <c:pt idx="1118" formatCode="0.00E+00">
                  <c:v>-2.0915099999999999E-256</c:v>
                </c:pt>
                <c:pt idx="1119" formatCode="0.00E+00">
                  <c:v>-2.2357699999999999E-256</c:v>
                </c:pt>
                <c:pt idx="1120" formatCode="0.00E+00">
                  <c:v>-1.5584900000000001E-256</c:v>
                </c:pt>
                <c:pt idx="1121" formatCode="0.00E+00">
                  <c:v>7.9120200000000004E-258</c:v>
                </c:pt>
                <c:pt idx="1122" formatCode="0.00E+00">
                  <c:v>2.4912899999999999E-256</c:v>
                </c:pt>
                <c:pt idx="1123" formatCode="0.00E+00">
                  <c:v>4.9417700000000002E-256</c:v>
                </c:pt>
                <c:pt idx="1124" formatCode="0.00E+00">
                  <c:v>6.0650200000000001E-256</c:v>
                </c:pt>
                <c:pt idx="1125" formatCode="0.00E+00">
                  <c:v>4.2996299999999999E-256</c:v>
                </c:pt>
                <c:pt idx="1126" formatCode="0.00E+00">
                  <c:v>-1.2805499999999999E-256</c:v>
                </c:pt>
                <c:pt idx="1127" formatCode="0.00E+00">
                  <c:v>-1.03791E-255</c:v>
                </c:pt>
                <c:pt idx="1128" formatCode="0.00E+00">
                  <c:v>-2.1304100000000001E-255</c:v>
                </c:pt>
                <c:pt idx="1129" formatCode="0.00E+00">
                  <c:v>-3.0923599999999999E-255</c:v>
                </c:pt>
                <c:pt idx="1130" formatCode="0.00E+00">
                  <c:v>-3.5152200000000001E-255</c:v>
                </c:pt>
                <c:pt idx="1131" formatCode="0.00E+00">
                  <c:v>-3.0260800000000002E-255</c:v>
                </c:pt>
                <c:pt idx="1132" formatCode="0.00E+00">
                  <c:v>-1.4345599999999999E-255</c:v>
                </c:pt>
                <c:pt idx="1133" formatCode="0.00E+00">
                  <c:v>1.0967799999999999E-255</c:v>
                </c:pt>
                <c:pt idx="1134" formatCode="0.00E+00">
                  <c:v>3.8313299999999999E-255</c:v>
                </c:pt>
                <c:pt idx="1135" formatCode="0.00E+00">
                  <c:v>5.4318999999999999E-255</c:v>
                </c:pt>
                <c:pt idx="1136" formatCode="0.00E+00">
                  <c:v>4.3421599999999996E-255</c:v>
                </c:pt>
                <c:pt idx="1137" formatCode="0.00E+00">
                  <c:v>-6.4574700000000002E-256</c:v>
                </c:pt>
                <c:pt idx="1138" formatCode="0.00E+00">
                  <c:v>-9.7545300000000005E-255</c:v>
                </c:pt>
                <c:pt idx="1139" formatCode="0.00E+00">
                  <c:v>-2.1453499999999999E-254</c:v>
                </c:pt>
                <c:pt idx="1140" formatCode="0.00E+00">
                  <c:v>-3.2099800000000001E-254</c:v>
                </c:pt>
                <c:pt idx="1141" formatCode="0.00E+00">
                  <c:v>-3.6688500000000003E-254</c:v>
                </c:pt>
                <c:pt idx="1142" formatCode="0.00E+00">
                  <c:v>-3.02892E-254</c:v>
                </c:pt>
                <c:pt idx="1143" formatCode="0.00E+00">
                  <c:v>-9.7092099999999993E-255</c:v>
                </c:pt>
                <c:pt idx="1144" formatCode="0.00E+00">
                  <c:v>2.3916200000000002E-254</c:v>
                </c:pt>
                <c:pt idx="1145" formatCode="0.00E+00">
                  <c:v>6.1588000000000002E-254</c:v>
                </c:pt>
                <c:pt idx="1146" formatCode="0.00E+00">
                  <c:v>8.4367500000000004E-254</c:v>
                </c:pt>
                <c:pt idx="1147" formatCode="0.00E+00">
                  <c:v>6.7045200000000001E-254</c:v>
                </c:pt>
                <c:pt idx="1148" formatCode="0.00E+00">
                  <c:v>-1.09542E-254</c:v>
                </c:pt>
                <c:pt idx="1149" formatCode="0.00E+00">
                  <c:v>-1.5298599999999999E-253</c:v>
                </c:pt>
                <c:pt idx="1150" formatCode="0.00E+00">
                  <c:v>-3.3697900000000001E-253</c:v>
                </c:pt>
                <c:pt idx="1151" formatCode="0.00E+00">
                  <c:v>-5.1326000000000001E-253</c:v>
                </c:pt>
                <c:pt idx="1152" formatCode="0.00E+00">
                  <c:v>-6.1593899999999996E-253</c:v>
                </c:pt>
                <c:pt idx="1153" formatCode="0.00E+00">
                  <c:v>-5.8630599999999996E-253</c:v>
                </c:pt>
                <c:pt idx="1154" formatCode="0.00E+00">
                  <c:v>-3.8854799999999998E-253</c:v>
                </c:pt>
                <c:pt idx="1155" formatCode="0.00E+00">
                  <c:v>-2.8475500000000001E-254</c:v>
                </c:pt>
                <c:pt idx="1156" formatCode="0.00E+00">
                  <c:v>4.0172200000000003E-253</c:v>
                </c:pt>
                <c:pt idx="1157" formatCode="0.00E+00">
                  <c:v>7.0982899999999997E-253</c:v>
                </c:pt>
                <c:pt idx="1158" formatCode="0.00E+00">
                  <c:v>6.8186799999999994E-253</c:v>
                </c:pt>
                <c:pt idx="1159" formatCode="0.00E+00">
                  <c:v>1.7255300000000001E-253</c:v>
                </c:pt>
                <c:pt idx="1160" formatCode="0.00E+00">
                  <c:v>-8.6197999999999995E-253</c:v>
                </c:pt>
                <c:pt idx="1161" formatCode="0.00E+00">
                  <c:v>-2.2944499999999999E-252</c:v>
                </c:pt>
                <c:pt idx="1162" formatCode="0.00E+00">
                  <c:v>-3.6680800000000002E-252</c:v>
                </c:pt>
                <c:pt idx="1163" formatCode="0.00E+00">
                  <c:v>-4.1687699999999999E-252</c:v>
                </c:pt>
                <c:pt idx="1164" formatCode="0.00E+00">
                  <c:v>-2.9620299999999999E-252</c:v>
                </c:pt>
                <c:pt idx="1165" formatCode="0.00E+00">
                  <c:v>3.2126599999999999E-253</c:v>
                </c:pt>
                <c:pt idx="1166" formatCode="0.00E+00">
                  <c:v>5.3773900000000001E-252</c:v>
                </c:pt>
                <c:pt idx="1167" formatCode="0.00E+00">
                  <c:v>1.12094E-251</c:v>
                </c:pt>
                <c:pt idx="1168" formatCode="0.00E+00">
                  <c:v>1.58903E-251</c:v>
                </c:pt>
                <c:pt idx="1169" formatCode="0.00E+00">
                  <c:v>1.64857E-251</c:v>
                </c:pt>
                <c:pt idx="1170" formatCode="0.00E+00">
                  <c:v>9.9863999999999993E-252</c:v>
                </c:pt>
                <c:pt idx="1171" formatCode="0.00E+00">
                  <c:v>-4.9223399999999998E-252</c:v>
                </c:pt>
                <c:pt idx="1172" formatCode="0.00E+00">
                  <c:v>-2.6334600000000001E-251</c:v>
                </c:pt>
                <c:pt idx="1173" formatCode="0.00E+00">
                  <c:v>-4.8411199999999996E-251</c:v>
                </c:pt>
                <c:pt idx="1174" formatCode="0.00E+00">
                  <c:v>-6.1808000000000003E-251</c:v>
                </c:pt>
                <c:pt idx="1175" formatCode="0.00E+00">
                  <c:v>-5.6498500000000003E-251</c:v>
                </c:pt>
                <c:pt idx="1176" formatCode="0.00E+00">
                  <c:v>-2.70471E-251</c:v>
                </c:pt>
                <c:pt idx="1177" formatCode="0.00E+00">
                  <c:v>2.3730699999999998E-251</c:v>
                </c:pt>
                <c:pt idx="1178" formatCode="0.00E+00">
                  <c:v>8.5003499999999995E-251</c:v>
                </c:pt>
                <c:pt idx="1179" formatCode="0.00E+00">
                  <c:v>1.35629E-250</c:v>
                </c:pt>
                <c:pt idx="1180" formatCode="0.00E+00">
                  <c:v>1.4005399999999999E-250</c:v>
                </c:pt>
                <c:pt idx="1181" formatCode="0.00E+00">
                  <c:v>5.8373400000000002E-251</c:v>
                </c:pt>
                <c:pt idx="1182" formatCode="0.00E+00">
                  <c:v>-1.3033899999999999E-250</c:v>
                </c:pt>
                <c:pt idx="1183" formatCode="0.00E+00">
                  <c:v>-4.0913499999999999E-250</c:v>
                </c:pt>
                <c:pt idx="1184" formatCode="0.00E+00">
                  <c:v>-7.0324900000000001E-250</c:v>
                </c:pt>
                <c:pt idx="1185" formatCode="0.00E+00">
                  <c:v>-8.72591E-250</c:v>
                </c:pt>
                <c:pt idx="1186" formatCode="0.00E+00">
                  <c:v>-7.6767000000000006E-250</c:v>
                </c:pt>
                <c:pt idx="1187" formatCode="0.00E+00">
                  <c:v>-3.1089300000000001E-250</c:v>
                </c:pt>
                <c:pt idx="1188" formatCode="0.00E+00">
                  <c:v>4.81408E-250</c:v>
                </c:pt>
                <c:pt idx="1189" formatCode="0.00E+00">
                  <c:v>1.4758599999999999E-249</c:v>
                </c:pt>
                <c:pt idx="1190" formatCode="0.00E+00">
                  <c:v>2.3005200000000002E-249</c:v>
                </c:pt>
                <c:pt idx="1191" formatCode="0.00E+00">
                  <c:v>2.2574699999999999E-249</c:v>
                </c:pt>
                <c:pt idx="1192" formatCode="0.00E+00">
                  <c:v>5.2762899999999999E-250</c:v>
                </c:pt>
                <c:pt idx="1193" formatCode="0.00E+00">
                  <c:v>-3.3440100000000002E-249</c:v>
                </c:pt>
                <c:pt idx="1194" formatCode="0.00E+00">
                  <c:v>-9.0306600000000003E-249</c:v>
                </c:pt>
                <c:pt idx="1195" formatCode="0.00E+00">
                  <c:v>-1.5265899999999999E-248</c:v>
                </c:pt>
                <c:pt idx="1196" formatCode="0.00E+00">
                  <c:v>-1.98575E-248</c:v>
                </c:pt>
                <c:pt idx="1197" formatCode="0.00E+00">
                  <c:v>-2.01495E-248</c:v>
                </c:pt>
                <c:pt idx="1198" formatCode="0.00E+00">
                  <c:v>-1.41476E-248</c:v>
                </c:pt>
                <c:pt idx="1199" formatCode="0.00E+00">
                  <c:v>-1.57291E-249</c:v>
                </c:pt>
                <c:pt idx="1200" formatCode="0.00E+00">
                  <c:v>1.5397699999999999E-248</c:v>
                </c:pt>
                <c:pt idx="1201" formatCode="0.00E+00">
                  <c:v>3.1158299999999999E-248</c:v>
                </c:pt>
                <c:pt idx="1202" formatCode="0.00E+00">
                  <c:v>3.7254600000000002E-248</c:v>
                </c:pt>
                <c:pt idx="1203" formatCode="0.00E+00">
                  <c:v>2.6128000000000001E-248</c:v>
                </c:pt>
                <c:pt idx="1204" formatCode="0.00E+00">
                  <c:v>-5.1416399999999998E-249</c:v>
                </c:pt>
                <c:pt idx="1205" formatCode="0.00E+00">
                  <c:v>-5.3478399999999997E-248</c:v>
                </c:pt>
                <c:pt idx="1206" formatCode="0.00E+00">
                  <c:v>-1.0832100000000001E-247</c:v>
                </c:pt>
                <c:pt idx="1207" formatCode="0.00E+00">
                  <c:v>-1.49192E-247</c:v>
                </c:pt>
                <c:pt idx="1208" formatCode="0.00E+00">
                  <c:v>-1.4747000000000001E-247</c:v>
                </c:pt>
                <c:pt idx="1209" formatCode="0.00E+00">
                  <c:v>-7.7142100000000003E-248</c:v>
                </c:pt>
                <c:pt idx="1210" formatCode="0.00E+00">
                  <c:v>6.9464199999999999E-248</c:v>
                </c:pt>
                <c:pt idx="1211" formatCode="0.00E+00">
                  <c:v>2.70352E-247</c:v>
                </c:pt>
                <c:pt idx="1212" formatCode="0.00E+00">
                  <c:v>4.6851000000000001E-247</c:v>
                </c:pt>
                <c:pt idx="1213" formatCode="0.00E+00">
                  <c:v>5.7911299999999999E-247</c:v>
                </c:pt>
                <c:pt idx="1214" formatCode="0.00E+00">
                  <c:v>5.2511500000000001E-247</c:v>
                </c:pt>
                <c:pt idx="1215" formatCode="0.00E+00">
                  <c:v>2.7907899999999999E-247</c:v>
                </c:pt>
                <c:pt idx="1216" formatCode="0.00E+00">
                  <c:v>-1.2885399999999999E-247</c:v>
                </c:pt>
                <c:pt idx="1217" formatCode="0.00E+00">
                  <c:v>-6.07978E-247</c:v>
                </c:pt>
                <c:pt idx="1218" formatCode="0.00E+00">
                  <c:v>-9.6689599999999994E-247</c:v>
                </c:pt>
                <c:pt idx="1219" formatCode="0.00E+00">
                  <c:v>-9.0978600000000004E-247</c:v>
                </c:pt>
                <c:pt idx="1220" formatCode="0.00E+00">
                  <c:v>-1.5150800000000001E-247</c:v>
                </c:pt>
                <c:pt idx="1221" formatCode="0.00E+00">
                  <c:v>1.4182000000000001E-246</c:v>
                </c:pt>
                <c:pt idx="1222" formatCode="0.00E+00">
                  <c:v>3.6151299999999998E-246</c:v>
                </c:pt>
                <c:pt idx="1223" formatCode="0.00E+00">
                  <c:v>5.8232699999999999E-246</c:v>
                </c:pt>
                <c:pt idx="1224" formatCode="0.00E+00">
                  <c:v>6.8470599999999999E-246</c:v>
                </c:pt>
                <c:pt idx="1225" formatCode="0.00E+00">
                  <c:v>5.1231399999999997E-246</c:v>
                </c:pt>
                <c:pt idx="1226" formatCode="0.00E+00">
                  <c:v>-5.09557E-247</c:v>
                </c:pt>
                <c:pt idx="1227" formatCode="0.00E+00">
                  <c:v>-9.9959599999999991E-246</c:v>
                </c:pt>
                <c:pt idx="1228" formatCode="0.00E+00">
                  <c:v>-2.1557200000000001E-245</c:v>
                </c:pt>
                <c:pt idx="1229" formatCode="0.00E+00">
                  <c:v>-3.1169999999999999E-245</c:v>
                </c:pt>
                <c:pt idx="1230" formatCode="0.00E+00">
                  <c:v>-3.2614000000000002E-245</c:v>
                </c:pt>
                <c:pt idx="1231" formatCode="0.00E+00">
                  <c:v>-1.9386699999999998E-245</c:v>
                </c:pt>
                <c:pt idx="1232" formatCode="0.00E+00">
                  <c:v>1.1909799999999999E-245</c:v>
                </c:pt>
                <c:pt idx="1233" formatCode="0.00E+00">
                  <c:v>5.8280699999999996E-245</c:v>
                </c:pt>
                <c:pt idx="1234" formatCode="0.00E+00">
                  <c:v>1.0771900000000001E-244</c:v>
                </c:pt>
                <c:pt idx="1235" formatCode="0.00E+00">
                  <c:v>1.3870100000000001E-244</c:v>
                </c:pt>
                <c:pt idx="1236" formatCode="0.00E+00">
                  <c:v>1.25278E-244</c:v>
                </c:pt>
                <c:pt idx="1237" formatCode="0.00E+00">
                  <c:v>4.7594300000000003E-245</c:v>
                </c:pt>
                <c:pt idx="1238" formatCode="0.00E+00">
                  <c:v>-9.7134599999999997E-245</c:v>
                </c:pt>
                <c:pt idx="1239" formatCode="0.00E+00">
                  <c:v>-2.8360399999999999E-244</c:v>
                </c:pt>
                <c:pt idx="1240" formatCode="0.00E+00">
                  <c:v>-4.4575000000000002E-244</c:v>
                </c:pt>
                <c:pt idx="1241" formatCode="0.00E+00">
                  <c:v>-4.80106E-244</c:v>
                </c:pt>
                <c:pt idx="1242" formatCode="0.00E+00">
                  <c:v>-2.8274E-244</c:v>
                </c:pt>
                <c:pt idx="1243" formatCode="0.00E+00">
                  <c:v>1.9968400000000001E-244</c:v>
                </c:pt>
                <c:pt idx="1244" formatCode="0.00E+00">
                  <c:v>9.2797699999999999E-244</c:v>
                </c:pt>
                <c:pt idx="1245" formatCode="0.00E+00">
                  <c:v>1.72987E-243</c:v>
                </c:pt>
                <c:pt idx="1246" formatCode="0.00E+00">
                  <c:v>2.2687900000000001E-243</c:v>
                </c:pt>
                <c:pt idx="1247" formatCode="0.00E+00">
                  <c:v>2.08759E-243</c:v>
                </c:pt>
                <c:pt idx="1248" formatCode="0.00E+00">
                  <c:v>7.9360100000000005E-244</c:v>
                </c:pt>
                <c:pt idx="1249" formatCode="0.00E+00">
                  <c:v>-1.6740699999999999E-243</c:v>
                </c:pt>
                <c:pt idx="1250" formatCode="0.00E+00">
                  <c:v>-4.8943100000000001E-243</c:v>
                </c:pt>
                <c:pt idx="1251" formatCode="0.00E+00">
                  <c:v>-8.0225000000000004E-243</c:v>
                </c:pt>
                <c:pt idx="1252" formatCode="0.00E+00">
                  <c:v>-9.962170000000001E-243</c:v>
                </c:pt>
                <c:pt idx="1253" formatCode="0.00E+00">
                  <c:v>-9.6081400000000002E-243</c:v>
                </c:pt>
                <c:pt idx="1254" formatCode="0.00E+00">
                  <c:v>-6.2299899999999997E-243</c:v>
                </c:pt>
                <c:pt idx="1255" formatCode="0.00E+00">
                  <c:v>-7.1161199999999997E-246</c:v>
                </c:pt>
                <c:pt idx="1256" formatCode="0.00E+00">
                  <c:v>7.3766500000000004E-243</c:v>
                </c:pt>
                <c:pt idx="1257" formatCode="0.00E+00">
                  <c:v>1.2245900000000001E-242</c:v>
                </c:pt>
                <c:pt idx="1258" formatCode="0.00E+00">
                  <c:v>9.0003000000000002E-243</c:v>
                </c:pt>
                <c:pt idx="1259" formatCode="0.00E+00">
                  <c:v>-8.3566900000000004E-243</c:v>
                </c:pt>
                <c:pt idx="1260" formatCode="0.00E+00">
                  <c:v>-4.2585000000000004E-242</c:v>
                </c:pt>
                <c:pt idx="1261" formatCode="0.00E+00">
                  <c:v>-8.9280799999999993E-242</c:v>
                </c:pt>
                <c:pt idx="1262" formatCode="0.00E+00">
                  <c:v>-1.3608400000000001E-241</c:v>
                </c:pt>
                <c:pt idx="1263" formatCode="0.00E+00">
                  <c:v>-1.6487799999999998E-241</c:v>
                </c:pt>
                <c:pt idx="1264" formatCode="0.00E+00">
                  <c:v>-1.5405200000000001E-241</c:v>
                </c:pt>
                <c:pt idx="1265" formatCode="0.00E+00">
                  <c:v>-8.4179000000000002E-242</c:v>
                </c:pt>
                <c:pt idx="1266" formatCode="0.00E+00">
                  <c:v>4.7181199999999999E-242</c:v>
                </c:pt>
                <c:pt idx="1267" formatCode="0.00E+00">
                  <c:v>2.10008E-241</c:v>
                </c:pt>
                <c:pt idx="1268" formatCode="0.00E+00">
                  <c:v>3.4109499999999997E-241</c:v>
                </c:pt>
                <c:pt idx="1269" formatCode="0.00E+00">
                  <c:v>3.5906499999999997E-241</c:v>
                </c:pt>
                <c:pt idx="1270" formatCode="0.00E+00">
                  <c:v>1.8818199999999999E-241</c:v>
                </c:pt>
                <c:pt idx="1271" formatCode="0.00E+00">
                  <c:v>-2.0703899999999999E-241</c:v>
                </c:pt>
                <c:pt idx="1272" formatCode="0.00E+00">
                  <c:v>-7.7987199999999998E-241</c:v>
                </c:pt>
                <c:pt idx="1273" formatCode="0.00E+00">
                  <c:v>-1.36766E-240</c:v>
                </c:pt>
                <c:pt idx="1274" formatCode="0.00E+00">
                  <c:v>-1.6897899999999999E-240</c:v>
                </c:pt>
                <c:pt idx="1275" formatCode="0.00E+00">
                  <c:v>-1.4060299999999999E-240</c:v>
                </c:pt>
                <c:pt idx="1276" formatCode="0.00E+00">
                  <c:v>-2.46037E-241</c:v>
                </c:pt>
                <c:pt idx="1277" formatCode="0.00E+00">
                  <c:v>1.81139E-240</c:v>
                </c:pt>
                <c:pt idx="1278" formatCode="0.00E+00">
                  <c:v>4.3705600000000002E-240</c:v>
                </c:pt>
                <c:pt idx="1279" formatCode="0.00E+00">
                  <c:v>6.5362499999999997E-240</c:v>
                </c:pt>
                <c:pt idx="1280" formatCode="0.00E+00">
                  <c:v>7.0021300000000001E-240</c:v>
                </c:pt>
                <c:pt idx="1281" formatCode="0.00E+00">
                  <c:v>4.45337E-240</c:v>
                </c:pt>
                <c:pt idx="1282" formatCode="0.00E+00">
                  <c:v>-1.7198000000000001E-240</c:v>
                </c:pt>
                <c:pt idx="1283" formatCode="0.00E+00">
                  <c:v>-1.0801999999999999E-239</c:v>
                </c:pt>
                <c:pt idx="1284" formatCode="0.00E+00">
                  <c:v>-2.04929E-239</c:v>
                </c:pt>
                <c:pt idx="1285" formatCode="0.00E+00">
                  <c:v>-2.6934599999999999E-239</c:v>
                </c:pt>
                <c:pt idx="1286" formatCode="0.00E+00">
                  <c:v>-2.54831E-239</c:v>
                </c:pt>
                <c:pt idx="1287" formatCode="0.00E+00">
                  <c:v>-1.25138E-239</c:v>
                </c:pt>
                <c:pt idx="1288" formatCode="0.00E+00">
                  <c:v>1.2531599999999999E-239</c:v>
                </c:pt>
                <c:pt idx="1289" formatCode="0.00E+00">
                  <c:v>4.51244E-239</c:v>
                </c:pt>
                <c:pt idx="1290" formatCode="0.00E+00">
                  <c:v>7.3719899999999999E-239</c:v>
                </c:pt>
                <c:pt idx="1291" formatCode="0.00E+00">
                  <c:v>8.0917700000000003E-239</c:v>
                </c:pt>
                <c:pt idx="1292" formatCode="0.00E+00">
                  <c:v>5.0161100000000001E-239</c:v>
                </c:pt>
                <c:pt idx="1293" formatCode="0.00E+00">
                  <c:v>-2.5786100000000002E-239</c:v>
                </c:pt>
                <c:pt idx="1294" formatCode="0.00E+00">
                  <c:v>-1.39514E-238</c:v>
                </c:pt>
                <c:pt idx="1295" formatCode="0.00E+00">
                  <c:v>-2.63828E-238</c:v>
                </c:pt>
                <c:pt idx="1296" formatCode="0.00E+00">
                  <c:v>-3.4482900000000001E-238</c:v>
                </c:pt>
                <c:pt idx="1297" formatCode="0.00E+00">
                  <c:v>-3.1001800000000003E-238</c:v>
                </c:pt>
                <c:pt idx="1298" formatCode="0.00E+00">
                  <c:v>-1.0189200000000001E-238</c:v>
                </c:pt>
                <c:pt idx="1299" formatCode="0.00E+00">
                  <c:v>2.8725E-238</c:v>
                </c:pt>
                <c:pt idx="1300" formatCode="0.00E+00">
                  <c:v>7.9524300000000006E-238</c:v>
                </c:pt>
                <c:pt idx="1301" formatCode="0.00E+00">
                  <c:v>1.27562E-237</c:v>
                </c:pt>
                <c:pt idx="1302" formatCode="0.00E+00">
                  <c:v>1.5084600000000001E-237</c:v>
                </c:pt>
                <c:pt idx="1303" formatCode="0.00E+00">
                  <c:v>1.25306E-237</c:v>
                </c:pt>
                <c:pt idx="1304" formatCode="0.00E+00">
                  <c:v>3.3305899999999998E-238</c:v>
                </c:pt>
                <c:pt idx="1305" formatCode="0.00E+00">
                  <c:v>-1.2287300000000001E-237</c:v>
                </c:pt>
                <c:pt idx="1306" formatCode="0.00E+00">
                  <c:v>-3.0602899999999998E-237</c:v>
                </c:pt>
                <c:pt idx="1307" formatCode="0.00E+00">
                  <c:v>-4.3998799999999999E-237</c:v>
                </c:pt>
                <c:pt idx="1308" formatCode="0.00E+00">
                  <c:v>-4.2394800000000002E-237</c:v>
                </c:pt>
                <c:pt idx="1309" formatCode="0.00E+00">
                  <c:v>-1.66025E-237</c:v>
                </c:pt>
                <c:pt idx="1310" formatCode="0.00E+00">
                  <c:v>3.6609399999999998E-237</c:v>
                </c:pt>
                <c:pt idx="1311" formatCode="0.00E+00">
                  <c:v>1.0967899999999999E-236</c:v>
                </c:pt>
                <c:pt idx="1312" formatCode="0.00E+00">
                  <c:v>1.8231899999999999E-236</c:v>
                </c:pt>
                <c:pt idx="1313" formatCode="0.00E+00">
                  <c:v>2.2400399999999999E-236</c:v>
                </c:pt>
                <c:pt idx="1314" formatCode="0.00E+00">
                  <c:v>2.00631E-236</c:v>
                </c:pt>
                <c:pt idx="1315" formatCode="0.00E+00">
                  <c:v>8.5822999999999999E-237</c:v>
                </c:pt>
                <c:pt idx="1316" formatCode="0.00E+00">
                  <c:v>-1.2050499999999999E-236</c:v>
                </c:pt>
                <c:pt idx="1317" formatCode="0.00E+00">
                  <c:v>-3.7256899999999999E-236</c:v>
                </c:pt>
                <c:pt idx="1318" formatCode="0.00E+00">
                  <c:v>-5.7340099999999996E-236</c:v>
                </c:pt>
                <c:pt idx="1319" formatCode="0.00E+00">
                  <c:v>-5.9055400000000001E-236</c:v>
                </c:pt>
                <c:pt idx="1320" formatCode="0.00E+00">
                  <c:v>-2.9730100000000002E-236</c:v>
                </c:pt>
                <c:pt idx="1321" formatCode="0.00E+00">
                  <c:v>3.5807800000000001E-236</c:v>
                </c:pt>
                <c:pt idx="1322" formatCode="0.00E+00">
                  <c:v>1.28982E-235</c:v>
                </c:pt>
                <c:pt idx="1323" formatCode="0.00E+00">
                  <c:v>2.24248E-235</c:v>
                </c:pt>
                <c:pt idx="1324" formatCode="0.00E+00">
                  <c:v>2.7847399999999999E-235</c:v>
                </c:pt>
                <c:pt idx="1325" formatCode="0.00E+00">
                  <c:v>2.4224799999999999E-235</c:v>
                </c:pt>
                <c:pt idx="1326" formatCode="0.00E+00">
                  <c:v>8.6932700000000008E-236</c:v>
                </c:pt>
                <c:pt idx="1327" formatCode="0.00E+00">
                  <c:v>-1.7549699999999999E-235</c:v>
                </c:pt>
                <c:pt idx="1328" formatCode="0.00E+00">
                  <c:v>-4.9197500000000003E-235</c:v>
                </c:pt>
                <c:pt idx="1329" formatCode="0.00E+00">
                  <c:v>-7.6659400000000006E-235</c:v>
                </c:pt>
                <c:pt idx="1330" formatCode="0.00E+00">
                  <c:v>-8.6301300000000001E-235</c:v>
                </c:pt>
                <c:pt idx="1331" formatCode="0.00E+00">
                  <c:v>-6.4485599999999994E-235</c:v>
                </c:pt>
                <c:pt idx="1332" formatCode="0.00E+00">
                  <c:v>-4.51223E-236</c:v>
                </c:pt>
                <c:pt idx="1333" formatCode="0.00E+00">
                  <c:v>8.6991499999999993E-235</c:v>
                </c:pt>
                <c:pt idx="1334" formatCode="0.00E+00">
                  <c:v>1.8554400000000001E-234</c:v>
                </c:pt>
                <c:pt idx="1335" formatCode="0.00E+00">
                  <c:v>2.50829E-234</c:v>
                </c:pt>
                <c:pt idx="1336" formatCode="0.00E+00">
                  <c:v>2.39303E-234</c:v>
                </c:pt>
                <c:pt idx="1337" formatCode="0.00E+00">
                  <c:v>1.19583E-234</c:v>
                </c:pt>
                <c:pt idx="1338" formatCode="0.00E+00">
                  <c:v>-1.12967E-234</c:v>
                </c:pt>
                <c:pt idx="1339" formatCode="0.00E+00">
                  <c:v>-4.1659200000000002E-234</c:v>
                </c:pt>
                <c:pt idx="1340" formatCode="0.00E+00">
                  <c:v>-6.9189200000000002E-234</c:v>
                </c:pt>
                <c:pt idx="1341" formatCode="0.00E+00">
                  <c:v>-7.9799300000000002E-234</c:v>
                </c:pt>
                <c:pt idx="1342" formatCode="0.00E+00">
                  <c:v>-5.7985100000000003E-234</c:v>
                </c:pt>
                <c:pt idx="1343" formatCode="0.00E+00">
                  <c:v>8.5644399999999994E-235</c:v>
                </c:pt>
                <c:pt idx="1344" formatCode="0.00E+00">
                  <c:v>1.1773200000000001E-233</c:v>
                </c:pt>
                <c:pt idx="1345" formatCode="0.00E+00">
                  <c:v>2.4214700000000001E-233</c:v>
                </c:pt>
                <c:pt idx="1346" formatCode="0.00E+00">
                  <c:v>3.3508400000000001E-233</c:v>
                </c:pt>
                <c:pt idx="1347" formatCode="0.00E+00">
                  <c:v>3.4770599999999998E-233</c:v>
                </c:pt>
                <c:pt idx="1348" formatCode="0.00E+00">
                  <c:v>2.3806400000000001E-233</c:v>
                </c:pt>
                <c:pt idx="1349" formatCode="0.00E+00">
                  <c:v>-1.56592E-234</c:v>
                </c:pt>
                <c:pt idx="1350" formatCode="0.00E+00">
                  <c:v>-3.7602699999999999E-233</c:v>
                </c:pt>
                <c:pt idx="1351" formatCode="0.00E+00">
                  <c:v>-7.1087599999999998E-233</c:v>
                </c:pt>
                <c:pt idx="1352" formatCode="0.00E+00">
                  <c:v>-8.15158E-233</c:v>
                </c:pt>
                <c:pt idx="1353" formatCode="0.00E+00">
                  <c:v>-4.8395600000000004E-233</c:v>
                </c:pt>
                <c:pt idx="1354" formatCode="0.00E+00">
                  <c:v>4.0645500000000004E-233</c:v>
                </c:pt>
                <c:pt idx="1355" formatCode="0.00E+00">
                  <c:v>1.8099900000000001E-232</c:v>
                </c:pt>
                <c:pt idx="1356" formatCode="0.00E+00">
                  <c:v>3.4213E-232</c:v>
                </c:pt>
                <c:pt idx="1357" formatCode="0.00E+00">
                  <c:v>4.64916E-232</c:v>
                </c:pt>
                <c:pt idx="1358" formatCode="0.00E+00">
                  <c:v>4.7288200000000001E-232</c:v>
                </c:pt>
                <c:pt idx="1359" formatCode="0.00E+00">
                  <c:v>3.0105400000000001E-232</c:v>
                </c:pt>
                <c:pt idx="1360" formatCode="0.00E+00">
                  <c:v>-6.5930500000000003E-233</c:v>
                </c:pt>
                <c:pt idx="1361" formatCode="0.00E+00">
                  <c:v>-5.6861900000000003E-232</c:v>
                </c:pt>
                <c:pt idx="1362" formatCode="0.00E+00">
                  <c:v>-1.07182E-231</c:v>
                </c:pt>
                <c:pt idx="1363" formatCode="0.00E+00">
                  <c:v>-1.38693E-231</c:v>
                </c:pt>
                <c:pt idx="1364" formatCode="0.00E+00">
                  <c:v>-1.3172300000000001E-231</c:v>
                </c:pt>
                <c:pt idx="1365" formatCode="0.00E+00">
                  <c:v>-7.2020500000000001E-232</c:v>
                </c:pt>
                <c:pt idx="1366" formatCode="0.00E+00">
                  <c:v>4.04231E-232</c:v>
                </c:pt>
                <c:pt idx="1367" formatCode="0.00E+00">
                  <c:v>1.7904299999999999E-231</c:v>
                </c:pt>
                <c:pt idx="1368" formatCode="0.00E+00">
                  <c:v>2.7959900000000001E-231</c:v>
                </c:pt>
                <c:pt idx="1369" formatCode="0.00E+00">
                  <c:v>2.4224400000000001E-231</c:v>
                </c:pt>
                <c:pt idx="1370" formatCode="0.00E+00">
                  <c:v>-3.7087599999999998E-232</c:v>
                </c:pt>
                <c:pt idx="1371" formatCode="0.00E+00">
                  <c:v>-6.0407399999999999E-231</c:v>
                </c:pt>
                <c:pt idx="1372" formatCode="0.00E+00">
                  <c:v>-1.3904299999999999E-230</c:v>
                </c:pt>
                <c:pt idx="1373" formatCode="0.00E+00">
                  <c:v>-2.1971399999999998E-230</c:v>
                </c:pt>
                <c:pt idx="1374" formatCode="0.00E+00">
                  <c:v>-2.6932899999999998E-230</c:v>
                </c:pt>
                <c:pt idx="1375" formatCode="0.00E+00">
                  <c:v>-2.4549999999999998E-230</c:v>
                </c:pt>
                <c:pt idx="1376" formatCode="0.00E+00">
                  <c:v>-1.14301E-230</c:v>
                </c:pt>
                <c:pt idx="1377" formatCode="0.00E+00">
                  <c:v>1.23309E-230</c:v>
                </c:pt>
                <c:pt idx="1378" formatCode="0.00E+00">
                  <c:v>4.1824200000000004E-230</c:v>
                </c:pt>
                <c:pt idx="1379" formatCode="0.00E+00">
                  <c:v>6.7468500000000001E-230</c:v>
                </c:pt>
                <c:pt idx="1380" formatCode="0.00E+00">
                  <c:v>7.5226400000000001E-230</c:v>
                </c:pt>
                <c:pt idx="1381" formatCode="0.00E+00">
                  <c:v>4.9456400000000002E-230</c:v>
                </c:pt>
                <c:pt idx="1382" formatCode="0.00E+00">
                  <c:v>-1.8287300000000001E-230</c:v>
                </c:pt>
                <c:pt idx="1383" formatCode="0.00E+00">
                  <c:v>-1.2013000000000001E-229</c:v>
                </c:pt>
                <c:pt idx="1384" formatCode="0.00E+00">
                  <c:v>-2.29668E-229</c:v>
                </c:pt>
                <c:pt idx="1385" formatCode="0.00E+00">
                  <c:v>-3.04917E-229</c:v>
                </c:pt>
                <c:pt idx="1386" formatCode="0.00E+00">
                  <c:v>-2.9802200000000001E-229</c:v>
                </c:pt>
                <c:pt idx="1387" formatCode="0.00E+00">
                  <c:v>-1.7661000000000001E-229</c:v>
                </c:pt>
                <c:pt idx="1388" formatCode="0.00E+00">
                  <c:v>5.5406799999999999E-230</c:v>
                </c:pt>
                <c:pt idx="1389" formatCode="0.00E+00">
                  <c:v>3.5125300000000003E-229</c:v>
                </c:pt>
                <c:pt idx="1390" formatCode="0.00E+00">
                  <c:v>6.1549200000000002E-229</c:v>
                </c:pt>
                <c:pt idx="1391" formatCode="0.00E+00">
                  <c:v>6.8522200000000004E-229</c:v>
                </c:pt>
                <c:pt idx="1392" formatCode="0.00E+00">
                  <c:v>3.3032200000000001E-229</c:v>
                </c:pt>
                <c:pt idx="1393" formatCode="0.00E+00">
                  <c:v>-6.5359399999999997E-229</c:v>
                </c:pt>
                <c:pt idx="1394" formatCode="0.00E+00">
                  <c:v>-2.24773E-228</c:v>
                </c:pt>
                <c:pt idx="1395" formatCode="0.00E+00">
                  <c:v>-4.05453E-228</c:v>
                </c:pt>
                <c:pt idx="1396" formatCode="0.00E+00">
                  <c:v>-5.3762800000000003E-228</c:v>
                </c:pt>
                <c:pt idx="1397" formatCode="0.00E+00">
                  <c:v>-5.5015899999999999E-228</c:v>
                </c:pt>
                <c:pt idx="1398" formatCode="0.00E+00">
                  <c:v>-3.9703299999999999E-228</c:v>
                </c:pt>
                <c:pt idx="1399" formatCode="0.00E+00">
                  <c:v>-7.5005999999999997E-229</c:v>
                </c:pt>
                <c:pt idx="1400" formatCode="0.00E+00">
                  <c:v>3.5818199999999999E-228</c:v>
                </c:pt>
                <c:pt idx="1401" formatCode="0.00E+00">
                  <c:v>7.75412E-228</c:v>
                </c:pt>
                <c:pt idx="1402" formatCode="0.00E+00">
                  <c:v>1.00165E-227</c:v>
                </c:pt>
                <c:pt idx="1403" formatCode="0.00E+00">
                  <c:v>8.5276600000000001E-228</c:v>
                </c:pt>
                <c:pt idx="1404" formatCode="0.00E+00">
                  <c:v>1.8913599999999999E-228</c:v>
                </c:pt>
                <c:pt idx="1405" formatCode="0.00E+00">
                  <c:v>-9.78501E-228</c:v>
                </c:pt>
                <c:pt idx="1406" formatCode="0.00E+00">
                  <c:v>-2.3571799999999999E-227</c:v>
                </c:pt>
                <c:pt idx="1407" formatCode="0.00E+00">
                  <c:v>-3.3125299999999999E-227</c:v>
                </c:pt>
                <c:pt idx="1408" formatCode="0.00E+00">
                  <c:v>-2.9607300000000001E-227</c:v>
                </c:pt>
                <c:pt idx="1409" formatCode="0.00E+00">
                  <c:v>-4.6512099999999998E-228</c:v>
                </c:pt>
                <c:pt idx="1410" formatCode="0.00E+00">
                  <c:v>4.4715100000000004E-227</c:v>
                </c:pt>
                <c:pt idx="1411" formatCode="0.00E+00">
                  <c:v>1.11582E-226</c:v>
                </c:pt>
                <c:pt idx="1412" formatCode="0.00E+00">
                  <c:v>1.7978299999999999E-226</c:v>
                </c:pt>
                <c:pt idx="1413" formatCode="0.00E+00">
                  <c:v>2.3144900000000002E-226</c:v>
                </c:pt>
                <c:pt idx="1414" formatCode="0.00E+00">
                  <c:v>2.52799E-226</c:v>
                </c:pt>
                <c:pt idx="1415" formatCode="0.00E+00">
                  <c:v>2.3137899999999999E-226</c:v>
                </c:pt>
                <c:pt idx="1416" formatCode="0.00E+00">
                  <c:v>1.6008000000000001E-226</c:v>
                </c:pt>
                <c:pt idx="1417" formatCode="0.00E+00">
                  <c:v>6.1033700000000004E-227</c:v>
                </c:pt>
                <c:pt idx="1418" formatCode="0.00E+00">
                  <c:v>8.3884600000000002E-228</c:v>
                </c:pt>
                <c:pt idx="1419" formatCode="0.00E+00">
                  <c:v>1.23546E-226</c:v>
                </c:pt>
                <c:pt idx="1420" formatCode="0.00E+00">
                  <c:v>5.4485200000000002E-226</c:v>
                </c:pt>
                <c:pt idx="1421" formatCode="0.00E+00">
                  <c:v>1.36772E-225</c:v>
                </c:pt>
                <c:pt idx="1422" formatCode="0.00E+00">
                  <c:v>2.5358900000000001E-225</c:v>
                </c:pt>
                <c:pt idx="1423" formatCode="0.00E+00">
                  <c:v>3.7325E-225</c:v>
                </c:pt>
                <c:pt idx="1424" formatCode="0.00E+00">
                  <c:v>4.4205699999999998E-225</c:v>
                </c:pt>
                <c:pt idx="1425" formatCode="0.00E+00">
                  <c:v>4.0674500000000001E-225</c:v>
                </c:pt>
                <c:pt idx="1426" formatCode="0.00E+00">
                  <c:v>2.3639000000000001E-225</c:v>
                </c:pt>
                <c:pt idx="1427" formatCode="0.00E+00">
                  <c:v>-6.4073799999999999E-226</c:v>
                </c:pt>
                <c:pt idx="1428" formatCode="0.00E+00">
                  <c:v>-4.3610300000000002E-225</c:v>
                </c:pt>
                <c:pt idx="1429" formatCode="0.00E+00">
                  <c:v>-7.4823200000000001E-225</c:v>
                </c:pt>
                <c:pt idx="1430" formatCode="0.00E+00">
                  <c:v>-8.0966699999999997E-225</c:v>
                </c:pt>
                <c:pt idx="1431" formatCode="0.00E+00">
                  <c:v>-4.37717E-225</c:v>
                </c:pt>
                <c:pt idx="1432" formatCode="0.00E+00">
                  <c:v>4.5524800000000002E-225</c:v>
                </c:pt>
                <c:pt idx="1433" formatCode="0.00E+00">
                  <c:v>1.7848599999999999E-224</c:v>
                </c:pt>
                <c:pt idx="1434" formatCode="0.00E+00">
                  <c:v>3.18819E-224</c:v>
                </c:pt>
                <c:pt idx="1435" formatCode="0.00E+00">
                  <c:v>3.9495300000000001E-224</c:v>
                </c:pt>
                <c:pt idx="1436" formatCode="0.00E+00">
                  <c:v>3.1899200000000001E-224</c:v>
                </c:pt>
                <c:pt idx="1437" formatCode="0.00E+00">
                  <c:v>2.8200599999999997E-225</c:v>
                </c:pt>
                <c:pt idx="1438" formatCode="0.00E+00">
                  <c:v>-4.8162000000000002E-224</c:v>
                </c:pt>
                <c:pt idx="1439" formatCode="0.00E+00">
                  <c:v>-1.12632E-223</c:v>
                </c:pt>
                <c:pt idx="1440" formatCode="0.00E+00">
                  <c:v>-1.70145E-223</c:v>
                </c:pt>
                <c:pt idx="1441" formatCode="0.00E+00">
                  <c:v>-1.9170000000000001E-223</c:v>
                </c:pt>
                <c:pt idx="1442" formatCode="0.00E+00">
                  <c:v>-1.5063E-223</c:v>
                </c:pt>
                <c:pt idx="1443" formatCode="0.00E+00">
                  <c:v>-2.9723399999999999E-224</c:v>
                </c:pt>
                <c:pt idx="1444" formatCode="0.00E+00">
                  <c:v>1.68567E-223</c:v>
                </c:pt>
                <c:pt idx="1445" formatCode="0.00E+00">
                  <c:v>3.9062300000000003E-223</c:v>
                </c:pt>
                <c:pt idx="1446" formatCode="0.00E+00">
                  <c:v>5.1555400000000002E-223</c:v>
                </c:pt>
                <c:pt idx="1447" formatCode="0.00E+00">
                  <c:v>4.0766600000000001E-223</c:v>
                </c:pt>
                <c:pt idx="1448" formatCode="0.00E+00">
                  <c:v>-1.7400400000000001E-224</c:v>
                </c:pt>
                <c:pt idx="1449" formatCode="0.00E+00">
                  <c:v>-7.7452199999999998E-223</c:v>
                </c:pt>
                <c:pt idx="1450" formatCode="0.00E+00">
                  <c:v>-1.7640499999999999E-222</c:v>
                </c:pt>
                <c:pt idx="1451" formatCode="0.00E+00">
                  <c:v>-2.6866099999999999E-222</c:v>
                </c:pt>
                <c:pt idx="1452" formatCode="0.00E+00">
                  <c:v>-3.0809500000000001E-222</c:v>
                </c:pt>
                <c:pt idx="1453" formatCode="0.00E+00">
                  <c:v>-2.5052E-222</c:v>
                </c:pt>
                <c:pt idx="1454" formatCode="0.00E+00">
                  <c:v>-6.9998800000000007E-223</c:v>
                </c:pt>
                <c:pt idx="1455" formatCode="0.00E+00">
                  <c:v>2.2495200000000001E-222</c:v>
                </c:pt>
                <c:pt idx="1456" formatCode="0.00E+00">
                  <c:v>5.6686100000000002E-222</c:v>
                </c:pt>
                <c:pt idx="1457" formatCode="0.00E+00">
                  <c:v>8.1570900000000003E-222</c:v>
                </c:pt>
                <c:pt idx="1458" formatCode="0.00E+00">
                  <c:v>7.8369100000000003E-222</c:v>
                </c:pt>
                <c:pt idx="1459" formatCode="0.00E+00">
                  <c:v>3.0300200000000001E-222</c:v>
                </c:pt>
                <c:pt idx="1460" formatCode="0.00E+00">
                  <c:v>-6.7680100000000005E-222</c:v>
                </c:pt>
                <c:pt idx="1461" formatCode="0.00E+00">
                  <c:v>-2.00957E-221</c:v>
                </c:pt>
                <c:pt idx="1462" formatCode="0.00E+00">
                  <c:v>-3.3352700000000002E-221</c:v>
                </c:pt>
                <c:pt idx="1463" formatCode="0.00E+00">
                  <c:v>-4.0984099999999999E-221</c:v>
                </c:pt>
                <c:pt idx="1464" formatCode="0.00E+00">
                  <c:v>-3.6178000000000002E-221</c:v>
                </c:pt>
                <c:pt idx="1465" formatCode="0.00E+00">
                  <c:v>-1.3228E-221</c:v>
                </c:pt>
                <c:pt idx="1466" formatCode="0.00E+00">
                  <c:v>2.8349299999999999E-221</c:v>
                </c:pt>
                <c:pt idx="1467" formatCode="0.00E+00">
                  <c:v>7.9191200000000003E-221</c:v>
                </c:pt>
                <c:pt idx="1468" formatCode="0.00E+00">
                  <c:v>1.1711E-220</c:v>
                </c:pt>
                <c:pt idx="1469" formatCode="0.00E+00">
                  <c:v>1.10694E-220</c:v>
                </c:pt>
                <c:pt idx="1470" formatCode="0.00E+00">
                  <c:v>3.1148000000000001E-221</c:v>
                </c:pt>
                <c:pt idx="1471" formatCode="0.00E+00">
                  <c:v>-1.3393E-220</c:v>
                </c:pt>
                <c:pt idx="1472" formatCode="0.00E+00">
                  <c:v>-3.6709999999999997E-220</c:v>
                </c:pt>
                <c:pt idx="1473" formatCode="0.00E+00">
                  <c:v>-6.0268E-220</c:v>
                </c:pt>
                <c:pt idx="1474" formatCode="0.00E+00">
                  <c:v>-7.1833400000000006E-220</c:v>
                </c:pt>
                <c:pt idx="1475" formatCode="0.00E+00">
                  <c:v>-5.7000799999999997E-220</c:v>
                </c:pt>
                <c:pt idx="1476" formatCode="0.00E+00">
                  <c:v>-6.3552899999999996E-221</c:v>
                </c:pt>
                <c:pt idx="1477" formatCode="0.00E+00">
                  <c:v>7.8471399999999996E-220</c:v>
                </c:pt>
                <c:pt idx="1478" formatCode="0.00E+00">
                  <c:v>1.81509E-219</c:v>
                </c:pt>
                <c:pt idx="1479" formatCode="0.00E+00">
                  <c:v>2.7043800000000001E-219</c:v>
                </c:pt>
                <c:pt idx="1480" formatCode="0.00E+00">
                  <c:v>3.0014900000000003E-219</c:v>
                </c:pt>
                <c:pt idx="1481" formatCode="0.00E+00">
                  <c:v>2.2783699999999999E-219</c:v>
                </c:pt>
                <c:pt idx="1482" formatCode="0.00E+00">
                  <c:v>3.4818000000000002E-220</c:v>
                </c:pt>
                <c:pt idx="1483" formatCode="0.00E+00">
                  <c:v>-2.5549400000000001E-219</c:v>
                </c:pt>
                <c:pt idx="1484" formatCode="0.00E+00">
                  <c:v>-5.6693900000000004E-219</c:v>
                </c:pt>
                <c:pt idx="1485" formatCode="0.00E+00">
                  <c:v>-7.7161399999999995E-219</c:v>
                </c:pt>
                <c:pt idx="1486" formatCode="0.00E+00">
                  <c:v>-7.1672400000000006E-219</c:v>
                </c:pt>
                <c:pt idx="1487" formatCode="0.00E+00">
                  <c:v>-2.81292E-219</c:v>
                </c:pt>
                <c:pt idx="1488" formatCode="0.00E+00">
                  <c:v>5.5426199999999997E-219</c:v>
                </c:pt>
                <c:pt idx="1489" formatCode="0.00E+00">
                  <c:v>1.6392099999999999E-218</c:v>
                </c:pt>
                <c:pt idx="1490" formatCode="0.00E+00">
                  <c:v>2.6007599999999998E-218</c:v>
                </c:pt>
                <c:pt idx="1491" formatCode="0.00E+00">
                  <c:v>2.8824699999999998E-218</c:v>
                </c:pt>
                <c:pt idx="1492" formatCode="0.00E+00">
                  <c:v>1.9120799999999999E-218</c:v>
                </c:pt>
                <c:pt idx="1493" formatCode="0.00E+00">
                  <c:v>-6.6305999999999996E-219</c:v>
                </c:pt>
                <c:pt idx="1494" formatCode="0.00E+00">
                  <c:v>-4.6860599999999995E-218</c:v>
                </c:pt>
                <c:pt idx="1495" formatCode="0.00E+00">
                  <c:v>-9.174559999999999E-218</c:v>
                </c:pt>
                <c:pt idx="1496" formatCode="0.00E+00">
                  <c:v>-1.22768E-217</c:v>
                </c:pt>
                <c:pt idx="1497" formatCode="0.00E+00">
                  <c:v>-1.17356E-217</c:v>
                </c:pt>
                <c:pt idx="1498" formatCode="0.00E+00">
                  <c:v>-5.6365600000000003E-218</c:v>
                </c:pt>
                <c:pt idx="1499" formatCode="0.00E+00">
                  <c:v>6.6579499999999998E-218</c:v>
                </c:pt>
                <c:pt idx="1500" formatCode="0.00E+00">
                  <c:v>2.3273799999999999E-217</c:v>
                </c:pt>
                <c:pt idx="1501" formatCode="0.00E+00">
                  <c:v>3.8942199999999997E-217</c:v>
                </c:pt>
                <c:pt idx="1502" formatCode="0.00E+00">
                  <c:v>4.58997E-217</c:v>
                </c:pt>
                <c:pt idx="1503" formatCode="0.00E+00">
                  <c:v>3.6643299999999997E-217</c:v>
                </c:pt>
                <c:pt idx="1504" formatCode="0.00E+00">
                  <c:v>6.8247199999999997E-218</c:v>
                </c:pt>
                <c:pt idx="1505" formatCode="0.00E+00">
                  <c:v>-4.1993500000000003E-217</c:v>
                </c:pt>
                <c:pt idx="1506" formatCode="0.00E+00">
                  <c:v>-9.8447000000000005E-217</c:v>
                </c:pt>
                <c:pt idx="1507" formatCode="0.00E+00">
                  <c:v>-1.38561E-216</c:v>
                </c:pt>
                <c:pt idx="1508" formatCode="0.00E+00">
                  <c:v>-1.30227E-216</c:v>
                </c:pt>
                <c:pt idx="1509" formatCode="0.00E+00">
                  <c:v>-4.6047300000000002E-217</c:v>
                </c:pt>
                <c:pt idx="1510" formatCode="0.00E+00">
                  <c:v>1.21512E-216</c:v>
                </c:pt>
                <c:pt idx="1511" formatCode="0.00E+00">
                  <c:v>3.4836300000000002E-216</c:v>
                </c:pt>
                <c:pt idx="1512" formatCode="0.00E+00">
                  <c:v>5.73112E-216</c:v>
                </c:pt>
                <c:pt idx="1513" formatCode="0.00E+00">
                  <c:v>6.9953099999999999E-216</c:v>
                </c:pt>
                <c:pt idx="1514" formatCode="0.00E+00">
                  <c:v>6.1291400000000005E-216</c:v>
                </c:pt>
                <c:pt idx="1515" formatCode="0.00E+00">
                  <c:v>2.2365999999999999E-216</c:v>
                </c:pt>
                <c:pt idx="1516" formatCode="0.00E+00">
                  <c:v>-4.6499800000000003E-216</c:v>
                </c:pt>
                <c:pt idx="1517" formatCode="0.00E+00">
                  <c:v>-1.2997600000000001E-215</c:v>
                </c:pt>
                <c:pt idx="1518" formatCode="0.00E+00">
                  <c:v>-1.9557E-215</c:v>
                </c:pt>
                <c:pt idx="1519" formatCode="0.00E+00">
                  <c:v>-1.98633E-215</c:v>
                </c:pt>
                <c:pt idx="1520" formatCode="0.00E+00">
                  <c:v>-9.9156400000000003E-216</c:v>
                </c:pt>
                <c:pt idx="1521" formatCode="0.00E+00">
                  <c:v>1.17101E-215</c:v>
                </c:pt>
                <c:pt idx="1522" formatCode="0.00E+00">
                  <c:v>4.2326599999999998E-215</c:v>
                </c:pt>
                <c:pt idx="1523" formatCode="0.00E+00">
                  <c:v>7.34143E-215</c:v>
                </c:pt>
                <c:pt idx="1524" formatCode="0.00E+00">
                  <c:v>9.0250899999999997E-215</c:v>
                </c:pt>
                <c:pt idx="1525" formatCode="0.00E+00">
                  <c:v>7.6339499999999999E-215</c:v>
                </c:pt>
                <c:pt idx="1526" formatCode="0.00E+00">
                  <c:v>1.9713299999999999E-215</c:v>
                </c:pt>
                <c:pt idx="1527" formatCode="0.00E+00">
                  <c:v>-8.1133999999999996E-215</c:v>
                </c:pt>
                <c:pt idx="1528" formatCode="0.00E+00">
                  <c:v>-2.0762100000000001E-214</c:v>
                </c:pt>
                <c:pt idx="1529" formatCode="0.00E+00">
                  <c:v>-3.1568799999999998E-214</c:v>
                </c:pt>
                <c:pt idx="1530" formatCode="0.00E+00">
                  <c:v>-3.4895700000000001E-214</c:v>
                </c:pt>
                <c:pt idx="1531" formatCode="0.00E+00">
                  <c:v>-2.5751299999999999E-214</c:v>
                </c:pt>
                <c:pt idx="1532" formatCode="0.00E+00">
                  <c:v>-9.3288000000000003E-216</c:v>
                </c:pt>
                <c:pt idx="1533" formatCode="0.00E+00">
                  <c:v>3.8081099999999999E-214</c:v>
                </c:pt>
                <c:pt idx="1534" formatCode="0.00E+00">
                  <c:v>8.0029599999999998E-214</c:v>
                </c:pt>
                <c:pt idx="1535" formatCode="0.00E+00">
                  <c:v>1.0276999999999999E-213</c:v>
                </c:pt>
                <c:pt idx="1536" formatCode="0.00E+00">
                  <c:v>8.0581100000000002E-214</c:v>
                </c:pt>
                <c:pt idx="1537" formatCode="0.00E+00">
                  <c:v>-4.4237000000000002E-215</c:v>
                </c:pt>
                <c:pt idx="1538" formatCode="0.00E+00">
                  <c:v>-1.5215700000000001E-213</c:v>
                </c:pt>
                <c:pt idx="1539" formatCode="0.00E+00">
                  <c:v>-3.3736600000000002E-213</c:v>
                </c:pt>
                <c:pt idx="1540" formatCode="0.00E+00">
                  <c:v>-5.0693200000000002E-213</c:v>
                </c:pt>
                <c:pt idx="1541" formatCode="0.00E+00">
                  <c:v>-5.8637700000000002E-213</c:v>
                </c:pt>
                <c:pt idx="1542" formatCode="0.00E+00">
                  <c:v>-4.99466E-213</c:v>
                </c:pt>
                <c:pt idx="1543" formatCode="0.00E+00">
                  <c:v>-2.00051E-213</c:v>
                </c:pt>
                <c:pt idx="1544" formatCode="0.00E+00">
                  <c:v>2.8775299999999999E-213</c:v>
                </c:pt>
                <c:pt idx="1545" formatCode="0.00E+00">
                  <c:v>8.3956899999999997E-213</c:v>
                </c:pt>
                <c:pt idx="1546" formatCode="0.00E+00">
                  <c:v>1.24702E-212</c:v>
                </c:pt>
                <c:pt idx="1547" formatCode="0.00E+00">
                  <c:v>1.27311E-212</c:v>
                </c:pt>
                <c:pt idx="1548" formatCode="0.00E+00">
                  <c:v>6.9794000000000001E-213</c:v>
                </c:pt>
                <c:pt idx="1549" formatCode="0.00E+00">
                  <c:v>-5.9471399999999998E-213</c:v>
                </c:pt>
                <c:pt idx="1550" formatCode="0.00E+00">
                  <c:v>-2.4178099999999999E-212</c:v>
                </c:pt>
                <c:pt idx="1551" formatCode="0.00E+00">
                  <c:v>-4.1101400000000002E-212</c:v>
                </c:pt>
                <c:pt idx="1552" formatCode="0.00E+00">
                  <c:v>-4.6418799999999998E-212</c:v>
                </c:pt>
                <c:pt idx="1553" formatCode="0.00E+00">
                  <c:v>-2.9937800000000003E-212</c:v>
                </c:pt>
                <c:pt idx="1554" formatCode="0.00E+00">
                  <c:v>1.4090700000000001E-212</c:v>
                </c:pt>
                <c:pt idx="1555" formatCode="0.00E+00">
                  <c:v>8.2960700000000005E-212</c:v>
                </c:pt>
                <c:pt idx="1556" formatCode="0.00E+00">
                  <c:v>1.6189600000000001E-211</c:v>
                </c:pt>
                <c:pt idx="1557" formatCode="0.00E+00">
                  <c:v>2.24436E-211</c:v>
                </c:pt>
                <c:pt idx="1558" formatCode="0.00E+00">
                  <c:v>2.4123099999999999E-211</c:v>
                </c:pt>
                <c:pt idx="1559" formatCode="0.00E+00">
                  <c:v>1.9164399999999998E-211</c:v>
                </c:pt>
                <c:pt idx="1560" formatCode="0.00E+00">
                  <c:v>7.0928500000000005E-212</c:v>
                </c:pt>
                <c:pt idx="1561" formatCode="0.00E+00">
                  <c:v>-1.0150300000000001E-211</c:v>
                </c:pt>
                <c:pt idx="1562" formatCode="0.00E+00">
                  <c:v>-2.7382899999999998E-211</c:v>
                </c:pt>
                <c:pt idx="1563" formatCode="0.00E+00">
                  <c:v>-3.6631599999999999E-211</c:v>
                </c:pt>
                <c:pt idx="1564" formatCode="0.00E+00">
                  <c:v>-2.8256000000000001E-211</c:v>
                </c:pt>
                <c:pt idx="1565" formatCode="0.00E+00">
                  <c:v>6.8773199999999997E-212</c:v>
                </c:pt>
                <c:pt idx="1566" formatCode="0.00E+00">
                  <c:v>7.0974700000000004E-211</c:v>
                </c:pt>
                <c:pt idx="1567" formatCode="0.00E+00">
                  <c:v>1.49839E-210</c:v>
                </c:pt>
                <c:pt idx="1568" formatCode="0.00E+00">
                  <c:v>2.0642299999999999E-210</c:v>
                </c:pt>
                <c:pt idx="1569" formatCode="0.00E+00">
                  <c:v>1.85934E-210</c:v>
                </c:pt>
                <c:pt idx="1570" formatCode="0.00E+00">
                  <c:v>3.7573499999999999E-211</c:v>
                </c:pt>
                <c:pt idx="1571" formatCode="0.00E+00">
                  <c:v>-2.5921099999999999E-210</c:v>
                </c:pt>
                <c:pt idx="1572" formatCode="0.00E+00">
                  <c:v>-6.7311699999999999E-210</c:v>
                </c:pt>
                <c:pt idx="1573" formatCode="0.00E+00">
                  <c:v>-1.0941399999999999E-209</c:v>
                </c:pt>
                <c:pt idx="1574" formatCode="0.00E+00">
                  <c:v>-1.34497E-209</c:v>
                </c:pt>
                <c:pt idx="1575" formatCode="0.00E+00">
                  <c:v>-1.2714900000000001E-209</c:v>
                </c:pt>
                <c:pt idx="1576" formatCode="0.00E+00">
                  <c:v>-8.0542699999999997E-210</c:v>
                </c:pt>
                <c:pt idx="1577" formatCode="0.00E+00">
                  <c:v>4.4724100000000001E-211</c:v>
                </c:pt>
                <c:pt idx="1578" formatCode="0.00E+00">
                  <c:v>1.11763E-209</c:v>
                </c:pt>
                <c:pt idx="1579" formatCode="0.00E+00">
                  <c:v>1.9414799999999999E-209</c:v>
                </c:pt>
                <c:pt idx="1580" formatCode="0.00E+00">
                  <c:v>1.7380799999999999E-209</c:v>
                </c:pt>
                <c:pt idx="1581" formatCode="0.00E+00">
                  <c:v>-3.0658400000000003E-210</c:v>
                </c:pt>
                <c:pt idx="1582" formatCode="0.00E+00">
                  <c:v>-4.5922500000000001E-209</c:v>
                </c:pt>
                <c:pt idx="1583" formatCode="0.00E+00">
                  <c:v>-1.0689500000000001E-208</c:v>
                </c:pt>
                <c:pt idx="1584" formatCode="0.00E+00">
                  <c:v>-1.7139600000000001E-208</c:v>
                </c:pt>
                <c:pt idx="1585" formatCode="0.00E+00">
                  <c:v>-2.1316900000000002E-208</c:v>
                </c:pt>
                <c:pt idx="1586" formatCode="0.00E+00">
                  <c:v>-1.97284E-208</c:v>
                </c:pt>
                <c:pt idx="1587" formatCode="0.00E+00">
                  <c:v>-9.6667599999999998E-209</c:v>
                </c:pt>
                <c:pt idx="1588" formatCode="0.00E+00">
                  <c:v>8.7513299999999997E-209</c:v>
                </c:pt>
                <c:pt idx="1589" formatCode="0.00E+00">
                  <c:v>3.1970200000000001E-208</c:v>
                </c:pt>
                <c:pt idx="1590" formatCode="0.00E+00">
                  <c:v>5.2615300000000003E-208</c:v>
                </c:pt>
                <c:pt idx="1591" formatCode="0.00E+00">
                  <c:v>5.8705899999999996E-208</c:v>
                </c:pt>
                <c:pt idx="1592" formatCode="0.00E+00">
                  <c:v>3.6528899999999999E-208</c:v>
                </c:pt>
                <c:pt idx="1593" formatCode="0.00E+00">
                  <c:v>-2.1450099999999999E-208</c:v>
                </c:pt>
                <c:pt idx="1594" formatCode="0.00E+00">
                  <c:v>-1.0979399999999999E-207</c:v>
                </c:pt>
                <c:pt idx="1595" formatCode="0.00E+00">
                  <c:v>-2.0699399999999999E-207</c:v>
                </c:pt>
                <c:pt idx="1596" formatCode="0.00E+00">
                  <c:v>-2.7247E-207</c:v>
                </c:pt>
                <c:pt idx="1597" formatCode="0.00E+00">
                  <c:v>-2.5142200000000001E-207</c:v>
                </c:pt>
                <c:pt idx="1598" formatCode="0.00E+00">
                  <c:v>-9.8712400000000005E-208</c:v>
                </c:pt>
                <c:pt idx="1599" formatCode="0.00E+00">
                  <c:v>1.9248500000000001E-207</c:v>
                </c:pt>
                <c:pt idx="1600" formatCode="0.00E+00">
                  <c:v>5.7443999999999999E-207</c:v>
                </c:pt>
                <c:pt idx="1601" formatCode="0.00E+00">
                  <c:v>9.3042100000000006E-207</c:v>
                </c:pt>
                <c:pt idx="1602" formatCode="0.00E+00">
                  <c:v>1.07899E-206</c:v>
                </c:pt>
                <c:pt idx="1603" formatCode="0.00E+00">
                  <c:v>8.4207400000000005E-207</c:v>
                </c:pt>
                <c:pt idx="1604" formatCode="0.00E+00">
                  <c:v>1.4301900000000001E-207</c:v>
                </c:pt>
                <c:pt idx="1605" formatCode="0.00E+00">
                  <c:v>-9.4529400000000001E-207</c:v>
                </c:pt>
                <c:pt idx="1606" formatCode="0.00E+00">
                  <c:v>-2.1779599999999999E-206</c:v>
                </c:pt>
                <c:pt idx="1607" formatCode="0.00E+00">
                  <c:v>-3.0772900000000001E-206</c:v>
                </c:pt>
                <c:pt idx="1608" formatCode="0.00E+00">
                  <c:v>-2.9580300000000001E-206</c:v>
                </c:pt>
                <c:pt idx="1609" formatCode="0.00E+00">
                  <c:v>-1.2021199999999999E-206</c:v>
                </c:pt>
                <c:pt idx="1610" formatCode="0.00E+00">
                  <c:v>2.3700000000000001E-206</c:v>
                </c:pt>
                <c:pt idx="1611" formatCode="0.00E+00">
                  <c:v>7.2463100000000001E-206</c:v>
                </c:pt>
                <c:pt idx="1612" formatCode="0.00E+00">
                  <c:v>1.2024399999999999E-205</c:v>
                </c:pt>
                <c:pt idx="1613" formatCode="0.00E+00">
                  <c:v>1.45327E-205</c:v>
                </c:pt>
                <c:pt idx="1614" formatCode="0.00E+00">
                  <c:v>1.2675800000000001E-205</c:v>
                </c:pt>
                <c:pt idx="1615" formatCode="0.00E+00">
                  <c:v>5.3400499999999996E-206</c:v>
                </c:pt>
                <c:pt idx="1616" formatCode="0.00E+00">
                  <c:v>-7.1846300000000004E-206</c:v>
                </c:pt>
                <c:pt idx="1617" formatCode="0.00E+00">
                  <c:v>-2.2209200000000002E-205</c:v>
                </c:pt>
                <c:pt idx="1618" formatCode="0.00E+00">
                  <c:v>-3.3222799999999998E-205</c:v>
                </c:pt>
                <c:pt idx="1619" formatCode="0.00E+00">
                  <c:v>-3.11455E-205</c:v>
                </c:pt>
                <c:pt idx="1620" formatCode="0.00E+00">
                  <c:v>-8.6514799999999997E-206</c:v>
                </c:pt>
                <c:pt idx="1621" formatCode="0.00E+00">
                  <c:v>3.6369E-205</c:v>
                </c:pt>
                <c:pt idx="1622" formatCode="0.00E+00">
                  <c:v>9.8639199999999997E-205</c:v>
                </c:pt>
                <c:pt idx="1623" formatCode="0.00E+00">
                  <c:v>1.6193699999999999E-204</c:v>
                </c:pt>
                <c:pt idx="1624" formatCode="0.00E+00">
                  <c:v>1.98066E-204</c:v>
                </c:pt>
                <c:pt idx="1625" formatCode="0.00E+00">
                  <c:v>1.7412199999999998E-204</c:v>
                </c:pt>
                <c:pt idx="1626" formatCode="0.00E+00">
                  <c:v>6.5244199999999997E-205</c:v>
                </c:pt>
                <c:pt idx="1627" formatCode="0.00E+00">
                  <c:v>-1.30467E-204</c:v>
                </c:pt>
                <c:pt idx="1628" formatCode="0.00E+00">
                  <c:v>-3.7528899999999999E-204</c:v>
                </c:pt>
                <c:pt idx="1629" formatCode="0.00E+00">
                  <c:v>-5.8394400000000001E-204</c:v>
                </c:pt>
                <c:pt idx="1630" formatCode="0.00E+00">
                  <c:v>-6.4197200000000007E-204</c:v>
                </c:pt>
                <c:pt idx="1631" formatCode="0.00E+00">
                  <c:v>-4.4879499999999997E-204</c:v>
                </c:pt>
                <c:pt idx="1632" formatCode="0.00E+00">
                  <c:v>3.3828900000000002E-205</c:v>
                </c:pt>
                <c:pt idx="1633" formatCode="0.00E+00">
                  <c:v>7.4417099999999996E-204</c:v>
                </c:pt>
                <c:pt idx="1634" formatCode="0.00E+00">
                  <c:v>1.5058400000000001E-203</c:v>
                </c:pt>
                <c:pt idx="1635" formatCode="0.00E+00">
                  <c:v>2.0278400000000001E-203</c:v>
                </c:pt>
                <c:pt idx="1636" formatCode="0.00E+00">
                  <c:v>1.9230800000000001E-203</c:v>
                </c:pt>
                <c:pt idx="1637" formatCode="0.00E+00">
                  <c:v>8.4782999999999999E-204</c:v>
                </c:pt>
                <c:pt idx="1638" formatCode="0.00E+00">
                  <c:v>-1.22613E-203</c:v>
                </c:pt>
                <c:pt idx="1639" formatCode="0.00E+00">
                  <c:v>-3.8836400000000002E-203</c:v>
                </c:pt>
                <c:pt idx="1640" formatCode="0.00E+00">
                  <c:v>-6.3837E-203</c:v>
                </c:pt>
                <c:pt idx="1641" formatCode="0.00E+00">
                  <c:v>-7.7407999999999999E-203</c:v>
                </c:pt>
                <c:pt idx="1642" formatCode="0.00E+00">
                  <c:v>-6.8442599999999998E-203</c:v>
                </c:pt>
                <c:pt idx="1643" formatCode="0.00E+00">
                  <c:v>-2.9867399999999997E-203</c:v>
                </c:pt>
                <c:pt idx="1644" formatCode="0.00E+00">
                  <c:v>3.4764000000000002E-203</c:v>
                </c:pt>
                <c:pt idx="1645" formatCode="0.00E+00">
                  <c:v>1.0749100000000001E-202</c:v>
                </c:pt>
                <c:pt idx="1646" formatCode="0.00E+00">
                  <c:v>1.5513300000000001E-202</c:v>
                </c:pt>
                <c:pt idx="1647" formatCode="0.00E+00">
                  <c:v>1.3608400000000001E-202</c:v>
                </c:pt>
                <c:pt idx="1648" formatCode="0.00E+00">
                  <c:v>1.4628700000000001E-203</c:v>
                </c:pt>
                <c:pt idx="1649" formatCode="0.00E+00">
                  <c:v>-2.2437300000000001E-202</c:v>
                </c:pt>
                <c:pt idx="1650" formatCode="0.00E+00">
                  <c:v>-5.4932999999999997E-202</c:v>
                </c:pt>
                <c:pt idx="1651" formatCode="0.00E+00">
                  <c:v>-8.4356699999999998E-202</c:v>
                </c:pt>
                <c:pt idx="1652" formatCode="0.00E+00">
                  <c:v>-9.1861000000000008E-202</c:v>
                </c:pt>
                <c:pt idx="1653" formatCode="0.00E+00">
                  <c:v>-6.0942800000000002E-202</c:v>
                </c:pt>
                <c:pt idx="1654" formatCode="0.00E+00">
                  <c:v>1.4016400000000001E-202</c:v>
                </c:pt>
                <c:pt idx="1655" formatCode="0.00E+00">
                  <c:v>1.2581E-201</c:v>
                </c:pt>
                <c:pt idx="1656" formatCode="0.00E+00">
                  <c:v>2.51147E-201</c:v>
                </c:pt>
                <c:pt idx="1657" formatCode="0.00E+00">
                  <c:v>3.4132800000000001E-201</c:v>
                </c:pt>
                <c:pt idx="1658" formatCode="0.00E+00">
                  <c:v>3.2015799999999999E-201</c:v>
                </c:pt>
                <c:pt idx="1659" formatCode="0.00E+00">
                  <c:v>1.0768E-201</c:v>
                </c:pt>
                <c:pt idx="1660" formatCode="0.00E+00">
                  <c:v>-3.3194799999999999E-201</c:v>
                </c:pt>
                <c:pt idx="1661" formatCode="0.00E+00">
                  <c:v>-9.4169900000000001E-201</c:v>
                </c:pt>
                <c:pt idx="1662" formatCode="0.00E+00">
                  <c:v>-1.53846E-200</c:v>
                </c:pt>
                <c:pt idx="1663" formatCode="0.00E+00">
                  <c:v>-1.82517E-200</c:v>
                </c:pt>
                <c:pt idx="1664" formatCode="0.00E+00">
                  <c:v>-1.4992799999999999E-200</c:v>
                </c:pt>
                <c:pt idx="1665" formatCode="0.00E+00">
                  <c:v>-4.1436999999999999E-201</c:v>
                </c:pt>
                <c:pt idx="1666" formatCode="0.00E+00">
                  <c:v>1.3303800000000001E-200</c:v>
                </c:pt>
                <c:pt idx="1667" formatCode="0.00E+00">
                  <c:v>3.3737699999999998E-200</c:v>
                </c:pt>
                <c:pt idx="1668" formatCode="0.00E+00">
                  <c:v>5.0825800000000001E-200</c:v>
                </c:pt>
                <c:pt idx="1669" formatCode="0.00E+00">
                  <c:v>5.64823E-200</c:v>
                </c:pt>
                <c:pt idx="1670" formatCode="0.00E+00">
                  <c:v>4.3210200000000002E-200</c:v>
                </c:pt>
                <c:pt idx="1671" formatCode="0.00E+00">
                  <c:v>6.8611800000000005E-201</c:v>
                </c:pt>
                <c:pt idx="1672" formatCode="0.00E+00">
                  <c:v>-4.87331E-200</c:v>
                </c:pt>
                <c:pt idx="1673" formatCode="0.00E+00">
                  <c:v>-1.0647800000000001E-199</c:v>
                </c:pt>
                <c:pt idx="1674" formatCode="0.00E+00">
                  <c:v>-1.3761700000000001E-199</c:v>
                </c:pt>
                <c:pt idx="1675" formatCode="0.00E+00">
                  <c:v>-1.10807E-199</c:v>
                </c:pt>
                <c:pt idx="1676" formatCode="0.00E+00">
                  <c:v>-3.3202499999999998E-201</c:v>
                </c:pt>
                <c:pt idx="1677" formatCode="0.00E+00">
                  <c:v>1.84765E-199</c:v>
                </c:pt>
                <c:pt idx="1678" formatCode="0.00E+00">
                  <c:v>4.1712799999999998E-199</c:v>
                </c:pt>
                <c:pt idx="1679" formatCode="0.00E+00">
                  <c:v>6.1526099999999998E-199</c:v>
                </c:pt>
                <c:pt idx="1680" formatCode="0.00E+00">
                  <c:v>6.6818099999999998E-199</c:v>
                </c:pt>
                <c:pt idx="1681" formatCode="0.00E+00">
                  <c:v>4.73532E-199</c:v>
                </c:pt>
                <c:pt idx="1682" formatCode="0.00E+00">
                  <c:v>-6.89421E-201</c:v>
                </c:pt>
                <c:pt idx="1683" formatCode="0.00E+00">
                  <c:v>-7.1504799999999999E-199</c:v>
                </c:pt>
                <c:pt idx="1684" formatCode="0.00E+00">
                  <c:v>-1.46251E-198</c:v>
                </c:pt>
                <c:pt idx="1685" formatCode="0.00E+00">
                  <c:v>-1.90147E-198</c:v>
                </c:pt>
                <c:pt idx="1686" formatCode="0.00E+00">
                  <c:v>-1.62193E-198</c:v>
                </c:pt>
                <c:pt idx="1687" formatCode="0.00E+00">
                  <c:v>-3.6782399999999999E-199</c:v>
                </c:pt>
                <c:pt idx="1688" formatCode="0.00E+00">
                  <c:v>1.8021599999999999E-198</c:v>
                </c:pt>
                <c:pt idx="1689" formatCode="0.00E+00">
                  <c:v>4.48901E-198</c:v>
                </c:pt>
                <c:pt idx="1690" formatCode="0.00E+00">
                  <c:v>6.9618300000000005E-198</c:v>
                </c:pt>
                <c:pt idx="1691" formatCode="0.00E+00">
                  <c:v>8.0476899999999996E-198</c:v>
                </c:pt>
                <c:pt idx="1692" formatCode="0.00E+00">
                  <c:v>6.1684699999999997E-198</c:v>
                </c:pt>
                <c:pt idx="1693" formatCode="0.00E+00">
                  <c:v>1.3337600000000001E-199</c:v>
                </c:pt>
                <c:pt idx="1694" formatCode="0.00E+00">
                  <c:v>-9.6675399999999996E-198</c:v>
                </c:pt>
                <c:pt idx="1695" formatCode="0.00E+00">
                  <c:v>-2.06317E-197</c:v>
                </c:pt>
                <c:pt idx="1696" formatCode="0.00E+00">
                  <c:v>-2.76209E-197</c:v>
                </c:pt>
                <c:pt idx="1697" formatCode="0.00E+00">
                  <c:v>-2.3319999999999999E-197</c:v>
                </c:pt>
                <c:pt idx="1698" formatCode="0.00E+00">
                  <c:v>-1.6576999999999999E-198</c:v>
                </c:pt>
                <c:pt idx="1699" formatCode="0.00E+00">
                  <c:v>3.7149400000000002E-197</c:v>
                </c:pt>
                <c:pt idx="1700" formatCode="0.00E+00">
                  <c:v>8.5919799999999999E-197</c:v>
                </c:pt>
                <c:pt idx="1701" formatCode="0.00E+00">
                  <c:v>1.3328899999999999E-196</c:v>
                </c:pt>
                <c:pt idx="1702" formatCode="0.00E+00">
                  <c:v>1.63075E-196</c:v>
                </c:pt>
                <c:pt idx="1703" formatCode="0.00E+00">
                  <c:v>1.5427199999999999E-196</c:v>
                </c:pt>
                <c:pt idx="1704" formatCode="0.00E+00">
                  <c:v>9.1893600000000002E-197</c:v>
                </c:pt>
                <c:pt idx="1705" formatCode="0.00E+00">
                  <c:v>-1.8378399999999999E-197</c:v>
                </c:pt>
                <c:pt idx="1706" formatCode="0.00E+00">
                  <c:v>-1.4833399999999999E-196</c:v>
                </c:pt>
                <c:pt idx="1707" formatCode="0.00E+00">
                  <c:v>-2.5491100000000001E-196</c:v>
                </c:pt>
                <c:pt idx="1708" formatCode="0.00E+00">
                  <c:v>-2.8303500000000002E-196</c:v>
                </c:pt>
                <c:pt idx="1709" formatCode="0.00E+00">
                  <c:v>-1.7550600000000001E-196</c:v>
                </c:pt>
                <c:pt idx="1710" formatCode="0.00E+00">
                  <c:v>9.03775E-197</c:v>
                </c:pt>
                <c:pt idx="1711" formatCode="0.00E+00">
                  <c:v>4.6900999999999997E-196</c:v>
                </c:pt>
                <c:pt idx="1712" formatCode="0.00E+00">
                  <c:v>8.4887599999999998E-196</c:v>
                </c:pt>
                <c:pt idx="1713" formatCode="0.00E+00">
                  <c:v>1.07026E-195</c:v>
                </c:pt>
                <c:pt idx="1714" formatCode="0.00E+00">
                  <c:v>9.6048200000000002E-196</c:v>
                </c:pt>
                <c:pt idx="1715" formatCode="0.00E+00">
                  <c:v>4.0609199999999998E-196</c:v>
                </c:pt>
                <c:pt idx="1716" formatCode="0.00E+00">
                  <c:v>-5.7579199999999999E-196</c:v>
                </c:pt>
                <c:pt idx="1717" formatCode="0.00E+00">
                  <c:v>-1.7655099999999998E-195</c:v>
                </c:pt>
                <c:pt idx="1718" formatCode="0.00E+00">
                  <c:v>-2.7066199999999999E-195</c:v>
                </c:pt>
                <c:pt idx="1719" formatCode="0.00E+00">
                  <c:v>-2.8703799999999999E-195</c:v>
                </c:pt>
                <c:pt idx="1720" formatCode="0.00E+00">
                  <c:v>-1.85052E-195</c:v>
                </c:pt>
                <c:pt idx="1721" formatCode="0.00E+00">
                  <c:v>6.2543799999999998E-196</c:v>
                </c:pt>
                <c:pt idx="1722" formatCode="0.00E+00">
                  <c:v>4.4092799999999999E-195</c:v>
                </c:pt>
                <c:pt idx="1723" formatCode="0.00E+00">
                  <c:v>8.28381E-195</c:v>
                </c:pt>
                <c:pt idx="1724" formatCode="0.00E+00">
                  <c:v>9.8404799999999995E-195</c:v>
                </c:pt>
                <c:pt idx="1725" formatCode="0.00E+00">
                  <c:v>6.1168399999999998E-195</c:v>
                </c:pt>
                <c:pt idx="1726" formatCode="0.00E+00">
                  <c:v>-5.3191099999999998E-195</c:v>
                </c:pt>
                <c:pt idx="1727" formatCode="0.00E+00">
                  <c:v>-2.4756700000000001E-194</c:v>
                </c:pt>
                <c:pt idx="1728" formatCode="0.00E+00">
                  <c:v>-4.8664200000000002E-194</c:v>
                </c:pt>
                <c:pt idx="1729" formatCode="0.00E+00">
                  <c:v>-6.8602200000000005E-194</c:v>
                </c:pt>
                <c:pt idx="1730" formatCode="0.00E+00">
                  <c:v>-7.1897399999999994E-194</c:v>
                </c:pt>
                <c:pt idx="1731" formatCode="0.00E+00">
                  <c:v>-4.5508300000000002E-194</c:v>
                </c:pt>
                <c:pt idx="1732" formatCode="0.00E+00">
                  <c:v>1.78324E-194</c:v>
                </c:pt>
                <c:pt idx="1733" formatCode="0.00E+00">
                  <c:v>1.1268699999999999E-193</c:v>
                </c:pt>
                <c:pt idx="1734" formatCode="0.00E+00">
                  <c:v>2.1396399999999999E-193</c:v>
                </c:pt>
                <c:pt idx="1735" formatCode="0.00E+00">
                  <c:v>2.7370300000000001E-193</c:v>
                </c:pt>
                <c:pt idx="1736" formatCode="0.00E+00">
                  <c:v>2.2647699999999998E-193</c:v>
                </c:pt>
                <c:pt idx="1737" formatCode="0.00E+00">
                  <c:v>1.07495E-194</c:v>
                </c:pt>
                <c:pt idx="1738" formatCode="0.00E+00">
                  <c:v>-3.9025999999999998E-193</c:v>
                </c:pt>
                <c:pt idx="1739" formatCode="0.00E+00">
                  <c:v>-9.0800800000000006E-193</c:v>
                </c:pt>
                <c:pt idx="1740" formatCode="0.00E+00">
                  <c:v>-1.3706699999999999E-192</c:v>
                </c:pt>
                <c:pt idx="1741" formatCode="0.00E+00">
                  <c:v>-1.52521E-192</c:v>
                </c:pt>
                <c:pt idx="1742" formatCode="0.00E+00">
                  <c:v>-1.1211300000000001E-192</c:v>
                </c:pt>
                <c:pt idx="1743" formatCode="0.00E+00">
                  <c:v>-2.5976500000000001E-194</c:v>
                </c:pt>
                <c:pt idx="1744" formatCode="0.00E+00">
                  <c:v>1.6756000000000001E-192</c:v>
                </c:pt>
                <c:pt idx="1745" formatCode="0.00E+00">
                  <c:v>3.5555800000000003E-192</c:v>
                </c:pt>
                <c:pt idx="1746" formatCode="0.00E+00">
                  <c:v>4.7534000000000002E-192</c:v>
                </c:pt>
                <c:pt idx="1747" formatCode="0.00E+00">
                  <c:v>4.2107200000000001E-192</c:v>
                </c:pt>
                <c:pt idx="1748" formatCode="0.00E+00">
                  <c:v>1.1785E-192</c:v>
                </c:pt>
                <c:pt idx="1749" formatCode="0.00E+00">
                  <c:v>-4.4291800000000003E-192</c:v>
                </c:pt>
                <c:pt idx="1750" formatCode="0.00E+00">
                  <c:v>-1.1761200000000001E-191</c:v>
                </c:pt>
                <c:pt idx="1751" formatCode="0.00E+00">
                  <c:v>-1.8468199999999999E-191</c:v>
                </c:pt>
                <c:pt idx="1752" formatCode="0.00E+00">
                  <c:v>-2.0570700000000002E-191</c:v>
                </c:pt>
                <c:pt idx="1753" formatCode="0.00E+00">
                  <c:v>-1.3870899999999999E-191</c:v>
                </c:pt>
                <c:pt idx="1754" formatCode="0.00E+00">
                  <c:v>3.7926299999999998E-192</c:v>
                </c:pt>
                <c:pt idx="1755" formatCode="0.00E+00">
                  <c:v>3.1057700000000003E-191</c:v>
                </c:pt>
                <c:pt idx="1756" formatCode="0.00E+00">
                  <c:v>6.1965800000000002E-191</c:v>
                </c:pt>
                <c:pt idx="1757" formatCode="0.00E+00">
                  <c:v>8.4611100000000006E-191</c:v>
                </c:pt>
                <c:pt idx="1758" formatCode="0.00E+00">
                  <c:v>8.2827600000000006E-191</c:v>
                </c:pt>
                <c:pt idx="1759" formatCode="0.00E+00">
                  <c:v>4.3525800000000003E-191</c:v>
                </c:pt>
                <c:pt idx="1760" formatCode="0.00E+00">
                  <c:v>-3.5688799999999999E-191</c:v>
                </c:pt>
                <c:pt idx="1761" formatCode="0.00E+00">
                  <c:v>-1.4288500000000001E-190</c:v>
                </c:pt>
                <c:pt idx="1762" formatCode="0.00E+00">
                  <c:v>-2.4612699999999999E-190</c:v>
                </c:pt>
                <c:pt idx="1763" formatCode="0.00E+00">
                  <c:v>-2.8780899999999999E-190</c:v>
                </c:pt>
                <c:pt idx="1764" formatCode="0.00E+00">
                  <c:v>-1.95683E-190</c:v>
                </c:pt>
                <c:pt idx="1765" formatCode="0.00E+00">
                  <c:v>8.6079300000000003E-191</c:v>
                </c:pt>
                <c:pt idx="1766" formatCode="0.00E+00">
                  <c:v>5.5746600000000004E-190</c:v>
                </c:pt>
                <c:pt idx="1767" formatCode="0.00E+00">
                  <c:v>1.1220400000000001E-189</c:v>
                </c:pt>
                <c:pt idx="1768" formatCode="0.00E+00">
                  <c:v>1.56486E-189</c:v>
                </c:pt>
                <c:pt idx="1769" formatCode="0.00E+00">
                  <c:v>1.59285E-189</c:v>
                </c:pt>
                <c:pt idx="1770" formatCode="0.00E+00">
                  <c:v>9.4698400000000009E-190</c:v>
                </c:pt>
                <c:pt idx="1771" formatCode="0.00E+00">
                  <c:v>-4.6662099999999999E-190</c:v>
                </c:pt>
                <c:pt idx="1772" formatCode="0.00E+00">
                  <c:v>-2.4698199999999999E-189</c:v>
                </c:pt>
                <c:pt idx="1773" formatCode="0.00E+00">
                  <c:v>-4.5162299999999996E-189</c:v>
                </c:pt>
                <c:pt idx="1774" formatCode="0.00E+00">
                  <c:v>-5.6733E-189</c:v>
                </c:pt>
                <c:pt idx="1775" formatCode="0.00E+00">
                  <c:v>-4.8601499999999997E-189</c:v>
                </c:pt>
                <c:pt idx="1776" formatCode="0.00E+00">
                  <c:v>-1.30645E-189</c:v>
                </c:pt>
                <c:pt idx="1777" formatCode="0.00E+00">
                  <c:v>4.9964199999999999E-189</c:v>
                </c:pt>
                <c:pt idx="1778" formatCode="0.00E+00">
                  <c:v>1.2825999999999999E-188</c:v>
                </c:pt>
                <c:pt idx="1779" formatCode="0.00E+00">
                  <c:v>1.9237900000000001E-188</c:v>
                </c:pt>
                <c:pt idx="1780" formatCode="0.00E+00">
                  <c:v>1.9903399999999999E-188</c:v>
                </c:pt>
                <c:pt idx="1781" formatCode="0.00E+00">
                  <c:v>1.0901800000000001E-188</c:v>
                </c:pt>
                <c:pt idx="1782" formatCode="0.00E+00">
                  <c:v>-9.1581600000000003E-189</c:v>
                </c:pt>
                <c:pt idx="1783" formatCode="0.00E+00">
                  <c:v>-3.78972E-188</c:v>
                </c:pt>
                <c:pt idx="1784" formatCode="0.00E+00">
                  <c:v>-6.8446500000000005E-188</c:v>
                </c:pt>
                <c:pt idx="1785" formatCode="0.00E+00">
                  <c:v>-8.9402100000000004E-188</c:v>
                </c:pt>
                <c:pt idx="1786" formatCode="0.00E+00">
                  <c:v>-8.6629999999999997E-188</c:v>
                </c:pt>
                <c:pt idx="1787" formatCode="0.00E+00">
                  <c:v>-4.75014E-188</c:v>
                </c:pt>
                <c:pt idx="1788" formatCode="0.00E+00">
                  <c:v>3.16052E-188</c:v>
                </c:pt>
                <c:pt idx="1789" formatCode="0.00E+00">
                  <c:v>1.3633300000000001E-187</c:v>
                </c:pt>
                <c:pt idx="1790" formatCode="0.00E+00">
                  <c:v>2.30831E-187</c:v>
                </c:pt>
                <c:pt idx="1791" formatCode="0.00E+00">
                  <c:v>2.6519500000000001E-187</c:v>
                </c:pt>
                <c:pt idx="1792" formatCode="0.00E+00">
                  <c:v>1.9172100000000001E-187</c:v>
                </c:pt>
                <c:pt idx="1793" formatCode="0.00E+00">
                  <c:v>-1.56915E-188</c:v>
                </c:pt>
                <c:pt idx="1794" formatCode="0.00E+00">
                  <c:v>-3.4091200000000002E-187</c:v>
                </c:pt>
                <c:pt idx="1795" formatCode="0.00E+00">
                  <c:v>-7.0279700000000004E-187</c:v>
                </c:pt>
                <c:pt idx="1796" formatCode="0.00E+00">
                  <c:v>-9.4990399999999996E-187</c:v>
                </c:pt>
                <c:pt idx="1797" formatCode="0.00E+00">
                  <c:v>-9.0395599999999997E-187</c:v>
                </c:pt>
                <c:pt idx="1798" formatCode="0.00E+00">
                  <c:v>-4.24782E-187</c:v>
                </c:pt>
                <c:pt idx="1799" formatCode="0.00E+00">
                  <c:v>5.3463099999999997E-187</c:v>
                </c:pt>
                <c:pt idx="1800" formatCode="0.00E+00">
                  <c:v>1.83513E-186</c:v>
                </c:pt>
                <c:pt idx="1801" formatCode="0.00E+00">
                  <c:v>3.0399700000000001E-186</c:v>
                </c:pt>
                <c:pt idx="1802" formatCode="0.00E+00">
                  <c:v>3.4484600000000002E-186</c:v>
                </c:pt>
                <c:pt idx="1803" formatCode="0.00E+00">
                  <c:v>2.3535599999999998E-186</c:v>
                </c:pt>
                <c:pt idx="1804" formatCode="0.00E+00">
                  <c:v>-5.9905399999999998E-187</c:v>
                </c:pt>
                <c:pt idx="1805" formatCode="0.00E+00">
                  <c:v>-5.1555400000000002E-186</c:v>
                </c:pt>
                <c:pt idx="1806" formatCode="0.00E+00">
                  <c:v>-1.0309300000000001E-185</c:v>
                </c:pt>
                <c:pt idx="1807" formatCode="0.00E+00">
                  <c:v>-1.4078100000000001E-185</c:v>
                </c:pt>
                <c:pt idx="1808" formatCode="0.00E+00">
                  <c:v>-1.3736699999999999E-185</c:v>
                </c:pt>
                <c:pt idx="1809" formatCode="0.00E+00">
                  <c:v>-7.2073900000000001E-186</c:v>
                </c:pt>
                <c:pt idx="1810" formatCode="0.00E+00">
                  <c:v>5.5308599999999998E-186</c:v>
                </c:pt>
                <c:pt idx="1811" formatCode="0.00E+00">
                  <c:v>2.2305299999999999E-185</c:v>
                </c:pt>
                <c:pt idx="1812" formatCode="0.00E+00">
                  <c:v>3.8839900000000003E-185</c:v>
                </c:pt>
                <c:pt idx="1813" formatCode="0.00E+00">
                  <c:v>4.8648199999999997E-185</c:v>
                </c:pt>
                <c:pt idx="1814" formatCode="0.00E+00">
                  <c:v>4.4104200000000001E-185</c:v>
                </c:pt>
                <c:pt idx="1815" formatCode="0.00E+00">
                  <c:v>1.9087499999999998E-185</c:v>
                </c:pt>
                <c:pt idx="1816" formatCode="0.00E+00">
                  <c:v>-2.67031E-185</c:v>
                </c:pt>
                <c:pt idx="1817" formatCode="0.00E+00">
                  <c:v>-8.3036399999999996E-185</c:v>
                </c:pt>
                <c:pt idx="1818" formatCode="0.00E+00">
                  <c:v>-1.28691E-184</c:v>
                </c:pt>
                <c:pt idx="1819" formatCode="0.00E+00">
                  <c:v>-1.3738499999999999E-184</c:v>
                </c:pt>
                <c:pt idx="1820" formatCode="0.00E+00">
                  <c:v>-8.6769200000000002E-185</c:v>
                </c:pt>
                <c:pt idx="1821" formatCode="0.00E+00">
                  <c:v>3.1544900000000003E-185</c:v>
                </c:pt>
                <c:pt idx="1822" formatCode="0.00E+00">
                  <c:v>2.01952E-184</c:v>
                </c:pt>
                <c:pt idx="1823" formatCode="0.00E+00">
                  <c:v>3.7574200000000001E-184</c:v>
                </c:pt>
                <c:pt idx="1824" formatCode="0.00E+00">
                  <c:v>4.64172E-184</c:v>
                </c:pt>
                <c:pt idx="1825" formatCode="0.00E+00">
                  <c:v>3.4866600000000001E-184</c:v>
                </c:pt>
                <c:pt idx="1826" formatCode="0.00E+00">
                  <c:v>-7.3660599999999994E-185</c:v>
                </c:pt>
                <c:pt idx="1827" formatCode="0.00E+00">
                  <c:v>-8.1919000000000004E-184</c:v>
                </c:pt>
                <c:pt idx="1828" formatCode="0.00E+00">
                  <c:v>-1.7478900000000001E-183</c:v>
                </c:pt>
                <c:pt idx="1829" formatCode="0.00E+00">
                  <c:v>-2.5259200000000001E-183</c:v>
                </c:pt>
                <c:pt idx="1830" formatCode="0.00E+00">
                  <c:v>-2.6941199999999999E-183</c:v>
                </c:pt>
                <c:pt idx="1831" formatCode="0.00E+00">
                  <c:v>-1.86225E-183</c:v>
                </c:pt>
                <c:pt idx="1832" formatCode="0.00E+00">
                  <c:v>1.00439E-184</c:v>
                </c:pt>
                <c:pt idx="1833" formatCode="0.00E+00">
                  <c:v>2.9581000000000002E-183</c:v>
                </c:pt>
                <c:pt idx="1834" formatCode="0.00E+00">
                  <c:v>5.9833700000000003E-183</c:v>
                </c:pt>
                <c:pt idx="1835" formatCode="0.00E+00">
                  <c:v>7.8313999999999997E-183</c:v>
                </c:pt>
                <c:pt idx="1836" formatCode="0.00E+00">
                  <c:v>6.7058600000000001E-183</c:v>
                </c:pt>
                <c:pt idx="1837" formatCode="0.00E+00">
                  <c:v>1.0362E-183</c:v>
                </c:pt>
                <c:pt idx="1838" formatCode="0.00E+00">
                  <c:v>-9.4769300000000004E-183</c:v>
                </c:pt>
                <c:pt idx="1839" formatCode="0.00E+00">
                  <c:v>-2.2988899999999999E-182</c:v>
                </c:pt>
                <c:pt idx="1840" formatCode="0.00E+00">
                  <c:v>-3.5468900000000001E-182</c:v>
                </c:pt>
                <c:pt idx="1841" formatCode="0.00E+00">
                  <c:v>-4.1774500000000001E-182</c:v>
                </c:pt>
                <c:pt idx="1842" formatCode="0.00E+00">
                  <c:v>-3.7453200000000002E-182</c:v>
                </c:pt>
                <c:pt idx="1843" formatCode="0.00E+00">
                  <c:v>-2.0505299999999999E-182</c:v>
                </c:pt>
                <c:pt idx="1844" formatCode="0.00E+00">
                  <c:v>7.2599800000000003E-183</c:v>
                </c:pt>
                <c:pt idx="1845" formatCode="0.00E+00">
                  <c:v>3.7990800000000002E-182</c:v>
                </c:pt>
                <c:pt idx="1846" formatCode="0.00E+00">
                  <c:v>5.4189599999999999E-182</c:v>
                </c:pt>
                <c:pt idx="1847" formatCode="0.00E+00">
                  <c:v>2.9902099999999999E-182</c:v>
                </c:pt>
                <c:pt idx="1848" formatCode="0.00E+00">
                  <c:v>-5.8285600000000001E-182</c:v>
                </c:pt>
                <c:pt idx="1849" formatCode="0.00E+00">
                  <c:v>-2.17018E-181</c:v>
                </c:pt>
                <c:pt idx="1850" formatCode="0.00E+00">
                  <c:v>-4.23968E-181</c:v>
                </c:pt>
                <c:pt idx="1851" formatCode="0.00E+00">
                  <c:v>-6.2103600000000001E-181</c:v>
                </c:pt>
                <c:pt idx="1852" formatCode="0.00E+00">
                  <c:v>-7.3128899999999997E-181</c:v>
                </c:pt>
                <c:pt idx="1853" formatCode="0.00E+00">
                  <c:v>-6.9341700000000005E-181</c:v>
                </c:pt>
                <c:pt idx="1854" formatCode="0.00E+00">
                  <c:v>-4.76731E-181</c:v>
                </c:pt>
                <c:pt idx="1855" formatCode="0.00E+00">
                  <c:v>-9.2960600000000001E-182</c:v>
                </c:pt>
                <c:pt idx="1856" formatCode="0.00E+00">
                  <c:v>3.6275599999999999E-181</c:v>
                </c:pt>
                <c:pt idx="1857" formatCode="0.00E+00">
                  <c:v>6.9837400000000005E-181</c:v>
                </c:pt>
                <c:pt idx="1858" formatCode="0.00E+00">
                  <c:v>6.9402099999999998E-181</c:v>
                </c:pt>
                <c:pt idx="1859" formatCode="0.00E+00">
                  <c:v>2.02742E-181</c:v>
                </c:pt>
                <c:pt idx="1860" formatCode="0.00E+00">
                  <c:v>-7.8625399999999998E-181</c:v>
                </c:pt>
                <c:pt idx="1861" formatCode="0.00E+00">
                  <c:v>-2.1178800000000001E-180</c:v>
                </c:pt>
                <c:pt idx="1862" formatCode="0.00E+00">
                  <c:v>-3.4061800000000001E-180</c:v>
                </c:pt>
                <c:pt idx="1863" formatCode="0.00E+00">
                  <c:v>-3.96863E-180</c:v>
                </c:pt>
                <c:pt idx="1864" formatCode="0.00E+00">
                  <c:v>-2.9385899999999999E-180</c:v>
                </c:pt>
                <c:pt idx="1865" formatCode="0.00E+00">
                  <c:v>3.6335299999999999E-181</c:v>
                </c:pt>
                <c:pt idx="1866" formatCode="0.00E+00">
                  <c:v>5.8938599999999997E-180</c:v>
                </c:pt>
                <c:pt idx="1867" formatCode="0.00E+00">
                  <c:v>1.2527000000000001E-179</c:v>
                </c:pt>
                <c:pt idx="1868" formatCode="0.00E+00">
                  <c:v>1.8210799999999998E-179</c:v>
                </c:pt>
                <c:pt idx="1869" formatCode="0.00E+00">
                  <c:v>2.0246400000000001E-179</c:v>
                </c:pt>
                <c:pt idx="1870" formatCode="0.00E+00">
                  <c:v>1.56604E-179</c:v>
                </c:pt>
                <c:pt idx="1871" formatCode="0.00E+00">
                  <c:v>2.89245E-180</c:v>
                </c:pt>
                <c:pt idx="1872" formatCode="0.00E+00">
                  <c:v>-1.6156500000000001E-179</c:v>
                </c:pt>
                <c:pt idx="1873" formatCode="0.00E+00">
                  <c:v>-3.6007299999999997E-179</c:v>
                </c:pt>
                <c:pt idx="1874" formatCode="0.00E+00">
                  <c:v>-4.7955000000000001E-179</c:v>
                </c:pt>
                <c:pt idx="1875" formatCode="0.00E+00">
                  <c:v>-4.0808600000000002E-179</c:v>
                </c:pt>
                <c:pt idx="1876" formatCode="0.00E+00">
                  <c:v>-5.6627599999999999E-180</c:v>
                </c:pt>
                <c:pt idx="1877" formatCode="0.00E+00">
                  <c:v>5.75396E-179</c:v>
                </c:pt>
                <c:pt idx="1878" formatCode="0.00E+00">
                  <c:v>1.35981E-178</c:v>
                </c:pt>
                <c:pt idx="1879" formatCode="0.00E+00">
                  <c:v>2.0133699999999999E-178</c:v>
                </c:pt>
                <c:pt idx="1880" formatCode="0.00E+00">
                  <c:v>2.1367400000000001E-178</c:v>
                </c:pt>
                <c:pt idx="1881" formatCode="0.00E+00">
                  <c:v>1.3874600000000001E-178</c:v>
                </c:pt>
                <c:pt idx="1882" formatCode="0.00E+00">
                  <c:v>-3.23289E-179</c:v>
                </c:pt>
                <c:pt idx="1883" formatCode="0.00E+00">
                  <c:v>-2.75823E-178</c:v>
                </c:pt>
                <c:pt idx="1884" formatCode="0.00E+00">
                  <c:v>-5.3251900000000005E-178</c:v>
                </c:pt>
                <c:pt idx="1885" formatCode="0.00E+00">
                  <c:v>-7.0191200000000005E-178</c:v>
                </c:pt>
                <c:pt idx="1886" formatCode="0.00E+00">
                  <c:v>-6.6668200000000003E-178</c:v>
                </c:pt>
                <c:pt idx="1887" formatCode="0.00E+00">
                  <c:v>-3.5356399999999998E-178</c:v>
                </c:pt>
                <c:pt idx="1888" formatCode="0.00E+00">
                  <c:v>2.3405499999999999E-178</c:v>
                </c:pt>
                <c:pt idx="1889" formatCode="0.00E+00">
                  <c:v>9.898140000000001E-178</c:v>
                </c:pt>
                <c:pt idx="1890" formatCode="0.00E+00">
                  <c:v>1.5939800000000001E-177</c:v>
                </c:pt>
                <c:pt idx="1891" formatCode="0.00E+00">
                  <c:v>1.48114E-177</c:v>
                </c:pt>
                <c:pt idx="1892" formatCode="0.00E+00">
                  <c:v>9.2549799999999996E-179</c:v>
                </c:pt>
                <c:pt idx="1893" formatCode="0.00E+00">
                  <c:v>-2.80438E-177</c:v>
                </c:pt>
                <c:pt idx="1894" formatCode="0.00E+00">
                  <c:v>-6.9645799999999999E-177</c:v>
                </c:pt>
                <c:pt idx="1895" formatCode="0.00E+00">
                  <c:v>-1.14559E-176</c:v>
                </c:pt>
                <c:pt idx="1896" formatCode="0.00E+00">
                  <c:v>-1.42369E-176</c:v>
                </c:pt>
                <c:pt idx="1897" formatCode="0.00E+00">
                  <c:v>-1.2248600000000001E-176</c:v>
                </c:pt>
                <c:pt idx="1898" formatCode="0.00E+00">
                  <c:v>-2.94316E-177</c:v>
                </c:pt>
                <c:pt idx="1899" formatCode="0.00E+00">
                  <c:v>1.3778300000000001E-176</c:v>
                </c:pt>
                <c:pt idx="1900" formatCode="0.00E+00">
                  <c:v>3.5068099999999998E-176</c:v>
                </c:pt>
                <c:pt idx="1901" formatCode="0.00E+00">
                  <c:v>5.4872800000000001E-176</c:v>
                </c:pt>
                <c:pt idx="1902" formatCode="0.00E+00">
                  <c:v>6.3290699999999997E-176</c:v>
                </c:pt>
                <c:pt idx="1903" formatCode="0.00E+00">
                  <c:v>4.9739399999999998E-176</c:v>
                </c:pt>
                <c:pt idx="1904" formatCode="0.00E+00">
                  <c:v>9.7297299999999997E-177</c:v>
                </c:pt>
                <c:pt idx="1905" formatCode="0.00E+00">
                  <c:v>-5.2010299999999997E-176</c:v>
                </c:pt>
                <c:pt idx="1906" formatCode="0.00E+00">
                  <c:v>-1.2154099999999999E-175</c:v>
                </c:pt>
                <c:pt idx="1907" formatCode="0.00E+00">
                  <c:v>-1.7248199999999999E-175</c:v>
                </c:pt>
                <c:pt idx="1908" formatCode="0.00E+00">
                  <c:v>-1.6761999999999999E-175</c:v>
                </c:pt>
                <c:pt idx="1909" formatCode="0.00E+00">
                  <c:v>-7.6547700000000003E-176</c:v>
                </c:pt>
                <c:pt idx="1910" formatCode="0.00E+00">
                  <c:v>1.04936E-175</c:v>
                </c:pt>
                <c:pt idx="1911" formatCode="0.00E+00">
                  <c:v>3.48684E-175</c:v>
                </c:pt>
                <c:pt idx="1912" formatCode="0.00E+00">
                  <c:v>5.7995800000000003E-175</c:v>
                </c:pt>
                <c:pt idx="1913" formatCode="0.00E+00">
                  <c:v>6.6092499999999996E-175</c:v>
                </c:pt>
                <c:pt idx="1914" formatCode="0.00E+00">
                  <c:v>4.3703999999999998E-175</c:v>
                </c:pt>
                <c:pt idx="1915" formatCode="0.00E+00">
                  <c:v>-1.69297E-175</c:v>
                </c:pt>
                <c:pt idx="1916" formatCode="0.00E+00">
                  <c:v>-1.11494E-174</c:v>
                </c:pt>
                <c:pt idx="1917" formatCode="0.00E+00">
                  <c:v>-2.2113600000000002E-174</c:v>
                </c:pt>
                <c:pt idx="1918" formatCode="0.00E+00">
                  <c:v>-3.0273000000000002E-174</c:v>
                </c:pt>
                <c:pt idx="1919" formatCode="0.00E+00">
                  <c:v>-2.8377300000000002E-174</c:v>
                </c:pt>
                <c:pt idx="1920" formatCode="0.00E+00">
                  <c:v>-8.3581300000000003E-175</c:v>
                </c:pt>
                <c:pt idx="1921" formatCode="0.00E+00">
                  <c:v>3.3810999999999998E-174</c:v>
                </c:pt>
                <c:pt idx="1922" formatCode="0.00E+00">
                  <c:v>9.33022E-174</c:v>
                </c:pt>
                <c:pt idx="1923" formatCode="0.00E+00">
                  <c:v>1.5476E-173</c:v>
                </c:pt>
                <c:pt idx="1924" formatCode="0.00E+00">
                  <c:v>1.9427999999999999E-173</c:v>
                </c:pt>
                <c:pt idx="1925" formatCode="0.00E+00">
                  <c:v>1.8614099999999999E-173</c:v>
                </c:pt>
                <c:pt idx="1926" formatCode="0.00E+00">
                  <c:v>1.14847E-173</c:v>
                </c:pt>
                <c:pt idx="1927" formatCode="0.00E+00">
                  <c:v>-1.5237600000000001E-174</c:v>
                </c:pt>
                <c:pt idx="1928" formatCode="0.00E+00">
                  <c:v>-1.7600000000000002E-173</c:v>
                </c:pt>
                <c:pt idx="1929" formatCode="0.00E+00">
                  <c:v>-3.0753800000000001E-173</c:v>
                </c:pt>
                <c:pt idx="1930" formatCode="0.00E+00">
                  <c:v>-3.1775599999999998E-173</c:v>
                </c:pt>
                <c:pt idx="1931" formatCode="0.00E+00">
                  <c:v>-1.14269E-173</c:v>
                </c:pt>
                <c:pt idx="1932" formatCode="0.00E+00">
                  <c:v>3.4828599999999998E-173</c:v>
                </c:pt>
                <c:pt idx="1933" formatCode="0.00E+00">
                  <c:v>1.02726E-172</c:v>
                </c:pt>
                <c:pt idx="1934" formatCode="0.00E+00">
                  <c:v>1.7512899999999999E-172</c:v>
                </c:pt>
                <c:pt idx="1935" formatCode="0.00E+00">
                  <c:v>2.2202999999999999E-172</c:v>
                </c:pt>
                <c:pt idx="1936" formatCode="0.00E+00">
                  <c:v>2.0886499999999999E-172</c:v>
                </c:pt>
                <c:pt idx="1937" formatCode="0.00E+00">
                  <c:v>1.09197E-172</c:v>
                </c:pt>
                <c:pt idx="1938" formatCode="0.00E+00">
                  <c:v>-7.9841399999999995E-173</c:v>
                </c:pt>
                <c:pt idx="1939" formatCode="0.00E+00">
                  <c:v>-3.23653E-172</c:v>
                </c:pt>
                <c:pt idx="1940" formatCode="0.00E+00">
                  <c:v>-5.5195999999999999E-172</c:v>
                </c:pt>
                <c:pt idx="1941" formatCode="0.00E+00">
                  <c:v>-6.7181900000000002E-172</c:v>
                </c:pt>
                <c:pt idx="1942" formatCode="0.00E+00">
                  <c:v>-5.7858900000000003E-172</c:v>
                </c:pt>
                <c:pt idx="1943" formatCode="0.00E+00">
                  <c:v>-1.9428E-172</c:v>
                </c:pt>
                <c:pt idx="1944" formatCode="0.00E+00">
                  <c:v>4.5548700000000001E-172</c:v>
                </c:pt>
                <c:pt idx="1945" formatCode="0.00E+00">
                  <c:v>1.1945500000000001E-171</c:v>
                </c:pt>
                <c:pt idx="1946" formatCode="0.00E+00">
                  <c:v>1.7043900000000001E-171</c:v>
                </c:pt>
                <c:pt idx="1947" formatCode="0.00E+00">
                  <c:v>1.5581E-171</c:v>
                </c:pt>
                <c:pt idx="1948" formatCode="0.00E+00">
                  <c:v>3.4663099999999998E-172</c:v>
                </c:pt>
                <c:pt idx="1949" formatCode="0.00E+00">
                  <c:v>-2.0743800000000001E-171</c:v>
                </c:pt>
                <c:pt idx="1950" formatCode="0.00E+00">
                  <c:v>-5.3331799999999999E-171</c:v>
                </c:pt>
                <c:pt idx="1951" formatCode="0.00E+00">
                  <c:v>-8.3691299999999997E-171</c:v>
                </c:pt>
                <c:pt idx="1952" formatCode="0.00E+00">
                  <c:v>-9.5965699999999998E-171</c:v>
                </c:pt>
                <c:pt idx="1953" formatCode="0.00E+00">
                  <c:v>-7.5926300000000004E-171</c:v>
                </c:pt>
                <c:pt idx="1954" formatCode="0.00E+00">
                  <c:v>-1.7720100000000001E-171</c:v>
                </c:pt>
                <c:pt idx="1955" formatCode="0.00E+00">
                  <c:v>7.3356699999999999E-171</c:v>
                </c:pt>
                <c:pt idx="1956" formatCode="0.00E+00">
                  <c:v>1.7706999999999998E-170</c:v>
                </c:pt>
                <c:pt idx="1957" formatCode="0.00E+00">
                  <c:v>2.5178699999999999E-170</c:v>
                </c:pt>
                <c:pt idx="1958" formatCode="0.00E+00">
                  <c:v>2.3398E-170</c:v>
                </c:pt>
                <c:pt idx="1959" formatCode="0.00E+00">
                  <c:v>5.5801600000000001E-171</c:v>
                </c:pt>
                <c:pt idx="1960" formatCode="0.00E+00">
                  <c:v>-3.1412899999999998E-170</c:v>
                </c:pt>
                <c:pt idx="1961" formatCode="0.00E+00">
                  <c:v>-8.2675499999999994E-170</c:v>
                </c:pt>
                <c:pt idx="1962" formatCode="0.00E+00">
                  <c:v>-1.3363700000000001E-169</c:v>
                </c:pt>
                <c:pt idx="1963" formatCode="0.00E+00">
                  <c:v>-1.6224000000000001E-169</c:v>
                </c:pt>
                <c:pt idx="1964" formatCode="0.00E+00">
                  <c:v>-1.4476099999999999E-169</c:v>
                </c:pt>
                <c:pt idx="1965" formatCode="0.00E+00">
                  <c:v>-6.5022599999999998E-170</c:v>
                </c:pt>
                <c:pt idx="1966" formatCode="0.00E+00">
                  <c:v>7.4661699999999995E-170</c:v>
                </c:pt>
                <c:pt idx="1967" formatCode="0.00E+00">
                  <c:v>2.4337499999999999E-169</c:v>
                </c:pt>
                <c:pt idx="1968" formatCode="0.00E+00">
                  <c:v>3.7629599999999999E-169</c:v>
                </c:pt>
                <c:pt idx="1969" formatCode="0.00E+00">
                  <c:v>3.84614E-169</c:v>
                </c:pt>
                <c:pt idx="1970" formatCode="0.00E+00">
                  <c:v>1.8489500000000001E-169</c:v>
                </c:pt>
                <c:pt idx="1971" formatCode="0.00E+00">
                  <c:v>-2.6519199999999999E-169</c:v>
                </c:pt>
                <c:pt idx="1972" formatCode="0.00E+00">
                  <c:v>-9.2206400000000005E-169</c:v>
                </c:pt>
                <c:pt idx="1973" formatCode="0.00E+00">
                  <c:v>-1.58703E-168</c:v>
                </c:pt>
                <c:pt idx="1974" formatCode="0.00E+00">
                  <c:v>-1.90141E-168</c:v>
                </c:pt>
                <c:pt idx="1975" formatCode="0.00E+00">
                  <c:v>-1.5067999999999999E-168</c:v>
                </c:pt>
                <c:pt idx="1976" formatCode="0.00E+00">
                  <c:v>-2.19616E-169</c:v>
                </c:pt>
                <c:pt idx="1977" formatCode="0.00E+00">
                  <c:v>1.9205600000000001E-168</c:v>
                </c:pt>
                <c:pt idx="1978" formatCode="0.00E+00">
                  <c:v>4.53355E-168</c:v>
                </c:pt>
                <c:pt idx="1979" formatCode="0.00E+00">
                  <c:v>6.6955400000000004E-168</c:v>
                </c:pt>
                <c:pt idx="1980" formatCode="0.00E+00">
                  <c:v>7.1063800000000002E-168</c:v>
                </c:pt>
                <c:pt idx="1981" formatCode="0.00E+00">
                  <c:v>4.6687099999999996E-168</c:v>
                </c:pt>
                <c:pt idx="1982" formatCode="0.00E+00">
                  <c:v>-1.03727E-168</c:v>
                </c:pt>
                <c:pt idx="1983" formatCode="0.00E+00">
                  <c:v>-9.4089299999999991E-168</c:v>
                </c:pt>
                <c:pt idx="1984" formatCode="0.00E+00">
                  <c:v>-1.8310199999999998E-167</c:v>
                </c:pt>
                <c:pt idx="1985" formatCode="0.00E+00">
                  <c:v>-2.38746E-167</c:v>
                </c:pt>
                <c:pt idx="1986" formatCode="0.00E+00">
                  <c:v>-2.14637E-167</c:v>
                </c:pt>
                <c:pt idx="1987" formatCode="0.00E+00">
                  <c:v>-7.5452299999999998E-168</c:v>
                </c:pt>
                <c:pt idx="1988" formatCode="0.00E+00">
                  <c:v>1.83829E-167</c:v>
                </c:pt>
                <c:pt idx="1989" formatCode="0.00E+00">
                  <c:v>5.1796800000000004E-167</c:v>
                </c:pt>
                <c:pt idx="1990" formatCode="0.00E+00">
                  <c:v>8.1179300000000005E-167</c:v>
                </c:pt>
                <c:pt idx="1991" formatCode="0.00E+00">
                  <c:v>8.8930800000000001E-167</c:v>
                </c:pt>
                <c:pt idx="1992" formatCode="0.00E+00">
                  <c:v>5.7574499999999998E-167</c:v>
                </c:pt>
                <c:pt idx="1993" formatCode="0.00E+00">
                  <c:v>-2.15559E-167</c:v>
                </c:pt>
                <c:pt idx="1994" formatCode="0.00E+00">
                  <c:v>-1.4135699999999999E-166</c:v>
                </c:pt>
                <c:pt idx="1995" formatCode="0.00E+00">
                  <c:v>-2.73261E-166</c:v>
                </c:pt>
                <c:pt idx="1996" formatCode="0.00E+00">
                  <c:v>-3.6266299999999999E-166</c:v>
                </c:pt>
                <c:pt idx="1997" formatCode="0.00E+00">
                  <c:v>-3.35955E-166</c:v>
                </c:pt>
                <c:pt idx="1998" formatCode="0.00E+00">
                  <c:v>-1.29485E-166</c:v>
                </c:pt>
                <c:pt idx="1999" formatCode="0.00E+00">
                  <c:v>2.6970500000000001E-166</c:v>
                </c:pt>
                <c:pt idx="2000" formatCode="0.00E+00">
                  <c:v>7.9567200000000002E-166</c:v>
                </c:pt>
                <c:pt idx="2001" formatCode="0.00E+00">
                  <c:v>1.3052700000000001E-165</c:v>
                </c:pt>
                <c:pt idx="2002" formatCode="0.00E+00">
                  <c:v>1.6078500000000001E-165</c:v>
                </c:pt>
                <c:pt idx="2003" formatCode="0.00E+00">
                  <c:v>1.5023199999999999E-165</c:v>
                </c:pt>
                <c:pt idx="2004" formatCode="0.00E+00">
                  <c:v>8.3470499999999995E-166</c:v>
                </c:pt>
                <c:pt idx="2005" formatCode="0.00E+00">
                  <c:v>-3.8471700000000001E-166</c:v>
                </c:pt>
                <c:pt idx="2006" formatCode="0.00E+00">
                  <c:v>-1.83069E-165</c:v>
                </c:pt>
                <c:pt idx="2007" formatCode="0.00E+00">
                  <c:v>-2.7366300000000001E-165</c:v>
                </c:pt>
                <c:pt idx="2008" formatCode="0.00E+00">
                  <c:v>-1.9091600000000001E-165</c:v>
                </c:pt>
                <c:pt idx="2009" formatCode="0.00E+00">
                  <c:v>1.8611700000000001E-165</c:v>
                </c:pt>
                <c:pt idx="2010" formatCode="0.00E+00">
                  <c:v>8.9875599999999997E-165</c:v>
                </c:pt>
                <c:pt idx="2011" formatCode="0.00E+00">
                  <c:v>1.84755E-164</c:v>
                </c:pt>
                <c:pt idx="2012" formatCode="0.00E+00">
                  <c:v>2.8032400000000001E-164</c:v>
                </c:pt>
                <c:pt idx="2013" formatCode="0.00E+00">
                  <c:v>3.4639600000000001E-164</c:v>
                </c:pt>
                <c:pt idx="2014" formatCode="0.00E+00">
                  <c:v>3.5082099999999997E-164</c:v>
                </c:pt>
                <c:pt idx="2015" formatCode="0.00E+00">
                  <c:v>2.6765E-164</c:v>
                </c:pt>
                <c:pt idx="2016" formatCode="0.00E+00">
                  <c:v>9.5122300000000001E-165</c:v>
                </c:pt>
                <c:pt idx="2017" formatCode="0.00E+00">
                  <c:v>-1.2272799999999999E-164</c:v>
                </c:pt>
                <c:pt idx="2018" formatCode="0.00E+00">
                  <c:v>-2.88268E-164</c:v>
                </c:pt>
                <c:pt idx="2019" formatCode="0.00E+00">
                  <c:v>-2.7422600000000001E-164</c:v>
                </c:pt>
                <c:pt idx="2020" formatCode="0.00E+00">
                  <c:v>2.2114700000000001E-165</c:v>
                </c:pt>
                <c:pt idx="2021" formatCode="0.00E+00">
                  <c:v>6.3037400000000003E-164</c:v>
                </c:pt>
                <c:pt idx="2022" formatCode="0.00E+00">
                  <c:v>1.4767200000000001E-163</c:v>
                </c:pt>
                <c:pt idx="2023" formatCode="0.00E+00">
                  <c:v>2.33123E-163</c:v>
                </c:pt>
                <c:pt idx="2024" formatCode="0.00E+00">
                  <c:v>2.7770200000000001E-163</c:v>
                </c:pt>
                <c:pt idx="2025" formatCode="0.00E+00">
                  <c:v>2.3038000000000001E-163</c:v>
                </c:pt>
                <c:pt idx="2026" formatCode="0.00E+00">
                  <c:v>4.9436900000000002E-164</c:v>
                </c:pt>
                <c:pt idx="2027" formatCode="0.00E+00">
                  <c:v>-2.7267999999999999E-163</c:v>
                </c:pt>
                <c:pt idx="2028" formatCode="0.00E+00">
                  <c:v>-6.7621099999999996E-163</c:v>
                </c:pt>
                <c:pt idx="2029" formatCode="0.00E+00">
                  <c:v>-1.01124E-162</c:v>
                </c:pt>
                <c:pt idx="2030" formatCode="0.00E+00">
                  <c:v>-1.05759E-162</c:v>
                </c:pt>
                <c:pt idx="2031" formatCode="0.00E+00">
                  <c:v>-6.0158799999999999E-163</c:v>
                </c:pt>
                <c:pt idx="2032" formatCode="0.00E+00">
                  <c:v>4.4776599999999998E-163</c:v>
                </c:pt>
                <c:pt idx="2033" formatCode="0.00E+00">
                  <c:v>1.9650299999999999E-162</c:v>
                </c:pt>
                <c:pt idx="2034" formatCode="0.00E+00">
                  <c:v>3.58507E-162</c:v>
                </c:pt>
                <c:pt idx="2035" formatCode="0.00E+00">
                  <c:v>4.7251599999999997E-162</c:v>
                </c:pt>
                <c:pt idx="2036" formatCode="0.00E+00">
                  <c:v>4.6755E-162</c:v>
                </c:pt>
                <c:pt idx="2037" formatCode="0.00E+00">
                  <c:v>2.8526100000000001E-162</c:v>
                </c:pt>
                <c:pt idx="2038" formatCode="0.00E+00">
                  <c:v>-8.3056200000000004E-163</c:v>
                </c:pt>
                <c:pt idx="2039" formatCode="0.00E+00">
                  <c:v>-5.6606999999999996E-162</c:v>
                </c:pt>
                <c:pt idx="2040" formatCode="0.00E+00">
                  <c:v>-9.9796299999999995E-162</c:v>
                </c:pt>
                <c:pt idx="2041" formatCode="0.00E+00">
                  <c:v>-1.1347699999999999E-161</c:v>
                </c:pt>
                <c:pt idx="2042" formatCode="0.00E+00">
                  <c:v>-7.2878200000000001E-162</c:v>
                </c:pt>
                <c:pt idx="2043" formatCode="0.00E+00">
                  <c:v>3.4878600000000002E-162</c:v>
                </c:pt>
                <c:pt idx="2044" formatCode="0.00E+00">
                  <c:v>1.9982899999999999E-161</c:v>
                </c:pt>
                <c:pt idx="2045" formatCode="0.00E+00">
                  <c:v>3.8184799999999997E-161</c:v>
                </c:pt>
                <c:pt idx="2046" formatCode="0.00E+00">
                  <c:v>5.04809E-161</c:v>
                </c:pt>
                <c:pt idx="2047" formatCode="0.00E+00">
                  <c:v>4.6426700000000002E-161</c:v>
                </c:pt>
                <c:pt idx="2048" formatCode="0.00E+00">
                  <c:v>1.6679099999999999E-161</c:v>
                </c:pt>
                <c:pt idx="2049" formatCode="0.00E+00">
                  <c:v>-4.1291800000000004E-161</c:v>
                </c:pt>
                <c:pt idx="2050" formatCode="0.00E+00">
                  <c:v>-1.1841E-160</c:v>
                </c:pt>
                <c:pt idx="2051" formatCode="0.00E+00">
                  <c:v>-1.8972100000000001E-160</c:v>
                </c:pt>
                <c:pt idx="2052" formatCode="0.00E+00">
                  <c:v>-2.1495700000000001E-160</c:v>
                </c:pt>
                <c:pt idx="2053" formatCode="0.00E+00">
                  <c:v>-1.5272199999999999E-160</c:v>
                </c:pt>
                <c:pt idx="2054" formatCode="0.00E+00">
                  <c:v>1.7924100000000001E-161</c:v>
                </c:pt>
                <c:pt idx="2055" formatCode="0.00E+00">
                  <c:v>2.83051E-160</c:v>
                </c:pt>
                <c:pt idx="2056" formatCode="0.00E+00">
                  <c:v>5.8536899999999996E-160</c:v>
                </c:pt>
                <c:pt idx="2057" formatCode="0.00E+00">
                  <c:v>8.2296900000000004E-160</c:v>
                </c:pt>
                <c:pt idx="2058" formatCode="0.00E+00">
                  <c:v>8.7111399999999994E-160</c:v>
                </c:pt>
                <c:pt idx="2059" formatCode="0.00E+00">
                  <c:v>6.1781700000000003E-160</c:v>
                </c:pt>
                <c:pt idx="2060" formatCode="0.00E+00">
                  <c:v>6.1374699999999995E-162</c:v>
                </c:pt>
                <c:pt idx="2061" formatCode="0.00E+00">
                  <c:v>-8.8668399999999999E-160</c:v>
                </c:pt>
                <c:pt idx="2062" formatCode="0.00E+00">
                  <c:v>-1.75936E-159</c:v>
                </c:pt>
                <c:pt idx="2063" formatCode="0.00E+00">
                  <c:v>-2.1098500000000001E-159</c:v>
                </c:pt>
                <c:pt idx="2064" formatCode="0.00E+00">
                  <c:v>-1.4224299999999999E-159</c:v>
                </c:pt>
                <c:pt idx="2065" formatCode="0.00E+00">
                  <c:v>6.04162E-160</c:v>
                </c:pt>
                <c:pt idx="2066" formatCode="0.00E+00">
                  <c:v>3.8856100000000002E-159</c:v>
                </c:pt>
                <c:pt idx="2067" formatCode="0.00E+00">
                  <c:v>7.7618799999999995E-159</c:v>
                </c:pt>
                <c:pt idx="2068" formatCode="0.00E+00">
                  <c:v>1.0830400000000001E-158</c:v>
                </c:pt>
                <c:pt idx="2069" formatCode="0.00E+00">
                  <c:v>1.1184999999999999E-158</c:v>
                </c:pt>
                <c:pt idx="2070" formatCode="0.00E+00">
                  <c:v>7.0835599999999996E-159</c:v>
                </c:pt>
                <c:pt idx="2071" formatCode="0.00E+00">
                  <c:v>-2.33221E-159</c:v>
                </c:pt>
                <c:pt idx="2072" formatCode="0.00E+00">
                  <c:v>-1.60741E-158</c:v>
                </c:pt>
                <c:pt idx="2073" formatCode="0.00E+00">
                  <c:v>-3.0304900000000002E-158</c:v>
                </c:pt>
                <c:pt idx="2074" formatCode="0.00E+00">
                  <c:v>-3.8797299999999998E-158</c:v>
                </c:pt>
                <c:pt idx="2075" formatCode="0.00E+00">
                  <c:v>-3.4933700000000001E-158</c:v>
                </c:pt>
                <c:pt idx="2076" formatCode="0.00E+00">
                  <c:v>-1.3886999999999999E-158</c:v>
                </c:pt>
                <c:pt idx="2077" formatCode="0.00E+00">
                  <c:v>2.4619000000000002E-158</c:v>
                </c:pt>
                <c:pt idx="2078" formatCode="0.00E+00">
                  <c:v>7.2959400000000004E-158</c:v>
                </c:pt>
                <c:pt idx="2079" formatCode="0.00E+00">
                  <c:v>1.1422499999999999E-157</c:v>
                </c:pt>
                <c:pt idx="2080" formatCode="0.00E+00">
                  <c:v>1.25837E-157</c:v>
                </c:pt>
                <c:pt idx="2081" formatCode="0.00E+00">
                  <c:v>8.8267199999999998E-158</c:v>
                </c:pt>
                <c:pt idx="2082" formatCode="0.00E+00">
                  <c:v>-5.5516000000000005E-159</c:v>
                </c:pt>
                <c:pt idx="2083" formatCode="0.00E+00">
                  <c:v>-1.4384200000000001E-157</c:v>
                </c:pt>
                <c:pt idx="2084" formatCode="0.00E+00">
                  <c:v>-2.91728E-157</c:v>
                </c:pt>
                <c:pt idx="2085" formatCode="0.00E+00">
                  <c:v>-3.9055599999999997E-157</c:v>
                </c:pt>
                <c:pt idx="2086" formatCode="0.00E+00">
                  <c:v>-3.6354099999999997E-157</c:v>
                </c:pt>
                <c:pt idx="2087" formatCode="0.00E+00">
                  <c:v>-1.3354899999999999E-157</c:v>
                </c:pt>
                <c:pt idx="2088" formatCode="0.00E+00">
                  <c:v>3.2990199999999998E-157</c:v>
                </c:pt>
                <c:pt idx="2089" formatCode="0.00E+00">
                  <c:v>9.4667599999999998E-157</c:v>
                </c:pt>
                <c:pt idx="2090" formatCode="0.00E+00">
                  <c:v>1.50599E-156</c:v>
                </c:pt>
                <c:pt idx="2091" formatCode="0.00E+00">
                  <c:v>1.7268999999999999E-156</c:v>
                </c:pt>
                <c:pt idx="2092" formatCode="0.00E+00">
                  <c:v>1.36172E-156</c:v>
                </c:pt>
                <c:pt idx="2093" formatCode="0.00E+00">
                  <c:v>2.9068400000000001E-157</c:v>
                </c:pt>
                <c:pt idx="2094" formatCode="0.00E+00">
                  <c:v>-1.3912E-156</c:v>
                </c:pt>
                <c:pt idx="2095" formatCode="0.00E+00">
                  <c:v>-3.2600800000000001E-156</c:v>
                </c:pt>
                <c:pt idx="2096" formatCode="0.00E+00">
                  <c:v>-4.5163E-156</c:v>
                </c:pt>
                <c:pt idx="2097" formatCode="0.00E+00">
                  <c:v>-4.20921E-156</c:v>
                </c:pt>
                <c:pt idx="2098" formatCode="0.00E+00">
                  <c:v>-1.6204100000000001E-156</c:v>
                </c:pt>
                <c:pt idx="2099" formatCode="0.00E+00">
                  <c:v>3.4246500000000001E-156</c:v>
                </c:pt>
                <c:pt idx="2100" formatCode="0.00E+00">
                  <c:v>1.01639E-155</c:v>
                </c:pt>
                <c:pt idx="2101" formatCode="0.00E+00">
                  <c:v>1.64786E-155</c:v>
                </c:pt>
                <c:pt idx="2102" formatCode="0.00E+00">
                  <c:v>1.89313E-155</c:v>
                </c:pt>
                <c:pt idx="2103" formatCode="0.00E+00">
                  <c:v>1.3308600000000001E-155</c:v>
                </c:pt>
                <c:pt idx="2104" formatCode="0.00E+00">
                  <c:v>-3.9960199999999998E-156</c:v>
                </c:pt>
                <c:pt idx="2105" formatCode="0.00E+00">
                  <c:v>-3.2967400000000001E-155</c:v>
                </c:pt>
                <c:pt idx="2106" formatCode="0.00E+00">
                  <c:v>-6.7011400000000004E-155</c:v>
                </c:pt>
                <c:pt idx="2107" formatCode="0.00E+00">
                  <c:v>-9.3514400000000004E-155</c:v>
                </c:pt>
                <c:pt idx="2108" formatCode="0.00E+00">
                  <c:v>-9.7398599999999999E-155</c:v>
                </c:pt>
                <c:pt idx="2109" formatCode="0.00E+00">
                  <c:v>-6.4865499999999999E-155</c:v>
                </c:pt>
                <c:pt idx="2110" formatCode="0.00E+00">
                  <c:v>1.0459999999999999E-155</c:v>
                </c:pt>
                <c:pt idx="2111" formatCode="0.00E+00">
                  <c:v>1.18097E-154</c:v>
                </c:pt>
                <c:pt idx="2112" formatCode="0.00E+00">
                  <c:v>2.2506700000000001E-154</c:v>
                </c:pt>
                <c:pt idx="2113" formatCode="0.00E+00">
                  <c:v>2.8122300000000001E-154</c:v>
                </c:pt>
                <c:pt idx="2114" formatCode="0.00E+00">
                  <c:v>2.36835E-154</c:v>
                </c:pt>
                <c:pt idx="2115" formatCode="0.00E+00">
                  <c:v>6.4862299999999997E-155</c:v>
                </c:pt>
                <c:pt idx="2116" formatCode="0.00E+00">
                  <c:v>-2.2442699999999998E-154</c:v>
                </c:pt>
                <c:pt idx="2117" formatCode="0.00E+00">
                  <c:v>-5.6767000000000003E-154</c:v>
                </c:pt>
                <c:pt idx="2118" formatCode="0.00E+00">
                  <c:v>-8.1836199999999994E-154</c:v>
                </c:pt>
                <c:pt idx="2119" formatCode="0.00E+00">
                  <c:v>-7.5680799999999998E-154</c:v>
                </c:pt>
                <c:pt idx="2120" formatCode="0.00E+00">
                  <c:v>-1.8637899999999999E-154</c:v>
                </c:pt>
                <c:pt idx="2121" formatCode="0.00E+00">
                  <c:v>9.5717099999999998E-154</c:v>
                </c:pt>
                <c:pt idx="2122" formatCode="0.00E+00">
                  <c:v>2.5364100000000001E-153</c:v>
                </c:pt>
                <c:pt idx="2123" formatCode="0.00E+00">
                  <c:v>4.1628500000000002E-153</c:v>
                </c:pt>
                <c:pt idx="2124" formatCode="0.00E+00">
                  <c:v>5.2634099999999997E-153</c:v>
                </c:pt>
                <c:pt idx="2125" formatCode="0.00E+00">
                  <c:v>5.3154800000000004E-153</c:v>
                </c:pt>
                <c:pt idx="2126" formatCode="0.00E+00">
                  <c:v>4.0535299999999999E-153</c:v>
                </c:pt>
                <c:pt idx="2127" formatCode="0.00E+00">
                  <c:v>1.55255E-153</c:v>
                </c:pt>
                <c:pt idx="2128" formatCode="0.00E+00">
                  <c:v>-1.62353E-153</c:v>
                </c:pt>
                <c:pt idx="2129" formatCode="0.00E+00">
                  <c:v>-4.0854799999999998E-153</c:v>
                </c:pt>
                <c:pt idx="2130" formatCode="0.00E+00">
                  <c:v>-3.4761199999999999E-153</c:v>
                </c:pt>
                <c:pt idx="2131" formatCode="0.00E+00">
                  <c:v>2.80883E-153</c:v>
                </c:pt>
                <c:pt idx="2132" formatCode="0.00E+00">
                  <c:v>1.6036000000000001E-152</c:v>
                </c:pt>
                <c:pt idx="2133" formatCode="0.00E+00">
                  <c:v>3.47551E-152</c:v>
                </c:pt>
                <c:pt idx="2134" formatCode="0.00E+00">
                  <c:v>5.48392E-152</c:v>
                </c:pt>
                <c:pt idx="2135" formatCode="0.00E+00">
                  <c:v>7.0153000000000003E-152</c:v>
                </c:pt>
                <c:pt idx="2136" formatCode="0.00E+00">
                  <c:v>7.1699600000000001E-152</c:v>
                </c:pt>
                <c:pt idx="2137" formatCode="0.00E+00">
                  <c:v>4.8509799999999998E-152</c:v>
                </c:pt>
                <c:pt idx="2138" formatCode="0.00E+00">
                  <c:v>-3.96372E-153</c:v>
                </c:pt>
                <c:pt idx="2139" formatCode="0.00E+00">
                  <c:v>-7.53505E-152</c:v>
                </c:pt>
                <c:pt idx="2140" formatCode="0.00E+00">
                  <c:v>-1.44208E-151</c:v>
                </c:pt>
                <c:pt idx="2141" formatCode="0.00E+00">
                  <c:v>-1.87045E-151</c:v>
                </c:pt>
                <c:pt idx="2142" formatCode="0.00E+00">
                  <c:v>-1.8160200000000001E-151</c:v>
                </c:pt>
                <c:pt idx="2143" formatCode="0.00E+00">
                  <c:v>-1.1451400000000001E-151</c:v>
                </c:pt>
                <c:pt idx="2144" formatCode="0.00E+00">
                  <c:v>5.2648100000000002E-153</c:v>
                </c:pt>
                <c:pt idx="2145" formatCode="0.00E+00">
                  <c:v>1.40415E-151</c:v>
                </c:pt>
                <c:pt idx="2146" formatCode="0.00E+00">
                  <c:v>2.15584E-151</c:v>
                </c:pt>
                <c:pt idx="2147" formatCode="0.00E+00">
                  <c:v>1.1772199999999999E-151</c:v>
                </c:pt>
                <c:pt idx="2148" formatCode="0.00E+00">
                  <c:v>-2.3844399999999999E-151</c:v>
                </c:pt>
                <c:pt idx="2149" formatCode="0.00E+00">
                  <c:v>-8.2797500000000001E-151</c:v>
                </c:pt>
                <c:pt idx="2150" formatCode="0.00E+00">
                  <c:v>-1.53668E-150</c:v>
                </c:pt>
                <c:pt idx="2151" formatCode="0.00E+00">
                  <c:v>-2.24575E-150</c:v>
                </c:pt>
                <c:pt idx="2152" formatCode="0.00E+00">
                  <c:v>-2.8450699999999998E-150</c:v>
                </c:pt>
                <c:pt idx="2153" formatCode="0.00E+00">
                  <c:v>-3.1921999999999999E-150</c:v>
                </c:pt>
                <c:pt idx="2154" formatCode="0.00E+00">
                  <c:v>-3.1295100000000001E-150</c:v>
                </c:pt>
                <c:pt idx="2155" formatCode="0.00E+00">
                  <c:v>-2.6021599999999998E-150</c:v>
                </c:pt>
                <c:pt idx="2156" formatCode="0.00E+00">
                  <c:v>-1.8684599999999999E-150</c:v>
                </c:pt>
                <c:pt idx="2157" formatCode="0.00E+00">
                  <c:v>-1.6605999999999999E-150</c:v>
                </c:pt>
                <c:pt idx="2158" formatCode="0.00E+00">
                  <c:v>-3.0076799999999997E-150</c:v>
                </c:pt>
                <c:pt idx="2159" formatCode="0.00E+00">
                  <c:v>-6.6711000000000004E-150</c:v>
                </c:pt>
                <c:pt idx="2160" formatCode="0.00E+00">
                  <c:v>-1.2571400000000001E-149</c:v>
                </c:pt>
                <c:pt idx="2161" formatCode="0.00E+00">
                  <c:v>-1.9779499999999999E-149</c:v>
                </c:pt>
                <c:pt idx="2162" formatCode="0.00E+00">
                  <c:v>-2.6996299999999998E-149</c:v>
                </c:pt>
                <c:pt idx="2163" formatCode="0.00E+00">
                  <c:v>-3.2138099999999998E-149</c:v>
                </c:pt>
                <c:pt idx="2164" formatCode="0.00E+00">
                  <c:v>-3.1115200000000001E-149</c:v>
                </c:pt>
                <c:pt idx="2165" formatCode="0.00E+00">
                  <c:v>-1.92526E-149</c:v>
                </c:pt>
                <c:pt idx="2166" formatCode="0.00E+00">
                  <c:v>4.19306E-150</c:v>
                </c:pt>
                <c:pt idx="2167" formatCode="0.00E+00">
                  <c:v>3.3395299999999998E-149</c:v>
                </c:pt>
                <c:pt idx="2168" formatCode="0.00E+00">
                  <c:v>5.6085700000000004E-149</c:v>
                </c:pt>
                <c:pt idx="2169" formatCode="0.00E+00">
                  <c:v>5.4375800000000003E-149</c:v>
                </c:pt>
                <c:pt idx="2170" formatCode="0.00E+00">
                  <c:v>1.09807E-149</c:v>
                </c:pt>
                <c:pt idx="2171" formatCode="0.00E+00">
                  <c:v>-7.9541799999999999E-149</c:v>
                </c:pt>
                <c:pt idx="2172" formatCode="0.00E+00">
                  <c:v>-2.05016E-148</c:v>
                </c:pt>
                <c:pt idx="2173" formatCode="0.00E+00">
                  <c:v>-3.2986E-148</c:v>
                </c:pt>
                <c:pt idx="2174" formatCode="0.00E+00">
                  <c:v>-3.8492900000000002E-148</c:v>
                </c:pt>
                <c:pt idx="2175" formatCode="0.00E+00">
                  <c:v>-2.8130300000000002E-148</c:v>
                </c:pt>
                <c:pt idx="2176" formatCode="0.00E+00">
                  <c:v>4.5053300000000004E-149</c:v>
                </c:pt>
                <c:pt idx="2177" formatCode="0.00E+00">
                  <c:v>5.9084900000000002E-148</c:v>
                </c:pt>
                <c:pt idx="2178" formatCode="0.00E+00">
                  <c:v>1.25734E-147</c:v>
                </c:pt>
                <c:pt idx="2179" formatCode="0.00E+00">
                  <c:v>1.8551399999999999E-147</c:v>
                </c:pt>
                <c:pt idx="2180" formatCode="0.00E+00">
                  <c:v>2.1747599999999999E-147</c:v>
                </c:pt>
                <c:pt idx="2181" formatCode="0.00E+00">
                  <c:v>2.0552499999999999E-147</c:v>
                </c:pt>
                <c:pt idx="2182" formatCode="0.00E+00">
                  <c:v>1.3921800000000001E-147</c:v>
                </c:pt>
                <c:pt idx="2183" formatCode="0.00E+00">
                  <c:v>2.1897000000000001E-148</c:v>
                </c:pt>
                <c:pt idx="2184" formatCode="0.00E+00">
                  <c:v>-1.03633E-147</c:v>
                </c:pt>
                <c:pt idx="2185" formatCode="0.00E+00">
                  <c:v>-1.3686099999999999E-147</c:v>
                </c:pt>
                <c:pt idx="2186" formatCode="0.00E+00">
                  <c:v>5.1994299999999999E-148</c:v>
                </c:pt>
                <c:pt idx="2187" formatCode="0.00E+00">
                  <c:v>5.5528400000000005E-147</c:v>
                </c:pt>
                <c:pt idx="2188" formatCode="0.00E+00">
                  <c:v>1.3756099999999999E-146</c:v>
                </c:pt>
                <c:pt idx="2189" formatCode="0.00E+00">
                  <c:v>2.3871199999999998E-146</c:v>
                </c:pt>
                <c:pt idx="2190" formatCode="0.00E+00">
                  <c:v>3.26789E-146</c:v>
                </c:pt>
                <c:pt idx="2191" formatCode="0.00E+00">
                  <c:v>3.5192399999999999E-146</c:v>
                </c:pt>
                <c:pt idx="2192" formatCode="0.00E+00">
                  <c:v>2.7132900000000002E-146</c:v>
                </c:pt>
                <c:pt idx="2193" formatCode="0.00E+00">
                  <c:v>7.4927100000000005E-147</c:v>
                </c:pt>
                <c:pt idx="2194" formatCode="0.00E+00">
                  <c:v>-2.1235499999999998E-146</c:v>
                </c:pt>
                <c:pt idx="2195" formatCode="0.00E+00">
                  <c:v>-5.2225399999999998E-146</c:v>
                </c:pt>
                <c:pt idx="2196" formatCode="0.00E+00">
                  <c:v>-7.1328000000000002E-146</c:v>
                </c:pt>
                <c:pt idx="2197" formatCode="0.00E+00">
                  <c:v>-5.9767199999999998E-146</c:v>
                </c:pt>
                <c:pt idx="2198" formatCode="0.00E+00">
                  <c:v>-5.7743900000000005E-147</c:v>
                </c:pt>
                <c:pt idx="2199" formatCode="0.00E+00">
                  <c:v>8.7503399999999998E-146</c:v>
                </c:pt>
                <c:pt idx="2200" formatCode="0.00E+00">
                  <c:v>2.03843E-145</c:v>
                </c:pt>
                <c:pt idx="2201" formatCode="0.00E+00">
                  <c:v>3.1329999999999999E-145</c:v>
                </c:pt>
                <c:pt idx="2202" formatCode="0.00E+00">
                  <c:v>3.6980800000000001E-145</c:v>
                </c:pt>
                <c:pt idx="2203" formatCode="0.00E+00">
                  <c:v>3.2351500000000001E-145</c:v>
                </c:pt>
                <c:pt idx="2204" formatCode="0.00E+00">
                  <c:v>1.4453300000000001E-145</c:v>
                </c:pt>
                <c:pt idx="2205" formatCode="0.00E+00">
                  <c:v>-1.5525499999999999E-145</c:v>
                </c:pt>
                <c:pt idx="2206" formatCode="0.00E+00">
                  <c:v>-5.0451399999999998E-145</c:v>
                </c:pt>
                <c:pt idx="2207" formatCode="0.00E+00">
                  <c:v>-7.6451499999999998E-145</c:v>
                </c:pt>
                <c:pt idx="2208" formatCode="0.00E+00">
                  <c:v>-7.34737E-145</c:v>
                </c:pt>
                <c:pt idx="2209" formatCode="0.00E+00">
                  <c:v>-1.9246800000000002E-145</c:v>
                </c:pt>
                <c:pt idx="2210" formatCode="0.00E+00">
                  <c:v>9.8730000000000003E-145</c:v>
                </c:pt>
                <c:pt idx="2211" formatCode="0.00E+00">
                  <c:v>2.6620000000000001E-144</c:v>
                </c:pt>
                <c:pt idx="2212" formatCode="0.00E+00">
                  <c:v>4.2933800000000002E-144</c:v>
                </c:pt>
                <c:pt idx="2213" formatCode="0.00E+00">
                  <c:v>4.9786100000000001E-144</c:v>
                </c:pt>
                <c:pt idx="2214" formatCode="0.00E+00">
                  <c:v>3.7523099999999999E-144</c:v>
                </c:pt>
                <c:pt idx="2215" formatCode="0.00E+00">
                  <c:v>-5.8432600000000005E-147</c:v>
                </c:pt>
                <c:pt idx="2216" formatCode="0.00E+00">
                  <c:v>-6.2460600000000003E-144</c:v>
                </c:pt>
                <c:pt idx="2217" formatCode="0.00E+00">
                  <c:v>-1.3691599999999999E-143</c:v>
                </c:pt>
                <c:pt idx="2218" formatCode="0.00E+00">
                  <c:v>-1.9168700000000001E-143</c:v>
                </c:pt>
                <c:pt idx="2219" formatCode="0.00E+00">
                  <c:v>-1.81556E-143</c:v>
                </c:pt>
                <c:pt idx="2220" formatCode="0.00E+00">
                  <c:v>-6.8711699999999999E-144</c:v>
                </c:pt>
                <c:pt idx="2221" formatCode="0.00E+00">
                  <c:v>1.5776700000000001E-143</c:v>
                </c:pt>
                <c:pt idx="2222" formatCode="0.00E+00">
                  <c:v>4.7023399999999996E-143</c:v>
                </c:pt>
                <c:pt idx="2223" formatCode="0.00E+00">
                  <c:v>7.8872800000000001E-143</c:v>
                </c:pt>
                <c:pt idx="2224" formatCode="0.00E+00">
                  <c:v>9.8182500000000005E-143</c:v>
                </c:pt>
                <c:pt idx="2225" formatCode="0.00E+00">
                  <c:v>9.0902100000000008E-143</c:v>
                </c:pt>
                <c:pt idx="2226" formatCode="0.00E+00">
                  <c:v>4.7387099999999996E-143</c:v>
                </c:pt>
                <c:pt idx="2227" formatCode="0.00E+00">
                  <c:v>-3.3491299999999999E-143</c:v>
                </c:pt>
                <c:pt idx="2228" formatCode="0.00E+00">
                  <c:v>-1.3599899999999999E-142</c:v>
                </c:pt>
                <c:pt idx="2229" formatCode="0.00E+00">
                  <c:v>-2.1737400000000001E-142</c:v>
                </c:pt>
                <c:pt idx="2230" formatCode="0.00E+00">
                  <c:v>-2.1208099999999999E-142</c:v>
                </c:pt>
                <c:pt idx="2231" formatCode="0.00E+00">
                  <c:v>-5.42781E-143</c:v>
                </c:pt>
                <c:pt idx="2232" formatCode="0.00E+00">
                  <c:v>2.9120500000000001E-142</c:v>
                </c:pt>
                <c:pt idx="2233" formatCode="0.00E+00">
                  <c:v>7.9386199999999999E-142</c:v>
                </c:pt>
                <c:pt idx="2234" formatCode="0.00E+00">
                  <c:v>1.3313500000000001E-141</c:v>
                </c:pt>
                <c:pt idx="2235" formatCode="0.00E+00">
                  <c:v>1.6979199999999999E-141</c:v>
                </c:pt>
                <c:pt idx="2236" formatCode="0.00E+00">
                  <c:v>1.6575300000000001E-141</c:v>
                </c:pt>
                <c:pt idx="2237" formatCode="0.00E+00">
                  <c:v>1.0263199999999999E-141</c:v>
                </c:pt>
                <c:pt idx="2238" formatCode="0.00E+00">
                  <c:v>-2.29309E-142</c:v>
                </c:pt>
                <c:pt idx="2239" formatCode="0.00E+00">
                  <c:v>-1.87859E-141</c:v>
                </c:pt>
                <c:pt idx="2240" formatCode="0.00E+00">
                  <c:v>-3.3327900000000002E-141</c:v>
                </c:pt>
                <c:pt idx="2241" formatCode="0.00E+00">
                  <c:v>-3.7058599999999998E-141</c:v>
                </c:pt>
                <c:pt idx="2242" formatCode="0.00E+00">
                  <c:v>-2.1124400000000001E-141</c:v>
                </c:pt>
                <c:pt idx="2243" formatCode="0.00E+00">
                  <c:v>1.90421E-141</c:v>
                </c:pt>
                <c:pt idx="2244" formatCode="0.00E+00">
                  <c:v>7.9935299999999999E-141</c:v>
                </c:pt>
                <c:pt idx="2245" formatCode="0.00E+00">
                  <c:v>1.46879E-140</c:v>
                </c:pt>
                <c:pt idx="2246" formatCode="0.00E+00">
                  <c:v>1.90822E-140</c:v>
                </c:pt>
                <c:pt idx="2247" formatCode="0.00E+00">
                  <c:v>1.70843E-140</c:v>
                </c:pt>
                <c:pt idx="2248" formatCode="0.00E+00">
                  <c:v>5.1074399999999998E-141</c:v>
                </c:pt>
                <c:pt idx="2249" formatCode="0.00E+00">
                  <c:v>-1.7537900000000001E-140</c:v>
                </c:pt>
                <c:pt idx="2250" formatCode="0.00E+00">
                  <c:v>-4.7174899999999998E-140</c:v>
                </c:pt>
                <c:pt idx="2251" formatCode="0.00E+00">
                  <c:v>-7.5558600000000002E-140</c:v>
                </c:pt>
                <c:pt idx="2252" formatCode="0.00E+00">
                  <c:v>-9.1378200000000009E-140</c:v>
                </c:pt>
                <c:pt idx="2253" formatCode="0.00E+00">
                  <c:v>-8.3845299999999997E-140</c:v>
                </c:pt>
                <c:pt idx="2254" formatCode="0.00E+00">
                  <c:v>-4.7029299999999999E-140</c:v>
                </c:pt>
                <c:pt idx="2255" formatCode="0.00E+00">
                  <c:v>1.6084900000000001E-140</c:v>
                </c:pt>
                <c:pt idx="2256" formatCode="0.00E+00">
                  <c:v>8.9673600000000002E-140</c:v>
                </c:pt>
                <c:pt idx="2257" formatCode="0.00E+00">
                  <c:v>1.41242E-139</c:v>
                </c:pt>
                <c:pt idx="2258" formatCode="0.00E+00">
                  <c:v>1.2181200000000001E-139</c:v>
                </c:pt>
                <c:pt idx="2259" formatCode="0.00E+00">
                  <c:v>-2.04704E-140</c:v>
                </c:pt>
                <c:pt idx="2260" formatCode="0.00E+00">
                  <c:v>-3.1080799999999998E-139</c:v>
                </c:pt>
                <c:pt idx="2261" formatCode="0.00E+00">
                  <c:v>-7.1375599999999997E-139</c:v>
                </c:pt>
                <c:pt idx="2262" formatCode="0.00E+00">
                  <c:v>-1.1065E-138</c:v>
                </c:pt>
                <c:pt idx="2263" formatCode="0.00E+00">
                  <c:v>-1.27968E-138</c:v>
                </c:pt>
                <c:pt idx="2264" formatCode="0.00E+00">
                  <c:v>-9.8887500000000002E-139</c:v>
                </c:pt>
                <c:pt idx="2265" formatCode="0.00E+00">
                  <c:v>-5.1662699999999997E-140</c:v>
                </c:pt>
                <c:pt idx="2266" formatCode="0.00E+00">
                  <c:v>1.52494E-138</c:v>
                </c:pt>
                <c:pt idx="2267" formatCode="0.00E+00">
                  <c:v>3.4159799999999999E-138</c:v>
                </c:pt>
                <c:pt idx="2268" formatCode="0.00E+00">
                  <c:v>4.9278800000000002E-138</c:v>
                </c:pt>
                <c:pt idx="2269" formatCode="0.00E+00">
                  <c:v>5.1215300000000002E-138</c:v>
                </c:pt>
                <c:pt idx="2270" formatCode="0.00E+00">
                  <c:v>3.1284500000000002E-138</c:v>
                </c:pt>
                <c:pt idx="2271" formatCode="0.00E+00">
                  <c:v>-1.41511E-138</c:v>
                </c:pt>
                <c:pt idx="2272" formatCode="0.00E+00">
                  <c:v>-7.94141E-138</c:v>
                </c:pt>
                <c:pt idx="2273" formatCode="0.00E+00">
                  <c:v>-1.46678E-137</c:v>
                </c:pt>
                <c:pt idx="2274" formatCode="0.00E+00">
                  <c:v>-1.8699300000000001E-137</c:v>
                </c:pt>
                <c:pt idx="2275" formatCode="0.00E+00">
                  <c:v>-1.6726099999999999E-137</c:v>
                </c:pt>
                <c:pt idx="2276" formatCode="0.00E+00">
                  <c:v>-6.2362600000000003E-138</c:v>
                </c:pt>
                <c:pt idx="2277" formatCode="0.00E+00">
                  <c:v>1.2891299999999999E-137</c:v>
                </c:pt>
                <c:pt idx="2278" formatCode="0.00E+00">
                  <c:v>3.6848300000000001E-137</c:v>
                </c:pt>
                <c:pt idx="2279" formatCode="0.00E+00">
                  <c:v>5.7285400000000003E-137</c:v>
                </c:pt>
                <c:pt idx="2280" formatCode="0.00E+00">
                  <c:v>6.2450099999999998E-137</c:v>
                </c:pt>
                <c:pt idx="2281" formatCode="0.00E+00">
                  <c:v>4.0700199999999998E-137</c:v>
                </c:pt>
                <c:pt idx="2282" formatCode="0.00E+00">
                  <c:v>-1.38934E-137</c:v>
                </c:pt>
                <c:pt idx="2283" formatCode="0.00E+00">
                  <c:v>-9.5811400000000009E-137</c:v>
                </c:pt>
                <c:pt idx="2284" formatCode="0.00E+00">
                  <c:v>-1.8300100000000001E-136</c:v>
                </c:pt>
                <c:pt idx="2285" formatCode="0.00E+00">
                  <c:v>-2.34724E-136</c:v>
                </c:pt>
                <c:pt idx="2286" formatCode="0.00E+00">
                  <c:v>-2.0004000000000001E-136</c:v>
                </c:pt>
                <c:pt idx="2287" formatCode="0.00E+00">
                  <c:v>-3.7025700000000002E-137</c:v>
                </c:pt>
                <c:pt idx="2288" formatCode="0.00E+00">
                  <c:v>2.6407200000000001E-136</c:v>
                </c:pt>
                <c:pt idx="2289" formatCode="0.00E+00">
                  <c:v>6.5316199999999998E-136</c:v>
                </c:pt>
                <c:pt idx="2290" formatCode="0.00E+00">
                  <c:v>1.0006E-135</c:v>
                </c:pt>
                <c:pt idx="2291" formatCode="0.00E+00">
                  <c:v>1.1186199999999999E-135</c:v>
                </c:pt>
                <c:pt idx="2292" formatCode="0.00E+00">
                  <c:v>8.2450500000000001E-136</c:v>
                </c:pt>
                <c:pt idx="2293" formatCode="0.00E+00">
                  <c:v>2.1606699999999998E-137</c:v>
                </c:pt>
                <c:pt idx="2294" formatCode="0.00E+00">
                  <c:v>-1.21508E-135</c:v>
                </c:pt>
                <c:pt idx="2295" formatCode="0.00E+00">
                  <c:v>-2.5964400000000001E-135</c:v>
                </c:pt>
                <c:pt idx="2296" formatCode="0.00E+00">
                  <c:v>-3.6592300000000002E-135</c:v>
                </c:pt>
                <c:pt idx="2297" formatCode="0.00E+00">
                  <c:v>-3.8420399999999997E-135</c:v>
                </c:pt>
                <c:pt idx="2298" formatCode="0.00E+00">
                  <c:v>-2.6039400000000001E-135</c:v>
                </c:pt>
                <c:pt idx="2299" formatCode="0.00E+00">
                  <c:v>2.9502599999999999E-136</c:v>
                </c:pt>
                <c:pt idx="2300" formatCode="0.00E+00">
                  <c:v>4.3821200000000002E-135</c:v>
                </c:pt>
                <c:pt idx="2301" formatCode="0.00E+00">
                  <c:v>8.1841599999999999E-135</c:v>
                </c:pt>
                <c:pt idx="2302" formatCode="0.00E+00">
                  <c:v>9.3651799999999994E-135</c:v>
                </c:pt>
                <c:pt idx="2303" formatCode="0.00E+00">
                  <c:v>5.3910399999999998E-135</c:v>
                </c:pt>
                <c:pt idx="2304" formatCode="0.00E+00">
                  <c:v>-5.3549899999999998E-135</c:v>
                </c:pt>
                <c:pt idx="2305" formatCode="0.00E+00">
                  <c:v>-2.2245199999999998E-134</c:v>
                </c:pt>
                <c:pt idx="2306" formatCode="0.00E+00">
                  <c:v>-4.1670600000000002E-134</c:v>
                </c:pt>
                <c:pt idx="2307" formatCode="0.00E+00">
                  <c:v>-5.77255E-134</c:v>
                </c:pt>
                <c:pt idx="2308" formatCode="0.00E+00">
                  <c:v>-6.4001999999999998E-134</c:v>
                </c:pt>
                <c:pt idx="2309" formatCode="0.00E+00">
                  <c:v>-5.5392300000000004E-134</c:v>
                </c:pt>
                <c:pt idx="2310" formatCode="0.00E+00">
                  <c:v>-2.9820299999999998E-134</c:v>
                </c:pt>
                <c:pt idx="2311" formatCode="0.00E+00">
                  <c:v>8.7543099999999995E-135</c:v>
                </c:pt>
                <c:pt idx="2312" formatCode="0.00E+00">
                  <c:v>4.6093199999999996E-134</c:v>
                </c:pt>
                <c:pt idx="2313" formatCode="0.00E+00">
                  <c:v>5.7190799999999996E-134</c:v>
                </c:pt>
                <c:pt idx="2314" formatCode="0.00E+00">
                  <c:v>1.3802400000000001E-134</c:v>
                </c:pt>
                <c:pt idx="2315" formatCode="0.00E+00">
                  <c:v>-1.02949E-133</c:v>
                </c:pt>
                <c:pt idx="2316" formatCode="0.00E+00">
                  <c:v>-2.8927000000000001E-133</c:v>
                </c:pt>
                <c:pt idx="2317" formatCode="0.00E+00">
                  <c:v>-5.0872400000000002E-133</c:v>
                </c:pt>
                <c:pt idx="2318" formatCode="0.00E+00">
                  <c:v>-6.9010799999999999E-133</c:v>
                </c:pt>
                <c:pt idx="2319" formatCode="0.00E+00">
                  <c:v>-7.3867100000000002E-133</c:v>
                </c:pt>
                <c:pt idx="2320" formatCode="0.00E+00">
                  <c:v>-5.6859100000000004E-133</c:v>
                </c:pt>
                <c:pt idx="2321" formatCode="0.00E+00">
                  <c:v>-1.4655599999999999E-133</c:v>
                </c:pt>
                <c:pt idx="2322" formatCode="0.00E+00">
                  <c:v>4.7285599999999998E-133</c:v>
                </c:pt>
                <c:pt idx="2323" formatCode="0.00E+00">
                  <c:v>1.0957399999999999E-132</c:v>
                </c:pt>
                <c:pt idx="2324" formatCode="0.00E+00">
                  <c:v>1.35432E-132</c:v>
                </c:pt>
                <c:pt idx="2325" formatCode="0.00E+00">
                  <c:v>8.1961199999999993E-133</c:v>
                </c:pt>
                <c:pt idx="2326" formatCode="0.00E+00">
                  <c:v>-7.8093600000000004E-133</c:v>
                </c:pt>
                <c:pt idx="2327" formatCode="0.00E+00">
                  <c:v>-3.4053000000000002E-132</c:v>
                </c:pt>
                <c:pt idx="2328" formatCode="0.00E+00">
                  <c:v>-6.5854699999999999E-132</c:v>
                </c:pt>
                <c:pt idx="2329" formatCode="0.00E+00">
                  <c:v>-9.4006900000000006E-132</c:v>
                </c:pt>
                <c:pt idx="2330" formatCode="0.00E+00">
                  <c:v>-1.0708500000000001E-131</c:v>
                </c:pt>
                <c:pt idx="2331" formatCode="0.00E+00">
                  <c:v>-9.4811599999999999E-132</c:v>
                </c:pt>
                <c:pt idx="2332" formatCode="0.00E+00">
                  <c:v>-5.12431E-132</c:v>
                </c:pt>
                <c:pt idx="2333" formatCode="0.00E+00">
                  <c:v>1.93781E-132</c:v>
                </c:pt>
                <c:pt idx="2334" formatCode="0.00E+00">
                  <c:v>9.6937300000000004E-132</c:v>
                </c:pt>
                <c:pt idx="2335" formatCode="0.00E+00">
                  <c:v>1.4874999999999999E-131</c:v>
                </c:pt>
                <c:pt idx="2336" formatCode="0.00E+00">
                  <c:v>1.3953799999999999E-131</c:v>
                </c:pt>
                <c:pt idx="2337" formatCode="0.00E+00">
                  <c:v>4.05271E-132</c:v>
                </c:pt>
                <c:pt idx="2338" formatCode="0.00E+00">
                  <c:v>-1.5612300000000001E-131</c:v>
                </c:pt>
                <c:pt idx="2339" formatCode="0.00E+00">
                  <c:v>-4.1525699999999999E-131</c:v>
                </c:pt>
                <c:pt idx="2340" formatCode="0.00E+00">
                  <c:v>-6.4229800000000002E-131</c:v>
                </c:pt>
                <c:pt idx="2341" formatCode="0.00E+00">
                  <c:v>-6.8816699999999996E-131</c:v>
                </c:pt>
                <c:pt idx="2342" formatCode="0.00E+00">
                  <c:v>-3.9426000000000001E-131</c:v>
                </c:pt>
                <c:pt idx="2343" formatCode="0.00E+00">
                  <c:v>3.2443699999999999E-131</c:v>
                </c:pt>
                <c:pt idx="2344" formatCode="0.00E+00">
                  <c:v>1.4067499999999999E-130</c:v>
                </c:pt>
                <c:pt idx="2345" formatCode="0.00E+00">
                  <c:v>2.5916199999999998E-130</c:v>
                </c:pt>
                <c:pt idx="2346" formatCode="0.00E+00">
                  <c:v>3.3554300000000001E-130</c:v>
                </c:pt>
                <c:pt idx="2347" formatCode="0.00E+00">
                  <c:v>2.9697899999999998E-130</c:v>
                </c:pt>
                <c:pt idx="2348" formatCode="0.00E+00">
                  <c:v>8.0235299999999996E-131</c:v>
                </c:pt>
                <c:pt idx="2349" formatCode="0.00E+00">
                  <c:v>-3.29478E-130</c:v>
                </c:pt>
                <c:pt idx="2350" formatCode="0.00E+00">
                  <c:v>-8.6862799999999994E-130</c:v>
                </c:pt>
                <c:pt idx="2351" formatCode="0.00E+00">
                  <c:v>-1.38968E-129</c:v>
                </c:pt>
                <c:pt idx="2352" formatCode="0.00E+00">
                  <c:v>-1.7046800000000001E-129</c:v>
                </c:pt>
                <c:pt idx="2353" formatCode="0.00E+00">
                  <c:v>-1.6477100000000001E-129</c:v>
                </c:pt>
                <c:pt idx="2354" formatCode="0.00E+00">
                  <c:v>-1.11163E-129</c:v>
                </c:pt>
                <c:pt idx="2355" formatCode="0.00E+00">
                  <c:v>-1.1601299999999999E-130</c:v>
                </c:pt>
                <c:pt idx="2356" formatCode="0.00E+00">
                  <c:v>1.07825E-129</c:v>
                </c:pt>
                <c:pt idx="2357" formatCode="0.00E+00">
                  <c:v>1.93912E-129</c:v>
                </c:pt>
                <c:pt idx="2358" formatCode="0.00E+00">
                  <c:v>1.7514899999999999E-129</c:v>
                </c:pt>
                <c:pt idx="2359" formatCode="0.00E+00">
                  <c:v>-2.57934E-130</c:v>
                </c:pt>
                <c:pt idx="2360" formatCode="0.00E+00">
                  <c:v>-4.57753E-129</c:v>
                </c:pt>
                <c:pt idx="2361" formatCode="0.00E+00">
                  <c:v>-1.07322E-128</c:v>
                </c:pt>
                <c:pt idx="2362" formatCode="0.00E+00">
                  <c:v>-1.6937900000000001E-128</c:v>
                </c:pt>
                <c:pt idx="2363" formatCode="0.00E+00">
                  <c:v>-2.07358E-128</c:v>
                </c:pt>
                <c:pt idx="2364" formatCode="0.00E+00">
                  <c:v>-1.97218E-128</c:v>
                </c:pt>
                <c:pt idx="2365" formatCode="0.00E+00">
                  <c:v>-1.1668599999999999E-128</c:v>
                </c:pt>
                <c:pt idx="2366" formatCode="0.00E+00">
                  <c:v>4.2197899999999997E-129</c:v>
                </c:pt>
                <c:pt idx="2367" formatCode="0.00E+00">
                  <c:v>2.4359900000000002E-128</c:v>
                </c:pt>
                <c:pt idx="2368" formatCode="0.00E+00">
                  <c:v>3.9862300000000002E-128</c:v>
                </c:pt>
                <c:pt idx="2369" formatCode="0.00E+00">
                  <c:v>3.9739299999999998E-128</c:v>
                </c:pt>
                <c:pt idx="2370" formatCode="0.00E+00">
                  <c:v>1.48608E-128</c:v>
                </c:pt>
                <c:pt idx="2371" formatCode="0.00E+00">
                  <c:v>-3.8538800000000002E-128</c:v>
                </c:pt>
                <c:pt idx="2372" formatCode="0.00E+00">
                  <c:v>-1.14055E-127</c:v>
                </c:pt>
                <c:pt idx="2373" formatCode="0.00E+00">
                  <c:v>-1.9263000000000001E-127</c:v>
                </c:pt>
                <c:pt idx="2374" formatCode="0.00E+00">
                  <c:v>-2.4572400000000001E-127</c:v>
                </c:pt>
                <c:pt idx="2375" formatCode="0.00E+00">
                  <c:v>-2.4113399999999999E-127</c:v>
                </c:pt>
                <c:pt idx="2376" formatCode="0.00E+00">
                  <c:v>-1.5283899999999999E-127</c:v>
                </c:pt>
                <c:pt idx="2377" formatCode="0.00E+00">
                  <c:v>2.1728500000000001E-128</c:v>
                </c:pt>
                <c:pt idx="2378" formatCode="0.00E+00">
                  <c:v>2.44759E-127</c:v>
                </c:pt>
                <c:pt idx="2379" formatCode="0.00E+00">
                  <c:v>4.2929700000000001E-127</c:v>
                </c:pt>
                <c:pt idx="2380" formatCode="0.00E+00">
                  <c:v>4.4765800000000003E-127</c:v>
                </c:pt>
                <c:pt idx="2381" formatCode="0.00E+00">
                  <c:v>1.7546600000000001E-127</c:v>
                </c:pt>
                <c:pt idx="2382" formatCode="0.00E+00">
                  <c:v>-4.3996999999999996E-127</c:v>
                </c:pt>
                <c:pt idx="2383" formatCode="0.00E+00">
                  <c:v>-1.33048E-126</c:v>
                </c:pt>
                <c:pt idx="2384" formatCode="0.00E+00">
                  <c:v>-2.2684500000000002E-126</c:v>
                </c:pt>
                <c:pt idx="2385" formatCode="0.00E+00">
                  <c:v>-2.8300400000000001E-126</c:v>
                </c:pt>
                <c:pt idx="2386" formatCode="0.00E+00">
                  <c:v>-2.4791300000000001E-126</c:v>
                </c:pt>
                <c:pt idx="2387" formatCode="0.00E+00">
                  <c:v>-8.1311600000000003E-127</c:v>
                </c:pt>
                <c:pt idx="2388" formatCode="0.00E+00">
                  <c:v>2.1980900000000001E-126</c:v>
                </c:pt>
                <c:pt idx="2389" formatCode="0.00E+00">
                  <c:v>6.0326300000000005E-126</c:v>
                </c:pt>
                <c:pt idx="2390" formatCode="0.00E+00">
                  <c:v>9.4809700000000001E-126</c:v>
                </c:pt>
                <c:pt idx="2391" formatCode="0.00E+00">
                  <c:v>1.08515E-125</c:v>
                </c:pt>
                <c:pt idx="2392" formatCode="0.00E+00">
                  <c:v>8.5891500000000005E-126</c:v>
                </c:pt>
                <c:pt idx="2393" formatCode="0.00E+00">
                  <c:v>1.88353E-126</c:v>
                </c:pt>
                <c:pt idx="2394" formatCode="0.00E+00">
                  <c:v>-8.7337799999999994E-126</c:v>
                </c:pt>
                <c:pt idx="2395" formatCode="0.00E+00">
                  <c:v>-2.0584399999999999E-125</c:v>
                </c:pt>
                <c:pt idx="2396" formatCode="0.00E+00">
                  <c:v>-2.8465399999999998E-125</c:v>
                </c:pt>
                <c:pt idx="2397" formatCode="0.00E+00">
                  <c:v>-2.56207E-125</c:v>
                </c:pt>
                <c:pt idx="2398" formatCode="0.00E+00">
                  <c:v>-6.2019599999999999E-126</c:v>
                </c:pt>
                <c:pt idx="2399" formatCode="0.00E+00">
                  <c:v>3.1444299999999999E-125</c:v>
                </c:pt>
                <c:pt idx="2400" formatCode="0.00E+00">
                  <c:v>8.15348E-125</c:v>
                </c:pt>
                <c:pt idx="2401" formatCode="0.00E+00">
                  <c:v>1.27644E-124</c:v>
                </c:pt>
                <c:pt idx="2402" formatCode="0.00E+00">
                  <c:v>1.4217999999999999E-124</c:v>
                </c:pt>
                <c:pt idx="2403" formatCode="0.00E+00">
                  <c:v>9.4810999999999994E-125</c:v>
                </c:pt>
                <c:pt idx="2404" formatCode="0.00E+00">
                  <c:v>-3.1286899999999999E-125</c:v>
                </c:pt>
                <c:pt idx="2405" formatCode="0.00E+00">
                  <c:v>-2.2628100000000001E-124</c:v>
                </c:pt>
                <c:pt idx="2406" formatCode="0.00E+00">
                  <c:v>-4.4796000000000003E-124</c:v>
                </c:pt>
                <c:pt idx="2407" formatCode="0.00E+00">
                  <c:v>-6.1858500000000003E-124</c:v>
                </c:pt>
                <c:pt idx="2408" formatCode="0.00E+00">
                  <c:v>-6.30857E-124</c:v>
                </c:pt>
                <c:pt idx="2409" formatCode="0.00E+00">
                  <c:v>-3.7917100000000004E-124</c:v>
                </c:pt>
                <c:pt idx="2410" formatCode="0.00E+00">
                  <c:v>1.83368E-124</c:v>
                </c:pt>
                <c:pt idx="2411" formatCode="0.00E+00">
                  <c:v>9.8024500000000006E-124</c:v>
                </c:pt>
                <c:pt idx="2412" formatCode="0.00E+00">
                  <c:v>1.7636700000000001E-123</c:v>
                </c:pt>
                <c:pt idx="2413" formatCode="0.00E+00">
                  <c:v>2.1441699999999999E-123</c:v>
                </c:pt>
                <c:pt idx="2414" formatCode="0.00E+00">
                  <c:v>1.7516600000000001E-123</c:v>
                </c:pt>
                <c:pt idx="2415" formatCode="0.00E+00">
                  <c:v>4.3496600000000001E-124</c:v>
                </c:pt>
                <c:pt idx="2416" formatCode="0.00E+00">
                  <c:v>-1.6654399999999999E-123</c:v>
                </c:pt>
                <c:pt idx="2417" formatCode="0.00E+00">
                  <c:v>-4.1034699999999999E-123</c:v>
                </c:pt>
                <c:pt idx="2418" formatCode="0.00E+00">
                  <c:v>-5.93583E-123</c:v>
                </c:pt>
                <c:pt idx="2419" formatCode="0.00E+00">
                  <c:v>-5.61778E-123</c:v>
                </c:pt>
                <c:pt idx="2420" formatCode="0.00E+00">
                  <c:v>-1.5466999999999999E-123</c:v>
                </c:pt>
                <c:pt idx="2421" formatCode="0.00E+00">
                  <c:v>7.0150699999999997E-123</c:v>
                </c:pt>
                <c:pt idx="2422" formatCode="0.00E+00">
                  <c:v>1.9154999999999999E-122</c:v>
                </c:pt>
                <c:pt idx="2423" formatCode="0.00E+00">
                  <c:v>3.1553400000000002E-122</c:v>
                </c:pt>
                <c:pt idx="2424" formatCode="0.00E+00">
                  <c:v>3.87698E-122</c:v>
                </c:pt>
                <c:pt idx="2425" formatCode="0.00E+00">
                  <c:v>3.5572500000000001E-122</c:v>
                </c:pt>
                <c:pt idx="2426" formatCode="0.00E+00">
                  <c:v>1.91062E-122</c:v>
                </c:pt>
                <c:pt idx="2427" formatCode="0.00E+00">
                  <c:v>-1.0310300000000001E-122</c:v>
                </c:pt>
                <c:pt idx="2428" formatCode="0.00E+00">
                  <c:v>-4.7007200000000001E-122</c:v>
                </c:pt>
                <c:pt idx="2429" formatCode="0.00E+00">
                  <c:v>-7.6375100000000001E-122</c:v>
                </c:pt>
                <c:pt idx="2430" formatCode="0.00E+00">
                  <c:v>-7.5715099999999999E-122</c:v>
                </c:pt>
                <c:pt idx="2431" formatCode="0.00E+00">
                  <c:v>-2.3077699999999999E-122</c:v>
                </c:pt>
                <c:pt idx="2432" formatCode="0.00E+00">
                  <c:v>9.0316099999999999E-122</c:v>
                </c:pt>
                <c:pt idx="2433" formatCode="0.00E+00">
                  <c:v>2.5138100000000002E-121</c:v>
                </c:pt>
                <c:pt idx="2434" formatCode="0.00E+00">
                  <c:v>4.2308000000000002E-121</c:v>
                </c:pt>
                <c:pt idx="2435" formatCode="0.00E+00">
                  <c:v>5.4918299999999996E-121</c:v>
                </c:pt>
                <c:pt idx="2436" formatCode="0.00E+00">
                  <c:v>5.6675699999999997E-121</c:v>
                </c:pt>
                <c:pt idx="2437" formatCode="0.00E+00">
                  <c:v>4.2407900000000002E-121</c:v>
                </c:pt>
                <c:pt idx="2438" formatCode="0.00E+00">
                  <c:v>1.06592E-121</c:v>
                </c:pt>
                <c:pt idx="2439" formatCode="0.00E+00">
                  <c:v>-3.2440600000000001E-121</c:v>
                </c:pt>
                <c:pt idx="2440" formatCode="0.00E+00">
                  <c:v>-7.0523300000000002E-121</c:v>
                </c:pt>
                <c:pt idx="2441" formatCode="0.00E+00">
                  <c:v>-8.0149300000000003E-121</c:v>
                </c:pt>
                <c:pt idx="2442" formatCode="0.00E+00">
                  <c:v>-4.0111699999999998E-121</c:v>
                </c:pt>
                <c:pt idx="2443" formatCode="0.00E+00">
                  <c:v>5.7664900000000003E-121</c:v>
                </c:pt>
                <c:pt idx="2444" formatCode="0.00E+00">
                  <c:v>2.0169399999999998E-120</c:v>
                </c:pt>
                <c:pt idx="2445" formatCode="0.00E+00">
                  <c:v>3.5781799999999998E-120</c:v>
                </c:pt>
                <c:pt idx="2446" formatCode="0.00E+00">
                  <c:v>4.5537400000000001E-120</c:v>
                </c:pt>
                <c:pt idx="2447" formatCode="0.00E+00">
                  <c:v>3.8038500000000003E-120</c:v>
                </c:pt>
                <c:pt idx="2448" formatCode="0.00E+00">
                  <c:v>2.9642300000000001E-121</c:v>
                </c:pt>
                <c:pt idx="2449" formatCode="0.00E+00">
                  <c:v>-6.0415E-120</c:v>
                </c:pt>
                <c:pt idx="2450" formatCode="0.00E+00">
                  <c:v>-1.41062E-119</c:v>
                </c:pt>
                <c:pt idx="2451" formatCode="0.00E+00">
                  <c:v>-2.1795399999999999E-119</c:v>
                </c:pt>
                <c:pt idx="2452" formatCode="0.00E+00">
                  <c:v>-2.6001800000000001E-119</c:v>
                </c:pt>
                <c:pt idx="2453" formatCode="0.00E+00">
                  <c:v>-2.3173799999999999E-119</c:v>
                </c:pt>
                <c:pt idx="2454" formatCode="0.00E+00">
                  <c:v>-1.08782E-119</c:v>
                </c:pt>
                <c:pt idx="2455" formatCode="0.00E+00">
                  <c:v>1.03588E-119</c:v>
                </c:pt>
                <c:pt idx="2456" formatCode="0.00E+00">
                  <c:v>3.53098E-119</c:v>
                </c:pt>
                <c:pt idx="2457" formatCode="0.00E+00">
                  <c:v>5.3744299999999998E-119</c:v>
                </c:pt>
                <c:pt idx="2458" formatCode="0.00E+00">
                  <c:v>5.3599500000000003E-119</c:v>
                </c:pt>
                <c:pt idx="2459" formatCode="0.00E+00">
                  <c:v>2.5673E-119</c:v>
                </c:pt>
                <c:pt idx="2460" formatCode="0.00E+00">
                  <c:v>-3.26397E-119</c:v>
                </c:pt>
                <c:pt idx="2461" formatCode="0.00E+00">
                  <c:v>-1.1304600000000001E-118</c:v>
                </c:pt>
                <c:pt idx="2462" formatCode="0.00E+00">
                  <c:v>-1.93475E-118</c:v>
                </c:pt>
                <c:pt idx="2463" formatCode="0.00E+00">
                  <c:v>-2.4180900000000001E-118</c:v>
                </c:pt>
                <c:pt idx="2464" formatCode="0.00E+00">
                  <c:v>-2.2255100000000001E-118</c:v>
                </c:pt>
                <c:pt idx="2465" formatCode="0.00E+00">
                  <c:v>-1.0433400000000001E-118</c:v>
                </c:pt>
                <c:pt idx="2466" formatCode="0.00E+00">
                  <c:v>1.1916199999999999E-118</c:v>
                </c:pt>
                <c:pt idx="2467" formatCode="0.00E+00">
                  <c:v>3.9773799999999998E-118</c:v>
                </c:pt>
                <c:pt idx="2468" formatCode="0.00E+00">
                  <c:v>6.1888000000000003E-118</c:v>
                </c:pt>
                <c:pt idx="2469" formatCode="0.00E+00">
                  <c:v>6.4598200000000001E-118</c:v>
                </c:pt>
                <c:pt idx="2470" formatCode="0.00E+00">
                  <c:v>3.67616E-118</c:v>
                </c:pt>
                <c:pt idx="2471" formatCode="0.00E+00">
                  <c:v>-2.59756E-118</c:v>
                </c:pt>
                <c:pt idx="2472" formatCode="0.00E+00">
                  <c:v>-1.15804E-117</c:v>
                </c:pt>
                <c:pt idx="2473" formatCode="0.00E+00">
                  <c:v>-2.09434E-117</c:v>
                </c:pt>
                <c:pt idx="2474" formatCode="0.00E+00">
                  <c:v>-2.7304399999999998E-117</c:v>
                </c:pt>
                <c:pt idx="2475" formatCode="0.00E+00">
                  <c:v>-2.7050599999999999E-117</c:v>
                </c:pt>
                <c:pt idx="2476" formatCode="0.00E+00">
                  <c:v>-1.6746100000000002E-117</c:v>
                </c:pt>
                <c:pt idx="2477" formatCode="0.00E+00">
                  <c:v>5.2335600000000001E-118</c:v>
                </c:pt>
                <c:pt idx="2478" formatCode="0.00E+00">
                  <c:v>3.4499500000000001E-117</c:v>
                </c:pt>
                <c:pt idx="2479" formatCode="0.00E+00">
                  <c:v>5.8470899999999999E-117</c:v>
                </c:pt>
                <c:pt idx="2480" formatCode="0.00E+00">
                  <c:v>6.1795000000000003E-117</c:v>
                </c:pt>
                <c:pt idx="2481" formatCode="0.00E+00">
                  <c:v>3.4266800000000001E-117</c:v>
                </c:pt>
                <c:pt idx="2482" formatCode="0.00E+00">
                  <c:v>-2.69319E-117</c:v>
                </c:pt>
                <c:pt idx="2483" formatCode="0.00E+00">
                  <c:v>-1.15879E-116</c:v>
                </c:pt>
                <c:pt idx="2484" formatCode="0.00E+00">
                  <c:v>-2.0959300000000001E-116</c:v>
                </c:pt>
                <c:pt idx="2485" formatCode="0.00E+00">
                  <c:v>-2.6334300000000002E-116</c:v>
                </c:pt>
                <c:pt idx="2486" formatCode="0.00E+00">
                  <c:v>-2.2383499999999999E-116</c:v>
                </c:pt>
                <c:pt idx="2487" formatCode="0.00E+00">
                  <c:v>-4.5448300000000002E-117</c:v>
                </c:pt>
                <c:pt idx="2488" formatCode="0.00E+00">
                  <c:v>2.9486900000000002E-116</c:v>
                </c:pt>
                <c:pt idx="2489" formatCode="0.00E+00">
                  <c:v>7.4793700000000003E-116</c:v>
                </c:pt>
                <c:pt idx="2490" formatCode="0.00E+00">
                  <c:v>1.1381500000000001E-115</c:v>
                </c:pt>
                <c:pt idx="2491" formatCode="0.00E+00">
                  <c:v>1.1974999999999999E-115</c:v>
                </c:pt>
                <c:pt idx="2492" formatCode="0.00E+00">
                  <c:v>6.4152499999999995E-116</c:v>
                </c:pt>
                <c:pt idx="2493" formatCode="0.00E+00">
                  <c:v>-7.6372099999999999E-116</c:v>
                </c:pt>
                <c:pt idx="2494" formatCode="0.00E+00">
                  <c:v>-3.0026900000000002E-115</c:v>
                </c:pt>
                <c:pt idx="2495" formatCode="0.00E+00">
                  <c:v>-5.5229300000000002E-115</c:v>
                </c:pt>
                <c:pt idx="2496" formatCode="0.00E+00">
                  <c:v>-7.2071000000000001E-115</c:v>
                </c:pt>
                <c:pt idx="2497" formatCode="0.00E+00">
                  <c:v>-6.7462999999999997E-115</c:v>
                </c:pt>
                <c:pt idx="2498" formatCode="0.00E+00">
                  <c:v>-3.1941400000000002E-115</c:v>
                </c:pt>
                <c:pt idx="2499" formatCode="0.00E+00">
                  <c:v>3.5905399999999998E-115</c:v>
                </c:pt>
                <c:pt idx="2500" formatCode="0.00E+00">
                  <c:v>1.25475E-114</c:v>
                </c:pt>
                <c:pt idx="2501" formatCode="0.00E+00">
                  <c:v>2.0599500000000002E-114</c:v>
                </c:pt>
                <c:pt idx="2502" formatCode="0.00E+00">
                  <c:v>2.2146000000000001E-114</c:v>
                </c:pt>
                <c:pt idx="2503" formatCode="0.00E+00">
                  <c:v>1.0554400000000001E-114</c:v>
                </c:pt>
                <c:pt idx="2504" formatCode="0.00E+00">
                  <c:v>-1.8645700000000001E-114</c:v>
                </c:pt>
                <c:pt idx="2505" formatCode="0.00E+00">
                  <c:v>-6.4360100000000001E-114</c:v>
                </c:pt>
                <c:pt idx="2506" formatCode="0.00E+00">
                  <c:v>-1.1671000000000001E-113</c:v>
                </c:pt>
                <c:pt idx="2507" formatCode="0.00E+00">
                  <c:v>-1.55428E-113</c:v>
                </c:pt>
                <c:pt idx="2508" formatCode="0.00E+00">
                  <c:v>-1.5377300000000001E-113</c:v>
                </c:pt>
                <c:pt idx="2509" formatCode="0.00E+00">
                  <c:v>-8.9405100000000006E-114</c:v>
                </c:pt>
                <c:pt idx="2510" formatCode="0.00E+00">
                  <c:v>4.3230100000000001E-114</c:v>
                </c:pt>
                <c:pt idx="2511" formatCode="0.00E+00">
                  <c:v>2.24483E-113</c:v>
                </c:pt>
                <c:pt idx="2512" formatCode="0.00E+00">
                  <c:v>3.9952999999999999E-113</c:v>
                </c:pt>
                <c:pt idx="2513" formatCode="0.00E+00">
                  <c:v>4.6926000000000001E-113</c:v>
                </c:pt>
                <c:pt idx="2514" formatCode="0.00E+00">
                  <c:v>3.0880800000000002E-113</c:v>
                </c:pt>
                <c:pt idx="2515" formatCode="0.00E+00">
                  <c:v>-1.7348500000000001E-113</c:v>
                </c:pt>
                <c:pt idx="2516" formatCode="0.00E+00">
                  <c:v>-9.6593500000000005E-113</c:v>
                </c:pt>
                <c:pt idx="2517" formatCode="0.00E+00">
                  <c:v>-1.9065899999999999E-112</c:v>
                </c:pt>
                <c:pt idx="2518" formatCode="0.00E+00">
                  <c:v>-2.6687499999999998E-112</c:v>
                </c:pt>
                <c:pt idx="2519" formatCode="0.00E+00">
                  <c:v>-2.8134000000000001E-112</c:v>
                </c:pt>
                <c:pt idx="2520" formatCode="0.00E+00">
                  <c:v>-1.9606099999999999E-112</c:v>
                </c:pt>
                <c:pt idx="2521" formatCode="0.00E+00">
                  <c:v>-5.6792499999999999E-116</c:v>
                </c:pt>
                <c:pt idx="2522" formatCode="0.00E+00">
                  <c:v>2.7903699999999998E-112</c:v>
                </c:pt>
                <c:pt idx="2523" formatCode="0.00E+00">
                  <c:v>5.5962400000000004E-112</c:v>
                </c:pt>
                <c:pt idx="2524" formatCode="0.00E+00">
                  <c:v>6.9128600000000002E-112</c:v>
                </c:pt>
                <c:pt idx="2525" formatCode="0.00E+00">
                  <c:v>4.9802300000000002E-112</c:v>
                </c:pt>
                <c:pt idx="2526" formatCode="0.00E+00">
                  <c:v>-1.3219099999999999E-112</c:v>
                </c:pt>
                <c:pt idx="2527" formatCode="0.00E+00">
                  <c:v>-1.1902599999999999E-111</c:v>
                </c:pt>
                <c:pt idx="2528" formatCode="0.00E+00">
                  <c:v>-2.4838100000000001E-111</c:v>
                </c:pt>
                <c:pt idx="2529" formatCode="0.00E+00">
                  <c:v>-3.5384599999999999E-111</c:v>
                </c:pt>
                <c:pt idx="2530" formatCode="0.00E+00">
                  <c:v>-3.6593999999999999E-111</c:v>
                </c:pt>
                <c:pt idx="2531" formatCode="0.00E+00">
                  <c:v>-2.2355399999999999E-111</c:v>
                </c:pt>
                <c:pt idx="2532" formatCode="0.00E+00">
                  <c:v>9.6065800000000003E-112</c:v>
                </c:pt>
                <c:pt idx="2533" formatCode="0.00E+00">
                  <c:v>5.5814999999999999E-111</c:v>
                </c:pt>
                <c:pt idx="2534" formatCode="0.00E+00">
                  <c:v>1.0477500000000001E-110</c:v>
                </c:pt>
                <c:pt idx="2535" formatCode="0.00E+00">
                  <c:v>1.35488E-110</c:v>
                </c:pt>
                <c:pt idx="2536" formatCode="0.00E+00">
                  <c:v>1.2152799999999999E-110</c:v>
                </c:pt>
                <c:pt idx="2537" formatCode="0.00E+00">
                  <c:v>4.3062499999999997E-111</c:v>
                </c:pt>
                <c:pt idx="2538" formatCode="0.00E+00">
                  <c:v>-9.9584600000000006E-111</c:v>
                </c:pt>
                <c:pt idx="2539" formatCode="0.00E+00">
                  <c:v>-2.7978199999999998E-110</c:v>
                </c:pt>
                <c:pt idx="2540" formatCode="0.00E+00">
                  <c:v>-4.4223899999999999E-110</c:v>
                </c:pt>
                <c:pt idx="2541" formatCode="0.00E+00">
                  <c:v>-5.0207899999999999E-110</c:v>
                </c:pt>
                <c:pt idx="2542" formatCode="0.00E+00">
                  <c:v>-3.6364600000000001E-110</c:v>
                </c:pt>
                <c:pt idx="2543" formatCode="0.00E+00">
                  <c:v>3.2557700000000002E-111</c:v>
                </c:pt>
                <c:pt idx="2544" formatCode="0.00E+00">
                  <c:v>6.5715099999999995E-110</c:v>
                </c:pt>
                <c:pt idx="2545" formatCode="0.00E+00">
                  <c:v>1.35521E-109</c:v>
                </c:pt>
                <c:pt idx="2546" formatCode="0.00E+00">
                  <c:v>1.8505400000000001E-109</c:v>
                </c:pt>
                <c:pt idx="2547" formatCode="0.00E+00">
                  <c:v>1.80997E-109</c:v>
                </c:pt>
                <c:pt idx="2548" formatCode="0.00E+00">
                  <c:v>9.3858499999999998E-110</c:v>
                </c:pt>
                <c:pt idx="2549" formatCode="0.00E+00">
                  <c:v>-8.8466E-110</c:v>
                </c:pt>
                <c:pt idx="2550" formatCode="0.00E+00">
                  <c:v>-3.3880800000000002E-109</c:v>
                </c:pt>
                <c:pt idx="2551" formatCode="0.00E+00">
                  <c:v>-5.7541799999999997E-109</c:v>
                </c:pt>
                <c:pt idx="2552" formatCode="0.00E+00">
                  <c:v>-6.8047099999999999E-109</c:v>
                </c:pt>
                <c:pt idx="2553" formatCode="0.00E+00">
                  <c:v>-5.4001799999999995E-109</c:v>
                </c:pt>
                <c:pt idx="2554" formatCode="0.00E+00">
                  <c:v>-7.1824500000000001E-110</c:v>
                </c:pt>
                <c:pt idx="2555" formatCode="0.00E+00">
                  <c:v>7.2562499999999998E-109</c:v>
                </c:pt>
                <c:pt idx="2556" formatCode="0.00E+00">
                  <c:v>1.6627E-108</c:v>
                </c:pt>
                <c:pt idx="2557" formatCode="0.00E+00">
                  <c:v>2.3009399999999998E-108</c:v>
                </c:pt>
                <c:pt idx="2558" formatCode="0.00E+00">
                  <c:v>2.09611E-108</c:v>
                </c:pt>
                <c:pt idx="2559" formatCode="0.00E+00">
                  <c:v>6.3687700000000005E-109</c:v>
                </c:pt>
                <c:pt idx="2560" formatCode="0.00E+00">
                  <c:v>-2.1811E-108</c:v>
                </c:pt>
                <c:pt idx="2561" formatCode="0.00E+00">
                  <c:v>-5.9809699999999998E-108</c:v>
                </c:pt>
                <c:pt idx="2562" formatCode="0.00E+00">
                  <c:v>-9.7520299999999999E-108</c:v>
                </c:pt>
                <c:pt idx="2563" formatCode="0.00E+00">
                  <c:v>-1.1978E-107</c:v>
                </c:pt>
                <c:pt idx="2564" formatCode="0.00E+00">
                  <c:v>-1.1011800000000001E-107</c:v>
                </c:pt>
                <c:pt idx="2565" formatCode="0.00E+00">
                  <c:v>-5.4604299999999998E-108</c:v>
                </c:pt>
                <c:pt idx="2566" formatCode="0.00E+00">
                  <c:v>4.9855199999999997E-108</c:v>
                </c:pt>
                <c:pt idx="2567" formatCode="0.00E+00">
                  <c:v>1.80101E-107</c:v>
                </c:pt>
                <c:pt idx="2568" formatCode="0.00E+00">
                  <c:v>2.8142600000000003E-107</c:v>
                </c:pt>
                <c:pt idx="2569" formatCode="0.00E+00">
                  <c:v>2.8672E-107</c:v>
                </c:pt>
                <c:pt idx="2570" formatCode="0.00E+00">
                  <c:v>1.38066E-107</c:v>
                </c:pt>
                <c:pt idx="2571" formatCode="0.00E+00">
                  <c:v>-1.96823E-107</c:v>
                </c:pt>
                <c:pt idx="2572" formatCode="0.00E+00">
                  <c:v>-6.85555E-107</c:v>
                </c:pt>
                <c:pt idx="2573" formatCode="0.00E+00">
                  <c:v>-1.19369E-106</c:v>
                </c:pt>
                <c:pt idx="2574" formatCode="0.00E+00">
                  <c:v>-1.4948300000000001E-106</c:v>
                </c:pt>
                <c:pt idx="2575" formatCode="0.00E+00">
                  <c:v>-1.3031099999999999E-106</c:v>
                </c:pt>
                <c:pt idx="2576" formatCode="0.00E+00">
                  <c:v>-3.4753399999999997E-107</c:v>
                </c:pt>
                <c:pt idx="2577" formatCode="0.00E+00">
                  <c:v>1.43897E-106</c:v>
                </c:pt>
                <c:pt idx="2578" formatCode="0.00E+00">
                  <c:v>3.7060600000000001E-106</c:v>
                </c:pt>
                <c:pt idx="2579" formatCode="0.00E+00">
                  <c:v>5.6244199999999998E-106</c:v>
                </c:pt>
                <c:pt idx="2580" formatCode="0.00E+00">
                  <c:v>6.0486700000000004E-106</c:v>
                </c:pt>
                <c:pt idx="2581" formatCode="0.00E+00">
                  <c:v>3.9055899999999998E-106</c:v>
                </c:pt>
                <c:pt idx="2582" formatCode="0.00E+00">
                  <c:v>-1.2684899999999999E-106</c:v>
                </c:pt>
                <c:pt idx="2583" formatCode="0.00E+00">
                  <c:v>-8.86207E-106</c:v>
                </c:pt>
                <c:pt idx="2584" formatCode="0.00E+00">
                  <c:v>-1.6994599999999999E-105</c:v>
                </c:pt>
                <c:pt idx="2585" formatCode="0.00E+00">
                  <c:v>-2.2590600000000001E-105</c:v>
                </c:pt>
                <c:pt idx="2586" formatCode="0.00E+00">
                  <c:v>-2.1791000000000002E-105</c:v>
                </c:pt>
                <c:pt idx="2587" formatCode="0.00E+00">
                  <c:v>-1.11855E-105</c:v>
                </c:pt>
                <c:pt idx="2588" formatCode="0.00E+00">
                  <c:v>9.9262800000000004E-106</c:v>
                </c:pt>
                <c:pt idx="2589" formatCode="0.00E+00">
                  <c:v>3.7566800000000001E-105</c:v>
                </c:pt>
                <c:pt idx="2590" formatCode="0.00E+00">
                  <c:v>6.3218300000000003E-105</c:v>
                </c:pt>
                <c:pt idx="2591" formatCode="0.00E+00">
                  <c:v>7.5749699999999992E-105</c:v>
                </c:pt>
                <c:pt idx="2592" formatCode="0.00E+00">
                  <c:v>6.3267699999999997E-105</c:v>
                </c:pt>
                <c:pt idx="2593" formatCode="0.00E+00">
                  <c:v>1.6499199999999999E-105</c:v>
                </c:pt>
                <c:pt idx="2594" formatCode="0.00E+00">
                  <c:v>-6.2890299999999997E-105</c:v>
                </c:pt>
                <c:pt idx="2595" formatCode="0.00E+00">
                  <c:v>-1.5347099999999999E-104</c:v>
                </c:pt>
                <c:pt idx="2596" formatCode="0.00E+00">
                  <c:v>-2.1505099999999999E-104</c:v>
                </c:pt>
                <c:pt idx="2597" formatCode="0.00E+00">
                  <c:v>-2.0074200000000001E-104</c:v>
                </c:pt>
                <c:pt idx="2598" formatCode="0.00E+00">
                  <c:v>-7.2344599999999997E-105</c:v>
                </c:pt>
                <c:pt idx="2599" formatCode="0.00E+00">
                  <c:v>1.8179E-104</c:v>
                </c:pt>
                <c:pt idx="2600" formatCode="0.00E+00">
                  <c:v>5.2306499999999998E-104</c:v>
                </c:pt>
                <c:pt idx="2601" formatCode="0.00E+00">
                  <c:v>8.3895900000000005E-104</c:v>
                </c:pt>
                <c:pt idx="2602" formatCode="0.00E+00">
                  <c:v>9.4731300000000002E-104</c:v>
                </c:pt>
                <c:pt idx="2603" formatCode="0.00E+00">
                  <c:v>6.5524499999999996E-104</c:v>
                </c:pt>
                <c:pt idx="2604" formatCode="0.00E+00">
                  <c:v>-1.4815800000000001E-104</c:v>
                </c:pt>
                <c:pt idx="2605" formatCode="0.00E+00">
                  <c:v>-1.40848E-103</c:v>
                </c:pt>
                <c:pt idx="2606" formatCode="0.00E+00">
                  <c:v>-2.8521700000000002E-103</c:v>
                </c:pt>
                <c:pt idx="2607" formatCode="0.00E+00">
                  <c:v>-3.99254E-103</c:v>
                </c:pt>
                <c:pt idx="2608" formatCode="0.00E+00">
                  <c:v>-4.2460199999999999E-103</c:v>
                </c:pt>
                <c:pt idx="2609" formatCode="0.00E+00">
                  <c:v>-3.1290399999999998E-103</c:v>
                </c:pt>
                <c:pt idx="2610" formatCode="0.00E+00">
                  <c:v>-4.6491599999999997E-104</c:v>
                </c:pt>
                <c:pt idx="2611" formatCode="0.00E+00">
                  <c:v>3.3604899999999999E-103</c:v>
                </c:pt>
                <c:pt idx="2612" formatCode="0.00E+00">
                  <c:v>7.0733899999999995E-103</c:v>
                </c:pt>
                <c:pt idx="2613" formatCode="0.00E+00">
                  <c:v>8.45669E-103</c:v>
                </c:pt>
                <c:pt idx="2614" formatCode="0.00E+00">
                  <c:v>4.95031E-103</c:v>
                </c:pt>
                <c:pt idx="2615" formatCode="0.00E+00">
                  <c:v>-5.2466400000000001E-103</c:v>
                </c:pt>
                <c:pt idx="2616" formatCode="0.00E+00">
                  <c:v>-2.19212E-102</c:v>
                </c:pt>
                <c:pt idx="2617" formatCode="0.00E+00">
                  <c:v>-4.1738499999999999E-102</c:v>
                </c:pt>
                <c:pt idx="2618" formatCode="0.00E+00">
                  <c:v>-5.7984900000000003E-102</c:v>
                </c:pt>
                <c:pt idx="2619" formatCode="0.00E+00">
                  <c:v>-6.2003499999999998E-102</c:v>
                </c:pt>
                <c:pt idx="2620" formatCode="0.00E+00">
                  <c:v>-4.6169400000000001E-102</c:v>
                </c:pt>
                <c:pt idx="2621" formatCode="0.00E+00">
                  <c:v>-7.52697E-103</c:v>
                </c:pt>
                <c:pt idx="2622" formatCode="0.00E+00">
                  <c:v>4.8712499999999997E-102</c:v>
                </c:pt>
                <c:pt idx="2623" formatCode="0.00E+00">
                  <c:v>1.0687299999999999E-101</c:v>
                </c:pt>
                <c:pt idx="2624" formatCode="0.00E+00">
                  <c:v>1.41577E-101</c:v>
                </c:pt>
                <c:pt idx="2625" formatCode="0.00E+00">
                  <c:v>1.2293100000000001E-101</c:v>
                </c:pt>
                <c:pt idx="2626" formatCode="0.00E+00">
                  <c:v>2.69646E-102</c:v>
                </c:pt>
                <c:pt idx="2627" formatCode="0.00E+00">
                  <c:v>-1.4854800000000001E-101</c:v>
                </c:pt>
                <c:pt idx="2628" formatCode="0.00E+00">
                  <c:v>-3.6865000000000001E-101</c:v>
                </c:pt>
                <c:pt idx="2629" formatCode="0.00E+00">
                  <c:v>-5.5380399999999998E-101</c:v>
                </c:pt>
                <c:pt idx="2630" formatCode="0.00E+00">
                  <c:v>-5.8884099999999996E-101</c:v>
                </c:pt>
                <c:pt idx="2631" formatCode="0.00E+00">
                  <c:v>-3.6337200000000001E-101</c:v>
                </c:pt>
                <c:pt idx="2632" formatCode="0.00E+00">
                  <c:v>1.6496800000000001E-101</c:v>
                </c:pt>
                <c:pt idx="2633" formatCode="0.00E+00">
                  <c:v>9.3022299999999996E-101</c:v>
                </c:pt>
                <c:pt idx="2634" formatCode="0.00E+00">
                  <c:v>1.7383499999999999E-100</c:v>
                </c:pt>
                <c:pt idx="2635" formatCode="0.00E+00">
                  <c:v>2.2494299999999999E-100</c:v>
                </c:pt>
                <c:pt idx="2636" formatCode="0.00E+00">
                  <c:v>2.05255E-100</c:v>
                </c:pt>
                <c:pt idx="2637" formatCode="0.00E+00">
                  <c:v>8.5012099999999997E-101</c:v>
                </c:pt>
                <c:pt idx="2638" formatCode="0.00E+00">
                  <c:v>-1.3857900000000001E-100</c:v>
                </c:pt>
                <c:pt idx="2639" formatCode="0.00E+00">
                  <c:v>-4.26431E-100</c:v>
                </c:pt>
                <c:pt idx="2640" formatCode="0.00E+00">
                  <c:v>-6.7763000000000003E-100</c:v>
                </c:pt>
                <c:pt idx="2641" formatCode="0.00E+00">
                  <c:v>-7.3533299999999996E-100</c:v>
                </c:pt>
                <c:pt idx="2642" formatCode="0.00E+00">
                  <c:v>-4.4090900000000001E-100</c:v>
                </c:pt>
                <c:pt idx="2643" formatCode="0.00E+00">
                  <c:v>2.88238E-100</c:v>
                </c:pt>
                <c:pt idx="2644" formatCode="0.00E+00">
                  <c:v>1.3873000000000001E-99</c:v>
                </c:pt>
                <c:pt idx="2645" formatCode="0.00E+00">
                  <c:v>2.6040499999999999E-99</c:v>
                </c:pt>
                <c:pt idx="2646" formatCode="0.00E+00">
                  <c:v>3.5052700000000001E-99</c:v>
                </c:pt>
                <c:pt idx="2647" formatCode="0.00E+00">
                  <c:v>3.5456800000000002E-99</c:v>
                </c:pt>
                <c:pt idx="2648" formatCode="0.00E+00">
                  <c:v>2.2620499999999999E-99</c:v>
                </c:pt>
                <c:pt idx="2649" formatCode="0.00E+00">
                  <c:v>-4.2883200000000002E-100</c:v>
                </c:pt>
                <c:pt idx="2650" formatCode="0.00E+00">
                  <c:v>-4.0356000000000002E-99</c:v>
                </c:pt>
                <c:pt idx="2651" formatCode="0.00E+00">
                  <c:v>-7.4612400000000006E-99</c:v>
                </c:pt>
                <c:pt idx="2652" formatCode="0.00E+00">
                  <c:v>-8.9794800000000006E-99</c:v>
                </c:pt>
                <c:pt idx="2653" formatCode="0.00E+00">
                  <c:v>-6.4075300000000001E-99</c:v>
                </c:pt>
                <c:pt idx="2654" formatCode="0.00E+00">
                  <c:v>1.98871E-99</c:v>
                </c:pt>
                <c:pt idx="2655" formatCode="0.00E+00">
                  <c:v>1.5982600000000002E-98</c:v>
                </c:pt>
                <c:pt idx="2656" formatCode="0.00E+00">
                  <c:v>3.2326099999999997E-98</c:v>
                </c:pt>
                <c:pt idx="2657" formatCode="0.00E+00">
                  <c:v>4.5136700000000001E-98</c:v>
                </c:pt>
                <c:pt idx="2658" formatCode="0.00E+00">
                  <c:v>4.8073799999999999E-98</c:v>
                </c:pt>
                <c:pt idx="2659" formatCode="0.00E+00">
                  <c:v>3.7414899999999997E-98</c:v>
                </c:pt>
                <c:pt idx="2660" formatCode="0.00E+00">
                  <c:v>1.3887600000000001E-98</c:v>
                </c:pt>
                <c:pt idx="2661" formatCode="0.00E+00">
                  <c:v>-1.7703600000000001E-98</c:v>
                </c:pt>
                <c:pt idx="2662" formatCode="0.00E+00">
                  <c:v>-4.9631899999999999E-98</c:v>
                </c:pt>
                <c:pt idx="2663" formatCode="0.00E+00">
                  <c:v>-7.1966100000000006E-98</c:v>
                </c:pt>
                <c:pt idx="2664" formatCode="0.00E+00">
                  <c:v>-7.16624E-98</c:v>
                </c:pt>
                <c:pt idx="2665" formatCode="0.00E+00">
                  <c:v>-3.1980900000000001E-98</c:v>
                </c:pt>
                <c:pt idx="2666" formatCode="0.00E+00">
                  <c:v>5.6579800000000002E-98</c:v>
                </c:pt>
                <c:pt idx="2667" formatCode="0.00E+00">
                  <c:v>1.7290199999999999E-97</c:v>
                </c:pt>
                <c:pt idx="2668" formatCode="0.00E+00">
                  <c:v>2.58464E-97</c:v>
                </c:pt>
                <c:pt idx="2669" formatCode="0.00E+00">
                  <c:v>2.44095E-97</c:v>
                </c:pt>
                <c:pt idx="2670" formatCode="0.00E+00">
                  <c:v>8.1355399999999994E-98</c:v>
                </c:pt>
                <c:pt idx="2671" formatCode="0.00E+00">
                  <c:v>-2.4031499999999999E-97</c:v>
                </c:pt>
                <c:pt idx="2672" formatCode="0.00E+00">
                  <c:v>-6.7932499999999999E-97</c:v>
                </c:pt>
                <c:pt idx="2673" formatCode="0.00E+00">
                  <c:v>-1.12838E-96</c:v>
                </c:pt>
                <c:pt idx="2674" formatCode="0.00E+00">
                  <c:v>-1.42111E-96</c:v>
                </c:pt>
                <c:pt idx="2675" formatCode="0.00E+00">
                  <c:v>-1.39905E-96</c:v>
                </c:pt>
                <c:pt idx="2676" formatCode="0.00E+00">
                  <c:v>-1.00417E-96</c:v>
                </c:pt>
                <c:pt idx="2677" formatCode="0.00E+00">
                  <c:v>-2.8737299999999998E-97</c:v>
                </c:pt>
                <c:pt idx="2678" formatCode="0.00E+00">
                  <c:v>5.9469200000000004E-97</c:v>
                </c:pt>
                <c:pt idx="2679" formatCode="0.00E+00">
                  <c:v>1.2824499999999999E-96</c:v>
                </c:pt>
                <c:pt idx="2680" formatCode="0.00E+00">
                  <c:v>1.2947099999999999E-96</c:v>
                </c:pt>
                <c:pt idx="2681" formatCode="0.00E+00">
                  <c:v>3.9542500000000001E-97</c:v>
                </c:pt>
                <c:pt idx="2682" formatCode="0.00E+00">
                  <c:v>-1.27537E-96</c:v>
                </c:pt>
                <c:pt idx="2683" formatCode="0.00E+00">
                  <c:v>-3.4278899999999998E-96</c:v>
                </c:pt>
                <c:pt idx="2684" formatCode="0.00E+00">
                  <c:v>-5.5774700000000003E-96</c:v>
                </c:pt>
                <c:pt idx="2685" formatCode="0.00E+00">
                  <c:v>-6.4969900000000004E-96</c:v>
                </c:pt>
                <c:pt idx="2686" formatCode="0.00E+00">
                  <c:v>-4.06887E-96</c:v>
                </c:pt>
                <c:pt idx="2687" formatCode="0.00E+00">
                  <c:v>3.4532400000000001E-96</c:v>
                </c:pt>
                <c:pt idx="2688" formatCode="0.00E+00">
                  <c:v>1.5780500000000001E-95</c:v>
                </c:pt>
                <c:pt idx="2689" formatCode="0.00E+00">
                  <c:v>3.0634199999999998E-95</c:v>
                </c:pt>
                <c:pt idx="2690" formatCode="0.00E+00">
                  <c:v>4.5175899999999997E-95</c:v>
                </c:pt>
                <c:pt idx="2691" formatCode="0.00E+00">
                  <c:v>5.7109000000000001E-95</c:v>
                </c:pt>
                <c:pt idx="2692" formatCode="0.00E+00">
                  <c:v>6.5162199999999994E-95</c:v>
                </c:pt>
                <c:pt idx="2693" formatCode="0.00E+00">
                  <c:v>6.8811299999999997E-95</c:v>
                </c:pt>
                <c:pt idx="2694" formatCode="0.00E+00">
                  <c:v>6.8052700000000001E-95</c:v>
                </c:pt>
                <c:pt idx="2695" formatCode="0.00E+00">
                  <c:v>6.6143000000000002E-95</c:v>
                </c:pt>
                <c:pt idx="2696" formatCode="0.00E+00">
                  <c:v>7.3703600000000002E-95</c:v>
                </c:pt>
                <c:pt idx="2697" formatCode="0.00E+00">
                  <c:v>1.05146E-94</c:v>
                </c:pt>
                <c:pt idx="2698" formatCode="0.00E+00">
                  <c:v>1.6597000000000001E-94</c:v>
                </c:pt>
                <c:pt idx="2699" formatCode="0.00E+00">
                  <c:v>2.4790699999999998E-94</c:v>
                </c:pt>
                <c:pt idx="2700" formatCode="0.00E+00">
                  <c:v>3.3839600000000002E-94</c:v>
                </c:pt>
                <c:pt idx="2701" formatCode="0.00E+00">
                  <c:v>4.13614E-94</c:v>
                </c:pt>
                <c:pt idx="2702" formatCode="0.00E+00">
                  <c:v>4.0820500000000001E-94</c:v>
                </c:pt>
                <c:pt idx="2703" formatCode="0.00E+00">
                  <c:v>2.2372600000000001E-94</c:v>
                </c:pt>
                <c:pt idx="2704" formatCode="0.00E+00">
                  <c:v>-2.0250999999999999E-94</c:v>
                </c:pt>
                <c:pt idx="2705" formatCode="0.00E+00">
                  <c:v>-8.3970299999999996E-94</c:v>
                </c:pt>
                <c:pt idx="2706" formatCode="0.00E+00">
                  <c:v>-1.5590699999999999E-93</c:v>
                </c:pt>
                <c:pt idx="2707" formatCode="0.00E+00">
                  <c:v>-2.1490300000000001E-93</c:v>
                </c:pt>
                <c:pt idx="2708" formatCode="0.00E+00">
                  <c:v>-2.32776E-93</c:v>
                </c:pt>
                <c:pt idx="2709" formatCode="0.00E+00">
                  <c:v>-1.8014700000000001E-93</c:v>
                </c:pt>
                <c:pt idx="2710" formatCode="0.00E+00">
                  <c:v>-4.2154999999999999E-94</c:v>
                </c:pt>
                <c:pt idx="2711" formatCode="0.00E+00">
                  <c:v>1.61099E-93</c:v>
                </c:pt>
                <c:pt idx="2712" formatCode="0.00E+00">
                  <c:v>3.6741000000000001E-93</c:v>
                </c:pt>
                <c:pt idx="2713" formatCode="0.00E+00">
                  <c:v>5.0487800000000001E-93</c:v>
                </c:pt>
                <c:pt idx="2714" formatCode="0.00E+00">
                  <c:v>5.3891899999999999E-93</c:v>
                </c:pt>
                <c:pt idx="2715" formatCode="0.00E+00">
                  <c:v>4.6074999999999997E-93</c:v>
                </c:pt>
                <c:pt idx="2716" formatCode="0.00E+00">
                  <c:v>2.6212800000000002E-93</c:v>
                </c:pt>
                <c:pt idx="2717" formatCode="0.00E+00">
                  <c:v>-7.6380099999999999E-95</c:v>
                </c:pt>
                <c:pt idx="2718" formatCode="0.00E+00">
                  <c:v>-1.9990099999999998E-93</c:v>
                </c:pt>
                <c:pt idx="2719" formatCode="0.00E+00">
                  <c:v>-1.2598300000000001E-93</c:v>
                </c:pt>
                <c:pt idx="2720" formatCode="0.00E+00">
                  <c:v>3.72178E-93</c:v>
                </c:pt>
                <c:pt idx="2721" formatCode="0.00E+00">
                  <c:v>1.32489E-92</c:v>
                </c:pt>
                <c:pt idx="2722" formatCode="0.00E+00">
                  <c:v>2.5658900000000001E-92</c:v>
                </c:pt>
                <c:pt idx="2723" formatCode="0.00E+00">
                  <c:v>3.8942299999999998E-92</c:v>
                </c:pt>
                <c:pt idx="2724" formatCode="0.00E+00">
                  <c:v>5.2315200000000003E-92</c:v>
                </c:pt>
                <c:pt idx="2725" formatCode="0.00E+00">
                  <c:v>6.2828799999999998E-92</c:v>
                </c:pt>
                <c:pt idx="2726" formatCode="0.00E+00">
                  <c:v>5.9945799999999998E-92</c:v>
                </c:pt>
                <c:pt idx="2727" formatCode="0.00E+00">
                  <c:v>3.2214299999999997E-92</c:v>
                </c:pt>
                <c:pt idx="2728" formatCode="0.00E+00">
                  <c:v>-1.4654699999999999E-92</c:v>
                </c:pt>
                <c:pt idx="2729" formatCode="0.00E+00">
                  <c:v>-6.2302899999999994E-92</c:v>
                </c:pt>
                <c:pt idx="2730" formatCode="0.00E+00">
                  <c:v>-1.00156E-91</c:v>
                </c:pt>
                <c:pt idx="2731" formatCode="0.00E+00">
                  <c:v>-1.0469399999999999E-91</c:v>
                </c:pt>
                <c:pt idx="2732" formatCode="0.00E+00">
                  <c:v>-2.3777E-92</c:v>
                </c:pt>
                <c:pt idx="2733" formatCode="0.00E+00">
                  <c:v>1.59976E-91</c:v>
                </c:pt>
                <c:pt idx="2734" formatCode="0.00E+00">
                  <c:v>3.7031400000000001E-91</c:v>
                </c:pt>
                <c:pt idx="2735" formatCode="0.00E+00">
                  <c:v>4.3283600000000001E-91</c:v>
                </c:pt>
                <c:pt idx="2736" formatCode="0.00E+00">
                  <c:v>9.8218699999999998E-92</c:v>
                </c:pt>
                <c:pt idx="2737" formatCode="0.00E+00">
                  <c:v>-8.4863899999999998E-91</c:v>
                </c:pt>
                <c:pt idx="2738" formatCode="0.00E+00">
                  <c:v>-2.4581100000000001E-90</c:v>
                </c:pt>
                <c:pt idx="2739" formatCode="0.00E+00">
                  <c:v>-4.4878099999999996E-90</c:v>
                </c:pt>
                <c:pt idx="2740" formatCode="0.00E+00">
                  <c:v>-6.1137400000000001E-90</c:v>
                </c:pt>
                <c:pt idx="2741" formatCode="0.00E+00">
                  <c:v>-5.9794300000000003E-90</c:v>
                </c:pt>
                <c:pt idx="2742" formatCode="0.00E+00">
                  <c:v>-3.0155199999999998E-90</c:v>
                </c:pt>
                <c:pt idx="2743" formatCode="0.00E+00">
                  <c:v>3.019E-90</c:v>
                </c:pt>
                <c:pt idx="2744" formatCode="0.00E+00">
                  <c:v>1.163E-89</c:v>
                </c:pt>
                <c:pt idx="2745" formatCode="0.00E+00">
                  <c:v>2.0933E-89</c:v>
                </c:pt>
                <c:pt idx="2746" formatCode="0.00E+00">
                  <c:v>2.6731699999999999E-89</c:v>
                </c:pt>
                <c:pt idx="2747" formatCode="0.00E+00">
                  <c:v>2.3368499999999999E-89</c:v>
                </c:pt>
                <c:pt idx="2748" formatCode="0.00E+00">
                  <c:v>5.9381100000000002E-90</c:v>
                </c:pt>
                <c:pt idx="2749" formatCode="0.00E+00">
                  <c:v>-2.7150699999999999E-89</c:v>
                </c:pt>
                <c:pt idx="2750" formatCode="0.00E+00">
                  <c:v>-7.1099099999999994E-89</c:v>
                </c:pt>
                <c:pt idx="2751" formatCode="0.00E+00">
                  <c:v>-1.1258900000000001E-88</c:v>
                </c:pt>
                <c:pt idx="2752" formatCode="0.00E+00">
                  <c:v>-1.3187799999999999E-88</c:v>
                </c:pt>
                <c:pt idx="2753" formatCode="0.00E+00">
                  <c:v>-1.10161E-88</c:v>
                </c:pt>
                <c:pt idx="2754" formatCode="0.00E+00">
                  <c:v>-3.7583100000000003E-89</c:v>
                </c:pt>
                <c:pt idx="2755" formatCode="0.00E+00">
                  <c:v>8.1595200000000002E-89</c:v>
                </c:pt>
                <c:pt idx="2756" formatCode="0.00E+00">
                  <c:v>2.18651E-88</c:v>
                </c:pt>
                <c:pt idx="2757" formatCode="0.00E+00">
                  <c:v>3.0754999999999997E-88</c:v>
                </c:pt>
                <c:pt idx="2758" formatCode="0.00E+00">
                  <c:v>2.5953800000000002E-88</c:v>
                </c:pt>
                <c:pt idx="2759" formatCode="0.00E+00">
                  <c:v>-3.4043700000000001E-90</c:v>
                </c:pt>
                <c:pt idx="2760" formatCode="0.00E+00">
                  <c:v>-5.2870299999999995E-88</c:v>
                </c:pt>
                <c:pt idx="2761" formatCode="0.00E+00">
                  <c:v>-1.27267E-87</c:v>
                </c:pt>
                <c:pt idx="2762" formatCode="0.00E+00">
                  <c:v>-1.98479E-87</c:v>
                </c:pt>
                <c:pt idx="2763" formatCode="0.00E+00">
                  <c:v>-2.2283700000000002E-87</c:v>
                </c:pt>
                <c:pt idx="2764" formatCode="0.00E+00">
                  <c:v>-1.6153800000000001E-87</c:v>
                </c:pt>
                <c:pt idx="2765" formatCode="0.00E+00">
                  <c:v>-1.2981199999999999E-90</c:v>
                </c:pt>
                <c:pt idx="2766" formatCode="0.00E+00">
                  <c:v>2.4864300000000001E-87</c:v>
                </c:pt>
                <c:pt idx="2767" formatCode="0.00E+00">
                  <c:v>5.3733000000000003E-87</c:v>
                </c:pt>
                <c:pt idx="2768" formatCode="0.00E+00">
                  <c:v>7.6760600000000001E-87</c:v>
                </c:pt>
                <c:pt idx="2769" formatCode="0.00E+00">
                  <c:v>8.0653400000000003E-87</c:v>
                </c:pt>
                <c:pt idx="2770" formatCode="0.00E+00">
                  <c:v>5.4627600000000001E-87</c:v>
                </c:pt>
                <c:pt idx="2771" formatCode="0.00E+00">
                  <c:v>-4.63048E-88</c:v>
                </c:pt>
                <c:pt idx="2772" formatCode="0.00E+00">
                  <c:v>-8.9653E-87</c:v>
                </c:pt>
                <c:pt idx="2773" formatCode="0.00E+00">
                  <c:v>-1.75891E-86</c:v>
                </c:pt>
                <c:pt idx="2774" formatCode="0.00E+00">
                  <c:v>-2.16358E-86</c:v>
                </c:pt>
                <c:pt idx="2775" formatCode="0.00E+00">
                  <c:v>-1.47232E-86</c:v>
                </c:pt>
                <c:pt idx="2776" formatCode="0.00E+00">
                  <c:v>8.7781299999999998E-87</c:v>
                </c:pt>
                <c:pt idx="2777" formatCode="0.00E+00">
                  <c:v>4.9695099999999997E-86</c:v>
                </c:pt>
                <c:pt idx="2778" formatCode="0.00E+00">
                  <c:v>1.00348E-85</c:v>
                </c:pt>
                <c:pt idx="2779" formatCode="0.00E+00">
                  <c:v>1.4223499999999999E-85</c:v>
                </c:pt>
                <c:pt idx="2780" formatCode="0.00E+00">
                  <c:v>1.4784899999999999E-85</c:v>
                </c:pt>
                <c:pt idx="2781" formatCode="0.00E+00">
                  <c:v>9.2301900000000002E-86</c:v>
                </c:pt>
                <c:pt idx="2782" formatCode="0.00E+00">
                  <c:v>-3.1666399999999999E-86</c:v>
                </c:pt>
                <c:pt idx="2783" formatCode="0.00E+00">
                  <c:v>-2.08245E-85</c:v>
                </c:pt>
                <c:pt idx="2784" formatCode="0.00E+00">
                  <c:v>-3.9292900000000001E-85</c:v>
                </c:pt>
                <c:pt idx="2785" formatCode="0.00E+00">
                  <c:v>-5.0186E-85</c:v>
                </c:pt>
                <c:pt idx="2786" formatCode="0.00E+00">
                  <c:v>-4.2585499999999998E-85</c:v>
                </c:pt>
                <c:pt idx="2787" formatCode="0.00E+00">
                  <c:v>-7.5722800000000003E-86</c:v>
                </c:pt>
                <c:pt idx="2788" formatCode="0.00E+00">
                  <c:v>5.6516199999999996E-85</c:v>
                </c:pt>
                <c:pt idx="2789" formatCode="0.00E+00">
                  <c:v>1.3885199999999999E-84</c:v>
                </c:pt>
                <c:pt idx="2790" formatCode="0.00E+00">
                  <c:v>2.1322200000000001E-84</c:v>
                </c:pt>
                <c:pt idx="2791" formatCode="0.00E+00">
                  <c:v>2.4193600000000001E-84</c:v>
                </c:pt>
                <c:pt idx="2792" formatCode="0.00E+00">
                  <c:v>1.86893E-84</c:v>
                </c:pt>
                <c:pt idx="2793" formatCode="0.00E+00">
                  <c:v>2.62659E-85</c:v>
                </c:pt>
                <c:pt idx="2794" formatCode="0.00E+00">
                  <c:v>-2.2656100000000002E-84</c:v>
                </c:pt>
                <c:pt idx="2795" formatCode="0.00E+00">
                  <c:v>-5.0729900000000002E-84</c:v>
                </c:pt>
                <c:pt idx="2796" formatCode="0.00E+00">
                  <c:v>-6.8933999999999998E-84</c:v>
                </c:pt>
                <c:pt idx="2797" formatCode="0.00E+00">
                  <c:v>-5.9737600000000003E-84</c:v>
                </c:pt>
                <c:pt idx="2798" formatCode="0.00E+00">
                  <c:v>-7.7165000000000005E-85</c:v>
                </c:pt>
                <c:pt idx="2799" formatCode="0.00E+00">
                  <c:v>9.0718800000000008E-84</c:v>
                </c:pt>
                <c:pt idx="2800" formatCode="0.00E+00">
                  <c:v>2.2017000000000001E-83</c:v>
                </c:pt>
                <c:pt idx="2801" formatCode="0.00E+00">
                  <c:v>3.40822E-83</c:v>
                </c:pt>
                <c:pt idx="2802" formatCode="0.00E+00">
                  <c:v>3.8917800000000001E-83</c:v>
                </c:pt>
                <c:pt idx="2803" formatCode="0.00E+00">
                  <c:v>2.9654099999999999E-83</c:v>
                </c:pt>
                <c:pt idx="2804" formatCode="0.00E+00">
                  <c:v>2.0905400000000001E-84</c:v>
                </c:pt>
                <c:pt idx="2805" formatCode="0.00E+00">
                  <c:v>-4.2235200000000003E-83</c:v>
                </c:pt>
                <c:pt idx="2806" formatCode="0.00E+00">
                  <c:v>-9.3248899999999996E-83</c:v>
                </c:pt>
                <c:pt idx="2807" formatCode="0.00E+00">
                  <c:v>-1.3060900000000001E-82</c:v>
                </c:pt>
                <c:pt idx="2808" formatCode="0.00E+00">
                  <c:v>-1.26864E-82</c:v>
                </c:pt>
                <c:pt idx="2809" formatCode="0.00E+00">
                  <c:v>-5.7456599999999999E-83</c:v>
                </c:pt>
                <c:pt idx="2810" formatCode="0.00E+00">
                  <c:v>8.6301300000000006E-83</c:v>
                </c:pt>
                <c:pt idx="2811" formatCode="0.00E+00">
                  <c:v>2.8486000000000003E-82</c:v>
                </c:pt>
                <c:pt idx="2812" formatCode="0.00E+00">
                  <c:v>4.7880200000000002E-82</c:v>
                </c:pt>
                <c:pt idx="2813" formatCode="0.00E+00">
                  <c:v>5.71789E-82</c:v>
                </c:pt>
                <c:pt idx="2814" formatCode="0.00E+00">
                  <c:v>4.6425700000000002E-82</c:v>
                </c:pt>
                <c:pt idx="2815" formatCode="0.00E+00">
                  <c:v>9.5305499999999993E-83</c:v>
                </c:pt>
                <c:pt idx="2816" formatCode="0.00E+00">
                  <c:v>-5.2673699999999998E-82</c:v>
                </c:pt>
                <c:pt idx="2817" formatCode="0.00E+00">
                  <c:v>-1.2725299999999999E-81</c:v>
                </c:pt>
                <c:pt idx="2818" formatCode="0.00E+00">
                  <c:v>-1.84225E-81</c:v>
                </c:pt>
                <c:pt idx="2819" formatCode="0.00E+00">
                  <c:v>-1.83146E-81</c:v>
                </c:pt>
                <c:pt idx="2820" formatCode="0.00E+00">
                  <c:v>-8.8947200000000001E-82</c:v>
                </c:pt>
                <c:pt idx="2821" formatCode="0.00E+00">
                  <c:v>1.1398199999999999E-81</c:v>
                </c:pt>
                <c:pt idx="2822" formatCode="0.00E+00">
                  <c:v>4.0399799999999999E-81</c:v>
                </c:pt>
                <c:pt idx="2823" formatCode="0.00E+00">
                  <c:v>7.0381799999999996E-81</c:v>
                </c:pt>
                <c:pt idx="2824" formatCode="0.00E+00">
                  <c:v>8.9048799999999992E-81</c:v>
                </c:pt>
                <c:pt idx="2825" formatCode="0.00E+00">
                  <c:v>8.3468199999999997E-81</c:v>
                </c:pt>
                <c:pt idx="2826" formatCode="0.00E+00">
                  <c:v>4.3930300000000002E-81</c:v>
                </c:pt>
                <c:pt idx="2827" formatCode="0.00E+00">
                  <c:v>-3.1208099999999998E-81</c:v>
                </c:pt>
                <c:pt idx="2828" formatCode="0.00E+00">
                  <c:v>-1.26976E-80</c:v>
                </c:pt>
                <c:pt idx="2829" formatCode="0.00E+00">
                  <c:v>-2.04281E-80</c:v>
                </c:pt>
                <c:pt idx="2830" formatCode="0.00E+00">
                  <c:v>-2.0462000000000001E-80</c:v>
                </c:pt>
                <c:pt idx="2831" formatCode="0.00E+00">
                  <c:v>-7.0261999999999998E-81</c:v>
                </c:pt>
                <c:pt idx="2832" formatCode="0.00E+00">
                  <c:v>2.27671E-80</c:v>
                </c:pt>
                <c:pt idx="2833" formatCode="0.00E+00">
                  <c:v>6.6098099999999999E-80</c:v>
                </c:pt>
                <c:pt idx="2834" formatCode="0.00E+00">
                  <c:v>1.12149E-79</c:v>
                </c:pt>
                <c:pt idx="2835" formatCode="0.00E+00">
                  <c:v>1.41291E-79</c:v>
                </c:pt>
                <c:pt idx="2836" formatCode="0.00E+00">
                  <c:v>1.2846800000000001E-79</c:v>
                </c:pt>
                <c:pt idx="2837" formatCode="0.00E+00">
                  <c:v>5.3345700000000001E-80</c:v>
                </c:pt>
                <c:pt idx="2838" formatCode="0.00E+00">
                  <c:v>-8.6429400000000007E-80</c:v>
                </c:pt>
                <c:pt idx="2839" formatCode="0.00E+00">
                  <c:v>-2.6559500000000001E-79</c:v>
                </c:pt>
                <c:pt idx="2840" formatCode="0.00E+00">
                  <c:v>-4.2698699999999998E-79</c:v>
                </c:pt>
                <c:pt idx="2841" formatCode="0.00E+00">
                  <c:v>-4.9089100000000002E-79</c:v>
                </c:pt>
                <c:pt idx="2842" formatCode="0.00E+00">
                  <c:v>-3.8480500000000002E-79</c:v>
                </c:pt>
                <c:pt idx="2843" formatCode="0.00E+00">
                  <c:v>-7.3673999999999996E-80</c:v>
                </c:pt>
                <c:pt idx="2844" formatCode="0.00E+00">
                  <c:v>4.1747999999999998E-79</c:v>
                </c:pt>
                <c:pt idx="2845" formatCode="0.00E+00">
                  <c:v>9.6303499999999997E-79</c:v>
                </c:pt>
                <c:pt idx="2846" formatCode="0.00E+00">
                  <c:v>1.31091E-78</c:v>
                </c:pt>
                <c:pt idx="2847" formatCode="0.00E+00">
                  <c:v>1.1509100000000001E-78</c:v>
                </c:pt>
                <c:pt idx="2848" formatCode="0.00E+00">
                  <c:v>2.43009E-79</c:v>
                </c:pt>
                <c:pt idx="2849" formatCode="0.00E+00">
                  <c:v>-1.4744900000000001E-78</c:v>
                </c:pt>
                <c:pt idx="2850" formatCode="0.00E+00">
                  <c:v>-3.7520999999999999E-78</c:v>
                </c:pt>
                <c:pt idx="2851" formatCode="0.00E+00">
                  <c:v>-5.8539199999999999E-78</c:v>
                </c:pt>
                <c:pt idx="2852" formatCode="0.00E+00">
                  <c:v>-6.5925499999999999E-78</c:v>
                </c:pt>
                <c:pt idx="2853" formatCode="0.00E+00">
                  <c:v>-4.7619000000000001E-78</c:v>
                </c:pt>
                <c:pt idx="2854" formatCode="0.00E+00">
                  <c:v>3.1424099999999998E-79</c:v>
                </c:pt>
                <c:pt idx="2855" formatCode="0.00E+00">
                  <c:v>8.3403699999999999E-78</c:v>
                </c:pt>
                <c:pt idx="2856" formatCode="0.00E+00">
                  <c:v>1.75566E-77</c:v>
                </c:pt>
                <c:pt idx="2857" formatCode="0.00E+00">
                  <c:v>2.45439E-77</c:v>
                </c:pt>
                <c:pt idx="2858" formatCode="0.00E+00">
                  <c:v>2.5041800000000002E-77</c:v>
                </c:pt>
                <c:pt idx="2859" formatCode="0.00E+00">
                  <c:v>1.53668E-77</c:v>
                </c:pt>
                <c:pt idx="2860" formatCode="0.00E+00">
                  <c:v>-6.0634199999999996E-78</c:v>
                </c:pt>
                <c:pt idx="2861" formatCode="0.00E+00">
                  <c:v>-3.6462500000000002E-77</c:v>
                </c:pt>
                <c:pt idx="2862" formatCode="0.00E+00">
                  <c:v>-6.6214899999999998E-77</c:v>
                </c:pt>
                <c:pt idx="2863" formatCode="0.00E+00">
                  <c:v>-7.9378499999999998E-77</c:v>
                </c:pt>
                <c:pt idx="2864" formatCode="0.00E+00">
                  <c:v>-5.8974299999999996E-77</c:v>
                </c:pt>
                <c:pt idx="2865" formatCode="0.00E+00">
                  <c:v>5.35384E-78</c:v>
                </c:pt>
                <c:pt idx="2866" formatCode="0.00E+00">
                  <c:v>1.1052499999999999E-76</c:v>
                </c:pt>
                <c:pt idx="2867" formatCode="0.00E+00">
                  <c:v>2.34978E-76</c:v>
                </c:pt>
                <c:pt idx="2868" formatCode="0.00E+00">
                  <c:v>3.3625300000000002E-76</c:v>
                </c:pt>
                <c:pt idx="2869" formatCode="0.00E+00">
                  <c:v>3.5706400000000003E-76</c:v>
                </c:pt>
                <c:pt idx="2870" formatCode="0.00E+00">
                  <c:v>2.45368E-76</c:v>
                </c:pt>
                <c:pt idx="2871" formatCode="0.00E+00">
                  <c:v>-1.7984699999999998E-77</c:v>
                </c:pt>
                <c:pt idx="2872" formatCode="0.00E+00">
                  <c:v>-3.96759E-76</c:v>
                </c:pt>
                <c:pt idx="2873" formatCode="0.00E+00">
                  <c:v>-7.8908500000000002E-76</c:v>
                </c:pt>
                <c:pt idx="2874" formatCode="0.00E+00">
                  <c:v>-1.0384799999999999E-75</c:v>
                </c:pt>
                <c:pt idx="2875" formatCode="0.00E+00">
                  <c:v>-9.6820900000000003E-76</c:v>
                </c:pt>
                <c:pt idx="2876" formatCode="0.00E+00">
                  <c:v>-4.3071700000000002E-76</c:v>
                </c:pt>
                <c:pt idx="2877" formatCode="0.00E+00">
                  <c:v>6.0596900000000002E-76</c:v>
                </c:pt>
                <c:pt idx="2878" formatCode="0.00E+00">
                  <c:v>1.9339500000000001E-75</c:v>
                </c:pt>
                <c:pt idx="2879" formatCode="0.00E+00">
                  <c:v>3.0425999999999998E-75</c:v>
                </c:pt>
                <c:pt idx="2880" formatCode="0.00E+00">
                  <c:v>3.2066800000000001E-75</c:v>
                </c:pt>
                <c:pt idx="2881" formatCode="0.00E+00">
                  <c:v>1.69938E-75</c:v>
                </c:pt>
                <c:pt idx="2882" formatCode="0.00E+00">
                  <c:v>-1.8738199999999999E-75</c:v>
                </c:pt>
                <c:pt idx="2883" formatCode="0.00E+00">
                  <c:v>-7.1664000000000004E-75</c:v>
                </c:pt>
                <c:pt idx="2884" formatCode="0.00E+00">
                  <c:v>-1.28473E-74</c:v>
                </c:pt>
                <c:pt idx="2885" formatCode="0.00E+00">
                  <c:v>-1.6696500000000001E-74</c:v>
                </c:pt>
                <c:pt idx="2886" formatCode="0.00E+00">
                  <c:v>-1.6073199999999999E-74</c:v>
                </c:pt>
                <c:pt idx="2887" formatCode="0.00E+00">
                  <c:v>-8.8474599999999999E-75</c:v>
                </c:pt>
                <c:pt idx="2888" formatCode="0.00E+00">
                  <c:v>5.3014899999999997E-75</c:v>
                </c:pt>
                <c:pt idx="2889" formatCode="0.00E+00">
                  <c:v>2.3729499999999998E-74</c:v>
                </c:pt>
                <c:pt idx="2890" formatCode="0.00E+00">
                  <c:v>4.04085E-74</c:v>
                </c:pt>
                <c:pt idx="2891" formatCode="0.00E+00">
                  <c:v>4.6898799999999998E-74</c:v>
                </c:pt>
                <c:pt idx="2892" formatCode="0.00E+00">
                  <c:v>3.4845E-74</c:v>
                </c:pt>
                <c:pt idx="2893" formatCode="0.00E+00">
                  <c:v>-7.1968300000000002E-76</c:v>
                </c:pt>
                <c:pt idx="2894" formatCode="0.00E+00">
                  <c:v>-5.7349000000000003E-74</c:v>
                </c:pt>
                <c:pt idx="2895" formatCode="0.00E+00">
                  <c:v>-1.20836E-73</c:v>
                </c:pt>
                <c:pt idx="2896" formatCode="0.00E+00">
                  <c:v>-1.6562100000000002E-73</c:v>
                </c:pt>
                <c:pt idx="2897" formatCode="0.00E+00">
                  <c:v>-1.6388100000000001E-73</c:v>
                </c:pt>
                <c:pt idx="2898" formatCode="0.00E+00">
                  <c:v>-9.57343E-74</c:v>
                </c:pt>
                <c:pt idx="2899" formatCode="0.00E+00">
                  <c:v>4.3921199999999997E-74</c:v>
                </c:pt>
                <c:pt idx="2900" formatCode="0.00E+00">
                  <c:v>2.3344E-73</c:v>
                </c:pt>
                <c:pt idx="2901" formatCode="0.00E+00">
                  <c:v>4.0978800000000002E-73</c:v>
                </c:pt>
                <c:pt idx="2902" formatCode="0.00E+00">
                  <c:v>4.7079300000000001E-73</c:v>
                </c:pt>
                <c:pt idx="2903" formatCode="0.00E+00">
                  <c:v>3.0183800000000001E-73</c:v>
                </c:pt>
                <c:pt idx="2904" formatCode="0.00E+00">
                  <c:v>-1.7665599999999999E-73</c:v>
                </c:pt>
                <c:pt idx="2905" formatCode="0.00E+00">
                  <c:v>-9.4595700000000004E-73</c:v>
                </c:pt>
                <c:pt idx="2906" formatCode="0.00E+00">
                  <c:v>-1.8342899999999999E-72</c:v>
                </c:pt>
                <c:pt idx="2907" formatCode="0.00E+00">
                  <c:v>-2.5137399999999999E-72</c:v>
                </c:pt>
                <c:pt idx="2908" formatCode="0.00E+00">
                  <c:v>-2.59203E-72</c:v>
                </c:pt>
                <c:pt idx="2909" formatCode="0.00E+00">
                  <c:v>-1.76392E-72</c:v>
                </c:pt>
                <c:pt idx="2910" formatCode="0.00E+00">
                  <c:v>7.4889700000000003E-74</c:v>
                </c:pt>
                <c:pt idx="2911" formatCode="0.00E+00">
                  <c:v>2.6820299999999999E-72</c:v>
                </c:pt>
                <c:pt idx="2912" formatCode="0.00E+00">
                  <c:v>5.1741099999999997E-72</c:v>
                </c:pt>
                <c:pt idx="2913" formatCode="0.00E+00">
                  <c:v>5.9518999999999998E-72</c:v>
                </c:pt>
                <c:pt idx="2914" formatCode="0.00E+00">
                  <c:v>3.2759499999999999E-72</c:v>
                </c:pt>
                <c:pt idx="2915" formatCode="0.00E+00">
                  <c:v>-3.8604600000000001E-72</c:v>
                </c:pt>
                <c:pt idx="2916" formatCode="0.00E+00">
                  <c:v>-1.5084300000000001E-71</c:v>
                </c:pt>
                <c:pt idx="2917" formatCode="0.00E+00">
                  <c:v>-2.82211E-71</c:v>
                </c:pt>
                <c:pt idx="2918" formatCode="0.00E+00">
                  <c:v>-3.9135E-71</c:v>
                </c:pt>
                <c:pt idx="2919" formatCode="0.00E+00">
                  <c:v>-4.2395300000000001E-71</c:v>
                </c:pt>
                <c:pt idx="2920" formatCode="0.00E+00">
                  <c:v>-3.3209500000000001E-71</c:v>
                </c:pt>
                <c:pt idx="2921" formatCode="0.00E+00">
                  <c:v>-9.9667300000000004E-72</c:v>
                </c:pt>
                <c:pt idx="2922" formatCode="0.00E+00">
                  <c:v>2.3874100000000001E-71</c:v>
                </c:pt>
                <c:pt idx="2923" formatCode="0.00E+00">
                  <c:v>5.8950199999999999E-71</c:v>
                </c:pt>
                <c:pt idx="2924" formatCode="0.00E+00">
                  <c:v>8.1363299999999997E-71</c:v>
                </c:pt>
                <c:pt idx="2925" formatCode="0.00E+00">
                  <c:v>7.7850500000000002E-71</c:v>
                </c:pt>
                <c:pt idx="2926" formatCode="0.00E+00">
                  <c:v>4.1382900000000001E-71</c:v>
                </c:pt>
                <c:pt idx="2927" formatCode="0.00E+00">
                  <c:v>-2.6621300000000002E-71</c:v>
                </c:pt>
                <c:pt idx="2928" formatCode="0.00E+00">
                  <c:v>-1.1194900000000001E-70</c:v>
                </c:pt>
                <c:pt idx="2929" formatCode="0.00E+00">
                  <c:v>-1.7748700000000001E-70</c:v>
                </c:pt>
                <c:pt idx="2930" formatCode="0.00E+00">
                  <c:v>-1.6322300000000001E-70</c:v>
                </c:pt>
                <c:pt idx="2931" formatCode="0.00E+00">
                  <c:v>-8.5983400000000002E-72</c:v>
                </c:pt>
                <c:pt idx="2932" formatCode="0.00E+00">
                  <c:v>3.1704899999999997E-70</c:v>
                </c:pt>
                <c:pt idx="2933" formatCode="0.00E+00">
                  <c:v>7.8624000000000001E-70</c:v>
                </c:pt>
                <c:pt idx="2934" formatCode="0.00E+00">
                  <c:v>1.28413E-69</c:v>
                </c:pt>
                <c:pt idx="2935" formatCode="0.00E+00">
                  <c:v>1.6051199999999999E-69</c:v>
                </c:pt>
                <c:pt idx="2936" formatCode="0.00E+00">
                  <c:v>1.5146200000000001E-69</c:v>
                </c:pt>
                <c:pt idx="2937" formatCode="0.00E+00">
                  <c:v>8.5346699999999997E-70</c:v>
                </c:pt>
                <c:pt idx="2938" formatCode="0.00E+00">
                  <c:v>-3.7800799999999999E-70</c:v>
                </c:pt>
                <c:pt idx="2939" formatCode="0.00E+00">
                  <c:v>-1.9547100000000001E-69</c:v>
                </c:pt>
                <c:pt idx="2940" formatCode="0.00E+00">
                  <c:v>-3.3485899999999999E-69</c:v>
                </c:pt>
                <c:pt idx="2941" formatCode="0.00E+00">
                  <c:v>-3.8092499999999998E-69</c:v>
                </c:pt>
                <c:pt idx="2942" formatCode="0.00E+00">
                  <c:v>-2.74017E-69</c:v>
                </c:pt>
                <c:pt idx="2943" formatCode="0.00E+00">
                  <c:v>-1.2572999999999999E-71</c:v>
                </c:pt>
                <c:pt idx="2944" formatCode="0.00E+00">
                  <c:v>4.01806E-69</c:v>
                </c:pt>
                <c:pt idx="2945" formatCode="0.00E+00">
                  <c:v>8.4464700000000001E-69</c:v>
                </c:pt>
                <c:pt idx="2946" formatCode="0.00E+00">
                  <c:v>1.1809000000000001E-68</c:v>
                </c:pt>
                <c:pt idx="2947" formatCode="0.00E+00">
                  <c:v>1.2484599999999999E-68</c:v>
                </c:pt>
                <c:pt idx="2948" formatCode="0.00E+00">
                  <c:v>8.9856000000000004E-69</c:v>
                </c:pt>
                <c:pt idx="2949" formatCode="0.00E+00">
                  <c:v>3.1738300000000003E-70</c:v>
                </c:pt>
                <c:pt idx="2950" formatCode="0.00E+00">
                  <c:v>-1.2379199999999999E-68</c:v>
                </c:pt>
                <c:pt idx="2951" formatCode="0.00E+00">
                  <c:v>-2.3637100000000002E-68</c:v>
                </c:pt>
                <c:pt idx="2952" formatCode="0.00E+00">
                  <c:v>-2.38163E-68</c:v>
                </c:pt>
                <c:pt idx="2953" formatCode="0.00E+00">
                  <c:v>-2.4605100000000002E-69</c:v>
                </c:pt>
                <c:pt idx="2954" formatCode="0.00E+00">
                  <c:v>4.7173399999999996E-68</c:v>
                </c:pt>
                <c:pt idx="2955" formatCode="0.00E+00">
                  <c:v>1.2302700000000001E-67</c:v>
                </c:pt>
                <c:pt idx="2956" formatCode="0.00E+00">
                  <c:v>2.1003199999999999E-67</c:v>
                </c:pt>
                <c:pt idx="2957" formatCode="0.00E+00">
                  <c:v>2.8388200000000001E-67</c:v>
                </c:pt>
                <c:pt idx="2958" formatCode="0.00E+00">
                  <c:v>3.2077399999999999E-67</c:v>
                </c:pt>
                <c:pt idx="2959" formatCode="0.00E+00">
                  <c:v>3.0011500000000003E-67</c:v>
                </c:pt>
                <c:pt idx="2960" formatCode="0.00E+00">
                  <c:v>2.1009E-67</c:v>
                </c:pt>
                <c:pt idx="2961" formatCode="0.00E+00">
                  <c:v>6.6589900000000002E-68</c:v>
                </c:pt>
                <c:pt idx="2962" formatCode="0.00E+00">
                  <c:v>-8.3331299999999995E-68</c:v>
                </c:pt>
                <c:pt idx="2963" formatCode="0.00E+00">
                  <c:v>-1.7936300000000001E-67</c:v>
                </c:pt>
                <c:pt idx="2964" formatCode="0.00E+00">
                  <c:v>-1.5940200000000002E-67</c:v>
                </c:pt>
                <c:pt idx="2965" formatCode="0.00E+00">
                  <c:v>1.8210800000000001E-68</c:v>
                </c:pt>
                <c:pt idx="2966" formatCode="0.00E+00">
                  <c:v>3.3772700000000002E-67</c:v>
                </c:pt>
                <c:pt idx="2967" formatCode="0.00E+00">
                  <c:v>7.2029299999999997E-67</c:v>
                </c:pt>
                <c:pt idx="2968" formatCode="0.00E+00">
                  <c:v>1.03073E-66</c:v>
                </c:pt>
                <c:pt idx="2969" formatCode="0.00E+00">
                  <c:v>1.06126E-66</c:v>
                </c:pt>
                <c:pt idx="2970" formatCode="0.00E+00">
                  <c:v>5.0848600000000001E-67</c:v>
                </c:pt>
                <c:pt idx="2971" formatCode="0.00E+00">
                  <c:v>-9.74991E-67</c:v>
                </c:pt>
                <c:pt idx="2972" formatCode="0.00E+00">
                  <c:v>-3.4129400000000002E-66</c:v>
                </c:pt>
                <c:pt idx="2973" formatCode="0.00E+00">
                  <c:v>-5.8652899999999998E-66</c:v>
                </c:pt>
                <c:pt idx="2974" formatCode="0.00E+00">
                  <c:v>-6.3448900000000004E-66</c:v>
                </c:pt>
                <c:pt idx="2975" formatCode="0.00E+00">
                  <c:v>-2.75602E-66</c:v>
                </c:pt>
                <c:pt idx="2976" formatCode="0.00E+00">
                  <c:v>6.0177900000000004E-66</c:v>
                </c:pt>
                <c:pt idx="2977" formatCode="0.00E+00">
                  <c:v>1.9585099999999998E-65</c:v>
                </c:pt>
                <c:pt idx="2978" formatCode="0.00E+00">
                  <c:v>3.56845E-65</c:v>
                </c:pt>
                <c:pt idx="2979" formatCode="0.00E+00">
                  <c:v>5.0026000000000004E-65</c:v>
                </c:pt>
                <c:pt idx="2980" formatCode="0.00E+00">
                  <c:v>5.7363300000000003E-65</c:v>
                </c:pt>
                <c:pt idx="2981" formatCode="0.00E+00">
                  <c:v>5.3413199999999998E-65</c:v>
                </c:pt>
                <c:pt idx="2982" formatCode="0.00E+00">
                  <c:v>3.6363200000000002E-65</c:v>
                </c:pt>
                <c:pt idx="2983" formatCode="0.00E+00">
                  <c:v>8.5973699999999996E-66</c:v>
                </c:pt>
                <c:pt idx="2984" formatCode="0.00E+00">
                  <c:v>-2.1910599999999999E-65</c:v>
                </c:pt>
                <c:pt idx="2985" formatCode="0.00E+00">
                  <c:v>-4.1445500000000001E-65</c:v>
                </c:pt>
                <c:pt idx="2986" formatCode="0.00E+00">
                  <c:v>-3.03395E-65</c:v>
                </c:pt>
                <c:pt idx="2987" formatCode="0.00E+00">
                  <c:v>3.1200800000000001E-65</c:v>
                </c:pt>
                <c:pt idx="2988" formatCode="0.00E+00">
                  <c:v>1.4763899999999999E-64</c:v>
                </c:pt>
                <c:pt idx="2989" formatCode="0.00E+00">
                  <c:v>2.9724199999999999E-64</c:v>
                </c:pt>
                <c:pt idx="2990" formatCode="0.00E+00">
                  <c:v>4.2561500000000003E-64</c:v>
                </c:pt>
                <c:pt idx="2991" formatCode="0.00E+00">
                  <c:v>4.4022500000000001E-64</c:v>
                </c:pt>
                <c:pt idx="2992" formatCode="0.00E+00">
                  <c:v>2.4344299999999999E-64</c:v>
                </c:pt>
                <c:pt idx="2993" formatCode="0.00E+00">
                  <c:v>-1.97645E-64</c:v>
                </c:pt>
                <c:pt idx="2994" formatCode="0.00E+00">
                  <c:v>-8.2155500000000005E-64</c:v>
                </c:pt>
                <c:pt idx="2995" formatCode="0.00E+00">
                  <c:v>-1.5014900000000001E-63</c:v>
                </c:pt>
                <c:pt idx="2996" formatCode="0.00E+00">
                  <c:v>-2.0714099999999999E-63</c:v>
                </c:pt>
                <c:pt idx="2997" formatCode="0.00E+00">
                  <c:v>-2.30475E-63</c:v>
                </c:pt>
                <c:pt idx="2998" formatCode="0.00E+00">
                  <c:v>-1.9044400000000001E-63</c:v>
                </c:pt>
                <c:pt idx="2999" formatCode="0.00E+00">
                  <c:v>-6.6461299999999994E-64</c:v>
                </c:pt>
                <c:pt idx="3000" formatCode="0.00E+00">
                  <c:v>1.21747E-63</c:v>
                </c:pt>
                <c:pt idx="3001" formatCode="0.00E+00">
                  <c:v>2.9521099999999999E-63</c:v>
                </c:pt>
                <c:pt idx="3002" formatCode="0.00E+00">
                  <c:v>3.2620300000000001E-63</c:v>
                </c:pt>
                <c:pt idx="3003" formatCode="0.00E+00">
                  <c:v>7.72576E-64</c:v>
                </c:pt>
                <c:pt idx="3004" formatCode="0.00E+00">
                  <c:v>-5.3781500000000002E-63</c:v>
                </c:pt>
                <c:pt idx="3005" formatCode="0.00E+00">
                  <c:v>-1.4869999999999999E-62</c:v>
                </c:pt>
                <c:pt idx="3006" formatCode="0.00E+00">
                  <c:v>-2.57213E-62</c:v>
                </c:pt>
                <c:pt idx="3007" formatCode="0.00E+00">
                  <c:v>-3.4411500000000002E-62</c:v>
                </c:pt>
                <c:pt idx="3008" formatCode="0.00E+00">
                  <c:v>-3.6671900000000002E-62</c:v>
                </c:pt>
                <c:pt idx="3009" formatCode="0.00E+00">
                  <c:v>-2.8464100000000001E-62</c:v>
                </c:pt>
                <c:pt idx="3010" formatCode="0.00E+00">
                  <c:v>-7.7680500000000005E-63</c:v>
                </c:pt>
                <c:pt idx="3011" formatCode="0.00E+00">
                  <c:v>2.2484900000000001E-62</c:v>
                </c:pt>
                <c:pt idx="3012" formatCode="0.00E+00">
                  <c:v>5.2464599999999998E-62</c:v>
                </c:pt>
                <c:pt idx="3013" formatCode="0.00E+00">
                  <c:v>6.6578700000000002E-62</c:v>
                </c:pt>
                <c:pt idx="3014" formatCode="0.00E+00">
                  <c:v>4.8736900000000003E-62</c:v>
                </c:pt>
                <c:pt idx="3015" formatCode="0.00E+00">
                  <c:v>-9.49579E-63</c:v>
                </c:pt>
                <c:pt idx="3016" formatCode="0.00E+00">
                  <c:v>-1.0347299999999999E-61</c:v>
                </c:pt>
                <c:pt idx="3017" formatCode="0.00E+00">
                  <c:v>-2.1343699999999999E-61</c:v>
                </c:pt>
                <c:pt idx="3018" formatCode="0.00E+00">
                  <c:v>-2.9994500000000002E-61</c:v>
                </c:pt>
                <c:pt idx="3019" formatCode="0.00E+00">
                  <c:v>-3.0425200000000001E-61</c:v>
                </c:pt>
                <c:pt idx="3020" formatCode="0.00E+00">
                  <c:v>-1.6671000000000001E-61</c:v>
                </c:pt>
                <c:pt idx="3021" formatCode="0.00E+00">
                  <c:v>1.4159400000000001E-61</c:v>
                </c:pt>
                <c:pt idx="3022" formatCode="0.00E+00">
                  <c:v>5.8602300000000003E-61</c:v>
                </c:pt>
                <c:pt idx="3023" formatCode="0.00E+00">
                  <c:v>1.03929E-60</c:v>
                </c:pt>
                <c:pt idx="3024" formatCode="0.00E+00">
                  <c:v>1.2734200000000001E-60</c:v>
                </c:pt>
                <c:pt idx="3025" formatCode="0.00E+00">
                  <c:v>1.02996E-60</c:v>
                </c:pt>
                <c:pt idx="3026" formatCode="0.00E+00">
                  <c:v>1.7758599999999998E-61</c:v>
                </c:pt>
                <c:pt idx="3027" formatCode="0.00E+00">
                  <c:v>-1.1951899999999999E-60</c:v>
                </c:pt>
                <c:pt idx="3028" formatCode="0.00E+00">
                  <c:v>-2.8125900000000001E-60</c:v>
                </c:pt>
                <c:pt idx="3029" formatCode="0.00E+00">
                  <c:v>-4.1284600000000001E-60</c:v>
                </c:pt>
                <c:pt idx="3030" formatCode="0.00E+00">
                  <c:v>-4.2166899999999999E-60</c:v>
                </c:pt>
                <c:pt idx="3031" formatCode="0.00E+00">
                  <c:v>-2.1358600000000001E-60</c:v>
                </c:pt>
                <c:pt idx="3032" formatCode="0.00E+00">
                  <c:v>2.4521400000000001E-60</c:v>
                </c:pt>
                <c:pt idx="3033" formatCode="0.00E+00">
                  <c:v>9.00472E-60</c:v>
                </c:pt>
                <c:pt idx="3034" formatCode="0.00E+00">
                  <c:v>1.5935500000000001E-59</c:v>
                </c:pt>
                <c:pt idx="3035" formatCode="0.00E+00">
                  <c:v>2.0542099999999999E-59</c:v>
                </c:pt>
                <c:pt idx="3036" formatCode="0.00E+00">
                  <c:v>1.9547399999999999E-59</c:v>
                </c:pt>
                <c:pt idx="3037" formatCode="0.00E+00">
                  <c:v>1.0061399999999999E-59</c:v>
                </c:pt>
                <c:pt idx="3038" formatCode="0.00E+00">
                  <c:v>-8.8978800000000004E-60</c:v>
                </c:pt>
                <c:pt idx="3039" formatCode="0.00E+00">
                  <c:v>-3.4057500000000002E-59</c:v>
                </c:pt>
                <c:pt idx="3040" formatCode="0.00E+00">
                  <c:v>-5.64569E-59</c:v>
                </c:pt>
                <c:pt idx="3041" formatCode="0.00E+00">
                  <c:v>-6.2350500000000002E-59</c:v>
                </c:pt>
                <c:pt idx="3042" formatCode="0.00E+00">
                  <c:v>-3.6015200000000001E-59</c:v>
                </c:pt>
                <c:pt idx="3043" formatCode="0.00E+00">
                  <c:v>3.35625E-59</c:v>
                </c:pt>
                <c:pt idx="3044" formatCode="0.00E+00">
                  <c:v>1.4208799999999999E-58</c:v>
                </c:pt>
                <c:pt idx="3045" formatCode="0.00E+00">
                  <c:v>2.63398E-58</c:v>
                </c:pt>
                <c:pt idx="3046" formatCode="0.00E+00">
                  <c:v>3.5103999999999998E-58</c:v>
                </c:pt>
                <c:pt idx="3047" formatCode="0.00E+00">
                  <c:v>3.4702899999999997E-58</c:v>
                </c:pt>
                <c:pt idx="3048" formatCode="0.00E+00">
                  <c:v>2.0389900000000001E-58</c:v>
                </c:pt>
                <c:pt idx="3049" formatCode="0.00E+00">
                  <c:v>-8.4714700000000006E-59</c:v>
                </c:pt>
                <c:pt idx="3050" formatCode="0.00E+00">
                  <c:v>-4.6699699999999999E-58</c:v>
                </c:pt>
                <c:pt idx="3051" formatCode="0.00E+00">
                  <c:v>-8.3350099999999993E-58</c:v>
                </c:pt>
                <c:pt idx="3052" formatCode="0.00E+00">
                  <c:v>-1.03147E-57</c:v>
                </c:pt>
                <c:pt idx="3053" formatCode="0.00E+00">
                  <c:v>-8.9385999999999993E-58</c:v>
                </c:pt>
                <c:pt idx="3054" formatCode="0.00E+00">
                  <c:v>-2.8231800000000002E-58</c:v>
                </c:pt>
                <c:pt idx="3055" formatCode="0.00E+00">
                  <c:v>8.1423799999999994E-58</c:v>
                </c:pt>
                <c:pt idx="3056" formatCode="0.00E+00">
                  <c:v>2.12228E-57</c:v>
                </c:pt>
                <c:pt idx="3057" formatCode="0.00E+00">
                  <c:v>3.0270899999999998E-57</c:v>
                </c:pt>
                <c:pt idx="3058" formatCode="0.00E+00">
                  <c:v>2.6986299999999998E-57</c:v>
                </c:pt>
                <c:pt idx="3059" formatCode="0.00E+00">
                  <c:v>3.2140299999999997E-58</c:v>
                </c:pt>
                <c:pt idx="3060" formatCode="0.00E+00">
                  <c:v>-4.4735999999999999E-57</c:v>
                </c:pt>
                <c:pt idx="3061" formatCode="0.00E+00">
                  <c:v>-1.1062E-56</c:v>
                </c:pt>
                <c:pt idx="3062" formatCode="0.00E+00">
                  <c:v>-1.7611000000000001E-56</c:v>
                </c:pt>
                <c:pt idx="3063" formatCode="0.00E+00">
                  <c:v>-2.1230799999999999E-56</c:v>
                </c:pt>
                <c:pt idx="3064" formatCode="0.00E+00">
                  <c:v>-1.84416E-56</c:v>
                </c:pt>
                <c:pt idx="3065" formatCode="0.00E+00">
                  <c:v>-6.53174E-57</c:v>
                </c:pt>
                <c:pt idx="3066" formatCode="0.00E+00">
                  <c:v>1.4283200000000001E-56</c:v>
                </c:pt>
                <c:pt idx="3067" formatCode="0.00E+00">
                  <c:v>3.9461699999999999E-56</c:v>
                </c:pt>
                <c:pt idx="3068" formatCode="0.00E+00">
                  <c:v>6.0638799999999998E-56</c:v>
                </c:pt>
                <c:pt idx="3069" formatCode="0.00E+00">
                  <c:v>6.7393999999999999E-56</c:v>
                </c:pt>
                <c:pt idx="3070" formatCode="0.00E+00">
                  <c:v>4.9480799999999996E-56</c:v>
                </c:pt>
                <c:pt idx="3071" formatCode="0.00E+00">
                  <c:v>8.4066799999999997E-58</c:v>
                </c:pt>
                <c:pt idx="3072" formatCode="0.00E+00">
                  <c:v>-7.3469100000000002E-56</c:v>
                </c:pt>
                <c:pt idx="3073" formatCode="0.00E+00">
                  <c:v>-1.4878300000000001E-55</c:v>
                </c:pt>
                <c:pt idx="3074" formatCode="0.00E+00">
                  <c:v>-1.7681200000000001E-55</c:v>
                </c:pt>
                <c:pt idx="3075" formatCode="0.00E+00">
                  <c:v>-9.8182999999999993E-56</c:v>
                </c:pt>
                <c:pt idx="3076" formatCode="0.00E+00">
                  <c:v>1.28319E-55</c:v>
                </c:pt>
                <c:pt idx="3077" formatCode="0.00E+00">
                  <c:v>4.9957599999999997E-55</c:v>
                </c:pt>
                <c:pt idx="3078" formatCode="0.00E+00">
                  <c:v>9.48981E-55</c:v>
                </c:pt>
                <c:pt idx="3079" formatCode="0.00E+00">
                  <c:v>1.32636E-54</c:v>
                </c:pt>
                <c:pt idx="3080" formatCode="0.00E+00">
                  <c:v>1.4193699999999999E-54</c:v>
                </c:pt>
                <c:pt idx="3081" formatCode="0.00E+00">
                  <c:v>1.04483E-54</c:v>
                </c:pt>
                <c:pt idx="3082" formatCode="0.00E+00">
                  <c:v>1.4205900000000001E-55</c:v>
                </c:pt>
                <c:pt idx="3083" formatCode="0.00E+00">
                  <c:v>-1.1763600000000001E-54</c:v>
                </c:pt>
                <c:pt idx="3084" formatCode="0.00E+00">
                  <c:v>-2.58026E-54</c:v>
                </c:pt>
                <c:pt idx="3085" formatCode="0.00E+00">
                  <c:v>-3.48363E-54</c:v>
                </c:pt>
                <c:pt idx="3086" formatCode="0.00E+00">
                  <c:v>-3.08898E-54</c:v>
                </c:pt>
                <c:pt idx="3087" formatCode="0.00E+00">
                  <c:v>-6.58019E-55</c:v>
                </c:pt>
                <c:pt idx="3088" formatCode="0.00E+00">
                  <c:v>3.9687599999999997E-54</c:v>
                </c:pt>
                <c:pt idx="3089" formatCode="0.00E+00">
                  <c:v>9.94978E-54</c:v>
                </c:pt>
                <c:pt idx="3090" formatCode="0.00E+00">
                  <c:v>1.53305E-53</c:v>
                </c:pt>
                <c:pt idx="3091" formatCode="0.00E+00">
                  <c:v>1.7089199999999999E-53</c:v>
                </c:pt>
                <c:pt idx="3092" formatCode="0.00E+00">
                  <c:v>1.17216E-53</c:v>
                </c:pt>
                <c:pt idx="3093" formatCode="0.00E+00">
                  <c:v>-3.0595299999999998E-54</c:v>
                </c:pt>
                <c:pt idx="3094" formatCode="0.00E+00">
                  <c:v>-2.62358E-53</c:v>
                </c:pt>
                <c:pt idx="3095" formatCode="0.00E+00">
                  <c:v>-5.2029500000000001E-53</c:v>
                </c:pt>
                <c:pt idx="3096" formatCode="0.00E+00">
                  <c:v>-6.9717399999999999E-53</c:v>
                </c:pt>
                <c:pt idx="3097" formatCode="0.00E+00">
                  <c:v>-6.6249900000000003E-53</c:v>
                </c:pt>
                <c:pt idx="3098" formatCode="0.00E+00">
                  <c:v>-3.1521399999999998E-53</c:v>
                </c:pt>
                <c:pt idx="3099" formatCode="0.00E+00">
                  <c:v>3.6400699999999998E-53</c:v>
                </c:pt>
                <c:pt idx="3100" formatCode="0.00E+00">
                  <c:v>1.2664200000000001E-52</c:v>
                </c:pt>
                <c:pt idx="3101" formatCode="0.00E+00">
                  <c:v>2.1185299999999998E-52</c:v>
                </c:pt>
                <c:pt idx="3102" formatCode="0.00E+00">
                  <c:v>2.5172500000000001E-52</c:v>
                </c:pt>
                <c:pt idx="3103" formatCode="0.00E+00">
                  <c:v>2.0772299999999999E-52</c:v>
                </c:pt>
                <c:pt idx="3104" formatCode="0.00E+00">
                  <c:v>6.1800699999999998E-53</c:v>
                </c:pt>
                <c:pt idx="3105" formatCode="0.00E+00">
                  <c:v>-1.7161300000000001E-52</c:v>
                </c:pt>
                <c:pt idx="3106" formatCode="0.00E+00">
                  <c:v>-4.3783400000000003E-52</c:v>
                </c:pt>
                <c:pt idx="3107" formatCode="0.00E+00">
                  <c:v>-6.2920800000000001E-52</c:v>
                </c:pt>
                <c:pt idx="3108" formatCode="0.00E+00">
                  <c:v>-6.0152999999999999E-52</c:v>
                </c:pt>
                <c:pt idx="3109" formatCode="0.00E+00">
                  <c:v>-2.50704E-52</c:v>
                </c:pt>
                <c:pt idx="3110" formatCode="0.00E+00">
                  <c:v>4.2622000000000001E-52</c:v>
                </c:pt>
                <c:pt idx="3111" formatCode="0.00E+00">
                  <c:v>1.32526E-51</c:v>
                </c:pt>
                <c:pt idx="3112" formatCode="0.00E+00">
                  <c:v>2.19024E-51</c:v>
                </c:pt>
                <c:pt idx="3113" formatCode="0.00E+00">
                  <c:v>2.5974700000000001E-51</c:v>
                </c:pt>
                <c:pt idx="3114" formatCode="0.00E+00">
                  <c:v>2.1370200000000001E-51</c:v>
                </c:pt>
                <c:pt idx="3115" formatCode="0.00E+00">
                  <c:v>6.2544199999999998E-52</c:v>
                </c:pt>
                <c:pt idx="3116" formatCode="0.00E+00">
                  <c:v>-1.8344599999999999E-51</c:v>
                </c:pt>
                <c:pt idx="3117" formatCode="0.00E+00">
                  <c:v>-4.7304999999999998E-51</c:v>
                </c:pt>
                <c:pt idx="3118" formatCode="0.00E+00">
                  <c:v>-6.7905400000000005E-51</c:v>
                </c:pt>
                <c:pt idx="3119" formatCode="0.00E+00">
                  <c:v>-5.8041899999999994E-51</c:v>
                </c:pt>
                <c:pt idx="3120" formatCode="0.00E+00">
                  <c:v>7.6206300000000007E-52</c:v>
                </c:pt>
                <c:pt idx="3121" formatCode="0.00E+00">
                  <c:v>1.43172E-50</c:v>
                </c:pt>
                <c:pt idx="3122" formatCode="0.00E+00">
                  <c:v>3.3528499999999999E-50</c:v>
                </c:pt>
                <c:pt idx="3123" formatCode="0.00E+00">
                  <c:v>5.3267999999999998E-50</c:v>
                </c:pt>
                <c:pt idx="3124" formatCode="0.00E+00">
                  <c:v>6.5255400000000003E-50</c:v>
                </c:pt>
                <c:pt idx="3125" formatCode="0.00E+00">
                  <c:v>6.1043599999999995E-50</c:v>
                </c:pt>
                <c:pt idx="3126" formatCode="0.00E+00">
                  <c:v>3.55767E-50</c:v>
                </c:pt>
                <c:pt idx="3127" formatCode="0.00E+00">
                  <c:v>-1.02616E-50</c:v>
                </c:pt>
                <c:pt idx="3128" formatCode="0.00E+00">
                  <c:v>-6.7205100000000004E-50</c:v>
                </c:pt>
                <c:pt idx="3129" formatCode="0.00E+00">
                  <c:v>-1.15329E-49</c:v>
                </c:pt>
                <c:pt idx="3130" formatCode="0.00E+00">
                  <c:v>-1.2622799999999999E-49</c:v>
                </c:pt>
                <c:pt idx="3131" formatCode="0.00E+00">
                  <c:v>-7.3231400000000002E-50</c:v>
                </c:pt>
                <c:pt idx="3132" formatCode="0.00E+00">
                  <c:v>5.4577500000000001E-50</c:v>
                </c:pt>
                <c:pt idx="3133" formatCode="0.00E+00">
                  <c:v>2.4207000000000002E-49</c:v>
                </c:pt>
                <c:pt idx="3134" formatCode="0.00E+00">
                  <c:v>4.4151999999999999E-49</c:v>
                </c:pt>
                <c:pt idx="3135" formatCode="0.00E+00">
                  <c:v>5.6799400000000001E-49</c:v>
                </c:pt>
                <c:pt idx="3136" formatCode="0.00E+00">
                  <c:v>5.0404200000000002E-49</c:v>
                </c:pt>
                <c:pt idx="3137" formatCode="0.00E+00">
                  <c:v>1.31281E-49</c:v>
                </c:pt>
                <c:pt idx="3138" formatCode="0.00E+00">
                  <c:v>-5.9191400000000001E-49</c:v>
                </c:pt>
                <c:pt idx="3139" formatCode="0.00E+00">
                  <c:v>-1.5415999999999999E-48</c:v>
                </c:pt>
                <c:pt idx="3140" formatCode="0.00E+00">
                  <c:v>-2.42228E-48</c:v>
                </c:pt>
                <c:pt idx="3141" formatCode="0.00E+00">
                  <c:v>-2.8503600000000001E-48</c:v>
                </c:pt>
                <c:pt idx="3142" formatCode="0.00E+00">
                  <c:v>-2.4330000000000001E-48</c:v>
                </c:pt>
                <c:pt idx="3143" formatCode="0.00E+00">
                  <c:v>-8.8220899999999993E-49</c:v>
                </c:pt>
                <c:pt idx="3144" formatCode="0.00E+00">
                  <c:v>1.73024E-48</c:v>
                </c:pt>
                <c:pt idx="3145" formatCode="0.00E+00">
                  <c:v>4.6875200000000002E-48</c:v>
                </c:pt>
                <c:pt idx="3146" formatCode="0.00E+00">
                  <c:v>6.5587699999999997E-48</c:v>
                </c:pt>
                <c:pt idx="3147" formatCode="0.00E+00">
                  <c:v>5.5412299999999997E-48</c:v>
                </c:pt>
                <c:pt idx="3148" formatCode="0.00E+00">
                  <c:v>1.6967E-49</c:v>
                </c:pt>
                <c:pt idx="3149" formatCode="0.00E+00">
                  <c:v>-9.9046300000000006E-48</c:v>
                </c:pt>
                <c:pt idx="3150" formatCode="0.00E+00">
                  <c:v>-2.3170300000000002E-47</c:v>
                </c:pt>
                <c:pt idx="3151" formatCode="0.00E+00">
                  <c:v>-3.5577199999999998E-47</c:v>
                </c:pt>
                <c:pt idx="3152" formatCode="0.00E+00">
                  <c:v>-4.0958200000000002E-47</c:v>
                </c:pt>
                <c:pt idx="3153" formatCode="0.00E+00">
                  <c:v>-3.3244699999999998E-47</c:v>
                </c:pt>
                <c:pt idx="3154" formatCode="0.00E+00">
                  <c:v>-8.8955900000000005E-48</c:v>
                </c:pt>
                <c:pt idx="3155" formatCode="0.00E+00">
                  <c:v>3.1032399999999999E-47</c:v>
                </c:pt>
                <c:pt idx="3156" formatCode="0.00E+00">
                  <c:v>7.7295499999999999E-47</c:v>
                </c:pt>
                <c:pt idx="3157" formatCode="0.00E+00">
                  <c:v>1.1025700000000001E-46</c:v>
                </c:pt>
                <c:pt idx="3158" formatCode="0.00E+00">
                  <c:v>1.05788E-46</c:v>
                </c:pt>
                <c:pt idx="3159" formatCode="0.00E+00">
                  <c:v>4.4973900000000002E-47</c:v>
                </c:pt>
                <c:pt idx="3160" formatCode="0.00E+00">
                  <c:v>-7.9697899999999998E-47</c:v>
                </c:pt>
                <c:pt idx="3161" formatCode="0.00E+00">
                  <c:v>-2.53537E-46</c:v>
                </c:pt>
                <c:pt idx="3162" formatCode="0.00E+00">
                  <c:v>-4.2324199999999996E-46</c:v>
                </c:pt>
                <c:pt idx="3163" formatCode="0.00E+00">
                  <c:v>-5.0044200000000001E-46</c:v>
                </c:pt>
                <c:pt idx="3164" formatCode="0.00E+00">
                  <c:v>-3.9339400000000002E-46</c:v>
                </c:pt>
                <c:pt idx="3165" formatCode="0.00E+00">
                  <c:v>-4.37897E-47</c:v>
                </c:pt>
                <c:pt idx="3166" formatCode="0.00E+00">
                  <c:v>5.3583399999999997E-46</c:v>
                </c:pt>
                <c:pt idx="3167" formatCode="0.00E+00">
                  <c:v>1.2271999999999999E-45</c:v>
                </c:pt>
                <c:pt idx="3168" formatCode="0.00E+00">
                  <c:v>1.8010699999999999E-45</c:v>
                </c:pt>
                <c:pt idx="3169" formatCode="0.00E+00">
                  <c:v>1.9448000000000001E-45</c:v>
                </c:pt>
                <c:pt idx="3170" formatCode="0.00E+00">
                  <c:v>1.33322E-45</c:v>
                </c:pt>
                <c:pt idx="3171" formatCode="0.00E+00">
                  <c:v>-2.0397899999999999E-46</c:v>
                </c:pt>
                <c:pt idx="3172" formatCode="0.00E+00">
                  <c:v>-2.4756999999999999E-45</c:v>
                </c:pt>
                <c:pt idx="3173" formatCode="0.00E+00">
                  <c:v>-4.8284299999999997E-45</c:v>
                </c:pt>
                <c:pt idx="3174" formatCode="0.00E+00">
                  <c:v>-6.20153E-45</c:v>
                </c:pt>
                <c:pt idx="3175" formatCode="0.00E+00">
                  <c:v>-5.3544000000000003E-45</c:v>
                </c:pt>
                <c:pt idx="3176" formatCode="0.00E+00">
                  <c:v>-1.2765900000000001E-45</c:v>
                </c:pt>
                <c:pt idx="3177" formatCode="0.00E+00">
                  <c:v>6.2010500000000002E-45</c:v>
                </c:pt>
                <c:pt idx="3178" formatCode="0.00E+00">
                  <c:v>1.5641400000000001E-44</c:v>
                </c:pt>
                <c:pt idx="3179" formatCode="0.00E+00">
                  <c:v>2.3722199999999998E-44</c:v>
                </c:pt>
                <c:pt idx="3180" formatCode="0.00E+00">
                  <c:v>2.6190399999999998E-44</c:v>
                </c:pt>
                <c:pt idx="3181" formatCode="0.00E+00">
                  <c:v>1.92644E-44</c:v>
                </c:pt>
                <c:pt idx="3182" formatCode="0.00E+00">
                  <c:v>7.8823500000000003E-46</c:v>
                </c:pt>
                <c:pt idx="3183" formatCode="0.00E+00">
                  <c:v>-2.7705900000000001E-44</c:v>
                </c:pt>
                <c:pt idx="3184" formatCode="0.00E+00">
                  <c:v>-5.8373799999999996E-44</c:v>
                </c:pt>
                <c:pt idx="3185" formatCode="0.00E+00">
                  <c:v>-7.63165E-44</c:v>
                </c:pt>
                <c:pt idx="3186" formatCode="0.00E+00">
                  <c:v>-6.1917600000000005E-44</c:v>
                </c:pt>
                <c:pt idx="3187" formatCode="0.00E+00">
                  <c:v>2.44554E-45</c:v>
                </c:pt>
                <c:pt idx="3188" formatCode="0.00E+00">
                  <c:v>1.2077899999999999E-43</c:v>
                </c:pt>
                <c:pt idx="3189" formatCode="0.00E+00">
                  <c:v>2.7276399999999999E-43</c:v>
                </c:pt>
                <c:pt idx="3190" formatCode="0.00E+00">
                  <c:v>4.1187099999999999E-43</c:v>
                </c:pt>
                <c:pt idx="3191" formatCode="0.00E+00">
                  <c:v>4.7518000000000001E-43</c:v>
                </c:pt>
                <c:pt idx="3192" formatCode="0.00E+00">
                  <c:v>4.0066399999999999E-43</c:v>
                </c:pt>
                <c:pt idx="3193" formatCode="0.00E+00">
                  <c:v>1.4826099999999999E-43</c:v>
                </c:pt>
                <c:pt idx="3194" formatCode="0.00E+00">
                  <c:v>-2.6779399999999999E-43</c:v>
                </c:pt>
                <c:pt idx="3195" formatCode="0.00E+00">
                  <c:v>-7.3713500000000001E-43</c:v>
                </c:pt>
                <c:pt idx="3196" formatCode="0.00E+00">
                  <c:v>-1.0449900000000001E-42</c:v>
                </c:pt>
                <c:pt idx="3197" formatCode="0.00E+00">
                  <c:v>-9.3461699999999993E-43</c:v>
                </c:pt>
                <c:pt idx="3198" formatCode="0.00E+00">
                  <c:v>-2.01755E-43</c:v>
                </c:pt>
                <c:pt idx="3199" formatCode="0.00E+00">
                  <c:v>1.2171400000000001E-42</c:v>
                </c:pt>
                <c:pt idx="3200" formatCode="0.00E+00">
                  <c:v>3.1175300000000002E-42</c:v>
                </c:pt>
                <c:pt idx="3201" formatCode="0.00E+00">
                  <c:v>4.8505499999999999E-42</c:v>
                </c:pt>
                <c:pt idx="3202" formatCode="0.00E+00">
                  <c:v>5.3255699999999998E-42</c:v>
                </c:pt>
                <c:pt idx="3203" formatCode="0.00E+00">
                  <c:v>3.4014499999999998E-42</c:v>
                </c:pt>
                <c:pt idx="3204" formatCode="0.00E+00">
                  <c:v>-1.5705500000000001E-42</c:v>
                </c:pt>
                <c:pt idx="3205" formatCode="0.00E+00">
                  <c:v>-9.3130900000000002E-42</c:v>
                </c:pt>
                <c:pt idx="3206" formatCode="0.00E+00">
                  <c:v>-1.8168400000000001E-41</c:v>
                </c:pt>
                <c:pt idx="3207" formatCode="0.00E+00">
                  <c:v>-2.4964400000000002E-41</c:v>
                </c:pt>
                <c:pt idx="3208" formatCode="0.00E+00">
                  <c:v>-2.5956400000000001E-41</c:v>
                </c:pt>
                <c:pt idx="3209" formatCode="0.00E+00">
                  <c:v>-1.8193600000000001E-41</c:v>
                </c:pt>
                <c:pt idx="3210" formatCode="0.00E+00">
                  <c:v>-5.11612E-43</c:v>
                </c:pt>
                <c:pt idx="3211" formatCode="0.00E+00">
                  <c:v>2.47584E-41</c:v>
                </c:pt>
                <c:pt idx="3212" formatCode="0.00E+00">
                  <c:v>4.9416399999999999E-41</c:v>
                </c:pt>
                <c:pt idx="3213" formatCode="0.00E+00">
                  <c:v>5.9295100000000002E-41</c:v>
                </c:pt>
                <c:pt idx="3214" formatCode="0.00E+00">
                  <c:v>3.80174E-41</c:v>
                </c:pt>
                <c:pt idx="3215" formatCode="0.00E+00">
                  <c:v>-2.6330500000000002E-41</c:v>
                </c:pt>
                <c:pt idx="3216" formatCode="0.00E+00">
                  <c:v>-1.32829E-40</c:v>
                </c:pt>
                <c:pt idx="3217" formatCode="0.00E+00">
                  <c:v>-2.5970099999999999E-40</c:v>
                </c:pt>
                <c:pt idx="3218" formatCode="0.00E+00">
                  <c:v>-3.6029799999999998E-40</c:v>
                </c:pt>
                <c:pt idx="3219" formatCode="0.00E+00">
                  <c:v>-3.7201900000000001E-40</c:v>
                </c:pt>
                <c:pt idx="3220" formatCode="0.00E+00">
                  <c:v>-2.4278300000000002E-40</c:v>
                </c:pt>
                <c:pt idx="3221" formatCode="0.00E+00">
                  <c:v>4.1312699999999998E-41</c:v>
                </c:pt>
                <c:pt idx="3222" formatCode="0.00E+00">
                  <c:v>4.4083199999999999E-40</c:v>
                </c:pt>
                <c:pt idx="3223" formatCode="0.00E+00">
                  <c:v>8.5043199999999994E-40</c:v>
                </c:pt>
                <c:pt idx="3224" formatCode="0.00E+00">
                  <c:v>1.0994600000000001E-39</c:v>
                </c:pt>
                <c:pt idx="3225" formatCode="0.00E+00">
                  <c:v>9.9231700000000001E-40</c:v>
                </c:pt>
                <c:pt idx="3226" formatCode="0.00E+00">
                  <c:v>3.7819999999999997E-40</c:v>
                </c:pt>
                <c:pt idx="3227" formatCode="0.00E+00">
                  <c:v>-7.5994599999999998E-40</c:v>
                </c:pt>
                <c:pt idx="3228" formatCode="0.00E+00">
                  <c:v>-2.19616E-39</c:v>
                </c:pt>
                <c:pt idx="3229" formatCode="0.00E+00">
                  <c:v>-3.3884000000000001E-39</c:v>
                </c:pt>
                <c:pt idx="3230" formatCode="0.00E+00">
                  <c:v>-3.5716999999999998E-39</c:v>
                </c:pt>
                <c:pt idx="3231" formatCode="0.00E+00">
                  <c:v>-2.07504E-39</c:v>
                </c:pt>
                <c:pt idx="3232" formatCode="0.00E+00">
                  <c:v>1.3081399999999999E-39</c:v>
                </c:pt>
                <c:pt idx="3233" formatCode="0.00E+00">
                  <c:v>6.1327400000000005E-39</c:v>
                </c:pt>
                <c:pt idx="3234" formatCode="0.00E+00">
                  <c:v>1.12388E-38</c:v>
                </c:pt>
                <c:pt idx="3235" formatCode="0.00E+00">
                  <c:v>1.4664899999999999E-38</c:v>
                </c:pt>
                <c:pt idx="3236" formatCode="0.00E+00">
                  <c:v>1.3868099999999999E-38</c:v>
                </c:pt>
                <c:pt idx="3237" formatCode="0.00E+00">
                  <c:v>6.6618599999999998E-39</c:v>
                </c:pt>
                <c:pt idx="3238" formatCode="0.00E+00">
                  <c:v>-7.3977099999999996E-39</c:v>
                </c:pt>
                <c:pt idx="3239" formatCode="0.00E+00">
                  <c:v>-2.5741099999999998E-38</c:v>
                </c:pt>
                <c:pt idx="3240" formatCode="0.00E+00">
                  <c:v>-4.18546E-38</c:v>
                </c:pt>
                <c:pt idx="3241" formatCode="0.00E+00">
                  <c:v>-4.5776800000000002E-38</c:v>
                </c:pt>
                <c:pt idx="3242" formatCode="0.00E+00">
                  <c:v>-2.7424999999999999E-38</c:v>
                </c:pt>
                <c:pt idx="3243" formatCode="0.00E+00">
                  <c:v>1.8696599999999999E-38</c:v>
                </c:pt>
                <c:pt idx="3244" formatCode="0.00E+00">
                  <c:v>8.9276199999999998E-38</c:v>
                </c:pt>
                <c:pt idx="3245" formatCode="0.00E+00">
                  <c:v>1.6747700000000001E-37</c:v>
                </c:pt>
                <c:pt idx="3246" formatCode="0.00E+00">
                  <c:v>2.2242600000000002E-37</c:v>
                </c:pt>
                <c:pt idx="3247" formatCode="0.00E+00">
                  <c:v>2.19763E-37</c:v>
                </c:pt>
                <c:pt idx="3248" formatCode="0.00E+00">
                  <c:v>1.3397999999999999E-37</c:v>
                </c:pt>
                <c:pt idx="3249" formatCode="0.00E+00">
                  <c:v>-4.3171399999999999E-38</c:v>
                </c:pt>
                <c:pt idx="3250" formatCode="0.00E+00">
                  <c:v>-2.8521600000000001E-37</c:v>
                </c:pt>
                <c:pt idx="3251" formatCode="0.00E+00">
                  <c:v>-5.1343100000000004E-37</c:v>
                </c:pt>
                <c:pt idx="3252" formatCode="0.00E+00">
                  <c:v>-6.0939400000000003E-37</c:v>
                </c:pt>
                <c:pt idx="3253" formatCode="0.00E+00">
                  <c:v>-4.5250199999999996E-37</c:v>
                </c:pt>
                <c:pt idx="3254" formatCode="0.00E+00">
                  <c:v>3.3530199999999998E-38</c:v>
                </c:pt>
                <c:pt idx="3255" formatCode="0.00E+00">
                  <c:v>8.2110199999999994E-37</c:v>
                </c:pt>
                <c:pt idx="3256" formatCode="0.00E+00">
                  <c:v>1.7307099999999999E-36</c:v>
                </c:pt>
                <c:pt idx="3257" formatCode="0.00E+00">
                  <c:v>2.41574E-36</c:v>
                </c:pt>
                <c:pt idx="3258" formatCode="0.00E+00">
                  <c:v>2.38776E-36</c:v>
                </c:pt>
                <c:pt idx="3259" formatCode="0.00E+00">
                  <c:v>1.16574E-36</c:v>
                </c:pt>
                <c:pt idx="3260" formatCode="0.00E+00">
                  <c:v>-1.42659E-36</c:v>
                </c:pt>
                <c:pt idx="3261" formatCode="0.00E+00">
                  <c:v>-5.0061599999999998E-36</c:v>
                </c:pt>
                <c:pt idx="3262" formatCode="0.00E+00">
                  <c:v>-8.5719599999999995E-36</c:v>
                </c:pt>
                <c:pt idx="3263" formatCode="0.00E+00">
                  <c:v>-1.06438E-35</c:v>
                </c:pt>
                <c:pt idx="3264" formatCode="0.00E+00">
                  <c:v>-9.6040000000000004E-36</c:v>
                </c:pt>
                <c:pt idx="3265" formatCode="0.00E+00">
                  <c:v>-4.2765700000000002E-36</c:v>
                </c:pt>
                <c:pt idx="3266" formatCode="0.00E+00">
                  <c:v>5.2625599999999998E-36</c:v>
                </c:pt>
                <c:pt idx="3267" formatCode="0.00E+00">
                  <c:v>1.6869800000000001E-35</c:v>
                </c:pt>
                <c:pt idx="3268" formatCode="0.00E+00">
                  <c:v>2.5971899999999999E-35</c:v>
                </c:pt>
                <c:pt idx="3269" formatCode="0.00E+00">
                  <c:v>2.6435899999999999E-35</c:v>
                </c:pt>
                <c:pt idx="3270" formatCode="0.00E+00">
                  <c:v>1.32946E-35</c:v>
                </c:pt>
                <c:pt idx="3271" formatCode="0.00E+00">
                  <c:v>-1.41858E-35</c:v>
                </c:pt>
                <c:pt idx="3272" formatCode="0.00E+00">
                  <c:v>-5.1710700000000002E-35</c:v>
                </c:pt>
                <c:pt idx="3273" formatCode="0.00E+00">
                  <c:v>-8.9285499999999997E-35</c:v>
                </c:pt>
                <c:pt idx="3274" formatCode="0.00E+00">
                  <c:v>-1.07962E-34</c:v>
                </c:pt>
                <c:pt idx="3275" formatCode="0.00E+00">
                  <c:v>-8.1541499999999995E-35</c:v>
                </c:pt>
                <c:pt idx="3276" formatCode="0.00E+00">
                  <c:v>9.9116499999999999E-36</c:v>
                </c:pt>
                <c:pt idx="3277" formatCode="0.00E+00">
                  <c:v>1.64096E-34</c:v>
                </c:pt>
                <c:pt idx="3278" formatCode="0.00E+00">
                  <c:v>3.5149799999999998E-34</c:v>
                </c:pt>
                <c:pt idx="3279" formatCode="0.00E+00">
                  <c:v>5.2304600000000004E-34</c:v>
                </c:pt>
                <c:pt idx="3280" formatCode="0.00E+00">
                  <c:v>6.2124E-34</c:v>
                </c:pt>
                <c:pt idx="3281" formatCode="0.00E+00">
                  <c:v>5.8644899999999996E-34</c:v>
                </c:pt>
                <c:pt idx="3282" formatCode="0.00E+00">
                  <c:v>3.7216999999999999E-34</c:v>
                </c:pt>
                <c:pt idx="3283" formatCode="0.00E+00">
                  <c:v>-8.6838900000000004E-36</c:v>
                </c:pt>
                <c:pt idx="3284" formatCode="0.00E+00">
                  <c:v>-4.2879300000000001E-34</c:v>
                </c:pt>
                <c:pt idx="3285" formatCode="0.00E+00">
                  <c:v>-6.56027E-34</c:v>
                </c:pt>
                <c:pt idx="3286" formatCode="0.00E+00">
                  <c:v>-4.5475000000000002E-34</c:v>
                </c:pt>
                <c:pt idx="3287" formatCode="0.00E+00">
                  <c:v>3.1266700000000001E-34</c:v>
                </c:pt>
                <c:pt idx="3288" formatCode="0.00E+00">
                  <c:v>1.6443799999999999E-33</c:v>
                </c:pt>
                <c:pt idx="3289" formatCode="0.00E+00">
                  <c:v>3.3255000000000002E-33</c:v>
                </c:pt>
                <c:pt idx="3290" formatCode="0.00E+00">
                  <c:v>4.8139499999999999E-33</c:v>
                </c:pt>
                <c:pt idx="3291" formatCode="0.00E+00">
                  <c:v>5.3332400000000002E-33</c:v>
                </c:pt>
                <c:pt idx="3292" formatCode="0.00E+00">
                  <c:v>4.2442699999999998E-33</c:v>
                </c:pt>
                <c:pt idx="3293" formatCode="0.00E+00">
                  <c:v>1.3734899999999999E-33</c:v>
                </c:pt>
                <c:pt idx="3294" formatCode="0.00E+00">
                  <c:v>-2.9003299999999999E-33</c:v>
                </c:pt>
                <c:pt idx="3295" formatCode="0.00E+00">
                  <c:v>-7.5402700000000004E-33</c:v>
                </c:pt>
                <c:pt idx="3296" formatCode="0.00E+00">
                  <c:v>-1.03548E-32</c:v>
                </c:pt>
                <c:pt idx="3297" formatCode="0.00E+00">
                  <c:v>-7.7432000000000004E-33</c:v>
                </c:pt>
                <c:pt idx="3298" formatCode="0.00E+00">
                  <c:v>3.9260499999999997E-33</c:v>
                </c:pt>
                <c:pt idx="3299" formatCode="0.00E+00">
                  <c:v>2.5693700000000003E-32</c:v>
                </c:pt>
                <c:pt idx="3300" formatCode="0.00E+00">
                  <c:v>5.4192500000000002E-32</c:v>
                </c:pt>
                <c:pt idx="3301" formatCode="0.00E+00">
                  <c:v>8.1642299999999995E-32</c:v>
                </c:pt>
                <c:pt idx="3302" formatCode="0.00E+00">
                  <c:v>9.78707E-32</c:v>
                </c:pt>
                <c:pt idx="3303" formatCode="0.00E+00">
                  <c:v>9.3366100000000001E-32</c:v>
                </c:pt>
                <c:pt idx="3304" formatCode="0.00E+00">
                  <c:v>6.16477E-32</c:v>
                </c:pt>
                <c:pt idx="3305" formatCode="0.00E+00">
                  <c:v>3.3826500000000002E-33</c:v>
                </c:pt>
                <c:pt idx="3306" formatCode="0.00E+00">
                  <c:v>-6.6586399999999999E-32</c:v>
                </c:pt>
                <c:pt idx="3307" formatCode="0.00E+00">
                  <c:v>-1.19186E-31</c:v>
                </c:pt>
                <c:pt idx="3308" formatCode="0.00E+00">
                  <c:v>-1.22074E-31</c:v>
                </c:pt>
                <c:pt idx="3309" formatCode="0.00E+00">
                  <c:v>-4.78709E-32</c:v>
                </c:pt>
                <c:pt idx="3310" formatCode="0.00E+00">
                  <c:v>1.1803400000000001E-31</c:v>
                </c:pt>
                <c:pt idx="3311" formatCode="0.00E+00">
                  <c:v>3.5542399999999998E-31</c:v>
                </c:pt>
                <c:pt idx="3312" formatCode="0.00E+00">
                  <c:v>5.9298900000000004E-31</c:v>
                </c:pt>
                <c:pt idx="3313" formatCode="0.00E+00">
                  <c:v>7.2048600000000003E-31</c:v>
                </c:pt>
                <c:pt idx="3314" formatCode="0.00E+00">
                  <c:v>6.0822800000000004E-31</c:v>
                </c:pt>
                <c:pt idx="3315" formatCode="0.00E+00">
                  <c:v>1.39104E-31</c:v>
                </c:pt>
                <c:pt idx="3316" formatCode="0.00E+00">
                  <c:v>-7.0427799999999999E-31</c:v>
                </c:pt>
                <c:pt idx="3317" formatCode="0.00E+00">
                  <c:v>-1.7384799999999999E-30</c:v>
                </c:pt>
                <c:pt idx="3318" formatCode="0.00E+00">
                  <c:v>-2.5582099999999999E-30</c:v>
                </c:pt>
                <c:pt idx="3319" formatCode="0.00E+00">
                  <c:v>-2.6082899999999999E-30</c:v>
                </c:pt>
                <c:pt idx="3320" formatCode="0.00E+00">
                  <c:v>-1.3125900000000001E-30</c:v>
                </c:pt>
                <c:pt idx="3321" formatCode="0.00E+00">
                  <c:v>1.6951400000000001E-30</c:v>
                </c:pt>
                <c:pt idx="3322" formatCode="0.00E+00">
                  <c:v>6.1527700000000002E-30</c:v>
                </c:pt>
                <c:pt idx="3323" formatCode="0.00E+00">
                  <c:v>1.07704E-29</c:v>
                </c:pt>
                <c:pt idx="3324" formatCode="0.00E+00">
                  <c:v>1.35315E-29</c:v>
                </c:pt>
                <c:pt idx="3325" formatCode="0.00E+00">
                  <c:v>1.27455E-29</c:v>
                </c:pt>
                <c:pt idx="3326" formatCode="0.00E+00">
                  <c:v>7.6447200000000003E-30</c:v>
                </c:pt>
                <c:pt idx="3327" formatCode="0.00E+00">
                  <c:v>-1.6514999999999998E-30</c:v>
                </c:pt>
                <c:pt idx="3328" formatCode="0.00E+00">
                  <c:v>-1.3367299999999999E-29</c:v>
                </c:pt>
                <c:pt idx="3329" formatCode="0.00E+00">
                  <c:v>-2.3129800000000001E-29</c:v>
                </c:pt>
                <c:pt idx="3330" formatCode="0.00E+00">
                  <c:v>-2.56813E-29</c:v>
                </c:pt>
                <c:pt idx="3331" formatCode="0.00E+00">
                  <c:v>-1.8137000000000001E-29</c:v>
                </c:pt>
                <c:pt idx="3332" formatCode="0.00E+00">
                  <c:v>-6.5525500000000001E-31</c:v>
                </c:pt>
                <c:pt idx="3333" formatCode="0.00E+00">
                  <c:v>2.4407600000000001E-29</c:v>
                </c:pt>
                <c:pt idx="3334" formatCode="0.00E+00">
                  <c:v>5.0388800000000001E-29</c:v>
                </c:pt>
                <c:pt idx="3335" formatCode="0.00E+00">
                  <c:v>6.2460599999999996E-29</c:v>
                </c:pt>
                <c:pt idx="3336" formatCode="0.00E+00">
                  <c:v>3.96937E-29</c:v>
                </c:pt>
                <c:pt idx="3337" formatCode="0.00E+00">
                  <c:v>-3.3284399999999998E-29</c:v>
                </c:pt>
                <c:pt idx="3338" formatCode="0.00E+00">
                  <c:v>-1.5454900000000001E-28</c:v>
                </c:pt>
                <c:pt idx="3339" formatCode="0.00E+00">
                  <c:v>-3.0289200000000002E-28</c:v>
                </c:pt>
                <c:pt idx="3340" formatCode="0.00E+00">
                  <c:v>-4.3989000000000001E-28</c:v>
                </c:pt>
                <c:pt idx="3341" formatCode="0.00E+00">
                  <c:v>-5.16095E-28</c:v>
                </c:pt>
                <c:pt idx="3342" formatCode="0.00E+00">
                  <c:v>-4.8670900000000004E-28</c:v>
                </c:pt>
                <c:pt idx="3343" formatCode="0.00E+00">
                  <c:v>-3.1945299999999999E-28</c:v>
                </c:pt>
                <c:pt idx="3344" formatCode="0.00E+00">
                  <c:v>-1.0313800000000001E-29</c:v>
                </c:pt>
                <c:pt idx="3345" formatCode="0.00E+00">
                  <c:v>3.4105399999999999E-28</c:v>
                </c:pt>
                <c:pt idx="3346" formatCode="0.00E+00">
                  <c:v>4.6974400000000004E-28</c:v>
                </c:pt>
                <c:pt idx="3347" formatCode="0.00E+00">
                  <c:v>2.4268899999999999E-29</c:v>
                </c:pt>
                <c:pt idx="3348" formatCode="0.00E+00">
                  <c:v>-1.27248E-27</c:v>
                </c:pt>
                <c:pt idx="3349" formatCode="0.00E+00">
                  <c:v>-3.4712799999999998E-27</c:v>
                </c:pt>
                <c:pt idx="3350" formatCode="0.00E+00">
                  <c:v>-6.26523E-27</c:v>
                </c:pt>
                <c:pt idx="3351" formatCode="0.00E+00">
                  <c:v>-8.8721699999999993E-27</c:v>
                </c:pt>
                <c:pt idx="3352" formatCode="0.00E+00">
                  <c:v>-9.9042600000000001E-27</c:v>
                </c:pt>
                <c:pt idx="3353" formatCode="0.00E+00">
                  <c:v>-7.5756499999999999E-27</c:v>
                </c:pt>
                <c:pt idx="3354" formatCode="0.00E+00">
                  <c:v>-7.30428E-28</c:v>
                </c:pt>
                <c:pt idx="3355" formatCode="0.00E+00">
                  <c:v>1.00444E-26</c:v>
                </c:pt>
                <c:pt idx="3356" formatCode="0.00E+00">
                  <c:v>2.2311900000000001E-26</c:v>
                </c:pt>
                <c:pt idx="3357" formatCode="0.00E+00">
                  <c:v>3.1799899999999998E-26</c:v>
                </c:pt>
                <c:pt idx="3358" formatCode="0.00E+00">
                  <c:v>3.2304099999999998E-26</c:v>
                </c:pt>
                <c:pt idx="3359" formatCode="0.00E+00">
                  <c:v>1.8141600000000001E-26</c:v>
                </c:pt>
                <c:pt idx="3360" formatCode="0.00E+00">
                  <c:v>-1.1636399999999999E-26</c:v>
                </c:pt>
                <c:pt idx="3361" formatCode="0.00E+00">
                  <c:v>-5.1842399999999995E-26</c:v>
                </c:pt>
                <c:pt idx="3362" formatCode="0.00E+00">
                  <c:v>-9.0985599999999999E-26</c:v>
                </c:pt>
                <c:pt idx="3363" formatCode="0.00E+00">
                  <c:v>-1.1097600000000001E-25</c:v>
                </c:pt>
                <c:pt idx="3364" formatCode="0.00E+00">
                  <c:v>-9.3651199999999998E-26</c:v>
                </c:pt>
                <c:pt idx="3365" formatCode="0.00E+00">
                  <c:v>-3.05727E-26</c:v>
                </c:pt>
                <c:pt idx="3366" formatCode="0.00E+00">
                  <c:v>7.44697E-26</c:v>
                </c:pt>
                <c:pt idx="3367" formatCode="0.00E+00">
                  <c:v>1.9945099999999999E-25</c:v>
                </c:pt>
                <c:pt idx="3368" formatCode="0.00E+00">
                  <c:v>2.9431000000000002E-25</c:v>
                </c:pt>
                <c:pt idx="3369" formatCode="0.00E+00">
                  <c:v>2.9971899999999998E-25</c:v>
                </c:pt>
                <c:pt idx="3370" formatCode="0.00E+00">
                  <c:v>1.7881399999999999E-25</c:v>
                </c:pt>
                <c:pt idx="3371" formatCode="0.00E+00">
                  <c:v>-8.2160699999999999E-26</c:v>
                </c:pt>
                <c:pt idx="3372" formatCode="0.00E+00">
                  <c:v>-4.6218600000000003E-25</c:v>
                </c:pt>
                <c:pt idx="3373" formatCode="0.00E+00">
                  <c:v>-8.4378799999999997E-25</c:v>
                </c:pt>
                <c:pt idx="3374" formatCode="0.00E+00">
                  <c:v>-9.8603900000000002E-25</c:v>
                </c:pt>
                <c:pt idx="3375" formatCode="0.00E+00">
                  <c:v>-6.0411399999999998E-25</c:v>
                </c:pt>
                <c:pt idx="3376" formatCode="0.00E+00">
                  <c:v>5.0152899999999999E-25</c:v>
                </c:pt>
                <c:pt idx="3377" formatCode="0.00E+00">
                  <c:v>2.32889E-24</c:v>
                </c:pt>
                <c:pt idx="3378" formatCode="0.00E+00">
                  <c:v>4.55573E-24</c:v>
                </c:pt>
                <c:pt idx="3379" formatCode="0.00E+00">
                  <c:v>6.4699E-24</c:v>
                </c:pt>
                <c:pt idx="3380" formatCode="0.00E+00">
                  <c:v>7.1467799999999997E-24</c:v>
                </c:pt>
                <c:pt idx="3381" formatCode="0.00E+00">
                  <c:v>5.8134700000000004E-24</c:v>
                </c:pt>
                <c:pt idx="3382" formatCode="0.00E+00">
                  <c:v>2.0885700000000002E-24</c:v>
                </c:pt>
                <c:pt idx="3383" formatCode="0.00E+00">
                  <c:v>-3.7008300000000002E-24</c:v>
                </c:pt>
                <c:pt idx="3384" formatCode="0.00E+00">
                  <c:v>-9.9960099999999997E-24</c:v>
                </c:pt>
                <c:pt idx="3385" formatCode="0.00E+00">
                  <c:v>-1.42074E-23</c:v>
                </c:pt>
                <c:pt idx="3386" formatCode="0.00E+00">
                  <c:v>-1.36467E-23</c:v>
                </c:pt>
                <c:pt idx="3387" formatCode="0.00E+00">
                  <c:v>-5.8966299999999996E-24</c:v>
                </c:pt>
                <c:pt idx="3388" formatCode="0.00E+00">
                  <c:v>1.03483E-23</c:v>
                </c:pt>
                <c:pt idx="3389" formatCode="0.00E+00">
                  <c:v>3.2455399999999999E-23</c:v>
                </c:pt>
                <c:pt idx="3390" formatCode="0.00E+00">
                  <c:v>5.1331099999999999E-23</c:v>
                </c:pt>
                <c:pt idx="3391" formatCode="0.00E+00">
                  <c:v>5.1861699999999999E-23</c:v>
                </c:pt>
                <c:pt idx="3392" formatCode="0.00E+00">
                  <c:v>1.7318999999999999E-23</c:v>
                </c:pt>
                <c:pt idx="3393" formatCode="0.00E+00">
                  <c:v>-6.1235400000000002E-23</c:v>
                </c:pt>
                <c:pt idx="3394" formatCode="0.00E+00">
                  <c:v>-1.76125E-22</c:v>
                </c:pt>
                <c:pt idx="3395" formatCode="0.00E+00">
                  <c:v>-3.0174699999999999E-22</c:v>
                </c:pt>
                <c:pt idx="3396" formatCode="0.00E+00">
                  <c:v>-3.94901E-22</c:v>
                </c:pt>
                <c:pt idx="3397" formatCode="0.00E+00">
                  <c:v>-4.0012099999999999E-22</c:v>
                </c:pt>
                <c:pt idx="3398" formatCode="0.00E+00">
                  <c:v>-2.749E-22</c:v>
                </c:pt>
                <c:pt idx="3399" formatCode="0.00E+00">
                  <c:v>-1.8897099999999999E-23</c:v>
                </c:pt>
                <c:pt idx="3400" formatCode="0.00E+00">
                  <c:v>3.1852699999999998E-22</c:v>
                </c:pt>
                <c:pt idx="3401" formatCode="0.00E+00">
                  <c:v>6.4596200000000004E-22</c:v>
                </c:pt>
                <c:pt idx="3402" formatCode="0.00E+00">
                  <c:v>8.45067E-22</c:v>
                </c:pt>
                <c:pt idx="3403" formatCode="0.00E+00">
                  <c:v>7.9239899999999996E-22</c:v>
                </c:pt>
                <c:pt idx="3404" formatCode="0.00E+00">
                  <c:v>3.9923600000000001E-22</c:v>
                </c:pt>
                <c:pt idx="3405" formatCode="0.00E+00">
                  <c:v>-3.1265199999999999E-22</c:v>
                </c:pt>
                <c:pt idx="3406" formatCode="0.00E+00">
                  <c:v>-1.1576999999999999E-21</c:v>
                </c:pt>
                <c:pt idx="3407" formatCode="0.00E+00">
                  <c:v>-1.76295E-21</c:v>
                </c:pt>
                <c:pt idx="3408" formatCode="0.00E+00">
                  <c:v>-1.4852E-21</c:v>
                </c:pt>
                <c:pt idx="3409" formatCode="0.00E+00">
                  <c:v>4.9127E-22</c:v>
                </c:pt>
                <c:pt idx="3410" formatCode="0.00E+00">
                  <c:v>4.6099199999999997E-21</c:v>
                </c:pt>
                <c:pt idx="3411" formatCode="0.00E+00">
                  <c:v>1.0354799999999999E-20</c:v>
                </c:pt>
                <c:pt idx="3412" formatCode="0.00E+00">
                  <c:v>1.5894700000000001E-20</c:v>
                </c:pt>
                <c:pt idx="3413" formatCode="0.00E+00">
                  <c:v>1.7888600000000001E-20</c:v>
                </c:pt>
                <c:pt idx="3414" formatCode="0.00E+00">
                  <c:v>1.2152E-20</c:v>
                </c:pt>
                <c:pt idx="3415" formatCode="0.00E+00">
                  <c:v>-4.3595600000000001E-21</c:v>
                </c:pt>
                <c:pt idx="3416" formatCode="0.00E+00">
                  <c:v>-3.1274599999999999E-20</c:v>
                </c:pt>
                <c:pt idx="3417" formatCode="0.00E+00">
                  <c:v>-6.3190299999999999E-20</c:v>
                </c:pt>
                <c:pt idx="3418" formatCode="0.00E+00">
                  <c:v>-8.91759E-20</c:v>
                </c:pt>
                <c:pt idx="3419" formatCode="0.00E+00">
                  <c:v>-9.4481099999999995E-20</c:v>
                </c:pt>
                <c:pt idx="3420" formatCode="0.00E+00">
                  <c:v>-6.5091099999999999E-20</c:v>
                </c:pt>
                <c:pt idx="3421" formatCode="0.00E+00">
                  <c:v>5.0207699999999999E-21</c:v>
                </c:pt>
                <c:pt idx="3422" formatCode="0.00E+00">
                  <c:v>1.06515E-19</c:v>
                </c:pt>
                <c:pt idx="3423" formatCode="0.00E+00">
                  <c:v>2.11667E-19</c:v>
                </c:pt>
                <c:pt idx="3424" formatCode="0.00E+00">
                  <c:v>2.7564800000000002E-19</c:v>
                </c:pt>
                <c:pt idx="3425" formatCode="0.00E+00">
                  <c:v>2.43872E-19</c:v>
                </c:pt>
                <c:pt idx="3426" formatCode="0.00E+00">
                  <c:v>7.5438400000000002E-20</c:v>
                </c:pt>
                <c:pt idx="3427" formatCode="0.00E+00">
                  <c:v>-2.2572099999999999E-19</c:v>
                </c:pt>
                <c:pt idx="3428" formatCode="0.00E+00">
                  <c:v>-5.9667099999999997E-19</c:v>
                </c:pt>
                <c:pt idx="3429" formatCode="0.00E+00">
                  <c:v>-9.0317800000000009E-19</c:v>
                </c:pt>
                <c:pt idx="3430" formatCode="0.00E+00">
                  <c:v>-9.16026E-19</c:v>
                </c:pt>
                <c:pt idx="3431" formatCode="0.00E+00">
                  <c:v>-3.4558199999999999E-19</c:v>
                </c:pt>
                <c:pt idx="3432" formatCode="0.00E+00">
                  <c:v>1.00636E-18</c:v>
                </c:pt>
                <c:pt idx="3433" formatCode="0.00E+00">
                  <c:v>3.0412700000000001E-18</c:v>
                </c:pt>
                <c:pt idx="3434" formatCode="0.00E+00">
                  <c:v>5.2299000000000002E-18</c:v>
                </c:pt>
                <c:pt idx="3435" formatCode="0.00E+00">
                  <c:v>6.6497600000000001E-18</c:v>
                </c:pt>
                <c:pt idx="3436" formatCode="0.00E+00">
                  <c:v>6.1868900000000001E-18</c:v>
                </c:pt>
                <c:pt idx="3437" formatCode="0.00E+00">
                  <c:v>2.8738000000000001E-18</c:v>
                </c:pt>
                <c:pt idx="3438" formatCode="0.00E+00">
                  <c:v>-3.5390399999999999E-18</c:v>
                </c:pt>
                <c:pt idx="3439" formatCode="0.00E+00">
                  <c:v>-1.1917999999999999E-17</c:v>
                </c:pt>
                <c:pt idx="3440" formatCode="0.00E+00">
                  <c:v>-1.94239E-17</c:v>
                </c:pt>
                <c:pt idx="3441" formatCode="0.00E+00">
                  <c:v>-2.1799400000000001E-17</c:v>
                </c:pt>
                <c:pt idx="3442" formatCode="0.00E+00">
                  <c:v>-1.43981E-17</c:v>
                </c:pt>
                <c:pt idx="3443" formatCode="0.00E+00">
                  <c:v>5.8398199999999998E-18</c:v>
                </c:pt>
                <c:pt idx="3444" formatCode="0.00E+00">
                  <c:v>3.7696200000000001E-17</c:v>
                </c:pt>
                <c:pt idx="3445" formatCode="0.00E+00">
                  <c:v>7.3265500000000002E-17</c:v>
                </c:pt>
                <c:pt idx="3446" formatCode="0.00E+00">
                  <c:v>9.7688700000000003E-17</c:v>
                </c:pt>
                <c:pt idx="3447" formatCode="0.00E+00">
                  <c:v>9.2899600000000001E-17</c:v>
                </c:pt>
                <c:pt idx="3448" formatCode="0.00E+00">
                  <c:v>4.4854899999999997E-17</c:v>
                </c:pt>
                <c:pt idx="3449" formatCode="0.00E+00">
                  <c:v>-4.8539800000000001E-17</c:v>
                </c:pt>
                <c:pt idx="3450" formatCode="0.00E+00">
                  <c:v>-1.7167400000000001E-16</c:v>
                </c:pt>
                <c:pt idx="3451" formatCode="0.00E+00">
                  <c:v>-2.8862199999999998E-16</c:v>
                </c:pt>
                <c:pt idx="3452" formatCode="0.00E+00">
                  <c:v>-3.46709E-16</c:v>
                </c:pt>
                <c:pt idx="3453" formatCode="0.00E+00">
                  <c:v>-2.9213599999999998E-16</c:v>
                </c:pt>
                <c:pt idx="3454" formatCode="0.00E+00">
                  <c:v>-9.2949199999999995E-17</c:v>
                </c:pt>
                <c:pt idx="3455" formatCode="0.00E+00">
                  <c:v>2.4025199999999999E-16</c:v>
                </c:pt>
                <c:pt idx="3456" formatCode="0.00E+00">
                  <c:v>6.2681600000000003E-16</c:v>
                </c:pt>
                <c:pt idx="3457" formatCode="0.00E+00">
                  <c:v>8.9523600000000006E-16</c:v>
                </c:pt>
                <c:pt idx="3458" formatCode="0.00E+00">
                  <c:v>8.2747100000000003E-16</c:v>
                </c:pt>
                <c:pt idx="3459" formatCode="0.00E+00">
                  <c:v>2.5152799999999998E-16</c:v>
                </c:pt>
                <c:pt idx="3460" formatCode="0.00E+00">
                  <c:v>-8.8610400000000001E-16</c:v>
                </c:pt>
                <c:pt idx="3461" formatCode="0.00E+00">
                  <c:v>-2.4392400000000002E-15</c:v>
                </c:pt>
                <c:pt idx="3462" formatCode="0.00E+00">
                  <c:v>-3.9638899999999998E-15</c:v>
                </c:pt>
                <c:pt idx="3463" formatCode="0.00E+00">
                  <c:v>-4.7199200000000004E-15</c:v>
                </c:pt>
                <c:pt idx="3464" formatCode="0.00E+00">
                  <c:v>-3.8431299999999998E-15</c:v>
                </c:pt>
                <c:pt idx="3465" formatCode="0.00E+00">
                  <c:v>-7.0522400000000002E-16</c:v>
                </c:pt>
                <c:pt idx="3466" formatCode="0.00E+00">
                  <c:v>4.6007E-15</c:v>
                </c:pt>
                <c:pt idx="3467" formatCode="0.00E+00">
                  <c:v>1.0949400000000001E-14</c:v>
                </c:pt>
                <c:pt idx="3468" formatCode="0.00E+00">
                  <c:v>1.6220900000000001E-14</c:v>
                </c:pt>
                <c:pt idx="3469" formatCode="0.00E+00">
                  <c:v>1.76711E-14</c:v>
                </c:pt>
                <c:pt idx="3470" formatCode="0.00E+00">
                  <c:v>1.27574E-14</c:v>
                </c:pt>
                <c:pt idx="3471" formatCode="0.00E+00">
                  <c:v>2.9424599999999998E-16</c:v>
                </c:pt>
                <c:pt idx="3472" formatCode="0.00E+00">
                  <c:v>-1.82506E-14</c:v>
                </c:pt>
                <c:pt idx="3473" formatCode="0.00E+00">
                  <c:v>-3.7143000000000003E-14</c:v>
                </c:pt>
                <c:pt idx="3474" formatCode="0.00E+00">
                  <c:v>-4.59858E-14</c:v>
                </c:pt>
                <c:pt idx="3475" formatCode="0.00E+00">
                  <c:v>-3.2851799999999998E-14</c:v>
                </c:pt>
                <c:pt idx="3476" formatCode="0.00E+00">
                  <c:v>1.0357E-14</c:v>
                </c:pt>
                <c:pt idx="3477" formatCode="0.00E+00">
                  <c:v>8.2972899999999994E-14</c:v>
                </c:pt>
                <c:pt idx="3478" formatCode="0.00E+00">
                  <c:v>1.7161100000000001E-13</c:v>
                </c:pt>
                <c:pt idx="3479" formatCode="0.00E+00">
                  <c:v>2.48237E-13</c:v>
                </c:pt>
                <c:pt idx="3480" formatCode="0.00E+00">
                  <c:v>2.7347300000000001E-13</c:v>
                </c:pt>
                <c:pt idx="3481" formatCode="0.00E+00">
                  <c:v>2.0834999999999999E-13</c:v>
                </c:pt>
                <c:pt idx="3482" formatCode="0.00E+00">
                  <c:v>3.4109600000000002E-14</c:v>
                </c:pt>
                <c:pt idx="3483" formatCode="0.00E+00">
                  <c:v>-2.2859199999999998E-13</c:v>
                </c:pt>
                <c:pt idx="3484" formatCode="0.00E+00">
                  <c:v>-5.1193199999999996E-13</c:v>
                </c:pt>
                <c:pt idx="3485" formatCode="0.00E+00">
                  <c:v>-7.1006899999999995E-13</c:v>
                </c:pt>
                <c:pt idx="3486" formatCode="0.00E+00">
                  <c:v>-7.0573299999999998E-13</c:v>
                </c:pt>
                <c:pt idx="3487" formatCode="0.00E+00">
                  <c:v>-4.0511999999999999E-13</c:v>
                </c:pt>
                <c:pt idx="3488" formatCode="0.00E+00">
                  <c:v>2.1776899999999999E-13</c:v>
                </c:pt>
                <c:pt idx="3489" formatCode="0.00E+00">
                  <c:v>1.0501300000000001E-12</c:v>
                </c:pt>
                <c:pt idx="3490" formatCode="0.00E+00">
                  <c:v>1.7897499999999999E-12</c:v>
                </c:pt>
                <c:pt idx="3491" formatCode="0.00E+00">
                  <c:v>2.0288199999999998E-12</c:v>
                </c:pt>
                <c:pt idx="3492" formatCode="0.00E+00">
                  <c:v>1.4330700000000001E-12</c:v>
                </c:pt>
                <c:pt idx="3493" formatCode="0.00E+00">
                  <c:v>-1.4373499999999999E-13</c:v>
                </c:pt>
                <c:pt idx="3494" formatCode="0.00E+00">
                  <c:v>-2.5693199999999998E-12</c:v>
                </c:pt>
                <c:pt idx="3495" formatCode="0.00E+00">
                  <c:v>-5.2575700000000002E-12</c:v>
                </c:pt>
                <c:pt idx="3496" formatCode="0.00E+00">
                  <c:v>-7.0731499999999996E-12</c:v>
                </c:pt>
                <c:pt idx="3497" formatCode="0.00E+00">
                  <c:v>-6.5760100000000004E-12</c:v>
                </c:pt>
                <c:pt idx="3498" formatCode="0.00E+00">
                  <c:v>-2.5794700000000001E-12</c:v>
                </c:pt>
                <c:pt idx="3499" formatCode="0.00E+00">
                  <c:v>5.2203700000000003E-12</c:v>
                </c:pt>
                <c:pt idx="3500" formatCode="0.00E+00">
                  <c:v>1.5618200000000001E-11</c:v>
                </c:pt>
                <c:pt idx="3501" formatCode="0.00E+00">
                  <c:v>2.5304399999999999E-11</c:v>
                </c:pt>
                <c:pt idx="3502" formatCode="0.00E+00">
                  <c:v>2.9229999999999999E-11</c:v>
                </c:pt>
                <c:pt idx="3503" formatCode="0.00E+00">
                  <c:v>2.2548100000000001E-11</c:v>
                </c:pt>
                <c:pt idx="3504" formatCode="0.00E+00">
                  <c:v>2.5013900000000001E-12</c:v>
                </c:pt>
                <c:pt idx="3505" formatCode="0.00E+00">
                  <c:v>-3.02364E-11</c:v>
                </c:pt>
                <c:pt idx="3506" formatCode="0.00E+00">
                  <c:v>-6.7984900000000005E-11</c:v>
                </c:pt>
                <c:pt idx="3507" formatCode="0.00E+00">
                  <c:v>-9.2164099999999997E-11</c:v>
                </c:pt>
                <c:pt idx="3508" formatCode="0.00E+00">
                  <c:v>-7.7990499999999998E-11</c:v>
                </c:pt>
                <c:pt idx="3509" formatCode="0.00E+00">
                  <c:v>-7.4505799999999995E-12</c:v>
                </c:pt>
                <c:pt idx="3510" formatCode="0.00E+00">
                  <c:v>1.2119400000000001E-10</c:v>
                </c:pt>
                <c:pt idx="3511" formatCode="0.00E+00">
                  <c:v>2.89785E-10</c:v>
                </c:pt>
                <c:pt idx="3512" formatCode="0.00E+00">
                  <c:v>4.5436000000000002E-10</c:v>
                </c:pt>
                <c:pt idx="3513" formatCode="0.00E+00">
                  <c:v>5.4162399999999997E-10</c:v>
                </c:pt>
                <c:pt idx="3514" formatCode="0.00E+00">
                  <c:v>4.66163E-10</c:v>
                </c:pt>
                <c:pt idx="3515" formatCode="0.00E+00">
                  <c:v>1.7034799999999999E-10</c:v>
                </c:pt>
                <c:pt idx="3516" formatCode="0.00E+00">
                  <c:v>-3.3494599999999998E-10</c:v>
                </c:pt>
                <c:pt idx="3517" formatCode="0.00E+00">
                  <c:v>-9.3977300000000008E-10</c:v>
                </c:pt>
                <c:pt idx="3518" formatCode="0.00E+00">
                  <c:v>-1.4134299999999999E-9</c:v>
                </c:pt>
                <c:pt idx="3519" formatCode="0.00E+00">
                  <c:v>-1.4416299999999999E-9</c:v>
                </c:pt>
                <c:pt idx="3520" formatCode="0.00E+00">
                  <c:v>-7.6020399999999995E-10</c:v>
                </c:pt>
                <c:pt idx="3521" formatCode="0.00E+00">
                  <c:v>7.0899800000000002E-10</c:v>
                </c:pt>
                <c:pt idx="3522" formatCode="0.00E+00">
                  <c:v>2.7785800000000001E-9</c:v>
                </c:pt>
                <c:pt idx="3523" formatCode="0.00E+00">
                  <c:v>4.8731200000000002E-9</c:v>
                </c:pt>
                <c:pt idx="3524" formatCode="0.00E+00">
                  <c:v>5.9485399999999998E-9</c:v>
                </c:pt>
                <c:pt idx="3525" formatCode="0.00E+00">
                  <c:v>4.7454599999999999E-9</c:v>
                </c:pt>
                <c:pt idx="3526" formatCode="0.00E+00">
                  <c:v>3.6881599999999999E-10</c:v>
                </c:pt>
                <c:pt idx="3527" formatCode="0.00E+00">
                  <c:v>-7.1071400000000003E-9</c:v>
                </c:pt>
                <c:pt idx="3528" formatCode="0.00E+00">
                  <c:v>-1.6259899999999999E-8</c:v>
                </c:pt>
                <c:pt idx="3529" formatCode="0.00E+00">
                  <c:v>-2.4245599999999999E-8</c:v>
                </c:pt>
                <c:pt idx="3530" formatCode="0.00E+00">
                  <c:v>-2.7023700000000001E-8</c:v>
                </c:pt>
                <c:pt idx="3531" formatCode="0.00E+00">
                  <c:v>-2.0175800000000001E-8</c:v>
                </c:pt>
                <c:pt idx="3532" formatCode="0.00E+00">
                  <c:v>-9.1493900000000004E-10</c:v>
                </c:pt>
                <c:pt idx="3533" formatCode="0.00E+00">
                  <c:v>2.9051200000000001E-8</c:v>
                </c:pt>
                <c:pt idx="3534" formatCode="0.00E+00">
                  <c:v>6.1456700000000003E-8</c:v>
                </c:pt>
                <c:pt idx="3535" formatCode="0.00E+00">
                  <c:v>8.2051999999999999E-8</c:v>
                </c:pt>
                <c:pt idx="3536" formatCode="0.00E+00">
                  <c:v>7.4528000000000004E-8</c:v>
                </c:pt>
                <c:pt idx="3537" formatCode="0.00E+00">
                  <c:v>2.6978499999999999E-8</c:v>
                </c:pt>
                <c:pt idx="3538" formatCode="0.00E+00">
                  <c:v>-6.0923400000000004E-8</c:v>
                </c:pt>
                <c:pt idx="3539" formatCode="0.00E+00">
                  <c:v>-1.72952E-7</c:v>
                </c:pt>
                <c:pt idx="3540" formatCode="0.00E+00">
                  <c:v>-2.7396600000000001E-7</c:v>
                </c:pt>
                <c:pt idx="3541" formatCode="0.00E+00">
                  <c:v>-3.1018199999999999E-7</c:v>
                </c:pt>
                <c:pt idx="3542" formatCode="0.00E+00">
                  <c:v>-2.2088800000000001E-7</c:v>
                </c:pt>
                <c:pt idx="3543" formatCode="0.00E+00">
                  <c:v>3.2655899999999999E-8</c:v>
                </c:pt>
                <c:pt idx="3544" formatCode="0.00E+00">
                  <c:v>4.33655E-7</c:v>
                </c:pt>
                <c:pt idx="3545" formatCode="0.00E+00">
                  <c:v>8.7884199999999995E-7</c:v>
                </c:pt>
                <c:pt idx="3546" formatCode="0.00E+00">
                  <c:v>1.1610599999999999E-6</c:v>
                </c:pt>
                <c:pt idx="3547" formatCode="0.00E+00">
                  <c:v>1.0191699999999999E-6</c:v>
                </c:pt>
                <c:pt idx="3548" formatCode="0.00E+00">
                  <c:v>2.6551899999999998E-7</c:v>
                </c:pt>
                <c:pt idx="3549" formatCode="0.00E+00">
                  <c:v>-1.1083099999999999E-6</c:v>
                </c:pt>
                <c:pt idx="3550" formatCode="0.00E+00">
                  <c:v>-2.88287E-6</c:v>
                </c:pt>
                <c:pt idx="3551" formatCode="0.00E+00">
                  <c:v>-4.4818400000000003E-6</c:v>
                </c:pt>
                <c:pt idx="3552" formatCode="0.00E+00">
                  <c:v>-4.8086E-6</c:v>
                </c:pt>
                <c:pt idx="3553" formatCode="0.00E+00">
                  <c:v>-2.4640500000000002E-6</c:v>
                </c:pt>
                <c:pt idx="3554" formatCode="0.00E+00">
                  <c:v>3.6253599999999998E-6</c:v>
                </c:pt>
                <c:pt idx="3555" formatCode="0.00E+00">
                  <c:v>1.39081E-5</c:v>
                </c:pt>
                <c:pt idx="3556" formatCode="0.00E+00">
                  <c:v>2.8563100000000001E-5</c:v>
                </c:pt>
                <c:pt idx="3557" formatCode="0.00E+00">
                  <c:v>4.7785199999999998E-5</c:v>
                </c:pt>
                <c:pt idx="3558" formatCode="0.00E+00">
                  <c:v>7.1581299999999999E-5</c:v>
                </c:pt>
                <c:pt idx="3559" formatCode="0.00E+00">
                  <c:v>9.9584899999999996E-5</c:v>
                </c:pt>
                <c:pt idx="3560" formatCode="0.00E+00">
                  <c:v>1.3110800000000001E-4</c:v>
                </c:pt>
                <c:pt idx="3561" formatCode="0.00E+00">
                  <c:v>1.6518199999999999E-4</c:v>
                </c:pt>
                <c:pt idx="3562" formatCode="0.00E+00">
                  <c:v>2.00643E-4</c:v>
                </c:pt>
                <c:pt idx="3563" formatCode="0.00E+00">
                  <c:v>2.3635799999999999E-4</c:v>
                </c:pt>
                <c:pt idx="3564" formatCode="0.00E+00">
                  <c:v>2.7136199999999998E-4</c:v>
                </c:pt>
                <c:pt idx="3565" formatCode="0.00E+00">
                  <c:v>3.0482399999999998E-4</c:v>
                </c:pt>
                <c:pt idx="3566" formatCode="0.00E+00">
                  <c:v>3.3594499999999998E-4</c:v>
                </c:pt>
                <c:pt idx="3567" formatCode="0.00E+00">
                  <c:v>3.6386799999999999E-4</c:v>
                </c:pt>
                <c:pt idx="3568" formatCode="0.00E+00">
                  <c:v>3.87663E-4</c:v>
                </c:pt>
                <c:pt idx="3569" formatCode="0.00E+00">
                  <c:v>4.06451E-4</c:v>
                </c:pt>
                <c:pt idx="3570" formatCode="0.00E+00">
                  <c:v>4.1951500000000002E-4</c:v>
                </c:pt>
                <c:pt idx="3571" formatCode="0.00E+00">
                  <c:v>4.2614999999999998E-4</c:v>
                </c:pt>
                <c:pt idx="3572" formatCode="0.00E+00">
                  <c:v>4.25456E-4</c:v>
                </c:pt>
                <c:pt idx="3573" formatCode="0.00E+00">
                  <c:v>4.1647599999999999E-4</c:v>
                </c:pt>
                <c:pt idx="3574" formatCode="0.00E+00">
                  <c:v>3.9847E-4</c:v>
                </c:pt>
                <c:pt idx="3575" formatCode="0.00E+00">
                  <c:v>3.7084299999999999E-4</c:v>
                </c:pt>
                <c:pt idx="3576" formatCode="0.00E+00">
                  <c:v>3.3292700000000001E-4</c:v>
                </c:pt>
                <c:pt idx="3577" formatCode="0.00E+00">
                  <c:v>2.8419900000000001E-4</c:v>
                </c:pt>
                <c:pt idx="3578" formatCode="0.00E+00">
                  <c:v>2.24668E-4</c:v>
                </c:pt>
                <c:pt idx="3579" formatCode="0.00E+00">
                  <c:v>1.5460800000000001E-4</c:v>
                </c:pt>
                <c:pt idx="3580" formatCode="0.00E+00">
                  <c:v>7.3761899999999996E-5</c:v>
                </c:pt>
                <c:pt idx="3581" formatCode="0.00E+00">
                  <c:v>-1.8799699999999999E-5</c:v>
                </c:pt>
                <c:pt idx="3582" formatCode="0.00E+00">
                  <c:v>-1.23872E-4</c:v>
                </c:pt>
                <c:pt idx="3583" formatCode="0.00E+00">
                  <c:v>-2.4162000000000001E-4</c:v>
                </c:pt>
                <c:pt idx="3584" formatCode="0.00E+00">
                  <c:v>-3.7212900000000001E-4</c:v>
                </c:pt>
                <c:pt idx="3585" formatCode="0.00E+00">
                  <c:v>-5.1595999999999999E-4</c:v>
                </c:pt>
                <c:pt idx="3586" formatCode="0.00E+00">
                  <c:v>-6.7365100000000005E-4</c:v>
                </c:pt>
                <c:pt idx="3587" formatCode="0.00E+00">
                  <c:v>-8.4478199999999998E-4</c:v>
                </c:pt>
                <c:pt idx="3588" formatCode="0.00E+00">
                  <c:v>-1.0277800000000001E-3</c:v>
                </c:pt>
                <c:pt idx="3589" formatCode="0.00E+00">
                  <c:v>-1.22054E-3</c:v>
                </c:pt>
                <c:pt idx="3590" formatCode="0.00E+00">
                  <c:v>-1.4212700000000001E-3</c:v>
                </c:pt>
                <c:pt idx="3591" formatCode="0.00E+00">
                  <c:v>-1.62882E-3</c:v>
                </c:pt>
                <c:pt idx="3592" formatCode="0.00E+00">
                  <c:v>-1.8424800000000001E-3</c:v>
                </c:pt>
                <c:pt idx="3593" formatCode="0.00E+00">
                  <c:v>-2.06156E-3</c:v>
                </c:pt>
                <c:pt idx="3594" formatCode="0.00E+00">
                  <c:v>-2.2855000000000002E-3</c:v>
                </c:pt>
                <c:pt idx="3595" formatCode="0.00E+00">
                  <c:v>-2.5146600000000002E-3</c:v>
                </c:pt>
                <c:pt idx="3596" formatCode="0.00E+00">
                  <c:v>-2.7506399999999999E-3</c:v>
                </c:pt>
                <c:pt idx="3597" formatCode="0.00E+00">
                  <c:v>-2.99505E-3</c:v>
                </c:pt>
                <c:pt idx="3598" formatCode="0.00E+00">
                  <c:v>-3.2480899999999999E-3</c:v>
                </c:pt>
                <c:pt idx="3599" formatCode="0.00E+00">
                  <c:v>-3.5080799999999998E-3</c:v>
                </c:pt>
                <c:pt idx="3600" formatCode="0.00E+00">
                  <c:v>-3.7725200000000001E-3</c:v>
                </c:pt>
                <c:pt idx="3601" formatCode="0.00E+00">
                  <c:v>-4.0393099999999999E-3</c:v>
                </c:pt>
                <c:pt idx="3602" formatCode="0.00E+00">
                  <c:v>-4.3078400000000003E-3</c:v>
                </c:pt>
                <c:pt idx="3603" formatCode="0.00E+00">
                  <c:v>-4.5790900000000001E-3</c:v>
                </c:pt>
                <c:pt idx="3604" formatCode="0.00E+00">
                  <c:v>-4.8544800000000004E-3</c:v>
                </c:pt>
                <c:pt idx="3605" formatCode="0.00E+00">
                  <c:v>-5.1336899999999998E-3</c:v>
                </c:pt>
                <c:pt idx="3606" formatCode="0.00E+00">
                  <c:v>-5.4138800000000003E-3</c:v>
                </c:pt>
                <c:pt idx="3607" formatCode="0.00E+00">
                  <c:v>-5.69127E-3</c:v>
                </c:pt>
                <c:pt idx="3608" formatCode="0.00E+00">
                  <c:v>-5.9633300000000002E-3</c:v>
                </c:pt>
                <c:pt idx="3609" formatCode="0.00E+00">
                  <c:v>-6.2297300000000002E-3</c:v>
                </c:pt>
                <c:pt idx="3610" formatCode="0.00E+00">
                  <c:v>-6.4919699999999997E-3</c:v>
                </c:pt>
                <c:pt idx="3611" formatCode="0.00E+00">
                  <c:v>-6.7525900000000002E-3</c:v>
                </c:pt>
                <c:pt idx="3612" formatCode="0.00E+00">
                  <c:v>-7.0135400000000004E-3</c:v>
                </c:pt>
                <c:pt idx="3613" formatCode="0.00E+00">
                  <c:v>-7.2747999999999997E-3</c:v>
                </c:pt>
                <c:pt idx="3614" formatCode="0.00E+00">
                  <c:v>-7.5347799999999996E-3</c:v>
                </c:pt>
                <c:pt idx="3615" formatCode="0.00E+00">
                  <c:v>-7.7920400000000001E-3</c:v>
                </c:pt>
                <c:pt idx="3616" formatCode="0.00E+00">
                  <c:v>-8.0461600000000001E-3</c:v>
                </c:pt>
                <c:pt idx="3617" formatCode="0.00E+00">
                  <c:v>-8.2974299999999997E-3</c:v>
                </c:pt>
                <c:pt idx="3618" formatCode="0.00E+00">
                  <c:v>-8.54713E-3</c:v>
                </c:pt>
                <c:pt idx="3619" formatCode="0.00E+00">
                  <c:v>-8.7987499999999993E-3</c:v>
                </c:pt>
                <c:pt idx="3620" formatCode="0.00E+00">
                  <c:v>-9.0573300000000006E-3</c:v>
                </c:pt>
                <c:pt idx="3621" formatCode="0.00E+00">
                  <c:v>-9.3266200000000007E-3</c:v>
                </c:pt>
                <c:pt idx="3622" formatCode="0.00E+00">
                  <c:v>-9.60774E-3</c:v>
                </c:pt>
                <c:pt idx="3623" formatCode="0.00E+00">
                  <c:v>-9.9011700000000008E-3</c:v>
                </c:pt>
                <c:pt idx="3624">
                  <c:v>-1.02091E-2</c:v>
                </c:pt>
                <c:pt idx="3625">
                  <c:v>-1.0534200000000001E-2</c:v>
                </c:pt>
                <c:pt idx="3626">
                  <c:v>-1.0877100000000001E-2</c:v>
                </c:pt>
                <c:pt idx="3627">
                  <c:v>-1.1234900000000001E-2</c:v>
                </c:pt>
                <c:pt idx="3628">
                  <c:v>-1.16037E-2</c:v>
                </c:pt>
                <c:pt idx="3629">
                  <c:v>-1.19822E-2</c:v>
                </c:pt>
                <c:pt idx="3630">
                  <c:v>-1.2371200000000001E-2</c:v>
                </c:pt>
                <c:pt idx="3631">
                  <c:v>-1.27715E-2</c:v>
                </c:pt>
                <c:pt idx="3632">
                  <c:v>-1.31834E-2</c:v>
                </c:pt>
                <c:pt idx="3633">
                  <c:v>-1.36084E-2</c:v>
                </c:pt>
                <c:pt idx="3634">
                  <c:v>-1.40497E-2</c:v>
                </c:pt>
                <c:pt idx="3635">
                  <c:v>-1.4509599999999999E-2</c:v>
                </c:pt>
                <c:pt idx="3636">
                  <c:v>-1.4988100000000001E-2</c:v>
                </c:pt>
                <c:pt idx="3637">
                  <c:v>-1.54834E-2</c:v>
                </c:pt>
                <c:pt idx="3638">
                  <c:v>-1.5992900000000001E-2</c:v>
                </c:pt>
                <c:pt idx="3639">
                  <c:v>-1.6513699999999999E-2</c:v>
                </c:pt>
                <c:pt idx="3640">
                  <c:v>-1.70435E-2</c:v>
                </c:pt>
                <c:pt idx="3641">
                  <c:v>-1.7583000000000001E-2</c:v>
                </c:pt>
                <c:pt idx="3642">
                  <c:v>-1.8134000000000001E-2</c:v>
                </c:pt>
                <c:pt idx="3643">
                  <c:v>-1.8697800000000001E-2</c:v>
                </c:pt>
                <c:pt idx="3644">
                  <c:v>-1.9274199999999998E-2</c:v>
                </c:pt>
                <c:pt idx="3645">
                  <c:v>-1.9863599999999999E-2</c:v>
                </c:pt>
                <c:pt idx="3646">
                  <c:v>-2.0466999999999999E-2</c:v>
                </c:pt>
                <c:pt idx="3647">
                  <c:v>-2.1084599999999998E-2</c:v>
                </c:pt>
                <c:pt idx="3648">
                  <c:v>-2.17158E-2</c:v>
                </c:pt>
                <c:pt idx="3649">
                  <c:v>-2.23608E-2</c:v>
                </c:pt>
                <c:pt idx="3650">
                  <c:v>-2.3021799999999999E-2</c:v>
                </c:pt>
                <c:pt idx="3651">
                  <c:v>-2.3700800000000001E-2</c:v>
                </c:pt>
                <c:pt idx="3652">
                  <c:v>-2.4397800000000001E-2</c:v>
                </c:pt>
                <c:pt idx="3653">
                  <c:v>-2.5111100000000001E-2</c:v>
                </c:pt>
                <c:pt idx="3654">
                  <c:v>-2.58379E-2</c:v>
                </c:pt>
                <c:pt idx="3655">
                  <c:v>-2.6573300000000001E-2</c:v>
                </c:pt>
                <c:pt idx="3656">
                  <c:v>-2.7312099999999999E-2</c:v>
                </c:pt>
                <c:pt idx="3657">
                  <c:v>-2.8050599999999998E-2</c:v>
                </c:pt>
                <c:pt idx="3658">
                  <c:v>-2.8786699999999998E-2</c:v>
                </c:pt>
                <c:pt idx="3659">
                  <c:v>-2.95184E-2</c:v>
                </c:pt>
                <c:pt idx="3660">
                  <c:v>-3.0243099999999998E-2</c:v>
                </c:pt>
                <c:pt idx="3661">
                  <c:v>-3.0959899999999999E-2</c:v>
                </c:pt>
                <c:pt idx="3662">
                  <c:v>-3.1669999999999997E-2</c:v>
                </c:pt>
                <c:pt idx="3663">
                  <c:v>-3.2371900000000002E-2</c:v>
                </c:pt>
                <c:pt idx="3664">
                  <c:v>-3.3060699999999998E-2</c:v>
                </c:pt>
                <c:pt idx="3665">
                  <c:v>-3.3732199999999997E-2</c:v>
                </c:pt>
                <c:pt idx="3666">
                  <c:v>-3.4389400000000001E-2</c:v>
                </c:pt>
                <c:pt idx="3667">
                  <c:v>-3.5042900000000002E-2</c:v>
                </c:pt>
                <c:pt idx="3668">
                  <c:v>-3.5704899999999998E-2</c:v>
                </c:pt>
                <c:pt idx="3669">
                  <c:v>-3.6383100000000002E-2</c:v>
                </c:pt>
                <c:pt idx="3670">
                  <c:v>-3.7080299999999997E-2</c:v>
                </c:pt>
                <c:pt idx="3671">
                  <c:v>-3.77959E-2</c:v>
                </c:pt>
                <c:pt idx="3672">
                  <c:v>-3.8527800000000001E-2</c:v>
                </c:pt>
                <c:pt idx="3673">
                  <c:v>-3.9271199999999999E-2</c:v>
                </c:pt>
                <c:pt idx="3674">
                  <c:v>-4.0019699999999998E-2</c:v>
                </c:pt>
                <c:pt idx="3675">
                  <c:v>-4.0768100000000002E-2</c:v>
                </c:pt>
                <c:pt idx="3676">
                  <c:v>-4.1516299999999999E-2</c:v>
                </c:pt>
                <c:pt idx="3677">
                  <c:v>-4.2269099999999997E-2</c:v>
                </c:pt>
                <c:pt idx="3678">
                  <c:v>-4.3030800000000001E-2</c:v>
                </c:pt>
                <c:pt idx="3679">
                  <c:v>-4.3801E-2</c:v>
                </c:pt>
                <c:pt idx="3680">
                  <c:v>-4.4575099999999999E-2</c:v>
                </c:pt>
                <c:pt idx="3681">
                  <c:v>-4.53509E-2</c:v>
                </c:pt>
                <c:pt idx="3682">
                  <c:v>-4.6133300000000002E-2</c:v>
                </c:pt>
                <c:pt idx="3683">
                  <c:v>-4.6931800000000003E-2</c:v>
                </c:pt>
                <c:pt idx="3684">
                  <c:v>-4.7751700000000001E-2</c:v>
                </c:pt>
                <c:pt idx="3685">
                  <c:v>-4.8590300000000003E-2</c:v>
                </c:pt>
                <c:pt idx="3686">
                  <c:v>-4.94403E-2</c:v>
                </c:pt>
                <c:pt idx="3687">
                  <c:v>-5.02984E-2</c:v>
                </c:pt>
                <c:pt idx="3688" formatCode="0.00E+00">
                  <c:v>-5.1168199999999997E-2</c:v>
                </c:pt>
                <c:pt idx="3689">
                  <c:v>-5.2057300000000001E-2</c:v>
                </c:pt>
                <c:pt idx="3690">
                  <c:v>-5.2971799999999999E-2</c:v>
                </c:pt>
                <c:pt idx="3691">
                  <c:v>-5.3914499999999997E-2</c:v>
                </c:pt>
                <c:pt idx="3692">
                  <c:v>-5.4887999999999999E-2</c:v>
                </c:pt>
                <c:pt idx="3693">
                  <c:v>-5.5896500000000002E-2</c:v>
                </c:pt>
                <c:pt idx="3694">
                  <c:v>-5.6944500000000002E-2</c:v>
                </c:pt>
                <c:pt idx="3695">
                  <c:v>-5.8033500000000002E-2</c:v>
                </c:pt>
                <c:pt idx="3696">
                  <c:v>-5.9159999999999997E-2</c:v>
                </c:pt>
                <c:pt idx="3697">
                  <c:v>-6.0316799999999997E-2</c:v>
                </c:pt>
                <c:pt idx="3698">
                  <c:v>-6.1497499999999997E-2</c:v>
                </c:pt>
                <c:pt idx="3699">
                  <c:v>-6.2699099999999994E-2</c:v>
                </c:pt>
                <c:pt idx="3700">
                  <c:v>-6.3923300000000002E-2</c:v>
                </c:pt>
                <c:pt idx="3701">
                  <c:v>-6.5176300000000006E-2</c:v>
                </c:pt>
                <c:pt idx="3702">
                  <c:v>-6.6465499999999997E-2</c:v>
                </c:pt>
                <c:pt idx="3703">
                  <c:v>-6.77952E-2</c:v>
                </c:pt>
                <c:pt idx="3704">
                  <c:v>-6.9162299999999996E-2</c:v>
                </c:pt>
                <c:pt idx="3705">
                  <c:v>-7.0560800000000007E-2</c:v>
                </c:pt>
                <c:pt idx="3706">
                  <c:v>-7.1992700000000007E-2</c:v>
                </c:pt>
                <c:pt idx="3707">
                  <c:v>-7.3470099999999997E-2</c:v>
                </c:pt>
                <c:pt idx="3708">
                  <c:v>-7.5001999999999999E-2</c:v>
                </c:pt>
                <c:pt idx="3709">
                  <c:v>-7.6579400000000006E-2</c:v>
                </c:pt>
                <c:pt idx="3710">
                  <c:v>-7.8179399999999996E-2</c:v>
                </c:pt>
                <c:pt idx="3711">
                  <c:v>-7.9783400000000004E-2</c:v>
                </c:pt>
                <c:pt idx="3712">
                  <c:v>-8.1387399999999999E-2</c:v>
                </c:pt>
                <c:pt idx="3713">
                  <c:v>-8.2996100000000003E-2</c:v>
                </c:pt>
                <c:pt idx="3714">
                  <c:v>-8.4612400000000004E-2</c:v>
                </c:pt>
                <c:pt idx="3715">
                  <c:v>-8.6234400000000003E-2</c:v>
                </c:pt>
                <c:pt idx="3716">
                  <c:v>-8.7858000000000006E-2</c:v>
                </c:pt>
                <c:pt idx="3717">
                  <c:v>-8.9477399999999999E-2</c:v>
                </c:pt>
                <c:pt idx="3718">
                  <c:v>-9.1086299999999995E-2</c:v>
                </c:pt>
                <c:pt idx="3719">
                  <c:v>-9.2681600000000003E-2</c:v>
                </c:pt>
                <c:pt idx="3720">
                  <c:v>-9.4268900000000003E-2</c:v>
                </c:pt>
                <c:pt idx="3721">
                  <c:v>-9.5858600000000002E-2</c:v>
                </c:pt>
                <c:pt idx="3722">
                  <c:v>-9.7458100000000006E-2</c:v>
                </c:pt>
                <c:pt idx="3723">
                  <c:v>-9.9069500000000005E-2</c:v>
                </c:pt>
                <c:pt idx="3724">
                  <c:v>-0.100691</c:v>
                </c:pt>
                <c:pt idx="3725">
                  <c:v>-0.10231700000000001</c:v>
                </c:pt>
                <c:pt idx="3726">
                  <c:v>-0.10394100000000001</c:v>
                </c:pt>
                <c:pt idx="3727">
                  <c:v>-0.105561</c:v>
                </c:pt>
                <c:pt idx="3728">
                  <c:v>-0.107185</c:v>
                </c:pt>
                <c:pt idx="3729">
                  <c:v>-0.10882699999999999</c:v>
                </c:pt>
                <c:pt idx="3730">
                  <c:v>-0.110488</c:v>
                </c:pt>
                <c:pt idx="3731">
                  <c:v>-0.112161</c:v>
                </c:pt>
                <c:pt idx="3732">
                  <c:v>-0.11383799999999999</c:v>
                </c:pt>
                <c:pt idx="3733">
                  <c:v>-0.11551599999999999</c:v>
                </c:pt>
                <c:pt idx="3734">
                  <c:v>-0.117198</c:v>
                </c:pt>
                <c:pt idx="3735">
                  <c:v>-0.118892</c:v>
                </c:pt>
                <c:pt idx="3736">
                  <c:v>-0.120605</c:v>
                </c:pt>
                <c:pt idx="3737">
                  <c:v>-0.122347</c:v>
                </c:pt>
                <c:pt idx="3738">
                  <c:v>-0.12411800000000001</c:v>
                </c:pt>
                <c:pt idx="3739">
                  <c:v>-0.12590499999999999</c:v>
                </c:pt>
                <c:pt idx="3740">
                  <c:v>-0.127693</c:v>
                </c:pt>
                <c:pt idx="3741">
                  <c:v>-0.12947800000000001</c:v>
                </c:pt>
                <c:pt idx="3742">
                  <c:v>-0.13126499999999999</c:v>
                </c:pt>
                <c:pt idx="3743">
                  <c:v>-0.13305900000000001</c:v>
                </c:pt>
                <c:pt idx="3744">
                  <c:v>-0.134857</c:v>
                </c:pt>
                <c:pt idx="3745" formatCode="0.00E+00">
                  <c:v>-0.13664899999999999</c:v>
                </c:pt>
                <c:pt idx="3746">
                  <c:v>-0.138432</c:v>
                </c:pt>
                <c:pt idx="3747">
                  <c:v>-0.140208</c:v>
                </c:pt>
                <c:pt idx="3748">
                  <c:v>-0.141982</c:v>
                </c:pt>
                <c:pt idx="3749">
                  <c:v>-0.14374999999999999</c:v>
                </c:pt>
                <c:pt idx="3750">
                  <c:v>-0.145505</c:v>
                </c:pt>
                <c:pt idx="3751">
                  <c:v>-0.14724300000000001</c:v>
                </c:pt>
                <c:pt idx="3752">
                  <c:v>-0.148976</c:v>
                </c:pt>
                <c:pt idx="3753">
                  <c:v>-0.150725</c:v>
                </c:pt>
                <c:pt idx="3754">
                  <c:v>-0.152503</c:v>
                </c:pt>
                <c:pt idx="3755">
                  <c:v>-0.154308</c:v>
                </c:pt>
                <c:pt idx="3756">
                  <c:v>-0.15613099999999999</c:v>
                </c:pt>
                <c:pt idx="3757">
                  <c:v>-0.15795799999999999</c:v>
                </c:pt>
                <c:pt idx="3758">
                  <c:v>-0.159776</c:v>
                </c:pt>
                <c:pt idx="3759">
                  <c:v>-0.16156799999999999</c:v>
                </c:pt>
                <c:pt idx="3760">
                  <c:v>-0.16332099999999999</c:v>
                </c:pt>
                <c:pt idx="3761">
                  <c:v>-0.16503200000000001</c:v>
                </c:pt>
                <c:pt idx="3762">
                  <c:v>-0.166713</c:v>
                </c:pt>
                <c:pt idx="3763">
                  <c:v>-0.168374</c:v>
                </c:pt>
                <c:pt idx="3764">
                  <c:v>-0.17002300000000001</c:v>
                </c:pt>
                <c:pt idx="3765">
                  <c:v>-0.17166200000000001</c:v>
                </c:pt>
                <c:pt idx="3766">
                  <c:v>-0.173292</c:v>
                </c:pt>
                <c:pt idx="3767">
                  <c:v>-0.17490700000000001</c:v>
                </c:pt>
                <c:pt idx="3768">
                  <c:v>-0.17650299999999999</c:v>
                </c:pt>
                <c:pt idx="3769">
                  <c:v>-0.17807899999999999</c:v>
                </c:pt>
                <c:pt idx="3770">
                  <c:v>-0.17965300000000001</c:v>
                </c:pt>
                <c:pt idx="3771">
                  <c:v>-0.181251</c:v>
                </c:pt>
                <c:pt idx="3772">
                  <c:v>-0.18289</c:v>
                </c:pt>
                <c:pt idx="3773">
                  <c:v>-0.18457499999999999</c:v>
                </c:pt>
                <c:pt idx="3774">
                  <c:v>-0.18629399999999999</c:v>
                </c:pt>
                <c:pt idx="3775">
                  <c:v>-0.188032</c:v>
                </c:pt>
                <c:pt idx="3776">
                  <c:v>-0.189776</c:v>
                </c:pt>
                <c:pt idx="3777">
                  <c:v>-0.19151199999999999</c:v>
                </c:pt>
                <c:pt idx="3778">
                  <c:v>-0.19323599999999999</c:v>
                </c:pt>
                <c:pt idx="3779">
                  <c:v>-0.19495499999999999</c:v>
                </c:pt>
                <c:pt idx="3780">
                  <c:v>-0.196688</c:v>
                </c:pt>
                <c:pt idx="3781">
                  <c:v>-0.19844999999999999</c:v>
                </c:pt>
                <c:pt idx="3782">
                  <c:v>-0.20024400000000001</c:v>
                </c:pt>
                <c:pt idx="3783">
                  <c:v>-0.20206299999999999</c:v>
                </c:pt>
                <c:pt idx="3784">
                  <c:v>-0.20389399999999999</c:v>
                </c:pt>
                <c:pt idx="3785">
                  <c:v>-0.205732</c:v>
                </c:pt>
                <c:pt idx="3786">
                  <c:v>-0.207568</c:v>
                </c:pt>
                <c:pt idx="3787">
                  <c:v>-0.209396</c:v>
                </c:pt>
                <c:pt idx="3788">
                  <c:v>-0.211204</c:v>
                </c:pt>
                <c:pt idx="3789">
                  <c:v>-0.212982</c:v>
                </c:pt>
                <c:pt idx="3790">
                  <c:v>-0.214726</c:v>
                </c:pt>
                <c:pt idx="3791">
                  <c:v>-0.21643899999999999</c:v>
                </c:pt>
                <c:pt idx="3792">
                  <c:v>-0.21813199999999999</c:v>
                </c:pt>
                <c:pt idx="3793">
                  <c:v>-0.219802</c:v>
                </c:pt>
                <c:pt idx="3794">
                  <c:v>-0.22143499999999999</c:v>
                </c:pt>
                <c:pt idx="3795">
                  <c:v>-0.22301399999999999</c:v>
                </c:pt>
                <c:pt idx="3796">
                  <c:v>-0.22453200000000001</c:v>
                </c:pt>
                <c:pt idx="3797">
                  <c:v>-0.22598699999999999</c:v>
                </c:pt>
                <c:pt idx="3798">
                  <c:v>-0.22736700000000001</c:v>
                </c:pt>
                <c:pt idx="3799">
                  <c:v>-0.228659</c:v>
                </c:pt>
                <c:pt idx="3800">
                  <c:v>-0.22986000000000001</c:v>
                </c:pt>
                <c:pt idx="3801">
                  <c:v>-0.23097300000000001</c:v>
                </c:pt>
                <c:pt idx="3802">
                  <c:v>-0.232014</c:v>
                </c:pt>
                <c:pt idx="3803">
                  <c:v>-0.23299400000000001</c:v>
                </c:pt>
                <c:pt idx="3804">
                  <c:v>-0.23392399999999999</c:v>
                </c:pt>
                <c:pt idx="3805">
                  <c:v>-0.23480300000000001</c:v>
                </c:pt>
                <c:pt idx="3806">
                  <c:v>-0.235627</c:v>
                </c:pt>
                <c:pt idx="3807">
                  <c:v>-0.23638300000000001</c:v>
                </c:pt>
                <c:pt idx="3808">
                  <c:v>-0.23705899999999999</c:v>
                </c:pt>
                <c:pt idx="3809">
                  <c:v>-0.23764199999999999</c:v>
                </c:pt>
                <c:pt idx="3810">
                  <c:v>-0.23813000000000001</c:v>
                </c:pt>
                <c:pt idx="3811">
                  <c:v>-0.23854</c:v>
                </c:pt>
                <c:pt idx="3812">
                  <c:v>-0.23888899999999999</c:v>
                </c:pt>
                <c:pt idx="3813">
                  <c:v>-0.239179</c:v>
                </c:pt>
                <c:pt idx="3814">
                  <c:v>-0.239402</c:v>
                </c:pt>
                <c:pt idx="3815">
                  <c:v>-0.23954400000000001</c:v>
                </c:pt>
                <c:pt idx="3816">
                  <c:v>-0.239593</c:v>
                </c:pt>
                <c:pt idx="3817">
                  <c:v>-0.23954800000000001</c:v>
                </c:pt>
                <c:pt idx="3818">
                  <c:v>-0.23941799999999999</c:v>
                </c:pt>
                <c:pt idx="3819">
                  <c:v>-0.23921799999999999</c:v>
                </c:pt>
                <c:pt idx="3820">
                  <c:v>-0.23896100000000001</c:v>
                </c:pt>
                <c:pt idx="3821">
                  <c:v>-0.238653</c:v>
                </c:pt>
                <c:pt idx="3822">
                  <c:v>-0.23830200000000001</c:v>
                </c:pt>
                <c:pt idx="3823">
                  <c:v>-0.23791999999999999</c:v>
                </c:pt>
                <c:pt idx="3824">
                  <c:v>-0.237513</c:v>
                </c:pt>
                <c:pt idx="3825">
                  <c:v>-0.23708199999999999</c:v>
                </c:pt>
                <c:pt idx="3826">
                  <c:v>-0.236624</c:v>
                </c:pt>
                <c:pt idx="3827">
                  <c:v>-0.23613999999999999</c:v>
                </c:pt>
                <c:pt idx="3828">
                  <c:v>-0.23563200000000001</c:v>
                </c:pt>
                <c:pt idx="3829">
                  <c:v>-0.235097</c:v>
                </c:pt>
                <c:pt idx="3830">
                  <c:v>-0.23453499999999999</c:v>
                </c:pt>
                <c:pt idx="3831">
                  <c:v>-0.233958</c:v>
                </c:pt>
                <c:pt idx="3832">
                  <c:v>-0.23338200000000001</c:v>
                </c:pt>
                <c:pt idx="3833">
                  <c:v>-0.23282600000000001</c:v>
                </c:pt>
                <c:pt idx="3834">
                  <c:v>-0.23230700000000001</c:v>
                </c:pt>
                <c:pt idx="3835">
                  <c:v>-0.23183999999999999</c:v>
                </c:pt>
                <c:pt idx="3836">
                  <c:v>-0.231429</c:v>
                </c:pt>
                <c:pt idx="3837">
                  <c:v>-0.231069</c:v>
                </c:pt>
                <c:pt idx="3838">
                  <c:v>-0.23076099999999999</c:v>
                </c:pt>
                <c:pt idx="3839">
                  <c:v>-0.23050999999999999</c:v>
                </c:pt>
                <c:pt idx="3840">
                  <c:v>-0.230322</c:v>
                </c:pt>
                <c:pt idx="3841">
                  <c:v>-0.23019899999999999</c:v>
                </c:pt>
                <c:pt idx="3842">
                  <c:v>-0.230128</c:v>
                </c:pt>
                <c:pt idx="3843">
                  <c:v>-0.230097</c:v>
                </c:pt>
                <c:pt idx="3844">
                  <c:v>-0.23008799999999999</c:v>
                </c:pt>
                <c:pt idx="3845">
                  <c:v>-0.23009299999999999</c:v>
                </c:pt>
                <c:pt idx="3846">
                  <c:v>-0.23011000000000001</c:v>
                </c:pt>
                <c:pt idx="3847">
                  <c:v>-0.23013800000000001</c:v>
                </c:pt>
                <c:pt idx="3848">
                  <c:v>-0.23017699999999999</c:v>
                </c:pt>
                <c:pt idx="3849">
                  <c:v>-0.230217</c:v>
                </c:pt>
                <c:pt idx="3850">
                  <c:v>-0.230243</c:v>
                </c:pt>
                <c:pt idx="3851">
                  <c:v>-0.230241</c:v>
                </c:pt>
                <c:pt idx="3852">
                  <c:v>-0.23019600000000001</c:v>
                </c:pt>
                <c:pt idx="3853">
                  <c:v>-0.230098</c:v>
                </c:pt>
                <c:pt idx="3854">
                  <c:v>-0.229936</c:v>
                </c:pt>
                <c:pt idx="3855">
                  <c:v>-0.22970699999999999</c:v>
                </c:pt>
                <c:pt idx="3856">
                  <c:v>-0.22941500000000001</c:v>
                </c:pt>
                <c:pt idx="3857" formatCode="0.00E+00">
                  <c:v>-0.22906299999999999</c:v>
                </c:pt>
                <c:pt idx="3858">
                  <c:v>-0.22864899999999999</c:v>
                </c:pt>
                <c:pt idx="3859">
                  <c:v>-0.228159</c:v>
                </c:pt>
                <c:pt idx="3860">
                  <c:v>-0.22758100000000001</c:v>
                </c:pt>
                <c:pt idx="3861">
                  <c:v>-0.226906</c:v>
                </c:pt>
                <c:pt idx="3862">
                  <c:v>-0.22613800000000001</c:v>
                </c:pt>
                <c:pt idx="3863">
                  <c:v>-0.22529099999999999</c:v>
                </c:pt>
                <c:pt idx="3864">
                  <c:v>-0.224384</c:v>
                </c:pt>
                <c:pt idx="3865">
                  <c:v>-0.22342799999999999</c:v>
                </c:pt>
                <c:pt idx="3866">
                  <c:v>-0.22242200000000001</c:v>
                </c:pt>
                <c:pt idx="3867">
                  <c:v>-0.221363</c:v>
                </c:pt>
                <c:pt idx="3868">
                  <c:v>-0.220247</c:v>
                </c:pt>
                <c:pt idx="3869">
                  <c:v>-0.21908</c:v>
                </c:pt>
                <c:pt idx="3870">
                  <c:v>-0.217857</c:v>
                </c:pt>
                <c:pt idx="3871">
                  <c:v>-0.21656600000000001</c:v>
                </c:pt>
                <c:pt idx="3872">
                  <c:v>-0.215193</c:v>
                </c:pt>
                <c:pt idx="3873">
                  <c:v>-0.21373700000000001</c:v>
                </c:pt>
                <c:pt idx="3874">
                  <c:v>-0.21220900000000001</c:v>
                </c:pt>
                <c:pt idx="3875">
                  <c:v>-0.210615</c:v>
                </c:pt>
                <c:pt idx="3876">
                  <c:v>-0.20896000000000001</c:v>
                </c:pt>
                <c:pt idx="3877">
                  <c:v>-0.20724999999999999</c:v>
                </c:pt>
                <c:pt idx="3878">
                  <c:v>-0.20550399999999999</c:v>
                </c:pt>
                <c:pt idx="3879">
                  <c:v>-0.20374300000000001</c:v>
                </c:pt>
                <c:pt idx="3880">
                  <c:v>-0.20197100000000001</c:v>
                </c:pt>
                <c:pt idx="3881">
                  <c:v>-0.200179</c:v>
                </c:pt>
                <c:pt idx="3882">
                  <c:v>-0.19836100000000001</c:v>
                </c:pt>
                <c:pt idx="3883">
                  <c:v>-0.196524</c:v>
                </c:pt>
                <c:pt idx="3884">
                  <c:v>-0.19467799999999999</c:v>
                </c:pt>
                <c:pt idx="3885">
                  <c:v>-0.19283</c:v>
                </c:pt>
                <c:pt idx="3886">
                  <c:v>-0.19098499999999999</c:v>
                </c:pt>
                <c:pt idx="3887">
                  <c:v>-0.18915000000000001</c:v>
                </c:pt>
                <c:pt idx="3888">
                  <c:v>-0.187331</c:v>
                </c:pt>
                <c:pt idx="3889">
                  <c:v>-0.185528</c:v>
                </c:pt>
                <c:pt idx="3890">
                  <c:v>-0.18374199999999999</c:v>
                </c:pt>
                <c:pt idx="3891">
                  <c:v>-0.181976</c:v>
                </c:pt>
                <c:pt idx="3892">
                  <c:v>-0.18023400000000001</c:v>
                </c:pt>
                <c:pt idx="3893">
                  <c:v>-0.17851400000000001</c:v>
                </c:pt>
                <c:pt idx="3894">
                  <c:v>-0.17680199999999999</c:v>
                </c:pt>
                <c:pt idx="3895">
                  <c:v>-0.17507900000000001</c:v>
                </c:pt>
                <c:pt idx="3896">
                  <c:v>-0.17333699999999999</c:v>
                </c:pt>
                <c:pt idx="3897">
                  <c:v>-0.17158999999999999</c:v>
                </c:pt>
                <c:pt idx="3898" formatCode="0.00E+00">
                  <c:v>-0.16986799999999999</c:v>
                </c:pt>
                <c:pt idx="3899">
                  <c:v>-0.168209</c:v>
                </c:pt>
                <c:pt idx="3900">
                  <c:v>-0.16664200000000001</c:v>
                </c:pt>
                <c:pt idx="3901">
                  <c:v>-0.165183</c:v>
                </c:pt>
                <c:pt idx="3902">
                  <c:v>-0.16383</c:v>
                </c:pt>
                <c:pt idx="3903">
                  <c:v>-0.162573</c:v>
                </c:pt>
                <c:pt idx="3904">
                  <c:v>-0.16139700000000001</c:v>
                </c:pt>
                <c:pt idx="3905">
                  <c:v>-0.16028300000000001</c:v>
                </c:pt>
                <c:pt idx="3906">
                  <c:v>-0.159222</c:v>
                </c:pt>
                <c:pt idx="3907">
                  <c:v>-0.15820699999999999</c:v>
                </c:pt>
                <c:pt idx="3908">
                  <c:v>-0.15724299999999999</c:v>
                </c:pt>
                <c:pt idx="3909">
                  <c:v>-0.15634000000000001</c:v>
                </c:pt>
                <c:pt idx="3910">
                  <c:v>-0.15551499999999999</c:v>
                </c:pt>
                <c:pt idx="3911">
                  <c:v>-0.15479000000000001</c:v>
                </c:pt>
                <c:pt idx="3912">
                  <c:v>-0.15418699999999999</c:v>
                </c:pt>
                <c:pt idx="3913">
                  <c:v>-0.15370900000000001</c:v>
                </c:pt>
                <c:pt idx="3914">
                  <c:v>-0.153339</c:v>
                </c:pt>
                <c:pt idx="3915">
                  <c:v>-0.153054</c:v>
                </c:pt>
                <c:pt idx="3916">
                  <c:v>-0.15284200000000001</c:v>
                </c:pt>
                <c:pt idx="3917">
                  <c:v>-0.15270700000000001</c:v>
                </c:pt>
                <c:pt idx="3918">
                  <c:v>-0.15264800000000001</c:v>
                </c:pt>
                <c:pt idx="3919">
                  <c:v>-0.15266199999999999</c:v>
                </c:pt>
                <c:pt idx="3920">
                  <c:v>-0.15273700000000001</c:v>
                </c:pt>
                <c:pt idx="3921">
                  <c:v>-0.152867</c:v>
                </c:pt>
                <c:pt idx="3922">
                  <c:v>-0.15303900000000001</c:v>
                </c:pt>
                <c:pt idx="3923">
                  <c:v>-0.15323300000000001</c:v>
                </c:pt>
                <c:pt idx="3924">
                  <c:v>-0.153421</c:v>
                </c:pt>
                <c:pt idx="3925">
                  <c:v>-0.153582</c:v>
                </c:pt>
                <c:pt idx="3926">
                  <c:v>-0.15370200000000001</c:v>
                </c:pt>
                <c:pt idx="3927">
                  <c:v>-0.15377299999999999</c:v>
                </c:pt>
                <c:pt idx="3928">
                  <c:v>-0.153782</c:v>
                </c:pt>
                <c:pt idx="3929">
                  <c:v>-0.15371199999999999</c:v>
                </c:pt>
                <c:pt idx="3930">
                  <c:v>-0.153556</c:v>
                </c:pt>
                <c:pt idx="3931">
                  <c:v>-0.15332499999999999</c:v>
                </c:pt>
                <c:pt idx="3932">
                  <c:v>-0.15304699999999999</c:v>
                </c:pt>
                <c:pt idx="3933">
                  <c:v>-0.15273999999999999</c:v>
                </c:pt>
                <c:pt idx="3934">
                  <c:v>-0.15241199999999999</c:v>
                </c:pt>
                <c:pt idx="3935">
                  <c:v>-0.152056</c:v>
                </c:pt>
                <c:pt idx="3936">
                  <c:v>-0.151669</c:v>
                </c:pt>
                <c:pt idx="3937">
                  <c:v>-0.151254</c:v>
                </c:pt>
                <c:pt idx="3938">
                  <c:v>-0.15082400000000001</c:v>
                </c:pt>
                <c:pt idx="3939">
                  <c:v>-0.15038599999999999</c:v>
                </c:pt>
                <c:pt idx="3940" formatCode="0.00E+00">
                  <c:v>-0.14993000000000001</c:v>
                </c:pt>
                <c:pt idx="3941">
                  <c:v>-0.14944399999999999</c:v>
                </c:pt>
                <c:pt idx="3942">
                  <c:v>-0.148925</c:v>
                </c:pt>
                <c:pt idx="3943">
                  <c:v>-0.14838200000000001</c:v>
                </c:pt>
                <c:pt idx="3944">
                  <c:v>-0.14782000000000001</c:v>
                </c:pt>
                <c:pt idx="3945">
                  <c:v>-0.147231</c:v>
                </c:pt>
                <c:pt idx="3946">
                  <c:v>-0.14660899999999999</c:v>
                </c:pt>
                <c:pt idx="3947">
                  <c:v>-0.14596999999999999</c:v>
                </c:pt>
                <c:pt idx="3948">
                  <c:v>-0.14534900000000001</c:v>
                </c:pt>
                <c:pt idx="3949">
                  <c:v>-0.14477999999999999</c:v>
                </c:pt>
                <c:pt idx="3950">
                  <c:v>-0.14427899999999999</c:v>
                </c:pt>
                <c:pt idx="3951">
                  <c:v>-0.143848</c:v>
                </c:pt>
                <c:pt idx="3952">
                  <c:v>-0.143483</c:v>
                </c:pt>
                <c:pt idx="3953">
                  <c:v>-0.14318700000000001</c:v>
                </c:pt>
                <c:pt idx="3954">
                  <c:v>-0.14297099999999999</c:v>
                </c:pt>
                <c:pt idx="3955">
                  <c:v>-0.142849</c:v>
                </c:pt>
                <c:pt idx="3956">
                  <c:v>-0.14282700000000001</c:v>
                </c:pt>
                <c:pt idx="3957">
                  <c:v>-0.142904</c:v>
                </c:pt>
                <c:pt idx="3958">
                  <c:v>-0.14307</c:v>
                </c:pt>
                <c:pt idx="3959">
                  <c:v>-0.14330899999999999</c:v>
                </c:pt>
                <c:pt idx="3960">
                  <c:v>-0.14360800000000001</c:v>
                </c:pt>
                <c:pt idx="3961">
                  <c:v>-0.14396200000000001</c:v>
                </c:pt>
                <c:pt idx="3962">
                  <c:v>-0.14438000000000001</c:v>
                </c:pt>
                <c:pt idx="3963" formatCode="0.00E+00">
                  <c:v>-0.144876</c:v>
                </c:pt>
                <c:pt idx="3964">
                  <c:v>-0.14544899999999999</c:v>
                </c:pt>
                <c:pt idx="3965">
                  <c:v>-0.14608599999999999</c:v>
                </c:pt>
                <c:pt idx="3966">
                  <c:v>-0.14677200000000001</c:v>
                </c:pt>
                <c:pt idx="3967">
                  <c:v>-0.14751700000000001</c:v>
                </c:pt>
                <c:pt idx="3968">
                  <c:v>-0.14835100000000001</c:v>
                </c:pt>
                <c:pt idx="3969">
                  <c:v>-0.14930599999999999</c:v>
                </c:pt>
                <c:pt idx="3970">
                  <c:v>-0.15038299999999999</c:v>
                </c:pt>
                <c:pt idx="3971">
                  <c:v>-0.15157200000000001</c:v>
                </c:pt>
                <c:pt idx="3972">
                  <c:v>-0.15287800000000001</c:v>
                </c:pt>
                <c:pt idx="3973">
                  <c:v>-0.15431600000000001</c:v>
                </c:pt>
                <c:pt idx="3974">
                  <c:v>-0.155889</c:v>
                </c:pt>
                <c:pt idx="3975">
                  <c:v>-0.157586</c:v>
                </c:pt>
                <c:pt idx="3976">
                  <c:v>-0.159389</c:v>
                </c:pt>
                <c:pt idx="3977">
                  <c:v>-0.16128700000000001</c:v>
                </c:pt>
                <c:pt idx="3978">
                  <c:v>-0.163267</c:v>
                </c:pt>
                <c:pt idx="3979">
                  <c:v>-0.16531499999999999</c:v>
                </c:pt>
                <c:pt idx="3980">
                  <c:v>-0.16742299999999999</c:v>
                </c:pt>
                <c:pt idx="3981">
                  <c:v>-0.16958599999999999</c:v>
                </c:pt>
                <c:pt idx="3982">
                  <c:v>-0.17180000000000001</c:v>
                </c:pt>
                <c:pt idx="3983">
                  <c:v>-0.17406099999999999</c:v>
                </c:pt>
                <c:pt idx="3984">
                  <c:v>-0.17637</c:v>
                </c:pt>
                <c:pt idx="3985">
                  <c:v>-0.178729</c:v>
                </c:pt>
                <c:pt idx="3986" formatCode="0.00E+00">
                  <c:v>-0.181142</c:v>
                </c:pt>
                <c:pt idx="3987" formatCode="0.00E+00">
                  <c:v>-0.183614</c:v>
                </c:pt>
                <c:pt idx="3988" formatCode="0.00E+00">
                  <c:v>-0.18615000000000001</c:v>
                </c:pt>
                <c:pt idx="3989" formatCode="0.00E+00">
                  <c:v>-0.188749</c:v>
                </c:pt>
                <c:pt idx="3990" formatCode="0.00E+00">
                  <c:v>-0.19139800000000001</c:v>
                </c:pt>
                <c:pt idx="3991" formatCode="0.00E+00">
                  <c:v>-0.19408800000000001</c:v>
                </c:pt>
                <c:pt idx="3992" formatCode="0.00E+00">
                  <c:v>-0.19681199999999999</c:v>
                </c:pt>
                <c:pt idx="3993" formatCode="0.00E+00">
                  <c:v>-0.19956299999999999</c:v>
                </c:pt>
                <c:pt idx="3994" formatCode="0.00E+00">
                  <c:v>-0.20232800000000001</c:v>
                </c:pt>
                <c:pt idx="3995" formatCode="0.00E+00">
                  <c:v>-0.205095</c:v>
                </c:pt>
                <c:pt idx="3996" formatCode="0.00E+00">
                  <c:v>-0.20786199999999999</c:v>
                </c:pt>
                <c:pt idx="3997">
                  <c:v>-0.210642</c:v>
                </c:pt>
                <c:pt idx="3998">
                  <c:v>-0.213453</c:v>
                </c:pt>
                <c:pt idx="3999">
                  <c:v>-0.21630099999999999</c:v>
                </c:pt>
                <c:pt idx="4000">
                  <c:v>-0.21917800000000001</c:v>
                </c:pt>
                <c:pt idx="4001">
                  <c:v>-0.22207299999999999</c:v>
                </c:pt>
                <c:pt idx="4002">
                  <c:v>-0.224967</c:v>
                </c:pt>
                <c:pt idx="4003">
                  <c:v>-0.22784399999999999</c:v>
                </c:pt>
                <c:pt idx="4004">
                  <c:v>-0.230688</c:v>
                </c:pt>
                <c:pt idx="4005">
                  <c:v>-0.23349200000000001</c:v>
                </c:pt>
                <c:pt idx="4006">
                  <c:v>-0.23625099999999999</c:v>
                </c:pt>
                <c:pt idx="4007">
                  <c:v>-0.23896000000000001</c:v>
                </c:pt>
                <c:pt idx="4008">
                  <c:v>-0.24161099999999999</c:v>
                </c:pt>
                <c:pt idx="4009">
                  <c:v>-0.244201</c:v>
                </c:pt>
                <c:pt idx="4010">
                  <c:v>-0.24673100000000001</c:v>
                </c:pt>
                <c:pt idx="4011">
                  <c:v>-0.24920800000000001</c:v>
                </c:pt>
                <c:pt idx="4012">
                  <c:v>-0.25164399999999998</c:v>
                </c:pt>
                <c:pt idx="4013">
                  <c:v>-0.25405800000000001</c:v>
                </c:pt>
                <c:pt idx="4014">
                  <c:v>-0.256465</c:v>
                </c:pt>
                <c:pt idx="4015">
                  <c:v>-0.25886900000000002</c:v>
                </c:pt>
                <c:pt idx="4016">
                  <c:v>-0.26126899999999997</c:v>
                </c:pt>
                <c:pt idx="4017">
                  <c:v>-0.26366699999999998</c:v>
                </c:pt>
                <c:pt idx="4018">
                  <c:v>-0.26606299999999999</c:v>
                </c:pt>
                <c:pt idx="4019">
                  <c:v>-0.26843800000000001</c:v>
                </c:pt>
                <c:pt idx="4020">
                  <c:v>-0.27075399999999999</c:v>
                </c:pt>
                <c:pt idx="4021">
                  <c:v>-0.27298</c:v>
                </c:pt>
                <c:pt idx="4022">
                  <c:v>-0.27511000000000002</c:v>
                </c:pt>
                <c:pt idx="4023">
                  <c:v>-0.27715600000000001</c:v>
                </c:pt>
                <c:pt idx="4024">
                  <c:v>-0.27914099999999997</c:v>
                </c:pt>
                <c:pt idx="4025" formatCode="0.00E+00">
                  <c:v>-0.28109400000000001</c:v>
                </c:pt>
                <c:pt idx="4026">
                  <c:v>-0.28304400000000002</c:v>
                </c:pt>
                <c:pt idx="4027">
                  <c:v>-0.28501799999999999</c:v>
                </c:pt>
                <c:pt idx="4028">
                  <c:v>-0.287024</c:v>
                </c:pt>
                <c:pt idx="4029">
                  <c:v>-0.289047</c:v>
                </c:pt>
                <c:pt idx="4030">
                  <c:v>-0.29105900000000001</c:v>
                </c:pt>
                <c:pt idx="4031">
                  <c:v>-0.29304400000000003</c:v>
                </c:pt>
                <c:pt idx="4032">
                  <c:v>-0.29500900000000002</c:v>
                </c:pt>
                <c:pt idx="4033">
                  <c:v>-0.296985</c:v>
                </c:pt>
                <c:pt idx="4034">
                  <c:v>-0.29899500000000001</c:v>
                </c:pt>
                <c:pt idx="4035">
                  <c:v>-0.30103799999999997</c:v>
                </c:pt>
                <c:pt idx="4036">
                  <c:v>-0.30309599999999998</c:v>
                </c:pt>
                <c:pt idx="4037">
                  <c:v>-0.30514599999999997</c:v>
                </c:pt>
                <c:pt idx="4038">
                  <c:v>-0.30718000000000001</c:v>
                </c:pt>
                <c:pt idx="4039">
                  <c:v>-0.30921500000000002</c:v>
                </c:pt>
                <c:pt idx="4040">
                  <c:v>-0.311274</c:v>
                </c:pt>
                <c:pt idx="4041">
                  <c:v>-0.31336900000000001</c:v>
                </c:pt>
                <c:pt idx="4042">
                  <c:v>-0.31549100000000002</c:v>
                </c:pt>
                <c:pt idx="4043">
                  <c:v>-0.31761800000000001</c:v>
                </c:pt>
                <c:pt idx="4044">
                  <c:v>-0.31974200000000003</c:v>
                </c:pt>
                <c:pt idx="4045">
                  <c:v>-0.32186599999999999</c:v>
                </c:pt>
                <c:pt idx="4046">
                  <c:v>-0.32399299999999998</c:v>
                </c:pt>
                <c:pt idx="4047">
                  <c:v>-0.32611200000000001</c:v>
                </c:pt>
                <c:pt idx="4048">
                  <c:v>-0.328204</c:v>
                </c:pt>
                <c:pt idx="4049">
                  <c:v>-0.330258</c:v>
                </c:pt>
                <c:pt idx="4050">
                  <c:v>-0.33228799999999997</c:v>
                </c:pt>
                <c:pt idx="4051">
                  <c:v>-0.33432000000000001</c:v>
                </c:pt>
                <c:pt idx="4052">
                  <c:v>-0.33637699999999998</c:v>
                </c:pt>
                <c:pt idx="4053">
                  <c:v>-0.33846799999999999</c:v>
                </c:pt>
                <c:pt idx="4054">
                  <c:v>-0.34060600000000002</c:v>
                </c:pt>
                <c:pt idx="4055">
                  <c:v>-0.34279900000000002</c:v>
                </c:pt>
                <c:pt idx="4056">
                  <c:v>-0.34504699999999999</c:v>
                </c:pt>
                <c:pt idx="4057">
                  <c:v>-0.347327</c:v>
                </c:pt>
                <c:pt idx="4058">
                  <c:v>-0.34960799999999997</c:v>
                </c:pt>
                <c:pt idx="4059">
                  <c:v>-0.351879</c:v>
                </c:pt>
                <c:pt idx="4060">
                  <c:v>-0.354157</c:v>
                </c:pt>
                <c:pt idx="4061">
                  <c:v>-0.35646099999999997</c:v>
                </c:pt>
                <c:pt idx="4062">
                  <c:v>-0.35879299999999997</c:v>
                </c:pt>
                <c:pt idx="4063">
                  <c:v>-0.36113299999999998</c:v>
                </c:pt>
                <c:pt idx="4064">
                  <c:v>-0.36345</c:v>
                </c:pt>
                <c:pt idx="4065">
                  <c:v>-0.36572100000000002</c:v>
                </c:pt>
                <c:pt idx="4066">
                  <c:v>-0.36793399999999998</c:v>
                </c:pt>
                <c:pt idx="4067">
                  <c:v>-0.370085</c:v>
                </c:pt>
                <c:pt idx="4068">
                  <c:v>-0.372174</c:v>
                </c:pt>
                <c:pt idx="4069">
                  <c:v>-0.37420500000000001</c:v>
                </c:pt>
                <c:pt idx="4070">
                  <c:v>-0.37617299999999998</c:v>
                </c:pt>
                <c:pt idx="4071">
                  <c:v>-0.37806299999999998</c:v>
                </c:pt>
                <c:pt idx="4072">
                  <c:v>-0.37985000000000002</c:v>
                </c:pt>
                <c:pt idx="4073">
                  <c:v>-0.38151800000000002</c:v>
                </c:pt>
                <c:pt idx="4074">
                  <c:v>-0.38306800000000002</c:v>
                </c:pt>
                <c:pt idx="4075">
                  <c:v>-0.38450699999999999</c:v>
                </c:pt>
                <c:pt idx="4076">
                  <c:v>-0.38583099999999998</c:v>
                </c:pt>
                <c:pt idx="4077">
                  <c:v>-0.38702199999999998</c:v>
                </c:pt>
                <c:pt idx="4078">
                  <c:v>-0.38806400000000002</c:v>
                </c:pt>
                <c:pt idx="4079" formatCode="0.00E+00">
                  <c:v>-0.38894699999999999</c:v>
                </c:pt>
                <c:pt idx="4080">
                  <c:v>-0.38967200000000002</c:v>
                </c:pt>
                <c:pt idx="4081">
                  <c:v>-0.39024399999999998</c:v>
                </c:pt>
                <c:pt idx="4082">
                  <c:v>-0.39066499999999998</c:v>
                </c:pt>
                <c:pt idx="4083">
                  <c:v>-0.390934</c:v>
                </c:pt>
                <c:pt idx="4084">
                  <c:v>-0.39105000000000001</c:v>
                </c:pt>
                <c:pt idx="4085">
                  <c:v>-0.39100000000000001</c:v>
                </c:pt>
                <c:pt idx="4086">
                  <c:v>-0.39077400000000001</c:v>
                </c:pt>
                <c:pt idx="4087">
                  <c:v>-0.39037300000000003</c:v>
                </c:pt>
                <c:pt idx="4088">
                  <c:v>-0.38981399999999999</c:v>
                </c:pt>
                <c:pt idx="4089">
                  <c:v>-0.38912799999999997</c:v>
                </c:pt>
                <c:pt idx="4090">
                  <c:v>-0.38834400000000002</c:v>
                </c:pt>
                <c:pt idx="4091">
                  <c:v>-0.38749</c:v>
                </c:pt>
                <c:pt idx="4092">
                  <c:v>-0.38659100000000002</c:v>
                </c:pt>
                <c:pt idx="4093">
                  <c:v>-0.38566099999999998</c:v>
                </c:pt>
                <c:pt idx="4094">
                  <c:v>-0.38469700000000001</c:v>
                </c:pt>
                <c:pt idx="4095">
                  <c:v>-0.38367699999999999</c:v>
                </c:pt>
                <c:pt idx="4096">
                  <c:v>-0.382579</c:v>
                </c:pt>
                <c:pt idx="4097">
                  <c:v>-0.38139600000000001</c:v>
                </c:pt>
                <c:pt idx="4098">
                  <c:v>-0.380131</c:v>
                </c:pt>
                <c:pt idx="4099">
                  <c:v>-0.37879299999999999</c:v>
                </c:pt>
                <c:pt idx="4100">
                  <c:v>-0.37739699999999998</c:v>
                </c:pt>
                <c:pt idx="4101">
                  <c:v>-0.37596000000000002</c:v>
                </c:pt>
                <c:pt idx="4102">
                  <c:v>-0.37448999999999999</c:v>
                </c:pt>
                <c:pt idx="4103">
                  <c:v>-0.37298199999999998</c:v>
                </c:pt>
                <c:pt idx="4104">
                  <c:v>-0.37143199999999998</c:v>
                </c:pt>
                <c:pt idx="4105">
                  <c:v>-0.36984499999999998</c:v>
                </c:pt>
                <c:pt idx="4106">
                  <c:v>-0.36823800000000001</c:v>
                </c:pt>
                <c:pt idx="4107">
                  <c:v>-0.366618</c:v>
                </c:pt>
                <c:pt idx="4108" formatCode="0.00E+00">
                  <c:v>-0.36498000000000003</c:v>
                </c:pt>
                <c:pt idx="4109">
                  <c:v>-0.363311</c:v>
                </c:pt>
                <c:pt idx="4110">
                  <c:v>-0.36158699999999999</c:v>
                </c:pt>
                <c:pt idx="4111">
                  <c:v>-0.35978100000000002</c:v>
                </c:pt>
                <c:pt idx="4112">
                  <c:v>-0.35786499999999999</c:v>
                </c:pt>
                <c:pt idx="4113">
                  <c:v>-0.35582200000000003</c:v>
                </c:pt>
                <c:pt idx="4114">
                  <c:v>-0.35366399999999998</c:v>
                </c:pt>
                <c:pt idx="4115">
                  <c:v>-0.35142699999999999</c:v>
                </c:pt>
                <c:pt idx="4116">
                  <c:v>-0.34914299999999998</c:v>
                </c:pt>
                <c:pt idx="4117">
                  <c:v>-0.346829</c:v>
                </c:pt>
                <c:pt idx="4118">
                  <c:v>-0.34448600000000001</c:v>
                </c:pt>
                <c:pt idx="4119">
                  <c:v>-0.34211799999999998</c:v>
                </c:pt>
                <c:pt idx="4120">
                  <c:v>-0.33973999999999999</c:v>
                </c:pt>
                <c:pt idx="4121">
                  <c:v>-0.33735700000000002</c:v>
                </c:pt>
                <c:pt idx="4122">
                  <c:v>-0.33496199999999998</c:v>
                </c:pt>
                <c:pt idx="4123">
                  <c:v>-0.33255000000000001</c:v>
                </c:pt>
                <c:pt idx="4124">
                  <c:v>-0.330119</c:v>
                </c:pt>
                <c:pt idx="4125">
                  <c:v>-0.32766000000000001</c:v>
                </c:pt>
                <c:pt idx="4126">
                  <c:v>-0.325158</c:v>
                </c:pt>
                <c:pt idx="4127">
                  <c:v>-0.322606</c:v>
                </c:pt>
                <c:pt idx="4128">
                  <c:v>-0.320025</c:v>
                </c:pt>
                <c:pt idx="4129">
                  <c:v>-0.31743700000000002</c:v>
                </c:pt>
                <c:pt idx="4130">
                  <c:v>-0.31484800000000002</c:v>
                </c:pt>
                <c:pt idx="4131">
                  <c:v>-0.31225799999999998</c:v>
                </c:pt>
                <c:pt idx="4132">
                  <c:v>-0.309674</c:v>
                </c:pt>
                <c:pt idx="4133">
                  <c:v>-0.30710700000000002</c:v>
                </c:pt>
                <c:pt idx="4134">
                  <c:v>-0.30454900000000001</c:v>
                </c:pt>
                <c:pt idx="4135">
                  <c:v>-0.30198700000000001</c:v>
                </c:pt>
                <c:pt idx="4136" formatCode="0.00E+00">
                  <c:v>-0.29942099999999999</c:v>
                </c:pt>
                <c:pt idx="4137" formatCode="0.00E+00">
                  <c:v>-0.29686699999999999</c:v>
                </c:pt>
                <c:pt idx="4138" formatCode="0.00E+00">
                  <c:v>-0.29432900000000001</c:v>
                </c:pt>
                <c:pt idx="4139" formatCode="0.00E+00">
                  <c:v>-0.29178900000000002</c:v>
                </c:pt>
                <c:pt idx="4140" formatCode="0.00E+00">
                  <c:v>-0.289213</c:v>
                </c:pt>
                <c:pt idx="4141" formatCode="0.00E+00">
                  <c:v>-0.286576</c:v>
                </c:pt>
                <c:pt idx="4142" formatCode="0.00E+00">
                  <c:v>-0.28387600000000002</c:v>
                </c:pt>
                <c:pt idx="4143" formatCode="0.00E+00">
                  <c:v>-0.281134</c:v>
                </c:pt>
                <c:pt idx="4144">
                  <c:v>-0.27836899999999998</c:v>
                </c:pt>
                <c:pt idx="4145">
                  <c:v>-0.27557300000000001</c:v>
                </c:pt>
                <c:pt idx="4146">
                  <c:v>-0.27272299999999999</c:v>
                </c:pt>
                <c:pt idx="4147">
                  <c:v>-0.26980100000000001</c:v>
                </c:pt>
                <c:pt idx="4148">
                  <c:v>-0.26680799999999999</c:v>
                </c:pt>
                <c:pt idx="4149">
                  <c:v>-0.26374900000000001</c:v>
                </c:pt>
                <c:pt idx="4150">
                  <c:v>-0.260633</c:v>
                </c:pt>
                <c:pt idx="4151">
                  <c:v>-0.25747100000000001</c:v>
                </c:pt>
                <c:pt idx="4152">
                  <c:v>-0.254274</c:v>
                </c:pt>
                <c:pt idx="4153">
                  <c:v>-0.25105100000000002</c:v>
                </c:pt>
                <c:pt idx="4154">
                  <c:v>-0.247806</c:v>
                </c:pt>
                <c:pt idx="4155">
                  <c:v>-0.24454799999999999</c:v>
                </c:pt>
                <c:pt idx="4156">
                  <c:v>-0.241283</c:v>
                </c:pt>
                <c:pt idx="4157">
                  <c:v>-0.23799200000000001</c:v>
                </c:pt>
                <c:pt idx="4158">
                  <c:v>-0.23463899999999999</c:v>
                </c:pt>
                <c:pt idx="4159">
                  <c:v>-0.231208</c:v>
                </c:pt>
                <c:pt idx="4160">
                  <c:v>-0.22772400000000001</c:v>
                </c:pt>
                <c:pt idx="4161">
                  <c:v>-0.22423699999999999</c:v>
                </c:pt>
                <c:pt idx="4162">
                  <c:v>-0.220779</c:v>
                </c:pt>
                <c:pt idx="4163">
                  <c:v>-0.21735499999999999</c:v>
                </c:pt>
                <c:pt idx="4164">
                  <c:v>-0.213947</c:v>
                </c:pt>
                <c:pt idx="4165">
                  <c:v>-0.210531</c:v>
                </c:pt>
                <c:pt idx="4166">
                  <c:v>-0.20708299999999999</c:v>
                </c:pt>
                <c:pt idx="4167">
                  <c:v>-0.203593</c:v>
                </c:pt>
                <c:pt idx="4168">
                  <c:v>-0.200073</c:v>
                </c:pt>
                <c:pt idx="4169">
                  <c:v>-0.19653799999999999</c:v>
                </c:pt>
                <c:pt idx="4170">
                  <c:v>-0.19300200000000001</c:v>
                </c:pt>
                <c:pt idx="4171">
                  <c:v>-0.18948000000000001</c:v>
                </c:pt>
                <c:pt idx="4172">
                  <c:v>-0.186001</c:v>
                </c:pt>
                <c:pt idx="4173">
                  <c:v>-0.18260000000000001</c:v>
                </c:pt>
                <c:pt idx="4174">
                  <c:v>-0.17929100000000001</c:v>
                </c:pt>
                <c:pt idx="4175">
                  <c:v>-0.176061</c:v>
                </c:pt>
                <c:pt idx="4176" formatCode="0.00E+00">
                  <c:v>-0.17289199999999999</c:v>
                </c:pt>
                <c:pt idx="4177">
                  <c:v>-0.16978799999999999</c:v>
                </c:pt>
                <c:pt idx="4178">
                  <c:v>-0.16677900000000001</c:v>
                </c:pt>
                <c:pt idx="4179">
                  <c:v>-0.163906</c:v>
                </c:pt>
                <c:pt idx="4180">
                  <c:v>-0.161193</c:v>
                </c:pt>
                <c:pt idx="4181">
                  <c:v>-0.15862999999999999</c:v>
                </c:pt>
                <c:pt idx="4182">
                  <c:v>-0.15618799999999999</c:v>
                </c:pt>
                <c:pt idx="4183">
                  <c:v>-0.15385599999999999</c:v>
                </c:pt>
                <c:pt idx="4184">
                  <c:v>-0.15165200000000001</c:v>
                </c:pt>
                <c:pt idx="4185">
                  <c:v>-0.14959600000000001</c:v>
                </c:pt>
                <c:pt idx="4186">
                  <c:v>-0.14768200000000001</c:v>
                </c:pt>
                <c:pt idx="4187">
                  <c:v>-0.14588799999999999</c:v>
                </c:pt>
                <c:pt idx="4188">
                  <c:v>-0.14419799999999999</c:v>
                </c:pt>
                <c:pt idx="4189">
                  <c:v>-0.14261099999999999</c:v>
                </c:pt>
                <c:pt idx="4190">
                  <c:v>-0.141126</c:v>
                </c:pt>
                <c:pt idx="4191">
                  <c:v>-0.13974600000000001</c:v>
                </c:pt>
                <c:pt idx="4192">
                  <c:v>-0.138486</c:v>
                </c:pt>
                <c:pt idx="4193">
                  <c:v>-0.137378</c:v>
                </c:pt>
                <c:pt idx="4194">
                  <c:v>-0.13645399999999999</c:v>
                </c:pt>
                <c:pt idx="4195">
                  <c:v>-0.13572500000000001</c:v>
                </c:pt>
                <c:pt idx="4196">
                  <c:v>-0.13517999999999999</c:v>
                </c:pt>
                <c:pt idx="4197">
                  <c:v>-0.134795</c:v>
                </c:pt>
                <c:pt idx="4198">
                  <c:v>-0.13455</c:v>
                </c:pt>
                <c:pt idx="4199">
                  <c:v>-0.13442999999999999</c:v>
                </c:pt>
                <c:pt idx="4200">
                  <c:v>-0.13443099999999999</c:v>
                </c:pt>
                <c:pt idx="4201">
                  <c:v>-0.13456000000000001</c:v>
                </c:pt>
                <c:pt idx="4202">
                  <c:v>-0.134823</c:v>
                </c:pt>
                <c:pt idx="4203">
                  <c:v>-0.135212</c:v>
                </c:pt>
                <c:pt idx="4204">
                  <c:v>-0.13572100000000001</c:v>
                </c:pt>
                <c:pt idx="4205" formatCode="0.00E+00">
                  <c:v>-0.13635800000000001</c:v>
                </c:pt>
                <c:pt idx="4206">
                  <c:v>-0.137156</c:v>
                </c:pt>
                <c:pt idx="4207">
                  <c:v>-0.13814699999999999</c:v>
                </c:pt>
                <c:pt idx="4208">
                  <c:v>-0.13933200000000001</c:v>
                </c:pt>
                <c:pt idx="4209">
                  <c:v>-0.14068800000000001</c:v>
                </c:pt>
                <c:pt idx="4210">
                  <c:v>-0.14219799999999999</c:v>
                </c:pt>
                <c:pt idx="4211">
                  <c:v>-0.14385800000000001</c:v>
                </c:pt>
                <c:pt idx="4212">
                  <c:v>-0.14566000000000001</c:v>
                </c:pt>
                <c:pt idx="4213">
                  <c:v>-0.14760400000000001</c:v>
                </c:pt>
                <c:pt idx="4214">
                  <c:v>-0.149703</c:v>
                </c:pt>
                <c:pt idx="4215">
                  <c:v>-0.151972</c:v>
                </c:pt>
                <c:pt idx="4216">
                  <c:v>-0.15439900000000001</c:v>
                </c:pt>
                <c:pt idx="4217">
                  <c:v>-0.156945</c:v>
                </c:pt>
                <c:pt idx="4218">
                  <c:v>-0.159582</c:v>
                </c:pt>
                <c:pt idx="4219">
                  <c:v>-0.16232199999999999</c:v>
                </c:pt>
                <c:pt idx="4220">
                  <c:v>-0.165186</c:v>
                </c:pt>
                <c:pt idx="4221">
                  <c:v>-0.16816500000000001</c:v>
                </c:pt>
                <c:pt idx="4222">
                  <c:v>-0.17122599999999999</c:v>
                </c:pt>
                <c:pt idx="4223">
                  <c:v>-0.174347</c:v>
                </c:pt>
                <c:pt idx="4224">
                  <c:v>-0.17752899999999999</c:v>
                </c:pt>
                <c:pt idx="4225">
                  <c:v>-0.18078</c:v>
                </c:pt>
                <c:pt idx="4226">
                  <c:v>-0.18410000000000001</c:v>
                </c:pt>
                <c:pt idx="4227">
                  <c:v>-0.18748600000000001</c:v>
                </c:pt>
                <c:pt idx="4228">
                  <c:v>-0.19093499999999999</c:v>
                </c:pt>
                <c:pt idx="4229">
                  <c:v>-0.194443</c:v>
                </c:pt>
                <c:pt idx="4230">
                  <c:v>-0.19799900000000001</c:v>
                </c:pt>
                <c:pt idx="4231">
                  <c:v>-0.20158899999999999</c:v>
                </c:pt>
                <c:pt idx="4232">
                  <c:v>-0.20519999999999999</c:v>
                </c:pt>
                <c:pt idx="4233">
                  <c:v>-0.20880799999999999</c:v>
                </c:pt>
                <c:pt idx="4234" formatCode="0.00E+00">
                  <c:v>-0.212396</c:v>
                </c:pt>
                <c:pt idx="4235">
                  <c:v>-0.21595900000000001</c:v>
                </c:pt>
                <c:pt idx="4236">
                  <c:v>-0.21951699999999999</c:v>
                </c:pt>
                <c:pt idx="4237">
                  <c:v>-0.22309799999999999</c:v>
                </c:pt>
                <c:pt idx="4238">
                  <c:v>-0.22672600000000001</c:v>
                </c:pt>
                <c:pt idx="4239">
                  <c:v>-0.23041500000000001</c:v>
                </c:pt>
                <c:pt idx="4240">
                  <c:v>-0.23416999999999999</c:v>
                </c:pt>
                <c:pt idx="4241">
                  <c:v>-0.237987</c:v>
                </c:pt>
                <c:pt idx="4242">
                  <c:v>-0.24185300000000001</c:v>
                </c:pt>
                <c:pt idx="4243">
                  <c:v>-0.245752</c:v>
                </c:pt>
                <c:pt idx="4244">
                  <c:v>-0.24967</c:v>
                </c:pt>
                <c:pt idx="4245">
                  <c:v>-0.253608</c:v>
                </c:pt>
                <c:pt idx="4246">
                  <c:v>-0.25758599999999998</c:v>
                </c:pt>
                <c:pt idx="4247">
                  <c:v>-0.261629</c:v>
                </c:pt>
                <c:pt idx="4248">
                  <c:v>-0.26576</c:v>
                </c:pt>
                <c:pt idx="4249">
                  <c:v>-0.26998699999999998</c:v>
                </c:pt>
                <c:pt idx="4250">
                  <c:v>-0.27430599999999999</c:v>
                </c:pt>
                <c:pt idx="4251">
                  <c:v>-0.27871400000000002</c:v>
                </c:pt>
                <c:pt idx="4252">
                  <c:v>-0.283217</c:v>
                </c:pt>
                <c:pt idx="4253">
                  <c:v>-0.28783799999999998</c:v>
                </c:pt>
                <c:pt idx="4254">
                  <c:v>-0.29261100000000001</c:v>
                </c:pt>
                <c:pt idx="4255">
                  <c:v>-0.29756300000000002</c:v>
                </c:pt>
                <c:pt idx="4256">
                  <c:v>-0.30270399999999997</c:v>
                </c:pt>
                <c:pt idx="4257" formatCode="0.00E+00">
                  <c:v>-0.30803199999999997</c:v>
                </c:pt>
                <c:pt idx="4258">
                  <c:v>-0.31353700000000001</c:v>
                </c:pt>
                <c:pt idx="4259">
                  <c:v>-0.31919199999999998</c:v>
                </c:pt>
                <c:pt idx="4260">
                  <c:v>-0.32495800000000002</c:v>
                </c:pt>
                <c:pt idx="4261">
                  <c:v>-0.33079599999999998</c:v>
                </c:pt>
                <c:pt idx="4262">
                  <c:v>-0.33668500000000001</c:v>
                </c:pt>
                <c:pt idx="4263">
                  <c:v>-0.34262100000000001</c:v>
                </c:pt>
                <c:pt idx="4264">
                  <c:v>-0.348607</c:v>
                </c:pt>
                <c:pt idx="4265">
                  <c:v>-0.35465400000000002</c:v>
                </c:pt>
                <c:pt idx="4266">
                  <c:v>-0.36077500000000001</c:v>
                </c:pt>
                <c:pt idx="4267">
                  <c:v>-0.36698199999999997</c:v>
                </c:pt>
                <c:pt idx="4268">
                  <c:v>-0.373282</c:v>
                </c:pt>
                <c:pt idx="4269">
                  <c:v>-0.37966100000000003</c:v>
                </c:pt>
                <c:pt idx="4270">
                  <c:v>-0.38608700000000001</c:v>
                </c:pt>
                <c:pt idx="4271">
                  <c:v>-0.39251599999999998</c:v>
                </c:pt>
                <c:pt idx="4272">
                  <c:v>-0.39890700000000001</c:v>
                </c:pt>
                <c:pt idx="4273">
                  <c:v>-0.405248</c:v>
                </c:pt>
                <c:pt idx="4274">
                  <c:v>-0.41155900000000001</c:v>
                </c:pt>
                <c:pt idx="4275">
                  <c:v>-0.41787400000000002</c:v>
                </c:pt>
                <c:pt idx="4276">
                  <c:v>-0.42421500000000001</c:v>
                </c:pt>
                <c:pt idx="4277">
                  <c:v>-0.43056699999999998</c:v>
                </c:pt>
                <c:pt idx="4278">
                  <c:v>-0.43688300000000002</c:v>
                </c:pt>
                <c:pt idx="4279" formatCode="0.00E+00">
                  <c:v>-0.44310899999999998</c:v>
                </c:pt>
                <c:pt idx="4280" formatCode="0.00E+00">
                  <c:v>-0.44922099999999998</c:v>
                </c:pt>
                <c:pt idx="4281">
                  <c:v>-0.45523000000000002</c:v>
                </c:pt>
                <c:pt idx="4282">
                  <c:v>-0.46116200000000002</c:v>
                </c:pt>
                <c:pt idx="4283">
                  <c:v>-0.46703099999999997</c:v>
                </c:pt>
                <c:pt idx="4284">
                  <c:v>-0.47283399999999998</c:v>
                </c:pt>
                <c:pt idx="4285">
                  <c:v>-0.47856700000000002</c:v>
                </c:pt>
                <c:pt idx="4286">
                  <c:v>-0.48423300000000002</c:v>
                </c:pt>
                <c:pt idx="4287">
                  <c:v>-0.48982399999999998</c:v>
                </c:pt>
                <c:pt idx="4288">
                  <c:v>-0.49530999999999997</c:v>
                </c:pt>
                <c:pt idx="4289">
                  <c:v>-0.500641</c:v>
                </c:pt>
                <c:pt idx="4290">
                  <c:v>-0.50578199999999995</c:v>
                </c:pt>
                <c:pt idx="4291">
                  <c:v>-0.51073199999999996</c:v>
                </c:pt>
                <c:pt idx="4292">
                  <c:v>-0.51551400000000003</c:v>
                </c:pt>
                <c:pt idx="4293">
                  <c:v>-0.52014400000000005</c:v>
                </c:pt>
                <c:pt idx="4294">
                  <c:v>-0.52461800000000003</c:v>
                </c:pt>
                <c:pt idx="4295">
                  <c:v>-0.52892099999999997</c:v>
                </c:pt>
                <c:pt idx="4296">
                  <c:v>-0.53304099999999999</c:v>
                </c:pt>
                <c:pt idx="4297">
                  <c:v>-0.53696100000000002</c:v>
                </c:pt>
                <c:pt idx="4298">
                  <c:v>-0.540663</c:v>
                </c:pt>
                <c:pt idx="4299">
                  <c:v>-0.54413800000000001</c:v>
                </c:pt>
                <c:pt idx="4300">
                  <c:v>-0.54739700000000002</c:v>
                </c:pt>
                <c:pt idx="4301">
                  <c:v>-0.55045699999999997</c:v>
                </c:pt>
                <c:pt idx="4302">
                  <c:v>-0.55333100000000002</c:v>
                </c:pt>
                <c:pt idx="4303" formatCode="0.00E+00">
                  <c:v>-0.55602300000000004</c:v>
                </c:pt>
                <c:pt idx="4304" formatCode="0.00E+00">
                  <c:v>-0.558535</c:v>
                </c:pt>
                <c:pt idx="4305">
                  <c:v>-0.56087299999999995</c:v>
                </c:pt>
                <c:pt idx="4306">
                  <c:v>-0.56304100000000001</c:v>
                </c:pt>
                <c:pt idx="4307">
                  <c:v>-0.56503199999999998</c:v>
                </c:pt>
                <c:pt idx="4308">
                  <c:v>-0.56683499999999998</c:v>
                </c:pt>
                <c:pt idx="4309">
                  <c:v>-0.56845000000000001</c:v>
                </c:pt>
                <c:pt idx="4310">
                  <c:v>-0.56989000000000001</c:v>
                </c:pt>
                <c:pt idx="4311">
                  <c:v>-0.57117600000000002</c:v>
                </c:pt>
                <c:pt idx="4312">
                  <c:v>-0.57232000000000005</c:v>
                </c:pt>
                <c:pt idx="4313">
                  <c:v>-0.57332899999999998</c:v>
                </c:pt>
                <c:pt idx="4314">
                  <c:v>-0.57422700000000004</c:v>
                </c:pt>
                <c:pt idx="4315">
                  <c:v>-0.57506299999999999</c:v>
                </c:pt>
                <c:pt idx="4316">
                  <c:v>-0.57586499999999996</c:v>
                </c:pt>
                <c:pt idx="4317">
                  <c:v>-0.57662000000000002</c:v>
                </c:pt>
                <c:pt idx="4318">
                  <c:v>-0.57728900000000005</c:v>
                </c:pt>
                <c:pt idx="4319">
                  <c:v>-0.577851</c:v>
                </c:pt>
                <c:pt idx="4320">
                  <c:v>-0.57831399999999999</c:v>
                </c:pt>
                <c:pt idx="4321">
                  <c:v>-0.57869099999999996</c:v>
                </c:pt>
                <c:pt idx="4322">
                  <c:v>-0.57898700000000003</c:v>
                </c:pt>
                <c:pt idx="4323">
                  <c:v>-0.57920199999999999</c:v>
                </c:pt>
                <c:pt idx="4324">
                  <c:v>-0.57933900000000005</c:v>
                </c:pt>
                <c:pt idx="4325">
                  <c:v>-0.57941399999999998</c:v>
                </c:pt>
                <c:pt idx="4326">
                  <c:v>-0.57944300000000004</c:v>
                </c:pt>
                <c:pt idx="4327">
                  <c:v>-0.57945000000000002</c:v>
                </c:pt>
                <c:pt idx="4328">
                  <c:v>-0.57945599999999997</c:v>
                </c:pt>
                <c:pt idx="4329" formatCode="0.00E+00">
                  <c:v>-0.57947400000000004</c:v>
                </c:pt>
                <c:pt idx="4330" formatCode="0.00E+00">
                  <c:v>-0.57950500000000005</c:v>
                </c:pt>
                <c:pt idx="4331">
                  <c:v>-0.57952800000000004</c:v>
                </c:pt>
                <c:pt idx="4332">
                  <c:v>-0.57951699999999995</c:v>
                </c:pt>
                <c:pt idx="4333">
                  <c:v>-0.57945000000000002</c:v>
                </c:pt>
                <c:pt idx="4334">
                  <c:v>-0.579322</c:v>
                </c:pt>
                <c:pt idx="4335">
                  <c:v>-0.57913999999999999</c:v>
                </c:pt>
                <c:pt idx="4336">
                  <c:v>-0.57890200000000003</c:v>
                </c:pt>
                <c:pt idx="4337">
                  <c:v>-0.578596</c:v>
                </c:pt>
                <c:pt idx="4338">
                  <c:v>-0.57820899999999997</c:v>
                </c:pt>
                <c:pt idx="4339">
                  <c:v>-0.57773200000000002</c:v>
                </c:pt>
                <c:pt idx="4340">
                  <c:v>-0.57715899999999998</c:v>
                </c:pt>
                <c:pt idx="4341">
                  <c:v>-0.57647999999999999</c:v>
                </c:pt>
                <c:pt idx="4342">
                  <c:v>-0.575685</c:v>
                </c:pt>
                <c:pt idx="4343">
                  <c:v>-0.57477400000000001</c:v>
                </c:pt>
                <c:pt idx="4344">
                  <c:v>-0.57375200000000004</c:v>
                </c:pt>
                <c:pt idx="4345">
                  <c:v>-0.57261899999999999</c:v>
                </c:pt>
                <c:pt idx="4346">
                  <c:v>-0.57135199999999997</c:v>
                </c:pt>
                <c:pt idx="4347">
                  <c:v>-0.56991400000000003</c:v>
                </c:pt>
                <c:pt idx="4348">
                  <c:v>-0.56827700000000003</c:v>
                </c:pt>
                <c:pt idx="4349">
                  <c:v>-0.56643600000000005</c:v>
                </c:pt>
                <c:pt idx="4350">
                  <c:v>-0.56441200000000002</c:v>
                </c:pt>
                <c:pt idx="4351">
                  <c:v>-0.56222799999999995</c:v>
                </c:pt>
                <c:pt idx="4352">
                  <c:v>-0.55989500000000003</c:v>
                </c:pt>
                <c:pt idx="4353" formatCode="0.00E+00">
                  <c:v>-0.55740100000000004</c:v>
                </c:pt>
                <c:pt idx="4354">
                  <c:v>-0.55471400000000004</c:v>
                </c:pt>
                <c:pt idx="4355">
                  <c:v>-0.55180300000000004</c:v>
                </c:pt>
                <c:pt idx="4356">
                  <c:v>-0.54865699999999995</c:v>
                </c:pt>
                <c:pt idx="4357">
                  <c:v>-0.545292</c:v>
                </c:pt>
                <c:pt idx="4358">
                  <c:v>-0.54171999999999998</c:v>
                </c:pt>
                <c:pt idx="4359">
                  <c:v>-0.53792300000000004</c:v>
                </c:pt>
                <c:pt idx="4360">
                  <c:v>-0.53385800000000005</c:v>
                </c:pt>
                <c:pt idx="4361">
                  <c:v>-0.52949199999999996</c:v>
                </c:pt>
                <c:pt idx="4362">
                  <c:v>-0.52481500000000003</c:v>
                </c:pt>
                <c:pt idx="4363">
                  <c:v>-0.51983800000000002</c:v>
                </c:pt>
                <c:pt idx="4364">
                  <c:v>-0.51458499999999996</c:v>
                </c:pt>
                <c:pt idx="4365">
                  <c:v>-0.50907999999999998</c:v>
                </c:pt>
                <c:pt idx="4366">
                  <c:v>-0.50335099999999999</c:v>
                </c:pt>
                <c:pt idx="4367">
                  <c:v>-0.49742399999999998</c:v>
                </c:pt>
                <c:pt idx="4368">
                  <c:v>-0.49133100000000002</c:v>
                </c:pt>
                <c:pt idx="4369">
                  <c:v>-0.48510300000000001</c:v>
                </c:pt>
                <c:pt idx="4370">
                  <c:v>-0.478769</c:v>
                </c:pt>
                <c:pt idx="4371">
                  <c:v>-0.47234799999999999</c:v>
                </c:pt>
                <c:pt idx="4372">
                  <c:v>-0.46585700000000002</c:v>
                </c:pt>
                <c:pt idx="4373">
                  <c:v>-0.459312</c:v>
                </c:pt>
                <c:pt idx="4374">
                  <c:v>-0.45271499999999998</c:v>
                </c:pt>
                <c:pt idx="4375">
                  <c:v>-0.44605899999999998</c:v>
                </c:pt>
                <c:pt idx="4376">
                  <c:v>-0.43934400000000001</c:v>
                </c:pt>
                <c:pt idx="4377" formatCode="0.00E+00">
                  <c:v>-0.43258400000000002</c:v>
                </c:pt>
                <c:pt idx="4378" formatCode="0.00E+00">
                  <c:v>-0.42579499999999998</c:v>
                </c:pt>
                <c:pt idx="4379" formatCode="0.00E+00">
                  <c:v>-0.418985</c:v>
                </c:pt>
                <c:pt idx="4380" formatCode="0.00E+00">
                  <c:v>-0.41216399999999997</c:v>
                </c:pt>
                <c:pt idx="4381" formatCode="0.00E+00">
                  <c:v>-0.40534599999999998</c:v>
                </c:pt>
                <c:pt idx="4382" formatCode="0.00E+00">
                  <c:v>-0.39854699999999998</c:v>
                </c:pt>
                <c:pt idx="4383" formatCode="0.00E+00">
                  <c:v>-0.39176800000000001</c:v>
                </c:pt>
                <c:pt idx="4384" formatCode="0.00E+00">
                  <c:v>-0.38500400000000001</c:v>
                </c:pt>
                <c:pt idx="4385" formatCode="0.00E+00">
                  <c:v>-0.37825399999999998</c:v>
                </c:pt>
                <c:pt idx="4386" formatCode="0.00E+00">
                  <c:v>-0.371531</c:v>
                </c:pt>
                <c:pt idx="4387" formatCode="0.00E+00">
                  <c:v>-0.364867</c:v>
                </c:pt>
                <c:pt idx="4388" formatCode="0.00E+00">
                  <c:v>-0.35830200000000001</c:v>
                </c:pt>
                <c:pt idx="4389" formatCode="0.00E+00">
                  <c:v>-0.35187299999999999</c:v>
                </c:pt>
                <c:pt idx="4390" formatCode="0.00E+00">
                  <c:v>-0.34559400000000001</c:v>
                </c:pt>
                <c:pt idx="4391" formatCode="0.00E+00">
                  <c:v>-0.33946700000000002</c:v>
                </c:pt>
                <c:pt idx="4392" formatCode="0.00E+00">
                  <c:v>-0.333484</c:v>
                </c:pt>
                <c:pt idx="4393" formatCode="0.00E+00">
                  <c:v>-0.32764700000000002</c:v>
                </c:pt>
                <c:pt idx="4394" formatCode="0.00E+00">
                  <c:v>-0.32196200000000003</c:v>
                </c:pt>
                <c:pt idx="4395" formatCode="0.00E+00">
                  <c:v>-0.31644600000000001</c:v>
                </c:pt>
                <c:pt idx="4396" formatCode="0.00E+00">
                  <c:v>-0.31111</c:v>
                </c:pt>
                <c:pt idx="4397" formatCode="0.00E+00">
                  <c:v>-0.305948</c:v>
                </c:pt>
                <c:pt idx="4398">
                  <c:v>-0.30093700000000001</c:v>
                </c:pt>
                <c:pt idx="4399">
                  <c:v>-0.29605799999999999</c:v>
                </c:pt>
                <c:pt idx="4400">
                  <c:v>-0.29131800000000002</c:v>
                </c:pt>
                <c:pt idx="4401">
                  <c:v>-0.28673599999999999</c:v>
                </c:pt>
                <c:pt idx="4402">
                  <c:v>-0.28232800000000002</c:v>
                </c:pt>
                <c:pt idx="4403">
                  <c:v>-0.27809600000000001</c:v>
                </c:pt>
                <c:pt idx="4404">
                  <c:v>-0.27402700000000002</c:v>
                </c:pt>
                <c:pt idx="4405">
                  <c:v>-0.27010499999999998</c:v>
                </c:pt>
                <c:pt idx="4406">
                  <c:v>-0.26630700000000002</c:v>
                </c:pt>
                <c:pt idx="4407">
                  <c:v>-0.26260899999999998</c:v>
                </c:pt>
                <c:pt idx="4408">
                  <c:v>-0.25898599999999999</c:v>
                </c:pt>
                <c:pt idx="4409">
                  <c:v>-0.25542300000000001</c:v>
                </c:pt>
                <c:pt idx="4410">
                  <c:v>-0.25191400000000003</c:v>
                </c:pt>
                <c:pt idx="4411">
                  <c:v>-0.24846599999999999</c:v>
                </c:pt>
                <c:pt idx="4412">
                  <c:v>-0.24510100000000001</c:v>
                </c:pt>
                <c:pt idx="4413">
                  <c:v>-0.24184800000000001</c:v>
                </c:pt>
                <c:pt idx="4414">
                  <c:v>-0.23872699999999999</c:v>
                </c:pt>
                <c:pt idx="4415">
                  <c:v>-0.235731</c:v>
                </c:pt>
                <c:pt idx="4416">
                  <c:v>-0.23283300000000001</c:v>
                </c:pt>
                <c:pt idx="4417">
                  <c:v>-0.230017</c:v>
                </c:pt>
                <c:pt idx="4418">
                  <c:v>-0.22728300000000001</c:v>
                </c:pt>
                <c:pt idx="4419">
                  <c:v>-0.22462699999999999</c:v>
                </c:pt>
                <c:pt idx="4420">
                  <c:v>-0.222021</c:v>
                </c:pt>
                <c:pt idx="4421">
                  <c:v>-0.21942600000000001</c:v>
                </c:pt>
                <c:pt idx="4422">
                  <c:v>-0.21681600000000001</c:v>
                </c:pt>
                <c:pt idx="4423">
                  <c:v>-0.21418599999999999</c:v>
                </c:pt>
                <c:pt idx="4424">
                  <c:v>-0.211539</c:v>
                </c:pt>
                <c:pt idx="4425" formatCode="0.00E+00">
                  <c:v>-0.208872</c:v>
                </c:pt>
                <c:pt idx="4426" formatCode="0.00E+00">
                  <c:v>-0.206182</c:v>
                </c:pt>
                <c:pt idx="4427" formatCode="0.00E+00">
                  <c:v>-0.20347199999999999</c:v>
                </c:pt>
                <c:pt idx="4428">
                  <c:v>-0.20075899999999999</c:v>
                </c:pt>
                <c:pt idx="4429">
                  <c:v>-0.19806000000000001</c:v>
                </c:pt>
                <c:pt idx="4430">
                  <c:v>-0.19539000000000001</c:v>
                </c:pt>
                <c:pt idx="4431">
                  <c:v>-0.192748</c:v>
                </c:pt>
                <c:pt idx="4432">
                  <c:v>-0.19012000000000001</c:v>
                </c:pt>
                <c:pt idx="4433">
                  <c:v>-0.18749099999999999</c:v>
                </c:pt>
                <c:pt idx="4434">
                  <c:v>-0.18485499999999999</c:v>
                </c:pt>
                <c:pt idx="4435">
                  <c:v>-0.18221200000000001</c:v>
                </c:pt>
                <c:pt idx="4436">
                  <c:v>-0.179563</c:v>
                </c:pt>
                <c:pt idx="4437">
                  <c:v>-0.17691000000000001</c:v>
                </c:pt>
                <c:pt idx="4438">
                  <c:v>-0.174257</c:v>
                </c:pt>
                <c:pt idx="4439">
                  <c:v>-0.171628</c:v>
                </c:pt>
                <c:pt idx="4440">
                  <c:v>-0.16905700000000001</c:v>
                </c:pt>
                <c:pt idx="4441">
                  <c:v>-0.16656000000000001</c:v>
                </c:pt>
                <c:pt idx="4442">
                  <c:v>-0.16411700000000001</c:v>
                </c:pt>
                <c:pt idx="4443">
                  <c:v>-0.16167699999999999</c:v>
                </c:pt>
                <c:pt idx="4444">
                  <c:v>-0.15920400000000001</c:v>
                </c:pt>
                <c:pt idx="4445">
                  <c:v>-0.15670600000000001</c:v>
                </c:pt>
                <c:pt idx="4446">
                  <c:v>-0.154225</c:v>
                </c:pt>
                <c:pt idx="4447">
                  <c:v>-0.151809</c:v>
                </c:pt>
                <c:pt idx="4448">
                  <c:v>-0.14949399999999999</c:v>
                </c:pt>
                <c:pt idx="4449">
                  <c:v>-0.14731</c:v>
                </c:pt>
                <c:pt idx="4450">
                  <c:v>-0.14529500000000001</c:v>
                </c:pt>
                <c:pt idx="4451">
                  <c:v>-0.143485</c:v>
                </c:pt>
                <c:pt idx="4452">
                  <c:v>-0.141898</c:v>
                </c:pt>
                <c:pt idx="4453">
                  <c:v>-0.14052899999999999</c:v>
                </c:pt>
                <c:pt idx="4454">
                  <c:v>-0.13936899999999999</c:v>
                </c:pt>
                <c:pt idx="4455">
                  <c:v>-0.13842199999999999</c:v>
                </c:pt>
                <c:pt idx="4456">
                  <c:v>-0.137707</c:v>
                </c:pt>
                <c:pt idx="4457" formatCode="0.00E+00">
                  <c:v>-0.137238</c:v>
                </c:pt>
                <c:pt idx="4458" formatCode="0.00E+00">
                  <c:v>-0.137016</c:v>
                </c:pt>
                <c:pt idx="4459">
                  <c:v>-0.13702900000000001</c:v>
                </c:pt>
                <c:pt idx="4460">
                  <c:v>-0.137269</c:v>
                </c:pt>
                <c:pt idx="4461">
                  <c:v>-0.13773199999999999</c:v>
                </c:pt>
                <c:pt idx="4462">
                  <c:v>-0.13841800000000001</c:v>
                </c:pt>
                <c:pt idx="4463">
                  <c:v>-0.13932900000000001</c:v>
                </c:pt>
                <c:pt idx="4464">
                  <c:v>-0.14047399999999999</c:v>
                </c:pt>
                <c:pt idx="4465">
                  <c:v>-0.14186099999999999</c:v>
                </c:pt>
                <c:pt idx="4466">
                  <c:v>-0.14349500000000001</c:v>
                </c:pt>
                <c:pt idx="4467">
                  <c:v>-0.14537800000000001</c:v>
                </c:pt>
                <c:pt idx="4468">
                  <c:v>-0.14752399999999999</c:v>
                </c:pt>
                <c:pt idx="4469">
                  <c:v>-0.149955</c:v>
                </c:pt>
                <c:pt idx="4470">
                  <c:v>-0.15268100000000001</c:v>
                </c:pt>
                <c:pt idx="4471">
                  <c:v>-0.155691</c:v>
                </c:pt>
                <c:pt idx="4472">
                  <c:v>-0.15895799999999999</c:v>
                </c:pt>
                <c:pt idx="4473">
                  <c:v>-0.162463</c:v>
                </c:pt>
                <c:pt idx="4474">
                  <c:v>-0.16619999999999999</c:v>
                </c:pt>
                <c:pt idx="4475">
                  <c:v>-0.17016300000000001</c:v>
                </c:pt>
                <c:pt idx="4476">
                  <c:v>-0.17433799999999999</c:v>
                </c:pt>
                <c:pt idx="4477">
                  <c:v>-0.178703</c:v>
                </c:pt>
                <c:pt idx="4478">
                  <c:v>-0.18323</c:v>
                </c:pt>
                <c:pt idx="4479">
                  <c:v>-0.18787599999999999</c:v>
                </c:pt>
                <c:pt idx="4480">
                  <c:v>-0.19259100000000001</c:v>
                </c:pt>
                <c:pt idx="4481">
                  <c:v>-0.19733400000000001</c:v>
                </c:pt>
                <c:pt idx="4482">
                  <c:v>-0.20208699999999999</c:v>
                </c:pt>
                <c:pt idx="4483">
                  <c:v>-0.20683799999999999</c:v>
                </c:pt>
                <c:pt idx="4484" formatCode="0.00E+00">
                  <c:v>-0.21156900000000001</c:v>
                </c:pt>
                <c:pt idx="4485">
                  <c:v>-0.21626100000000001</c:v>
                </c:pt>
                <c:pt idx="4486">
                  <c:v>-0.22090499999999999</c:v>
                </c:pt>
                <c:pt idx="4487">
                  <c:v>-0.22550000000000001</c:v>
                </c:pt>
                <c:pt idx="4488">
                  <c:v>-0.230047</c:v>
                </c:pt>
                <c:pt idx="4489">
                  <c:v>-0.234546</c:v>
                </c:pt>
                <c:pt idx="4490">
                  <c:v>-0.23899699999999999</c:v>
                </c:pt>
                <c:pt idx="4491">
                  <c:v>-0.24338799999999999</c:v>
                </c:pt>
                <c:pt idx="4492">
                  <c:v>-0.24768599999999999</c:v>
                </c:pt>
                <c:pt idx="4493">
                  <c:v>-0.25186199999999997</c:v>
                </c:pt>
                <c:pt idx="4494">
                  <c:v>-0.25590200000000002</c:v>
                </c:pt>
                <c:pt idx="4495">
                  <c:v>-0.25981500000000002</c:v>
                </c:pt>
                <c:pt idx="4496">
                  <c:v>-0.26362000000000002</c:v>
                </c:pt>
                <c:pt idx="4497">
                  <c:v>-0.26733000000000001</c:v>
                </c:pt>
                <c:pt idx="4498">
                  <c:v>-0.27093400000000001</c:v>
                </c:pt>
                <c:pt idx="4499">
                  <c:v>-0.27438899999999999</c:v>
                </c:pt>
                <c:pt idx="4500">
                  <c:v>-0.27763900000000002</c:v>
                </c:pt>
                <c:pt idx="4501">
                  <c:v>-0.28065600000000002</c:v>
                </c:pt>
                <c:pt idx="4502">
                  <c:v>-0.28345399999999998</c:v>
                </c:pt>
                <c:pt idx="4503">
                  <c:v>-0.28606300000000001</c:v>
                </c:pt>
                <c:pt idx="4504">
                  <c:v>-0.288493</c:v>
                </c:pt>
                <c:pt idx="4505">
                  <c:v>-0.290742</c:v>
                </c:pt>
                <c:pt idx="4506">
                  <c:v>-0.29281200000000002</c:v>
                </c:pt>
                <c:pt idx="4507">
                  <c:v>-0.29472399999999999</c:v>
                </c:pt>
                <c:pt idx="4508">
                  <c:v>-0.29650300000000002</c:v>
                </c:pt>
                <c:pt idx="4509">
                  <c:v>-0.29815799999999998</c:v>
                </c:pt>
                <c:pt idx="4510">
                  <c:v>-0.29969400000000002</c:v>
                </c:pt>
                <c:pt idx="4511">
                  <c:v>-0.30110799999999999</c:v>
                </c:pt>
                <c:pt idx="4512" formatCode="0.00E+00">
                  <c:v>-0.30238999999999999</c:v>
                </c:pt>
                <c:pt idx="4513">
                  <c:v>-0.30352099999999999</c:v>
                </c:pt>
                <c:pt idx="4514">
                  <c:v>-0.30448199999999997</c:v>
                </c:pt>
                <c:pt idx="4515">
                  <c:v>-0.30527700000000002</c:v>
                </c:pt>
                <c:pt idx="4516">
                  <c:v>-0.30593799999999999</c:v>
                </c:pt>
                <c:pt idx="4517">
                  <c:v>-0.30651099999999998</c:v>
                </c:pt>
                <c:pt idx="4518">
                  <c:v>-0.307031</c:v>
                </c:pt>
                <c:pt idx="4519">
                  <c:v>-0.30751200000000001</c:v>
                </c:pt>
                <c:pt idx="4520">
                  <c:v>-0.30795600000000001</c:v>
                </c:pt>
                <c:pt idx="4521">
                  <c:v>-0.30837199999999998</c:v>
                </c:pt>
                <c:pt idx="4522">
                  <c:v>-0.30877100000000002</c:v>
                </c:pt>
                <c:pt idx="4523">
                  <c:v>-0.30916300000000002</c:v>
                </c:pt>
                <c:pt idx="4524">
                  <c:v>-0.30954900000000002</c:v>
                </c:pt>
                <c:pt idx="4525">
                  <c:v>-0.30992900000000001</c:v>
                </c:pt>
                <c:pt idx="4526">
                  <c:v>-0.310303</c:v>
                </c:pt>
                <c:pt idx="4527">
                  <c:v>-0.31068000000000001</c:v>
                </c:pt>
                <c:pt idx="4528">
                  <c:v>-0.31107000000000001</c:v>
                </c:pt>
                <c:pt idx="4529">
                  <c:v>-0.31148300000000001</c:v>
                </c:pt>
                <c:pt idx="4530">
                  <c:v>-0.31193300000000002</c:v>
                </c:pt>
                <c:pt idx="4531">
                  <c:v>-0.31243199999999999</c:v>
                </c:pt>
                <c:pt idx="4532">
                  <c:v>-0.31299100000000002</c:v>
                </c:pt>
                <c:pt idx="4533">
                  <c:v>-0.31361099999999997</c:v>
                </c:pt>
                <c:pt idx="4534">
                  <c:v>-0.31429499999999999</c:v>
                </c:pt>
                <c:pt idx="4535">
                  <c:v>-0.31505699999999998</c:v>
                </c:pt>
                <c:pt idx="4536">
                  <c:v>-0.31592300000000001</c:v>
                </c:pt>
                <c:pt idx="4537">
                  <c:v>-0.31690400000000002</c:v>
                </c:pt>
                <c:pt idx="4538">
                  <c:v>-0.31798700000000002</c:v>
                </c:pt>
                <c:pt idx="4539">
                  <c:v>-0.31914300000000001</c:v>
                </c:pt>
                <c:pt idx="4540">
                  <c:v>-0.320353</c:v>
                </c:pt>
                <c:pt idx="4541" formatCode="0.00E+00">
                  <c:v>-0.32161000000000001</c:v>
                </c:pt>
                <c:pt idx="4542">
                  <c:v>-0.32290000000000002</c:v>
                </c:pt>
                <c:pt idx="4543">
                  <c:v>-0.32419100000000001</c:v>
                </c:pt>
                <c:pt idx="4544">
                  <c:v>-0.32545000000000002</c:v>
                </c:pt>
                <c:pt idx="4545">
                  <c:v>-0.326654</c:v>
                </c:pt>
                <c:pt idx="4546">
                  <c:v>-0.32778400000000002</c:v>
                </c:pt>
                <c:pt idx="4547">
                  <c:v>-0.32882</c:v>
                </c:pt>
                <c:pt idx="4548">
                  <c:v>-0.32974900000000001</c:v>
                </c:pt>
                <c:pt idx="4549">
                  <c:v>-0.33057799999999998</c:v>
                </c:pt>
                <c:pt idx="4550">
                  <c:v>-0.33131300000000002</c:v>
                </c:pt>
                <c:pt idx="4551">
                  <c:v>-0.331953</c:v>
                </c:pt>
                <c:pt idx="4552">
                  <c:v>-0.33248800000000001</c:v>
                </c:pt>
                <c:pt idx="4553">
                  <c:v>-0.33291199999999999</c:v>
                </c:pt>
                <c:pt idx="4554">
                  <c:v>-0.33322400000000002</c:v>
                </c:pt>
                <c:pt idx="4555">
                  <c:v>-0.33342100000000002</c:v>
                </c:pt>
                <c:pt idx="4556">
                  <c:v>-0.33348800000000001</c:v>
                </c:pt>
                <c:pt idx="4557">
                  <c:v>-0.33341100000000001</c:v>
                </c:pt>
                <c:pt idx="4558">
                  <c:v>-0.33319199999999999</c:v>
                </c:pt>
                <c:pt idx="4559">
                  <c:v>-0.33284999999999998</c:v>
                </c:pt>
                <c:pt idx="4560">
                  <c:v>-0.33239800000000003</c:v>
                </c:pt>
                <c:pt idx="4561">
                  <c:v>-0.33183499999999999</c:v>
                </c:pt>
                <c:pt idx="4562">
                  <c:v>-0.33113599999999999</c:v>
                </c:pt>
                <c:pt idx="4563">
                  <c:v>-0.33027699999999999</c:v>
                </c:pt>
                <c:pt idx="4564">
                  <c:v>-0.32924199999999998</c:v>
                </c:pt>
                <c:pt idx="4565">
                  <c:v>-0.32802199999999998</c:v>
                </c:pt>
                <c:pt idx="4566">
                  <c:v>-0.32661000000000001</c:v>
                </c:pt>
                <c:pt idx="4567">
                  <c:v>-0.32500499999999999</c:v>
                </c:pt>
                <c:pt idx="4568" formatCode="0.00E+00">
                  <c:v>-0.32320300000000002</c:v>
                </c:pt>
                <c:pt idx="4569" formatCode="0.00E+00">
                  <c:v>-0.32120599999999999</c:v>
                </c:pt>
                <c:pt idx="4570">
                  <c:v>-0.31903199999999998</c:v>
                </c:pt>
                <c:pt idx="4571">
                  <c:v>-0.31670300000000001</c:v>
                </c:pt>
                <c:pt idx="4572">
                  <c:v>-0.31422800000000001</c:v>
                </c:pt>
                <c:pt idx="4573">
                  <c:v>-0.31159900000000001</c:v>
                </c:pt>
                <c:pt idx="4574">
                  <c:v>-0.30881700000000001</c:v>
                </c:pt>
                <c:pt idx="4575">
                  <c:v>-0.305896</c:v>
                </c:pt>
                <c:pt idx="4576">
                  <c:v>-0.30285499999999999</c:v>
                </c:pt>
                <c:pt idx="4577">
                  <c:v>-0.29970200000000002</c:v>
                </c:pt>
                <c:pt idx="4578">
                  <c:v>-0.29644500000000001</c:v>
                </c:pt>
                <c:pt idx="4579">
                  <c:v>-0.29308299999999998</c:v>
                </c:pt>
                <c:pt idx="4580">
                  <c:v>-0.28959600000000002</c:v>
                </c:pt>
                <c:pt idx="4581">
                  <c:v>-0.28595500000000001</c:v>
                </c:pt>
                <c:pt idx="4582">
                  <c:v>-0.282163</c:v>
                </c:pt>
                <c:pt idx="4583">
                  <c:v>-0.27826499999999998</c:v>
                </c:pt>
                <c:pt idx="4584">
                  <c:v>-0.27431499999999998</c:v>
                </c:pt>
                <c:pt idx="4585">
                  <c:v>-0.27033000000000001</c:v>
                </c:pt>
                <c:pt idx="4586">
                  <c:v>-0.26630199999999998</c:v>
                </c:pt>
                <c:pt idx="4587">
                  <c:v>-0.26222699999999999</c:v>
                </c:pt>
                <c:pt idx="4588">
                  <c:v>-0.25812600000000002</c:v>
                </c:pt>
                <c:pt idx="4589">
                  <c:v>-0.254023</c:v>
                </c:pt>
                <c:pt idx="4590">
                  <c:v>-0.24992700000000001</c:v>
                </c:pt>
                <c:pt idx="4591">
                  <c:v>-0.245835</c:v>
                </c:pt>
                <c:pt idx="4592">
                  <c:v>-0.24174999999999999</c:v>
                </c:pt>
                <c:pt idx="4593">
                  <c:v>-0.23768300000000001</c:v>
                </c:pt>
                <c:pt idx="4594">
                  <c:v>-0.23366100000000001</c:v>
                </c:pt>
                <c:pt idx="4595">
                  <c:v>-0.22970699999999999</c:v>
                </c:pt>
                <c:pt idx="4596">
                  <c:v>-0.22584000000000001</c:v>
                </c:pt>
                <c:pt idx="4597">
                  <c:v>-0.22207199999999999</c:v>
                </c:pt>
                <c:pt idx="4598">
                  <c:v>-0.21841099999999999</c:v>
                </c:pt>
                <c:pt idx="4599">
                  <c:v>-0.21487800000000001</c:v>
                </c:pt>
                <c:pt idx="4600">
                  <c:v>-0.211509</c:v>
                </c:pt>
                <c:pt idx="4601">
                  <c:v>-0.208346</c:v>
                </c:pt>
                <c:pt idx="4602">
                  <c:v>-0.20541200000000001</c:v>
                </c:pt>
                <c:pt idx="4603">
                  <c:v>-0.20269799999999999</c:v>
                </c:pt>
                <c:pt idx="4604">
                  <c:v>-0.20016600000000001</c:v>
                </c:pt>
                <c:pt idx="4605">
                  <c:v>-0.19778100000000001</c:v>
                </c:pt>
                <c:pt idx="4606" formatCode="0.00E+00">
                  <c:v>-0.19553999999999999</c:v>
                </c:pt>
                <c:pt idx="4607" formatCode="0.00E+00">
                  <c:v>-0.193464</c:v>
                </c:pt>
                <c:pt idx="4608" formatCode="0.00E+00">
                  <c:v>-0.19156999999999999</c:v>
                </c:pt>
                <c:pt idx="4609" formatCode="0.00E+00">
                  <c:v>-0.189857</c:v>
                </c:pt>
                <c:pt idx="4610">
                  <c:v>-0.18831600000000001</c:v>
                </c:pt>
                <c:pt idx="4611">
                  <c:v>-0.186943</c:v>
                </c:pt>
                <c:pt idx="4612">
                  <c:v>-0.18573999999999999</c:v>
                </c:pt>
                <c:pt idx="4613">
                  <c:v>-0.18471599999999999</c:v>
                </c:pt>
                <c:pt idx="4614">
                  <c:v>-0.18388399999999999</c:v>
                </c:pt>
                <c:pt idx="4615">
                  <c:v>-0.18324699999999999</c:v>
                </c:pt>
                <c:pt idx="4616">
                  <c:v>-0.18278800000000001</c:v>
                </c:pt>
                <c:pt idx="4617">
                  <c:v>-0.18246599999999999</c:v>
                </c:pt>
                <c:pt idx="4618">
                  <c:v>-0.18224799999999999</c:v>
                </c:pt>
                <c:pt idx="4619">
                  <c:v>-0.18212400000000001</c:v>
                </c:pt>
                <c:pt idx="4620">
                  <c:v>-0.18210000000000001</c:v>
                </c:pt>
                <c:pt idx="4621">
                  <c:v>-0.18217700000000001</c:v>
                </c:pt>
                <c:pt idx="4622">
                  <c:v>-0.182361</c:v>
                </c:pt>
                <c:pt idx="4623">
                  <c:v>-0.18266199999999999</c:v>
                </c:pt>
                <c:pt idx="4624">
                  <c:v>-0.18307399999999999</c:v>
                </c:pt>
                <c:pt idx="4625">
                  <c:v>-0.183558</c:v>
                </c:pt>
                <c:pt idx="4626">
                  <c:v>-0.184062</c:v>
                </c:pt>
                <c:pt idx="4627">
                  <c:v>-0.184559</c:v>
                </c:pt>
                <c:pt idx="4628">
                  <c:v>-0.185059</c:v>
                </c:pt>
                <c:pt idx="4629">
                  <c:v>-0.185585</c:v>
                </c:pt>
                <c:pt idx="4630">
                  <c:v>-0.18614800000000001</c:v>
                </c:pt>
                <c:pt idx="4631">
                  <c:v>-0.18673400000000001</c:v>
                </c:pt>
                <c:pt idx="4632">
                  <c:v>-0.18732699999999999</c:v>
                </c:pt>
                <c:pt idx="4633">
                  <c:v>-0.187921</c:v>
                </c:pt>
                <c:pt idx="4634" formatCode="0.00E+00">
                  <c:v>-0.188523</c:v>
                </c:pt>
                <c:pt idx="4635" formatCode="0.00E+00">
                  <c:v>-0.18912699999999999</c:v>
                </c:pt>
                <c:pt idx="4636" formatCode="0.00E+00">
                  <c:v>-0.18970799999999999</c:v>
                </c:pt>
                <c:pt idx="4637">
                  <c:v>-0.19023300000000001</c:v>
                </c:pt>
                <c:pt idx="4638">
                  <c:v>-0.19067600000000001</c:v>
                </c:pt>
                <c:pt idx="4639">
                  <c:v>-0.19103300000000001</c:v>
                </c:pt>
                <c:pt idx="4640">
                  <c:v>-0.19132299999999999</c:v>
                </c:pt>
                <c:pt idx="4641">
                  <c:v>-0.191575</c:v>
                </c:pt>
                <c:pt idx="4642">
                  <c:v>-0.19181200000000001</c:v>
                </c:pt>
                <c:pt idx="4643">
                  <c:v>-0.19203500000000001</c:v>
                </c:pt>
                <c:pt idx="4644">
                  <c:v>-0.19223799999999999</c:v>
                </c:pt>
                <c:pt idx="4645">
                  <c:v>-0.19243199999999999</c:v>
                </c:pt>
                <c:pt idx="4646">
                  <c:v>-0.19264000000000001</c:v>
                </c:pt>
                <c:pt idx="4647">
                  <c:v>-0.19286600000000001</c:v>
                </c:pt>
                <c:pt idx="4648">
                  <c:v>-0.19309299999999999</c:v>
                </c:pt>
                <c:pt idx="4649">
                  <c:v>-0.193301</c:v>
                </c:pt>
                <c:pt idx="4650">
                  <c:v>-0.193493</c:v>
                </c:pt>
                <c:pt idx="4651">
                  <c:v>-0.193688</c:v>
                </c:pt>
                <c:pt idx="4652">
                  <c:v>-0.19389700000000001</c:v>
                </c:pt>
                <c:pt idx="4653">
                  <c:v>-0.19412499999999999</c:v>
                </c:pt>
                <c:pt idx="4654">
                  <c:v>-0.19437199999999999</c:v>
                </c:pt>
                <c:pt idx="4655">
                  <c:v>-0.19464000000000001</c:v>
                </c:pt>
                <c:pt idx="4656">
                  <c:v>-0.19492599999999999</c:v>
                </c:pt>
                <c:pt idx="4657">
                  <c:v>-0.19522900000000001</c:v>
                </c:pt>
                <c:pt idx="4658">
                  <c:v>-0.19556299999999999</c:v>
                </c:pt>
                <c:pt idx="4659">
                  <c:v>-0.19595799999999999</c:v>
                </c:pt>
                <c:pt idx="4660">
                  <c:v>-0.19644700000000001</c:v>
                </c:pt>
                <c:pt idx="4661">
                  <c:v>-0.19705600000000001</c:v>
                </c:pt>
                <c:pt idx="4662">
                  <c:v>-0.19781299999999999</c:v>
                </c:pt>
                <c:pt idx="4663" formatCode="0.00E+00">
                  <c:v>-0.19874800000000001</c:v>
                </c:pt>
                <c:pt idx="4664" formatCode="0.00E+00">
                  <c:v>-0.19987199999999999</c:v>
                </c:pt>
                <c:pt idx="4665" formatCode="0.00E+00">
                  <c:v>-0.20116600000000001</c:v>
                </c:pt>
                <c:pt idx="4666">
                  <c:v>-0.202602</c:v>
                </c:pt>
                <c:pt idx="4667">
                  <c:v>-0.20417299999999999</c:v>
                </c:pt>
                <c:pt idx="4668">
                  <c:v>-0.205904</c:v>
                </c:pt>
                <c:pt idx="4669">
                  <c:v>-0.20782100000000001</c:v>
                </c:pt>
                <c:pt idx="4670">
                  <c:v>-0.209925</c:v>
                </c:pt>
                <c:pt idx="4671">
                  <c:v>-0.212201</c:v>
                </c:pt>
                <c:pt idx="4672">
                  <c:v>-0.21462700000000001</c:v>
                </c:pt>
                <c:pt idx="4673">
                  <c:v>-0.217195</c:v>
                </c:pt>
                <c:pt idx="4674">
                  <c:v>-0.21990499999999999</c:v>
                </c:pt>
                <c:pt idx="4675">
                  <c:v>-0.22276199999999999</c:v>
                </c:pt>
                <c:pt idx="4676">
                  <c:v>-0.225773</c:v>
                </c:pt>
                <c:pt idx="4677">
                  <c:v>-0.22895099999999999</c:v>
                </c:pt>
                <c:pt idx="4678">
                  <c:v>-0.23231299999999999</c:v>
                </c:pt>
                <c:pt idx="4679">
                  <c:v>-0.23585700000000001</c:v>
                </c:pt>
                <c:pt idx="4680">
                  <c:v>-0.23955699999999999</c:v>
                </c:pt>
                <c:pt idx="4681">
                  <c:v>-0.24337600000000001</c:v>
                </c:pt>
                <c:pt idx="4682">
                  <c:v>-0.24729000000000001</c:v>
                </c:pt>
                <c:pt idx="4683">
                  <c:v>-0.25128099999999998</c:v>
                </c:pt>
                <c:pt idx="4684">
                  <c:v>-0.25533299999999998</c:v>
                </c:pt>
                <c:pt idx="4685">
                  <c:v>-0.259432</c:v>
                </c:pt>
                <c:pt idx="4686">
                  <c:v>-0.26358300000000001</c:v>
                </c:pt>
                <c:pt idx="4687">
                  <c:v>-0.26781199999999999</c:v>
                </c:pt>
                <c:pt idx="4688" formatCode="0.00E+00">
                  <c:v>-0.27213999999999999</c:v>
                </c:pt>
                <c:pt idx="4689" formatCode="0.00E+00">
                  <c:v>-0.27656599999999998</c:v>
                </c:pt>
                <c:pt idx="4690">
                  <c:v>-0.28106900000000001</c:v>
                </c:pt>
                <c:pt idx="4691">
                  <c:v>-0.28562599999999999</c:v>
                </c:pt>
                <c:pt idx="4692">
                  <c:v>-0.29023300000000002</c:v>
                </c:pt>
                <c:pt idx="4693">
                  <c:v>-0.29489799999999999</c:v>
                </c:pt>
                <c:pt idx="4694">
                  <c:v>-0.29963699999999999</c:v>
                </c:pt>
                <c:pt idx="4695">
                  <c:v>-0.30444300000000002</c:v>
                </c:pt>
                <c:pt idx="4696">
                  <c:v>-0.30928099999999997</c:v>
                </c:pt>
                <c:pt idx="4697">
                  <c:v>-0.31409100000000001</c:v>
                </c:pt>
                <c:pt idx="4698">
                  <c:v>-0.31881799999999999</c:v>
                </c:pt>
                <c:pt idx="4699">
                  <c:v>-0.32344000000000001</c:v>
                </c:pt>
                <c:pt idx="4700">
                  <c:v>-0.32795800000000003</c:v>
                </c:pt>
                <c:pt idx="4701">
                  <c:v>-0.33237499999999998</c:v>
                </c:pt>
                <c:pt idx="4702">
                  <c:v>-0.336671</c:v>
                </c:pt>
                <c:pt idx="4703">
                  <c:v>-0.34081600000000001</c:v>
                </c:pt>
                <c:pt idx="4704">
                  <c:v>-0.34479399999999999</c:v>
                </c:pt>
                <c:pt idx="4705">
                  <c:v>-0.34860400000000002</c:v>
                </c:pt>
                <c:pt idx="4706">
                  <c:v>-0.35224899999999998</c:v>
                </c:pt>
                <c:pt idx="4707">
                  <c:v>-0.355736</c:v>
                </c:pt>
                <c:pt idx="4708">
                  <c:v>-0.359072</c:v>
                </c:pt>
                <c:pt idx="4709">
                  <c:v>-0.362263</c:v>
                </c:pt>
                <c:pt idx="4710" formatCode="0.00E+00">
                  <c:v>-0.36529800000000001</c:v>
                </c:pt>
                <c:pt idx="4711" formatCode="0.00E+00">
                  <c:v>-0.36815500000000001</c:v>
                </c:pt>
                <c:pt idx="4712">
                  <c:v>-0.37082399999999999</c:v>
                </c:pt>
                <c:pt idx="4713">
                  <c:v>-0.37330799999999997</c:v>
                </c:pt>
                <c:pt idx="4714">
                  <c:v>-0.37562299999999998</c:v>
                </c:pt>
                <c:pt idx="4715">
                  <c:v>-0.37778</c:v>
                </c:pt>
                <c:pt idx="4716">
                  <c:v>-0.37979600000000002</c:v>
                </c:pt>
                <c:pt idx="4717">
                  <c:v>-0.38168999999999997</c:v>
                </c:pt>
                <c:pt idx="4718">
                  <c:v>-0.38347599999999998</c:v>
                </c:pt>
                <c:pt idx="4719">
                  <c:v>-0.385156</c:v>
                </c:pt>
                <c:pt idx="4720">
                  <c:v>-0.38672899999999999</c:v>
                </c:pt>
                <c:pt idx="4721">
                  <c:v>-0.38818999999999998</c:v>
                </c:pt>
                <c:pt idx="4722">
                  <c:v>-0.38952900000000001</c:v>
                </c:pt>
                <c:pt idx="4723">
                  <c:v>-0.39072600000000002</c:v>
                </c:pt>
                <c:pt idx="4724">
                  <c:v>-0.39176299999999997</c:v>
                </c:pt>
                <c:pt idx="4725">
                  <c:v>-0.39264100000000002</c:v>
                </c:pt>
                <c:pt idx="4726">
                  <c:v>-0.39338299999999998</c:v>
                </c:pt>
                <c:pt idx="4727">
                  <c:v>-0.39401999999999998</c:v>
                </c:pt>
                <c:pt idx="4728">
                  <c:v>-0.39457799999999998</c:v>
                </c:pt>
                <c:pt idx="4729">
                  <c:v>-0.395067</c:v>
                </c:pt>
                <c:pt idx="4730">
                  <c:v>-0.395482</c:v>
                </c:pt>
                <c:pt idx="4731">
                  <c:v>-0.39581</c:v>
                </c:pt>
                <c:pt idx="4732">
                  <c:v>-0.39603899999999997</c:v>
                </c:pt>
                <c:pt idx="4733">
                  <c:v>-0.39616800000000002</c:v>
                </c:pt>
                <c:pt idx="4734">
                  <c:v>-0.39622200000000002</c:v>
                </c:pt>
                <c:pt idx="4735" formatCode="0.00E+00">
                  <c:v>-0.39623799999999998</c:v>
                </c:pt>
                <c:pt idx="4736">
                  <c:v>-0.39624199999999998</c:v>
                </c:pt>
                <c:pt idx="4737">
                  <c:v>-0.39624700000000002</c:v>
                </c:pt>
                <c:pt idx="4738">
                  <c:v>-0.39624900000000002</c:v>
                </c:pt>
                <c:pt idx="4739">
                  <c:v>-0.39624999999999999</c:v>
                </c:pt>
                <c:pt idx="4740">
                  <c:v>-0.39626299999999998</c:v>
                </c:pt>
                <c:pt idx="4741">
                  <c:v>-0.39630199999999999</c:v>
                </c:pt>
                <c:pt idx="4742">
                  <c:v>-0.39638600000000002</c:v>
                </c:pt>
                <c:pt idx="4743">
                  <c:v>-0.39653300000000002</c:v>
                </c:pt>
                <c:pt idx="4744">
                  <c:v>-0.39675700000000003</c:v>
                </c:pt>
                <c:pt idx="4745">
                  <c:v>-0.39704800000000001</c:v>
                </c:pt>
                <c:pt idx="4746">
                  <c:v>-0.39737899999999998</c:v>
                </c:pt>
                <c:pt idx="4747">
                  <c:v>-0.39772400000000002</c:v>
                </c:pt>
                <c:pt idx="4748">
                  <c:v>-0.39807799999999999</c:v>
                </c:pt>
                <c:pt idx="4749">
                  <c:v>-0.39845199999999997</c:v>
                </c:pt>
                <c:pt idx="4750">
                  <c:v>-0.39884399999999998</c:v>
                </c:pt>
                <c:pt idx="4751">
                  <c:v>-0.39922999999999997</c:v>
                </c:pt>
                <c:pt idx="4752">
                  <c:v>-0.39958399999999999</c:v>
                </c:pt>
                <c:pt idx="4753">
                  <c:v>-0.399897</c:v>
                </c:pt>
                <c:pt idx="4754">
                  <c:v>-0.400173</c:v>
                </c:pt>
                <c:pt idx="4755">
                  <c:v>-0.40041399999999999</c:v>
                </c:pt>
                <c:pt idx="4756">
                  <c:v>-0.400619</c:v>
                </c:pt>
                <c:pt idx="4757">
                  <c:v>-0.40078000000000003</c:v>
                </c:pt>
                <c:pt idx="4758">
                  <c:v>-0.40088499999999999</c:v>
                </c:pt>
                <c:pt idx="4759">
                  <c:v>-0.40091599999999999</c:v>
                </c:pt>
                <c:pt idx="4760">
                  <c:v>-0.40084999999999998</c:v>
                </c:pt>
                <c:pt idx="4761">
                  <c:v>-0.40066600000000002</c:v>
                </c:pt>
                <c:pt idx="4762" formatCode="0.00E+00">
                  <c:v>-0.40034599999999998</c:v>
                </c:pt>
                <c:pt idx="4763" formatCode="0.00E+00">
                  <c:v>-0.399866</c:v>
                </c:pt>
                <c:pt idx="4764">
                  <c:v>-0.39920299999999997</c:v>
                </c:pt>
                <c:pt idx="4765">
                  <c:v>-0.39834999999999998</c:v>
                </c:pt>
                <c:pt idx="4766">
                  <c:v>-0.39731100000000003</c:v>
                </c:pt>
                <c:pt idx="4767">
                  <c:v>-0.39609299999999997</c:v>
                </c:pt>
                <c:pt idx="4768">
                  <c:v>-0.39468799999999998</c:v>
                </c:pt>
                <c:pt idx="4769">
                  <c:v>-0.39308599999999999</c:v>
                </c:pt>
                <c:pt idx="4770">
                  <c:v>-0.39127899999999999</c:v>
                </c:pt>
                <c:pt idx="4771">
                  <c:v>-0.38925599999999999</c:v>
                </c:pt>
                <c:pt idx="4772">
                  <c:v>-0.38700600000000002</c:v>
                </c:pt>
                <c:pt idx="4773">
                  <c:v>-0.38451999999999997</c:v>
                </c:pt>
                <c:pt idx="4774">
                  <c:v>-0.38179400000000002</c:v>
                </c:pt>
                <c:pt idx="4775">
                  <c:v>-0.378826</c:v>
                </c:pt>
                <c:pt idx="4776">
                  <c:v>-0.375614</c:v>
                </c:pt>
                <c:pt idx="4777">
                  <c:v>-0.37215599999999999</c:v>
                </c:pt>
                <c:pt idx="4778">
                  <c:v>-0.368452</c:v>
                </c:pt>
                <c:pt idx="4779">
                  <c:v>-0.36449999999999999</c:v>
                </c:pt>
                <c:pt idx="4780">
                  <c:v>-0.36031200000000002</c:v>
                </c:pt>
                <c:pt idx="4781">
                  <c:v>-0.35591099999999998</c:v>
                </c:pt>
                <c:pt idx="4782">
                  <c:v>-0.35132099999999999</c:v>
                </c:pt>
                <c:pt idx="4783">
                  <c:v>-0.34655200000000003</c:v>
                </c:pt>
                <c:pt idx="4784">
                  <c:v>-0.34160699999999999</c:v>
                </c:pt>
                <c:pt idx="4785">
                  <c:v>-0.33649200000000001</c:v>
                </c:pt>
                <c:pt idx="4786">
                  <c:v>-0.33122099999999999</c:v>
                </c:pt>
                <c:pt idx="4787">
                  <c:v>-0.32580999999999999</c:v>
                </c:pt>
                <c:pt idx="4788">
                  <c:v>-0.32027600000000001</c:v>
                </c:pt>
                <c:pt idx="4789" formatCode="0.00E+00">
                  <c:v>-0.31463200000000002</c:v>
                </c:pt>
                <c:pt idx="4790">
                  <c:v>-0.30888900000000002</c:v>
                </c:pt>
                <c:pt idx="4791">
                  <c:v>-0.30305100000000001</c:v>
                </c:pt>
                <c:pt idx="4792">
                  <c:v>-0.29712300000000003</c:v>
                </c:pt>
                <c:pt idx="4793">
                  <c:v>-0.29111700000000001</c:v>
                </c:pt>
                <c:pt idx="4794">
                  <c:v>-0.28504099999999999</c:v>
                </c:pt>
                <c:pt idx="4795">
                  <c:v>-0.27889700000000001</c:v>
                </c:pt>
                <c:pt idx="4796">
                  <c:v>-0.27269300000000002</c:v>
                </c:pt>
                <c:pt idx="4797">
                  <c:v>-0.26645000000000002</c:v>
                </c:pt>
                <c:pt idx="4798">
                  <c:v>-0.26020100000000002</c:v>
                </c:pt>
                <c:pt idx="4799">
                  <c:v>-0.25397399999999998</c:v>
                </c:pt>
                <c:pt idx="4800">
                  <c:v>-0.247779</c:v>
                </c:pt>
                <c:pt idx="4801">
                  <c:v>-0.241619</c:v>
                </c:pt>
                <c:pt idx="4802">
                  <c:v>-0.23550099999999999</c:v>
                </c:pt>
                <c:pt idx="4803">
                  <c:v>-0.229432</c:v>
                </c:pt>
                <c:pt idx="4804">
                  <c:v>-0.223409</c:v>
                </c:pt>
                <c:pt idx="4805">
                  <c:v>-0.21742300000000001</c:v>
                </c:pt>
                <c:pt idx="4806">
                  <c:v>-0.21147199999999999</c:v>
                </c:pt>
                <c:pt idx="4807">
                  <c:v>-0.20556199999999999</c:v>
                </c:pt>
                <c:pt idx="4808">
                  <c:v>-0.199707</c:v>
                </c:pt>
                <c:pt idx="4809">
                  <c:v>-0.19392300000000001</c:v>
                </c:pt>
                <c:pt idx="4810">
                  <c:v>-0.18823000000000001</c:v>
                </c:pt>
                <c:pt idx="4811">
                  <c:v>-0.182647</c:v>
                </c:pt>
                <c:pt idx="4812">
                  <c:v>-0.17718500000000001</c:v>
                </c:pt>
                <c:pt idx="4813">
                  <c:v>-0.171843</c:v>
                </c:pt>
                <c:pt idx="4814">
                  <c:v>-0.16661400000000001</c:v>
                </c:pt>
                <c:pt idx="4815">
                  <c:v>-0.161491</c:v>
                </c:pt>
                <c:pt idx="4816">
                  <c:v>-0.15646499999999999</c:v>
                </c:pt>
                <c:pt idx="4817" formatCode="0.00E+00">
                  <c:v>-0.15153700000000001</c:v>
                </c:pt>
                <c:pt idx="4818" formatCode="0.00E+00">
                  <c:v>-0.146707</c:v>
                </c:pt>
                <c:pt idx="4819">
                  <c:v>-0.14197399999999999</c:v>
                </c:pt>
                <c:pt idx="4820">
                  <c:v>-0.137327</c:v>
                </c:pt>
                <c:pt idx="4821">
                  <c:v>-0.13275300000000001</c:v>
                </c:pt>
                <c:pt idx="4822">
                  <c:v>-0.12825</c:v>
                </c:pt>
                <c:pt idx="4823">
                  <c:v>-0.123821</c:v>
                </c:pt>
                <c:pt idx="4824">
                  <c:v>-0.119466</c:v>
                </c:pt>
                <c:pt idx="4825">
                  <c:v>-0.11518100000000001</c:v>
                </c:pt>
                <c:pt idx="4826">
                  <c:v>-0.110956</c:v>
                </c:pt>
                <c:pt idx="4827">
                  <c:v>-0.106781</c:v>
                </c:pt>
                <c:pt idx="4828">
                  <c:v>-0.102647</c:v>
                </c:pt>
                <c:pt idx="4829">
                  <c:v>-9.8540199999999994E-2</c:v>
                </c:pt>
                <c:pt idx="4830">
                  <c:v>-9.4456499999999999E-2</c:v>
                </c:pt>
                <c:pt idx="4831">
                  <c:v>-9.0402800000000005E-2</c:v>
                </c:pt>
                <c:pt idx="4832">
                  <c:v>-8.6393499999999998E-2</c:v>
                </c:pt>
                <c:pt idx="4833">
                  <c:v>-8.2439499999999999E-2</c:v>
                </c:pt>
                <c:pt idx="4834">
                  <c:v>-7.8540899999999997E-2</c:v>
                </c:pt>
                <c:pt idx="4835">
                  <c:v>-7.4691400000000005E-2</c:v>
                </c:pt>
                <c:pt idx="4836">
                  <c:v>-7.0884500000000003E-2</c:v>
                </c:pt>
                <c:pt idx="4837">
                  <c:v>-6.7111799999999999E-2</c:v>
                </c:pt>
                <c:pt idx="4838">
                  <c:v>-6.3361899999999999E-2</c:v>
                </c:pt>
                <c:pt idx="4839">
                  <c:v>-5.9622099999999997E-2</c:v>
                </c:pt>
                <c:pt idx="4840">
                  <c:v>-5.5882000000000001E-2</c:v>
                </c:pt>
                <c:pt idx="4841">
                  <c:v>-5.2129399999999999E-2</c:v>
                </c:pt>
                <c:pt idx="4842">
                  <c:v>-4.8347099999999997E-2</c:v>
                </c:pt>
                <c:pt idx="4843">
                  <c:v>-4.4519799999999998E-2</c:v>
                </c:pt>
                <c:pt idx="4844">
                  <c:v>-4.0646000000000002E-2</c:v>
                </c:pt>
                <c:pt idx="4845">
                  <c:v>-3.67385E-2</c:v>
                </c:pt>
                <c:pt idx="4846">
                  <c:v>-3.2809699999999997E-2</c:v>
                </c:pt>
                <c:pt idx="4847">
                  <c:v>-2.8859099999999999E-2</c:v>
                </c:pt>
                <c:pt idx="4848">
                  <c:v>-2.48763E-2</c:v>
                </c:pt>
                <c:pt idx="4849" formatCode="0.00E+00">
                  <c:v>-2.08547E-2</c:v>
                </c:pt>
                <c:pt idx="4850" formatCode="0.00E+00">
                  <c:v>-1.6797099999999999E-2</c:v>
                </c:pt>
                <c:pt idx="4851">
                  <c:v>-1.27095E-2</c:v>
                </c:pt>
                <c:pt idx="4852" formatCode="0.00E+00">
                  <c:v>-8.5944200000000002E-3</c:v>
                </c:pt>
                <c:pt idx="4853" formatCode="0.00E+00">
                  <c:v>-4.4574599999999999E-3</c:v>
                </c:pt>
                <c:pt idx="4854" formatCode="0.00E+00">
                  <c:v>-3.1597500000000002E-4</c:v>
                </c:pt>
                <c:pt idx="4855" formatCode="0.00E+00">
                  <c:v>3.8058300000000001E-3</c:v>
                </c:pt>
                <c:pt idx="4856" formatCode="0.00E+00">
                  <c:v>7.8924100000000007E-3</c:v>
                </c:pt>
                <c:pt idx="4857">
                  <c:v>1.19422E-2</c:v>
                </c:pt>
                <c:pt idx="4858">
                  <c:v>1.59568E-2</c:v>
                </c:pt>
                <c:pt idx="4859">
                  <c:v>1.9928899999999999E-2</c:v>
                </c:pt>
                <c:pt idx="4860">
                  <c:v>2.3843199999999998E-2</c:v>
                </c:pt>
                <c:pt idx="4861">
                  <c:v>2.76847E-2</c:v>
                </c:pt>
                <c:pt idx="4862">
                  <c:v>3.1444300000000001E-2</c:v>
                </c:pt>
                <c:pt idx="4863">
                  <c:v>3.5118000000000003E-2</c:v>
                </c:pt>
                <c:pt idx="4864">
                  <c:v>3.8701300000000001E-2</c:v>
                </c:pt>
                <c:pt idx="4865">
                  <c:v>4.2184800000000001E-2</c:v>
                </c:pt>
                <c:pt idx="4866">
                  <c:v>4.5553400000000001E-2</c:v>
                </c:pt>
                <c:pt idx="4867">
                  <c:v>4.8788499999999999E-2</c:v>
                </c:pt>
                <c:pt idx="4868">
                  <c:v>5.1873700000000002E-2</c:v>
                </c:pt>
                <c:pt idx="4869">
                  <c:v>5.4800099999999997E-2</c:v>
                </c:pt>
                <c:pt idx="4870">
                  <c:v>5.7563299999999998E-2</c:v>
                </c:pt>
                <c:pt idx="4871">
                  <c:v>6.01562E-2</c:v>
                </c:pt>
                <c:pt idx="4872">
                  <c:v>6.25642E-2</c:v>
                </c:pt>
                <c:pt idx="4873">
                  <c:v>6.4769400000000005E-2</c:v>
                </c:pt>
                <c:pt idx="4874">
                  <c:v>6.6757899999999995E-2</c:v>
                </c:pt>
                <c:pt idx="4875">
                  <c:v>6.85196E-2</c:v>
                </c:pt>
                <c:pt idx="4876">
                  <c:v>7.0045999999999997E-2</c:v>
                </c:pt>
                <c:pt idx="4877">
                  <c:v>7.1333999999999995E-2</c:v>
                </c:pt>
                <c:pt idx="4878">
                  <c:v>7.2391300000000006E-2</c:v>
                </c:pt>
                <c:pt idx="4879">
                  <c:v>7.3228799999999997E-2</c:v>
                </c:pt>
                <c:pt idx="4880">
                  <c:v>7.3845499999999994E-2</c:v>
                </c:pt>
                <c:pt idx="4881" formatCode="0.00E+00">
                  <c:v>7.4224600000000002E-2</c:v>
                </c:pt>
                <c:pt idx="4882" formatCode="0.00E+00">
                  <c:v>7.43505E-2</c:v>
                </c:pt>
                <c:pt idx="4883" formatCode="0.00E+00">
                  <c:v>7.4221800000000004E-2</c:v>
                </c:pt>
                <c:pt idx="4884">
                  <c:v>7.3845999999999995E-2</c:v>
                </c:pt>
                <c:pt idx="4885">
                  <c:v>7.3225299999999993E-2</c:v>
                </c:pt>
                <c:pt idx="4886">
                  <c:v>7.23549E-2</c:v>
                </c:pt>
                <c:pt idx="4887">
                  <c:v>7.1233099999999994E-2</c:v>
                </c:pt>
                <c:pt idx="4888">
                  <c:v>6.9869700000000007E-2</c:v>
                </c:pt>
                <c:pt idx="4889">
                  <c:v>6.8279900000000004E-2</c:v>
                </c:pt>
                <c:pt idx="4890">
                  <c:v>6.6476199999999999E-2</c:v>
                </c:pt>
                <c:pt idx="4891">
                  <c:v>6.4470899999999998E-2</c:v>
                </c:pt>
                <c:pt idx="4892">
                  <c:v>6.2283499999999999E-2</c:v>
                </c:pt>
                <c:pt idx="4893">
                  <c:v>5.99395E-2</c:v>
                </c:pt>
                <c:pt idx="4894">
                  <c:v>5.7459099999999999E-2</c:v>
                </c:pt>
                <c:pt idx="4895">
                  <c:v>5.4853199999999998E-2</c:v>
                </c:pt>
                <c:pt idx="4896">
                  <c:v>5.2129700000000001E-2</c:v>
                </c:pt>
                <c:pt idx="4897">
                  <c:v>4.92989E-2</c:v>
                </c:pt>
                <c:pt idx="4898">
                  <c:v>4.63697E-2</c:v>
                </c:pt>
                <c:pt idx="4899">
                  <c:v>4.33447E-2</c:v>
                </c:pt>
                <c:pt idx="4900">
                  <c:v>4.0223200000000001E-2</c:v>
                </c:pt>
                <c:pt idx="4901">
                  <c:v>3.7008699999999999E-2</c:v>
                </c:pt>
                <c:pt idx="4902">
                  <c:v>3.3712899999999997E-2</c:v>
                </c:pt>
                <c:pt idx="4903">
                  <c:v>3.0354900000000001E-2</c:v>
                </c:pt>
                <c:pt idx="4904">
                  <c:v>2.69567E-2</c:v>
                </c:pt>
                <c:pt idx="4905">
                  <c:v>2.3536000000000001E-2</c:v>
                </c:pt>
                <c:pt idx="4906">
                  <c:v>2.0101999999999998E-2</c:v>
                </c:pt>
                <c:pt idx="4907">
                  <c:v>1.6660000000000001E-2</c:v>
                </c:pt>
                <c:pt idx="4908">
                  <c:v>1.3217400000000001E-2</c:v>
                </c:pt>
                <c:pt idx="4909" formatCode="0.00E+00">
                  <c:v>9.7836099999999999E-3</c:v>
                </c:pt>
                <c:pt idx="4910" formatCode="0.00E+00">
                  <c:v>6.3678600000000004E-3</c:v>
                </c:pt>
                <c:pt idx="4911" formatCode="0.00E+00">
                  <c:v>2.9795400000000001E-3</c:v>
                </c:pt>
                <c:pt idx="4912" formatCode="0.00E+00">
                  <c:v>-3.7008199999999998E-4</c:v>
                </c:pt>
                <c:pt idx="4913" formatCode="0.00E+00">
                  <c:v>-3.6713900000000001E-3</c:v>
                </c:pt>
                <c:pt idx="4914" formatCode="0.00E+00">
                  <c:v>-6.9218999999999999E-3</c:v>
                </c:pt>
                <c:pt idx="4915">
                  <c:v>-1.0125E-2</c:v>
                </c:pt>
                <c:pt idx="4916">
                  <c:v>-1.3281899999999999E-2</c:v>
                </c:pt>
                <c:pt idx="4917">
                  <c:v>-1.63857E-2</c:v>
                </c:pt>
                <c:pt idx="4918">
                  <c:v>-1.94247E-2</c:v>
                </c:pt>
                <c:pt idx="4919">
                  <c:v>-2.23894E-2</c:v>
                </c:pt>
                <c:pt idx="4920">
                  <c:v>-2.52765E-2</c:v>
                </c:pt>
                <c:pt idx="4921">
                  <c:v>-2.8091000000000001E-2</c:v>
                </c:pt>
                <c:pt idx="4922">
                  <c:v>-3.08458E-2</c:v>
                </c:pt>
                <c:pt idx="4923">
                  <c:v>-3.3559100000000001E-2</c:v>
                </c:pt>
                <c:pt idx="4924">
                  <c:v>-3.6246500000000001E-2</c:v>
                </c:pt>
                <c:pt idx="4925">
                  <c:v>-3.89117E-2</c:v>
                </c:pt>
                <c:pt idx="4926">
                  <c:v>-4.1545600000000002E-2</c:v>
                </c:pt>
                <c:pt idx="4927">
                  <c:v>-4.4137700000000002E-2</c:v>
                </c:pt>
                <c:pt idx="4928">
                  <c:v>-4.6688399999999998E-2</c:v>
                </c:pt>
                <c:pt idx="4929">
                  <c:v>-4.92106E-2</c:v>
                </c:pt>
                <c:pt idx="4930">
                  <c:v>-5.1719899999999999E-2</c:v>
                </c:pt>
                <c:pt idx="4931">
                  <c:v>-5.4228999999999999E-2</c:v>
                </c:pt>
                <c:pt idx="4932">
                  <c:v>-5.67485E-2</c:v>
                </c:pt>
                <c:pt idx="4933">
                  <c:v>-5.9287399999999997E-2</c:v>
                </c:pt>
                <c:pt idx="4934">
                  <c:v>-6.1853600000000002E-2</c:v>
                </c:pt>
                <c:pt idx="4935">
                  <c:v>-6.4457700000000007E-2</c:v>
                </c:pt>
                <c:pt idx="4936">
                  <c:v>-6.7115999999999995E-2</c:v>
                </c:pt>
                <c:pt idx="4937">
                  <c:v>-6.9843500000000003E-2</c:v>
                </c:pt>
                <c:pt idx="4938">
                  <c:v>-7.2643899999999997E-2</c:v>
                </c:pt>
                <c:pt idx="4939">
                  <c:v>-7.5510999999999995E-2</c:v>
                </c:pt>
                <c:pt idx="4940">
                  <c:v>-7.8443200000000005E-2</c:v>
                </c:pt>
                <c:pt idx="4941" formatCode="0.00E+00">
                  <c:v>-8.14526E-2</c:v>
                </c:pt>
                <c:pt idx="4942" formatCode="0.00E+00">
                  <c:v>-8.45577E-2</c:v>
                </c:pt>
                <c:pt idx="4943">
                  <c:v>-8.7770000000000001E-2</c:v>
                </c:pt>
                <c:pt idx="4944">
                  <c:v>-9.1089199999999995E-2</c:v>
                </c:pt>
                <c:pt idx="4945">
                  <c:v>-9.4508200000000001E-2</c:v>
                </c:pt>
                <c:pt idx="4946">
                  <c:v>-9.8017900000000005E-2</c:v>
                </c:pt>
                <c:pt idx="4947">
                  <c:v>-0.101609</c:v>
                </c:pt>
                <c:pt idx="4948">
                  <c:v>-0.105272</c:v>
                </c:pt>
                <c:pt idx="4949">
                  <c:v>-0.108998</c:v>
                </c:pt>
                <c:pt idx="4950">
                  <c:v>-0.112777</c:v>
                </c:pt>
                <c:pt idx="4951">
                  <c:v>-0.116604</c:v>
                </c:pt>
                <c:pt idx="4952">
                  <c:v>-0.12048</c:v>
                </c:pt>
                <c:pt idx="4953">
                  <c:v>-0.12441099999999999</c:v>
                </c:pt>
                <c:pt idx="4954">
                  <c:v>-0.12840199999999999</c:v>
                </c:pt>
                <c:pt idx="4955">
                  <c:v>-0.13245299999999999</c:v>
                </c:pt>
                <c:pt idx="4956">
                  <c:v>-0.13656199999999999</c:v>
                </c:pt>
                <c:pt idx="4957">
                  <c:v>-0.14072200000000001</c:v>
                </c:pt>
                <c:pt idx="4958">
                  <c:v>-0.144922</c:v>
                </c:pt>
                <c:pt idx="4959">
                  <c:v>-0.149149</c:v>
                </c:pt>
                <c:pt idx="4960">
                  <c:v>-0.153388</c:v>
                </c:pt>
                <c:pt idx="4961">
                  <c:v>-0.15763199999999999</c:v>
                </c:pt>
                <c:pt idx="4962">
                  <c:v>-0.16187799999999999</c:v>
                </c:pt>
                <c:pt idx="4963">
                  <c:v>-0.166126</c:v>
                </c:pt>
                <c:pt idx="4964">
                  <c:v>-0.17036699999999999</c:v>
                </c:pt>
                <c:pt idx="4965">
                  <c:v>-0.17458799999999999</c:v>
                </c:pt>
                <c:pt idx="4966">
                  <c:v>-0.17877699999999999</c:v>
                </c:pt>
                <c:pt idx="4967">
                  <c:v>-0.18292600000000001</c:v>
                </c:pt>
                <c:pt idx="4968" formatCode="0.00E+00">
                  <c:v>-0.187029</c:v>
                </c:pt>
                <c:pt idx="4969" formatCode="0.00E+00">
                  <c:v>-0.19107499999999999</c:v>
                </c:pt>
                <c:pt idx="4970" formatCode="0.00E+00">
                  <c:v>-0.19505</c:v>
                </c:pt>
                <c:pt idx="4971">
                  <c:v>-0.19894600000000001</c:v>
                </c:pt>
                <c:pt idx="4972">
                  <c:v>-0.20275099999999999</c:v>
                </c:pt>
                <c:pt idx="4973">
                  <c:v>-0.206453</c:v>
                </c:pt>
                <c:pt idx="4974">
                  <c:v>-0.21004100000000001</c:v>
                </c:pt>
                <c:pt idx="4975">
                  <c:v>-0.213501</c:v>
                </c:pt>
                <c:pt idx="4976">
                  <c:v>-0.21682000000000001</c:v>
                </c:pt>
                <c:pt idx="4977">
                  <c:v>-0.21998699999999999</c:v>
                </c:pt>
                <c:pt idx="4978">
                  <c:v>-0.22298999999999999</c:v>
                </c:pt>
                <c:pt idx="4979">
                  <c:v>-0.22581499999999999</c:v>
                </c:pt>
                <c:pt idx="4980">
                  <c:v>-0.22844600000000001</c:v>
                </c:pt>
                <c:pt idx="4981">
                  <c:v>-0.230877</c:v>
                </c:pt>
                <c:pt idx="4982">
                  <c:v>-0.23310700000000001</c:v>
                </c:pt>
                <c:pt idx="4983">
                  <c:v>-0.23513899999999999</c:v>
                </c:pt>
                <c:pt idx="4984">
                  <c:v>-0.23697199999999999</c:v>
                </c:pt>
                <c:pt idx="4985">
                  <c:v>-0.23860600000000001</c:v>
                </c:pt>
                <c:pt idx="4986">
                  <c:v>-0.24004300000000001</c:v>
                </c:pt>
                <c:pt idx="4987">
                  <c:v>-0.241282</c:v>
                </c:pt>
                <c:pt idx="4988">
                  <c:v>-0.24231900000000001</c:v>
                </c:pt>
                <c:pt idx="4989">
                  <c:v>-0.24315400000000001</c:v>
                </c:pt>
                <c:pt idx="4990">
                  <c:v>-0.24379300000000001</c:v>
                </c:pt>
                <c:pt idx="4991">
                  <c:v>-0.24424899999999999</c:v>
                </c:pt>
                <c:pt idx="4992">
                  <c:v>-0.24453</c:v>
                </c:pt>
                <c:pt idx="4993">
                  <c:v>-0.244641</c:v>
                </c:pt>
                <c:pt idx="4994" formatCode="0.00E+00">
                  <c:v>-0.244584</c:v>
                </c:pt>
                <c:pt idx="4995" formatCode="0.00E+00">
                  <c:v>-0.244365</c:v>
                </c:pt>
                <c:pt idx="4996" formatCode="0.00E+00">
                  <c:v>-0.24398800000000001</c:v>
                </c:pt>
                <c:pt idx="4997">
                  <c:v>-0.24346300000000001</c:v>
                </c:pt>
                <c:pt idx="4998">
                  <c:v>-0.24280299999999999</c:v>
                </c:pt>
                <c:pt idx="4999">
                  <c:v>-0.24201800000000001</c:v>
                </c:pt>
                <c:pt idx="5000">
                  <c:v>-0.24111399999999999</c:v>
                </c:pt>
                <c:pt idx="5001">
                  <c:v>-0.24010000000000001</c:v>
                </c:pt>
                <c:pt idx="5002">
                  <c:v>-0.23898900000000001</c:v>
                </c:pt>
                <c:pt idx="5003">
                  <c:v>-0.23779600000000001</c:v>
                </c:pt>
                <c:pt idx="5004">
                  <c:v>-0.236535</c:v>
                </c:pt>
                <c:pt idx="5005">
                  <c:v>-0.23521300000000001</c:v>
                </c:pt>
                <c:pt idx="5006">
                  <c:v>-0.23383799999999999</c:v>
                </c:pt>
                <c:pt idx="5007">
                  <c:v>-0.23241800000000001</c:v>
                </c:pt>
                <c:pt idx="5008">
                  <c:v>-0.230964</c:v>
                </c:pt>
                <c:pt idx="5009">
                  <c:v>-0.22948299999999999</c:v>
                </c:pt>
                <c:pt idx="5010">
                  <c:v>-0.22798099999999999</c:v>
                </c:pt>
                <c:pt idx="5011">
                  <c:v>-0.22647</c:v>
                </c:pt>
                <c:pt idx="5012">
                  <c:v>-0.224964</c:v>
                </c:pt>
                <c:pt idx="5013">
                  <c:v>-0.22347400000000001</c:v>
                </c:pt>
                <c:pt idx="5014">
                  <c:v>-0.22200400000000001</c:v>
                </c:pt>
                <c:pt idx="5015">
                  <c:v>-0.220552</c:v>
                </c:pt>
                <c:pt idx="5016" formatCode="0.00E+00">
                  <c:v>-0.21911700000000001</c:v>
                </c:pt>
                <c:pt idx="5017" formatCode="0.00E+00">
                  <c:v>-0.21770200000000001</c:v>
                </c:pt>
                <c:pt idx="5018" formatCode="0.00E+00">
                  <c:v>-0.216305</c:v>
                </c:pt>
                <c:pt idx="5019" formatCode="0.00E+00">
                  <c:v>-0.21492600000000001</c:v>
                </c:pt>
                <c:pt idx="5020">
                  <c:v>-0.213562</c:v>
                </c:pt>
                <c:pt idx="5021">
                  <c:v>-0.21221100000000001</c:v>
                </c:pt>
                <c:pt idx="5022">
                  <c:v>-0.21087600000000001</c:v>
                </c:pt>
                <c:pt idx="5023">
                  <c:v>-0.20955499999999999</c:v>
                </c:pt>
                <c:pt idx="5024">
                  <c:v>-0.20824500000000001</c:v>
                </c:pt>
                <c:pt idx="5025">
                  <c:v>-0.20693900000000001</c:v>
                </c:pt>
                <c:pt idx="5026">
                  <c:v>-0.20563500000000001</c:v>
                </c:pt>
                <c:pt idx="5027">
                  <c:v>-0.20433599999999999</c:v>
                </c:pt>
                <c:pt idx="5028">
                  <c:v>-0.203043</c:v>
                </c:pt>
                <c:pt idx="5029">
                  <c:v>-0.20175499999999999</c:v>
                </c:pt>
                <c:pt idx="5030">
                  <c:v>-0.20046600000000001</c:v>
                </c:pt>
                <c:pt idx="5031">
                  <c:v>-0.19917000000000001</c:v>
                </c:pt>
                <c:pt idx="5032">
                  <c:v>-0.19786100000000001</c:v>
                </c:pt>
                <c:pt idx="5033">
                  <c:v>-0.19652900000000001</c:v>
                </c:pt>
                <c:pt idx="5034">
                  <c:v>-0.195163</c:v>
                </c:pt>
                <c:pt idx="5035">
                  <c:v>-0.19375300000000001</c:v>
                </c:pt>
                <c:pt idx="5036">
                  <c:v>-0.19228799999999999</c:v>
                </c:pt>
                <c:pt idx="5037" formatCode="0.00E+00">
                  <c:v>-0.19075600000000001</c:v>
                </c:pt>
                <c:pt idx="5038" formatCode="0.00E+00">
                  <c:v>-0.18914800000000001</c:v>
                </c:pt>
                <c:pt idx="5039" formatCode="0.00E+00">
                  <c:v>-0.18745300000000001</c:v>
                </c:pt>
                <c:pt idx="5040" formatCode="0.00E+00">
                  <c:v>-0.185666</c:v>
                </c:pt>
                <c:pt idx="5041">
                  <c:v>-0.183783</c:v>
                </c:pt>
                <c:pt idx="5042">
                  <c:v>-0.18179799999999999</c:v>
                </c:pt>
                <c:pt idx="5043">
                  <c:v>-0.179703</c:v>
                </c:pt>
                <c:pt idx="5044">
                  <c:v>-0.17748800000000001</c:v>
                </c:pt>
                <c:pt idx="5045">
                  <c:v>-0.17514399999999999</c:v>
                </c:pt>
                <c:pt idx="5046">
                  <c:v>-0.17266500000000001</c:v>
                </c:pt>
                <c:pt idx="5047">
                  <c:v>-0.170048</c:v>
                </c:pt>
                <c:pt idx="5048">
                  <c:v>-0.167292</c:v>
                </c:pt>
                <c:pt idx="5049">
                  <c:v>-0.16439500000000001</c:v>
                </c:pt>
                <c:pt idx="5050">
                  <c:v>-0.161359</c:v>
                </c:pt>
                <c:pt idx="5051">
                  <c:v>-0.15818099999999999</c:v>
                </c:pt>
                <c:pt idx="5052">
                  <c:v>-0.154862</c:v>
                </c:pt>
                <c:pt idx="5053">
                  <c:v>-0.15139900000000001</c:v>
                </c:pt>
                <c:pt idx="5054">
                  <c:v>-0.14779300000000001</c:v>
                </c:pt>
                <c:pt idx="5055">
                  <c:v>-0.14404800000000001</c:v>
                </c:pt>
                <c:pt idx="5056">
                  <c:v>-0.14016500000000001</c:v>
                </c:pt>
                <c:pt idx="5057">
                  <c:v>-0.13614799999999999</c:v>
                </c:pt>
                <c:pt idx="5058">
                  <c:v>-0.13200100000000001</c:v>
                </c:pt>
                <c:pt idx="5059">
                  <c:v>-0.12773499999999999</c:v>
                </c:pt>
                <c:pt idx="5060" formatCode="0.00E+00">
                  <c:v>-0.123358</c:v>
                </c:pt>
                <c:pt idx="5061" formatCode="0.00E+00">
                  <c:v>-0.118878</c:v>
                </c:pt>
                <c:pt idx="5062" formatCode="0.00E+00">
                  <c:v>-0.114297</c:v>
                </c:pt>
                <c:pt idx="5063" formatCode="0.00E+00">
                  <c:v>-0.10961899999999999</c:v>
                </c:pt>
                <c:pt idx="5064" formatCode="0.00E+00">
                  <c:v>-0.104851</c:v>
                </c:pt>
                <c:pt idx="5065" formatCode="0.00E+00">
                  <c:v>-0.100007</c:v>
                </c:pt>
                <c:pt idx="5066" formatCode="0.00E+00">
                  <c:v>-9.5098299999999997E-2</c:v>
                </c:pt>
                <c:pt idx="5067">
                  <c:v>-9.0134099999999995E-2</c:v>
                </c:pt>
                <c:pt idx="5068">
                  <c:v>-8.5120299999999996E-2</c:v>
                </c:pt>
                <c:pt idx="5069">
                  <c:v>-8.0063700000000002E-2</c:v>
                </c:pt>
                <c:pt idx="5070">
                  <c:v>-7.4974299999999994E-2</c:v>
                </c:pt>
                <c:pt idx="5071">
                  <c:v>-6.9865800000000006E-2</c:v>
                </c:pt>
                <c:pt idx="5072">
                  <c:v>-6.4752699999999996E-2</c:v>
                </c:pt>
                <c:pt idx="5073">
                  <c:v>-5.9648399999999997E-2</c:v>
                </c:pt>
                <c:pt idx="5074">
                  <c:v>-5.4562600000000003E-2</c:v>
                </c:pt>
                <c:pt idx="5075">
                  <c:v>-4.9502200000000003E-2</c:v>
                </c:pt>
                <c:pt idx="5076">
                  <c:v>-4.4473800000000001E-2</c:v>
                </c:pt>
                <c:pt idx="5077">
                  <c:v>-3.9486199999999999E-2</c:v>
                </c:pt>
                <c:pt idx="5078">
                  <c:v>-3.4549799999999999E-2</c:v>
                </c:pt>
                <c:pt idx="5079">
                  <c:v>-2.9674699999999998E-2</c:v>
                </c:pt>
                <c:pt idx="5080">
                  <c:v>-2.4868500000000002E-2</c:v>
                </c:pt>
                <c:pt idx="5081">
                  <c:v>-2.01362E-2</c:v>
                </c:pt>
                <c:pt idx="5082">
                  <c:v>-1.5482599999999999E-2</c:v>
                </c:pt>
                <c:pt idx="5083">
                  <c:v>-1.09134E-2</c:v>
                </c:pt>
                <c:pt idx="5084" formatCode="0.00E+00">
                  <c:v>-6.43539E-3</c:v>
                </c:pt>
                <c:pt idx="5085" formatCode="0.00E+00">
                  <c:v>-2.0541800000000001E-3</c:v>
                </c:pt>
                <c:pt idx="5086" formatCode="0.00E+00">
                  <c:v>2.2261099999999999E-3</c:v>
                </c:pt>
                <c:pt idx="5087" formatCode="0.00E+00">
                  <c:v>6.40282E-3</c:v>
                </c:pt>
                <c:pt idx="5088">
                  <c:v>1.0474300000000001E-2</c:v>
                </c:pt>
                <c:pt idx="5089" formatCode="0.00E+00">
                  <c:v>1.44394E-2</c:v>
                </c:pt>
                <c:pt idx="5090" formatCode="0.00E+00">
                  <c:v>1.8297399999999998E-2</c:v>
                </c:pt>
                <c:pt idx="5091" formatCode="0.00E+00">
                  <c:v>2.2048100000000001E-2</c:v>
                </c:pt>
                <c:pt idx="5092" formatCode="0.00E+00">
                  <c:v>2.5692E-2</c:v>
                </c:pt>
                <c:pt idx="5093" formatCode="0.00E+00">
                  <c:v>2.9230200000000001E-2</c:v>
                </c:pt>
                <c:pt idx="5094" formatCode="0.00E+00">
                  <c:v>3.2664100000000001E-2</c:v>
                </c:pt>
                <c:pt idx="5095">
                  <c:v>3.59955E-2</c:v>
                </c:pt>
                <c:pt idx="5096">
                  <c:v>3.9227199999999997E-2</c:v>
                </c:pt>
                <c:pt idx="5097">
                  <c:v>4.2362900000000002E-2</c:v>
                </c:pt>
                <c:pt idx="5098">
                  <c:v>4.5406599999999998E-2</c:v>
                </c:pt>
                <c:pt idx="5099">
                  <c:v>4.8362000000000002E-2</c:v>
                </c:pt>
                <c:pt idx="5100">
                  <c:v>5.12332E-2</c:v>
                </c:pt>
                <c:pt idx="5101">
                  <c:v>5.4025200000000002E-2</c:v>
                </c:pt>
                <c:pt idx="5102">
                  <c:v>5.6743500000000002E-2</c:v>
                </c:pt>
                <c:pt idx="5103">
                  <c:v>5.93944E-2</c:v>
                </c:pt>
                <c:pt idx="5104">
                  <c:v>6.1984200000000003E-2</c:v>
                </c:pt>
                <c:pt idx="5105">
                  <c:v>6.4519300000000002E-2</c:v>
                </c:pt>
                <c:pt idx="5106">
                  <c:v>6.7006800000000005E-2</c:v>
                </c:pt>
                <c:pt idx="5107">
                  <c:v>6.9453699999999993E-2</c:v>
                </c:pt>
                <c:pt idx="5108">
                  <c:v>7.1867100000000003E-2</c:v>
                </c:pt>
                <c:pt idx="5109">
                  <c:v>7.4254299999999995E-2</c:v>
                </c:pt>
                <c:pt idx="5110">
                  <c:v>7.6621800000000004E-2</c:v>
                </c:pt>
                <c:pt idx="5111">
                  <c:v>7.8976000000000005E-2</c:v>
                </c:pt>
              </c:numCache>
            </c:numRef>
          </c:yVal>
          <c:smooth val="1"/>
          <c:extLst>
            <c:ext xmlns:c16="http://schemas.microsoft.com/office/drawing/2014/chart" uri="{C3380CC4-5D6E-409C-BE32-E72D297353CC}">
              <c16:uniqueId val="{00000001-3784-4C64-B338-416973C4FDE7}"/>
            </c:ext>
          </c:extLst>
        </c:ser>
        <c:dLbls>
          <c:showLegendKey val="0"/>
          <c:showVal val="0"/>
          <c:showCatName val="0"/>
          <c:showSerName val="0"/>
          <c:showPercent val="0"/>
          <c:showBubbleSize val="0"/>
        </c:dLbls>
        <c:axId val="1317426255"/>
        <c:axId val="1186118351"/>
      </c:scatterChart>
      <c:valAx>
        <c:axId val="1317426255"/>
        <c:scaling>
          <c:orientation val="minMax"/>
          <c:max val="7.1"/>
          <c:min val="4.5"/>
        </c:scaling>
        <c:delete val="0"/>
        <c:axPos val="b"/>
        <c:majorGridlines>
          <c:spPr>
            <a:ln w="9525" cap="flat" cmpd="sng" algn="ctr">
              <a:solidFill>
                <a:schemeClr val="tx1">
                  <a:lumMod val="15000"/>
                  <a:lumOff val="85000"/>
                </a:schemeClr>
              </a:solidFill>
              <a:round/>
            </a:ln>
            <a:effectLst/>
          </c:spPr>
        </c:majorGridlines>
        <c:title>
          <c:tx>
            <c:rich>
              <a:bodyPr/>
              <a:lstStyle/>
              <a:p>
                <a:pPr>
                  <a:defRPr b="0"/>
                </a:pPr>
                <a:r>
                  <a:rPr lang="en-US" b="0"/>
                  <a:t>time (sec.)</a:t>
                </a:r>
              </a:p>
            </c:rich>
          </c:tx>
          <c:layout>
            <c:manualLayout>
              <c:xMode val="edge"/>
              <c:yMode val="edge"/>
              <c:x val="0.47783923884514434"/>
              <c:y val="0.91108778069407992"/>
            </c:manualLayout>
          </c:layout>
          <c:overlay val="0"/>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86118351"/>
        <c:crossesAt val="-0.8"/>
        <c:crossBetween val="midCat"/>
      </c:valAx>
      <c:valAx>
        <c:axId val="1186118351"/>
        <c:scaling>
          <c:orientation val="minMax"/>
          <c:max val="0.4"/>
          <c:min val="-0.8"/>
        </c:scaling>
        <c:delete val="0"/>
        <c:axPos val="l"/>
        <c:majorGridlines>
          <c:spPr>
            <a:ln w="9525" cap="flat" cmpd="sng" algn="ctr">
              <a:solidFill>
                <a:schemeClr val="tx1">
                  <a:lumMod val="15000"/>
                  <a:lumOff val="85000"/>
                </a:schemeClr>
              </a:solidFill>
              <a:round/>
            </a:ln>
            <a:effectLst/>
          </c:spPr>
        </c:majorGridlines>
        <c:title>
          <c:tx>
            <c:rich>
              <a:bodyPr/>
              <a:lstStyle/>
              <a:p>
                <a:pPr>
                  <a:defRPr b="0"/>
                </a:pPr>
                <a:r>
                  <a:rPr lang="en-US" b="0"/>
                  <a:t>Bridge Displacement (in.)</a:t>
                </a:r>
              </a:p>
            </c:rich>
          </c:tx>
          <c:overlay val="0"/>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7426255"/>
        <c:crosses val="autoZero"/>
        <c:crossBetween val="midCat"/>
      </c:valAx>
      <c:spPr>
        <a:ln>
          <a:solidFill>
            <a:schemeClr val="tx1"/>
          </a:solidFill>
        </a:ln>
      </c:spPr>
    </c:plotArea>
    <c:plotVisOnly val="1"/>
    <c:dispBlanksAs val="gap"/>
    <c:showDLblsOverMax val="0"/>
    <c:extLst/>
  </c:chart>
  <c:spPr>
    <a:ln>
      <a:noFill/>
    </a:ln>
  </c:spPr>
  <c:txPr>
    <a:bodyPr/>
    <a:lstStyle/>
    <a:p>
      <a:pPr>
        <a:defRPr/>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640529308836395"/>
          <c:y val="6.272609991547666E-2"/>
          <c:w val="0.80544881889763775"/>
          <c:h val="0.60269028871391073"/>
        </c:manualLayout>
      </c:layout>
      <c:scatterChart>
        <c:scatterStyle val="smoothMarker"/>
        <c:varyColors val="0"/>
        <c:ser>
          <c:idx val="0"/>
          <c:order val="0"/>
          <c:tx>
            <c:v>State-Space</c:v>
          </c:tx>
          <c:spPr>
            <a:ln w="19050"/>
          </c:spPr>
          <c:marker>
            <c:symbol val="none"/>
          </c:marker>
          <c:xVal>
            <c:numRef>
              <c:f>'single-span'!$P$8:$P$7882</c:f>
              <c:numCache>
                <c:formatCode>General</c:formatCode>
                <c:ptCount val="7875"/>
                <c:pt idx="0">
                  <c:v>0</c:v>
                </c:pt>
                <c:pt idx="1">
                  <c:v>1.3887083333401495E-3</c:v>
                </c:pt>
                <c:pt idx="2">
                  <c:v>2.777416666670085E-3</c:v>
                </c:pt>
                <c:pt idx="3">
                  <c:v>4.1661250000000205E-3</c:v>
                </c:pt>
                <c:pt idx="4">
                  <c:v>5.55483333334017E-3</c:v>
                </c:pt>
                <c:pt idx="5">
                  <c:v>6.9435416666701055E-3</c:v>
                </c:pt>
                <c:pt idx="6">
                  <c:v>8.332250000000041E-3</c:v>
                </c:pt>
                <c:pt idx="7">
                  <c:v>9.7209583333399685E-3</c:v>
                </c:pt>
                <c:pt idx="8">
                  <c:v>1.1109666666670126E-2</c:v>
                </c:pt>
                <c:pt idx="9">
                  <c:v>1.2498375000000062E-2</c:v>
                </c:pt>
                <c:pt idx="10">
                  <c:v>1.3887083333339989E-2</c:v>
                </c:pt>
                <c:pt idx="11">
                  <c:v>1.5275791666670147E-2</c:v>
                </c:pt>
                <c:pt idx="12">
                  <c:v>1.6664500000000082E-2</c:v>
                </c:pt>
                <c:pt idx="13">
                  <c:v>1.805320833334001E-2</c:v>
                </c:pt>
                <c:pt idx="14">
                  <c:v>1.9441916666670167E-2</c:v>
                </c:pt>
                <c:pt idx="15">
                  <c:v>2.0830625000000103E-2</c:v>
                </c:pt>
                <c:pt idx="16">
                  <c:v>2.221933333334003E-2</c:v>
                </c:pt>
                <c:pt idx="17">
                  <c:v>2.3608041666669966E-2</c:v>
                </c:pt>
                <c:pt idx="18">
                  <c:v>2.4996750000000123E-2</c:v>
                </c:pt>
                <c:pt idx="19">
                  <c:v>2.6385458333340051E-2</c:v>
                </c:pt>
                <c:pt idx="20">
                  <c:v>2.7774166666669986E-2</c:v>
                </c:pt>
                <c:pt idx="21">
                  <c:v>2.9162875000000144E-2</c:v>
                </c:pt>
                <c:pt idx="22">
                  <c:v>3.0551583333340071E-2</c:v>
                </c:pt>
                <c:pt idx="23">
                  <c:v>3.1940291666670007E-2</c:v>
                </c:pt>
                <c:pt idx="24">
                  <c:v>3.3329000000000164E-2</c:v>
                </c:pt>
                <c:pt idx="25">
                  <c:v>3.4717708333340092E-2</c:v>
                </c:pt>
                <c:pt idx="26">
                  <c:v>3.6106416666670027E-2</c:v>
                </c:pt>
                <c:pt idx="27">
                  <c:v>3.7495124999999963E-2</c:v>
                </c:pt>
                <c:pt idx="28">
                  <c:v>3.8883833333340112E-2</c:v>
                </c:pt>
                <c:pt idx="29">
                  <c:v>4.0272541666670048E-2</c:v>
                </c:pt>
                <c:pt idx="30">
                  <c:v>4.1661249999999983E-2</c:v>
                </c:pt>
                <c:pt idx="31">
                  <c:v>4.3049958333340133E-2</c:v>
                </c:pt>
                <c:pt idx="32">
                  <c:v>4.4438666666670068E-2</c:v>
                </c:pt>
                <c:pt idx="33">
                  <c:v>4.5827375000000004E-2</c:v>
                </c:pt>
                <c:pt idx="34">
                  <c:v>4.7216083333340153E-2</c:v>
                </c:pt>
                <c:pt idx="35">
                  <c:v>4.8604791666670089E-2</c:v>
                </c:pt>
                <c:pt idx="36">
                  <c:v>4.9993500000000024E-2</c:v>
                </c:pt>
                <c:pt idx="37">
                  <c:v>5.1382208333340174E-2</c:v>
                </c:pt>
                <c:pt idx="38">
                  <c:v>5.2770916666670109E-2</c:v>
                </c:pt>
                <c:pt idx="39">
                  <c:v>5.4159625000000045E-2</c:v>
                </c:pt>
                <c:pt idx="40">
                  <c:v>5.5548333333339972E-2</c:v>
                </c:pt>
                <c:pt idx="41">
                  <c:v>5.693704166667013E-2</c:v>
                </c:pt>
                <c:pt idx="42">
                  <c:v>5.8325750000000065E-2</c:v>
                </c:pt>
                <c:pt idx="43">
                  <c:v>5.9714458333339993E-2</c:v>
                </c:pt>
                <c:pt idx="44">
                  <c:v>6.110316666667015E-2</c:v>
                </c:pt>
                <c:pt idx="45">
                  <c:v>6.2491875000000086E-2</c:v>
                </c:pt>
                <c:pt idx="46">
                  <c:v>6.3880583333340013E-2</c:v>
                </c:pt>
                <c:pt idx="47">
                  <c:v>6.5269291666670171E-2</c:v>
                </c:pt>
                <c:pt idx="48">
                  <c:v>6.6658000000000106E-2</c:v>
                </c:pt>
                <c:pt idx="49">
                  <c:v>6.8046708333340034E-2</c:v>
                </c:pt>
                <c:pt idx="50">
                  <c:v>6.9435416666669969E-2</c:v>
                </c:pt>
                <c:pt idx="51">
                  <c:v>7.0824125000000127E-2</c:v>
                </c:pt>
                <c:pt idx="52">
                  <c:v>7.2212833333340054E-2</c:v>
                </c:pt>
                <c:pt idx="53">
                  <c:v>7.360154166666999E-2</c:v>
                </c:pt>
                <c:pt idx="54">
                  <c:v>7.4990250000000147E-2</c:v>
                </c:pt>
                <c:pt idx="55">
                  <c:v>7.6378958333340075E-2</c:v>
                </c:pt>
                <c:pt idx="56">
                  <c:v>7.776766666667001E-2</c:v>
                </c:pt>
                <c:pt idx="57">
                  <c:v>7.9156375000000168E-2</c:v>
                </c:pt>
                <c:pt idx="58">
                  <c:v>8.0545083333340095E-2</c:v>
                </c:pt>
                <c:pt idx="59">
                  <c:v>8.1933791666670031E-2</c:v>
                </c:pt>
                <c:pt idx="60">
                  <c:v>8.3322499999999966E-2</c:v>
                </c:pt>
                <c:pt idx="61">
                  <c:v>8.4711208333340116E-2</c:v>
                </c:pt>
                <c:pt idx="62">
                  <c:v>8.6099916666670051E-2</c:v>
                </c:pt>
                <c:pt idx="63">
                  <c:v>8.7488624999999987E-2</c:v>
                </c:pt>
                <c:pt idx="64">
                  <c:v>8.8877333333340136E-2</c:v>
                </c:pt>
                <c:pt idx="65">
                  <c:v>9.0266041666670072E-2</c:v>
                </c:pt>
                <c:pt idx="66">
                  <c:v>9.1654750000000007E-2</c:v>
                </c:pt>
                <c:pt idx="67">
                  <c:v>9.3043458333340157E-2</c:v>
                </c:pt>
                <c:pt idx="68">
                  <c:v>9.4432166666670092E-2</c:v>
                </c:pt>
                <c:pt idx="69">
                  <c:v>9.5820875000000028E-2</c:v>
                </c:pt>
                <c:pt idx="70">
                  <c:v>9.7209583333340177E-2</c:v>
                </c:pt>
                <c:pt idx="71">
                  <c:v>9.8598291666670113E-2</c:v>
                </c:pt>
                <c:pt idx="72">
                  <c:v>9.9987000000000048E-2</c:v>
                </c:pt>
                <c:pt idx="73">
                  <c:v>0.10137570833333998</c:v>
                </c:pt>
                <c:pt idx="74">
                  <c:v>0.10276441666667013</c:v>
                </c:pt>
                <c:pt idx="75">
                  <c:v>0.10415312500000007</c:v>
                </c:pt>
                <c:pt idx="76">
                  <c:v>0.10554183333334</c:v>
                </c:pt>
                <c:pt idx="77">
                  <c:v>0.10693054166667015</c:v>
                </c:pt>
                <c:pt idx="78">
                  <c:v>0.10831925000000009</c:v>
                </c:pt>
                <c:pt idx="79">
                  <c:v>0.10970795833334002</c:v>
                </c:pt>
                <c:pt idx="80">
                  <c:v>0.11109666666667017</c:v>
                </c:pt>
                <c:pt idx="81">
                  <c:v>0.11248537500000011</c:v>
                </c:pt>
                <c:pt idx="82">
                  <c:v>0.11387408333334004</c:v>
                </c:pt>
                <c:pt idx="83">
                  <c:v>0.11526279166666997</c:v>
                </c:pt>
                <c:pt idx="84">
                  <c:v>0.11665150000000013</c:v>
                </c:pt>
                <c:pt idx="85">
                  <c:v>0.11804020833334006</c:v>
                </c:pt>
                <c:pt idx="86">
                  <c:v>0.11942891666666999</c:v>
                </c:pt>
                <c:pt idx="87">
                  <c:v>0.12081762500000015</c:v>
                </c:pt>
                <c:pt idx="88">
                  <c:v>0.12220633333334008</c:v>
                </c:pt>
                <c:pt idx="89">
                  <c:v>0.12359504166667001</c:v>
                </c:pt>
                <c:pt idx="90">
                  <c:v>0.12498375000000017</c:v>
                </c:pt>
                <c:pt idx="91">
                  <c:v>0.1263724583333401</c:v>
                </c:pt>
                <c:pt idx="92">
                  <c:v>0.12776116666667003</c:v>
                </c:pt>
                <c:pt idx="93">
                  <c:v>0.12914987499999997</c:v>
                </c:pt>
                <c:pt idx="94">
                  <c:v>0.13053858333334012</c:v>
                </c:pt>
                <c:pt idx="95">
                  <c:v>0.13192729166667005</c:v>
                </c:pt>
                <c:pt idx="96">
                  <c:v>0.13331599999999999</c:v>
                </c:pt>
                <c:pt idx="97">
                  <c:v>0.13470470833334014</c:v>
                </c:pt>
                <c:pt idx="98">
                  <c:v>0.13609341666667008</c:v>
                </c:pt>
                <c:pt idx="99">
                  <c:v>0.13748212500000001</c:v>
                </c:pt>
                <c:pt idx="100">
                  <c:v>0.13887083333334016</c:v>
                </c:pt>
                <c:pt idx="101">
                  <c:v>0.1402595416666701</c:v>
                </c:pt>
                <c:pt idx="102">
                  <c:v>0.14164825000000003</c:v>
                </c:pt>
                <c:pt idx="103">
                  <c:v>0.14303695833334018</c:v>
                </c:pt>
                <c:pt idx="104">
                  <c:v>0.14442566666667012</c:v>
                </c:pt>
                <c:pt idx="105">
                  <c:v>0.14581437500000005</c:v>
                </c:pt>
                <c:pt idx="106">
                  <c:v>0.14720308333333998</c:v>
                </c:pt>
                <c:pt idx="107">
                  <c:v>0.14859179166667014</c:v>
                </c:pt>
                <c:pt idx="108">
                  <c:v>0.14998050000000007</c:v>
                </c:pt>
                <c:pt idx="109">
                  <c:v>0.15136920833334</c:v>
                </c:pt>
                <c:pt idx="110">
                  <c:v>0.15275791666667016</c:v>
                </c:pt>
                <c:pt idx="111">
                  <c:v>0.15414662500000009</c:v>
                </c:pt>
                <c:pt idx="112">
                  <c:v>0.15553533333334002</c:v>
                </c:pt>
                <c:pt idx="113">
                  <c:v>0.15692404166667018</c:v>
                </c:pt>
                <c:pt idx="114">
                  <c:v>0.15831275000000011</c:v>
                </c:pt>
                <c:pt idx="115">
                  <c:v>0.15970145833334004</c:v>
                </c:pt>
                <c:pt idx="116">
                  <c:v>0.16109016666666998</c:v>
                </c:pt>
                <c:pt idx="117">
                  <c:v>0.16247887500000013</c:v>
                </c:pt>
                <c:pt idx="118">
                  <c:v>0.16386758333334006</c:v>
                </c:pt>
                <c:pt idx="119">
                  <c:v>0.16525629166667</c:v>
                </c:pt>
                <c:pt idx="120">
                  <c:v>0.16664500000000015</c:v>
                </c:pt>
                <c:pt idx="121">
                  <c:v>0.16803370833334008</c:v>
                </c:pt>
                <c:pt idx="122">
                  <c:v>0.16942241666667002</c:v>
                </c:pt>
                <c:pt idx="123">
                  <c:v>0.17081112500000017</c:v>
                </c:pt>
                <c:pt idx="124">
                  <c:v>0.1721998333333401</c:v>
                </c:pt>
                <c:pt idx="125">
                  <c:v>0.17358854166667004</c:v>
                </c:pt>
                <c:pt idx="126">
                  <c:v>0.17497724999999997</c:v>
                </c:pt>
                <c:pt idx="127">
                  <c:v>0.17636595833334012</c:v>
                </c:pt>
                <c:pt idx="128">
                  <c:v>0.17775466666667006</c:v>
                </c:pt>
                <c:pt idx="129">
                  <c:v>0.17914337499999999</c:v>
                </c:pt>
                <c:pt idx="130">
                  <c:v>0.18053208333334014</c:v>
                </c:pt>
                <c:pt idx="131">
                  <c:v>0.18192079166667008</c:v>
                </c:pt>
                <c:pt idx="132">
                  <c:v>0.18330950000000001</c:v>
                </c:pt>
                <c:pt idx="133">
                  <c:v>0.18469820833334016</c:v>
                </c:pt>
                <c:pt idx="134">
                  <c:v>0.1860869166666701</c:v>
                </c:pt>
                <c:pt idx="135">
                  <c:v>0.18747562500000003</c:v>
                </c:pt>
                <c:pt idx="136">
                  <c:v>0.18886433333333996</c:v>
                </c:pt>
                <c:pt idx="137">
                  <c:v>0.19025304166667012</c:v>
                </c:pt>
                <c:pt idx="138">
                  <c:v>0.19164175000000006</c:v>
                </c:pt>
                <c:pt idx="139">
                  <c:v>0.19303045833333998</c:v>
                </c:pt>
                <c:pt idx="140">
                  <c:v>0.19441916666667014</c:v>
                </c:pt>
                <c:pt idx="141">
                  <c:v>0.19580787500000008</c:v>
                </c:pt>
                <c:pt idx="142">
                  <c:v>0.19719658333334</c:v>
                </c:pt>
                <c:pt idx="143">
                  <c:v>0.19858529166667016</c:v>
                </c:pt>
                <c:pt idx="144">
                  <c:v>0.1999740000000001</c:v>
                </c:pt>
                <c:pt idx="145">
                  <c:v>0.20136270833334002</c:v>
                </c:pt>
                <c:pt idx="146">
                  <c:v>0.20275141666667018</c:v>
                </c:pt>
                <c:pt idx="147">
                  <c:v>0.20414012500000012</c:v>
                </c:pt>
                <c:pt idx="148">
                  <c:v>0.20552883333334004</c:v>
                </c:pt>
                <c:pt idx="149">
                  <c:v>0.20691754166666998</c:v>
                </c:pt>
                <c:pt idx="150">
                  <c:v>0.20830625000000014</c:v>
                </c:pt>
                <c:pt idx="151">
                  <c:v>0.20969495833334006</c:v>
                </c:pt>
                <c:pt idx="152">
                  <c:v>0.21108366666667</c:v>
                </c:pt>
                <c:pt idx="153">
                  <c:v>0.21247237500000016</c:v>
                </c:pt>
                <c:pt idx="154">
                  <c:v>0.21386108333334009</c:v>
                </c:pt>
                <c:pt idx="155">
                  <c:v>0.21524979166667002</c:v>
                </c:pt>
                <c:pt idx="156">
                  <c:v>0.21663850000000018</c:v>
                </c:pt>
                <c:pt idx="157">
                  <c:v>0.21802720833334011</c:v>
                </c:pt>
                <c:pt idx="158">
                  <c:v>0.21941591666667004</c:v>
                </c:pt>
                <c:pt idx="159">
                  <c:v>0.22080462499999998</c:v>
                </c:pt>
                <c:pt idx="160">
                  <c:v>0.22219333333334013</c:v>
                </c:pt>
                <c:pt idx="161">
                  <c:v>0.22358204166667006</c:v>
                </c:pt>
                <c:pt idx="162">
                  <c:v>0.22497075</c:v>
                </c:pt>
                <c:pt idx="163">
                  <c:v>0.22635945833334015</c:v>
                </c:pt>
                <c:pt idx="164">
                  <c:v>0.22774816666667008</c:v>
                </c:pt>
                <c:pt idx="165">
                  <c:v>0.22913687500000002</c:v>
                </c:pt>
                <c:pt idx="166">
                  <c:v>0.23052558333334017</c:v>
                </c:pt>
                <c:pt idx="167">
                  <c:v>0.2319142916666701</c:v>
                </c:pt>
                <c:pt idx="168">
                  <c:v>0.23330300000000004</c:v>
                </c:pt>
                <c:pt idx="169">
                  <c:v>0.23469170833333997</c:v>
                </c:pt>
                <c:pt idx="170">
                  <c:v>0.23608041666667012</c:v>
                </c:pt>
                <c:pt idx="171">
                  <c:v>0.23746912500000006</c:v>
                </c:pt>
                <c:pt idx="172">
                  <c:v>0.23885783333333999</c:v>
                </c:pt>
                <c:pt idx="173">
                  <c:v>0.24024654166667014</c:v>
                </c:pt>
                <c:pt idx="174">
                  <c:v>0.24163525000000008</c:v>
                </c:pt>
                <c:pt idx="175">
                  <c:v>0.24302395833334001</c:v>
                </c:pt>
                <c:pt idx="176">
                  <c:v>0.24441266666667016</c:v>
                </c:pt>
                <c:pt idx="177">
                  <c:v>0.2458013750000001</c:v>
                </c:pt>
                <c:pt idx="178">
                  <c:v>0.24719008333334003</c:v>
                </c:pt>
                <c:pt idx="179">
                  <c:v>0.24857879166666996</c:v>
                </c:pt>
                <c:pt idx="180">
                  <c:v>0.24996750000000012</c:v>
                </c:pt>
                <c:pt idx="181">
                  <c:v>0.25135620833334005</c:v>
                </c:pt>
                <c:pt idx="182">
                  <c:v>0.25274491666666998</c:v>
                </c:pt>
                <c:pt idx="183">
                  <c:v>0.25413362500000014</c:v>
                </c:pt>
                <c:pt idx="184">
                  <c:v>0.25552233333334007</c:v>
                </c:pt>
                <c:pt idx="185">
                  <c:v>0.25691104166667</c:v>
                </c:pt>
                <c:pt idx="186">
                  <c:v>0.25829975000000016</c:v>
                </c:pt>
                <c:pt idx="187">
                  <c:v>0.25968845833334009</c:v>
                </c:pt>
                <c:pt idx="188">
                  <c:v>0.26107716666667002</c:v>
                </c:pt>
                <c:pt idx="189">
                  <c:v>0.26246587500000018</c:v>
                </c:pt>
                <c:pt idx="190">
                  <c:v>0.26385458333334011</c:v>
                </c:pt>
                <c:pt idx="191">
                  <c:v>0.26524329166667004</c:v>
                </c:pt>
                <c:pt idx="192">
                  <c:v>0.26663199999999998</c:v>
                </c:pt>
                <c:pt idx="193">
                  <c:v>0.26802070833334013</c:v>
                </c:pt>
                <c:pt idx="194">
                  <c:v>0.26940941666667007</c:v>
                </c:pt>
                <c:pt idx="195">
                  <c:v>0.270798125</c:v>
                </c:pt>
                <c:pt idx="196">
                  <c:v>0.27218683333334015</c:v>
                </c:pt>
                <c:pt idx="197">
                  <c:v>0.27357554166667009</c:v>
                </c:pt>
                <c:pt idx="198">
                  <c:v>0.27496425000000002</c:v>
                </c:pt>
                <c:pt idx="199">
                  <c:v>0.27635295833334017</c:v>
                </c:pt>
                <c:pt idx="200">
                  <c:v>0.27774166666667011</c:v>
                </c:pt>
                <c:pt idx="201">
                  <c:v>0.27913037500000004</c:v>
                </c:pt>
                <c:pt idx="202">
                  <c:v>0.28051908333333997</c:v>
                </c:pt>
                <c:pt idx="203">
                  <c:v>0.28190779166667013</c:v>
                </c:pt>
                <c:pt idx="204">
                  <c:v>0.28329650000000006</c:v>
                </c:pt>
                <c:pt idx="205">
                  <c:v>0.28468520833333999</c:v>
                </c:pt>
                <c:pt idx="206">
                  <c:v>0.28607391666667015</c:v>
                </c:pt>
                <c:pt idx="207">
                  <c:v>0.28746262500000008</c:v>
                </c:pt>
                <c:pt idx="208">
                  <c:v>0.28885133333334001</c:v>
                </c:pt>
                <c:pt idx="209">
                  <c:v>0.29024004166667017</c:v>
                </c:pt>
                <c:pt idx="210">
                  <c:v>0.2916287500000001</c:v>
                </c:pt>
                <c:pt idx="211">
                  <c:v>0.29301745833334003</c:v>
                </c:pt>
                <c:pt idx="212">
                  <c:v>0.29440616666666997</c:v>
                </c:pt>
                <c:pt idx="213">
                  <c:v>0.29579487500000012</c:v>
                </c:pt>
                <c:pt idx="214">
                  <c:v>0.29718358333334005</c:v>
                </c:pt>
                <c:pt idx="215">
                  <c:v>0.29857229166666999</c:v>
                </c:pt>
                <c:pt idx="216">
                  <c:v>0.29996100000000014</c:v>
                </c:pt>
                <c:pt idx="217">
                  <c:v>0.30134970833334007</c:v>
                </c:pt>
                <c:pt idx="218">
                  <c:v>0.30273841666667001</c:v>
                </c:pt>
                <c:pt idx="219">
                  <c:v>0.30412712500000016</c:v>
                </c:pt>
                <c:pt idx="220">
                  <c:v>0.30551583333334009</c:v>
                </c:pt>
                <c:pt idx="221">
                  <c:v>0.30690454166667003</c:v>
                </c:pt>
                <c:pt idx="222">
                  <c:v>0.30829324999999996</c:v>
                </c:pt>
                <c:pt idx="223">
                  <c:v>0.30968195833334011</c:v>
                </c:pt>
                <c:pt idx="224">
                  <c:v>0.31107066666667005</c:v>
                </c:pt>
                <c:pt idx="225">
                  <c:v>0.31245937499999998</c:v>
                </c:pt>
                <c:pt idx="226">
                  <c:v>0.31384808333334013</c:v>
                </c:pt>
                <c:pt idx="227">
                  <c:v>0.31523679166667007</c:v>
                </c:pt>
                <c:pt idx="228">
                  <c:v>0.3166255</c:v>
                </c:pt>
                <c:pt idx="229">
                  <c:v>0.31801420833334015</c:v>
                </c:pt>
                <c:pt idx="230">
                  <c:v>0.31940291666667009</c:v>
                </c:pt>
                <c:pt idx="231">
                  <c:v>0.32079162500000002</c:v>
                </c:pt>
                <c:pt idx="232">
                  <c:v>0.32218033333334017</c:v>
                </c:pt>
                <c:pt idx="233">
                  <c:v>0.32356904166667011</c:v>
                </c:pt>
                <c:pt idx="234">
                  <c:v>0.32495775000000005</c:v>
                </c:pt>
                <c:pt idx="235">
                  <c:v>0.32634645833333997</c:v>
                </c:pt>
                <c:pt idx="236">
                  <c:v>0.32773516666667013</c:v>
                </c:pt>
                <c:pt idx="237">
                  <c:v>0.32912387500000007</c:v>
                </c:pt>
                <c:pt idx="238">
                  <c:v>0.33051258333333999</c:v>
                </c:pt>
                <c:pt idx="239">
                  <c:v>0.33190129166667015</c:v>
                </c:pt>
                <c:pt idx="240">
                  <c:v>0.33329000000000009</c:v>
                </c:pt>
                <c:pt idx="241">
                  <c:v>0.33467870833334001</c:v>
                </c:pt>
                <c:pt idx="242">
                  <c:v>0.33606741666667017</c:v>
                </c:pt>
                <c:pt idx="243">
                  <c:v>0.33745612500000011</c:v>
                </c:pt>
                <c:pt idx="244">
                  <c:v>0.33884483333334003</c:v>
                </c:pt>
                <c:pt idx="245">
                  <c:v>0.34023354166666997</c:v>
                </c:pt>
                <c:pt idx="246">
                  <c:v>0.34162225000000013</c:v>
                </c:pt>
                <c:pt idx="247">
                  <c:v>0.34301095833334005</c:v>
                </c:pt>
                <c:pt idx="248">
                  <c:v>0.34439966666666999</c:v>
                </c:pt>
                <c:pt idx="249">
                  <c:v>0.34578837500000015</c:v>
                </c:pt>
                <c:pt idx="250">
                  <c:v>0.34717708333334008</c:v>
                </c:pt>
                <c:pt idx="251">
                  <c:v>0.34856579166667001</c:v>
                </c:pt>
                <c:pt idx="252">
                  <c:v>0.34995450000000017</c:v>
                </c:pt>
                <c:pt idx="253">
                  <c:v>0.3513432083333401</c:v>
                </c:pt>
                <c:pt idx="254">
                  <c:v>0.35273191666667003</c:v>
                </c:pt>
                <c:pt idx="255">
                  <c:v>0.35412062499999997</c:v>
                </c:pt>
                <c:pt idx="256">
                  <c:v>0.35550933333334012</c:v>
                </c:pt>
                <c:pt idx="257">
                  <c:v>0.35689804166667005</c:v>
                </c:pt>
                <c:pt idx="258">
                  <c:v>0.35828674999999999</c:v>
                </c:pt>
                <c:pt idx="259">
                  <c:v>0.35967545833334014</c:v>
                </c:pt>
                <c:pt idx="260">
                  <c:v>0.36106416666667007</c:v>
                </c:pt>
                <c:pt idx="261">
                  <c:v>0.36245287500000001</c:v>
                </c:pt>
                <c:pt idx="262">
                  <c:v>0.36384158333334016</c:v>
                </c:pt>
                <c:pt idx="263">
                  <c:v>0.36523029166667009</c:v>
                </c:pt>
                <c:pt idx="264">
                  <c:v>0.36661900000000003</c:v>
                </c:pt>
                <c:pt idx="265">
                  <c:v>0.36800770833334018</c:v>
                </c:pt>
                <c:pt idx="266">
                  <c:v>0.36939641666667011</c:v>
                </c:pt>
                <c:pt idx="267">
                  <c:v>0.37078512500000005</c:v>
                </c:pt>
                <c:pt idx="268">
                  <c:v>0.37217383333333998</c:v>
                </c:pt>
                <c:pt idx="269">
                  <c:v>0.37356254166667013</c:v>
                </c:pt>
                <c:pt idx="270">
                  <c:v>0.37495125000000007</c:v>
                </c:pt>
                <c:pt idx="271">
                  <c:v>0.37633995833334</c:v>
                </c:pt>
                <c:pt idx="272">
                  <c:v>0.37772866666667015</c:v>
                </c:pt>
                <c:pt idx="273">
                  <c:v>0.37911737500000009</c:v>
                </c:pt>
                <c:pt idx="274">
                  <c:v>0.38050608333334002</c:v>
                </c:pt>
                <c:pt idx="275">
                  <c:v>0.38189479166667017</c:v>
                </c:pt>
                <c:pt idx="276">
                  <c:v>0.38328350000000011</c:v>
                </c:pt>
                <c:pt idx="277">
                  <c:v>0.38467220833334004</c:v>
                </c:pt>
                <c:pt idx="278">
                  <c:v>0.38606091666666997</c:v>
                </c:pt>
                <c:pt idx="279">
                  <c:v>0.38744962500000013</c:v>
                </c:pt>
                <c:pt idx="280">
                  <c:v>0.38883833333334006</c:v>
                </c:pt>
                <c:pt idx="281">
                  <c:v>0.39022704166666999</c:v>
                </c:pt>
                <c:pt idx="282">
                  <c:v>0.39161575000000015</c:v>
                </c:pt>
                <c:pt idx="283">
                  <c:v>0.39300445833334008</c:v>
                </c:pt>
                <c:pt idx="284">
                  <c:v>0.39439316666667001</c:v>
                </c:pt>
                <c:pt idx="285">
                  <c:v>0.39578187500000017</c:v>
                </c:pt>
                <c:pt idx="286">
                  <c:v>0.3971705833333401</c:v>
                </c:pt>
                <c:pt idx="287">
                  <c:v>0.39855929166667003</c:v>
                </c:pt>
                <c:pt idx="288">
                  <c:v>0.39994799999999997</c:v>
                </c:pt>
                <c:pt idx="289">
                  <c:v>0.40133670833334012</c:v>
                </c:pt>
                <c:pt idx="290">
                  <c:v>0.40272541666667006</c:v>
                </c:pt>
                <c:pt idx="291">
                  <c:v>0.40411412499999999</c:v>
                </c:pt>
                <c:pt idx="292">
                  <c:v>0.40550283333334014</c:v>
                </c:pt>
                <c:pt idx="293">
                  <c:v>0.40689154166667008</c:v>
                </c:pt>
                <c:pt idx="294">
                  <c:v>0.40828025000000001</c:v>
                </c:pt>
                <c:pt idx="295">
                  <c:v>0.40966895833334016</c:v>
                </c:pt>
                <c:pt idx="296">
                  <c:v>0.4110576666666701</c:v>
                </c:pt>
                <c:pt idx="297">
                  <c:v>0.41244637500000003</c:v>
                </c:pt>
                <c:pt idx="298">
                  <c:v>0.41383508333334018</c:v>
                </c:pt>
                <c:pt idx="299">
                  <c:v>0.41522379166667012</c:v>
                </c:pt>
                <c:pt idx="300">
                  <c:v>0.41661250000000005</c:v>
                </c:pt>
                <c:pt idx="301">
                  <c:v>0.41800120833333998</c:v>
                </c:pt>
                <c:pt idx="302">
                  <c:v>0.41938991666667014</c:v>
                </c:pt>
                <c:pt idx="303">
                  <c:v>0.42077862500000007</c:v>
                </c:pt>
                <c:pt idx="304">
                  <c:v>0.42216733333334</c:v>
                </c:pt>
                <c:pt idx="305">
                  <c:v>0.42355604166667016</c:v>
                </c:pt>
                <c:pt idx="306">
                  <c:v>0.42494475000000009</c:v>
                </c:pt>
                <c:pt idx="307">
                  <c:v>0.42633345833334002</c:v>
                </c:pt>
                <c:pt idx="308">
                  <c:v>0.42772216666667018</c:v>
                </c:pt>
                <c:pt idx="309">
                  <c:v>0.42911087500000011</c:v>
                </c:pt>
                <c:pt idx="310">
                  <c:v>0.43049958333334004</c:v>
                </c:pt>
                <c:pt idx="311">
                  <c:v>0.43188829166666998</c:v>
                </c:pt>
                <c:pt idx="312">
                  <c:v>0.43327700000000013</c:v>
                </c:pt>
                <c:pt idx="313">
                  <c:v>0.43466570833334006</c:v>
                </c:pt>
                <c:pt idx="314">
                  <c:v>0.43605441666667</c:v>
                </c:pt>
                <c:pt idx="315">
                  <c:v>0.43744312500000015</c:v>
                </c:pt>
                <c:pt idx="316">
                  <c:v>0.43883183333334008</c:v>
                </c:pt>
                <c:pt idx="317">
                  <c:v>0.44022054166667002</c:v>
                </c:pt>
                <c:pt idx="318">
                  <c:v>0.44160925000000018</c:v>
                </c:pt>
                <c:pt idx="319">
                  <c:v>0.4429979583333401</c:v>
                </c:pt>
                <c:pt idx="320">
                  <c:v>0.44438666666667004</c:v>
                </c:pt>
                <c:pt idx="321">
                  <c:v>0.44577537499999997</c:v>
                </c:pt>
                <c:pt idx="322">
                  <c:v>0.44716408333334012</c:v>
                </c:pt>
                <c:pt idx="323">
                  <c:v>0.44855279166667006</c:v>
                </c:pt>
                <c:pt idx="324">
                  <c:v>0.44994149999999999</c:v>
                </c:pt>
                <c:pt idx="325">
                  <c:v>0.45133020833334014</c:v>
                </c:pt>
                <c:pt idx="326">
                  <c:v>0.45271891666667008</c:v>
                </c:pt>
                <c:pt idx="327">
                  <c:v>0.45410762500000001</c:v>
                </c:pt>
                <c:pt idx="328">
                  <c:v>0.45549633333334016</c:v>
                </c:pt>
                <c:pt idx="329">
                  <c:v>0.4568850416666701</c:v>
                </c:pt>
                <c:pt idx="330">
                  <c:v>0.45827375000000004</c:v>
                </c:pt>
                <c:pt idx="331">
                  <c:v>0.45966245833333996</c:v>
                </c:pt>
                <c:pt idx="332">
                  <c:v>0.46105116666667012</c:v>
                </c:pt>
                <c:pt idx="333">
                  <c:v>0.46243987500000006</c:v>
                </c:pt>
                <c:pt idx="334">
                  <c:v>0.46382858333333998</c:v>
                </c:pt>
                <c:pt idx="335">
                  <c:v>0.46521729166667014</c:v>
                </c:pt>
                <c:pt idx="336">
                  <c:v>0.46660600000000008</c:v>
                </c:pt>
                <c:pt idx="337">
                  <c:v>0.46799470833334</c:v>
                </c:pt>
                <c:pt idx="338">
                  <c:v>0.46938341666667016</c:v>
                </c:pt>
                <c:pt idx="339">
                  <c:v>0.4707721250000001</c:v>
                </c:pt>
                <c:pt idx="340">
                  <c:v>0.47216083333334002</c:v>
                </c:pt>
                <c:pt idx="341">
                  <c:v>0.47354954166667018</c:v>
                </c:pt>
                <c:pt idx="342">
                  <c:v>0.47493825000000012</c:v>
                </c:pt>
                <c:pt idx="343">
                  <c:v>0.47632695833334004</c:v>
                </c:pt>
                <c:pt idx="344">
                  <c:v>0.47771566666666998</c:v>
                </c:pt>
                <c:pt idx="345">
                  <c:v>0.47910437500000014</c:v>
                </c:pt>
                <c:pt idx="346">
                  <c:v>0.48049308333334007</c:v>
                </c:pt>
                <c:pt idx="347">
                  <c:v>0.48188179166667</c:v>
                </c:pt>
                <c:pt idx="348">
                  <c:v>0.48327050000000016</c:v>
                </c:pt>
                <c:pt idx="349">
                  <c:v>0.48465920833334009</c:v>
                </c:pt>
                <c:pt idx="350">
                  <c:v>0.48604791666667002</c:v>
                </c:pt>
                <c:pt idx="351">
                  <c:v>0.48743662500000018</c:v>
                </c:pt>
                <c:pt idx="352">
                  <c:v>0.48882533333334011</c:v>
                </c:pt>
                <c:pt idx="353">
                  <c:v>0.49021404166667004</c:v>
                </c:pt>
                <c:pt idx="354">
                  <c:v>0.49160274999999998</c:v>
                </c:pt>
                <c:pt idx="355">
                  <c:v>0.49299145833334013</c:v>
                </c:pt>
                <c:pt idx="356">
                  <c:v>0.49438016666667006</c:v>
                </c:pt>
                <c:pt idx="357">
                  <c:v>0.495768875</c:v>
                </c:pt>
                <c:pt idx="358">
                  <c:v>0.49715758333334015</c:v>
                </c:pt>
                <c:pt idx="359">
                  <c:v>0.49854629166667008</c:v>
                </c:pt>
                <c:pt idx="360">
                  <c:v>0.49993500000000002</c:v>
                </c:pt>
                <c:pt idx="361">
                  <c:v>0.50132370833334017</c:v>
                </c:pt>
                <c:pt idx="362">
                  <c:v>0.5027124166666701</c:v>
                </c:pt>
                <c:pt idx="363">
                  <c:v>0.50410112500000004</c:v>
                </c:pt>
                <c:pt idx="364">
                  <c:v>0.50548983333333997</c:v>
                </c:pt>
                <c:pt idx="365">
                  <c:v>0.50687854166667012</c:v>
                </c:pt>
                <c:pt idx="366">
                  <c:v>0.50826725000000006</c:v>
                </c:pt>
                <c:pt idx="367">
                  <c:v>0.50965595833333999</c:v>
                </c:pt>
                <c:pt idx="368">
                  <c:v>0.51104466666667014</c:v>
                </c:pt>
                <c:pt idx="369">
                  <c:v>0.51243337500000008</c:v>
                </c:pt>
                <c:pt idx="370">
                  <c:v>0.51382208333334001</c:v>
                </c:pt>
                <c:pt idx="371">
                  <c:v>0.51521079166667016</c:v>
                </c:pt>
                <c:pt idx="372">
                  <c:v>0.5165995000000001</c:v>
                </c:pt>
                <c:pt idx="373">
                  <c:v>0.51798820833334003</c:v>
                </c:pt>
                <c:pt idx="374">
                  <c:v>0.51937691666666996</c:v>
                </c:pt>
                <c:pt idx="375">
                  <c:v>0.52076562500000012</c:v>
                </c:pt>
                <c:pt idx="376">
                  <c:v>0.52215433333334005</c:v>
                </c:pt>
                <c:pt idx="377">
                  <c:v>0.52354304166666998</c:v>
                </c:pt>
                <c:pt idx="378">
                  <c:v>0.52493175000000014</c:v>
                </c:pt>
                <c:pt idx="379">
                  <c:v>0.52632045833334007</c:v>
                </c:pt>
                <c:pt idx="380">
                  <c:v>0.52770916666667</c:v>
                </c:pt>
                <c:pt idx="381">
                  <c:v>0.52909787500000016</c:v>
                </c:pt>
                <c:pt idx="382">
                  <c:v>0.53048658333334009</c:v>
                </c:pt>
                <c:pt idx="383">
                  <c:v>0.53187529166667002</c:v>
                </c:pt>
                <c:pt idx="384">
                  <c:v>0.53326400000000018</c:v>
                </c:pt>
                <c:pt idx="385">
                  <c:v>0.53465270833334011</c:v>
                </c:pt>
                <c:pt idx="386">
                  <c:v>0.53604141666667005</c:v>
                </c:pt>
                <c:pt idx="387">
                  <c:v>0.53743012499999998</c:v>
                </c:pt>
                <c:pt idx="388">
                  <c:v>0.53881883333334013</c:v>
                </c:pt>
                <c:pt idx="389">
                  <c:v>0.54020754166667007</c:v>
                </c:pt>
                <c:pt idx="390">
                  <c:v>0.54159625</c:v>
                </c:pt>
                <c:pt idx="391">
                  <c:v>0.54298495833334015</c:v>
                </c:pt>
                <c:pt idx="392">
                  <c:v>0.54437366666667009</c:v>
                </c:pt>
                <c:pt idx="393">
                  <c:v>0.54576237500000002</c:v>
                </c:pt>
                <c:pt idx="394">
                  <c:v>0.54715108333334017</c:v>
                </c:pt>
                <c:pt idx="395">
                  <c:v>0.54853979166667011</c:v>
                </c:pt>
                <c:pt idx="396">
                  <c:v>0.54992850000000004</c:v>
                </c:pt>
                <c:pt idx="397">
                  <c:v>0.55131720833333997</c:v>
                </c:pt>
                <c:pt idx="398">
                  <c:v>0.55270591666667013</c:v>
                </c:pt>
                <c:pt idx="399">
                  <c:v>0.55409462500000006</c:v>
                </c:pt>
                <c:pt idx="400">
                  <c:v>0.55548333333333999</c:v>
                </c:pt>
                <c:pt idx="401">
                  <c:v>0.55687204166667015</c:v>
                </c:pt>
                <c:pt idx="402">
                  <c:v>0.55826075000000008</c:v>
                </c:pt>
                <c:pt idx="403">
                  <c:v>0.55964945833334001</c:v>
                </c:pt>
                <c:pt idx="404">
                  <c:v>0.56103816666667017</c:v>
                </c:pt>
                <c:pt idx="405">
                  <c:v>0.5624268750000001</c:v>
                </c:pt>
                <c:pt idx="406">
                  <c:v>0.56381558333334003</c:v>
                </c:pt>
                <c:pt idx="407">
                  <c:v>0.56520429166666997</c:v>
                </c:pt>
                <c:pt idx="408">
                  <c:v>0.56659300000000012</c:v>
                </c:pt>
                <c:pt idx="409">
                  <c:v>0.56798170833334005</c:v>
                </c:pt>
                <c:pt idx="410">
                  <c:v>0.56937041666666999</c:v>
                </c:pt>
                <c:pt idx="411">
                  <c:v>0.57075912500000014</c:v>
                </c:pt>
                <c:pt idx="412">
                  <c:v>0.57214783333334007</c:v>
                </c:pt>
                <c:pt idx="413">
                  <c:v>0.57353654166667001</c:v>
                </c:pt>
                <c:pt idx="414">
                  <c:v>0.57492525000000017</c:v>
                </c:pt>
                <c:pt idx="415">
                  <c:v>0.57631395833334009</c:v>
                </c:pt>
                <c:pt idx="416">
                  <c:v>0.57770266666667003</c:v>
                </c:pt>
                <c:pt idx="417">
                  <c:v>0.57909137499999996</c:v>
                </c:pt>
                <c:pt idx="418">
                  <c:v>0.58048008333334011</c:v>
                </c:pt>
                <c:pt idx="419">
                  <c:v>0.58186879166667005</c:v>
                </c:pt>
                <c:pt idx="420">
                  <c:v>0.58325749999999998</c:v>
                </c:pt>
                <c:pt idx="421">
                  <c:v>0.58464620833334013</c:v>
                </c:pt>
                <c:pt idx="422">
                  <c:v>0.58603491666667007</c:v>
                </c:pt>
                <c:pt idx="423">
                  <c:v>0.587423625</c:v>
                </c:pt>
                <c:pt idx="424">
                  <c:v>0.58881233333334015</c:v>
                </c:pt>
                <c:pt idx="425">
                  <c:v>0.59020104166667009</c:v>
                </c:pt>
                <c:pt idx="426">
                  <c:v>0.59158975000000003</c:v>
                </c:pt>
                <c:pt idx="427">
                  <c:v>0.59297845833334017</c:v>
                </c:pt>
                <c:pt idx="428">
                  <c:v>0.59436716666667011</c:v>
                </c:pt>
                <c:pt idx="429">
                  <c:v>0.59575587500000005</c:v>
                </c:pt>
                <c:pt idx="430">
                  <c:v>0.59714458333333997</c:v>
                </c:pt>
                <c:pt idx="431">
                  <c:v>0.59853329166667013</c:v>
                </c:pt>
                <c:pt idx="432">
                  <c:v>0.59992200000000007</c:v>
                </c:pt>
                <c:pt idx="433">
                  <c:v>0.60131070833333999</c:v>
                </c:pt>
                <c:pt idx="434">
                  <c:v>0.60269941666667015</c:v>
                </c:pt>
                <c:pt idx="435">
                  <c:v>0.60408812500000009</c:v>
                </c:pt>
                <c:pt idx="436">
                  <c:v>0.60547683333334001</c:v>
                </c:pt>
                <c:pt idx="437">
                  <c:v>0.60686554166667017</c:v>
                </c:pt>
                <c:pt idx="438">
                  <c:v>0.60825425000000011</c:v>
                </c:pt>
                <c:pt idx="439">
                  <c:v>0.60964295833334003</c:v>
                </c:pt>
                <c:pt idx="440">
                  <c:v>0.61103166666666997</c:v>
                </c:pt>
                <c:pt idx="441">
                  <c:v>0.61242037500000013</c:v>
                </c:pt>
                <c:pt idx="442">
                  <c:v>0.61380908333334006</c:v>
                </c:pt>
                <c:pt idx="443">
                  <c:v>0.61519779166666999</c:v>
                </c:pt>
                <c:pt idx="444">
                  <c:v>0.61658650000000015</c:v>
                </c:pt>
                <c:pt idx="445">
                  <c:v>0.61797520833334008</c:v>
                </c:pt>
                <c:pt idx="446">
                  <c:v>0.61936391666667001</c:v>
                </c:pt>
                <c:pt idx="447">
                  <c:v>0.62075262500000017</c:v>
                </c:pt>
                <c:pt idx="448">
                  <c:v>0.6221413333333401</c:v>
                </c:pt>
                <c:pt idx="449">
                  <c:v>0.62353004166667003</c:v>
                </c:pt>
                <c:pt idx="450">
                  <c:v>0.62491874999999997</c:v>
                </c:pt>
                <c:pt idx="451">
                  <c:v>0.62630745833334012</c:v>
                </c:pt>
                <c:pt idx="452">
                  <c:v>0.62769616666667005</c:v>
                </c:pt>
                <c:pt idx="453">
                  <c:v>0.62908487499999999</c:v>
                </c:pt>
                <c:pt idx="454">
                  <c:v>0.63047358333334014</c:v>
                </c:pt>
                <c:pt idx="455">
                  <c:v>0.63186229166667007</c:v>
                </c:pt>
                <c:pt idx="456">
                  <c:v>0.63325100000000001</c:v>
                </c:pt>
                <c:pt idx="457">
                  <c:v>0.63463970833334016</c:v>
                </c:pt>
                <c:pt idx="458">
                  <c:v>0.63602841666667009</c:v>
                </c:pt>
                <c:pt idx="459">
                  <c:v>0.63741712500000003</c:v>
                </c:pt>
                <c:pt idx="460">
                  <c:v>0.63880583333334018</c:v>
                </c:pt>
                <c:pt idx="461">
                  <c:v>0.64019454166667011</c:v>
                </c:pt>
                <c:pt idx="462">
                  <c:v>0.64158325000000005</c:v>
                </c:pt>
                <c:pt idx="463">
                  <c:v>0.64297195833333998</c:v>
                </c:pt>
                <c:pt idx="464">
                  <c:v>0.64436066666667013</c:v>
                </c:pt>
                <c:pt idx="465">
                  <c:v>0.64574937500000007</c:v>
                </c:pt>
                <c:pt idx="466">
                  <c:v>0.64713808333334</c:v>
                </c:pt>
                <c:pt idx="467">
                  <c:v>0.64852679166667015</c:v>
                </c:pt>
                <c:pt idx="468">
                  <c:v>0.64991550000000009</c:v>
                </c:pt>
                <c:pt idx="469">
                  <c:v>0.65130420833334002</c:v>
                </c:pt>
                <c:pt idx="470">
                  <c:v>0.65269291666667018</c:v>
                </c:pt>
                <c:pt idx="471">
                  <c:v>0.65408162500000011</c:v>
                </c:pt>
                <c:pt idx="472">
                  <c:v>0.65547033333334004</c:v>
                </c:pt>
                <c:pt idx="473">
                  <c:v>0.65685904166666997</c:v>
                </c:pt>
                <c:pt idx="474">
                  <c:v>0.65824775000000013</c:v>
                </c:pt>
                <c:pt idx="475">
                  <c:v>0.65963645833334006</c:v>
                </c:pt>
                <c:pt idx="476">
                  <c:v>0.66102516666666999</c:v>
                </c:pt>
                <c:pt idx="477">
                  <c:v>0.66241387500000015</c:v>
                </c:pt>
                <c:pt idx="478">
                  <c:v>0.66380258333334008</c:v>
                </c:pt>
                <c:pt idx="479">
                  <c:v>0.66519129166667001</c:v>
                </c:pt>
                <c:pt idx="480">
                  <c:v>0.66658000000000017</c:v>
                </c:pt>
                <c:pt idx="481">
                  <c:v>0.6679687083333371</c:v>
                </c:pt>
                <c:pt idx="482">
                  <c:v>0.66935741666667004</c:v>
                </c:pt>
                <c:pt idx="483">
                  <c:v>0.67074612500000308</c:v>
                </c:pt>
                <c:pt idx="484">
                  <c:v>0.67213483333333712</c:v>
                </c:pt>
                <c:pt idx="485">
                  <c:v>0.67352354166667006</c:v>
                </c:pt>
                <c:pt idx="486">
                  <c:v>0.6749122500000031</c:v>
                </c:pt>
                <c:pt idx="487">
                  <c:v>0.67630095833333703</c:v>
                </c:pt>
                <c:pt idx="488">
                  <c:v>0.67768966666667008</c:v>
                </c:pt>
                <c:pt idx="489">
                  <c:v>0.67907837500000312</c:v>
                </c:pt>
                <c:pt idx="490">
                  <c:v>0.68046708333333705</c:v>
                </c:pt>
                <c:pt idx="491">
                  <c:v>0.6818557916666701</c:v>
                </c:pt>
                <c:pt idx="492">
                  <c:v>0.68324450000000303</c:v>
                </c:pt>
                <c:pt idx="493">
                  <c:v>0.68463320833333707</c:v>
                </c:pt>
                <c:pt idx="494">
                  <c:v>0.68602191666667012</c:v>
                </c:pt>
                <c:pt idx="495">
                  <c:v>0.68741062500000305</c:v>
                </c:pt>
                <c:pt idx="496">
                  <c:v>0.68879933333333709</c:v>
                </c:pt>
                <c:pt idx="497">
                  <c:v>0.69018804166667003</c:v>
                </c:pt>
                <c:pt idx="498">
                  <c:v>0.69157675000000307</c:v>
                </c:pt>
                <c:pt idx="499">
                  <c:v>0.69296545833333711</c:v>
                </c:pt>
                <c:pt idx="500">
                  <c:v>0.69435416666667005</c:v>
                </c:pt>
                <c:pt idx="501">
                  <c:v>0.69574287500000309</c:v>
                </c:pt>
                <c:pt idx="502">
                  <c:v>0.69713158333333702</c:v>
                </c:pt>
                <c:pt idx="503">
                  <c:v>0.69852029166667007</c:v>
                </c:pt>
                <c:pt idx="504">
                  <c:v>0.69990900000000311</c:v>
                </c:pt>
                <c:pt idx="505">
                  <c:v>0.70129770833333704</c:v>
                </c:pt>
                <c:pt idx="506">
                  <c:v>0.70268641666667009</c:v>
                </c:pt>
                <c:pt idx="507">
                  <c:v>0.70407512500000302</c:v>
                </c:pt>
                <c:pt idx="508">
                  <c:v>0.70546383333333706</c:v>
                </c:pt>
                <c:pt idx="509">
                  <c:v>0.70685254166667011</c:v>
                </c:pt>
                <c:pt idx="510">
                  <c:v>0.70824125000000304</c:v>
                </c:pt>
                <c:pt idx="511">
                  <c:v>0.70962995833333709</c:v>
                </c:pt>
                <c:pt idx="512">
                  <c:v>0.71101866666667002</c:v>
                </c:pt>
                <c:pt idx="513">
                  <c:v>0.71240737500000306</c:v>
                </c:pt>
                <c:pt idx="514">
                  <c:v>0.71379608333333711</c:v>
                </c:pt>
                <c:pt idx="515">
                  <c:v>0.71518479166667004</c:v>
                </c:pt>
                <c:pt idx="516">
                  <c:v>0.71657350000000308</c:v>
                </c:pt>
                <c:pt idx="517">
                  <c:v>0.71796220833333713</c:v>
                </c:pt>
                <c:pt idx="518">
                  <c:v>0.71935091666667006</c:v>
                </c:pt>
                <c:pt idx="519">
                  <c:v>0.7207396250000031</c:v>
                </c:pt>
                <c:pt idx="520">
                  <c:v>0.72212833333333704</c:v>
                </c:pt>
                <c:pt idx="521">
                  <c:v>0.72351704166667008</c:v>
                </c:pt>
                <c:pt idx="522">
                  <c:v>0.72490575000000312</c:v>
                </c:pt>
                <c:pt idx="523">
                  <c:v>0.72629445833333706</c:v>
                </c:pt>
                <c:pt idx="524">
                  <c:v>0.7276831666666701</c:v>
                </c:pt>
                <c:pt idx="525">
                  <c:v>0.72907187500000303</c:v>
                </c:pt>
                <c:pt idx="526">
                  <c:v>0.73046058333333708</c:v>
                </c:pt>
                <c:pt idx="527">
                  <c:v>0.73184929166667012</c:v>
                </c:pt>
                <c:pt idx="528">
                  <c:v>0.73323800000000305</c:v>
                </c:pt>
                <c:pt idx="529">
                  <c:v>0.7346267083333371</c:v>
                </c:pt>
                <c:pt idx="530">
                  <c:v>0.73601541666667003</c:v>
                </c:pt>
                <c:pt idx="531">
                  <c:v>0.73740412500000307</c:v>
                </c:pt>
                <c:pt idx="532">
                  <c:v>0.73879283333333712</c:v>
                </c:pt>
                <c:pt idx="533">
                  <c:v>0.74018154166667005</c:v>
                </c:pt>
                <c:pt idx="534">
                  <c:v>0.7415702500000031</c:v>
                </c:pt>
                <c:pt idx="535">
                  <c:v>0.74295895833333703</c:v>
                </c:pt>
                <c:pt idx="536">
                  <c:v>0.74434766666667007</c:v>
                </c:pt>
                <c:pt idx="537">
                  <c:v>0.74573637500000312</c:v>
                </c:pt>
                <c:pt idx="538">
                  <c:v>0.74712508333333705</c:v>
                </c:pt>
                <c:pt idx="539">
                  <c:v>0.74851379166667009</c:v>
                </c:pt>
                <c:pt idx="540">
                  <c:v>0.74990250000000302</c:v>
                </c:pt>
                <c:pt idx="541">
                  <c:v>0.75129120833333707</c:v>
                </c:pt>
                <c:pt idx="542">
                  <c:v>0.75267991666667011</c:v>
                </c:pt>
                <c:pt idx="543">
                  <c:v>0.75406862500000305</c:v>
                </c:pt>
                <c:pt idx="544">
                  <c:v>0.75545733333333709</c:v>
                </c:pt>
                <c:pt idx="545">
                  <c:v>0.75684604166667002</c:v>
                </c:pt>
                <c:pt idx="546">
                  <c:v>0.75823475000000307</c:v>
                </c:pt>
                <c:pt idx="547">
                  <c:v>0.75962345833333711</c:v>
                </c:pt>
                <c:pt idx="548">
                  <c:v>0.76101216666667004</c:v>
                </c:pt>
                <c:pt idx="549">
                  <c:v>0.76240087500000309</c:v>
                </c:pt>
                <c:pt idx="550">
                  <c:v>0.76378958333333702</c:v>
                </c:pt>
                <c:pt idx="551">
                  <c:v>0.76517829166667006</c:v>
                </c:pt>
                <c:pt idx="552">
                  <c:v>0.76656700000000311</c:v>
                </c:pt>
                <c:pt idx="553">
                  <c:v>0.76795570833333704</c:v>
                </c:pt>
                <c:pt idx="554">
                  <c:v>0.76934441666667008</c:v>
                </c:pt>
                <c:pt idx="555">
                  <c:v>0.77073312500000302</c:v>
                </c:pt>
                <c:pt idx="556">
                  <c:v>0.77212183333333706</c:v>
                </c:pt>
                <c:pt idx="557">
                  <c:v>0.7735105416666701</c:v>
                </c:pt>
                <c:pt idx="558">
                  <c:v>0.77489925000000304</c:v>
                </c:pt>
                <c:pt idx="559">
                  <c:v>0.77628795833333708</c:v>
                </c:pt>
                <c:pt idx="560">
                  <c:v>0.77767666666667012</c:v>
                </c:pt>
                <c:pt idx="561">
                  <c:v>0.77906537500000306</c:v>
                </c:pt>
                <c:pt idx="562">
                  <c:v>0.7804540833333371</c:v>
                </c:pt>
                <c:pt idx="563">
                  <c:v>0.78184279166667003</c:v>
                </c:pt>
                <c:pt idx="564">
                  <c:v>0.78323150000000308</c:v>
                </c:pt>
                <c:pt idx="565">
                  <c:v>0.78462020833333712</c:v>
                </c:pt>
                <c:pt idx="566">
                  <c:v>0.78600891666667005</c:v>
                </c:pt>
                <c:pt idx="567">
                  <c:v>0.7873976250000031</c:v>
                </c:pt>
                <c:pt idx="568">
                  <c:v>0.78878633333333703</c:v>
                </c:pt>
                <c:pt idx="569">
                  <c:v>0.79017504166667007</c:v>
                </c:pt>
                <c:pt idx="570">
                  <c:v>0.79156375000000312</c:v>
                </c:pt>
                <c:pt idx="571">
                  <c:v>0.79295245833333705</c:v>
                </c:pt>
                <c:pt idx="572">
                  <c:v>0.7943411666666701</c:v>
                </c:pt>
                <c:pt idx="573">
                  <c:v>0.79572987500000303</c:v>
                </c:pt>
                <c:pt idx="574">
                  <c:v>0.79711858333333707</c:v>
                </c:pt>
                <c:pt idx="575">
                  <c:v>0.79850729166667012</c:v>
                </c:pt>
                <c:pt idx="576">
                  <c:v>0.79989600000000305</c:v>
                </c:pt>
                <c:pt idx="577">
                  <c:v>0.80128470833333709</c:v>
                </c:pt>
                <c:pt idx="578">
                  <c:v>0.80267341666667003</c:v>
                </c:pt>
                <c:pt idx="579">
                  <c:v>0.80406212500000307</c:v>
                </c:pt>
                <c:pt idx="580">
                  <c:v>0.80545083333333711</c:v>
                </c:pt>
                <c:pt idx="581">
                  <c:v>0.80683954166667005</c:v>
                </c:pt>
                <c:pt idx="582">
                  <c:v>0.80822825000000309</c:v>
                </c:pt>
                <c:pt idx="583">
                  <c:v>0.80961695833333702</c:v>
                </c:pt>
                <c:pt idx="584">
                  <c:v>0.81100566666667007</c:v>
                </c:pt>
                <c:pt idx="585">
                  <c:v>0.81239437500000311</c:v>
                </c:pt>
                <c:pt idx="586">
                  <c:v>0.81378308333333704</c:v>
                </c:pt>
                <c:pt idx="587">
                  <c:v>0.81517179166667009</c:v>
                </c:pt>
                <c:pt idx="588">
                  <c:v>0.81656050000000302</c:v>
                </c:pt>
                <c:pt idx="589">
                  <c:v>0.81794920833333706</c:v>
                </c:pt>
                <c:pt idx="590">
                  <c:v>0.81933791666667011</c:v>
                </c:pt>
                <c:pt idx="591">
                  <c:v>0.82072662500000304</c:v>
                </c:pt>
                <c:pt idx="592">
                  <c:v>0.82211533333333708</c:v>
                </c:pt>
                <c:pt idx="593">
                  <c:v>0.82350404166667002</c:v>
                </c:pt>
                <c:pt idx="594">
                  <c:v>0.82489275000000306</c:v>
                </c:pt>
                <c:pt idx="595">
                  <c:v>0.8262814583333371</c:v>
                </c:pt>
                <c:pt idx="596">
                  <c:v>0.82767016666667004</c:v>
                </c:pt>
                <c:pt idx="597">
                  <c:v>0.82905887500000308</c:v>
                </c:pt>
                <c:pt idx="598">
                  <c:v>0.83044758333333712</c:v>
                </c:pt>
                <c:pt idx="599">
                  <c:v>0.83183629166667006</c:v>
                </c:pt>
                <c:pt idx="600">
                  <c:v>0.8332250000000031</c:v>
                </c:pt>
                <c:pt idx="601">
                  <c:v>0.83461370833333703</c:v>
                </c:pt>
                <c:pt idx="602">
                  <c:v>0.83600241666667008</c:v>
                </c:pt>
                <c:pt idx="603">
                  <c:v>0.83739112500000312</c:v>
                </c:pt>
                <c:pt idx="604">
                  <c:v>0.83877983333333705</c:v>
                </c:pt>
                <c:pt idx="605">
                  <c:v>0.8401685416666701</c:v>
                </c:pt>
                <c:pt idx="606">
                  <c:v>0.84155725000000303</c:v>
                </c:pt>
                <c:pt idx="607">
                  <c:v>0.84294595833333708</c:v>
                </c:pt>
                <c:pt idx="608">
                  <c:v>0.84433466666667012</c:v>
                </c:pt>
                <c:pt idx="609">
                  <c:v>0.84572337500000305</c:v>
                </c:pt>
                <c:pt idx="610">
                  <c:v>0.8471120833333371</c:v>
                </c:pt>
                <c:pt idx="611">
                  <c:v>0.84850079166667003</c:v>
                </c:pt>
                <c:pt idx="612">
                  <c:v>0.84988950000000307</c:v>
                </c:pt>
                <c:pt idx="613">
                  <c:v>0.85127820833333712</c:v>
                </c:pt>
                <c:pt idx="614">
                  <c:v>0.85266691666667005</c:v>
                </c:pt>
                <c:pt idx="615">
                  <c:v>0.85405562500000309</c:v>
                </c:pt>
                <c:pt idx="616">
                  <c:v>0.85544433333333703</c:v>
                </c:pt>
                <c:pt idx="617">
                  <c:v>0.85683304166667007</c:v>
                </c:pt>
                <c:pt idx="618">
                  <c:v>0.85822175000000311</c:v>
                </c:pt>
                <c:pt idx="619">
                  <c:v>0.85961045833333705</c:v>
                </c:pt>
                <c:pt idx="620">
                  <c:v>0.86099916666667009</c:v>
                </c:pt>
                <c:pt idx="621">
                  <c:v>0.86238787500000302</c:v>
                </c:pt>
                <c:pt idx="622">
                  <c:v>0.86377658333333707</c:v>
                </c:pt>
                <c:pt idx="623">
                  <c:v>0.86516529166667011</c:v>
                </c:pt>
                <c:pt idx="624">
                  <c:v>0.86655400000000304</c:v>
                </c:pt>
                <c:pt idx="625">
                  <c:v>0.86794270833333709</c:v>
                </c:pt>
                <c:pt idx="626">
                  <c:v>0.86933141666667002</c:v>
                </c:pt>
                <c:pt idx="627">
                  <c:v>0.87072012500000306</c:v>
                </c:pt>
                <c:pt idx="628">
                  <c:v>0.87210883333333711</c:v>
                </c:pt>
                <c:pt idx="629">
                  <c:v>0.87349754166667004</c:v>
                </c:pt>
                <c:pt idx="630">
                  <c:v>0.87488625000000309</c:v>
                </c:pt>
                <c:pt idx="631">
                  <c:v>0.87627495833333702</c:v>
                </c:pt>
                <c:pt idx="632">
                  <c:v>0.87766366666667006</c:v>
                </c:pt>
                <c:pt idx="633">
                  <c:v>0.87905237500000311</c:v>
                </c:pt>
                <c:pt idx="634">
                  <c:v>0.88044108333333704</c:v>
                </c:pt>
                <c:pt idx="635">
                  <c:v>0.88182979166667008</c:v>
                </c:pt>
                <c:pt idx="636">
                  <c:v>0.88321850000000313</c:v>
                </c:pt>
                <c:pt idx="637">
                  <c:v>0.88460720833333706</c:v>
                </c:pt>
                <c:pt idx="638">
                  <c:v>0.8859959166666701</c:v>
                </c:pt>
                <c:pt idx="639">
                  <c:v>0.88738462500000304</c:v>
                </c:pt>
                <c:pt idx="640">
                  <c:v>0.88877333333333708</c:v>
                </c:pt>
                <c:pt idx="641">
                  <c:v>0.89016204166667012</c:v>
                </c:pt>
                <c:pt idx="642">
                  <c:v>0.89155075000000306</c:v>
                </c:pt>
                <c:pt idx="643">
                  <c:v>0.8929394583333371</c:v>
                </c:pt>
                <c:pt idx="644">
                  <c:v>0.89432816666667003</c:v>
                </c:pt>
                <c:pt idx="645">
                  <c:v>0.89571687500000308</c:v>
                </c:pt>
                <c:pt idx="646">
                  <c:v>0.89710558333333712</c:v>
                </c:pt>
                <c:pt idx="647">
                  <c:v>0.89849429166667005</c:v>
                </c:pt>
                <c:pt idx="648">
                  <c:v>0.8998830000000031</c:v>
                </c:pt>
                <c:pt idx="649">
                  <c:v>0.90127170833333703</c:v>
                </c:pt>
                <c:pt idx="650">
                  <c:v>0.90266041666667007</c:v>
                </c:pt>
                <c:pt idx="651">
                  <c:v>0.90404912500000312</c:v>
                </c:pt>
                <c:pt idx="652">
                  <c:v>0.90543783333333705</c:v>
                </c:pt>
                <c:pt idx="653">
                  <c:v>0.90682654166667009</c:v>
                </c:pt>
                <c:pt idx="654">
                  <c:v>0.90821525000000303</c:v>
                </c:pt>
                <c:pt idx="655">
                  <c:v>0.90960395833333707</c:v>
                </c:pt>
                <c:pt idx="656">
                  <c:v>0.91099266666667011</c:v>
                </c:pt>
                <c:pt idx="657">
                  <c:v>0.91238137500000305</c:v>
                </c:pt>
                <c:pt idx="658">
                  <c:v>0.91377008333333709</c:v>
                </c:pt>
                <c:pt idx="659">
                  <c:v>0.91515879166667002</c:v>
                </c:pt>
                <c:pt idx="660">
                  <c:v>0.91654750000000307</c:v>
                </c:pt>
                <c:pt idx="661">
                  <c:v>0.91793620833333711</c:v>
                </c:pt>
                <c:pt idx="662">
                  <c:v>0.91932491666667004</c:v>
                </c:pt>
                <c:pt idx="663">
                  <c:v>0.92071362500000309</c:v>
                </c:pt>
                <c:pt idx="664">
                  <c:v>0.92210233333333702</c:v>
                </c:pt>
                <c:pt idx="665">
                  <c:v>0.92349104166667006</c:v>
                </c:pt>
                <c:pt idx="666">
                  <c:v>0.92487975000000311</c:v>
                </c:pt>
                <c:pt idx="667">
                  <c:v>0.92626845833333704</c:v>
                </c:pt>
                <c:pt idx="668">
                  <c:v>0.92765716666667009</c:v>
                </c:pt>
                <c:pt idx="669">
                  <c:v>0.92904587500000302</c:v>
                </c:pt>
                <c:pt idx="670">
                  <c:v>0.93043458333333706</c:v>
                </c:pt>
                <c:pt idx="671">
                  <c:v>0.93182329166667011</c:v>
                </c:pt>
                <c:pt idx="672">
                  <c:v>0.93321200000000304</c:v>
                </c:pt>
                <c:pt idx="673">
                  <c:v>0.93460070833333708</c:v>
                </c:pt>
                <c:pt idx="674">
                  <c:v>0.93598941666667013</c:v>
                </c:pt>
                <c:pt idx="675">
                  <c:v>0.93737812500000306</c:v>
                </c:pt>
                <c:pt idx="676">
                  <c:v>0.9387668333333371</c:v>
                </c:pt>
                <c:pt idx="677">
                  <c:v>0.94015554166667004</c:v>
                </c:pt>
                <c:pt idx="678">
                  <c:v>0.94154425000000308</c:v>
                </c:pt>
                <c:pt idx="679">
                  <c:v>0.94293295833333712</c:v>
                </c:pt>
                <c:pt idx="680">
                  <c:v>0.94432166666667006</c:v>
                </c:pt>
                <c:pt idx="681">
                  <c:v>0.9457103750000031</c:v>
                </c:pt>
                <c:pt idx="682">
                  <c:v>0.94709908333333703</c:v>
                </c:pt>
                <c:pt idx="683">
                  <c:v>0.94848779166667008</c:v>
                </c:pt>
                <c:pt idx="684">
                  <c:v>0.94987650000000312</c:v>
                </c:pt>
                <c:pt idx="685">
                  <c:v>0.95126520833333705</c:v>
                </c:pt>
                <c:pt idx="686">
                  <c:v>0.9526539166666701</c:v>
                </c:pt>
                <c:pt idx="687">
                  <c:v>0.95404262500000303</c:v>
                </c:pt>
                <c:pt idx="688">
                  <c:v>0.95543133333333707</c:v>
                </c:pt>
                <c:pt idx="689">
                  <c:v>0.95682004166667012</c:v>
                </c:pt>
                <c:pt idx="690">
                  <c:v>0.95820875000000305</c:v>
                </c:pt>
                <c:pt idx="691">
                  <c:v>0.95959745833333709</c:v>
                </c:pt>
                <c:pt idx="692">
                  <c:v>0.96098616666667003</c:v>
                </c:pt>
                <c:pt idx="693">
                  <c:v>0.96237487500000307</c:v>
                </c:pt>
                <c:pt idx="694">
                  <c:v>0.96376358333333711</c:v>
                </c:pt>
                <c:pt idx="695">
                  <c:v>0.96515229166667005</c:v>
                </c:pt>
                <c:pt idx="696">
                  <c:v>0.96654100000000309</c:v>
                </c:pt>
                <c:pt idx="697">
                  <c:v>0.96792970833333702</c:v>
                </c:pt>
                <c:pt idx="698">
                  <c:v>0.96931841666667007</c:v>
                </c:pt>
                <c:pt idx="699">
                  <c:v>0.97070712500000311</c:v>
                </c:pt>
                <c:pt idx="700">
                  <c:v>0.97209583333333704</c:v>
                </c:pt>
                <c:pt idx="701">
                  <c:v>0.97348454166667009</c:v>
                </c:pt>
                <c:pt idx="702">
                  <c:v>0.97487325000000302</c:v>
                </c:pt>
                <c:pt idx="703">
                  <c:v>0.97626195833333707</c:v>
                </c:pt>
                <c:pt idx="704">
                  <c:v>0.97765066666667011</c:v>
                </c:pt>
                <c:pt idx="705">
                  <c:v>0.97903937500000304</c:v>
                </c:pt>
                <c:pt idx="706">
                  <c:v>0.98042808333333709</c:v>
                </c:pt>
                <c:pt idx="707">
                  <c:v>0.98181679166667002</c:v>
                </c:pt>
                <c:pt idx="708">
                  <c:v>0.98320550000000306</c:v>
                </c:pt>
                <c:pt idx="709">
                  <c:v>0.98459420833333711</c:v>
                </c:pt>
                <c:pt idx="710">
                  <c:v>0.98598291666667004</c:v>
                </c:pt>
                <c:pt idx="711">
                  <c:v>0.98737162500000308</c:v>
                </c:pt>
                <c:pt idx="712">
                  <c:v>0.98876033333333702</c:v>
                </c:pt>
                <c:pt idx="713">
                  <c:v>0.99014904166667006</c:v>
                </c:pt>
                <c:pt idx="714">
                  <c:v>0.9915377500000031</c:v>
                </c:pt>
                <c:pt idx="715">
                  <c:v>0.99292645833333704</c:v>
                </c:pt>
                <c:pt idx="716">
                  <c:v>0.99431516666667008</c:v>
                </c:pt>
                <c:pt idx="717">
                  <c:v>0.99570387500000312</c:v>
                </c:pt>
                <c:pt idx="718">
                  <c:v>0.99709258333333706</c:v>
                </c:pt>
                <c:pt idx="719">
                  <c:v>0.9984812916666701</c:v>
                </c:pt>
                <c:pt idx="720">
                  <c:v>0.99987000000000303</c:v>
                </c:pt>
                <c:pt idx="721">
                  <c:v>1.0012587083333371</c:v>
                </c:pt>
                <c:pt idx="722">
                  <c:v>1.0026474166666701</c:v>
                </c:pt>
                <c:pt idx="723">
                  <c:v>1.0040361250000029</c:v>
                </c:pt>
                <c:pt idx="724">
                  <c:v>1.0054248333333371</c:v>
                </c:pt>
                <c:pt idx="725">
                  <c:v>1.0068135416666699</c:v>
                </c:pt>
                <c:pt idx="726">
                  <c:v>1.0082022500000032</c:v>
                </c:pt>
                <c:pt idx="727">
                  <c:v>1.0095909583333371</c:v>
                </c:pt>
                <c:pt idx="728">
                  <c:v>1.0109796666666702</c:v>
                </c:pt>
                <c:pt idx="729">
                  <c:v>1.012368375000003</c:v>
                </c:pt>
                <c:pt idx="730">
                  <c:v>1.0137570833333371</c:v>
                </c:pt>
                <c:pt idx="731">
                  <c:v>1.01514579166667</c:v>
                </c:pt>
                <c:pt idx="732">
                  <c:v>1.0165345000000032</c:v>
                </c:pt>
                <c:pt idx="733">
                  <c:v>1.0179232083333369</c:v>
                </c:pt>
                <c:pt idx="734">
                  <c:v>1.0193119166666702</c:v>
                </c:pt>
                <c:pt idx="735">
                  <c:v>1.020700625000003</c:v>
                </c:pt>
                <c:pt idx="736">
                  <c:v>1.0220893333333372</c:v>
                </c:pt>
                <c:pt idx="737">
                  <c:v>1.02347804166667</c:v>
                </c:pt>
                <c:pt idx="738">
                  <c:v>1.024866750000003</c:v>
                </c:pt>
                <c:pt idx="739">
                  <c:v>1.026255458333337</c:v>
                </c:pt>
                <c:pt idx="740">
                  <c:v>1.02764416666667</c:v>
                </c:pt>
                <c:pt idx="741">
                  <c:v>1.0290328750000031</c:v>
                </c:pt>
                <c:pt idx="742">
                  <c:v>1.0304215833333372</c:v>
                </c:pt>
                <c:pt idx="743">
                  <c:v>1.03181029166667</c:v>
                </c:pt>
                <c:pt idx="744">
                  <c:v>1.0331990000000031</c:v>
                </c:pt>
                <c:pt idx="745">
                  <c:v>1.034587708333337</c:v>
                </c:pt>
                <c:pt idx="746">
                  <c:v>1.0359764166666701</c:v>
                </c:pt>
                <c:pt idx="747">
                  <c:v>1.0373651250000031</c:v>
                </c:pt>
                <c:pt idx="748">
                  <c:v>1.038753833333337</c:v>
                </c:pt>
                <c:pt idx="749">
                  <c:v>1.0401425416666701</c:v>
                </c:pt>
                <c:pt idx="750">
                  <c:v>1.0415312500000029</c:v>
                </c:pt>
                <c:pt idx="751">
                  <c:v>1.0429199583333371</c:v>
                </c:pt>
                <c:pt idx="752">
                  <c:v>1.0443086666666701</c:v>
                </c:pt>
                <c:pt idx="753">
                  <c:v>1.0456973750000031</c:v>
                </c:pt>
                <c:pt idx="754">
                  <c:v>1.0470860833333371</c:v>
                </c:pt>
                <c:pt idx="755">
                  <c:v>1.0484747916666701</c:v>
                </c:pt>
                <c:pt idx="756">
                  <c:v>1.0498635000000029</c:v>
                </c:pt>
                <c:pt idx="757">
                  <c:v>1.0512522083333371</c:v>
                </c:pt>
                <c:pt idx="758">
                  <c:v>1.0526409166666699</c:v>
                </c:pt>
                <c:pt idx="759">
                  <c:v>1.0540296250000032</c:v>
                </c:pt>
                <c:pt idx="760">
                  <c:v>1.0554183333333371</c:v>
                </c:pt>
                <c:pt idx="761">
                  <c:v>1.0568070416666702</c:v>
                </c:pt>
                <c:pt idx="762">
                  <c:v>1.058195750000003</c:v>
                </c:pt>
                <c:pt idx="763">
                  <c:v>1.0595844583333371</c:v>
                </c:pt>
                <c:pt idx="764">
                  <c:v>1.06097316666667</c:v>
                </c:pt>
                <c:pt idx="765">
                  <c:v>1.0623618750000032</c:v>
                </c:pt>
                <c:pt idx="766">
                  <c:v>1.0637505833333369</c:v>
                </c:pt>
                <c:pt idx="767">
                  <c:v>1.0651392916666702</c:v>
                </c:pt>
                <c:pt idx="768">
                  <c:v>1.066528000000003</c:v>
                </c:pt>
                <c:pt idx="769">
                  <c:v>1.0679167083333372</c:v>
                </c:pt>
                <c:pt idx="770">
                  <c:v>1.06930541666667</c:v>
                </c:pt>
                <c:pt idx="771">
                  <c:v>1.070694125000003</c:v>
                </c:pt>
                <c:pt idx="772">
                  <c:v>1.072082833333337</c:v>
                </c:pt>
                <c:pt idx="773">
                  <c:v>1.07347154166667</c:v>
                </c:pt>
                <c:pt idx="774">
                  <c:v>1.0748602500000031</c:v>
                </c:pt>
                <c:pt idx="775">
                  <c:v>1.0762489583333372</c:v>
                </c:pt>
                <c:pt idx="776">
                  <c:v>1.07763766666667</c:v>
                </c:pt>
                <c:pt idx="777">
                  <c:v>1.0790263750000031</c:v>
                </c:pt>
                <c:pt idx="778">
                  <c:v>1.080415083333337</c:v>
                </c:pt>
                <c:pt idx="779">
                  <c:v>1.0818037916666701</c:v>
                </c:pt>
                <c:pt idx="780">
                  <c:v>1.0831925000000031</c:v>
                </c:pt>
                <c:pt idx="781">
                  <c:v>1.084581208333337</c:v>
                </c:pt>
                <c:pt idx="782">
                  <c:v>1.0859699166666701</c:v>
                </c:pt>
                <c:pt idx="783">
                  <c:v>1.0873586250000029</c:v>
                </c:pt>
                <c:pt idx="784">
                  <c:v>1.0887473333333371</c:v>
                </c:pt>
                <c:pt idx="785">
                  <c:v>1.0901360416666701</c:v>
                </c:pt>
                <c:pt idx="786">
                  <c:v>1.0915247500000032</c:v>
                </c:pt>
                <c:pt idx="787">
                  <c:v>1.0929134583333371</c:v>
                </c:pt>
                <c:pt idx="788">
                  <c:v>1.0943021666666701</c:v>
                </c:pt>
                <c:pt idx="789">
                  <c:v>1.095690875000003</c:v>
                </c:pt>
                <c:pt idx="790">
                  <c:v>1.0970795833333371</c:v>
                </c:pt>
                <c:pt idx="791">
                  <c:v>1.0984682916666699</c:v>
                </c:pt>
                <c:pt idx="792">
                  <c:v>1.0998570000000032</c:v>
                </c:pt>
                <c:pt idx="793">
                  <c:v>1.1012457083333371</c:v>
                </c:pt>
                <c:pt idx="794">
                  <c:v>1.1026344166666702</c:v>
                </c:pt>
                <c:pt idx="795">
                  <c:v>1.104023125000003</c:v>
                </c:pt>
                <c:pt idx="796">
                  <c:v>1.1054118333333371</c:v>
                </c:pt>
                <c:pt idx="797">
                  <c:v>1.10680054166667</c:v>
                </c:pt>
                <c:pt idx="798">
                  <c:v>1.1081892500000032</c:v>
                </c:pt>
                <c:pt idx="799">
                  <c:v>1.1095779583333369</c:v>
                </c:pt>
                <c:pt idx="800">
                  <c:v>1.1109666666666702</c:v>
                </c:pt>
                <c:pt idx="801">
                  <c:v>1.112355375000003</c:v>
                </c:pt>
                <c:pt idx="802">
                  <c:v>1.1137440833333372</c:v>
                </c:pt>
                <c:pt idx="803">
                  <c:v>1.11513279166667</c:v>
                </c:pt>
                <c:pt idx="804">
                  <c:v>1.1165215000000031</c:v>
                </c:pt>
                <c:pt idx="805">
                  <c:v>1.117910208333337</c:v>
                </c:pt>
                <c:pt idx="806">
                  <c:v>1.11929891666667</c:v>
                </c:pt>
                <c:pt idx="807">
                  <c:v>1.1206876250000031</c:v>
                </c:pt>
                <c:pt idx="808">
                  <c:v>1.1220763333333372</c:v>
                </c:pt>
                <c:pt idx="809">
                  <c:v>1.1234650416666701</c:v>
                </c:pt>
                <c:pt idx="810">
                  <c:v>1.1248537500000031</c:v>
                </c:pt>
                <c:pt idx="811">
                  <c:v>1.126242458333337</c:v>
                </c:pt>
                <c:pt idx="812">
                  <c:v>1.1276311666666701</c:v>
                </c:pt>
                <c:pt idx="813">
                  <c:v>1.1290198750000031</c:v>
                </c:pt>
                <c:pt idx="814">
                  <c:v>1.130408583333337</c:v>
                </c:pt>
                <c:pt idx="815">
                  <c:v>1.1317972916666701</c:v>
                </c:pt>
                <c:pt idx="816">
                  <c:v>1.1331860000000029</c:v>
                </c:pt>
                <c:pt idx="817">
                  <c:v>1.1345747083333371</c:v>
                </c:pt>
                <c:pt idx="818">
                  <c:v>1.1359634166666701</c:v>
                </c:pt>
                <c:pt idx="819">
                  <c:v>1.1373521250000032</c:v>
                </c:pt>
                <c:pt idx="820">
                  <c:v>1.1387408333333371</c:v>
                </c:pt>
                <c:pt idx="821">
                  <c:v>1.1401295416666701</c:v>
                </c:pt>
                <c:pt idx="822">
                  <c:v>1.141518250000003</c:v>
                </c:pt>
                <c:pt idx="823">
                  <c:v>1.1429069583333371</c:v>
                </c:pt>
                <c:pt idx="824">
                  <c:v>1.1442956666666699</c:v>
                </c:pt>
                <c:pt idx="825">
                  <c:v>1.1456843750000032</c:v>
                </c:pt>
                <c:pt idx="826">
                  <c:v>1.1470730833333369</c:v>
                </c:pt>
                <c:pt idx="827">
                  <c:v>1.1484617916666702</c:v>
                </c:pt>
                <c:pt idx="828">
                  <c:v>1.149850500000003</c:v>
                </c:pt>
                <c:pt idx="829">
                  <c:v>1.1512392083333371</c:v>
                </c:pt>
                <c:pt idx="830">
                  <c:v>1.15262791666667</c:v>
                </c:pt>
                <c:pt idx="831">
                  <c:v>1.1540166250000032</c:v>
                </c:pt>
                <c:pt idx="832">
                  <c:v>1.1554053333333369</c:v>
                </c:pt>
                <c:pt idx="833">
                  <c:v>1.1567940416666702</c:v>
                </c:pt>
                <c:pt idx="834">
                  <c:v>1.158182750000003</c:v>
                </c:pt>
                <c:pt idx="835">
                  <c:v>1.1595714583333372</c:v>
                </c:pt>
                <c:pt idx="836">
                  <c:v>1.16096016666667</c:v>
                </c:pt>
                <c:pt idx="837">
                  <c:v>1.1623488750000031</c:v>
                </c:pt>
                <c:pt idx="838">
                  <c:v>1.163737583333337</c:v>
                </c:pt>
                <c:pt idx="839">
                  <c:v>1.16512629166667</c:v>
                </c:pt>
                <c:pt idx="840">
                  <c:v>1.1665150000000031</c:v>
                </c:pt>
                <c:pt idx="841">
                  <c:v>1.167903708333337</c:v>
                </c:pt>
                <c:pt idx="842">
                  <c:v>1.1692924166666701</c:v>
                </c:pt>
                <c:pt idx="843">
                  <c:v>1.1706811250000031</c:v>
                </c:pt>
                <c:pt idx="844">
                  <c:v>1.172069833333337</c:v>
                </c:pt>
                <c:pt idx="845">
                  <c:v>1.1734585416666701</c:v>
                </c:pt>
                <c:pt idx="846">
                  <c:v>1.1748472500000031</c:v>
                </c:pt>
                <c:pt idx="847">
                  <c:v>1.1762359583333371</c:v>
                </c:pt>
                <c:pt idx="848">
                  <c:v>1.1776246666666701</c:v>
                </c:pt>
                <c:pt idx="849">
                  <c:v>1.1790133750000031</c:v>
                </c:pt>
                <c:pt idx="850">
                  <c:v>1.1804020833333371</c:v>
                </c:pt>
                <c:pt idx="851">
                  <c:v>1.1817907916666701</c:v>
                </c:pt>
                <c:pt idx="852">
                  <c:v>1.1831795000000032</c:v>
                </c:pt>
                <c:pt idx="853">
                  <c:v>1.1845682083333371</c:v>
                </c:pt>
                <c:pt idx="854">
                  <c:v>1.1859569166666701</c:v>
                </c:pt>
                <c:pt idx="855">
                  <c:v>1.187345625000003</c:v>
                </c:pt>
                <c:pt idx="856">
                  <c:v>1.1887343333333371</c:v>
                </c:pt>
                <c:pt idx="857">
                  <c:v>1.1901230416666699</c:v>
                </c:pt>
                <c:pt idx="858">
                  <c:v>1.1915117500000032</c:v>
                </c:pt>
                <c:pt idx="859">
                  <c:v>1.1929004583333371</c:v>
                </c:pt>
                <c:pt idx="860">
                  <c:v>1.1942891666666702</c:v>
                </c:pt>
                <c:pt idx="861">
                  <c:v>1.195677875000003</c:v>
                </c:pt>
                <c:pt idx="862">
                  <c:v>1.1970665833333372</c:v>
                </c:pt>
                <c:pt idx="863">
                  <c:v>1.19845529166667</c:v>
                </c:pt>
                <c:pt idx="864">
                  <c:v>1.199844000000003</c:v>
                </c:pt>
                <c:pt idx="865">
                  <c:v>1.201232708333337</c:v>
                </c:pt>
                <c:pt idx="866">
                  <c:v>1.20262141666667</c:v>
                </c:pt>
                <c:pt idx="867">
                  <c:v>1.204010125000003</c:v>
                </c:pt>
                <c:pt idx="868">
                  <c:v>1.2053988333333372</c:v>
                </c:pt>
                <c:pt idx="869">
                  <c:v>1.20678754166667</c:v>
                </c:pt>
                <c:pt idx="870">
                  <c:v>1.2081762500000031</c:v>
                </c:pt>
                <c:pt idx="871">
                  <c:v>1.209564958333337</c:v>
                </c:pt>
                <c:pt idx="872">
                  <c:v>1.21095366666667</c:v>
                </c:pt>
                <c:pt idx="873">
                  <c:v>1.2123423750000031</c:v>
                </c:pt>
                <c:pt idx="874">
                  <c:v>1.213731083333337</c:v>
                </c:pt>
                <c:pt idx="875">
                  <c:v>1.2151197916666701</c:v>
                </c:pt>
                <c:pt idx="876">
                  <c:v>1.2165085000000031</c:v>
                </c:pt>
                <c:pt idx="877">
                  <c:v>1.217897208333337</c:v>
                </c:pt>
                <c:pt idx="878">
                  <c:v>1.2192859166666701</c:v>
                </c:pt>
                <c:pt idx="879">
                  <c:v>1.2206746250000031</c:v>
                </c:pt>
                <c:pt idx="880">
                  <c:v>1.2220633333333371</c:v>
                </c:pt>
                <c:pt idx="881">
                  <c:v>1.2234520416666701</c:v>
                </c:pt>
                <c:pt idx="882">
                  <c:v>1.2248407500000031</c:v>
                </c:pt>
                <c:pt idx="883">
                  <c:v>1.2262294583333371</c:v>
                </c:pt>
                <c:pt idx="884">
                  <c:v>1.2276181666666701</c:v>
                </c:pt>
                <c:pt idx="885">
                  <c:v>1.2290068750000032</c:v>
                </c:pt>
                <c:pt idx="886">
                  <c:v>1.2303955833333371</c:v>
                </c:pt>
                <c:pt idx="887">
                  <c:v>1.2317842916666701</c:v>
                </c:pt>
                <c:pt idx="888">
                  <c:v>1.233173000000003</c:v>
                </c:pt>
                <c:pt idx="889">
                  <c:v>1.2345617083333371</c:v>
                </c:pt>
                <c:pt idx="890">
                  <c:v>1.2359504166666699</c:v>
                </c:pt>
                <c:pt idx="891">
                  <c:v>1.2373391250000032</c:v>
                </c:pt>
                <c:pt idx="892">
                  <c:v>1.2387278333333371</c:v>
                </c:pt>
                <c:pt idx="893">
                  <c:v>1.2401165416666702</c:v>
                </c:pt>
                <c:pt idx="894">
                  <c:v>1.241505250000003</c:v>
                </c:pt>
                <c:pt idx="895">
                  <c:v>1.2428939583333372</c:v>
                </c:pt>
                <c:pt idx="896">
                  <c:v>1.24428266666667</c:v>
                </c:pt>
                <c:pt idx="897">
                  <c:v>1.245671375000003</c:v>
                </c:pt>
                <c:pt idx="898">
                  <c:v>1.247060083333337</c:v>
                </c:pt>
                <c:pt idx="899">
                  <c:v>1.24844879166667</c:v>
                </c:pt>
                <c:pt idx="900">
                  <c:v>1.249837500000003</c:v>
                </c:pt>
                <c:pt idx="901">
                  <c:v>1.2512262083333372</c:v>
                </c:pt>
                <c:pt idx="902">
                  <c:v>1.25261491666667</c:v>
                </c:pt>
                <c:pt idx="903">
                  <c:v>1.2540036250000031</c:v>
                </c:pt>
                <c:pt idx="904">
                  <c:v>1.255392333333337</c:v>
                </c:pt>
                <c:pt idx="905">
                  <c:v>1.25678104166667</c:v>
                </c:pt>
                <c:pt idx="906">
                  <c:v>1.2581697500000031</c:v>
                </c:pt>
                <c:pt idx="907">
                  <c:v>1.259558458333337</c:v>
                </c:pt>
                <c:pt idx="908">
                  <c:v>1.2609471666666701</c:v>
                </c:pt>
                <c:pt idx="909">
                  <c:v>1.2623358750000031</c:v>
                </c:pt>
                <c:pt idx="910">
                  <c:v>1.263724583333337</c:v>
                </c:pt>
                <c:pt idx="911">
                  <c:v>1.2651132916666701</c:v>
                </c:pt>
                <c:pt idx="912">
                  <c:v>1.2665020000000031</c:v>
                </c:pt>
                <c:pt idx="913">
                  <c:v>1.2678907083333371</c:v>
                </c:pt>
                <c:pt idx="914">
                  <c:v>1.2692794166666701</c:v>
                </c:pt>
                <c:pt idx="915">
                  <c:v>1.2706681250000031</c:v>
                </c:pt>
                <c:pt idx="916">
                  <c:v>1.2720568333333371</c:v>
                </c:pt>
                <c:pt idx="917">
                  <c:v>1.2734455416666701</c:v>
                </c:pt>
                <c:pt idx="918">
                  <c:v>1.2748342500000032</c:v>
                </c:pt>
                <c:pt idx="919">
                  <c:v>1.2762229583333371</c:v>
                </c:pt>
                <c:pt idx="920">
                  <c:v>1.2776116666666701</c:v>
                </c:pt>
                <c:pt idx="921">
                  <c:v>1.279000375000003</c:v>
                </c:pt>
                <c:pt idx="922">
                  <c:v>1.2803890833333371</c:v>
                </c:pt>
                <c:pt idx="923">
                  <c:v>1.2817777916666699</c:v>
                </c:pt>
                <c:pt idx="924">
                  <c:v>1.2831665000000032</c:v>
                </c:pt>
                <c:pt idx="925">
                  <c:v>1.2845552083333371</c:v>
                </c:pt>
                <c:pt idx="926">
                  <c:v>1.2859439166666702</c:v>
                </c:pt>
                <c:pt idx="927">
                  <c:v>1.287332625000003</c:v>
                </c:pt>
                <c:pt idx="928">
                  <c:v>1.2887213333333372</c:v>
                </c:pt>
                <c:pt idx="929">
                  <c:v>1.29011004166667</c:v>
                </c:pt>
                <c:pt idx="930">
                  <c:v>1.291498750000003</c:v>
                </c:pt>
                <c:pt idx="931">
                  <c:v>1.292887458333337</c:v>
                </c:pt>
                <c:pt idx="932">
                  <c:v>1.29427616666667</c:v>
                </c:pt>
                <c:pt idx="933">
                  <c:v>1.295664875000003</c:v>
                </c:pt>
                <c:pt idx="934">
                  <c:v>1.2970535833333372</c:v>
                </c:pt>
                <c:pt idx="935">
                  <c:v>1.29844229166667</c:v>
                </c:pt>
                <c:pt idx="936">
                  <c:v>1.2998310000000031</c:v>
                </c:pt>
                <c:pt idx="937">
                  <c:v>1.301219708333337</c:v>
                </c:pt>
                <c:pt idx="938">
                  <c:v>1.30260841666667</c:v>
                </c:pt>
                <c:pt idx="939">
                  <c:v>1.3039971250000031</c:v>
                </c:pt>
                <c:pt idx="940">
                  <c:v>1.305385833333337</c:v>
                </c:pt>
                <c:pt idx="941">
                  <c:v>1.3067745416666701</c:v>
                </c:pt>
                <c:pt idx="942">
                  <c:v>1.3081632500000031</c:v>
                </c:pt>
                <c:pt idx="943">
                  <c:v>1.309551958333337</c:v>
                </c:pt>
                <c:pt idx="944">
                  <c:v>1.3109406666666701</c:v>
                </c:pt>
                <c:pt idx="945">
                  <c:v>1.3123293750000031</c:v>
                </c:pt>
                <c:pt idx="946">
                  <c:v>1.3137180833333371</c:v>
                </c:pt>
                <c:pt idx="947">
                  <c:v>1.3151067916666701</c:v>
                </c:pt>
                <c:pt idx="948">
                  <c:v>1.3164955000000031</c:v>
                </c:pt>
                <c:pt idx="949">
                  <c:v>1.3178842083333371</c:v>
                </c:pt>
                <c:pt idx="950">
                  <c:v>1.3192729166666701</c:v>
                </c:pt>
                <c:pt idx="951">
                  <c:v>1.3206616250000032</c:v>
                </c:pt>
                <c:pt idx="952">
                  <c:v>1.3220503333333371</c:v>
                </c:pt>
                <c:pt idx="953">
                  <c:v>1.3234390416666701</c:v>
                </c:pt>
                <c:pt idx="954">
                  <c:v>1.324827750000003</c:v>
                </c:pt>
                <c:pt idx="955">
                  <c:v>1.3262164583333371</c:v>
                </c:pt>
                <c:pt idx="956">
                  <c:v>1.3276051666666699</c:v>
                </c:pt>
                <c:pt idx="957">
                  <c:v>1.328993875000003</c:v>
                </c:pt>
                <c:pt idx="958">
                  <c:v>1.3303825833333371</c:v>
                </c:pt>
                <c:pt idx="959">
                  <c:v>1.3317712916666702</c:v>
                </c:pt>
                <c:pt idx="960">
                  <c:v>1.333160000000003</c:v>
                </c:pt>
                <c:pt idx="961">
                  <c:v>1.3345487083333372</c:v>
                </c:pt>
                <c:pt idx="962">
                  <c:v>1.33593741666667</c:v>
                </c:pt>
                <c:pt idx="963">
                  <c:v>1.337326125000003</c:v>
                </c:pt>
                <c:pt idx="964">
                  <c:v>1.338714833333337</c:v>
                </c:pt>
                <c:pt idx="965">
                  <c:v>1.34010354166667</c:v>
                </c:pt>
                <c:pt idx="966">
                  <c:v>1.3414922500000031</c:v>
                </c:pt>
                <c:pt idx="967">
                  <c:v>1.3428809583333372</c:v>
                </c:pt>
                <c:pt idx="968">
                  <c:v>1.34426966666667</c:v>
                </c:pt>
                <c:pt idx="969">
                  <c:v>1.3456583750000031</c:v>
                </c:pt>
                <c:pt idx="970">
                  <c:v>1.347047083333337</c:v>
                </c:pt>
                <c:pt idx="971">
                  <c:v>1.34843579166667</c:v>
                </c:pt>
                <c:pt idx="972">
                  <c:v>1.3498245000000031</c:v>
                </c:pt>
                <c:pt idx="973">
                  <c:v>1.351213208333337</c:v>
                </c:pt>
                <c:pt idx="974">
                  <c:v>1.3526019166666701</c:v>
                </c:pt>
                <c:pt idx="975">
                  <c:v>1.3539906250000031</c:v>
                </c:pt>
                <c:pt idx="976">
                  <c:v>1.355379333333337</c:v>
                </c:pt>
                <c:pt idx="977">
                  <c:v>1.3567680416666701</c:v>
                </c:pt>
                <c:pt idx="978">
                  <c:v>1.3581567500000031</c:v>
                </c:pt>
                <c:pt idx="979">
                  <c:v>1.3595454583333371</c:v>
                </c:pt>
                <c:pt idx="980">
                  <c:v>1.3609341666666701</c:v>
                </c:pt>
                <c:pt idx="981">
                  <c:v>1.3623228750000032</c:v>
                </c:pt>
                <c:pt idx="982">
                  <c:v>1.3637115833333371</c:v>
                </c:pt>
                <c:pt idx="983">
                  <c:v>1.3651002916666701</c:v>
                </c:pt>
                <c:pt idx="984">
                  <c:v>1.3664890000000032</c:v>
                </c:pt>
                <c:pt idx="985">
                  <c:v>1.3678777083333371</c:v>
                </c:pt>
                <c:pt idx="986">
                  <c:v>1.3692664166666701</c:v>
                </c:pt>
                <c:pt idx="987">
                  <c:v>1.370655125000003</c:v>
                </c:pt>
                <c:pt idx="988">
                  <c:v>1.3720438333333371</c:v>
                </c:pt>
                <c:pt idx="989">
                  <c:v>1.3734325416666699</c:v>
                </c:pt>
                <c:pt idx="990">
                  <c:v>1.374821250000003</c:v>
                </c:pt>
                <c:pt idx="991">
                  <c:v>1.3762099583333371</c:v>
                </c:pt>
                <c:pt idx="992">
                  <c:v>1.3775986666666702</c:v>
                </c:pt>
                <c:pt idx="993">
                  <c:v>1.378987375000003</c:v>
                </c:pt>
                <c:pt idx="994">
                  <c:v>1.3803760833333372</c:v>
                </c:pt>
                <c:pt idx="995">
                  <c:v>1.38176479166667</c:v>
                </c:pt>
                <c:pt idx="996">
                  <c:v>1.383153500000003</c:v>
                </c:pt>
                <c:pt idx="997">
                  <c:v>1.384542208333337</c:v>
                </c:pt>
                <c:pt idx="998">
                  <c:v>1.38593091666667</c:v>
                </c:pt>
                <c:pt idx="999">
                  <c:v>1.3873196250000031</c:v>
                </c:pt>
                <c:pt idx="1000">
                  <c:v>1.3887083333333372</c:v>
                </c:pt>
                <c:pt idx="1001">
                  <c:v>1.39009704166667</c:v>
                </c:pt>
                <c:pt idx="1002">
                  <c:v>1.3914857500000031</c:v>
                </c:pt>
                <c:pt idx="1003">
                  <c:v>1.392874458333337</c:v>
                </c:pt>
                <c:pt idx="1004">
                  <c:v>1.3942631666666701</c:v>
                </c:pt>
                <c:pt idx="1005">
                  <c:v>1.3956518750000031</c:v>
                </c:pt>
                <c:pt idx="1006">
                  <c:v>1.397040583333337</c:v>
                </c:pt>
                <c:pt idx="1007">
                  <c:v>1.3984292916666701</c:v>
                </c:pt>
                <c:pt idx="1008">
                  <c:v>1.3998180000000031</c:v>
                </c:pt>
                <c:pt idx="1009">
                  <c:v>1.401206708333337</c:v>
                </c:pt>
                <c:pt idx="1010">
                  <c:v>1.4025954166666701</c:v>
                </c:pt>
                <c:pt idx="1011">
                  <c:v>1.4039841250000031</c:v>
                </c:pt>
                <c:pt idx="1012">
                  <c:v>1.4053728333333371</c:v>
                </c:pt>
                <c:pt idx="1013">
                  <c:v>1.4067615416666701</c:v>
                </c:pt>
                <c:pt idx="1014">
                  <c:v>1.4081502500000029</c:v>
                </c:pt>
                <c:pt idx="1015">
                  <c:v>1.4095389583333371</c:v>
                </c:pt>
                <c:pt idx="1016">
                  <c:v>1.4109276666666701</c:v>
                </c:pt>
                <c:pt idx="1017">
                  <c:v>1.4123163750000032</c:v>
                </c:pt>
                <c:pt idx="1018">
                  <c:v>1.4137050833333371</c:v>
                </c:pt>
                <c:pt idx="1019">
                  <c:v>1.4150937916666702</c:v>
                </c:pt>
                <c:pt idx="1020">
                  <c:v>1.416482500000003</c:v>
                </c:pt>
                <c:pt idx="1021">
                  <c:v>1.4178712083333371</c:v>
                </c:pt>
                <c:pt idx="1022">
                  <c:v>1.41925991666667</c:v>
                </c:pt>
                <c:pt idx="1023">
                  <c:v>1.420648625000003</c:v>
                </c:pt>
                <c:pt idx="1024">
                  <c:v>1.4220373333333372</c:v>
                </c:pt>
                <c:pt idx="1025">
                  <c:v>1.4234260416666702</c:v>
                </c:pt>
                <c:pt idx="1026">
                  <c:v>1.424814750000003</c:v>
                </c:pt>
                <c:pt idx="1027">
                  <c:v>1.4262034583333372</c:v>
                </c:pt>
                <c:pt idx="1028">
                  <c:v>1.42759216666667</c:v>
                </c:pt>
                <c:pt idx="1029">
                  <c:v>1.428980875000003</c:v>
                </c:pt>
                <c:pt idx="1030">
                  <c:v>1.430369583333337</c:v>
                </c:pt>
                <c:pt idx="1031">
                  <c:v>1.43175829166667</c:v>
                </c:pt>
                <c:pt idx="1032">
                  <c:v>1.4331470000000031</c:v>
                </c:pt>
                <c:pt idx="1033">
                  <c:v>1.434535708333337</c:v>
                </c:pt>
                <c:pt idx="1034">
                  <c:v>1.43592441666667</c:v>
                </c:pt>
                <c:pt idx="1035">
                  <c:v>1.4373131250000031</c:v>
                </c:pt>
                <c:pt idx="1036">
                  <c:v>1.438701833333337</c:v>
                </c:pt>
                <c:pt idx="1037">
                  <c:v>1.4400905416666701</c:v>
                </c:pt>
                <c:pt idx="1038">
                  <c:v>1.4414792500000031</c:v>
                </c:pt>
                <c:pt idx="1039">
                  <c:v>1.442867958333337</c:v>
                </c:pt>
                <c:pt idx="1040">
                  <c:v>1.4442566666666701</c:v>
                </c:pt>
                <c:pt idx="1041">
                  <c:v>1.4456453750000031</c:v>
                </c:pt>
                <c:pt idx="1042">
                  <c:v>1.4470340833333371</c:v>
                </c:pt>
                <c:pt idx="1043">
                  <c:v>1.4484227916666701</c:v>
                </c:pt>
                <c:pt idx="1044">
                  <c:v>1.4498115000000031</c:v>
                </c:pt>
                <c:pt idx="1045">
                  <c:v>1.4512002083333371</c:v>
                </c:pt>
                <c:pt idx="1046">
                  <c:v>1.4525889166666701</c:v>
                </c:pt>
                <c:pt idx="1047">
                  <c:v>1.4539776250000032</c:v>
                </c:pt>
                <c:pt idx="1048">
                  <c:v>1.4553663333333371</c:v>
                </c:pt>
                <c:pt idx="1049">
                  <c:v>1.4567550416666701</c:v>
                </c:pt>
                <c:pt idx="1050">
                  <c:v>1.4581437500000032</c:v>
                </c:pt>
                <c:pt idx="1051">
                  <c:v>1.4595324583333371</c:v>
                </c:pt>
                <c:pt idx="1052">
                  <c:v>1.4609211666666702</c:v>
                </c:pt>
                <c:pt idx="1053">
                  <c:v>1.462309875000003</c:v>
                </c:pt>
                <c:pt idx="1054">
                  <c:v>1.4636985833333371</c:v>
                </c:pt>
                <c:pt idx="1055">
                  <c:v>1.46508729166667</c:v>
                </c:pt>
                <c:pt idx="1056">
                  <c:v>1.466476000000003</c:v>
                </c:pt>
                <c:pt idx="1057">
                  <c:v>1.4678647083333372</c:v>
                </c:pt>
                <c:pt idx="1058">
                  <c:v>1.46925341666667</c:v>
                </c:pt>
                <c:pt idx="1059">
                  <c:v>1.470642125000003</c:v>
                </c:pt>
                <c:pt idx="1060">
                  <c:v>1.4720308333333372</c:v>
                </c:pt>
                <c:pt idx="1061">
                  <c:v>1.47341954166667</c:v>
                </c:pt>
                <c:pt idx="1062">
                  <c:v>1.474808250000003</c:v>
                </c:pt>
                <c:pt idx="1063">
                  <c:v>1.476196958333337</c:v>
                </c:pt>
                <c:pt idx="1064">
                  <c:v>1.47758566666667</c:v>
                </c:pt>
                <c:pt idx="1065">
                  <c:v>1.4789743750000031</c:v>
                </c:pt>
                <c:pt idx="1066">
                  <c:v>1.480363083333337</c:v>
                </c:pt>
                <c:pt idx="1067">
                  <c:v>1.48175179166667</c:v>
                </c:pt>
                <c:pt idx="1068">
                  <c:v>1.4831405000000031</c:v>
                </c:pt>
                <c:pt idx="1069">
                  <c:v>1.484529208333337</c:v>
                </c:pt>
                <c:pt idx="1070">
                  <c:v>1.4859179166666701</c:v>
                </c:pt>
                <c:pt idx="1071">
                  <c:v>1.4873066250000031</c:v>
                </c:pt>
                <c:pt idx="1072">
                  <c:v>1.488695333333337</c:v>
                </c:pt>
                <c:pt idx="1073">
                  <c:v>1.4900840416666701</c:v>
                </c:pt>
                <c:pt idx="1074">
                  <c:v>1.4914727500000031</c:v>
                </c:pt>
                <c:pt idx="1075">
                  <c:v>1.4928614583333371</c:v>
                </c:pt>
                <c:pt idx="1076">
                  <c:v>1.4942501666666701</c:v>
                </c:pt>
                <c:pt idx="1077">
                  <c:v>1.495638875000004</c:v>
                </c:pt>
                <c:pt idx="1078">
                  <c:v>1.4970275833333371</c:v>
                </c:pt>
                <c:pt idx="1079">
                  <c:v>1.4984162916666701</c:v>
                </c:pt>
                <c:pt idx="1080">
                  <c:v>1.4998050000000032</c:v>
                </c:pt>
                <c:pt idx="1081">
                  <c:v>1.5011937083333371</c:v>
                </c:pt>
                <c:pt idx="1082">
                  <c:v>1.5025824166666701</c:v>
                </c:pt>
                <c:pt idx="1083">
                  <c:v>1.5039711250000032</c:v>
                </c:pt>
                <c:pt idx="1084">
                  <c:v>1.5053598333333371</c:v>
                </c:pt>
                <c:pt idx="1085">
                  <c:v>1.5067485416666702</c:v>
                </c:pt>
                <c:pt idx="1086">
                  <c:v>1.5081372500000041</c:v>
                </c:pt>
                <c:pt idx="1087">
                  <c:v>1.5095259583333371</c:v>
                </c:pt>
                <c:pt idx="1088">
                  <c:v>1.51091466666667</c:v>
                </c:pt>
                <c:pt idx="1089">
                  <c:v>1.512303375000003</c:v>
                </c:pt>
                <c:pt idx="1090">
                  <c:v>1.5136920833333372</c:v>
                </c:pt>
                <c:pt idx="1091">
                  <c:v>1.51508079166667</c:v>
                </c:pt>
                <c:pt idx="1092">
                  <c:v>1.516469500000003</c:v>
                </c:pt>
                <c:pt idx="1093">
                  <c:v>1.5178582083333372</c:v>
                </c:pt>
                <c:pt idx="1094">
                  <c:v>1.51924691666667</c:v>
                </c:pt>
                <c:pt idx="1095">
                  <c:v>1.5206356250000042</c:v>
                </c:pt>
                <c:pt idx="1096">
                  <c:v>1.522024333333337</c:v>
                </c:pt>
                <c:pt idx="1097">
                  <c:v>1.52341304166667</c:v>
                </c:pt>
                <c:pt idx="1098">
                  <c:v>1.5248017500000031</c:v>
                </c:pt>
                <c:pt idx="1099">
                  <c:v>1.526190458333337</c:v>
                </c:pt>
                <c:pt idx="1100">
                  <c:v>1.52757916666667</c:v>
                </c:pt>
                <c:pt idx="1101">
                  <c:v>1.5289678750000031</c:v>
                </c:pt>
                <c:pt idx="1102">
                  <c:v>1.530356583333337</c:v>
                </c:pt>
                <c:pt idx="1103">
                  <c:v>1.5317452916666701</c:v>
                </c:pt>
                <c:pt idx="1104">
                  <c:v>1.533134000000004</c:v>
                </c:pt>
                <c:pt idx="1105">
                  <c:v>1.534522708333337</c:v>
                </c:pt>
                <c:pt idx="1106">
                  <c:v>1.5359114166666701</c:v>
                </c:pt>
                <c:pt idx="1107">
                  <c:v>1.5373001250000031</c:v>
                </c:pt>
                <c:pt idx="1108">
                  <c:v>1.5386888333333371</c:v>
                </c:pt>
                <c:pt idx="1109">
                  <c:v>1.5400775416666701</c:v>
                </c:pt>
                <c:pt idx="1110">
                  <c:v>1.5414662500000031</c:v>
                </c:pt>
                <c:pt idx="1111">
                  <c:v>1.5428549583333371</c:v>
                </c:pt>
                <c:pt idx="1112">
                  <c:v>1.5442436666666701</c:v>
                </c:pt>
                <c:pt idx="1113">
                  <c:v>1.5456323750000041</c:v>
                </c:pt>
                <c:pt idx="1114">
                  <c:v>1.5470210833333371</c:v>
                </c:pt>
                <c:pt idx="1115">
                  <c:v>1.5484097916666701</c:v>
                </c:pt>
                <c:pt idx="1116">
                  <c:v>1.5497985000000032</c:v>
                </c:pt>
                <c:pt idx="1117">
                  <c:v>1.5511872083333371</c:v>
                </c:pt>
                <c:pt idx="1118">
                  <c:v>1.5525759166666702</c:v>
                </c:pt>
                <c:pt idx="1119">
                  <c:v>1.553964625000003</c:v>
                </c:pt>
                <c:pt idx="1120">
                  <c:v>1.5553533333333371</c:v>
                </c:pt>
                <c:pt idx="1121">
                  <c:v>1.55674204166667</c:v>
                </c:pt>
                <c:pt idx="1122">
                  <c:v>1.5581307500000041</c:v>
                </c:pt>
                <c:pt idx="1123">
                  <c:v>1.5595194583333372</c:v>
                </c:pt>
                <c:pt idx="1124">
                  <c:v>1.56090816666667</c:v>
                </c:pt>
                <c:pt idx="1125">
                  <c:v>1.562296875000003</c:v>
                </c:pt>
                <c:pt idx="1126">
                  <c:v>1.5636855833333372</c:v>
                </c:pt>
                <c:pt idx="1127">
                  <c:v>1.56507429166667</c:v>
                </c:pt>
                <c:pt idx="1128">
                  <c:v>1.566463000000003</c:v>
                </c:pt>
                <c:pt idx="1129">
                  <c:v>1.5678517083333368</c:v>
                </c:pt>
                <c:pt idx="1130">
                  <c:v>1.56924041666667</c:v>
                </c:pt>
                <c:pt idx="1131">
                  <c:v>1.5706291250000035</c:v>
                </c:pt>
                <c:pt idx="1132">
                  <c:v>1.5720178333333368</c:v>
                </c:pt>
                <c:pt idx="1133">
                  <c:v>1.5734065416666703</c:v>
                </c:pt>
                <c:pt idx="1134">
                  <c:v>1.5747952500000033</c:v>
                </c:pt>
                <c:pt idx="1135">
                  <c:v>1.5761839583333368</c:v>
                </c:pt>
                <c:pt idx="1136">
                  <c:v>1.5775726666666701</c:v>
                </c:pt>
                <c:pt idx="1137">
                  <c:v>1.5789613750000036</c:v>
                </c:pt>
                <c:pt idx="1138">
                  <c:v>1.5803500833333366</c:v>
                </c:pt>
                <c:pt idx="1139">
                  <c:v>1.5817387916666701</c:v>
                </c:pt>
                <c:pt idx="1140">
                  <c:v>1.5831275000000036</c:v>
                </c:pt>
                <c:pt idx="1141">
                  <c:v>1.5845162083333368</c:v>
                </c:pt>
                <c:pt idx="1142">
                  <c:v>1.5859049166666703</c:v>
                </c:pt>
                <c:pt idx="1143">
                  <c:v>1.5872936250000034</c:v>
                </c:pt>
                <c:pt idx="1144">
                  <c:v>1.5886823333333369</c:v>
                </c:pt>
                <c:pt idx="1145">
                  <c:v>1.5900710416666699</c:v>
                </c:pt>
                <c:pt idx="1146">
                  <c:v>1.5914597500000034</c:v>
                </c:pt>
                <c:pt idx="1147">
                  <c:v>1.5928484583333367</c:v>
                </c:pt>
                <c:pt idx="1148">
                  <c:v>1.5942371666666701</c:v>
                </c:pt>
                <c:pt idx="1149">
                  <c:v>1.5956258750000036</c:v>
                </c:pt>
                <c:pt idx="1150">
                  <c:v>1.5970145833333367</c:v>
                </c:pt>
                <c:pt idx="1151">
                  <c:v>1.5984032916666702</c:v>
                </c:pt>
                <c:pt idx="1152">
                  <c:v>1.5997920000000034</c:v>
                </c:pt>
                <c:pt idx="1153">
                  <c:v>1.6011807083333369</c:v>
                </c:pt>
                <c:pt idx="1154">
                  <c:v>1.60256941666667</c:v>
                </c:pt>
                <c:pt idx="1155">
                  <c:v>1.6039581250000035</c:v>
                </c:pt>
                <c:pt idx="1156">
                  <c:v>1.6053468333333367</c:v>
                </c:pt>
                <c:pt idx="1157">
                  <c:v>1.60673554166667</c:v>
                </c:pt>
                <c:pt idx="1158">
                  <c:v>1.6081242500000035</c:v>
                </c:pt>
                <c:pt idx="1159">
                  <c:v>1.6095129583333367</c:v>
                </c:pt>
                <c:pt idx="1160">
                  <c:v>1.6109016666666702</c:v>
                </c:pt>
                <c:pt idx="1161">
                  <c:v>1.6122903750000033</c:v>
                </c:pt>
                <c:pt idx="1162">
                  <c:v>1.613679083333337</c:v>
                </c:pt>
                <c:pt idx="1163">
                  <c:v>1.61506779166667</c:v>
                </c:pt>
                <c:pt idx="1164">
                  <c:v>1.6164565000000035</c:v>
                </c:pt>
                <c:pt idx="1165">
                  <c:v>1.6178452083333368</c:v>
                </c:pt>
                <c:pt idx="1166">
                  <c:v>1.61923391666667</c:v>
                </c:pt>
                <c:pt idx="1167">
                  <c:v>1.6206226250000035</c:v>
                </c:pt>
                <c:pt idx="1168">
                  <c:v>1.6220113333333368</c:v>
                </c:pt>
                <c:pt idx="1169">
                  <c:v>1.6234000416666701</c:v>
                </c:pt>
                <c:pt idx="1170">
                  <c:v>1.6247887500000033</c:v>
                </c:pt>
                <c:pt idx="1171">
                  <c:v>1.6261774583333368</c:v>
                </c:pt>
                <c:pt idx="1172">
                  <c:v>1.6275661666666699</c:v>
                </c:pt>
                <c:pt idx="1173">
                  <c:v>1.6289548750000036</c:v>
                </c:pt>
                <c:pt idx="1174">
                  <c:v>1.6303435833333366</c:v>
                </c:pt>
                <c:pt idx="1175">
                  <c:v>1.6317322916666701</c:v>
                </c:pt>
                <c:pt idx="1176">
                  <c:v>1.6331210000000036</c:v>
                </c:pt>
                <c:pt idx="1177">
                  <c:v>1.6345097083333369</c:v>
                </c:pt>
                <c:pt idx="1178">
                  <c:v>1.6358984166666701</c:v>
                </c:pt>
                <c:pt idx="1179">
                  <c:v>1.6372871250000034</c:v>
                </c:pt>
                <c:pt idx="1180">
                  <c:v>1.6386758333333369</c:v>
                </c:pt>
                <c:pt idx="1181">
                  <c:v>1.6400645416666699</c:v>
                </c:pt>
                <c:pt idx="1182">
                  <c:v>1.6414532500000034</c:v>
                </c:pt>
                <c:pt idx="1183">
                  <c:v>1.6428419583333369</c:v>
                </c:pt>
                <c:pt idx="1184">
                  <c:v>1.6442306666666702</c:v>
                </c:pt>
                <c:pt idx="1185">
                  <c:v>1.6456193750000037</c:v>
                </c:pt>
                <c:pt idx="1186">
                  <c:v>1.6470080833333367</c:v>
                </c:pt>
                <c:pt idx="1187">
                  <c:v>1.6483967916666702</c:v>
                </c:pt>
                <c:pt idx="1188">
                  <c:v>1.6497855000000035</c:v>
                </c:pt>
                <c:pt idx="1189">
                  <c:v>1.6511742083333369</c:v>
                </c:pt>
                <c:pt idx="1190">
                  <c:v>1.65256291666667</c:v>
                </c:pt>
                <c:pt idx="1191">
                  <c:v>1.6539516250000035</c:v>
                </c:pt>
                <c:pt idx="1192">
                  <c:v>1.655340333333337</c:v>
                </c:pt>
                <c:pt idx="1193">
                  <c:v>1.65672904166667</c:v>
                </c:pt>
                <c:pt idx="1194">
                  <c:v>1.6581177500000035</c:v>
                </c:pt>
                <c:pt idx="1195">
                  <c:v>1.6595064583333368</c:v>
                </c:pt>
                <c:pt idx="1196">
                  <c:v>1.6608951666666703</c:v>
                </c:pt>
                <c:pt idx="1197">
                  <c:v>1.6622838750000033</c:v>
                </c:pt>
                <c:pt idx="1198">
                  <c:v>1.6636725833333368</c:v>
                </c:pt>
                <c:pt idx="1199">
                  <c:v>1.6650612916666701</c:v>
                </c:pt>
                <c:pt idx="1200">
                  <c:v>1.6664500000000035</c:v>
                </c:pt>
                <c:pt idx="1201">
                  <c:v>1.667838708333337</c:v>
                </c:pt>
                <c:pt idx="1202">
                  <c:v>1.6692274166666701</c:v>
                </c:pt>
                <c:pt idx="1203">
                  <c:v>1.6706161250000036</c:v>
                </c:pt>
                <c:pt idx="1204">
                  <c:v>1.6720048333333368</c:v>
                </c:pt>
                <c:pt idx="1205">
                  <c:v>1.6733935416666703</c:v>
                </c:pt>
                <c:pt idx="1206">
                  <c:v>1.6747822500000034</c:v>
                </c:pt>
                <c:pt idx="1207">
                  <c:v>1.6761709583333368</c:v>
                </c:pt>
                <c:pt idx="1208">
                  <c:v>1.6775596666666699</c:v>
                </c:pt>
                <c:pt idx="1209">
                  <c:v>1.6789483750000034</c:v>
                </c:pt>
                <c:pt idx="1210">
                  <c:v>1.6803370833333369</c:v>
                </c:pt>
                <c:pt idx="1211">
                  <c:v>1.6817257916666701</c:v>
                </c:pt>
                <c:pt idx="1212">
                  <c:v>1.6831145000000036</c:v>
                </c:pt>
                <c:pt idx="1213">
                  <c:v>1.6845032083333367</c:v>
                </c:pt>
                <c:pt idx="1214">
                  <c:v>1.6858919166666702</c:v>
                </c:pt>
                <c:pt idx="1215">
                  <c:v>1.6872806250000034</c:v>
                </c:pt>
                <c:pt idx="1216">
                  <c:v>1.6886693333333369</c:v>
                </c:pt>
                <c:pt idx="1217">
                  <c:v>1.69005804166667</c:v>
                </c:pt>
                <c:pt idx="1218">
                  <c:v>1.6914467500000034</c:v>
                </c:pt>
                <c:pt idx="1219">
                  <c:v>1.6928354583333369</c:v>
                </c:pt>
                <c:pt idx="1220">
                  <c:v>1.69422416666667</c:v>
                </c:pt>
                <c:pt idx="1221">
                  <c:v>1.6956128750000037</c:v>
                </c:pt>
                <c:pt idx="1222">
                  <c:v>1.6970015833333367</c:v>
                </c:pt>
                <c:pt idx="1223">
                  <c:v>1.6983902916666702</c:v>
                </c:pt>
                <c:pt idx="1224">
                  <c:v>1.6997790000000035</c:v>
                </c:pt>
                <c:pt idx="1225">
                  <c:v>1.701167708333337</c:v>
                </c:pt>
                <c:pt idx="1226">
                  <c:v>1.70255641666667</c:v>
                </c:pt>
                <c:pt idx="1227">
                  <c:v>1.7039451250000035</c:v>
                </c:pt>
                <c:pt idx="1228">
                  <c:v>1.705333833333337</c:v>
                </c:pt>
                <c:pt idx="1229">
                  <c:v>1.70672254166667</c:v>
                </c:pt>
                <c:pt idx="1230">
                  <c:v>1.7081112500000035</c:v>
                </c:pt>
                <c:pt idx="1231">
                  <c:v>1.7094999583333368</c:v>
                </c:pt>
                <c:pt idx="1232">
                  <c:v>1.7108886666666703</c:v>
                </c:pt>
                <c:pt idx="1233">
                  <c:v>1.7122773750000033</c:v>
                </c:pt>
                <c:pt idx="1234">
                  <c:v>1.7136660833333368</c:v>
                </c:pt>
                <c:pt idx="1235">
                  <c:v>1.7150547916666701</c:v>
                </c:pt>
                <c:pt idx="1236">
                  <c:v>1.7164435000000036</c:v>
                </c:pt>
                <c:pt idx="1237">
                  <c:v>1.7178322083333371</c:v>
                </c:pt>
                <c:pt idx="1238">
                  <c:v>1.7192209166666701</c:v>
                </c:pt>
                <c:pt idx="1239">
                  <c:v>1.7206096250000036</c:v>
                </c:pt>
                <c:pt idx="1240">
                  <c:v>1.7219983333333369</c:v>
                </c:pt>
                <c:pt idx="1241">
                  <c:v>1.7233870416666701</c:v>
                </c:pt>
                <c:pt idx="1242">
                  <c:v>1.7247757500000034</c:v>
                </c:pt>
                <c:pt idx="1243">
                  <c:v>1.7261644583333369</c:v>
                </c:pt>
                <c:pt idx="1244">
                  <c:v>1.7275531666666699</c:v>
                </c:pt>
                <c:pt idx="1245">
                  <c:v>1.7289418750000034</c:v>
                </c:pt>
                <c:pt idx="1246">
                  <c:v>1.7303305833333369</c:v>
                </c:pt>
                <c:pt idx="1247">
                  <c:v>1.7317192916666702</c:v>
                </c:pt>
                <c:pt idx="1248">
                  <c:v>1.7331080000000036</c:v>
                </c:pt>
                <c:pt idx="1249">
                  <c:v>1.7344967083333367</c:v>
                </c:pt>
                <c:pt idx="1250">
                  <c:v>1.7358854166666702</c:v>
                </c:pt>
                <c:pt idx="1251">
                  <c:v>1.7372741250000034</c:v>
                </c:pt>
                <c:pt idx="1252">
                  <c:v>1.7386628333333369</c:v>
                </c:pt>
                <c:pt idx="1253">
                  <c:v>1.74005154166667</c:v>
                </c:pt>
                <c:pt idx="1254">
                  <c:v>1.7414402500000035</c:v>
                </c:pt>
                <c:pt idx="1255">
                  <c:v>1.742828958333337</c:v>
                </c:pt>
                <c:pt idx="1256">
                  <c:v>1.74421766666667</c:v>
                </c:pt>
                <c:pt idx="1257">
                  <c:v>1.7456063750000035</c:v>
                </c:pt>
                <c:pt idx="1258">
                  <c:v>1.7469950833333368</c:v>
                </c:pt>
                <c:pt idx="1259">
                  <c:v>1.7483837916666702</c:v>
                </c:pt>
                <c:pt idx="1260">
                  <c:v>1.7497725000000033</c:v>
                </c:pt>
                <c:pt idx="1261">
                  <c:v>1.7511612083333368</c:v>
                </c:pt>
                <c:pt idx="1262">
                  <c:v>1.75254991666667</c:v>
                </c:pt>
                <c:pt idx="1263">
                  <c:v>1.7539386250000035</c:v>
                </c:pt>
                <c:pt idx="1264">
                  <c:v>1.755327333333337</c:v>
                </c:pt>
                <c:pt idx="1265">
                  <c:v>1.7567160416666701</c:v>
                </c:pt>
                <c:pt idx="1266">
                  <c:v>1.7581047500000035</c:v>
                </c:pt>
                <c:pt idx="1267">
                  <c:v>1.7594934583333366</c:v>
                </c:pt>
                <c:pt idx="1268">
                  <c:v>1.7608821666666701</c:v>
                </c:pt>
                <c:pt idx="1269">
                  <c:v>1.7622708750000033</c:v>
                </c:pt>
                <c:pt idx="1270">
                  <c:v>1.7636595833333368</c:v>
                </c:pt>
                <c:pt idx="1271">
                  <c:v>1.7650482916666699</c:v>
                </c:pt>
                <c:pt idx="1272">
                  <c:v>1.7664370000000034</c:v>
                </c:pt>
                <c:pt idx="1273">
                  <c:v>1.7678257083333371</c:v>
                </c:pt>
                <c:pt idx="1274">
                  <c:v>1.7692144166666701</c:v>
                </c:pt>
                <c:pt idx="1275">
                  <c:v>1.7706031250000032</c:v>
                </c:pt>
                <c:pt idx="1276">
                  <c:v>1.7719918333333371</c:v>
                </c:pt>
                <c:pt idx="1277">
                  <c:v>1.7733805416666701</c:v>
                </c:pt>
                <c:pt idx="1278">
                  <c:v>1.774769250000003</c:v>
                </c:pt>
                <c:pt idx="1279">
                  <c:v>1.7761579583333371</c:v>
                </c:pt>
                <c:pt idx="1280">
                  <c:v>1.7775466666666702</c:v>
                </c:pt>
                <c:pt idx="1281">
                  <c:v>1.778935375000003</c:v>
                </c:pt>
                <c:pt idx="1282">
                  <c:v>1.7803240833333371</c:v>
                </c:pt>
                <c:pt idx="1283">
                  <c:v>1.7817127916666702</c:v>
                </c:pt>
                <c:pt idx="1284">
                  <c:v>1.783101500000003</c:v>
                </c:pt>
                <c:pt idx="1285">
                  <c:v>1.7844902083333372</c:v>
                </c:pt>
                <c:pt idx="1286">
                  <c:v>1.78587891666667</c:v>
                </c:pt>
                <c:pt idx="1287">
                  <c:v>1.787267625000003</c:v>
                </c:pt>
                <c:pt idx="1288">
                  <c:v>1.788656333333337</c:v>
                </c:pt>
                <c:pt idx="1289">
                  <c:v>1.79004504166667</c:v>
                </c:pt>
                <c:pt idx="1290">
                  <c:v>1.791433750000003</c:v>
                </c:pt>
                <c:pt idx="1291">
                  <c:v>1.792822458333337</c:v>
                </c:pt>
                <c:pt idx="1292">
                  <c:v>1.79421116666667</c:v>
                </c:pt>
                <c:pt idx="1293">
                  <c:v>1.7955998750000042</c:v>
                </c:pt>
                <c:pt idx="1294">
                  <c:v>1.796988583333337</c:v>
                </c:pt>
                <c:pt idx="1295">
                  <c:v>1.79837729166667</c:v>
                </c:pt>
                <c:pt idx="1296">
                  <c:v>1.7997660000000031</c:v>
                </c:pt>
                <c:pt idx="1297">
                  <c:v>1.801154708333337</c:v>
                </c:pt>
                <c:pt idx="1298">
                  <c:v>1.8025434166666701</c:v>
                </c:pt>
                <c:pt idx="1299">
                  <c:v>1.8039321250000031</c:v>
                </c:pt>
                <c:pt idx="1300">
                  <c:v>1.805320833333337</c:v>
                </c:pt>
                <c:pt idx="1301">
                  <c:v>1.8067095416666701</c:v>
                </c:pt>
                <c:pt idx="1302">
                  <c:v>1.8080982500000031</c:v>
                </c:pt>
                <c:pt idx="1303">
                  <c:v>1.8094869583333371</c:v>
                </c:pt>
                <c:pt idx="1304">
                  <c:v>1.8108756666666701</c:v>
                </c:pt>
                <c:pt idx="1305">
                  <c:v>1.8122643750000031</c:v>
                </c:pt>
                <c:pt idx="1306">
                  <c:v>1.8136530833333371</c:v>
                </c:pt>
                <c:pt idx="1307">
                  <c:v>1.8150417916666701</c:v>
                </c:pt>
                <c:pt idx="1308">
                  <c:v>1.8164305000000032</c:v>
                </c:pt>
                <c:pt idx="1309">
                  <c:v>1.8178192083333371</c:v>
                </c:pt>
                <c:pt idx="1310">
                  <c:v>1.8192079166666701</c:v>
                </c:pt>
                <c:pt idx="1311">
                  <c:v>1.820596625000003</c:v>
                </c:pt>
                <c:pt idx="1312">
                  <c:v>1.8219853333333371</c:v>
                </c:pt>
                <c:pt idx="1313">
                  <c:v>1.8233740416666702</c:v>
                </c:pt>
                <c:pt idx="1314">
                  <c:v>1.824762750000003</c:v>
                </c:pt>
                <c:pt idx="1315">
                  <c:v>1.8261514583333371</c:v>
                </c:pt>
                <c:pt idx="1316">
                  <c:v>1.8275401666666702</c:v>
                </c:pt>
                <c:pt idx="1317">
                  <c:v>1.828928875000003</c:v>
                </c:pt>
                <c:pt idx="1318">
                  <c:v>1.8303175833333372</c:v>
                </c:pt>
                <c:pt idx="1319">
                  <c:v>1.83170629166667</c:v>
                </c:pt>
                <c:pt idx="1320">
                  <c:v>1.833095000000003</c:v>
                </c:pt>
                <c:pt idx="1321">
                  <c:v>1.834483708333337</c:v>
                </c:pt>
                <c:pt idx="1322">
                  <c:v>1.83587241666667</c:v>
                </c:pt>
                <c:pt idx="1323">
                  <c:v>1.837261125000003</c:v>
                </c:pt>
                <c:pt idx="1324">
                  <c:v>1.838649833333337</c:v>
                </c:pt>
                <c:pt idx="1325">
                  <c:v>1.84003854166667</c:v>
                </c:pt>
                <c:pt idx="1326">
                  <c:v>1.8414272500000031</c:v>
                </c:pt>
                <c:pt idx="1327">
                  <c:v>1.842815958333337</c:v>
                </c:pt>
                <c:pt idx="1328">
                  <c:v>1.84420466666667</c:v>
                </c:pt>
                <c:pt idx="1329">
                  <c:v>1.8455933750000031</c:v>
                </c:pt>
                <c:pt idx="1330">
                  <c:v>1.846982083333337</c:v>
                </c:pt>
                <c:pt idx="1331">
                  <c:v>1.8483707916666701</c:v>
                </c:pt>
                <c:pt idx="1332">
                  <c:v>1.8497595000000031</c:v>
                </c:pt>
                <c:pt idx="1333">
                  <c:v>1.851148208333337</c:v>
                </c:pt>
                <c:pt idx="1334">
                  <c:v>1.8525369166666701</c:v>
                </c:pt>
                <c:pt idx="1335">
                  <c:v>1.8539256250000031</c:v>
                </c:pt>
                <c:pt idx="1336">
                  <c:v>1.8553143333333371</c:v>
                </c:pt>
                <c:pt idx="1337">
                  <c:v>1.8567030416666701</c:v>
                </c:pt>
                <c:pt idx="1338">
                  <c:v>1.8580917500000032</c:v>
                </c:pt>
                <c:pt idx="1339">
                  <c:v>1.8594804583333371</c:v>
                </c:pt>
                <c:pt idx="1340">
                  <c:v>1.8608691666666701</c:v>
                </c:pt>
                <c:pt idx="1341">
                  <c:v>1.8622578750000032</c:v>
                </c:pt>
                <c:pt idx="1342">
                  <c:v>1.8636465833333371</c:v>
                </c:pt>
                <c:pt idx="1343">
                  <c:v>1.8650352916666701</c:v>
                </c:pt>
                <c:pt idx="1344">
                  <c:v>1.866424000000003</c:v>
                </c:pt>
                <c:pt idx="1345">
                  <c:v>1.8678127083333371</c:v>
                </c:pt>
                <c:pt idx="1346">
                  <c:v>1.8692014166666702</c:v>
                </c:pt>
                <c:pt idx="1347">
                  <c:v>1.870590125000003</c:v>
                </c:pt>
                <c:pt idx="1348">
                  <c:v>1.8719788333333371</c:v>
                </c:pt>
                <c:pt idx="1349">
                  <c:v>1.8733675416666702</c:v>
                </c:pt>
                <c:pt idx="1350">
                  <c:v>1.874756250000003</c:v>
                </c:pt>
                <c:pt idx="1351">
                  <c:v>1.8761449583333372</c:v>
                </c:pt>
                <c:pt idx="1352">
                  <c:v>1.87753366666667</c:v>
                </c:pt>
                <c:pt idx="1353">
                  <c:v>1.878922375000003</c:v>
                </c:pt>
                <c:pt idx="1354">
                  <c:v>1.880311083333337</c:v>
                </c:pt>
                <c:pt idx="1355">
                  <c:v>1.88169979166667</c:v>
                </c:pt>
                <c:pt idx="1356">
                  <c:v>1.8830885000000031</c:v>
                </c:pt>
                <c:pt idx="1357">
                  <c:v>1.884477208333337</c:v>
                </c:pt>
                <c:pt idx="1358">
                  <c:v>1.88586591666667</c:v>
                </c:pt>
                <c:pt idx="1359">
                  <c:v>1.8872546250000031</c:v>
                </c:pt>
                <c:pt idx="1360">
                  <c:v>1.888643333333337</c:v>
                </c:pt>
                <c:pt idx="1361">
                  <c:v>1.89003204166667</c:v>
                </c:pt>
                <c:pt idx="1362">
                  <c:v>1.8914207500000031</c:v>
                </c:pt>
                <c:pt idx="1363">
                  <c:v>1.892809458333337</c:v>
                </c:pt>
                <c:pt idx="1364">
                  <c:v>1.8941981666666701</c:v>
                </c:pt>
                <c:pt idx="1365">
                  <c:v>1.8955868750000031</c:v>
                </c:pt>
                <c:pt idx="1366">
                  <c:v>1.896975583333337</c:v>
                </c:pt>
                <c:pt idx="1367">
                  <c:v>1.8983642916666701</c:v>
                </c:pt>
                <c:pt idx="1368">
                  <c:v>1.8997530000000031</c:v>
                </c:pt>
                <c:pt idx="1369">
                  <c:v>1.9011417083333371</c:v>
                </c:pt>
                <c:pt idx="1370">
                  <c:v>1.9025304166666701</c:v>
                </c:pt>
                <c:pt idx="1371">
                  <c:v>1.9039191250000032</c:v>
                </c:pt>
                <c:pt idx="1372">
                  <c:v>1.9053078333333371</c:v>
                </c:pt>
                <c:pt idx="1373">
                  <c:v>1.9066965416666701</c:v>
                </c:pt>
                <c:pt idx="1374">
                  <c:v>1.9080852500000032</c:v>
                </c:pt>
                <c:pt idx="1375">
                  <c:v>1.9094739583333371</c:v>
                </c:pt>
                <c:pt idx="1376">
                  <c:v>1.9108626666666702</c:v>
                </c:pt>
                <c:pt idx="1377">
                  <c:v>1.912251375000003</c:v>
                </c:pt>
                <c:pt idx="1378">
                  <c:v>1.9136400833333371</c:v>
                </c:pt>
                <c:pt idx="1379">
                  <c:v>1.9150287916666699</c:v>
                </c:pt>
                <c:pt idx="1380">
                  <c:v>1.916417500000003</c:v>
                </c:pt>
                <c:pt idx="1381">
                  <c:v>1.9178062083333371</c:v>
                </c:pt>
                <c:pt idx="1382">
                  <c:v>1.9191949166666702</c:v>
                </c:pt>
                <c:pt idx="1383">
                  <c:v>1.920583625000003</c:v>
                </c:pt>
                <c:pt idx="1384">
                  <c:v>1.9219723333333372</c:v>
                </c:pt>
                <c:pt idx="1385">
                  <c:v>1.92336104166667</c:v>
                </c:pt>
                <c:pt idx="1386">
                  <c:v>1.9247497500000041</c:v>
                </c:pt>
                <c:pt idx="1387">
                  <c:v>1.926138458333337</c:v>
                </c:pt>
                <c:pt idx="1388">
                  <c:v>1.92752716666667</c:v>
                </c:pt>
                <c:pt idx="1389">
                  <c:v>1.9289158750000031</c:v>
                </c:pt>
                <c:pt idx="1390">
                  <c:v>1.9303045833333372</c:v>
                </c:pt>
                <c:pt idx="1391">
                  <c:v>1.93169329166667</c:v>
                </c:pt>
                <c:pt idx="1392">
                  <c:v>1.9330820000000031</c:v>
                </c:pt>
                <c:pt idx="1393">
                  <c:v>1.934470708333337</c:v>
                </c:pt>
                <c:pt idx="1394">
                  <c:v>1.9358594166666701</c:v>
                </c:pt>
                <c:pt idx="1395">
                  <c:v>1.937248125000004</c:v>
                </c:pt>
                <c:pt idx="1396">
                  <c:v>1.938636833333337</c:v>
                </c:pt>
                <c:pt idx="1397">
                  <c:v>1.9400255416666701</c:v>
                </c:pt>
                <c:pt idx="1398">
                  <c:v>1.9414142500000031</c:v>
                </c:pt>
                <c:pt idx="1399">
                  <c:v>1.942802958333337</c:v>
                </c:pt>
                <c:pt idx="1400">
                  <c:v>1.9441916666666701</c:v>
                </c:pt>
                <c:pt idx="1401">
                  <c:v>1.9455803750000031</c:v>
                </c:pt>
                <c:pt idx="1402">
                  <c:v>1.9469690833333371</c:v>
                </c:pt>
                <c:pt idx="1403">
                  <c:v>1.9483577916666701</c:v>
                </c:pt>
                <c:pt idx="1404">
                  <c:v>1.949746500000004</c:v>
                </c:pt>
                <c:pt idx="1405">
                  <c:v>1.9511352083333371</c:v>
                </c:pt>
                <c:pt idx="1406">
                  <c:v>1.9525239166666701</c:v>
                </c:pt>
                <c:pt idx="1407">
                  <c:v>1.9539126250000032</c:v>
                </c:pt>
                <c:pt idx="1408">
                  <c:v>1.9553013333333371</c:v>
                </c:pt>
                <c:pt idx="1409">
                  <c:v>1.9566900416666702</c:v>
                </c:pt>
                <c:pt idx="1410">
                  <c:v>1.958078750000003</c:v>
                </c:pt>
                <c:pt idx="1411">
                  <c:v>1.9594674583333371</c:v>
                </c:pt>
                <c:pt idx="1412">
                  <c:v>1.96085616666667</c:v>
                </c:pt>
                <c:pt idx="1413">
                  <c:v>1.9622448750000041</c:v>
                </c:pt>
                <c:pt idx="1414">
                  <c:v>1.9636335833333372</c:v>
                </c:pt>
                <c:pt idx="1415">
                  <c:v>1.9650222916666702</c:v>
                </c:pt>
                <c:pt idx="1416">
                  <c:v>1.966411000000003</c:v>
                </c:pt>
                <c:pt idx="1417">
                  <c:v>1.9677997083333372</c:v>
                </c:pt>
                <c:pt idx="1418">
                  <c:v>1.96918841666667</c:v>
                </c:pt>
                <c:pt idx="1419">
                  <c:v>1.970577125000003</c:v>
                </c:pt>
                <c:pt idx="1420">
                  <c:v>1.971965833333337</c:v>
                </c:pt>
                <c:pt idx="1421">
                  <c:v>1.97335454166667</c:v>
                </c:pt>
                <c:pt idx="1422">
                  <c:v>1.9747432500000039</c:v>
                </c:pt>
                <c:pt idx="1423">
                  <c:v>1.976131958333337</c:v>
                </c:pt>
                <c:pt idx="1424">
                  <c:v>1.97752066666667</c:v>
                </c:pt>
                <c:pt idx="1425">
                  <c:v>1.9789093750000031</c:v>
                </c:pt>
                <c:pt idx="1426">
                  <c:v>1.980298083333337</c:v>
                </c:pt>
                <c:pt idx="1427">
                  <c:v>1.9816867916666701</c:v>
                </c:pt>
                <c:pt idx="1428">
                  <c:v>1.9830755000000031</c:v>
                </c:pt>
                <c:pt idx="1429">
                  <c:v>1.984464208333337</c:v>
                </c:pt>
                <c:pt idx="1430">
                  <c:v>1.9858529166666701</c:v>
                </c:pt>
                <c:pt idx="1431">
                  <c:v>1.987241625000004</c:v>
                </c:pt>
                <c:pt idx="1432">
                  <c:v>1.9886303333333371</c:v>
                </c:pt>
                <c:pt idx="1433">
                  <c:v>1.9900190416666701</c:v>
                </c:pt>
                <c:pt idx="1434">
                  <c:v>1.9914077500000031</c:v>
                </c:pt>
                <c:pt idx="1435">
                  <c:v>1.9927964583333371</c:v>
                </c:pt>
                <c:pt idx="1436">
                  <c:v>1.9941851666666701</c:v>
                </c:pt>
                <c:pt idx="1437">
                  <c:v>1.9955738750000029</c:v>
                </c:pt>
                <c:pt idx="1438">
                  <c:v>1.9969625833333371</c:v>
                </c:pt>
                <c:pt idx="1439">
                  <c:v>1.9983512916666701</c:v>
                </c:pt>
                <c:pt idx="1440">
                  <c:v>1.9997400000000041</c:v>
                </c:pt>
                <c:pt idx="1441">
                  <c:v>2.0011287083333369</c:v>
                </c:pt>
                <c:pt idx="1442">
                  <c:v>2.0025174166666702</c:v>
                </c:pt>
                <c:pt idx="1443">
                  <c:v>2.003906125000003</c:v>
                </c:pt>
                <c:pt idx="1444">
                  <c:v>2.0052948333333371</c:v>
                </c:pt>
                <c:pt idx="1445">
                  <c:v>2.00668354166667</c:v>
                </c:pt>
                <c:pt idx="1446">
                  <c:v>2.0080722500000032</c:v>
                </c:pt>
                <c:pt idx="1447">
                  <c:v>2.0094609583333369</c:v>
                </c:pt>
                <c:pt idx="1448">
                  <c:v>2.0108496666666702</c:v>
                </c:pt>
                <c:pt idx="1449">
                  <c:v>2.0122383750000039</c:v>
                </c:pt>
                <c:pt idx="1450">
                  <c:v>2.0136270833333372</c:v>
                </c:pt>
                <c:pt idx="1451">
                  <c:v>2.01501579166667</c:v>
                </c:pt>
                <c:pt idx="1452">
                  <c:v>2.0164045000000033</c:v>
                </c:pt>
                <c:pt idx="1453">
                  <c:v>2.017793208333337</c:v>
                </c:pt>
                <c:pt idx="1454">
                  <c:v>2.0191819166666702</c:v>
                </c:pt>
                <c:pt idx="1455">
                  <c:v>2.0205706250000031</c:v>
                </c:pt>
                <c:pt idx="1456">
                  <c:v>2.0219593333333372</c:v>
                </c:pt>
                <c:pt idx="1457">
                  <c:v>2.02334804166667</c:v>
                </c:pt>
                <c:pt idx="1458">
                  <c:v>2.0247367500000042</c:v>
                </c:pt>
                <c:pt idx="1459">
                  <c:v>2.026125458333337</c:v>
                </c:pt>
                <c:pt idx="1460">
                  <c:v>2.0275141666666698</c:v>
                </c:pt>
                <c:pt idx="1461">
                  <c:v>2.0289028750000031</c:v>
                </c:pt>
                <c:pt idx="1462">
                  <c:v>2.0302915833333373</c:v>
                </c:pt>
                <c:pt idx="1463">
                  <c:v>2.0316802916666701</c:v>
                </c:pt>
                <c:pt idx="1464">
                  <c:v>2.0330690000000029</c:v>
                </c:pt>
                <c:pt idx="1465">
                  <c:v>2.0344577083333371</c:v>
                </c:pt>
                <c:pt idx="1466">
                  <c:v>2.0358464166666699</c:v>
                </c:pt>
                <c:pt idx="1467">
                  <c:v>2.037235125000004</c:v>
                </c:pt>
                <c:pt idx="1468">
                  <c:v>2.0386238333333369</c:v>
                </c:pt>
                <c:pt idx="1469">
                  <c:v>2.0400125416666701</c:v>
                </c:pt>
                <c:pt idx="1470">
                  <c:v>2.0414012500000029</c:v>
                </c:pt>
                <c:pt idx="1471">
                  <c:v>2.0427899583333371</c:v>
                </c:pt>
                <c:pt idx="1472">
                  <c:v>2.0441786666666699</c:v>
                </c:pt>
                <c:pt idx="1473">
                  <c:v>2.0455673750000032</c:v>
                </c:pt>
                <c:pt idx="1474">
                  <c:v>2.0469560833333369</c:v>
                </c:pt>
                <c:pt idx="1475">
                  <c:v>2.0483447916666702</c:v>
                </c:pt>
                <c:pt idx="1476">
                  <c:v>2.0497335000000039</c:v>
                </c:pt>
                <c:pt idx="1477">
                  <c:v>2.0511222083333371</c:v>
                </c:pt>
                <c:pt idx="1478">
                  <c:v>2.05251091666667</c:v>
                </c:pt>
                <c:pt idx="1479">
                  <c:v>2.0538996250000032</c:v>
                </c:pt>
                <c:pt idx="1480">
                  <c:v>2.0552883333333369</c:v>
                </c:pt>
                <c:pt idx="1481">
                  <c:v>2.0566770416666702</c:v>
                </c:pt>
                <c:pt idx="1482">
                  <c:v>2.058065750000003</c:v>
                </c:pt>
                <c:pt idx="1483">
                  <c:v>2.0594544583333372</c:v>
                </c:pt>
                <c:pt idx="1484">
                  <c:v>2.06084316666667</c:v>
                </c:pt>
                <c:pt idx="1485">
                  <c:v>2.0622318750000042</c:v>
                </c:pt>
                <c:pt idx="1486">
                  <c:v>2.063620583333337</c:v>
                </c:pt>
                <c:pt idx="1487">
                  <c:v>2.0650092916666702</c:v>
                </c:pt>
                <c:pt idx="1488">
                  <c:v>2.0663980000000031</c:v>
                </c:pt>
                <c:pt idx="1489">
                  <c:v>2.0677867083333372</c:v>
                </c:pt>
                <c:pt idx="1490">
                  <c:v>2.06917541666667</c:v>
                </c:pt>
                <c:pt idx="1491">
                  <c:v>2.0705641250000033</c:v>
                </c:pt>
                <c:pt idx="1492">
                  <c:v>2.071952833333337</c:v>
                </c:pt>
                <c:pt idx="1493">
                  <c:v>2.0733415416666698</c:v>
                </c:pt>
                <c:pt idx="1494">
                  <c:v>2.074730250000004</c:v>
                </c:pt>
                <c:pt idx="1495">
                  <c:v>2.0761189583333373</c:v>
                </c:pt>
                <c:pt idx="1496">
                  <c:v>2.0775076666666701</c:v>
                </c:pt>
                <c:pt idx="1497">
                  <c:v>2.0788963750000029</c:v>
                </c:pt>
                <c:pt idx="1498">
                  <c:v>2.0802850833333371</c:v>
                </c:pt>
                <c:pt idx="1499">
                  <c:v>2.0816737916666699</c:v>
                </c:pt>
                <c:pt idx="1500">
                  <c:v>2.0830625000000031</c:v>
                </c:pt>
                <c:pt idx="1501">
                  <c:v>2.0844512083333369</c:v>
                </c:pt>
                <c:pt idx="1502">
                  <c:v>2.0858399166666701</c:v>
                </c:pt>
                <c:pt idx="1503">
                  <c:v>2.0872286250000043</c:v>
                </c:pt>
                <c:pt idx="1504">
                  <c:v>2.0886173333333371</c:v>
                </c:pt>
                <c:pt idx="1505">
                  <c:v>2.0900060416666699</c:v>
                </c:pt>
                <c:pt idx="1506">
                  <c:v>2.0913947500000032</c:v>
                </c:pt>
                <c:pt idx="1507">
                  <c:v>2.0927834583333369</c:v>
                </c:pt>
                <c:pt idx="1508">
                  <c:v>2.0941721666666702</c:v>
                </c:pt>
                <c:pt idx="1509">
                  <c:v>2.095560875000003</c:v>
                </c:pt>
                <c:pt idx="1510">
                  <c:v>2.0969495833333371</c:v>
                </c:pt>
                <c:pt idx="1511">
                  <c:v>2.09833829166667</c:v>
                </c:pt>
                <c:pt idx="1512">
                  <c:v>2.0997270000000041</c:v>
                </c:pt>
                <c:pt idx="1513">
                  <c:v>2.1011157083333369</c:v>
                </c:pt>
                <c:pt idx="1514">
                  <c:v>2.1025044166666702</c:v>
                </c:pt>
                <c:pt idx="1515">
                  <c:v>2.103893125000003</c:v>
                </c:pt>
                <c:pt idx="1516">
                  <c:v>2.1052818333333372</c:v>
                </c:pt>
                <c:pt idx="1517">
                  <c:v>2.10667054166667</c:v>
                </c:pt>
                <c:pt idx="1518">
                  <c:v>2.1080592500000028</c:v>
                </c:pt>
                <c:pt idx="1519">
                  <c:v>2.109447958333337</c:v>
                </c:pt>
                <c:pt idx="1520">
                  <c:v>2.1108366666666702</c:v>
                </c:pt>
                <c:pt idx="1521">
                  <c:v>2.112225375000004</c:v>
                </c:pt>
                <c:pt idx="1522">
                  <c:v>2.1136140833333372</c:v>
                </c:pt>
                <c:pt idx="1523">
                  <c:v>2.11500279166667</c:v>
                </c:pt>
                <c:pt idx="1524">
                  <c:v>2.1163915000000033</c:v>
                </c:pt>
                <c:pt idx="1525">
                  <c:v>2.117780208333337</c:v>
                </c:pt>
                <c:pt idx="1526">
                  <c:v>2.1191689166666698</c:v>
                </c:pt>
                <c:pt idx="1527">
                  <c:v>2.1205576250000031</c:v>
                </c:pt>
                <c:pt idx="1528">
                  <c:v>2.1219463333333373</c:v>
                </c:pt>
                <c:pt idx="1529">
                  <c:v>2.1233350416666701</c:v>
                </c:pt>
                <c:pt idx="1530">
                  <c:v>2.1247237500000042</c:v>
                </c:pt>
                <c:pt idx="1531">
                  <c:v>2.1261124583333371</c:v>
                </c:pt>
                <c:pt idx="1532">
                  <c:v>2.1275011666666699</c:v>
                </c:pt>
                <c:pt idx="1533">
                  <c:v>2.1288898750000032</c:v>
                </c:pt>
                <c:pt idx="1534">
                  <c:v>2.1302785833333369</c:v>
                </c:pt>
                <c:pt idx="1535">
                  <c:v>2.1316672916666701</c:v>
                </c:pt>
                <c:pt idx="1536">
                  <c:v>2.1330560000000029</c:v>
                </c:pt>
                <c:pt idx="1537">
                  <c:v>2.1344447083333371</c:v>
                </c:pt>
                <c:pt idx="1538">
                  <c:v>2.1358334166666699</c:v>
                </c:pt>
                <c:pt idx="1539">
                  <c:v>2.1372221250000041</c:v>
                </c:pt>
                <c:pt idx="1540">
                  <c:v>2.1386108333333369</c:v>
                </c:pt>
                <c:pt idx="1541">
                  <c:v>2.1399995416666702</c:v>
                </c:pt>
                <c:pt idx="1542">
                  <c:v>2.141388250000003</c:v>
                </c:pt>
                <c:pt idx="1543">
                  <c:v>2.1427769583333371</c:v>
                </c:pt>
                <c:pt idx="1544">
                  <c:v>2.14416566666667</c:v>
                </c:pt>
                <c:pt idx="1545">
                  <c:v>2.1455543750000032</c:v>
                </c:pt>
                <c:pt idx="1546">
                  <c:v>2.1469430833333369</c:v>
                </c:pt>
                <c:pt idx="1547">
                  <c:v>2.1483317916666702</c:v>
                </c:pt>
                <c:pt idx="1548">
                  <c:v>2.1497205000000039</c:v>
                </c:pt>
                <c:pt idx="1549">
                  <c:v>2.1511092083333372</c:v>
                </c:pt>
                <c:pt idx="1550">
                  <c:v>2.15249791666667</c:v>
                </c:pt>
                <c:pt idx="1551">
                  <c:v>2.1538866250000028</c:v>
                </c:pt>
                <c:pt idx="1552">
                  <c:v>2.155275333333337</c:v>
                </c:pt>
                <c:pt idx="1553">
                  <c:v>2.1566640416666703</c:v>
                </c:pt>
                <c:pt idx="1554">
                  <c:v>2.1580527500000031</c:v>
                </c:pt>
                <c:pt idx="1555">
                  <c:v>2.1594414583333372</c:v>
                </c:pt>
                <c:pt idx="1556">
                  <c:v>2.16083016666667</c:v>
                </c:pt>
                <c:pt idx="1557">
                  <c:v>2.1622188750000042</c:v>
                </c:pt>
                <c:pt idx="1558">
                  <c:v>2.163607583333337</c:v>
                </c:pt>
                <c:pt idx="1559">
                  <c:v>2.1649962916666698</c:v>
                </c:pt>
                <c:pt idx="1560">
                  <c:v>2.1663850000000031</c:v>
                </c:pt>
                <c:pt idx="1561">
                  <c:v>2.1677737083333373</c:v>
                </c:pt>
                <c:pt idx="1562">
                  <c:v>2.1691624166666701</c:v>
                </c:pt>
                <c:pt idx="1563">
                  <c:v>2.1705511250000029</c:v>
                </c:pt>
                <c:pt idx="1564">
                  <c:v>2.1719398333333371</c:v>
                </c:pt>
                <c:pt idx="1565">
                  <c:v>2.1733285416666703</c:v>
                </c:pt>
                <c:pt idx="1566">
                  <c:v>2.174717250000004</c:v>
                </c:pt>
                <c:pt idx="1567">
                  <c:v>2.1761059583333369</c:v>
                </c:pt>
                <c:pt idx="1568">
                  <c:v>2.1774946666666701</c:v>
                </c:pt>
                <c:pt idx="1569">
                  <c:v>2.178883375000003</c:v>
                </c:pt>
                <c:pt idx="1570">
                  <c:v>2.1802720833333371</c:v>
                </c:pt>
                <c:pt idx="1571">
                  <c:v>2.1816607916666699</c:v>
                </c:pt>
                <c:pt idx="1572">
                  <c:v>2.1830495000000032</c:v>
                </c:pt>
                <c:pt idx="1573">
                  <c:v>2.1844382083333369</c:v>
                </c:pt>
                <c:pt idx="1574">
                  <c:v>2.1858269166666702</c:v>
                </c:pt>
                <c:pt idx="1575">
                  <c:v>2.1872156250000039</c:v>
                </c:pt>
                <c:pt idx="1576">
                  <c:v>2.1886043333333371</c:v>
                </c:pt>
                <c:pt idx="1577">
                  <c:v>2.18999304166667</c:v>
                </c:pt>
                <c:pt idx="1578">
                  <c:v>2.1913817500000032</c:v>
                </c:pt>
                <c:pt idx="1579">
                  <c:v>2.1927704583333369</c:v>
                </c:pt>
                <c:pt idx="1580">
                  <c:v>2.1941591666666702</c:v>
                </c:pt>
                <c:pt idx="1581">
                  <c:v>2.195547875000003</c:v>
                </c:pt>
                <c:pt idx="1582">
                  <c:v>2.1969365833333372</c:v>
                </c:pt>
                <c:pt idx="1583">
                  <c:v>2.19832529166667</c:v>
                </c:pt>
                <c:pt idx="1584">
                  <c:v>2.1997140000000042</c:v>
                </c:pt>
                <c:pt idx="1585">
                  <c:v>2.201102708333337</c:v>
                </c:pt>
                <c:pt idx="1586">
                  <c:v>2.2024914166666703</c:v>
                </c:pt>
                <c:pt idx="1587">
                  <c:v>2.2038801250000031</c:v>
                </c:pt>
                <c:pt idx="1588">
                  <c:v>2.2052688333333372</c:v>
                </c:pt>
                <c:pt idx="1589">
                  <c:v>2.2066575416666701</c:v>
                </c:pt>
                <c:pt idx="1590">
                  <c:v>2.2080462500000033</c:v>
                </c:pt>
                <c:pt idx="1591">
                  <c:v>2.209434958333337</c:v>
                </c:pt>
                <c:pt idx="1592">
                  <c:v>2.2108236666666699</c:v>
                </c:pt>
                <c:pt idx="1593">
                  <c:v>2.212212375000004</c:v>
                </c:pt>
                <c:pt idx="1594">
                  <c:v>2.2136010833333373</c:v>
                </c:pt>
                <c:pt idx="1595">
                  <c:v>2.2149897916666701</c:v>
                </c:pt>
                <c:pt idx="1596">
                  <c:v>2.2163785000000029</c:v>
                </c:pt>
                <c:pt idx="1597">
                  <c:v>2.2177672083333371</c:v>
                </c:pt>
                <c:pt idx="1598">
                  <c:v>2.2191559166666703</c:v>
                </c:pt>
                <c:pt idx="1599">
                  <c:v>2.2205446250000032</c:v>
                </c:pt>
                <c:pt idx="1600">
                  <c:v>2.2219333333333369</c:v>
                </c:pt>
                <c:pt idx="1601">
                  <c:v>2.2233220416666701</c:v>
                </c:pt>
                <c:pt idx="1602">
                  <c:v>2.2247107500000043</c:v>
                </c:pt>
                <c:pt idx="1603">
                  <c:v>2.2260994583333371</c:v>
                </c:pt>
                <c:pt idx="1604">
                  <c:v>2.2274881666666699</c:v>
                </c:pt>
                <c:pt idx="1605">
                  <c:v>2.2288768750000032</c:v>
                </c:pt>
                <c:pt idx="1606">
                  <c:v>2.2302655833333369</c:v>
                </c:pt>
                <c:pt idx="1607">
                  <c:v>2.2316542916666702</c:v>
                </c:pt>
                <c:pt idx="1608">
                  <c:v>2.233043000000003</c:v>
                </c:pt>
                <c:pt idx="1609">
                  <c:v>2.2344317083333372</c:v>
                </c:pt>
                <c:pt idx="1610">
                  <c:v>2.23582041666667</c:v>
                </c:pt>
                <c:pt idx="1611">
                  <c:v>2.2372091250000041</c:v>
                </c:pt>
                <c:pt idx="1612">
                  <c:v>2.238597833333337</c:v>
                </c:pt>
                <c:pt idx="1613">
                  <c:v>2.2399865416666702</c:v>
                </c:pt>
                <c:pt idx="1614">
                  <c:v>2.241375250000003</c:v>
                </c:pt>
                <c:pt idx="1615">
                  <c:v>2.2427639583333372</c:v>
                </c:pt>
                <c:pt idx="1616">
                  <c:v>2.24415266666667</c:v>
                </c:pt>
                <c:pt idx="1617">
                  <c:v>2.2455413750000028</c:v>
                </c:pt>
                <c:pt idx="1618">
                  <c:v>2.246930083333337</c:v>
                </c:pt>
                <c:pt idx="1619">
                  <c:v>2.2483187916666703</c:v>
                </c:pt>
                <c:pt idx="1620">
                  <c:v>2.249707500000004</c:v>
                </c:pt>
                <c:pt idx="1621">
                  <c:v>2.2510962083333372</c:v>
                </c:pt>
                <c:pt idx="1622">
                  <c:v>2.2524849166666701</c:v>
                </c:pt>
                <c:pt idx="1623">
                  <c:v>2.2538736250000033</c:v>
                </c:pt>
                <c:pt idx="1624">
                  <c:v>2.255262333333337</c:v>
                </c:pt>
                <c:pt idx="1625">
                  <c:v>2.2566510416666699</c:v>
                </c:pt>
                <c:pt idx="1626">
                  <c:v>2.2580397500000031</c:v>
                </c:pt>
                <c:pt idx="1627">
                  <c:v>2.2594284583333373</c:v>
                </c:pt>
                <c:pt idx="1628">
                  <c:v>2.2608171666666701</c:v>
                </c:pt>
                <c:pt idx="1629">
                  <c:v>2.2622058750000038</c:v>
                </c:pt>
                <c:pt idx="1630">
                  <c:v>2.2635945833333371</c:v>
                </c:pt>
                <c:pt idx="1631">
                  <c:v>2.2649832916666703</c:v>
                </c:pt>
                <c:pt idx="1632">
                  <c:v>2.2663720000000032</c:v>
                </c:pt>
                <c:pt idx="1633">
                  <c:v>2.2677607083333369</c:v>
                </c:pt>
                <c:pt idx="1634">
                  <c:v>2.2691494166666701</c:v>
                </c:pt>
                <c:pt idx="1635">
                  <c:v>2.270538125000003</c:v>
                </c:pt>
                <c:pt idx="1636">
                  <c:v>2.2719268333333371</c:v>
                </c:pt>
                <c:pt idx="1637">
                  <c:v>2.2733155416666699</c:v>
                </c:pt>
                <c:pt idx="1638">
                  <c:v>2.2747042500000041</c:v>
                </c:pt>
                <c:pt idx="1639">
                  <c:v>2.2760929583333369</c:v>
                </c:pt>
                <c:pt idx="1640">
                  <c:v>2.2774816666666702</c:v>
                </c:pt>
                <c:pt idx="1641">
                  <c:v>2.278870375000003</c:v>
                </c:pt>
                <c:pt idx="1642">
                  <c:v>2.2802590833333372</c:v>
                </c:pt>
                <c:pt idx="1643">
                  <c:v>2.28164779166667</c:v>
                </c:pt>
                <c:pt idx="1644">
                  <c:v>2.2830365000000032</c:v>
                </c:pt>
                <c:pt idx="1645">
                  <c:v>2.284425208333337</c:v>
                </c:pt>
                <c:pt idx="1646">
                  <c:v>2.2858139166666702</c:v>
                </c:pt>
                <c:pt idx="1647">
                  <c:v>2.2872026250000039</c:v>
                </c:pt>
                <c:pt idx="1648">
                  <c:v>2.2885913333333372</c:v>
                </c:pt>
                <c:pt idx="1649">
                  <c:v>2.28998004166667</c:v>
                </c:pt>
                <c:pt idx="1650">
                  <c:v>2.2913687500000028</c:v>
                </c:pt>
                <c:pt idx="1651">
                  <c:v>2.292757458333337</c:v>
                </c:pt>
                <c:pt idx="1652">
                  <c:v>2.2941461666666703</c:v>
                </c:pt>
                <c:pt idx="1653">
                  <c:v>2.2955348750000031</c:v>
                </c:pt>
                <c:pt idx="1654">
                  <c:v>2.2969235833333372</c:v>
                </c:pt>
                <c:pt idx="1655">
                  <c:v>2.2983122916666701</c:v>
                </c:pt>
                <c:pt idx="1656">
                  <c:v>2.2997010000000042</c:v>
                </c:pt>
                <c:pt idx="1657">
                  <c:v>2.301089708333337</c:v>
                </c:pt>
                <c:pt idx="1658">
                  <c:v>2.3024784166666699</c:v>
                </c:pt>
                <c:pt idx="1659">
                  <c:v>2.3038671250000031</c:v>
                </c:pt>
                <c:pt idx="1660">
                  <c:v>2.3052558333333373</c:v>
                </c:pt>
                <c:pt idx="1661">
                  <c:v>2.3066445416666701</c:v>
                </c:pt>
                <c:pt idx="1662">
                  <c:v>2.3080332500000029</c:v>
                </c:pt>
                <c:pt idx="1663">
                  <c:v>2.3094219583333371</c:v>
                </c:pt>
                <c:pt idx="1664">
                  <c:v>2.3108106666666703</c:v>
                </c:pt>
                <c:pt idx="1665">
                  <c:v>2.3121993750000032</c:v>
                </c:pt>
                <c:pt idx="1666">
                  <c:v>2.3135880833333369</c:v>
                </c:pt>
                <c:pt idx="1667">
                  <c:v>2.3149767916666701</c:v>
                </c:pt>
                <c:pt idx="1668">
                  <c:v>2.316365500000003</c:v>
                </c:pt>
                <c:pt idx="1669">
                  <c:v>2.3177542083333371</c:v>
                </c:pt>
                <c:pt idx="1670">
                  <c:v>2.3191429166666699</c:v>
                </c:pt>
                <c:pt idx="1671">
                  <c:v>2.3205316250000032</c:v>
                </c:pt>
                <c:pt idx="1672">
                  <c:v>2.3219203333333369</c:v>
                </c:pt>
                <c:pt idx="1673">
                  <c:v>2.3233090416666702</c:v>
                </c:pt>
                <c:pt idx="1674">
                  <c:v>2.3246977500000039</c:v>
                </c:pt>
                <c:pt idx="1675">
                  <c:v>2.3260864583333372</c:v>
                </c:pt>
                <c:pt idx="1676">
                  <c:v>2.32747516666667</c:v>
                </c:pt>
                <c:pt idx="1677">
                  <c:v>2.3288638750000032</c:v>
                </c:pt>
                <c:pt idx="1678">
                  <c:v>2.330252583333337</c:v>
                </c:pt>
                <c:pt idx="1679">
                  <c:v>2.3316412916666702</c:v>
                </c:pt>
                <c:pt idx="1680">
                  <c:v>2.333030000000003</c:v>
                </c:pt>
                <c:pt idx="1681">
                  <c:v>2.3344187083333372</c:v>
                </c:pt>
                <c:pt idx="1682">
                  <c:v>2.33580741666667</c:v>
                </c:pt>
                <c:pt idx="1683">
                  <c:v>2.3371961250000028</c:v>
                </c:pt>
                <c:pt idx="1684">
                  <c:v>2.338584833333337</c:v>
                </c:pt>
                <c:pt idx="1685">
                  <c:v>2.3399735416666703</c:v>
                </c:pt>
                <c:pt idx="1686">
                  <c:v>2.3413622500000031</c:v>
                </c:pt>
                <c:pt idx="1687">
                  <c:v>2.3427509583333368</c:v>
                </c:pt>
                <c:pt idx="1688">
                  <c:v>2.3441396666666701</c:v>
                </c:pt>
                <c:pt idx="1689">
                  <c:v>2.3455283750000033</c:v>
                </c:pt>
                <c:pt idx="1690">
                  <c:v>2.346917083333337</c:v>
                </c:pt>
                <c:pt idx="1691">
                  <c:v>2.3483057916666699</c:v>
                </c:pt>
                <c:pt idx="1692">
                  <c:v>2.349694500000004</c:v>
                </c:pt>
                <c:pt idx="1693">
                  <c:v>2.3510832083333373</c:v>
                </c:pt>
                <c:pt idx="1694">
                  <c:v>2.3524719166666701</c:v>
                </c:pt>
                <c:pt idx="1695">
                  <c:v>2.3538606250000038</c:v>
                </c:pt>
                <c:pt idx="1696">
                  <c:v>2.3552493333333371</c:v>
                </c:pt>
                <c:pt idx="1697">
                  <c:v>2.3566380416666703</c:v>
                </c:pt>
                <c:pt idx="1698">
                  <c:v>2.3580267500000032</c:v>
                </c:pt>
                <c:pt idx="1699">
                  <c:v>2.3594154583333369</c:v>
                </c:pt>
                <c:pt idx="1700">
                  <c:v>2.3608041666666701</c:v>
                </c:pt>
                <c:pt idx="1701">
                  <c:v>2.3621928750000043</c:v>
                </c:pt>
                <c:pt idx="1702">
                  <c:v>2.3635815833333371</c:v>
                </c:pt>
                <c:pt idx="1703">
                  <c:v>2.3649702916666699</c:v>
                </c:pt>
                <c:pt idx="1704">
                  <c:v>2.3663590000000041</c:v>
                </c:pt>
                <c:pt idx="1705">
                  <c:v>2.3677477083333369</c:v>
                </c:pt>
                <c:pt idx="1706">
                  <c:v>2.3691364166666702</c:v>
                </c:pt>
                <c:pt idx="1707">
                  <c:v>2.370525125000003</c:v>
                </c:pt>
                <c:pt idx="1708">
                  <c:v>2.3719138333333372</c:v>
                </c:pt>
                <c:pt idx="1709">
                  <c:v>2.37330254166667</c:v>
                </c:pt>
                <c:pt idx="1710">
                  <c:v>2.3746912500000041</c:v>
                </c:pt>
                <c:pt idx="1711">
                  <c:v>2.376079958333337</c:v>
                </c:pt>
                <c:pt idx="1712">
                  <c:v>2.3774686666666702</c:v>
                </c:pt>
                <c:pt idx="1713">
                  <c:v>2.3788573750000039</c:v>
                </c:pt>
                <c:pt idx="1714">
                  <c:v>2.3802460833333372</c:v>
                </c:pt>
                <c:pt idx="1715">
                  <c:v>2.38163479166667</c:v>
                </c:pt>
                <c:pt idx="1716">
                  <c:v>2.3830235000000028</c:v>
                </c:pt>
                <c:pt idx="1717">
                  <c:v>2.384412208333337</c:v>
                </c:pt>
                <c:pt idx="1718">
                  <c:v>2.3858009166666703</c:v>
                </c:pt>
                <c:pt idx="1719">
                  <c:v>2.387189625000004</c:v>
                </c:pt>
                <c:pt idx="1720">
                  <c:v>2.3885783333333368</c:v>
                </c:pt>
                <c:pt idx="1721">
                  <c:v>2.3899670416666701</c:v>
                </c:pt>
                <c:pt idx="1722">
                  <c:v>2.3913557500000042</c:v>
                </c:pt>
                <c:pt idx="1723">
                  <c:v>2.392744458333337</c:v>
                </c:pt>
                <c:pt idx="1724">
                  <c:v>2.3941331666666699</c:v>
                </c:pt>
                <c:pt idx="1725">
                  <c:v>2.3955218750000031</c:v>
                </c:pt>
                <c:pt idx="1726">
                  <c:v>2.3969105833333373</c:v>
                </c:pt>
                <c:pt idx="1727">
                  <c:v>2.3982992916666701</c:v>
                </c:pt>
                <c:pt idx="1728">
                  <c:v>2.3996880000000029</c:v>
                </c:pt>
                <c:pt idx="1729">
                  <c:v>2.4010767083333371</c:v>
                </c:pt>
                <c:pt idx="1730">
                  <c:v>2.4024654166666699</c:v>
                </c:pt>
                <c:pt idx="1731">
                  <c:v>2.4038541250000041</c:v>
                </c:pt>
                <c:pt idx="1732">
                  <c:v>2.4052428333333369</c:v>
                </c:pt>
                <c:pt idx="1733">
                  <c:v>2.4066315416666701</c:v>
                </c:pt>
                <c:pt idx="1734">
                  <c:v>2.408020250000003</c:v>
                </c:pt>
                <c:pt idx="1735">
                  <c:v>2.4094089583333371</c:v>
                </c:pt>
                <c:pt idx="1736">
                  <c:v>2.4107976666666699</c:v>
                </c:pt>
                <c:pt idx="1737">
                  <c:v>2.4121863750000041</c:v>
                </c:pt>
                <c:pt idx="1738">
                  <c:v>2.4135750833333369</c:v>
                </c:pt>
                <c:pt idx="1739">
                  <c:v>2.4149637916666702</c:v>
                </c:pt>
                <c:pt idx="1740">
                  <c:v>2.4163525000000039</c:v>
                </c:pt>
                <c:pt idx="1741">
                  <c:v>2.4177412083333372</c:v>
                </c:pt>
                <c:pt idx="1742">
                  <c:v>2.41912991666667</c:v>
                </c:pt>
                <c:pt idx="1743">
                  <c:v>2.4205186250000033</c:v>
                </c:pt>
                <c:pt idx="1744">
                  <c:v>2.421907333333337</c:v>
                </c:pt>
                <c:pt idx="1745">
                  <c:v>2.4232960416666702</c:v>
                </c:pt>
                <c:pt idx="1746">
                  <c:v>2.4246847500000031</c:v>
                </c:pt>
                <c:pt idx="1747">
                  <c:v>2.4260734583333372</c:v>
                </c:pt>
                <c:pt idx="1748">
                  <c:v>2.42746216666667</c:v>
                </c:pt>
                <c:pt idx="1749">
                  <c:v>2.4288508750000042</c:v>
                </c:pt>
                <c:pt idx="1750">
                  <c:v>2.430239583333337</c:v>
                </c:pt>
                <c:pt idx="1751">
                  <c:v>2.4316282916666703</c:v>
                </c:pt>
                <c:pt idx="1752">
                  <c:v>2.4330170000000031</c:v>
                </c:pt>
                <c:pt idx="1753">
                  <c:v>2.4344057083333368</c:v>
                </c:pt>
                <c:pt idx="1754">
                  <c:v>2.4357944166666701</c:v>
                </c:pt>
                <c:pt idx="1755">
                  <c:v>2.4371831250000042</c:v>
                </c:pt>
                <c:pt idx="1756">
                  <c:v>2.438571833333337</c:v>
                </c:pt>
                <c:pt idx="1757">
                  <c:v>2.4399605416666699</c:v>
                </c:pt>
                <c:pt idx="1758">
                  <c:v>2.441349250000004</c:v>
                </c:pt>
                <c:pt idx="1759">
                  <c:v>2.4427379583333373</c:v>
                </c:pt>
                <c:pt idx="1760">
                  <c:v>2.4441266666666701</c:v>
                </c:pt>
                <c:pt idx="1761">
                  <c:v>2.4455153750000029</c:v>
                </c:pt>
                <c:pt idx="1762">
                  <c:v>2.4469040833333371</c:v>
                </c:pt>
                <c:pt idx="1763">
                  <c:v>2.4482927916666699</c:v>
                </c:pt>
                <c:pt idx="1764">
                  <c:v>2.4496815000000032</c:v>
                </c:pt>
                <c:pt idx="1765">
                  <c:v>2.4510702083333369</c:v>
                </c:pt>
                <c:pt idx="1766">
                  <c:v>2.4524589166666702</c:v>
                </c:pt>
                <c:pt idx="1767">
                  <c:v>2.4538476250000043</c:v>
                </c:pt>
                <c:pt idx="1768">
                  <c:v>2.4552363333333371</c:v>
                </c:pt>
                <c:pt idx="1769">
                  <c:v>2.45662504166667</c:v>
                </c:pt>
                <c:pt idx="1770">
                  <c:v>2.4580137500000032</c:v>
                </c:pt>
                <c:pt idx="1771">
                  <c:v>2.4594024583333369</c:v>
                </c:pt>
                <c:pt idx="1772">
                  <c:v>2.4607911666666702</c:v>
                </c:pt>
                <c:pt idx="1773">
                  <c:v>2.4621798750000039</c:v>
                </c:pt>
                <c:pt idx="1774">
                  <c:v>2.4635685833333372</c:v>
                </c:pt>
                <c:pt idx="1775">
                  <c:v>2.46495729166667</c:v>
                </c:pt>
                <c:pt idx="1776">
                  <c:v>2.4663460000000041</c:v>
                </c:pt>
                <c:pt idx="1777">
                  <c:v>2.467734708333337</c:v>
                </c:pt>
                <c:pt idx="1778">
                  <c:v>2.4691234166666702</c:v>
                </c:pt>
                <c:pt idx="1779">
                  <c:v>2.4705121250000031</c:v>
                </c:pt>
                <c:pt idx="1780">
                  <c:v>2.4719008333333372</c:v>
                </c:pt>
                <c:pt idx="1781">
                  <c:v>2.47328954166667</c:v>
                </c:pt>
                <c:pt idx="1782">
                  <c:v>2.4746782500000029</c:v>
                </c:pt>
                <c:pt idx="1783">
                  <c:v>2.476066958333337</c:v>
                </c:pt>
                <c:pt idx="1784">
                  <c:v>2.4774556666666703</c:v>
                </c:pt>
                <c:pt idx="1785">
                  <c:v>2.478844375000004</c:v>
                </c:pt>
                <c:pt idx="1786">
                  <c:v>2.4802330833333368</c:v>
                </c:pt>
                <c:pt idx="1787">
                  <c:v>2.4816217916666701</c:v>
                </c:pt>
                <c:pt idx="1788">
                  <c:v>2.4830105000000033</c:v>
                </c:pt>
                <c:pt idx="1789">
                  <c:v>2.4843992083333371</c:v>
                </c:pt>
                <c:pt idx="1790">
                  <c:v>2.4857879166666699</c:v>
                </c:pt>
                <c:pt idx="1791">
                  <c:v>2.4871766250000031</c:v>
                </c:pt>
                <c:pt idx="1792">
                  <c:v>2.4885653333333373</c:v>
                </c:pt>
                <c:pt idx="1793">
                  <c:v>2.4899540416666701</c:v>
                </c:pt>
                <c:pt idx="1794">
                  <c:v>2.4913427500000038</c:v>
                </c:pt>
                <c:pt idx="1795">
                  <c:v>2.4927314583333371</c:v>
                </c:pt>
                <c:pt idx="1796">
                  <c:v>2.4941201666666699</c:v>
                </c:pt>
                <c:pt idx="1797">
                  <c:v>2.4955088750000032</c:v>
                </c:pt>
                <c:pt idx="1798">
                  <c:v>2.4968975833333369</c:v>
                </c:pt>
                <c:pt idx="1799">
                  <c:v>2.4982862916666702</c:v>
                </c:pt>
                <c:pt idx="1800">
                  <c:v>2.4996750000000043</c:v>
                </c:pt>
                <c:pt idx="1801">
                  <c:v>2.5010637083333371</c:v>
                </c:pt>
                <c:pt idx="1802">
                  <c:v>2.50245241666667</c:v>
                </c:pt>
                <c:pt idx="1803">
                  <c:v>2.5038411250000041</c:v>
                </c:pt>
                <c:pt idx="1804">
                  <c:v>2.5052298333333369</c:v>
                </c:pt>
                <c:pt idx="1805">
                  <c:v>2.5066185416666702</c:v>
                </c:pt>
                <c:pt idx="1806">
                  <c:v>2.508007250000003</c:v>
                </c:pt>
                <c:pt idx="1807">
                  <c:v>2.5093959583333372</c:v>
                </c:pt>
                <c:pt idx="1808">
                  <c:v>2.51078466666667</c:v>
                </c:pt>
                <c:pt idx="1809">
                  <c:v>2.5121733750000033</c:v>
                </c:pt>
                <c:pt idx="1810">
                  <c:v>2.513562083333337</c:v>
                </c:pt>
                <c:pt idx="1811">
                  <c:v>2.5149507916666702</c:v>
                </c:pt>
                <c:pt idx="1812">
                  <c:v>2.5163395000000039</c:v>
                </c:pt>
                <c:pt idx="1813">
                  <c:v>2.5177282083333372</c:v>
                </c:pt>
                <c:pt idx="1814">
                  <c:v>2.51911691666667</c:v>
                </c:pt>
                <c:pt idx="1815">
                  <c:v>2.5205056250000029</c:v>
                </c:pt>
                <c:pt idx="1816">
                  <c:v>2.521894333333337</c:v>
                </c:pt>
                <c:pt idx="1817">
                  <c:v>2.5232830416666703</c:v>
                </c:pt>
                <c:pt idx="1818">
                  <c:v>2.524671750000004</c:v>
                </c:pt>
                <c:pt idx="1819">
                  <c:v>2.5260604583333368</c:v>
                </c:pt>
                <c:pt idx="1820">
                  <c:v>2.5274491666666701</c:v>
                </c:pt>
                <c:pt idx="1821">
                  <c:v>2.5288378750000042</c:v>
                </c:pt>
                <c:pt idx="1822">
                  <c:v>2.5302265833333371</c:v>
                </c:pt>
                <c:pt idx="1823">
                  <c:v>2.5316152916666699</c:v>
                </c:pt>
                <c:pt idx="1824">
                  <c:v>2.5330040000000031</c:v>
                </c:pt>
                <c:pt idx="1825">
                  <c:v>2.5343927083333373</c:v>
                </c:pt>
                <c:pt idx="1826">
                  <c:v>2.5357814166666701</c:v>
                </c:pt>
                <c:pt idx="1827">
                  <c:v>2.5371701250000029</c:v>
                </c:pt>
                <c:pt idx="1828">
                  <c:v>2.5385588333333371</c:v>
                </c:pt>
                <c:pt idx="1829">
                  <c:v>2.5399475416666699</c:v>
                </c:pt>
                <c:pt idx="1830">
                  <c:v>2.5413362500000041</c:v>
                </c:pt>
                <c:pt idx="1831">
                  <c:v>2.5427249583333369</c:v>
                </c:pt>
                <c:pt idx="1832">
                  <c:v>2.5441136666666702</c:v>
                </c:pt>
                <c:pt idx="1833">
                  <c:v>2.545502375000003</c:v>
                </c:pt>
                <c:pt idx="1834">
                  <c:v>2.5468910833333371</c:v>
                </c:pt>
                <c:pt idx="1835">
                  <c:v>2.54827979166667</c:v>
                </c:pt>
                <c:pt idx="1836">
                  <c:v>2.5496685000000032</c:v>
                </c:pt>
                <c:pt idx="1837">
                  <c:v>2.5510572083333369</c:v>
                </c:pt>
                <c:pt idx="1838">
                  <c:v>2.5524459166666702</c:v>
                </c:pt>
                <c:pt idx="1839">
                  <c:v>2.5538346250000039</c:v>
                </c:pt>
                <c:pt idx="1840">
                  <c:v>2.5552233333333372</c:v>
                </c:pt>
                <c:pt idx="1841">
                  <c:v>2.55661204166667</c:v>
                </c:pt>
                <c:pt idx="1842">
                  <c:v>2.5580007500000033</c:v>
                </c:pt>
                <c:pt idx="1843">
                  <c:v>2.559389458333337</c:v>
                </c:pt>
                <c:pt idx="1844">
                  <c:v>2.5607781666666698</c:v>
                </c:pt>
                <c:pt idx="1845">
                  <c:v>2.5621668750000031</c:v>
                </c:pt>
                <c:pt idx="1846">
                  <c:v>2.5635555833333372</c:v>
                </c:pt>
                <c:pt idx="1847">
                  <c:v>2.56494429166667</c:v>
                </c:pt>
                <c:pt idx="1848">
                  <c:v>2.5663330000000042</c:v>
                </c:pt>
                <c:pt idx="1849">
                  <c:v>2.567721708333337</c:v>
                </c:pt>
                <c:pt idx="1850">
                  <c:v>2.5691104166666703</c:v>
                </c:pt>
                <c:pt idx="1851">
                  <c:v>2.5704991250000031</c:v>
                </c:pt>
                <c:pt idx="1852">
                  <c:v>2.5718878333333368</c:v>
                </c:pt>
                <c:pt idx="1853">
                  <c:v>2.5732765416666701</c:v>
                </c:pt>
                <c:pt idx="1854">
                  <c:v>2.5746652500000033</c:v>
                </c:pt>
                <c:pt idx="1855">
                  <c:v>2.5760539583333371</c:v>
                </c:pt>
                <c:pt idx="1856">
                  <c:v>2.5774426666666699</c:v>
                </c:pt>
                <c:pt idx="1857">
                  <c:v>2.578831375000004</c:v>
                </c:pt>
                <c:pt idx="1858">
                  <c:v>2.5802200833333373</c:v>
                </c:pt>
                <c:pt idx="1859">
                  <c:v>2.5816087916666701</c:v>
                </c:pt>
                <c:pt idx="1860">
                  <c:v>2.5829975000000029</c:v>
                </c:pt>
                <c:pt idx="1861">
                  <c:v>2.5843862083333371</c:v>
                </c:pt>
                <c:pt idx="1862">
                  <c:v>2.5857749166666699</c:v>
                </c:pt>
                <c:pt idx="1863">
                  <c:v>2.5871636250000032</c:v>
                </c:pt>
                <c:pt idx="1864">
                  <c:v>2.5885523333333369</c:v>
                </c:pt>
                <c:pt idx="1865">
                  <c:v>2.5899410416666702</c:v>
                </c:pt>
                <c:pt idx="1866">
                  <c:v>2.5913297500000043</c:v>
                </c:pt>
                <c:pt idx="1867">
                  <c:v>2.5927184583333371</c:v>
                </c:pt>
                <c:pt idx="1868">
                  <c:v>2.59410716666667</c:v>
                </c:pt>
                <c:pt idx="1869">
                  <c:v>2.5954958750000032</c:v>
                </c:pt>
                <c:pt idx="1870">
                  <c:v>2.5968845833333369</c:v>
                </c:pt>
                <c:pt idx="1871">
                  <c:v>2.5982732916666702</c:v>
                </c:pt>
                <c:pt idx="1872">
                  <c:v>2.599662000000003</c:v>
                </c:pt>
                <c:pt idx="1873">
                  <c:v>2.6010507083333372</c:v>
                </c:pt>
                <c:pt idx="1874">
                  <c:v>2.60243941666667</c:v>
                </c:pt>
                <c:pt idx="1875">
                  <c:v>2.6038281250000042</c:v>
                </c:pt>
                <c:pt idx="1876">
                  <c:v>2.605216833333337</c:v>
                </c:pt>
                <c:pt idx="1877">
                  <c:v>2.6066055416666698</c:v>
                </c:pt>
                <c:pt idx="1878">
                  <c:v>2.6079942500000031</c:v>
                </c:pt>
                <c:pt idx="1879">
                  <c:v>2.6093829583333372</c:v>
                </c:pt>
                <c:pt idx="1880">
                  <c:v>2.61077166666667</c:v>
                </c:pt>
                <c:pt idx="1881">
                  <c:v>2.6121603750000042</c:v>
                </c:pt>
                <c:pt idx="1882">
                  <c:v>2.613549083333337</c:v>
                </c:pt>
                <c:pt idx="1883">
                  <c:v>2.6149377916666703</c:v>
                </c:pt>
                <c:pt idx="1884">
                  <c:v>2.616326500000004</c:v>
                </c:pt>
                <c:pt idx="1885">
                  <c:v>2.6177152083333368</c:v>
                </c:pt>
                <c:pt idx="1886">
                  <c:v>2.6191039166666701</c:v>
                </c:pt>
                <c:pt idx="1887">
                  <c:v>2.6204926250000029</c:v>
                </c:pt>
                <c:pt idx="1888">
                  <c:v>2.6218813333333371</c:v>
                </c:pt>
                <c:pt idx="1889">
                  <c:v>2.6232700416666699</c:v>
                </c:pt>
                <c:pt idx="1890">
                  <c:v>2.6246587500000031</c:v>
                </c:pt>
                <c:pt idx="1891">
                  <c:v>2.6260474583333373</c:v>
                </c:pt>
                <c:pt idx="1892">
                  <c:v>2.6274361666666701</c:v>
                </c:pt>
                <c:pt idx="1893">
                  <c:v>2.6288248750000038</c:v>
                </c:pt>
                <c:pt idx="1894">
                  <c:v>2.6302135833333371</c:v>
                </c:pt>
                <c:pt idx="1895">
                  <c:v>2.6316022916666699</c:v>
                </c:pt>
                <c:pt idx="1896">
                  <c:v>2.6329910000000032</c:v>
                </c:pt>
                <c:pt idx="1897">
                  <c:v>2.6343797083333369</c:v>
                </c:pt>
                <c:pt idx="1898">
                  <c:v>2.6357684166666702</c:v>
                </c:pt>
                <c:pt idx="1899">
                  <c:v>2.637157125000003</c:v>
                </c:pt>
                <c:pt idx="1900">
                  <c:v>2.6385458333333371</c:v>
                </c:pt>
                <c:pt idx="1901">
                  <c:v>2.63993454166667</c:v>
                </c:pt>
                <c:pt idx="1902">
                  <c:v>2.6413232500000041</c:v>
                </c:pt>
                <c:pt idx="1903">
                  <c:v>2.6427119583333369</c:v>
                </c:pt>
                <c:pt idx="1904">
                  <c:v>2.6441006666666702</c:v>
                </c:pt>
                <c:pt idx="1905">
                  <c:v>2.645489375000003</c:v>
                </c:pt>
                <c:pt idx="1906">
                  <c:v>2.6468780833333372</c:v>
                </c:pt>
                <c:pt idx="1907">
                  <c:v>2.64826679166667</c:v>
                </c:pt>
                <c:pt idx="1908">
                  <c:v>2.6496555000000033</c:v>
                </c:pt>
                <c:pt idx="1909">
                  <c:v>2.651044208333337</c:v>
                </c:pt>
                <c:pt idx="1910">
                  <c:v>2.6524329166666698</c:v>
                </c:pt>
                <c:pt idx="1911">
                  <c:v>2.653821625000004</c:v>
                </c:pt>
                <c:pt idx="1912">
                  <c:v>2.6552103333333372</c:v>
                </c:pt>
                <c:pt idx="1913">
                  <c:v>2.65659904166667</c:v>
                </c:pt>
                <c:pt idx="1914">
                  <c:v>2.6579877500000029</c:v>
                </c:pt>
                <c:pt idx="1915">
                  <c:v>2.659376458333337</c:v>
                </c:pt>
                <c:pt idx="1916">
                  <c:v>2.6607651666666703</c:v>
                </c:pt>
                <c:pt idx="1917">
                  <c:v>2.6621538750000031</c:v>
                </c:pt>
                <c:pt idx="1918">
                  <c:v>2.6635425833333368</c:v>
                </c:pt>
                <c:pt idx="1919">
                  <c:v>2.6649312916666701</c:v>
                </c:pt>
                <c:pt idx="1920">
                  <c:v>2.6663200000000042</c:v>
                </c:pt>
                <c:pt idx="1921">
                  <c:v>2.6677087083333402</c:v>
                </c:pt>
                <c:pt idx="1922">
                  <c:v>2.6690974166666699</c:v>
                </c:pt>
                <c:pt idx="1923">
                  <c:v>2.670486125</c:v>
                </c:pt>
                <c:pt idx="1924">
                  <c:v>2.67187483333334</c:v>
                </c:pt>
                <c:pt idx="1925">
                  <c:v>2.6732635416666701</c:v>
                </c:pt>
                <c:pt idx="1926">
                  <c:v>2.6746522500000003</c:v>
                </c:pt>
                <c:pt idx="1927">
                  <c:v>2.6760409583333402</c:v>
                </c:pt>
                <c:pt idx="1928">
                  <c:v>2.6774296666666704</c:v>
                </c:pt>
                <c:pt idx="1929">
                  <c:v>2.6788183750000001</c:v>
                </c:pt>
                <c:pt idx="1930">
                  <c:v>2.68020708333334</c:v>
                </c:pt>
                <c:pt idx="1931">
                  <c:v>2.6815957916666702</c:v>
                </c:pt>
                <c:pt idx="1932">
                  <c:v>2.6829844999999999</c:v>
                </c:pt>
                <c:pt idx="1933">
                  <c:v>2.6843732083333398</c:v>
                </c:pt>
                <c:pt idx="1934">
                  <c:v>2.68576191666667</c:v>
                </c:pt>
                <c:pt idx="1935">
                  <c:v>2.6871506250000001</c:v>
                </c:pt>
                <c:pt idx="1936">
                  <c:v>2.6885393333333401</c:v>
                </c:pt>
                <c:pt idx="1937">
                  <c:v>2.6899280416666702</c:v>
                </c:pt>
                <c:pt idx="1938">
                  <c:v>2.6913167500000004</c:v>
                </c:pt>
                <c:pt idx="1939">
                  <c:v>2.6927054583333403</c:v>
                </c:pt>
                <c:pt idx="1940">
                  <c:v>2.69409416666667</c:v>
                </c:pt>
                <c:pt idx="1941">
                  <c:v>2.6954828750000002</c:v>
                </c:pt>
                <c:pt idx="1942">
                  <c:v>2.6968715833333401</c:v>
                </c:pt>
                <c:pt idx="1943">
                  <c:v>2.6982602916666698</c:v>
                </c:pt>
                <c:pt idx="1944">
                  <c:v>2.699649</c:v>
                </c:pt>
                <c:pt idx="1945">
                  <c:v>2.7010377083333399</c:v>
                </c:pt>
                <c:pt idx="1946">
                  <c:v>2.7024264166666701</c:v>
                </c:pt>
                <c:pt idx="1947">
                  <c:v>2.7038151250000002</c:v>
                </c:pt>
                <c:pt idx="1948">
                  <c:v>2.7052038333333401</c:v>
                </c:pt>
                <c:pt idx="1949">
                  <c:v>2.7065925416666703</c:v>
                </c:pt>
                <c:pt idx="1950">
                  <c:v>2.70798125</c:v>
                </c:pt>
                <c:pt idx="1951">
                  <c:v>2.7093699583333404</c:v>
                </c:pt>
                <c:pt idx="1952">
                  <c:v>2.7107586666666701</c:v>
                </c:pt>
                <c:pt idx="1953">
                  <c:v>2.7121473749999998</c:v>
                </c:pt>
                <c:pt idx="1954">
                  <c:v>2.7135360833333402</c:v>
                </c:pt>
                <c:pt idx="1955">
                  <c:v>2.7149247916666699</c:v>
                </c:pt>
                <c:pt idx="1956">
                  <c:v>2.7163135</c:v>
                </c:pt>
                <c:pt idx="1957">
                  <c:v>2.71770220833334</c:v>
                </c:pt>
                <c:pt idx="1958">
                  <c:v>2.7190909166666701</c:v>
                </c:pt>
                <c:pt idx="1959">
                  <c:v>2.7204796250000003</c:v>
                </c:pt>
                <c:pt idx="1960">
                  <c:v>2.7218683333333402</c:v>
                </c:pt>
                <c:pt idx="1961">
                  <c:v>2.7232570416666704</c:v>
                </c:pt>
                <c:pt idx="1962">
                  <c:v>2.7246457500000001</c:v>
                </c:pt>
                <c:pt idx="1963">
                  <c:v>2.72603445833334</c:v>
                </c:pt>
                <c:pt idx="1964">
                  <c:v>2.7274231666666702</c:v>
                </c:pt>
                <c:pt idx="1965">
                  <c:v>2.7288118749999999</c:v>
                </c:pt>
                <c:pt idx="1966">
                  <c:v>2.7302005833333398</c:v>
                </c:pt>
                <c:pt idx="1967">
                  <c:v>2.73158929166667</c:v>
                </c:pt>
                <c:pt idx="1968">
                  <c:v>2.7329780000000001</c:v>
                </c:pt>
                <c:pt idx="1969">
                  <c:v>2.7343667083333401</c:v>
                </c:pt>
                <c:pt idx="1970">
                  <c:v>2.7357554166666702</c:v>
                </c:pt>
                <c:pt idx="1971">
                  <c:v>2.7371441250000004</c:v>
                </c:pt>
                <c:pt idx="1972">
                  <c:v>2.7385328333333403</c:v>
                </c:pt>
                <c:pt idx="1973">
                  <c:v>2.73992154166667</c:v>
                </c:pt>
                <c:pt idx="1974">
                  <c:v>2.7413102500000002</c:v>
                </c:pt>
                <c:pt idx="1975">
                  <c:v>2.7426989583333401</c:v>
                </c:pt>
                <c:pt idx="1976">
                  <c:v>2.7440876666666698</c:v>
                </c:pt>
                <c:pt idx="1977">
                  <c:v>2.745476375</c:v>
                </c:pt>
                <c:pt idx="1978">
                  <c:v>2.7468650833333399</c:v>
                </c:pt>
                <c:pt idx="1979">
                  <c:v>2.7482537916666701</c:v>
                </c:pt>
                <c:pt idx="1980">
                  <c:v>2.7496425000000002</c:v>
                </c:pt>
                <c:pt idx="1981">
                  <c:v>2.7510312083333401</c:v>
                </c:pt>
                <c:pt idx="1982">
                  <c:v>2.7524199166666703</c:v>
                </c:pt>
                <c:pt idx="1983">
                  <c:v>2.753808625</c:v>
                </c:pt>
                <c:pt idx="1984">
                  <c:v>2.7551973333333404</c:v>
                </c:pt>
                <c:pt idx="1985">
                  <c:v>2.7565860416666701</c:v>
                </c:pt>
                <c:pt idx="1986">
                  <c:v>2.7579747499999998</c:v>
                </c:pt>
                <c:pt idx="1987">
                  <c:v>2.7593634583333402</c:v>
                </c:pt>
                <c:pt idx="1988">
                  <c:v>2.7607521666666699</c:v>
                </c:pt>
                <c:pt idx="1989">
                  <c:v>2.7621408750000001</c:v>
                </c:pt>
                <c:pt idx="1990">
                  <c:v>2.76352958333334</c:v>
                </c:pt>
                <c:pt idx="1991">
                  <c:v>2.7649182916666701</c:v>
                </c:pt>
                <c:pt idx="1992">
                  <c:v>2.7663070000000003</c:v>
                </c:pt>
                <c:pt idx="1993">
                  <c:v>2.7676957083333402</c:v>
                </c:pt>
                <c:pt idx="1994">
                  <c:v>2.7690844166666704</c:v>
                </c:pt>
                <c:pt idx="1995">
                  <c:v>2.7704731250000001</c:v>
                </c:pt>
                <c:pt idx="1996">
                  <c:v>2.77186183333334</c:v>
                </c:pt>
                <c:pt idx="1997">
                  <c:v>2.7732505416666702</c:v>
                </c:pt>
                <c:pt idx="1998">
                  <c:v>2.7746392499999999</c:v>
                </c:pt>
                <c:pt idx="1999">
                  <c:v>2.7760279583333398</c:v>
                </c:pt>
                <c:pt idx="2000">
                  <c:v>2.77741666666667</c:v>
                </c:pt>
                <c:pt idx="2001">
                  <c:v>2.7788053750000001</c:v>
                </c:pt>
                <c:pt idx="2002">
                  <c:v>2.7801940833333401</c:v>
                </c:pt>
                <c:pt idx="2003">
                  <c:v>2.7815827916666702</c:v>
                </c:pt>
                <c:pt idx="2004">
                  <c:v>2.7829715000000004</c:v>
                </c:pt>
                <c:pt idx="2005">
                  <c:v>2.7843602083333403</c:v>
                </c:pt>
                <c:pt idx="2006">
                  <c:v>2.78574891666667</c:v>
                </c:pt>
                <c:pt idx="2007">
                  <c:v>2.7871376250000002</c:v>
                </c:pt>
                <c:pt idx="2008">
                  <c:v>2.7885263333333401</c:v>
                </c:pt>
                <c:pt idx="2009">
                  <c:v>2.7899150416666698</c:v>
                </c:pt>
                <c:pt idx="2010">
                  <c:v>2.79130375</c:v>
                </c:pt>
                <c:pt idx="2011">
                  <c:v>2.7926924583333399</c:v>
                </c:pt>
                <c:pt idx="2012">
                  <c:v>2.7940811666666701</c:v>
                </c:pt>
                <c:pt idx="2013">
                  <c:v>2.7954698750000002</c:v>
                </c:pt>
                <c:pt idx="2014">
                  <c:v>2.7968585833333401</c:v>
                </c:pt>
                <c:pt idx="2015">
                  <c:v>2.7982472916666703</c:v>
                </c:pt>
                <c:pt idx="2016">
                  <c:v>2.799636</c:v>
                </c:pt>
                <c:pt idx="2017">
                  <c:v>2.8010247083333404</c:v>
                </c:pt>
                <c:pt idx="2018">
                  <c:v>2.8024134166666701</c:v>
                </c:pt>
                <c:pt idx="2019">
                  <c:v>2.8038021249999998</c:v>
                </c:pt>
                <c:pt idx="2020">
                  <c:v>2.8051908333333397</c:v>
                </c:pt>
                <c:pt idx="2021">
                  <c:v>2.8065795416666699</c:v>
                </c:pt>
                <c:pt idx="2022">
                  <c:v>2.8079682500000001</c:v>
                </c:pt>
                <c:pt idx="2023">
                  <c:v>2.80935695833334</c:v>
                </c:pt>
                <c:pt idx="2024">
                  <c:v>2.8107456666666701</c:v>
                </c:pt>
                <c:pt idx="2025">
                  <c:v>2.8121343750000003</c:v>
                </c:pt>
                <c:pt idx="2026">
                  <c:v>2.8135230833333402</c:v>
                </c:pt>
                <c:pt idx="2027">
                  <c:v>2.8149117916666704</c:v>
                </c:pt>
                <c:pt idx="2028">
                  <c:v>2.8163005000000001</c:v>
                </c:pt>
                <c:pt idx="2029">
                  <c:v>2.81768920833334</c:v>
                </c:pt>
                <c:pt idx="2030">
                  <c:v>2.8190779166666702</c:v>
                </c:pt>
                <c:pt idx="2031">
                  <c:v>2.8204666249999999</c:v>
                </c:pt>
                <c:pt idx="2032">
                  <c:v>2.8218553333333398</c:v>
                </c:pt>
                <c:pt idx="2033">
                  <c:v>2.82324404166667</c:v>
                </c:pt>
                <c:pt idx="2034">
                  <c:v>2.8246327500000001</c:v>
                </c:pt>
                <c:pt idx="2035">
                  <c:v>2.8260214583333401</c:v>
                </c:pt>
                <c:pt idx="2036">
                  <c:v>2.8274101666666702</c:v>
                </c:pt>
                <c:pt idx="2037">
                  <c:v>2.8287988750000004</c:v>
                </c:pt>
                <c:pt idx="2038">
                  <c:v>2.8301875833333403</c:v>
                </c:pt>
                <c:pt idx="2039">
                  <c:v>2.83157629166667</c:v>
                </c:pt>
                <c:pt idx="2040">
                  <c:v>2.8329650000000002</c:v>
                </c:pt>
                <c:pt idx="2041">
                  <c:v>2.8343537083333401</c:v>
                </c:pt>
                <c:pt idx="2042">
                  <c:v>2.8357424166666698</c:v>
                </c:pt>
                <c:pt idx="2043">
                  <c:v>2.837131125</c:v>
                </c:pt>
                <c:pt idx="2044">
                  <c:v>2.8385198333333399</c:v>
                </c:pt>
                <c:pt idx="2045">
                  <c:v>2.8399085416666701</c:v>
                </c:pt>
                <c:pt idx="2046">
                  <c:v>2.8412972500000002</c:v>
                </c:pt>
                <c:pt idx="2047">
                  <c:v>2.8426859583333401</c:v>
                </c:pt>
                <c:pt idx="2048">
                  <c:v>2.8440746666666703</c:v>
                </c:pt>
                <c:pt idx="2049">
                  <c:v>2.845463375</c:v>
                </c:pt>
                <c:pt idx="2050">
                  <c:v>2.8468520833333404</c:v>
                </c:pt>
                <c:pt idx="2051">
                  <c:v>2.8482407916666701</c:v>
                </c:pt>
                <c:pt idx="2052">
                  <c:v>2.8496294999999998</c:v>
                </c:pt>
                <c:pt idx="2053">
                  <c:v>2.8510182083333397</c:v>
                </c:pt>
                <c:pt idx="2054">
                  <c:v>2.8524069166666699</c:v>
                </c:pt>
                <c:pt idx="2055">
                  <c:v>2.8537956250000001</c:v>
                </c:pt>
                <c:pt idx="2056">
                  <c:v>2.85518433333334</c:v>
                </c:pt>
                <c:pt idx="2057">
                  <c:v>2.8565730416666701</c:v>
                </c:pt>
                <c:pt idx="2058">
                  <c:v>2.8579617500000003</c:v>
                </c:pt>
                <c:pt idx="2059">
                  <c:v>2.8593504583333402</c:v>
                </c:pt>
                <c:pt idx="2060">
                  <c:v>2.8607391666666704</c:v>
                </c:pt>
                <c:pt idx="2061">
                  <c:v>2.8621278750000001</c:v>
                </c:pt>
                <c:pt idx="2062">
                  <c:v>2.86351658333334</c:v>
                </c:pt>
                <c:pt idx="2063">
                  <c:v>2.8649052916666697</c:v>
                </c:pt>
                <c:pt idx="2064">
                  <c:v>2.8662939999999999</c:v>
                </c:pt>
                <c:pt idx="2065">
                  <c:v>2.8676827083333398</c:v>
                </c:pt>
                <c:pt idx="2066">
                  <c:v>2.86907141666667</c:v>
                </c:pt>
                <c:pt idx="2067">
                  <c:v>2.8704601250000001</c:v>
                </c:pt>
                <c:pt idx="2068">
                  <c:v>2.8718488333333401</c:v>
                </c:pt>
                <c:pt idx="2069">
                  <c:v>2.8732375416666702</c:v>
                </c:pt>
                <c:pt idx="2070">
                  <c:v>2.8746262500000004</c:v>
                </c:pt>
                <c:pt idx="2071">
                  <c:v>2.8760149583333403</c:v>
                </c:pt>
                <c:pt idx="2072">
                  <c:v>2.87740366666667</c:v>
                </c:pt>
                <c:pt idx="2073">
                  <c:v>2.8787923750000002</c:v>
                </c:pt>
                <c:pt idx="2074">
                  <c:v>2.8801810833333401</c:v>
                </c:pt>
                <c:pt idx="2075">
                  <c:v>2.8815697916666698</c:v>
                </c:pt>
                <c:pt idx="2076">
                  <c:v>2.8829585</c:v>
                </c:pt>
                <c:pt idx="2077">
                  <c:v>2.8843472083333399</c:v>
                </c:pt>
                <c:pt idx="2078">
                  <c:v>2.8857359166666701</c:v>
                </c:pt>
                <c:pt idx="2079">
                  <c:v>2.8871246250000002</c:v>
                </c:pt>
                <c:pt idx="2080">
                  <c:v>2.8885133333333401</c:v>
                </c:pt>
                <c:pt idx="2081">
                  <c:v>2.8899020416666703</c:v>
                </c:pt>
                <c:pt idx="2082">
                  <c:v>2.89129075</c:v>
                </c:pt>
                <c:pt idx="2083">
                  <c:v>2.8926794583333404</c:v>
                </c:pt>
                <c:pt idx="2084">
                  <c:v>2.8940681666666701</c:v>
                </c:pt>
                <c:pt idx="2085">
                  <c:v>2.8954568749999998</c:v>
                </c:pt>
                <c:pt idx="2086">
                  <c:v>2.8968455833333397</c:v>
                </c:pt>
                <c:pt idx="2087">
                  <c:v>2.8982342916666699</c:v>
                </c:pt>
                <c:pt idx="2088">
                  <c:v>2.8996230000000001</c:v>
                </c:pt>
                <c:pt idx="2089">
                  <c:v>2.90101170833334</c:v>
                </c:pt>
                <c:pt idx="2090">
                  <c:v>2.9024004166666701</c:v>
                </c:pt>
                <c:pt idx="2091">
                  <c:v>2.9037891250000003</c:v>
                </c:pt>
                <c:pt idx="2092">
                  <c:v>2.9051778333333402</c:v>
                </c:pt>
                <c:pt idx="2093">
                  <c:v>2.9065665416666704</c:v>
                </c:pt>
                <c:pt idx="2094">
                  <c:v>2.9079552500000001</c:v>
                </c:pt>
                <c:pt idx="2095">
                  <c:v>2.90934395833334</c:v>
                </c:pt>
                <c:pt idx="2096">
                  <c:v>2.9107326666666697</c:v>
                </c:pt>
                <c:pt idx="2097">
                  <c:v>2.9121213749999999</c:v>
                </c:pt>
                <c:pt idx="2098">
                  <c:v>2.9135100833333398</c:v>
                </c:pt>
                <c:pt idx="2099">
                  <c:v>2.91489879166667</c:v>
                </c:pt>
                <c:pt idx="2100">
                  <c:v>2.9162875000000001</c:v>
                </c:pt>
                <c:pt idx="2101">
                  <c:v>2.9176762083333401</c:v>
                </c:pt>
                <c:pt idx="2102">
                  <c:v>2.9190649166666702</c:v>
                </c:pt>
                <c:pt idx="2103">
                  <c:v>2.9204536250000004</c:v>
                </c:pt>
                <c:pt idx="2104">
                  <c:v>2.9218423333333403</c:v>
                </c:pt>
                <c:pt idx="2105">
                  <c:v>2.92323104166667</c:v>
                </c:pt>
                <c:pt idx="2106">
                  <c:v>2.9246197499999997</c:v>
                </c:pt>
                <c:pt idx="2107">
                  <c:v>2.9260084583333401</c:v>
                </c:pt>
                <c:pt idx="2108">
                  <c:v>2.9273971666666698</c:v>
                </c:pt>
                <c:pt idx="2109">
                  <c:v>2.928785875</c:v>
                </c:pt>
                <c:pt idx="2110">
                  <c:v>2.9301745833333399</c:v>
                </c:pt>
                <c:pt idx="2111">
                  <c:v>2.9315632916666701</c:v>
                </c:pt>
                <c:pt idx="2112">
                  <c:v>2.9329520000000002</c:v>
                </c:pt>
                <c:pt idx="2113">
                  <c:v>2.9343407083333402</c:v>
                </c:pt>
                <c:pt idx="2114">
                  <c:v>2.9357294166666703</c:v>
                </c:pt>
                <c:pt idx="2115">
                  <c:v>2.937118125</c:v>
                </c:pt>
                <c:pt idx="2116">
                  <c:v>2.9385068333333404</c:v>
                </c:pt>
                <c:pt idx="2117">
                  <c:v>2.9398955416666701</c:v>
                </c:pt>
                <c:pt idx="2118">
                  <c:v>2.9412842499999998</c:v>
                </c:pt>
                <c:pt idx="2119">
                  <c:v>2.9426729583333397</c:v>
                </c:pt>
                <c:pt idx="2120">
                  <c:v>2.9440616666666699</c:v>
                </c:pt>
                <c:pt idx="2121">
                  <c:v>2.9454503750000001</c:v>
                </c:pt>
                <c:pt idx="2122">
                  <c:v>2.94683908333334</c:v>
                </c:pt>
                <c:pt idx="2123">
                  <c:v>2.9482277916666702</c:v>
                </c:pt>
                <c:pt idx="2124">
                  <c:v>2.9496165000000003</c:v>
                </c:pt>
                <c:pt idx="2125">
                  <c:v>2.9510052083333402</c:v>
                </c:pt>
                <c:pt idx="2126">
                  <c:v>2.9523939166666704</c:v>
                </c:pt>
                <c:pt idx="2127">
                  <c:v>2.9537826250000001</c:v>
                </c:pt>
                <c:pt idx="2128">
                  <c:v>2.95517133333334</c:v>
                </c:pt>
                <c:pt idx="2129">
                  <c:v>2.9565600416666697</c:v>
                </c:pt>
                <c:pt idx="2130">
                  <c:v>2.9579487499999999</c:v>
                </c:pt>
                <c:pt idx="2131">
                  <c:v>2.9593374583333398</c:v>
                </c:pt>
                <c:pt idx="2132">
                  <c:v>2.96072616666667</c:v>
                </c:pt>
                <c:pt idx="2133">
                  <c:v>2.9621148750000001</c:v>
                </c:pt>
                <c:pt idx="2134">
                  <c:v>2.9635035833333401</c:v>
                </c:pt>
                <c:pt idx="2135">
                  <c:v>2.9648922916666702</c:v>
                </c:pt>
                <c:pt idx="2136">
                  <c:v>2.9662810000000004</c:v>
                </c:pt>
                <c:pt idx="2137">
                  <c:v>2.9676697083333403</c:v>
                </c:pt>
                <c:pt idx="2138">
                  <c:v>2.96905841666667</c:v>
                </c:pt>
                <c:pt idx="2139">
                  <c:v>2.9704471249999997</c:v>
                </c:pt>
                <c:pt idx="2140">
                  <c:v>2.9718358333333401</c:v>
                </c:pt>
                <c:pt idx="2141">
                  <c:v>2.9732245416666698</c:v>
                </c:pt>
                <c:pt idx="2142">
                  <c:v>2.97461325</c:v>
                </c:pt>
                <c:pt idx="2143">
                  <c:v>2.9760019583333399</c:v>
                </c:pt>
                <c:pt idx="2144">
                  <c:v>2.9773906666666701</c:v>
                </c:pt>
                <c:pt idx="2145">
                  <c:v>2.9787793750000002</c:v>
                </c:pt>
                <c:pt idx="2146">
                  <c:v>2.9801680833333402</c:v>
                </c:pt>
                <c:pt idx="2147">
                  <c:v>2.9815567916666703</c:v>
                </c:pt>
                <c:pt idx="2148">
                  <c:v>2.9829455</c:v>
                </c:pt>
                <c:pt idx="2149">
                  <c:v>2.9843342083333404</c:v>
                </c:pt>
                <c:pt idx="2150">
                  <c:v>2.9857229166666701</c:v>
                </c:pt>
                <c:pt idx="2151">
                  <c:v>2.9871116249999998</c:v>
                </c:pt>
                <c:pt idx="2152">
                  <c:v>2.9885003333333398</c:v>
                </c:pt>
                <c:pt idx="2153">
                  <c:v>2.9898890416666699</c:v>
                </c:pt>
                <c:pt idx="2154">
                  <c:v>2.9912777500000001</c:v>
                </c:pt>
                <c:pt idx="2155">
                  <c:v>2.99266645833334</c:v>
                </c:pt>
                <c:pt idx="2156">
                  <c:v>2.9940551666666702</c:v>
                </c:pt>
                <c:pt idx="2157">
                  <c:v>2.9954438750000003</c:v>
                </c:pt>
                <c:pt idx="2158">
                  <c:v>2.9968325833333402</c:v>
                </c:pt>
                <c:pt idx="2159">
                  <c:v>2.9982212916666704</c:v>
                </c:pt>
                <c:pt idx="2160">
                  <c:v>2.9996100000000001</c:v>
                </c:pt>
                <c:pt idx="2161">
                  <c:v>3.00099870833334</c:v>
                </c:pt>
                <c:pt idx="2162">
                  <c:v>3.0023874166666698</c:v>
                </c:pt>
                <c:pt idx="2163">
                  <c:v>3.0037761249999999</c:v>
                </c:pt>
                <c:pt idx="2164">
                  <c:v>3.0051648333333398</c:v>
                </c:pt>
                <c:pt idx="2165">
                  <c:v>3.00655354166667</c:v>
                </c:pt>
                <c:pt idx="2166">
                  <c:v>3.0079422500000002</c:v>
                </c:pt>
                <c:pt idx="2167">
                  <c:v>3.0093309583333401</c:v>
                </c:pt>
                <c:pt idx="2168">
                  <c:v>3.0107196666666702</c:v>
                </c:pt>
                <c:pt idx="2169">
                  <c:v>3.0121083750000004</c:v>
                </c:pt>
                <c:pt idx="2170">
                  <c:v>3.0134970833333403</c:v>
                </c:pt>
                <c:pt idx="2171">
                  <c:v>3.01488579166667</c:v>
                </c:pt>
                <c:pt idx="2172">
                  <c:v>3.0162744999999997</c:v>
                </c:pt>
                <c:pt idx="2173">
                  <c:v>3.0176632083333401</c:v>
                </c:pt>
                <c:pt idx="2174">
                  <c:v>3.0190519166666698</c:v>
                </c:pt>
                <c:pt idx="2175">
                  <c:v>3.020440625</c:v>
                </c:pt>
                <c:pt idx="2176">
                  <c:v>3.0218293333333399</c:v>
                </c:pt>
                <c:pt idx="2177">
                  <c:v>3.0232180416666701</c:v>
                </c:pt>
                <c:pt idx="2178">
                  <c:v>3.0246067500000002</c:v>
                </c:pt>
                <c:pt idx="2179">
                  <c:v>3.0259954583333402</c:v>
                </c:pt>
                <c:pt idx="2180">
                  <c:v>3.0273841666666703</c:v>
                </c:pt>
                <c:pt idx="2181">
                  <c:v>3.028772875</c:v>
                </c:pt>
                <c:pt idx="2182">
                  <c:v>3.0301615833333404</c:v>
                </c:pt>
                <c:pt idx="2183">
                  <c:v>3.0315502916666701</c:v>
                </c:pt>
                <c:pt idx="2184">
                  <c:v>3.0329389999999998</c:v>
                </c:pt>
                <c:pt idx="2185">
                  <c:v>3.0343277083333398</c:v>
                </c:pt>
                <c:pt idx="2186">
                  <c:v>3.0357164166666699</c:v>
                </c:pt>
                <c:pt idx="2187">
                  <c:v>3.0371051250000001</c:v>
                </c:pt>
                <c:pt idx="2188">
                  <c:v>3.03849383333334</c:v>
                </c:pt>
                <c:pt idx="2189">
                  <c:v>3.0398825416666702</c:v>
                </c:pt>
                <c:pt idx="2190">
                  <c:v>3.0412712500000003</c:v>
                </c:pt>
                <c:pt idx="2191">
                  <c:v>3.0426599583333402</c:v>
                </c:pt>
                <c:pt idx="2192">
                  <c:v>3.0440486666666704</c:v>
                </c:pt>
                <c:pt idx="2193">
                  <c:v>3.0454373750000001</c:v>
                </c:pt>
                <c:pt idx="2194">
                  <c:v>3.04682608333334</c:v>
                </c:pt>
                <c:pt idx="2195">
                  <c:v>3.0482147916666698</c:v>
                </c:pt>
                <c:pt idx="2196">
                  <c:v>3.0496034999999999</c:v>
                </c:pt>
                <c:pt idx="2197">
                  <c:v>3.0509922083333398</c:v>
                </c:pt>
                <c:pt idx="2198">
                  <c:v>3.05238091666667</c:v>
                </c:pt>
                <c:pt idx="2199">
                  <c:v>3.0537696250000002</c:v>
                </c:pt>
                <c:pt idx="2200">
                  <c:v>3.0551583333333401</c:v>
                </c:pt>
                <c:pt idx="2201">
                  <c:v>3.0565470416666702</c:v>
                </c:pt>
                <c:pt idx="2202">
                  <c:v>3.0579357500000004</c:v>
                </c:pt>
                <c:pt idx="2203">
                  <c:v>3.0593244583333403</c:v>
                </c:pt>
                <c:pt idx="2204">
                  <c:v>3.06071316666667</c:v>
                </c:pt>
                <c:pt idx="2205">
                  <c:v>3.0621018749999998</c:v>
                </c:pt>
                <c:pt idx="2206">
                  <c:v>3.0634905833333401</c:v>
                </c:pt>
                <c:pt idx="2207">
                  <c:v>3.0648792916666698</c:v>
                </c:pt>
                <c:pt idx="2208">
                  <c:v>3.066268</c:v>
                </c:pt>
                <c:pt idx="2209">
                  <c:v>3.0676567083333399</c:v>
                </c:pt>
                <c:pt idx="2210">
                  <c:v>3.0690454166666701</c:v>
                </c:pt>
                <c:pt idx="2211">
                  <c:v>3.0704341250000002</c:v>
                </c:pt>
                <c:pt idx="2212">
                  <c:v>3.0718228333333402</c:v>
                </c:pt>
                <c:pt idx="2213">
                  <c:v>3.0732115416666703</c:v>
                </c:pt>
                <c:pt idx="2214">
                  <c:v>3.07460025</c:v>
                </c:pt>
                <c:pt idx="2215">
                  <c:v>3.07598895833334</c:v>
                </c:pt>
                <c:pt idx="2216">
                  <c:v>3.0773776666666701</c:v>
                </c:pt>
                <c:pt idx="2217">
                  <c:v>3.0787663749999998</c:v>
                </c:pt>
                <c:pt idx="2218">
                  <c:v>3.0801550833333398</c:v>
                </c:pt>
                <c:pt idx="2219">
                  <c:v>3.0815437916666699</c:v>
                </c:pt>
                <c:pt idx="2220">
                  <c:v>3.0829325000000001</c:v>
                </c:pt>
                <c:pt idx="2221">
                  <c:v>3.08432120833334</c:v>
                </c:pt>
                <c:pt idx="2222">
                  <c:v>3.0857099166666702</c:v>
                </c:pt>
                <c:pt idx="2223">
                  <c:v>3.0870986250000003</c:v>
                </c:pt>
                <c:pt idx="2224">
                  <c:v>3.0884873333333402</c:v>
                </c:pt>
                <c:pt idx="2225">
                  <c:v>3.0898760416666704</c:v>
                </c:pt>
                <c:pt idx="2226">
                  <c:v>3.0912647500000001</c:v>
                </c:pt>
                <c:pt idx="2227">
                  <c:v>3.09265345833334</c:v>
                </c:pt>
                <c:pt idx="2228">
                  <c:v>3.0940421666666698</c:v>
                </c:pt>
                <c:pt idx="2229">
                  <c:v>3.0954308749999999</c:v>
                </c:pt>
                <c:pt idx="2230">
                  <c:v>3.0968195833333398</c:v>
                </c:pt>
                <c:pt idx="2231">
                  <c:v>3.09820829166667</c:v>
                </c:pt>
                <c:pt idx="2232">
                  <c:v>3.0995970000000002</c:v>
                </c:pt>
                <c:pt idx="2233">
                  <c:v>3.1009857083333401</c:v>
                </c:pt>
                <c:pt idx="2234">
                  <c:v>3.1023744166666702</c:v>
                </c:pt>
                <c:pt idx="2235">
                  <c:v>3.1037631250000004</c:v>
                </c:pt>
                <c:pt idx="2236">
                  <c:v>3.1051518333333403</c:v>
                </c:pt>
                <c:pt idx="2237">
                  <c:v>3.10654054166667</c:v>
                </c:pt>
                <c:pt idx="2238">
                  <c:v>3.1079292499999998</c:v>
                </c:pt>
                <c:pt idx="2239">
                  <c:v>3.1093179583333401</c:v>
                </c:pt>
                <c:pt idx="2240">
                  <c:v>3.1107066666666698</c:v>
                </c:pt>
                <c:pt idx="2241">
                  <c:v>3.112095375</c:v>
                </c:pt>
                <c:pt idx="2242">
                  <c:v>3.1134840833333399</c:v>
                </c:pt>
                <c:pt idx="2243">
                  <c:v>3.1148727916666701</c:v>
                </c:pt>
                <c:pt idx="2244">
                  <c:v>3.1162615000000002</c:v>
                </c:pt>
                <c:pt idx="2245">
                  <c:v>3.1176502083333402</c:v>
                </c:pt>
                <c:pt idx="2246">
                  <c:v>3.1190389166666703</c:v>
                </c:pt>
                <c:pt idx="2247">
                  <c:v>3.120427625</c:v>
                </c:pt>
                <c:pt idx="2248">
                  <c:v>3.12181633333334</c:v>
                </c:pt>
                <c:pt idx="2249">
                  <c:v>3.1232050416666701</c:v>
                </c:pt>
                <c:pt idx="2250">
                  <c:v>3.1245937499999998</c:v>
                </c:pt>
                <c:pt idx="2251">
                  <c:v>3.1259824583333398</c:v>
                </c:pt>
                <c:pt idx="2252">
                  <c:v>3.1273711666666699</c:v>
                </c:pt>
                <c:pt idx="2253">
                  <c:v>3.1287598750000001</c:v>
                </c:pt>
                <c:pt idx="2254">
                  <c:v>3.13014858333334</c:v>
                </c:pt>
                <c:pt idx="2255">
                  <c:v>3.1315372916666702</c:v>
                </c:pt>
                <c:pt idx="2256">
                  <c:v>3.1329260000000003</c:v>
                </c:pt>
                <c:pt idx="2257">
                  <c:v>3.1343147083333402</c:v>
                </c:pt>
                <c:pt idx="2258">
                  <c:v>3.13570341666667</c:v>
                </c:pt>
                <c:pt idx="2259">
                  <c:v>3.1370921250000001</c:v>
                </c:pt>
                <c:pt idx="2260">
                  <c:v>3.13848083333334</c:v>
                </c:pt>
                <c:pt idx="2261">
                  <c:v>3.1398695416666698</c:v>
                </c:pt>
                <c:pt idx="2262">
                  <c:v>3.1412582499999999</c:v>
                </c:pt>
                <c:pt idx="2263">
                  <c:v>3.1426469583333398</c:v>
                </c:pt>
                <c:pt idx="2264">
                  <c:v>3.14403566666667</c:v>
                </c:pt>
                <c:pt idx="2265">
                  <c:v>3.1454243750000002</c:v>
                </c:pt>
                <c:pt idx="2266">
                  <c:v>3.1468130833333401</c:v>
                </c:pt>
                <c:pt idx="2267">
                  <c:v>3.1482017916666702</c:v>
                </c:pt>
                <c:pt idx="2268">
                  <c:v>3.1495905000000004</c:v>
                </c:pt>
                <c:pt idx="2269">
                  <c:v>3.1509792083333403</c:v>
                </c:pt>
                <c:pt idx="2270">
                  <c:v>3.15236791666667</c:v>
                </c:pt>
                <c:pt idx="2271">
                  <c:v>3.1537566249999998</c:v>
                </c:pt>
                <c:pt idx="2272">
                  <c:v>3.1551453333333401</c:v>
                </c:pt>
                <c:pt idx="2273">
                  <c:v>3.1565340416666698</c:v>
                </c:pt>
                <c:pt idx="2274">
                  <c:v>3.15792275</c:v>
                </c:pt>
                <c:pt idx="2275">
                  <c:v>3.1593114583333399</c:v>
                </c:pt>
                <c:pt idx="2276">
                  <c:v>3.1607001666666701</c:v>
                </c:pt>
                <c:pt idx="2277">
                  <c:v>3.1620888750000002</c:v>
                </c:pt>
                <c:pt idx="2278">
                  <c:v>3.1634775833333402</c:v>
                </c:pt>
                <c:pt idx="2279">
                  <c:v>3.1648662916666703</c:v>
                </c:pt>
                <c:pt idx="2280">
                  <c:v>3.166255</c:v>
                </c:pt>
                <c:pt idx="2281">
                  <c:v>3.16764370833334</c:v>
                </c:pt>
                <c:pt idx="2282">
                  <c:v>3.1690324166666701</c:v>
                </c:pt>
                <c:pt idx="2283">
                  <c:v>3.1704211249999998</c:v>
                </c:pt>
                <c:pt idx="2284">
                  <c:v>3.1718098333333398</c:v>
                </c:pt>
                <c:pt idx="2285">
                  <c:v>3.1731985416666699</c:v>
                </c:pt>
                <c:pt idx="2286">
                  <c:v>3.1745872500000001</c:v>
                </c:pt>
                <c:pt idx="2287">
                  <c:v>3.17597595833334</c:v>
                </c:pt>
                <c:pt idx="2288">
                  <c:v>3.1773646666666702</c:v>
                </c:pt>
                <c:pt idx="2289">
                  <c:v>3.1787533750000003</c:v>
                </c:pt>
                <c:pt idx="2290">
                  <c:v>3.1801420833333403</c:v>
                </c:pt>
                <c:pt idx="2291">
                  <c:v>3.18153079166667</c:v>
                </c:pt>
                <c:pt idx="2292">
                  <c:v>3.1829195000000001</c:v>
                </c:pt>
                <c:pt idx="2293">
                  <c:v>3.1843082083333401</c:v>
                </c:pt>
                <c:pt idx="2294">
                  <c:v>3.1856969166666698</c:v>
                </c:pt>
                <c:pt idx="2295">
                  <c:v>3.1870856249999999</c:v>
                </c:pt>
                <c:pt idx="2296">
                  <c:v>3.1884743333333398</c:v>
                </c:pt>
                <c:pt idx="2297">
                  <c:v>3.18986304166667</c:v>
                </c:pt>
                <c:pt idx="2298">
                  <c:v>3.1912517500000002</c:v>
                </c:pt>
                <c:pt idx="2299">
                  <c:v>3.1926404583333401</c:v>
                </c:pt>
                <c:pt idx="2300">
                  <c:v>3.1940291666666702</c:v>
                </c:pt>
                <c:pt idx="2301">
                  <c:v>3.195417875</c:v>
                </c:pt>
                <c:pt idx="2302">
                  <c:v>3.1968065833333403</c:v>
                </c:pt>
                <c:pt idx="2303">
                  <c:v>3.19819529166667</c:v>
                </c:pt>
                <c:pt idx="2304">
                  <c:v>3.1995839999999998</c:v>
                </c:pt>
                <c:pt idx="2305">
                  <c:v>3.2009727083333401</c:v>
                </c:pt>
                <c:pt idx="2306">
                  <c:v>3.2023614166666698</c:v>
                </c:pt>
                <c:pt idx="2307">
                  <c:v>3.203750125</c:v>
                </c:pt>
                <c:pt idx="2308">
                  <c:v>3.2051388333333399</c:v>
                </c:pt>
                <c:pt idx="2309">
                  <c:v>3.2065275416666701</c:v>
                </c:pt>
                <c:pt idx="2310">
                  <c:v>3.2079162500000002</c:v>
                </c:pt>
                <c:pt idx="2311">
                  <c:v>3.2093049583333402</c:v>
                </c:pt>
                <c:pt idx="2312">
                  <c:v>3.2106936666666703</c:v>
                </c:pt>
                <c:pt idx="2313">
                  <c:v>3.212082375</c:v>
                </c:pt>
                <c:pt idx="2314">
                  <c:v>3.21347108333334</c:v>
                </c:pt>
                <c:pt idx="2315">
                  <c:v>3.2148597916666701</c:v>
                </c:pt>
                <c:pt idx="2316">
                  <c:v>3.2162484999999998</c:v>
                </c:pt>
                <c:pt idx="2317">
                  <c:v>3.2176372083333398</c:v>
                </c:pt>
                <c:pt idx="2318">
                  <c:v>3.2190259166666699</c:v>
                </c:pt>
                <c:pt idx="2319">
                  <c:v>3.2204146250000001</c:v>
                </c:pt>
                <c:pt idx="2320">
                  <c:v>3.22180333333334</c:v>
                </c:pt>
                <c:pt idx="2321">
                  <c:v>3.2231920416666702</c:v>
                </c:pt>
                <c:pt idx="2322">
                  <c:v>3.2245807500000003</c:v>
                </c:pt>
                <c:pt idx="2323">
                  <c:v>3.2259694583333403</c:v>
                </c:pt>
                <c:pt idx="2324">
                  <c:v>3.22735816666667</c:v>
                </c:pt>
                <c:pt idx="2325">
                  <c:v>3.2287468750000001</c:v>
                </c:pt>
                <c:pt idx="2326">
                  <c:v>3.2301355833333401</c:v>
                </c:pt>
                <c:pt idx="2327">
                  <c:v>3.2315242916666698</c:v>
                </c:pt>
                <c:pt idx="2328">
                  <c:v>3.2329129999999999</c:v>
                </c:pt>
                <c:pt idx="2329">
                  <c:v>3.2343017083333399</c:v>
                </c:pt>
                <c:pt idx="2330">
                  <c:v>3.23569041666667</c:v>
                </c:pt>
                <c:pt idx="2331">
                  <c:v>3.2370791250000002</c:v>
                </c:pt>
                <c:pt idx="2332">
                  <c:v>3.2384678333333401</c:v>
                </c:pt>
                <c:pt idx="2333">
                  <c:v>3.2398565416666703</c:v>
                </c:pt>
                <c:pt idx="2334">
                  <c:v>3.24124525</c:v>
                </c:pt>
                <c:pt idx="2335">
                  <c:v>3.2426339583333403</c:v>
                </c:pt>
                <c:pt idx="2336">
                  <c:v>3.2440226666666701</c:v>
                </c:pt>
                <c:pt idx="2337">
                  <c:v>3.2454113749999998</c:v>
                </c:pt>
                <c:pt idx="2338">
                  <c:v>3.2468000833333401</c:v>
                </c:pt>
                <c:pt idx="2339">
                  <c:v>3.2481887916666699</c:v>
                </c:pt>
                <c:pt idx="2340">
                  <c:v>3.2495775</c:v>
                </c:pt>
                <c:pt idx="2341">
                  <c:v>3.2509662083333399</c:v>
                </c:pt>
                <c:pt idx="2342">
                  <c:v>3.2523549166666701</c:v>
                </c:pt>
                <c:pt idx="2343">
                  <c:v>3.2537436250000003</c:v>
                </c:pt>
                <c:pt idx="2344">
                  <c:v>3.2551323333333402</c:v>
                </c:pt>
                <c:pt idx="2345">
                  <c:v>3.2565210416666703</c:v>
                </c:pt>
                <c:pt idx="2346">
                  <c:v>3.25790975</c:v>
                </c:pt>
                <c:pt idx="2347">
                  <c:v>3.25929845833334</c:v>
                </c:pt>
                <c:pt idx="2348">
                  <c:v>3.2606871666666701</c:v>
                </c:pt>
                <c:pt idx="2349">
                  <c:v>3.2620758749999998</c:v>
                </c:pt>
                <c:pt idx="2350">
                  <c:v>3.2634645833333398</c:v>
                </c:pt>
                <c:pt idx="2351">
                  <c:v>3.2648532916666699</c:v>
                </c:pt>
                <c:pt idx="2352">
                  <c:v>3.2662420000000001</c:v>
                </c:pt>
                <c:pt idx="2353">
                  <c:v>3.26763070833334</c:v>
                </c:pt>
                <c:pt idx="2354">
                  <c:v>3.2690194166666702</c:v>
                </c:pt>
                <c:pt idx="2355">
                  <c:v>3.2704081250000003</c:v>
                </c:pt>
                <c:pt idx="2356">
                  <c:v>3.2717968333333403</c:v>
                </c:pt>
                <c:pt idx="2357">
                  <c:v>3.27318554166667</c:v>
                </c:pt>
                <c:pt idx="2358">
                  <c:v>3.2745742500000001</c:v>
                </c:pt>
                <c:pt idx="2359">
                  <c:v>3.2759629583333401</c:v>
                </c:pt>
                <c:pt idx="2360">
                  <c:v>3.2773516666666698</c:v>
                </c:pt>
                <c:pt idx="2361">
                  <c:v>3.2787403749999999</c:v>
                </c:pt>
                <c:pt idx="2362">
                  <c:v>3.2801290833333399</c:v>
                </c:pt>
                <c:pt idx="2363">
                  <c:v>3.28151779166667</c:v>
                </c:pt>
                <c:pt idx="2364">
                  <c:v>3.2829065000000002</c:v>
                </c:pt>
                <c:pt idx="2365">
                  <c:v>3.2842952083333401</c:v>
                </c:pt>
                <c:pt idx="2366">
                  <c:v>3.2856839166666703</c:v>
                </c:pt>
                <c:pt idx="2367">
                  <c:v>3.287072625</c:v>
                </c:pt>
                <c:pt idx="2368">
                  <c:v>3.2884613333333403</c:v>
                </c:pt>
                <c:pt idx="2369">
                  <c:v>3.2898500416666701</c:v>
                </c:pt>
                <c:pt idx="2370">
                  <c:v>3.2912387499999998</c:v>
                </c:pt>
                <c:pt idx="2371">
                  <c:v>3.2926274583333401</c:v>
                </c:pt>
                <c:pt idx="2372">
                  <c:v>3.2940161666666699</c:v>
                </c:pt>
                <c:pt idx="2373">
                  <c:v>3.295404875</c:v>
                </c:pt>
                <c:pt idx="2374">
                  <c:v>3.2967935833333399</c:v>
                </c:pt>
                <c:pt idx="2375">
                  <c:v>3.2981822916666701</c:v>
                </c:pt>
                <c:pt idx="2376">
                  <c:v>3.2995710000000003</c:v>
                </c:pt>
                <c:pt idx="2377">
                  <c:v>3.3009597083333402</c:v>
                </c:pt>
                <c:pt idx="2378">
                  <c:v>3.3023484166666703</c:v>
                </c:pt>
                <c:pt idx="2379">
                  <c:v>3.3037371250000001</c:v>
                </c:pt>
                <c:pt idx="2380">
                  <c:v>3.30512583333334</c:v>
                </c:pt>
                <c:pt idx="2381">
                  <c:v>3.3065145416666701</c:v>
                </c:pt>
                <c:pt idx="2382">
                  <c:v>3.3079032499999999</c:v>
                </c:pt>
                <c:pt idx="2383">
                  <c:v>3.3092919583333398</c:v>
                </c:pt>
                <c:pt idx="2384">
                  <c:v>3.3106806666666699</c:v>
                </c:pt>
                <c:pt idx="2385">
                  <c:v>3.3120693750000001</c:v>
                </c:pt>
                <c:pt idx="2386">
                  <c:v>3.31345808333334</c:v>
                </c:pt>
                <c:pt idx="2387">
                  <c:v>3.3148467916666702</c:v>
                </c:pt>
                <c:pt idx="2388">
                  <c:v>3.3162355000000003</c:v>
                </c:pt>
                <c:pt idx="2389">
                  <c:v>3.3176242083333403</c:v>
                </c:pt>
                <c:pt idx="2390">
                  <c:v>3.31901291666667</c:v>
                </c:pt>
                <c:pt idx="2391">
                  <c:v>3.3204016250000001</c:v>
                </c:pt>
                <c:pt idx="2392">
                  <c:v>3.3217903333333401</c:v>
                </c:pt>
                <c:pt idx="2393">
                  <c:v>3.3231790416666698</c:v>
                </c:pt>
                <c:pt idx="2394">
                  <c:v>3.3245677499999999</c:v>
                </c:pt>
                <c:pt idx="2395">
                  <c:v>3.3259564583333399</c:v>
                </c:pt>
                <c:pt idx="2396">
                  <c:v>3.32734516666667</c:v>
                </c:pt>
                <c:pt idx="2397">
                  <c:v>3.3287338750000002</c:v>
                </c:pt>
                <c:pt idx="2398">
                  <c:v>3.3301225833333401</c:v>
                </c:pt>
                <c:pt idx="2399">
                  <c:v>3.3315112916666703</c:v>
                </c:pt>
                <c:pt idx="2400">
                  <c:v>3.3329</c:v>
                </c:pt>
                <c:pt idx="2401">
                  <c:v>3.3342887083333403</c:v>
                </c:pt>
                <c:pt idx="2402">
                  <c:v>3.3356774166666701</c:v>
                </c:pt>
                <c:pt idx="2403">
                  <c:v>3.3370661249999998</c:v>
                </c:pt>
                <c:pt idx="2404">
                  <c:v>3.3384548333333401</c:v>
                </c:pt>
                <c:pt idx="2405">
                  <c:v>3.3398435416666699</c:v>
                </c:pt>
                <c:pt idx="2406">
                  <c:v>3.34123225</c:v>
                </c:pt>
                <c:pt idx="2407">
                  <c:v>3.3426209583333399</c:v>
                </c:pt>
                <c:pt idx="2408">
                  <c:v>3.3440096666666701</c:v>
                </c:pt>
                <c:pt idx="2409">
                  <c:v>3.3453983750000003</c:v>
                </c:pt>
                <c:pt idx="2410">
                  <c:v>3.3467870833333402</c:v>
                </c:pt>
                <c:pt idx="2411">
                  <c:v>3.3481757916666703</c:v>
                </c:pt>
                <c:pt idx="2412">
                  <c:v>3.3495645000000001</c:v>
                </c:pt>
                <c:pt idx="2413">
                  <c:v>3.35095320833334</c:v>
                </c:pt>
                <c:pt idx="2414">
                  <c:v>3.3523419166666701</c:v>
                </c:pt>
                <c:pt idx="2415">
                  <c:v>3.3537306249999999</c:v>
                </c:pt>
                <c:pt idx="2416">
                  <c:v>3.3551193333333398</c:v>
                </c:pt>
                <c:pt idx="2417">
                  <c:v>3.3565080416666699</c:v>
                </c:pt>
                <c:pt idx="2418">
                  <c:v>3.3578967500000001</c:v>
                </c:pt>
                <c:pt idx="2419">
                  <c:v>3.35928545833334</c:v>
                </c:pt>
                <c:pt idx="2420">
                  <c:v>3.3606741666666702</c:v>
                </c:pt>
                <c:pt idx="2421">
                  <c:v>3.3620628750000003</c:v>
                </c:pt>
                <c:pt idx="2422">
                  <c:v>3.3634515833333403</c:v>
                </c:pt>
                <c:pt idx="2423">
                  <c:v>3.36484029166667</c:v>
                </c:pt>
                <c:pt idx="2424">
                  <c:v>3.3662290000000001</c:v>
                </c:pt>
                <c:pt idx="2425">
                  <c:v>3.3676177083333401</c:v>
                </c:pt>
                <c:pt idx="2426">
                  <c:v>3.3690064166666698</c:v>
                </c:pt>
                <c:pt idx="2427">
                  <c:v>3.3703951249999999</c:v>
                </c:pt>
                <c:pt idx="2428">
                  <c:v>3.3717838333333399</c:v>
                </c:pt>
                <c:pt idx="2429">
                  <c:v>3.37317254166667</c:v>
                </c:pt>
                <c:pt idx="2430">
                  <c:v>3.3745612500000002</c:v>
                </c:pt>
                <c:pt idx="2431">
                  <c:v>3.3759499583333401</c:v>
                </c:pt>
                <c:pt idx="2432">
                  <c:v>3.3773386666666703</c:v>
                </c:pt>
                <c:pt idx="2433">
                  <c:v>3.378727375</c:v>
                </c:pt>
                <c:pt idx="2434">
                  <c:v>3.3801160833333403</c:v>
                </c:pt>
                <c:pt idx="2435">
                  <c:v>3.3815047916666701</c:v>
                </c:pt>
                <c:pt idx="2436">
                  <c:v>3.3828934999999998</c:v>
                </c:pt>
                <c:pt idx="2437">
                  <c:v>3.3842822083333401</c:v>
                </c:pt>
                <c:pt idx="2438">
                  <c:v>3.3856709166666699</c:v>
                </c:pt>
                <c:pt idx="2439">
                  <c:v>3.387059625</c:v>
                </c:pt>
                <c:pt idx="2440">
                  <c:v>3.3884483333333399</c:v>
                </c:pt>
                <c:pt idx="2441">
                  <c:v>3.3898370416666701</c:v>
                </c:pt>
                <c:pt idx="2442">
                  <c:v>3.3912257500000003</c:v>
                </c:pt>
                <c:pt idx="2443">
                  <c:v>3.3926144583333402</c:v>
                </c:pt>
                <c:pt idx="2444">
                  <c:v>3.3940031666666703</c:v>
                </c:pt>
                <c:pt idx="2445">
                  <c:v>3.3953918750000001</c:v>
                </c:pt>
                <c:pt idx="2446">
                  <c:v>3.39678058333334</c:v>
                </c:pt>
                <c:pt idx="2447">
                  <c:v>3.3981692916666701</c:v>
                </c:pt>
                <c:pt idx="2448">
                  <c:v>3.3995579999999999</c:v>
                </c:pt>
                <c:pt idx="2449">
                  <c:v>3.4009467083333398</c:v>
                </c:pt>
                <c:pt idx="2450">
                  <c:v>3.4023354166666699</c:v>
                </c:pt>
                <c:pt idx="2451">
                  <c:v>3.4037241250000001</c:v>
                </c:pt>
                <c:pt idx="2452">
                  <c:v>3.40511283333334</c:v>
                </c:pt>
                <c:pt idx="2453">
                  <c:v>3.4065015416666702</c:v>
                </c:pt>
                <c:pt idx="2454">
                  <c:v>3.4078902500000003</c:v>
                </c:pt>
                <c:pt idx="2455">
                  <c:v>3.4092789583333403</c:v>
                </c:pt>
                <c:pt idx="2456">
                  <c:v>3.41066766666667</c:v>
                </c:pt>
                <c:pt idx="2457">
                  <c:v>3.4120563750000001</c:v>
                </c:pt>
                <c:pt idx="2458">
                  <c:v>3.4134450833333401</c:v>
                </c:pt>
                <c:pt idx="2459">
                  <c:v>3.4148337916666698</c:v>
                </c:pt>
                <c:pt idx="2460">
                  <c:v>3.4162224999999999</c:v>
                </c:pt>
                <c:pt idx="2461">
                  <c:v>3.4176112083333399</c:v>
                </c:pt>
                <c:pt idx="2462">
                  <c:v>3.41899991666667</c:v>
                </c:pt>
                <c:pt idx="2463">
                  <c:v>3.4203886250000002</c:v>
                </c:pt>
                <c:pt idx="2464">
                  <c:v>3.4217773333333401</c:v>
                </c:pt>
                <c:pt idx="2465">
                  <c:v>3.4231660416666703</c:v>
                </c:pt>
                <c:pt idx="2466">
                  <c:v>3.42455475</c:v>
                </c:pt>
                <c:pt idx="2467">
                  <c:v>3.4259434583333404</c:v>
                </c:pt>
                <c:pt idx="2468">
                  <c:v>3.4273321666666701</c:v>
                </c:pt>
                <c:pt idx="2469">
                  <c:v>3.4287208749999998</c:v>
                </c:pt>
                <c:pt idx="2470">
                  <c:v>3.4301095833333402</c:v>
                </c:pt>
                <c:pt idx="2471">
                  <c:v>3.4314982916666699</c:v>
                </c:pt>
                <c:pt idx="2472">
                  <c:v>3.432887</c:v>
                </c:pt>
                <c:pt idx="2473">
                  <c:v>3.4342757083333399</c:v>
                </c:pt>
                <c:pt idx="2474">
                  <c:v>3.4356644166666701</c:v>
                </c:pt>
                <c:pt idx="2475">
                  <c:v>3.4370531250000003</c:v>
                </c:pt>
                <c:pt idx="2476">
                  <c:v>3.4384418333333402</c:v>
                </c:pt>
                <c:pt idx="2477">
                  <c:v>3.4398305416666703</c:v>
                </c:pt>
                <c:pt idx="2478">
                  <c:v>3.4412192500000001</c:v>
                </c:pt>
                <c:pt idx="2479">
                  <c:v>3.44260795833334</c:v>
                </c:pt>
                <c:pt idx="2480">
                  <c:v>3.4439966666666701</c:v>
                </c:pt>
                <c:pt idx="2481">
                  <c:v>3.4453853749999999</c:v>
                </c:pt>
                <c:pt idx="2482">
                  <c:v>3.4467740833333398</c:v>
                </c:pt>
                <c:pt idx="2483">
                  <c:v>3.4481627916666699</c:v>
                </c:pt>
                <c:pt idx="2484">
                  <c:v>3.4495515000000001</c:v>
                </c:pt>
                <c:pt idx="2485">
                  <c:v>3.45094020833334</c:v>
                </c:pt>
                <c:pt idx="2486">
                  <c:v>3.4523289166666702</c:v>
                </c:pt>
                <c:pt idx="2487">
                  <c:v>3.4537176250000003</c:v>
                </c:pt>
                <c:pt idx="2488">
                  <c:v>3.4551063333333403</c:v>
                </c:pt>
                <c:pt idx="2489">
                  <c:v>3.45649504166667</c:v>
                </c:pt>
                <c:pt idx="2490">
                  <c:v>3.4578837500000001</c:v>
                </c:pt>
                <c:pt idx="2491">
                  <c:v>3.4592724583333401</c:v>
                </c:pt>
                <c:pt idx="2492">
                  <c:v>3.4606611666666698</c:v>
                </c:pt>
                <c:pt idx="2493">
                  <c:v>3.4620498749999999</c:v>
                </c:pt>
                <c:pt idx="2494">
                  <c:v>3.4634385833333399</c:v>
                </c:pt>
                <c:pt idx="2495">
                  <c:v>3.46482729166667</c:v>
                </c:pt>
                <c:pt idx="2496">
                  <c:v>3.4662160000000002</c:v>
                </c:pt>
                <c:pt idx="2497">
                  <c:v>3.4676047083333401</c:v>
                </c:pt>
                <c:pt idx="2498">
                  <c:v>3.4689934166666703</c:v>
                </c:pt>
                <c:pt idx="2499">
                  <c:v>3.470382125</c:v>
                </c:pt>
                <c:pt idx="2500">
                  <c:v>3.4717708333333404</c:v>
                </c:pt>
                <c:pt idx="2501">
                  <c:v>3.4731595416666701</c:v>
                </c:pt>
                <c:pt idx="2502">
                  <c:v>3.4745482499999998</c:v>
                </c:pt>
                <c:pt idx="2503">
                  <c:v>3.4759369583333402</c:v>
                </c:pt>
                <c:pt idx="2504">
                  <c:v>3.4773256666666699</c:v>
                </c:pt>
                <c:pt idx="2505">
                  <c:v>3.478714375</c:v>
                </c:pt>
                <c:pt idx="2506">
                  <c:v>3.48010308333334</c:v>
                </c:pt>
                <c:pt idx="2507">
                  <c:v>3.4814917916666701</c:v>
                </c:pt>
                <c:pt idx="2508">
                  <c:v>3.4828805000000003</c:v>
                </c:pt>
                <c:pt idx="2509">
                  <c:v>3.4842692083333402</c:v>
                </c:pt>
                <c:pt idx="2510">
                  <c:v>3.4856579166666704</c:v>
                </c:pt>
                <c:pt idx="2511">
                  <c:v>3.4870466250000001</c:v>
                </c:pt>
                <c:pt idx="2512">
                  <c:v>3.48843533333334</c:v>
                </c:pt>
                <c:pt idx="2513">
                  <c:v>3.4898240416666702</c:v>
                </c:pt>
                <c:pt idx="2514">
                  <c:v>3.4912127499999999</c:v>
                </c:pt>
                <c:pt idx="2515">
                  <c:v>3.4926014583333398</c:v>
                </c:pt>
                <c:pt idx="2516">
                  <c:v>3.4939901666666699</c:v>
                </c:pt>
                <c:pt idx="2517">
                  <c:v>3.4953788750000001</c:v>
                </c:pt>
                <c:pt idx="2518">
                  <c:v>3.49676758333334</c:v>
                </c:pt>
                <c:pt idx="2519">
                  <c:v>3.4981562916666702</c:v>
                </c:pt>
                <c:pt idx="2520">
                  <c:v>3.4995450000000003</c:v>
                </c:pt>
                <c:pt idx="2521">
                  <c:v>3.5009337083333403</c:v>
                </c:pt>
                <c:pt idx="2522">
                  <c:v>3.50232241666667</c:v>
                </c:pt>
                <c:pt idx="2523">
                  <c:v>3.5037111250000001</c:v>
                </c:pt>
                <c:pt idx="2524">
                  <c:v>3.5050998333333401</c:v>
                </c:pt>
                <c:pt idx="2525">
                  <c:v>3.5064885416666698</c:v>
                </c:pt>
                <c:pt idx="2526">
                  <c:v>3.5078772499999999</c:v>
                </c:pt>
                <c:pt idx="2527">
                  <c:v>3.5092659583333399</c:v>
                </c:pt>
                <c:pt idx="2528">
                  <c:v>3.51065466666667</c:v>
                </c:pt>
                <c:pt idx="2529">
                  <c:v>3.5120433750000002</c:v>
                </c:pt>
                <c:pt idx="2530">
                  <c:v>3.5134320833333401</c:v>
                </c:pt>
                <c:pt idx="2531">
                  <c:v>3.5148207916666703</c:v>
                </c:pt>
                <c:pt idx="2532">
                  <c:v>3.5162095</c:v>
                </c:pt>
                <c:pt idx="2533">
                  <c:v>3.5175982083333404</c:v>
                </c:pt>
                <c:pt idx="2534">
                  <c:v>3.5189869166666701</c:v>
                </c:pt>
                <c:pt idx="2535">
                  <c:v>3.5203756249999998</c:v>
                </c:pt>
                <c:pt idx="2536">
                  <c:v>3.5217643333333402</c:v>
                </c:pt>
                <c:pt idx="2537">
                  <c:v>3.5231530416666699</c:v>
                </c:pt>
                <c:pt idx="2538">
                  <c:v>3.52454175</c:v>
                </c:pt>
                <c:pt idx="2539">
                  <c:v>3.52593045833334</c:v>
                </c:pt>
                <c:pt idx="2540">
                  <c:v>3.5273191666666701</c:v>
                </c:pt>
                <c:pt idx="2541">
                  <c:v>3.5287078750000003</c:v>
                </c:pt>
                <c:pt idx="2542">
                  <c:v>3.5300965833333402</c:v>
                </c:pt>
                <c:pt idx="2543">
                  <c:v>3.5314852916666704</c:v>
                </c:pt>
                <c:pt idx="2544">
                  <c:v>3.5328740000000001</c:v>
                </c:pt>
                <c:pt idx="2545">
                  <c:v>3.53426270833334</c:v>
                </c:pt>
                <c:pt idx="2546">
                  <c:v>3.5356514166666702</c:v>
                </c:pt>
                <c:pt idx="2547">
                  <c:v>3.5370401249999999</c:v>
                </c:pt>
                <c:pt idx="2548">
                  <c:v>3.5384288333333398</c:v>
                </c:pt>
                <c:pt idx="2549">
                  <c:v>3.53981754166667</c:v>
                </c:pt>
                <c:pt idx="2550">
                  <c:v>3.5412062500000001</c:v>
                </c:pt>
                <c:pt idx="2551">
                  <c:v>3.54259495833334</c:v>
                </c:pt>
                <c:pt idx="2552">
                  <c:v>3.5439836666666702</c:v>
                </c:pt>
                <c:pt idx="2553">
                  <c:v>3.5453723750000004</c:v>
                </c:pt>
                <c:pt idx="2554">
                  <c:v>3.5467610833333403</c:v>
                </c:pt>
                <c:pt idx="2555">
                  <c:v>3.54814979166667</c:v>
                </c:pt>
                <c:pt idx="2556">
                  <c:v>3.5495385000000002</c:v>
                </c:pt>
                <c:pt idx="2557">
                  <c:v>3.5509272083333401</c:v>
                </c:pt>
                <c:pt idx="2558">
                  <c:v>3.5523159166666698</c:v>
                </c:pt>
                <c:pt idx="2559">
                  <c:v>3.553704625</c:v>
                </c:pt>
                <c:pt idx="2560">
                  <c:v>3.5550933333333399</c:v>
                </c:pt>
                <c:pt idx="2561">
                  <c:v>3.55648204166667</c:v>
                </c:pt>
                <c:pt idx="2562">
                  <c:v>3.5578707500000002</c:v>
                </c:pt>
                <c:pt idx="2563">
                  <c:v>3.5592594583333401</c:v>
                </c:pt>
                <c:pt idx="2564">
                  <c:v>3.5606481666666703</c:v>
                </c:pt>
                <c:pt idx="2565">
                  <c:v>3.562036875</c:v>
                </c:pt>
                <c:pt idx="2566">
                  <c:v>3.5634255833333404</c:v>
                </c:pt>
                <c:pt idx="2567">
                  <c:v>3.5648142916666701</c:v>
                </c:pt>
                <c:pt idx="2568">
                  <c:v>3.5662029999999998</c:v>
                </c:pt>
                <c:pt idx="2569">
                  <c:v>3.5675917083333402</c:v>
                </c:pt>
                <c:pt idx="2570">
                  <c:v>3.5689804166666699</c:v>
                </c:pt>
                <c:pt idx="2571">
                  <c:v>3.570369125</c:v>
                </c:pt>
                <c:pt idx="2572">
                  <c:v>3.57175783333334</c:v>
                </c:pt>
                <c:pt idx="2573">
                  <c:v>3.5731465416666701</c:v>
                </c:pt>
                <c:pt idx="2574">
                  <c:v>3.5745352500000003</c:v>
                </c:pt>
                <c:pt idx="2575">
                  <c:v>3.5759239583333402</c:v>
                </c:pt>
                <c:pt idx="2576">
                  <c:v>3.5773126666666704</c:v>
                </c:pt>
                <c:pt idx="2577">
                  <c:v>3.5787013750000001</c:v>
                </c:pt>
                <c:pt idx="2578">
                  <c:v>3.58009008333334</c:v>
                </c:pt>
                <c:pt idx="2579">
                  <c:v>3.5814787916666702</c:v>
                </c:pt>
                <c:pt idx="2580">
                  <c:v>3.5828674999999999</c:v>
                </c:pt>
                <c:pt idx="2581">
                  <c:v>3.5842562083333398</c:v>
                </c:pt>
                <c:pt idx="2582">
                  <c:v>3.58564491666667</c:v>
                </c:pt>
                <c:pt idx="2583">
                  <c:v>3.5870336250000001</c:v>
                </c:pt>
                <c:pt idx="2584">
                  <c:v>3.58842233333334</c:v>
                </c:pt>
                <c:pt idx="2585">
                  <c:v>3.5898110416666702</c:v>
                </c:pt>
                <c:pt idx="2586">
                  <c:v>3.5911997500000004</c:v>
                </c:pt>
                <c:pt idx="2587">
                  <c:v>3.5925884583333403</c:v>
                </c:pt>
                <c:pt idx="2588">
                  <c:v>3.59397716666667</c:v>
                </c:pt>
                <c:pt idx="2589">
                  <c:v>3.5953658750000002</c:v>
                </c:pt>
                <c:pt idx="2590">
                  <c:v>3.5967545833333401</c:v>
                </c:pt>
                <c:pt idx="2591">
                  <c:v>3.5981432916666698</c:v>
                </c:pt>
                <c:pt idx="2592">
                  <c:v>3.599532</c:v>
                </c:pt>
                <c:pt idx="2593">
                  <c:v>3.6009207083333399</c:v>
                </c:pt>
                <c:pt idx="2594">
                  <c:v>3.60230941666667</c:v>
                </c:pt>
                <c:pt idx="2595">
                  <c:v>3.6036981250000002</c:v>
                </c:pt>
                <c:pt idx="2596">
                  <c:v>3.6050868333333401</c:v>
                </c:pt>
                <c:pt idx="2597">
                  <c:v>3.6064755416666703</c:v>
                </c:pt>
                <c:pt idx="2598">
                  <c:v>3.60786425</c:v>
                </c:pt>
                <c:pt idx="2599">
                  <c:v>3.6092529583333404</c:v>
                </c:pt>
                <c:pt idx="2600">
                  <c:v>3.6106416666666701</c:v>
                </c:pt>
                <c:pt idx="2601">
                  <c:v>3.6120303749999998</c:v>
                </c:pt>
                <c:pt idx="2602">
                  <c:v>3.6134190833333402</c:v>
                </c:pt>
                <c:pt idx="2603">
                  <c:v>3.6148077916666699</c:v>
                </c:pt>
                <c:pt idx="2604">
                  <c:v>3.6161965</c:v>
                </c:pt>
                <c:pt idx="2605">
                  <c:v>3.61758520833334</c:v>
                </c:pt>
                <c:pt idx="2606">
                  <c:v>3.6189739166666701</c:v>
                </c:pt>
                <c:pt idx="2607">
                  <c:v>3.6203626250000003</c:v>
                </c:pt>
                <c:pt idx="2608">
                  <c:v>3.6217513333333402</c:v>
                </c:pt>
                <c:pt idx="2609">
                  <c:v>3.6231400416666704</c:v>
                </c:pt>
                <c:pt idx="2610">
                  <c:v>3.6245287500000001</c:v>
                </c:pt>
                <c:pt idx="2611">
                  <c:v>3.62591745833334</c:v>
                </c:pt>
                <c:pt idx="2612">
                  <c:v>3.6273061666666702</c:v>
                </c:pt>
                <c:pt idx="2613">
                  <c:v>3.6286948749999999</c:v>
                </c:pt>
                <c:pt idx="2614">
                  <c:v>3.6300835833333398</c:v>
                </c:pt>
                <c:pt idx="2615">
                  <c:v>3.63147229166667</c:v>
                </c:pt>
                <c:pt idx="2616">
                  <c:v>3.6328610000000001</c:v>
                </c:pt>
                <c:pt idx="2617">
                  <c:v>3.63424970833334</c:v>
                </c:pt>
                <c:pt idx="2618">
                  <c:v>3.6356384166666702</c:v>
                </c:pt>
                <c:pt idx="2619">
                  <c:v>3.6370271250000004</c:v>
                </c:pt>
                <c:pt idx="2620">
                  <c:v>3.6384158333333403</c:v>
                </c:pt>
                <c:pt idx="2621">
                  <c:v>3.63980454166667</c:v>
                </c:pt>
                <c:pt idx="2622">
                  <c:v>3.6411932500000002</c:v>
                </c:pt>
                <c:pt idx="2623">
                  <c:v>3.6425819583333401</c:v>
                </c:pt>
                <c:pt idx="2624">
                  <c:v>3.6439706666666698</c:v>
                </c:pt>
                <c:pt idx="2625">
                  <c:v>3.645359375</c:v>
                </c:pt>
                <c:pt idx="2626">
                  <c:v>3.6467480833333399</c:v>
                </c:pt>
                <c:pt idx="2627">
                  <c:v>3.64813679166667</c:v>
                </c:pt>
                <c:pt idx="2628">
                  <c:v>3.6495255000000002</c:v>
                </c:pt>
                <c:pt idx="2629">
                  <c:v>3.6509142083333401</c:v>
                </c:pt>
                <c:pt idx="2630">
                  <c:v>3.6523029166666703</c:v>
                </c:pt>
                <c:pt idx="2631">
                  <c:v>3.653691625</c:v>
                </c:pt>
                <c:pt idx="2632">
                  <c:v>3.6550803333333404</c:v>
                </c:pt>
                <c:pt idx="2633">
                  <c:v>3.6564690416666701</c:v>
                </c:pt>
                <c:pt idx="2634">
                  <c:v>3.6578577499999998</c:v>
                </c:pt>
                <c:pt idx="2635">
                  <c:v>3.6592464583333402</c:v>
                </c:pt>
                <c:pt idx="2636">
                  <c:v>3.6606351666666699</c:v>
                </c:pt>
                <c:pt idx="2637">
                  <c:v>3.662023875</c:v>
                </c:pt>
                <c:pt idx="2638">
                  <c:v>3.66341258333334</c:v>
                </c:pt>
                <c:pt idx="2639">
                  <c:v>3.6648012916666701</c:v>
                </c:pt>
                <c:pt idx="2640">
                  <c:v>3.6661900000000003</c:v>
                </c:pt>
                <c:pt idx="2641">
                  <c:v>3.6675787083333402</c:v>
                </c:pt>
                <c:pt idx="2642">
                  <c:v>3.6689674166666699</c:v>
                </c:pt>
                <c:pt idx="2643">
                  <c:v>3.6703561250000001</c:v>
                </c:pt>
                <c:pt idx="2644">
                  <c:v>3.67174483333334</c:v>
                </c:pt>
                <c:pt idx="2645">
                  <c:v>3.6731335416666702</c:v>
                </c:pt>
                <c:pt idx="2646">
                  <c:v>3.6745222499999999</c:v>
                </c:pt>
                <c:pt idx="2647">
                  <c:v>3.6759109583333403</c:v>
                </c:pt>
                <c:pt idx="2648">
                  <c:v>3.67729966666667</c:v>
                </c:pt>
                <c:pt idx="2649">
                  <c:v>3.6786883750000001</c:v>
                </c:pt>
                <c:pt idx="2650">
                  <c:v>3.68007708333334</c:v>
                </c:pt>
                <c:pt idx="2651">
                  <c:v>3.6814657916666702</c:v>
                </c:pt>
                <c:pt idx="2652">
                  <c:v>3.6828544999999999</c:v>
                </c:pt>
                <c:pt idx="2653">
                  <c:v>3.6842432083333403</c:v>
                </c:pt>
                <c:pt idx="2654">
                  <c:v>3.68563191666667</c:v>
                </c:pt>
                <c:pt idx="2655">
                  <c:v>3.6870206250000002</c:v>
                </c:pt>
                <c:pt idx="2656">
                  <c:v>3.6884093333333401</c:v>
                </c:pt>
                <c:pt idx="2657">
                  <c:v>3.6897980416666702</c:v>
                </c:pt>
                <c:pt idx="2658">
                  <c:v>3.69118675</c:v>
                </c:pt>
                <c:pt idx="2659">
                  <c:v>3.6925754583333399</c:v>
                </c:pt>
                <c:pt idx="2660">
                  <c:v>3.69396416666667</c:v>
                </c:pt>
                <c:pt idx="2661">
                  <c:v>3.6953528750000002</c:v>
                </c:pt>
                <c:pt idx="2662">
                  <c:v>3.6967415833333401</c:v>
                </c:pt>
                <c:pt idx="2663">
                  <c:v>3.6981302916666703</c:v>
                </c:pt>
                <c:pt idx="2664">
                  <c:v>3.699519</c:v>
                </c:pt>
                <c:pt idx="2665">
                  <c:v>3.7009077083333399</c:v>
                </c:pt>
                <c:pt idx="2666">
                  <c:v>3.7022964166666701</c:v>
                </c:pt>
                <c:pt idx="2667">
                  <c:v>3.7036851250000002</c:v>
                </c:pt>
                <c:pt idx="2668">
                  <c:v>3.7050738333333402</c:v>
                </c:pt>
                <c:pt idx="2669">
                  <c:v>3.7064625416666699</c:v>
                </c:pt>
                <c:pt idx="2670">
                  <c:v>3.70785125</c:v>
                </c:pt>
                <c:pt idx="2671">
                  <c:v>3.70923995833334</c:v>
                </c:pt>
                <c:pt idx="2672">
                  <c:v>3.7106286666666701</c:v>
                </c:pt>
                <c:pt idx="2673">
                  <c:v>3.7120173750000003</c:v>
                </c:pt>
                <c:pt idx="2674">
                  <c:v>3.7134060833333402</c:v>
                </c:pt>
                <c:pt idx="2675">
                  <c:v>3.7147947916666699</c:v>
                </c:pt>
                <c:pt idx="2676">
                  <c:v>3.7161835000000001</c:v>
                </c:pt>
                <c:pt idx="2677">
                  <c:v>3.71757220833334</c:v>
                </c:pt>
                <c:pt idx="2678">
                  <c:v>3.7189609166666702</c:v>
                </c:pt>
                <c:pt idx="2679">
                  <c:v>3.7203496249999999</c:v>
                </c:pt>
                <c:pt idx="2680">
                  <c:v>3.7217383333333403</c:v>
                </c:pt>
                <c:pt idx="2681">
                  <c:v>3.72312704166667</c:v>
                </c:pt>
                <c:pt idx="2682">
                  <c:v>3.7245157500000001</c:v>
                </c:pt>
                <c:pt idx="2683">
                  <c:v>3.7259044583333401</c:v>
                </c:pt>
                <c:pt idx="2684">
                  <c:v>3.7272931666666702</c:v>
                </c:pt>
                <c:pt idx="2685">
                  <c:v>3.7286818749999999</c:v>
                </c:pt>
                <c:pt idx="2686">
                  <c:v>3.7300705833333399</c:v>
                </c:pt>
                <c:pt idx="2687">
                  <c:v>3.73145929166667</c:v>
                </c:pt>
                <c:pt idx="2688">
                  <c:v>3.7328480000000002</c:v>
                </c:pt>
                <c:pt idx="2689">
                  <c:v>3.7342367083333401</c:v>
                </c:pt>
                <c:pt idx="2690">
                  <c:v>3.7356254166666703</c:v>
                </c:pt>
                <c:pt idx="2691">
                  <c:v>3.737014125</c:v>
                </c:pt>
                <c:pt idx="2692">
                  <c:v>3.7384028333333399</c:v>
                </c:pt>
                <c:pt idx="2693">
                  <c:v>3.73979154166667</c:v>
                </c:pt>
                <c:pt idx="2694">
                  <c:v>3.7411802500000002</c:v>
                </c:pt>
                <c:pt idx="2695">
                  <c:v>3.7425689583333401</c:v>
                </c:pt>
                <c:pt idx="2696">
                  <c:v>3.7439576666666703</c:v>
                </c:pt>
                <c:pt idx="2697">
                  <c:v>3.745346375</c:v>
                </c:pt>
                <c:pt idx="2698">
                  <c:v>3.7467350833333399</c:v>
                </c:pt>
                <c:pt idx="2699">
                  <c:v>3.7481237916666701</c:v>
                </c:pt>
                <c:pt idx="2700">
                  <c:v>3.7495125000000002</c:v>
                </c:pt>
                <c:pt idx="2701">
                  <c:v>3.7509012083333402</c:v>
                </c:pt>
                <c:pt idx="2702">
                  <c:v>3.7522899166666699</c:v>
                </c:pt>
                <c:pt idx="2703">
                  <c:v>3.753678625</c:v>
                </c:pt>
                <c:pt idx="2704">
                  <c:v>3.75506733333334</c:v>
                </c:pt>
                <c:pt idx="2705">
                  <c:v>3.7564560416666701</c:v>
                </c:pt>
                <c:pt idx="2706">
                  <c:v>3.7578447500000003</c:v>
                </c:pt>
                <c:pt idx="2707">
                  <c:v>3.7592334583333402</c:v>
                </c:pt>
                <c:pt idx="2708">
                  <c:v>3.7606221666666699</c:v>
                </c:pt>
                <c:pt idx="2709">
                  <c:v>3.7620108750000001</c:v>
                </c:pt>
                <c:pt idx="2710">
                  <c:v>3.76339958333334</c:v>
                </c:pt>
                <c:pt idx="2711">
                  <c:v>3.7647882916666702</c:v>
                </c:pt>
                <c:pt idx="2712">
                  <c:v>3.7661769999999999</c:v>
                </c:pt>
                <c:pt idx="2713">
                  <c:v>3.7675657083333403</c:v>
                </c:pt>
                <c:pt idx="2714">
                  <c:v>3.76895441666667</c:v>
                </c:pt>
                <c:pt idx="2715">
                  <c:v>3.7703431250000001</c:v>
                </c:pt>
                <c:pt idx="2716">
                  <c:v>3.7717318333333401</c:v>
                </c:pt>
                <c:pt idx="2717">
                  <c:v>3.7731205416666702</c:v>
                </c:pt>
                <c:pt idx="2718">
                  <c:v>3.7745092499999999</c:v>
                </c:pt>
                <c:pt idx="2719">
                  <c:v>3.7758979583333399</c:v>
                </c:pt>
                <c:pt idx="2720">
                  <c:v>3.77728666666667</c:v>
                </c:pt>
                <c:pt idx="2721">
                  <c:v>3.7786753750000002</c:v>
                </c:pt>
                <c:pt idx="2722">
                  <c:v>3.7800640833333401</c:v>
                </c:pt>
                <c:pt idx="2723">
                  <c:v>3.7814527916666703</c:v>
                </c:pt>
                <c:pt idx="2724">
                  <c:v>3.7828415</c:v>
                </c:pt>
                <c:pt idx="2725">
                  <c:v>3.7842302083333399</c:v>
                </c:pt>
                <c:pt idx="2726">
                  <c:v>3.7856189166666701</c:v>
                </c:pt>
                <c:pt idx="2727">
                  <c:v>3.7870076250000002</c:v>
                </c:pt>
                <c:pt idx="2728">
                  <c:v>3.7883963333333401</c:v>
                </c:pt>
                <c:pt idx="2729">
                  <c:v>3.7897850416666699</c:v>
                </c:pt>
                <c:pt idx="2730">
                  <c:v>3.79117375</c:v>
                </c:pt>
                <c:pt idx="2731">
                  <c:v>3.7925624583333399</c:v>
                </c:pt>
                <c:pt idx="2732">
                  <c:v>3.7939511666666701</c:v>
                </c:pt>
                <c:pt idx="2733">
                  <c:v>3.7953398750000003</c:v>
                </c:pt>
                <c:pt idx="2734">
                  <c:v>3.7967285833333402</c:v>
                </c:pt>
                <c:pt idx="2735">
                  <c:v>3.7981172916666699</c:v>
                </c:pt>
                <c:pt idx="2736">
                  <c:v>3.799506</c:v>
                </c:pt>
                <c:pt idx="2737">
                  <c:v>3.80089470833334</c:v>
                </c:pt>
                <c:pt idx="2738">
                  <c:v>3.8022834166666701</c:v>
                </c:pt>
                <c:pt idx="2739">
                  <c:v>3.8036721250000003</c:v>
                </c:pt>
                <c:pt idx="2740">
                  <c:v>3.8050608333333402</c:v>
                </c:pt>
                <c:pt idx="2741">
                  <c:v>3.8064495416666699</c:v>
                </c:pt>
                <c:pt idx="2742">
                  <c:v>3.8078382500000001</c:v>
                </c:pt>
                <c:pt idx="2743">
                  <c:v>3.80922695833334</c:v>
                </c:pt>
                <c:pt idx="2744">
                  <c:v>3.8106156666666702</c:v>
                </c:pt>
                <c:pt idx="2745">
                  <c:v>3.8120043749999999</c:v>
                </c:pt>
                <c:pt idx="2746">
                  <c:v>3.8133930833333403</c:v>
                </c:pt>
                <c:pt idx="2747">
                  <c:v>3.81478179166667</c:v>
                </c:pt>
                <c:pt idx="2748">
                  <c:v>3.8161705000000001</c:v>
                </c:pt>
                <c:pt idx="2749">
                  <c:v>3.8175592083333401</c:v>
                </c:pt>
                <c:pt idx="2750">
                  <c:v>3.8189479166666702</c:v>
                </c:pt>
                <c:pt idx="2751">
                  <c:v>3.8203366249999999</c:v>
                </c:pt>
                <c:pt idx="2752">
                  <c:v>3.8217253333333399</c:v>
                </c:pt>
                <c:pt idx="2753">
                  <c:v>3.82311404166667</c:v>
                </c:pt>
                <c:pt idx="2754">
                  <c:v>3.8245027500000002</c:v>
                </c:pt>
                <c:pt idx="2755">
                  <c:v>3.8258914583333401</c:v>
                </c:pt>
                <c:pt idx="2756">
                  <c:v>3.8272801666666703</c:v>
                </c:pt>
                <c:pt idx="2757">
                  <c:v>3.828668875</c:v>
                </c:pt>
                <c:pt idx="2758">
                  <c:v>3.8300575833333399</c:v>
                </c:pt>
                <c:pt idx="2759">
                  <c:v>3.8314462916666701</c:v>
                </c:pt>
                <c:pt idx="2760">
                  <c:v>3.8328350000000002</c:v>
                </c:pt>
                <c:pt idx="2761">
                  <c:v>3.8342237083333401</c:v>
                </c:pt>
                <c:pt idx="2762">
                  <c:v>3.8356124166666699</c:v>
                </c:pt>
                <c:pt idx="2763">
                  <c:v>3.837001125</c:v>
                </c:pt>
                <c:pt idx="2764">
                  <c:v>3.8383898333333399</c:v>
                </c:pt>
                <c:pt idx="2765">
                  <c:v>3.8397785416666701</c:v>
                </c:pt>
                <c:pt idx="2766">
                  <c:v>3.8411672500000003</c:v>
                </c:pt>
                <c:pt idx="2767">
                  <c:v>3.8425559583333402</c:v>
                </c:pt>
                <c:pt idx="2768">
                  <c:v>3.8439446666666699</c:v>
                </c:pt>
                <c:pt idx="2769">
                  <c:v>3.8453333750000001</c:v>
                </c:pt>
                <c:pt idx="2770">
                  <c:v>3.84672208333334</c:v>
                </c:pt>
                <c:pt idx="2771">
                  <c:v>3.8481107916666701</c:v>
                </c:pt>
                <c:pt idx="2772">
                  <c:v>3.8494994999999999</c:v>
                </c:pt>
                <c:pt idx="2773">
                  <c:v>3.8508882083333402</c:v>
                </c:pt>
                <c:pt idx="2774">
                  <c:v>3.8522769166666699</c:v>
                </c:pt>
                <c:pt idx="2775">
                  <c:v>3.8536656250000001</c:v>
                </c:pt>
                <c:pt idx="2776">
                  <c:v>3.85505433333334</c:v>
                </c:pt>
                <c:pt idx="2777">
                  <c:v>3.8564430416666702</c:v>
                </c:pt>
                <c:pt idx="2778">
                  <c:v>3.8578317499999999</c:v>
                </c:pt>
                <c:pt idx="2779">
                  <c:v>3.8592204583333403</c:v>
                </c:pt>
                <c:pt idx="2780">
                  <c:v>3.86060916666667</c:v>
                </c:pt>
                <c:pt idx="2781">
                  <c:v>3.8619978750000001</c:v>
                </c:pt>
                <c:pt idx="2782">
                  <c:v>3.8633865833333401</c:v>
                </c:pt>
                <c:pt idx="2783">
                  <c:v>3.8647752916666702</c:v>
                </c:pt>
                <c:pt idx="2784">
                  <c:v>3.8661639999999999</c:v>
                </c:pt>
                <c:pt idx="2785">
                  <c:v>3.8675527083333399</c:v>
                </c:pt>
                <c:pt idx="2786">
                  <c:v>3.86894141666667</c:v>
                </c:pt>
                <c:pt idx="2787">
                  <c:v>3.8703301250000002</c:v>
                </c:pt>
                <c:pt idx="2788">
                  <c:v>3.8717188333333401</c:v>
                </c:pt>
                <c:pt idx="2789">
                  <c:v>3.8731075416666703</c:v>
                </c:pt>
                <c:pt idx="2790">
                  <c:v>3.87449625</c:v>
                </c:pt>
                <c:pt idx="2791">
                  <c:v>3.8758849583333399</c:v>
                </c:pt>
                <c:pt idx="2792">
                  <c:v>3.8772736666666701</c:v>
                </c:pt>
                <c:pt idx="2793">
                  <c:v>3.8786623750000002</c:v>
                </c:pt>
                <c:pt idx="2794">
                  <c:v>3.8800510833333401</c:v>
                </c:pt>
                <c:pt idx="2795">
                  <c:v>3.8814397916666699</c:v>
                </c:pt>
                <c:pt idx="2796">
                  <c:v>3.8828285</c:v>
                </c:pt>
                <c:pt idx="2797">
                  <c:v>3.8842172083333399</c:v>
                </c:pt>
                <c:pt idx="2798">
                  <c:v>3.8856059166666701</c:v>
                </c:pt>
                <c:pt idx="2799">
                  <c:v>3.8869946250000003</c:v>
                </c:pt>
                <c:pt idx="2800">
                  <c:v>3.8883833333333402</c:v>
                </c:pt>
                <c:pt idx="2801">
                  <c:v>3.8897720416666699</c:v>
                </c:pt>
                <c:pt idx="2802">
                  <c:v>3.8911607500000001</c:v>
                </c:pt>
                <c:pt idx="2803">
                  <c:v>3.89254945833334</c:v>
                </c:pt>
                <c:pt idx="2804">
                  <c:v>3.8939381666666701</c:v>
                </c:pt>
                <c:pt idx="2805">
                  <c:v>3.8953268749999999</c:v>
                </c:pt>
                <c:pt idx="2806">
                  <c:v>3.8967155833333402</c:v>
                </c:pt>
                <c:pt idx="2807">
                  <c:v>3.8981042916666699</c:v>
                </c:pt>
                <c:pt idx="2808">
                  <c:v>3.8994930000000001</c:v>
                </c:pt>
                <c:pt idx="2809">
                  <c:v>3.90088170833334</c:v>
                </c:pt>
                <c:pt idx="2810">
                  <c:v>3.9022704166666702</c:v>
                </c:pt>
                <c:pt idx="2811">
                  <c:v>3.9036591249999999</c:v>
                </c:pt>
                <c:pt idx="2812">
                  <c:v>3.9050478333333403</c:v>
                </c:pt>
                <c:pt idx="2813">
                  <c:v>3.90643654166667</c:v>
                </c:pt>
                <c:pt idx="2814">
                  <c:v>3.9078252500000001</c:v>
                </c:pt>
                <c:pt idx="2815">
                  <c:v>3.9092139583333401</c:v>
                </c:pt>
                <c:pt idx="2816">
                  <c:v>3.9106026666666702</c:v>
                </c:pt>
                <c:pt idx="2817">
                  <c:v>3.9119913749999999</c:v>
                </c:pt>
                <c:pt idx="2818">
                  <c:v>3.9133800833333399</c:v>
                </c:pt>
                <c:pt idx="2819">
                  <c:v>3.91476879166667</c:v>
                </c:pt>
                <c:pt idx="2820">
                  <c:v>3.9161575000000002</c:v>
                </c:pt>
                <c:pt idx="2821">
                  <c:v>3.9175462083333401</c:v>
                </c:pt>
                <c:pt idx="2822">
                  <c:v>3.9189349166666703</c:v>
                </c:pt>
                <c:pt idx="2823">
                  <c:v>3.920323625</c:v>
                </c:pt>
                <c:pt idx="2824">
                  <c:v>3.9217123333333399</c:v>
                </c:pt>
                <c:pt idx="2825">
                  <c:v>3.9231010416666701</c:v>
                </c:pt>
                <c:pt idx="2826">
                  <c:v>3.9244897500000002</c:v>
                </c:pt>
                <c:pt idx="2827">
                  <c:v>3.9258784583333401</c:v>
                </c:pt>
                <c:pt idx="2828">
                  <c:v>3.9272671666666699</c:v>
                </c:pt>
                <c:pt idx="2829">
                  <c:v>3.928655875</c:v>
                </c:pt>
                <c:pt idx="2830">
                  <c:v>3.9300445833333399</c:v>
                </c:pt>
                <c:pt idx="2831">
                  <c:v>3.9314332916666701</c:v>
                </c:pt>
                <c:pt idx="2832">
                  <c:v>3.9328220000000003</c:v>
                </c:pt>
                <c:pt idx="2833">
                  <c:v>3.9342107083333402</c:v>
                </c:pt>
                <c:pt idx="2834">
                  <c:v>3.9355994166666699</c:v>
                </c:pt>
                <c:pt idx="2835">
                  <c:v>3.9369881250000001</c:v>
                </c:pt>
                <c:pt idx="2836">
                  <c:v>3.93837683333334</c:v>
                </c:pt>
                <c:pt idx="2837">
                  <c:v>3.9397655416666701</c:v>
                </c:pt>
                <c:pt idx="2838">
                  <c:v>3.9411542499999999</c:v>
                </c:pt>
                <c:pt idx="2839">
                  <c:v>3.9425429583333402</c:v>
                </c:pt>
                <c:pt idx="2840">
                  <c:v>3.9439316666666699</c:v>
                </c:pt>
                <c:pt idx="2841">
                  <c:v>3.9453203750000001</c:v>
                </c:pt>
                <c:pt idx="2842">
                  <c:v>3.94670908333334</c:v>
                </c:pt>
                <c:pt idx="2843">
                  <c:v>3.9480977916666702</c:v>
                </c:pt>
                <c:pt idx="2844">
                  <c:v>3.9494864999999999</c:v>
                </c:pt>
                <c:pt idx="2845">
                  <c:v>3.9508752083333403</c:v>
                </c:pt>
                <c:pt idx="2846">
                  <c:v>3.95226391666667</c:v>
                </c:pt>
                <c:pt idx="2847">
                  <c:v>3.9536526250000001</c:v>
                </c:pt>
                <c:pt idx="2848">
                  <c:v>3.9550413333333401</c:v>
                </c:pt>
                <c:pt idx="2849">
                  <c:v>3.9564300416666702</c:v>
                </c:pt>
                <c:pt idx="2850">
                  <c:v>3.9578187499999999</c:v>
                </c:pt>
                <c:pt idx="2851">
                  <c:v>3.9592074583333399</c:v>
                </c:pt>
                <c:pt idx="2852">
                  <c:v>3.96059616666667</c:v>
                </c:pt>
                <c:pt idx="2853">
                  <c:v>3.9619848750000002</c:v>
                </c:pt>
                <c:pt idx="2854">
                  <c:v>3.9633735833333401</c:v>
                </c:pt>
                <c:pt idx="2855">
                  <c:v>3.9647622916666703</c:v>
                </c:pt>
                <c:pt idx="2856">
                  <c:v>3.966151</c:v>
                </c:pt>
                <c:pt idx="2857">
                  <c:v>3.9675397083333399</c:v>
                </c:pt>
                <c:pt idx="2858">
                  <c:v>3.9689284166666701</c:v>
                </c:pt>
                <c:pt idx="2859">
                  <c:v>3.9703171250000002</c:v>
                </c:pt>
                <c:pt idx="2860">
                  <c:v>3.9717058333333402</c:v>
                </c:pt>
                <c:pt idx="2861">
                  <c:v>3.9730945416666699</c:v>
                </c:pt>
                <c:pt idx="2862">
                  <c:v>3.97448325</c:v>
                </c:pt>
                <c:pt idx="2863">
                  <c:v>3.97587195833334</c:v>
                </c:pt>
                <c:pt idx="2864">
                  <c:v>3.9772606666666701</c:v>
                </c:pt>
                <c:pt idx="2865">
                  <c:v>3.9786493750000003</c:v>
                </c:pt>
                <c:pt idx="2866">
                  <c:v>3.9800380833333402</c:v>
                </c:pt>
                <c:pt idx="2867">
                  <c:v>3.9814267916666699</c:v>
                </c:pt>
                <c:pt idx="2868">
                  <c:v>3.9828155000000001</c:v>
                </c:pt>
                <c:pt idx="2869">
                  <c:v>3.98420420833334</c:v>
                </c:pt>
                <c:pt idx="2870">
                  <c:v>3.9855929166666701</c:v>
                </c:pt>
                <c:pt idx="2871">
                  <c:v>3.9869816249999999</c:v>
                </c:pt>
                <c:pt idx="2872">
                  <c:v>3.9883703333333402</c:v>
                </c:pt>
                <c:pt idx="2873">
                  <c:v>3.9897590416666699</c:v>
                </c:pt>
                <c:pt idx="2874">
                  <c:v>3.9911477500000001</c:v>
                </c:pt>
                <c:pt idx="2875">
                  <c:v>3.99253645833334</c:v>
                </c:pt>
                <c:pt idx="2876">
                  <c:v>3.9939251666666702</c:v>
                </c:pt>
                <c:pt idx="2877">
                  <c:v>3.9953138749999999</c:v>
                </c:pt>
                <c:pt idx="2878">
                  <c:v>3.9967025833333403</c:v>
                </c:pt>
                <c:pt idx="2879">
                  <c:v>3.99809129166667</c:v>
                </c:pt>
                <c:pt idx="2880">
                  <c:v>3.9994800000000001</c:v>
                </c:pt>
                <c:pt idx="2881">
                  <c:v>4.0008687083333401</c:v>
                </c:pt>
                <c:pt idx="2882">
                  <c:v>4.0022574166666702</c:v>
                </c:pt>
                <c:pt idx="2883">
                  <c:v>4.0036461249999995</c:v>
                </c:pt>
                <c:pt idx="2884">
                  <c:v>4.0050348333333403</c:v>
                </c:pt>
                <c:pt idx="2885">
                  <c:v>4.0064235416666705</c:v>
                </c:pt>
                <c:pt idx="2886">
                  <c:v>4.0078122500000006</c:v>
                </c:pt>
                <c:pt idx="2887">
                  <c:v>4.0092009583333397</c:v>
                </c:pt>
                <c:pt idx="2888">
                  <c:v>4.0105896666666698</c:v>
                </c:pt>
                <c:pt idx="2889">
                  <c:v>4.011978375</c:v>
                </c:pt>
                <c:pt idx="2890">
                  <c:v>4.0133670833333399</c:v>
                </c:pt>
                <c:pt idx="2891">
                  <c:v>4.0147557916666701</c:v>
                </c:pt>
                <c:pt idx="2892">
                  <c:v>4.0161445000000002</c:v>
                </c:pt>
                <c:pt idx="2893">
                  <c:v>4.0175332083333402</c:v>
                </c:pt>
                <c:pt idx="2894">
                  <c:v>4.0189219166666703</c:v>
                </c:pt>
                <c:pt idx="2895">
                  <c:v>4.0203106250000005</c:v>
                </c:pt>
                <c:pt idx="2896">
                  <c:v>4.0216993333333395</c:v>
                </c:pt>
                <c:pt idx="2897">
                  <c:v>4.0230880416666697</c:v>
                </c:pt>
                <c:pt idx="2898">
                  <c:v>4.0244767499999998</c:v>
                </c:pt>
                <c:pt idx="2899">
                  <c:v>4.0258654583333406</c:v>
                </c:pt>
                <c:pt idx="2900">
                  <c:v>4.0272541666666699</c:v>
                </c:pt>
                <c:pt idx="2901">
                  <c:v>4.0286428750000001</c:v>
                </c:pt>
                <c:pt idx="2902">
                  <c:v>4.03003158333334</c:v>
                </c:pt>
                <c:pt idx="2903">
                  <c:v>4.0314202916666702</c:v>
                </c:pt>
                <c:pt idx="2904">
                  <c:v>4.0328090000000003</c:v>
                </c:pt>
                <c:pt idx="2905">
                  <c:v>4.0341977083333402</c:v>
                </c:pt>
                <c:pt idx="2906">
                  <c:v>4.0355864166666695</c:v>
                </c:pt>
                <c:pt idx="2907">
                  <c:v>4.0369751249999997</c:v>
                </c:pt>
                <c:pt idx="2908">
                  <c:v>4.0383638333333405</c:v>
                </c:pt>
                <c:pt idx="2909">
                  <c:v>4.0397525416666706</c:v>
                </c:pt>
                <c:pt idx="2910">
                  <c:v>4.0411412499999999</c:v>
                </c:pt>
                <c:pt idx="2911">
                  <c:v>4.0425299583333398</c:v>
                </c:pt>
                <c:pt idx="2912">
                  <c:v>4.04391866666667</c:v>
                </c:pt>
                <c:pt idx="2913">
                  <c:v>4.0453073750000001</c:v>
                </c:pt>
                <c:pt idx="2914">
                  <c:v>4.0466960833333401</c:v>
                </c:pt>
                <c:pt idx="2915">
                  <c:v>4.0480847916666702</c:v>
                </c:pt>
                <c:pt idx="2916">
                  <c:v>4.0494734999999995</c:v>
                </c:pt>
                <c:pt idx="2917">
                  <c:v>4.0508622083333403</c:v>
                </c:pt>
                <c:pt idx="2918">
                  <c:v>4.0522509166666705</c:v>
                </c:pt>
                <c:pt idx="2919">
                  <c:v>4.0536396250000006</c:v>
                </c:pt>
                <c:pt idx="2920">
                  <c:v>4.0550283333333397</c:v>
                </c:pt>
                <c:pt idx="2921">
                  <c:v>4.0564170416666698</c:v>
                </c:pt>
                <c:pt idx="2922">
                  <c:v>4.05780575</c:v>
                </c:pt>
                <c:pt idx="2923">
                  <c:v>4.0591944583333399</c:v>
                </c:pt>
                <c:pt idx="2924">
                  <c:v>4.0605831666666701</c:v>
                </c:pt>
                <c:pt idx="2925">
                  <c:v>4.0619718750000002</c:v>
                </c:pt>
                <c:pt idx="2926">
                  <c:v>4.0633605833333402</c:v>
                </c:pt>
                <c:pt idx="2927">
                  <c:v>4.0647492916666703</c:v>
                </c:pt>
                <c:pt idx="2928">
                  <c:v>4.0661380000000005</c:v>
                </c:pt>
                <c:pt idx="2929">
                  <c:v>4.0675267083333395</c:v>
                </c:pt>
                <c:pt idx="2930">
                  <c:v>4.0689154166666697</c:v>
                </c:pt>
                <c:pt idx="2931">
                  <c:v>4.0703041249999998</c:v>
                </c:pt>
                <c:pt idx="2932">
                  <c:v>4.0716928333333406</c:v>
                </c:pt>
                <c:pt idx="2933">
                  <c:v>4.0730815416666699</c:v>
                </c:pt>
                <c:pt idx="2934">
                  <c:v>4.0744702500000001</c:v>
                </c:pt>
                <c:pt idx="2935">
                  <c:v>4.07585895833334</c:v>
                </c:pt>
                <c:pt idx="2936">
                  <c:v>4.0772476666666702</c:v>
                </c:pt>
                <c:pt idx="2937">
                  <c:v>4.0786363750000003</c:v>
                </c:pt>
                <c:pt idx="2938">
                  <c:v>4.0800250833333402</c:v>
                </c:pt>
                <c:pt idx="2939">
                  <c:v>4.0814137916666695</c:v>
                </c:pt>
                <c:pt idx="2940">
                  <c:v>4.0828024999999997</c:v>
                </c:pt>
                <c:pt idx="2941">
                  <c:v>4.0841912083333405</c:v>
                </c:pt>
                <c:pt idx="2942">
                  <c:v>4.0855799166666706</c:v>
                </c:pt>
                <c:pt idx="2943">
                  <c:v>4.0869686249999999</c:v>
                </c:pt>
                <c:pt idx="2944">
                  <c:v>4.0883573333333398</c:v>
                </c:pt>
                <c:pt idx="2945">
                  <c:v>4.08974604166667</c:v>
                </c:pt>
                <c:pt idx="2946">
                  <c:v>4.0911347500000002</c:v>
                </c:pt>
                <c:pt idx="2947">
                  <c:v>4.0925234583333401</c:v>
                </c:pt>
                <c:pt idx="2948">
                  <c:v>4.0939121666666702</c:v>
                </c:pt>
                <c:pt idx="2949">
                  <c:v>4.0953008749999995</c:v>
                </c:pt>
                <c:pt idx="2950">
                  <c:v>4.0966895833333403</c:v>
                </c:pt>
                <c:pt idx="2951">
                  <c:v>4.0980782916666705</c:v>
                </c:pt>
                <c:pt idx="2952">
                  <c:v>4.0994670000000006</c:v>
                </c:pt>
                <c:pt idx="2953">
                  <c:v>4.1008557083333397</c:v>
                </c:pt>
                <c:pt idx="2954">
                  <c:v>4.1022444166666698</c:v>
                </c:pt>
                <c:pt idx="2955">
                  <c:v>4.103633125</c:v>
                </c:pt>
                <c:pt idx="2956">
                  <c:v>4.1050218333333399</c:v>
                </c:pt>
                <c:pt idx="2957">
                  <c:v>4.1064105416666701</c:v>
                </c:pt>
                <c:pt idx="2958">
                  <c:v>4.1077992500000002</c:v>
                </c:pt>
                <c:pt idx="2959">
                  <c:v>4.1091879583333402</c:v>
                </c:pt>
                <c:pt idx="2960">
                  <c:v>4.1105766666666703</c:v>
                </c:pt>
                <c:pt idx="2961">
                  <c:v>4.1119653750000005</c:v>
                </c:pt>
                <c:pt idx="2962">
                  <c:v>4.1133540833333395</c:v>
                </c:pt>
                <c:pt idx="2963">
                  <c:v>4.1147427916666697</c:v>
                </c:pt>
                <c:pt idx="2964">
                  <c:v>4.1161314999999998</c:v>
                </c:pt>
                <c:pt idx="2965">
                  <c:v>4.1175202083333406</c:v>
                </c:pt>
                <c:pt idx="2966">
                  <c:v>4.1189089166666699</c:v>
                </c:pt>
                <c:pt idx="2967">
                  <c:v>4.1202976250000001</c:v>
                </c:pt>
                <c:pt idx="2968">
                  <c:v>4.12168633333334</c:v>
                </c:pt>
                <c:pt idx="2969">
                  <c:v>4.1230750416666702</c:v>
                </c:pt>
                <c:pt idx="2970">
                  <c:v>4.1244637500000003</c:v>
                </c:pt>
                <c:pt idx="2971">
                  <c:v>4.1258524583333402</c:v>
                </c:pt>
                <c:pt idx="2972">
                  <c:v>4.1272411666666695</c:v>
                </c:pt>
                <c:pt idx="2973">
                  <c:v>4.1286298749999997</c:v>
                </c:pt>
                <c:pt idx="2974">
                  <c:v>4.1300185833333405</c:v>
                </c:pt>
                <c:pt idx="2975">
                  <c:v>4.1314072916666706</c:v>
                </c:pt>
                <c:pt idx="2976">
                  <c:v>4.1327959999999999</c:v>
                </c:pt>
                <c:pt idx="2977">
                  <c:v>4.1341847083333398</c:v>
                </c:pt>
                <c:pt idx="2978">
                  <c:v>4.13557341666667</c:v>
                </c:pt>
                <c:pt idx="2979">
                  <c:v>4.1369621250000002</c:v>
                </c:pt>
                <c:pt idx="2980">
                  <c:v>4.1383508333333401</c:v>
                </c:pt>
                <c:pt idx="2981">
                  <c:v>4.1397395416666702</c:v>
                </c:pt>
                <c:pt idx="2982">
                  <c:v>4.1411282499999995</c:v>
                </c:pt>
                <c:pt idx="2983">
                  <c:v>4.1425169583333403</c:v>
                </c:pt>
                <c:pt idx="2984">
                  <c:v>4.1439056666666705</c:v>
                </c:pt>
                <c:pt idx="2985">
                  <c:v>4.1452943750000006</c:v>
                </c:pt>
                <c:pt idx="2986">
                  <c:v>4.1466830833333397</c:v>
                </c:pt>
                <c:pt idx="2987">
                  <c:v>4.1480717916666698</c:v>
                </c:pt>
                <c:pt idx="2988">
                  <c:v>4.1494605</c:v>
                </c:pt>
                <c:pt idx="2989">
                  <c:v>4.1508492083333399</c:v>
                </c:pt>
                <c:pt idx="2990">
                  <c:v>4.1522379166666701</c:v>
                </c:pt>
                <c:pt idx="2991">
                  <c:v>4.1536266250000002</c:v>
                </c:pt>
                <c:pt idx="2992">
                  <c:v>4.1550153333333402</c:v>
                </c:pt>
                <c:pt idx="2993">
                  <c:v>4.1564040416666703</c:v>
                </c:pt>
                <c:pt idx="2994">
                  <c:v>4.1577927500000005</c:v>
                </c:pt>
                <c:pt idx="2995">
                  <c:v>4.1591814583333395</c:v>
                </c:pt>
                <c:pt idx="2996">
                  <c:v>4.1605701666666697</c:v>
                </c:pt>
                <c:pt idx="2997">
                  <c:v>4.1619588749999998</c:v>
                </c:pt>
                <c:pt idx="2998">
                  <c:v>4.1633475833333407</c:v>
                </c:pt>
                <c:pt idx="2999">
                  <c:v>4.1647362916666699</c:v>
                </c:pt>
                <c:pt idx="3000">
                  <c:v>4.1661250000000001</c:v>
                </c:pt>
                <c:pt idx="3001">
                  <c:v>4.16751370833334</c:v>
                </c:pt>
                <c:pt idx="3002">
                  <c:v>4.1689024166666702</c:v>
                </c:pt>
                <c:pt idx="3003">
                  <c:v>4.1702911250000003</c:v>
                </c:pt>
                <c:pt idx="3004">
                  <c:v>4.1716798333333402</c:v>
                </c:pt>
                <c:pt idx="3005">
                  <c:v>4.1730685416666695</c:v>
                </c:pt>
                <c:pt idx="3006">
                  <c:v>4.1744572499999997</c:v>
                </c:pt>
                <c:pt idx="3007">
                  <c:v>4.1758459583333405</c:v>
                </c:pt>
                <c:pt idx="3008">
                  <c:v>4.1772346666666706</c:v>
                </c:pt>
                <c:pt idx="3009">
                  <c:v>4.1786233749999999</c:v>
                </c:pt>
                <c:pt idx="3010">
                  <c:v>4.1800120833333398</c:v>
                </c:pt>
                <c:pt idx="3011">
                  <c:v>4.18140079166667</c:v>
                </c:pt>
                <c:pt idx="3012">
                  <c:v>4.1827895000000002</c:v>
                </c:pt>
                <c:pt idx="3013">
                  <c:v>4.1841782083333401</c:v>
                </c:pt>
                <c:pt idx="3014">
                  <c:v>4.1855669166666702</c:v>
                </c:pt>
                <c:pt idx="3015">
                  <c:v>4.1869556249999995</c:v>
                </c:pt>
                <c:pt idx="3016">
                  <c:v>4.1883443333333403</c:v>
                </c:pt>
                <c:pt idx="3017">
                  <c:v>4.1897330416666705</c:v>
                </c:pt>
                <c:pt idx="3018">
                  <c:v>4.1911217500000006</c:v>
                </c:pt>
                <c:pt idx="3019">
                  <c:v>4.1925104583333397</c:v>
                </c:pt>
                <c:pt idx="3020">
                  <c:v>4.1938991666666698</c:v>
                </c:pt>
                <c:pt idx="3021">
                  <c:v>4.195287875</c:v>
                </c:pt>
                <c:pt idx="3022">
                  <c:v>4.1966765833333399</c:v>
                </c:pt>
                <c:pt idx="3023">
                  <c:v>4.1980652916666701</c:v>
                </c:pt>
                <c:pt idx="3024">
                  <c:v>4.1994540000000002</c:v>
                </c:pt>
                <c:pt idx="3025">
                  <c:v>4.2008427083333402</c:v>
                </c:pt>
                <c:pt idx="3026">
                  <c:v>4.2022314166666703</c:v>
                </c:pt>
                <c:pt idx="3027">
                  <c:v>4.2036201250000005</c:v>
                </c:pt>
                <c:pt idx="3028">
                  <c:v>4.2050088333333395</c:v>
                </c:pt>
                <c:pt idx="3029">
                  <c:v>4.2063975416666697</c:v>
                </c:pt>
                <c:pt idx="3030">
                  <c:v>4.2077862499999998</c:v>
                </c:pt>
                <c:pt idx="3031">
                  <c:v>4.2091749583333407</c:v>
                </c:pt>
                <c:pt idx="3032">
                  <c:v>4.2105636666666699</c:v>
                </c:pt>
                <c:pt idx="3033">
                  <c:v>4.2119523750000001</c:v>
                </c:pt>
                <c:pt idx="3034">
                  <c:v>4.21334108333334</c:v>
                </c:pt>
                <c:pt idx="3035">
                  <c:v>4.2147297916666702</c:v>
                </c:pt>
                <c:pt idx="3036">
                  <c:v>4.2161185000000003</c:v>
                </c:pt>
                <c:pt idx="3037">
                  <c:v>4.2175072083333403</c:v>
                </c:pt>
                <c:pt idx="3038">
                  <c:v>4.2188959166666695</c:v>
                </c:pt>
                <c:pt idx="3039">
                  <c:v>4.2202846249999997</c:v>
                </c:pt>
                <c:pt idx="3040">
                  <c:v>4.2216733333333405</c:v>
                </c:pt>
                <c:pt idx="3041">
                  <c:v>4.2230620416666707</c:v>
                </c:pt>
                <c:pt idx="3042">
                  <c:v>4.2244507499999999</c:v>
                </c:pt>
                <c:pt idx="3043">
                  <c:v>4.2258394583333398</c:v>
                </c:pt>
                <c:pt idx="3044">
                  <c:v>4.22722816666667</c:v>
                </c:pt>
                <c:pt idx="3045">
                  <c:v>4.2286168750000002</c:v>
                </c:pt>
                <c:pt idx="3046">
                  <c:v>4.2300055833333401</c:v>
                </c:pt>
                <c:pt idx="3047">
                  <c:v>4.2313942916666702</c:v>
                </c:pt>
                <c:pt idx="3048">
                  <c:v>4.2327829999999995</c:v>
                </c:pt>
                <c:pt idx="3049">
                  <c:v>4.2341717083333403</c:v>
                </c:pt>
                <c:pt idx="3050">
                  <c:v>4.2355604166666705</c:v>
                </c:pt>
                <c:pt idx="3051">
                  <c:v>4.2369491250000006</c:v>
                </c:pt>
                <c:pt idx="3052">
                  <c:v>4.2383378333333397</c:v>
                </c:pt>
                <c:pt idx="3053">
                  <c:v>4.2397265416666698</c:v>
                </c:pt>
                <c:pt idx="3054">
                  <c:v>4.24111525</c:v>
                </c:pt>
                <c:pt idx="3055">
                  <c:v>4.2425039583333399</c:v>
                </c:pt>
                <c:pt idx="3056">
                  <c:v>4.2438926666666701</c:v>
                </c:pt>
                <c:pt idx="3057">
                  <c:v>4.2452813750000002</c:v>
                </c:pt>
                <c:pt idx="3058">
                  <c:v>4.2466700833333402</c:v>
                </c:pt>
                <c:pt idx="3059">
                  <c:v>4.2480587916666703</c:v>
                </c:pt>
                <c:pt idx="3060">
                  <c:v>4.2494475000000005</c:v>
                </c:pt>
                <c:pt idx="3061">
                  <c:v>4.2508362083333395</c:v>
                </c:pt>
                <c:pt idx="3062">
                  <c:v>4.2522249166666697</c:v>
                </c:pt>
                <c:pt idx="3063">
                  <c:v>4.2536136249999998</c:v>
                </c:pt>
                <c:pt idx="3064">
                  <c:v>4.2550023333333407</c:v>
                </c:pt>
                <c:pt idx="3065">
                  <c:v>4.2563910416666699</c:v>
                </c:pt>
                <c:pt idx="3066">
                  <c:v>4.2577797500000001</c:v>
                </c:pt>
                <c:pt idx="3067">
                  <c:v>4.25916845833334</c:v>
                </c:pt>
                <c:pt idx="3068">
                  <c:v>4.2605571666666702</c:v>
                </c:pt>
                <c:pt idx="3069">
                  <c:v>4.2619458750000003</c:v>
                </c:pt>
                <c:pt idx="3070">
                  <c:v>4.2633345833333403</c:v>
                </c:pt>
                <c:pt idx="3071">
                  <c:v>4.2647232916666695</c:v>
                </c:pt>
                <c:pt idx="3072">
                  <c:v>4.2661119999999997</c:v>
                </c:pt>
                <c:pt idx="3073">
                  <c:v>4.2675007083333405</c:v>
                </c:pt>
                <c:pt idx="3074">
                  <c:v>4.2688894166666707</c:v>
                </c:pt>
                <c:pt idx="3075">
                  <c:v>4.2702781249999999</c:v>
                </c:pt>
                <c:pt idx="3076">
                  <c:v>4.2716668333333399</c:v>
                </c:pt>
                <c:pt idx="3077">
                  <c:v>4.27305554166667</c:v>
                </c:pt>
                <c:pt idx="3078">
                  <c:v>4.2744442500000002</c:v>
                </c:pt>
                <c:pt idx="3079">
                  <c:v>4.2758329583333401</c:v>
                </c:pt>
                <c:pt idx="3080">
                  <c:v>4.2772216666666703</c:v>
                </c:pt>
                <c:pt idx="3081">
                  <c:v>4.2786103749999995</c:v>
                </c:pt>
                <c:pt idx="3082">
                  <c:v>4.2799990833333403</c:v>
                </c:pt>
                <c:pt idx="3083">
                  <c:v>4.2813877916666705</c:v>
                </c:pt>
                <c:pt idx="3084">
                  <c:v>4.2827765000000007</c:v>
                </c:pt>
                <c:pt idx="3085">
                  <c:v>4.2841652083333397</c:v>
                </c:pt>
                <c:pt idx="3086">
                  <c:v>4.2855539166666698</c:v>
                </c:pt>
                <c:pt idx="3087">
                  <c:v>4.286942625</c:v>
                </c:pt>
                <c:pt idx="3088">
                  <c:v>4.2883313333333399</c:v>
                </c:pt>
                <c:pt idx="3089">
                  <c:v>4.2897200416666701</c:v>
                </c:pt>
                <c:pt idx="3090">
                  <c:v>4.2911087500000002</c:v>
                </c:pt>
                <c:pt idx="3091">
                  <c:v>4.2924974583333402</c:v>
                </c:pt>
                <c:pt idx="3092">
                  <c:v>4.2938861666666703</c:v>
                </c:pt>
                <c:pt idx="3093">
                  <c:v>4.2952748750000005</c:v>
                </c:pt>
                <c:pt idx="3094">
                  <c:v>4.2966635833333395</c:v>
                </c:pt>
                <c:pt idx="3095">
                  <c:v>4.2980522916666697</c:v>
                </c:pt>
                <c:pt idx="3096">
                  <c:v>4.2994409999999998</c:v>
                </c:pt>
                <c:pt idx="3097">
                  <c:v>4.3008297083333407</c:v>
                </c:pt>
                <c:pt idx="3098">
                  <c:v>4.3022184166666699</c:v>
                </c:pt>
                <c:pt idx="3099">
                  <c:v>4.3036071250000001</c:v>
                </c:pt>
                <c:pt idx="3100">
                  <c:v>4.30499583333334</c:v>
                </c:pt>
                <c:pt idx="3101">
                  <c:v>4.3063845416666702</c:v>
                </c:pt>
                <c:pt idx="3102">
                  <c:v>4.3077732500000003</c:v>
                </c:pt>
                <c:pt idx="3103">
                  <c:v>4.3091619583333403</c:v>
                </c:pt>
                <c:pt idx="3104">
                  <c:v>4.3105506666666695</c:v>
                </c:pt>
                <c:pt idx="3105">
                  <c:v>4.3119393749999997</c:v>
                </c:pt>
                <c:pt idx="3106">
                  <c:v>4.3133280833333405</c:v>
                </c:pt>
                <c:pt idx="3107">
                  <c:v>4.3147167916666707</c:v>
                </c:pt>
                <c:pt idx="3108">
                  <c:v>4.3161054999999999</c:v>
                </c:pt>
                <c:pt idx="3109">
                  <c:v>4.3174942083333399</c:v>
                </c:pt>
                <c:pt idx="3110">
                  <c:v>4.31888291666667</c:v>
                </c:pt>
                <c:pt idx="3111">
                  <c:v>4.3202716250000002</c:v>
                </c:pt>
                <c:pt idx="3112">
                  <c:v>4.3216603333333401</c:v>
                </c:pt>
                <c:pt idx="3113">
                  <c:v>4.3230490416666703</c:v>
                </c:pt>
                <c:pt idx="3114">
                  <c:v>4.3244377499999995</c:v>
                </c:pt>
                <c:pt idx="3115">
                  <c:v>4.3258264583333403</c:v>
                </c:pt>
                <c:pt idx="3116">
                  <c:v>4.3272151666666705</c:v>
                </c:pt>
                <c:pt idx="3117">
                  <c:v>4.3286038750000007</c:v>
                </c:pt>
                <c:pt idx="3118">
                  <c:v>4.3299925833333397</c:v>
                </c:pt>
                <c:pt idx="3119">
                  <c:v>4.3313812916666699</c:v>
                </c:pt>
                <c:pt idx="3120">
                  <c:v>4.33277</c:v>
                </c:pt>
                <c:pt idx="3121">
                  <c:v>4.3341587083333399</c:v>
                </c:pt>
                <c:pt idx="3122">
                  <c:v>4.3355474166666701</c:v>
                </c:pt>
                <c:pt idx="3123">
                  <c:v>4.3369361250000003</c:v>
                </c:pt>
                <c:pt idx="3124">
                  <c:v>4.3383248333333402</c:v>
                </c:pt>
                <c:pt idx="3125">
                  <c:v>4.3397135416666703</c:v>
                </c:pt>
                <c:pt idx="3126">
                  <c:v>4.3411022500000005</c:v>
                </c:pt>
                <c:pt idx="3127">
                  <c:v>4.3424909583333395</c:v>
                </c:pt>
                <c:pt idx="3128">
                  <c:v>4.3438796666666697</c:v>
                </c:pt>
                <c:pt idx="3129">
                  <c:v>4.3452683749999998</c:v>
                </c:pt>
                <c:pt idx="3130">
                  <c:v>4.3466570833333407</c:v>
                </c:pt>
                <c:pt idx="3131">
                  <c:v>4.3480457916666699</c:v>
                </c:pt>
                <c:pt idx="3132">
                  <c:v>4.3494345000000001</c:v>
                </c:pt>
                <c:pt idx="3133">
                  <c:v>4.35082320833334</c:v>
                </c:pt>
                <c:pt idx="3134">
                  <c:v>4.3522119166666702</c:v>
                </c:pt>
                <c:pt idx="3135">
                  <c:v>4.3536006250000003</c:v>
                </c:pt>
                <c:pt idx="3136">
                  <c:v>4.3549893333333403</c:v>
                </c:pt>
                <c:pt idx="3137">
                  <c:v>4.3563780416666695</c:v>
                </c:pt>
                <c:pt idx="3138">
                  <c:v>4.3577667499999997</c:v>
                </c:pt>
                <c:pt idx="3139">
                  <c:v>4.3591554583333405</c:v>
                </c:pt>
                <c:pt idx="3140">
                  <c:v>4.3605441666666707</c:v>
                </c:pt>
                <c:pt idx="3141">
                  <c:v>4.3619328749999999</c:v>
                </c:pt>
                <c:pt idx="3142">
                  <c:v>4.3633215833333399</c:v>
                </c:pt>
                <c:pt idx="3143">
                  <c:v>4.36471029166667</c:v>
                </c:pt>
                <c:pt idx="3144">
                  <c:v>4.3660990000000002</c:v>
                </c:pt>
                <c:pt idx="3145">
                  <c:v>4.3674877083333401</c:v>
                </c:pt>
                <c:pt idx="3146">
                  <c:v>4.3688764166666703</c:v>
                </c:pt>
                <c:pt idx="3147">
                  <c:v>4.3702651249999995</c:v>
                </c:pt>
                <c:pt idx="3148">
                  <c:v>4.3716538333333403</c:v>
                </c:pt>
                <c:pt idx="3149">
                  <c:v>4.3730425416666705</c:v>
                </c:pt>
                <c:pt idx="3150">
                  <c:v>4.3744312500000007</c:v>
                </c:pt>
                <c:pt idx="3151">
                  <c:v>4.3758199583333397</c:v>
                </c:pt>
                <c:pt idx="3152">
                  <c:v>4.3772086666666699</c:v>
                </c:pt>
                <c:pt idx="3153">
                  <c:v>4.378597375</c:v>
                </c:pt>
                <c:pt idx="3154">
                  <c:v>4.3799860833333399</c:v>
                </c:pt>
                <c:pt idx="3155">
                  <c:v>4.3813747916666701</c:v>
                </c:pt>
                <c:pt idx="3156">
                  <c:v>4.3827635000000003</c:v>
                </c:pt>
                <c:pt idx="3157">
                  <c:v>4.3841522083333402</c:v>
                </c:pt>
                <c:pt idx="3158">
                  <c:v>4.3855409166666703</c:v>
                </c:pt>
                <c:pt idx="3159">
                  <c:v>4.3869296250000005</c:v>
                </c:pt>
                <c:pt idx="3160">
                  <c:v>4.3883183333333395</c:v>
                </c:pt>
                <c:pt idx="3161">
                  <c:v>4.3897070416666697</c:v>
                </c:pt>
                <c:pt idx="3162">
                  <c:v>4.3910957499999999</c:v>
                </c:pt>
                <c:pt idx="3163">
                  <c:v>4.3924844583333407</c:v>
                </c:pt>
                <c:pt idx="3164">
                  <c:v>4.3938731666666699</c:v>
                </c:pt>
                <c:pt idx="3165">
                  <c:v>4.3952618750000001</c:v>
                </c:pt>
                <c:pt idx="3166">
                  <c:v>4.39665058333334</c:v>
                </c:pt>
                <c:pt idx="3167">
                  <c:v>4.3980392916666702</c:v>
                </c:pt>
                <c:pt idx="3168">
                  <c:v>4.3994280000000003</c:v>
                </c:pt>
                <c:pt idx="3169">
                  <c:v>4.4008167083333403</c:v>
                </c:pt>
                <c:pt idx="3170">
                  <c:v>4.4022054166666695</c:v>
                </c:pt>
                <c:pt idx="3171">
                  <c:v>4.4035941249999997</c:v>
                </c:pt>
                <c:pt idx="3172">
                  <c:v>4.4049828333333405</c:v>
                </c:pt>
                <c:pt idx="3173">
                  <c:v>4.4063715416666707</c:v>
                </c:pt>
                <c:pt idx="3174">
                  <c:v>4.4077602499999999</c:v>
                </c:pt>
                <c:pt idx="3175">
                  <c:v>4.4091489583333399</c:v>
                </c:pt>
                <c:pt idx="3176">
                  <c:v>4.41053766666667</c:v>
                </c:pt>
                <c:pt idx="3177">
                  <c:v>4.4119263750000002</c:v>
                </c:pt>
                <c:pt idx="3178">
                  <c:v>4.4133150833333401</c:v>
                </c:pt>
                <c:pt idx="3179">
                  <c:v>4.4147037916666703</c:v>
                </c:pt>
                <c:pt idx="3180">
                  <c:v>4.4160924999999995</c:v>
                </c:pt>
                <c:pt idx="3181">
                  <c:v>4.4174812083333403</c:v>
                </c:pt>
                <c:pt idx="3182">
                  <c:v>4.4188699166666705</c:v>
                </c:pt>
                <c:pt idx="3183">
                  <c:v>4.4202586250000007</c:v>
                </c:pt>
                <c:pt idx="3184">
                  <c:v>4.4216473333333397</c:v>
                </c:pt>
                <c:pt idx="3185">
                  <c:v>4.4230360416666699</c:v>
                </c:pt>
                <c:pt idx="3186">
                  <c:v>4.42442475</c:v>
                </c:pt>
                <c:pt idx="3187">
                  <c:v>4.4258134583333399</c:v>
                </c:pt>
                <c:pt idx="3188">
                  <c:v>4.4272021666666701</c:v>
                </c:pt>
                <c:pt idx="3189">
                  <c:v>4.4285908750000003</c:v>
                </c:pt>
                <c:pt idx="3190">
                  <c:v>4.4299795833333402</c:v>
                </c:pt>
                <c:pt idx="3191">
                  <c:v>4.4313682916666703</c:v>
                </c:pt>
                <c:pt idx="3192">
                  <c:v>4.4327570000000005</c:v>
                </c:pt>
                <c:pt idx="3193">
                  <c:v>4.4341457083333395</c:v>
                </c:pt>
                <c:pt idx="3194">
                  <c:v>4.4355344166666697</c:v>
                </c:pt>
                <c:pt idx="3195">
                  <c:v>4.4369231249999999</c:v>
                </c:pt>
                <c:pt idx="3196">
                  <c:v>4.4383118333333407</c:v>
                </c:pt>
                <c:pt idx="3197">
                  <c:v>4.4397005416666699</c:v>
                </c:pt>
                <c:pt idx="3198">
                  <c:v>4.4410892500000001</c:v>
                </c:pt>
                <c:pt idx="3199">
                  <c:v>4.44247795833334</c:v>
                </c:pt>
                <c:pt idx="3200">
                  <c:v>4.4438666666666702</c:v>
                </c:pt>
                <c:pt idx="3201">
                  <c:v>4.4452553750000003</c:v>
                </c:pt>
                <c:pt idx="3202">
                  <c:v>4.4466440833333403</c:v>
                </c:pt>
                <c:pt idx="3203">
                  <c:v>4.4480327916666695</c:v>
                </c:pt>
                <c:pt idx="3204">
                  <c:v>4.4494214999999997</c:v>
                </c:pt>
                <c:pt idx="3205">
                  <c:v>4.4508102083333405</c:v>
                </c:pt>
                <c:pt idx="3206">
                  <c:v>4.4521989166666707</c:v>
                </c:pt>
                <c:pt idx="3207">
                  <c:v>4.4535876249999999</c:v>
                </c:pt>
                <c:pt idx="3208">
                  <c:v>4.4549763333333399</c:v>
                </c:pt>
                <c:pt idx="3209">
                  <c:v>4.45636504166667</c:v>
                </c:pt>
                <c:pt idx="3210">
                  <c:v>4.4577537500000002</c:v>
                </c:pt>
                <c:pt idx="3211">
                  <c:v>4.4591424583333401</c:v>
                </c:pt>
                <c:pt idx="3212">
                  <c:v>4.4605311666666703</c:v>
                </c:pt>
                <c:pt idx="3213">
                  <c:v>4.4619198749999995</c:v>
                </c:pt>
                <c:pt idx="3214">
                  <c:v>4.4633085833333404</c:v>
                </c:pt>
                <c:pt idx="3215">
                  <c:v>4.4646972916666705</c:v>
                </c:pt>
                <c:pt idx="3216">
                  <c:v>4.4660860000000007</c:v>
                </c:pt>
                <c:pt idx="3217">
                  <c:v>4.4674747083333397</c:v>
                </c:pt>
                <c:pt idx="3218">
                  <c:v>4.4688634166666699</c:v>
                </c:pt>
                <c:pt idx="3219">
                  <c:v>4.470252125</c:v>
                </c:pt>
                <c:pt idx="3220">
                  <c:v>4.4716408333333399</c:v>
                </c:pt>
                <c:pt idx="3221">
                  <c:v>4.4730295416666701</c:v>
                </c:pt>
                <c:pt idx="3222">
                  <c:v>4.4744182500000003</c:v>
                </c:pt>
                <c:pt idx="3223">
                  <c:v>4.4758069583333402</c:v>
                </c:pt>
                <c:pt idx="3224">
                  <c:v>4.4771956666666703</c:v>
                </c:pt>
                <c:pt idx="3225">
                  <c:v>4.4785843750000005</c:v>
                </c:pt>
                <c:pt idx="3226">
                  <c:v>4.4799730833333395</c:v>
                </c:pt>
                <c:pt idx="3227">
                  <c:v>4.4813617916666697</c:v>
                </c:pt>
                <c:pt idx="3228">
                  <c:v>4.4827504999999999</c:v>
                </c:pt>
                <c:pt idx="3229">
                  <c:v>4.4841392083333407</c:v>
                </c:pt>
                <c:pt idx="3230">
                  <c:v>4.4855279166666699</c:v>
                </c:pt>
                <c:pt idx="3231">
                  <c:v>4.4869166250000001</c:v>
                </c:pt>
                <c:pt idx="3232">
                  <c:v>4.48830533333334</c:v>
                </c:pt>
                <c:pt idx="3233">
                  <c:v>4.4896940416666702</c:v>
                </c:pt>
                <c:pt idx="3234">
                  <c:v>4.4910827500000003</c:v>
                </c:pt>
                <c:pt idx="3235">
                  <c:v>4.4924714583333403</c:v>
                </c:pt>
                <c:pt idx="3236">
                  <c:v>4.4938601666666695</c:v>
                </c:pt>
                <c:pt idx="3237">
                  <c:v>4.4952488749999997</c:v>
                </c:pt>
                <c:pt idx="3238">
                  <c:v>4.4966375833333405</c:v>
                </c:pt>
                <c:pt idx="3239">
                  <c:v>4.4980262916666707</c:v>
                </c:pt>
                <c:pt idx="3240">
                  <c:v>4.4994149999999999</c:v>
                </c:pt>
                <c:pt idx="3241">
                  <c:v>4.5008037083333399</c:v>
                </c:pt>
                <c:pt idx="3242">
                  <c:v>4.50219241666667</c:v>
                </c:pt>
                <c:pt idx="3243">
                  <c:v>4.5035811250000002</c:v>
                </c:pt>
                <c:pt idx="3244">
                  <c:v>4.5049698333333401</c:v>
                </c:pt>
                <c:pt idx="3245">
                  <c:v>4.5063585416666703</c:v>
                </c:pt>
                <c:pt idx="3246">
                  <c:v>4.5077472499999995</c:v>
                </c:pt>
                <c:pt idx="3247">
                  <c:v>4.5091359583333404</c:v>
                </c:pt>
                <c:pt idx="3248">
                  <c:v>4.5105246666666705</c:v>
                </c:pt>
                <c:pt idx="3249">
                  <c:v>4.5119133750000007</c:v>
                </c:pt>
                <c:pt idx="3250">
                  <c:v>4.5133020833333397</c:v>
                </c:pt>
                <c:pt idx="3251">
                  <c:v>4.5146907916666699</c:v>
                </c:pt>
                <c:pt idx="3252">
                  <c:v>4.5160795</c:v>
                </c:pt>
                <c:pt idx="3253">
                  <c:v>4.51746820833334</c:v>
                </c:pt>
                <c:pt idx="3254">
                  <c:v>4.5188569166666701</c:v>
                </c:pt>
                <c:pt idx="3255">
                  <c:v>4.5202456250000003</c:v>
                </c:pt>
                <c:pt idx="3256">
                  <c:v>4.5216343333333402</c:v>
                </c:pt>
                <c:pt idx="3257">
                  <c:v>4.5230230416666704</c:v>
                </c:pt>
                <c:pt idx="3258">
                  <c:v>4.5244117500000005</c:v>
                </c:pt>
                <c:pt idx="3259">
                  <c:v>4.5258004583333395</c:v>
                </c:pt>
                <c:pt idx="3260">
                  <c:v>4.5271891666666697</c:v>
                </c:pt>
                <c:pt idx="3261">
                  <c:v>4.5285778749999999</c:v>
                </c:pt>
                <c:pt idx="3262">
                  <c:v>4.5299665833333407</c:v>
                </c:pt>
                <c:pt idx="3263">
                  <c:v>4.5313552916666699</c:v>
                </c:pt>
                <c:pt idx="3264">
                  <c:v>4.5327440000000001</c:v>
                </c:pt>
                <c:pt idx="3265">
                  <c:v>4.53413270833334</c:v>
                </c:pt>
                <c:pt idx="3266">
                  <c:v>4.5355214166666702</c:v>
                </c:pt>
                <c:pt idx="3267">
                  <c:v>4.5369101250000003</c:v>
                </c:pt>
                <c:pt idx="3268">
                  <c:v>4.5382988333333403</c:v>
                </c:pt>
                <c:pt idx="3269">
                  <c:v>4.5396875416666695</c:v>
                </c:pt>
                <c:pt idx="3270">
                  <c:v>4.5410762499999997</c:v>
                </c:pt>
                <c:pt idx="3271">
                  <c:v>4.5424649583333405</c:v>
                </c:pt>
                <c:pt idx="3272">
                  <c:v>4.5438536666666707</c:v>
                </c:pt>
                <c:pt idx="3273">
                  <c:v>4.5452423749999999</c:v>
                </c:pt>
                <c:pt idx="3274">
                  <c:v>4.5466310833333399</c:v>
                </c:pt>
                <c:pt idx="3275">
                  <c:v>4.54801979166667</c:v>
                </c:pt>
                <c:pt idx="3276">
                  <c:v>4.5494085000000002</c:v>
                </c:pt>
                <c:pt idx="3277">
                  <c:v>4.5507972083333401</c:v>
                </c:pt>
                <c:pt idx="3278">
                  <c:v>4.5521859166666703</c:v>
                </c:pt>
                <c:pt idx="3279">
                  <c:v>4.5535746249999995</c:v>
                </c:pt>
                <c:pt idx="3280">
                  <c:v>4.5549633333333404</c:v>
                </c:pt>
                <c:pt idx="3281">
                  <c:v>4.5563520416666705</c:v>
                </c:pt>
                <c:pt idx="3282">
                  <c:v>4.5577407500000007</c:v>
                </c:pt>
                <c:pt idx="3283">
                  <c:v>4.5591294583333397</c:v>
                </c:pt>
                <c:pt idx="3284">
                  <c:v>4.5605181666666699</c:v>
                </c:pt>
                <c:pt idx="3285">
                  <c:v>4.561906875</c:v>
                </c:pt>
                <c:pt idx="3286">
                  <c:v>4.56329558333334</c:v>
                </c:pt>
                <c:pt idx="3287">
                  <c:v>4.5646842916666701</c:v>
                </c:pt>
                <c:pt idx="3288">
                  <c:v>4.5660730000000003</c:v>
                </c:pt>
                <c:pt idx="3289">
                  <c:v>4.5674617083333402</c:v>
                </c:pt>
                <c:pt idx="3290">
                  <c:v>4.5688504166666704</c:v>
                </c:pt>
                <c:pt idx="3291">
                  <c:v>4.5702391250000005</c:v>
                </c:pt>
                <c:pt idx="3292">
                  <c:v>4.5716278333333396</c:v>
                </c:pt>
                <c:pt idx="3293">
                  <c:v>4.5730165416666697</c:v>
                </c:pt>
                <c:pt idx="3294">
                  <c:v>4.5744052499999999</c:v>
                </c:pt>
                <c:pt idx="3295">
                  <c:v>4.5757939583333407</c:v>
                </c:pt>
                <c:pt idx="3296">
                  <c:v>4.57718266666667</c:v>
                </c:pt>
                <c:pt idx="3297">
                  <c:v>4.5785713750000001</c:v>
                </c:pt>
                <c:pt idx="3298">
                  <c:v>4.57996008333334</c:v>
                </c:pt>
                <c:pt idx="3299">
                  <c:v>4.5813487916666702</c:v>
                </c:pt>
                <c:pt idx="3300">
                  <c:v>4.5827375000000004</c:v>
                </c:pt>
                <c:pt idx="3301">
                  <c:v>4.5841262083333403</c:v>
                </c:pt>
                <c:pt idx="3302">
                  <c:v>4.5855149166666695</c:v>
                </c:pt>
                <c:pt idx="3303">
                  <c:v>4.5869036249999997</c:v>
                </c:pt>
                <c:pt idx="3304">
                  <c:v>4.5882923333333405</c:v>
                </c:pt>
                <c:pt idx="3305">
                  <c:v>4.5896810416666707</c:v>
                </c:pt>
                <c:pt idx="3306">
                  <c:v>4.5910697499999999</c:v>
                </c:pt>
                <c:pt idx="3307">
                  <c:v>4.5924584583333399</c:v>
                </c:pt>
                <c:pt idx="3308">
                  <c:v>4.59384716666667</c:v>
                </c:pt>
                <c:pt idx="3309">
                  <c:v>4.5952358750000002</c:v>
                </c:pt>
                <c:pt idx="3310">
                  <c:v>4.5966245833333401</c:v>
                </c:pt>
                <c:pt idx="3311">
                  <c:v>4.5980132916666703</c:v>
                </c:pt>
                <c:pt idx="3312">
                  <c:v>4.5994019999999995</c:v>
                </c:pt>
                <c:pt idx="3313">
                  <c:v>4.6007907083333404</c:v>
                </c:pt>
                <c:pt idx="3314">
                  <c:v>4.6021794166666705</c:v>
                </c:pt>
                <c:pt idx="3315">
                  <c:v>4.6035681250000007</c:v>
                </c:pt>
                <c:pt idx="3316">
                  <c:v>4.6049568333333397</c:v>
                </c:pt>
                <c:pt idx="3317">
                  <c:v>4.6063455416666699</c:v>
                </c:pt>
                <c:pt idx="3318">
                  <c:v>4.60773425</c:v>
                </c:pt>
                <c:pt idx="3319">
                  <c:v>4.60912295833334</c:v>
                </c:pt>
                <c:pt idx="3320">
                  <c:v>4.6105116666666701</c:v>
                </c:pt>
                <c:pt idx="3321">
                  <c:v>4.6119003750000003</c:v>
                </c:pt>
                <c:pt idx="3322">
                  <c:v>4.6132890833333402</c:v>
                </c:pt>
                <c:pt idx="3323">
                  <c:v>4.6146777916666704</c:v>
                </c:pt>
                <c:pt idx="3324">
                  <c:v>4.6160665000000005</c:v>
                </c:pt>
                <c:pt idx="3325">
                  <c:v>4.6174552083333396</c:v>
                </c:pt>
                <c:pt idx="3326">
                  <c:v>4.6188439166666697</c:v>
                </c:pt>
                <c:pt idx="3327">
                  <c:v>4.6202326249999999</c:v>
                </c:pt>
                <c:pt idx="3328">
                  <c:v>4.6216213333333407</c:v>
                </c:pt>
                <c:pt idx="3329">
                  <c:v>4.62301004166667</c:v>
                </c:pt>
                <c:pt idx="3330">
                  <c:v>4.6243987500000001</c:v>
                </c:pt>
                <c:pt idx="3331">
                  <c:v>4.62578745833334</c:v>
                </c:pt>
                <c:pt idx="3332">
                  <c:v>4.6271761666666702</c:v>
                </c:pt>
                <c:pt idx="3333">
                  <c:v>4.6285648750000004</c:v>
                </c:pt>
                <c:pt idx="3334">
                  <c:v>4.6299535833333403</c:v>
                </c:pt>
                <c:pt idx="3335">
                  <c:v>4.6313422916666696</c:v>
                </c:pt>
                <c:pt idx="3336">
                  <c:v>4.6327309999999997</c:v>
                </c:pt>
                <c:pt idx="3337">
                  <c:v>4.6341197083333405</c:v>
                </c:pt>
                <c:pt idx="3338">
                  <c:v>4.6355084166666707</c:v>
                </c:pt>
                <c:pt idx="3339">
                  <c:v>4.636897125</c:v>
                </c:pt>
                <c:pt idx="3340">
                  <c:v>4.6382858333333399</c:v>
                </c:pt>
                <c:pt idx="3341">
                  <c:v>4.63967454166667</c:v>
                </c:pt>
                <c:pt idx="3342">
                  <c:v>4.6410632500000002</c:v>
                </c:pt>
                <c:pt idx="3343">
                  <c:v>4.6424519583333401</c:v>
                </c:pt>
                <c:pt idx="3344">
                  <c:v>4.6438406666666703</c:v>
                </c:pt>
                <c:pt idx="3345">
                  <c:v>4.6452293749999995</c:v>
                </c:pt>
                <c:pt idx="3346">
                  <c:v>4.6466180833333404</c:v>
                </c:pt>
                <c:pt idx="3347">
                  <c:v>4.6480067916666705</c:v>
                </c:pt>
                <c:pt idx="3348">
                  <c:v>4.6493955000000007</c:v>
                </c:pt>
                <c:pt idx="3349">
                  <c:v>4.6507842083333397</c:v>
                </c:pt>
                <c:pt idx="3350">
                  <c:v>4.6521729166666699</c:v>
                </c:pt>
                <c:pt idx="3351">
                  <c:v>4.653561625</c:v>
                </c:pt>
                <c:pt idx="3352">
                  <c:v>4.65495033333334</c:v>
                </c:pt>
                <c:pt idx="3353">
                  <c:v>4.6563390416666701</c:v>
                </c:pt>
                <c:pt idx="3354">
                  <c:v>4.6577277500000003</c:v>
                </c:pt>
                <c:pt idx="3355">
                  <c:v>4.6591164583333402</c:v>
                </c:pt>
                <c:pt idx="3356">
                  <c:v>4.6605051666666704</c:v>
                </c:pt>
                <c:pt idx="3357">
                  <c:v>4.6618938750000005</c:v>
                </c:pt>
                <c:pt idx="3358">
                  <c:v>4.6632825833333396</c:v>
                </c:pt>
                <c:pt idx="3359">
                  <c:v>4.6646712916666697</c:v>
                </c:pt>
                <c:pt idx="3360">
                  <c:v>4.6660599999999999</c:v>
                </c:pt>
                <c:pt idx="3361">
                  <c:v>4.6674487083333407</c:v>
                </c:pt>
                <c:pt idx="3362">
                  <c:v>4.66883741666667</c:v>
                </c:pt>
                <c:pt idx="3363">
                  <c:v>4.6702261250000001</c:v>
                </c:pt>
                <c:pt idx="3364">
                  <c:v>4.67161483333334</c:v>
                </c:pt>
                <c:pt idx="3365">
                  <c:v>4.6730035416666702</c:v>
                </c:pt>
                <c:pt idx="3366">
                  <c:v>4.6743922500000004</c:v>
                </c:pt>
                <c:pt idx="3367">
                  <c:v>4.6757809583333403</c:v>
                </c:pt>
                <c:pt idx="3368">
                  <c:v>4.6771696666666696</c:v>
                </c:pt>
                <c:pt idx="3369">
                  <c:v>4.6785583749999997</c:v>
                </c:pt>
                <c:pt idx="3370">
                  <c:v>4.6799470833333405</c:v>
                </c:pt>
                <c:pt idx="3371">
                  <c:v>4.6813357916666707</c:v>
                </c:pt>
                <c:pt idx="3372">
                  <c:v>4.6827245</c:v>
                </c:pt>
                <c:pt idx="3373">
                  <c:v>4.6841132083333399</c:v>
                </c:pt>
                <c:pt idx="3374">
                  <c:v>4.68550191666667</c:v>
                </c:pt>
                <c:pt idx="3375">
                  <c:v>4.6868906250000002</c:v>
                </c:pt>
                <c:pt idx="3376">
                  <c:v>4.6882793333333401</c:v>
                </c:pt>
                <c:pt idx="3377">
                  <c:v>4.6896680416666703</c:v>
                </c:pt>
                <c:pt idx="3378">
                  <c:v>4.6910567499999996</c:v>
                </c:pt>
                <c:pt idx="3379">
                  <c:v>4.6924454583333404</c:v>
                </c:pt>
                <c:pt idx="3380">
                  <c:v>4.6938341666666705</c:v>
                </c:pt>
                <c:pt idx="3381">
                  <c:v>4.6952228750000007</c:v>
                </c:pt>
                <c:pt idx="3382">
                  <c:v>4.6966115833333397</c:v>
                </c:pt>
                <c:pt idx="3383">
                  <c:v>4.6980002916666699</c:v>
                </c:pt>
                <c:pt idx="3384">
                  <c:v>4.699389</c:v>
                </c:pt>
                <c:pt idx="3385">
                  <c:v>4.70077770833334</c:v>
                </c:pt>
                <c:pt idx="3386">
                  <c:v>4.7021664166666701</c:v>
                </c:pt>
                <c:pt idx="3387">
                  <c:v>4.7035551250000003</c:v>
                </c:pt>
                <c:pt idx="3388">
                  <c:v>4.7049438333333402</c:v>
                </c:pt>
                <c:pt idx="3389">
                  <c:v>4.7063325416666704</c:v>
                </c:pt>
                <c:pt idx="3390">
                  <c:v>4.7077212500000005</c:v>
                </c:pt>
                <c:pt idx="3391">
                  <c:v>4.7091099583333396</c:v>
                </c:pt>
                <c:pt idx="3392">
                  <c:v>4.7104986666666697</c:v>
                </c:pt>
                <c:pt idx="3393">
                  <c:v>4.7118873749999999</c:v>
                </c:pt>
                <c:pt idx="3394">
                  <c:v>4.7132760833333407</c:v>
                </c:pt>
                <c:pt idx="3395">
                  <c:v>4.71466479166667</c:v>
                </c:pt>
                <c:pt idx="3396">
                  <c:v>4.7160535000000001</c:v>
                </c:pt>
                <c:pt idx="3397">
                  <c:v>4.71744220833334</c:v>
                </c:pt>
                <c:pt idx="3398">
                  <c:v>4.7188309166666702</c:v>
                </c:pt>
                <c:pt idx="3399">
                  <c:v>4.7202196250000004</c:v>
                </c:pt>
                <c:pt idx="3400">
                  <c:v>4.7216083333333403</c:v>
                </c:pt>
                <c:pt idx="3401">
                  <c:v>4.7229970416666696</c:v>
                </c:pt>
                <c:pt idx="3402">
                  <c:v>4.7243857499999997</c:v>
                </c:pt>
                <c:pt idx="3403">
                  <c:v>4.7257744583333405</c:v>
                </c:pt>
                <c:pt idx="3404">
                  <c:v>4.7271631666666707</c:v>
                </c:pt>
                <c:pt idx="3405">
                  <c:v>4.728551875</c:v>
                </c:pt>
                <c:pt idx="3406">
                  <c:v>4.7299405833333399</c:v>
                </c:pt>
                <c:pt idx="3407">
                  <c:v>4.73132929166667</c:v>
                </c:pt>
                <c:pt idx="3408">
                  <c:v>4.7327180000000002</c:v>
                </c:pt>
                <c:pt idx="3409">
                  <c:v>4.7341067083333401</c:v>
                </c:pt>
                <c:pt idx="3410">
                  <c:v>4.7354954166666703</c:v>
                </c:pt>
                <c:pt idx="3411">
                  <c:v>4.7368841249999996</c:v>
                </c:pt>
                <c:pt idx="3412">
                  <c:v>4.7382728333333404</c:v>
                </c:pt>
                <c:pt idx="3413">
                  <c:v>4.7396615416666705</c:v>
                </c:pt>
                <c:pt idx="3414">
                  <c:v>4.7410502500000007</c:v>
                </c:pt>
                <c:pt idx="3415">
                  <c:v>4.7424389583333397</c:v>
                </c:pt>
                <c:pt idx="3416">
                  <c:v>4.7438276666666699</c:v>
                </c:pt>
                <c:pt idx="3417">
                  <c:v>4.745216375</c:v>
                </c:pt>
                <c:pt idx="3418">
                  <c:v>4.74660508333334</c:v>
                </c:pt>
                <c:pt idx="3419">
                  <c:v>4.7479937916666701</c:v>
                </c:pt>
                <c:pt idx="3420">
                  <c:v>4.7493825000000003</c:v>
                </c:pt>
                <c:pt idx="3421">
                  <c:v>4.7507712083333402</c:v>
                </c:pt>
                <c:pt idx="3422">
                  <c:v>4.7521599166666704</c:v>
                </c:pt>
                <c:pt idx="3423">
                  <c:v>4.7535486250000005</c:v>
                </c:pt>
                <c:pt idx="3424">
                  <c:v>4.7549373333333396</c:v>
                </c:pt>
                <c:pt idx="3425">
                  <c:v>4.7563260416666697</c:v>
                </c:pt>
                <c:pt idx="3426">
                  <c:v>4.7577147499999999</c:v>
                </c:pt>
                <c:pt idx="3427">
                  <c:v>4.7591034583333407</c:v>
                </c:pt>
                <c:pt idx="3428">
                  <c:v>4.76049216666667</c:v>
                </c:pt>
                <c:pt idx="3429">
                  <c:v>4.7618808750000001</c:v>
                </c:pt>
                <c:pt idx="3430">
                  <c:v>4.7632695833333401</c:v>
                </c:pt>
                <c:pt idx="3431">
                  <c:v>4.7646582916666702</c:v>
                </c:pt>
                <c:pt idx="3432">
                  <c:v>4.7660470000000004</c:v>
                </c:pt>
                <c:pt idx="3433">
                  <c:v>4.7674357083333394</c:v>
                </c:pt>
                <c:pt idx="3434">
                  <c:v>4.7688244166666696</c:v>
                </c:pt>
                <c:pt idx="3435">
                  <c:v>4.7702131249999997</c:v>
                </c:pt>
                <c:pt idx="3436">
                  <c:v>4.7716018333333405</c:v>
                </c:pt>
                <c:pt idx="3437">
                  <c:v>4.7729905416666707</c:v>
                </c:pt>
                <c:pt idx="3438">
                  <c:v>4.77437925</c:v>
                </c:pt>
                <c:pt idx="3439">
                  <c:v>4.7757679583333399</c:v>
                </c:pt>
                <c:pt idx="3440">
                  <c:v>4.77715666666667</c:v>
                </c:pt>
                <c:pt idx="3441">
                  <c:v>4.7785453750000002</c:v>
                </c:pt>
                <c:pt idx="3442">
                  <c:v>4.7799340833333401</c:v>
                </c:pt>
                <c:pt idx="3443">
                  <c:v>4.7813227916666703</c:v>
                </c:pt>
                <c:pt idx="3444">
                  <c:v>4.7827114999999996</c:v>
                </c:pt>
                <c:pt idx="3445">
                  <c:v>4.7841002083333404</c:v>
                </c:pt>
                <c:pt idx="3446">
                  <c:v>4.7854889166666705</c:v>
                </c:pt>
                <c:pt idx="3447">
                  <c:v>4.7868776250000007</c:v>
                </c:pt>
                <c:pt idx="3448">
                  <c:v>4.7882663333333397</c:v>
                </c:pt>
                <c:pt idx="3449">
                  <c:v>4.7896550416666699</c:v>
                </c:pt>
                <c:pt idx="3450">
                  <c:v>4.79104375</c:v>
                </c:pt>
                <c:pt idx="3451">
                  <c:v>4.79243245833334</c:v>
                </c:pt>
                <c:pt idx="3452">
                  <c:v>4.7938211666666701</c:v>
                </c:pt>
                <c:pt idx="3453">
                  <c:v>4.7952098750000003</c:v>
                </c:pt>
                <c:pt idx="3454">
                  <c:v>4.7965985833333402</c:v>
                </c:pt>
                <c:pt idx="3455">
                  <c:v>4.7979872916666704</c:v>
                </c:pt>
                <c:pt idx="3456">
                  <c:v>4.7993760000000005</c:v>
                </c:pt>
                <c:pt idx="3457">
                  <c:v>4.8007647083333396</c:v>
                </c:pt>
                <c:pt idx="3458">
                  <c:v>4.8021534166666697</c:v>
                </c:pt>
                <c:pt idx="3459">
                  <c:v>4.8035421249999999</c:v>
                </c:pt>
                <c:pt idx="3460">
                  <c:v>4.8049308333333407</c:v>
                </c:pt>
                <c:pt idx="3461">
                  <c:v>4.80631954166667</c:v>
                </c:pt>
                <c:pt idx="3462">
                  <c:v>4.8077082500000001</c:v>
                </c:pt>
                <c:pt idx="3463">
                  <c:v>4.8090969583333401</c:v>
                </c:pt>
                <c:pt idx="3464">
                  <c:v>4.8104856666666702</c:v>
                </c:pt>
                <c:pt idx="3465">
                  <c:v>4.8118743750000004</c:v>
                </c:pt>
                <c:pt idx="3466">
                  <c:v>4.8132630833333394</c:v>
                </c:pt>
                <c:pt idx="3467">
                  <c:v>4.8146517916666696</c:v>
                </c:pt>
                <c:pt idx="3468">
                  <c:v>4.8160404999999997</c:v>
                </c:pt>
                <c:pt idx="3469">
                  <c:v>4.8174292083333405</c:v>
                </c:pt>
                <c:pt idx="3470">
                  <c:v>4.8188179166666707</c:v>
                </c:pt>
                <c:pt idx="3471">
                  <c:v>4.820206625</c:v>
                </c:pt>
                <c:pt idx="3472">
                  <c:v>4.8215953333333399</c:v>
                </c:pt>
                <c:pt idx="3473">
                  <c:v>4.8229840416666701</c:v>
                </c:pt>
                <c:pt idx="3474">
                  <c:v>4.8243727500000002</c:v>
                </c:pt>
                <c:pt idx="3475">
                  <c:v>4.8257614583333401</c:v>
                </c:pt>
                <c:pt idx="3476">
                  <c:v>4.8271501666666694</c:v>
                </c:pt>
                <c:pt idx="3477">
                  <c:v>4.8285388749999996</c:v>
                </c:pt>
                <c:pt idx="3478">
                  <c:v>4.8299275833333404</c:v>
                </c:pt>
                <c:pt idx="3479">
                  <c:v>4.8313162916666705</c:v>
                </c:pt>
                <c:pt idx="3480">
                  <c:v>4.8327050000000007</c:v>
                </c:pt>
                <c:pt idx="3481">
                  <c:v>4.8340937083333397</c:v>
                </c:pt>
                <c:pt idx="3482">
                  <c:v>4.8354824166666699</c:v>
                </c:pt>
                <c:pt idx="3483">
                  <c:v>4.836871125</c:v>
                </c:pt>
                <c:pt idx="3484">
                  <c:v>4.83825983333334</c:v>
                </c:pt>
                <c:pt idx="3485">
                  <c:v>4.8396485416666701</c:v>
                </c:pt>
                <c:pt idx="3486">
                  <c:v>4.8410372500000003</c:v>
                </c:pt>
                <c:pt idx="3487">
                  <c:v>4.8424259583333402</c:v>
                </c:pt>
                <c:pt idx="3488">
                  <c:v>4.8438146666666704</c:v>
                </c:pt>
                <c:pt idx="3489">
                  <c:v>4.8452033750000005</c:v>
                </c:pt>
                <c:pt idx="3490">
                  <c:v>4.8465920833333396</c:v>
                </c:pt>
                <c:pt idx="3491">
                  <c:v>4.8479807916666697</c:v>
                </c:pt>
                <c:pt idx="3492">
                  <c:v>4.8493694999999999</c:v>
                </c:pt>
                <c:pt idx="3493">
                  <c:v>4.8507582083333407</c:v>
                </c:pt>
                <c:pt idx="3494">
                  <c:v>4.85214691666667</c:v>
                </c:pt>
                <c:pt idx="3495">
                  <c:v>4.8535356250000001</c:v>
                </c:pt>
                <c:pt idx="3496">
                  <c:v>4.8549243333333401</c:v>
                </c:pt>
                <c:pt idx="3497">
                  <c:v>4.8563130416666702</c:v>
                </c:pt>
                <c:pt idx="3498">
                  <c:v>4.8577017500000004</c:v>
                </c:pt>
                <c:pt idx="3499">
                  <c:v>4.8590904583333394</c:v>
                </c:pt>
                <c:pt idx="3500">
                  <c:v>4.8604791666666696</c:v>
                </c:pt>
                <c:pt idx="3501">
                  <c:v>4.8618678749999997</c:v>
                </c:pt>
                <c:pt idx="3502">
                  <c:v>4.8632565833333405</c:v>
                </c:pt>
                <c:pt idx="3503">
                  <c:v>4.8646452916666707</c:v>
                </c:pt>
                <c:pt idx="3504">
                  <c:v>4.866034</c:v>
                </c:pt>
                <c:pt idx="3505">
                  <c:v>4.8674227083333399</c:v>
                </c:pt>
                <c:pt idx="3506">
                  <c:v>4.8688114166666701</c:v>
                </c:pt>
                <c:pt idx="3507">
                  <c:v>4.8702001250000002</c:v>
                </c:pt>
                <c:pt idx="3508">
                  <c:v>4.8715888333333401</c:v>
                </c:pt>
                <c:pt idx="3509">
                  <c:v>4.8729775416666694</c:v>
                </c:pt>
                <c:pt idx="3510">
                  <c:v>4.8743662499999996</c:v>
                </c:pt>
                <c:pt idx="3511">
                  <c:v>4.8757549583333404</c:v>
                </c:pt>
                <c:pt idx="3512">
                  <c:v>4.8771436666666705</c:v>
                </c:pt>
                <c:pt idx="3513">
                  <c:v>4.8785323750000007</c:v>
                </c:pt>
                <c:pt idx="3514">
                  <c:v>4.8799210833333397</c:v>
                </c:pt>
                <c:pt idx="3515">
                  <c:v>4.8813097916666699</c:v>
                </c:pt>
                <c:pt idx="3516">
                  <c:v>4.8826985000000001</c:v>
                </c:pt>
                <c:pt idx="3517">
                  <c:v>4.88408720833334</c:v>
                </c:pt>
                <c:pt idx="3518">
                  <c:v>4.8854759166666701</c:v>
                </c:pt>
                <c:pt idx="3519">
                  <c:v>4.8868646249999994</c:v>
                </c:pt>
                <c:pt idx="3520">
                  <c:v>4.8882533333333402</c:v>
                </c:pt>
                <c:pt idx="3521">
                  <c:v>4.8896420416666704</c:v>
                </c:pt>
                <c:pt idx="3522">
                  <c:v>4.8910307500000005</c:v>
                </c:pt>
                <c:pt idx="3523">
                  <c:v>4.8924194583333396</c:v>
                </c:pt>
                <c:pt idx="3524">
                  <c:v>4.8938081666666697</c:v>
                </c:pt>
                <c:pt idx="3525">
                  <c:v>4.8951968749999999</c:v>
                </c:pt>
                <c:pt idx="3526">
                  <c:v>4.8965855833333407</c:v>
                </c:pt>
                <c:pt idx="3527">
                  <c:v>4.89797429166667</c:v>
                </c:pt>
                <c:pt idx="3528">
                  <c:v>4.8993630000000001</c:v>
                </c:pt>
                <c:pt idx="3529">
                  <c:v>4.9007517083333401</c:v>
                </c:pt>
                <c:pt idx="3530">
                  <c:v>4.9021404166666702</c:v>
                </c:pt>
                <c:pt idx="3531">
                  <c:v>4.9035291250000004</c:v>
                </c:pt>
                <c:pt idx="3532">
                  <c:v>4.9049178333333394</c:v>
                </c:pt>
                <c:pt idx="3533">
                  <c:v>4.9063065416666696</c:v>
                </c:pt>
                <c:pt idx="3534">
                  <c:v>4.9076952499999997</c:v>
                </c:pt>
                <c:pt idx="3535">
                  <c:v>4.9090839583333405</c:v>
                </c:pt>
                <c:pt idx="3536">
                  <c:v>4.9104726666666707</c:v>
                </c:pt>
                <c:pt idx="3537">
                  <c:v>4.911861375</c:v>
                </c:pt>
                <c:pt idx="3538">
                  <c:v>4.9132500833333399</c:v>
                </c:pt>
                <c:pt idx="3539">
                  <c:v>4.9146387916666701</c:v>
                </c:pt>
                <c:pt idx="3540">
                  <c:v>4.9160275000000002</c:v>
                </c:pt>
                <c:pt idx="3541">
                  <c:v>4.9174162083333401</c:v>
                </c:pt>
                <c:pt idx="3542">
                  <c:v>4.9188049166666694</c:v>
                </c:pt>
                <c:pt idx="3543">
                  <c:v>4.9201936249999996</c:v>
                </c:pt>
                <c:pt idx="3544">
                  <c:v>4.9215823333333404</c:v>
                </c:pt>
                <c:pt idx="3545">
                  <c:v>4.9229710416666705</c:v>
                </c:pt>
                <c:pt idx="3546">
                  <c:v>4.9243597500000007</c:v>
                </c:pt>
                <c:pt idx="3547">
                  <c:v>4.9257484583333397</c:v>
                </c:pt>
                <c:pt idx="3548">
                  <c:v>4.9271371666666699</c:v>
                </c:pt>
                <c:pt idx="3549">
                  <c:v>4.9285258750000001</c:v>
                </c:pt>
                <c:pt idx="3550">
                  <c:v>4.92991458333334</c:v>
                </c:pt>
                <c:pt idx="3551">
                  <c:v>4.9313032916666701</c:v>
                </c:pt>
                <c:pt idx="3552">
                  <c:v>4.9326919999999994</c:v>
                </c:pt>
                <c:pt idx="3553">
                  <c:v>4.9340807083333402</c:v>
                </c:pt>
                <c:pt idx="3554">
                  <c:v>4.9354694166666704</c:v>
                </c:pt>
                <c:pt idx="3555">
                  <c:v>4.9368581250000005</c:v>
                </c:pt>
                <c:pt idx="3556">
                  <c:v>4.9382468333333396</c:v>
                </c:pt>
                <c:pt idx="3557">
                  <c:v>4.9396355416666697</c:v>
                </c:pt>
                <c:pt idx="3558">
                  <c:v>4.9410242499999999</c:v>
                </c:pt>
                <c:pt idx="3559">
                  <c:v>4.9424129583333407</c:v>
                </c:pt>
                <c:pt idx="3560">
                  <c:v>4.94380166666667</c:v>
                </c:pt>
                <c:pt idx="3561">
                  <c:v>4.9451903750000001</c:v>
                </c:pt>
                <c:pt idx="3562">
                  <c:v>4.9465790833333401</c:v>
                </c:pt>
                <c:pt idx="3563">
                  <c:v>4.9479677916666702</c:v>
                </c:pt>
                <c:pt idx="3564">
                  <c:v>4.9493565000000004</c:v>
                </c:pt>
                <c:pt idx="3565">
                  <c:v>4.9507452083333394</c:v>
                </c:pt>
                <c:pt idx="3566">
                  <c:v>4.9521339166666696</c:v>
                </c:pt>
                <c:pt idx="3567">
                  <c:v>4.9535226249999997</c:v>
                </c:pt>
                <c:pt idx="3568">
                  <c:v>4.9549113333333406</c:v>
                </c:pt>
                <c:pt idx="3569">
                  <c:v>4.9563000416666707</c:v>
                </c:pt>
                <c:pt idx="3570">
                  <c:v>4.95768875</c:v>
                </c:pt>
                <c:pt idx="3571">
                  <c:v>4.9590774583333399</c:v>
                </c:pt>
                <c:pt idx="3572">
                  <c:v>4.9604661666666701</c:v>
                </c:pt>
                <c:pt idx="3573">
                  <c:v>4.9618548750000002</c:v>
                </c:pt>
                <c:pt idx="3574">
                  <c:v>4.9632435833333401</c:v>
                </c:pt>
                <c:pt idx="3575">
                  <c:v>4.9646322916666694</c:v>
                </c:pt>
                <c:pt idx="3576">
                  <c:v>4.9660209999999996</c:v>
                </c:pt>
                <c:pt idx="3577">
                  <c:v>4.9674097083333404</c:v>
                </c:pt>
                <c:pt idx="3578">
                  <c:v>4.9687984166666705</c:v>
                </c:pt>
                <c:pt idx="3579">
                  <c:v>4.9701871250000007</c:v>
                </c:pt>
                <c:pt idx="3580">
                  <c:v>4.9715758333333397</c:v>
                </c:pt>
                <c:pt idx="3581">
                  <c:v>4.9729645416666699</c:v>
                </c:pt>
                <c:pt idx="3582">
                  <c:v>4.9743532500000001</c:v>
                </c:pt>
                <c:pt idx="3583">
                  <c:v>4.97574195833334</c:v>
                </c:pt>
                <c:pt idx="3584">
                  <c:v>4.9771306666666701</c:v>
                </c:pt>
                <c:pt idx="3585">
                  <c:v>4.9785193749999994</c:v>
                </c:pt>
                <c:pt idx="3586">
                  <c:v>4.9799080833333402</c:v>
                </c:pt>
                <c:pt idx="3587">
                  <c:v>4.9812967916666704</c:v>
                </c:pt>
                <c:pt idx="3588">
                  <c:v>4.9826855000000005</c:v>
                </c:pt>
                <c:pt idx="3589">
                  <c:v>4.9840742083333396</c:v>
                </c:pt>
                <c:pt idx="3590">
                  <c:v>4.9854629166666697</c:v>
                </c:pt>
                <c:pt idx="3591">
                  <c:v>4.9868516249999999</c:v>
                </c:pt>
                <c:pt idx="3592">
                  <c:v>4.9882403333333407</c:v>
                </c:pt>
                <c:pt idx="3593">
                  <c:v>4.98962904166667</c:v>
                </c:pt>
                <c:pt idx="3594">
                  <c:v>4.9910177500000001</c:v>
                </c:pt>
                <c:pt idx="3595">
                  <c:v>4.9924064583333401</c:v>
                </c:pt>
                <c:pt idx="3596">
                  <c:v>4.9937951666666702</c:v>
                </c:pt>
                <c:pt idx="3597">
                  <c:v>4.9951838750000004</c:v>
                </c:pt>
                <c:pt idx="3598">
                  <c:v>4.9965725833333394</c:v>
                </c:pt>
                <c:pt idx="3599">
                  <c:v>4.9979612916666696</c:v>
                </c:pt>
                <c:pt idx="3600">
                  <c:v>4.9993499999999997</c:v>
                </c:pt>
                <c:pt idx="3601">
                  <c:v>5.0007387083333406</c:v>
                </c:pt>
                <c:pt idx="3602">
                  <c:v>5.0021274166666707</c:v>
                </c:pt>
                <c:pt idx="3603">
                  <c:v>5.003516125</c:v>
                </c:pt>
                <c:pt idx="3604">
                  <c:v>5.0049048333333399</c:v>
                </c:pt>
                <c:pt idx="3605">
                  <c:v>5.0062935416666701</c:v>
                </c:pt>
                <c:pt idx="3606">
                  <c:v>5.0076822500000002</c:v>
                </c:pt>
                <c:pt idx="3607">
                  <c:v>5.0090709583333402</c:v>
                </c:pt>
                <c:pt idx="3608">
                  <c:v>5.0104596666666694</c:v>
                </c:pt>
                <c:pt idx="3609">
                  <c:v>5.0118483749999996</c:v>
                </c:pt>
                <c:pt idx="3610">
                  <c:v>5.0132370833333404</c:v>
                </c:pt>
                <c:pt idx="3611">
                  <c:v>5.0146257916666706</c:v>
                </c:pt>
                <c:pt idx="3612">
                  <c:v>5.0160145000000007</c:v>
                </c:pt>
                <c:pt idx="3613">
                  <c:v>5.0174032083333397</c:v>
                </c:pt>
                <c:pt idx="3614">
                  <c:v>5.0187919166666699</c:v>
                </c:pt>
                <c:pt idx="3615">
                  <c:v>5.0201806250000001</c:v>
                </c:pt>
                <c:pt idx="3616">
                  <c:v>5.02156933333334</c:v>
                </c:pt>
                <c:pt idx="3617">
                  <c:v>5.0229580416666701</c:v>
                </c:pt>
                <c:pt idx="3618">
                  <c:v>5.0243467499999994</c:v>
                </c:pt>
                <c:pt idx="3619">
                  <c:v>5.0257354583333402</c:v>
                </c:pt>
                <c:pt idx="3620">
                  <c:v>5.0271241666666704</c:v>
                </c:pt>
                <c:pt idx="3621">
                  <c:v>5.0285128750000005</c:v>
                </c:pt>
                <c:pt idx="3622">
                  <c:v>5.0299015833333396</c:v>
                </c:pt>
                <c:pt idx="3623">
                  <c:v>5.0312902916666697</c:v>
                </c:pt>
                <c:pt idx="3624">
                  <c:v>5.0326789999999999</c:v>
                </c:pt>
                <c:pt idx="3625">
                  <c:v>5.0340677083333407</c:v>
                </c:pt>
                <c:pt idx="3626">
                  <c:v>5.03545641666667</c:v>
                </c:pt>
                <c:pt idx="3627">
                  <c:v>5.0368451250000001</c:v>
                </c:pt>
                <c:pt idx="3628">
                  <c:v>5.0382338333333401</c:v>
                </c:pt>
                <c:pt idx="3629">
                  <c:v>5.0396225416666702</c:v>
                </c:pt>
                <c:pt idx="3630">
                  <c:v>5.0410112500000004</c:v>
                </c:pt>
                <c:pt idx="3631">
                  <c:v>5.0423999583333394</c:v>
                </c:pt>
                <c:pt idx="3632">
                  <c:v>5.0437886666666696</c:v>
                </c:pt>
                <c:pt idx="3633">
                  <c:v>5.0451773749999997</c:v>
                </c:pt>
                <c:pt idx="3634">
                  <c:v>5.0465660833333406</c:v>
                </c:pt>
                <c:pt idx="3635">
                  <c:v>5.0479547916666707</c:v>
                </c:pt>
                <c:pt idx="3636">
                  <c:v>5.0493435</c:v>
                </c:pt>
                <c:pt idx="3637">
                  <c:v>5.0507322083333399</c:v>
                </c:pt>
                <c:pt idx="3638">
                  <c:v>5.0521209166666701</c:v>
                </c:pt>
                <c:pt idx="3639">
                  <c:v>5.0535096250000002</c:v>
                </c:pt>
                <c:pt idx="3640">
                  <c:v>5.0548983333333402</c:v>
                </c:pt>
                <c:pt idx="3641">
                  <c:v>5.0562870416666694</c:v>
                </c:pt>
                <c:pt idx="3642">
                  <c:v>5.0576757499999996</c:v>
                </c:pt>
                <c:pt idx="3643">
                  <c:v>5.0590644583333404</c:v>
                </c:pt>
                <c:pt idx="3644">
                  <c:v>5.0604531666666706</c:v>
                </c:pt>
                <c:pt idx="3645">
                  <c:v>5.0618418750000007</c:v>
                </c:pt>
                <c:pt idx="3646">
                  <c:v>5.0632305833333398</c:v>
                </c:pt>
                <c:pt idx="3647">
                  <c:v>5.0646192916666699</c:v>
                </c:pt>
                <c:pt idx="3648">
                  <c:v>5.0660080000000001</c:v>
                </c:pt>
                <c:pt idx="3649">
                  <c:v>5.06739670833334</c:v>
                </c:pt>
                <c:pt idx="3650">
                  <c:v>5.0687854166666702</c:v>
                </c:pt>
                <c:pt idx="3651">
                  <c:v>5.0701741249999994</c:v>
                </c:pt>
                <c:pt idx="3652">
                  <c:v>5.0715628333333402</c:v>
                </c:pt>
                <c:pt idx="3653">
                  <c:v>5.0729515416666704</c:v>
                </c:pt>
                <c:pt idx="3654">
                  <c:v>5.0743402500000006</c:v>
                </c:pt>
                <c:pt idx="3655">
                  <c:v>5.0757289583333396</c:v>
                </c:pt>
                <c:pt idx="3656">
                  <c:v>5.0771176666666697</c:v>
                </c:pt>
                <c:pt idx="3657">
                  <c:v>5.0785063749999999</c:v>
                </c:pt>
                <c:pt idx="3658">
                  <c:v>5.0798950833333407</c:v>
                </c:pt>
                <c:pt idx="3659">
                  <c:v>5.08128379166667</c:v>
                </c:pt>
                <c:pt idx="3660">
                  <c:v>5.0826725000000001</c:v>
                </c:pt>
                <c:pt idx="3661">
                  <c:v>5.0840612083333401</c:v>
                </c:pt>
                <c:pt idx="3662">
                  <c:v>5.0854499166666702</c:v>
                </c:pt>
                <c:pt idx="3663">
                  <c:v>5.0868386250000004</c:v>
                </c:pt>
                <c:pt idx="3664">
                  <c:v>5.0882273333333394</c:v>
                </c:pt>
                <c:pt idx="3665">
                  <c:v>5.0896160416666696</c:v>
                </c:pt>
                <c:pt idx="3666">
                  <c:v>5.0910047499999997</c:v>
                </c:pt>
                <c:pt idx="3667">
                  <c:v>5.0923934583333406</c:v>
                </c:pt>
                <c:pt idx="3668">
                  <c:v>5.0937821666666707</c:v>
                </c:pt>
                <c:pt idx="3669">
                  <c:v>5.095170875</c:v>
                </c:pt>
                <c:pt idx="3670">
                  <c:v>5.0965595833333399</c:v>
                </c:pt>
                <c:pt idx="3671">
                  <c:v>5.0979482916666701</c:v>
                </c:pt>
                <c:pt idx="3672">
                  <c:v>5.0993370000000002</c:v>
                </c:pt>
                <c:pt idx="3673">
                  <c:v>5.1007257083333402</c:v>
                </c:pt>
                <c:pt idx="3674">
                  <c:v>5.1021144166666694</c:v>
                </c:pt>
                <c:pt idx="3675">
                  <c:v>5.1035031249999996</c:v>
                </c:pt>
                <c:pt idx="3676">
                  <c:v>5.1048918333333404</c:v>
                </c:pt>
                <c:pt idx="3677">
                  <c:v>5.1062805416666706</c:v>
                </c:pt>
                <c:pt idx="3678">
                  <c:v>5.1076692500000007</c:v>
                </c:pt>
                <c:pt idx="3679">
                  <c:v>5.1090579583333398</c:v>
                </c:pt>
                <c:pt idx="3680">
                  <c:v>5.1104466666666699</c:v>
                </c:pt>
                <c:pt idx="3681">
                  <c:v>5.1118353750000001</c:v>
                </c:pt>
                <c:pt idx="3682">
                  <c:v>5.11322408333334</c:v>
                </c:pt>
                <c:pt idx="3683">
                  <c:v>5.1146127916666702</c:v>
                </c:pt>
                <c:pt idx="3684">
                  <c:v>5.1160014999999994</c:v>
                </c:pt>
                <c:pt idx="3685">
                  <c:v>5.1173902083333402</c:v>
                </c:pt>
                <c:pt idx="3686">
                  <c:v>5.1187789166666704</c:v>
                </c:pt>
                <c:pt idx="3687">
                  <c:v>5.1201676250000006</c:v>
                </c:pt>
                <c:pt idx="3688">
                  <c:v>5.1215563333333396</c:v>
                </c:pt>
                <c:pt idx="3689">
                  <c:v>5.1229450416666698</c:v>
                </c:pt>
                <c:pt idx="3690">
                  <c:v>5.1243337499999999</c:v>
                </c:pt>
                <c:pt idx="3691">
                  <c:v>5.1257224583333407</c:v>
                </c:pt>
                <c:pt idx="3692">
                  <c:v>5.12711116666667</c:v>
                </c:pt>
                <c:pt idx="3693">
                  <c:v>5.1284998750000002</c:v>
                </c:pt>
                <c:pt idx="3694">
                  <c:v>5.1298885833333401</c:v>
                </c:pt>
                <c:pt idx="3695">
                  <c:v>5.1312772916666702</c:v>
                </c:pt>
                <c:pt idx="3696">
                  <c:v>5.1326660000000004</c:v>
                </c:pt>
                <c:pt idx="3697">
                  <c:v>5.1340547083333394</c:v>
                </c:pt>
                <c:pt idx="3698">
                  <c:v>5.1354434166666696</c:v>
                </c:pt>
                <c:pt idx="3699">
                  <c:v>5.1368321249999997</c:v>
                </c:pt>
                <c:pt idx="3700">
                  <c:v>5.1382208333333406</c:v>
                </c:pt>
                <c:pt idx="3701">
                  <c:v>5.1396095416666707</c:v>
                </c:pt>
                <c:pt idx="3702">
                  <c:v>5.14099825</c:v>
                </c:pt>
                <c:pt idx="3703">
                  <c:v>5.1423869583333399</c:v>
                </c:pt>
                <c:pt idx="3704">
                  <c:v>5.1437756666666701</c:v>
                </c:pt>
                <c:pt idx="3705">
                  <c:v>5.1451643750000002</c:v>
                </c:pt>
                <c:pt idx="3706">
                  <c:v>5.1465530833333402</c:v>
                </c:pt>
                <c:pt idx="3707">
                  <c:v>5.1479417916666694</c:v>
                </c:pt>
                <c:pt idx="3708">
                  <c:v>5.1493304999999996</c:v>
                </c:pt>
                <c:pt idx="3709">
                  <c:v>5.1507192083333404</c:v>
                </c:pt>
                <c:pt idx="3710">
                  <c:v>5.1521079166666706</c:v>
                </c:pt>
                <c:pt idx="3711">
                  <c:v>5.1534966250000007</c:v>
                </c:pt>
                <c:pt idx="3712">
                  <c:v>5.1548853333333398</c:v>
                </c:pt>
                <c:pt idx="3713">
                  <c:v>5.1562740416666699</c:v>
                </c:pt>
                <c:pt idx="3714">
                  <c:v>5.1576627500000001</c:v>
                </c:pt>
                <c:pt idx="3715">
                  <c:v>5.15905145833334</c:v>
                </c:pt>
                <c:pt idx="3716">
                  <c:v>5.1604401666666702</c:v>
                </c:pt>
                <c:pt idx="3717">
                  <c:v>5.1618288749999994</c:v>
                </c:pt>
                <c:pt idx="3718">
                  <c:v>5.1632175833333402</c:v>
                </c:pt>
                <c:pt idx="3719">
                  <c:v>5.1646062916666704</c:v>
                </c:pt>
                <c:pt idx="3720">
                  <c:v>5.1659950000000006</c:v>
                </c:pt>
                <c:pt idx="3721">
                  <c:v>5.1673837083333396</c:v>
                </c:pt>
                <c:pt idx="3722">
                  <c:v>5.1687724166666698</c:v>
                </c:pt>
                <c:pt idx="3723">
                  <c:v>5.1701611249999999</c:v>
                </c:pt>
                <c:pt idx="3724">
                  <c:v>5.1715498333333407</c:v>
                </c:pt>
                <c:pt idx="3725">
                  <c:v>5.17293854166667</c:v>
                </c:pt>
                <c:pt idx="3726">
                  <c:v>5.1743272500000002</c:v>
                </c:pt>
                <c:pt idx="3727">
                  <c:v>5.1757159583333401</c:v>
                </c:pt>
                <c:pt idx="3728">
                  <c:v>5.1771046666666702</c:v>
                </c:pt>
                <c:pt idx="3729">
                  <c:v>5.1784933750000004</c:v>
                </c:pt>
                <c:pt idx="3730">
                  <c:v>5.1798820833333394</c:v>
                </c:pt>
                <c:pt idx="3731">
                  <c:v>5.1812707916666696</c:v>
                </c:pt>
                <c:pt idx="3732">
                  <c:v>5.1826594999999998</c:v>
                </c:pt>
                <c:pt idx="3733">
                  <c:v>5.1840482083333406</c:v>
                </c:pt>
                <c:pt idx="3734">
                  <c:v>5.1854369166666707</c:v>
                </c:pt>
                <c:pt idx="3735">
                  <c:v>5.186825625</c:v>
                </c:pt>
                <c:pt idx="3736">
                  <c:v>5.1882143333333399</c:v>
                </c:pt>
                <c:pt idx="3737">
                  <c:v>5.1896030416666701</c:v>
                </c:pt>
                <c:pt idx="3738">
                  <c:v>5.1909917500000002</c:v>
                </c:pt>
                <c:pt idx="3739">
                  <c:v>5.1923804583333402</c:v>
                </c:pt>
                <c:pt idx="3740">
                  <c:v>5.1937691666666694</c:v>
                </c:pt>
                <c:pt idx="3741">
                  <c:v>5.1951578749999996</c:v>
                </c:pt>
                <c:pt idx="3742">
                  <c:v>5.1965465833333404</c:v>
                </c:pt>
                <c:pt idx="3743">
                  <c:v>5.1979352916666706</c:v>
                </c:pt>
                <c:pt idx="3744">
                  <c:v>5.1993240000000007</c:v>
                </c:pt>
                <c:pt idx="3745">
                  <c:v>5.2007127083333398</c:v>
                </c:pt>
                <c:pt idx="3746">
                  <c:v>5.2021014166666699</c:v>
                </c:pt>
                <c:pt idx="3747">
                  <c:v>5.2034901250000001</c:v>
                </c:pt>
                <c:pt idx="3748">
                  <c:v>5.20487883333334</c:v>
                </c:pt>
                <c:pt idx="3749">
                  <c:v>5.2062675416666702</c:v>
                </c:pt>
                <c:pt idx="3750">
                  <c:v>5.2076562499999994</c:v>
                </c:pt>
                <c:pt idx="3751">
                  <c:v>5.2090449583333402</c:v>
                </c:pt>
                <c:pt idx="3752">
                  <c:v>5.2104336666666704</c:v>
                </c:pt>
                <c:pt idx="3753">
                  <c:v>5.2118223750000006</c:v>
                </c:pt>
                <c:pt idx="3754">
                  <c:v>5.2132110833333396</c:v>
                </c:pt>
                <c:pt idx="3755">
                  <c:v>5.2145997916666698</c:v>
                </c:pt>
                <c:pt idx="3756">
                  <c:v>5.2159884999999999</c:v>
                </c:pt>
                <c:pt idx="3757">
                  <c:v>5.2173772083333407</c:v>
                </c:pt>
                <c:pt idx="3758">
                  <c:v>5.21876591666667</c:v>
                </c:pt>
                <c:pt idx="3759">
                  <c:v>5.2201546250000002</c:v>
                </c:pt>
                <c:pt idx="3760">
                  <c:v>5.2215433333333401</c:v>
                </c:pt>
                <c:pt idx="3761">
                  <c:v>5.2229320416666702</c:v>
                </c:pt>
                <c:pt idx="3762">
                  <c:v>5.2243207500000004</c:v>
                </c:pt>
                <c:pt idx="3763">
                  <c:v>5.2257094583333394</c:v>
                </c:pt>
                <c:pt idx="3764">
                  <c:v>5.2270981666666696</c:v>
                </c:pt>
                <c:pt idx="3765">
                  <c:v>5.2284868749999998</c:v>
                </c:pt>
                <c:pt idx="3766">
                  <c:v>5.2298755833333406</c:v>
                </c:pt>
                <c:pt idx="3767">
                  <c:v>5.2312642916666707</c:v>
                </c:pt>
                <c:pt idx="3768">
                  <c:v>5.232653</c:v>
                </c:pt>
                <c:pt idx="3769">
                  <c:v>5.2340417083333399</c:v>
                </c:pt>
                <c:pt idx="3770">
                  <c:v>5.2354304166666701</c:v>
                </c:pt>
                <c:pt idx="3771">
                  <c:v>5.2368191250000002</c:v>
                </c:pt>
                <c:pt idx="3772">
                  <c:v>5.2382078333333402</c:v>
                </c:pt>
                <c:pt idx="3773">
                  <c:v>5.2395965416666694</c:v>
                </c:pt>
                <c:pt idx="3774">
                  <c:v>5.2409852499999996</c:v>
                </c:pt>
                <c:pt idx="3775">
                  <c:v>5.2423739583333404</c:v>
                </c:pt>
                <c:pt idx="3776">
                  <c:v>5.2437626666666706</c:v>
                </c:pt>
                <c:pt idx="3777">
                  <c:v>5.2451513750000007</c:v>
                </c:pt>
                <c:pt idx="3778">
                  <c:v>5.2465400833333398</c:v>
                </c:pt>
                <c:pt idx="3779">
                  <c:v>5.2479287916666699</c:v>
                </c:pt>
                <c:pt idx="3780">
                  <c:v>5.2493175000000001</c:v>
                </c:pt>
                <c:pt idx="3781">
                  <c:v>5.25070620833334</c:v>
                </c:pt>
                <c:pt idx="3782">
                  <c:v>5.2520949166666702</c:v>
                </c:pt>
                <c:pt idx="3783">
                  <c:v>5.2534836249999994</c:v>
                </c:pt>
                <c:pt idx="3784">
                  <c:v>5.2548723333333403</c:v>
                </c:pt>
                <c:pt idx="3785">
                  <c:v>5.2562610416666704</c:v>
                </c:pt>
                <c:pt idx="3786">
                  <c:v>5.2576497500000006</c:v>
                </c:pt>
                <c:pt idx="3787">
                  <c:v>5.2590384583333396</c:v>
                </c:pt>
                <c:pt idx="3788">
                  <c:v>5.2604271666666698</c:v>
                </c:pt>
                <c:pt idx="3789">
                  <c:v>5.2618158749999999</c:v>
                </c:pt>
                <c:pt idx="3790">
                  <c:v>5.2632045833333407</c:v>
                </c:pt>
                <c:pt idx="3791">
                  <c:v>5.26459329166667</c:v>
                </c:pt>
                <c:pt idx="3792">
                  <c:v>5.2659820000000002</c:v>
                </c:pt>
                <c:pt idx="3793">
                  <c:v>5.2673707083333401</c:v>
                </c:pt>
                <c:pt idx="3794">
                  <c:v>5.2687594166666702</c:v>
                </c:pt>
                <c:pt idx="3795">
                  <c:v>5.2701481250000004</c:v>
                </c:pt>
                <c:pt idx="3796">
                  <c:v>5.2715368333333394</c:v>
                </c:pt>
                <c:pt idx="3797">
                  <c:v>5.2729255416666696</c:v>
                </c:pt>
                <c:pt idx="3798">
                  <c:v>5.2743142499999998</c:v>
                </c:pt>
                <c:pt idx="3799">
                  <c:v>5.2757029583333406</c:v>
                </c:pt>
                <c:pt idx="3800">
                  <c:v>5.2770916666666707</c:v>
                </c:pt>
                <c:pt idx="3801">
                  <c:v>5.278480375</c:v>
                </c:pt>
                <c:pt idx="3802">
                  <c:v>5.2798690833333399</c:v>
                </c:pt>
                <c:pt idx="3803">
                  <c:v>5.2812577916666701</c:v>
                </c:pt>
                <c:pt idx="3804">
                  <c:v>5.2826465000000002</c:v>
                </c:pt>
                <c:pt idx="3805">
                  <c:v>5.2840352083333402</c:v>
                </c:pt>
                <c:pt idx="3806">
                  <c:v>5.2854239166666694</c:v>
                </c:pt>
                <c:pt idx="3807">
                  <c:v>5.2868126249999996</c:v>
                </c:pt>
                <c:pt idx="3808">
                  <c:v>5.2882013333333404</c:v>
                </c:pt>
                <c:pt idx="3809">
                  <c:v>5.2895900416666706</c:v>
                </c:pt>
                <c:pt idx="3810">
                  <c:v>5.2909787500000007</c:v>
                </c:pt>
                <c:pt idx="3811">
                  <c:v>5.2923674583333398</c:v>
                </c:pt>
                <c:pt idx="3812">
                  <c:v>5.2937561666666699</c:v>
                </c:pt>
                <c:pt idx="3813">
                  <c:v>5.2951448750000001</c:v>
                </c:pt>
                <c:pt idx="3814">
                  <c:v>5.29653358333334</c:v>
                </c:pt>
                <c:pt idx="3815">
                  <c:v>5.2979222916666702</c:v>
                </c:pt>
                <c:pt idx="3816">
                  <c:v>5.2993109999999994</c:v>
                </c:pt>
                <c:pt idx="3817">
                  <c:v>5.3006997083333403</c:v>
                </c:pt>
                <c:pt idx="3818">
                  <c:v>5.3020884166666704</c:v>
                </c:pt>
                <c:pt idx="3819">
                  <c:v>5.3034771250000006</c:v>
                </c:pt>
                <c:pt idx="3820">
                  <c:v>5.3048658333333396</c:v>
                </c:pt>
                <c:pt idx="3821">
                  <c:v>5.3062545416666698</c:v>
                </c:pt>
                <c:pt idx="3822">
                  <c:v>5.3076432499999999</c:v>
                </c:pt>
                <c:pt idx="3823">
                  <c:v>5.3090319583333399</c:v>
                </c:pt>
                <c:pt idx="3824">
                  <c:v>5.31042066666667</c:v>
                </c:pt>
                <c:pt idx="3825">
                  <c:v>5.3118093750000002</c:v>
                </c:pt>
                <c:pt idx="3826">
                  <c:v>5.3131980833333401</c:v>
                </c:pt>
                <c:pt idx="3827">
                  <c:v>5.3145867916666703</c:v>
                </c:pt>
                <c:pt idx="3828">
                  <c:v>5.3159755000000004</c:v>
                </c:pt>
                <c:pt idx="3829">
                  <c:v>5.3173642083333394</c:v>
                </c:pt>
                <c:pt idx="3830">
                  <c:v>5.3187529166666696</c:v>
                </c:pt>
                <c:pt idx="3831">
                  <c:v>5.3201416249999998</c:v>
                </c:pt>
                <c:pt idx="3832">
                  <c:v>5.3215303333333406</c:v>
                </c:pt>
                <c:pt idx="3833">
                  <c:v>5.3229190416666707</c:v>
                </c:pt>
                <c:pt idx="3834">
                  <c:v>5.32430775</c:v>
                </c:pt>
                <c:pt idx="3835">
                  <c:v>5.3256964583333399</c:v>
                </c:pt>
                <c:pt idx="3836">
                  <c:v>5.3270851666666701</c:v>
                </c:pt>
                <c:pt idx="3837">
                  <c:v>5.3284738750000002</c:v>
                </c:pt>
                <c:pt idx="3838">
                  <c:v>5.3298625833333402</c:v>
                </c:pt>
                <c:pt idx="3839">
                  <c:v>5.3312512916666694</c:v>
                </c:pt>
                <c:pt idx="3840">
                  <c:v>5.3326399999999996</c:v>
                </c:pt>
                <c:pt idx="3841">
                  <c:v>5.3340287083333404</c:v>
                </c:pt>
                <c:pt idx="3842">
                  <c:v>5.3354174166666706</c:v>
                </c:pt>
                <c:pt idx="3843">
                  <c:v>5.3368061250000007</c:v>
                </c:pt>
                <c:pt idx="3844">
                  <c:v>5.3381948333333398</c:v>
                </c:pt>
                <c:pt idx="3845">
                  <c:v>5.3395835416666699</c:v>
                </c:pt>
                <c:pt idx="3846">
                  <c:v>5.3409722500000001</c:v>
                </c:pt>
                <c:pt idx="3847">
                  <c:v>5.34236095833334</c:v>
                </c:pt>
                <c:pt idx="3848">
                  <c:v>5.3437496666666702</c:v>
                </c:pt>
                <c:pt idx="3849">
                  <c:v>5.3451383749999994</c:v>
                </c:pt>
                <c:pt idx="3850">
                  <c:v>5.3465270833333403</c:v>
                </c:pt>
                <c:pt idx="3851">
                  <c:v>5.3479157916666704</c:v>
                </c:pt>
                <c:pt idx="3852">
                  <c:v>5.3493045000000006</c:v>
                </c:pt>
                <c:pt idx="3853">
                  <c:v>5.3506932083333396</c:v>
                </c:pt>
                <c:pt idx="3854">
                  <c:v>5.3520819166666698</c:v>
                </c:pt>
                <c:pt idx="3855">
                  <c:v>5.3534706249999999</c:v>
                </c:pt>
                <c:pt idx="3856">
                  <c:v>5.3548593333333399</c:v>
                </c:pt>
                <c:pt idx="3857">
                  <c:v>5.35624804166667</c:v>
                </c:pt>
                <c:pt idx="3858">
                  <c:v>5.3576367500000002</c:v>
                </c:pt>
                <c:pt idx="3859">
                  <c:v>5.3590254583333401</c:v>
                </c:pt>
                <c:pt idx="3860">
                  <c:v>5.3604141666666703</c:v>
                </c:pt>
                <c:pt idx="3861">
                  <c:v>5.3618028750000004</c:v>
                </c:pt>
                <c:pt idx="3862">
                  <c:v>5.3631915833333395</c:v>
                </c:pt>
                <c:pt idx="3863">
                  <c:v>5.3645802916666696</c:v>
                </c:pt>
                <c:pt idx="3864">
                  <c:v>5.3659689999999998</c:v>
                </c:pt>
                <c:pt idx="3865">
                  <c:v>5.3673577083333406</c:v>
                </c:pt>
                <c:pt idx="3866">
                  <c:v>5.3687464166666699</c:v>
                </c:pt>
                <c:pt idx="3867">
                  <c:v>5.370135125</c:v>
                </c:pt>
                <c:pt idx="3868">
                  <c:v>5.3715238333333399</c:v>
                </c:pt>
                <c:pt idx="3869">
                  <c:v>5.3729125416666701</c:v>
                </c:pt>
                <c:pt idx="3870">
                  <c:v>5.3743012500000003</c:v>
                </c:pt>
                <c:pt idx="3871">
                  <c:v>5.3756899583333402</c:v>
                </c:pt>
                <c:pt idx="3872">
                  <c:v>5.3770786666666694</c:v>
                </c:pt>
                <c:pt idx="3873">
                  <c:v>5.3784673749999996</c:v>
                </c:pt>
                <c:pt idx="3874">
                  <c:v>5.3798560833333404</c:v>
                </c:pt>
                <c:pt idx="3875">
                  <c:v>5.3812447916666706</c:v>
                </c:pt>
                <c:pt idx="3876">
                  <c:v>5.3826335000000007</c:v>
                </c:pt>
                <c:pt idx="3877">
                  <c:v>5.3840222083333398</c:v>
                </c:pt>
                <c:pt idx="3878">
                  <c:v>5.3854109166666699</c:v>
                </c:pt>
                <c:pt idx="3879">
                  <c:v>5.3867996250000001</c:v>
                </c:pt>
                <c:pt idx="3880">
                  <c:v>5.38818833333334</c:v>
                </c:pt>
                <c:pt idx="3881">
                  <c:v>5.3895770416666702</c:v>
                </c:pt>
                <c:pt idx="3882">
                  <c:v>5.3909657499999994</c:v>
                </c:pt>
                <c:pt idx="3883">
                  <c:v>5.3923544583333403</c:v>
                </c:pt>
                <c:pt idx="3884">
                  <c:v>5.3937431666666704</c:v>
                </c:pt>
                <c:pt idx="3885">
                  <c:v>5.3951318750000006</c:v>
                </c:pt>
                <c:pt idx="3886">
                  <c:v>5.3965205833333396</c:v>
                </c:pt>
                <c:pt idx="3887">
                  <c:v>5.3979092916666698</c:v>
                </c:pt>
                <c:pt idx="3888">
                  <c:v>5.3992979999999999</c:v>
                </c:pt>
                <c:pt idx="3889">
                  <c:v>5.4006867083333399</c:v>
                </c:pt>
                <c:pt idx="3890">
                  <c:v>5.40207541666667</c:v>
                </c:pt>
                <c:pt idx="3891">
                  <c:v>5.4034641250000002</c:v>
                </c:pt>
                <c:pt idx="3892">
                  <c:v>5.4048528333333401</c:v>
                </c:pt>
                <c:pt idx="3893">
                  <c:v>5.4062415416666703</c:v>
                </c:pt>
                <c:pt idx="3894">
                  <c:v>5.4076302500000004</c:v>
                </c:pt>
                <c:pt idx="3895">
                  <c:v>5.4090189583333395</c:v>
                </c:pt>
                <c:pt idx="3896">
                  <c:v>5.4104076666666696</c:v>
                </c:pt>
                <c:pt idx="3897">
                  <c:v>5.4117963749999998</c:v>
                </c:pt>
                <c:pt idx="3898">
                  <c:v>5.4131850833333406</c:v>
                </c:pt>
                <c:pt idx="3899">
                  <c:v>5.4145737916666699</c:v>
                </c:pt>
                <c:pt idx="3900">
                  <c:v>5.4159625</c:v>
                </c:pt>
                <c:pt idx="3901">
                  <c:v>5.4173512083333399</c:v>
                </c:pt>
                <c:pt idx="3902">
                  <c:v>5.4187399166666701</c:v>
                </c:pt>
                <c:pt idx="3903">
                  <c:v>5.4201286250000003</c:v>
                </c:pt>
                <c:pt idx="3904">
                  <c:v>5.4215173333333402</c:v>
                </c:pt>
                <c:pt idx="3905">
                  <c:v>5.4229060416666695</c:v>
                </c:pt>
                <c:pt idx="3906">
                  <c:v>5.4242947499999996</c:v>
                </c:pt>
                <c:pt idx="3907">
                  <c:v>5.4256834583333404</c:v>
                </c:pt>
                <c:pt idx="3908">
                  <c:v>5.4270721666666706</c:v>
                </c:pt>
                <c:pt idx="3909">
                  <c:v>5.4284608749999999</c:v>
                </c:pt>
                <c:pt idx="3910">
                  <c:v>5.4298495833333398</c:v>
                </c:pt>
                <c:pt idx="3911">
                  <c:v>5.4312382916666699</c:v>
                </c:pt>
                <c:pt idx="3912">
                  <c:v>5.4326270000000001</c:v>
                </c:pt>
                <c:pt idx="3913">
                  <c:v>5.43401570833334</c:v>
                </c:pt>
                <c:pt idx="3914">
                  <c:v>5.4354044166666702</c:v>
                </c:pt>
                <c:pt idx="3915">
                  <c:v>5.4367931249999994</c:v>
                </c:pt>
                <c:pt idx="3916">
                  <c:v>5.4381818333333403</c:v>
                </c:pt>
                <c:pt idx="3917">
                  <c:v>5.4395705416666704</c:v>
                </c:pt>
                <c:pt idx="3918">
                  <c:v>5.4409592500000006</c:v>
                </c:pt>
                <c:pt idx="3919">
                  <c:v>5.4423479583333396</c:v>
                </c:pt>
                <c:pt idx="3920">
                  <c:v>5.4437366666666698</c:v>
                </c:pt>
                <c:pt idx="3921">
                  <c:v>5.4451253749999999</c:v>
                </c:pt>
                <c:pt idx="3922">
                  <c:v>5.4465140833333399</c:v>
                </c:pt>
                <c:pt idx="3923">
                  <c:v>5.44790279166667</c:v>
                </c:pt>
                <c:pt idx="3924">
                  <c:v>5.4492915000000002</c:v>
                </c:pt>
                <c:pt idx="3925">
                  <c:v>5.4506802083333401</c:v>
                </c:pt>
                <c:pt idx="3926">
                  <c:v>5.4520689166666703</c:v>
                </c:pt>
                <c:pt idx="3927">
                  <c:v>5.4534576250000004</c:v>
                </c:pt>
                <c:pt idx="3928">
                  <c:v>5.4548463333333395</c:v>
                </c:pt>
                <c:pt idx="3929">
                  <c:v>5.4562350416666696</c:v>
                </c:pt>
                <c:pt idx="3930">
                  <c:v>5.4576237499999998</c:v>
                </c:pt>
                <c:pt idx="3931">
                  <c:v>5.4590124583333406</c:v>
                </c:pt>
                <c:pt idx="3932">
                  <c:v>5.4604011666666699</c:v>
                </c:pt>
                <c:pt idx="3933">
                  <c:v>5.461789875</c:v>
                </c:pt>
                <c:pt idx="3934">
                  <c:v>5.4631785833333399</c:v>
                </c:pt>
                <c:pt idx="3935">
                  <c:v>5.4645672916666701</c:v>
                </c:pt>
                <c:pt idx="3936">
                  <c:v>5.4659560000000003</c:v>
                </c:pt>
                <c:pt idx="3937">
                  <c:v>5.4673447083333402</c:v>
                </c:pt>
                <c:pt idx="3938">
                  <c:v>5.4687334166666695</c:v>
                </c:pt>
                <c:pt idx="3939">
                  <c:v>5.4701221249999996</c:v>
                </c:pt>
                <c:pt idx="3940">
                  <c:v>5.4715108333333404</c:v>
                </c:pt>
                <c:pt idx="3941">
                  <c:v>5.4728995416666706</c:v>
                </c:pt>
                <c:pt idx="3942">
                  <c:v>5.4742882499999999</c:v>
                </c:pt>
                <c:pt idx="3943">
                  <c:v>5.4756769583333398</c:v>
                </c:pt>
                <c:pt idx="3944">
                  <c:v>5.4770656666666699</c:v>
                </c:pt>
                <c:pt idx="3945">
                  <c:v>5.4784543750000001</c:v>
                </c:pt>
                <c:pt idx="3946">
                  <c:v>5.47984308333334</c:v>
                </c:pt>
                <c:pt idx="3947">
                  <c:v>5.4812317916666702</c:v>
                </c:pt>
                <c:pt idx="3948">
                  <c:v>5.4826204999999995</c:v>
                </c:pt>
                <c:pt idx="3949">
                  <c:v>5.4840092083333403</c:v>
                </c:pt>
                <c:pt idx="3950">
                  <c:v>5.4853979166666704</c:v>
                </c:pt>
                <c:pt idx="3951">
                  <c:v>5.4867866250000006</c:v>
                </c:pt>
                <c:pt idx="3952">
                  <c:v>5.4881753333333396</c:v>
                </c:pt>
                <c:pt idx="3953">
                  <c:v>5.4895640416666698</c:v>
                </c:pt>
                <c:pt idx="3954">
                  <c:v>5.4909527499999999</c:v>
                </c:pt>
                <c:pt idx="3955">
                  <c:v>5.4923414583333399</c:v>
                </c:pt>
                <c:pt idx="3956">
                  <c:v>5.49373016666667</c:v>
                </c:pt>
                <c:pt idx="3957">
                  <c:v>5.4951188750000002</c:v>
                </c:pt>
                <c:pt idx="3958">
                  <c:v>5.4965075833333401</c:v>
                </c:pt>
                <c:pt idx="3959">
                  <c:v>5.4978962916666703</c:v>
                </c:pt>
                <c:pt idx="3960">
                  <c:v>5.4992850000000004</c:v>
                </c:pt>
                <c:pt idx="3961">
                  <c:v>5.5006737083333395</c:v>
                </c:pt>
                <c:pt idx="3962">
                  <c:v>5.5020624166666696</c:v>
                </c:pt>
                <c:pt idx="3963">
                  <c:v>5.5034511249999998</c:v>
                </c:pt>
                <c:pt idx="3964">
                  <c:v>5.5048398333333406</c:v>
                </c:pt>
                <c:pt idx="3965">
                  <c:v>5.5062285416666699</c:v>
                </c:pt>
                <c:pt idx="3966">
                  <c:v>5.50761725</c:v>
                </c:pt>
                <c:pt idx="3967">
                  <c:v>5.5090059583333399</c:v>
                </c:pt>
                <c:pt idx="3968">
                  <c:v>5.5103946666666701</c:v>
                </c:pt>
                <c:pt idx="3969">
                  <c:v>5.5117833750000003</c:v>
                </c:pt>
                <c:pt idx="3970">
                  <c:v>5.5131720833333402</c:v>
                </c:pt>
                <c:pt idx="3971">
                  <c:v>5.5145607916666695</c:v>
                </c:pt>
                <c:pt idx="3972">
                  <c:v>5.5159494999999996</c:v>
                </c:pt>
                <c:pt idx="3973">
                  <c:v>5.5173382083333404</c:v>
                </c:pt>
                <c:pt idx="3974">
                  <c:v>5.5187269166666706</c:v>
                </c:pt>
                <c:pt idx="3975">
                  <c:v>5.5201156249999999</c:v>
                </c:pt>
                <c:pt idx="3976">
                  <c:v>5.5215043333333398</c:v>
                </c:pt>
                <c:pt idx="3977">
                  <c:v>5.5228930416666699</c:v>
                </c:pt>
                <c:pt idx="3978">
                  <c:v>5.5242817500000001</c:v>
                </c:pt>
                <c:pt idx="3979">
                  <c:v>5.52567045833334</c:v>
                </c:pt>
                <c:pt idx="3980">
                  <c:v>5.5270591666666702</c:v>
                </c:pt>
                <c:pt idx="3981">
                  <c:v>5.5284478749999995</c:v>
                </c:pt>
                <c:pt idx="3982">
                  <c:v>5.5298365833333403</c:v>
                </c:pt>
                <c:pt idx="3983">
                  <c:v>5.5312252916666704</c:v>
                </c:pt>
                <c:pt idx="3984">
                  <c:v>5.5326140000000006</c:v>
                </c:pt>
                <c:pt idx="3985">
                  <c:v>5.5340027083333396</c:v>
                </c:pt>
                <c:pt idx="3986">
                  <c:v>5.5353914166666698</c:v>
                </c:pt>
                <c:pt idx="3987">
                  <c:v>5.5367801249999999</c:v>
                </c:pt>
                <c:pt idx="3988">
                  <c:v>5.5381688333333399</c:v>
                </c:pt>
                <c:pt idx="3989">
                  <c:v>5.53955754166667</c:v>
                </c:pt>
                <c:pt idx="3990">
                  <c:v>5.5409462500000002</c:v>
                </c:pt>
                <c:pt idx="3991">
                  <c:v>5.5423349583333401</c:v>
                </c:pt>
                <c:pt idx="3992">
                  <c:v>5.5437236666666703</c:v>
                </c:pt>
                <c:pt idx="3993">
                  <c:v>5.5451123750000004</c:v>
                </c:pt>
                <c:pt idx="3994">
                  <c:v>5.5465010833333395</c:v>
                </c:pt>
                <c:pt idx="3995">
                  <c:v>5.5478897916666696</c:v>
                </c:pt>
                <c:pt idx="3996">
                  <c:v>5.5492784999999998</c:v>
                </c:pt>
                <c:pt idx="3997">
                  <c:v>5.5506672083333406</c:v>
                </c:pt>
                <c:pt idx="3998">
                  <c:v>5.5520559166666699</c:v>
                </c:pt>
                <c:pt idx="3999">
                  <c:v>5.553444625</c:v>
                </c:pt>
                <c:pt idx="4000">
                  <c:v>5.55483333333334</c:v>
                </c:pt>
                <c:pt idx="4001">
                  <c:v>5.5562220416666701</c:v>
                </c:pt>
                <c:pt idx="4002">
                  <c:v>5.5576107500000003</c:v>
                </c:pt>
                <c:pt idx="4003">
                  <c:v>5.5589994583333402</c:v>
                </c:pt>
                <c:pt idx="4004">
                  <c:v>5.5603881666666695</c:v>
                </c:pt>
                <c:pt idx="4005">
                  <c:v>5.5617768749999996</c:v>
                </c:pt>
                <c:pt idx="4006">
                  <c:v>5.5631655833333404</c:v>
                </c:pt>
                <c:pt idx="4007">
                  <c:v>5.5645542916666706</c:v>
                </c:pt>
                <c:pt idx="4008">
                  <c:v>5.5659429999999999</c:v>
                </c:pt>
                <c:pt idx="4009">
                  <c:v>5.5673317083333398</c:v>
                </c:pt>
                <c:pt idx="4010">
                  <c:v>5.5687204166666699</c:v>
                </c:pt>
                <c:pt idx="4011">
                  <c:v>5.5701091250000001</c:v>
                </c:pt>
                <c:pt idx="4012">
                  <c:v>5.57149783333334</c:v>
                </c:pt>
                <c:pt idx="4013">
                  <c:v>5.5728865416666702</c:v>
                </c:pt>
                <c:pt idx="4014">
                  <c:v>5.5742752499999995</c:v>
                </c:pt>
                <c:pt idx="4015">
                  <c:v>5.5756639583333403</c:v>
                </c:pt>
                <c:pt idx="4016">
                  <c:v>5.5770526666666704</c:v>
                </c:pt>
                <c:pt idx="4017">
                  <c:v>5.5784413750000006</c:v>
                </c:pt>
                <c:pt idx="4018">
                  <c:v>5.5798300833333396</c:v>
                </c:pt>
                <c:pt idx="4019">
                  <c:v>5.5812187916666698</c:v>
                </c:pt>
                <c:pt idx="4020">
                  <c:v>5.5826074999999999</c:v>
                </c:pt>
                <c:pt idx="4021">
                  <c:v>5.5839962083333399</c:v>
                </c:pt>
                <c:pt idx="4022">
                  <c:v>5.58538491666667</c:v>
                </c:pt>
                <c:pt idx="4023">
                  <c:v>5.5867736250000002</c:v>
                </c:pt>
                <c:pt idx="4024">
                  <c:v>5.5881623333333401</c:v>
                </c:pt>
                <c:pt idx="4025">
                  <c:v>5.5895510416666703</c:v>
                </c:pt>
                <c:pt idx="4026">
                  <c:v>5.5909397500000004</c:v>
                </c:pt>
                <c:pt idx="4027">
                  <c:v>5.5923284583333395</c:v>
                </c:pt>
                <c:pt idx="4028">
                  <c:v>5.5937171666666696</c:v>
                </c:pt>
                <c:pt idx="4029">
                  <c:v>5.5951058749999998</c:v>
                </c:pt>
                <c:pt idx="4030">
                  <c:v>5.5964945833333406</c:v>
                </c:pt>
                <c:pt idx="4031">
                  <c:v>5.5978832916666699</c:v>
                </c:pt>
                <c:pt idx="4032">
                  <c:v>5.599272</c:v>
                </c:pt>
                <c:pt idx="4033">
                  <c:v>5.60066070833334</c:v>
                </c:pt>
                <c:pt idx="4034">
                  <c:v>5.6020494166666701</c:v>
                </c:pt>
                <c:pt idx="4035">
                  <c:v>5.6034381250000003</c:v>
                </c:pt>
                <c:pt idx="4036">
                  <c:v>5.6048268333333402</c:v>
                </c:pt>
                <c:pt idx="4037">
                  <c:v>5.6062155416666695</c:v>
                </c:pt>
                <c:pt idx="4038">
                  <c:v>5.6076042499999996</c:v>
                </c:pt>
                <c:pt idx="4039">
                  <c:v>5.6089929583333404</c:v>
                </c:pt>
                <c:pt idx="4040">
                  <c:v>5.6103816666666706</c:v>
                </c:pt>
                <c:pt idx="4041">
                  <c:v>5.6117703749999999</c:v>
                </c:pt>
                <c:pt idx="4042">
                  <c:v>5.6131590833333398</c:v>
                </c:pt>
                <c:pt idx="4043">
                  <c:v>5.61454779166667</c:v>
                </c:pt>
                <c:pt idx="4044">
                  <c:v>5.6159365000000001</c:v>
                </c:pt>
                <c:pt idx="4045">
                  <c:v>5.61732520833334</c:v>
                </c:pt>
                <c:pt idx="4046">
                  <c:v>5.6187139166666702</c:v>
                </c:pt>
                <c:pt idx="4047">
                  <c:v>5.6201026249999995</c:v>
                </c:pt>
                <c:pt idx="4048">
                  <c:v>5.6214913333333403</c:v>
                </c:pt>
                <c:pt idx="4049">
                  <c:v>5.6228800416666704</c:v>
                </c:pt>
                <c:pt idx="4050">
                  <c:v>5.6242687500000006</c:v>
                </c:pt>
                <c:pt idx="4051">
                  <c:v>5.6256574583333396</c:v>
                </c:pt>
                <c:pt idx="4052">
                  <c:v>5.6270461666666698</c:v>
                </c:pt>
                <c:pt idx="4053">
                  <c:v>5.6284348749999999</c:v>
                </c:pt>
                <c:pt idx="4054">
                  <c:v>5.6298235833333399</c:v>
                </c:pt>
                <c:pt idx="4055">
                  <c:v>5.63121229166667</c:v>
                </c:pt>
                <c:pt idx="4056">
                  <c:v>5.6326010000000002</c:v>
                </c:pt>
                <c:pt idx="4057">
                  <c:v>5.6339897083333401</c:v>
                </c:pt>
                <c:pt idx="4058">
                  <c:v>5.6353784166666703</c:v>
                </c:pt>
                <c:pt idx="4059">
                  <c:v>5.6367671250000004</c:v>
                </c:pt>
                <c:pt idx="4060">
                  <c:v>5.6381558333333395</c:v>
                </c:pt>
                <c:pt idx="4061">
                  <c:v>5.6395445416666696</c:v>
                </c:pt>
                <c:pt idx="4062">
                  <c:v>5.6409332499999998</c:v>
                </c:pt>
                <c:pt idx="4063">
                  <c:v>5.6423219583333406</c:v>
                </c:pt>
                <c:pt idx="4064">
                  <c:v>5.6437106666666699</c:v>
                </c:pt>
                <c:pt idx="4065">
                  <c:v>5.645099375</c:v>
                </c:pt>
                <c:pt idx="4066">
                  <c:v>5.64648808333334</c:v>
                </c:pt>
                <c:pt idx="4067">
                  <c:v>5.6478767916666701</c:v>
                </c:pt>
                <c:pt idx="4068">
                  <c:v>5.6492655000000003</c:v>
                </c:pt>
                <c:pt idx="4069">
                  <c:v>5.6506542083333402</c:v>
                </c:pt>
                <c:pt idx="4070">
                  <c:v>5.6520429166666695</c:v>
                </c:pt>
                <c:pt idx="4071">
                  <c:v>5.6534316249999996</c:v>
                </c:pt>
                <c:pt idx="4072">
                  <c:v>5.6548203333333404</c:v>
                </c:pt>
                <c:pt idx="4073">
                  <c:v>5.6562090416666706</c:v>
                </c:pt>
                <c:pt idx="4074">
                  <c:v>5.6575977499999999</c:v>
                </c:pt>
                <c:pt idx="4075">
                  <c:v>5.6589864583333398</c:v>
                </c:pt>
                <c:pt idx="4076">
                  <c:v>5.66037516666667</c:v>
                </c:pt>
                <c:pt idx="4077">
                  <c:v>5.6617638750000001</c:v>
                </c:pt>
                <c:pt idx="4078">
                  <c:v>5.66315258333334</c:v>
                </c:pt>
                <c:pt idx="4079">
                  <c:v>5.6645412916666702</c:v>
                </c:pt>
                <c:pt idx="4080">
                  <c:v>5.6659299999999995</c:v>
                </c:pt>
                <c:pt idx="4081">
                  <c:v>5.6673187083333403</c:v>
                </c:pt>
                <c:pt idx="4082">
                  <c:v>5.6687074166666704</c:v>
                </c:pt>
                <c:pt idx="4083">
                  <c:v>5.6700961250000006</c:v>
                </c:pt>
                <c:pt idx="4084">
                  <c:v>5.6714848333333396</c:v>
                </c:pt>
                <c:pt idx="4085">
                  <c:v>5.6728735416666698</c:v>
                </c:pt>
                <c:pt idx="4086">
                  <c:v>5.67426225</c:v>
                </c:pt>
                <c:pt idx="4087">
                  <c:v>5.6756509583333408</c:v>
                </c:pt>
                <c:pt idx="4088">
                  <c:v>5.6770396666666709</c:v>
                </c:pt>
                <c:pt idx="4089">
                  <c:v>5.6784283749999993</c:v>
                </c:pt>
                <c:pt idx="4090">
                  <c:v>5.6798170833333401</c:v>
                </c:pt>
                <c:pt idx="4091">
                  <c:v>5.6812057916666703</c:v>
                </c:pt>
                <c:pt idx="4092">
                  <c:v>5.6825945000000004</c:v>
                </c:pt>
                <c:pt idx="4093">
                  <c:v>5.6839832083333395</c:v>
                </c:pt>
                <c:pt idx="4094">
                  <c:v>5.6853719166666696</c:v>
                </c:pt>
                <c:pt idx="4095">
                  <c:v>5.6867606249999998</c:v>
                </c:pt>
                <c:pt idx="4096">
                  <c:v>5.6881493333333406</c:v>
                </c:pt>
                <c:pt idx="4097">
                  <c:v>5.6895380416666708</c:v>
                </c:pt>
                <c:pt idx="4098">
                  <c:v>5.6909267500000009</c:v>
                </c:pt>
                <c:pt idx="4099">
                  <c:v>5.69231545833334</c:v>
                </c:pt>
                <c:pt idx="4100">
                  <c:v>5.6937041666666701</c:v>
                </c:pt>
                <c:pt idx="4101">
                  <c:v>5.6950928750000003</c:v>
                </c:pt>
                <c:pt idx="4102">
                  <c:v>5.6964815833333393</c:v>
                </c:pt>
                <c:pt idx="4103">
                  <c:v>5.6978702916666695</c:v>
                </c:pt>
                <c:pt idx="4104">
                  <c:v>5.6992589999999996</c:v>
                </c:pt>
                <c:pt idx="4105">
                  <c:v>5.7006477083333404</c:v>
                </c:pt>
                <c:pt idx="4106">
                  <c:v>5.7020364166666706</c:v>
                </c:pt>
                <c:pt idx="4107">
                  <c:v>5.7034251250000008</c:v>
                </c:pt>
                <c:pt idx="4108">
                  <c:v>5.7048138333333398</c:v>
                </c:pt>
                <c:pt idx="4109">
                  <c:v>5.70620254166667</c:v>
                </c:pt>
                <c:pt idx="4110">
                  <c:v>5.7075912500000001</c:v>
                </c:pt>
                <c:pt idx="4111">
                  <c:v>5.7089799583333409</c:v>
                </c:pt>
                <c:pt idx="4112">
                  <c:v>5.7103686666666693</c:v>
                </c:pt>
                <c:pt idx="4113">
                  <c:v>5.7117573749999995</c:v>
                </c:pt>
                <c:pt idx="4114">
                  <c:v>5.7131460833333403</c:v>
                </c:pt>
                <c:pt idx="4115">
                  <c:v>5.7145347916666704</c:v>
                </c:pt>
                <c:pt idx="4116">
                  <c:v>5.7159235000000006</c:v>
                </c:pt>
                <c:pt idx="4117">
                  <c:v>5.7173122083333396</c:v>
                </c:pt>
                <c:pt idx="4118">
                  <c:v>5.7187009166666698</c:v>
                </c:pt>
                <c:pt idx="4119">
                  <c:v>5.720089625</c:v>
                </c:pt>
                <c:pt idx="4120">
                  <c:v>5.7214783333333408</c:v>
                </c:pt>
                <c:pt idx="4121">
                  <c:v>5.7228670416666709</c:v>
                </c:pt>
                <c:pt idx="4122">
                  <c:v>5.7242557499999993</c:v>
                </c:pt>
                <c:pt idx="4123">
                  <c:v>5.7256444583333401</c:v>
                </c:pt>
                <c:pt idx="4124">
                  <c:v>5.7270331666666703</c:v>
                </c:pt>
                <c:pt idx="4125">
                  <c:v>5.7284218750000004</c:v>
                </c:pt>
                <c:pt idx="4126">
                  <c:v>5.7298105833333395</c:v>
                </c:pt>
                <c:pt idx="4127">
                  <c:v>5.7311992916666696</c:v>
                </c:pt>
                <c:pt idx="4128">
                  <c:v>5.7325879999999998</c:v>
                </c:pt>
                <c:pt idx="4129">
                  <c:v>5.7339767083333406</c:v>
                </c:pt>
                <c:pt idx="4130">
                  <c:v>5.7353654166666708</c:v>
                </c:pt>
                <c:pt idx="4131">
                  <c:v>5.7367541250000009</c:v>
                </c:pt>
                <c:pt idx="4132">
                  <c:v>5.73814283333334</c:v>
                </c:pt>
                <c:pt idx="4133">
                  <c:v>5.7395315416666701</c:v>
                </c:pt>
                <c:pt idx="4134">
                  <c:v>5.7409202500000003</c:v>
                </c:pt>
                <c:pt idx="4135">
                  <c:v>5.7423089583333393</c:v>
                </c:pt>
                <c:pt idx="4136">
                  <c:v>5.7436976666666695</c:v>
                </c:pt>
                <c:pt idx="4137">
                  <c:v>5.7450863749999996</c:v>
                </c:pt>
                <c:pt idx="4138">
                  <c:v>5.7464750833333405</c:v>
                </c:pt>
                <c:pt idx="4139">
                  <c:v>5.7478637916666706</c:v>
                </c:pt>
                <c:pt idx="4140">
                  <c:v>5.7492525000000008</c:v>
                </c:pt>
                <c:pt idx="4141">
                  <c:v>5.7506412083333398</c:v>
                </c:pt>
                <c:pt idx="4142">
                  <c:v>5.75202991666667</c:v>
                </c:pt>
                <c:pt idx="4143">
                  <c:v>5.7534186250000001</c:v>
                </c:pt>
                <c:pt idx="4144">
                  <c:v>5.7548073333333409</c:v>
                </c:pt>
                <c:pt idx="4145">
                  <c:v>5.7561960416666693</c:v>
                </c:pt>
                <c:pt idx="4146">
                  <c:v>5.7575847499999995</c:v>
                </c:pt>
                <c:pt idx="4147">
                  <c:v>5.7589734583333403</c:v>
                </c:pt>
                <c:pt idx="4148">
                  <c:v>5.7603621666666704</c:v>
                </c:pt>
                <c:pt idx="4149">
                  <c:v>5.7617508750000006</c:v>
                </c:pt>
                <c:pt idx="4150">
                  <c:v>5.7631395833333396</c:v>
                </c:pt>
                <c:pt idx="4151">
                  <c:v>5.7645282916666698</c:v>
                </c:pt>
                <c:pt idx="4152">
                  <c:v>5.765917</c:v>
                </c:pt>
                <c:pt idx="4153">
                  <c:v>5.7673057083333408</c:v>
                </c:pt>
                <c:pt idx="4154">
                  <c:v>5.7686944166666709</c:v>
                </c:pt>
                <c:pt idx="4155">
                  <c:v>5.7700831249999993</c:v>
                </c:pt>
                <c:pt idx="4156">
                  <c:v>5.7714718333333401</c:v>
                </c:pt>
                <c:pt idx="4157">
                  <c:v>5.7728605416666703</c:v>
                </c:pt>
                <c:pt idx="4158">
                  <c:v>5.7742492500000004</c:v>
                </c:pt>
                <c:pt idx="4159">
                  <c:v>5.7756379583333395</c:v>
                </c:pt>
                <c:pt idx="4160">
                  <c:v>5.7770266666666696</c:v>
                </c:pt>
                <c:pt idx="4161">
                  <c:v>5.7784153749999998</c:v>
                </c:pt>
                <c:pt idx="4162">
                  <c:v>5.7798040833333406</c:v>
                </c:pt>
                <c:pt idx="4163">
                  <c:v>5.7811927916666708</c:v>
                </c:pt>
                <c:pt idx="4164">
                  <c:v>5.7825815000000009</c:v>
                </c:pt>
                <c:pt idx="4165">
                  <c:v>5.78397020833334</c:v>
                </c:pt>
                <c:pt idx="4166">
                  <c:v>5.7853589166666701</c:v>
                </c:pt>
                <c:pt idx="4167">
                  <c:v>5.7867476250000003</c:v>
                </c:pt>
                <c:pt idx="4168">
                  <c:v>5.7881363333333393</c:v>
                </c:pt>
                <c:pt idx="4169">
                  <c:v>5.7895250416666695</c:v>
                </c:pt>
                <c:pt idx="4170">
                  <c:v>5.7909137499999996</c:v>
                </c:pt>
                <c:pt idx="4171">
                  <c:v>5.7923024583333405</c:v>
                </c:pt>
                <c:pt idx="4172">
                  <c:v>5.7936911666666706</c:v>
                </c:pt>
                <c:pt idx="4173">
                  <c:v>5.7950798750000008</c:v>
                </c:pt>
                <c:pt idx="4174">
                  <c:v>5.7964685833333398</c:v>
                </c:pt>
                <c:pt idx="4175">
                  <c:v>5.79785729166667</c:v>
                </c:pt>
                <c:pt idx="4176">
                  <c:v>5.7992460000000001</c:v>
                </c:pt>
                <c:pt idx="4177">
                  <c:v>5.8006347083333409</c:v>
                </c:pt>
                <c:pt idx="4178">
                  <c:v>5.8020234166666693</c:v>
                </c:pt>
                <c:pt idx="4179">
                  <c:v>5.8034121249999995</c:v>
                </c:pt>
                <c:pt idx="4180">
                  <c:v>5.8048008333333403</c:v>
                </c:pt>
                <c:pt idx="4181">
                  <c:v>5.8061895416666705</c:v>
                </c:pt>
                <c:pt idx="4182">
                  <c:v>5.8075782500000006</c:v>
                </c:pt>
                <c:pt idx="4183">
                  <c:v>5.8089669583333396</c:v>
                </c:pt>
                <c:pt idx="4184">
                  <c:v>5.8103556666666698</c:v>
                </c:pt>
                <c:pt idx="4185">
                  <c:v>5.811744375</c:v>
                </c:pt>
                <c:pt idx="4186">
                  <c:v>5.8131330833333408</c:v>
                </c:pt>
                <c:pt idx="4187">
                  <c:v>5.8145217916666709</c:v>
                </c:pt>
                <c:pt idx="4188">
                  <c:v>5.8159104999999993</c:v>
                </c:pt>
                <c:pt idx="4189">
                  <c:v>5.8172992083333401</c:v>
                </c:pt>
                <c:pt idx="4190">
                  <c:v>5.8186879166666703</c:v>
                </c:pt>
                <c:pt idx="4191">
                  <c:v>5.8200766250000004</c:v>
                </c:pt>
                <c:pt idx="4192">
                  <c:v>5.8214653333333395</c:v>
                </c:pt>
                <c:pt idx="4193">
                  <c:v>5.8228540416666696</c:v>
                </c:pt>
                <c:pt idx="4194">
                  <c:v>5.8242427499999998</c:v>
                </c:pt>
                <c:pt idx="4195">
                  <c:v>5.8256314583333406</c:v>
                </c:pt>
                <c:pt idx="4196">
                  <c:v>5.8270201666666708</c:v>
                </c:pt>
                <c:pt idx="4197">
                  <c:v>5.8284088750000009</c:v>
                </c:pt>
                <c:pt idx="4198">
                  <c:v>5.82979758333334</c:v>
                </c:pt>
                <c:pt idx="4199">
                  <c:v>5.8311862916666701</c:v>
                </c:pt>
                <c:pt idx="4200">
                  <c:v>5.8325750000000003</c:v>
                </c:pt>
                <c:pt idx="4201">
                  <c:v>5.8339637083333393</c:v>
                </c:pt>
                <c:pt idx="4202">
                  <c:v>5.8353524166666695</c:v>
                </c:pt>
                <c:pt idx="4203">
                  <c:v>5.8367411249999996</c:v>
                </c:pt>
                <c:pt idx="4204">
                  <c:v>5.8381298333333405</c:v>
                </c:pt>
                <c:pt idx="4205">
                  <c:v>5.8395185416666706</c:v>
                </c:pt>
                <c:pt idx="4206">
                  <c:v>5.8409072500000008</c:v>
                </c:pt>
                <c:pt idx="4207">
                  <c:v>5.8422959583333398</c:v>
                </c:pt>
                <c:pt idx="4208">
                  <c:v>5.84368466666667</c:v>
                </c:pt>
                <c:pt idx="4209">
                  <c:v>5.8450733750000001</c:v>
                </c:pt>
                <c:pt idx="4210">
                  <c:v>5.8464620833333409</c:v>
                </c:pt>
                <c:pt idx="4211">
                  <c:v>5.8478507916666693</c:v>
                </c:pt>
                <c:pt idx="4212">
                  <c:v>5.8492394999999995</c:v>
                </c:pt>
                <c:pt idx="4213">
                  <c:v>5.8506282083333403</c:v>
                </c:pt>
                <c:pt idx="4214">
                  <c:v>5.8520169166666705</c:v>
                </c:pt>
                <c:pt idx="4215">
                  <c:v>5.8534056250000006</c:v>
                </c:pt>
                <c:pt idx="4216">
                  <c:v>5.8547943333333397</c:v>
                </c:pt>
                <c:pt idx="4217">
                  <c:v>5.8561830416666698</c:v>
                </c:pt>
                <c:pt idx="4218">
                  <c:v>5.85757175</c:v>
                </c:pt>
                <c:pt idx="4219">
                  <c:v>5.8589604583333408</c:v>
                </c:pt>
                <c:pt idx="4220">
                  <c:v>5.8603491666666709</c:v>
                </c:pt>
                <c:pt idx="4221">
                  <c:v>5.8617378749999993</c:v>
                </c:pt>
                <c:pt idx="4222">
                  <c:v>5.8631265833333401</c:v>
                </c:pt>
                <c:pt idx="4223">
                  <c:v>5.8645152916666703</c:v>
                </c:pt>
                <c:pt idx="4224">
                  <c:v>5.8659040000000005</c:v>
                </c:pt>
                <c:pt idx="4225">
                  <c:v>5.8672927083333395</c:v>
                </c:pt>
                <c:pt idx="4226">
                  <c:v>5.8686814166666696</c:v>
                </c:pt>
                <c:pt idx="4227">
                  <c:v>5.8700701249999998</c:v>
                </c:pt>
                <c:pt idx="4228">
                  <c:v>5.8714588333333406</c:v>
                </c:pt>
                <c:pt idx="4229">
                  <c:v>5.8728475416666708</c:v>
                </c:pt>
                <c:pt idx="4230">
                  <c:v>5.8742362500000009</c:v>
                </c:pt>
                <c:pt idx="4231">
                  <c:v>5.87562495833334</c:v>
                </c:pt>
                <c:pt idx="4232">
                  <c:v>5.8770136666666701</c:v>
                </c:pt>
                <c:pt idx="4233">
                  <c:v>5.8784023750000003</c:v>
                </c:pt>
                <c:pt idx="4234">
                  <c:v>5.8797910833333393</c:v>
                </c:pt>
                <c:pt idx="4235">
                  <c:v>5.8811797916666695</c:v>
                </c:pt>
                <c:pt idx="4236">
                  <c:v>5.8825684999999996</c:v>
                </c:pt>
                <c:pt idx="4237">
                  <c:v>5.8839572083333405</c:v>
                </c:pt>
                <c:pt idx="4238">
                  <c:v>5.8853459166666706</c:v>
                </c:pt>
                <c:pt idx="4239">
                  <c:v>5.8867346250000008</c:v>
                </c:pt>
                <c:pt idx="4240">
                  <c:v>5.8881233333333398</c:v>
                </c:pt>
                <c:pt idx="4241">
                  <c:v>5.88951204166667</c:v>
                </c:pt>
                <c:pt idx="4242">
                  <c:v>5.8909007500000001</c:v>
                </c:pt>
                <c:pt idx="4243">
                  <c:v>5.8922894583333409</c:v>
                </c:pt>
                <c:pt idx="4244">
                  <c:v>5.8936781666666693</c:v>
                </c:pt>
                <c:pt idx="4245">
                  <c:v>5.8950668749999995</c:v>
                </c:pt>
                <c:pt idx="4246">
                  <c:v>5.8964555833333403</c:v>
                </c:pt>
                <c:pt idx="4247">
                  <c:v>5.8978442916666705</c:v>
                </c:pt>
                <c:pt idx="4248">
                  <c:v>5.8992330000000006</c:v>
                </c:pt>
                <c:pt idx="4249">
                  <c:v>5.9006217083333397</c:v>
                </c:pt>
                <c:pt idx="4250">
                  <c:v>5.9020104166666698</c:v>
                </c:pt>
                <c:pt idx="4251">
                  <c:v>5.903399125</c:v>
                </c:pt>
                <c:pt idx="4252">
                  <c:v>5.9047878333333408</c:v>
                </c:pt>
                <c:pt idx="4253">
                  <c:v>5.9061765416666709</c:v>
                </c:pt>
                <c:pt idx="4254">
                  <c:v>5.9075652499999993</c:v>
                </c:pt>
                <c:pt idx="4255">
                  <c:v>5.9089539583333401</c:v>
                </c:pt>
                <c:pt idx="4256">
                  <c:v>5.9103426666666703</c:v>
                </c:pt>
                <c:pt idx="4257">
                  <c:v>5.9117313750000005</c:v>
                </c:pt>
                <c:pt idx="4258">
                  <c:v>5.9131200833333395</c:v>
                </c:pt>
                <c:pt idx="4259">
                  <c:v>5.9145087916666697</c:v>
                </c:pt>
                <c:pt idx="4260">
                  <c:v>5.9158974999999998</c:v>
                </c:pt>
                <c:pt idx="4261">
                  <c:v>5.9172862083333406</c:v>
                </c:pt>
                <c:pt idx="4262">
                  <c:v>5.9186749166666708</c:v>
                </c:pt>
                <c:pt idx="4263">
                  <c:v>5.9200636250000009</c:v>
                </c:pt>
                <c:pt idx="4264">
                  <c:v>5.92145233333334</c:v>
                </c:pt>
                <c:pt idx="4265">
                  <c:v>5.9228410416666701</c:v>
                </c:pt>
                <c:pt idx="4266">
                  <c:v>5.9242297500000003</c:v>
                </c:pt>
                <c:pt idx="4267">
                  <c:v>5.9256184583333393</c:v>
                </c:pt>
                <c:pt idx="4268">
                  <c:v>5.9270071666666695</c:v>
                </c:pt>
                <c:pt idx="4269">
                  <c:v>5.9283958749999996</c:v>
                </c:pt>
                <c:pt idx="4270">
                  <c:v>5.9297845833333405</c:v>
                </c:pt>
                <c:pt idx="4271">
                  <c:v>5.9311732916666706</c:v>
                </c:pt>
                <c:pt idx="4272">
                  <c:v>5.9325620000000008</c:v>
                </c:pt>
                <c:pt idx="4273">
                  <c:v>5.9339507083333398</c:v>
                </c:pt>
                <c:pt idx="4274">
                  <c:v>5.93533941666667</c:v>
                </c:pt>
                <c:pt idx="4275">
                  <c:v>5.9367281250000001</c:v>
                </c:pt>
                <c:pt idx="4276">
                  <c:v>5.9381168333333409</c:v>
                </c:pt>
                <c:pt idx="4277">
                  <c:v>5.9395055416666693</c:v>
                </c:pt>
                <c:pt idx="4278">
                  <c:v>5.9408942499999995</c:v>
                </c:pt>
                <c:pt idx="4279">
                  <c:v>5.9422829583333403</c:v>
                </c:pt>
                <c:pt idx="4280">
                  <c:v>5.9436716666666705</c:v>
                </c:pt>
                <c:pt idx="4281">
                  <c:v>5.9450603750000006</c:v>
                </c:pt>
                <c:pt idx="4282">
                  <c:v>5.9464490833333397</c:v>
                </c:pt>
                <c:pt idx="4283">
                  <c:v>5.9478377916666698</c:v>
                </c:pt>
                <c:pt idx="4284">
                  <c:v>5.9492265</c:v>
                </c:pt>
                <c:pt idx="4285">
                  <c:v>5.9506152083333408</c:v>
                </c:pt>
                <c:pt idx="4286">
                  <c:v>5.9520039166666709</c:v>
                </c:pt>
                <c:pt idx="4287">
                  <c:v>5.9533926249999993</c:v>
                </c:pt>
                <c:pt idx="4288">
                  <c:v>5.9547813333333401</c:v>
                </c:pt>
                <c:pt idx="4289">
                  <c:v>5.9561700416666703</c:v>
                </c:pt>
                <c:pt idx="4290">
                  <c:v>5.9575587500000005</c:v>
                </c:pt>
                <c:pt idx="4291">
                  <c:v>5.9589474583333395</c:v>
                </c:pt>
                <c:pt idx="4292">
                  <c:v>5.9603361666666697</c:v>
                </c:pt>
                <c:pt idx="4293">
                  <c:v>5.9617248749999998</c:v>
                </c:pt>
                <c:pt idx="4294">
                  <c:v>5.9631135833333406</c:v>
                </c:pt>
                <c:pt idx="4295">
                  <c:v>5.9645022916666708</c:v>
                </c:pt>
                <c:pt idx="4296">
                  <c:v>5.9658910000000009</c:v>
                </c:pt>
                <c:pt idx="4297">
                  <c:v>5.96727970833334</c:v>
                </c:pt>
                <c:pt idx="4298">
                  <c:v>5.9686684166666701</c:v>
                </c:pt>
                <c:pt idx="4299">
                  <c:v>5.9700571250000003</c:v>
                </c:pt>
                <c:pt idx="4300">
                  <c:v>5.9714458333333393</c:v>
                </c:pt>
                <c:pt idx="4301">
                  <c:v>5.9728345416666695</c:v>
                </c:pt>
                <c:pt idx="4302">
                  <c:v>5.9742232499999997</c:v>
                </c:pt>
                <c:pt idx="4303">
                  <c:v>5.9756119583333405</c:v>
                </c:pt>
                <c:pt idx="4304">
                  <c:v>5.9770006666666706</c:v>
                </c:pt>
                <c:pt idx="4305">
                  <c:v>5.9783893750000008</c:v>
                </c:pt>
                <c:pt idx="4306">
                  <c:v>5.9797780833333398</c:v>
                </c:pt>
                <c:pt idx="4307">
                  <c:v>5.98116679166667</c:v>
                </c:pt>
                <c:pt idx="4308">
                  <c:v>5.9825555000000001</c:v>
                </c:pt>
                <c:pt idx="4309">
                  <c:v>5.983944208333341</c:v>
                </c:pt>
                <c:pt idx="4310">
                  <c:v>5.9853329166666693</c:v>
                </c:pt>
                <c:pt idx="4311">
                  <c:v>5.9867216249999995</c:v>
                </c:pt>
                <c:pt idx="4312">
                  <c:v>5.9881103333333403</c:v>
                </c:pt>
                <c:pt idx="4313">
                  <c:v>5.9894990416666705</c:v>
                </c:pt>
                <c:pt idx="4314">
                  <c:v>5.9908877500000006</c:v>
                </c:pt>
                <c:pt idx="4315">
                  <c:v>5.9922764583333397</c:v>
                </c:pt>
                <c:pt idx="4316">
                  <c:v>5.9936651666666698</c:v>
                </c:pt>
                <c:pt idx="4317">
                  <c:v>5.995053875</c:v>
                </c:pt>
                <c:pt idx="4318">
                  <c:v>5.9964425833333408</c:v>
                </c:pt>
                <c:pt idx="4319">
                  <c:v>5.9978312916666709</c:v>
                </c:pt>
                <c:pt idx="4320">
                  <c:v>5.9992199999999993</c:v>
                </c:pt>
                <c:pt idx="4321">
                  <c:v>6.0006087083333401</c:v>
                </c:pt>
                <c:pt idx="4322">
                  <c:v>6.0019974166666703</c:v>
                </c:pt>
                <c:pt idx="4323">
                  <c:v>6.0033861250000005</c:v>
                </c:pt>
                <c:pt idx="4324">
                  <c:v>6.0047748333333395</c:v>
                </c:pt>
                <c:pt idx="4325">
                  <c:v>6.0061635416666697</c:v>
                </c:pt>
                <c:pt idx="4326">
                  <c:v>6.0075522499999998</c:v>
                </c:pt>
                <c:pt idx="4327">
                  <c:v>6.0089409583333406</c:v>
                </c:pt>
                <c:pt idx="4328">
                  <c:v>6.0103296666666708</c:v>
                </c:pt>
                <c:pt idx="4329">
                  <c:v>6.0117183750000009</c:v>
                </c:pt>
                <c:pt idx="4330">
                  <c:v>6.01310708333334</c:v>
                </c:pt>
                <c:pt idx="4331">
                  <c:v>6.0144957916666701</c:v>
                </c:pt>
                <c:pt idx="4332">
                  <c:v>6.0158845000000003</c:v>
                </c:pt>
                <c:pt idx="4333">
                  <c:v>6.0172732083333393</c:v>
                </c:pt>
                <c:pt idx="4334">
                  <c:v>6.0186619166666695</c:v>
                </c:pt>
                <c:pt idx="4335">
                  <c:v>6.0200506249999997</c:v>
                </c:pt>
                <c:pt idx="4336">
                  <c:v>6.0214393333333405</c:v>
                </c:pt>
                <c:pt idx="4337">
                  <c:v>6.0228280416666706</c:v>
                </c:pt>
                <c:pt idx="4338">
                  <c:v>6.0242167500000008</c:v>
                </c:pt>
                <c:pt idx="4339">
                  <c:v>6.0256054583333398</c:v>
                </c:pt>
                <c:pt idx="4340">
                  <c:v>6.02699416666667</c:v>
                </c:pt>
                <c:pt idx="4341">
                  <c:v>6.0283828750000001</c:v>
                </c:pt>
                <c:pt idx="4342">
                  <c:v>6.029771583333341</c:v>
                </c:pt>
                <c:pt idx="4343">
                  <c:v>6.0311602916666693</c:v>
                </c:pt>
                <c:pt idx="4344">
                  <c:v>6.0325489999999995</c:v>
                </c:pt>
                <c:pt idx="4345">
                  <c:v>6.0339377083333403</c:v>
                </c:pt>
                <c:pt idx="4346">
                  <c:v>6.0353264166666705</c:v>
                </c:pt>
                <c:pt idx="4347">
                  <c:v>6.0367151250000006</c:v>
                </c:pt>
                <c:pt idx="4348">
                  <c:v>6.0381038333333397</c:v>
                </c:pt>
                <c:pt idx="4349">
                  <c:v>6.0394925416666698</c:v>
                </c:pt>
                <c:pt idx="4350">
                  <c:v>6.04088125</c:v>
                </c:pt>
                <c:pt idx="4351">
                  <c:v>6.0422699583333408</c:v>
                </c:pt>
                <c:pt idx="4352">
                  <c:v>6.043658666666671</c:v>
                </c:pt>
                <c:pt idx="4353">
                  <c:v>6.0450473749999993</c:v>
                </c:pt>
                <c:pt idx="4354">
                  <c:v>6.0464360833333402</c:v>
                </c:pt>
                <c:pt idx="4355">
                  <c:v>6.0478247916666703</c:v>
                </c:pt>
                <c:pt idx="4356">
                  <c:v>6.0492135000000005</c:v>
                </c:pt>
                <c:pt idx="4357">
                  <c:v>6.0506022083333395</c:v>
                </c:pt>
                <c:pt idx="4358">
                  <c:v>6.0519909166666697</c:v>
                </c:pt>
                <c:pt idx="4359">
                  <c:v>6.0533796249999998</c:v>
                </c:pt>
                <c:pt idx="4360">
                  <c:v>6.0547683333333406</c:v>
                </c:pt>
                <c:pt idx="4361">
                  <c:v>6.0561570416666708</c:v>
                </c:pt>
                <c:pt idx="4362">
                  <c:v>6.057545750000001</c:v>
                </c:pt>
                <c:pt idx="4363">
                  <c:v>6.05893445833334</c:v>
                </c:pt>
                <c:pt idx="4364">
                  <c:v>6.0603231666666701</c:v>
                </c:pt>
                <c:pt idx="4365">
                  <c:v>6.0617118750000003</c:v>
                </c:pt>
                <c:pt idx="4366">
                  <c:v>6.0631005833333393</c:v>
                </c:pt>
                <c:pt idx="4367">
                  <c:v>6.0644892916666695</c:v>
                </c:pt>
                <c:pt idx="4368">
                  <c:v>6.0658779999999997</c:v>
                </c:pt>
                <c:pt idx="4369">
                  <c:v>6.0672667083333405</c:v>
                </c:pt>
                <c:pt idx="4370">
                  <c:v>6.0686554166666706</c:v>
                </c:pt>
                <c:pt idx="4371">
                  <c:v>6.0700441250000008</c:v>
                </c:pt>
                <c:pt idx="4372">
                  <c:v>6.0714328333333398</c:v>
                </c:pt>
                <c:pt idx="4373">
                  <c:v>6.07282154166667</c:v>
                </c:pt>
                <c:pt idx="4374">
                  <c:v>6.0742102500000001</c:v>
                </c:pt>
                <c:pt idx="4375">
                  <c:v>6.0755989583333392</c:v>
                </c:pt>
                <c:pt idx="4376">
                  <c:v>6.0769876666666693</c:v>
                </c:pt>
                <c:pt idx="4377">
                  <c:v>6.0783763749999995</c:v>
                </c:pt>
                <c:pt idx="4378">
                  <c:v>6.0797650833333403</c:v>
                </c:pt>
                <c:pt idx="4379">
                  <c:v>6.0811537916666705</c:v>
                </c:pt>
                <c:pt idx="4380">
                  <c:v>6.0825425000000006</c:v>
                </c:pt>
                <c:pt idx="4381">
                  <c:v>6.0839312083333397</c:v>
                </c:pt>
                <c:pt idx="4382">
                  <c:v>6.0853199166666698</c:v>
                </c:pt>
                <c:pt idx="4383">
                  <c:v>6.086708625</c:v>
                </c:pt>
                <c:pt idx="4384">
                  <c:v>6.0880973333333408</c:v>
                </c:pt>
                <c:pt idx="4385">
                  <c:v>6.089486041666671</c:v>
                </c:pt>
                <c:pt idx="4386">
                  <c:v>6.0908747499999993</c:v>
                </c:pt>
                <c:pt idx="4387">
                  <c:v>6.0922634583333402</c:v>
                </c:pt>
                <c:pt idx="4388">
                  <c:v>6.0936521666666703</c:v>
                </c:pt>
                <c:pt idx="4389">
                  <c:v>6.0950408750000005</c:v>
                </c:pt>
                <c:pt idx="4390">
                  <c:v>6.0964295833333395</c:v>
                </c:pt>
                <c:pt idx="4391">
                  <c:v>6.0978182916666697</c:v>
                </c:pt>
                <c:pt idx="4392">
                  <c:v>6.0992069999999998</c:v>
                </c:pt>
                <c:pt idx="4393">
                  <c:v>6.1005957083333406</c:v>
                </c:pt>
                <c:pt idx="4394">
                  <c:v>6.1019844166666708</c:v>
                </c:pt>
                <c:pt idx="4395">
                  <c:v>6.103373125000001</c:v>
                </c:pt>
                <c:pt idx="4396">
                  <c:v>6.10476183333334</c:v>
                </c:pt>
                <c:pt idx="4397">
                  <c:v>6.1061505416666702</c:v>
                </c:pt>
                <c:pt idx="4398">
                  <c:v>6.1075392500000003</c:v>
                </c:pt>
                <c:pt idx="4399">
                  <c:v>6.1089279583333393</c:v>
                </c:pt>
                <c:pt idx="4400">
                  <c:v>6.1103166666666695</c:v>
                </c:pt>
                <c:pt idx="4401">
                  <c:v>6.1117053749999997</c:v>
                </c:pt>
                <c:pt idx="4402">
                  <c:v>6.1130940833333405</c:v>
                </c:pt>
                <c:pt idx="4403">
                  <c:v>6.1144827916666706</c:v>
                </c:pt>
                <c:pt idx="4404">
                  <c:v>6.1158715000000008</c:v>
                </c:pt>
                <c:pt idx="4405">
                  <c:v>6.1172602083333398</c:v>
                </c:pt>
                <c:pt idx="4406">
                  <c:v>6.11864891666667</c:v>
                </c:pt>
                <c:pt idx="4407">
                  <c:v>6.1200376250000001</c:v>
                </c:pt>
                <c:pt idx="4408">
                  <c:v>6.1214263333333392</c:v>
                </c:pt>
                <c:pt idx="4409">
                  <c:v>6.1228150416666693</c:v>
                </c:pt>
                <c:pt idx="4410">
                  <c:v>6.1242037499999995</c:v>
                </c:pt>
                <c:pt idx="4411">
                  <c:v>6.1255924583333403</c:v>
                </c:pt>
                <c:pt idx="4412">
                  <c:v>6.1269811666666705</c:v>
                </c:pt>
                <c:pt idx="4413">
                  <c:v>6.1283698750000006</c:v>
                </c:pt>
                <c:pt idx="4414">
                  <c:v>6.1297585833333397</c:v>
                </c:pt>
                <c:pt idx="4415">
                  <c:v>6.1311472916666698</c:v>
                </c:pt>
                <c:pt idx="4416">
                  <c:v>6.132536</c:v>
                </c:pt>
                <c:pt idx="4417">
                  <c:v>6.1339247083333408</c:v>
                </c:pt>
                <c:pt idx="4418">
                  <c:v>6.1353134166666692</c:v>
                </c:pt>
                <c:pt idx="4419">
                  <c:v>6.1367021249999993</c:v>
                </c:pt>
                <c:pt idx="4420">
                  <c:v>6.1380908333333402</c:v>
                </c:pt>
                <c:pt idx="4421">
                  <c:v>6.1394795416666703</c:v>
                </c:pt>
                <c:pt idx="4422">
                  <c:v>6.1408682500000005</c:v>
                </c:pt>
                <c:pt idx="4423">
                  <c:v>6.1422569583333395</c:v>
                </c:pt>
                <c:pt idx="4424">
                  <c:v>6.1436456666666697</c:v>
                </c:pt>
                <c:pt idx="4425">
                  <c:v>6.1450343749999998</c:v>
                </c:pt>
                <c:pt idx="4426">
                  <c:v>6.1464230833333406</c:v>
                </c:pt>
                <c:pt idx="4427">
                  <c:v>6.1478117916666708</c:v>
                </c:pt>
                <c:pt idx="4428">
                  <c:v>6.149200500000001</c:v>
                </c:pt>
                <c:pt idx="4429">
                  <c:v>6.15058920833334</c:v>
                </c:pt>
                <c:pt idx="4430">
                  <c:v>6.1519779166666702</c:v>
                </c:pt>
                <c:pt idx="4431">
                  <c:v>6.1533666250000003</c:v>
                </c:pt>
                <c:pt idx="4432">
                  <c:v>6.1547553333333394</c:v>
                </c:pt>
                <c:pt idx="4433">
                  <c:v>6.1561440416666695</c:v>
                </c:pt>
                <c:pt idx="4434">
                  <c:v>6.1575327499999997</c:v>
                </c:pt>
                <c:pt idx="4435">
                  <c:v>6.1589214583333405</c:v>
                </c:pt>
                <c:pt idx="4436">
                  <c:v>6.1603101666666706</c:v>
                </c:pt>
                <c:pt idx="4437">
                  <c:v>6.1616988750000008</c:v>
                </c:pt>
                <c:pt idx="4438">
                  <c:v>6.1630875833333398</c:v>
                </c:pt>
                <c:pt idx="4439">
                  <c:v>6.16447629166667</c:v>
                </c:pt>
                <c:pt idx="4440">
                  <c:v>6.1658650000000002</c:v>
                </c:pt>
                <c:pt idx="4441">
                  <c:v>6.1672537083333392</c:v>
                </c:pt>
                <c:pt idx="4442">
                  <c:v>6.1686424166666693</c:v>
                </c:pt>
                <c:pt idx="4443">
                  <c:v>6.1700311249999995</c:v>
                </c:pt>
                <c:pt idx="4444">
                  <c:v>6.1714198333333403</c:v>
                </c:pt>
                <c:pt idx="4445">
                  <c:v>6.1728085416666705</c:v>
                </c:pt>
                <c:pt idx="4446">
                  <c:v>6.1741972500000006</c:v>
                </c:pt>
                <c:pt idx="4447">
                  <c:v>6.1755859583333397</c:v>
                </c:pt>
                <c:pt idx="4448">
                  <c:v>6.1769746666666698</c:v>
                </c:pt>
                <c:pt idx="4449">
                  <c:v>6.178363375</c:v>
                </c:pt>
                <c:pt idx="4450">
                  <c:v>6.1797520833333408</c:v>
                </c:pt>
                <c:pt idx="4451">
                  <c:v>6.1811407916666692</c:v>
                </c:pt>
                <c:pt idx="4452">
                  <c:v>6.1825294999999993</c:v>
                </c:pt>
                <c:pt idx="4453">
                  <c:v>6.1839182083333402</c:v>
                </c:pt>
                <c:pt idx="4454">
                  <c:v>6.1853069166666703</c:v>
                </c:pt>
                <c:pt idx="4455">
                  <c:v>6.1866956250000005</c:v>
                </c:pt>
                <c:pt idx="4456">
                  <c:v>6.1880843333333395</c:v>
                </c:pt>
                <c:pt idx="4457">
                  <c:v>6.1894730416666697</c:v>
                </c:pt>
                <c:pt idx="4458">
                  <c:v>6.1908617499999998</c:v>
                </c:pt>
                <c:pt idx="4459">
                  <c:v>6.1922504583333406</c:v>
                </c:pt>
                <c:pt idx="4460">
                  <c:v>6.1936391666666708</c:v>
                </c:pt>
                <c:pt idx="4461">
                  <c:v>6.1950278749999992</c:v>
                </c:pt>
                <c:pt idx="4462">
                  <c:v>6.19641658333334</c:v>
                </c:pt>
                <c:pt idx="4463">
                  <c:v>6.1978052916666702</c:v>
                </c:pt>
                <c:pt idx="4464">
                  <c:v>6.1991940000000003</c:v>
                </c:pt>
                <c:pt idx="4465">
                  <c:v>6.2005827083333394</c:v>
                </c:pt>
                <c:pt idx="4466">
                  <c:v>6.2019714166666695</c:v>
                </c:pt>
                <c:pt idx="4467">
                  <c:v>6.2033601249999997</c:v>
                </c:pt>
                <c:pt idx="4468">
                  <c:v>6.2047488333333405</c:v>
                </c:pt>
                <c:pt idx="4469">
                  <c:v>6.2061375416666706</c:v>
                </c:pt>
                <c:pt idx="4470">
                  <c:v>6.2075262500000008</c:v>
                </c:pt>
                <c:pt idx="4471">
                  <c:v>6.2089149583333398</c:v>
                </c:pt>
                <c:pt idx="4472">
                  <c:v>6.21030366666667</c:v>
                </c:pt>
                <c:pt idx="4473">
                  <c:v>6.2116923750000002</c:v>
                </c:pt>
                <c:pt idx="4474">
                  <c:v>6.2130810833333392</c:v>
                </c:pt>
                <c:pt idx="4475">
                  <c:v>6.2144697916666694</c:v>
                </c:pt>
                <c:pt idx="4476">
                  <c:v>6.2158584999999995</c:v>
                </c:pt>
                <c:pt idx="4477">
                  <c:v>6.2172472083333403</c:v>
                </c:pt>
                <c:pt idx="4478">
                  <c:v>6.2186359166666705</c:v>
                </c:pt>
                <c:pt idx="4479">
                  <c:v>6.2200246250000006</c:v>
                </c:pt>
                <c:pt idx="4480">
                  <c:v>6.2214133333333397</c:v>
                </c:pt>
                <c:pt idx="4481">
                  <c:v>6.2228020416666698</c:v>
                </c:pt>
                <c:pt idx="4482">
                  <c:v>6.22419075</c:v>
                </c:pt>
                <c:pt idx="4483">
                  <c:v>6.2255794583333408</c:v>
                </c:pt>
                <c:pt idx="4484">
                  <c:v>6.2269681666666692</c:v>
                </c:pt>
                <c:pt idx="4485">
                  <c:v>6.2283568749999993</c:v>
                </c:pt>
                <c:pt idx="4486">
                  <c:v>6.2297455833333402</c:v>
                </c:pt>
                <c:pt idx="4487">
                  <c:v>6.2311342916666703</c:v>
                </c:pt>
                <c:pt idx="4488">
                  <c:v>6.2325230000000005</c:v>
                </c:pt>
                <c:pt idx="4489">
                  <c:v>6.2339117083333395</c:v>
                </c:pt>
                <c:pt idx="4490">
                  <c:v>6.2353004166666697</c:v>
                </c:pt>
                <c:pt idx="4491">
                  <c:v>6.2366891249999998</c:v>
                </c:pt>
                <c:pt idx="4492">
                  <c:v>6.2380778333333406</c:v>
                </c:pt>
                <c:pt idx="4493">
                  <c:v>6.2394665416666708</c:v>
                </c:pt>
                <c:pt idx="4494">
                  <c:v>6.2408552499999992</c:v>
                </c:pt>
                <c:pt idx="4495">
                  <c:v>6.24224395833334</c:v>
                </c:pt>
                <c:pt idx="4496">
                  <c:v>6.2436326666666702</c:v>
                </c:pt>
                <c:pt idx="4497">
                  <c:v>6.2450213750000003</c:v>
                </c:pt>
                <c:pt idx="4498">
                  <c:v>6.2464100833333394</c:v>
                </c:pt>
                <c:pt idx="4499">
                  <c:v>6.2477987916666695</c:v>
                </c:pt>
                <c:pt idx="4500">
                  <c:v>6.2491874999999997</c:v>
                </c:pt>
                <c:pt idx="4501">
                  <c:v>6.2505762083333405</c:v>
                </c:pt>
                <c:pt idx="4502">
                  <c:v>6.2519649166666706</c:v>
                </c:pt>
                <c:pt idx="4503">
                  <c:v>6.2533536250000008</c:v>
                </c:pt>
                <c:pt idx="4504">
                  <c:v>6.2547423333333398</c:v>
                </c:pt>
                <c:pt idx="4505">
                  <c:v>6.25613104166667</c:v>
                </c:pt>
                <c:pt idx="4506">
                  <c:v>6.2575197500000002</c:v>
                </c:pt>
                <c:pt idx="4507">
                  <c:v>6.2589084583333392</c:v>
                </c:pt>
                <c:pt idx="4508">
                  <c:v>6.2602971666666694</c:v>
                </c:pt>
                <c:pt idx="4509">
                  <c:v>6.2616858749999995</c:v>
                </c:pt>
                <c:pt idx="4510">
                  <c:v>6.2630745833333403</c:v>
                </c:pt>
                <c:pt idx="4511">
                  <c:v>6.2644632916666705</c:v>
                </c:pt>
                <c:pt idx="4512">
                  <c:v>6.2658520000000006</c:v>
                </c:pt>
                <c:pt idx="4513">
                  <c:v>6.2672407083333397</c:v>
                </c:pt>
                <c:pt idx="4514">
                  <c:v>6.2686294166666698</c:v>
                </c:pt>
                <c:pt idx="4515">
                  <c:v>6.270018125</c:v>
                </c:pt>
                <c:pt idx="4516">
                  <c:v>6.2714068333333408</c:v>
                </c:pt>
                <c:pt idx="4517">
                  <c:v>6.2727955416666692</c:v>
                </c:pt>
                <c:pt idx="4518">
                  <c:v>6.2741842499999994</c:v>
                </c:pt>
                <c:pt idx="4519">
                  <c:v>6.2755729583333402</c:v>
                </c:pt>
                <c:pt idx="4520">
                  <c:v>6.2769616666666703</c:v>
                </c:pt>
                <c:pt idx="4521">
                  <c:v>6.2783503750000005</c:v>
                </c:pt>
                <c:pt idx="4522">
                  <c:v>6.2797390833333395</c:v>
                </c:pt>
                <c:pt idx="4523">
                  <c:v>6.2811277916666697</c:v>
                </c:pt>
                <c:pt idx="4524">
                  <c:v>6.2825164999999998</c:v>
                </c:pt>
                <c:pt idx="4525">
                  <c:v>6.2839052083333407</c:v>
                </c:pt>
                <c:pt idx="4526">
                  <c:v>6.2852939166666708</c:v>
                </c:pt>
                <c:pt idx="4527">
                  <c:v>6.2866826249999992</c:v>
                </c:pt>
                <c:pt idx="4528">
                  <c:v>6.28807133333334</c:v>
                </c:pt>
                <c:pt idx="4529">
                  <c:v>6.2894600416666702</c:v>
                </c:pt>
                <c:pt idx="4530">
                  <c:v>6.2908487500000003</c:v>
                </c:pt>
                <c:pt idx="4531">
                  <c:v>6.2922374583333394</c:v>
                </c:pt>
                <c:pt idx="4532">
                  <c:v>6.2936261666666695</c:v>
                </c:pt>
                <c:pt idx="4533">
                  <c:v>6.2950148749999997</c:v>
                </c:pt>
                <c:pt idx="4534">
                  <c:v>6.2964035833333405</c:v>
                </c:pt>
                <c:pt idx="4535">
                  <c:v>6.2977922916666706</c:v>
                </c:pt>
                <c:pt idx="4536">
                  <c:v>6.2991810000000008</c:v>
                </c:pt>
                <c:pt idx="4537">
                  <c:v>6.3005697083333398</c:v>
                </c:pt>
                <c:pt idx="4538">
                  <c:v>6.30195841666667</c:v>
                </c:pt>
                <c:pt idx="4539">
                  <c:v>6.3033471250000002</c:v>
                </c:pt>
                <c:pt idx="4540">
                  <c:v>6.3047358333333392</c:v>
                </c:pt>
                <c:pt idx="4541">
                  <c:v>6.3061245416666694</c:v>
                </c:pt>
                <c:pt idx="4542">
                  <c:v>6.3075132499999995</c:v>
                </c:pt>
                <c:pt idx="4543">
                  <c:v>6.3089019583333403</c:v>
                </c:pt>
                <c:pt idx="4544">
                  <c:v>6.3102906666666705</c:v>
                </c:pt>
                <c:pt idx="4545">
                  <c:v>6.3116793750000006</c:v>
                </c:pt>
                <c:pt idx="4546">
                  <c:v>6.3130680833333397</c:v>
                </c:pt>
                <c:pt idx="4547">
                  <c:v>6.3144567916666698</c:v>
                </c:pt>
                <c:pt idx="4548">
                  <c:v>6.3158455</c:v>
                </c:pt>
                <c:pt idx="4549">
                  <c:v>6.3172342083333408</c:v>
                </c:pt>
                <c:pt idx="4550">
                  <c:v>6.3186229166666692</c:v>
                </c:pt>
                <c:pt idx="4551">
                  <c:v>6.3200116249999994</c:v>
                </c:pt>
                <c:pt idx="4552">
                  <c:v>6.3214003333333402</c:v>
                </c:pt>
                <c:pt idx="4553">
                  <c:v>6.3227890416666703</c:v>
                </c:pt>
                <c:pt idx="4554">
                  <c:v>6.3241777500000005</c:v>
                </c:pt>
                <c:pt idx="4555">
                  <c:v>6.3255664583333395</c:v>
                </c:pt>
                <c:pt idx="4556">
                  <c:v>6.3269551666666697</c:v>
                </c:pt>
                <c:pt idx="4557">
                  <c:v>6.3283438749999998</c:v>
                </c:pt>
                <c:pt idx="4558">
                  <c:v>6.3297325833333407</c:v>
                </c:pt>
                <c:pt idx="4559">
                  <c:v>6.3311212916666708</c:v>
                </c:pt>
                <c:pt idx="4560">
                  <c:v>6.3325099999999992</c:v>
                </c:pt>
                <c:pt idx="4561">
                  <c:v>6.33389870833334</c:v>
                </c:pt>
                <c:pt idx="4562">
                  <c:v>6.3352874166666702</c:v>
                </c:pt>
                <c:pt idx="4563">
                  <c:v>6.3366761250000003</c:v>
                </c:pt>
                <c:pt idx="4564">
                  <c:v>6.3380648333333394</c:v>
                </c:pt>
                <c:pt idx="4565">
                  <c:v>6.3394535416666695</c:v>
                </c:pt>
                <c:pt idx="4566">
                  <c:v>6.3408422499999997</c:v>
                </c:pt>
                <c:pt idx="4567">
                  <c:v>6.3422309583333405</c:v>
                </c:pt>
                <c:pt idx="4568">
                  <c:v>6.3436196666666707</c:v>
                </c:pt>
                <c:pt idx="4569">
                  <c:v>6.3450083750000008</c:v>
                </c:pt>
                <c:pt idx="4570">
                  <c:v>6.3463970833333399</c:v>
                </c:pt>
                <c:pt idx="4571">
                  <c:v>6.34778579166667</c:v>
                </c:pt>
                <c:pt idx="4572">
                  <c:v>6.3491745000000002</c:v>
                </c:pt>
                <c:pt idx="4573">
                  <c:v>6.3505632083333392</c:v>
                </c:pt>
                <c:pt idx="4574">
                  <c:v>6.3519519166666694</c:v>
                </c:pt>
                <c:pt idx="4575">
                  <c:v>6.3533406249999995</c:v>
                </c:pt>
                <c:pt idx="4576">
                  <c:v>6.3547293333333403</c:v>
                </c:pt>
                <c:pt idx="4577">
                  <c:v>6.3561180416666705</c:v>
                </c:pt>
                <c:pt idx="4578">
                  <c:v>6.3575067500000007</c:v>
                </c:pt>
                <c:pt idx="4579">
                  <c:v>6.3588954583333397</c:v>
                </c:pt>
                <c:pt idx="4580">
                  <c:v>6.3602841666666698</c:v>
                </c:pt>
                <c:pt idx="4581">
                  <c:v>6.361672875</c:v>
                </c:pt>
                <c:pt idx="4582">
                  <c:v>6.3630615833333408</c:v>
                </c:pt>
                <c:pt idx="4583">
                  <c:v>6.3644502916666692</c:v>
                </c:pt>
                <c:pt idx="4584">
                  <c:v>6.3658389999999994</c:v>
                </c:pt>
                <c:pt idx="4585">
                  <c:v>6.3672277083333402</c:v>
                </c:pt>
                <c:pt idx="4586">
                  <c:v>6.3686164166666703</c:v>
                </c:pt>
                <c:pt idx="4587">
                  <c:v>6.3700051250000005</c:v>
                </c:pt>
                <c:pt idx="4588">
                  <c:v>6.3713938333333395</c:v>
                </c:pt>
                <c:pt idx="4589">
                  <c:v>6.3727825416666697</c:v>
                </c:pt>
                <c:pt idx="4590">
                  <c:v>6.3741712499999998</c:v>
                </c:pt>
                <c:pt idx="4591">
                  <c:v>6.3755599583333407</c:v>
                </c:pt>
                <c:pt idx="4592">
                  <c:v>6.3769486666666708</c:v>
                </c:pt>
                <c:pt idx="4593">
                  <c:v>6.3783373749999992</c:v>
                </c:pt>
                <c:pt idx="4594">
                  <c:v>6.37972608333334</c:v>
                </c:pt>
                <c:pt idx="4595">
                  <c:v>6.3811147916666702</c:v>
                </c:pt>
                <c:pt idx="4596">
                  <c:v>6.3825035000000003</c:v>
                </c:pt>
                <c:pt idx="4597">
                  <c:v>6.3838922083333394</c:v>
                </c:pt>
                <c:pt idx="4598">
                  <c:v>6.3852809166666695</c:v>
                </c:pt>
                <c:pt idx="4599">
                  <c:v>6.3866696249999997</c:v>
                </c:pt>
                <c:pt idx="4600">
                  <c:v>6.3880583333333405</c:v>
                </c:pt>
                <c:pt idx="4601">
                  <c:v>6.3894470416666707</c:v>
                </c:pt>
                <c:pt idx="4602">
                  <c:v>6.3908357500000008</c:v>
                </c:pt>
                <c:pt idx="4603">
                  <c:v>6.3922244583333399</c:v>
                </c:pt>
                <c:pt idx="4604">
                  <c:v>6.39361316666667</c:v>
                </c:pt>
                <c:pt idx="4605">
                  <c:v>6.3950018750000002</c:v>
                </c:pt>
                <c:pt idx="4606">
                  <c:v>6.3963905833333392</c:v>
                </c:pt>
                <c:pt idx="4607">
                  <c:v>6.3977792916666694</c:v>
                </c:pt>
                <c:pt idx="4608">
                  <c:v>6.3991679999999995</c:v>
                </c:pt>
                <c:pt idx="4609">
                  <c:v>6.4005567083333403</c:v>
                </c:pt>
                <c:pt idx="4610">
                  <c:v>6.4019454166666705</c:v>
                </c:pt>
                <c:pt idx="4611">
                  <c:v>6.4033341250000007</c:v>
                </c:pt>
                <c:pt idx="4612">
                  <c:v>6.4047228333333397</c:v>
                </c:pt>
                <c:pt idx="4613">
                  <c:v>6.4061115416666699</c:v>
                </c:pt>
                <c:pt idx="4614">
                  <c:v>6.40750025</c:v>
                </c:pt>
                <c:pt idx="4615">
                  <c:v>6.4088889583333408</c:v>
                </c:pt>
                <c:pt idx="4616">
                  <c:v>6.4102776666666692</c:v>
                </c:pt>
                <c:pt idx="4617">
                  <c:v>6.4116663749999994</c:v>
                </c:pt>
                <c:pt idx="4618">
                  <c:v>6.4130550833333402</c:v>
                </c:pt>
                <c:pt idx="4619">
                  <c:v>6.4144437916666703</c:v>
                </c:pt>
                <c:pt idx="4620">
                  <c:v>6.4158325000000005</c:v>
                </c:pt>
                <c:pt idx="4621">
                  <c:v>6.4172212083333395</c:v>
                </c:pt>
                <c:pt idx="4622">
                  <c:v>6.4186099166666697</c:v>
                </c:pt>
                <c:pt idx="4623">
                  <c:v>6.4199986249999998</c:v>
                </c:pt>
                <c:pt idx="4624">
                  <c:v>6.4213873333333407</c:v>
                </c:pt>
                <c:pt idx="4625">
                  <c:v>6.4227760416666708</c:v>
                </c:pt>
                <c:pt idx="4626">
                  <c:v>6.4241647499999992</c:v>
                </c:pt>
                <c:pt idx="4627">
                  <c:v>6.42555345833334</c:v>
                </c:pt>
                <c:pt idx="4628">
                  <c:v>6.4269421666666702</c:v>
                </c:pt>
                <c:pt idx="4629">
                  <c:v>6.4283308750000003</c:v>
                </c:pt>
                <c:pt idx="4630">
                  <c:v>6.4297195833333394</c:v>
                </c:pt>
                <c:pt idx="4631">
                  <c:v>6.4311082916666695</c:v>
                </c:pt>
                <c:pt idx="4632">
                  <c:v>6.4324969999999997</c:v>
                </c:pt>
                <c:pt idx="4633">
                  <c:v>6.4338857083333405</c:v>
                </c:pt>
                <c:pt idx="4634">
                  <c:v>6.4352744166666707</c:v>
                </c:pt>
                <c:pt idx="4635">
                  <c:v>6.4366631250000008</c:v>
                </c:pt>
                <c:pt idx="4636">
                  <c:v>6.4380518333333399</c:v>
                </c:pt>
                <c:pt idx="4637">
                  <c:v>6.43944054166667</c:v>
                </c:pt>
                <c:pt idx="4638">
                  <c:v>6.4408292500000002</c:v>
                </c:pt>
                <c:pt idx="4639">
                  <c:v>6.4422179583333392</c:v>
                </c:pt>
                <c:pt idx="4640">
                  <c:v>6.4436066666666694</c:v>
                </c:pt>
                <c:pt idx="4641">
                  <c:v>6.4449953749999995</c:v>
                </c:pt>
                <c:pt idx="4642">
                  <c:v>6.4463840833333403</c:v>
                </c:pt>
                <c:pt idx="4643">
                  <c:v>6.4477727916666705</c:v>
                </c:pt>
                <c:pt idx="4644">
                  <c:v>6.4491615000000007</c:v>
                </c:pt>
                <c:pt idx="4645">
                  <c:v>6.4505502083333397</c:v>
                </c:pt>
                <c:pt idx="4646">
                  <c:v>6.4519389166666699</c:v>
                </c:pt>
                <c:pt idx="4647">
                  <c:v>6.453327625</c:v>
                </c:pt>
                <c:pt idx="4648">
                  <c:v>6.4547163333333408</c:v>
                </c:pt>
                <c:pt idx="4649">
                  <c:v>6.4561050416666692</c:v>
                </c:pt>
                <c:pt idx="4650">
                  <c:v>6.4574937499999994</c:v>
                </c:pt>
                <c:pt idx="4651">
                  <c:v>6.4588824583333402</c:v>
                </c:pt>
                <c:pt idx="4652">
                  <c:v>6.4602711666666703</c:v>
                </c:pt>
                <c:pt idx="4653">
                  <c:v>6.4616598750000005</c:v>
                </c:pt>
                <c:pt idx="4654">
                  <c:v>6.4630485833333395</c:v>
                </c:pt>
                <c:pt idx="4655">
                  <c:v>6.4644372916666697</c:v>
                </c:pt>
                <c:pt idx="4656">
                  <c:v>6.4658259999999999</c:v>
                </c:pt>
                <c:pt idx="4657">
                  <c:v>6.4672147083333407</c:v>
                </c:pt>
                <c:pt idx="4658">
                  <c:v>6.4686034166666708</c:v>
                </c:pt>
                <c:pt idx="4659">
                  <c:v>6.4699921249999992</c:v>
                </c:pt>
                <c:pt idx="4660">
                  <c:v>6.47138083333334</c:v>
                </c:pt>
                <c:pt idx="4661">
                  <c:v>6.4727695416666702</c:v>
                </c:pt>
                <c:pt idx="4662">
                  <c:v>6.4741582500000003</c:v>
                </c:pt>
                <c:pt idx="4663">
                  <c:v>6.4755469583333394</c:v>
                </c:pt>
                <c:pt idx="4664">
                  <c:v>6.4769356666666695</c:v>
                </c:pt>
                <c:pt idx="4665">
                  <c:v>6.4783243749999997</c:v>
                </c:pt>
                <c:pt idx="4666">
                  <c:v>6.4797130833333405</c:v>
                </c:pt>
                <c:pt idx="4667">
                  <c:v>6.4811017916666707</c:v>
                </c:pt>
                <c:pt idx="4668">
                  <c:v>6.4824905000000008</c:v>
                </c:pt>
                <c:pt idx="4669">
                  <c:v>6.4838792083333399</c:v>
                </c:pt>
                <c:pt idx="4670">
                  <c:v>6.48526791666667</c:v>
                </c:pt>
                <c:pt idx="4671">
                  <c:v>6.4866566250000002</c:v>
                </c:pt>
                <c:pt idx="4672">
                  <c:v>6.4880453333333392</c:v>
                </c:pt>
                <c:pt idx="4673">
                  <c:v>6.4894340416666694</c:v>
                </c:pt>
                <c:pt idx="4674">
                  <c:v>6.4908227499999995</c:v>
                </c:pt>
                <c:pt idx="4675">
                  <c:v>6.4922114583333403</c:v>
                </c:pt>
                <c:pt idx="4676">
                  <c:v>6.4936001666666705</c:v>
                </c:pt>
                <c:pt idx="4677">
                  <c:v>6.4949888750000007</c:v>
                </c:pt>
                <c:pt idx="4678">
                  <c:v>6.4963775833333397</c:v>
                </c:pt>
                <c:pt idx="4679">
                  <c:v>6.4977662916666699</c:v>
                </c:pt>
                <c:pt idx="4680">
                  <c:v>6.499155</c:v>
                </c:pt>
                <c:pt idx="4681">
                  <c:v>6.5005437083333408</c:v>
                </c:pt>
                <c:pt idx="4682">
                  <c:v>6.5019324166666692</c:v>
                </c:pt>
                <c:pt idx="4683">
                  <c:v>6.5033211249999994</c:v>
                </c:pt>
                <c:pt idx="4684">
                  <c:v>6.5047098333333402</c:v>
                </c:pt>
                <c:pt idx="4685">
                  <c:v>6.5060985416666703</c:v>
                </c:pt>
                <c:pt idx="4686">
                  <c:v>6.5074872500000005</c:v>
                </c:pt>
                <c:pt idx="4687">
                  <c:v>6.5088759583333395</c:v>
                </c:pt>
                <c:pt idx="4688">
                  <c:v>6.5102646666666697</c:v>
                </c:pt>
                <c:pt idx="4689">
                  <c:v>6.5116533749999999</c:v>
                </c:pt>
                <c:pt idx="4690">
                  <c:v>6.5130420833333407</c:v>
                </c:pt>
                <c:pt idx="4691">
                  <c:v>6.5144307916666708</c:v>
                </c:pt>
                <c:pt idx="4692">
                  <c:v>6.5158194999999992</c:v>
                </c:pt>
                <c:pt idx="4693">
                  <c:v>6.51720820833334</c:v>
                </c:pt>
                <c:pt idx="4694">
                  <c:v>6.5185969166666702</c:v>
                </c:pt>
                <c:pt idx="4695">
                  <c:v>6.5199856250000003</c:v>
                </c:pt>
                <c:pt idx="4696">
                  <c:v>6.5213743333333394</c:v>
                </c:pt>
                <c:pt idx="4697">
                  <c:v>6.5227630416666695</c:v>
                </c:pt>
                <c:pt idx="4698">
                  <c:v>6.5241517499999997</c:v>
                </c:pt>
                <c:pt idx="4699">
                  <c:v>6.5255404583333405</c:v>
                </c:pt>
                <c:pt idx="4700">
                  <c:v>6.5269291666666707</c:v>
                </c:pt>
                <c:pt idx="4701">
                  <c:v>6.5283178750000008</c:v>
                </c:pt>
                <c:pt idx="4702">
                  <c:v>6.5297065833333399</c:v>
                </c:pt>
                <c:pt idx="4703">
                  <c:v>6.53109529166667</c:v>
                </c:pt>
                <c:pt idx="4704">
                  <c:v>6.5324840000000002</c:v>
                </c:pt>
                <c:pt idx="4705">
                  <c:v>6.5338727083333392</c:v>
                </c:pt>
                <c:pt idx="4706">
                  <c:v>6.5352614166666694</c:v>
                </c:pt>
                <c:pt idx="4707">
                  <c:v>6.5366501249999995</c:v>
                </c:pt>
                <c:pt idx="4708">
                  <c:v>6.5380388333333403</c:v>
                </c:pt>
                <c:pt idx="4709">
                  <c:v>6.5394275416666705</c:v>
                </c:pt>
                <c:pt idx="4710">
                  <c:v>6.5408162500000007</c:v>
                </c:pt>
                <c:pt idx="4711">
                  <c:v>6.5422049583333397</c:v>
                </c:pt>
                <c:pt idx="4712">
                  <c:v>6.5435936666666699</c:v>
                </c:pt>
                <c:pt idx="4713">
                  <c:v>6.544982375</c:v>
                </c:pt>
                <c:pt idx="4714">
                  <c:v>6.5463710833333408</c:v>
                </c:pt>
                <c:pt idx="4715">
                  <c:v>6.5477597916666692</c:v>
                </c:pt>
                <c:pt idx="4716">
                  <c:v>6.5491484999999994</c:v>
                </c:pt>
                <c:pt idx="4717">
                  <c:v>6.5505372083333402</c:v>
                </c:pt>
                <c:pt idx="4718">
                  <c:v>6.5519259166666703</c:v>
                </c:pt>
                <c:pt idx="4719">
                  <c:v>6.5533146250000005</c:v>
                </c:pt>
                <c:pt idx="4720">
                  <c:v>6.5547033333333395</c:v>
                </c:pt>
                <c:pt idx="4721">
                  <c:v>6.5560920416666697</c:v>
                </c:pt>
                <c:pt idx="4722">
                  <c:v>6.5574807499999999</c:v>
                </c:pt>
                <c:pt idx="4723">
                  <c:v>6.5588694583333407</c:v>
                </c:pt>
                <c:pt idx="4724">
                  <c:v>6.5602581666666708</c:v>
                </c:pt>
                <c:pt idx="4725">
                  <c:v>6.5616468749999992</c:v>
                </c:pt>
                <c:pt idx="4726">
                  <c:v>6.56303558333334</c:v>
                </c:pt>
                <c:pt idx="4727">
                  <c:v>6.5644242916666702</c:v>
                </c:pt>
                <c:pt idx="4728">
                  <c:v>6.5658130000000003</c:v>
                </c:pt>
                <c:pt idx="4729">
                  <c:v>6.5672017083333394</c:v>
                </c:pt>
                <c:pt idx="4730">
                  <c:v>6.5685904166666695</c:v>
                </c:pt>
                <c:pt idx="4731">
                  <c:v>6.5699791249999997</c:v>
                </c:pt>
                <c:pt idx="4732">
                  <c:v>6.5713678333333405</c:v>
                </c:pt>
                <c:pt idx="4733">
                  <c:v>6.5727565416666707</c:v>
                </c:pt>
                <c:pt idx="4734">
                  <c:v>6.5741452500000008</c:v>
                </c:pt>
                <c:pt idx="4735">
                  <c:v>6.5755339583333399</c:v>
                </c:pt>
                <c:pt idx="4736">
                  <c:v>6.57692266666667</c:v>
                </c:pt>
                <c:pt idx="4737">
                  <c:v>6.5783113750000002</c:v>
                </c:pt>
                <c:pt idx="4738">
                  <c:v>6.5797000833333392</c:v>
                </c:pt>
                <c:pt idx="4739">
                  <c:v>6.5810887916666694</c:v>
                </c:pt>
                <c:pt idx="4740">
                  <c:v>6.5824774999999995</c:v>
                </c:pt>
                <c:pt idx="4741">
                  <c:v>6.5838662083333404</c:v>
                </c:pt>
                <c:pt idx="4742">
                  <c:v>6.5852549166666705</c:v>
                </c:pt>
                <c:pt idx="4743">
                  <c:v>6.5866436250000007</c:v>
                </c:pt>
                <c:pt idx="4744">
                  <c:v>6.5880323333333397</c:v>
                </c:pt>
                <c:pt idx="4745">
                  <c:v>6.5894210416666699</c:v>
                </c:pt>
                <c:pt idx="4746">
                  <c:v>6.59080975</c:v>
                </c:pt>
                <c:pt idx="4747">
                  <c:v>6.5921984583333408</c:v>
                </c:pt>
                <c:pt idx="4748">
                  <c:v>6.5935871666666692</c:v>
                </c:pt>
                <c:pt idx="4749">
                  <c:v>6.5949758749999994</c:v>
                </c:pt>
                <c:pt idx="4750">
                  <c:v>6.5963645833333402</c:v>
                </c:pt>
                <c:pt idx="4751">
                  <c:v>6.5977532916666703</c:v>
                </c:pt>
                <c:pt idx="4752">
                  <c:v>6.5991420000000005</c:v>
                </c:pt>
                <c:pt idx="4753">
                  <c:v>6.6005307083333395</c:v>
                </c:pt>
                <c:pt idx="4754">
                  <c:v>6.6019194166666697</c:v>
                </c:pt>
                <c:pt idx="4755">
                  <c:v>6.6033081249999999</c:v>
                </c:pt>
                <c:pt idx="4756">
                  <c:v>6.6046968333333407</c:v>
                </c:pt>
                <c:pt idx="4757">
                  <c:v>6.6060855416666708</c:v>
                </c:pt>
                <c:pt idx="4758">
                  <c:v>6.6074742499999992</c:v>
                </c:pt>
                <c:pt idx="4759">
                  <c:v>6.60886295833334</c:v>
                </c:pt>
                <c:pt idx="4760">
                  <c:v>6.6102516666666702</c:v>
                </c:pt>
                <c:pt idx="4761">
                  <c:v>6.6116403750000003</c:v>
                </c:pt>
                <c:pt idx="4762">
                  <c:v>6.6130290833333394</c:v>
                </c:pt>
                <c:pt idx="4763">
                  <c:v>6.6144177916666695</c:v>
                </c:pt>
                <c:pt idx="4764">
                  <c:v>6.6158064999999997</c:v>
                </c:pt>
                <c:pt idx="4765">
                  <c:v>6.6171952083333405</c:v>
                </c:pt>
                <c:pt idx="4766">
                  <c:v>6.6185839166666707</c:v>
                </c:pt>
                <c:pt idx="4767">
                  <c:v>6.6199726250000008</c:v>
                </c:pt>
                <c:pt idx="4768">
                  <c:v>6.6213613333333399</c:v>
                </c:pt>
                <c:pt idx="4769">
                  <c:v>6.62275004166667</c:v>
                </c:pt>
                <c:pt idx="4770">
                  <c:v>6.6241387500000002</c:v>
                </c:pt>
                <c:pt idx="4771">
                  <c:v>6.6255274583333392</c:v>
                </c:pt>
                <c:pt idx="4772">
                  <c:v>6.6269161666666694</c:v>
                </c:pt>
                <c:pt idx="4773">
                  <c:v>6.6283048749999995</c:v>
                </c:pt>
                <c:pt idx="4774">
                  <c:v>6.6296935833333404</c:v>
                </c:pt>
                <c:pt idx="4775">
                  <c:v>6.6310822916666705</c:v>
                </c:pt>
                <c:pt idx="4776">
                  <c:v>6.6324710000000007</c:v>
                </c:pt>
                <c:pt idx="4777">
                  <c:v>6.6338597083333397</c:v>
                </c:pt>
                <c:pt idx="4778">
                  <c:v>6.6352484166666699</c:v>
                </c:pt>
                <c:pt idx="4779">
                  <c:v>6.636637125</c:v>
                </c:pt>
                <c:pt idx="4780">
                  <c:v>6.6380258333333408</c:v>
                </c:pt>
                <c:pt idx="4781">
                  <c:v>6.6394145416666692</c:v>
                </c:pt>
                <c:pt idx="4782">
                  <c:v>6.6408032499999994</c:v>
                </c:pt>
                <c:pt idx="4783">
                  <c:v>6.6421919583333402</c:v>
                </c:pt>
                <c:pt idx="4784">
                  <c:v>6.6435806666666704</c:v>
                </c:pt>
                <c:pt idx="4785">
                  <c:v>6.6449693750000005</c:v>
                </c:pt>
                <c:pt idx="4786">
                  <c:v>6.6463580833333396</c:v>
                </c:pt>
                <c:pt idx="4787">
                  <c:v>6.6477467916666697</c:v>
                </c:pt>
                <c:pt idx="4788">
                  <c:v>6.6491354999999999</c:v>
                </c:pt>
                <c:pt idx="4789">
                  <c:v>6.6505242083333407</c:v>
                </c:pt>
                <c:pt idx="4790">
                  <c:v>6.6519129166666708</c:v>
                </c:pt>
                <c:pt idx="4791">
                  <c:v>6.6533016249999992</c:v>
                </c:pt>
                <c:pt idx="4792">
                  <c:v>6.65469033333334</c:v>
                </c:pt>
                <c:pt idx="4793">
                  <c:v>6.6560790416666702</c:v>
                </c:pt>
                <c:pt idx="4794">
                  <c:v>6.6574677500000004</c:v>
                </c:pt>
                <c:pt idx="4795">
                  <c:v>6.6588564583333394</c:v>
                </c:pt>
                <c:pt idx="4796">
                  <c:v>6.6602451666666695</c:v>
                </c:pt>
                <c:pt idx="4797">
                  <c:v>6.6616338749999997</c:v>
                </c:pt>
                <c:pt idx="4798">
                  <c:v>6.6630225833333405</c:v>
                </c:pt>
                <c:pt idx="4799">
                  <c:v>6.6644112916666707</c:v>
                </c:pt>
                <c:pt idx="4800">
                  <c:v>6.6658000000000008</c:v>
                </c:pt>
                <c:pt idx="4801">
                  <c:v>6.6671887083333399</c:v>
                </c:pt>
                <c:pt idx="4802">
                  <c:v>6.66857741666667</c:v>
                </c:pt>
                <c:pt idx="4803">
                  <c:v>6.6699661250000002</c:v>
                </c:pt>
                <c:pt idx="4804">
                  <c:v>6.6713548333333392</c:v>
                </c:pt>
                <c:pt idx="4805">
                  <c:v>6.6727435416666694</c:v>
                </c:pt>
                <c:pt idx="4806">
                  <c:v>6.6741322499999995</c:v>
                </c:pt>
                <c:pt idx="4807">
                  <c:v>6.6755209583333404</c:v>
                </c:pt>
                <c:pt idx="4808">
                  <c:v>6.6769096666666705</c:v>
                </c:pt>
                <c:pt idx="4809">
                  <c:v>6.6782983750000007</c:v>
                </c:pt>
                <c:pt idx="4810">
                  <c:v>6.6796870833333397</c:v>
                </c:pt>
                <c:pt idx="4811">
                  <c:v>6.6810757916666699</c:v>
                </c:pt>
                <c:pt idx="4812">
                  <c:v>6.6824645</c:v>
                </c:pt>
                <c:pt idx="4813">
                  <c:v>6.6838532083333408</c:v>
                </c:pt>
                <c:pt idx="4814">
                  <c:v>6.6852419166666692</c:v>
                </c:pt>
                <c:pt idx="4815">
                  <c:v>6.6866306249999994</c:v>
                </c:pt>
                <c:pt idx="4816">
                  <c:v>6.6880193333333402</c:v>
                </c:pt>
                <c:pt idx="4817">
                  <c:v>6.6894080416666704</c:v>
                </c:pt>
                <c:pt idx="4818">
                  <c:v>6.6907967500000005</c:v>
                </c:pt>
                <c:pt idx="4819">
                  <c:v>6.6921854583333396</c:v>
                </c:pt>
                <c:pt idx="4820">
                  <c:v>6.6935741666666697</c:v>
                </c:pt>
                <c:pt idx="4821">
                  <c:v>6.6949628749999999</c:v>
                </c:pt>
                <c:pt idx="4822">
                  <c:v>6.6963515833333407</c:v>
                </c:pt>
                <c:pt idx="4823">
                  <c:v>6.6977402916666708</c:v>
                </c:pt>
                <c:pt idx="4824">
                  <c:v>6.6991289999999992</c:v>
                </c:pt>
                <c:pt idx="4825">
                  <c:v>6.70051770833334</c:v>
                </c:pt>
                <c:pt idx="4826">
                  <c:v>6.7019064166666702</c:v>
                </c:pt>
                <c:pt idx="4827">
                  <c:v>6.7032951250000004</c:v>
                </c:pt>
                <c:pt idx="4828">
                  <c:v>6.7046838333333394</c:v>
                </c:pt>
                <c:pt idx="4829">
                  <c:v>6.7060725416666696</c:v>
                </c:pt>
                <c:pt idx="4830">
                  <c:v>6.7074612499999997</c:v>
                </c:pt>
                <c:pt idx="4831">
                  <c:v>6.7088499583333405</c:v>
                </c:pt>
                <c:pt idx="4832">
                  <c:v>6.7102386666666707</c:v>
                </c:pt>
                <c:pt idx="4833">
                  <c:v>6.7116273750000008</c:v>
                </c:pt>
                <c:pt idx="4834">
                  <c:v>6.7130160833333399</c:v>
                </c:pt>
                <c:pt idx="4835">
                  <c:v>6.71440479166667</c:v>
                </c:pt>
                <c:pt idx="4836">
                  <c:v>6.7157935000000002</c:v>
                </c:pt>
                <c:pt idx="4837">
                  <c:v>6.7171822083333392</c:v>
                </c:pt>
                <c:pt idx="4838">
                  <c:v>6.7185709166666694</c:v>
                </c:pt>
                <c:pt idx="4839">
                  <c:v>6.7199596249999995</c:v>
                </c:pt>
                <c:pt idx="4840">
                  <c:v>6.7213483333333404</c:v>
                </c:pt>
                <c:pt idx="4841">
                  <c:v>6.7227370416666705</c:v>
                </c:pt>
                <c:pt idx="4842">
                  <c:v>6.7241257500000007</c:v>
                </c:pt>
                <c:pt idx="4843">
                  <c:v>6.7255144583333397</c:v>
                </c:pt>
                <c:pt idx="4844">
                  <c:v>6.7269031666666699</c:v>
                </c:pt>
                <c:pt idx="4845">
                  <c:v>6.728291875</c:v>
                </c:pt>
                <c:pt idx="4846">
                  <c:v>6.7296805833333408</c:v>
                </c:pt>
                <c:pt idx="4847">
                  <c:v>6.7310692916666692</c:v>
                </c:pt>
                <c:pt idx="4848">
                  <c:v>6.7324579999999994</c:v>
                </c:pt>
                <c:pt idx="4849">
                  <c:v>6.7338467083333402</c:v>
                </c:pt>
                <c:pt idx="4850">
                  <c:v>6.7352354166666704</c:v>
                </c:pt>
                <c:pt idx="4851">
                  <c:v>6.7366241250000005</c:v>
                </c:pt>
                <c:pt idx="4852">
                  <c:v>6.7380128333333396</c:v>
                </c:pt>
                <c:pt idx="4853">
                  <c:v>6.7394015416666697</c:v>
                </c:pt>
                <c:pt idx="4854">
                  <c:v>6.7407902499999999</c:v>
                </c:pt>
                <c:pt idx="4855">
                  <c:v>6.7421789583333407</c:v>
                </c:pt>
                <c:pt idx="4856">
                  <c:v>6.7435676666666708</c:v>
                </c:pt>
                <c:pt idx="4857">
                  <c:v>6.7449563749999992</c:v>
                </c:pt>
                <c:pt idx="4858">
                  <c:v>6.74634508333334</c:v>
                </c:pt>
                <c:pt idx="4859">
                  <c:v>6.7477337916666702</c:v>
                </c:pt>
                <c:pt idx="4860">
                  <c:v>6.7491225000000004</c:v>
                </c:pt>
                <c:pt idx="4861">
                  <c:v>6.7505112083333394</c:v>
                </c:pt>
                <c:pt idx="4862">
                  <c:v>6.7518999166666696</c:v>
                </c:pt>
                <c:pt idx="4863">
                  <c:v>6.7532886249999997</c:v>
                </c:pt>
                <c:pt idx="4864">
                  <c:v>6.7546773333333405</c:v>
                </c:pt>
                <c:pt idx="4865">
                  <c:v>6.7560660416666707</c:v>
                </c:pt>
                <c:pt idx="4866">
                  <c:v>6.7574547500000008</c:v>
                </c:pt>
                <c:pt idx="4867">
                  <c:v>6.7588434583333399</c:v>
                </c:pt>
                <c:pt idx="4868">
                  <c:v>6.76023216666667</c:v>
                </c:pt>
                <c:pt idx="4869">
                  <c:v>6.7616208750000002</c:v>
                </c:pt>
                <c:pt idx="4870">
                  <c:v>6.7630095833333392</c:v>
                </c:pt>
                <c:pt idx="4871">
                  <c:v>6.7643982916666694</c:v>
                </c:pt>
                <c:pt idx="4872">
                  <c:v>6.7657869999999996</c:v>
                </c:pt>
                <c:pt idx="4873">
                  <c:v>6.7671757083333404</c:v>
                </c:pt>
                <c:pt idx="4874">
                  <c:v>6.7685644166666705</c:v>
                </c:pt>
                <c:pt idx="4875">
                  <c:v>6.7699531250000007</c:v>
                </c:pt>
                <c:pt idx="4876">
                  <c:v>6.7713418333333397</c:v>
                </c:pt>
                <c:pt idx="4877">
                  <c:v>6.7727305416666699</c:v>
                </c:pt>
                <c:pt idx="4878">
                  <c:v>6.77411925</c:v>
                </c:pt>
                <c:pt idx="4879">
                  <c:v>6.7755079583333409</c:v>
                </c:pt>
                <c:pt idx="4880">
                  <c:v>6.7768966666666692</c:v>
                </c:pt>
                <c:pt idx="4881">
                  <c:v>6.7782853749999994</c:v>
                </c:pt>
                <c:pt idx="4882">
                  <c:v>6.7796740833333402</c:v>
                </c:pt>
                <c:pt idx="4883">
                  <c:v>6.7810627916666704</c:v>
                </c:pt>
                <c:pt idx="4884">
                  <c:v>6.7824515000000005</c:v>
                </c:pt>
                <c:pt idx="4885">
                  <c:v>6.7838402083333396</c:v>
                </c:pt>
                <c:pt idx="4886">
                  <c:v>6.7852289166666697</c:v>
                </c:pt>
                <c:pt idx="4887">
                  <c:v>6.7866176249999999</c:v>
                </c:pt>
                <c:pt idx="4888">
                  <c:v>6.7880063333333407</c:v>
                </c:pt>
                <c:pt idx="4889">
                  <c:v>6.7893950416666708</c:v>
                </c:pt>
                <c:pt idx="4890">
                  <c:v>6.7907837499999992</c:v>
                </c:pt>
                <c:pt idx="4891">
                  <c:v>6.79217245833334</c:v>
                </c:pt>
                <c:pt idx="4892">
                  <c:v>6.7935611666666702</c:v>
                </c:pt>
                <c:pt idx="4893">
                  <c:v>6.7949498750000004</c:v>
                </c:pt>
                <c:pt idx="4894">
                  <c:v>6.7963385833333394</c:v>
                </c:pt>
                <c:pt idx="4895">
                  <c:v>6.7977272916666696</c:v>
                </c:pt>
                <c:pt idx="4896">
                  <c:v>6.7991159999999997</c:v>
                </c:pt>
                <c:pt idx="4897">
                  <c:v>6.8005047083333405</c:v>
                </c:pt>
                <c:pt idx="4898">
                  <c:v>6.8018934166666707</c:v>
                </c:pt>
                <c:pt idx="4899">
                  <c:v>6.8032821250000008</c:v>
                </c:pt>
                <c:pt idx="4900">
                  <c:v>6.8046708333333399</c:v>
                </c:pt>
                <c:pt idx="4901">
                  <c:v>6.80605954166667</c:v>
                </c:pt>
                <c:pt idx="4902">
                  <c:v>6.8074482500000002</c:v>
                </c:pt>
                <c:pt idx="4903">
                  <c:v>6.8088369583333392</c:v>
                </c:pt>
                <c:pt idx="4904">
                  <c:v>6.8102256666666694</c:v>
                </c:pt>
                <c:pt idx="4905">
                  <c:v>6.8116143749999996</c:v>
                </c:pt>
                <c:pt idx="4906">
                  <c:v>6.8130030833333404</c:v>
                </c:pt>
                <c:pt idx="4907">
                  <c:v>6.8143917916666705</c:v>
                </c:pt>
                <c:pt idx="4908">
                  <c:v>6.8157805000000007</c:v>
                </c:pt>
                <c:pt idx="4909">
                  <c:v>6.8171692083333397</c:v>
                </c:pt>
                <c:pt idx="4910">
                  <c:v>6.8185579166666699</c:v>
                </c:pt>
                <c:pt idx="4911">
                  <c:v>6.819946625</c:v>
                </c:pt>
                <c:pt idx="4912">
                  <c:v>6.8213353333333409</c:v>
                </c:pt>
                <c:pt idx="4913">
                  <c:v>6.8227240416666692</c:v>
                </c:pt>
                <c:pt idx="4914">
                  <c:v>6.8241127499999994</c:v>
                </c:pt>
                <c:pt idx="4915">
                  <c:v>6.8255014583333402</c:v>
                </c:pt>
                <c:pt idx="4916">
                  <c:v>6.8268901666666704</c:v>
                </c:pt>
                <c:pt idx="4917">
                  <c:v>6.8282788750000005</c:v>
                </c:pt>
                <c:pt idx="4918">
                  <c:v>6.8296675833333396</c:v>
                </c:pt>
                <c:pt idx="4919">
                  <c:v>6.8310562916666697</c:v>
                </c:pt>
                <c:pt idx="4920">
                  <c:v>6.8324449999999999</c:v>
                </c:pt>
                <c:pt idx="4921">
                  <c:v>6.8338337083333407</c:v>
                </c:pt>
                <c:pt idx="4922">
                  <c:v>6.8352224166666709</c:v>
                </c:pt>
                <c:pt idx="4923">
                  <c:v>6.8366111249999992</c:v>
                </c:pt>
                <c:pt idx="4924">
                  <c:v>6.83799983333334</c:v>
                </c:pt>
                <c:pt idx="4925">
                  <c:v>6.8393885416666702</c:v>
                </c:pt>
                <c:pt idx="4926">
                  <c:v>6.8407772500000004</c:v>
                </c:pt>
                <c:pt idx="4927">
                  <c:v>6.8421659583333394</c:v>
                </c:pt>
                <c:pt idx="4928">
                  <c:v>6.8435546666666696</c:v>
                </c:pt>
                <c:pt idx="4929">
                  <c:v>6.8449433749999997</c:v>
                </c:pt>
                <c:pt idx="4930">
                  <c:v>6.8463320833333405</c:v>
                </c:pt>
                <c:pt idx="4931">
                  <c:v>6.8477207916666707</c:v>
                </c:pt>
                <c:pt idx="4932">
                  <c:v>6.8491095000000008</c:v>
                </c:pt>
                <c:pt idx="4933">
                  <c:v>6.8504982083333399</c:v>
                </c:pt>
                <c:pt idx="4934">
                  <c:v>6.85188691666667</c:v>
                </c:pt>
                <c:pt idx="4935">
                  <c:v>6.8532756250000002</c:v>
                </c:pt>
                <c:pt idx="4936">
                  <c:v>6.8546643333333392</c:v>
                </c:pt>
                <c:pt idx="4937">
                  <c:v>6.8560530416666694</c:v>
                </c:pt>
                <c:pt idx="4938">
                  <c:v>6.8574417499999996</c:v>
                </c:pt>
                <c:pt idx="4939">
                  <c:v>6.8588304583333404</c:v>
                </c:pt>
                <c:pt idx="4940">
                  <c:v>6.8602191666666705</c:v>
                </c:pt>
                <c:pt idx="4941">
                  <c:v>6.8616078750000007</c:v>
                </c:pt>
                <c:pt idx="4942">
                  <c:v>6.8629965833333397</c:v>
                </c:pt>
                <c:pt idx="4943">
                  <c:v>6.8643852916666699</c:v>
                </c:pt>
                <c:pt idx="4944">
                  <c:v>6.865774</c:v>
                </c:pt>
                <c:pt idx="4945">
                  <c:v>6.8671627083333409</c:v>
                </c:pt>
                <c:pt idx="4946">
                  <c:v>6.8685514166666692</c:v>
                </c:pt>
                <c:pt idx="4947">
                  <c:v>6.8699401249999994</c:v>
                </c:pt>
                <c:pt idx="4948">
                  <c:v>6.8713288333333402</c:v>
                </c:pt>
                <c:pt idx="4949">
                  <c:v>6.8727175416666704</c:v>
                </c:pt>
                <c:pt idx="4950">
                  <c:v>6.8741062500000005</c:v>
                </c:pt>
                <c:pt idx="4951">
                  <c:v>6.8754949583333396</c:v>
                </c:pt>
                <c:pt idx="4952">
                  <c:v>6.8768836666666697</c:v>
                </c:pt>
                <c:pt idx="4953">
                  <c:v>6.8782723749999999</c:v>
                </c:pt>
                <c:pt idx="4954">
                  <c:v>6.8796610833333407</c:v>
                </c:pt>
                <c:pt idx="4955">
                  <c:v>6.8810497916666709</c:v>
                </c:pt>
                <c:pt idx="4956">
                  <c:v>6.8824384999999992</c:v>
                </c:pt>
                <c:pt idx="4957">
                  <c:v>6.8838272083333401</c:v>
                </c:pt>
                <c:pt idx="4958">
                  <c:v>6.8852159166666702</c:v>
                </c:pt>
                <c:pt idx="4959">
                  <c:v>6.8866046250000004</c:v>
                </c:pt>
                <c:pt idx="4960">
                  <c:v>6.8879933333333394</c:v>
                </c:pt>
                <c:pt idx="4961">
                  <c:v>6.8893820416666696</c:v>
                </c:pt>
                <c:pt idx="4962">
                  <c:v>6.8907707499999997</c:v>
                </c:pt>
                <c:pt idx="4963">
                  <c:v>6.8921594583333405</c:v>
                </c:pt>
                <c:pt idx="4964">
                  <c:v>6.8935481666666707</c:v>
                </c:pt>
                <c:pt idx="4965">
                  <c:v>6.8949368750000009</c:v>
                </c:pt>
                <c:pt idx="4966">
                  <c:v>6.8963255833333399</c:v>
                </c:pt>
                <c:pt idx="4967">
                  <c:v>6.8977142916666701</c:v>
                </c:pt>
                <c:pt idx="4968">
                  <c:v>6.8991030000000002</c:v>
                </c:pt>
                <c:pt idx="4969">
                  <c:v>6.9004917083333392</c:v>
                </c:pt>
                <c:pt idx="4970">
                  <c:v>6.9018804166666694</c:v>
                </c:pt>
                <c:pt idx="4971">
                  <c:v>6.9032691249999996</c:v>
                </c:pt>
                <c:pt idx="4972">
                  <c:v>6.9046578333333404</c:v>
                </c:pt>
                <c:pt idx="4973">
                  <c:v>6.9060465416666705</c:v>
                </c:pt>
                <c:pt idx="4974">
                  <c:v>6.9074352500000007</c:v>
                </c:pt>
                <c:pt idx="4975">
                  <c:v>6.9088239583333397</c:v>
                </c:pt>
                <c:pt idx="4976">
                  <c:v>6.9102126666666699</c:v>
                </c:pt>
                <c:pt idx="4977">
                  <c:v>6.911601375</c:v>
                </c:pt>
                <c:pt idx="4978">
                  <c:v>6.9129900833333409</c:v>
                </c:pt>
                <c:pt idx="4979">
                  <c:v>6.9143787916666692</c:v>
                </c:pt>
                <c:pt idx="4980">
                  <c:v>6.9157674999999994</c:v>
                </c:pt>
                <c:pt idx="4981">
                  <c:v>6.9171562083333402</c:v>
                </c:pt>
                <c:pt idx="4982">
                  <c:v>6.9185449166666704</c:v>
                </c:pt>
                <c:pt idx="4983">
                  <c:v>6.9199336250000005</c:v>
                </c:pt>
                <c:pt idx="4984">
                  <c:v>6.9213223333333396</c:v>
                </c:pt>
                <c:pt idx="4985">
                  <c:v>6.9227110416666697</c:v>
                </c:pt>
                <c:pt idx="4986">
                  <c:v>6.9240997499999999</c:v>
                </c:pt>
                <c:pt idx="4987">
                  <c:v>6.9254884583333407</c:v>
                </c:pt>
                <c:pt idx="4988">
                  <c:v>6.9268771666666709</c:v>
                </c:pt>
                <c:pt idx="4989">
                  <c:v>6.9282658749999992</c:v>
                </c:pt>
                <c:pt idx="4990">
                  <c:v>6.9296545833333401</c:v>
                </c:pt>
                <c:pt idx="4991">
                  <c:v>6.9310432916666702</c:v>
                </c:pt>
                <c:pt idx="4992">
                  <c:v>6.9324320000000004</c:v>
                </c:pt>
                <c:pt idx="4993">
                  <c:v>6.9338207083333394</c:v>
                </c:pt>
                <c:pt idx="4994">
                  <c:v>6.9352094166666696</c:v>
                </c:pt>
                <c:pt idx="4995">
                  <c:v>6.9365981249999997</c:v>
                </c:pt>
                <c:pt idx="4996">
                  <c:v>6.9379868333333405</c:v>
                </c:pt>
                <c:pt idx="4997">
                  <c:v>6.9393755416666707</c:v>
                </c:pt>
                <c:pt idx="4998">
                  <c:v>6.9407642500000009</c:v>
                </c:pt>
                <c:pt idx="4999">
                  <c:v>6.9421529583333399</c:v>
                </c:pt>
                <c:pt idx="5000">
                  <c:v>6.9435416666666701</c:v>
                </c:pt>
                <c:pt idx="5001">
                  <c:v>6.9449303750000002</c:v>
                </c:pt>
                <c:pt idx="5002">
                  <c:v>6.9463190833333393</c:v>
                </c:pt>
                <c:pt idx="5003">
                  <c:v>6.9477077916666694</c:v>
                </c:pt>
                <c:pt idx="5004">
                  <c:v>6.9490964999999996</c:v>
                </c:pt>
                <c:pt idx="5005">
                  <c:v>6.9504852083333404</c:v>
                </c:pt>
                <c:pt idx="5006">
                  <c:v>6.9518739166666705</c:v>
                </c:pt>
                <c:pt idx="5007">
                  <c:v>6.9532626250000007</c:v>
                </c:pt>
                <c:pt idx="5008">
                  <c:v>6.9546513333333397</c:v>
                </c:pt>
                <c:pt idx="5009">
                  <c:v>6.9560400416666699</c:v>
                </c:pt>
                <c:pt idx="5010">
                  <c:v>6.9574287500000001</c:v>
                </c:pt>
                <c:pt idx="5011">
                  <c:v>6.9588174583333409</c:v>
                </c:pt>
                <c:pt idx="5012">
                  <c:v>6.9602061666666692</c:v>
                </c:pt>
                <c:pt idx="5013">
                  <c:v>6.9615948749999994</c:v>
                </c:pt>
                <c:pt idx="5014">
                  <c:v>6.9629835833333402</c:v>
                </c:pt>
                <c:pt idx="5015">
                  <c:v>6.9643722916666704</c:v>
                </c:pt>
                <c:pt idx="5016">
                  <c:v>6.9657610000000005</c:v>
                </c:pt>
                <c:pt idx="5017">
                  <c:v>6.9671497083333396</c:v>
                </c:pt>
                <c:pt idx="5018">
                  <c:v>6.9685384166666697</c:v>
                </c:pt>
                <c:pt idx="5019">
                  <c:v>6.9699271249999999</c:v>
                </c:pt>
                <c:pt idx="5020">
                  <c:v>6.9713158333333407</c:v>
                </c:pt>
                <c:pt idx="5021">
                  <c:v>6.9727045416666709</c:v>
                </c:pt>
                <c:pt idx="5022">
                  <c:v>6.9740932499999992</c:v>
                </c:pt>
                <c:pt idx="5023">
                  <c:v>6.9754819583333401</c:v>
                </c:pt>
                <c:pt idx="5024">
                  <c:v>6.9768706666666702</c:v>
                </c:pt>
                <c:pt idx="5025">
                  <c:v>6.9782593750000004</c:v>
                </c:pt>
                <c:pt idx="5026">
                  <c:v>6.9796480833333394</c:v>
                </c:pt>
                <c:pt idx="5027">
                  <c:v>6.9810367916666696</c:v>
                </c:pt>
                <c:pt idx="5028">
                  <c:v>6.9824254999999997</c:v>
                </c:pt>
                <c:pt idx="5029">
                  <c:v>6.9838142083333405</c:v>
                </c:pt>
                <c:pt idx="5030">
                  <c:v>6.9852029166666707</c:v>
                </c:pt>
                <c:pt idx="5031">
                  <c:v>6.9865916250000009</c:v>
                </c:pt>
                <c:pt idx="5032">
                  <c:v>6.9879803333333399</c:v>
                </c:pt>
                <c:pt idx="5033">
                  <c:v>6.9893690416666701</c:v>
                </c:pt>
                <c:pt idx="5034">
                  <c:v>6.9907577500000002</c:v>
                </c:pt>
                <c:pt idx="5035">
                  <c:v>6.9921464583333393</c:v>
                </c:pt>
                <c:pt idx="5036">
                  <c:v>6.9935351666666694</c:v>
                </c:pt>
                <c:pt idx="5037">
                  <c:v>6.9949238749999996</c:v>
                </c:pt>
                <c:pt idx="5038">
                  <c:v>6.9963125833333404</c:v>
                </c:pt>
                <c:pt idx="5039">
                  <c:v>6.9977012916666705</c:v>
                </c:pt>
                <c:pt idx="5040">
                  <c:v>6.9990900000000007</c:v>
                </c:pt>
                <c:pt idx="5041">
                  <c:v>7.0004787083333397</c:v>
                </c:pt>
                <c:pt idx="5042">
                  <c:v>7.0018674166666699</c:v>
                </c:pt>
                <c:pt idx="5043">
                  <c:v>7.0032561250000001</c:v>
                </c:pt>
                <c:pt idx="5044">
                  <c:v>7.0046448333333409</c:v>
                </c:pt>
                <c:pt idx="5045">
                  <c:v>7.0060335416666693</c:v>
                </c:pt>
                <c:pt idx="5046">
                  <c:v>7.0074222499999994</c:v>
                </c:pt>
                <c:pt idx="5047">
                  <c:v>7.0088109583333402</c:v>
                </c:pt>
                <c:pt idx="5048">
                  <c:v>7.0101996666666704</c:v>
                </c:pt>
                <c:pt idx="5049">
                  <c:v>7.0115883750000005</c:v>
                </c:pt>
                <c:pt idx="5050">
                  <c:v>7.0129770833333396</c:v>
                </c:pt>
                <c:pt idx="5051">
                  <c:v>7.0143657916666697</c:v>
                </c:pt>
                <c:pt idx="5052">
                  <c:v>7.0157544999999999</c:v>
                </c:pt>
                <c:pt idx="5053">
                  <c:v>7.0171432083333407</c:v>
                </c:pt>
                <c:pt idx="5054">
                  <c:v>7.0185319166666709</c:v>
                </c:pt>
                <c:pt idx="5055">
                  <c:v>7.0199206249999992</c:v>
                </c:pt>
                <c:pt idx="5056">
                  <c:v>7.0213093333333401</c:v>
                </c:pt>
                <c:pt idx="5057">
                  <c:v>7.0226980416666702</c:v>
                </c:pt>
                <c:pt idx="5058">
                  <c:v>7.0240867500000004</c:v>
                </c:pt>
                <c:pt idx="5059">
                  <c:v>7.0254754583333394</c:v>
                </c:pt>
                <c:pt idx="5060">
                  <c:v>7.0268641666666696</c:v>
                </c:pt>
                <c:pt idx="5061">
                  <c:v>7.0282528749999997</c:v>
                </c:pt>
                <c:pt idx="5062">
                  <c:v>7.0296415833333405</c:v>
                </c:pt>
                <c:pt idx="5063">
                  <c:v>7.0310302916666707</c:v>
                </c:pt>
                <c:pt idx="5064">
                  <c:v>7.0324190000000009</c:v>
                </c:pt>
                <c:pt idx="5065">
                  <c:v>7.0338077083333399</c:v>
                </c:pt>
                <c:pt idx="5066">
                  <c:v>7.0351964166666701</c:v>
                </c:pt>
                <c:pt idx="5067">
                  <c:v>7.0365851250000002</c:v>
                </c:pt>
                <c:pt idx="5068">
                  <c:v>7.0379738333333393</c:v>
                </c:pt>
                <c:pt idx="5069">
                  <c:v>7.0393625416666694</c:v>
                </c:pt>
                <c:pt idx="5070">
                  <c:v>7.0407512499999996</c:v>
                </c:pt>
                <c:pt idx="5071">
                  <c:v>7.0421399583333404</c:v>
                </c:pt>
                <c:pt idx="5072">
                  <c:v>7.0435286666666705</c:v>
                </c:pt>
                <c:pt idx="5073">
                  <c:v>7.0449173750000007</c:v>
                </c:pt>
                <c:pt idx="5074">
                  <c:v>7.0463060833333397</c:v>
                </c:pt>
                <c:pt idx="5075">
                  <c:v>7.0476947916666699</c:v>
                </c:pt>
                <c:pt idx="5076">
                  <c:v>7.0490835000000001</c:v>
                </c:pt>
                <c:pt idx="5077">
                  <c:v>7.0504722083333409</c:v>
                </c:pt>
                <c:pt idx="5078">
                  <c:v>7.0518609166666693</c:v>
                </c:pt>
                <c:pt idx="5079">
                  <c:v>7.0532496249999994</c:v>
                </c:pt>
                <c:pt idx="5080">
                  <c:v>7.0546383333333402</c:v>
                </c:pt>
                <c:pt idx="5081">
                  <c:v>7.0560270416666704</c:v>
                </c:pt>
                <c:pt idx="5082">
                  <c:v>7.0574157500000005</c:v>
                </c:pt>
                <c:pt idx="5083">
                  <c:v>7.0588044583333396</c:v>
                </c:pt>
                <c:pt idx="5084">
                  <c:v>7.0601931666666697</c:v>
                </c:pt>
                <c:pt idx="5085">
                  <c:v>7.0615818749999999</c:v>
                </c:pt>
                <c:pt idx="5086">
                  <c:v>7.0629705833333407</c:v>
                </c:pt>
                <c:pt idx="5087">
                  <c:v>7.0643592916666709</c:v>
                </c:pt>
                <c:pt idx="5088">
                  <c:v>7.0657479999999993</c:v>
                </c:pt>
                <c:pt idx="5089">
                  <c:v>7.0671367083333401</c:v>
                </c:pt>
                <c:pt idx="5090">
                  <c:v>7.0685254166666702</c:v>
                </c:pt>
                <c:pt idx="5091">
                  <c:v>7.0699141250000004</c:v>
                </c:pt>
                <c:pt idx="5092">
                  <c:v>7.0713028333333394</c:v>
                </c:pt>
                <c:pt idx="5093">
                  <c:v>7.0726915416666696</c:v>
                </c:pt>
                <c:pt idx="5094">
                  <c:v>7.0740802499999997</c:v>
                </c:pt>
                <c:pt idx="5095">
                  <c:v>7.0754689583333406</c:v>
                </c:pt>
                <c:pt idx="5096">
                  <c:v>7.0768576666666707</c:v>
                </c:pt>
                <c:pt idx="5097">
                  <c:v>7.0782463750000009</c:v>
                </c:pt>
                <c:pt idx="5098">
                  <c:v>7.0796350833333399</c:v>
                </c:pt>
                <c:pt idx="5099">
                  <c:v>7.0810237916666701</c:v>
                </c:pt>
                <c:pt idx="5100">
                  <c:v>7.0824125000000002</c:v>
                </c:pt>
                <c:pt idx="5101">
                  <c:v>7.0838012083333393</c:v>
                </c:pt>
                <c:pt idx="5102">
                  <c:v>7.0851899166666694</c:v>
                </c:pt>
                <c:pt idx="5103">
                  <c:v>7.0865786249999996</c:v>
                </c:pt>
                <c:pt idx="5104">
                  <c:v>7.0879673333333404</c:v>
                </c:pt>
                <c:pt idx="5105">
                  <c:v>7.0893560416666705</c:v>
                </c:pt>
                <c:pt idx="5106">
                  <c:v>7.0907447500000007</c:v>
                </c:pt>
                <c:pt idx="5107">
                  <c:v>7.0921334583333397</c:v>
                </c:pt>
                <c:pt idx="5108">
                  <c:v>7.0935221666666699</c:v>
                </c:pt>
                <c:pt idx="5109">
                  <c:v>7.0949108750000001</c:v>
                </c:pt>
                <c:pt idx="5110">
                  <c:v>7.0962995833333409</c:v>
                </c:pt>
                <c:pt idx="5111">
                  <c:v>7.0976882916666693</c:v>
                </c:pt>
                <c:pt idx="5112">
                  <c:v>7.0990769999999994</c:v>
                </c:pt>
                <c:pt idx="5113">
                  <c:v>7.1004657083333402</c:v>
                </c:pt>
                <c:pt idx="5114">
                  <c:v>7.1018544166666704</c:v>
                </c:pt>
                <c:pt idx="5115">
                  <c:v>7.1032431250000005</c:v>
                </c:pt>
                <c:pt idx="5116">
                  <c:v>7.1046318333333396</c:v>
                </c:pt>
                <c:pt idx="5117">
                  <c:v>7.1060205416666697</c:v>
                </c:pt>
                <c:pt idx="5118">
                  <c:v>7.1074092499999999</c:v>
                </c:pt>
                <c:pt idx="5119">
                  <c:v>7.1087979583333407</c:v>
                </c:pt>
                <c:pt idx="5120">
                  <c:v>7.1101866666666709</c:v>
                </c:pt>
                <c:pt idx="5121">
                  <c:v>7.1115753749999993</c:v>
                </c:pt>
                <c:pt idx="5122">
                  <c:v>7.1129640833333401</c:v>
                </c:pt>
                <c:pt idx="5123">
                  <c:v>7.1143527916666702</c:v>
                </c:pt>
                <c:pt idx="5124">
                  <c:v>7.1157415000000004</c:v>
                </c:pt>
                <c:pt idx="5125">
                  <c:v>7.1171302083333394</c:v>
                </c:pt>
                <c:pt idx="5126">
                  <c:v>7.1185189166666696</c:v>
                </c:pt>
                <c:pt idx="5127">
                  <c:v>7.1199076249999997</c:v>
                </c:pt>
                <c:pt idx="5128">
                  <c:v>7.1212963333333406</c:v>
                </c:pt>
                <c:pt idx="5129">
                  <c:v>7.1226850416666707</c:v>
                </c:pt>
                <c:pt idx="5130">
                  <c:v>7.1240737500000009</c:v>
                </c:pt>
                <c:pt idx="5131">
                  <c:v>7.1254624583333399</c:v>
                </c:pt>
                <c:pt idx="5132">
                  <c:v>7.1268511666666701</c:v>
                </c:pt>
                <c:pt idx="5133">
                  <c:v>7.1282398750000002</c:v>
                </c:pt>
                <c:pt idx="5134">
                  <c:v>7.1296285833333393</c:v>
                </c:pt>
                <c:pt idx="5135">
                  <c:v>7.1310172916666694</c:v>
                </c:pt>
                <c:pt idx="5136">
                  <c:v>7.1324059999999996</c:v>
                </c:pt>
                <c:pt idx="5137">
                  <c:v>7.1337947083333404</c:v>
                </c:pt>
                <c:pt idx="5138">
                  <c:v>7.1351834166666706</c:v>
                </c:pt>
                <c:pt idx="5139">
                  <c:v>7.1365721250000007</c:v>
                </c:pt>
                <c:pt idx="5140">
                  <c:v>7.1379608333333397</c:v>
                </c:pt>
                <c:pt idx="5141">
                  <c:v>7.1393495416666699</c:v>
                </c:pt>
                <c:pt idx="5142">
                  <c:v>7.1407382500000001</c:v>
                </c:pt>
                <c:pt idx="5143">
                  <c:v>7.1421269583333409</c:v>
                </c:pt>
                <c:pt idx="5144">
                  <c:v>7.1435156666666693</c:v>
                </c:pt>
                <c:pt idx="5145">
                  <c:v>7.1449043749999994</c:v>
                </c:pt>
                <c:pt idx="5146">
                  <c:v>7.1462930833333402</c:v>
                </c:pt>
                <c:pt idx="5147">
                  <c:v>7.1476817916666704</c:v>
                </c:pt>
                <c:pt idx="5148">
                  <c:v>7.1490705000000005</c:v>
                </c:pt>
                <c:pt idx="5149">
                  <c:v>7.1504592083333396</c:v>
                </c:pt>
                <c:pt idx="5150">
                  <c:v>7.1518479166666697</c:v>
                </c:pt>
                <c:pt idx="5151">
                  <c:v>7.1532366249999999</c:v>
                </c:pt>
                <c:pt idx="5152">
                  <c:v>7.1546253333333407</c:v>
                </c:pt>
                <c:pt idx="5153">
                  <c:v>7.1560140416666709</c:v>
                </c:pt>
                <c:pt idx="5154">
                  <c:v>7.1574027499999993</c:v>
                </c:pt>
                <c:pt idx="5155">
                  <c:v>7.1587914583333401</c:v>
                </c:pt>
                <c:pt idx="5156">
                  <c:v>7.1601801666666702</c:v>
                </c:pt>
                <c:pt idx="5157">
                  <c:v>7.1615688750000004</c:v>
                </c:pt>
                <c:pt idx="5158">
                  <c:v>7.1629575833333394</c:v>
                </c:pt>
                <c:pt idx="5159">
                  <c:v>7.1643462916666696</c:v>
                </c:pt>
                <c:pt idx="5160">
                  <c:v>7.1657349999999997</c:v>
                </c:pt>
                <c:pt idx="5161">
                  <c:v>7.1671237083333406</c:v>
                </c:pt>
                <c:pt idx="5162">
                  <c:v>7.1685124166666707</c:v>
                </c:pt>
                <c:pt idx="5163">
                  <c:v>7.1699011250000009</c:v>
                </c:pt>
                <c:pt idx="5164">
                  <c:v>7.1712898333333399</c:v>
                </c:pt>
                <c:pt idx="5165">
                  <c:v>7.1726785416666701</c:v>
                </c:pt>
                <c:pt idx="5166">
                  <c:v>7.1740672500000002</c:v>
                </c:pt>
                <c:pt idx="5167">
                  <c:v>7.1754559583333393</c:v>
                </c:pt>
                <c:pt idx="5168">
                  <c:v>7.1768446666666694</c:v>
                </c:pt>
                <c:pt idx="5169">
                  <c:v>7.1782333749999996</c:v>
                </c:pt>
                <c:pt idx="5170">
                  <c:v>7.1796220833333404</c:v>
                </c:pt>
                <c:pt idx="5171">
                  <c:v>7.1810107916666706</c:v>
                </c:pt>
                <c:pt idx="5172">
                  <c:v>7.1823995000000007</c:v>
                </c:pt>
                <c:pt idx="5173">
                  <c:v>7.1837882083333398</c:v>
                </c:pt>
                <c:pt idx="5174">
                  <c:v>7.1851769166666699</c:v>
                </c:pt>
                <c:pt idx="5175">
                  <c:v>7.1865656250000001</c:v>
                </c:pt>
                <c:pt idx="5176">
                  <c:v>7.1879543333333409</c:v>
                </c:pt>
                <c:pt idx="5177">
                  <c:v>7.1893430416666693</c:v>
                </c:pt>
                <c:pt idx="5178">
                  <c:v>7.1907317499999994</c:v>
                </c:pt>
                <c:pt idx="5179">
                  <c:v>7.1921204583333402</c:v>
                </c:pt>
                <c:pt idx="5180">
                  <c:v>7.1935091666666704</c:v>
                </c:pt>
                <c:pt idx="5181">
                  <c:v>7.1948978750000006</c:v>
                </c:pt>
                <c:pt idx="5182">
                  <c:v>7.1962865833333396</c:v>
                </c:pt>
                <c:pt idx="5183">
                  <c:v>7.1976752916666698</c:v>
                </c:pt>
                <c:pt idx="5184">
                  <c:v>7.1990639999999999</c:v>
                </c:pt>
                <c:pt idx="5185">
                  <c:v>7.2004527083333407</c:v>
                </c:pt>
                <c:pt idx="5186">
                  <c:v>7.2018414166666709</c:v>
                </c:pt>
                <c:pt idx="5187">
                  <c:v>7.2032301249999993</c:v>
                </c:pt>
                <c:pt idx="5188">
                  <c:v>7.2046188333333401</c:v>
                </c:pt>
                <c:pt idx="5189">
                  <c:v>7.2060075416666702</c:v>
                </c:pt>
                <c:pt idx="5190">
                  <c:v>7.2073962500000004</c:v>
                </c:pt>
                <c:pt idx="5191">
                  <c:v>7.2087849583333394</c:v>
                </c:pt>
                <c:pt idx="5192">
                  <c:v>7.2101736666666696</c:v>
                </c:pt>
                <c:pt idx="5193">
                  <c:v>7.2115623749999997</c:v>
                </c:pt>
                <c:pt idx="5194">
                  <c:v>7.2129510833333406</c:v>
                </c:pt>
                <c:pt idx="5195">
                  <c:v>7.2143397916666707</c:v>
                </c:pt>
                <c:pt idx="5196">
                  <c:v>7.2157285000000009</c:v>
                </c:pt>
                <c:pt idx="5197">
                  <c:v>7.2171172083333399</c:v>
                </c:pt>
                <c:pt idx="5198">
                  <c:v>7.2185059166666701</c:v>
                </c:pt>
                <c:pt idx="5199">
                  <c:v>7.2198946250000002</c:v>
                </c:pt>
                <c:pt idx="5200">
                  <c:v>7.2212833333333393</c:v>
                </c:pt>
                <c:pt idx="5201">
                  <c:v>7.2226720416666694</c:v>
                </c:pt>
                <c:pt idx="5202">
                  <c:v>7.2240607499999996</c:v>
                </c:pt>
                <c:pt idx="5203">
                  <c:v>7.2254494583333404</c:v>
                </c:pt>
                <c:pt idx="5204">
                  <c:v>7.2268381666666706</c:v>
                </c:pt>
                <c:pt idx="5205">
                  <c:v>7.2282268750000007</c:v>
                </c:pt>
                <c:pt idx="5206">
                  <c:v>7.2296155833333398</c:v>
                </c:pt>
                <c:pt idx="5207">
                  <c:v>7.2310042916666699</c:v>
                </c:pt>
                <c:pt idx="5208">
                  <c:v>7.2323930000000001</c:v>
                </c:pt>
                <c:pt idx="5209">
                  <c:v>7.2337817083333409</c:v>
                </c:pt>
                <c:pt idx="5210">
                  <c:v>7.2351704166666693</c:v>
                </c:pt>
                <c:pt idx="5211">
                  <c:v>7.2365591249999994</c:v>
                </c:pt>
                <c:pt idx="5212">
                  <c:v>7.2379478333333402</c:v>
                </c:pt>
                <c:pt idx="5213">
                  <c:v>7.2393365416666704</c:v>
                </c:pt>
                <c:pt idx="5214">
                  <c:v>7.2407252500000006</c:v>
                </c:pt>
                <c:pt idx="5215">
                  <c:v>7.2421139583333396</c:v>
                </c:pt>
                <c:pt idx="5216">
                  <c:v>7.2435026666666698</c:v>
                </c:pt>
                <c:pt idx="5217">
                  <c:v>7.2448913749999999</c:v>
                </c:pt>
                <c:pt idx="5218">
                  <c:v>7.2462800833333407</c:v>
                </c:pt>
                <c:pt idx="5219">
                  <c:v>7.2476687916666709</c:v>
                </c:pt>
                <c:pt idx="5220">
                  <c:v>7.2490574999999993</c:v>
                </c:pt>
                <c:pt idx="5221">
                  <c:v>7.2504462083333401</c:v>
                </c:pt>
                <c:pt idx="5222">
                  <c:v>7.2518349166666702</c:v>
                </c:pt>
                <c:pt idx="5223">
                  <c:v>7.2532236250000004</c:v>
                </c:pt>
                <c:pt idx="5224">
                  <c:v>7.2546123333333394</c:v>
                </c:pt>
                <c:pt idx="5225">
                  <c:v>7.2560010416666696</c:v>
                </c:pt>
                <c:pt idx="5226">
                  <c:v>7.2573897499999998</c:v>
                </c:pt>
                <c:pt idx="5227">
                  <c:v>7.2587784583333406</c:v>
                </c:pt>
                <c:pt idx="5228">
                  <c:v>7.2601671666666707</c:v>
                </c:pt>
                <c:pt idx="5229">
                  <c:v>7.2615558750000009</c:v>
                </c:pt>
                <c:pt idx="5230">
                  <c:v>7.2629445833333399</c:v>
                </c:pt>
                <c:pt idx="5231">
                  <c:v>7.2643332916666701</c:v>
                </c:pt>
                <c:pt idx="5232">
                  <c:v>7.2657220000000002</c:v>
                </c:pt>
                <c:pt idx="5233">
                  <c:v>7.2671107083333393</c:v>
                </c:pt>
                <c:pt idx="5234">
                  <c:v>7.2684994166666694</c:v>
                </c:pt>
                <c:pt idx="5235">
                  <c:v>7.2698881249999996</c:v>
                </c:pt>
                <c:pt idx="5236">
                  <c:v>7.2712768333333404</c:v>
                </c:pt>
                <c:pt idx="5237">
                  <c:v>7.2726655416666706</c:v>
                </c:pt>
                <c:pt idx="5238">
                  <c:v>7.2740542500000007</c:v>
                </c:pt>
                <c:pt idx="5239">
                  <c:v>7.2754429583333398</c:v>
                </c:pt>
                <c:pt idx="5240">
                  <c:v>7.2768316666666699</c:v>
                </c:pt>
                <c:pt idx="5241">
                  <c:v>7.2782203750000001</c:v>
                </c:pt>
                <c:pt idx="5242">
                  <c:v>7.2796090833333409</c:v>
                </c:pt>
                <c:pt idx="5243">
                  <c:v>7.2809977916666693</c:v>
                </c:pt>
                <c:pt idx="5244">
                  <c:v>7.2823864999999994</c:v>
                </c:pt>
                <c:pt idx="5245">
                  <c:v>7.2837752083333402</c:v>
                </c:pt>
                <c:pt idx="5246">
                  <c:v>7.2851639166666704</c:v>
                </c:pt>
                <c:pt idx="5247">
                  <c:v>7.2865526250000006</c:v>
                </c:pt>
                <c:pt idx="5248">
                  <c:v>7.2879413333333396</c:v>
                </c:pt>
                <c:pt idx="5249">
                  <c:v>7.2893300416666698</c:v>
                </c:pt>
                <c:pt idx="5250">
                  <c:v>7.2907187499999999</c:v>
                </c:pt>
                <c:pt idx="5251">
                  <c:v>7.2921074583333407</c:v>
                </c:pt>
                <c:pt idx="5252">
                  <c:v>7.2934961666666709</c:v>
                </c:pt>
                <c:pt idx="5253">
                  <c:v>7.2948848749999993</c:v>
                </c:pt>
                <c:pt idx="5254">
                  <c:v>7.2962735833333401</c:v>
                </c:pt>
                <c:pt idx="5255">
                  <c:v>7.2976622916666702</c:v>
                </c:pt>
                <c:pt idx="5256">
                  <c:v>7.2990510000000004</c:v>
                </c:pt>
                <c:pt idx="5257">
                  <c:v>7.3004397083333394</c:v>
                </c:pt>
                <c:pt idx="5258">
                  <c:v>7.3018284166666696</c:v>
                </c:pt>
                <c:pt idx="5259">
                  <c:v>7.3032171249999998</c:v>
                </c:pt>
                <c:pt idx="5260">
                  <c:v>7.3046058333333406</c:v>
                </c:pt>
                <c:pt idx="5261">
                  <c:v>7.3059945416666707</c:v>
                </c:pt>
                <c:pt idx="5262">
                  <c:v>7.3073832500000009</c:v>
                </c:pt>
                <c:pt idx="5263">
                  <c:v>7.3087719583333399</c:v>
                </c:pt>
                <c:pt idx="5264">
                  <c:v>7.3101606666666701</c:v>
                </c:pt>
                <c:pt idx="5265">
                  <c:v>7.3115493750000002</c:v>
                </c:pt>
                <c:pt idx="5266">
                  <c:v>7.3129380833333393</c:v>
                </c:pt>
                <c:pt idx="5267">
                  <c:v>7.3143267916666694</c:v>
                </c:pt>
                <c:pt idx="5268">
                  <c:v>7.3157154999999996</c:v>
                </c:pt>
                <c:pt idx="5269">
                  <c:v>7.3171042083333404</c:v>
                </c:pt>
                <c:pt idx="5270">
                  <c:v>7.3184929166666706</c:v>
                </c:pt>
                <c:pt idx="5271">
                  <c:v>7.3198816250000007</c:v>
                </c:pt>
                <c:pt idx="5272">
                  <c:v>7.3212703333333398</c:v>
                </c:pt>
                <c:pt idx="5273">
                  <c:v>7.3226590416666699</c:v>
                </c:pt>
                <c:pt idx="5274">
                  <c:v>7.3240477500000001</c:v>
                </c:pt>
                <c:pt idx="5275">
                  <c:v>7.3254364583333409</c:v>
                </c:pt>
                <c:pt idx="5276">
                  <c:v>7.3268251666666693</c:v>
                </c:pt>
                <c:pt idx="5277">
                  <c:v>7.3282138749999994</c:v>
                </c:pt>
                <c:pt idx="5278">
                  <c:v>7.3296025833333402</c:v>
                </c:pt>
                <c:pt idx="5279">
                  <c:v>7.3309912916666704</c:v>
                </c:pt>
                <c:pt idx="5280">
                  <c:v>7.3323800000000006</c:v>
                </c:pt>
                <c:pt idx="5281">
                  <c:v>7.3337687083333396</c:v>
                </c:pt>
                <c:pt idx="5282">
                  <c:v>7.3351574166666698</c:v>
                </c:pt>
                <c:pt idx="5283">
                  <c:v>7.3365461249999999</c:v>
                </c:pt>
                <c:pt idx="5284">
                  <c:v>7.3379348333333407</c:v>
                </c:pt>
                <c:pt idx="5285">
                  <c:v>7.3393235416666709</c:v>
                </c:pt>
                <c:pt idx="5286">
                  <c:v>7.3407122499999993</c:v>
                </c:pt>
                <c:pt idx="5287">
                  <c:v>7.3421009583333401</c:v>
                </c:pt>
                <c:pt idx="5288">
                  <c:v>7.3434896666666702</c:v>
                </c:pt>
                <c:pt idx="5289">
                  <c:v>7.3448783750000004</c:v>
                </c:pt>
                <c:pt idx="5290">
                  <c:v>7.3462670833333394</c:v>
                </c:pt>
                <c:pt idx="5291">
                  <c:v>7.3476557916666696</c:v>
                </c:pt>
                <c:pt idx="5292">
                  <c:v>7.3490444999999998</c:v>
                </c:pt>
                <c:pt idx="5293">
                  <c:v>7.3504332083333406</c:v>
                </c:pt>
                <c:pt idx="5294">
                  <c:v>7.3518219166666707</c:v>
                </c:pt>
                <c:pt idx="5295">
                  <c:v>7.3532106250000009</c:v>
                </c:pt>
                <c:pt idx="5296">
                  <c:v>7.3545993333333399</c:v>
                </c:pt>
                <c:pt idx="5297">
                  <c:v>7.3559880416666701</c:v>
                </c:pt>
                <c:pt idx="5298">
                  <c:v>7.3573767500000002</c:v>
                </c:pt>
                <c:pt idx="5299">
                  <c:v>7.3587654583333393</c:v>
                </c:pt>
                <c:pt idx="5300">
                  <c:v>7.3601541666666694</c:v>
                </c:pt>
                <c:pt idx="5301">
                  <c:v>7.3615428749999996</c:v>
                </c:pt>
                <c:pt idx="5302">
                  <c:v>7.3629315833333404</c:v>
                </c:pt>
                <c:pt idx="5303">
                  <c:v>7.3643202916666706</c:v>
                </c:pt>
                <c:pt idx="5304">
                  <c:v>7.3657090000000007</c:v>
                </c:pt>
                <c:pt idx="5305">
                  <c:v>7.3670977083333398</c:v>
                </c:pt>
                <c:pt idx="5306">
                  <c:v>7.3684864166666699</c:v>
                </c:pt>
                <c:pt idx="5307">
                  <c:v>7.3698751250000001</c:v>
                </c:pt>
                <c:pt idx="5308">
                  <c:v>7.3712638333333409</c:v>
                </c:pt>
                <c:pt idx="5309">
                  <c:v>7.3726525416666693</c:v>
                </c:pt>
                <c:pt idx="5310">
                  <c:v>7.3740412499999994</c:v>
                </c:pt>
                <c:pt idx="5311">
                  <c:v>7.3754299583333403</c:v>
                </c:pt>
                <c:pt idx="5312">
                  <c:v>7.3768186666666704</c:v>
                </c:pt>
                <c:pt idx="5313">
                  <c:v>7.3782073750000006</c:v>
                </c:pt>
                <c:pt idx="5314">
                  <c:v>7.3795960833333396</c:v>
                </c:pt>
                <c:pt idx="5315">
                  <c:v>7.3809847916666698</c:v>
                </c:pt>
                <c:pt idx="5316">
                  <c:v>7.3823734999999999</c:v>
                </c:pt>
                <c:pt idx="5317">
                  <c:v>7.3837622083333407</c:v>
                </c:pt>
                <c:pt idx="5318">
                  <c:v>7.3851509166666709</c:v>
                </c:pt>
                <c:pt idx="5319">
                  <c:v>7.3865396249999993</c:v>
                </c:pt>
                <c:pt idx="5320">
                  <c:v>7.3879283333333401</c:v>
                </c:pt>
                <c:pt idx="5321">
                  <c:v>7.3893170416666702</c:v>
                </c:pt>
                <c:pt idx="5322">
                  <c:v>7.3907057500000004</c:v>
                </c:pt>
                <c:pt idx="5323">
                  <c:v>7.3920944583333394</c:v>
                </c:pt>
                <c:pt idx="5324">
                  <c:v>7.3934831666666696</c:v>
                </c:pt>
                <c:pt idx="5325">
                  <c:v>7.3948718749999998</c:v>
                </c:pt>
                <c:pt idx="5326">
                  <c:v>7.3962605833333406</c:v>
                </c:pt>
                <c:pt idx="5327">
                  <c:v>7.3976492916666707</c:v>
                </c:pt>
                <c:pt idx="5328">
                  <c:v>7.3990380000000009</c:v>
                </c:pt>
                <c:pt idx="5329">
                  <c:v>7.4004267083333399</c:v>
                </c:pt>
                <c:pt idx="5330">
                  <c:v>7.4018154166666701</c:v>
                </c:pt>
                <c:pt idx="5331">
                  <c:v>7.4032041250000002</c:v>
                </c:pt>
                <c:pt idx="5332">
                  <c:v>7.4045928333333393</c:v>
                </c:pt>
                <c:pt idx="5333">
                  <c:v>7.4059815416666694</c:v>
                </c:pt>
                <c:pt idx="5334">
                  <c:v>7.4073702499999996</c:v>
                </c:pt>
                <c:pt idx="5335">
                  <c:v>7.4087589583333404</c:v>
                </c:pt>
                <c:pt idx="5336">
                  <c:v>7.4101476666666706</c:v>
                </c:pt>
                <c:pt idx="5337">
                  <c:v>7.4115363750000007</c:v>
                </c:pt>
                <c:pt idx="5338">
                  <c:v>7.4129250833333398</c:v>
                </c:pt>
                <c:pt idx="5339">
                  <c:v>7.4143137916666699</c:v>
                </c:pt>
                <c:pt idx="5340">
                  <c:v>7.4157025000000001</c:v>
                </c:pt>
                <c:pt idx="5341">
                  <c:v>7.4170912083333409</c:v>
                </c:pt>
                <c:pt idx="5342">
                  <c:v>7.4184799166666693</c:v>
                </c:pt>
                <c:pt idx="5343">
                  <c:v>7.4198686249999994</c:v>
                </c:pt>
                <c:pt idx="5344">
                  <c:v>7.4212573333333403</c:v>
                </c:pt>
                <c:pt idx="5345">
                  <c:v>7.4226460416666704</c:v>
                </c:pt>
                <c:pt idx="5346">
                  <c:v>7.4240347500000006</c:v>
                </c:pt>
                <c:pt idx="5347">
                  <c:v>7.4254234583333396</c:v>
                </c:pt>
                <c:pt idx="5348">
                  <c:v>7.4268121666666698</c:v>
                </c:pt>
                <c:pt idx="5349">
                  <c:v>7.4282008749999999</c:v>
                </c:pt>
                <c:pt idx="5350">
                  <c:v>7.4295895833333407</c:v>
                </c:pt>
                <c:pt idx="5351">
                  <c:v>7.4309782916666709</c:v>
                </c:pt>
                <c:pt idx="5352">
                  <c:v>7.4323669999999993</c:v>
                </c:pt>
                <c:pt idx="5353">
                  <c:v>7.4337557083333401</c:v>
                </c:pt>
                <c:pt idx="5354">
                  <c:v>7.4351444166666703</c:v>
                </c:pt>
                <c:pt idx="5355">
                  <c:v>7.4365331250000004</c:v>
                </c:pt>
                <c:pt idx="5356">
                  <c:v>7.4379218333333394</c:v>
                </c:pt>
                <c:pt idx="5357">
                  <c:v>7.4393105416666696</c:v>
                </c:pt>
                <c:pt idx="5358">
                  <c:v>7.4406992499999998</c:v>
                </c:pt>
                <c:pt idx="5359">
                  <c:v>7.4420879583333406</c:v>
                </c:pt>
                <c:pt idx="5360">
                  <c:v>7.4434766666666707</c:v>
                </c:pt>
                <c:pt idx="5361">
                  <c:v>7.4448653750000009</c:v>
                </c:pt>
                <c:pt idx="5362">
                  <c:v>7.4462540833333399</c:v>
                </c:pt>
                <c:pt idx="5363">
                  <c:v>7.4476427916666701</c:v>
                </c:pt>
                <c:pt idx="5364">
                  <c:v>7.4490315000000002</c:v>
                </c:pt>
                <c:pt idx="5365">
                  <c:v>7.4504202083333393</c:v>
                </c:pt>
                <c:pt idx="5366">
                  <c:v>7.4518089166666694</c:v>
                </c:pt>
                <c:pt idx="5367">
                  <c:v>7.4531976249999996</c:v>
                </c:pt>
                <c:pt idx="5368">
                  <c:v>7.4545863333333404</c:v>
                </c:pt>
                <c:pt idx="5369">
                  <c:v>7.4559750416666706</c:v>
                </c:pt>
                <c:pt idx="5370">
                  <c:v>7.4573637500000007</c:v>
                </c:pt>
                <c:pt idx="5371">
                  <c:v>7.4587524583333398</c:v>
                </c:pt>
                <c:pt idx="5372">
                  <c:v>7.4601411666666699</c:v>
                </c:pt>
                <c:pt idx="5373">
                  <c:v>7.4615298750000001</c:v>
                </c:pt>
                <c:pt idx="5374">
                  <c:v>7.4629185833333409</c:v>
                </c:pt>
                <c:pt idx="5375">
                  <c:v>7.4643072916666693</c:v>
                </c:pt>
                <c:pt idx="5376">
                  <c:v>7.4656959999999994</c:v>
                </c:pt>
                <c:pt idx="5377">
                  <c:v>7.4670847083333403</c:v>
                </c:pt>
                <c:pt idx="5378">
                  <c:v>7.4684734166666704</c:v>
                </c:pt>
                <c:pt idx="5379">
                  <c:v>7.4698621250000006</c:v>
                </c:pt>
                <c:pt idx="5380">
                  <c:v>7.4712508333333396</c:v>
                </c:pt>
                <c:pt idx="5381">
                  <c:v>7.4726395416666698</c:v>
                </c:pt>
                <c:pt idx="5382">
                  <c:v>7.4740282499999999</c:v>
                </c:pt>
                <c:pt idx="5383">
                  <c:v>7.4754169583333407</c:v>
                </c:pt>
                <c:pt idx="5384">
                  <c:v>7.4768056666666709</c:v>
                </c:pt>
                <c:pt idx="5385">
                  <c:v>7.4781943749999993</c:v>
                </c:pt>
                <c:pt idx="5386">
                  <c:v>7.4795830833333401</c:v>
                </c:pt>
                <c:pt idx="5387">
                  <c:v>7.4809717916666703</c:v>
                </c:pt>
                <c:pt idx="5388">
                  <c:v>7.4823605000000004</c:v>
                </c:pt>
                <c:pt idx="5389">
                  <c:v>7.4837492083333395</c:v>
                </c:pt>
                <c:pt idx="5390">
                  <c:v>7.4851379166666696</c:v>
                </c:pt>
                <c:pt idx="5391">
                  <c:v>7.4865266249999998</c:v>
                </c:pt>
                <c:pt idx="5392">
                  <c:v>7.4879153333333406</c:v>
                </c:pt>
                <c:pt idx="5393">
                  <c:v>7.4893040416666707</c:v>
                </c:pt>
                <c:pt idx="5394">
                  <c:v>7.4906927500000009</c:v>
                </c:pt>
                <c:pt idx="5395">
                  <c:v>7.4920814583333399</c:v>
                </c:pt>
                <c:pt idx="5396">
                  <c:v>7.4934701666666701</c:v>
                </c:pt>
                <c:pt idx="5397">
                  <c:v>7.4948588750000003</c:v>
                </c:pt>
                <c:pt idx="5398">
                  <c:v>7.4962475833333393</c:v>
                </c:pt>
                <c:pt idx="5399">
                  <c:v>7.4976362916666695</c:v>
                </c:pt>
                <c:pt idx="5400">
                  <c:v>7.4990249999999996</c:v>
                </c:pt>
                <c:pt idx="5401">
                  <c:v>7.5004137083333404</c:v>
                </c:pt>
                <c:pt idx="5402">
                  <c:v>7.5018024166666706</c:v>
                </c:pt>
                <c:pt idx="5403">
                  <c:v>7.5031911250000007</c:v>
                </c:pt>
                <c:pt idx="5404">
                  <c:v>7.5045798333333398</c:v>
                </c:pt>
                <c:pt idx="5405">
                  <c:v>7.5059685416666699</c:v>
                </c:pt>
                <c:pt idx="5406">
                  <c:v>7.5073572500000001</c:v>
                </c:pt>
                <c:pt idx="5407">
                  <c:v>7.5087459583333409</c:v>
                </c:pt>
                <c:pt idx="5408">
                  <c:v>7.5101346666666693</c:v>
                </c:pt>
                <c:pt idx="5409">
                  <c:v>7.5115233749999994</c:v>
                </c:pt>
                <c:pt idx="5410">
                  <c:v>7.5129120833333403</c:v>
                </c:pt>
                <c:pt idx="5411">
                  <c:v>7.5143007916666704</c:v>
                </c:pt>
                <c:pt idx="5412">
                  <c:v>7.5156895000000006</c:v>
                </c:pt>
                <c:pt idx="5413">
                  <c:v>7.5170782083333396</c:v>
                </c:pt>
                <c:pt idx="5414">
                  <c:v>7.5184669166666698</c:v>
                </c:pt>
                <c:pt idx="5415">
                  <c:v>7.5198556249999999</c:v>
                </c:pt>
                <c:pt idx="5416">
                  <c:v>7.5212443333333407</c:v>
                </c:pt>
                <c:pt idx="5417">
                  <c:v>7.5226330416666709</c:v>
                </c:pt>
                <c:pt idx="5418">
                  <c:v>7.5240217499999993</c:v>
                </c:pt>
                <c:pt idx="5419">
                  <c:v>7.5254104583333401</c:v>
                </c:pt>
                <c:pt idx="5420">
                  <c:v>7.5267991666666703</c:v>
                </c:pt>
                <c:pt idx="5421">
                  <c:v>7.5281878750000004</c:v>
                </c:pt>
                <c:pt idx="5422">
                  <c:v>7.5295765833333395</c:v>
                </c:pt>
                <c:pt idx="5423">
                  <c:v>7.5309652916666696</c:v>
                </c:pt>
                <c:pt idx="5424">
                  <c:v>7.5323539999999998</c:v>
                </c:pt>
                <c:pt idx="5425">
                  <c:v>7.5337427083333406</c:v>
                </c:pt>
                <c:pt idx="5426">
                  <c:v>7.5351314166666707</c:v>
                </c:pt>
                <c:pt idx="5427">
                  <c:v>7.5365201250000009</c:v>
                </c:pt>
                <c:pt idx="5428">
                  <c:v>7.5379088333333399</c:v>
                </c:pt>
                <c:pt idx="5429">
                  <c:v>7.5392975416666701</c:v>
                </c:pt>
                <c:pt idx="5430">
                  <c:v>7.5406862500000003</c:v>
                </c:pt>
                <c:pt idx="5431">
                  <c:v>7.5420749583333393</c:v>
                </c:pt>
                <c:pt idx="5432">
                  <c:v>7.5434636666666695</c:v>
                </c:pt>
                <c:pt idx="5433">
                  <c:v>7.5448523749999996</c:v>
                </c:pt>
                <c:pt idx="5434">
                  <c:v>7.5462410833333404</c:v>
                </c:pt>
                <c:pt idx="5435">
                  <c:v>7.5476297916666706</c:v>
                </c:pt>
                <c:pt idx="5436">
                  <c:v>7.5490185000000007</c:v>
                </c:pt>
                <c:pt idx="5437">
                  <c:v>7.5504072083333398</c:v>
                </c:pt>
                <c:pt idx="5438">
                  <c:v>7.5517959166666699</c:v>
                </c:pt>
                <c:pt idx="5439">
                  <c:v>7.5531846250000001</c:v>
                </c:pt>
                <c:pt idx="5440">
                  <c:v>7.5545733333333409</c:v>
                </c:pt>
                <c:pt idx="5441">
                  <c:v>7.5559620416666693</c:v>
                </c:pt>
                <c:pt idx="5442">
                  <c:v>7.5573507499999995</c:v>
                </c:pt>
                <c:pt idx="5443">
                  <c:v>7.5587394583333403</c:v>
                </c:pt>
                <c:pt idx="5444">
                  <c:v>7.5601281666666704</c:v>
                </c:pt>
                <c:pt idx="5445">
                  <c:v>7.5615168750000006</c:v>
                </c:pt>
                <c:pt idx="5446">
                  <c:v>7.5629055833333396</c:v>
                </c:pt>
                <c:pt idx="5447">
                  <c:v>7.5642942916666698</c:v>
                </c:pt>
                <c:pt idx="5448">
                  <c:v>7.5656829999999999</c:v>
                </c:pt>
                <c:pt idx="5449">
                  <c:v>7.5670717083333408</c:v>
                </c:pt>
                <c:pt idx="5450">
                  <c:v>7.5684604166666709</c:v>
                </c:pt>
                <c:pt idx="5451">
                  <c:v>7.5698491249999993</c:v>
                </c:pt>
                <c:pt idx="5452">
                  <c:v>7.5712378333333401</c:v>
                </c:pt>
                <c:pt idx="5453">
                  <c:v>7.5726265416666703</c:v>
                </c:pt>
                <c:pt idx="5454">
                  <c:v>7.5740152500000004</c:v>
                </c:pt>
                <c:pt idx="5455">
                  <c:v>7.5754039583333395</c:v>
                </c:pt>
                <c:pt idx="5456">
                  <c:v>7.5767926666666696</c:v>
                </c:pt>
                <c:pt idx="5457">
                  <c:v>7.5781813749999998</c:v>
                </c:pt>
                <c:pt idx="5458">
                  <c:v>7.5795700833333406</c:v>
                </c:pt>
                <c:pt idx="5459">
                  <c:v>7.5809587916666707</c:v>
                </c:pt>
                <c:pt idx="5460">
                  <c:v>7.5823475000000009</c:v>
                </c:pt>
                <c:pt idx="5461">
                  <c:v>7.5837362083333399</c:v>
                </c:pt>
                <c:pt idx="5462">
                  <c:v>7.5851249166666701</c:v>
                </c:pt>
                <c:pt idx="5463">
                  <c:v>7.5865136250000003</c:v>
                </c:pt>
                <c:pt idx="5464">
                  <c:v>7.5879023333333393</c:v>
                </c:pt>
                <c:pt idx="5465">
                  <c:v>7.5892910416666695</c:v>
                </c:pt>
                <c:pt idx="5466">
                  <c:v>7.5906797499999996</c:v>
                </c:pt>
                <c:pt idx="5467">
                  <c:v>7.5920684583333404</c:v>
                </c:pt>
                <c:pt idx="5468">
                  <c:v>7.5934571666666706</c:v>
                </c:pt>
                <c:pt idx="5469">
                  <c:v>7.5948458750000007</c:v>
                </c:pt>
                <c:pt idx="5470">
                  <c:v>7.5962345833333398</c:v>
                </c:pt>
                <c:pt idx="5471">
                  <c:v>7.5976232916666699</c:v>
                </c:pt>
                <c:pt idx="5472">
                  <c:v>7.5990120000000001</c:v>
                </c:pt>
                <c:pt idx="5473">
                  <c:v>7.6004007083333409</c:v>
                </c:pt>
                <c:pt idx="5474">
                  <c:v>7.6017894166666693</c:v>
                </c:pt>
                <c:pt idx="5475">
                  <c:v>7.6031781249999995</c:v>
                </c:pt>
                <c:pt idx="5476">
                  <c:v>7.6045668333333403</c:v>
                </c:pt>
                <c:pt idx="5477">
                  <c:v>7.6059555416666704</c:v>
                </c:pt>
                <c:pt idx="5478">
                  <c:v>7.6073442500000006</c:v>
                </c:pt>
                <c:pt idx="5479">
                  <c:v>7.6087329583333396</c:v>
                </c:pt>
                <c:pt idx="5480">
                  <c:v>7.6101216666666698</c:v>
                </c:pt>
                <c:pt idx="5481">
                  <c:v>7.6115103749999999</c:v>
                </c:pt>
                <c:pt idx="5482">
                  <c:v>7.6128990833333408</c:v>
                </c:pt>
                <c:pt idx="5483">
                  <c:v>7.6142877916666709</c:v>
                </c:pt>
                <c:pt idx="5484">
                  <c:v>7.6156764999999993</c:v>
                </c:pt>
                <c:pt idx="5485">
                  <c:v>7.6170652083333401</c:v>
                </c:pt>
                <c:pt idx="5486">
                  <c:v>7.6184539166666703</c:v>
                </c:pt>
                <c:pt idx="5487">
                  <c:v>7.6198426250000004</c:v>
                </c:pt>
                <c:pt idx="5488">
                  <c:v>7.6212313333333395</c:v>
                </c:pt>
                <c:pt idx="5489">
                  <c:v>7.6226200416666696</c:v>
                </c:pt>
                <c:pt idx="5490">
                  <c:v>7.6240087499999998</c:v>
                </c:pt>
                <c:pt idx="5491">
                  <c:v>7.6253974583333406</c:v>
                </c:pt>
                <c:pt idx="5492">
                  <c:v>7.6267861666666708</c:v>
                </c:pt>
                <c:pt idx="5493">
                  <c:v>7.6281748750000009</c:v>
                </c:pt>
                <c:pt idx="5494">
                  <c:v>7.6295635833333399</c:v>
                </c:pt>
                <c:pt idx="5495">
                  <c:v>7.6309522916666701</c:v>
                </c:pt>
                <c:pt idx="5496">
                  <c:v>7.6323410000000003</c:v>
                </c:pt>
                <c:pt idx="5497">
                  <c:v>7.6337297083333393</c:v>
                </c:pt>
                <c:pt idx="5498">
                  <c:v>7.6351184166666695</c:v>
                </c:pt>
                <c:pt idx="5499">
                  <c:v>7.6365071249999996</c:v>
                </c:pt>
                <c:pt idx="5500">
                  <c:v>7.6378958333333404</c:v>
                </c:pt>
                <c:pt idx="5501">
                  <c:v>7.6392845416666706</c:v>
                </c:pt>
                <c:pt idx="5502">
                  <c:v>7.6406732500000007</c:v>
                </c:pt>
                <c:pt idx="5503">
                  <c:v>7.6420619583333398</c:v>
                </c:pt>
                <c:pt idx="5504">
                  <c:v>7.6434506666666699</c:v>
                </c:pt>
                <c:pt idx="5505">
                  <c:v>7.6448393750000001</c:v>
                </c:pt>
                <c:pt idx="5506">
                  <c:v>7.6462280833333409</c:v>
                </c:pt>
                <c:pt idx="5507">
                  <c:v>7.6476167916666693</c:v>
                </c:pt>
                <c:pt idx="5508">
                  <c:v>7.6490054999999995</c:v>
                </c:pt>
                <c:pt idx="5509">
                  <c:v>7.6503942083333403</c:v>
                </c:pt>
                <c:pt idx="5510">
                  <c:v>7.6517829166666704</c:v>
                </c:pt>
                <c:pt idx="5511">
                  <c:v>7.6531716250000006</c:v>
                </c:pt>
                <c:pt idx="5512">
                  <c:v>7.6545603333333396</c:v>
                </c:pt>
                <c:pt idx="5513">
                  <c:v>7.6559490416666698</c:v>
                </c:pt>
                <c:pt idx="5514">
                  <c:v>7.6573377499999999</c:v>
                </c:pt>
                <c:pt idx="5515">
                  <c:v>7.6587264583333408</c:v>
                </c:pt>
                <c:pt idx="5516">
                  <c:v>7.6601151666666709</c:v>
                </c:pt>
                <c:pt idx="5517">
                  <c:v>7.6615038749999993</c:v>
                </c:pt>
                <c:pt idx="5518">
                  <c:v>7.6628925833333401</c:v>
                </c:pt>
                <c:pt idx="5519">
                  <c:v>7.6642812916666703</c:v>
                </c:pt>
                <c:pt idx="5520">
                  <c:v>7.6656700000000004</c:v>
                </c:pt>
                <c:pt idx="5521">
                  <c:v>7.6670587083333395</c:v>
                </c:pt>
                <c:pt idx="5522">
                  <c:v>7.6684474166666696</c:v>
                </c:pt>
                <c:pt idx="5523">
                  <c:v>7.6698361249999998</c:v>
                </c:pt>
                <c:pt idx="5524">
                  <c:v>7.6712248333333406</c:v>
                </c:pt>
                <c:pt idx="5525">
                  <c:v>7.6726135416666708</c:v>
                </c:pt>
                <c:pt idx="5526">
                  <c:v>7.6740022500000009</c:v>
                </c:pt>
                <c:pt idx="5527">
                  <c:v>7.67539095833334</c:v>
                </c:pt>
                <c:pt idx="5528">
                  <c:v>7.6767796666666701</c:v>
                </c:pt>
                <c:pt idx="5529">
                  <c:v>7.6781683750000003</c:v>
                </c:pt>
                <c:pt idx="5530">
                  <c:v>7.6795570833333393</c:v>
                </c:pt>
                <c:pt idx="5531">
                  <c:v>7.6809457916666695</c:v>
                </c:pt>
                <c:pt idx="5532">
                  <c:v>7.6823344999999996</c:v>
                </c:pt>
                <c:pt idx="5533">
                  <c:v>7.6837232083333404</c:v>
                </c:pt>
                <c:pt idx="5534">
                  <c:v>7.6851119166666706</c:v>
                </c:pt>
                <c:pt idx="5535">
                  <c:v>7.6865006250000008</c:v>
                </c:pt>
                <c:pt idx="5536">
                  <c:v>7.6878893333333398</c:v>
                </c:pt>
                <c:pt idx="5537">
                  <c:v>7.6892780416666699</c:v>
                </c:pt>
                <c:pt idx="5538">
                  <c:v>7.6906667500000001</c:v>
                </c:pt>
                <c:pt idx="5539">
                  <c:v>7.6920554583333409</c:v>
                </c:pt>
                <c:pt idx="5540">
                  <c:v>7.6934441666666693</c:v>
                </c:pt>
                <c:pt idx="5541">
                  <c:v>7.6948328749999995</c:v>
                </c:pt>
                <c:pt idx="5542">
                  <c:v>7.6962215833333403</c:v>
                </c:pt>
                <c:pt idx="5543">
                  <c:v>7.6976102916666704</c:v>
                </c:pt>
                <c:pt idx="5544">
                  <c:v>7.6989990000000006</c:v>
                </c:pt>
                <c:pt idx="5545">
                  <c:v>7.7003877083333396</c:v>
                </c:pt>
                <c:pt idx="5546">
                  <c:v>7.7017764166666698</c:v>
                </c:pt>
                <c:pt idx="5547">
                  <c:v>7.7031651249999999</c:v>
                </c:pt>
                <c:pt idx="5548">
                  <c:v>7.7045538333333408</c:v>
                </c:pt>
                <c:pt idx="5549">
                  <c:v>7.7059425416666709</c:v>
                </c:pt>
                <c:pt idx="5550">
                  <c:v>7.7073312499999993</c:v>
                </c:pt>
                <c:pt idx="5551">
                  <c:v>7.7087199583333401</c:v>
                </c:pt>
                <c:pt idx="5552">
                  <c:v>7.7101086666666703</c:v>
                </c:pt>
                <c:pt idx="5553">
                  <c:v>7.7114973750000004</c:v>
                </c:pt>
                <c:pt idx="5554">
                  <c:v>7.7128860833333395</c:v>
                </c:pt>
                <c:pt idx="5555">
                  <c:v>7.7142747916666696</c:v>
                </c:pt>
                <c:pt idx="5556">
                  <c:v>7.7156634999999998</c:v>
                </c:pt>
                <c:pt idx="5557">
                  <c:v>7.7170522083333406</c:v>
                </c:pt>
                <c:pt idx="5558">
                  <c:v>7.7184409166666708</c:v>
                </c:pt>
                <c:pt idx="5559">
                  <c:v>7.7198296250000009</c:v>
                </c:pt>
                <c:pt idx="5560">
                  <c:v>7.72121833333334</c:v>
                </c:pt>
                <c:pt idx="5561">
                  <c:v>7.7226070416666701</c:v>
                </c:pt>
                <c:pt idx="5562">
                  <c:v>7.7239957500000003</c:v>
                </c:pt>
                <c:pt idx="5563">
                  <c:v>7.7253844583333393</c:v>
                </c:pt>
                <c:pt idx="5564">
                  <c:v>7.7267731666666695</c:v>
                </c:pt>
                <c:pt idx="5565">
                  <c:v>7.7281618749999996</c:v>
                </c:pt>
                <c:pt idx="5566">
                  <c:v>7.7295505833333404</c:v>
                </c:pt>
                <c:pt idx="5567">
                  <c:v>7.7309392916666706</c:v>
                </c:pt>
                <c:pt idx="5568">
                  <c:v>7.7323280000000008</c:v>
                </c:pt>
                <c:pt idx="5569">
                  <c:v>7.7337167083333398</c:v>
                </c:pt>
                <c:pt idx="5570">
                  <c:v>7.73510541666667</c:v>
                </c:pt>
                <c:pt idx="5571">
                  <c:v>7.7364941250000001</c:v>
                </c:pt>
                <c:pt idx="5572">
                  <c:v>7.7378828333333409</c:v>
                </c:pt>
                <c:pt idx="5573">
                  <c:v>7.7392715416666693</c:v>
                </c:pt>
                <c:pt idx="5574">
                  <c:v>7.7406602499999995</c:v>
                </c:pt>
                <c:pt idx="5575">
                  <c:v>7.7420489583333403</c:v>
                </c:pt>
                <c:pt idx="5576">
                  <c:v>7.7434376666666704</c:v>
                </c:pt>
                <c:pt idx="5577">
                  <c:v>7.7448263750000006</c:v>
                </c:pt>
                <c:pt idx="5578">
                  <c:v>7.7462150833333396</c:v>
                </c:pt>
                <c:pt idx="5579">
                  <c:v>7.7476037916666698</c:v>
                </c:pt>
                <c:pt idx="5580">
                  <c:v>7.7489924999999999</c:v>
                </c:pt>
                <c:pt idx="5581">
                  <c:v>7.7503812083333408</c:v>
                </c:pt>
                <c:pt idx="5582">
                  <c:v>7.7517699166666709</c:v>
                </c:pt>
                <c:pt idx="5583">
                  <c:v>7.7531586249999993</c:v>
                </c:pt>
                <c:pt idx="5584">
                  <c:v>7.7545473333333401</c:v>
                </c:pt>
                <c:pt idx="5585">
                  <c:v>7.7559360416666703</c:v>
                </c:pt>
                <c:pt idx="5586">
                  <c:v>7.7573247500000004</c:v>
                </c:pt>
                <c:pt idx="5587">
                  <c:v>7.7587134583333395</c:v>
                </c:pt>
                <c:pt idx="5588">
                  <c:v>7.7601021666666696</c:v>
                </c:pt>
                <c:pt idx="5589">
                  <c:v>7.7614908749999998</c:v>
                </c:pt>
                <c:pt idx="5590">
                  <c:v>7.7628795833333406</c:v>
                </c:pt>
                <c:pt idx="5591">
                  <c:v>7.7642682916666708</c:v>
                </c:pt>
                <c:pt idx="5592">
                  <c:v>7.7656570000000009</c:v>
                </c:pt>
                <c:pt idx="5593">
                  <c:v>7.76704570833334</c:v>
                </c:pt>
                <c:pt idx="5594">
                  <c:v>7.7684344166666701</c:v>
                </c:pt>
                <c:pt idx="5595">
                  <c:v>7.7698231250000003</c:v>
                </c:pt>
                <c:pt idx="5596">
                  <c:v>7.7712118333333393</c:v>
                </c:pt>
                <c:pt idx="5597">
                  <c:v>7.7726005416666695</c:v>
                </c:pt>
                <c:pt idx="5598">
                  <c:v>7.7739892499999996</c:v>
                </c:pt>
                <c:pt idx="5599">
                  <c:v>7.7753779583333404</c:v>
                </c:pt>
                <c:pt idx="5600">
                  <c:v>7.7767666666666706</c:v>
                </c:pt>
                <c:pt idx="5601">
                  <c:v>7.7781553750000008</c:v>
                </c:pt>
                <c:pt idx="5602">
                  <c:v>7.7795440833333398</c:v>
                </c:pt>
                <c:pt idx="5603">
                  <c:v>7.78093279166667</c:v>
                </c:pt>
                <c:pt idx="5604">
                  <c:v>7.7823215000000001</c:v>
                </c:pt>
                <c:pt idx="5605">
                  <c:v>7.7837102083333409</c:v>
                </c:pt>
                <c:pt idx="5606">
                  <c:v>7.7850989166666693</c:v>
                </c:pt>
                <c:pt idx="5607">
                  <c:v>7.7864876249999995</c:v>
                </c:pt>
                <c:pt idx="5608">
                  <c:v>7.7878763333333403</c:v>
                </c:pt>
                <c:pt idx="5609">
                  <c:v>7.7892650416666704</c:v>
                </c:pt>
                <c:pt idx="5610">
                  <c:v>7.7906537500000006</c:v>
                </c:pt>
                <c:pt idx="5611">
                  <c:v>7.7920424583333396</c:v>
                </c:pt>
                <c:pt idx="5612">
                  <c:v>7.7934311666666698</c:v>
                </c:pt>
                <c:pt idx="5613">
                  <c:v>7.794819875</c:v>
                </c:pt>
                <c:pt idx="5614">
                  <c:v>7.7962085833333408</c:v>
                </c:pt>
                <c:pt idx="5615">
                  <c:v>7.7975972916666709</c:v>
                </c:pt>
                <c:pt idx="5616">
                  <c:v>7.7989859999999993</c:v>
                </c:pt>
                <c:pt idx="5617">
                  <c:v>7.8003747083333401</c:v>
                </c:pt>
                <c:pt idx="5618">
                  <c:v>7.8017634166666703</c:v>
                </c:pt>
                <c:pt idx="5619">
                  <c:v>7.8031521250000004</c:v>
                </c:pt>
                <c:pt idx="5620">
                  <c:v>7.8045408333333395</c:v>
                </c:pt>
                <c:pt idx="5621">
                  <c:v>7.8059295416666696</c:v>
                </c:pt>
                <c:pt idx="5622">
                  <c:v>7.8073182499999998</c:v>
                </c:pt>
                <c:pt idx="5623">
                  <c:v>7.8087069583333406</c:v>
                </c:pt>
                <c:pt idx="5624">
                  <c:v>7.8100956666666708</c:v>
                </c:pt>
                <c:pt idx="5625">
                  <c:v>7.8114843750000009</c:v>
                </c:pt>
                <c:pt idx="5626">
                  <c:v>7.81287308333334</c:v>
                </c:pt>
                <c:pt idx="5627">
                  <c:v>7.8142617916666701</c:v>
                </c:pt>
                <c:pt idx="5628">
                  <c:v>7.8156505000000003</c:v>
                </c:pt>
                <c:pt idx="5629">
                  <c:v>7.8170392083333393</c:v>
                </c:pt>
                <c:pt idx="5630">
                  <c:v>7.8184279166666695</c:v>
                </c:pt>
                <c:pt idx="5631">
                  <c:v>7.8198166249999996</c:v>
                </c:pt>
                <c:pt idx="5632">
                  <c:v>7.8212053333333404</c:v>
                </c:pt>
                <c:pt idx="5633">
                  <c:v>7.8225940416666706</c:v>
                </c:pt>
                <c:pt idx="5634">
                  <c:v>7.8239827500000008</c:v>
                </c:pt>
                <c:pt idx="5635">
                  <c:v>7.8253714583333398</c:v>
                </c:pt>
                <c:pt idx="5636">
                  <c:v>7.82676016666667</c:v>
                </c:pt>
                <c:pt idx="5637">
                  <c:v>7.8281488750000001</c:v>
                </c:pt>
                <c:pt idx="5638">
                  <c:v>7.8295375833333409</c:v>
                </c:pt>
                <c:pt idx="5639">
                  <c:v>7.8309262916666693</c:v>
                </c:pt>
                <c:pt idx="5640">
                  <c:v>7.8323149999999995</c:v>
                </c:pt>
                <c:pt idx="5641">
                  <c:v>7.8337037083333403</c:v>
                </c:pt>
                <c:pt idx="5642">
                  <c:v>7.8350924166666704</c:v>
                </c:pt>
                <c:pt idx="5643">
                  <c:v>7.8364811250000006</c:v>
                </c:pt>
                <c:pt idx="5644">
                  <c:v>7.8378698333333396</c:v>
                </c:pt>
                <c:pt idx="5645">
                  <c:v>7.8392585416666698</c:v>
                </c:pt>
                <c:pt idx="5646">
                  <c:v>7.84064725</c:v>
                </c:pt>
                <c:pt idx="5647">
                  <c:v>7.8420359583333408</c:v>
                </c:pt>
                <c:pt idx="5648">
                  <c:v>7.8434246666666709</c:v>
                </c:pt>
                <c:pt idx="5649">
                  <c:v>7.8448133749999993</c:v>
                </c:pt>
                <c:pt idx="5650">
                  <c:v>7.8462020833333401</c:v>
                </c:pt>
                <c:pt idx="5651">
                  <c:v>7.8475907916666703</c:v>
                </c:pt>
                <c:pt idx="5652">
                  <c:v>7.8489795000000004</c:v>
                </c:pt>
                <c:pt idx="5653">
                  <c:v>7.8503682083333395</c:v>
                </c:pt>
                <c:pt idx="5654">
                  <c:v>7.8517569166666696</c:v>
                </c:pt>
                <c:pt idx="5655">
                  <c:v>7.8531456249999998</c:v>
                </c:pt>
                <c:pt idx="5656">
                  <c:v>7.8545343333333406</c:v>
                </c:pt>
                <c:pt idx="5657">
                  <c:v>7.8559230416666708</c:v>
                </c:pt>
                <c:pt idx="5658">
                  <c:v>7.8573117500000009</c:v>
                </c:pt>
                <c:pt idx="5659">
                  <c:v>7.85870045833334</c:v>
                </c:pt>
                <c:pt idx="5660">
                  <c:v>7.8600891666666701</c:v>
                </c:pt>
                <c:pt idx="5661">
                  <c:v>7.8614778750000003</c:v>
                </c:pt>
                <c:pt idx="5662">
                  <c:v>7.8628665833333393</c:v>
                </c:pt>
                <c:pt idx="5663">
                  <c:v>7.8642552916666695</c:v>
                </c:pt>
                <c:pt idx="5664">
                  <c:v>7.8656439999999996</c:v>
                </c:pt>
                <c:pt idx="5665">
                  <c:v>7.8670327083333405</c:v>
                </c:pt>
                <c:pt idx="5666">
                  <c:v>7.8684214166666706</c:v>
                </c:pt>
                <c:pt idx="5667">
                  <c:v>7.8698101250000008</c:v>
                </c:pt>
                <c:pt idx="5668">
                  <c:v>7.8711988333333398</c:v>
                </c:pt>
                <c:pt idx="5669">
                  <c:v>7.87258754166667</c:v>
                </c:pt>
                <c:pt idx="5670">
                  <c:v>7.8739762500000001</c:v>
                </c:pt>
                <c:pt idx="5671">
                  <c:v>7.8753649583333409</c:v>
                </c:pt>
                <c:pt idx="5672">
                  <c:v>7.8767536666666693</c:v>
                </c:pt>
                <c:pt idx="5673">
                  <c:v>7.8781423749999995</c:v>
                </c:pt>
                <c:pt idx="5674">
                  <c:v>7.8795310833333403</c:v>
                </c:pt>
                <c:pt idx="5675">
                  <c:v>7.8809197916666704</c:v>
                </c:pt>
                <c:pt idx="5676">
                  <c:v>7.8823085000000006</c:v>
                </c:pt>
                <c:pt idx="5677">
                  <c:v>7.8836972083333396</c:v>
                </c:pt>
                <c:pt idx="5678">
                  <c:v>7.8850859166666698</c:v>
                </c:pt>
                <c:pt idx="5679">
                  <c:v>7.886474625</c:v>
                </c:pt>
                <c:pt idx="5680">
                  <c:v>7.8878633333333408</c:v>
                </c:pt>
                <c:pt idx="5681">
                  <c:v>7.8892520416666709</c:v>
                </c:pt>
                <c:pt idx="5682">
                  <c:v>7.8906407499999993</c:v>
                </c:pt>
                <c:pt idx="5683">
                  <c:v>7.8920294583333401</c:v>
                </c:pt>
                <c:pt idx="5684">
                  <c:v>7.8934181666666703</c:v>
                </c:pt>
                <c:pt idx="5685">
                  <c:v>7.8948068750000004</c:v>
                </c:pt>
                <c:pt idx="5686">
                  <c:v>7.8961955833333395</c:v>
                </c:pt>
                <c:pt idx="5687">
                  <c:v>7.8975842916666696</c:v>
                </c:pt>
                <c:pt idx="5688">
                  <c:v>7.8989730000000105</c:v>
                </c:pt>
                <c:pt idx="5689">
                  <c:v>7.9003617083333406</c:v>
                </c:pt>
                <c:pt idx="5690">
                  <c:v>7.9017504166666708</c:v>
                </c:pt>
                <c:pt idx="5691">
                  <c:v>7.9031391250000009</c:v>
                </c:pt>
                <c:pt idx="5692">
                  <c:v>7.90452783333334</c:v>
                </c:pt>
                <c:pt idx="5693">
                  <c:v>7.9059165416666701</c:v>
                </c:pt>
                <c:pt idx="5694">
                  <c:v>7.9073052500000003</c:v>
                </c:pt>
                <c:pt idx="5695">
                  <c:v>7.9086939583333393</c:v>
                </c:pt>
                <c:pt idx="5696">
                  <c:v>7.9100826666666695</c:v>
                </c:pt>
                <c:pt idx="5697">
                  <c:v>7.9114713749999996</c:v>
                </c:pt>
                <c:pt idx="5698">
                  <c:v>7.9128600833333405</c:v>
                </c:pt>
                <c:pt idx="5699">
                  <c:v>7.9142487916666706</c:v>
                </c:pt>
                <c:pt idx="5700">
                  <c:v>7.9156375000000008</c:v>
                </c:pt>
                <c:pt idx="5701">
                  <c:v>7.9170262083333398</c:v>
                </c:pt>
                <c:pt idx="5702">
                  <c:v>7.91841491666667</c:v>
                </c:pt>
                <c:pt idx="5703">
                  <c:v>7.9198036250000001</c:v>
                </c:pt>
                <c:pt idx="5704">
                  <c:v>7.9211923333333409</c:v>
                </c:pt>
                <c:pt idx="5705">
                  <c:v>7.9225810416666693</c:v>
                </c:pt>
                <c:pt idx="5706">
                  <c:v>7.9239697499999995</c:v>
                </c:pt>
                <c:pt idx="5707">
                  <c:v>7.9253584583333403</c:v>
                </c:pt>
                <c:pt idx="5708">
                  <c:v>7.9267471666666705</c:v>
                </c:pt>
                <c:pt idx="5709">
                  <c:v>7.9281358750000006</c:v>
                </c:pt>
                <c:pt idx="5710">
                  <c:v>7.9295245833333396</c:v>
                </c:pt>
                <c:pt idx="5711">
                  <c:v>7.9309132916666698</c:v>
                </c:pt>
                <c:pt idx="5712">
                  <c:v>7.932302</c:v>
                </c:pt>
                <c:pt idx="5713">
                  <c:v>7.9336907083333408</c:v>
                </c:pt>
                <c:pt idx="5714">
                  <c:v>7.9350794166666709</c:v>
                </c:pt>
                <c:pt idx="5715">
                  <c:v>7.9364681249999993</c:v>
                </c:pt>
                <c:pt idx="5716">
                  <c:v>7.9378568333333401</c:v>
                </c:pt>
                <c:pt idx="5717">
                  <c:v>7.9392455416666703</c:v>
                </c:pt>
                <c:pt idx="5718">
                  <c:v>7.9406342500000004</c:v>
                </c:pt>
                <c:pt idx="5719">
                  <c:v>7.9420229583333395</c:v>
                </c:pt>
                <c:pt idx="5720">
                  <c:v>7.9434116666666696</c:v>
                </c:pt>
                <c:pt idx="5721">
                  <c:v>7.9448003749999998</c:v>
                </c:pt>
                <c:pt idx="5722">
                  <c:v>7.9461890833333406</c:v>
                </c:pt>
                <c:pt idx="5723">
                  <c:v>7.9475777916666708</c:v>
                </c:pt>
                <c:pt idx="5724">
                  <c:v>7.9489665000000009</c:v>
                </c:pt>
                <c:pt idx="5725">
                  <c:v>7.95035520833334</c:v>
                </c:pt>
                <c:pt idx="5726">
                  <c:v>7.9517439166666701</c:v>
                </c:pt>
                <c:pt idx="5727">
                  <c:v>7.9531326250000003</c:v>
                </c:pt>
                <c:pt idx="5728">
                  <c:v>7.9545213333333393</c:v>
                </c:pt>
                <c:pt idx="5729">
                  <c:v>7.9559100416666695</c:v>
                </c:pt>
                <c:pt idx="5730">
                  <c:v>7.9572987499999996</c:v>
                </c:pt>
                <c:pt idx="5731">
                  <c:v>7.9586874583333405</c:v>
                </c:pt>
                <c:pt idx="5732">
                  <c:v>7.9600761666666706</c:v>
                </c:pt>
                <c:pt idx="5733">
                  <c:v>7.9614648750000008</c:v>
                </c:pt>
                <c:pt idx="5734">
                  <c:v>7.9628535833333398</c:v>
                </c:pt>
                <c:pt idx="5735">
                  <c:v>7.96424229166667</c:v>
                </c:pt>
                <c:pt idx="5736">
                  <c:v>7.9656310000000001</c:v>
                </c:pt>
                <c:pt idx="5737">
                  <c:v>7.9670197083333409</c:v>
                </c:pt>
                <c:pt idx="5738">
                  <c:v>7.9684084166666693</c:v>
                </c:pt>
                <c:pt idx="5739">
                  <c:v>7.9697971249999995</c:v>
                </c:pt>
                <c:pt idx="5740">
                  <c:v>7.9711858333333403</c:v>
                </c:pt>
                <c:pt idx="5741">
                  <c:v>7.9725745416666705</c:v>
                </c:pt>
                <c:pt idx="5742">
                  <c:v>7.9739632500000006</c:v>
                </c:pt>
                <c:pt idx="5743">
                  <c:v>7.9753519583333397</c:v>
                </c:pt>
                <c:pt idx="5744">
                  <c:v>7.9767406666666698</c:v>
                </c:pt>
                <c:pt idx="5745">
                  <c:v>7.978129375</c:v>
                </c:pt>
                <c:pt idx="5746">
                  <c:v>7.9795180833333408</c:v>
                </c:pt>
                <c:pt idx="5747">
                  <c:v>7.9809067916666709</c:v>
                </c:pt>
                <c:pt idx="5748">
                  <c:v>7.9822954999999993</c:v>
                </c:pt>
                <c:pt idx="5749">
                  <c:v>7.9836842083333401</c:v>
                </c:pt>
                <c:pt idx="5750">
                  <c:v>7.9850729166666703</c:v>
                </c:pt>
                <c:pt idx="5751">
                  <c:v>7.9864616250000005</c:v>
                </c:pt>
                <c:pt idx="5752">
                  <c:v>7.9878503333333395</c:v>
                </c:pt>
                <c:pt idx="5753">
                  <c:v>7.9892390416666696</c:v>
                </c:pt>
                <c:pt idx="5754">
                  <c:v>7.9906277499999998</c:v>
                </c:pt>
                <c:pt idx="5755">
                  <c:v>7.9920164583333406</c:v>
                </c:pt>
                <c:pt idx="5756">
                  <c:v>7.9934051666666708</c:v>
                </c:pt>
                <c:pt idx="5757">
                  <c:v>7.9947938750000009</c:v>
                </c:pt>
                <c:pt idx="5758">
                  <c:v>7.99618258333334</c:v>
                </c:pt>
                <c:pt idx="5759">
                  <c:v>7.9975712916666701</c:v>
                </c:pt>
                <c:pt idx="5760">
                  <c:v>7.9989600000000003</c:v>
                </c:pt>
                <c:pt idx="5761">
                  <c:v>8.0003487083333393</c:v>
                </c:pt>
                <c:pt idx="5762">
                  <c:v>8.0017374166666695</c:v>
                </c:pt>
                <c:pt idx="5763">
                  <c:v>8.0031261249999996</c:v>
                </c:pt>
                <c:pt idx="5764">
                  <c:v>8.0045148333333405</c:v>
                </c:pt>
                <c:pt idx="5765">
                  <c:v>8.0059035416666706</c:v>
                </c:pt>
                <c:pt idx="5766">
                  <c:v>8.0072922500000008</c:v>
                </c:pt>
                <c:pt idx="5767">
                  <c:v>8.0086809583333398</c:v>
                </c:pt>
                <c:pt idx="5768">
                  <c:v>8.01006966666667</c:v>
                </c:pt>
                <c:pt idx="5769">
                  <c:v>8.0114583750000001</c:v>
                </c:pt>
                <c:pt idx="5770">
                  <c:v>8.0128470833333409</c:v>
                </c:pt>
                <c:pt idx="5771">
                  <c:v>8.0142357916666693</c:v>
                </c:pt>
                <c:pt idx="5772">
                  <c:v>8.0156244999999995</c:v>
                </c:pt>
                <c:pt idx="5773">
                  <c:v>8.0170132083333403</c:v>
                </c:pt>
                <c:pt idx="5774">
                  <c:v>8.0184019166666705</c:v>
                </c:pt>
                <c:pt idx="5775">
                  <c:v>8.0197906250000006</c:v>
                </c:pt>
                <c:pt idx="5776">
                  <c:v>8.0211793333333397</c:v>
                </c:pt>
                <c:pt idx="5777">
                  <c:v>8.0225680416666698</c:v>
                </c:pt>
                <c:pt idx="5778">
                  <c:v>8.02395675</c:v>
                </c:pt>
                <c:pt idx="5779">
                  <c:v>8.0253454583333408</c:v>
                </c:pt>
                <c:pt idx="5780">
                  <c:v>8.0267341666666709</c:v>
                </c:pt>
                <c:pt idx="5781">
                  <c:v>8.0281228749999993</c:v>
                </c:pt>
                <c:pt idx="5782">
                  <c:v>8.0295115833333401</c:v>
                </c:pt>
                <c:pt idx="5783">
                  <c:v>8.0309002916666703</c:v>
                </c:pt>
                <c:pt idx="5784">
                  <c:v>8.0322890000000005</c:v>
                </c:pt>
                <c:pt idx="5785">
                  <c:v>8.0336777083333395</c:v>
                </c:pt>
                <c:pt idx="5786">
                  <c:v>8.0350664166666697</c:v>
                </c:pt>
                <c:pt idx="5787">
                  <c:v>8.0364551249999998</c:v>
                </c:pt>
                <c:pt idx="5788">
                  <c:v>8.0378438333333406</c:v>
                </c:pt>
                <c:pt idx="5789">
                  <c:v>8.0392325416666708</c:v>
                </c:pt>
                <c:pt idx="5790">
                  <c:v>8.0406212500000009</c:v>
                </c:pt>
                <c:pt idx="5791">
                  <c:v>8.04200995833334</c:v>
                </c:pt>
                <c:pt idx="5792">
                  <c:v>8.0433986666666701</c:v>
                </c:pt>
                <c:pt idx="5793">
                  <c:v>8.0447873750000003</c:v>
                </c:pt>
                <c:pt idx="5794">
                  <c:v>8.0461760833333393</c:v>
                </c:pt>
                <c:pt idx="5795">
                  <c:v>8.0475647916666695</c:v>
                </c:pt>
                <c:pt idx="5796">
                  <c:v>8.0489534999999997</c:v>
                </c:pt>
                <c:pt idx="5797">
                  <c:v>8.0503422083333405</c:v>
                </c:pt>
                <c:pt idx="5798">
                  <c:v>8.0517309166666706</c:v>
                </c:pt>
                <c:pt idx="5799">
                  <c:v>8.0531196250000008</c:v>
                </c:pt>
                <c:pt idx="5800">
                  <c:v>8.0545083333333398</c:v>
                </c:pt>
                <c:pt idx="5801">
                  <c:v>8.05589704166667</c:v>
                </c:pt>
                <c:pt idx="5802">
                  <c:v>8.0572857500000001</c:v>
                </c:pt>
                <c:pt idx="5803">
                  <c:v>8.058674458333341</c:v>
                </c:pt>
                <c:pt idx="5804">
                  <c:v>8.0600631666666693</c:v>
                </c:pt>
                <c:pt idx="5805">
                  <c:v>8.0614518749999995</c:v>
                </c:pt>
                <c:pt idx="5806">
                  <c:v>8.0628405833333403</c:v>
                </c:pt>
                <c:pt idx="5807">
                  <c:v>8.0642292916666705</c:v>
                </c:pt>
                <c:pt idx="5808">
                  <c:v>8.0656180000000006</c:v>
                </c:pt>
                <c:pt idx="5809">
                  <c:v>8.0670067083333397</c:v>
                </c:pt>
                <c:pt idx="5810">
                  <c:v>8.0683954166666698</c:v>
                </c:pt>
                <c:pt idx="5811">
                  <c:v>8.069784125</c:v>
                </c:pt>
                <c:pt idx="5812">
                  <c:v>8.0711728333333408</c:v>
                </c:pt>
                <c:pt idx="5813">
                  <c:v>8.0725615416666709</c:v>
                </c:pt>
                <c:pt idx="5814">
                  <c:v>8.0739502499999993</c:v>
                </c:pt>
                <c:pt idx="5815">
                  <c:v>8.0753389583333401</c:v>
                </c:pt>
                <c:pt idx="5816">
                  <c:v>8.0767276666666703</c:v>
                </c:pt>
                <c:pt idx="5817">
                  <c:v>8.0781163750000005</c:v>
                </c:pt>
                <c:pt idx="5818">
                  <c:v>8.0795050833333395</c:v>
                </c:pt>
                <c:pt idx="5819">
                  <c:v>8.0808937916666697</c:v>
                </c:pt>
                <c:pt idx="5820">
                  <c:v>8.0822824999999998</c:v>
                </c:pt>
                <c:pt idx="5821">
                  <c:v>8.0836712083333406</c:v>
                </c:pt>
                <c:pt idx="5822">
                  <c:v>8.0850599166666708</c:v>
                </c:pt>
                <c:pt idx="5823">
                  <c:v>8.0864486250000009</c:v>
                </c:pt>
                <c:pt idx="5824">
                  <c:v>8.08783733333334</c:v>
                </c:pt>
                <c:pt idx="5825">
                  <c:v>8.0892260416666701</c:v>
                </c:pt>
                <c:pt idx="5826">
                  <c:v>8.0906147500000003</c:v>
                </c:pt>
                <c:pt idx="5827">
                  <c:v>8.0920034583333393</c:v>
                </c:pt>
                <c:pt idx="5828">
                  <c:v>8.0933921666666695</c:v>
                </c:pt>
                <c:pt idx="5829">
                  <c:v>8.0947808749999997</c:v>
                </c:pt>
                <c:pt idx="5830">
                  <c:v>8.0961695833333405</c:v>
                </c:pt>
                <c:pt idx="5831">
                  <c:v>8.0975582916666706</c:v>
                </c:pt>
                <c:pt idx="5832">
                  <c:v>8.0989470000000008</c:v>
                </c:pt>
                <c:pt idx="5833">
                  <c:v>8.1003357083333398</c:v>
                </c:pt>
                <c:pt idx="5834">
                  <c:v>8.10172441666667</c:v>
                </c:pt>
                <c:pt idx="5835">
                  <c:v>8.1031131250000001</c:v>
                </c:pt>
                <c:pt idx="5836">
                  <c:v>8.104501833333341</c:v>
                </c:pt>
                <c:pt idx="5837">
                  <c:v>8.1058905416666693</c:v>
                </c:pt>
                <c:pt idx="5838">
                  <c:v>8.1072792499999995</c:v>
                </c:pt>
                <c:pt idx="5839">
                  <c:v>8.1086679583333403</c:v>
                </c:pt>
                <c:pt idx="5840">
                  <c:v>8.1100566666666705</c:v>
                </c:pt>
                <c:pt idx="5841">
                  <c:v>8.1114453750000006</c:v>
                </c:pt>
                <c:pt idx="5842">
                  <c:v>8.1128340833333397</c:v>
                </c:pt>
                <c:pt idx="5843">
                  <c:v>8.1142227916666698</c:v>
                </c:pt>
                <c:pt idx="5844">
                  <c:v>8.1156115</c:v>
                </c:pt>
                <c:pt idx="5845">
                  <c:v>8.1170002083333408</c:v>
                </c:pt>
                <c:pt idx="5846">
                  <c:v>8.118388916666671</c:v>
                </c:pt>
                <c:pt idx="5847">
                  <c:v>8.1197776249999993</c:v>
                </c:pt>
                <c:pt idx="5848">
                  <c:v>8.1211663333333401</c:v>
                </c:pt>
                <c:pt idx="5849">
                  <c:v>8.1225550416666703</c:v>
                </c:pt>
                <c:pt idx="5850">
                  <c:v>8.1239437500000005</c:v>
                </c:pt>
                <c:pt idx="5851">
                  <c:v>8.1253324583333395</c:v>
                </c:pt>
                <c:pt idx="5852">
                  <c:v>8.1267211666666697</c:v>
                </c:pt>
                <c:pt idx="5853">
                  <c:v>8.1281098749999998</c:v>
                </c:pt>
                <c:pt idx="5854">
                  <c:v>8.1294985833333406</c:v>
                </c:pt>
                <c:pt idx="5855">
                  <c:v>8.1308872916666708</c:v>
                </c:pt>
                <c:pt idx="5856">
                  <c:v>8.1322760000000009</c:v>
                </c:pt>
                <c:pt idx="5857">
                  <c:v>8.13366470833334</c:v>
                </c:pt>
                <c:pt idx="5858">
                  <c:v>8.1350534166666701</c:v>
                </c:pt>
                <c:pt idx="5859">
                  <c:v>8.1364421250000003</c:v>
                </c:pt>
                <c:pt idx="5860">
                  <c:v>8.1378308333333393</c:v>
                </c:pt>
                <c:pt idx="5861">
                  <c:v>8.1392195416666695</c:v>
                </c:pt>
                <c:pt idx="5862">
                  <c:v>8.1406082499999997</c:v>
                </c:pt>
                <c:pt idx="5863">
                  <c:v>8.1419969583333405</c:v>
                </c:pt>
                <c:pt idx="5864">
                  <c:v>8.1433856666666706</c:v>
                </c:pt>
                <c:pt idx="5865">
                  <c:v>8.1447743750000008</c:v>
                </c:pt>
                <c:pt idx="5866">
                  <c:v>8.1461630833333398</c:v>
                </c:pt>
                <c:pt idx="5867">
                  <c:v>8.14755179166667</c:v>
                </c:pt>
                <c:pt idx="5868">
                  <c:v>8.1489405000000001</c:v>
                </c:pt>
                <c:pt idx="5869">
                  <c:v>8.150329208333341</c:v>
                </c:pt>
                <c:pt idx="5870">
                  <c:v>8.1517179166666693</c:v>
                </c:pt>
                <c:pt idx="5871">
                  <c:v>8.1531066249999995</c:v>
                </c:pt>
                <c:pt idx="5872">
                  <c:v>8.1544953333333403</c:v>
                </c:pt>
                <c:pt idx="5873">
                  <c:v>8.1558840416666705</c:v>
                </c:pt>
                <c:pt idx="5874">
                  <c:v>8.1572727500000006</c:v>
                </c:pt>
                <c:pt idx="5875">
                  <c:v>8.1586614583333397</c:v>
                </c:pt>
                <c:pt idx="5876">
                  <c:v>8.1600501666666698</c:v>
                </c:pt>
                <c:pt idx="5877">
                  <c:v>8.161438875</c:v>
                </c:pt>
                <c:pt idx="5878">
                  <c:v>8.1628275833333408</c:v>
                </c:pt>
                <c:pt idx="5879">
                  <c:v>8.164216291666671</c:v>
                </c:pt>
                <c:pt idx="5880">
                  <c:v>8.1656049999999993</c:v>
                </c:pt>
                <c:pt idx="5881">
                  <c:v>8.1669937083333402</c:v>
                </c:pt>
                <c:pt idx="5882">
                  <c:v>8.1683824166666703</c:v>
                </c:pt>
                <c:pt idx="5883">
                  <c:v>8.1697711250000005</c:v>
                </c:pt>
                <c:pt idx="5884">
                  <c:v>8.1711598333333395</c:v>
                </c:pt>
                <c:pt idx="5885">
                  <c:v>8.1725485416666697</c:v>
                </c:pt>
                <c:pt idx="5886">
                  <c:v>8.1739372499999998</c:v>
                </c:pt>
                <c:pt idx="5887">
                  <c:v>8.1753259583333406</c:v>
                </c:pt>
                <c:pt idx="5888">
                  <c:v>8.1767146666666708</c:v>
                </c:pt>
                <c:pt idx="5889">
                  <c:v>8.178103375000001</c:v>
                </c:pt>
                <c:pt idx="5890">
                  <c:v>8.17949208333334</c:v>
                </c:pt>
                <c:pt idx="5891">
                  <c:v>8.1808807916666701</c:v>
                </c:pt>
                <c:pt idx="5892">
                  <c:v>8.1822695000000003</c:v>
                </c:pt>
                <c:pt idx="5893">
                  <c:v>8.1836582083333393</c:v>
                </c:pt>
                <c:pt idx="5894">
                  <c:v>8.1850469166666695</c:v>
                </c:pt>
                <c:pt idx="5895">
                  <c:v>8.1864356249999997</c:v>
                </c:pt>
                <c:pt idx="5896">
                  <c:v>8.1878243333333405</c:v>
                </c:pt>
                <c:pt idx="5897">
                  <c:v>8.1892130416666706</c:v>
                </c:pt>
                <c:pt idx="5898">
                  <c:v>8.1906017500000008</c:v>
                </c:pt>
                <c:pt idx="5899">
                  <c:v>8.1919904583333398</c:v>
                </c:pt>
                <c:pt idx="5900">
                  <c:v>8.19337916666667</c:v>
                </c:pt>
                <c:pt idx="5901">
                  <c:v>8.1947678750000001</c:v>
                </c:pt>
                <c:pt idx="5902">
                  <c:v>8.1961565833333392</c:v>
                </c:pt>
                <c:pt idx="5903">
                  <c:v>8.1975452916666693</c:v>
                </c:pt>
                <c:pt idx="5904">
                  <c:v>8.1989339999999995</c:v>
                </c:pt>
                <c:pt idx="5905">
                  <c:v>8.2003227083333403</c:v>
                </c:pt>
                <c:pt idx="5906">
                  <c:v>8.2017114166666705</c:v>
                </c:pt>
                <c:pt idx="5907">
                  <c:v>8.2031001250000006</c:v>
                </c:pt>
                <c:pt idx="5908">
                  <c:v>8.2044888333333397</c:v>
                </c:pt>
                <c:pt idx="5909">
                  <c:v>8.2058775416666698</c:v>
                </c:pt>
                <c:pt idx="5910">
                  <c:v>8.20726625</c:v>
                </c:pt>
                <c:pt idx="5911">
                  <c:v>8.2086549583333408</c:v>
                </c:pt>
                <c:pt idx="5912">
                  <c:v>8.210043666666671</c:v>
                </c:pt>
                <c:pt idx="5913">
                  <c:v>8.2114323749999993</c:v>
                </c:pt>
                <c:pt idx="5914">
                  <c:v>8.2128210833333402</c:v>
                </c:pt>
                <c:pt idx="5915">
                  <c:v>8.2142097916666703</c:v>
                </c:pt>
                <c:pt idx="5916">
                  <c:v>8.2155985000000005</c:v>
                </c:pt>
                <c:pt idx="5917">
                  <c:v>8.2169872083333395</c:v>
                </c:pt>
                <c:pt idx="5918">
                  <c:v>8.2183759166666697</c:v>
                </c:pt>
                <c:pt idx="5919">
                  <c:v>8.2197646249999998</c:v>
                </c:pt>
                <c:pt idx="5920">
                  <c:v>8.2211533333333406</c:v>
                </c:pt>
                <c:pt idx="5921">
                  <c:v>8.2225420416666708</c:v>
                </c:pt>
                <c:pt idx="5922">
                  <c:v>8.223930750000001</c:v>
                </c:pt>
                <c:pt idx="5923">
                  <c:v>8.22531945833334</c:v>
                </c:pt>
                <c:pt idx="5924">
                  <c:v>8.2267081666666702</c:v>
                </c:pt>
                <c:pt idx="5925">
                  <c:v>8.2280968750000003</c:v>
                </c:pt>
                <c:pt idx="5926">
                  <c:v>8.2294855833333393</c:v>
                </c:pt>
                <c:pt idx="5927">
                  <c:v>8.2308742916666695</c:v>
                </c:pt>
                <c:pt idx="5928">
                  <c:v>8.2322629999999997</c:v>
                </c:pt>
                <c:pt idx="5929">
                  <c:v>8.2336517083333405</c:v>
                </c:pt>
                <c:pt idx="5930">
                  <c:v>8.2350404166666706</c:v>
                </c:pt>
                <c:pt idx="5931">
                  <c:v>8.2364291250000008</c:v>
                </c:pt>
                <c:pt idx="5932">
                  <c:v>8.2378178333333398</c:v>
                </c:pt>
                <c:pt idx="5933">
                  <c:v>8.23920654166667</c:v>
                </c:pt>
                <c:pt idx="5934">
                  <c:v>8.2405952500000001</c:v>
                </c:pt>
                <c:pt idx="5935">
                  <c:v>8.2419839583333392</c:v>
                </c:pt>
                <c:pt idx="5936">
                  <c:v>8.2433726666666693</c:v>
                </c:pt>
                <c:pt idx="5937">
                  <c:v>8.2447613749999995</c:v>
                </c:pt>
                <c:pt idx="5938">
                  <c:v>8.2461500833333403</c:v>
                </c:pt>
                <c:pt idx="5939">
                  <c:v>8.2475387916666705</c:v>
                </c:pt>
                <c:pt idx="5940">
                  <c:v>8.2489275000000006</c:v>
                </c:pt>
                <c:pt idx="5941">
                  <c:v>8.2503162083333397</c:v>
                </c:pt>
                <c:pt idx="5942">
                  <c:v>8.2517049166666698</c:v>
                </c:pt>
                <c:pt idx="5943">
                  <c:v>8.253093625</c:v>
                </c:pt>
                <c:pt idx="5944">
                  <c:v>8.2544823333333408</c:v>
                </c:pt>
                <c:pt idx="5945">
                  <c:v>8.2558710416666692</c:v>
                </c:pt>
                <c:pt idx="5946">
                  <c:v>8.2572597499999993</c:v>
                </c:pt>
                <c:pt idx="5947">
                  <c:v>8.2586484583333402</c:v>
                </c:pt>
                <c:pt idx="5948">
                  <c:v>8.2600371666666703</c:v>
                </c:pt>
                <c:pt idx="5949">
                  <c:v>8.2614258750000005</c:v>
                </c:pt>
                <c:pt idx="5950">
                  <c:v>8.2628145833333395</c:v>
                </c:pt>
                <c:pt idx="5951">
                  <c:v>8.2642032916666697</c:v>
                </c:pt>
                <c:pt idx="5952">
                  <c:v>8.2655919999999998</c:v>
                </c:pt>
                <c:pt idx="5953">
                  <c:v>8.2669807083333406</c:v>
                </c:pt>
                <c:pt idx="5954">
                  <c:v>8.2683694166666708</c:v>
                </c:pt>
                <c:pt idx="5955">
                  <c:v>8.269758125000001</c:v>
                </c:pt>
                <c:pt idx="5956">
                  <c:v>8.27114683333334</c:v>
                </c:pt>
                <c:pt idx="5957">
                  <c:v>8.2725355416666702</c:v>
                </c:pt>
                <c:pt idx="5958">
                  <c:v>8.2739242500000003</c:v>
                </c:pt>
                <c:pt idx="5959">
                  <c:v>8.2753129583333394</c:v>
                </c:pt>
                <c:pt idx="5960">
                  <c:v>8.2767016666666695</c:v>
                </c:pt>
                <c:pt idx="5961">
                  <c:v>8.2780903749999997</c:v>
                </c:pt>
                <c:pt idx="5962">
                  <c:v>8.2794790833333405</c:v>
                </c:pt>
                <c:pt idx="5963">
                  <c:v>8.2808677916666706</c:v>
                </c:pt>
                <c:pt idx="5964">
                  <c:v>8.2822565000000008</c:v>
                </c:pt>
                <c:pt idx="5965">
                  <c:v>8.2836452083333398</c:v>
                </c:pt>
                <c:pt idx="5966">
                  <c:v>8.28503391666667</c:v>
                </c:pt>
                <c:pt idx="5967">
                  <c:v>8.2864226250000002</c:v>
                </c:pt>
                <c:pt idx="5968">
                  <c:v>8.2878113333333392</c:v>
                </c:pt>
                <c:pt idx="5969">
                  <c:v>8.2892000416666693</c:v>
                </c:pt>
                <c:pt idx="5970">
                  <c:v>8.2905887499999995</c:v>
                </c:pt>
                <c:pt idx="5971">
                  <c:v>8.2919774583333403</c:v>
                </c:pt>
                <c:pt idx="5972">
                  <c:v>8.2933661666666705</c:v>
                </c:pt>
                <c:pt idx="5973">
                  <c:v>8.2947548750000006</c:v>
                </c:pt>
                <c:pt idx="5974">
                  <c:v>8.2961435833333397</c:v>
                </c:pt>
                <c:pt idx="5975">
                  <c:v>8.2975322916666698</c:v>
                </c:pt>
                <c:pt idx="5976">
                  <c:v>8.298921</c:v>
                </c:pt>
                <c:pt idx="5977">
                  <c:v>8.3003097083333408</c:v>
                </c:pt>
                <c:pt idx="5978">
                  <c:v>8.3016984166666692</c:v>
                </c:pt>
                <c:pt idx="5979">
                  <c:v>8.3030871249999993</c:v>
                </c:pt>
                <c:pt idx="5980">
                  <c:v>8.3044758333333402</c:v>
                </c:pt>
                <c:pt idx="5981">
                  <c:v>8.3058645416666703</c:v>
                </c:pt>
                <c:pt idx="5982">
                  <c:v>8.3072532500000005</c:v>
                </c:pt>
                <c:pt idx="5983">
                  <c:v>8.3086419583333395</c:v>
                </c:pt>
                <c:pt idx="5984">
                  <c:v>8.3100306666666697</c:v>
                </c:pt>
                <c:pt idx="5985">
                  <c:v>8.3114193749999998</c:v>
                </c:pt>
                <c:pt idx="5986">
                  <c:v>8.3128080833333406</c:v>
                </c:pt>
                <c:pt idx="5987">
                  <c:v>8.3141967916666708</c:v>
                </c:pt>
                <c:pt idx="5988">
                  <c:v>8.3155854999999992</c:v>
                </c:pt>
                <c:pt idx="5989">
                  <c:v>8.31697420833334</c:v>
                </c:pt>
                <c:pt idx="5990">
                  <c:v>8.3183629166666702</c:v>
                </c:pt>
                <c:pt idx="5991">
                  <c:v>8.3197516250000003</c:v>
                </c:pt>
                <c:pt idx="5992">
                  <c:v>8.3211403333333394</c:v>
                </c:pt>
                <c:pt idx="5993">
                  <c:v>8.3225290416666695</c:v>
                </c:pt>
                <c:pt idx="5994">
                  <c:v>8.3239177499999997</c:v>
                </c:pt>
                <c:pt idx="5995">
                  <c:v>8.3253064583333405</c:v>
                </c:pt>
                <c:pt idx="5996">
                  <c:v>8.3266951666666706</c:v>
                </c:pt>
                <c:pt idx="5997">
                  <c:v>8.3280838750000008</c:v>
                </c:pt>
                <c:pt idx="5998">
                  <c:v>8.3294725833333398</c:v>
                </c:pt>
                <c:pt idx="5999">
                  <c:v>8.33086129166667</c:v>
                </c:pt>
                <c:pt idx="6000">
                  <c:v>8.3322500000000002</c:v>
                </c:pt>
                <c:pt idx="6001">
                  <c:v>8.3336387083333392</c:v>
                </c:pt>
                <c:pt idx="6002">
                  <c:v>8.3350274166666694</c:v>
                </c:pt>
                <c:pt idx="6003">
                  <c:v>8.3364161249999995</c:v>
                </c:pt>
                <c:pt idx="6004">
                  <c:v>8.3378048333333403</c:v>
                </c:pt>
                <c:pt idx="6005">
                  <c:v>8.3391935416666705</c:v>
                </c:pt>
                <c:pt idx="6006">
                  <c:v>8.3405822500000006</c:v>
                </c:pt>
                <c:pt idx="6007">
                  <c:v>8.3419709583333397</c:v>
                </c:pt>
                <c:pt idx="6008">
                  <c:v>8.3433596666666698</c:v>
                </c:pt>
                <c:pt idx="6009">
                  <c:v>8.344748375</c:v>
                </c:pt>
                <c:pt idx="6010">
                  <c:v>8.3461370833333408</c:v>
                </c:pt>
                <c:pt idx="6011">
                  <c:v>8.3475257916666692</c:v>
                </c:pt>
                <c:pt idx="6012">
                  <c:v>8.3489144999999994</c:v>
                </c:pt>
                <c:pt idx="6013">
                  <c:v>8.3503032083333402</c:v>
                </c:pt>
                <c:pt idx="6014">
                  <c:v>8.3516919166666703</c:v>
                </c:pt>
                <c:pt idx="6015">
                  <c:v>8.3530806250000005</c:v>
                </c:pt>
                <c:pt idx="6016">
                  <c:v>8.3544693333333395</c:v>
                </c:pt>
                <c:pt idx="6017">
                  <c:v>8.3558580416666697</c:v>
                </c:pt>
                <c:pt idx="6018">
                  <c:v>8.3572467499999998</c:v>
                </c:pt>
                <c:pt idx="6019">
                  <c:v>8.3586354583333407</c:v>
                </c:pt>
                <c:pt idx="6020">
                  <c:v>8.3600241666666708</c:v>
                </c:pt>
                <c:pt idx="6021">
                  <c:v>8.3614128749999992</c:v>
                </c:pt>
                <c:pt idx="6022">
                  <c:v>8.36280158333334</c:v>
                </c:pt>
                <c:pt idx="6023">
                  <c:v>8.3641902916666702</c:v>
                </c:pt>
                <c:pt idx="6024">
                  <c:v>8.3655790000000003</c:v>
                </c:pt>
                <c:pt idx="6025">
                  <c:v>8.3669677083333394</c:v>
                </c:pt>
                <c:pt idx="6026">
                  <c:v>8.3683564166666695</c:v>
                </c:pt>
                <c:pt idx="6027">
                  <c:v>8.3697451249999997</c:v>
                </c:pt>
                <c:pt idx="6028">
                  <c:v>8.3711338333333405</c:v>
                </c:pt>
                <c:pt idx="6029">
                  <c:v>8.3725225416666706</c:v>
                </c:pt>
                <c:pt idx="6030">
                  <c:v>8.3739112500000008</c:v>
                </c:pt>
                <c:pt idx="6031">
                  <c:v>8.3752999583333398</c:v>
                </c:pt>
                <c:pt idx="6032">
                  <c:v>8.37668866666667</c:v>
                </c:pt>
                <c:pt idx="6033">
                  <c:v>8.3780773750000002</c:v>
                </c:pt>
                <c:pt idx="6034">
                  <c:v>8.3794660833333392</c:v>
                </c:pt>
                <c:pt idx="6035">
                  <c:v>8.3808547916666694</c:v>
                </c:pt>
                <c:pt idx="6036">
                  <c:v>8.3822434999999995</c:v>
                </c:pt>
                <c:pt idx="6037">
                  <c:v>8.3836322083333403</c:v>
                </c:pt>
                <c:pt idx="6038">
                  <c:v>8.3850209166666705</c:v>
                </c:pt>
                <c:pt idx="6039">
                  <c:v>8.3864096250000006</c:v>
                </c:pt>
                <c:pt idx="6040">
                  <c:v>8.3877983333333397</c:v>
                </c:pt>
                <c:pt idx="6041">
                  <c:v>8.3891870416666698</c:v>
                </c:pt>
                <c:pt idx="6042">
                  <c:v>8.39057575</c:v>
                </c:pt>
                <c:pt idx="6043">
                  <c:v>8.3919644583333408</c:v>
                </c:pt>
                <c:pt idx="6044">
                  <c:v>8.3933531666666692</c:v>
                </c:pt>
                <c:pt idx="6045">
                  <c:v>8.3947418749999994</c:v>
                </c:pt>
                <c:pt idx="6046">
                  <c:v>8.3961305833333402</c:v>
                </c:pt>
                <c:pt idx="6047">
                  <c:v>8.3975192916666703</c:v>
                </c:pt>
                <c:pt idx="6048">
                  <c:v>8.3989080000000005</c:v>
                </c:pt>
                <c:pt idx="6049">
                  <c:v>8.4002967083333395</c:v>
                </c:pt>
                <c:pt idx="6050">
                  <c:v>8.4016854166666697</c:v>
                </c:pt>
                <c:pt idx="6051">
                  <c:v>8.4030741249999998</c:v>
                </c:pt>
                <c:pt idx="6052">
                  <c:v>8.4044628333333407</c:v>
                </c:pt>
                <c:pt idx="6053">
                  <c:v>8.4058515416666708</c:v>
                </c:pt>
                <c:pt idx="6054">
                  <c:v>8.4072402499999992</c:v>
                </c:pt>
                <c:pt idx="6055">
                  <c:v>8.40862895833334</c:v>
                </c:pt>
                <c:pt idx="6056">
                  <c:v>8.4100176666666702</c:v>
                </c:pt>
                <c:pt idx="6057">
                  <c:v>8.4114063750000003</c:v>
                </c:pt>
                <c:pt idx="6058">
                  <c:v>8.4127950833333394</c:v>
                </c:pt>
                <c:pt idx="6059">
                  <c:v>8.4141837916666695</c:v>
                </c:pt>
                <c:pt idx="6060">
                  <c:v>8.4155724999999997</c:v>
                </c:pt>
                <c:pt idx="6061">
                  <c:v>8.4169612083333405</c:v>
                </c:pt>
                <c:pt idx="6062">
                  <c:v>8.4183499166666707</c:v>
                </c:pt>
                <c:pt idx="6063">
                  <c:v>8.4197386250000008</c:v>
                </c:pt>
                <c:pt idx="6064">
                  <c:v>8.4211273333333398</c:v>
                </c:pt>
                <c:pt idx="6065">
                  <c:v>8.42251604166667</c:v>
                </c:pt>
                <c:pt idx="6066">
                  <c:v>8.4239047500000002</c:v>
                </c:pt>
                <c:pt idx="6067">
                  <c:v>8.4252934583333392</c:v>
                </c:pt>
                <c:pt idx="6068">
                  <c:v>8.4266821666666694</c:v>
                </c:pt>
                <c:pt idx="6069">
                  <c:v>8.4280708749999995</c:v>
                </c:pt>
                <c:pt idx="6070">
                  <c:v>8.4294595833333403</c:v>
                </c:pt>
                <c:pt idx="6071">
                  <c:v>8.4308482916666705</c:v>
                </c:pt>
                <c:pt idx="6072">
                  <c:v>8.4322370000000006</c:v>
                </c:pt>
                <c:pt idx="6073">
                  <c:v>8.4336257083333397</c:v>
                </c:pt>
                <c:pt idx="6074">
                  <c:v>8.4350144166666698</c:v>
                </c:pt>
                <c:pt idx="6075">
                  <c:v>8.436403125</c:v>
                </c:pt>
                <c:pt idx="6076">
                  <c:v>8.4377918333333408</c:v>
                </c:pt>
                <c:pt idx="6077">
                  <c:v>8.4391805416666692</c:v>
                </c:pt>
                <c:pt idx="6078">
                  <c:v>8.4405692499999994</c:v>
                </c:pt>
                <c:pt idx="6079">
                  <c:v>8.4419579583333402</c:v>
                </c:pt>
                <c:pt idx="6080">
                  <c:v>8.4433466666666703</c:v>
                </c:pt>
                <c:pt idx="6081">
                  <c:v>8.4447353750000005</c:v>
                </c:pt>
                <c:pt idx="6082">
                  <c:v>8.4461240833333395</c:v>
                </c:pt>
                <c:pt idx="6083">
                  <c:v>8.4475127916666697</c:v>
                </c:pt>
                <c:pt idx="6084">
                  <c:v>8.4489014999999998</c:v>
                </c:pt>
                <c:pt idx="6085">
                  <c:v>8.4502902083333407</c:v>
                </c:pt>
                <c:pt idx="6086">
                  <c:v>8.4516789166666708</c:v>
                </c:pt>
                <c:pt idx="6087">
                  <c:v>8.4530676249999992</c:v>
                </c:pt>
                <c:pt idx="6088">
                  <c:v>8.45445633333334</c:v>
                </c:pt>
                <c:pt idx="6089">
                  <c:v>8.4558450416666702</c:v>
                </c:pt>
                <c:pt idx="6090">
                  <c:v>8.4572337500000003</c:v>
                </c:pt>
                <c:pt idx="6091">
                  <c:v>8.4586224583333394</c:v>
                </c:pt>
                <c:pt idx="6092">
                  <c:v>8.4600111666666695</c:v>
                </c:pt>
                <c:pt idx="6093">
                  <c:v>8.4613998749999997</c:v>
                </c:pt>
                <c:pt idx="6094">
                  <c:v>8.4627885833333405</c:v>
                </c:pt>
                <c:pt idx="6095">
                  <c:v>8.4641772916666707</c:v>
                </c:pt>
                <c:pt idx="6096">
                  <c:v>8.4655660000000008</c:v>
                </c:pt>
                <c:pt idx="6097">
                  <c:v>8.4669547083333399</c:v>
                </c:pt>
                <c:pt idx="6098">
                  <c:v>8.46834341666667</c:v>
                </c:pt>
                <c:pt idx="6099">
                  <c:v>8.4697321250000002</c:v>
                </c:pt>
                <c:pt idx="6100">
                  <c:v>8.4711208333333392</c:v>
                </c:pt>
                <c:pt idx="6101">
                  <c:v>8.4725095416666694</c:v>
                </c:pt>
                <c:pt idx="6102">
                  <c:v>8.4738982499999995</c:v>
                </c:pt>
                <c:pt idx="6103">
                  <c:v>8.4752869583333403</c:v>
                </c:pt>
                <c:pt idx="6104">
                  <c:v>8.4766756666666705</c:v>
                </c:pt>
                <c:pt idx="6105">
                  <c:v>8.4780643750000007</c:v>
                </c:pt>
                <c:pt idx="6106">
                  <c:v>8.4794530833333397</c:v>
                </c:pt>
                <c:pt idx="6107">
                  <c:v>8.4808417916666698</c:v>
                </c:pt>
                <c:pt idx="6108">
                  <c:v>8.4822305</c:v>
                </c:pt>
                <c:pt idx="6109">
                  <c:v>8.4836192083333408</c:v>
                </c:pt>
                <c:pt idx="6110">
                  <c:v>8.4850079166666692</c:v>
                </c:pt>
                <c:pt idx="6111">
                  <c:v>8.4863966249999994</c:v>
                </c:pt>
                <c:pt idx="6112">
                  <c:v>8.4877853333333402</c:v>
                </c:pt>
                <c:pt idx="6113">
                  <c:v>8.4891740416666703</c:v>
                </c:pt>
                <c:pt idx="6114">
                  <c:v>8.4905627500000005</c:v>
                </c:pt>
                <c:pt idx="6115">
                  <c:v>8.4919514583333395</c:v>
                </c:pt>
                <c:pt idx="6116">
                  <c:v>8.4933401666666697</c:v>
                </c:pt>
                <c:pt idx="6117">
                  <c:v>8.4947288749999998</c:v>
                </c:pt>
                <c:pt idx="6118">
                  <c:v>8.4961175833333407</c:v>
                </c:pt>
                <c:pt idx="6119">
                  <c:v>8.4975062916666708</c:v>
                </c:pt>
                <c:pt idx="6120">
                  <c:v>8.4988949999999992</c:v>
                </c:pt>
                <c:pt idx="6121">
                  <c:v>8.50028370833334</c:v>
                </c:pt>
                <c:pt idx="6122">
                  <c:v>8.5016724166666702</c:v>
                </c:pt>
                <c:pt idx="6123">
                  <c:v>8.5030611250000003</c:v>
                </c:pt>
                <c:pt idx="6124">
                  <c:v>8.5044498333333394</c:v>
                </c:pt>
                <c:pt idx="6125">
                  <c:v>8.5058385416666695</c:v>
                </c:pt>
                <c:pt idx="6126">
                  <c:v>8.5072272499999997</c:v>
                </c:pt>
                <c:pt idx="6127">
                  <c:v>8.5086159583333405</c:v>
                </c:pt>
                <c:pt idx="6128">
                  <c:v>8.5100046666666707</c:v>
                </c:pt>
                <c:pt idx="6129">
                  <c:v>8.5113933750000008</c:v>
                </c:pt>
                <c:pt idx="6130">
                  <c:v>8.5127820833333399</c:v>
                </c:pt>
                <c:pt idx="6131">
                  <c:v>8.51417079166667</c:v>
                </c:pt>
                <c:pt idx="6132">
                  <c:v>8.5155595000000002</c:v>
                </c:pt>
                <c:pt idx="6133">
                  <c:v>8.5169482083333392</c:v>
                </c:pt>
                <c:pt idx="6134">
                  <c:v>8.5183369166666694</c:v>
                </c:pt>
                <c:pt idx="6135">
                  <c:v>8.5197256249999995</c:v>
                </c:pt>
                <c:pt idx="6136">
                  <c:v>8.5211143333333403</c:v>
                </c:pt>
                <c:pt idx="6137">
                  <c:v>8.5225030416666705</c:v>
                </c:pt>
                <c:pt idx="6138">
                  <c:v>8.5238917500000007</c:v>
                </c:pt>
                <c:pt idx="6139">
                  <c:v>8.5252804583333397</c:v>
                </c:pt>
                <c:pt idx="6140">
                  <c:v>8.5266691666666699</c:v>
                </c:pt>
                <c:pt idx="6141">
                  <c:v>8.528057875</c:v>
                </c:pt>
                <c:pt idx="6142">
                  <c:v>8.5294465833333408</c:v>
                </c:pt>
                <c:pt idx="6143">
                  <c:v>8.5308352916666692</c:v>
                </c:pt>
                <c:pt idx="6144">
                  <c:v>8.5322239999999994</c:v>
                </c:pt>
                <c:pt idx="6145">
                  <c:v>8.5336127083333402</c:v>
                </c:pt>
                <c:pt idx="6146">
                  <c:v>8.5350014166666703</c:v>
                </c:pt>
                <c:pt idx="6147">
                  <c:v>8.5363901250000005</c:v>
                </c:pt>
                <c:pt idx="6148">
                  <c:v>8.5377788333333395</c:v>
                </c:pt>
                <c:pt idx="6149">
                  <c:v>8.5391675416666697</c:v>
                </c:pt>
                <c:pt idx="6150">
                  <c:v>8.5405562499999998</c:v>
                </c:pt>
                <c:pt idx="6151">
                  <c:v>8.5419449583333407</c:v>
                </c:pt>
                <c:pt idx="6152">
                  <c:v>8.5433336666666708</c:v>
                </c:pt>
                <c:pt idx="6153">
                  <c:v>8.5447223749999992</c:v>
                </c:pt>
                <c:pt idx="6154">
                  <c:v>8.54611108333334</c:v>
                </c:pt>
                <c:pt idx="6155">
                  <c:v>8.5474997916666702</c:v>
                </c:pt>
                <c:pt idx="6156">
                  <c:v>8.5488885000000003</c:v>
                </c:pt>
                <c:pt idx="6157">
                  <c:v>8.5502772083333394</c:v>
                </c:pt>
                <c:pt idx="6158">
                  <c:v>8.5516659166666695</c:v>
                </c:pt>
                <c:pt idx="6159">
                  <c:v>8.5530546249999997</c:v>
                </c:pt>
                <c:pt idx="6160">
                  <c:v>8.5544433333333405</c:v>
                </c:pt>
                <c:pt idx="6161">
                  <c:v>8.5558320416666707</c:v>
                </c:pt>
                <c:pt idx="6162">
                  <c:v>8.5572207500000008</c:v>
                </c:pt>
                <c:pt idx="6163">
                  <c:v>8.5586094583333399</c:v>
                </c:pt>
                <c:pt idx="6164">
                  <c:v>8.55999816666667</c:v>
                </c:pt>
                <c:pt idx="6165">
                  <c:v>8.5613868750000002</c:v>
                </c:pt>
                <c:pt idx="6166">
                  <c:v>8.5627755833333392</c:v>
                </c:pt>
                <c:pt idx="6167">
                  <c:v>8.5641642916666694</c:v>
                </c:pt>
                <c:pt idx="6168">
                  <c:v>8.5655529999999995</c:v>
                </c:pt>
                <c:pt idx="6169">
                  <c:v>8.5669417083333403</c:v>
                </c:pt>
                <c:pt idx="6170">
                  <c:v>8.5683304166666705</c:v>
                </c:pt>
                <c:pt idx="6171">
                  <c:v>8.5697191250000007</c:v>
                </c:pt>
                <c:pt idx="6172">
                  <c:v>8.5711078333333397</c:v>
                </c:pt>
                <c:pt idx="6173">
                  <c:v>8.5724965416666699</c:v>
                </c:pt>
                <c:pt idx="6174">
                  <c:v>8.57388525</c:v>
                </c:pt>
                <c:pt idx="6175">
                  <c:v>8.5752739583333408</c:v>
                </c:pt>
                <c:pt idx="6176">
                  <c:v>8.5766626666666692</c:v>
                </c:pt>
                <c:pt idx="6177">
                  <c:v>8.5780513749999994</c:v>
                </c:pt>
                <c:pt idx="6178">
                  <c:v>8.5794400833333402</c:v>
                </c:pt>
                <c:pt idx="6179">
                  <c:v>8.5808287916666703</c:v>
                </c:pt>
                <c:pt idx="6180">
                  <c:v>8.5822175000000005</c:v>
                </c:pt>
                <c:pt idx="6181">
                  <c:v>8.5836062083333395</c:v>
                </c:pt>
                <c:pt idx="6182">
                  <c:v>8.5849949166666697</c:v>
                </c:pt>
                <c:pt idx="6183">
                  <c:v>8.5863836249999999</c:v>
                </c:pt>
                <c:pt idx="6184">
                  <c:v>8.5877723333333407</c:v>
                </c:pt>
                <c:pt idx="6185">
                  <c:v>8.5891610416666708</c:v>
                </c:pt>
                <c:pt idx="6186">
                  <c:v>8.5905497499999992</c:v>
                </c:pt>
                <c:pt idx="6187">
                  <c:v>8.59193845833334</c:v>
                </c:pt>
                <c:pt idx="6188">
                  <c:v>8.5933271666666702</c:v>
                </c:pt>
                <c:pt idx="6189">
                  <c:v>8.5947158750000003</c:v>
                </c:pt>
                <c:pt idx="6190">
                  <c:v>8.5961045833333394</c:v>
                </c:pt>
                <c:pt idx="6191">
                  <c:v>8.5974932916666695</c:v>
                </c:pt>
                <c:pt idx="6192">
                  <c:v>8.5988819999999997</c:v>
                </c:pt>
                <c:pt idx="6193">
                  <c:v>8.6002707083333405</c:v>
                </c:pt>
                <c:pt idx="6194">
                  <c:v>8.6016594166666707</c:v>
                </c:pt>
                <c:pt idx="6195">
                  <c:v>8.6030481250000008</c:v>
                </c:pt>
                <c:pt idx="6196">
                  <c:v>8.6044368333333399</c:v>
                </c:pt>
                <c:pt idx="6197">
                  <c:v>8.60582554166667</c:v>
                </c:pt>
                <c:pt idx="6198">
                  <c:v>8.6072142500000002</c:v>
                </c:pt>
                <c:pt idx="6199">
                  <c:v>8.6086029583333392</c:v>
                </c:pt>
                <c:pt idx="6200">
                  <c:v>8.6099916666666694</c:v>
                </c:pt>
                <c:pt idx="6201">
                  <c:v>8.6113803749999995</c:v>
                </c:pt>
                <c:pt idx="6202">
                  <c:v>8.6127690833333403</c:v>
                </c:pt>
                <c:pt idx="6203">
                  <c:v>8.6141577916666705</c:v>
                </c:pt>
                <c:pt idx="6204">
                  <c:v>8.6155465000000007</c:v>
                </c:pt>
                <c:pt idx="6205">
                  <c:v>8.6169352083333397</c:v>
                </c:pt>
                <c:pt idx="6206">
                  <c:v>8.6183239166666699</c:v>
                </c:pt>
                <c:pt idx="6207">
                  <c:v>8.619712625</c:v>
                </c:pt>
                <c:pt idx="6208">
                  <c:v>8.6211013333333408</c:v>
                </c:pt>
                <c:pt idx="6209">
                  <c:v>8.6224900416666692</c:v>
                </c:pt>
                <c:pt idx="6210">
                  <c:v>8.6238787499999994</c:v>
                </c:pt>
                <c:pt idx="6211">
                  <c:v>8.6252674583333402</c:v>
                </c:pt>
                <c:pt idx="6212">
                  <c:v>8.6266561666666703</c:v>
                </c:pt>
                <c:pt idx="6213">
                  <c:v>8.6280448750000005</c:v>
                </c:pt>
                <c:pt idx="6214">
                  <c:v>8.6294335833333395</c:v>
                </c:pt>
                <c:pt idx="6215">
                  <c:v>8.6308222916666697</c:v>
                </c:pt>
                <c:pt idx="6216">
                  <c:v>8.6322109999999999</c:v>
                </c:pt>
                <c:pt idx="6217">
                  <c:v>8.6335997083333407</c:v>
                </c:pt>
                <c:pt idx="6218">
                  <c:v>8.6349884166666708</c:v>
                </c:pt>
                <c:pt idx="6219">
                  <c:v>8.6363771249999992</c:v>
                </c:pt>
                <c:pt idx="6220">
                  <c:v>8.63776583333334</c:v>
                </c:pt>
                <c:pt idx="6221">
                  <c:v>8.6391545416666702</c:v>
                </c:pt>
                <c:pt idx="6222">
                  <c:v>8.6405432500000003</c:v>
                </c:pt>
                <c:pt idx="6223">
                  <c:v>8.6419319583333394</c:v>
                </c:pt>
                <c:pt idx="6224">
                  <c:v>8.6433206666666695</c:v>
                </c:pt>
                <c:pt idx="6225">
                  <c:v>8.6447093749999997</c:v>
                </c:pt>
                <c:pt idx="6226">
                  <c:v>8.6460980833333405</c:v>
                </c:pt>
                <c:pt idx="6227">
                  <c:v>8.6474867916666707</c:v>
                </c:pt>
                <c:pt idx="6228">
                  <c:v>8.6488755000000008</c:v>
                </c:pt>
                <c:pt idx="6229">
                  <c:v>8.6502642083333399</c:v>
                </c:pt>
                <c:pt idx="6230">
                  <c:v>8.65165291666667</c:v>
                </c:pt>
                <c:pt idx="6231">
                  <c:v>8.6530416250000002</c:v>
                </c:pt>
                <c:pt idx="6232">
                  <c:v>8.6544303333333392</c:v>
                </c:pt>
                <c:pt idx="6233">
                  <c:v>8.6558190416666694</c:v>
                </c:pt>
                <c:pt idx="6234">
                  <c:v>8.6572077499999995</c:v>
                </c:pt>
                <c:pt idx="6235">
                  <c:v>8.6585964583333404</c:v>
                </c:pt>
                <c:pt idx="6236">
                  <c:v>8.6599851666666705</c:v>
                </c:pt>
                <c:pt idx="6237">
                  <c:v>8.6613738750000007</c:v>
                </c:pt>
                <c:pt idx="6238">
                  <c:v>8.6627625833333397</c:v>
                </c:pt>
                <c:pt idx="6239">
                  <c:v>8.6641512916666699</c:v>
                </c:pt>
                <c:pt idx="6240">
                  <c:v>8.66554</c:v>
                </c:pt>
                <c:pt idx="6241">
                  <c:v>8.6669287083333408</c:v>
                </c:pt>
                <c:pt idx="6242">
                  <c:v>8.6683174166666692</c:v>
                </c:pt>
                <c:pt idx="6243">
                  <c:v>8.6697061249999994</c:v>
                </c:pt>
                <c:pt idx="6244">
                  <c:v>8.6710948333333402</c:v>
                </c:pt>
                <c:pt idx="6245">
                  <c:v>8.6724835416666703</c:v>
                </c:pt>
                <c:pt idx="6246">
                  <c:v>8.6738722500000005</c:v>
                </c:pt>
                <c:pt idx="6247">
                  <c:v>8.6752609583333395</c:v>
                </c:pt>
                <c:pt idx="6248">
                  <c:v>8.6766496666666697</c:v>
                </c:pt>
                <c:pt idx="6249">
                  <c:v>8.6780383749999999</c:v>
                </c:pt>
                <c:pt idx="6250">
                  <c:v>8.6794270833333407</c:v>
                </c:pt>
                <c:pt idx="6251">
                  <c:v>8.6808157916666708</c:v>
                </c:pt>
                <c:pt idx="6252">
                  <c:v>8.6822044999999992</c:v>
                </c:pt>
                <c:pt idx="6253">
                  <c:v>8.68359320833334</c:v>
                </c:pt>
                <c:pt idx="6254">
                  <c:v>8.6849819166666702</c:v>
                </c:pt>
                <c:pt idx="6255">
                  <c:v>8.6863706250000003</c:v>
                </c:pt>
                <c:pt idx="6256">
                  <c:v>8.6877593333333394</c:v>
                </c:pt>
                <c:pt idx="6257">
                  <c:v>8.6891480416666695</c:v>
                </c:pt>
                <c:pt idx="6258">
                  <c:v>8.6905367499999997</c:v>
                </c:pt>
                <c:pt idx="6259">
                  <c:v>8.6919254583333405</c:v>
                </c:pt>
                <c:pt idx="6260">
                  <c:v>8.6933141666666707</c:v>
                </c:pt>
                <c:pt idx="6261">
                  <c:v>8.6947028750000008</c:v>
                </c:pt>
                <c:pt idx="6262">
                  <c:v>8.6960915833333399</c:v>
                </c:pt>
                <c:pt idx="6263">
                  <c:v>8.69748029166667</c:v>
                </c:pt>
                <c:pt idx="6264">
                  <c:v>8.6988690000000002</c:v>
                </c:pt>
                <c:pt idx="6265">
                  <c:v>8.7002577083333392</c:v>
                </c:pt>
                <c:pt idx="6266">
                  <c:v>8.7016464166666694</c:v>
                </c:pt>
                <c:pt idx="6267">
                  <c:v>8.7030351249999995</c:v>
                </c:pt>
                <c:pt idx="6268">
                  <c:v>8.7044238333333404</c:v>
                </c:pt>
                <c:pt idx="6269">
                  <c:v>8.7058125416666705</c:v>
                </c:pt>
                <c:pt idx="6270">
                  <c:v>8.7072012500000007</c:v>
                </c:pt>
                <c:pt idx="6271">
                  <c:v>8.7085899583333397</c:v>
                </c:pt>
                <c:pt idx="6272">
                  <c:v>8.7099786666666699</c:v>
                </c:pt>
                <c:pt idx="6273">
                  <c:v>8.711367375</c:v>
                </c:pt>
                <c:pt idx="6274">
                  <c:v>8.7127560833333408</c:v>
                </c:pt>
                <c:pt idx="6275">
                  <c:v>8.7141447916666692</c:v>
                </c:pt>
                <c:pt idx="6276">
                  <c:v>8.7155334999999994</c:v>
                </c:pt>
                <c:pt idx="6277">
                  <c:v>8.7169222083333402</c:v>
                </c:pt>
                <c:pt idx="6278">
                  <c:v>8.7183109166666704</c:v>
                </c:pt>
                <c:pt idx="6279">
                  <c:v>8.7196996250000005</c:v>
                </c:pt>
                <c:pt idx="6280">
                  <c:v>8.7210883333333395</c:v>
                </c:pt>
                <c:pt idx="6281">
                  <c:v>8.7224770416666697</c:v>
                </c:pt>
                <c:pt idx="6282">
                  <c:v>8.7238657499999999</c:v>
                </c:pt>
                <c:pt idx="6283">
                  <c:v>8.7252544583333407</c:v>
                </c:pt>
                <c:pt idx="6284">
                  <c:v>8.7266431666666708</c:v>
                </c:pt>
                <c:pt idx="6285">
                  <c:v>8.7280318749999992</c:v>
                </c:pt>
                <c:pt idx="6286">
                  <c:v>8.72942058333334</c:v>
                </c:pt>
                <c:pt idx="6287">
                  <c:v>8.7308092916666702</c:v>
                </c:pt>
                <c:pt idx="6288">
                  <c:v>8.7321980000000003</c:v>
                </c:pt>
                <c:pt idx="6289">
                  <c:v>8.7335867083333394</c:v>
                </c:pt>
                <c:pt idx="6290">
                  <c:v>8.7349754166666695</c:v>
                </c:pt>
                <c:pt idx="6291">
                  <c:v>8.7363641249999997</c:v>
                </c:pt>
                <c:pt idx="6292">
                  <c:v>8.7377528333333405</c:v>
                </c:pt>
                <c:pt idx="6293">
                  <c:v>8.7391415416666707</c:v>
                </c:pt>
                <c:pt idx="6294">
                  <c:v>8.7405302500000008</c:v>
                </c:pt>
                <c:pt idx="6295">
                  <c:v>8.7419189583333399</c:v>
                </c:pt>
                <c:pt idx="6296">
                  <c:v>8.74330766666667</c:v>
                </c:pt>
                <c:pt idx="6297">
                  <c:v>8.7446963750000002</c:v>
                </c:pt>
                <c:pt idx="6298">
                  <c:v>8.7460850833333392</c:v>
                </c:pt>
                <c:pt idx="6299">
                  <c:v>8.7474737916666694</c:v>
                </c:pt>
                <c:pt idx="6300">
                  <c:v>8.7488624999999995</c:v>
                </c:pt>
                <c:pt idx="6301">
                  <c:v>8.7502512083333404</c:v>
                </c:pt>
                <c:pt idx="6302">
                  <c:v>8.7516399166666705</c:v>
                </c:pt>
                <c:pt idx="6303">
                  <c:v>8.7530286250000007</c:v>
                </c:pt>
                <c:pt idx="6304">
                  <c:v>8.7544173333333397</c:v>
                </c:pt>
                <c:pt idx="6305">
                  <c:v>8.7558060416666699</c:v>
                </c:pt>
                <c:pt idx="6306">
                  <c:v>8.75719475</c:v>
                </c:pt>
                <c:pt idx="6307">
                  <c:v>8.7585834583333408</c:v>
                </c:pt>
                <c:pt idx="6308">
                  <c:v>8.7599721666666692</c:v>
                </c:pt>
                <c:pt idx="6309">
                  <c:v>8.7613608749999994</c:v>
                </c:pt>
                <c:pt idx="6310">
                  <c:v>8.7627495833333402</c:v>
                </c:pt>
                <c:pt idx="6311">
                  <c:v>8.7641382916666704</c:v>
                </c:pt>
                <c:pt idx="6312">
                  <c:v>8.7655270000000005</c:v>
                </c:pt>
                <c:pt idx="6313">
                  <c:v>8.7669157083333396</c:v>
                </c:pt>
                <c:pt idx="6314">
                  <c:v>8.7683044166666697</c:v>
                </c:pt>
                <c:pt idx="6315">
                  <c:v>8.7696931249999999</c:v>
                </c:pt>
                <c:pt idx="6316">
                  <c:v>8.7710818333333407</c:v>
                </c:pt>
                <c:pt idx="6317">
                  <c:v>8.7724705416666708</c:v>
                </c:pt>
                <c:pt idx="6318">
                  <c:v>8.7738592499999992</c:v>
                </c:pt>
                <c:pt idx="6319">
                  <c:v>8.77524795833334</c:v>
                </c:pt>
                <c:pt idx="6320">
                  <c:v>8.7766366666666702</c:v>
                </c:pt>
                <c:pt idx="6321">
                  <c:v>8.7780253750000004</c:v>
                </c:pt>
                <c:pt idx="6322">
                  <c:v>8.7794140833333394</c:v>
                </c:pt>
                <c:pt idx="6323">
                  <c:v>8.7808027916666695</c:v>
                </c:pt>
                <c:pt idx="6324">
                  <c:v>8.7821914999999997</c:v>
                </c:pt>
                <c:pt idx="6325">
                  <c:v>8.7835802083333405</c:v>
                </c:pt>
                <c:pt idx="6326">
                  <c:v>8.7849689166666707</c:v>
                </c:pt>
                <c:pt idx="6327">
                  <c:v>8.7863576250000008</c:v>
                </c:pt>
                <c:pt idx="6328">
                  <c:v>8.7877463333333399</c:v>
                </c:pt>
                <c:pt idx="6329">
                  <c:v>8.78913504166667</c:v>
                </c:pt>
                <c:pt idx="6330">
                  <c:v>8.7905237500000002</c:v>
                </c:pt>
                <c:pt idx="6331">
                  <c:v>8.7919124583333392</c:v>
                </c:pt>
                <c:pt idx="6332">
                  <c:v>8.7933011666666694</c:v>
                </c:pt>
                <c:pt idx="6333">
                  <c:v>8.7946898749999995</c:v>
                </c:pt>
                <c:pt idx="6334">
                  <c:v>8.7960785833333404</c:v>
                </c:pt>
                <c:pt idx="6335">
                  <c:v>8.7974672916666705</c:v>
                </c:pt>
                <c:pt idx="6336">
                  <c:v>8.7988560000000007</c:v>
                </c:pt>
                <c:pt idx="6337">
                  <c:v>8.8002447083333397</c:v>
                </c:pt>
                <c:pt idx="6338">
                  <c:v>8.8016334166666699</c:v>
                </c:pt>
                <c:pt idx="6339">
                  <c:v>8.803022125</c:v>
                </c:pt>
                <c:pt idx="6340">
                  <c:v>8.8044108333333408</c:v>
                </c:pt>
                <c:pt idx="6341">
                  <c:v>8.8057995416666692</c:v>
                </c:pt>
                <c:pt idx="6342">
                  <c:v>8.8071882499999994</c:v>
                </c:pt>
                <c:pt idx="6343">
                  <c:v>8.8085769583333402</c:v>
                </c:pt>
                <c:pt idx="6344">
                  <c:v>8.8099656666666704</c:v>
                </c:pt>
                <c:pt idx="6345">
                  <c:v>8.8113543750000005</c:v>
                </c:pt>
                <c:pt idx="6346">
                  <c:v>8.8127430833333396</c:v>
                </c:pt>
                <c:pt idx="6347">
                  <c:v>8.8141317916666697</c:v>
                </c:pt>
                <c:pt idx="6348">
                  <c:v>8.8155204999999999</c:v>
                </c:pt>
                <c:pt idx="6349">
                  <c:v>8.8169092083333407</c:v>
                </c:pt>
                <c:pt idx="6350">
                  <c:v>8.8182979166666708</c:v>
                </c:pt>
                <c:pt idx="6351">
                  <c:v>8.8196866249999992</c:v>
                </c:pt>
                <c:pt idx="6352">
                  <c:v>8.82107533333334</c:v>
                </c:pt>
                <c:pt idx="6353">
                  <c:v>8.8224640416666702</c:v>
                </c:pt>
                <c:pt idx="6354">
                  <c:v>8.8238527500000004</c:v>
                </c:pt>
                <c:pt idx="6355">
                  <c:v>8.8252414583333394</c:v>
                </c:pt>
                <c:pt idx="6356">
                  <c:v>8.8266301666666696</c:v>
                </c:pt>
                <c:pt idx="6357">
                  <c:v>8.8280188749999997</c:v>
                </c:pt>
                <c:pt idx="6358">
                  <c:v>8.8294075833333405</c:v>
                </c:pt>
                <c:pt idx="6359">
                  <c:v>8.8307962916666707</c:v>
                </c:pt>
                <c:pt idx="6360">
                  <c:v>8.8321850000000008</c:v>
                </c:pt>
                <c:pt idx="6361">
                  <c:v>8.8335737083333399</c:v>
                </c:pt>
                <c:pt idx="6362">
                  <c:v>8.83496241666667</c:v>
                </c:pt>
                <c:pt idx="6363">
                  <c:v>8.8363511250000002</c:v>
                </c:pt>
                <c:pt idx="6364">
                  <c:v>8.8377398333333392</c:v>
                </c:pt>
                <c:pt idx="6365">
                  <c:v>8.8391285416666694</c:v>
                </c:pt>
                <c:pt idx="6366">
                  <c:v>8.8405172499999995</c:v>
                </c:pt>
                <c:pt idx="6367">
                  <c:v>8.8419059583333404</c:v>
                </c:pt>
                <c:pt idx="6368">
                  <c:v>8.8432946666666705</c:v>
                </c:pt>
                <c:pt idx="6369">
                  <c:v>8.8446833750000007</c:v>
                </c:pt>
                <c:pt idx="6370">
                  <c:v>8.8460720833333397</c:v>
                </c:pt>
                <c:pt idx="6371">
                  <c:v>8.8474607916666699</c:v>
                </c:pt>
                <c:pt idx="6372">
                  <c:v>8.8488495</c:v>
                </c:pt>
                <c:pt idx="6373">
                  <c:v>8.8502382083333409</c:v>
                </c:pt>
                <c:pt idx="6374">
                  <c:v>8.8516269166666692</c:v>
                </c:pt>
                <c:pt idx="6375">
                  <c:v>8.8530156249999994</c:v>
                </c:pt>
                <c:pt idx="6376">
                  <c:v>8.8544043333333402</c:v>
                </c:pt>
                <c:pt idx="6377">
                  <c:v>8.8557930416666704</c:v>
                </c:pt>
                <c:pt idx="6378">
                  <c:v>8.8571817500000005</c:v>
                </c:pt>
                <c:pt idx="6379">
                  <c:v>8.8585704583333396</c:v>
                </c:pt>
                <c:pt idx="6380">
                  <c:v>8.8599591666666697</c:v>
                </c:pt>
                <c:pt idx="6381">
                  <c:v>8.8613478749999999</c:v>
                </c:pt>
                <c:pt idx="6382">
                  <c:v>8.8627365833333407</c:v>
                </c:pt>
                <c:pt idx="6383">
                  <c:v>8.8641252916666708</c:v>
                </c:pt>
                <c:pt idx="6384">
                  <c:v>8.8655139999999992</c:v>
                </c:pt>
                <c:pt idx="6385">
                  <c:v>8.86690270833334</c:v>
                </c:pt>
                <c:pt idx="6386">
                  <c:v>8.8682914166666702</c:v>
                </c:pt>
                <c:pt idx="6387">
                  <c:v>8.8696801250000004</c:v>
                </c:pt>
                <c:pt idx="6388">
                  <c:v>8.8710688333333394</c:v>
                </c:pt>
                <c:pt idx="6389">
                  <c:v>8.8724575416666696</c:v>
                </c:pt>
                <c:pt idx="6390">
                  <c:v>8.8738462499999997</c:v>
                </c:pt>
                <c:pt idx="6391">
                  <c:v>8.8752349583333405</c:v>
                </c:pt>
                <c:pt idx="6392">
                  <c:v>8.8766236666666707</c:v>
                </c:pt>
                <c:pt idx="6393">
                  <c:v>8.8780123750000008</c:v>
                </c:pt>
                <c:pt idx="6394">
                  <c:v>8.8794010833333399</c:v>
                </c:pt>
                <c:pt idx="6395">
                  <c:v>8.88078979166667</c:v>
                </c:pt>
                <c:pt idx="6396">
                  <c:v>8.8821785000000002</c:v>
                </c:pt>
                <c:pt idx="6397">
                  <c:v>8.8835672083333392</c:v>
                </c:pt>
                <c:pt idx="6398">
                  <c:v>8.8849559166666694</c:v>
                </c:pt>
                <c:pt idx="6399">
                  <c:v>8.8863446249999996</c:v>
                </c:pt>
                <c:pt idx="6400">
                  <c:v>8.8877333333333404</c:v>
                </c:pt>
                <c:pt idx="6401">
                  <c:v>8.8891220416666705</c:v>
                </c:pt>
                <c:pt idx="6402">
                  <c:v>8.8905107500000007</c:v>
                </c:pt>
                <c:pt idx="6403">
                  <c:v>8.8918994583333397</c:v>
                </c:pt>
                <c:pt idx="6404">
                  <c:v>8.8932881666666699</c:v>
                </c:pt>
                <c:pt idx="6405">
                  <c:v>8.894676875</c:v>
                </c:pt>
                <c:pt idx="6406">
                  <c:v>8.8960655833333409</c:v>
                </c:pt>
                <c:pt idx="6407">
                  <c:v>8.8974542916666692</c:v>
                </c:pt>
                <c:pt idx="6408">
                  <c:v>8.8988429999999994</c:v>
                </c:pt>
                <c:pt idx="6409">
                  <c:v>8.9002317083333402</c:v>
                </c:pt>
                <c:pt idx="6410">
                  <c:v>8.9016204166666704</c:v>
                </c:pt>
                <c:pt idx="6411">
                  <c:v>8.9030091250000005</c:v>
                </c:pt>
                <c:pt idx="6412">
                  <c:v>8.9043978333333396</c:v>
                </c:pt>
                <c:pt idx="6413">
                  <c:v>8.9057865416666697</c:v>
                </c:pt>
                <c:pt idx="6414">
                  <c:v>8.9071752499999999</c:v>
                </c:pt>
                <c:pt idx="6415">
                  <c:v>8.9085639583333407</c:v>
                </c:pt>
                <c:pt idx="6416">
                  <c:v>8.9099526666666709</c:v>
                </c:pt>
                <c:pt idx="6417">
                  <c:v>8.9113413749999992</c:v>
                </c:pt>
                <c:pt idx="6418">
                  <c:v>8.91273008333334</c:v>
                </c:pt>
                <c:pt idx="6419">
                  <c:v>8.9141187916666702</c:v>
                </c:pt>
                <c:pt idx="6420">
                  <c:v>8.9155075000000004</c:v>
                </c:pt>
                <c:pt idx="6421">
                  <c:v>8.9168962083333394</c:v>
                </c:pt>
                <c:pt idx="6422">
                  <c:v>8.9182849166666696</c:v>
                </c:pt>
                <c:pt idx="6423">
                  <c:v>8.9196736249999997</c:v>
                </c:pt>
                <c:pt idx="6424">
                  <c:v>8.9210623333333405</c:v>
                </c:pt>
                <c:pt idx="6425">
                  <c:v>8.9224510416666707</c:v>
                </c:pt>
                <c:pt idx="6426">
                  <c:v>8.9238397500000008</c:v>
                </c:pt>
                <c:pt idx="6427">
                  <c:v>8.9252284583333399</c:v>
                </c:pt>
                <c:pt idx="6428">
                  <c:v>8.92661716666667</c:v>
                </c:pt>
                <c:pt idx="6429">
                  <c:v>8.9280058750000002</c:v>
                </c:pt>
                <c:pt idx="6430">
                  <c:v>8.9293945833333392</c:v>
                </c:pt>
                <c:pt idx="6431">
                  <c:v>8.9307832916666694</c:v>
                </c:pt>
                <c:pt idx="6432">
                  <c:v>8.9321719999999996</c:v>
                </c:pt>
                <c:pt idx="6433">
                  <c:v>8.9335607083333404</c:v>
                </c:pt>
                <c:pt idx="6434">
                  <c:v>8.9349494166666705</c:v>
                </c:pt>
                <c:pt idx="6435">
                  <c:v>8.9363381250000007</c:v>
                </c:pt>
                <c:pt idx="6436">
                  <c:v>8.9377268333333397</c:v>
                </c:pt>
                <c:pt idx="6437">
                  <c:v>8.9391155416666699</c:v>
                </c:pt>
                <c:pt idx="6438">
                  <c:v>8.94050425</c:v>
                </c:pt>
                <c:pt idx="6439">
                  <c:v>8.9418929583333409</c:v>
                </c:pt>
                <c:pt idx="6440">
                  <c:v>8.9432816666666692</c:v>
                </c:pt>
                <c:pt idx="6441">
                  <c:v>8.9446703749999994</c:v>
                </c:pt>
                <c:pt idx="6442">
                  <c:v>8.9460590833333402</c:v>
                </c:pt>
                <c:pt idx="6443">
                  <c:v>8.9474477916666704</c:v>
                </c:pt>
                <c:pt idx="6444">
                  <c:v>8.9488365000000005</c:v>
                </c:pt>
                <c:pt idx="6445">
                  <c:v>8.9502252083333396</c:v>
                </c:pt>
                <c:pt idx="6446">
                  <c:v>8.9516139166666697</c:v>
                </c:pt>
                <c:pt idx="6447">
                  <c:v>8.9530026249999999</c:v>
                </c:pt>
                <c:pt idx="6448">
                  <c:v>8.9543913333333407</c:v>
                </c:pt>
                <c:pt idx="6449">
                  <c:v>8.9557800416666709</c:v>
                </c:pt>
                <c:pt idx="6450">
                  <c:v>8.9571687499999992</c:v>
                </c:pt>
                <c:pt idx="6451">
                  <c:v>8.9585574583333401</c:v>
                </c:pt>
                <c:pt idx="6452">
                  <c:v>8.9599461666666702</c:v>
                </c:pt>
                <c:pt idx="6453">
                  <c:v>8.9613348750000004</c:v>
                </c:pt>
                <c:pt idx="6454">
                  <c:v>8.9627235833333394</c:v>
                </c:pt>
                <c:pt idx="6455">
                  <c:v>8.9641122916666696</c:v>
                </c:pt>
                <c:pt idx="6456">
                  <c:v>8.9655009999999997</c:v>
                </c:pt>
                <c:pt idx="6457">
                  <c:v>8.9668897083333405</c:v>
                </c:pt>
                <c:pt idx="6458">
                  <c:v>8.9682784166666707</c:v>
                </c:pt>
                <c:pt idx="6459">
                  <c:v>8.9696671250000009</c:v>
                </c:pt>
                <c:pt idx="6460">
                  <c:v>8.9710558333333399</c:v>
                </c:pt>
                <c:pt idx="6461">
                  <c:v>8.97244454166667</c:v>
                </c:pt>
                <c:pt idx="6462">
                  <c:v>8.9738332500000002</c:v>
                </c:pt>
                <c:pt idx="6463">
                  <c:v>8.9752219583333392</c:v>
                </c:pt>
                <c:pt idx="6464">
                  <c:v>8.9766106666666694</c:v>
                </c:pt>
                <c:pt idx="6465">
                  <c:v>8.9779993749999996</c:v>
                </c:pt>
                <c:pt idx="6466">
                  <c:v>8.9793880833333404</c:v>
                </c:pt>
                <c:pt idx="6467">
                  <c:v>8.9807767916666705</c:v>
                </c:pt>
                <c:pt idx="6468">
                  <c:v>8.9821655000000007</c:v>
                </c:pt>
                <c:pt idx="6469">
                  <c:v>8.9835542083333397</c:v>
                </c:pt>
                <c:pt idx="6470">
                  <c:v>8.9849429166666699</c:v>
                </c:pt>
                <c:pt idx="6471">
                  <c:v>8.986331625</c:v>
                </c:pt>
                <c:pt idx="6472">
                  <c:v>8.9877203333333409</c:v>
                </c:pt>
                <c:pt idx="6473">
                  <c:v>8.9891090416666692</c:v>
                </c:pt>
                <c:pt idx="6474">
                  <c:v>8.9904977499999994</c:v>
                </c:pt>
                <c:pt idx="6475">
                  <c:v>8.9918864583333402</c:v>
                </c:pt>
                <c:pt idx="6476">
                  <c:v>8.9932751666666704</c:v>
                </c:pt>
                <c:pt idx="6477">
                  <c:v>8.9946638750000005</c:v>
                </c:pt>
                <c:pt idx="6478">
                  <c:v>8.9960525833333396</c:v>
                </c:pt>
                <c:pt idx="6479">
                  <c:v>8.9974412916666697</c:v>
                </c:pt>
                <c:pt idx="6480">
                  <c:v>8.9988299999999999</c:v>
                </c:pt>
                <c:pt idx="6481">
                  <c:v>9.0002187083333407</c:v>
                </c:pt>
                <c:pt idx="6482">
                  <c:v>9.0016074166666709</c:v>
                </c:pt>
                <c:pt idx="6483">
                  <c:v>9.0029961249999992</c:v>
                </c:pt>
                <c:pt idx="6484">
                  <c:v>9.0043848333333401</c:v>
                </c:pt>
                <c:pt idx="6485">
                  <c:v>9.0057735416666702</c:v>
                </c:pt>
                <c:pt idx="6486">
                  <c:v>9.0071622500000004</c:v>
                </c:pt>
                <c:pt idx="6487">
                  <c:v>9.0085509583333394</c:v>
                </c:pt>
                <c:pt idx="6488">
                  <c:v>9.0099396666666696</c:v>
                </c:pt>
                <c:pt idx="6489">
                  <c:v>9.0113283749999997</c:v>
                </c:pt>
                <c:pt idx="6490">
                  <c:v>9.0127170833333405</c:v>
                </c:pt>
                <c:pt idx="6491">
                  <c:v>9.0141057916666707</c:v>
                </c:pt>
                <c:pt idx="6492">
                  <c:v>9.0154945000000009</c:v>
                </c:pt>
                <c:pt idx="6493">
                  <c:v>9.0168832083333399</c:v>
                </c:pt>
                <c:pt idx="6494">
                  <c:v>9.0182719166666701</c:v>
                </c:pt>
                <c:pt idx="6495">
                  <c:v>9.0196606250000002</c:v>
                </c:pt>
                <c:pt idx="6496">
                  <c:v>9.0210493333333392</c:v>
                </c:pt>
                <c:pt idx="6497">
                  <c:v>9.0224380416666694</c:v>
                </c:pt>
                <c:pt idx="6498">
                  <c:v>9.0238267499999996</c:v>
                </c:pt>
                <c:pt idx="6499">
                  <c:v>9.0252154583333404</c:v>
                </c:pt>
                <c:pt idx="6500">
                  <c:v>9.0266041666666705</c:v>
                </c:pt>
                <c:pt idx="6501">
                  <c:v>9.0279928750000007</c:v>
                </c:pt>
                <c:pt idx="6502">
                  <c:v>9.0293815833333397</c:v>
                </c:pt>
                <c:pt idx="6503">
                  <c:v>9.0307702916666699</c:v>
                </c:pt>
                <c:pt idx="6504">
                  <c:v>9.032159</c:v>
                </c:pt>
                <c:pt idx="6505">
                  <c:v>9.0335477083333409</c:v>
                </c:pt>
                <c:pt idx="6506">
                  <c:v>9.0349364166666692</c:v>
                </c:pt>
                <c:pt idx="6507">
                  <c:v>9.0363251249999994</c:v>
                </c:pt>
                <c:pt idx="6508">
                  <c:v>9.0377138333333402</c:v>
                </c:pt>
                <c:pt idx="6509">
                  <c:v>9.0391025416666704</c:v>
                </c:pt>
                <c:pt idx="6510">
                  <c:v>9.0404912500000005</c:v>
                </c:pt>
                <c:pt idx="6511">
                  <c:v>9.0418799583333396</c:v>
                </c:pt>
                <c:pt idx="6512">
                  <c:v>9.0432686666666697</c:v>
                </c:pt>
                <c:pt idx="6513">
                  <c:v>9.0446573749999999</c:v>
                </c:pt>
                <c:pt idx="6514">
                  <c:v>9.0460460833333407</c:v>
                </c:pt>
                <c:pt idx="6515">
                  <c:v>9.0474347916666709</c:v>
                </c:pt>
                <c:pt idx="6516">
                  <c:v>9.0488234999999992</c:v>
                </c:pt>
                <c:pt idx="6517">
                  <c:v>9.0502122083333401</c:v>
                </c:pt>
                <c:pt idx="6518">
                  <c:v>9.0516009166666702</c:v>
                </c:pt>
                <c:pt idx="6519">
                  <c:v>9.0529896250000004</c:v>
                </c:pt>
                <c:pt idx="6520">
                  <c:v>9.0543783333333394</c:v>
                </c:pt>
                <c:pt idx="6521">
                  <c:v>9.0557670416666696</c:v>
                </c:pt>
                <c:pt idx="6522">
                  <c:v>9.0571557499999997</c:v>
                </c:pt>
                <c:pt idx="6523">
                  <c:v>9.0585444583333405</c:v>
                </c:pt>
                <c:pt idx="6524">
                  <c:v>9.0599331666666707</c:v>
                </c:pt>
                <c:pt idx="6525">
                  <c:v>9.0613218750000009</c:v>
                </c:pt>
                <c:pt idx="6526">
                  <c:v>9.0627105833333399</c:v>
                </c:pt>
                <c:pt idx="6527">
                  <c:v>9.0640992916666701</c:v>
                </c:pt>
                <c:pt idx="6528">
                  <c:v>9.0654880000000002</c:v>
                </c:pt>
                <c:pt idx="6529">
                  <c:v>9.0668767083333393</c:v>
                </c:pt>
                <c:pt idx="6530">
                  <c:v>9.0682654166666694</c:v>
                </c:pt>
                <c:pt idx="6531">
                  <c:v>9.0696541249999996</c:v>
                </c:pt>
                <c:pt idx="6532">
                  <c:v>9.0710428333333404</c:v>
                </c:pt>
                <c:pt idx="6533">
                  <c:v>9.0724315416666705</c:v>
                </c:pt>
                <c:pt idx="6534">
                  <c:v>9.0738202500000007</c:v>
                </c:pt>
                <c:pt idx="6535">
                  <c:v>9.0752089583333397</c:v>
                </c:pt>
                <c:pt idx="6536">
                  <c:v>9.0765976666666699</c:v>
                </c:pt>
                <c:pt idx="6537">
                  <c:v>9.0779863750000001</c:v>
                </c:pt>
                <c:pt idx="6538">
                  <c:v>9.0793750833333409</c:v>
                </c:pt>
                <c:pt idx="6539">
                  <c:v>9.0807637916666692</c:v>
                </c:pt>
                <c:pt idx="6540">
                  <c:v>9.0821524999999994</c:v>
                </c:pt>
                <c:pt idx="6541">
                  <c:v>9.0835412083333402</c:v>
                </c:pt>
                <c:pt idx="6542">
                  <c:v>9.0849299166666704</c:v>
                </c:pt>
                <c:pt idx="6543">
                  <c:v>9.0863186250000005</c:v>
                </c:pt>
                <c:pt idx="6544">
                  <c:v>9.0877073333333396</c:v>
                </c:pt>
                <c:pt idx="6545">
                  <c:v>9.0890960416666697</c:v>
                </c:pt>
                <c:pt idx="6546">
                  <c:v>9.0904847499999999</c:v>
                </c:pt>
                <c:pt idx="6547">
                  <c:v>9.0918734583333407</c:v>
                </c:pt>
                <c:pt idx="6548">
                  <c:v>9.0932621666666709</c:v>
                </c:pt>
                <c:pt idx="6549">
                  <c:v>9.0946508749999992</c:v>
                </c:pt>
                <c:pt idx="6550">
                  <c:v>9.0960395833333401</c:v>
                </c:pt>
                <c:pt idx="6551">
                  <c:v>9.0974282916666702</c:v>
                </c:pt>
                <c:pt idx="6552">
                  <c:v>9.0988170000000004</c:v>
                </c:pt>
                <c:pt idx="6553">
                  <c:v>9.1002057083333394</c:v>
                </c:pt>
                <c:pt idx="6554">
                  <c:v>9.1015944166666696</c:v>
                </c:pt>
                <c:pt idx="6555">
                  <c:v>9.1029831249999997</c:v>
                </c:pt>
                <c:pt idx="6556">
                  <c:v>9.1043718333333405</c:v>
                </c:pt>
                <c:pt idx="6557">
                  <c:v>9.1057605416666707</c:v>
                </c:pt>
                <c:pt idx="6558">
                  <c:v>9.1071492500000009</c:v>
                </c:pt>
                <c:pt idx="6559">
                  <c:v>9.1085379583333399</c:v>
                </c:pt>
                <c:pt idx="6560">
                  <c:v>9.1099266666666701</c:v>
                </c:pt>
                <c:pt idx="6561">
                  <c:v>9.1113153750000002</c:v>
                </c:pt>
                <c:pt idx="6562">
                  <c:v>9.1127040833333393</c:v>
                </c:pt>
                <c:pt idx="6563">
                  <c:v>9.1140927916666694</c:v>
                </c:pt>
                <c:pt idx="6564">
                  <c:v>9.1154814999999996</c:v>
                </c:pt>
                <c:pt idx="6565">
                  <c:v>9.1168702083333404</c:v>
                </c:pt>
                <c:pt idx="6566">
                  <c:v>9.1182589166666705</c:v>
                </c:pt>
                <c:pt idx="6567">
                  <c:v>9.1196476250000007</c:v>
                </c:pt>
                <c:pt idx="6568">
                  <c:v>9.1210363333333397</c:v>
                </c:pt>
                <c:pt idx="6569">
                  <c:v>9.1224250416666699</c:v>
                </c:pt>
                <c:pt idx="6570">
                  <c:v>9.1238137500000001</c:v>
                </c:pt>
                <c:pt idx="6571">
                  <c:v>9.1252024583333409</c:v>
                </c:pt>
                <c:pt idx="6572">
                  <c:v>9.1265911666666693</c:v>
                </c:pt>
                <c:pt idx="6573">
                  <c:v>9.1279798749999994</c:v>
                </c:pt>
                <c:pt idx="6574">
                  <c:v>9.1293685833333402</c:v>
                </c:pt>
                <c:pt idx="6575">
                  <c:v>9.1307572916666704</c:v>
                </c:pt>
                <c:pt idx="6576">
                  <c:v>9.1321460000000005</c:v>
                </c:pt>
                <c:pt idx="6577">
                  <c:v>9.1335347083333396</c:v>
                </c:pt>
                <c:pt idx="6578">
                  <c:v>9.1349234166666697</c:v>
                </c:pt>
                <c:pt idx="6579">
                  <c:v>9.1363121249999999</c:v>
                </c:pt>
                <c:pt idx="6580">
                  <c:v>9.1377008333333407</c:v>
                </c:pt>
                <c:pt idx="6581">
                  <c:v>9.1390895416666709</c:v>
                </c:pt>
                <c:pt idx="6582">
                  <c:v>9.1404782499999992</c:v>
                </c:pt>
                <c:pt idx="6583">
                  <c:v>9.1418669583333401</c:v>
                </c:pt>
                <c:pt idx="6584">
                  <c:v>9.1432556666666702</c:v>
                </c:pt>
                <c:pt idx="6585">
                  <c:v>9.1446443750000004</c:v>
                </c:pt>
                <c:pt idx="6586">
                  <c:v>9.1460330833333394</c:v>
                </c:pt>
                <c:pt idx="6587">
                  <c:v>9.1474217916666696</c:v>
                </c:pt>
                <c:pt idx="6588">
                  <c:v>9.1488104999999997</c:v>
                </c:pt>
                <c:pt idx="6589">
                  <c:v>9.1501992083333406</c:v>
                </c:pt>
                <c:pt idx="6590">
                  <c:v>9.1515879166666707</c:v>
                </c:pt>
                <c:pt idx="6591">
                  <c:v>9.1529766250000009</c:v>
                </c:pt>
                <c:pt idx="6592">
                  <c:v>9.1543653333333399</c:v>
                </c:pt>
                <c:pt idx="6593">
                  <c:v>9.1557540416666701</c:v>
                </c:pt>
                <c:pt idx="6594">
                  <c:v>9.1571427500000002</c:v>
                </c:pt>
                <c:pt idx="6595">
                  <c:v>9.1585314583333393</c:v>
                </c:pt>
                <c:pt idx="6596">
                  <c:v>9.1599201666666694</c:v>
                </c:pt>
                <c:pt idx="6597">
                  <c:v>9.1613088749999996</c:v>
                </c:pt>
                <c:pt idx="6598">
                  <c:v>9.1626975833333404</c:v>
                </c:pt>
                <c:pt idx="6599">
                  <c:v>9.1640862916666705</c:v>
                </c:pt>
                <c:pt idx="6600">
                  <c:v>9.1654750000000007</c:v>
                </c:pt>
                <c:pt idx="6601">
                  <c:v>9.1668637083333397</c:v>
                </c:pt>
                <c:pt idx="6602">
                  <c:v>9.1682524166666699</c:v>
                </c:pt>
                <c:pt idx="6603">
                  <c:v>9.1696411250000001</c:v>
                </c:pt>
                <c:pt idx="6604">
                  <c:v>9.1710298333333409</c:v>
                </c:pt>
                <c:pt idx="6605">
                  <c:v>9.1724185416666693</c:v>
                </c:pt>
                <c:pt idx="6606">
                  <c:v>9.1738072499999994</c:v>
                </c:pt>
                <c:pt idx="6607">
                  <c:v>9.1751959583333402</c:v>
                </c:pt>
                <c:pt idx="6608">
                  <c:v>9.1765846666666704</c:v>
                </c:pt>
                <c:pt idx="6609">
                  <c:v>9.1779733750000005</c:v>
                </c:pt>
                <c:pt idx="6610">
                  <c:v>9.1793620833333396</c:v>
                </c:pt>
                <c:pt idx="6611">
                  <c:v>9.1807507916666697</c:v>
                </c:pt>
                <c:pt idx="6612">
                  <c:v>9.1821394999999999</c:v>
                </c:pt>
                <c:pt idx="6613">
                  <c:v>9.1835282083333407</c:v>
                </c:pt>
                <c:pt idx="6614">
                  <c:v>9.1849169166666709</c:v>
                </c:pt>
                <c:pt idx="6615">
                  <c:v>9.1863056249999993</c:v>
                </c:pt>
                <c:pt idx="6616">
                  <c:v>9.1876943333333401</c:v>
                </c:pt>
                <c:pt idx="6617">
                  <c:v>9.1890830416666702</c:v>
                </c:pt>
                <c:pt idx="6618">
                  <c:v>9.1904717500000004</c:v>
                </c:pt>
                <c:pt idx="6619">
                  <c:v>9.1918604583333394</c:v>
                </c:pt>
                <c:pt idx="6620">
                  <c:v>9.1932491666666696</c:v>
                </c:pt>
                <c:pt idx="6621">
                  <c:v>9.1946378749999997</c:v>
                </c:pt>
                <c:pt idx="6622">
                  <c:v>9.1960265833333406</c:v>
                </c:pt>
                <c:pt idx="6623">
                  <c:v>9.1974152916666707</c:v>
                </c:pt>
                <c:pt idx="6624">
                  <c:v>9.1988040000000009</c:v>
                </c:pt>
                <c:pt idx="6625">
                  <c:v>9.2001927083333399</c:v>
                </c:pt>
                <c:pt idx="6626">
                  <c:v>9.2015814166666701</c:v>
                </c:pt>
                <c:pt idx="6627">
                  <c:v>9.2029701250000002</c:v>
                </c:pt>
                <c:pt idx="6628">
                  <c:v>9.2043588333333393</c:v>
                </c:pt>
                <c:pt idx="6629">
                  <c:v>9.2057475416666694</c:v>
                </c:pt>
                <c:pt idx="6630">
                  <c:v>9.2071362499999996</c:v>
                </c:pt>
                <c:pt idx="6631">
                  <c:v>9.2085249583333404</c:v>
                </c:pt>
                <c:pt idx="6632">
                  <c:v>9.2099136666666706</c:v>
                </c:pt>
                <c:pt idx="6633">
                  <c:v>9.2113023750000007</c:v>
                </c:pt>
                <c:pt idx="6634">
                  <c:v>9.2126910833333397</c:v>
                </c:pt>
                <c:pt idx="6635">
                  <c:v>9.2140797916666699</c:v>
                </c:pt>
                <c:pt idx="6636">
                  <c:v>9.2154685000000001</c:v>
                </c:pt>
                <c:pt idx="6637">
                  <c:v>9.2168572083333409</c:v>
                </c:pt>
                <c:pt idx="6638">
                  <c:v>9.2182459166666693</c:v>
                </c:pt>
                <c:pt idx="6639">
                  <c:v>9.2196346249999994</c:v>
                </c:pt>
                <c:pt idx="6640">
                  <c:v>9.2210233333333402</c:v>
                </c:pt>
                <c:pt idx="6641">
                  <c:v>9.2224120416666704</c:v>
                </c:pt>
                <c:pt idx="6642">
                  <c:v>9.2238007500000005</c:v>
                </c:pt>
                <c:pt idx="6643">
                  <c:v>9.2251894583333396</c:v>
                </c:pt>
                <c:pt idx="6644">
                  <c:v>9.2265781666666697</c:v>
                </c:pt>
                <c:pt idx="6645">
                  <c:v>9.2279668749999999</c:v>
                </c:pt>
                <c:pt idx="6646">
                  <c:v>9.2293555833333407</c:v>
                </c:pt>
                <c:pt idx="6647">
                  <c:v>9.2307442916666709</c:v>
                </c:pt>
                <c:pt idx="6648">
                  <c:v>9.2321329999999993</c:v>
                </c:pt>
                <c:pt idx="6649">
                  <c:v>9.2335217083333401</c:v>
                </c:pt>
                <c:pt idx="6650">
                  <c:v>9.2349104166666702</c:v>
                </c:pt>
                <c:pt idx="6651">
                  <c:v>9.2362991250000004</c:v>
                </c:pt>
                <c:pt idx="6652">
                  <c:v>9.2376878333333394</c:v>
                </c:pt>
                <c:pt idx="6653">
                  <c:v>9.2390765416666696</c:v>
                </c:pt>
                <c:pt idx="6654">
                  <c:v>9.2404652499999997</c:v>
                </c:pt>
                <c:pt idx="6655">
                  <c:v>9.2418539583333406</c:v>
                </c:pt>
                <c:pt idx="6656">
                  <c:v>9.2432426666666707</c:v>
                </c:pt>
                <c:pt idx="6657">
                  <c:v>9.2446313750000009</c:v>
                </c:pt>
                <c:pt idx="6658">
                  <c:v>9.2460200833333399</c:v>
                </c:pt>
                <c:pt idx="6659">
                  <c:v>9.2474087916666701</c:v>
                </c:pt>
                <c:pt idx="6660">
                  <c:v>9.2487975000000002</c:v>
                </c:pt>
                <c:pt idx="6661">
                  <c:v>9.2501862083333393</c:v>
                </c:pt>
                <c:pt idx="6662">
                  <c:v>9.2515749166666694</c:v>
                </c:pt>
                <c:pt idx="6663">
                  <c:v>9.2529636249999996</c:v>
                </c:pt>
                <c:pt idx="6664">
                  <c:v>9.2543523333333404</c:v>
                </c:pt>
                <c:pt idx="6665">
                  <c:v>9.2557410416666706</c:v>
                </c:pt>
                <c:pt idx="6666">
                  <c:v>9.2571297500000007</c:v>
                </c:pt>
                <c:pt idx="6667">
                  <c:v>9.2585184583333398</c:v>
                </c:pt>
                <c:pt idx="6668">
                  <c:v>9.2599071666666699</c:v>
                </c:pt>
                <c:pt idx="6669">
                  <c:v>9.2612958750000001</c:v>
                </c:pt>
                <c:pt idx="6670">
                  <c:v>9.2626845833333409</c:v>
                </c:pt>
                <c:pt idx="6671">
                  <c:v>9.2640732916666693</c:v>
                </c:pt>
                <c:pt idx="6672">
                  <c:v>9.2654619999999994</c:v>
                </c:pt>
                <c:pt idx="6673">
                  <c:v>9.2668507083333402</c:v>
                </c:pt>
                <c:pt idx="6674">
                  <c:v>9.2682394166666704</c:v>
                </c:pt>
                <c:pt idx="6675">
                  <c:v>9.2696281250000006</c:v>
                </c:pt>
                <c:pt idx="6676">
                  <c:v>9.2710168333333396</c:v>
                </c:pt>
                <c:pt idx="6677">
                  <c:v>9.2724055416666697</c:v>
                </c:pt>
                <c:pt idx="6678">
                  <c:v>9.2737942499999999</c:v>
                </c:pt>
                <c:pt idx="6679">
                  <c:v>9.2751829583333407</c:v>
                </c:pt>
                <c:pt idx="6680">
                  <c:v>9.2765716666666709</c:v>
                </c:pt>
                <c:pt idx="6681">
                  <c:v>9.2779603749999993</c:v>
                </c:pt>
                <c:pt idx="6682">
                  <c:v>9.2793490833333401</c:v>
                </c:pt>
                <c:pt idx="6683">
                  <c:v>9.2807377916666702</c:v>
                </c:pt>
                <c:pt idx="6684">
                  <c:v>9.2821265000000004</c:v>
                </c:pt>
                <c:pt idx="6685">
                  <c:v>9.2835152083333394</c:v>
                </c:pt>
                <c:pt idx="6686">
                  <c:v>9.2849039166666696</c:v>
                </c:pt>
                <c:pt idx="6687">
                  <c:v>9.2862926249999997</c:v>
                </c:pt>
                <c:pt idx="6688">
                  <c:v>9.2876813333333406</c:v>
                </c:pt>
                <c:pt idx="6689">
                  <c:v>9.2890700416666707</c:v>
                </c:pt>
                <c:pt idx="6690">
                  <c:v>9.2904587500000009</c:v>
                </c:pt>
                <c:pt idx="6691">
                  <c:v>9.2918474583333399</c:v>
                </c:pt>
                <c:pt idx="6692">
                  <c:v>9.2932361666666701</c:v>
                </c:pt>
                <c:pt idx="6693">
                  <c:v>9.2946248750000002</c:v>
                </c:pt>
                <c:pt idx="6694">
                  <c:v>9.2960135833333393</c:v>
                </c:pt>
                <c:pt idx="6695">
                  <c:v>9.2974022916666694</c:v>
                </c:pt>
                <c:pt idx="6696">
                  <c:v>9.2987909999999996</c:v>
                </c:pt>
                <c:pt idx="6697">
                  <c:v>9.3001797083333404</c:v>
                </c:pt>
                <c:pt idx="6698">
                  <c:v>9.3015684166666706</c:v>
                </c:pt>
                <c:pt idx="6699">
                  <c:v>9.3029571250000007</c:v>
                </c:pt>
                <c:pt idx="6700">
                  <c:v>9.3043458333333398</c:v>
                </c:pt>
                <c:pt idx="6701">
                  <c:v>9.3057345416666699</c:v>
                </c:pt>
                <c:pt idx="6702">
                  <c:v>9.3071232500000001</c:v>
                </c:pt>
                <c:pt idx="6703">
                  <c:v>9.3085119583333409</c:v>
                </c:pt>
                <c:pt idx="6704">
                  <c:v>9.3099006666666693</c:v>
                </c:pt>
                <c:pt idx="6705">
                  <c:v>9.3112893749999994</c:v>
                </c:pt>
                <c:pt idx="6706">
                  <c:v>9.3126780833333402</c:v>
                </c:pt>
                <c:pt idx="6707">
                  <c:v>9.3140667916666704</c:v>
                </c:pt>
                <c:pt idx="6708">
                  <c:v>9.3154555000000006</c:v>
                </c:pt>
                <c:pt idx="6709">
                  <c:v>9.3168442083333396</c:v>
                </c:pt>
                <c:pt idx="6710">
                  <c:v>9.3182329166666698</c:v>
                </c:pt>
                <c:pt idx="6711">
                  <c:v>9.3196216249999999</c:v>
                </c:pt>
                <c:pt idx="6712">
                  <c:v>9.3210103333333407</c:v>
                </c:pt>
                <c:pt idx="6713">
                  <c:v>9.3223990416666709</c:v>
                </c:pt>
                <c:pt idx="6714">
                  <c:v>9.3237877499999993</c:v>
                </c:pt>
                <c:pt idx="6715">
                  <c:v>9.3251764583333401</c:v>
                </c:pt>
                <c:pt idx="6716">
                  <c:v>9.3265651666666702</c:v>
                </c:pt>
                <c:pt idx="6717">
                  <c:v>9.3279538750000004</c:v>
                </c:pt>
                <c:pt idx="6718">
                  <c:v>9.3293425833333394</c:v>
                </c:pt>
                <c:pt idx="6719">
                  <c:v>9.3307312916666696</c:v>
                </c:pt>
                <c:pt idx="6720">
                  <c:v>9.3321199999999997</c:v>
                </c:pt>
                <c:pt idx="6721">
                  <c:v>9.3335087083333406</c:v>
                </c:pt>
                <c:pt idx="6722">
                  <c:v>9.3348974166666707</c:v>
                </c:pt>
                <c:pt idx="6723">
                  <c:v>9.3362861250000009</c:v>
                </c:pt>
                <c:pt idx="6724">
                  <c:v>9.3376748333333399</c:v>
                </c:pt>
                <c:pt idx="6725">
                  <c:v>9.3390635416666701</c:v>
                </c:pt>
                <c:pt idx="6726">
                  <c:v>9.3404522500000002</c:v>
                </c:pt>
                <c:pt idx="6727">
                  <c:v>9.3418409583333393</c:v>
                </c:pt>
                <c:pt idx="6728">
                  <c:v>9.3432296666666694</c:v>
                </c:pt>
                <c:pt idx="6729">
                  <c:v>9.3446183749999996</c:v>
                </c:pt>
                <c:pt idx="6730">
                  <c:v>9.3460070833333404</c:v>
                </c:pt>
                <c:pt idx="6731">
                  <c:v>9.3473957916666706</c:v>
                </c:pt>
                <c:pt idx="6732">
                  <c:v>9.3487845000000007</c:v>
                </c:pt>
                <c:pt idx="6733">
                  <c:v>9.3501732083333398</c:v>
                </c:pt>
                <c:pt idx="6734">
                  <c:v>9.3515619166666699</c:v>
                </c:pt>
                <c:pt idx="6735">
                  <c:v>9.3529506250000001</c:v>
                </c:pt>
                <c:pt idx="6736">
                  <c:v>9.3543393333333409</c:v>
                </c:pt>
                <c:pt idx="6737">
                  <c:v>9.3557280416666693</c:v>
                </c:pt>
                <c:pt idx="6738">
                  <c:v>9.3571167499999994</c:v>
                </c:pt>
                <c:pt idx="6739">
                  <c:v>9.3585054583333402</c:v>
                </c:pt>
                <c:pt idx="6740">
                  <c:v>9.3598941666666704</c:v>
                </c:pt>
                <c:pt idx="6741">
                  <c:v>9.3612828750000006</c:v>
                </c:pt>
                <c:pt idx="6742">
                  <c:v>9.3626715833333396</c:v>
                </c:pt>
                <c:pt idx="6743">
                  <c:v>9.3640602916666698</c:v>
                </c:pt>
                <c:pt idx="6744">
                  <c:v>9.3654489999999999</c:v>
                </c:pt>
                <c:pt idx="6745">
                  <c:v>9.3668377083333407</c:v>
                </c:pt>
                <c:pt idx="6746">
                  <c:v>9.3682264166666709</c:v>
                </c:pt>
                <c:pt idx="6747">
                  <c:v>9.3696151249999993</c:v>
                </c:pt>
                <c:pt idx="6748">
                  <c:v>9.3710038333333401</c:v>
                </c:pt>
                <c:pt idx="6749">
                  <c:v>9.3723925416666702</c:v>
                </c:pt>
                <c:pt idx="6750">
                  <c:v>9.3737812500000004</c:v>
                </c:pt>
                <c:pt idx="6751">
                  <c:v>9.3751699583333394</c:v>
                </c:pt>
                <c:pt idx="6752">
                  <c:v>9.3765586666666696</c:v>
                </c:pt>
                <c:pt idx="6753">
                  <c:v>9.3779473749999998</c:v>
                </c:pt>
                <c:pt idx="6754">
                  <c:v>9.3793360833333406</c:v>
                </c:pt>
                <c:pt idx="6755">
                  <c:v>9.3807247916666707</c:v>
                </c:pt>
                <c:pt idx="6756">
                  <c:v>9.3821135000000009</c:v>
                </c:pt>
                <c:pt idx="6757">
                  <c:v>9.3835022083333399</c:v>
                </c:pt>
                <c:pt idx="6758">
                  <c:v>9.3848909166666701</c:v>
                </c:pt>
                <c:pt idx="6759">
                  <c:v>9.3862796250000002</c:v>
                </c:pt>
                <c:pt idx="6760">
                  <c:v>9.3876683333333393</c:v>
                </c:pt>
                <c:pt idx="6761">
                  <c:v>9.3890570416666694</c:v>
                </c:pt>
                <c:pt idx="6762">
                  <c:v>9.3904457499999996</c:v>
                </c:pt>
                <c:pt idx="6763">
                  <c:v>9.3918344583333404</c:v>
                </c:pt>
                <c:pt idx="6764">
                  <c:v>9.3932231666666706</c:v>
                </c:pt>
                <c:pt idx="6765">
                  <c:v>9.3946118750000007</c:v>
                </c:pt>
                <c:pt idx="6766">
                  <c:v>9.3960005833333398</c:v>
                </c:pt>
                <c:pt idx="6767">
                  <c:v>9.3973892916666699</c:v>
                </c:pt>
                <c:pt idx="6768">
                  <c:v>9.3987780000000001</c:v>
                </c:pt>
                <c:pt idx="6769">
                  <c:v>9.4001667083333409</c:v>
                </c:pt>
                <c:pt idx="6770">
                  <c:v>9.4015554166666693</c:v>
                </c:pt>
                <c:pt idx="6771">
                  <c:v>9.4029441249999994</c:v>
                </c:pt>
                <c:pt idx="6772">
                  <c:v>9.4043328333333402</c:v>
                </c:pt>
                <c:pt idx="6773">
                  <c:v>9.4057215416666704</c:v>
                </c:pt>
                <c:pt idx="6774">
                  <c:v>9.4071102500000006</c:v>
                </c:pt>
                <c:pt idx="6775">
                  <c:v>9.4084989583333396</c:v>
                </c:pt>
                <c:pt idx="6776">
                  <c:v>9.4098876666666698</c:v>
                </c:pt>
                <c:pt idx="6777">
                  <c:v>9.4112763749999999</c:v>
                </c:pt>
                <c:pt idx="6778">
                  <c:v>9.4126650833333407</c:v>
                </c:pt>
                <c:pt idx="6779">
                  <c:v>9.4140537916666709</c:v>
                </c:pt>
                <c:pt idx="6780">
                  <c:v>9.4154424999999993</c:v>
                </c:pt>
                <c:pt idx="6781">
                  <c:v>9.4168312083333401</c:v>
                </c:pt>
                <c:pt idx="6782">
                  <c:v>9.4182199166666702</c:v>
                </c:pt>
                <c:pt idx="6783">
                  <c:v>9.4196086250000004</c:v>
                </c:pt>
                <c:pt idx="6784">
                  <c:v>9.4209973333333394</c:v>
                </c:pt>
                <c:pt idx="6785">
                  <c:v>9.4223860416666696</c:v>
                </c:pt>
                <c:pt idx="6786">
                  <c:v>9.4237747499999998</c:v>
                </c:pt>
                <c:pt idx="6787">
                  <c:v>9.4251634583333406</c:v>
                </c:pt>
                <c:pt idx="6788">
                  <c:v>9.4265521666666707</c:v>
                </c:pt>
                <c:pt idx="6789">
                  <c:v>9.4279408750000009</c:v>
                </c:pt>
                <c:pt idx="6790">
                  <c:v>9.4293295833333399</c:v>
                </c:pt>
                <c:pt idx="6791">
                  <c:v>9.4307182916666701</c:v>
                </c:pt>
                <c:pt idx="6792">
                  <c:v>9.4321070000000002</c:v>
                </c:pt>
                <c:pt idx="6793">
                  <c:v>9.4334957083333393</c:v>
                </c:pt>
                <c:pt idx="6794">
                  <c:v>9.4348844166666694</c:v>
                </c:pt>
                <c:pt idx="6795">
                  <c:v>9.4362731249999996</c:v>
                </c:pt>
                <c:pt idx="6796">
                  <c:v>9.4376618333333404</c:v>
                </c:pt>
                <c:pt idx="6797">
                  <c:v>9.4390505416666706</c:v>
                </c:pt>
                <c:pt idx="6798">
                  <c:v>9.4404392500000007</c:v>
                </c:pt>
                <c:pt idx="6799">
                  <c:v>9.4418279583333398</c:v>
                </c:pt>
                <c:pt idx="6800">
                  <c:v>9.4432166666666699</c:v>
                </c:pt>
                <c:pt idx="6801">
                  <c:v>9.4446053750000001</c:v>
                </c:pt>
                <c:pt idx="6802">
                  <c:v>9.4459940833333409</c:v>
                </c:pt>
                <c:pt idx="6803">
                  <c:v>9.4473827916666693</c:v>
                </c:pt>
                <c:pt idx="6804">
                  <c:v>9.4487714999999994</c:v>
                </c:pt>
                <c:pt idx="6805">
                  <c:v>9.4501602083333403</c:v>
                </c:pt>
                <c:pt idx="6806">
                  <c:v>9.4515489166666704</c:v>
                </c:pt>
                <c:pt idx="6807">
                  <c:v>9.4529376250000006</c:v>
                </c:pt>
                <c:pt idx="6808">
                  <c:v>9.4543263333333396</c:v>
                </c:pt>
                <c:pt idx="6809">
                  <c:v>9.4557150416666698</c:v>
                </c:pt>
                <c:pt idx="6810">
                  <c:v>9.4571037499999999</c:v>
                </c:pt>
                <c:pt idx="6811">
                  <c:v>9.4584924583333407</c:v>
                </c:pt>
                <c:pt idx="6812">
                  <c:v>9.4598811666666709</c:v>
                </c:pt>
                <c:pt idx="6813">
                  <c:v>9.4612698749999993</c:v>
                </c:pt>
                <c:pt idx="6814">
                  <c:v>9.4626585833333401</c:v>
                </c:pt>
                <c:pt idx="6815">
                  <c:v>9.4640472916666702</c:v>
                </c:pt>
                <c:pt idx="6816">
                  <c:v>9.4654360000000004</c:v>
                </c:pt>
                <c:pt idx="6817">
                  <c:v>9.4668247083333394</c:v>
                </c:pt>
                <c:pt idx="6818">
                  <c:v>9.4682134166666696</c:v>
                </c:pt>
                <c:pt idx="6819">
                  <c:v>9.4696021249999998</c:v>
                </c:pt>
                <c:pt idx="6820">
                  <c:v>9.4709908333333406</c:v>
                </c:pt>
                <c:pt idx="6821">
                  <c:v>9.4723795416666707</c:v>
                </c:pt>
                <c:pt idx="6822">
                  <c:v>9.4737682500000009</c:v>
                </c:pt>
                <c:pt idx="6823">
                  <c:v>9.4751569583333399</c:v>
                </c:pt>
                <c:pt idx="6824">
                  <c:v>9.4765456666666701</c:v>
                </c:pt>
                <c:pt idx="6825">
                  <c:v>9.4779343750000002</c:v>
                </c:pt>
                <c:pt idx="6826">
                  <c:v>9.4793230833333393</c:v>
                </c:pt>
                <c:pt idx="6827">
                  <c:v>9.4807117916666694</c:v>
                </c:pt>
                <c:pt idx="6828">
                  <c:v>9.4821004999999996</c:v>
                </c:pt>
                <c:pt idx="6829">
                  <c:v>9.4834892083333404</c:v>
                </c:pt>
                <c:pt idx="6830">
                  <c:v>9.4848779166666706</c:v>
                </c:pt>
                <c:pt idx="6831">
                  <c:v>9.4862666250000007</c:v>
                </c:pt>
                <c:pt idx="6832">
                  <c:v>9.4876553333333398</c:v>
                </c:pt>
                <c:pt idx="6833">
                  <c:v>9.4890440416666699</c:v>
                </c:pt>
                <c:pt idx="6834">
                  <c:v>9.4904327500000001</c:v>
                </c:pt>
                <c:pt idx="6835">
                  <c:v>9.4918214583333409</c:v>
                </c:pt>
                <c:pt idx="6836">
                  <c:v>9.4932101666666693</c:v>
                </c:pt>
                <c:pt idx="6837">
                  <c:v>9.4945988749999994</c:v>
                </c:pt>
                <c:pt idx="6838">
                  <c:v>9.4959875833333403</c:v>
                </c:pt>
                <c:pt idx="6839">
                  <c:v>9.4973762916666704</c:v>
                </c:pt>
                <c:pt idx="6840">
                  <c:v>9.4987650000000006</c:v>
                </c:pt>
                <c:pt idx="6841">
                  <c:v>9.5001537083333396</c:v>
                </c:pt>
                <c:pt idx="6842">
                  <c:v>9.5015424166666698</c:v>
                </c:pt>
                <c:pt idx="6843">
                  <c:v>9.5029311249999999</c:v>
                </c:pt>
                <c:pt idx="6844">
                  <c:v>9.5043198333333407</c:v>
                </c:pt>
                <c:pt idx="6845">
                  <c:v>9.5057085416666709</c:v>
                </c:pt>
                <c:pt idx="6846">
                  <c:v>9.5070972499999993</c:v>
                </c:pt>
                <c:pt idx="6847">
                  <c:v>9.5084859583333401</c:v>
                </c:pt>
                <c:pt idx="6848">
                  <c:v>9.5098746666666703</c:v>
                </c:pt>
                <c:pt idx="6849">
                  <c:v>9.5112633750000004</c:v>
                </c:pt>
                <c:pt idx="6850">
                  <c:v>9.5126520833333394</c:v>
                </c:pt>
                <c:pt idx="6851">
                  <c:v>9.5140407916666696</c:v>
                </c:pt>
                <c:pt idx="6852">
                  <c:v>9.5154294999999998</c:v>
                </c:pt>
                <c:pt idx="6853">
                  <c:v>9.5168182083333406</c:v>
                </c:pt>
                <c:pt idx="6854">
                  <c:v>9.5182069166666707</c:v>
                </c:pt>
                <c:pt idx="6855">
                  <c:v>9.5195956250000009</c:v>
                </c:pt>
                <c:pt idx="6856">
                  <c:v>9.5209843333333399</c:v>
                </c:pt>
                <c:pt idx="6857">
                  <c:v>9.5223730416666701</c:v>
                </c:pt>
                <c:pt idx="6858">
                  <c:v>9.5237617500000002</c:v>
                </c:pt>
                <c:pt idx="6859">
                  <c:v>9.5251504583333393</c:v>
                </c:pt>
                <c:pt idx="6860">
                  <c:v>9.5265391666666694</c:v>
                </c:pt>
                <c:pt idx="6861">
                  <c:v>9.5279278749999996</c:v>
                </c:pt>
                <c:pt idx="6862">
                  <c:v>9.5293165833333404</c:v>
                </c:pt>
                <c:pt idx="6863">
                  <c:v>9.5307052916666706</c:v>
                </c:pt>
                <c:pt idx="6864">
                  <c:v>9.5320940000000007</c:v>
                </c:pt>
                <c:pt idx="6865">
                  <c:v>9.5334827083333398</c:v>
                </c:pt>
                <c:pt idx="6866">
                  <c:v>9.5348714166666699</c:v>
                </c:pt>
                <c:pt idx="6867">
                  <c:v>9.5362601250000001</c:v>
                </c:pt>
                <c:pt idx="6868">
                  <c:v>9.5376488333333409</c:v>
                </c:pt>
                <c:pt idx="6869">
                  <c:v>9.5390375416666693</c:v>
                </c:pt>
                <c:pt idx="6870">
                  <c:v>9.5404262499999994</c:v>
                </c:pt>
                <c:pt idx="6871">
                  <c:v>9.5418149583333403</c:v>
                </c:pt>
                <c:pt idx="6872">
                  <c:v>9.5432036666666704</c:v>
                </c:pt>
                <c:pt idx="6873">
                  <c:v>9.5445923750000006</c:v>
                </c:pt>
                <c:pt idx="6874">
                  <c:v>9.5459810833333396</c:v>
                </c:pt>
                <c:pt idx="6875">
                  <c:v>9.5473697916666698</c:v>
                </c:pt>
                <c:pt idx="6876">
                  <c:v>9.5487584999999999</c:v>
                </c:pt>
                <c:pt idx="6877">
                  <c:v>9.5501472083333407</c:v>
                </c:pt>
                <c:pt idx="6878">
                  <c:v>9.5515359166666709</c:v>
                </c:pt>
                <c:pt idx="6879">
                  <c:v>9.5529246249999993</c:v>
                </c:pt>
                <c:pt idx="6880">
                  <c:v>9.5543133333333401</c:v>
                </c:pt>
                <c:pt idx="6881">
                  <c:v>9.5557020416666703</c:v>
                </c:pt>
                <c:pt idx="6882">
                  <c:v>9.5570907500000004</c:v>
                </c:pt>
                <c:pt idx="6883">
                  <c:v>9.5584794583333395</c:v>
                </c:pt>
                <c:pt idx="6884">
                  <c:v>9.5598681666666696</c:v>
                </c:pt>
                <c:pt idx="6885">
                  <c:v>9.5612568749999998</c:v>
                </c:pt>
                <c:pt idx="6886">
                  <c:v>9.5626455833333406</c:v>
                </c:pt>
                <c:pt idx="6887">
                  <c:v>9.5640342916666707</c:v>
                </c:pt>
                <c:pt idx="6888">
                  <c:v>9.5654230000000009</c:v>
                </c:pt>
                <c:pt idx="6889">
                  <c:v>9.5668117083333399</c:v>
                </c:pt>
                <c:pt idx="6890">
                  <c:v>9.5682004166666701</c:v>
                </c:pt>
                <c:pt idx="6891">
                  <c:v>9.5695891250000003</c:v>
                </c:pt>
                <c:pt idx="6892">
                  <c:v>9.5709778333333393</c:v>
                </c:pt>
                <c:pt idx="6893">
                  <c:v>9.5723665416666694</c:v>
                </c:pt>
                <c:pt idx="6894">
                  <c:v>9.5737552499999996</c:v>
                </c:pt>
                <c:pt idx="6895">
                  <c:v>9.5751439583333404</c:v>
                </c:pt>
                <c:pt idx="6896">
                  <c:v>9.5765326666666706</c:v>
                </c:pt>
                <c:pt idx="6897">
                  <c:v>9.5779213750000007</c:v>
                </c:pt>
                <c:pt idx="6898">
                  <c:v>9.5793100833333398</c:v>
                </c:pt>
                <c:pt idx="6899">
                  <c:v>9.5806987916666699</c:v>
                </c:pt>
                <c:pt idx="6900">
                  <c:v>9.5820875000000001</c:v>
                </c:pt>
                <c:pt idx="6901">
                  <c:v>9.5834762083333409</c:v>
                </c:pt>
                <c:pt idx="6902">
                  <c:v>9.5848649166666693</c:v>
                </c:pt>
                <c:pt idx="6903">
                  <c:v>9.5862536249999994</c:v>
                </c:pt>
                <c:pt idx="6904">
                  <c:v>9.5876423333333403</c:v>
                </c:pt>
                <c:pt idx="6905">
                  <c:v>9.5890310416666704</c:v>
                </c:pt>
                <c:pt idx="6906">
                  <c:v>9.5904197500000006</c:v>
                </c:pt>
                <c:pt idx="6907">
                  <c:v>9.5918084583333396</c:v>
                </c:pt>
                <c:pt idx="6908">
                  <c:v>9.5931971666666698</c:v>
                </c:pt>
                <c:pt idx="6909">
                  <c:v>9.5945858749999999</c:v>
                </c:pt>
                <c:pt idx="6910">
                  <c:v>9.5959745833333407</c:v>
                </c:pt>
                <c:pt idx="6911">
                  <c:v>9.5973632916666709</c:v>
                </c:pt>
                <c:pt idx="6912">
                  <c:v>9.5987519999999993</c:v>
                </c:pt>
                <c:pt idx="6913">
                  <c:v>9.6001407083333401</c:v>
                </c:pt>
                <c:pt idx="6914">
                  <c:v>9.6015294166666703</c:v>
                </c:pt>
                <c:pt idx="6915">
                  <c:v>9.6029181250000004</c:v>
                </c:pt>
                <c:pt idx="6916">
                  <c:v>9.6043068333333395</c:v>
                </c:pt>
                <c:pt idx="6917">
                  <c:v>9.6056955416666696</c:v>
                </c:pt>
                <c:pt idx="6918">
                  <c:v>9.6070842499999998</c:v>
                </c:pt>
                <c:pt idx="6919">
                  <c:v>9.6084729583333406</c:v>
                </c:pt>
                <c:pt idx="6920">
                  <c:v>9.6098616666666707</c:v>
                </c:pt>
                <c:pt idx="6921">
                  <c:v>9.6112503750000009</c:v>
                </c:pt>
                <c:pt idx="6922">
                  <c:v>9.6126390833333399</c:v>
                </c:pt>
                <c:pt idx="6923">
                  <c:v>9.6140277916666701</c:v>
                </c:pt>
                <c:pt idx="6924">
                  <c:v>9.6154165000000003</c:v>
                </c:pt>
                <c:pt idx="6925">
                  <c:v>9.6168052083333393</c:v>
                </c:pt>
                <c:pt idx="6926">
                  <c:v>9.6181939166666695</c:v>
                </c:pt>
                <c:pt idx="6927">
                  <c:v>9.6195826249999996</c:v>
                </c:pt>
                <c:pt idx="6928">
                  <c:v>9.6209713333333404</c:v>
                </c:pt>
                <c:pt idx="6929">
                  <c:v>9.6223600416666706</c:v>
                </c:pt>
                <c:pt idx="6930">
                  <c:v>9.6237487500000007</c:v>
                </c:pt>
                <c:pt idx="6931">
                  <c:v>9.6251374583333398</c:v>
                </c:pt>
                <c:pt idx="6932">
                  <c:v>9.6265261666666699</c:v>
                </c:pt>
                <c:pt idx="6933">
                  <c:v>9.6279148750000001</c:v>
                </c:pt>
                <c:pt idx="6934">
                  <c:v>9.6293035833333409</c:v>
                </c:pt>
                <c:pt idx="6935">
                  <c:v>9.6306922916666693</c:v>
                </c:pt>
                <c:pt idx="6936">
                  <c:v>9.6320809999999994</c:v>
                </c:pt>
                <c:pt idx="6937">
                  <c:v>9.6334697083333403</c:v>
                </c:pt>
                <c:pt idx="6938">
                  <c:v>9.6348584166666704</c:v>
                </c:pt>
                <c:pt idx="6939">
                  <c:v>9.6362471250000006</c:v>
                </c:pt>
                <c:pt idx="6940">
                  <c:v>9.6376358333333396</c:v>
                </c:pt>
                <c:pt idx="6941">
                  <c:v>9.6390245416666698</c:v>
                </c:pt>
                <c:pt idx="6942">
                  <c:v>9.6404132499999999</c:v>
                </c:pt>
                <c:pt idx="6943">
                  <c:v>9.6418019583333407</c:v>
                </c:pt>
                <c:pt idx="6944">
                  <c:v>9.6431906666666709</c:v>
                </c:pt>
                <c:pt idx="6945">
                  <c:v>9.6445793749999993</c:v>
                </c:pt>
                <c:pt idx="6946">
                  <c:v>9.6459680833333401</c:v>
                </c:pt>
                <c:pt idx="6947">
                  <c:v>9.6473567916666703</c:v>
                </c:pt>
                <c:pt idx="6948">
                  <c:v>9.6487455000000004</c:v>
                </c:pt>
                <c:pt idx="6949">
                  <c:v>9.6501342083333395</c:v>
                </c:pt>
                <c:pt idx="6950">
                  <c:v>9.6515229166666696</c:v>
                </c:pt>
                <c:pt idx="6951">
                  <c:v>9.6529116249999998</c:v>
                </c:pt>
                <c:pt idx="6952">
                  <c:v>9.6543003333333406</c:v>
                </c:pt>
                <c:pt idx="6953">
                  <c:v>9.6556890416666707</c:v>
                </c:pt>
                <c:pt idx="6954">
                  <c:v>9.6570777500000009</c:v>
                </c:pt>
                <c:pt idx="6955">
                  <c:v>9.6584664583333399</c:v>
                </c:pt>
                <c:pt idx="6956">
                  <c:v>9.6598551666666701</c:v>
                </c:pt>
                <c:pt idx="6957">
                  <c:v>9.6612438750000003</c:v>
                </c:pt>
                <c:pt idx="6958">
                  <c:v>9.6626325833333393</c:v>
                </c:pt>
                <c:pt idx="6959">
                  <c:v>9.6640212916666695</c:v>
                </c:pt>
                <c:pt idx="6960">
                  <c:v>9.6654099999999996</c:v>
                </c:pt>
                <c:pt idx="6961">
                  <c:v>9.6667987083333404</c:v>
                </c:pt>
                <c:pt idx="6962">
                  <c:v>9.6681874166666688</c:v>
                </c:pt>
                <c:pt idx="6963">
                  <c:v>9.6695761250000096</c:v>
                </c:pt>
                <c:pt idx="6964">
                  <c:v>9.6709648333333398</c:v>
                </c:pt>
                <c:pt idx="6965">
                  <c:v>9.6723535416666699</c:v>
                </c:pt>
                <c:pt idx="6966">
                  <c:v>9.6737422500000001</c:v>
                </c:pt>
                <c:pt idx="6967">
                  <c:v>9.6751309583333391</c:v>
                </c:pt>
                <c:pt idx="6968">
                  <c:v>9.6765196666666693</c:v>
                </c:pt>
                <c:pt idx="6969">
                  <c:v>9.6779083749999995</c:v>
                </c:pt>
                <c:pt idx="6970">
                  <c:v>9.6792970833333403</c:v>
                </c:pt>
                <c:pt idx="6971">
                  <c:v>9.6806857916666704</c:v>
                </c:pt>
                <c:pt idx="6972">
                  <c:v>9.6820744999999988</c:v>
                </c:pt>
                <c:pt idx="6973">
                  <c:v>9.6834632083333396</c:v>
                </c:pt>
                <c:pt idx="6974">
                  <c:v>9.6848519166666698</c:v>
                </c:pt>
                <c:pt idx="6975">
                  <c:v>9.6862406249999999</c:v>
                </c:pt>
                <c:pt idx="6976">
                  <c:v>9.687629333333339</c:v>
                </c:pt>
                <c:pt idx="6977">
                  <c:v>9.6890180416666691</c:v>
                </c:pt>
                <c:pt idx="6978">
                  <c:v>9.6904067499999993</c:v>
                </c:pt>
                <c:pt idx="6979">
                  <c:v>9.6917954583333401</c:v>
                </c:pt>
                <c:pt idx="6980">
                  <c:v>9.6931841666666703</c:v>
                </c:pt>
                <c:pt idx="6981">
                  <c:v>9.6945728750000004</c:v>
                </c:pt>
                <c:pt idx="6982">
                  <c:v>9.6959615833333395</c:v>
                </c:pt>
                <c:pt idx="6983">
                  <c:v>9.6973502916666696</c:v>
                </c:pt>
                <c:pt idx="6984">
                  <c:v>9.6987389999999998</c:v>
                </c:pt>
                <c:pt idx="6985">
                  <c:v>9.7001277083333388</c:v>
                </c:pt>
                <c:pt idx="6986">
                  <c:v>9.701516416666669</c:v>
                </c:pt>
                <c:pt idx="6987">
                  <c:v>9.7029051249999991</c:v>
                </c:pt>
                <c:pt idx="6988">
                  <c:v>9.7042938333333399</c:v>
                </c:pt>
                <c:pt idx="6989">
                  <c:v>9.7056825416666701</c:v>
                </c:pt>
                <c:pt idx="6990">
                  <c:v>9.7070712500000003</c:v>
                </c:pt>
                <c:pt idx="6991">
                  <c:v>9.7084599583333393</c:v>
                </c:pt>
                <c:pt idx="6992">
                  <c:v>9.7098486666666695</c:v>
                </c:pt>
                <c:pt idx="6993">
                  <c:v>9.7112373749999996</c:v>
                </c:pt>
                <c:pt idx="6994">
                  <c:v>9.7126260833333404</c:v>
                </c:pt>
                <c:pt idx="6995">
                  <c:v>9.7140147916666688</c:v>
                </c:pt>
                <c:pt idx="6996">
                  <c:v>9.715403499999999</c:v>
                </c:pt>
                <c:pt idx="6997">
                  <c:v>9.7167922083333398</c:v>
                </c:pt>
                <c:pt idx="6998">
                  <c:v>9.7181809166666699</c:v>
                </c:pt>
                <c:pt idx="6999">
                  <c:v>9.7195696250000001</c:v>
                </c:pt>
                <c:pt idx="7000">
                  <c:v>9.7209583333333391</c:v>
                </c:pt>
                <c:pt idx="7001">
                  <c:v>9.7223470416666693</c:v>
                </c:pt>
                <c:pt idx="7002">
                  <c:v>9.7237357499999995</c:v>
                </c:pt>
                <c:pt idx="7003">
                  <c:v>9.7251244583333403</c:v>
                </c:pt>
                <c:pt idx="7004">
                  <c:v>9.7265131666666704</c:v>
                </c:pt>
                <c:pt idx="7005">
                  <c:v>9.7279018749999988</c:v>
                </c:pt>
                <c:pt idx="7006">
                  <c:v>9.7292905833333396</c:v>
                </c:pt>
                <c:pt idx="7007">
                  <c:v>9.7306792916666698</c:v>
                </c:pt>
                <c:pt idx="7008">
                  <c:v>9.7320679999999999</c:v>
                </c:pt>
                <c:pt idx="7009">
                  <c:v>9.733456708333339</c:v>
                </c:pt>
                <c:pt idx="7010">
                  <c:v>9.7348454166666691</c:v>
                </c:pt>
                <c:pt idx="7011">
                  <c:v>9.7362341249999993</c:v>
                </c:pt>
                <c:pt idx="7012">
                  <c:v>9.7376228333333401</c:v>
                </c:pt>
                <c:pt idx="7013">
                  <c:v>9.7390115416666703</c:v>
                </c:pt>
                <c:pt idx="7014">
                  <c:v>9.7404002500000004</c:v>
                </c:pt>
                <c:pt idx="7015">
                  <c:v>9.7417889583333395</c:v>
                </c:pt>
                <c:pt idx="7016">
                  <c:v>9.7431776666666696</c:v>
                </c:pt>
                <c:pt idx="7017">
                  <c:v>9.7445663749999998</c:v>
                </c:pt>
                <c:pt idx="7018">
                  <c:v>9.7459550833333388</c:v>
                </c:pt>
                <c:pt idx="7019">
                  <c:v>9.747343791666669</c:v>
                </c:pt>
                <c:pt idx="7020">
                  <c:v>9.7487324999999991</c:v>
                </c:pt>
                <c:pt idx="7021">
                  <c:v>9.75012120833334</c:v>
                </c:pt>
                <c:pt idx="7022">
                  <c:v>9.7515099166666701</c:v>
                </c:pt>
                <c:pt idx="7023">
                  <c:v>9.7528986250000003</c:v>
                </c:pt>
                <c:pt idx="7024">
                  <c:v>9.7542873333333393</c:v>
                </c:pt>
                <c:pt idx="7025">
                  <c:v>9.7556760416666695</c:v>
                </c:pt>
                <c:pt idx="7026">
                  <c:v>9.7570647499999996</c:v>
                </c:pt>
                <c:pt idx="7027">
                  <c:v>9.7584534583333404</c:v>
                </c:pt>
                <c:pt idx="7028">
                  <c:v>9.7598421666666688</c:v>
                </c:pt>
                <c:pt idx="7029">
                  <c:v>9.761230874999999</c:v>
                </c:pt>
                <c:pt idx="7030">
                  <c:v>9.7626195833333398</c:v>
                </c:pt>
                <c:pt idx="7031">
                  <c:v>9.7640082916666699</c:v>
                </c:pt>
                <c:pt idx="7032">
                  <c:v>9.7653970000000001</c:v>
                </c:pt>
                <c:pt idx="7033">
                  <c:v>9.7667857083333391</c:v>
                </c:pt>
                <c:pt idx="7034">
                  <c:v>9.7681744166666693</c:v>
                </c:pt>
                <c:pt idx="7035">
                  <c:v>9.7695631249999995</c:v>
                </c:pt>
                <c:pt idx="7036">
                  <c:v>9.7709518333333403</c:v>
                </c:pt>
                <c:pt idx="7037">
                  <c:v>9.7723405416666704</c:v>
                </c:pt>
                <c:pt idx="7038">
                  <c:v>9.7737292500000095</c:v>
                </c:pt>
                <c:pt idx="7039">
                  <c:v>9.7751179583333396</c:v>
                </c:pt>
                <c:pt idx="7040">
                  <c:v>9.7765066666666698</c:v>
                </c:pt>
                <c:pt idx="7041">
                  <c:v>9.7778953749999999</c:v>
                </c:pt>
                <c:pt idx="7042">
                  <c:v>9.779284083333339</c:v>
                </c:pt>
                <c:pt idx="7043">
                  <c:v>9.7806727916666691</c:v>
                </c:pt>
                <c:pt idx="7044">
                  <c:v>9.7820614999999993</c:v>
                </c:pt>
                <c:pt idx="7045">
                  <c:v>9.7834502083333401</c:v>
                </c:pt>
                <c:pt idx="7046">
                  <c:v>9.7848389166666703</c:v>
                </c:pt>
                <c:pt idx="7047">
                  <c:v>9.7862276250000004</c:v>
                </c:pt>
                <c:pt idx="7048">
                  <c:v>9.7876163333333395</c:v>
                </c:pt>
                <c:pt idx="7049">
                  <c:v>9.7890050416666696</c:v>
                </c:pt>
                <c:pt idx="7050">
                  <c:v>9.7903937499999998</c:v>
                </c:pt>
                <c:pt idx="7051">
                  <c:v>9.7917824583333388</c:v>
                </c:pt>
                <c:pt idx="7052">
                  <c:v>9.793171166666669</c:v>
                </c:pt>
                <c:pt idx="7053">
                  <c:v>9.7945598749999991</c:v>
                </c:pt>
                <c:pt idx="7054">
                  <c:v>9.79594858333334</c:v>
                </c:pt>
                <c:pt idx="7055">
                  <c:v>9.7973372916666701</c:v>
                </c:pt>
                <c:pt idx="7056">
                  <c:v>9.7987260000000003</c:v>
                </c:pt>
                <c:pt idx="7057">
                  <c:v>9.8001147083333393</c:v>
                </c:pt>
                <c:pt idx="7058">
                  <c:v>9.8015034166666695</c:v>
                </c:pt>
                <c:pt idx="7059">
                  <c:v>9.8028921249999996</c:v>
                </c:pt>
                <c:pt idx="7060">
                  <c:v>9.8042808333333404</c:v>
                </c:pt>
                <c:pt idx="7061">
                  <c:v>9.8056695416666688</c:v>
                </c:pt>
                <c:pt idx="7062">
                  <c:v>9.807058249999999</c:v>
                </c:pt>
                <c:pt idx="7063">
                  <c:v>9.8084469583333398</c:v>
                </c:pt>
                <c:pt idx="7064">
                  <c:v>9.80983566666667</c:v>
                </c:pt>
                <c:pt idx="7065">
                  <c:v>9.8112243750000001</c:v>
                </c:pt>
                <c:pt idx="7066">
                  <c:v>9.8126130833333391</c:v>
                </c:pt>
                <c:pt idx="7067">
                  <c:v>9.8140017916666693</c:v>
                </c:pt>
                <c:pt idx="7068">
                  <c:v>9.8153904999999995</c:v>
                </c:pt>
                <c:pt idx="7069">
                  <c:v>9.8167792083333403</c:v>
                </c:pt>
                <c:pt idx="7070">
                  <c:v>9.8181679166666704</c:v>
                </c:pt>
                <c:pt idx="7071">
                  <c:v>9.8195566250000095</c:v>
                </c:pt>
                <c:pt idx="7072">
                  <c:v>9.8209453333333396</c:v>
                </c:pt>
                <c:pt idx="7073">
                  <c:v>9.8223340416666698</c:v>
                </c:pt>
                <c:pt idx="7074">
                  <c:v>9.8237227499999999</c:v>
                </c:pt>
                <c:pt idx="7075">
                  <c:v>9.825111458333339</c:v>
                </c:pt>
                <c:pt idx="7076">
                  <c:v>9.8265001666666691</c:v>
                </c:pt>
                <c:pt idx="7077">
                  <c:v>9.8278888749999993</c:v>
                </c:pt>
                <c:pt idx="7078">
                  <c:v>9.8292775833333401</c:v>
                </c:pt>
                <c:pt idx="7079">
                  <c:v>9.8306662916666703</c:v>
                </c:pt>
                <c:pt idx="7080">
                  <c:v>9.8320550000000004</c:v>
                </c:pt>
                <c:pt idx="7081">
                  <c:v>9.8334437083333395</c:v>
                </c:pt>
                <c:pt idx="7082">
                  <c:v>9.8348324166666696</c:v>
                </c:pt>
                <c:pt idx="7083">
                  <c:v>9.8362211249999998</c:v>
                </c:pt>
                <c:pt idx="7084">
                  <c:v>9.8376098333333388</c:v>
                </c:pt>
                <c:pt idx="7085">
                  <c:v>9.838998541666669</c:v>
                </c:pt>
                <c:pt idx="7086">
                  <c:v>9.8403872499999991</c:v>
                </c:pt>
                <c:pt idx="7087">
                  <c:v>9.84177595833334</c:v>
                </c:pt>
                <c:pt idx="7088">
                  <c:v>9.8431646666666701</c:v>
                </c:pt>
                <c:pt idx="7089">
                  <c:v>9.8445533750000003</c:v>
                </c:pt>
                <c:pt idx="7090">
                  <c:v>9.8459420833333393</c:v>
                </c:pt>
                <c:pt idx="7091">
                  <c:v>9.8473307916666695</c:v>
                </c:pt>
                <c:pt idx="7092">
                  <c:v>9.8487194999999996</c:v>
                </c:pt>
                <c:pt idx="7093">
                  <c:v>9.8501082083333404</c:v>
                </c:pt>
                <c:pt idx="7094">
                  <c:v>9.8514969166666688</c:v>
                </c:pt>
                <c:pt idx="7095">
                  <c:v>9.852885624999999</c:v>
                </c:pt>
                <c:pt idx="7096">
                  <c:v>9.8542743333333398</c:v>
                </c:pt>
                <c:pt idx="7097">
                  <c:v>9.85566304166667</c:v>
                </c:pt>
                <c:pt idx="7098">
                  <c:v>9.8570517500000001</c:v>
                </c:pt>
                <c:pt idx="7099">
                  <c:v>9.8584404583333392</c:v>
                </c:pt>
                <c:pt idx="7100">
                  <c:v>9.8598291666666693</c:v>
                </c:pt>
                <c:pt idx="7101">
                  <c:v>9.8612178749999995</c:v>
                </c:pt>
                <c:pt idx="7102">
                  <c:v>9.8626065833333403</c:v>
                </c:pt>
                <c:pt idx="7103">
                  <c:v>9.8639952916666704</c:v>
                </c:pt>
                <c:pt idx="7104">
                  <c:v>9.8653839999999988</c:v>
                </c:pt>
                <c:pt idx="7105">
                  <c:v>9.8667727083333396</c:v>
                </c:pt>
                <c:pt idx="7106">
                  <c:v>9.8681614166666698</c:v>
                </c:pt>
                <c:pt idx="7107">
                  <c:v>9.869550125</c:v>
                </c:pt>
                <c:pt idx="7108">
                  <c:v>9.870938833333339</c:v>
                </c:pt>
                <c:pt idx="7109">
                  <c:v>9.8723275416666691</c:v>
                </c:pt>
                <c:pt idx="7110">
                  <c:v>9.8737162499999993</c:v>
                </c:pt>
                <c:pt idx="7111">
                  <c:v>9.8751049583333401</c:v>
                </c:pt>
                <c:pt idx="7112">
                  <c:v>9.8764936666666703</c:v>
                </c:pt>
                <c:pt idx="7113">
                  <c:v>9.8778823750000004</c:v>
                </c:pt>
                <c:pt idx="7114">
                  <c:v>9.8792710833333395</c:v>
                </c:pt>
                <c:pt idx="7115">
                  <c:v>9.8806597916666696</c:v>
                </c:pt>
                <c:pt idx="7116">
                  <c:v>9.8820484999999998</c:v>
                </c:pt>
                <c:pt idx="7117">
                  <c:v>9.8834372083333388</c:v>
                </c:pt>
                <c:pt idx="7118">
                  <c:v>9.884825916666669</c:v>
                </c:pt>
                <c:pt idx="7119">
                  <c:v>9.8862146249999991</c:v>
                </c:pt>
                <c:pt idx="7120">
                  <c:v>9.88760333333334</c:v>
                </c:pt>
                <c:pt idx="7121">
                  <c:v>9.8889920416666701</c:v>
                </c:pt>
                <c:pt idx="7122">
                  <c:v>9.8903807500000003</c:v>
                </c:pt>
                <c:pt idx="7123">
                  <c:v>9.8917694583333393</c:v>
                </c:pt>
                <c:pt idx="7124">
                  <c:v>9.8931581666666695</c:v>
                </c:pt>
                <c:pt idx="7125">
                  <c:v>9.8945468749999996</c:v>
                </c:pt>
                <c:pt idx="7126">
                  <c:v>9.8959355833333404</c:v>
                </c:pt>
                <c:pt idx="7127">
                  <c:v>9.8973242916666688</c:v>
                </c:pt>
                <c:pt idx="7128">
                  <c:v>9.898712999999999</c:v>
                </c:pt>
                <c:pt idx="7129">
                  <c:v>9.9001017083333398</c:v>
                </c:pt>
                <c:pt idx="7130">
                  <c:v>9.90149041666667</c:v>
                </c:pt>
                <c:pt idx="7131">
                  <c:v>9.9028791250000001</c:v>
                </c:pt>
                <c:pt idx="7132">
                  <c:v>9.9042678333333392</c:v>
                </c:pt>
                <c:pt idx="7133">
                  <c:v>9.9056565416666693</c:v>
                </c:pt>
                <c:pt idx="7134">
                  <c:v>9.9070452499999995</c:v>
                </c:pt>
                <c:pt idx="7135">
                  <c:v>9.9084339583333403</c:v>
                </c:pt>
                <c:pt idx="7136">
                  <c:v>9.9098226666666704</c:v>
                </c:pt>
                <c:pt idx="7137">
                  <c:v>9.9112113749999988</c:v>
                </c:pt>
                <c:pt idx="7138">
                  <c:v>9.9126000833333396</c:v>
                </c:pt>
                <c:pt idx="7139">
                  <c:v>9.9139887916666698</c:v>
                </c:pt>
                <c:pt idx="7140">
                  <c:v>9.9153775</c:v>
                </c:pt>
                <c:pt idx="7141">
                  <c:v>9.916766208333339</c:v>
                </c:pt>
                <c:pt idx="7142">
                  <c:v>9.9181549166666692</c:v>
                </c:pt>
                <c:pt idx="7143">
                  <c:v>9.9195436249999993</c:v>
                </c:pt>
                <c:pt idx="7144">
                  <c:v>9.9209323333333401</c:v>
                </c:pt>
                <c:pt idx="7145">
                  <c:v>9.9223210416666703</c:v>
                </c:pt>
                <c:pt idx="7146">
                  <c:v>9.9237097500000004</c:v>
                </c:pt>
                <c:pt idx="7147">
                  <c:v>9.9250984583333395</c:v>
                </c:pt>
                <c:pt idx="7148">
                  <c:v>9.9264871666666696</c:v>
                </c:pt>
                <c:pt idx="7149">
                  <c:v>9.9278758749999998</c:v>
                </c:pt>
                <c:pt idx="7150">
                  <c:v>9.9292645833333388</c:v>
                </c:pt>
                <c:pt idx="7151">
                  <c:v>9.930653291666669</c:v>
                </c:pt>
                <c:pt idx="7152">
                  <c:v>9.9320419999999991</c:v>
                </c:pt>
                <c:pt idx="7153">
                  <c:v>9.93343070833334</c:v>
                </c:pt>
                <c:pt idx="7154">
                  <c:v>9.9348194166666701</c:v>
                </c:pt>
                <c:pt idx="7155">
                  <c:v>9.9362081250000003</c:v>
                </c:pt>
                <c:pt idx="7156">
                  <c:v>9.9375968333333393</c:v>
                </c:pt>
                <c:pt idx="7157">
                  <c:v>9.9389855416666695</c:v>
                </c:pt>
                <c:pt idx="7158">
                  <c:v>9.9403742499999996</c:v>
                </c:pt>
                <c:pt idx="7159">
                  <c:v>9.9417629583333404</c:v>
                </c:pt>
                <c:pt idx="7160">
                  <c:v>9.9431516666666688</c:v>
                </c:pt>
                <c:pt idx="7161">
                  <c:v>9.944540374999999</c:v>
                </c:pt>
                <c:pt idx="7162">
                  <c:v>9.9459290833333398</c:v>
                </c:pt>
                <c:pt idx="7163">
                  <c:v>9.94731779166667</c:v>
                </c:pt>
                <c:pt idx="7164">
                  <c:v>9.9487065000000001</c:v>
                </c:pt>
                <c:pt idx="7165">
                  <c:v>9.9500952083333392</c:v>
                </c:pt>
                <c:pt idx="7166">
                  <c:v>9.9514839166666693</c:v>
                </c:pt>
                <c:pt idx="7167">
                  <c:v>9.9528726249999995</c:v>
                </c:pt>
                <c:pt idx="7168">
                  <c:v>9.9542613333333403</c:v>
                </c:pt>
                <c:pt idx="7169">
                  <c:v>9.9556500416666704</c:v>
                </c:pt>
                <c:pt idx="7170">
                  <c:v>9.9570387499999988</c:v>
                </c:pt>
                <c:pt idx="7171">
                  <c:v>9.9584274583333396</c:v>
                </c:pt>
                <c:pt idx="7172">
                  <c:v>9.9598161666666698</c:v>
                </c:pt>
                <c:pt idx="7173">
                  <c:v>9.961204875</c:v>
                </c:pt>
                <c:pt idx="7174">
                  <c:v>9.962593583333339</c:v>
                </c:pt>
                <c:pt idx="7175">
                  <c:v>9.9639822916666692</c:v>
                </c:pt>
                <c:pt idx="7176">
                  <c:v>9.9653709999999993</c:v>
                </c:pt>
                <c:pt idx="7177">
                  <c:v>9.9667597083333401</c:v>
                </c:pt>
                <c:pt idx="7178">
                  <c:v>9.9681484166666703</c:v>
                </c:pt>
                <c:pt idx="7179">
                  <c:v>9.9695371250000004</c:v>
                </c:pt>
                <c:pt idx="7180">
                  <c:v>9.9709258333333395</c:v>
                </c:pt>
                <c:pt idx="7181">
                  <c:v>9.9723145416666696</c:v>
                </c:pt>
                <c:pt idx="7182">
                  <c:v>9.9737032499999998</c:v>
                </c:pt>
                <c:pt idx="7183">
                  <c:v>9.9750919583333388</c:v>
                </c:pt>
                <c:pt idx="7184">
                  <c:v>9.976480666666669</c:v>
                </c:pt>
                <c:pt idx="7185">
                  <c:v>9.9778693749999992</c:v>
                </c:pt>
                <c:pt idx="7186">
                  <c:v>9.97925808333334</c:v>
                </c:pt>
                <c:pt idx="7187">
                  <c:v>9.9806467916666701</c:v>
                </c:pt>
                <c:pt idx="7188">
                  <c:v>9.9820355000000003</c:v>
                </c:pt>
                <c:pt idx="7189">
                  <c:v>9.9834242083333393</c:v>
                </c:pt>
                <c:pt idx="7190">
                  <c:v>9.9848129166666695</c:v>
                </c:pt>
                <c:pt idx="7191">
                  <c:v>9.9862016249999996</c:v>
                </c:pt>
                <c:pt idx="7192">
                  <c:v>9.9875903333333405</c:v>
                </c:pt>
                <c:pt idx="7193">
                  <c:v>9.9889790416666688</c:v>
                </c:pt>
                <c:pt idx="7194">
                  <c:v>9.990367749999999</c:v>
                </c:pt>
                <c:pt idx="7195">
                  <c:v>9.9917564583333398</c:v>
                </c:pt>
                <c:pt idx="7196">
                  <c:v>9.99314516666667</c:v>
                </c:pt>
                <c:pt idx="7197">
                  <c:v>9.9945338750000001</c:v>
                </c:pt>
                <c:pt idx="7198">
                  <c:v>9.9959225833333392</c:v>
                </c:pt>
                <c:pt idx="7199">
                  <c:v>9.9973112916666693</c:v>
                </c:pt>
                <c:pt idx="7200">
                  <c:v>9.9986999999999995</c:v>
                </c:pt>
                <c:pt idx="7201">
                  <c:v>10.00008870833334</c:v>
                </c:pt>
                <c:pt idx="7202">
                  <c:v>10.00147741666667</c:v>
                </c:pt>
                <c:pt idx="7203">
                  <c:v>10.002866124999999</c:v>
                </c:pt>
                <c:pt idx="7204">
                  <c:v>10.00425483333334</c:v>
                </c:pt>
                <c:pt idx="7205">
                  <c:v>10.00564354166667</c:v>
                </c:pt>
                <c:pt idx="7206">
                  <c:v>10.00703225</c:v>
                </c:pt>
                <c:pt idx="7207">
                  <c:v>10.008420958333339</c:v>
                </c:pt>
                <c:pt idx="7208">
                  <c:v>10.009809666666669</c:v>
                </c:pt>
                <c:pt idx="7209">
                  <c:v>10.011198374999999</c:v>
                </c:pt>
                <c:pt idx="7210">
                  <c:v>10.01258708333334</c:v>
                </c:pt>
                <c:pt idx="7211">
                  <c:v>10.01397579166667</c:v>
                </c:pt>
                <c:pt idx="7212">
                  <c:v>10.0153645</c:v>
                </c:pt>
                <c:pt idx="7213">
                  <c:v>10.016753208333339</c:v>
                </c:pt>
                <c:pt idx="7214">
                  <c:v>10.01814191666667</c:v>
                </c:pt>
                <c:pt idx="7215">
                  <c:v>10.019530625</c:v>
                </c:pt>
                <c:pt idx="7216">
                  <c:v>10.020919333333339</c:v>
                </c:pt>
                <c:pt idx="7217">
                  <c:v>10.022308041666669</c:v>
                </c:pt>
                <c:pt idx="7218">
                  <c:v>10.023696749999999</c:v>
                </c:pt>
                <c:pt idx="7219">
                  <c:v>10.02508545833334</c:v>
                </c:pt>
                <c:pt idx="7220">
                  <c:v>10.02647416666667</c:v>
                </c:pt>
                <c:pt idx="7221">
                  <c:v>10.027862875</c:v>
                </c:pt>
                <c:pt idx="7222">
                  <c:v>10.029251583333339</c:v>
                </c:pt>
                <c:pt idx="7223">
                  <c:v>10.030640291666669</c:v>
                </c:pt>
                <c:pt idx="7224">
                  <c:v>10.032029</c:v>
                </c:pt>
                <c:pt idx="7225">
                  <c:v>10.03341770833334</c:v>
                </c:pt>
                <c:pt idx="7226">
                  <c:v>10.034806416666669</c:v>
                </c:pt>
                <c:pt idx="7227">
                  <c:v>10.036195124999999</c:v>
                </c:pt>
                <c:pt idx="7228">
                  <c:v>10.03758383333334</c:v>
                </c:pt>
                <c:pt idx="7229">
                  <c:v>10.03897254166667</c:v>
                </c:pt>
                <c:pt idx="7230">
                  <c:v>10.04036125</c:v>
                </c:pt>
                <c:pt idx="7231">
                  <c:v>10.041749958333339</c:v>
                </c:pt>
                <c:pt idx="7232">
                  <c:v>10.043138666666669</c:v>
                </c:pt>
                <c:pt idx="7233">
                  <c:v>10.044527374999999</c:v>
                </c:pt>
                <c:pt idx="7234">
                  <c:v>10.04591608333334</c:v>
                </c:pt>
                <c:pt idx="7235">
                  <c:v>10.04730479166667</c:v>
                </c:pt>
                <c:pt idx="7236">
                  <c:v>10.048693500000009</c:v>
                </c:pt>
                <c:pt idx="7237">
                  <c:v>10.05008220833334</c:v>
                </c:pt>
                <c:pt idx="7238">
                  <c:v>10.05147091666667</c:v>
                </c:pt>
                <c:pt idx="7239">
                  <c:v>10.052859625</c:v>
                </c:pt>
                <c:pt idx="7240">
                  <c:v>10.054248333333339</c:v>
                </c:pt>
                <c:pt idx="7241">
                  <c:v>10.055637041666669</c:v>
                </c:pt>
                <c:pt idx="7242">
                  <c:v>10.057025749999999</c:v>
                </c:pt>
                <c:pt idx="7243">
                  <c:v>10.05841445833334</c:v>
                </c:pt>
                <c:pt idx="7244">
                  <c:v>10.05980316666667</c:v>
                </c:pt>
                <c:pt idx="7245">
                  <c:v>10.061191875</c:v>
                </c:pt>
                <c:pt idx="7246">
                  <c:v>10.062580583333339</c:v>
                </c:pt>
                <c:pt idx="7247">
                  <c:v>10.06396929166667</c:v>
                </c:pt>
                <c:pt idx="7248">
                  <c:v>10.065358</c:v>
                </c:pt>
                <c:pt idx="7249">
                  <c:v>10.066746708333339</c:v>
                </c:pt>
                <c:pt idx="7250">
                  <c:v>10.068135416666669</c:v>
                </c:pt>
                <c:pt idx="7251">
                  <c:v>10.069524124999999</c:v>
                </c:pt>
                <c:pt idx="7252">
                  <c:v>10.07091283333334</c:v>
                </c:pt>
                <c:pt idx="7253">
                  <c:v>10.07230154166667</c:v>
                </c:pt>
                <c:pt idx="7254">
                  <c:v>10.07369025</c:v>
                </c:pt>
                <c:pt idx="7255">
                  <c:v>10.075078958333339</c:v>
                </c:pt>
                <c:pt idx="7256">
                  <c:v>10.076467666666669</c:v>
                </c:pt>
                <c:pt idx="7257">
                  <c:v>10.077856375</c:v>
                </c:pt>
                <c:pt idx="7258">
                  <c:v>10.07924508333334</c:v>
                </c:pt>
                <c:pt idx="7259">
                  <c:v>10.080633791666669</c:v>
                </c:pt>
                <c:pt idx="7260">
                  <c:v>10.082022499999999</c:v>
                </c:pt>
                <c:pt idx="7261">
                  <c:v>10.08341120833334</c:v>
                </c:pt>
                <c:pt idx="7262">
                  <c:v>10.08479991666667</c:v>
                </c:pt>
                <c:pt idx="7263">
                  <c:v>10.086188625</c:v>
                </c:pt>
                <c:pt idx="7264">
                  <c:v>10.087577333333339</c:v>
                </c:pt>
                <c:pt idx="7265">
                  <c:v>10.088966041666669</c:v>
                </c:pt>
                <c:pt idx="7266">
                  <c:v>10.090354749999999</c:v>
                </c:pt>
                <c:pt idx="7267">
                  <c:v>10.09174345833334</c:v>
                </c:pt>
                <c:pt idx="7268">
                  <c:v>10.09313216666667</c:v>
                </c:pt>
                <c:pt idx="7269">
                  <c:v>10.094520874999999</c:v>
                </c:pt>
                <c:pt idx="7270">
                  <c:v>10.09590958333334</c:v>
                </c:pt>
                <c:pt idx="7271">
                  <c:v>10.09729829166667</c:v>
                </c:pt>
                <c:pt idx="7272">
                  <c:v>10.098687</c:v>
                </c:pt>
                <c:pt idx="7273">
                  <c:v>10.100075708333339</c:v>
                </c:pt>
                <c:pt idx="7274">
                  <c:v>10.101464416666669</c:v>
                </c:pt>
                <c:pt idx="7275">
                  <c:v>10.102853124999999</c:v>
                </c:pt>
                <c:pt idx="7276">
                  <c:v>10.10424183333334</c:v>
                </c:pt>
                <c:pt idx="7277">
                  <c:v>10.10563054166667</c:v>
                </c:pt>
                <c:pt idx="7278">
                  <c:v>10.10701925</c:v>
                </c:pt>
                <c:pt idx="7279">
                  <c:v>10.108407958333339</c:v>
                </c:pt>
                <c:pt idx="7280">
                  <c:v>10.10979666666667</c:v>
                </c:pt>
                <c:pt idx="7281">
                  <c:v>10.111185375</c:v>
                </c:pt>
                <c:pt idx="7282">
                  <c:v>10.112574083333339</c:v>
                </c:pt>
                <c:pt idx="7283">
                  <c:v>10.113962791666669</c:v>
                </c:pt>
                <c:pt idx="7284">
                  <c:v>10.115351499999999</c:v>
                </c:pt>
                <c:pt idx="7285">
                  <c:v>10.11674020833334</c:v>
                </c:pt>
                <c:pt idx="7286">
                  <c:v>10.11812891666667</c:v>
                </c:pt>
                <c:pt idx="7287">
                  <c:v>10.119517625</c:v>
                </c:pt>
                <c:pt idx="7288">
                  <c:v>10.120906333333339</c:v>
                </c:pt>
                <c:pt idx="7289">
                  <c:v>10.122295041666669</c:v>
                </c:pt>
                <c:pt idx="7290">
                  <c:v>10.12368375</c:v>
                </c:pt>
                <c:pt idx="7291">
                  <c:v>10.12507245833334</c:v>
                </c:pt>
                <c:pt idx="7292">
                  <c:v>10.126461166666669</c:v>
                </c:pt>
                <c:pt idx="7293">
                  <c:v>10.127849874999999</c:v>
                </c:pt>
                <c:pt idx="7294">
                  <c:v>10.12923858333334</c:v>
                </c:pt>
                <c:pt idx="7295">
                  <c:v>10.13062729166667</c:v>
                </c:pt>
                <c:pt idx="7296">
                  <c:v>10.132016</c:v>
                </c:pt>
                <c:pt idx="7297">
                  <c:v>10.133404708333339</c:v>
                </c:pt>
                <c:pt idx="7298">
                  <c:v>10.134793416666669</c:v>
                </c:pt>
                <c:pt idx="7299">
                  <c:v>10.136182124999999</c:v>
                </c:pt>
                <c:pt idx="7300">
                  <c:v>10.13757083333334</c:v>
                </c:pt>
                <c:pt idx="7301">
                  <c:v>10.13895954166667</c:v>
                </c:pt>
                <c:pt idx="7302">
                  <c:v>10.140348249999999</c:v>
                </c:pt>
                <c:pt idx="7303">
                  <c:v>10.14173695833334</c:v>
                </c:pt>
                <c:pt idx="7304">
                  <c:v>10.14312566666667</c:v>
                </c:pt>
                <c:pt idx="7305">
                  <c:v>10.144514375</c:v>
                </c:pt>
                <c:pt idx="7306">
                  <c:v>10.145903083333339</c:v>
                </c:pt>
                <c:pt idx="7307">
                  <c:v>10.147291791666669</c:v>
                </c:pt>
                <c:pt idx="7308">
                  <c:v>10.148680499999999</c:v>
                </c:pt>
                <c:pt idx="7309">
                  <c:v>10.15006920833334</c:v>
                </c:pt>
                <c:pt idx="7310">
                  <c:v>10.15145791666667</c:v>
                </c:pt>
                <c:pt idx="7311">
                  <c:v>10.152846625</c:v>
                </c:pt>
                <c:pt idx="7312">
                  <c:v>10.154235333333339</c:v>
                </c:pt>
                <c:pt idx="7313">
                  <c:v>10.15562404166667</c:v>
                </c:pt>
                <c:pt idx="7314">
                  <c:v>10.15701275</c:v>
                </c:pt>
                <c:pt idx="7315">
                  <c:v>10.158401458333339</c:v>
                </c:pt>
                <c:pt idx="7316">
                  <c:v>10.159790166666669</c:v>
                </c:pt>
                <c:pt idx="7317">
                  <c:v>10.161178874999999</c:v>
                </c:pt>
                <c:pt idx="7318">
                  <c:v>10.16256758333334</c:v>
                </c:pt>
                <c:pt idx="7319">
                  <c:v>10.16395629166667</c:v>
                </c:pt>
                <c:pt idx="7320">
                  <c:v>10.165345</c:v>
                </c:pt>
                <c:pt idx="7321">
                  <c:v>10.166733708333339</c:v>
                </c:pt>
                <c:pt idx="7322">
                  <c:v>10.168122416666669</c:v>
                </c:pt>
                <c:pt idx="7323">
                  <c:v>10.169511125</c:v>
                </c:pt>
                <c:pt idx="7324">
                  <c:v>10.17089983333334</c:v>
                </c:pt>
                <c:pt idx="7325">
                  <c:v>10.172288541666669</c:v>
                </c:pt>
                <c:pt idx="7326">
                  <c:v>10.173677249999999</c:v>
                </c:pt>
                <c:pt idx="7327">
                  <c:v>10.17506595833334</c:v>
                </c:pt>
                <c:pt idx="7328">
                  <c:v>10.17645466666667</c:v>
                </c:pt>
                <c:pt idx="7329">
                  <c:v>10.177843375</c:v>
                </c:pt>
                <c:pt idx="7330">
                  <c:v>10.179232083333339</c:v>
                </c:pt>
                <c:pt idx="7331">
                  <c:v>10.180620791666669</c:v>
                </c:pt>
                <c:pt idx="7332">
                  <c:v>10.182009499999999</c:v>
                </c:pt>
                <c:pt idx="7333">
                  <c:v>10.18339820833334</c:v>
                </c:pt>
                <c:pt idx="7334">
                  <c:v>10.18478691666667</c:v>
                </c:pt>
                <c:pt idx="7335">
                  <c:v>10.186175624999999</c:v>
                </c:pt>
                <c:pt idx="7336">
                  <c:v>10.18756433333334</c:v>
                </c:pt>
                <c:pt idx="7337">
                  <c:v>10.18895304166667</c:v>
                </c:pt>
                <c:pt idx="7338">
                  <c:v>10.19034175</c:v>
                </c:pt>
                <c:pt idx="7339">
                  <c:v>10.191730458333339</c:v>
                </c:pt>
                <c:pt idx="7340">
                  <c:v>10.193119166666669</c:v>
                </c:pt>
                <c:pt idx="7341">
                  <c:v>10.194507874999999</c:v>
                </c:pt>
                <c:pt idx="7342">
                  <c:v>10.19589658333334</c:v>
                </c:pt>
                <c:pt idx="7343">
                  <c:v>10.19728529166667</c:v>
                </c:pt>
                <c:pt idx="7344">
                  <c:v>10.198674</c:v>
                </c:pt>
                <c:pt idx="7345">
                  <c:v>10.20006270833334</c:v>
                </c:pt>
                <c:pt idx="7346">
                  <c:v>10.20145141666667</c:v>
                </c:pt>
                <c:pt idx="7347">
                  <c:v>10.202840125</c:v>
                </c:pt>
                <c:pt idx="7348">
                  <c:v>10.204228833333339</c:v>
                </c:pt>
                <c:pt idx="7349">
                  <c:v>10.205617541666669</c:v>
                </c:pt>
                <c:pt idx="7350">
                  <c:v>10.207006249999999</c:v>
                </c:pt>
                <c:pt idx="7351">
                  <c:v>10.20839495833334</c:v>
                </c:pt>
                <c:pt idx="7352">
                  <c:v>10.20978366666667</c:v>
                </c:pt>
                <c:pt idx="7353">
                  <c:v>10.211172375</c:v>
                </c:pt>
                <c:pt idx="7354">
                  <c:v>10.212561083333339</c:v>
                </c:pt>
                <c:pt idx="7355">
                  <c:v>10.213949791666669</c:v>
                </c:pt>
                <c:pt idx="7356">
                  <c:v>10.2153385</c:v>
                </c:pt>
                <c:pt idx="7357">
                  <c:v>10.21672720833334</c:v>
                </c:pt>
                <c:pt idx="7358">
                  <c:v>10.218115916666669</c:v>
                </c:pt>
                <c:pt idx="7359">
                  <c:v>10.21950462500001</c:v>
                </c:pt>
                <c:pt idx="7360">
                  <c:v>10.22089333333334</c:v>
                </c:pt>
                <c:pt idx="7361">
                  <c:v>10.22228204166667</c:v>
                </c:pt>
                <c:pt idx="7362">
                  <c:v>10.22367075</c:v>
                </c:pt>
                <c:pt idx="7363">
                  <c:v>10.225059458333339</c:v>
                </c:pt>
                <c:pt idx="7364">
                  <c:v>10.226448166666669</c:v>
                </c:pt>
                <c:pt idx="7365">
                  <c:v>10.227836874999999</c:v>
                </c:pt>
                <c:pt idx="7366">
                  <c:v>10.22922558333334</c:v>
                </c:pt>
                <c:pt idx="7367">
                  <c:v>10.23061429166667</c:v>
                </c:pt>
                <c:pt idx="7368">
                  <c:v>10.232002999999999</c:v>
                </c:pt>
                <c:pt idx="7369">
                  <c:v>10.23339170833334</c:v>
                </c:pt>
                <c:pt idx="7370">
                  <c:v>10.23478041666667</c:v>
                </c:pt>
                <c:pt idx="7371">
                  <c:v>10.236169125</c:v>
                </c:pt>
                <c:pt idx="7372">
                  <c:v>10.237557833333339</c:v>
                </c:pt>
                <c:pt idx="7373">
                  <c:v>10.238946541666669</c:v>
                </c:pt>
                <c:pt idx="7374">
                  <c:v>10.240335249999999</c:v>
                </c:pt>
                <c:pt idx="7375">
                  <c:v>10.24172395833334</c:v>
                </c:pt>
                <c:pt idx="7376">
                  <c:v>10.24311266666667</c:v>
                </c:pt>
                <c:pt idx="7377">
                  <c:v>10.244501375</c:v>
                </c:pt>
                <c:pt idx="7378">
                  <c:v>10.24589008333334</c:v>
                </c:pt>
                <c:pt idx="7379">
                  <c:v>10.24727879166667</c:v>
                </c:pt>
                <c:pt idx="7380">
                  <c:v>10.2486675</c:v>
                </c:pt>
                <c:pt idx="7381">
                  <c:v>10.250056208333339</c:v>
                </c:pt>
                <c:pt idx="7382">
                  <c:v>10.251444916666669</c:v>
                </c:pt>
                <c:pt idx="7383">
                  <c:v>10.252833624999999</c:v>
                </c:pt>
                <c:pt idx="7384">
                  <c:v>10.25422233333334</c:v>
                </c:pt>
                <c:pt idx="7385">
                  <c:v>10.25561104166667</c:v>
                </c:pt>
                <c:pt idx="7386">
                  <c:v>10.25699975</c:v>
                </c:pt>
                <c:pt idx="7387">
                  <c:v>10.258388458333339</c:v>
                </c:pt>
                <c:pt idx="7388">
                  <c:v>10.25977716666667</c:v>
                </c:pt>
                <c:pt idx="7389">
                  <c:v>10.261165875</c:v>
                </c:pt>
                <c:pt idx="7390">
                  <c:v>10.26255458333334</c:v>
                </c:pt>
                <c:pt idx="7391">
                  <c:v>10.263943291666669</c:v>
                </c:pt>
                <c:pt idx="7392">
                  <c:v>10.265331999999999</c:v>
                </c:pt>
                <c:pt idx="7393">
                  <c:v>10.26672070833334</c:v>
                </c:pt>
                <c:pt idx="7394">
                  <c:v>10.26810941666667</c:v>
                </c:pt>
                <c:pt idx="7395">
                  <c:v>10.269498125</c:v>
                </c:pt>
                <c:pt idx="7396">
                  <c:v>10.270886833333339</c:v>
                </c:pt>
                <c:pt idx="7397">
                  <c:v>10.272275541666669</c:v>
                </c:pt>
                <c:pt idx="7398">
                  <c:v>10.273664249999999</c:v>
                </c:pt>
                <c:pt idx="7399">
                  <c:v>10.27505295833334</c:v>
                </c:pt>
                <c:pt idx="7400">
                  <c:v>10.27644166666667</c:v>
                </c:pt>
                <c:pt idx="7401">
                  <c:v>10.277830374999999</c:v>
                </c:pt>
                <c:pt idx="7402">
                  <c:v>10.27921908333334</c:v>
                </c:pt>
                <c:pt idx="7403">
                  <c:v>10.28060779166667</c:v>
                </c:pt>
                <c:pt idx="7404">
                  <c:v>10.2819965</c:v>
                </c:pt>
                <c:pt idx="7405">
                  <c:v>10.283385208333339</c:v>
                </c:pt>
                <c:pt idx="7406">
                  <c:v>10.284773916666669</c:v>
                </c:pt>
                <c:pt idx="7407">
                  <c:v>10.286162624999999</c:v>
                </c:pt>
                <c:pt idx="7408">
                  <c:v>10.28755133333334</c:v>
                </c:pt>
                <c:pt idx="7409">
                  <c:v>10.28894004166667</c:v>
                </c:pt>
                <c:pt idx="7410">
                  <c:v>10.29032875</c:v>
                </c:pt>
                <c:pt idx="7411">
                  <c:v>10.29171745833334</c:v>
                </c:pt>
                <c:pt idx="7412">
                  <c:v>10.29310616666667</c:v>
                </c:pt>
                <c:pt idx="7413">
                  <c:v>10.294494875</c:v>
                </c:pt>
                <c:pt idx="7414">
                  <c:v>10.295883583333339</c:v>
                </c:pt>
                <c:pt idx="7415">
                  <c:v>10.297272291666669</c:v>
                </c:pt>
                <c:pt idx="7416">
                  <c:v>10.298660999999999</c:v>
                </c:pt>
                <c:pt idx="7417">
                  <c:v>10.30004970833334</c:v>
                </c:pt>
                <c:pt idx="7418">
                  <c:v>10.30143841666667</c:v>
                </c:pt>
                <c:pt idx="7419">
                  <c:v>10.302827125</c:v>
                </c:pt>
                <c:pt idx="7420">
                  <c:v>10.304215833333339</c:v>
                </c:pt>
                <c:pt idx="7421">
                  <c:v>10.30560454166667</c:v>
                </c:pt>
                <c:pt idx="7422">
                  <c:v>10.30699325</c:v>
                </c:pt>
                <c:pt idx="7423">
                  <c:v>10.30838195833334</c:v>
                </c:pt>
                <c:pt idx="7424">
                  <c:v>10.309770666666669</c:v>
                </c:pt>
                <c:pt idx="7425">
                  <c:v>10.311159374999999</c:v>
                </c:pt>
                <c:pt idx="7426">
                  <c:v>10.31254808333334</c:v>
                </c:pt>
                <c:pt idx="7427">
                  <c:v>10.31393679166667</c:v>
                </c:pt>
                <c:pt idx="7428">
                  <c:v>10.3153255</c:v>
                </c:pt>
                <c:pt idx="7429">
                  <c:v>10.316714208333339</c:v>
                </c:pt>
                <c:pt idx="7430">
                  <c:v>10.318102916666669</c:v>
                </c:pt>
                <c:pt idx="7431">
                  <c:v>10.319491625</c:v>
                </c:pt>
                <c:pt idx="7432">
                  <c:v>10.32088033333334</c:v>
                </c:pt>
                <c:pt idx="7433">
                  <c:v>10.32226904166667</c:v>
                </c:pt>
                <c:pt idx="7434">
                  <c:v>10.32365775000001</c:v>
                </c:pt>
                <c:pt idx="7435">
                  <c:v>10.32504645833334</c:v>
                </c:pt>
                <c:pt idx="7436">
                  <c:v>10.32643516666667</c:v>
                </c:pt>
                <c:pt idx="7437">
                  <c:v>10.327823875</c:v>
                </c:pt>
                <c:pt idx="7438">
                  <c:v>10.329212583333339</c:v>
                </c:pt>
                <c:pt idx="7439">
                  <c:v>10.330601291666669</c:v>
                </c:pt>
                <c:pt idx="7440">
                  <c:v>10.331989999999999</c:v>
                </c:pt>
                <c:pt idx="7441">
                  <c:v>10.33337870833334</c:v>
                </c:pt>
                <c:pt idx="7442">
                  <c:v>10.33476741666667</c:v>
                </c:pt>
                <c:pt idx="7443">
                  <c:v>10.336156125</c:v>
                </c:pt>
                <c:pt idx="7444">
                  <c:v>10.33754483333334</c:v>
                </c:pt>
                <c:pt idx="7445">
                  <c:v>10.33893354166667</c:v>
                </c:pt>
                <c:pt idx="7446">
                  <c:v>10.34032225</c:v>
                </c:pt>
                <c:pt idx="7447">
                  <c:v>10.341710958333339</c:v>
                </c:pt>
                <c:pt idx="7448">
                  <c:v>10.343099666666669</c:v>
                </c:pt>
                <c:pt idx="7449">
                  <c:v>10.344488374999999</c:v>
                </c:pt>
                <c:pt idx="7450">
                  <c:v>10.34587708333334</c:v>
                </c:pt>
                <c:pt idx="7451">
                  <c:v>10.34726579166667</c:v>
                </c:pt>
                <c:pt idx="7452">
                  <c:v>10.3486545</c:v>
                </c:pt>
                <c:pt idx="7453">
                  <c:v>10.350043208333339</c:v>
                </c:pt>
                <c:pt idx="7454">
                  <c:v>10.35143191666667</c:v>
                </c:pt>
                <c:pt idx="7455">
                  <c:v>10.352820625</c:v>
                </c:pt>
                <c:pt idx="7456">
                  <c:v>10.35420933333334</c:v>
                </c:pt>
                <c:pt idx="7457">
                  <c:v>10.355598041666669</c:v>
                </c:pt>
                <c:pt idx="7458">
                  <c:v>10.356986749999999</c:v>
                </c:pt>
                <c:pt idx="7459">
                  <c:v>10.35837545833334</c:v>
                </c:pt>
                <c:pt idx="7460">
                  <c:v>10.35976416666667</c:v>
                </c:pt>
                <c:pt idx="7461">
                  <c:v>10.361152875</c:v>
                </c:pt>
                <c:pt idx="7462">
                  <c:v>10.362541583333339</c:v>
                </c:pt>
                <c:pt idx="7463">
                  <c:v>10.363930291666669</c:v>
                </c:pt>
                <c:pt idx="7464">
                  <c:v>10.365319</c:v>
                </c:pt>
                <c:pt idx="7465">
                  <c:v>10.36670770833334</c:v>
                </c:pt>
                <c:pt idx="7466">
                  <c:v>10.36809641666667</c:v>
                </c:pt>
                <c:pt idx="7467">
                  <c:v>10.36948512500001</c:v>
                </c:pt>
                <c:pt idx="7468">
                  <c:v>10.37087383333334</c:v>
                </c:pt>
                <c:pt idx="7469">
                  <c:v>10.37226254166667</c:v>
                </c:pt>
                <c:pt idx="7470">
                  <c:v>10.37365125</c:v>
                </c:pt>
                <c:pt idx="7471">
                  <c:v>10.375039958333339</c:v>
                </c:pt>
                <c:pt idx="7472">
                  <c:v>10.376428666666669</c:v>
                </c:pt>
                <c:pt idx="7473">
                  <c:v>10.377817374999999</c:v>
                </c:pt>
                <c:pt idx="7474">
                  <c:v>10.37920608333334</c:v>
                </c:pt>
                <c:pt idx="7475">
                  <c:v>10.38059479166667</c:v>
                </c:pt>
                <c:pt idx="7476">
                  <c:v>10.3819835</c:v>
                </c:pt>
                <c:pt idx="7477">
                  <c:v>10.38337220833334</c:v>
                </c:pt>
                <c:pt idx="7478">
                  <c:v>10.38476091666667</c:v>
                </c:pt>
                <c:pt idx="7479">
                  <c:v>10.386149625</c:v>
                </c:pt>
                <c:pt idx="7480">
                  <c:v>10.387538333333339</c:v>
                </c:pt>
                <c:pt idx="7481">
                  <c:v>10.388927041666669</c:v>
                </c:pt>
                <c:pt idx="7482">
                  <c:v>10.390315749999999</c:v>
                </c:pt>
                <c:pt idx="7483">
                  <c:v>10.39170445833334</c:v>
                </c:pt>
                <c:pt idx="7484">
                  <c:v>10.39309316666667</c:v>
                </c:pt>
                <c:pt idx="7485">
                  <c:v>10.394481875</c:v>
                </c:pt>
                <c:pt idx="7486">
                  <c:v>10.395870583333339</c:v>
                </c:pt>
                <c:pt idx="7487">
                  <c:v>10.39725929166667</c:v>
                </c:pt>
                <c:pt idx="7488">
                  <c:v>10.398648</c:v>
                </c:pt>
                <c:pt idx="7489">
                  <c:v>10.40003670833334</c:v>
                </c:pt>
                <c:pt idx="7490">
                  <c:v>10.401425416666669</c:v>
                </c:pt>
                <c:pt idx="7491">
                  <c:v>10.402814124999999</c:v>
                </c:pt>
                <c:pt idx="7492">
                  <c:v>10.40420283333334</c:v>
                </c:pt>
                <c:pt idx="7493">
                  <c:v>10.40559154166667</c:v>
                </c:pt>
                <c:pt idx="7494">
                  <c:v>10.40698025</c:v>
                </c:pt>
                <c:pt idx="7495">
                  <c:v>10.408368958333339</c:v>
                </c:pt>
                <c:pt idx="7496">
                  <c:v>10.409757666666669</c:v>
                </c:pt>
                <c:pt idx="7497">
                  <c:v>10.411146375</c:v>
                </c:pt>
                <c:pt idx="7498">
                  <c:v>10.41253508333334</c:v>
                </c:pt>
                <c:pt idx="7499">
                  <c:v>10.41392379166667</c:v>
                </c:pt>
                <c:pt idx="7500">
                  <c:v>10.415312499999999</c:v>
                </c:pt>
                <c:pt idx="7501">
                  <c:v>10.41670120833334</c:v>
                </c:pt>
                <c:pt idx="7502">
                  <c:v>10.41808991666667</c:v>
                </c:pt>
                <c:pt idx="7503">
                  <c:v>10.419478625</c:v>
                </c:pt>
                <c:pt idx="7504">
                  <c:v>10.420867333333339</c:v>
                </c:pt>
                <c:pt idx="7505">
                  <c:v>10.422256041666669</c:v>
                </c:pt>
                <c:pt idx="7506">
                  <c:v>10.423644749999999</c:v>
                </c:pt>
                <c:pt idx="7507">
                  <c:v>10.42503345833334</c:v>
                </c:pt>
                <c:pt idx="7508">
                  <c:v>10.42642216666667</c:v>
                </c:pt>
                <c:pt idx="7509">
                  <c:v>10.427810875</c:v>
                </c:pt>
                <c:pt idx="7510">
                  <c:v>10.42919958333334</c:v>
                </c:pt>
                <c:pt idx="7511">
                  <c:v>10.43058829166667</c:v>
                </c:pt>
                <c:pt idx="7512">
                  <c:v>10.431977</c:v>
                </c:pt>
                <c:pt idx="7513">
                  <c:v>10.433365708333339</c:v>
                </c:pt>
                <c:pt idx="7514">
                  <c:v>10.434754416666669</c:v>
                </c:pt>
                <c:pt idx="7515">
                  <c:v>10.436143124999999</c:v>
                </c:pt>
                <c:pt idx="7516">
                  <c:v>10.43753183333334</c:v>
                </c:pt>
                <c:pt idx="7517">
                  <c:v>10.43892054166667</c:v>
                </c:pt>
                <c:pt idx="7518">
                  <c:v>10.44030925</c:v>
                </c:pt>
                <c:pt idx="7519">
                  <c:v>10.441697958333339</c:v>
                </c:pt>
                <c:pt idx="7520">
                  <c:v>10.44308666666667</c:v>
                </c:pt>
                <c:pt idx="7521">
                  <c:v>10.444475375</c:v>
                </c:pt>
                <c:pt idx="7522">
                  <c:v>10.44586408333334</c:v>
                </c:pt>
                <c:pt idx="7523">
                  <c:v>10.447252791666669</c:v>
                </c:pt>
                <c:pt idx="7524">
                  <c:v>10.448641499999999</c:v>
                </c:pt>
                <c:pt idx="7525">
                  <c:v>10.45003020833334</c:v>
                </c:pt>
                <c:pt idx="7526">
                  <c:v>10.45141891666667</c:v>
                </c:pt>
                <c:pt idx="7527">
                  <c:v>10.452807625</c:v>
                </c:pt>
                <c:pt idx="7528">
                  <c:v>10.454196333333339</c:v>
                </c:pt>
                <c:pt idx="7529">
                  <c:v>10.455585041666669</c:v>
                </c:pt>
                <c:pt idx="7530">
                  <c:v>10.45697375</c:v>
                </c:pt>
                <c:pt idx="7531">
                  <c:v>10.45836245833334</c:v>
                </c:pt>
                <c:pt idx="7532">
                  <c:v>10.45975116666667</c:v>
                </c:pt>
                <c:pt idx="7533">
                  <c:v>10.461139874999999</c:v>
                </c:pt>
                <c:pt idx="7534">
                  <c:v>10.46252858333334</c:v>
                </c:pt>
                <c:pt idx="7535">
                  <c:v>10.46391729166667</c:v>
                </c:pt>
                <c:pt idx="7536">
                  <c:v>10.465306</c:v>
                </c:pt>
                <c:pt idx="7537">
                  <c:v>10.466694708333339</c:v>
                </c:pt>
                <c:pt idx="7538">
                  <c:v>10.468083416666669</c:v>
                </c:pt>
                <c:pt idx="7539">
                  <c:v>10.469472124999999</c:v>
                </c:pt>
                <c:pt idx="7540">
                  <c:v>10.47086083333334</c:v>
                </c:pt>
                <c:pt idx="7541">
                  <c:v>10.47224954166667</c:v>
                </c:pt>
                <c:pt idx="7542">
                  <c:v>10.47363825</c:v>
                </c:pt>
                <c:pt idx="7543">
                  <c:v>10.47502695833334</c:v>
                </c:pt>
                <c:pt idx="7544">
                  <c:v>10.47641566666667</c:v>
                </c:pt>
                <c:pt idx="7545">
                  <c:v>10.477804375</c:v>
                </c:pt>
                <c:pt idx="7546">
                  <c:v>10.479193083333339</c:v>
                </c:pt>
                <c:pt idx="7547">
                  <c:v>10.480581791666669</c:v>
                </c:pt>
                <c:pt idx="7548">
                  <c:v>10.481970499999999</c:v>
                </c:pt>
                <c:pt idx="7549">
                  <c:v>10.48335920833334</c:v>
                </c:pt>
                <c:pt idx="7550">
                  <c:v>10.48474791666667</c:v>
                </c:pt>
                <c:pt idx="7551">
                  <c:v>10.486136625</c:v>
                </c:pt>
                <c:pt idx="7552">
                  <c:v>10.487525333333339</c:v>
                </c:pt>
                <c:pt idx="7553">
                  <c:v>10.48891404166667</c:v>
                </c:pt>
                <c:pt idx="7554">
                  <c:v>10.49030275</c:v>
                </c:pt>
                <c:pt idx="7555">
                  <c:v>10.49169145833334</c:v>
                </c:pt>
                <c:pt idx="7556">
                  <c:v>10.493080166666669</c:v>
                </c:pt>
                <c:pt idx="7557">
                  <c:v>10.49446887500001</c:v>
                </c:pt>
                <c:pt idx="7558">
                  <c:v>10.49585758333334</c:v>
                </c:pt>
                <c:pt idx="7559">
                  <c:v>10.49724629166667</c:v>
                </c:pt>
                <c:pt idx="7560">
                  <c:v>10.498635</c:v>
                </c:pt>
                <c:pt idx="7561">
                  <c:v>10.500023708333339</c:v>
                </c:pt>
                <c:pt idx="7562">
                  <c:v>10.501412416666669</c:v>
                </c:pt>
                <c:pt idx="7563">
                  <c:v>10.502801125</c:v>
                </c:pt>
                <c:pt idx="7564">
                  <c:v>10.50418983333334</c:v>
                </c:pt>
                <c:pt idx="7565">
                  <c:v>10.50557854166667</c:v>
                </c:pt>
                <c:pt idx="7566">
                  <c:v>10.506967249999999</c:v>
                </c:pt>
                <c:pt idx="7567">
                  <c:v>10.50835595833334</c:v>
                </c:pt>
                <c:pt idx="7568">
                  <c:v>10.50974466666667</c:v>
                </c:pt>
                <c:pt idx="7569">
                  <c:v>10.511133375</c:v>
                </c:pt>
                <c:pt idx="7570">
                  <c:v>10.512522083333339</c:v>
                </c:pt>
                <c:pt idx="7571">
                  <c:v>10.513910791666669</c:v>
                </c:pt>
                <c:pt idx="7572">
                  <c:v>10.515299499999999</c:v>
                </c:pt>
                <c:pt idx="7573">
                  <c:v>10.51668820833334</c:v>
                </c:pt>
                <c:pt idx="7574">
                  <c:v>10.51807691666667</c:v>
                </c:pt>
                <c:pt idx="7575">
                  <c:v>10.519465625</c:v>
                </c:pt>
                <c:pt idx="7576">
                  <c:v>10.52085433333334</c:v>
                </c:pt>
                <c:pt idx="7577">
                  <c:v>10.52224304166667</c:v>
                </c:pt>
                <c:pt idx="7578">
                  <c:v>10.52363175</c:v>
                </c:pt>
                <c:pt idx="7579">
                  <c:v>10.525020458333339</c:v>
                </c:pt>
                <c:pt idx="7580">
                  <c:v>10.526409166666669</c:v>
                </c:pt>
                <c:pt idx="7581">
                  <c:v>10.527797874999999</c:v>
                </c:pt>
                <c:pt idx="7582">
                  <c:v>10.52918658333334</c:v>
                </c:pt>
                <c:pt idx="7583">
                  <c:v>10.53057529166667</c:v>
                </c:pt>
                <c:pt idx="7584">
                  <c:v>10.531964</c:v>
                </c:pt>
                <c:pt idx="7585">
                  <c:v>10.533352708333339</c:v>
                </c:pt>
                <c:pt idx="7586">
                  <c:v>10.53474141666667</c:v>
                </c:pt>
                <c:pt idx="7587">
                  <c:v>10.536130125</c:v>
                </c:pt>
                <c:pt idx="7588">
                  <c:v>10.53751883333334</c:v>
                </c:pt>
                <c:pt idx="7589">
                  <c:v>10.538907541666669</c:v>
                </c:pt>
                <c:pt idx="7590">
                  <c:v>10.54029625000001</c:v>
                </c:pt>
                <c:pt idx="7591">
                  <c:v>10.54168495833334</c:v>
                </c:pt>
                <c:pt idx="7592">
                  <c:v>10.54307366666667</c:v>
                </c:pt>
                <c:pt idx="7593">
                  <c:v>10.544462375</c:v>
                </c:pt>
                <c:pt idx="7594">
                  <c:v>10.545851083333339</c:v>
                </c:pt>
                <c:pt idx="7595">
                  <c:v>10.547239791666669</c:v>
                </c:pt>
                <c:pt idx="7596">
                  <c:v>10.5486285</c:v>
                </c:pt>
                <c:pt idx="7597">
                  <c:v>10.55001720833334</c:v>
                </c:pt>
                <c:pt idx="7598">
                  <c:v>10.55140591666667</c:v>
                </c:pt>
                <c:pt idx="7599">
                  <c:v>10.552794624999999</c:v>
                </c:pt>
                <c:pt idx="7600">
                  <c:v>10.55418333333334</c:v>
                </c:pt>
                <c:pt idx="7601">
                  <c:v>10.55557204166667</c:v>
                </c:pt>
                <c:pt idx="7602">
                  <c:v>10.55696075</c:v>
                </c:pt>
                <c:pt idx="7603">
                  <c:v>10.558349458333339</c:v>
                </c:pt>
                <c:pt idx="7604">
                  <c:v>10.559738166666669</c:v>
                </c:pt>
                <c:pt idx="7605">
                  <c:v>10.561126874999999</c:v>
                </c:pt>
                <c:pt idx="7606">
                  <c:v>10.56251558333334</c:v>
                </c:pt>
                <c:pt idx="7607">
                  <c:v>10.56390429166667</c:v>
                </c:pt>
                <c:pt idx="7608">
                  <c:v>10.565293</c:v>
                </c:pt>
                <c:pt idx="7609">
                  <c:v>10.56668170833334</c:v>
                </c:pt>
                <c:pt idx="7610">
                  <c:v>10.56807041666667</c:v>
                </c:pt>
                <c:pt idx="7611">
                  <c:v>10.569459125</c:v>
                </c:pt>
                <c:pt idx="7612">
                  <c:v>10.570847833333339</c:v>
                </c:pt>
                <c:pt idx="7613">
                  <c:v>10.572236541666669</c:v>
                </c:pt>
                <c:pt idx="7614">
                  <c:v>10.573625249999999</c:v>
                </c:pt>
                <c:pt idx="7615">
                  <c:v>10.57501395833334</c:v>
                </c:pt>
                <c:pt idx="7616">
                  <c:v>10.57640266666667</c:v>
                </c:pt>
                <c:pt idx="7617">
                  <c:v>10.577791375</c:v>
                </c:pt>
                <c:pt idx="7618">
                  <c:v>10.579180083333339</c:v>
                </c:pt>
                <c:pt idx="7619">
                  <c:v>10.58056879166667</c:v>
                </c:pt>
                <c:pt idx="7620">
                  <c:v>10.5819575</c:v>
                </c:pt>
                <c:pt idx="7621">
                  <c:v>10.58334620833334</c:v>
                </c:pt>
                <c:pt idx="7622">
                  <c:v>10.584734916666669</c:v>
                </c:pt>
                <c:pt idx="7623">
                  <c:v>10.586123624999999</c:v>
                </c:pt>
                <c:pt idx="7624">
                  <c:v>10.58751233333334</c:v>
                </c:pt>
                <c:pt idx="7625">
                  <c:v>10.58890104166667</c:v>
                </c:pt>
                <c:pt idx="7626">
                  <c:v>10.59028975</c:v>
                </c:pt>
                <c:pt idx="7627">
                  <c:v>10.591678458333339</c:v>
                </c:pt>
                <c:pt idx="7628">
                  <c:v>10.593067166666669</c:v>
                </c:pt>
                <c:pt idx="7629">
                  <c:v>10.594455875</c:v>
                </c:pt>
                <c:pt idx="7630">
                  <c:v>10.59584458333334</c:v>
                </c:pt>
                <c:pt idx="7631">
                  <c:v>10.59723329166667</c:v>
                </c:pt>
                <c:pt idx="7632">
                  <c:v>10.598621999999999</c:v>
                </c:pt>
                <c:pt idx="7633">
                  <c:v>10.60001070833334</c:v>
                </c:pt>
                <c:pt idx="7634">
                  <c:v>10.60139941666667</c:v>
                </c:pt>
                <c:pt idx="7635">
                  <c:v>10.602788125</c:v>
                </c:pt>
                <c:pt idx="7636">
                  <c:v>10.604176833333339</c:v>
                </c:pt>
                <c:pt idx="7637">
                  <c:v>10.605565541666669</c:v>
                </c:pt>
                <c:pt idx="7638">
                  <c:v>10.606954249999999</c:v>
                </c:pt>
                <c:pt idx="7639">
                  <c:v>10.60834295833334</c:v>
                </c:pt>
                <c:pt idx="7640">
                  <c:v>10.60973166666667</c:v>
                </c:pt>
                <c:pt idx="7641">
                  <c:v>10.611120375</c:v>
                </c:pt>
                <c:pt idx="7642">
                  <c:v>10.61250908333334</c:v>
                </c:pt>
                <c:pt idx="7643">
                  <c:v>10.61389779166667</c:v>
                </c:pt>
                <c:pt idx="7644">
                  <c:v>10.6152865</c:v>
                </c:pt>
                <c:pt idx="7645">
                  <c:v>10.616675208333339</c:v>
                </c:pt>
                <c:pt idx="7646">
                  <c:v>10.618063916666669</c:v>
                </c:pt>
                <c:pt idx="7647">
                  <c:v>10.619452624999999</c:v>
                </c:pt>
                <c:pt idx="7648">
                  <c:v>10.62084133333334</c:v>
                </c:pt>
                <c:pt idx="7649">
                  <c:v>10.62223004166667</c:v>
                </c:pt>
                <c:pt idx="7650">
                  <c:v>10.62361875</c:v>
                </c:pt>
                <c:pt idx="7651">
                  <c:v>10.625007458333339</c:v>
                </c:pt>
                <c:pt idx="7652">
                  <c:v>10.62639616666667</c:v>
                </c:pt>
                <c:pt idx="7653">
                  <c:v>10.627784875</c:v>
                </c:pt>
                <c:pt idx="7654">
                  <c:v>10.629173583333341</c:v>
                </c:pt>
                <c:pt idx="7655">
                  <c:v>10.630562291666669</c:v>
                </c:pt>
                <c:pt idx="7656">
                  <c:v>10.631950999999999</c:v>
                </c:pt>
                <c:pt idx="7657">
                  <c:v>10.63333970833334</c:v>
                </c:pt>
                <c:pt idx="7658">
                  <c:v>10.63472841666667</c:v>
                </c:pt>
                <c:pt idx="7659">
                  <c:v>10.636117125</c:v>
                </c:pt>
                <c:pt idx="7660">
                  <c:v>10.637505833333339</c:v>
                </c:pt>
                <c:pt idx="7661">
                  <c:v>10.638894541666669</c:v>
                </c:pt>
                <c:pt idx="7662">
                  <c:v>10.64028325</c:v>
                </c:pt>
                <c:pt idx="7663">
                  <c:v>10.64167195833334</c:v>
                </c:pt>
                <c:pt idx="7664">
                  <c:v>10.64306066666667</c:v>
                </c:pt>
                <c:pt idx="7665">
                  <c:v>10.64444937500001</c:v>
                </c:pt>
                <c:pt idx="7666">
                  <c:v>10.64583808333334</c:v>
                </c:pt>
                <c:pt idx="7667">
                  <c:v>10.64722679166667</c:v>
                </c:pt>
                <c:pt idx="7668">
                  <c:v>10.6486155</c:v>
                </c:pt>
                <c:pt idx="7669">
                  <c:v>10.650004208333339</c:v>
                </c:pt>
                <c:pt idx="7670">
                  <c:v>10.651392916666669</c:v>
                </c:pt>
                <c:pt idx="7671">
                  <c:v>10.652781624999999</c:v>
                </c:pt>
                <c:pt idx="7672">
                  <c:v>10.65417033333334</c:v>
                </c:pt>
                <c:pt idx="7673">
                  <c:v>10.65555904166667</c:v>
                </c:pt>
                <c:pt idx="7674">
                  <c:v>10.65694775</c:v>
                </c:pt>
                <c:pt idx="7675">
                  <c:v>10.65833645833334</c:v>
                </c:pt>
                <c:pt idx="7676">
                  <c:v>10.65972516666667</c:v>
                </c:pt>
                <c:pt idx="7677">
                  <c:v>10.661113875</c:v>
                </c:pt>
                <c:pt idx="7678">
                  <c:v>10.662502583333339</c:v>
                </c:pt>
                <c:pt idx="7679">
                  <c:v>10.663891291666669</c:v>
                </c:pt>
                <c:pt idx="7680">
                  <c:v>10.665279999999999</c:v>
                </c:pt>
                <c:pt idx="7681">
                  <c:v>10.66666870833334</c:v>
                </c:pt>
                <c:pt idx="7682">
                  <c:v>10.66805741666667</c:v>
                </c:pt>
                <c:pt idx="7683">
                  <c:v>10.669446125</c:v>
                </c:pt>
                <c:pt idx="7684">
                  <c:v>10.670834833333339</c:v>
                </c:pt>
                <c:pt idx="7685">
                  <c:v>10.67222354166667</c:v>
                </c:pt>
                <c:pt idx="7686">
                  <c:v>10.67361225</c:v>
                </c:pt>
                <c:pt idx="7687">
                  <c:v>10.675000958333341</c:v>
                </c:pt>
                <c:pt idx="7688">
                  <c:v>10.676389666666669</c:v>
                </c:pt>
                <c:pt idx="7689">
                  <c:v>10.677778374999999</c:v>
                </c:pt>
                <c:pt idx="7690">
                  <c:v>10.67916708333334</c:v>
                </c:pt>
                <c:pt idx="7691">
                  <c:v>10.68055579166667</c:v>
                </c:pt>
                <c:pt idx="7692">
                  <c:v>10.6819445</c:v>
                </c:pt>
                <c:pt idx="7693">
                  <c:v>10.683333208333339</c:v>
                </c:pt>
                <c:pt idx="7694">
                  <c:v>10.684721916666669</c:v>
                </c:pt>
                <c:pt idx="7695">
                  <c:v>10.686110625</c:v>
                </c:pt>
                <c:pt idx="7696">
                  <c:v>10.68749933333334</c:v>
                </c:pt>
                <c:pt idx="7697">
                  <c:v>10.688888041666671</c:v>
                </c:pt>
                <c:pt idx="7698">
                  <c:v>10.69027675000001</c:v>
                </c:pt>
                <c:pt idx="7699">
                  <c:v>10.69166545833334</c:v>
                </c:pt>
                <c:pt idx="7700">
                  <c:v>10.69305416666667</c:v>
                </c:pt>
                <c:pt idx="7701">
                  <c:v>10.694442875</c:v>
                </c:pt>
                <c:pt idx="7702">
                  <c:v>10.695831583333339</c:v>
                </c:pt>
                <c:pt idx="7703">
                  <c:v>10.697220291666669</c:v>
                </c:pt>
                <c:pt idx="7704">
                  <c:v>10.698608999999999</c:v>
                </c:pt>
                <c:pt idx="7705">
                  <c:v>10.69999770833334</c:v>
                </c:pt>
                <c:pt idx="7706">
                  <c:v>10.70138641666667</c:v>
                </c:pt>
                <c:pt idx="7707">
                  <c:v>10.702775125000001</c:v>
                </c:pt>
                <c:pt idx="7708">
                  <c:v>10.70416383333334</c:v>
                </c:pt>
                <c:pt idx="7709">
                  <c:v>10.70555254166667</c:v>
                </c:pt>
                <c:pt idx="7710">
                  <c:v>10.70694125</c:v>
                </c:pt>
                <c:pt idx="7711">
                  <c:v>10.708329958333339</c:v>
                </c:pt>
                <c:pt idx="7712">
                  <c:v>10.709718666666669</c:v>
                </c:pt>
                <c:pt idx="7713">
                  <c:v>10.711107374999999</c:v>
                </c:pt>
                <c:pt idx="7714">
                  <c:v>10.71249608333334</c:v>
                </c:pt>
                <c:pt idx="7715">
                  <c:v>10.71388479166667</c:v>
                </c:pt>
                <c:pt idx="7716">
                  <c:v>10.7152735</c:v>
                </c:pt>
                <c:pt idx="7717">
                  <c:v>10.716662208333339</c:v>
                </c:pt>
                <c:pt idx="7718">
                  <c:v>10.71805091666667</c:v>
                </c:pt>
                <c:pt idx="7719">
                  <c:v>10.719439625</c:v>
                </c:pt>
                <c:pt idx="7720">
                  <c:v>10.720828333333341</c:v>
                </c:pt>
                <c:pt idx="7721">
                  <c:v>10.722217041666669</c:v>
                </c:pt>
                <c:pt idx="7722">
                  <c:v>10.723605749999999</c:v>
                </c:pt>
                <c:pt idx="7723">
                  <c:v>10.72499445833334</c:v>
                </c:pt>
                <c:pt idx="7724">
                  <c:v>10.72638316666667</c:v>
                </c:pt>
                <c:pt idx="7725">
                  <c:v>10.727771875</c:v>
                </c:pt>
                <c:pt idx="7726">
                  <c:v>10.729160583333339</c:v>
                </c:pt>
                <c:pt idx="7727">
                  <c:v>10.730549291666669</c:v>
                </c:pt>
                <c:pt idx="7728">
                  <c:v>10.731938</c:v>
                </c:pt>
                <c:pt idx="7729">
                  <c:v>10.73332670833334</c:v>
                </c:pt>
                <c:pt idx="7730">
                  <c:v>10.734715416666671</c:v>
                </c:pt>
                <c:pt idx="7731">
                  <c:v>10.736104124999999</c:v>
                </c:pt>
                <c:pt idx="7732">
                  <c:v>10.73749283333334</c:v>
                </c:pt>
                <c:pt idx="7733">
                  <c:v>10.73888154166667</c:v>
                </c:pt>
                <c:pt idx="7734">
                  <c:v>10.74027025</c:v>
                </c:pt>
                <c:pt idx="7735">
                  <c:v>10.741658958333339</c:v>
                </c:pt>
                <c:pt idx="7736">
                  <c:v>10.743047666666669</c:v>
                </c:pt>
                <c:pt idx="7737">
                  <c:v>10.744436374999999</c:v>
                </c:pt>
                <c:pt idx="7738">
                  <c:v>10.74582508333334</c:v>
                </c:pt>
                <c:pt idx="7739">
                  <c:v>10.74721379166667</c:v>
                </c:pt>
                <c:pt idx="7740">
                  <c:v>10.748602500000001</c:v>
                </c:pt>
                <c:pt idx="7741">
                  <c:v>10.74999120833334</c:v>
                </c:pt>
                <c:pt idx="7742">
                  <c:v>10.75137991666667</c:v>
                </c:pt>
                <c:pt idx="7743">
                  <c:v>10.752768625</c:v>
                </c:pt>
                <c:pt idx="7744">
                  <c:v>10.754157333333339</c:v>
                </c:pt>
                <c:pt idx="7745">
                  <c:v>10.755546041666669</c:v>
                </c:pt>
                <c:pt idx="7746">
                  <c:v>10.756934749999999</c:v>
                </c:pt>
                <c:pt idx="7747">
                  <c:v>10.75832345833334</c:v>
                </c:pt>
                <c:pt idx="7748">
                  <c:v>10.75971216666667</c:v>
                </c:pt>
                <c:pt idx="7749">
                  <c:v>10.761100875</c:v>
                </c:pt>
                <c:pt idx="7750">
                  <c:v>10.762489583333339</c:v>
                </c:pt>
                <c:pt idx="7751">
                  <c:v>10.76387829166667</c:v>
                </c:pt>
                <c:pt idx="7752">
                  <c:v>10.765267</c:v>
                </c:pt>
                <c:pt idx="7753">
                  <c:v>10.766655708333341</c:v>
                </c:pt>
                <c:pt idx="7754">
                  <c:v>10.768044416666669</c:v>
                </c:pt>
                <c:pt idx="7755">
                  <c:v>10.769433124999999</c:v>
                </c:pt>
                <c:pt idx="7756">
                  <c:v>10.77082183333334</c:v>
                </c:pt>
                <c:pt idx="7757">
                  <c:v>10.77221054166667</c:v>
                </c:pt>
                <c:pt idx="7758">
                  <c:v>10.77359925</c:v>
                </c:pt>
                <c:pt idx="7759">
                  <c:v>10.774987958333339</c:v>
                </c:pt>
                <c:pt idx="7760">
                  <c:v>10.776376666666669</c:v>
                </c:pt>
                <c:pt idx="7761">
                  <c:v>10.777765375</c:v>
                </c:pt>
                <c:pt idx="7762">
                  <c:v>10.77915408333334</c:v>
                </c:pt>
                <c:pt idx="7763">
                  <c:v>10.780542791666671</c:v>
                </c:pt>
                <c:pt idx="7764">
                  <c:v>10.781931499999999</c:v>
                </c:pt>
                <c:pt idx="7765">
                  <c:v>10.78332020833334</c:v>
                </c:pt>
                <c:pt idx="7766">
                  <c:v>10.78470891666667</c:v>
                </c:pt>
                <c:pt idx="7767">
                  <c:v>10.786097625</c:v>
                </c:pt>
                <c:pt idx="7768">
                  <c:v>10.787486333333339</c:v>
                </c:pt>
                <c:pt idx="7769">
                  <c:v>10.788875041666669</c:v>
                </c:pt>
                <c:pt idx="7770">
                  <c:v>10.790263749999999</c:v>
                </c:pt>
                <c:pt idx="7771">
                  <c:v>10.79165245833334</c:v>
                </c:pt>
                <c:pt idx="7772">
                  <c:v>10.79304116666667</c:v>
                </c:pt>
                <c:pt idx="7773">
                  <c:v>10.794429875000001</c:v>
                </c:pt>
                <c:pt idx="7774">
                  <c:v>10.79581858333334</c:v>
                </c:pt>
                <c:pt idx="7775">
                  <c:v>10.79720729166667</c:v>
                </c:pt>
                <c:pt idx="7776">
                  <c:v>10.798596</c:v>
                </c:pt>
                <c:pt idx="7777">
                  <c:v>10.799984708333339</c:v>
                </c:pt>
                <c:pt idx="7778">
                  <c:v>10.801373416666669</c:v>
                </c:pt>
                <c:pt idx="7779">
                  <c:v>10.802762124999999</c:v>
                </c:pt>
                <c:pt idx="7780">
                  <c:v>10.80415083333334</c:v>
                </c:pt>
                <c:pt idx="7781">
                  <c:v>10.80553954166667</c:v>
                </c:pt>
                <c:pt idx="7782">
                  <c:v>10.80692825</c:v>
                </c:pt>
                <c:pt idx="7783">
                  <c:v>10.808316958333339</c:v>
                </c:pt>
                <c:pt idx="7784">
                  <c:v>10.80970566666667</c:v>
                </c:pt>
                <c:pt idx="7785">
                  <c:v>10.811094375</c:v>
                </c:pt>
                <c:pt idx="7786">
                  <c:v>10.812483083333339</c:v>
                </c:pt>
                <c:pt idx="7787">
                  <c:v>10.813871791666669</c:v>
                </c:pt>
                <c:pt idx="7788">
                  <c:v>10.81526050000001</c:v>
                </c:pt>
                <c:pt idx="7789">
                  <c:v>10.81664920833334</c:v>
                </c:pt>
                <c:pt idx="7790">
                  <c:v>10.81803791666667</c:v>
                </c:pt>
                <c:pt idx="7791">
                  <c:v>10.819426625</c:v>
                </c:pt>
                <c:pt idx="7792">
                  <c:v>10.820815333333339</c:v>
                </c:pt>
                <c:pt idx="7793">
                  <c:v>10.822204041666669</c:v>
                </c:pt>
                <c:pt idx="7794">
                  <c:v>10.82359275</c:v>
                </c:pt>
                <c:pt idx="7795">
                  <c:v>10.82498145833334</c:v>
                </c:pt>
                <c:pt idx="7796">
                  <c:v>10.826370166666671</c:v>
                </c:pt>
                <c:pt idx="7797">
                  <c:v>10.827758874999999</c:v>
                </c:pt>
                <c:pt idx="7798">
                  <c:v>10.82914758333334</c:v>
                </c:pt>
                <c:pt idx="7799">
                  <c:v>10.83053629166667</c:v>
                </c:pt>
                <c:pt idx="7800">
                  <c:v>10.831925</c:v>
                </c:pt>
                <c:pt idx="7801">
                  <c:v>10.833313708333339</c:v>
                </c:pt>
                <c:pt idx="7802">
                  <c:v>10.834702416666669</c:v>
                </c:pt>
                <c:pt idx="7803">
                  <c:v>10.836091124999999</c:v>
                </c:pt>
                <c:pt idx="7804">
                  <c:v>10.83747983333334</c:v>
                </c:pt>
                <c:pt idx="7805">
                  <c:v>10.83886854166667</c:v>
                </c:pt>
                <c:pt idx="7806">
                  <c:v>10.840257250000001</c:v>
                </c:pt>
                <c:pt idx="7807">
                  <c:v>10.84164595833334</c:v>
                </c:pt>
                <c:pt idx="7808">
                  <c:v>10.84303466666667</c:v>
                </c:pt>
                <c:pt idx="7809">
                  <c:v>10.844423375</c:v>
                </c:pt>
                <c:pt idx="7810">
                  <c:v>10.845812083333339</c:v>
                </c:pt>
                <c:pt idx="7811">
                  <c:v>10.847200791666669</c:v>
                </c:pt>
                <c:pt idx="7812">
                  <c:v>10.848589499999999</c:v>
                </c:pt>
                <c:pt idx="7813">
                  <c:v>10.84997820833334</c:v>
                </c:pt>
                <c:pt idx="7814">
                  <c:v>10.85136691666667</c:v>
                </c:pt>
                <c:pt idx="7815">
                  <c:v>10.852755625</c:v>
                </c:pt>
                <c:pt idx="7816">
                  <c:v>10.854144333333339</c:v>
                </c:pt>
                <c:pt idx="7817">
                  <c:v>10.85553304166667</c:v>
                </c:pt>
                <c:pt idx="7818">
                  <c:v>10.85692175</c:v>
                </c:pt>
                <c:pt idx="7819">
                  <c:v>10.858310458333339</c:v>
                </c:pt>
                <c:pt idx="7820">
                  <c:v>10.859699166666669</c:v>
                </c:pt>
                <c:pt idx="7821">
                  <c:v>10.861087874999999</c:v>
                </c:pt>
                <c:pt idx="7822">
                  <c:v>10.86247658333334</c:v>
                </c:pt>
                <c:pt idx="7823">
                  <c:v>10.86386529166667</c:v>
                </c:pt>
                <c:pt idx="7824">
                  <c:v>10.865254</c:v>
                </c:pt>
                <c:pt idx="7825">
                  <c:v>10.866642708333339</c:v>
                </c:pt>
                <c:pt idx="7826">
                  <c:v>10.868031416666669</c:v>
                </c:pt>
                <c:pt idx="7827">
                  <c:v>10.869420125</c:v>
                </c:pt>
                <c:pt idx="7828">
                  <c:v>10.87080883333334</c:v>
                </c:pt>
                <c:pt idx="7829">
                  <c:v>10.872197541666669</c:v>
                </c:pt>
                <c:pt idx="7830">
                  <c:v>10.873586249999999</c:v>
                </c:pt>
                <c:pt idx="7831">
                  <c:v>10.87497495833334</c:v>
                </c:pt>
                <c:pt idx="7832">
                  <c:v>10.87636366666667</c:v>
                </c:pt>
                <c:pt idx="7833">
                  <c:v>10.877752375</c:v>
                </c:pt>
                <c:pt idx="7834">
                  <c:v>10.879141083333339</c:v>
                </c:pt>
                <c:pt idx="7835">
                  <c:v>10.880529791666669</c:v>
                </c:pt>
                <c:pt idx="7836">
                  <c:v>10.881918499999999</c:v>
                </c:pt>
                <c:pt idx="7837">
                  <c:v>10.88330720833334</c:v>
                </c:pt>
                <c:pt idx="7838">
                  <c:v>10.88469591666667</c:v>
                </c:pt>
                <c:pt idx="7839">
                  <c:v>10.886084625000001</c:v>
                </c:pt>
                <c:pt idx="7840">
                  <c:v>10.88747333333334</c:v>
                </c:pt>
                <c:pt idx="7841">
                  <c:v>10.88886204166667</c:v>
                </c:pt>
                <c:pt idx="7842">
                  <c:v>10.89025075</c:v>
                </c:pt>
                <c:pt idx="7843">
                  <c:v>10.891639458333339</c:v>
                </c:pt>
                <c:pt idx="7844">
                  <c:v>10.893028166666669</c:v>
                </c:pt>
                <c:pt idx="7845">
                  <c:v>10.894416874999999</c:v>
                </c:pt>
                <c:pt idx="7846">
                  <c:v>10.89580558333334</c:v>
                </c:pt>
                <c:pt idx="7847">
                  <c:v>10.89719429166667</c:v>
                </c:pt>
                <c:pt idx="7848">
                  <c:v>10.898583</c:v>
                </c:pt>
                <c:pt idx="7849">
                  <c:v>10.899971708333339</c:v>
                </c:pt>
                <c:pt idx="7850">
                  <c:v>10.90136041666667</c:v>
                </c:pt>
                <c:pt idx="7851">
                  <c:v>10.902749125</c:v>
                </c:pt>
                <c:pt idx="7852">
                  <c:v>10.904137833333339</c:v>
                </c:pt>
                <c:pt idx="7853">
                  <c:v>10.905526541666669</c:v>
                </c:pt>
                <c:pt idx="7854">
                  <c:v>10.906915249999999</c:v>
                </c:pt>
                <c:pt idx="7855">
                  <c:v>10.90830395833334</c:v>
                </c:pt>
                <c:pt idx="7856">
                  <c:v>10.90969266666667</c:v>
                </c:pt>
                <c:pt idx="7857">
                  <c:v>10.911081375</c:v>
                </c:pt>
                <c:pt idx="7858">
                  <c:v>10.912470083333339</c:v>
                </c:pt>
                <c:pt idx="7859">
                  <c:v>10.913858791666669</c:v>
                </c:pt>
                <c:pt idx="7860">
                  <c:v>10.9152475</c:v>
                </c:pt>
                <c:pt idx="7861">
                  <c:v>10.91663620833334</c:v>
                </c:pt>
                <c:pt idx="7862">
                  <c:v>10.918024916666669</c:v>
                </c:pt>
                <c:pt idx="7863">
                  <c:v>10.91941362500001</c:v>
                </c:pt>
                <c:pt idx="7864">
                  <c:v>10.92080233333334</c:v>
                </c:pt>
                <c:pt idx="7865">
                  <c:v>10.92219104166667</c:v>
                </c:pt>
                <c:pt idx="7866">
                  <c:v>10.92357975</c:v>
                </c:pt>
                <c:pt idx="7867">
                  <c:v>10.924968458333339</c:v>
                </c:pt>
                <c:pt idx="7868">
                  <c:v>10.926357166666669</c:v>
                </c:pt>
                <c:pt idx="7869">
                  <c:v>10.927745874999999</c:v>
                </c:pt>
                <c:pt idx="7870">
                  <c:v>10.92913458333334</c:v>
                </c:pt>
                <c:pt idx="7871">
                  <c:v>10.93052329166667</c:v>
                </c:pt>
                <c:pt idx="7872">
                  <c:v>10.931911999999999</c:v>
                </c:pt>
                <c:pt idx="7873">
                  <c:v>10.93330070833334</c:v>
                </c:pt>
                <c:pt idx="7874">
                  <c:v>10.93468941666667</c:v>
                </c:pt>
              </c:numCache>
            </c:numRef>
          </c:xVal>
          <c:yVal>
            <c:numRef>
              <c:f>'single-span'!$M$8:$M$7882</c:f>
              <c:numCache>
                <c:formatCode>General</c:formatCode>
                <c:ptCount val="787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formatCode="0.00E+00">
                  <c:v>-9.4064784673339894E-9</c:v>
                </c:pt>
                <c:pt idx="1204" formatCode="0.00E+00">
                  <c:v>-6.7098898087371605E-8</c:v>
                </c:pt>
                <c:pt idx="1205" formatCode="0.00E+00">
                  <c:v>-2.5873940050047899E-7</c:v>
                </c:pt>
                <c:pt idx="1206" formatCode="0.00E+00">
                  <c:v>-7.9435944486209703E-7</c:v>
                </c:pt>
                <c:pt idx="1207" formatCode="0.00E+00">
                  <c:v>-2.1048438093285702E-6</c:v>
                </c:pt>
                <c:pt idx="1208" formatCode="0.00E+00">
                  <c:v>-4.5911684016460204E-6</c:v>
                </c:pt>
                <c:pt idx="1209" formatCode="0.00E+00">
                  <c:v>-8.1270626292371798E-6</c:v>
                </c:pt>
                <c:pt idx="1210" formatCode="0.00E+00">
                  <c:v>-1.2037271884598801E-5</c:v>
                </c:pt>
                <c:pt idx="1211" formatCode="0.00E+00">
                  <c:v>-1.5732640017577101E-5</c:v>
                </c:pt>
                <c:pt idx="1212" formatCode="0.00E+00">
                  <c:v>-1.9183612749733802E-5</c:v>
                </c:pt>
                <c:pt idx="1213" formatCode="0.00E+00">
                  <c:v>-2.27527580146375E-5</c:v>
                </c:pt>
                <c:pt idx="1214" formatCode="0.00E+00">
                  <c:v>-2.7009825682974898E-5</c:v>
                </c:pt>
                <c:pt idx="1215" formatCode="0.00E+00">
                  <c:v>-3.2919176320010202E-5</c:v>
                </c:pt>
                <c:pt idx="1216" formatCode="0.00E+00">
                  <c:v>-4.1642288253773903E-5</c:v>
                </c:pt>
                <c:pt idx="1217" formatCode="0.00E+00">
                  <c:v>-5.3513646879635301E-5</c:v>
                </c:pt>
                <c:pt idx="1218" formatCode="0.00E+00">
                  <c:v>-6.7367318768667896E-5</c:v>
                </c:pt>
                <c:pt idx="1219" formatCode="0.00E+00">
                  <c:v>-8.13597993454864E-5</c:v>
                </c:pt>
                <c:pt idx="1220" formatCode="0.00E+00">
                  <c:v>-9.4362093511289101E-5</c:v>
                </c:pt>
                <c:pt idx="1221">
                  <c:v>-1.06119083564933E-4</c:v>
                </c:pt>
                <c:pt idx="1222">
                  <c:v>-1.16267545868139E-4</c:v>
                </c:pt>
                <c:pt idx="1223">
                  <c:v>-1.2395773806336E-4</c:v>
                </c:pt>
                <c:pt idx="1224">
                  <c:v>-1.2871215712714399E-4</c:v>
                </c:pt>
                <c:pt idx="1225">
                  <c:v>-1.3113829192946001E-4</c:v>
                </c:pt>
                <c:pt idx="1226">
                  <c:v>-1.32324775804676E-4</c:v>
                </c:pt>
                <c:pt idx="1227">
                  <c:v>-1.3264996689546201E-4</c:v>
                </c:pt>
                <c:pt idx="1228">
                  <c:v>-1.31505251726325E-4</c:v>
                </c:pt>
                <c:pt idx="1229">
                  <c:v>-1.2824642329340301E-4</c:v>
                </c:pt>
                <c:pt idx="1230">
                  <c:v>-1.23201924612564E-4</c:v>
                </c:pt>
                <c:pt idx="1231">
                  <c:v>-1.1745211027919401E-4</c:v>
                </c:pt>
                <c:pt idx="1232">
                  <c:v>-1.1145086480876101E-4</c:v>
                </c:pt>
                <c:pt idx="1233">
                  <c:v>-1.04080135651883E-4</c:v>
                </c:pt>
                <c:pt idx="1234" formatCode="0.00E+00">
                  <c:v>-9.3539850025973803E-5</c:v>
                </c:pt>
                <c:pt idx="1235" formatCode="0.00E+00">
                  <c:v>-7.9272623450824301E-5</c:v>
                </c:pt>
                <c:pt idx="1236" formatCode="0.00E+00">
                  <c:v>-6.2639655729176396E-5</c:v>
                </c:pt>
                <c:pt idx="1237" formatCode="0.00E+00">
                  <c:v>-4.5715957492497803E-5</c:v>
                </c:pt>
                <c:pt idx="1238" formatCode="0.00E+00">
                  <c:v>-3.0218932676183099E-5</c:v>
                </c:pt>
                <c:pt idx="1239" formatCode="0.00E+00">
                  <c:v>-1.8039749764839699E-5</c:v>
                </c:pt>
                <c:pt idx="1240" formatCode="0.00E+00">
                  <c:v>-1.1853270359969501E-5</c:v>
                </c:pt>
                <c:pt idx="1241" formatCode="0.00E+00">
                  <c:v>-1.3964352245819E-5</c:v>
                </c:pt>
                <c:pt idx="1242" formatCode="0.00E+00">
                  <c:v>-2.4751501869919701E-5</c:v>
                </c:pt>
                <c:pt idx="1243" formatCode="0.00E+00">
                  <c:v>-4.32183381130747E-5</c:v>
                </c:pt>
                <c:pt idx="1244" formatCode="0.00E+00">
                  <c:v>-6.8750899412582596E-5</c:v>
                </c:pt>
                <c:pt idx="1245">
                  <c:v>-1.0092045532215401E-4</c:v>
                </c:pt>
                <c:pt idx="1246">
                  <c:v>-1.37586327142849E-4</c:v>
                </c:pt>
                <c:pt idx="1247">
                  <c:v>-1.75292848226871E-4</c:v>
                </c:pt>
                <c:pt idx="1248">
                  <c:v>-2.13003686228644E-4</c:v>
                </c:pt>
                <c:pt idx="1249">
                  <c:v>-2.5437517847764801E-4</c:v>
                </c:pt>
                <c:pt idx="1250">
                  <c:v>-3.0459881873281901E-4</c:v>
                </c:pt>
                <c:pt idx="1251">
                  <c:v>-3.6506070585225702E-4</c:v>
                </c:pt>
                <c:pt idx="1252">
                  <c:v>-4.3218926795189801E-4</c:v>
                </c:pt>
                <c:pt idx="1253">
                  <c:v>-5.0140077323621403E-4</c:v>
                </c:pt>
                <c:pt idx="1254">
                  <c:v>-5.7113662578929904E-4</c:v>
                </c:pt>
                <c:pt idx="1255">
                  <c:v>-6.4338205355415001E-4</c:v>
                </c:pt>
                <c:pt idx="1256">
                  <c:v>-7.2198538604345303E-4</c:v>
                </c:pt>
                <c:pt idx="1257">
                  <c:v>-8.1108567014547396E-4</c:v>
                </c:pt>
                <c:pt idx="1258">
                  <c:v>-9.1356053512061904E-4</c:v>
                </c:pt>
                <c:pt idx="1259">
                  <c:v>-1.0291966086380399E-3</c:v>
                </c:pt>
                <c:pt idx="1260">
                  <c:v>-1.1544352424660901E-3</c:v>
                </c:pt>
                <c:pt idx="1261">
                  <c:v>-1.2850642176530599E-3</c:v>
                </c:pt>
                <c:pt idx="1262">
                  <c:v>-1.41983702345407E-3</c:v>
                </c:pt>
                <c:pt idx="1263">
                  <c:v>-1.56159516585669E-3</c:v>
                </c:pt>
                <c:pt idx="1264">
                  <c:v>-1.71534352956241E-3</c:v>
                </c:pt>
                <c:pt idx="1265">
                  <c:v>-1.88561112638075E-3</c:v>
                </c:pt>
                <c:pt idx="1266">
                  <c:v>-2.0749893662141399E-3</c:v>
                </c:pt>
                <c:pt idx="1267">
                  <c:v>-2.28395921746943E-3</c:v>
                </c:pt>
                <c:pt idx="1268">
                  <c:v>-2.5117989064565101E-3</c:v>
                </c:pt>
                <c:pt idx="1269">
                  <c:v>-2.7583947377937601E-3</c:v>
                </c:pt>
                <c:pt idx="1270">
                  <c:v>-3.0253434545752002E-3</c:v>
                </c:pt>
                <c:pt idx="1271">
                  <c:v>-3.3142314624259499E-3</c:v>
                </c:pt>
                <c:pt idx="1272">
                  <c:v>-3.6232689425260301E-3</c:v>
                </c:pt>
                <c:pt idx="1273">
                  <c:v>-3.9470678328077701E-3</c:v>
                </c:pt>
                <c:pt idx="1274">
                  <c:v>-4.2818539435275299E-3</c:v>
                </c:pt>
                <c:pt idx="1275">
                  <c:v>-4.63096296337591E-3</c:v>
                </c:pt>
                <c:pt idx="1276">
                  <c:v>-5.0034216097923903E-3</c:v>
                </c:pt>
                <c:pt idx="1277">
                  <c:v>-5.4065326028719003E-3</c:v>
                </c:pt>
                <c:pt idx="1278">
                  <c:v>-5.8416834235016299E-3</c:v>
                </c:pt>
                <c:pt idx="1279">
                  <c:v>-6.3085949175447197E-3</c:v>
                </c:pt>
                <c:pt idx="1280">
                  <c:v>-6.8114774148316497E-3</c:v>
                </c:pt>
                <c:pt idx="1281">
                  <c:v>-7.3577100083594702E-3</c:v>
                </c:pt>
                <c:pt idx="1282">
                  <c:v>-7.9504281303352901E-3</c:v>
                </c:pt>
                <c:pt idx="1283">
                  <c:v>-8.5852136735822E-3</c:v>
                </c:pt>
                <c:pt idx="1284">
                  <c:v>-9.2553794219717902E-3</c:v>
                </c:pt>
                <c:pt idx="1285">
                  <c:v>-9.9591663509054594E-3</c:v>
                </c:pt>
                <c:pt idx="1286">
                  <c:v>-1.07015532459304E-2</c:v>
                </c:pt>
                <c:pt idx="1287">
                  <c:v>-1.14917352780495E-2</c:v>
                </c:pt>
                <c:pt idx="1288">
                  <c:v>-1.2340515300363E-2</c:v>
                </c:pt>
                <c:pt idx="1289">
                  <c:v>-1.3257417875824301E-2</c:v>
                </c:pt>
                <c:pt idx="1290">
                  <c:v>-1.42465060958135E-2</c:v>
                </c:pt>
                <c:pt idx="1291">
                  <c:v>-1.5304903768239E-2</c:v>
                </c:pt>
                <c:pt idx="1292">
                  <c:v>-1.6427858388944099E-2</c:v>
                </c:pt>
                <c:pt idx="1293">
                  <c:v>-1.7615279453837399E-2</c:v>
                </c:pt>
                <c:pt idx="1294">
                  <c:v>-1.88711414935764E-2</c:v>
                </c:pt>
                <c:pt idx="1295">
                  <c:v>-2.0196892605398101E-2</c:v>
                </c:pt>
                <c:pt idx="1296">
                  <c:v>-2.15889956271259E-2</c:v>
                </c:pt>
                <c:pt idx="1297">
                  <c:v>-2.3044562887285701E-2</c:v>
                </c:pt>
                <c:pt idx="1298">
                  <c:v>-2.45664435369175E-2</c:v>
                </c:pt>
                <c:pt idx="1299">
                  <c:v>-2.6159757150273199E-2</c:v>
                </c:pt>
                <c:pt idx="1300">
                  <c:v>-2.78244702196444E-2</c:v>
                </c:pt>
                <c:pt idx="1301">
                  <c:v>-2.9553889419793301E-2</c:v>
                </c:pt>
                <c:pt idx="1302">
                  <c:v>-3.1339934182434102E-2</c:v>
                </c:pt>
                <c:pt idx="1303">
                  <c:v>-3.3177748411934903E-2</c:v>
                </c:pt>
                <c:pt idx="1304">
                  <c:v>-3.5065801764324098E-2</c:v>
                </c:pt>
                <c:pt idx="1305">
                  <c:v>-3.7004664072933499E-2</c:v>
                </c:pt>
                <c:pt idx="1306">
                  <c:v>-3.8996762615627699E-2</c:v>
                </c:pt>
                <c:pt idx="1307">
                  <c:v>-4.1044849439181498E-2</c:v>
                </c:pt>
                <c:pt idx="1308">
                  <c:v>-4.31486651095212E-2</c:v>
                </c:pt>
                <c:pt idx="1309">
                  <c:v>-4.5304101221582301E-2</c:v>
                </c:pt>
                <c:pt idx="1310">
                  <c:v>-4.7506966311972203E-2</c:v>
                </c:pt>
                <c:pt idx="1311">
                  <c:v>-4.9756129918571902E-2</c:v>
                </c:pt>
                <c:pt idx="1312">
                  <c:v>-5.2050638249203501E-2</c:v>
                </c:pt>
                <c:pt idx="1313">
                  <c:v>-5.4384357607212497E-2</c:v>
                </c:pt>
                <c:pt idx="1314">
                  <c:v>-5.67462861383876E-2</c:v>
                </c:pt>
                <c:pt idx="1315">
                  <c:v>-5.9127329339483697E-2</c:v>
                </c:pt>
                <c:pt idx="1316">
                  <c:v>-6.1525636282695299E-2</c:v>
                </c:pt>
                <c:pt idx="1317">
                  <c:v>-6.3944818304117496E-2</c:v>
                </c:pt>
                <c:pt idx="1318">
                  <c:v>-6.6388397642169403E-2</c:v>
                </c:pt>
                <c:pt idx="1319">
                  <c:v>-6.8856591056884006E-2</c:v>
                </c:pt>
                <c:pt idx="1320">
                  <c:v>-7.1346595853867406E-2</c:v>
                </c:pt>
                <c:pt idx="1321">
                  <c:v>-7.3854428329115401E-2</c:v>
                </c:pt>
                <c:pt idx="1322">
                  <c:v>-7.6377727983263602E-2</c:v>
                </c:pt>
                <c:pt idx="1323">
                  <c:v>-7.8918617361779603E-2</c:v>
                </c:pt>
                <c:pt idx="1324">
                  <c:v>-8.1483136484280599E-2</c:v>
                </c:pt>
                <c:pt idx="1325">
                  <c:v>-8.4075834648192599E-2</c:v>
                </c:pt>
                <c:pt idx="1326">
                  <c:v>-8.66949257232979E-2</c:v>
                </c:pt>
                <c:pt idx="1327">
                  <c:v>-8.9334253463572794E-2</c:v>
                </c:pt>
                <c:pt idx="1328">
                  <c:v>-9.1989935607294696E-2</c:v>
                </c:pt>
                <c:pt idx="1329">
                  <c:v>-9.4663779346987595E-2</c:v>
                </c:pt>
                <c:pt idx="1330">
                  <c:v>-9.7360393814083401E-2</c:v>
                </c:pt>
                <c:pt idx="1331">
                  <c:v>-0.100082699074061</c:v>
                </c:pt>
                <c:pt idx="1332">
                  <c:v>-0.102830340829452</c:v>
                </c:pt>
                <c:pt idx="1333">
                  <c:v>-0.10560072364602099</c:v>
                </c:pt>
                <c:pt idx="1334">
                  <c:v>-0.10839076931222601</c:v>
                </c:pt>
                <c:pt idx="1335">
                  <c:v>-0.111198608199468</c:v>
                </c:pt>
                <c:pt idx="1336">
                  <c:v>-0.114023729672662</c:v>
                </c:pt>
                <c:pt idx="1337">
                  <c:v>-0.116864678378684</c:v>
                </c:pt>
                <c:pt idx="1338">
                  <c:v>-0.11971735014815001</c:v>
                </c:pt>
                <c:pt idx="1339">
                  <c:v>-0.122577665317607</c:v>
                </c:pt>
                <c:pt idx="1340">
                  <c:v>-0.12544597589374701</c:v>
                </c:pt>
                <c:pt idx="1341">
                  <c:v>-0.12832650466472201</c:v>
                </c:pt>
                <c:pt idx="1342">
                  <c:v>-0.13122157892844599</c:v>
                </c:pt>
                <c:pt idx="1343">
                  <c:v>-0.13412801857641701</c:v>
                </c:pt>
                <c:pt idx="1344">
                  <c:v>-0.137039500790336</c:v>
                </c:pt>
                <c:pt idx="1345">
                  <c:v>-0.13995038838941401</c:v>
                </c:pt>
                <c:pt idx="1346">
                  <c:v>-0.14285693281140499</c:v>
                </c:pt>
                <c:pt idx="1347">
                  <c:v>-0.14575810511648499</c:v>
                </c:pt>
                <c:pt idx="1348">
                  <c:v>-0.14865721849515401</c:v>
                </c:pt>
                <c:pt idx="1349">
                  <c:v>-0.15155972481378399</c:v>
                </c:pt>
                <c:pt idx="1350">
                  <c:v>-0.15446540839353301</c:v>
                </c:pt>
                <c:pt idx="1351">
                  <c:v>-0.157362530723993</c:v>
                </c:pt>
                <c:pt idx="1352">
                  <c:v>-0.16023154839393899</c:v>
                </c:pt>
                <c:pt idx="1353">
                  <c:v>-0.16305470992947199</c:v>
                </c:pt>
                <c:pt idx="1354">
                  <c:v>-0.16582166878635901</c:v>
                </c:pt>
                <c:pt idx="1355">
                  <c:v>-0.168527970932109</c:v>
                </c:pt>
                <c:pt idx="1356">
                  <c:v>-0.17117103191482</c:v>
                </c:pt>
                <c:pt idx="1357">
                  <c:v>-0.173747660038892</c:v>
                </c:pt>
                <c:pt idx="1358">
                  <c:v>-0.17625383511724499</c:v>
                </c:pt>
                <c:pt idx="1359">
                  <c:v>-0.178687035854527</c:v>
                </c:pt>
                <c:pt idx="1360">
                  <c:v>-0.18105045120595201</c:v>
                </c:pt>
                <c:pt idx="1361">
                  <c:v>-0.18335428919778901</c:v>
                </c:pt>
                <c:pt idx="1362">
                  <c:v>-0.18560960936826601</c:v>
                </c:pt>
                <c:pt idx="1363">
                  <c:v>-0.187817796176205</c:v>
                </c:pt>
                <c:pt idx="1364">
                  <c:v>-0.18996557879286999</c:v>
                </c:pt>
                <c:pt idx="1365">
                  <c:v>-0.19203242339043</c:v>
                </c:pt>
                <c:pt idx="1366">
                  <c:v>-0.19400569333350401</c:v>
                </c:pt>
                <c:pt idx="1367">
                  <c:v>-0.19589034055686799</c:v>
                </c:pt>
                <c:pt idx="1368">
                  <c:v>-0.19770292258651401</c:v>
                </c:pt>
                <c:pt idx="1369">
                  <c:v>-0.19945449259425199</c:v>
                </c:pt>
                <c:pt idx="1370">
                  <c:v>-0.20113943176936999</c:v>
                </c:pt>
                <c:pt idx="1371">
                  <c:v>-0.202741503251954</c:v>
                </c:pt>
                <c:pt idx="1372">
                  <c:v>-0.20424876674032</c:v>
                </c:pt>
                <c:pt idx="1373">
                  <c:v>-0.20565980765385899</c:v>
                </c:pt>
                <c:pt idx="1374">
                  <c:v>-0.20697696301871199</c:v>
                </c:pt>
                <c:pt idx="1375">
                  <c:v>-0.208198502618126</c:v>
                </c:pt>
                <c:pt idx="1376">
                  <c:v>-0.20931909067314999</c:v>
                </c:pt>
                <c:pt idx="1377">
                  <c:v>-0.21033469504779001</c:v>
                </c:pt>
                <c:pt idx="1378">
                  <c:v>-0.21124514292578001</c:v>
                </c:pt>
                <c:pt idx="1379">
                  <c:v>-0.21205388448597301</c:v>
                </c:pt>
                <c:pt idx="1380">
                  <c:v>-0.21276569120915101</c:v>
                </c:pt>
                <c:pt idx="1381">
                  <c:v>-0.21338152072948199</c:v>
                </c:pt>
                <c:pt idx="1382">
                  <c:v>-0.21389525568814599</c:v>
                </c:pt>
                <c:pt idx="1383">
                  <c:v>-0.21429962286950299</c:v>
                </c:pt>
                <c:pt idx="1384">
                  <c:v>-0.21459630530347901</c:v>
                </c:pt>
                <c:pt idx="1385">
                  <c:v>-0.21479466089260599</c:v>
                </c:pt>
                <c:pt idx="1386">
                  <c:v>-0.21489729323345699</c:v>
                </c:pt>
                <c:pt idx="1387">
                  <c:v>-0.214892012482227</c:v>
                </c:pt>
                <c:pt idx="1388">
                  <c:v>-0.214762701454943</c:v>
                </c:pt>
                <c:pt idx="1389">
                  <c:v>-0.21450405260574101</c:v>
                </c:pt>
                <c:pt idx="1390">
                  <c:v>-0.214120355318586</c:v>
                </c:pt>
                <c:pt idx="1391">
                  <c:v>-0.21361362894604299</c:v>
                </c:pt>
                <c:pt idx="1392">
                  <c:v>-0.21298025087827899</c:v>
                </c:pt>
                <c:pt idx="1393">
                  <c:v>-0.21221832426451601</c:v>
                </c:pt>
                <c:pt idx="1394">
                  <c:v>-0.21133189154293999</c:v>
                </c:pt>
                <c:pt idx="1395">
                  <c:v>-0.21032683152222501</c:v>
                </c:pt>
                <c:pt idx="1396">
                  <c:v>-0.209205867005024</c:v>
                </c:pt>
                <c:pt idx="1397">
                  <c:v>-0.207966102660914</c:v>
                </c:pt>
                <c:pt idx="1398">
                  <c:v>-0.20659734414880401</c:v>
                </c:pt>
                <c:pt idx="1399">
                  <c:v>-0.20508584955244299</c:v>
                </c:pt>
                <c:pt idx="1400">
                  <c:v>-0.203427069540253</c:v>
                </c:pt>
                <c:pt idx="1401">
                  <c:v>-0.20163443591052499</c:v>
                </c:pt>
                <c:pt idx="1402">
                  <c:v>-0.19972859826450701</c:v>
                </c:pt>
                <c:pt idx="1403">
                  <c:v>-0.19771726964796599</c:v>
                </c:pt>
                <c:pt idx="1404">
                  <c:v>-0.195591704045497</c:v>
                </c:pt>
                <c:pt idx="1405">
                  <c:v>-0.19334224673629699</c:v>
                </c:pt>
                <c:pt idx="1406">
                  <c:v>-0.19096803030415699</c:v>
                </c:pt>
                <c:pt idx="1407">
                  <c:v>-0.18846944347744299</c:v>
                </c:pt>
                <c:pt idx="1408">
                  <c:v>-0.185842278855642</c:v>
                </c:pt>
                <c:pt idx="1409">
                  <c:v>-0.18308725621824201</c:v>
                </c:pt>
                <c:pt idx="1410">
                  <c:v>-0.18021832565472701</c:v>
                </c:pt>
                <c:pt idx="1411">
                  <c:v>-0.177252278476901</c:v>
                </c:pt>
                <c:pt idx="1412">
                  <c:v>-0.17419336659550499</c:v>
                </c:pt>
                <c:pt idx="1413">
                  <c:v>-0.171035995437992</c:v>
                </c:pt>
                <c:pt idx="1414">
                  <c:v>-0.16778035548585299</c:v>
                </c:pt>
                <c:pt idx="1415">
                  <c:v>-0.164437184764156</c:v>
                </c:pt>
                <c:pt idx="1416">
                  <c:v>-0.16101685432073301</c:v>
                </c:pt>
                <c:pt idx="1417">
                  <c:v>-0.15751997910653101</c:v>
                </c:pt>
                <c:pt idx="1418">
                  <c:v>-0.153939337386203</c:v>
                </c:pt>
                <c:pt idx="1419">
                  <c:v>-0.15026629423721499</c:v>
                </c:pt>
                <c:pt idx="1420">
                  <c:v>-0.14649629261004901</c:v>
                </c:pt>
                <c:pt idx="1421">
                  <c:v>-0.14263470805790199</c:v>
                </c:pt>
                <c:pt idx="1422">
                  <c:v>-0.138697771737471</c:v>
                </c:pt>
                <c:pt idx="1423">
                  <c:v>-0.134701172994866</c:v>
                </c:pt>
                <c:pt idx="1424">
                  <c:v>-0.130646346288565</c:v>
                </c:pt>
                <c:pt idx="1425">
                  <c:v>-0.12652450335281901</c:v>
                </c:pt>
                <c:pt idx="1426">
                  <c:v>-0.122335814827974</c:v>
                </c:pt>
                <c:pt idx="1427">
                  <c:v>-0.11809586639359899</c:v>
                </c:pt>
                <c:pt idx="1428">
                  <c:v>-0.113817899740288</c:v>
                </c:pt>
                <c:pt idx="1429">
                  <c:v>-0.10949676224923401</c:v>
                </c:pt>
                <c:pt idx="1430">
                  <c:v>-0.105120301842104</c:v>
                </c:pt>
                <c:pt idx="1431">
                  <c:v>-0.100692847148233</c:v>
                </c:pt>
                <c:pt idx="1432">
                  <c:v>-9.6235716239596397E-2</c:v>
                </c:pt>
                <c:pt idx="1433">
                  <c:v>-9.1761875484112507E-2</c:v>
                </c:pt>
                <c:pt idx="1434">
                  <c:v>-8.7258295612920894E-2</c:v>
                </c:pt>
                <c:pt idx="1435">
                  <c:v>-8.2698373956534593E-2</c:v>
                </c:pt>
                <c:pt idx="1436">
                  <c:v>-7.8067246492562706E-2</c:v>
                </c:pt>
                <c:pt idx="1437">
                  <c:v>-7.3370871205422503E-2</c:v>
                </c:pt>
                <c:pt idx="1438">
                  <c:v>-6.86244387035055E-2</c:v>
                </c:pt>
                <c:pt idx="1439">
                  <c:v>-6.3838608923829004E-2</c:v>
                </c:pt>
                <c:pt idx="1440">
                  <c:v>-5.9017266936818601E-2</c:v>
                </c:pt>
                <c:pt idx="1441">
                  <c:v>-5.4162786794734102E-2</c:v>
                </c:pt>
                <c:pt idx="1442">
                  <c:v>-4.9278555314067503E-2</c:v>
                </c:pt>
                <c:pt idx="1443">
                  <c:v>-4.4365808475875901E-2</c:v>
                </c:pt>
                <c:pt idx="1444">
                  <c:v>-3.9420771398102898E-2</c:v>
                </c:pt>
                <c:pt idx="1445">
                  <c:v>-3.4438469292576497E-2</c:v>
                </c:pt>
                <c:pt idx="1446">
                  <c:v>-2.94205076179044E-2</c:v>
                </c:pt>
                <c:pt idx="1447">
                  <c:v>-2.4376591656510099E-2</c:v>
                </c:pt>
                <c:pt idx="1448">
                  <c:v>-1.9315113180482998E-2</c:v>
                </c:pt>
                <c:pt idx="1449">
                  <c:v>-1.42340227333153E-2</c:v>
                </c:pt>
                <c:pt idx="1450">
                  <c:v>-9.1266789905512704E-3</c:v>
                </c:pt>
                <c:pt idx="1451">
                  <c:v>-3.9988104315006497E-3</c:v>
                </c:pt>
                <c:pt idx="1452">
                  <c:v>1.12499564058069E-3</c:v>
                </c:pt>
                <c:pt idx="1453">
                  <c:v>6.2167004081381304E-3</c:v>
                </c:pt>
                <c:pt idx="1454">
                  <c:v>1.12665092952758E-2</c:v>
                </c:pt>
                <c:pt idx="1455">
                  <c:v>1.6287018591801601E-2</c:v>
                </c:pt>
                <c:pt idx="1456">
                  <c:v>2.1296517068654899E-2</c:v>
                </c:pt>
                <c:pt idx="1457">
                  <c:v>2.6299558236129599E-2</c:v>
                </c:pt>
                <c:pt idx="1458">
                  <c:v>3.1281642788880099E-2</c:v>
                </c:pt>
                <c:pt idx="1459">
                  <c:v>3.6218859323600902E-2</c:v>
                </c:pt>
                <c:pt idx="1460">
                  <c:v>4.1092090811282803E-2</c:v>
                </c:pt>
                <c:pt idx="1461">
                  <c:v>4.5894508528183497E-2</c:v>
                </c:pt>
                <c:pt idx="1462">
                  <c:v>5.0627436763428603E-2</c:v>
                </c:pt>
                <c:pt idx="1463">
                  <c:v>5.5290032113563099E-2</c:v>
                </c:pt>
                <c:pt idx="1464">
                  <c:v>5.9874632557307801E-2</c:v>
                </c:pt>
                <c:pt idx="1465">
                  <c:v>6.4372233160732206E-2</c:v>
                </c:pt>
                <c:pt idx="1466">
                  <c:v>6.8778679271449095E-2</c:v>
                </c:pt>
                <c:pt idx="1467">
                  <c:v>7.3091884716186606E-2</c:v>
                </c:pt>
                <c:pt idx="1468">
                  <c:v>7.7305164633516998E-2</c:v>
                </c:pt>
                <c:pt idx="1469">
                  <c:v>8.1408260019529693E-2</c:v>
                </c:pt>
                <c:pt idx="1470">
                  <c:v>8.5395527848287203E-2</c:v>
                </c:pt>
                <c:pt idx="1471">
                  <c:v>8.9269473297254806E-2</c:v>
                </c:pt>
                <c:pt idx="1472">
                  <c:v>9.3035628698662498E-2</c:v>
                </c:pt>
                <c:pt idx="1473">
                  <c:v>9.6696910467434102E-2</c:v>
                </c:pt>
                <c:pt idx="1474">
                  <c:v>0.10025298929707301</c:v>
                </c:pt>
                <c:pt idx="1475">
                  <c:v>0.103700618369792</c:v>
                </c:pt>
                <c:pt idx="1476">
                  <c:v>0.107032230985369</c:v>
                </c:pt>
                <c:pt idx="1477">
                  <c:v>0.11023705743166499</c:v>
                </c:pt>
                <c:pt idx="1478">
                  <c:v>0.113305271220504</c:v>
                </c:pt>
                <c:pt idx="1479">
                  <c:v>0.116227934006831</c:v>
                </c:pt>
                <c:pt idx="1480">
                  <c:v>0.118991224403181</c:v>
                </c:pt>
                <c:pt idx="1481">
                  <c:v>0.121575489445566</c:v>
                </c:pt>
                <c:pt idx="1482">
                  <c:v>0.123965395071991</c:v>
                </c:pt>
                <c:pt idx="1483">
                  <c:v>0.12615991949507799</c:v>
                </c:pt>
                <c:pt idx="1484">
                  <c:v>0.12816765441771599</c:v>
                </c:pt>
                <c:pt idx="1485">
                  <c:v>0.12999094145725801</c:v>
                </c:pt>
                <c:pt idx="1486">
                  <c:v>0.131616546641148</c:v>
                </c:pt>
                <c:pt idx="1487">
                  <c:v>0.133022656040236</c:v>
                </c:pt>
                <c:pt idx="1488">
                  <c:v>0.134194614553477</c:v>
                </c:pt>
                <c:pt idx="1489">
                  <c:v>0.135134690583121</c:v>
                </c:pt>
                <c:pt idx="1490">
                  <c:v>0.135856911733684</c:v>
                </c:pt>
                <c:pt idx="1491">
                  <c:v>0.13637006432038501</c:v>
                </c:pt>
                <c:pt idx="1492">
                  <c:v>0.13666408412831199</c:v>
                </c:pt>
                <c:pt idx="1493">
                  <c:v>0.13671526588501201</c:v>
                </c:pt>
                <c:pt idx="1494">
                  <c:v>0.13650709254437399</c:v>
                </c:pt>
                <c:pt idx="1495">
                  <c:v>0.13604367911974499</c:v>
                </c:pt>
                <c:pt idx="1496">
                  <c:v>0.13534036734257099</c:v>
                </c:pt>
                <c:pt idx="1497">
                  <c:v>0.13440482506722701</c:v>
                </c:pt>
                <c:pt idx="1498">
                  <c:v>0.133232709502006</c:v>
                </c:pt>
                <c:pt idx="1499">
                  <c:v>0.13182006320619699</c:v>
                </c:pt>
                <c:pt idx="1500">
                  <c:v>0.130173261792464</c:v>
                </c:pt>
                <c:pt idx="1501">
                  <c:v>0.12830546563633199</c:v>
                </c:pt>
                <c:pt idx="1502">
                  <c:v>0.12622754668795699</c:v>
                </c:pt>
                <c:pt idx="1503">
                  <c:v>0.123942252354084</c:v>
                </c:pt>
                <c:pt idx="1504">
                  <c:v>0.12143981874606199</c:v>
                </c:pt>
                <c:pt idx="1505">
                  <c:v>0.1186953072244</c:v>
                </c:pt>
                <c:pt idx="1506">
                  <c:v>0.11567560098164301</c:v>
                </c:pt>
                <c:pt idx="1507">
                  <c:v>0.112356743672892</c:v>
                </c:pt>
                <c:pt idx="1508">
                  <c:v>0.10873713751507399</c:v>
                </c:pt>
                <c:pt idx="1509">
                  <c:v>0.104834466194957</c:v>
                </c:pt>
                <c:pt idx="1510">
                  <c:v>0.100672108235709</c:v>
                </c:pt>
                <c:pt idx="1511">
                  <c:v>9.6268598999244406E-2</c:v>
                </c:pt>
                <c:pt idx="1512">
                  <c:v>9.1635321922006296E-2</c:v>
                </c:pt>
                <c:pt idx="1513">
                  <c:v>8.6779659803829901E-2</c:v>
                </c:pt>
                <c:pt idx="1514">
                  <c:v>8.1710619113556607E-2</c:v>
                </c:pt>
                <c:pt idx="1515">
                  <c:v>7.6442328059324993E-2</c:v>
                </c:pt>
                <c:pt idx="1516">
                  <c:v>7.0989683929955E-2</c:v>
                </c:pt>
                <c:pt idx="1517">
                  <c:v>6.5359327222193106E-2</c:v>
                </c:pt>
                <c:pt idx="1518">
                  <c:v>5.9547854157312702E-2</c:v>
                </c:pt>
                <c:pt idx="1519">
                  <c:v>5.3551206223964497E-2</c:v>
                </c:pt>
                <c:pt idx="1520">
                  <c:v>4.7372745663390503E-2</c:v>
                </c:pt>
                <c:pt idx="1521">
                  <c:v>4.1019553894970001E-2</c:v>
                </c:pt>
                <c:pt idx="1522">
                  <c:v>3.4494154572519302E-2</c:v>
                </c:pt>
                <c:pt idx="1523">
                  <c:v>2.7794302487558299E-2</c:v>
                </c:pt>
                <c:pt idx="1524">
                  <c:v>2.0919855634697001E-2</c:v>
                </c:pt>
                <c:pt idx="1525">
                  <c:v>1.38779384092857E-2</c:v>
                </c:pt>
                <c:pt idx="1526">
                  <c:v>6.6851345604544404E-3</c:v>
                </c:pt>
                <c:pt idx="1527">
                  <c:v>-6.31152043019313E-4</c:v>
                </c:pt>
                <c:pt idx="1528">
                  <c:v>-8.0373648910560102E-3</c:v>
                </c:pt>
                <c:pt idx="1529">
                  <c:v>-1.55084015974891E-2</c:v>
                </c:pt>
                <c:pt idx="1530">
                  <c:v>-2.3040499709492301E-2</c:v>
                </c:pt>
                <c:pt idx="1531">
                  <c:v>-3.06469455012847E-2</c:v>
                </c:pt>
                <c:pt idx="1532">
                  <c:v>-3.8340640280174997E-2</c:v>
                </c:pt>
                <c:pt idx="1533">
                  <c:v>-4.6123450361686698E-2</c:v>
                </c:pt>
                <c:pt idx="1534">
                  <c:v>-5.3991732396836599E-2</c:v>
                </c:pt>
                <c:pt idx="1535">
                  <c:v>-6.1947457955827401E-2</c:v>
                </c:pt>
                <c:pt idx="1536">
                  <c:v>-7.0001911022861699E-2</c:v>
                </c:pt>
                <c:pt idx="1537">
                  <c:v>-7.8170041379396898E-2</c:v>
                </c:pt>
                <c:pt idx="1538">
                  <c:v>-8.6460566882391801E-2</c:v>
                </c:pt>
                <c:pt idx="1539">
                  <c:v>-9.4867829500662595E-2</c:v>
                </c:pt>
                <c:pt idx="1540">
                  <c:v>-0.103371645668346</c:v>
                </c:pt>
                <c:pt idx="1541">
                  <c:v>-0.11194672755521599</c:v>
                </c:pt>
                <c:pt idx="1542">
                  <c:v>-0.120573472189538</c:v>
                </c:pt>
                <c:pt idx="1543">
                  <c:v>-0.129240529784513</c:v>
                </c:pt>
                <c:pt idx="1544">
                  <c:v>-0.13794075114003401</c:v>
                </c:pt>
                <c:pt idx="1545">
                  <c:v>-0.14666853983063899</c:v>
                </c:pt>
                <c:pt idx="1546">
                  <c:v>-0.15541914141938101</c:v>
                </c:pt>
                <c:pt idx="1547">
                  <c:v>-0.16418530773464701</c:v>
                </c:pt>
                <c:pt idx="1548">
                  <c:v>-0.172954609269376</c:v>
                </c:pt>
                <c:pt idx="1549">
                  <c:v>-0.18171511628419099</c:v>
                </c:pt>
                <c:pt idx="1550">
                  <c:v>-0.190465211396805</c:v>
                </c:pt>
                <c:pt idx="1551">
                  <c:v>-0.199212974949667</c:v>
                </c:pt>
                <c:pt idx="1552">
                  <c:v>-0.20796248032725501</c:v>
                </c:pt>
                <c:pt idx="1553">
                  <c:v>-0.216703009361989</c:v>
                </c:pt>
                <c:pt idx="1554">
                  <c:v>-0.225414880330985</c:v>
                </c:pt>
                <c:pt idx="1555">
                  <c:v>-0.23408483760325799</c:v>
                </c:pt>
                <c:pt idx="1556">
                  <c:v>-0.242712066316039</c:v>
                </c:pt>
                <c:pt idx="1557">
                  <c:v>-0.25129690742607402</c:v>
                </c:pt>
                <c:pt idx="1558">
                  <c:v>-0.25982500956930699</c:v>
                </c:pt>
                <c:pt idx="1559">
                  <c:v>-0.268268174352494</c:v>
                </c:pt>
                <c:pt idx="1560">
                  <c:v>-0.27660754718432801</c:v>
                </c:pt>
                <c:pt idx="1561">
                  <c:v>-0.28485671709333399</c:v>
                </c:pt>
                <c:pt idx="1562">
                  <c:v>-0.29305383040502198</c:v>
                </c:pt>
                <c:pt idx="1563">
                  <c:v>-0.30122299926678597</c:v>
                </c:pt>
                <c:pt idx="1564">
                  <c:v>-0.30934486868927702</c:v>
                </c:pt>
                <c:pt idx="1565">
                  <c:v>-0.31737135915121101</c:v>
                </c:pt>
                <c:pt idx="1566">
                  <c:v>-0.32526846644193602</c:v>
                </c:pt>
                <c:pt idx="1567">
                  <c:v>-0.33303808693815001</c:v>
                </c:pt>
                <c:pt idx="1568">
                  <c:v>-0.34069778212879998</c:v>
                </c:pt>
                <c:pt idx="1569">
                  <c:v>-0.348248108112171</c:v>
                </c:pt>
                <c:pt idx="1570">
                  <c:v>-0.35566548602623199</c:v>
                </c:pt>
                <c:pt idx="1571">
                  <c:v>-0.36292213123192701</c:v>
                </c:pt>
                <c:pt idx="1572">
                  <c:v>-0.370004762870277</c:v>
                </c:pt>
                <c:pt idx="1573">
                  <c:v>-0.37691301817588702</c:v>
                </c:pt>
                <c:pt idx="1574">
                  <c:v>-0.38364594881743003</c:v>
                </c:pt>
                <c:pt idx="1575">
                  <c:v>-0.39019562470753499</c:v>
                </c:pt>
                <c:pt idx="1576">
                  <c:v>-0.39655371529746197</c:v>
                </c:pt>
                <c:pt idx="1577">
                  <c:v>-0.40271834918714999</c:v>
                </c:pt>
                <c:pt idx="1578">
                  <c:v>-0.408688007733716</c:v>
                </c:pt>
                <c:pt idx="1579">
                  <c:v>-0.414448299001974</c:v>
                </c:pt>
                <c:pt idx="1580">
                  <c:v>-0.41997116197871598</c:v>
                </c:pt>
                <c:pt idx="1581">
                  <c:v>-0.42523243331018601</c:v>
                </c:pt>
                <c:pt idx="1582">
                  <c:v>-0.43022853612966899</c:v>
                </c:pt>
                <c:pt idx="1583">
                  <c:v>-0.434972690196678</c:v>
                </c:pt>
                <c:pt idx="1584">
                  <c:v>-0.43947806405482698</c:v>
                </c:pt>
                <c:pt idx="1585">
                  <c:v>-0.443750257723736</c:v>
                </c:pt>
                <c:pt idx="1586">
                  <c:v>-0.44779375871854599</c:v>
                </c:pt>
                <c:pt idx="1587">
                  <c:v>-0.45161673064617103</c:v>
                </c:pt>
                <c:pt idx="1588">
                  <c:v>-0.45522499777326197</c:v>
                </c:pt>
                <c:pt idx="1589">
                  <c:v>-0.45861558296094601</c:v>
                </c:pt>
                <c:pt idx="1590">
                  <c:v>-0.461780936061018</c:v>
                </c:pt>
                <c:pt idx="1591">
                  <c:v>-0.464719838227791</c:v>
                </c:pt>
                <c:pt idx="1592">
                  <c:v>-0.46744347669296399</c:v>
                </c:pt>
                <c:pt idx="1593">
                  <c:v>-0.46997162819149502</c:v>
                </c:pt>
                <c:pt idx="1594">
                  <c:v>-0.47232147685669601</c:v>
                </c:pt>
                <c:pt idx="1595">
                  <c:v>-0.47449579081340298</c:v>
                </c:pt>
                <c:pt idx="1596">
                  <c:v>-0.476479485426065</c:v>
                </c:pt>
                <c:pt idx="1597">
                  <c:v>-0.47824917220412</c:v>
                </c:pt>
                <c:pt idx="1598">
                  <c:v>-0.47978803328216102</c:v>
                </c:pt>
                <c:pt idx="1599">
                  <c:v>-0.48109246720280502</c:v>
                </c:pt>
                <c:pt idx="1600">
                  <c:v>-0.48216645955862902</c:v>
                </c:pt>
                <c:pt idx="1601">
                  <c:v>-0.48301172491720101</c:v>
                </c:pt>
                <c:pt idx="1602">
                  <c:v>-0.483621987030181</c:v>
                </c:pt>
                <c:pt idx="1603">
                  <c:v>-0.48398350434535697</c:v>
                </c:pt>
                <c:pt idx="1604">
                  <c:v>-0.48408082554248</c:v>
                </c:pt>
                <c:pt idx="1605">
                  <c:v>-0.48390451041952698</c:v>
                </c:pt>
                <c:pt idx="1606">
                  <c:v>-0.48345410109685799</c:v>
                </c:pt>
                <c:pt idx="1607">
                  <c:v>-0.48273289686392901</c:v>
                </c:pt>
                <c:pt idx="1608">
                  <c:v>-0.48174166460699203</c:v>
                </c:pt>
                <c:pt idx="1609">
                  <c:v>-0.48047955686650301</c:v>
                </c:pt>
                <c:pt idx="1610">
                  <c:v>-0.47894876412506099</c:v>
                </c:pt>
                <c:pt idx="1611">
                  <c:v>-0.47715339741346202</c:v>
                </c:pt>
                <c:pt idx="1612">
                  <c:v>-0.475094577526749</c:v>
                </c:pt>
                <c:pt idx="1613">
                  <c:v>-0.47277216358941299</c:v>
                </c:pt>
                <c:pt idx="1614">
                  <c:v>-0.470192684924923</c:v>
                </c:pt>
                <c:pt idx="1615">
                  <c:v>-0.46737032604047701</c:v>
                </c:pt>
                <c:pt idx="1616">
                  <c:v>-0.464316167164396</c:v>
                </c:pt>
                <c:pt idx="1617">
                  <c:v>-0.46102907895687101</c:v>
                </c:pt>
                <c:pt idx="1618">
                  <c:v>-0.45750083077533499</c:v>
                </c:pt>
                <c:pt idx="1619">
                  <c:v>-0.45372951887478102</c:v>
                </c:pt>
                <c:pt idx="1620">
                  <c:v>-0.44972563564146101</c:v>
                </c:pt>
                <c:pt idx="1621">
                  <c:v>-0.44550532210860699</c:v>
                </c:pt>
                <c:pt idx="1622">
                  <c:v>-0.44107901952827699</c:v>
                </c:pt>
                <c:pt idx="1623">
                  <c:v>-0.43644571516825698</c:v>
                </c:pt>
                <c:pt idx="1624">
                  <c:v>-0.431595540378512</c:v>
                </c:pt>
                <c:pt idx="1625">
                  <c:v>-0.42651766847956202</c:v>
                </c:pt>
                <c:pt idx="1626">
                  <c:v>-0.42120818621117001</c:v>
                </c:pt>
                <c:pt idx="1627">
                  <c:v>-0.41567386827158298</c:v>
                </c:pt>
                <c:pt idx="1628">
                  <c:v>-0.409929832044923</c:v>
                </c:pt>
                <c:pt idx="1629">
                  <c:v>-0.40399279710811198</c:v>
                </c:pt>
                <c:pt idx="1630">
                  <c:v>-0.39787486113507498</c:v>
                </c:pt>
                <c:pt idx="1631">
                  <c:v>-0.39158220961865298</c:v>
                </c:pt>
                <c:pt idx="1632">
                  <c:v>-0.38511698658958599</c:v>
                </c:pt>
                <c:pt idx="1633">
                  <c:v>-0.37847684254278502</c:v>
                </c:pt>
                <c:pt idx="1634">
                  <c:v>-0.37165311840269599</c:v>
                </c:pt>
                <c:pt idx="1635">
                  <c:v>-0.36463684748078901</c:v>
                </c:pt>
                <c:pt idx="1636">
                  <c:v>-0.35743337909140699</c:v>
                </c:pt>
                <c:pt idx="1637">
                  <c:v>-0.35006849859426398</c:v>
                </c:pt>
                <c:pt idx="1638">
                  <c:v>-0.34257199252751003</c:v>
                </c:pt>
                <c:pt idx="1639">
                  <c:v>-0.33495542414965201</c:v>
                </c:pt>
                <c:pt idx="1640">
                  <c:v>-0.32721424036038199</c:v>
                </c:pt>
                <c:pt idx="1641">
                  <c:v>-0.319351667999696</c:v>
                </c:pt>
                <c:pt idx="1642">
                  <c:v>-0.311388188006338</c:v>
                </c:pt>
                <c:pt idx="1643">
                  <c:v>-0.303341237217154</c:v>
                </c:pt>
                <c:pt idx="1644">
                  <c:v>-0.29520785053093701</c:v>
                </c:pt>
                <c:pt idx="1645">
                  <c:v>-0.28698051984570999</c:v>
                </c:pt>
                <c:pt idx="1646">
                  <c:v>-0.278673218725011</c:v>
                </c:pt>
                <c:pt idx="1647">
                  <c:v>-0.27031541842482698</c:v>
                </c:pt>
                <c:pt idx="1648">
                  <c:v>-0.26192126100784702</c:v>
                </c:pt>
                <c:pt idx="1649">
                  <c:v>-0.253482604576594</c:v>
                </c:pt>
                <c:pt idx="1650">
                  <c:v>-0.24499947460003699</c:v>
                </c:pt>
                <c:pt idx="1651">
                  <c:v>-0.23650225485113499</c:v>
                </c:pt>
                <c:pt idx="1652">
                  <c:v>-0.22802843323803501</c:v>
                </c:pt>
                <c:pt idx="1653">
                  <c:v>-0.21958235297343601</c:v>
                </c:pt>
                <c:pt idx="1654">
                  <c:v>-0.21113277469340999</c:v>
                </c:pt>
                <c:pt idx="1655">
                  <c:v>-0.20265354158028101</c:v>
                </c:pt>
                <c:pt idx="1656">
                  <c:v>-0.19415864828139201</c:v>
                </c:pt>
                <c:pt idx="1657">
                  <c:v>-0.18569424650126701</c:v>
                </c:pt>
                <c:pt idx="1658">
                  <c:v>-0.177303705589754</c:v>
                </c:pt>
                <c:pt idx="1659">
                  <c:v>-0.16900601845341701</c:v>
                </c:pt>
                <c:pt idx="1660">
                  <c:v>-0.16080176593401799</c:v>
                </c:pt>
                <c:pt idx="1661">
                  <c:v>-0.15268797499494299</c:v>
                </c:pt>
                <c:pt idx="1662">
                  <c:v>-0.144662139024924</c:v>
                </c:pt>
                <c:pt idx="1663">
                  <c:v>-0.13671773564103301</c:v>
                </c:pt>
                <c:pt idx="1664">
                  <c:v>-0.128844138931521</c:v>
                </c:pt>
                <c:pt idx="1665">
                  <c:v>-0.121033524660182</c:v>
                </c:pt>
                <c:pt idx="1666">
                  <c:v>-0.113286715207974</c:v>
                </c:pt>
                <c:pt idx="1667">
                  <c:v>-0.105613031529151</c:v>
                </c:pt>
                <c:pt idx="1668">
                  <c:v>-9.80264037225312E-2</c:v>
                </c:pt>
                <c:pt idx="1669">
                  <c:v>-9.0538865413354805E-2</c:v>
                </c:pt>
                <c:pt idx="1670">
                  <c:v>-8.3150824286675501E-2</c:v>
                </c:pt>
                <c:pt idx="1671">
                  <c:v>-7.5845633055284897E-2</c:v>
                </c:pt>
                <c:pt idx="1672">
                  <c:v>-6.8600549156593998E-2</c:v>
                </c:pt>
                <c:pt idx="1673">
                  <c:v>-6.1410355968103403E-2</c:v>
                </c:pt>
                <c:pt idx="1674">
                  <c:v>-5.4299445469316802E-2</c:v>
                </c:pt>
                <c:pt idx="1675">
                  <c:v>-4.7306615452965703E-2</c:v>
                </c:pt>
                <c:pt idx="1676">
                  <c:v>-4.04583881909686E-2</c:v>
                </c:pt>
                <c:pt idx="1677">
                  <c:v>-3.3759173584830403E-2</c:v>
                </c:pt>
                <c:pt idx="1678">
                  <c:v>-2.7202561055217001E-2</c:v>
                </c:pt>
                <c:pt idx="1679">
                  <c:v>-2.0783997522920601E-2</c:v>
                </c:pt>
                <c:pt idx="1680">
                  <c:v>-1.45024736376799E-2</c:v>
                </c:pt>
                <c:pt idx="1681">
                  <c:v>-8.3581191491033796E-3</c:v>
                </c:pt>
                <c:pt idx="1682">
                  <c:v>-2.3514898215938398E-3</c:v>
                </c:pt>
                <c:pt idx="1683">
                  <c:v>3.5210122759073898E-3</c:v>
                </c:pt>
                <c:pt idx="1684">
                  <c:v>9.2743712650124304E-3</c:v>
                </c:pt>
                <c:pt idx="1685">
                  <c:v>1.4930858322935401E-2</c:v>
                </c:pt>
                <c:pt idx="1686">
                  <c:v>2.0503263614981001E-2</c:v>
                </c:pt>
                <c:pt idx="1687">
                  <c:v>2.5987947233134901E-2</c:v>
                </c:pt>
                <c:pt idx="1688">
                  <c:v>3.1380819150313301E-2</c:v>
                </c:pt>
                <c:pt idx="1689">
                  <c:v>3.6692866121501001E-2</c:v>
                </c:pt>
                <c:pt idx="1690">
                  <c:v>4.1937654228980902E-2</c:v>
                </c:pt>
                <c:pt idx="1691">
                  <c:v>4.7105770694101899E-2</c:v>
                </c:pt>
                <c:pt idx="1692">
                  <c:v>5.2164557121431497E-2</c:v>
                </c:pt>
                <c:pt idx="1693">
                  <c:v>5.7083964503038799E-2</c:v>
                </c:pt>
                <c:pt idx="1694">
                  <c:v>6.1849345858712899E-2</c:v>
                </c:pt>
                <c:pt idx="1695">
                  <c:v>6.6446293914969798E-2</c:v>
                </c:pt>
                <c:pt idx="1696">
                  <c:v>7.0851063028768604E-2</c:v>
                </c:pt>
                <c:pt idx="1697">
                  <c:v>7.5048095061533093E-2</c:v>
                </c:pt>
                <c:pt idx="1698">
                  <c:v>7.9042303923705801E-2</c:v>
                </c:pt>
                <c:pt idx="1699">
                  <c:v>8.2836300085320794E-2</c:v>
                </c:pt>
                <c:pt idx="1700">
                  <c:v>8.6406137757894103E-2</c:v>
                </c:pt>
                <c:pt idx="1701">
                  <c:v>8.9724335331890406E-2</c:v>
                </c:pt>
                <c:pt idx="1702">
                  <c:v>9.28064233220319E-2</c:v>
                </c:pt>
                <c:pt idx="1703">
                  <c:v>9.5709517102680094E-2</c:v>
                </c:pt>
                <c:pt idx="1704">
                  <c:v>9.84747292151886E-2</c:v>
                </c:pt>
                <c:pt idx="1705">
                  <c:v>0.101088023449895</c:v>
                </c:pt>
                <c:pt idx="1706">
                  <c:v>0.103506485705347</c:v>
                </c:pt>
                <c:pt idx="1707">
                  <c:v>0.10570282427585501</c:v>
                </c:pt>
                <c:pt idx="1708">
                  <c:v>0.107667264687566</c:v>
                </c:pt>
                <c:pt idx="1709">
                  <c:v>0.10938422254747</c:v>
                </c:pt>
                <c:pt idx="1710">
                  <c:v>0.11083705915516701</c:v>
                </c:pt>
                <c:pt idx="1711">
                  <c:v>0.11203430297341301</c:v>
                </c:pt>
                <c:pt idx="1712">
                  <c:v>0.113004499182511</c:v>
                </c:pt>
                <c:pt idx="1713">
                  <c:v>0.113755096479525</c:v>
                </c:pt>
                <c:pt idx="1714">
                  <c:v>0.11425327685707</c:v>
                </c:pt>
                <c:pt idx="1715">
                  <c:v>0.114460559963248</c:v>
                </c:pt>
                <c:pt idx="1716">
                  <c:v>0.114378206372685</c:v>
                </c:pt>
                <c:pt idx="1717">
                  <c:v>0.11404685373711999</c:v>
                </c:pt>
                <c:pt idx="1718">
                  <c:v>0.113503063645751</c:v>
                </c:pt>
                <c:pt idx="1719">
                  <c:v>0.112742106254156</c:v>
                </c:pt>
                <c:pt idx="1720">
                  <c:v>0.11172234557581701</c:v>
                </c:pt>
                <c:pt idx="1721">
                  <c:v>0.110402740775569</c:v>
                </c:pt>
                <c:pt idx="1722">
                  <c:v>0.108777404554552</c:v>
                </c:pt>
                <c:pt idx="1723">
                  <c:v>0.106874982778114</c:v>
                </c:pt>
                <c:pt idx="1724">
                  <c:v>0.104722825514603</c:v>
                </c:pt>
                <c:pt idx="1725">
                  <c:v>0.10231363795757201</c:v>
                </c:pt>
                <c:pt idx="1726">
                  <c:v>9.9612720964507295E-2</c:v>
                </c:pt>
                <c:pt idx="1727">
                  <c:v>9.6597320076468193E-2</c:v>
                </c:pt>
                <c:pt idx="1728">
                  <c:v>9.3280183354429794E-2</c:v>
                </c:pt>
                <c:pt idx="1729">
                  <c:v>8.9690834195076605E-2</c:v>
                </c:pt>
                <c:pt idx="1730">
                  <c:v>8.5841460102991193E-2</c:v>
                </c:pt>
                <c:pt idx="1731">
                  <c:v>8.1719279333964098E-2</c:v>
                </c:pt>
                <c:pt idx="1732">
                  <c:v>7.7310678526679597E-2</c:v>
                </c:pt>
                <c:pt idx="1733">
                  <c:v>7.2627582599193996E-2</c:v>
                </c:pt>
                <c:pt idx="1734">
                  <c:v>6.7710204113682101E-2</c:v>
                </c:pt>
                <c:pt idx="1735">
                  <c:v>6.2605059229348101E-2</c:v>
                </c:pt>
                <c:pt idx="1736">
                  <c:v>5.7335990876403002E-2</c:v>
                </c:pt>
                <c:pt idx="1737">
                  <c:v>5.18916737056032E-2</c:v>
                </c:pt>
                <c:pt idx="1738">
                  <c:v>4.6242671537787799E-2</c:v>
                </c:pt>
                <c:pt idx="1739">
                  <c:v>4.0373819966657398E-2</c:v>
                </c:pt>
                <c:pt idx="1740">
                  <c:v>3.4298870862505298E-2</c:v>
                </c:pt>
                <c:pt idx="1741">
                  <c:v>2.8042135231861401E-2</c:v>
                </c:pt>
                <c:pt idx="1742">
                  <c:v>2.1612564458895801E-2</c:v>
                </c:pt>
                <c:pt idx="1743">
                  <c:v>1.50054496351256E-2</c:v>
                </c:pt>
                <c:pt idx="1744">
                  <c:v>8.2297393940294807E-3</c:v>
                </c:pt>
                <c:pt idx="1745">
                  <c:v>1.32271874292577E-3</c:v>
                </c:pt>
                <c:pt idx="1746">
                  <c:v>-5.6722319581370504E-3</c:v>
                </c:pt>
                <c:pt idx="1747">
                  <c:v>-1.2742222200483299E-2</c:v>
                </c:pt>
                <c:pt idx="1748">
                  <c:v>-1.9913026945408301E-2</c:v>
                </c:pt>
                <c:pt idx="1749">
                  <c:v>-2.7217614445037199E-2</c:v>
                </c:pt>
                <c:pt idx="1750">
                  <c:v>-3.4658785941787E-2</c:v>
                </c:pt>
                <c:pt idx="1751">
                  <c:v>-4.2204592881701801E-2</c:v>
                </c:pt>
                <c:pt idx="1752">
                  <c:v>-4.9816923586680099E-2</c:v>
                </c:pt>
                <c:pt idx="1753">
                  <c:v>-5.7478554869915197E-2</c:v>
                </c:pt>
                <c:pt idx="1754">
                  <c:v>-6.5192036543899198E-2</c:v>
                </c:pt>
                <c:pt idx="1755">
                  <c:v>-7.2960192748184396E-2</c:v>
                </c:pt>
                <c:pt idx="1756">
                  <c:v>-8.07755384369402E-2</c:v>
                </c:pt>
                <c:pt idx="1757">
                  <c:v>-8.8627699665486795E-2</c:v>
                </c:pt>
                <c:pt idx="1758">
                  <c:v>-9.65135209378295E-2</c:v>
                </c:pt>
                <c:pt idx="1759">
                  <c:v>-0.104435053294629</c:v>
                </c:pt>
                <c:pt idx="1760">
                  <c:v>-0.112388970266354</c:v>
                </c:pt>
                <c:pt idx="1761">
                  <c:v>-0.120360538767421</c:v>
                </c:pt>
                <c:pt idx="1762">
                  <c:v>-0.12832830779433299</c:v>
                </c:pt>
                <c:pt idx="1763">
                  <c:v>-0.13627245866503701</c:v>
                </c:pt>
                <c:pt idx="1764">
                  <c:v>-0.14417586195575299</c:v>
                </c:pt>
                <c:pt idx="1765">
                  <c:v>-0.15201556761433799</c:v>
                </c:pt>
                <c:pt idx="1766">
                  <c:v>-0.159757951950253</c:v>
                </c:pt>
                <c:pt idx="1767">
                  <c:v>-0.16737258620836201</c:v>
                </c:pt>
                <c:pt idx="1768">
                  <c:v>-0.17485599208161801</c:v>
                </c:pt>
                <c:pt idx="1769">
                  <c:v>-0.18223331708204399</c:v>
                </c:pt>
                <c:pt idx="1770">
                  <c:v>-0.18952364589432599</c:v>
                </c:pt>
                <c:pt idx="1771">
                  <c:v>-0.19670269256341999</c:v>
                </c:pt>
                <c:pt idx="1772">
                  <c:v>-0.20371002985289999</c:v>
                </c:pt>
                <c:pt idx="1773">
                  <c:v>-0.21049722147464001</c:v>
                </c:pt>
                <c:pt idx="1774">
                  <c:v>-0.217061002291462</c:v>
                </c:pt>
                <c:pt idx="1775">
                  <c:v>-0.223424749707618</c:v>
                </c:pt>
                <c:pt idx="1776">
                  <c:v>-0.22959789660261201</c:v>
                </c:pt>
                <c:pt idx="1777">
                  <c:v>-0.235565533681866</c:v>
                </c:pt>
                <c:pt idx="1778">
                  <c:v>-0.24131196455196899</c:v>
                </c:pt>
                <c:pt idx="1779">
                  <c:v>-0.24683760196256799</c:v>
                </c:pt>
                <c:pt idx="1780">
                  <c:v>-0.25214751097126098</c:v>
                </c:pt>
                <c:pt idx="1781">
                  <c:v>-0.25723666631075598</c:v>
                </c:pt>
                <c:pt idx="1782">
                  <c:v>-0.26209975082485099</c:v>
                </c:pt>
                <c:pt idx="1783">
                  <c:v>-0.26675263685022299</c:v>
                </c:pt>
                <c:pt idx="1784">
                  <c:v>-0.27123201354106502</c:v>
                </c:pt>
                <c:pt idx="1785">
                  <c:v>-0.27556768153815703</c:v>
                </c:pt>
                <c:pt idx="1786">
                  <c:v>-0.27975704376209998</c:v>
                </c:pt>
                <c:pt idx="1787">
                  <c:v>-0.28376802259754502</c:v>
                </c:pt>
                <c:pt idx="1788">
                  <c:v>-0.28756344450886701</c:v>
                </c:pt>
                <c:pt idx="1789">
                  <c:v>-0.29112176265644102</c:v>
                </c:pt>
                <c:pt idx="1790">
                  <c:v>-0.294442185445073</c:v>
                </c:pt>
                <c:pt idx="1791">
                  <c:v>-0.29754123611083499</c:v>
                </c:pt>
                <c:pt idx="1792">
                  <c:v>-0.30044846057911601</c:v>
                </c:pt>
                <c:pt idx="1793">
                  <c:v>-0.30319821276393899</c:v>
                </c:pt>
                <c:pt idx="1794">
                  <c:v>-0.30581597784200598</c:v>
                </c:pt>
                <c:pt idx="1795">
                  <c:v>-0.30831079601709099</c:v>
                </c:pt>
                <c:pt idx="1796">
                  <c:v>-0.31068411100242999</c:v>
                </c:pt>
                <c:pt idx="1797">
                  <c:v>-0.31294433878531402</c:v>
                </c:pt>
                <c:pt idx="1798">
                  <c:v>-0.31510441986265397</c:v>
                </c:pt>
                <c:pt idx="1799">
                  <c:v>-0.31716184444469803</c:v>
                </c:pt>
                <c:pt idx="1800">
                  <c:v>-0.31908928283230897</c:v>
                </c:pt>
                <c:pt idx="1801">
                  <c:v>-0.32085347581006601</c:v>
                </c:pt>
                <c:pt idx="1802">
                  <c:v>-0.32244004965554701</c:v>
                </c:pt>
                <c:pt idx="1803">
                  <c:v>-0.32385205255523403</c:v>
                </c:pt>
                <c:pt idx="1804">
                  <c:v>-0.32508923400183398</c:v>
                </c:pt>
                <c:pt idx="1805">
                  <c:v>-0.32614413851454499</c:v>
                </c:pt>
                <c:pt idx="1806">
                  <c:v>-0.327021686060185</c:v>
                </c:pt>
                <c:pt idx="1807">
                  <c:v>-0.32774699384614198</c:v>
                </c:pt>
                <c:pt idx="1808">
                  <c:v>-0.32834204325741101</c:v>
                </c:pt>
                <c:pt idx="1809">
                  <c:v>-0.32880300173978699</c:v>
                </c:pt>
                <c:pt idx="1810">
                  <c:v>-0.32911253533636903</c:v>
                </c:pt>
                <c:pt idx="1811">
                  <c:v>-0.32926767766479298</c:v>
                </c:pt>
                <c:pt idx="1812">
                  <c:v>-0.32928044963062902</c:v>
                </c:pt>
                <c:pt idx="1813">
                  <c:v>-0.32915437927351798</c:v>
                </c:pt>
                <c:pt idx="1814">
                  <c:v>-0.32887901453798801</c:v>
                </c:pt>
                <c:pt idx="1815">
                  <c:v>-0.32845181276867502</c:v>
                </c:pt>
                <c:pt idx="1816">
                  <c:v>-0.32788833589470501</c:v>
                </c:pt>
                <c:pt idx="1817">
                  <c:v>-0.32720105658760701</c:v>
                </c:pt>
                <c:pt idx="1818">
                  <c:v>-0.326380864264812</c:v>
                </c:pt>
                <c:pt idx="1819">
                  <c:v>-0.32541296938160702</c:v>
                </c:pt>
                <c:pt idx="1820">
                  <c:v>-0.32430359310917001</c:v>
                </c:pt>
                <c:pt idx="1821">
                  <c:v>-0.32307732316647803</c:v>
                </c:pt>
                <c:pt idx="1822">
                  <c:v>-0.32175143331150102</c:v>
                </c:pt>
                <c:pt idx="1823">
                  <c:v>-0.32032405083876703</c:v>
                </c:pt>
                <c:pt idx="1824">
                  <c:v>-0.31878339908229197</c:v>
                </c:pt>
                <c:pt idx="1825">
                  <c:v>-0.31711450306038702</c:v>
                </c:pt>
                <c:pt idx="1826">
                  <c:v>-0.31529824216938201</c:v>
                </c:pt>
                <c:pt idx="1827">
                  <c:v>-0.31332245565182898</c:v>
                </c:pt>
                <c:pt idx="1828">
                  <c:v>-0.31120371240003603</c:v>
                </c:pt>
                <c:pt idx="1829">
                  <c:v>-0.30898755696727698</c:v>
                </c:pt>
                <c:pt idx="1830">
                  <c:v>-0.30671537710903601</c:v>
                </c:pt>
                <c:pt idx="1831">
                  <c:v>-0.30439464310714798</c:v>
                </c:pt>
                <c:pt idx="1832">
                  <c:v>-0.30201074512876303</c:v>
                </c:pt>
                <c:pt idx="1833">
                  <c:v>-0.29956611502546898</c:v>
                </c:pt>
                <c:pt idx="1834">
                  <c:v>-0.29709696635175498</c:v>
                </c:pt>
                <c:pt idx="1835">
                  <c:v>-0.29464556158656202</c:v>
                </c:pt>
                <c:pt idx="1836">
                  <c:v>-0.292218431815429</c:v>
                </c:pt>
                <c:pt idx="1837">
                  <c:v>-0.28977647857176098</c:v>
                </c:pt>
                <c:pt idx="1838">
                  <c:v>-0.28726798917006502</c:v>
                </c:pt>
                <c:pt idx="1839">
                  <c:v>-0.28467233825489802</c:v>
                </c:pt>
                <c:pt idx="1840">
                  <c:v>-0.28201366468071598</c:v>
                </c:pt>
                <c:pt idx="1841">
                  <c:v>-0.279335470532318</c:v>
                </c:pt>
                <c:pt idx="1842">
                  <c:v>-0.276663354097542</c:v>
                </c:pt>
                <c:pt idx="1843">
                  <c:v>-0.27398838623789001</c:v>
                </c:pt>
                <c:pt idx="1844">
                  <c:v>-0.27127990946233599</c:v>
                </c:pt>
                <c:pt idx="1845">
                  <c:v>-0.26851303902083801</c:v>
                </c:pt>
                <c:pt idx="1846">
                  <c:v>-0.265688657728753</c:v>
                </c:pt>
                <c:pt idx="1847">
                  <c:v>-0.26283044583266602</c:v>
                </c:pt>
                <c:pt idx="1848">
                  <c:v>-0.25996054448780997</c:v>
                </c:pt>
                <c:pt idx="1849">
                  <c:v>-0.25707749997981899</c:v>
                </c:pt>
                <c:pt idx="1850">
                  <c:v>-0.25416172882154697</c:v>
                </c:pt>
                <c:pt idx="1851">
                  <c:v>-0.25120135443249397</c:v>
                </c:pt>
                <c:pt idx="1852">
                  <c:v>-0.24820353357526201</c:v>
                </c:pt>
                <c:pt idx="1853">
                  <c:v>-0.24517816153140101</c:v>
                </c:pt>
                <c:pt idx="1854">
                  <c:v>-0.242123452851295</c:v>
                </c:pt>
                <c:pt idx="1855">
                  <c:v>-0.23903747582142601</c:v>
                </c:pt>
                <c:pt idx="1856">
                  <c:v>-0.23593253954520199</c:v>
                </c:pt>
                <c:pt idx="1857">
                  <c:v>-0.232821530612909</c:v>
                </c:pt>
                <c:pt idx="1858">
                  <c:v>-0.22969503726823901</c:v>
                </c:pt>
                <c:pt idx="1859">
                  <c:v>-0.22653069250923999</c:v>
                </c:pt>
                <c:pt idx="1860">
                  <c:v>-0.22332685185208501</c:v>
                </c:pt>
                <c:pt idx="1861">
                  <c:v>-0.22011083712002599</c:v>
                </c:pt>
                <c:pt idx="1862">
                  <c:v>-0.21690977833811101</c:v>
                </c:pt>
                <c:pt idx="1863">
                  <c:v>-0.213728754356625</c:v>
                </c:pt>
                <c:pt idx="1864">
                  <c:v>-0.210564494778188</c:v>
                </c:pt>
                <c:pt idx="1865">
                  <c:v>-0.20742558726862401</c:v>
                </c:pt>
                <c:pt idx="1866">
                  <c:v>-0.204327051448601</c:v>
                </c:pt>
                <c:pt idx="1867">
                  <c:v>-0.20127490557588501</c:v>
                </c:pt>
                <c:pt idx="1868">
                  <c:v>-0.19826907076022299</c:v>
                </c:pt>
                <c:pt idx="1869">
                  <c:v>-0.19531621322976001</c:v>
                </c:pt>
                <c:pt idx="1870">
                  <c:v>-0.19242893739955899</c:v>
                </c:pt>
                <c:pt idx="1871">
                  <c:v>-0.189616309444812</c:v>
                </c:pt>
                <c:pt idx="1872">
                  <c:v>-0.186884088573434</c:v>
                </c:pt>
                <c:pt idx="1873">
                  <c:v>-0.184240395356497</c:v>
                </c:pt>
                <c:pt idx="1874">
                  <c:v>-0.181692410302501</c:v>
                </c:pt>
                <c:pt idx="1875">
                  <c:v>-0.17924228141972301</c:v>
                </c:pt>
                <c:pt idx="1876">
                  <c:v>-0.176896771671544</c:v>
                </c:pt>
                <c:pt idx="1877">
                  <c:v>-0.17467778217469401</c:v>
                </c:pt>
                <c:pt idx="1878">
                  <c:v>-0.172611627496534</c:v>
                </c:pt>
                <c:pt idx="1879">
                  <c:v>-0.170708057387464</c:v>
                </c:pt>
                <c:pt idx="1880">
                  <c:v>-0.168959930621529</c:v>
                </c:pt>
                <c:pt idx="1881">
                  <c:v>-0.167363144582651</c:v>
                </c:pt>
                <c:pt idx="1882">
                  <c:v>-0.16592474664040899</c:v>
                </c:pt>
                <c:pt idx="1883">
                  <c:v>-0.16464850331387901</c:v>
                </c:pt>
                <c:pt idx="1884">
                  <c:v>-0.16352530096671</c:v>
                </c:pt>
                <c:pt idx="1885">
                  <c:v>-0.16254739641010801</c:v>
                </c:pt>
                <c:pt idx="1886">
                  <c:v>-0.161725443825666</c:v>
                </c:pt>
                <c:pt idx="1887">
                  <c:v>-0.16108098618028799</c:v>
                </c:pt>
                <c:pt idx="1888">
                  <c:v>-0.160622210666542</c:v>
                </c:pt>
                <c:pt idx="1889">
                  <c:v>-0.16033341042887</c:v>
                </c:pt>
                <c:pt idx="1890">
                  <c:v>-0.16018934146356001</c:v>
                </c:pt>
                <c:pt idx="1891">
                  <c:v>-0.160177025005212</c:v>
                </c:pt>
                <c:pt idx="1892">
                  <c:v>-0.160304302834476</c:v>
                </c:pt>
                <c:pt idx="1893">
                  <c:v>-0.160591474623512</c:v>
                </c:pt>
                <c:pt idx="1894">
                  <c:v>-0.16105482624017001</c:v>
                </c:pt>
                <c:pt idx="1895">
                  <c:v>-0.161692971126847</c:v>
                </c:pt>
                <c:pt idx="1896">
                  <c:v>-0.16248501045317301</c:v>
                </c:pt>
                <c:pt idx="1897">
                  <c:v>-0.163404111843475</c:v>
                </c:pt>
                <c:pt idx="1898">
                  <c:v>-0.16443802264386301</c:v>
                </c:pt>
                <c:pt idx="1899">
                  <c:v>-0.16559728592244199</c:v>
                </c:pt>
                <c:pt idx="1900">
                  <c:v>-0.166899549200168</c:v>
                </c:pt>
                <c:pt idx="1901">
                  <c:v>-0.16834390440677799</c:v>
                </c:pt>
                <c:pt idx="1902">
                  <c:v>-0.16990392628096301</c:v>
                </c:pt>
                <c:pt idx="1903">
                  <c:v>-0.171549088867639</c:v>
                </c:pt>
                <c:pt idx="1904">
                  <c:v>-0.17327085910120499</c:v>
                </c:pt>
                <c:pt idx="1905">
                  <c:v>-0.17508535758478999</c:v>
                </c:pt>
                <c:pt idx="1906">
                  <c:v>-0.17701508836402299</c:v>
                </c:pt>
                <c:pt idx="1907">
                  <c:v>-0.17907472368924601</c:v>
                </c:pt>
                <c:pt idx="1908">
                  <c:v>-0.18127235972422701</c:v>
                </c:pt>
                <c:pt idx="1909">
                  <c:v>-0.18361458653816901</c:v>
                </c:pt>
                <c:pt idx="1910">
                  <c:v>-0.186105197670107</c:v>
                </c:pt>
                <c:pt idx="1911">
                  <c:v>-0.18874269463561599</c:v>
                </c:pt>
                <c:pt idx="1912">
                  <c:v>-0.19152176166823601</c:v>
                </c:pt>
                <c:pt idx="1913">
                  <c:v>-0.194433521406917</c:v>
                </c:pt>
                <c:pt idx="1914">
                  <c:v>-0.19746237720680401</c:v>
                </c:pt>
                <c:pt idx="1915">
                  <c:v>-0.20058797977418999</c:v>
                </c:pt>
                <c:pt idx="1916">
                  <c:v>-0.203795606588172</c:v>
                </c:pt>
                <c:pt idx="1917">
                  <c:v>-0.207082867322158</c:v>
                </c:pt>
                <c:pt idx="1918">
                  <c:v>-0.21045221930466301</c:v>
                </c:pt>
                <c:pt idx="1919">
                  <c:v>-0.21389776140519901</c:v>
                </c:pt>
                <c:pt idx="1920">
                  <c:v>-0.21740334021014601</c:v>
                </c:pt>
                <c:pt idx="1921">
                  <c:v>-0.220955341396712</c:v>
                </c:pt>
                <c:pt idx="1922">
                  <c:v>-0.22455583844266899</c:v>
                </c:pt>
                <c:pt idx="1923">
                  <c:v>-0.22822005024759501</c:v>
                </c:pt>
                <c:pt idx="1924">
                  <c:v>-0.23195755859828299</c:v>
                </c:pt>
                <c:pt idx="1925">
                  <c:v>-0.235754671242036</c:v>
                </c:pt>
                <c:pt idx="1926">
                  <c:v>-0.239576604991803</c:v>
                </c:pt>
                <c:pt idx="1927">
                  <c:v>-0.24338650390490199</c:v>
                </c:pt>
                <c:pt idx="1928">
                  <c:v>-0.24715867781613099</c:v>
                </c:pt>
                <c:pt idx="1929">
                  <c:v>-0.25087540183648099</c:v>
                </c:pt>
                <c:pt idx="1930">
                  <c:v>-0.25452300582630799</c:v>
                </c:pt>
                <c:pt idx="1931">
                  <c:v>-0.25810026938368702</c:v>
                </c:pt>
                <c:pt idx="1932">
                  <c:v>-0.26162245006513901</c:v>
                </c:pt>
                <c:pt idx="1933">
                  <c:v>-0.26510291028023902</c:v>
                </c:pt>
                <c:pt idx="1934">
                  <c:v>-0.268530739756278</c:v>
                </c:pt>
                <c:pt idx="1935">
                  <c:v>-0.27187519164700202</c:v>
                </c:pt>
                <c:pt idx="1936">
                  <c:v>-0.27510950870970402</c:v>
                </c:pt>
                <c:pt idx="1937">
                  <c:v>-0.27821980887245401</c:v>
                </c:pt>
                <c:pt idx="1938">
                  <c:v>-0.28119471545193703</c:v>
                </c:pt>
                <c:pt idx="1939">
                  <c:v>-0.28402294280719198</c:v>
                </c:pt>
                <c:pt idx="1940">
                  <c:v>-0.28670238906106399</c:v>
                </c:pt>
                <c:pt idx="1941">
                  <c:v>-0.28923459663407503</c:v>
                </c:pt>
                <c:pt idx="1942">
                  <c:v>-0.29160473338688597</c:v>
                </c:pt>
                <c:pt idx="1943">
                  <c:v>-0.29378298278909198</c:v>
                </c:pt>
                <c:pt idx="1944">
                  <c:v>-0.29575425026813101</c:v>
                </c:pt>
                <c:pt idx="1945">
                  <c:v>-0.29753268573956698</c:v>
                </c:pt>
                <c:pt idx="1946">
                  <c:v>-0.29913794213924799</c:v>
                </c:pt>
                <c:pt idx="1947">
                  <c:v>-0.30057102197010699</c:v>
                </c:pt>
                <c:pt idx="1948">
                  <c:v>-0.30182266605903202</c:v>
                </c:pt>
                <c:pt idx="1949">
                  <c:v>-0.302887050589082</c:v>
                </c:pt>
                <c:pt idx="1950">
                  <c:v>-0.30374880733833998</c:v>
                </c:pt>
                <c:pt idx="1951">
                  <c:v>-0.304371911633876</c:v>
                </c:pt>
                <c:pt idx="1952">
                  <c:v>-0.30472792944513</c:v>
                </c:pt>
                <c:pt idx="1953">
                  <c:v>-0.30483163883500802</c:v>
                </c:pt>
                <c:pt idx="1954">
                  <c:v>-0.30472370158942402</c:v>
                </c:pt>
                <c:pt idx="1955">
                  <c:v>-0.30441407091168299</c:v>
                </c:pt>
                <c:pt idx="1956">
                  <c:v>-0.303861672751086</c:v>
                </c:pt>
                <c:pt idx="1957">
                  <c:v>-0.30301398290110998</c:v>
                </c:pt>
                <c:pt idx="1958">
                  <c:v>-0.30184780222489399</c:v>
                </c:pt>
                <c:pt idx="1959">
                  <c:v>-0.30036440670178999</c:v>
                </c:pt>
                <c:pt idx="1960">
                  <c:v>-0.29856625683051502</c:v>
                </c:pt>
                <c:pt idx="1961">
                  <c:v>-0.29645701697592303</c:v>
                </c:pt>
                <c:pt idx="1962">
                  <c:v>-0.294053853415083</c:v>
                </c:pt>
                <c:pt idx="1963">
                  <c:v>-0.29137877569668302</c:v>
                </c:pt>
                <c:pt idx="1964">
                  <c:v>-0.288435734494709</c:v>
                </c:pt>
                <c:pt idx="1965">
                  <c:v>-0.28520710664643101</c:v>
                </c:pt>
                <c:pt idx="1966">
                  <c:v>-0.28167427859489202</c:v>
                </c:pt>
                <c:pt idx="1967">
                  <c:v>-0.27783302586062703</c:v>
                </c:pt>
                <c:pt idx="1968">
                  <c:v>-0.273686573362386</c:v>
                </c:pt>
                <c:pt idx="1969">
                  <c:v>-0.26923296462905799</c:v>
                </c:pt>
                <c:pt idx="1970">
                  <c:v>-0.26446765257112598</c:v>
                </c:pt>
                <c:pt idx="1971">
                  <c:v>-0.25939767936232799</c:v>
                </c:pt>
                <c:pt idx="1972">
                  <c:v>-0.25404803715333601</c:v>
                </c:pt>
                <c:pt idx="1973">
                  <c:v>-0.24845187852874101</c:v>
                </c:pt>
                <c:pt idx="1974">
                  <c:v>-0.242636133160265</c:v>
                </c:pt>
                <c:pt idx="1975">
                  <c:v>-0.23661778066042</c:v>
                </c:pt>
                <c:pt idx="1976">
                  <c:v>-0.23041082638449301</c:v>
                </c:pt>
                <c:pt idx="1977">
                  <c:v>-0.224030281581929</c:v>
                </c:pt>
                <c:pt idx="1978">
                  <c:v>-0.21748553764787101</c:v>
                </c:pt>
                <c:pt idx="1979">
                  <c:v>-0.21077274638371299</c:v>
                </c:pt>
                <c:pt idx="1980">
                  <c:v>-0.20387925913090699</c:v>
                </c:pt>
                <c:pt idx="1981">
                  <c:v>-0.19679750955177799</c:v>
                </c:pt>
                <c:pt idx="1982">
                  <c:v>-0.189534013972882</c:v>
                </c:pt>
                <c:pt idx="1983">
                  <c:v>-0.18210750860170499</c:v>
                </c:pt>
                <c:pt idx="1984">
                  <c:v>-0.17454367422643299</c:v>
                </c:pt>
                <c:pt idx="1985">
                  <c:v>-0.16687205863313401</c:v>
                </c:pt>
                <c:pt idx="1986">
                  <c:v>-0.159120548317914</c:v>
                </c:pt>
                <c:pt idx="1987">
                  <c:v>-0.15130454981497901</c:v>
                </c:pt>
                <c:pt idx="1988">
                  <c:v>-0.14342060563538001</c:v>
                </c:pt>
                <c:pt idx="1989">
                  <c:v>-0.13545433223497699</c:v>
                </c:pt>
                <c:pt idx="1990">
                  <c:v>-0.12739567363403101</c:v>
                </c:pt>
                <c:pt idx="1991">
                  <c:v>-0.119243502881484</c:v>
                </c:pt>
                <c:pt idx="1992">
                  <c:v>-0.110997420050544</c:v>
                </c:pt>
                <c:pt idx="1993">
                  <c:v>-0.10265604002949499</c:v>
                </c:pt>
                <c:pt idx="1994">
                  <c:v>-9.4232471599121598E-2</c:v>
                </c:pt>
                <c:pt idx="1995">
                  <c:v>-8.57669788245774E-2</c:v>
                </c:pt>
                <c:pt idx="1996">
                  <c:v>-7.7312358476099893E-2</c:v>
                </c:pt>
                <c:pt idx="1997">
                  <c:v>-6.8904833829659104E-2</c:v>
                </c:pt>
                <c:pt idx="1998">
                  <c:v>-6.0558174871700503E-2</c:v>
                </c:pt>
                <c:pt idx="1999">
                  <c:v>-5.2286074317047598E-2</c:v>
                </c:pt>
                <c:pt idx="2000">
                  <c:v>-4.41127791872074E-2</c:v>
                </c:pt>
                <c:pt idx="2001">
                  <c:v>-3.6049253047081301E-2</c:v>
                </c:pt>
                <c:pt idx="2002">
                  <c:v>-2.8071068540642299E-2</c:v>
                </c:pt>
                <c:pt idx="2003">
                  <c:v>-2.01399954257931E-2</c:v>
                </c:pt>
                <c:pt idx="2004">
                  <c:v>-1.22472519225694E-2</c:v>
                </c:pt>
                <c:pt idx="2005">
                  <c:v>-4.4211596745575999E-3</c:v>
                </c:pt>
                <c:pt idx="2006">
                  <c:v>3.3080767184320201E-3</c:v>
                </c:pt>
                <c:pt idx="2007">
                  <c:v>1.09362494692966E-2</c:v>
                </c:pt>
                <c:pt idx="2008">
                  <c:v>1.8475808985277901E-2</c:v>
                </c:pt>
                <c:pt idx="2009">
                  <c:v>2.59358314222181E-2</c:v>
                </c:pt>
                <c:pt idx="2010">
                  <c:v>3.3320200679870397E-2</c:v>
                </c:pt>
                <c:pt idx="2011">
                  <c:v>4.06326976651206E-2</c:v>
                </c:pt>
                <c:pt idx="2012">
                  <c:v>4.7870874379899397E-2</c:v>
                </c:pt>
                <c:pt idx="2013">
                  <c:v>5.5019270640572999E-2</c:v>
                </c:pt>
                <c:pt idx="2014">
                  <c:v>6.2055557544440601E-2</c:v>
                </c:pt>
                <c:pt idx="2015">
                  <c:v>6.8958155129840604E-2</c:v>
                </c:pt>
                <c:pt idx="2016">
                  <c:v>7.5705075146984505E-2</c:v>
                </c:pt>
                <c:pt idx="2017">
                  <c:v>8.2278107731906594E-2</c:v>
                </c:pt>
                <c:pt idx="2018">
                  <c:v>8.8678524996375505E-2</c:v>
                </c:pt>
                <c:pt idx="2019">
                  <c:v>9.4927338580252693E-2</c:v>
                </c:pt>
                <c:pt idx="2020">
                  <c:v>0.101034765236651</c:v>
                </c:pt>
                <c:pt idx="2021">
                  <c:v>0.106975956636177</c:v>
                </c:pt>
                <c:pt idx="2022">
                  <c:v>0.112713120858374</c:v>
                </c:pt>
                <c:pt idx="2023">
                  <c:v>0.11823786044703199</c:v>
                </c:pt>
                <c:pt idx="2024">
                  <c:v>0.123573411475227</c:v>
                </c:pt>
                <c:pt idx="2025">
                  <c:v>0.12873377939377501</c:v>
                </c:pt>
                <c:pt idx="2026">
                  <c:v>0.133698727675512</c:v>
                </c:pt>
                <c:pt idx="2027">
                  <c:v>0.13843572626272699</c:v>
                </c:pt>
                <c:pt idx="2028">
                  <c:v>0.14293118792170301</c:v>
                </c:pt>
                <c:pt idx="2029">
                  <c:v>0.14718865897289901</c:v>
                </c:pt>
                <c:pt idx="2030">
                  <c:v>0.15120652185903899</c:v>
                </c:pt>
                <c:pt idx="2031">
                  <c:v>0.154970834770328</c:v>
                </c:pt>
                <c:pt idx="2032">
                  <c:v>0.15846782366213699</c:v>
                </c:pt>
                <c:pt idx="2033">
                  <c:v>0.161694993165821</c:v>
                </c:pt>
                <c:pt idx="2034">
                  <c:v>0.16466115309190901</c:v>
                </c:pt>
                <c:pt idx="2035">
                  <c:v>0.16738009611627799</c:v>
                </c:pt>
                <c:pt idx="2036">
                  <c:v>0.16986020696430801</c:v>
                </c:pt>
                <c:pt idx="2037">
                  <c:v>0.172095297460406</c:v>
                </c:pt>
                <c:pt idx="2038">
                  <c:v>0.17407008429721399</c:v>
                </c:pt>
                <c:pt idx="2039">
                  <c:v>0.17577995220193399</c:v>
                </c:pt>
                <c:pt idx="2040">
                  <c:v>0.17723874878616999</c:v>
                </c:pt>
                <c:pt idx="2041">
                  <c:v>0.178457836905835</c:v>
                </c:pt>
                <c:pt idx="2042">
                  <c:v>0.179421247257501</c:v>
                </c:pt>
                <c:pt idx="2043">
                  <c:v>0.18009235307038399</c:v>
                </c:pt>
                <c:pt idx="2044">
                  <c:v>0.180444861609563</c:v>
                </c:pt>
                <c:pt idx="2045">
                  <c:v>0.18047898755063499</c:v>
                </c:pt>
                <c:pt idx="2046">
                  <c:v>0.180208644166507</c:v>
                </c:pt>
                <c:pt idx="2047">
                  <c:v>0.17964314993703601</c:v>
                </c:pt>
                <c:pt idx="2048">
                  <c:v>0.178780662076576</c:v>
                </c:pt>
                <c:pt idx="2049">
                  <c:v>0.17760555174130299</c:v>
                </c:pt>
                <c:pt idx="2050">
                  <c:v>0.17608745836693801</c:v>
                </c:pt>
                <c:pt idx="2051">
                  <c:v>0.17419703398690001</c:v>
                </c:pt>
                <c:pt idx="2052">
                  <c:v>0.17193374822930901</c:v>
                </c:pt>
                <c:pt idx="2053">
                  <c:v>0.169329939186705</c:v>
                </c:pt>
                <c:pt idx="2054">
                  <c:v>0.16641547154511599</c:v>
                </c:pt>
                <c:pt idx="2055">
                  <c:v>0.16318303929591901</c:v>
                </c:pt>
                <c:pt idx="2056">
                  <c:v>0.15959981394150399</c:v>
                </c:pt>
                <c:pt idx="2057">
                  <c:v>0.155651163839755</c:v>
                </c:pt>
                <c:pt idx="2058">
                  <c:v>0.15136128688276601</c:v>
                </c:pt>
                <c:pt idx="2059">
                  <c:v>0.14676963638006901</c:v>
                </c:pt>
                <c:pt idx="2060">
                  <c:v>0.14189623644923899</c:v>
                </c:pt>
                <c:pt idx="2061">
                  <c:v>0.13673267552871099</c:v>
                </c:pt>
                <c:pt idx="2062">
                  <c:v>0.13125999846286901</c:v>
                </c:pt>
                <c:pt idx="2063">
                  <c:v>0.12547274852710999</c:v>
                </c:pt>
                <c:pt idx="2064">
                  <c:v>0.119389743609495</c:v>
                </c:pt>
                <c:pt idx="2065">
                  <c:v>0.11304112467002</c:v>
                </c:pt>
                <c:pt idx="2066">
                  <c:v>0.106439313163327</c:v>
                </c:pt>
                <c:pt idx="2067">
                  <c:v>9.9564678087161199E-2</c:v>
                </c:pt>
                <c:pt idx="2068">
                  <c:v>9.2388659142536203E-2</c:v>
                </c:pt>
                <c:pt idx="2069">
                  <c:v>8.4911309411423802E-2</c:v>
                </c:pt>
                <c:pt idx="2070">
                  <c:v>7.7166795716902006E-2</c:v>
                </c:pt>
                <c:pt idx="2071">
                  <c:v>6.9190287956414895E-2</c:v>
                </c:pt>
                <c:pt idx="2072">
                  <c:v>6.0988819150329998E-2</c:v>
                </c:pt>
                <c:pt idx="2073">
                  <c:v>5.25451374869398E-2</c:v>
                </c:pt>
                <c:pt idx="2074">
                  <c:v>4.3835576947584297E-2</c:v>
                </c:pt>
                <c:pt idx="2075">
                  <c:v>3.48374212362796E-2</c:v>
                </c:pt>
                <c:pt idx="2076">
                  <c:v>2.5534168670991501E-2</c:v>
                </c:pt>
                <c:pt idx="2077">
                  <c:v>1.5929906464336899E-2</c:v>
                </c:pt>
                <c:pt idx="2078">
                  <c:v>6.0537507059012802E-3</c:v>
                </c:pt>
                <c:pt idx="2079">
                  <c:v>-4.0621239156290404E-3</c:v>
                </c:pt>
                <c:pt idx="2080">
                  <c:v>-1.4404621093206799E-2</c:v>
                </c:pt>
                <c:pt idx="2081">
                  <c:v>-2.4968391531444201E-2</c:v>
                </c:pt>
                <c:pt idx="2082">
                  <c:v>-3.5728329942414698E-2</c:v>
                </c:pt>
                <c:pt idx="2083">
                  <c:v>-4.6641779202128003E-2</c:v>
                </c:pt>
                <c:pt idx="2084">
                  <c:v>-5.7681734848593298E-2</c:v>
                </c:pt>
                <c:pt idx="2085">
                  <c:v>-6.8853530812434602E-2</c:v>
                </c:pt>
                <c:pt idx="2086">
                  <c:v>-8.0171839172806E-2</c:v>
                </c:pt>
                <c:pt idx="2087">
                  <c:v>-9.1632490677148598E-2</c:v>
                </c:pt>
                <c:pt idx="2088">
                  <c:v>-0.10321583106896801</c:v>
                </c:pt>
                <c:pt idx="2089">
                  <c:v>-0.114907958364351</c:v>
                </c:pt>
                <c:pt idx="2090">
                  <c:v>-0.126704272979661</c:v>
                </c:pt>
                <c:pt idx="2091">
                  <c:v>-0.138593690319848</c:v>
                </c:pt>
                <c:pt idx="2092">
                  <c:v>-0.15055234028268299</c:v>
                </c:pt>
                <c:pt idx="2093">
                  <c:v>-0.16255749131866701</c:v>
                </c:pt>
                <c:pt idx="2094">
                  <c:v>-0.17459879779927201</c:v>
                </c:pt>
                <c:pt idx="2095">
                  <c:v>-0.18666658417012799</c:v>
                </c:pt>
                <c:pt idx="2096">
                  <c:v>-0.19873138019405101</c:v>
                </c:pt>
                <c:pt idx="2097">
                  <c:v>-0.210745730225048</c:v>
                </c:pt>
                <c:pt idx="2098">
                  <c:v>-0.222672748603085</c:v>
                </c:pt>
                <c:pt idx="2099">
                  <c:v>-0.23450853932010099</c:v>
                </c:pt>
                <c:pt idx="2100">
                  <c:v>-0.246268484304041</c:v>
                </c:pt>
                <c:pt idx="2101">
                  <c:v>-0.25795190965064502</c:v>
                </c:pt>
                <c:pt idx="2102">
                  <c:v>-0.26952912604562601</c:v>
                </c:pt>
                <c:pt idx="2103">
                  <c:v>-0.28096613890981298</c:v>
                </c:pt>
                <c:pt idx="2104">
                  <c:v>-0.29225240042162298</c:v>
                </c:pt>
                <c:pt idx="2105">
                  <c:v>-0.30339617002073599</c:v>
                </c:pt>
                <c:pt idx="2106">
                  <c:v>-0.31440009988928402</c:v>
                </c:pt>
                <c:pt idx="2107">
                  <c:v>-0.32525414431474198</c:v>
                </c:pt>
                <c:pt idx="2108">
                  <c:v>-0.33594964326932297</c:v>
                </c:pt>
                <c:pt idx="2109">
                  <c:v>-0.34648452256301299</c:v>
                </c:pt>
                <c:pt idx="2110">
                  <c:v>-0.35684826390302699</c:v>
                </c:pt>
                <c:pt idx="2111">
                  <c:v>-0.36701171797278398</c:v>
                </c:pt>
                <c:pt idx="2112">
                  <c:v>-0.376939717542286</c:v>
                </c:pt>
                <c:pt idx="2113">
                  <c:v>-0.38660905483858499</c:v>
                </c:pt>
                <c:pt idx="2114">
                  <c:v>-0.39600981881001401</c:v>
                </c:pt>
                <c:pt idx="2115">
                  <c:v>-0.40513758211793299</c:v>
                </c:pt>
                <c:pt idx="2116">
                  <c:v>-0.41399428540327499</c:v>
                </c:pt>
                <c:pt idx="2117">
                  <c:v>-0.42259271067200599</c:v>
                </c:pt>
                <c:pt idx="2118">
                  <c:v>-0.43094819334020101</c:v>
                </c:pt>
                <c:pt idx="2119">
                  <c:v>-0.43906173505729701</c:v>
                </c:pt>
                <c:pt idx="2120">
                  <c:v>-0.44691567870877502</c:v>
                </c:pt>
                <c:pt idx="2121">
                  <c:v>-0.454487190143055</c:v>
                </c:pt>
                <c:pt idx="2122">
                  <c:v>-0.461762346352454</c:v>
                </c:pt>
                <c:pt idx="2123">
                  <c:v>-0.46873646801764401</c:v>
                </c:pt>
                <c:pt idx="2124">
                  <c:v>-0.47540577033988302</c:v>
                </c:pt>
                <c:pt idx="2125">
                  <c:v>-0.48176248743710998</c:v>
                </c:pt>
                <c:pt idx="2126">
                  <c:v>-0.48779746143622899</c:v>
                </c:pt>
                <c:pt idx="2127">
                  <c:v>-0.49350498319427799</c:v>
                </c:pt>
                <c:pt idx="2128">
                  <c:v>-0.49888312538136198</c:v>
                </c:pt>
                <c:pt idx="2129">
                  <c:v>-0.50392921850394601</c:v>
                </c:pt>
                <c:pt idx="2130">
                  <c:v>-0.50863887365297</c:v>
                </c:pt>
                <c:pt idx="2131">
                  <c:v>-0.51301500895401198</c:v>
                </c:pt>
                <c:pt idx="2132">
                  <c:v>-0.51707629732507798</c:v>
                </c:pt>
                <c:pt idx="2133">
                  <c:v>-0.52084601675682396</c:v>
                </c:pt>
                <c:pt idx="2134">
                  <c:v>-0.52432522488918898</c:v>
                </c:pt>
                <c:pt idx="2135">
                  <c:v>-0.52748279999754799</c:v>
                </c:pt>
                <c:pt idx="2136">
                  <c:v>-0.53028147712755203</c:v>
                </c:pt>
                <c:pt idx="2137">
                  <c:v>-0.53271237824865603</c:v>
                </c:pt>
                <c:pt idx="2138">
                  <c:v>-0.53479656839731804</c:v>
                </c:pt>
                <c:pt idx="2139">
                  <c:v>-0.53655414702917803</c:v>
                </c:pt>
                <c:pt idx="2140">
                  <c:v>-0.53798105280826602</c:v>
                </c:pt>
                <c:pt idx="2141">
                  <c:v>-0.53905711715414495</c:v>
                </c:pt>
                <c:pt idx="2142">
                  <c:v>-0.53976678179255899</c:v>
                </c:pt>
                <c:pt idx="2143">
                  <c:v>-0.54010658807692102</c:v>
                </c:pt>
                <c:pt idx="2144">
                  <c:v>-0.54007948148391405</c:v>
                </c:pt>
                <c:pt idx="2145">
                  <c:v>-0.539689368507552</c:v>
                </c:pt>
                <c:pt idx="2146">
                  <c:v>-0.53893930533607404</c:v>
                </c:pt>
                <c:pt idx="2147">
                  <c:v>-0.53782988741846105</c:v>
                </c:pt>
                <c:pt idx="2148">
                  <c:v>-0.536359619439848</c:v>
                </c:pt>
                <c:pt idx="2149">
                  <c:v>-0.53452934344224801</c:v>
                </c:pt>
                <c:pt idx="2150">
                  <c:v>-0.532345544218498</c:v>
                </c:pt>
                <c:pt idx="2151">
                  <c:v>-0.52981787364292798</c:v>
                </c:pt>
                <c:pt idx="2152">
                  <c:v>-0.52695449354940505</c:v>
                </c:pt>
                <c:pt idx="2153">
                  <c:v>-0.52375961649871505</c:v>
                </c:pt>
                <c:pt idx="2154">
                  <c:v>-0.52023267976391596</c:v>
                </c:pt>
                <c:pt idx="2155">
                  <c:v>-0.51636944669094098</c:v>
                </c:pt>
                <c:pt idx="2156">
                  <c:v>-0.51216789703602394</c:v>
                </c:pt>
                <c:pt idx="2157">
                  <c:v>-0.50763564112163295</c:v>
                </c:pt>
                <c:pt idx="2158">
                  <c:v>-0.50278965419898203</c:v>
                </c:pt>
                <c:pt idx="2159">
                  <c:v>-0.49764738660612701</c:v>
                </c:pt>
                <c:pt idx="2160">
                  <c:v>-0.49221886989716201</c:v>
                </c:pt>
                <c:pt idx="2161">
                  <c:v>-0.486504893059163</c:v>
                </c:pt>
                <c:pt idx="2162">
                  <c:v>-0.48049736114824998</c:v>
                </c:pt>
                <c:pt idx="2163">
                  <c:v>-0.47418166101968101</c:v>
                </c:pt>
                <c:pt idx="2164">
                  <c:v>-0.46754675662162098</c:v>
                </c:pt>
                <c:pt idx="2165">
                  <c:v>-0.46059755780019601</c:v>
                </c:pt>
                <c:pt idx="2166">
                  <c:v>-0.45335386060386901</c:v>
                </c:pt>
                <c:pt idx="2167">
                  <c:v>-0.44583510564971901</c:v>
                </c:pt>
                <c:pt idx="2168">
                  <c:v>-0.43805202756824302</c:v>
                </c:pt>
                <c:pt idx="2169">
                  <c:v>-0.43001744270061099</c:v>
                </c:pt>
                <c:pt idx="2170">
                  <c:v>-0.42175941843697701</c:v>
                </c:pt>
                <c:pt idx="2171">
                  <c:v>-0.41331546012840598</c:v>
                </c:pt>
                <c:pt idx="2172">
                  <c:v>-0.40471247474249</c:v>
                </c:pt>
                <c:pt idx="2173">
                  <c:v>-0.39595363949117701</c:v>
                </c:pt>
                <c:pt idx="2174">
                  <c:v>-0.387022058573679</c:v>
                </c:pt>
                <c:pt idx="2175">
                  <c:v>-0.37789540709292302</c:v>
                </c:pt>
                <c:pt idx="2176">
                  <c:v>-0.36856244136542698</c:v>
                </c:pt>
                <c:pt idx="2177">
                  <c:v>-0.35903202248908</c:v>
                </c:pt>
                <c:pt idx="2178">
                  <c:v>-0.34932690998501598</c:v>
                </c:pt>
                <c:pt idx="2179">
                  <c:v>-0.339467619086529</c:v>
                </c:pt>
                <c:pt idx="2180">
                  <c:v>-0.32946440317999998</c:v>
                </c:pt>
                <c:pt idx="2181">
                  <c:v>-0.31932365564736098</c:v>
                </c:pt>
                <c:pt idx="2182">
                  <c:v>-0.309053475357983</c:v>
                </c:pt>
                <c:pt idx="2183">
                  <c:v>-0.29865779349782401</c:v>
                </c:pt>
                <c:pt idx="2184">
                  <c:v>-0.28813249451793299</c:v>
                </c:pt>
                <c:pt idx="2185">
                  <c:v>-0.277476354572121</c:v>
                </c:pt>
                <c:pt idx="2186">
                  <c:v>-0.26670280267596402</c:v>
                </c:pt>
                <c:pt idx="2187">
                  <c:v>-0.25583357391626899</c:v>
                </c:pt>
                <c:pt idx="2188">
                  <c:v>-0.24488399926704099</c:v>
                </c:pt>
                <c:pt idx="2189">
                  <c:v>-0.233863231293166</c:v>
                </c:pt>
                <c:pt idx="2190">
                  <c:v>-0.22278673680279301</c:v>
                </c:pt>
                <c:pt idx="2191">
                  <c:v>-0.21167790836692299</c:v>
                </c:pt>
                <c:pt idx="2192">
                  <c:v>-0.200555671800556</c:v>
                </c:pt>
                <c:pt idx="2193">
                  <c:v>-0.189429280649306</c:v>
                </c:pt>
                <c:pt idx="2194">
                  <c:v>-0.178308186389561</c:v>
                </c:pt>
                <c:pt idx="2195">
                  <c:v>-0.167208117950327</c:v>
                </c:pt>
                <c:pt idx="2196">
                  <c:v>-0.15614105581754301</c:v>
                </c:pt>
                <c:pt idx="2197">
                  <c:v>-0.145104275603477</c:v>
                </c:pt>
                <c:pt idx="2198">
                  <c:v>-0.13408619512501799</c:v>
                </c:pt>
                <c:pt idx="2199">
                  <c:v>-0.12308229078082999</c:v>
                </c:pt>
                <c:pt idx="2200">
                  <c:v>-0.112102037804646</c:v>
                </c:pt>
                <c:pt idx="2201">
                  <c:v>-0.10116193722831</c:v>
                </c:pt>
                <c:pt idx="2202">
                  <c:v>-9.0275196464823404E-2</c:v>
                </c:pt>
                <c:pt idx="2203">
                  <c:v>-7.9447512589376004E-2</c:v>
                </c:pt>
                <c:pt idx="2204">
                  <c:v>-6.8680051292631397E-2</c:v>
                </c:pt>
                <c:pt idx="2205">
                  <c:v>-5.7975919145625297E-2</c:v>
                </c:pt>
                <c:pt idx="2206">
                  <c:v>-4.7344295813570102E-2</c:v>
                </c:pt>
                <c:pt idx="2207">
                  <c:v>-3.6797395251439997E-2</c:v>
                </c:pt>
                <c:pt idx="2208">
                  <c:v>-2.6342727201995299E-2</c:v>
                </c:pt>
                <c:pt idx="2209">
                  <c:v>-1.5979994727125101E-2</c:v>
                </c:pt>
                <c:pt idx="2210">
                  <c:v>-5.7077387984759498E-3</c:v>
                </c:pt>
                <c:pt idx="2211">
                  <c:v>4.4668690938032196E-3</c:v>
                </c:pt>
                <c:pt idx="2212">
                  <c:v>1.45261303361469E-2</c:v>
                </c:pt>
                <c:pt idx="2213">
                  <c:v>2.44503950781421E-2</c:v>
                </c:pt>
                <c:pt idx="2214">
                  <c:v>3.42280364004117E-2</c:v>
                </c:pt>
                <c:pt idx="2215">
                  <c:v>4.38556771570442E-2</c:v>
                </c:pt>
                <c:pt idx="2216">
                  <c:v>5.3328246853112202E-2</c:v>
                </c:pt>
                <c:pt idx="2217">
                  <c:v>6.2631439688145302E-2</c:v>
                </c:pt>
                <c:pt idx="2218">
                  <c:v>7.17477214137828E-2</c:v>
                </c:pt>
                <c:pt idx="2219">
                  <c:v>8.0669602715222805E-2</c:v>
                </c:pt>
                <c:pt idx="2220">
                  <c:v>8.9402713753552701E-2</c:v>
                </c:pt>
                <c:pt idx="2221">
                  <c:v>9.7954511103424402E-2</c:v>
                </c:pt>
                <c:pt idx="2222">
                  <c:v>0.106324777158171</c:v>
                </c:pt>
                <c:pt idx="2223">
                  <c:v>0.114510128811042</c:v>
                </c:pt>
                <c:pt idx="2224">
                  <c:v>0.12251219772071301</c:v>
                </c:pt>
                <c:pt idx="2225">
                  <c:v>0.130333873402981</c:v>
                </c:pt>
                <c:pt idx="2226">
                  <c:v>0.13796853581937099</c:v>
                </c:pt>
                <c:pt idx="2227">
                  <c:v>0.14539942981984</c:v>
                </c:pt>
                <c:pt idx="2228">
                  <c:v>0.15261065615307501</c:v>
                </c:pt>
                <c:pt idx="2229">
                  <c:v>0.159595057446491</c:v>
                </c:pt>
                <c:pt idx="2230">
                  <c:v>0.16635235838642101</c:v>
                </c:pt>
                <c:pt idx="2231">
                  <c:v>0.1728855146544</c:v>
                </c:pt>
                <c:pt idx="2232">
                  <c:v>0.17919945094182799</c:v>
                </c:pt>
                <c:pt idx="2233">
                  <c:v>0.185297070748114</c:v>
                </c:pt>
                <c:pt idx="2234">
                  <c:v>0.19117371749909301</c:v>
                </c:pt>
                <c:pt idx="2235">
                  <c:v>0.19681994648816301</c:v>
                </c:pt>
                <c:pt idx="2236">
                  <c:v>0.20223164888661099</c:v>
                </c:pt>
                <c:pt idx="2237">
                  <c:v>0.20741210162371801</c:v>
                </c:pt>
                <c:pt idx="2238">
                  <c:v>0.21236114616406301</c:v>
                </c:pt>
                <c:pt idx="2239">
                  <c:v>0.21706857581341299</c:v>
                </c:pt>
                <c:pt idx="2240">
                  <c:v>0.22152432253434901</c:v>
                </c:pt>
                <c:pt idx="2241">
                  <c:v>0.225731488230144</c:v>
                </c:pt>
                <c:pt idx="2242">
                  <c:v>0.229702568666169</c:v>
                </c:pt>
                <c:pt idx="2243">
                  <c:v>0.23344453514310101</c:v>
                </c:pt>
                <c:pt idx="2244">
                  <c:v>0.23695399853488799</c:v>
                </c:pt>
                <c:pt idx="2245">
                  <c:v>0.24022647001071101</c:v>
                </c:pt>
                <c:pt idx="2246">
                  <c:v>0.243263544735177</c:v>
                </c:pt>
                <c:pt idx="2247">
                  <c:v>0.246069623831808</c:v>
                </c:pt>
                <c:pt idx="2248">
                  <c:v>0.24864767337431501</c:v>
                </c:pt>
                <c:pt idx="2249">
                  <c:v>0.25100138173450498</c:v>
                </c:pt>
                <c:pt idx="2250">
                  <c:v>0.25313762766868297</c:v>
                </c:pt>
                <c:pt idx="2251">
                  <c:v>0.25506366295522198</c:v>
                </c:pt>
                <c:pt idx="2252">
                  <c:v>0.25678444111976301</c:v>
                </c:pt>
                <c:pt idx="2253">
                  <c:v>0.25830418882364597</c:v>
                </c:pt>
                <c:pt idx="2254">
                  <c:v>0.25962612190237999</c:v>
                </c:pt>
                <c:pt idx="2255">
                  <c:v>0.26074678747037699</c:v>
                </c:pt>
                <c:pt idx="2256">
                  <c:v>0.26165401375881903</c:v>
                </c:pt>
                <c:pt idx="2257">
                  <c:v>0.26233580332672102</c:v>
                </c:pt>
                <c:pt idx="2258">
                  <c:v>0.26279114168943801</c:v>
                </c:pt>
                <c:pt idx="2259">
                  <c:v>0.26302947059967802</c:v>
                </c:pt>
                <c:pt idx="2260">
                  <c:v>0.26306144482855998</c:v>
                </c:pt>
                <c:pt idx="2261">
                  <c:v>0.262893949972341</c:v>
                </c:pt>
                <c:pt idx="2262">
                  <c:v>0.26253213037131201</c:v>
                </c:pt>
                <c:pt idx="2263">
                  <c:v>0.26198013143913401</c:v>
                </c:pt>
                <c:pt idx="2264">
                  <c:v>0.26123842863415098</c:v>
                </c:pt>
                <c:pt idx="2265">
                  <c:v>0.26030505164203799</c:v>
                </c:pt>
                <c:pt idx="2266">
                  <c:v>0.25918174073653</c:v>
                </c:pt>
                <c:pt idx="2267">
                  <c:v>0.257875662308517</c:v>
                </c:pt>
                <c:pt idx="2268">
                  <c:v>0.25639297566087299</c:v>
                </c:pt>
                <c:pt idx="2269">
                  <c:v>0.25473389859013301</c:v>
                </c:pt>
                <c:pt idx="2270">
                  <c:v>0.25289695721225802</c:v>
                </c:pt>
                <c:pt idx="2271">
                  <c:v>0.25088516648661002</c:v>
                </c:pt>
                <c:pt idx="2272">
                  <c:v>0.24870337401367201</c:v>
                </c:pt>
                <c:pt idx="2273">
                  <c:v>0.246349707721192</c:v>
                </c:pt>
                <c:pt idx="2274">
                  <c:v>0.243813704231644</c:v>
                </c:pt>
                <c:pt idx="2275">
                  <c:v>0.24108540407770601</c:v>
                </c:pt>
                <c:pt idx="2276">
                  <c:v>0.23816558144986499</c:v>
                </c:pt>
                <c:pt idx="2277">
                  <c:v>0.23506585026735299</c:v>
                </c:pt>
                <c:pt idx="2278">
                  <c:v>0.23179886492813301</c:v>
                </c:pt>
                <c:pt idx="2279">
                  <c:v>0.22836908084942201</c:v>
                </c:pt>
                <c:pt idx="2280">
                  <c:v>0.22477334059575199</c:v>
                </c:pt>
                <c:pt idx="2281">
                  <c:v>0.221009252757462</c:v>
                </c:pt>
                <c:pt idx="2282">
                  <c:v>0.217080912090416</c:v>
                </c:pt>
                <c:pt idx="2283">
                  <c:v>0.21299593977145601</c:v>
                </c:pt>
                <c:pt idx="2284">
                  <c:v>0.208760115116327</c:v>
                </c:pt>
                <c:pt idx="2285">
                  <c:v>0.204378215068797</c:v>
                </c:pt>
                <c:pt idx="2286">
                  <c:v>0.199858335916131</c:v>
                </c:pt>
                <c:pt idx="2287">
                  <c:v>0.195209919105505</c:v>
                </c:pt>
                <c:pt idx="2288">
                  <c:v>0.19043576051316</c:v>
                </c:pt>
                <c:pt idx="2289">
                  <c:v>0.18552982251349701</c:v>
                </c:pt>
                <c:pt idx="2290">
                  <c:v>0.180485841623024</c:v>
                </c:pt>
                <c:pt idx="2291">
                  <c:v>0.175305852673319</c:v>
                </c:pt>
                <c:pt idx="2292">
                  <c:v>0.16999796771928799</c:v>
                </c:pt>
                <c:pt idx="2293">
                  <c:v>0.164568625520149</c:v>
                </c:pt>
                <c:pt idx="2294">
                  <c:v>0.15902109887218999</c:v>
                </c:pt>
                <c:pt idx="2295">
                  <c:v>0.15336067852060301</c:v>
                </c:pt>
                <c:pt idx="2296">
                  <c:v>0.147597399789067</c:v>
                </c:pt>
                <c:pt idx="2297">
                  <c:v>0.141742845878669</c:v>
                </c:pt>
                <c:pt idx="2298">
                  <c:v>0.13580636680504601</c:v>
                </c:pt>
                <c:pt idx="2299">
                  <c:v>0.129794343298061</c:v>
                </c:pt>
                <c:pt idx="2300">
                  <c:v>0.123710237502638</c:v>
                </c:pt>
                <c:pt idx="2301">
                  <c:v>0.11755401826306</c:v>
                </c:pt>
                <c:pt idx="2302">
                  <c:v>0.111323032580363</c:v>
                </c:pt>
                <c:pt idx="2303">
                  <c:v>0.10501495711195</c:v>
                </c:pt>
                <c:pt idx="2304">
                  <c:v>9.86306539698798E-2</c:v>
                </c:pt>
                <c:pt idx="2305">
                  <c:v>9.2175852244388901E-2</c:v>
                </c:pt>
                <c:pt idx="2306">
                  <c:v>8.5661654213394306E-2</c:v>
                </c:pt>
                <c:pt idx="2307">
                  <c:v>7.9101358631302396E-2</c:v>
                </c:pt>
                <c:pt idx="2308">
                  <c:v>7.25022867807113E-2</c:v>
                </c:pt>
                <c:pt idx="2309">
                  <c:v>6.5859313579272299E-2</c:v>
                </c:pt>
                <c:pt idx="2310">
                  <c:v>5.9160036328201202E-2</c:v>
                </c:pt>
                <c:pt idx="2311">
                  <c:v>5.2399560121117801E-2</c:v>
                </c:pt>
                <c:pt idx="2312">
                  <c:v>4.5589326643880497E-2</c:v>
                </c:pt>
                <c:pt idx="2313">
                  <c:v>3.8749420182200303E-2</c:v>
                </c:pt>
                <c:pt idx="2314">
                  <c:v>3.1893471533541003E-2</c:v>
                </c:pt>
                <c:pt idx="2315">
                  <c:v>2.5023718338275401E-2</c:v>
                </c:pt>
                <c:pt idx="2316">
                  <c:v>1.8139781432800799E-2</c:v>
                </c:pt>
                <c:pt idx="2317">
                  <c:v>1.12475137654468E-2</c:v>
                </c:pt>
                <c:pt idx="2318">
                  <c:v>4.3563893657164697E-3</c:v>
                </c:pt>
                <c:pt idx="2319">
                  <c:v>-2.5295658357437998E-3</c:v>
                </c:pt>
                <c:pt idx="2320">
                  <c:v>-9.4140994022546901E-3</c:v>
                </c:pt>
                <c:pt idx="2321">
                  <c:v>-1.6300694230939099E-2</c:v>
                </c:pt>
                <c:pt idx="2322">
                  <c:v>-2.3183809635489099E-2</c:v>
                </c:pt>
                <c:pt idx="2323">
                  <c:v>-3.0049151212409999E-2</c:v>
                </c:pt>
                <c:pt idx="2324">
                  <c:v>-3.6881574086452498E-2</c:v>
                </c:pt>
                <c:pt idx="2325">
                  <c:v>-4.3671594883221102E-2</c:v>
                </c:pt>
                <c:pt idx="2326">
                  <c:v>-5.0415388118787097E-2</c:v>
                </c:pt>
                <c:pt idx="2327">
                  <c:v>-5.7111255176060603E-2</c:v>
                </c:pt>
                <c:pt idx="2328">
                  <c:v>-6.3757688820767502E-2</c:v>
                </c:pt>
                <c:pt idx="2329">
                  <c:v>-7.0353824520156302E-2</c:v>
                </c:pt>
                <c:pt idx="2330">
                  <c:v>-7.6899570050034199E-2</c:v>
                </c:pt>
                <c:pt idx="2331">
                  <c:v>-8.3394312934580994E-2</c:v>
                </c:pt>
                <c:pt idx="2332">
                  <c:v>-8.9835861312613105E-2</c:v>
                </c:pt>
                <c:pt idx="2333">
                  <c:v>-9.6220641960306399E-2</c:v>
                </c:pt>
                <c:pt idx="2334">
                  <c:v>-0.102543847784513</c:v>
                </c:pt>
                <c:pt idx="2335">
                  <c:v>-0.108798569652455</c:v>
                </c:pt>
                <c:pt idx="2336">
                  <c:v>-0.114975937872579</c:v>
                </c:pt>
                <c:pt idx="2337">
                  <c:v>-0.121068524915578</c:v>
                </c:pt>
                <c:pt idx="2338">
                  <c:v>-0.12707482077782001</c:v>
                </c:pt>
                <c:pt idx="2339">
                  <c:v>-0.132999241636787</c:v>
                </c:pt>
                <c:pt idx="2340">
                  <c:v>-0.13884621283302201</c:v>
                </c:pt>
                <c:pt idx="2341">
                  <c:v>-0.144614285839123</c:v>
                </c:pt>
                <c:pt idx="2342">
                  <c:v>-0.150297032580195</c:v>
                </c:pt>
                <c:pt idx="2343">
                  <c:v>-0.15588921524584101</c:v>
                </c:pt>
                <c:pt idx="2344">
                  <c:v>-0.16139015671538101</c:v>
                </c:pt>
                <c:pt idx="2345">
                  <c:v>-0.166800370121471</c:v>
                </c:pt>
                <c:pt idx="2346">
                  <c:v>-0.17211679389798001</c:v>
                </c:pt>
                <c:pt idx="2347">
                  <c:v>-0.177333462515576</c:v>
                </c:pt>
                <c:pt idx="2348">
                  <c:v>-0.18244642142571599</c:v>
                </c:pt>
                <c:pt idx="2349">
                  <c:v>-0.18745594667000701</c:v>
                </c:pt>
                <c:pt idx="2350">
                  <c:v>-0.19236341624029099</c:v>
                </c:pt>
                <c:pt idx="2351">
                  <c:v>-0.197167536520962</c:v>
                </c:pt>
                <c:pt idx="2352">
                  <c:v>-0.20186460485399299</c:v>
                </c:pt>
                <c:pt idx="2353">
                  <c:v>-0.20645111318939099</c:v>
                </c:pt>
                <c:pt idx="2354">
                  <c:v>-0.21092418683768499</c:v>
                </c:pt>
                <c:pt idx="2355">
                  <c:v>-0.21527955751241201</c:v>
                </c:pt>
                <c:pt idx="2356">
                  <c:v>-0.219510830443511</c:v>
                </c:pt>
                <c:pt idx="2357">
                  <c:v>-0.22361179467891201</c:v>
                </c:pt>
                <c:pt idx="2358">
                  <c:v>-0.22757906113535301</c:v>
                </c:pt>
                <c:pt idx="2359">
                  <c:v>-0.231412093595116</c:v>
                </c:pt>
                <c:pt idx="2360">
                  <c:v>-0.23511136373928901</c:v>
                </c:pt>
                <c:pt idx="2361">
                  <c:v>-0.23867699170440601</c:v>
                </c:pt>
                <c:pt idx="2362">
                  <c:v>-0.24210826948361799</c:v>
                </c:pt>
                <c:pt idx="2363">
                  <c:v>-0.24540310892026701</c:v>
                </c:pt>
                <c:pt idx="2364">
                  <c:v>-0.24855782516581701</c:v>
                </c:pt>
                <c:pt idx="2365">
                  <c:v>-0.251568533135692</c:v>
                </c:pt>
                <c:pt idx="2366">
                  <c:v>-0.25443329851485302</c:v>
                </c:pt>
                <c:pt idx="2367">
                  <c:v>-0.25715228622180902</c:v>
                </c:pt>
                <c:pt idx="2368">
                  <c:v>-0.25972517995519201</c:v>
                </c:pt>
                <c:pt idx="2369">
                  <c:v>-0.26214873222954099</c:v>
                </c:pt>
                <c:pt idx="2370">
                  <c:v>-0.26441733285318098</c:v>
                </c:pt>
                <c:pt idx="2371">
                  <c:v>-0.26652600357405598</c:v>
                </c:pt>
                <c:pt idx="2372">
                  <c:v>-0.26847271638734899</c:v>
                </c:pt>
                <c:pt idx="2373">
                  <c:v>-0.27025800314573201</c:v>
                </c:pt>
                <c:pt idx="2374">
                  <c:v>-0.27188247899379298</c:v>
                </c:pt>
                <c:pt idx="2375">
                  <c:v>-0.27334450854284698</c:v>
                </c:pt>
                <c:pt idx="2376">
                  <c:v>-0.27464002412938199</c:v>
                </c:pt>
                <c:pt idx="2377">
                  <c:v>-0.275764564593734</c:v>
                </c:pt>
                <c:pt idx="2378">
                  <c:v>-0.276715441599096</c:v>
                </c:pt>
                <c:pt idx="2379">
                  <c:v>-0.27749185664927001</c:v>
                </c:pt>
                <c:pt idx="2380">
                  <c:v>-0.27809333689046101</c:v>
                </c:pt>
                <c:pt idx="2381">
                  <c:v>-0.27851873223032603</c:v>
                </c:pt>
                <c:pt idx="2382">
                  <c:v>-0.27876667304754299</c:v>
                </c:pt>
                <c:pt idx="2383">
                  <c:v>-0.27883614836520998</c:v>
                </c:pt>
                <c:pt idx="2384">
                  <c:v>-0.27872621867409297</c:v>
                </c:pt>
                <c:pt idx="2385">
                  <c:v>-0.27843577766587702</c:v>
                </c:pt>
                <c:pt idx="2386">
                  <c:v>-0.27796415415706199</c:v>
                </c:pt>
                <c:pt idx="2387">
                  <c:v>-0.27731161819001998</c:v>
                </c:pt>
                <c:pt idx="2388">
                  <c:v>-0.27647883215269797</c:v>
                </c:pt>
                <c:pt idx="2389">
                  <c:v>-0.27546604068406999</c:v>
                </c:pt>
                <c:pt idx="2390">
                  <c:v>-0.27427314167204903</c:v>
                </c:pt>
                <c:pt idx="2391">
                  <c:v>-0.27290022316786</c:v>
                </c:pt>
                <c:pt idx="2392">
                  <c:v>-0.27134754194499699</c:v>
                </c:pt>
                <c:pt idx="2393">
                  <c:v>-0.26961514563913103</c:v>
                </c:pt>
                <c:pt idx="2394">
                  <c:v>-0.26770300944035902</c:v>
                </c:pt>
                <c:pt idx="2395">
                  <c:v>-0.26561156873894098</c:v>
                </c:pt>
                <c:pt idx="2396">
                  <c:v>-0.26334180878184099</c:v>
                </c:pt>
                <c:pt idx="2397">
                  <c:v>-0.26089481009613802</c:v>
                </c:pt>
                <c:pt idx="2398">
                  <c:v>-0.25827140742927002</c:v>
                </c:pt>
                <c:pt idx="2399">
                  <c:v>-0.255472290559983</c:v>
                </c:pt>
                <c:pt idx="2400">
                  <c:v>-0.252498267798969</c:v>
                </c:pt>
                <c:pt idx="2401">
                  <c:v>-0.249350400368578</c:v>
                </c:pt>
                <c:pt idx="2402">
                  <c:v>-0.24594503370969001</c:v>
                </c:pt>
                <c:pt idx="2403">
                  <c:v>-0.242371367433214</c:v>
                </c:pt>
                <c:pt idx="2404">
                  <c:v>-0.23863184699071599</c:v>
                </c:pt>
                <c:pt idx="2405">
                  <c:v>-0.23472903132738401</c:v>
                </c:pt>
                <c:pt idx="2406">
                  <c:v>-0.23066559113094801</c:v>
                </c:pt>
                <c:pt idx="2407">
                  <c:v>-0.22644430700413201</c:v>
                </c:pt>
                <c:pt idx="2408">
                  <c:v>-0.22206806756189901</c:v>
                </c:pt>
                <c:pt idx="2409">
                  <c:v>-0.21753986745477699</c:v>
                </c:pt>
                <c:pt idx="2410">
                  <c:v>-0.21286280531962101</c:v>
                </c:pt>
                <c:pt idx="2411">
                  <c:v>-0.20804008165923099</c:v>
                </c:pt>
                <c:pt idx="2412">
                  <c:v>-0.20307499665225001</c:v>
                </c:pt>
                <c:pt idx="2413">
                  <c:v>-0.197970947894864</c:v>
                </c:pt>
                <c:pt idx="2414">
                  <c:v>-0.19273142807582699</c:v>
                </c:pt>
                <c:pt idx="2415">
                  <c:v>-0.187360022586432</c:v>
                </c:pt>
                <c:pt idx="2416">
                  <c:v>-0.181860407067028</c:v>
                </c:pt>
                <c:pt idx="2417">
                  <c:v>-0.17623634489179199</c:v>
                </c:pt>
                <c:pt idx="2418">
                  <c:v>-0.17049168459345901</c:v>
                </c:pt>
                <c:pt idx="2419">
                  <c:v>-0.164630357229782</c:v>
                </c:pt>
                <c:pt idx="2420">
                  <c:v>-0.15865637369351501</c:v>
                </c:pt>
                <c:pt idx="2421">
                  <c:v>-0.152573821967773</c:v>
                </c:pt>
                <c:pt idx="2422">
                  <c:v>-0.14638686432862899</c:v>
                </c:pt>
                <c:pt idx="2423">
                  <c:v>-0.14009973449688301</c:v>
                </c:pt>
                <c:pt idx="2424">
                  <c:v>-0.13371673474093401</c:v>
                </c:pt>
                <c:pt idx="2425">
                  <c:v>-0.127242232932748</c:v>
                </c:pt>
                <c:pt idx="2426">
                  <c:v>-0.12068065955893401</c:v>
                </c:pt>
                <c:pt idx="2427">
                  <c:v>-0.114036504688971</c:v>
                </c:pt>
                <c:pt idx="2428">
                  <c:v>-0.107314314902667</c:v>
                </c:pt>
                <c:pt idx="2429">
                  <c:v>-0.10051869017894099</c:v>
                </c:pt>
                <c:pt idx="2430">
                  <c:v>-9.3654280748069196E-2</c:v>
                </c:pt>
                <c:pt idx="2431">
                  <c:v>-8.6725783909545801E-2</c:v>
                </c:pt>
                <c:pt idx="2432">
                  <c:v>-7.9737940817728406E-2</c:v>
                </c:pt>
                <c:pt idx="2433">
                  <c:v>-7.2695533237478599E-2</c:v>
                </c:pt>
                <c:pt idx="2434">
                  <c:v>-6.5603380272011499E-2</c:v>
                </c:pt>
                <c:pt idx="2435">
                  <c:v>-5.8466335065194101E-2</c:v>
                </c:pt>
                <c:pt idx="2436">
                  <c:v>-5.1289281480550099E-2</c:v>
                </c:pt>
                <c:pt idx="2437">
                  <c:v>-4.4077130759243903E-2</c:v>
                </c:pt>
                <c:pt idx="2438">
                  <c:v>-3.6834818159329097E-2</c:v>
                </c:pt>
                <c:pt idx="2439">
                  <c:v>-2.9567299578563199E-2</c:v>
                </c:pt>
                <c:pt idx="2440">
                  <c:v>-2.2279548163097899E-2</c:v>
                </c:pt>
                <c:pt idx="2441">
                  <c:v>-1.49765509043671E-2</c:v>
                </c:pt>
                <c:pt idx="2442">
                  <c:v>-7.6633052264999304E-3</c:v>
                </c:pt>
                <c:pt idx="2443">
                  <c:v>-3.4481556659485502E-4</c:v>
                </c:pt>
                <c:pt idx="2444">
                  <c:v>6.9739100498047296E-3</c:v>
                </c:pt>
                <c:pt idx="2445">
                  <c:v>1.4287863435691E-2</c:v>
                </c:pt>
                <c:pt idx="2446">
                  <c:v>2.15920396696824E-2</c:v>
                </c:pt>
                <c:pt idx="2447">
                  <c:v>2.8881440520879799E-2</c:v>
                </c:pt>
                <c:pt idx="2448">
                  <c:v>3.6151077869144302E-2</c:v>
                </c:pt>
                <c:pt idx="2449">
                  <c:v>4.3395977118456497E-2</c:v>
                </c:pt>
                <c:pt idx="2450">
                  <c:v>5.0611180601020801E-2</c:v>
                </c:pt>
                <c:pt idx="2451">
                  <c:v>5.77917509697859E-2</c:v>
                </c:pt>
                <c:pt idx="2452">
                  <c:v>6.4932774577060301E-2</c:v>
                </c:pt>
                <c:pt idx="2453">
                  <c:v>7.2029364836909998E-2</c:v>
                </c:pt>
                <c:pt idx="2454">
                  <c:v>7.9076665569037696E-2</c:v>
                </c:pt>
                <c:pt idx="2455">
                  <c:v>8.6069854321856001E-2</c:v>
                </c:pt>
                <c:pt idx="2456">
                  <c:v>9.3004145672479693E-2</c:v>
                </c:pt>
                <c:pt idx="2457">
                  <c:v>9.9874794501379496E-2</c:v>
                </c:pt>
                <c:pt idx="2458">
                  <c:v>0.10667709923945699</c:v>
                </c:pt>
                <c:pt idx="2459">
                  <c:v>0.11340640508531601</c:v>
                </c:pt>
                <c:pt idx="2460">
                  <c:v>0.120058107190535</c:v>
                </c:pt>
                <c:pt idx="2461">
                  <c:v>0.126627653810751</c:v>
                </c:pt>
                <c:pt idx="2462">
                  <c:v>0.13311054942041001</c:v>
                </c:pt>
                <c:pt idx="2463">
                  <c:v>0.13950235778904499</c:v>
                </c:pt>
                <c:pt idx="2464">
                  <c:v>0.145798705016976</c:v>
                </c:pt>
                <c:pt idx="2465">
                  <c:v>0.15199528252836</c:v>
                </c:pt>
                <c:pt idx="2466">
                  <c:v>0.15808785001954401</c:v>
                </c:pt>
                <c:pt idx="2467">
                  <c:v>0.16407223836068599</c:v>
                </c:pt>
                <c:pt idx="2468">
                  <c:v>0.16994435244868999</c:v>
                </c:pt>
                <c:pt idx="2469">
                  <c:v>0.17570017400946999</c:v>
                </c:pt>
                <c:pt idx="2470">
                  <c:v>0.181335764347648</c:v>
                </c:pt>
                <c:pt idx="2471">
                  <c:v>0.186847267041793</c:v>
                </c:pt>
                <c:pt idx="2472">
                  <c:v>0.192230910583362</c:v>
                </c:pt>
                <c:pt idx="2473">
                  <c:v>0.19748301095753401</c:v>
                </c:pt>
                <c:pt idx="2474">
                  <c:v>0.202599974164174</c:v>
                </c:pt>
                <c:pt idx="2475">
                  <c:v>0.20757829867719699</c:v>
                </c:pt>
                <c:pt idx="2476">
                  <c:v>0.21241457784065601</c:v>
                </c:pt>
                <c:pt idx="2477">
                  <c:v>0.21710550219990801</c:v>
                </c:pt>
                <c:pt idx="2478">
                  <c:v>0.221647861766266</c:v>
                </c:pt>
                <c:pt idx="2479">
                  <c:v>0.22603854821358799</c:v>
                </c:pt>
                <c:pt idx="2480">
                  <c:v>0.23027455700529401</c:v>
                </c:pt>
                <c:pt idx="2481">
                  <c:v>0.234352989450369</c:v>
                </c:pt>
                <c:pt idx="2482">
                  <c:v>0.238271054686926</c:v>
                </c:pt>
                <c:pt idx="2483">
                  <c:v>0.242026071591987</c:v>
                </c:pt>
                <c:pt idx="2484">
                  <c:v>0.24561547061617101</c:v>
                </c:pt>
                <c:pt idx="2485">
                  <c:v>0.24903679554203101</c:v>
                </c:pt>
                <c:pt idx="2486">
                  <c:v>0.25228770516483401</c:v>
                </c:pt>
                <c:pt idx="2487">
                  <c:v>0.25536597489464602</c:v>
                </c:pt>
                <c:pt idx="2488">
                  <c:v>0.25826949827861301</c:v>
                </c:pt>
                <c:pt idx="2489">
                  <c:v>0.26099628844239903</c:v>
                </c:pt>
                <c:pt idx="2490">
                  <c:v>0.26354447944980502</c:v>
                </c:pt>
                <c:pt idx="2491">
                  <c:v>0.26591232757961902</c:v>
                </c:pt>
                <c:pt idx="2492">
                  <c:v>0.26809821251884303</c:v>
                </c:pt>
                <c:pt idx="2493">
                  <c:v>0.27010063847147098</c:v>
                </c:pt>
                <c:pt idx="2494">
                  <c:v>0.27191823518205599</c:v>
                </c:pt>
                <c:pt idx="2495">
                  <c:v>0.27354975887337302</c:v>
                </c:pt>
                <c:pt idx="2496">
                  <c:v>0.27499409309753597</c:v>
                </c:pt>
                <c:pt idx="2497">
                  <c:v>0.27625024949997501</c:v>
                </c:pt>
                <c:pt idx="2498">
                  <c:v>0.27731736849577099</c:v>
                </c:pt>
                <c:pt idx="2499">
                  <c:v>0.27819471985786298</c:v>
                </c:pt>
                <c:pt idx="2500">
                  <c:v>0.27888170321674499</c:v>
                </c:pt>
                <c:pt idx="2501">
                  <c:v>0.27937784847129199</c:v>
                </c:pt>
                <c:pt idx="2502">
                  <c:v>0.27968281611045598</c:v>
                </c:pt>
                <c:pt idx="2503">
                  <c:v>0.27979639744558599</c:v>
                </c:pt>
                <c:pt idx="2504">
                  <c:v>0.279718514753238</c:v>
                </c:pt>
                <c:pt idx="2505">
                  <c:v>0.27944922132835598</c:v>
                </c:pt>
                <c:pt idx="2506">
                  <c:v>0.27898870144781002</c:v>
                </c:pt>
                <c:pt idx="2507">
                  <c:v>0.278337270244288</c:v>
                </c:pt>
                <c:pt idx="2508">
                  <c:v>0.27749537349065601</c:v>
                </c:pt>
                <c:pt idx="2509">
                  <c:v>0.27646358729491399</c:v>
                </c:pt>
                <c:pt idx="2510">
                  <c:v>0.27524261770596897</c:v>
                </c:pt>
                <c:pt idx="2511">
                  <c:v>0.27383330023048702</c:v>
                </c:pt>
                <c:pt idx="2512">
                  <c:v>0.27223659926115401</c:v>
                </c:pt>
                <c:pt idx="2513">
                  <c:v>0.27045360741675201</c:v>
                </c:pt>
                <c:pt idx="2514">
                  <c:v>0.26848554479447301</c:v>
                </c:pt>
                <c:pt idx="2515">
                  <c:v>0.26633375813501797</c:v>
                </c:pt>
                <c:pt idx="2516">
                  <c:v>0.26399971990102</c:v>
                </c:pt>
                <c:pt idx="2517">
                  <c:v>0.26148502726944201</c:v>
                </c:pt>
                <c:pt idx="2518">
                  <c:v>0.25879140103863402</c:v>
                </c:pt>
                <c:pt idx="2519">
                  <c:v>0.25592068445079502</c:v>
                </c:pt>
                <c:pt idx="2520">
                  <c:v>0.25287484193064502</c:v>
                </c:pt>
                <c:pt idx="2521">
                  <c:v>0.249655957741173</c:v>
                </c:pt>
                <c:pt idx="2522">
                  <c:v>0.246266234557384</c:v>
                </c:pt>
                <c:pt idx="2523">
                  <c:v>0.24270799195901099</c:v>
                </c:pt>
                <c:pt idx="2524">
                  <c:v>0.238983664843231</c:v>
                </c:pt>
                <c:pt idx="2525">
                  <c:v>0.235095801758475</c:v>
                </c:pt>
                <c:pt idx="2526">
                  <c:v>0.23104706316045601</c:v>
                </c:pt>
                <c:pt idx="2527">
                  <c:v>0.226840219591631</c:v>
                </c:pt>
                <c:pt idx="2528">
                  <c:v>0.22247814978532199</c:v>
                </c:pt>
                <c:pt idx="2529">
                  <c:v>0.21796383869580499</c:v>
                </c:pt>
                <c:pt idx="2530">
                  <c:v>0.21330037545571601</c:v>
                </c:pt>
                <c:pt idx="2531">
                  <c:v>0.208490951262161</c:v>
                </c:pt>
                <c:pt idx="2532">
                  <c:v>0.20353885719299</c:v>
                </c:pt>
                <c:pt idx="2533">
                  <c:v>0.19844748195471701</c:v>
                </c:pt>
                <c:pt idx="2534">
                  <c:v>0.19322030956364</c:v>
                </c:pt>
                <c:pt idx="2535">
                  <c:v>0.18786091696173299</c:v>
                </c:pt>
                <c:pt idx="2536">
                  <c:v>0.18237297156895499</c:v>
                </c:pt>
                <c:pt idx="2537">
                  <c:v>0.176760228773641</c:v>
                </c:pt>
                <c:pt idx="2538">
                  <c:v>0.17102652936270299</c:v>
                </c:pt>
                <c:pt idx="2539">
                  <c:v>0.16517579689338199</c:v>
                </c:pt>
                <c:pt idx="2540">
                  <c:v>0.159212035008373</c:v>
                </c:pt>
                <c:pt idx="2541">
                  <c:v>0.153139324696135</c:v>
                </c:pt>
                <c:pt idx="2542">
                  <c:v>0.14696182149828599</c:v>
                </c:pt>
                <c:pt idx="2543">
                  <c:v>0.14068375266597499</c:v>
                </c:pt>
                <c:pt idx="2544">
                  <c:v>0.13430941426717799</c:v>
                </c:pt>
                <c:pt idx="2545">
                  <c:v>0.127843168246915</c:v>
                </c:pt>
                <c:pt idx="2546">
                  <c:v>0.12128943944237899</c:v>
                </c:pt>
                <c:pt idx="2547">
                  <c:v>0.114652712555029</c:v>
                </c:pt>
                <c:pt idx="2548">
                  <c:v>0.10793752908172</c:v>
                </c:pt>
                <c:pt idx="2549">
                  <c:v>0.101148484206968</c:v>
                </c:pt>
                <c:pt idx="2550">
                  <c:v>9.4290223658474906E-2</c:v>
                </c:pt>
                <c:pt idx="2551">
                  <c:v>8.7367440528067095E-2</c:v>
                </c:pt>
                <c:pt idx="2552">
                  <c:v>8.0384872060225696E-2</c:v>
                </c:pt>
                <c:pt idx="2553">
                  <c:v>7.3347296410399401E-2</c:v>
                </c:pt>
                <c:pt idx="2554">
                  <c:v>6.6259529375324297E-2</c:v>
                </c:pt>
                <c:pt idx="2555">
                  <c:v>5.9126421097585397E-2</c:v>
                </c:pt>
                <c:pt idx="2556">
                  <c:v>5.1952852746675098E-2</c:v>
                </c:pt>
                <c:pt idx="2557">
                  <c:v>4.47437331788203E-2</c:v>
                </c:pt>
                <c:pt idx="2558">
                  <c:v>3.7503995577863297E-2</c:v>
                </c:pt>
                <c:pt idx="2559">
                  <c:v>3.0238594079495799E-2</c:v>
                </c:pt>
                <c:pt idx="2560">
                  <c:v>2.2952500381155001E-2</c:v>
                </c:pt>
                <c:pt idx="2561">
                  <c:v>1.56507003399027E-2</c:v>
                </c:pt>
                <c:pt idx="2562">
                  <c:v>8.3381905606148502E-3</c:v>
                </c:pt>
                <c:pt idx="2563">
                  <c:v>1.0199749768162801E-3</c:v>
                </c:pt>
                <c:pt idx="2564">
                  <c:v>-6.2989385734992598E-3</c:v>
                </c:pt>
                <c:pt idx="2565">
                  <c:v>-1.36135417747212E-2</c:v>
                </c:pt>
                <c:pt idx="2566">
                  <c:v>-2.0918829260800902E-2</c:v>
                </c:pt>
                <c:pt idx="2567">
                  <c:v>-2.8209802040411899E-2</c:v>
                </c:pt>
                <c:pt idx="2568">
                  <c:v>-3.5481470917748503E-2</c:v>
                </c:pt>
                <c:pt idx="2569">
                  <c:v>-4.2728859906620502E-2</c:v>
                </c:pt>
                <c:pt idx="2570">
                  <c:v>-4.9947009635509201E-2</c:v>
                </c:pt>
                <c:pt idx="2571">
                  <c:v>-5.7130980741254E-2</c:v>
                </c:pt>
                <c:pt idx="2572">
                  <c:v>-6.4275857249046803E-2</c:v>
                </c:pt>
                <c:pt idx="2573">
                  <c:v>-7.1376749936422706E-2</c:v>
                </c:pt>
                <c:pt idx="2574">
                  <c:v>-7.8428799678943298E-2</c:v>
                </c:pt>
                <c:pt idx="2575">
                  <c:v>-8.5427180775284203E-2</c:v>
                </c:pt>
                <c:pt idx="2576">
                  <c:v>-9.2367104249451604E-2</c:v>
                </c:pt>
                <c:pt idx="2577">
                  <c:v>-9.9243821127867199E-2</c:v>
                </c:pt>
                <c:pt idx="2578">
                  <c:v>-0.10605262568908</c:v>
                </c:pt>
                <c:pt idx="2579">
                  <c:v>-0.112788858683881</c:v>
                </c:pt>
                <c:pt idx="2580">
                  <c:v>-0.119447910523615</c:v>
                </c:pt>
                <c:pt idx="2581">
                  <c:v>-0.126025224434514</c:v>
                </c:pt>
                <c:pt idx="2582">
                  <c:v>-0.13251629957588401</c:v>
                </c:pt>
                <c:pt idx="2583">
                  <c:v>-0.138916694120024</c:v>
                </c:pt>
                <c:pt idx="2584">
                  <c:v>-0.14522202829175301</c:v>
                </c:pt>
                <c:pt idx="2585">
                  <c:v>-0.15142798736548599</c:v>
                </c:pt>
                <c:pt idx="2586">
                  <c:v>-0.15753032461778499</c:v>
                </c:pt>
                <c:pt idx="2587">
                  <c:v>-0.163524864233385</c:v>
                </c:pt>
                <c:pt idx="2588">
                  <c:v>-0.16940750416269601</c:v>
                </c:pt>
                <c:pt idx="2589">
                  <c:v>-0.17517421892882301</c:v>
                </c:pt>
                <c:pt idx="2590">
                  <c:v>-0.180821062382193</c:v>
                </c:pt>
                <c:pt idx="2591">
                  <c:v>-0.18634417040089399</c:v>
                </c:pt>
                <c:pt idx="2592">
                  <c:v>-0.191739763534887</c:v>
                </c:pt>
                <c:pt idx="2593">
                  <c:v>-0.197004149592272</c:v>
                </c:pt>
                <c:pt idx="2594">
                  <c:v>-0.20213372616584899</c:v>
                </c:pt>
                <c:pt idx="2595">
                  <c:v>-0.20712498309823599</c:v>
                </c:pt>
                <c:pt idx="2596">
                  <c:v>-0.21197450488386099</c:v>
                </c:pt>
                <c:pt idx="2597">
                  <c:v>-0.21667897300618499</c:v>
                </c:pt>
                <c:pt idx="2598">
                  <c:v>-0.22123516820855599</c:v>
                </c:pt>
                <c:pt idx="2599">
                  <c:v>-0.22563997269713601</c:v>
                </c:pt>
                <c:pt idx="2600">
                  <c:v>-0.22989037227440601</c:v>
                </c:pt>
                <c:pt idx="2601">
                  <c:v>-0.23398345840176701</c:v>
                </c:pt>
                <c:pt idx="2602">
                  <c:v>-0.23791643018985101</c:v>
                </c:pt>
                <c:pt idx="2603">
                  <c:v>-0.24168659631516201</c:v>
                </c:pt>
                <c:pt idx="2604">
                  <c:v>-0.24529137686174399</c:v>
                </c:pt>
                <c:pt idx="2605">
                  <c:v>-0.24872830508660701</c:v>
                </c:pt>
                <c:pt idx="2606">
                  <c:v>-0.25199502910771798</c:v>
                </c:pt>
                <c:pt idx="2607">
                  <c:v>-0.25508931351338698</c:v>
                </c:pt>
                <c:pt idx="2608">
                  <c:v>-0.25800904089195398</c:v>
                </c:pt>
                <c:pt idx="2609">
                  <c:v>-0.26075221328072801</c:v>
                </c:pt>
                <c:pt idx="2610">
                  <c:v>-0.26331695353319001</c:v>
                </c:pt>
                <c:pt idx="2611">
                  <c:v>-0.26570150660351799</c:v>
                </c:pt>
                <c:pt idx="2612">
                  <c:v>-0.26790424074756303</c:v>
                </c:pt>
                <c:pt idx="2613">
                  <c:v>-0.26992364863944501</c:v>
                </c:pt>
                <c:pt idx="2614">
                  <c:v>-0.27175834840301799</c:v>
                </c:pt>
                <c:pt idx="2615">
                  <c:v>-0.27340708455747498</c:v>
                </c:pt>
                <c:pt idx="2616">
                  <c:v>-0.274868728876482</c:v>
                </c:pt>
                <c:pt idx="2617">
                  <c:v>-0.276142281160212</c:v>
                </c:pt>
                <c:pt idx="2618">
                  <c:v>-0.27722686991978401</c:v>
                </c:pt>
                <c:pt idx="2619">
                  <c:v>-0.27812175297361902</c:v>
                </c:pt>
                <c:pt idx="2620">
                  <c:v>-0.27882631795531299</c:v>
                </c:pt>
                <c:pt idx="2621">
                  <c:v>-0.27934008273268002</c:v>
                </c:pt>
                <c:pt idx="2622">
                  <c:v>-0.27966269573767</c:v>
                </c:pt>
                <c:pt idx="2623">
                  <c:v>-0.27979393620695098</c:v>
                </c:pt>
                <c:pt idx="2624">
                  <c:v>-0.279733714332973</c:v>
                </c:pt>
                <c:pt idx="2625">
                  <c:v>-0.27948207132542602</c:v>
                </c:pt>
                <c:pt idx="2626">
                  <c:v>-0.27903917938303602</c:v>
                </c:pt>
                <c:pt idx="2627">
                  <c:v>-0.27840534157573599</c:v>
                </c:pt>
                <c:pt idx="2628">
                  <c:v>-0.27758099163727201</c:v>
                </c:pt>
                <c:pt idx="2629">
                  <c:v>-0.27656669366839798</c:v>
                </c:pt>
                <c:pt idx="2630">
                  <c:v>-0.27536314175086801</c:v>
                </c:pt>
                <c:pt idx="2631">
                  <c:v>-0.27397115947247502</c:v>
                </c:pt>
                <c:pt idx="2632">
                  <c:v>-0.27239169936347302</c:v>
                </c:pt>
                <c:pt idx="2633">
                  <c:v>-0.270625842244759</c:v>
                </c:pt>
                <c:pt idx="2634">
                  <c:v>-0.26867479648827403</c:v>
                </c:pt>
                <c:pt idx="2635">
                  <c:v>-0.266539897190117</c:v>
                </c:pt>
                <c:pt idx="2636">
                  <c:v>-0.26422260525693803</c:v>
                </c:pt>
                <c:pt idx="2637">
                  <c:v>-0.261724506406246</c:v>
                </c:pt>
                <c:pt idx="2638">
                  <c:v>-0.25904731008130499</c:v>
                </c:pt>
                <c:pt idx="2639">
                  <c:v>-0.25619284828136701</c:v>
                </c:pt>
                <c:pt idx="2640">
                  <c:v>-0.25316307430803697</c:v>
                </c:pt>
                <c:pt idx="2641">
                  <c:v>-0.249960061428638</c:v>
                </c:pt>
                <c:pt idx="2642">
                  <c:v>-0.246586001457471</c:v>
                </c:pt>
                <c:pt idx="2643">
                  <c:v>-0.24304320325597001</c:v>
                </c:pt>
                <c:pt idx="2644">
                  <c:v>-0.23933409115274801</c:v>
                </c:pt>
                <c:pt idx="2645">
                  <c:v>-0.23546120328463599</c:v>
                </c:pt>
                <c:pt idx="2646">
                  <c:v>-0.23142718985984301</c:v>
                </c:pt>
                <c:pt idx="2647">
                  <c:v>-0.227234811344422</c:v>
                </c:pt>
                <c:pt idx="2648">
                  <c:v>-0.222886936573294</c:v>
                </c:pt>
                <c:pt idx="2649">
                  <c:v>-0.21838654078710501</c:v>
                </c:pt>
                <c:pt idx="2650">
                  <c:v>-0.21373670359628</c:v>
                </c:pt>
                <c:pt idx="2651">
                  <c:v>-0.20894060687365201</c:v>
                </c:pt>
                <c:pt idx="2652">
                  <c:v>-0.20400153257711401</c:v>
                </c:pt>
                <c:pt idx="2653">
                  <c:v>-0.198922860503778</c:v>
                </c:pt>
                <c:pt idx="2654">
                  <c:v>-0.193708065977197</c:v>
                </c:pt>
                <c:pt idx="2655">
                  <c:v>-0.18836071746920099</c:v>
                </c:pt>
                <c:pt idx="2656">
                  <c:v>-0.18288447415800199</c:v>
                </c:pt>
                <c:pt idx="2657">
                  <c:v>-0.17728308342422999</c:v>
                </c:pt>
                <c:pt idx="2658">
                  <c:v>-0.171560378286606</c:v>
                </c:pt>
                <c:pt idx="2659">
                  <c:v>-0.16572027477901499</c:v>
                </c:pt>
                <c:pt idx="2660">
                  <c:v>-0.15976676927077799</c:v>
                </c:pt>
                <c:pt idx="2661">
                  <c:v>-0.15370393573193999</c:v>
                </c:pt>
                <c:pt idx="2662">
                  <c:v>-0.147535922945466</c:v>
                </c:pt>
                <c:pt idx="2663">
                  <c:v>-0.141266951668237</c:v>
                </c:pt>
                <c:pt idx="2664">
                  <c:v>-0.13490131174279399</c:v>
                </c:pt>
                <c:pt idx="2665">
                  <c:v>-0.12844335916181199</c:v>
                </c:pt>
                <c:pt idx="2666">
                  <c:v>-0.121897513087303</c:v>
                </c:pt>
                <c:pt idx="2667">
                  <c:v>-0.11526825282659101</c:v>
                </c:pt>
                <c:pt idx="2668">
                  <c:v>-0.10856011476713601</c:v>
                </c:pt>
                <c:pt idx="2669">
                  <c:v>-0.101777689272294</c:v>
                </c:pt>
                <c:pt idx="2670">
                  <c:v>-9.4925617540140103E-2</c:v>
                </c:pt>
                <c:pt idx="2671">
                  <c:v>-8.8008588427508402E-2</c:v>
                </c:pt>
                <c:pt idx="2672">
                  <c:v>-8.1031335241418798E-2</c:v>
                </c:pt>
                <c:pt idx="2673">
                  <c:v>-7.3998632500084899E-2</c:v>
                </c:pt>
                <c:pt idx="2674">
                  <c:v>-6.6915292665723006E-2</c:v>
                </c:pt>
                <c:pt idx="2675">
                  <c:v>-5.9786162851394598E-2</c:v>
                </c:pt>
                <c:pt idx="2676">
                  <c:v>-5.2616121504139003E-2</c:v>
                </c:pt>
                <c:pt idx="2677">
                  <c:v>-4.54100750666626E-2</c:v>
                </c:pt>
                <c:pt idx="2678">
                  <c:v>-3.8172954619871698E-2</c:v>
                </c:pt>
                <c:pt idx="2679">
                  <c:v>-3.09097125085455E-2</c:v>
                </c:pt>
                <c:pt idx="2680">
                  <c:v>-2.3625318952457501E-2</c:v>
                </c:pt>
                <c:pt idx="2681">
                  <c:v>-1.63247586452663E-2</c:v>
                </c:pt>
                <c:pt idx="2682">
                  <c:v>-9.0130273435004502E-3</c:v>
                </c:pt>
                <c:pt idx="2683">
                  <c:v>-1.69512844797462E-3</c:v>
                </c:pt>
                <c:pt idx="2684">
                  <c:v>5.62393042002657E-3</c:v>
                </c:pt>
                <c:pt idx="2685">
                  <c:v>1.2939140845452E-2</c:v>
                </c:pt>
                <c:pt idx="2686">
                  <c:v>2.0245497046730801E-2</c:v>
                </c:pt>
                <c:pt idx="2687">
                  <c:v>2.7537999301217399E-2</c:v>
                </c:pt>
                <c:pt idx="2688">
                  <c:v>3.4811657366489897E-2</c:v>
                </c:pt>
                <c:pt idx="2689">
                  <c:v>4.2061493895161201E-2</c:v>
                </c:pt>
                <c:pt idx="2690">
                  <c:v>4.9282547840866997E-2</c:v>
                </c:pt>
                <c:pt idx="2691">
                  <c:v>5.6469877853097698E-2</c:v>
                </c:pt>
                <c:pt idx="2692">
                  <c:v>6.3618565658553505E-2</c:v>
                </c:pt>
                <c:pt idx="2693">
                  <c:v>7.0723719426707105E-2</c:v>
                </c:pt>
                <c:pt idx="2694">
                  <c:v>7.7780477117272401E-2</c:v>
                </c:pt>
                <c:pt idx="2695">
                  <c:v>8.4784009807287106E-2</c:v>
                </c:pt>
                <c:pt idx="2696">
                  <c:v>9.1729524995533704E-2</c:v>
                </c:pt>
                <c:pt idx="2697">
                  <c:v>9.8612269882037099E-2</c:v>
                </c:pt>
                <c:pt idx="2698">
                  <c:v>0.105427534620394</c:v>
                </c:pt>
                <c:pt idx="2699">
                  <c:v>0.112170655540711</c:v>
                </c:pt>
                <c:pt idx="2700">
                  <c:v>0.118837018340942</c:v>
                </c:pt>
                <c:pt idx="2701">
                  <c:v>0.12542206124444499</c:v>
                </c:pt>
                <c:pt idx="2702">
                  <c:v>0.13192127812159599</c:v>
                </c:pt>
                <c:pt idx="2703">
                  <c:v>0.13833022157332001</c:v>
                </c:pt>
                <c:pt idx="2704">
                  <c:v>0.14464450597444201</c:v>
                </c:pt>
                <c:pt idx="2705">
                  <c:v>0.150859810474751</c:v>
                </c:pt>
                <c:pt idx="2706">
                  <c:v>0.15697188195575901</c:v>
                </c:pt>
                <c:pt idx="2707">
                  <c:v>0.16297653794108999</c:v>
                </c:pt>
                <c:pt idx="2708">
                  <c:v>0.16886966945854501</c:v>
                </c:pt>
                <c:pt idx="2709">
                  <c:v>0.17464724385186001</c:v>
                </c:pt>
                <c:pt idx="2710">
                  <c:v>0.18030530754024399</c:v>
                </c:pt>
                <c:pt idx="2711">
                  <c:v>0.185839988723804</c:v>
                </c:pt>
                <c:pt idx="2712">
                  <c:v>0.191247500033011</c:v>
                </c:pt>
                <c:pt idx="2713">
                  <c:v>0.19652414112038599</c:v>
                </c:pt>
                <c:pt idx="2714">
                  <c:v>0.20166630119264001</c:v>
                </c:pt>
                <c:pt idx="2715">
                  <c:v>0.20667046148153201</c:v>
                </c:pt>
                <c:pt idx="2716">
                  <c:v>0.21153319765175199</c:v>
                </c:pt>
                <c:pt idx="2717">
                  <c:v>0.21625118214418901</c:v>
                </c:pt>
                <c:pt idx="2718">
                  <c:v>0.22082118645297</c:v>
                </c:pt>
                <c:pt idx="2719">
                  <c:v>0.22524008333471901</c:v>
                </c:pt>
                <c:pt idx="2720">
                  <c:v>0.22950484894852199</c:v>
                </c:pt>
                <c:pt idx="2721">
                  <c:v>0.23361256492513699</c:v>
                </c:pt>
                <c:pt idx="2722">
                  <c:v>0.237560420364023</c:v>
                </c:pt>
                <c:pt idx="2723">
                  <c:v>0.241345713756836</c:v>
                </c:pt>
                <c:pt idx="2724">
                  <c:v>0.244965854836066</c:v>
                </c:pt>
                <c:pt idx="2725">
                  <c:v>0.24841836634754599</c:v>
                </c:pt>
                <c:pt idx="2726">
                  <c:v>0.25170088574563598</c:v>
                </c:pt>
                <c:pt idx="2727">
                  <c:v>0.25481116680990601</c:v>
                </c:pt>
                <c:pt idx="2728">
                  <c:v>0.25774708118222001</c:v>
                </c:pt>
                <c:pt idx="2729">
                  <c:v>0.26050661982316498</c:v>
                </c:pt>
                <c:pt idx="2730">
                  <c:v>0.263087894386832</c:v>
                </c:pt>
                <c:pt idx="2731">
                  <c:v>0.26548913851300898</c:v>
                </c:pt>
                <c:pt idx="2732">
                  <c:v>0.267708709035896</c:v>
                </c:pt>
                <c:pt idx="2733">
                  <c:v>0.26974508710851902</c:v>
                </c:pt>
                <c:pt idx="2734">
                  <c:v>0.27159687924207399</c:v>
                </c:pt>
                <c:pt idx="2735">
                  <c:v>0.27326281825948801</c:v>
                </c:pt>
                <c:pt idx="2736">
                  <c:v>0.27474176416254498</c:v>
                </c:pt>
                <c:pt idx="2737">
                  <c:v>0.27603270491198501</c:v>
                </c:pt>
                <c:pt idx="2738">
                  <c:v>0.27713475712003999</c:v>
                </c:pt>
                <c:pt idx="2739">
                  <c:v>0.27804716665493401</c:v>
                </c:pt>
                <c:pt idx="2740">
                  <c:v>0.27876930915693199</c:v>
                </c:pt>
                <c:pt idx="2741">
                  <c:v>0.27930069046559203</c:v>
                </c:pt>
                <c:pt idx="2742">
                  <c:v>0.27964094695791197</c:v>
                </c:pt>
                <c:pt idx="2743">
                  <c:v>0.27978984579716298</c:v>
                </c:pt>
                <c:pt idx="2744">
                  <c:v>0.27974728509221303</c:v>
                </c:pt>
                <c:pt idx="2745">
                  <c:v>0.279513293967254</c:v>
                </c:pt>
                <c:pt idx="2746">
                  <c:v>0.27908803254187198</c:v>
                </c:pt>
                <c:pt idx="2747">
                  <c:v>0.27847179182147602</c:v>
                </c:pt>
                <c:pt idx="2748">
                  <c:v>0.27766499349816498</c:v>
                </c:pt>
                <c:pt idx="2749">
                  <c:v>0.276668189662167</c:v>
                </c:pt>
                <c:pt idx="2750">
                  <c:v>0.275482062424038</c:v>
                </c:pt>
                <c:pt idx="2751">
                  <c:v>0.27410742344790601</c:v>
                </c:pt>
                <c:pt idx="2752">
                  <c:v>0.27254521339603999</c:v>
                </c:pt>
                <c:pt idx="2753">
                  <c:v>0.27079650128516503</c:v>
                </c:pt>
                <c:pt idx="2754">
                  <c:v>0.26886248375493299</c:v>
                </c:pt>
                <c:pt idx="2755">
                  <c:v>0.26674448424906699</c:v>
                </c:pt>
                <c:pt idx="2756">
                  <c:v>0.26444395210972699</c:v>
                </c:pt>
                <c:pt idx="2757">
                  <c:v>0.261962461585735</c:v>
                </c:pt>
                <c:pt idx="2758">
                  <c:v>0.259301710755315</c:v>
                </c:pt>
                <c:pt idx="2759">
                  <c:v>0.25646352036410502</c:v>
                </c:pt>
                <c:pt idx="2760">
                  <c:v>0.25344983257922499</c:v>
                </c:pt>
                <c:pt idx="2761">
                  <c:v>0.25026270966025199</c:v>
                </c:pt>
                <c:pt idx="2762">
                  <c:v>0.24690433254802699</c:v>
                </c:pt>
                <c:pt idx="2763">
                  <c:v>0.24337699937224</c:v>
                </c:pt>
                <c:pt idx="2764">
                  <c:v>0.23968312387882099</c:v>
                </c:pt>
                <c:pt idx="2765">
                  <c:v>0.23582523377822501</c:v>
                </c:pt>
                <c:pt idx="2766">
                  <c:v>0.23180596901572301</c:v>
                </c:pt>
                <c:pt idx="2767">
                  <c:v>0.22762807996489401</c:v>
                </c:pt>
                <c:pt idx="2768">
                  <c:v>0.22329442554555001</c:v>
                </c:pt>
                <c:pt idx="2769">
                  <c:v>0.21880797126738499</c:v>
                </c:pt>
                <c:pt idx="2770">
                  <c:v>0.214171787200681</c:v>
                </c:pt>
                <c:pt idx="2771">
                  <c:v>0.20938904587547</c:v>
                </c:pt>
                <c:pt idx="2772">
                  <c:v>0.20446302011057599</c:v>
                </c:pt>
                <c:pt idx="2773">
                  <c:v>0.19939708077403501</c:v>
                </c:pt>
                <c:pt idx="2774">
                  <c:v>0.19419469447641299</c:v>
                </c:pt>
                <c:pt idx="2775">
                  <c:v>0.18885942119862101</c:v>
                </c:pt>
                <c:pt idx="2776">
                  <c:v>0.18339491185581699</c:v>
                </c:pt>
                <c:pt idx="2777">
                  <c:v>0.17780490579910499</c:v>
                </c:pt>
                <c:pt idx="2778">
                  <c:v>0.17209322825669601</c:v>
                </c:pt>
                <c:pt idx="2779">
                  <c:v>0.166263787716319</c:v>
                </c:pt>
                <c:pt idx="2780">
                  <c:v>0.16032057325064999</c:v>
                </c:pt>
                <c:pt idx="2781">
                  <c:v>0.15426765178759799</c:v>
                </c:pt>
                <c:pt idx="2782">
                  <c:v>0.14810916532731699</c:v>
                </c:pt>
                <c:pt idx="2783">
                  <c:v>0.14184932810784501</c:v>
                </c:pt>
                <c:pt idx="2784">
                  <c:v>0.13549242372131001</c:v>
                </c:pt>
                <c:pt idx="2785">
                  <c:v>0.129042802182676</c:v>
                </c:pt>
                <c:pt idx="2786">
                  <c:v>0.12250487695304201</c:v>
                </c:pt>
                <c:pt idx="2787">
                  <c:v>0.115883121919517</c:v>
                </c:pt>
                <c:pt idx="2788">
                  <c:v>0.10918206833375101</c:v>
                </c:pt>
                <c:pt idx="2789">
                  <c:v>0.102406301711212</c:v>
                </c:pt>
                <c:pt idx="2790">
                  <c:v>9.5560458693322706E-2</c:v>
                </c:pt>
                <c:pt idx="2791">
                  <c:v>8.8649223874623498E-2</c:v>
                </c:pt>
                <c:pt idx="2792">
                  <c:v>8.1677326597111799E-2</c:v>
                </c:pt>
                <c:pt idx="2793">
                  <c:v>7.4649537713965694E-2</c:v>
                </c:pt>
                <c:pt idx="2794">
                  <c:v>6.7570666324859405E-2</c:v>
                </c:pt>
                <c:pt idx="2795">
                  <c:v>6.0445556485108E-2</c:v>
                </c:pt>
                <c:pt idx="2796">
                  <c:v>5.3279083890891303E-2</c:v>
                </c:pt>
                <c:pt idx="2797">
                  <c:v>4.6076152542826203E-2</c:v>
                </c:pt>
                <c:pt idx="2798">
                  <c:v>3.8841691390170602E-2</c:v>
                </c:pt>
                <c:pt idx="2799">
                  <c:v>3.1580650957954898E-2</c:v>
                </c:pt>
                <c:pt idx="2800">
                  <c:v>2.4297999959348698E-2</c:v>
                </c:pt>
                <c:pt idx="2801">
                  <c:v>1.6998721895582301E-2</c:v>
                </c:pt>
                <c:pt idx="2802">
                  <c:v>9.6878116457484592E-3</c:v>
                </c:pt>
                <c:pt idx="2803">
                  <c:v>2.3702720488176102E-3</c:v>
                </c:pt>
                <c:pt idx="2804">
                  <c:v>-4.9488895197927598E-3</c:v>
                </c:pt>
                <c:pt idx="2805">
                  <c:v>-1.2264664574753699E-2</c:v>
                </c:pt>
                <c:pt idx="2806">
                  <c:v>-1.9572046948119801E-2</c:v>
                </c:pt>
                <c:pt idx="2807">
                  <c:v>-2.6866036215038101E-2</c:v>
                </c:pt>
                <c:pt idx="2808">
                  <c:v>-3.4141641115527498E-2</c:v>
                </c:pt>
                <c:pt idx="2809">
                  <c:v>-4.1393882969986397E-2</c:v>
                </c:pt>
                <c:pt idx="2810">
                  <c:v>-4.8617799086091297E-2</c:v>
                </c:pt>
                <c:pt idx="2811">
                  <c:v>-5.5808446154756199E-2</c:v>
                </c:pt>
                <c:pt idx="2812">
                  <c:v>-6.2960903632827095E-2</c:v>
                </c:pt>
                <c:pt idx="2813">
                  <c:v>-7.0070277110198601E-2</c:v>
                </c:pt>
                <c:pt idx="2814">
                  <c:v>-7.71317016590473E-2</c:v>
                </c:pt>
                <c:pt idx="2815">
                  <c:v>-8.4140345162890595E-2</c:v>
                </c:pt>
                <c:pt idx="2816">
                  <c:v>-9.1091411623192897E-2</c:v>
                </c:pt>
                <c:pt idx="2817">
                  <c:v>-9.7980144441256301E-2</c:v>
                </c:pt>
                <c:pt idx="2818">
                  <c:v>-0.10480182967314999</c:v>
                </c:pt>
                <c:pt idx="2819">
                  <c:v>-0.111551799255452</c:v>
                </c:pt>
                <c:pt idx="2820">
                  <c:v>-0.118225434199592</c:v>
                </c:pt>
                <c:pt idx="2821">
                  <c:v>-0.124818167752617</c:v>
                </c:pt>
                <c:pt idx="2822">
                  <c:v>-0.13132548852220899</c:v>
                </c:pt>
                <c:pt idx="2823">
                  <c:v>-0.13774294356382</c:v>
                </c:pt>
                <c:pt idx="2824">
                  <c:v>-0.14406614142780999</c:v>
                </c:pt>
                <c:pt idx="2825">
                  <c:v>-0.15029075516450999</c:v>
                </c:pt>
                <c:pt idx="2826">
                  <c:v>-0.15641252528514099</c:v>
                </c:pt>
                <c:pt idx="2827">
                  <c:v>-0.16242726267657001</c:v>
                </c:pt>
                <c:pt idx="2828">
                  <c:v>-0.16833085146791599</c:v>
                </c:pt>
                <c:pt idx="2829">
                  <c:v>-0.17411925184702701</c:v>
                </c:pt>
                <c:pt idx="2830">
                  <c:v>-0.17978850282491399</c:v>
                </c:pt>
                <c:pt idx="2831">
                  <c:v>-0.185334724946249</c:v>
                </c:pt>
                <c:pt idx="2832">
                  <c:v>-0.19075412294406399</c:v>
                </c:pt>
                <c:pt idx="2833">
                  <c:v>-0.196042988336848</c:v>
                </c:pt>
                <c:pt idx="2834">
                  <c:v>-0.20119770196624701</c:v>
                </c:pt>
                <c:pt idx="2835">
                  <c:v>-0.20621473647365099</c:v>
                </c:pt>
                <c:pt idx="2836">
                  <c:v>-0.211090658713952</c:v>
                </c:pt>
                <c:pt idx="2837">
                  <c:v>-0.215822132104841</c:v>
                </c:pt>
                <c:pt idx="2838">
                  <c:v>-0.22040591891002401</c:v>
                </c:pt>
                <c:pt idx="2839">
                  <c:v>-0.224838882454793</c:v>
                </c:pt>
                <c:pt idx="2840">
                  <c:v>-0.22911798927245</c:v>
                </c:pt>
                <c:pt idx="2841">
                  <c:v>-0.2332403111801</c:v>
                </c:pt>
                <c:pt idx="2842">
                  <c:v>-0.237203027282398</c:v>
                </c:pt>
                <c:pt idx="2843">
                  <c:v>-0.24100342590188301</c:v>
                </c:pt>
                <c:pt idx="2844">
                  <c:v>-0.24463890643457101</c:v>
                </c:pt>
                <c:pt idx="2845">
                  <c:v>-0.24810698112954399</c:v>
                </c:pt>
                <c:pt idx="2846">
                  <c:v>-0.25140527679131203</c:v>
                </c:pt>
                <c:pt idx="2847">
                  <c:v>-0.25453153640378401</c:v>
                </c:pt>
                <c:pt idx="2848">
                  <c:v>-0.25748362067473901</c:v>
                </c:pt>
                <c:pt idx="2849">
                  <c:v>-0.26025950949974003</c:v>
                </c:pt>
                <c:pt idx="2850">
                  <c:v>-0.26285730334448598</c:v>
                </c:pt>
                <c:pt idx="2851">
                  <c:v>-0.26527522454466002</c:v>
                </c:pt>
                <c:pt idx="2852">
                  <c:v>-0.26751161852237698</c:v>
                </c:pt>
                <c:pt idx="2853">
                  <c:v>-0.26956495491841198</c:v>
                </c:pt>
                <c:pt idx="2854">
                  <c:v>-0.27143382863942001</c:v>
                </c:pt>
                <c:pt idx="2855">
                  <c:v>-0.27311696081943798</c:v>
                </c:pt>
                <c:pt idx="2856">
                  <c:v>-0.27461319969500703</c:v>
                </c:pt>
                <c:pt idx="2857">
                  <c:v>-0.27592152139332699</c:v>
                </c:pt>
                <c:pt idx="2858">
                  <c:v>-0.27704103063288699</c:v>
                </c:pt>
                <c:pt idx="2859">
                  <c:v>-0.27797096133610399</c:v>
                </c:pt>
                <c:pt idx="2860">
                  <c:v>-0.27871067715354902</c:v>
                </c:pt>
                <c:pt idx="2861">
                  <c:v>-0.27925967189939899</c:v>
                </c:pt>
                <c:pt idx="2862">
                  <c:v>-0.27961756989782</c:v>
                </c:pt>
                <c:pt idx="2863">
                  <c:v>-0.27978412624003901</c:v>
                </c:pt>
                <c:pt idx="2864">
                  <c:v>-0.279759226951938</c:v>
                </c:pt>
                <c:pt idx="2865">
                  <c:v>-0.279542889072041</c:v>
                </c:pt>
                <c:pt idx="2866">
                  <c:v>-0.279135260639858</c:v>
                </c:pt>
                <c:pt idx="2867">
                  <c:v>-0.27853662059458301</c:v>
                </c:pt>
                <c:pt idx="2868">
                  <c:v>-0.277747378584215</c:v>
                </c:pt>
                <c:pt idx="2869">
                  <c:v>-0.27676807468523401</c:v>
                </c:pt>
                <c:pt idx="2870">
                  <c:v>-0.275599379033034</c:v>
                </c:pt>
                <c:pt idx="2871">
                  <c:v>-0.27424209136334499</c:v>
                </c:pt>
                <c:pt idx="2872">
                  <c:v>-0.272697140464981</c:v>
                </c:pt>
                <c:pt idx="2873">
                  <c:v>-0.27096558354426498</c:v>
                </c:pt>
                <c:pt idx="2874">
                  <c:v>-0.26904860550159398</c:v>
                </c:pt>
                <c:pt idx="2875">
                  <c:v>-0.26694751812060702</c:v>
                </c:pt>
                <c:pt idx="2876">
                  <c:v>-0.26466375917053803</c:v>
                </c:pt>
                <c:pt idx="2877">
                  <c:v>-0.26219889142235397</c:v>
                </c:pt>
                <c:pt idx="2878">
                  <c:v>-0.25955460157935201</c:v>
                </c:pt>
                <c:pt idx="2879">
                  <c:v>-0.25673269912295399</c:v>
                </c:pt>
                <c:pt idx="2880">
                  <c:v>-0.25373511507448299</c:v>
                </c:pt>
                <c:pt idx="2881">
                  <c:v>-0.25056390067376899</c:v>
                </c:pt>
                <c:pt idx="2882">
                  <c:v>-0.24722122597548901</c:v>
                </c:pt>
                <c:pt idx="2883">
                  <c:v>-0.243709378364207</c:v>
                </c:pt>
                <c:pt idx="2884">
                  <c:v>-0.24003076098911799</c:v>
                </c:pt>
                <c:pt idx="2885">
                  <c:v>-0.23618789111958199</c:v>
                </c:pt>
                <c:pt idx="2886">
                  <c:v>-0.232183398422561</c:v>
                </c:pt>
                <c:pt idx="2887">
                  <c:v>-0.22802002316314199</c:v>
                </c:pt>
                <c:pt idx="2888">
                  <c:v>-0.22370061432938401</c:v>
                </c:pt>
                <c:pt idx="2889">
                  <c:v>-0.21922812768275901</c:v>
                </c:pt>
                <c:pt idx="2890">
                  <c:v>-0.21460562373553399</c:v>
                </c:pt>
                <c:pt idx="2891">
                  <c:v>-0.20983626565646399</c:v>
                </c:pt>
                <c:pt idx="2892">
                  <c:v>-0.20492331710625</c:v>
                </c:pt>
                <c:pt idx="2893">
                  <c:v>-0.19987014000421799</c:v>
                </c:pt>
                <c:pt idx="2894">
                  <c:v>-0.194680192227771</c:v>
                </c:pt>
                <c:pt idx="2895">
                  <c:v>-0.18935702524616299</c:v>
                </c:pt>
                <c:pt idx="2896">
                  <c:v>-0.183904281690247</c:v>
                </c:pt>
                <c:pt idx="2897">
                  <c:v>-0.178325692859822</c:v>
                </c:pt>
                <c:pt idx="2898">
                  <c:v>-0.172625076170319</c:v>
                </c:pt>
                <c:pt idx="2899">
                  <c:v>-0.16680633254055199</c:v>
                </c:pt>
                <c:pt idx="2900">
                  <c:v>-0.16087344372332499</c:v>
                </c:pt>
                <c:pt idx="2901">
                  <c:v>-0.15483046958072899</c:v>
                </c:pt>
                <c:pt idx="2902">
                  <c:v>-0.14868154530599101</c:v>
                </c:pt>
                <c:pt idx="2903">
                  <c:v>-0.14243087859376599</c:v>
                </c:pt>
                <c:pt idx="2904">
                  <c:v>-0.13608274676082599</c:v>
                </c:pt>
                <c:pt idx="2905">
                  <c:v>-0.12964149381909701</c:v>
                </c:pt>
                <c:pt idx="2906">
                  <c:v>-0.123111527503066</c:v>
                </c:pt>
                <c:pt idx="2907">
                  <c:v>-0.116497316253576</c:v>
                </c:pt>
                <c:pt idx="2908">
                  <c:v>-0.109803386160084</c:v>
                </c:pt>
                <c:pt idx="2909">
                  <c:v>-0.10303431786346599</c:v>
                </c:pt>
                <c:pt idx="2910">
                  <c:v>-9.6194743421499307E-2</c:v>
                </c:pt>
                <c:pt idx="2911">
                  <c:v>-8.9289343139149893E-2</c:v>
                </c:pt>
                <c:pt idx="2912">
                  <c:v>-8.23228423658562E-2</c:v>
                </c:pt>
                <c:pt idx="2913">
                  <c:v>-7.5300008261980994E-2</c:v>
                </c:pt>
                <c:pt idx="2914">
                  <c:v>-6.8225646536654402E-2</c:v>
                </c:pt>
                <c:pt idx="2915">
                  <c:v>-6.1104598159239E-2</c:v>
                </c:pt>
                <c:pt idx="2916">
                  <c:v>-5.3941736046665301E-2</c:v>
                </c:pt>
                <c:pt idx="2917">
                  <c:v>-4.6741961728906101E-2</c:v>
                </c:pt>
                <c:pt idx="2918">
                  <c:v>-3.9510201994870701E-2</c:v>
                </c:pt>
                <c:pt idx="2919">
                  <c:v>-3.2251405521014798E-2</c:v>
                </c:pt>
                <c:pt idx="2920">
                  <c:v>-2.4970539484972801E-2</c:v>
                </c:pt>
                <c:pt idx="2921">
                  <c:v>-1.76725861665291E-2</c:v>
                </c:pt>
                <c:pt idx="2922">
                  <c:v>-1.03625395382562E-2</c:v>
                </c:pt>
                <c:pt idx="2923">
                  <c:v>-3.0454018481504402E-3</c:v>
                </c:pt>
                <c:pt idx="2924">
                  <c:v>4.2738198033946398E-3</c:v>
                </c:pt>
                <c:pt idx="2925">
                  <c:v>1.15901168899355E-2</c:v>
                </c:pt>
                <c:pt idx="2926">
                  <c:v>1.88984828863017E-2</c:v>
                </c:pt>
                <c:pt idx="2927">
                  <c:v>2.6193916694549301E-2</c:v>
                </c:pt>
                <c:pt idx="2928">
                  <c:v>3.3471426066201099E-2</c:v>
                </c:pt>
                <c:pt idx="2929">
                  <c:v>4.0726031018430003E-2</c:v>
                </c:pt>
                <c:pt idx="2930">
                  <c:v>4.7952767241850401E-2</c:v>
                </c:pt>
                <c:pt idx="2931">
                  <c:v>5.5146689497583203E-2</c:v>
                </c:pt>
                <c:pt idx="2932">
                  <c:v>6.2302875001271699E-2</c:v>
                </c:pt>
                <c:pt idx="2933">
                  <c:v>6.9416426791731003E-2</c:v>
                </c:pt>
                <c:pt idx="2934">
                  <c:v>7.6482477081927694E-2</c:v>
                </c:pt>
                <c:pt idx="2935">
                  <c:v>8.3496190589995203E-2</c:v>
                </c:pt>
                <c:pt idx="2936">
                  <c:v>9.0452767848005794E-2</c:v>
                </c:pt>
                <c:pt idx="2937">
                  <c:v>9.7347448486235402E-2</c:v>
                </c:pt>
                <c:pt idx="2938">
                  <c:v>0.104175514490674</c:v>
                </c:pt>
                <c:pt idx="2939">
                  <c:v>0.11093229343155001</c:v>
                </c:pt>
                <c:pt idx="2940">
                  <c:v>0.117613161660667</c:v>
                </c:pt>
                <c:pt idx="2941">
                  <c:v>0.124213547475352</c:v>
                </c:pt>
                <c:pt idx="2942">
                  <c:v>0.13072893424686</c:v>
                </c:pt>
                <c:pt idx="2943">
                  <c:v>0.13715486351109599</c:v>
                </c:pt>
                <c:pt idx="2944">
                  <c:v>0.14348693801953299</c:v>
                </c:pt>
                <c:pt idx="2945">
                  <c:v>0.14972082474823101</c:v>
                </c:pt>
                <c:pt idx="2946">
                  <c:v>0.155852257862925</c:v>
                </c:pt>
                <c:pt idx="2947">
                  <c:v>0.161877041638119</c:v>
                </c:pt>
                <c:pt idx="2948">
                  <c:v>0.16779105332821401</c:v>
                </c:pt>
                <c:pt idx="2949">
                  <c:v>0.17359024598869099</c:v>
                </c:pt>
                <c:pt idx="2950">
                  <c:v>0.17927065124543001</c:v>
                </c:pt>
                <c:pt idx="2951">
                  <c:v>0.18482838201025401</c:v>
                </c:pt>
                <c:pt idx="2952">
                  <c:v>0.190259635140858</c:v>
                </c:pt>
                <c:pt idx="2953">
                  <c:v>0.19556069404329099</c:v>
                </c:pt>
                <c:pt idx="2954">
                  <c:v>0.20072793121520799</c:v>
                </c:pt>
                <c:pt idx="2955">
                  <c:v>0.20575781072816801</c:v>
                </c:pt>
                <c:pt idx="2956">
                  <c:v>0.210646890647256</c:v>
                </c:pt>
                <c:pt idx="2957">
                  <c:v>0.21539182538639401</c:v>
                </c:pt>
                <c:pt idx="2958">
                  <c:v>0.21998936799771601</c:v>
                </c:pt>
                <c:pt idx="2959">
                  <c:v>0.22443637239345199</c:v>
                </c:pt>
                <c:pt idx="2960">
                  <c:v>0.228729795498779</c:v>
                </c:pt>
                <c:pt idx="2961">
                  <c:v>0.23286669933420001</c:v>
                </c:pt>
                <c:pt idx="2962">
                  <c:v>0.23684425302598999</c:v>
                </c:pt>
                <c:pt idx="2963">
                  <c:v>0.240659734743361</c:v>
                </c:pt>
                <c:pt idx="2964">
                  <c:v>0.24431053356099999</c:v>
                </c:pt>
                <c:pt idx="2965">
                  <c:v>0.24779415124572199</c:v>
                </c:pt>
                <c:pt idx="2966">
                  <c:v>0.25110820396600497</c:v>
                </c:pt>
                <c:pt idx="2967">
                  <c:v>0.25425042392323799</c:v>
                </c:pt>
                <c:pt idx="2968">
                  <c:v>0.25721866090357498</c:v>
                </c:pt>
                <c:pt idx="2969">
                  <c:v>0.26001088374931602</c:v>
                </c:pt>
                <c:pt idx="2970">
                  <c:v>0.26262518174882798</c:v>
                </c:pt>
                <c:pt idx="2971">
                  <c:v>0.26505976594403902</c:v>
                </c:pt>
                <c:pt idx="2972">
                  <c:v>0.26731297035461499</c:v>
                </c:pt>
                <c:pt idx="2973">
                  <c:v>0.269383253117991</c:v>
                </c:pt>
                <c:pt idx="2974">
                  <c:v>0.27126919754446099</c:v>
                </c:pt>
                <c:pt idx="2975">
                  <c:v>0.27296951308661799</c:v>
                </c:pt>
                <c:pt idx="2976">
                  <c:v>0.274483036222469</c:v>
                </c:pt>
                <c:pt idx="2977">
                  <c:v>0.27580873125163402</c:v>
                </c:pt>
                <c:pt idx="2978">
                  <c:v>0.27694569100407201</c:v>
                </c:pt>
                <c:pt idx="2979">
                  <c:v>0.27789313746085498</c:v>
                </c:pt>
                <c:pt idx="2980">
                  <c:v>0.278650422286563</c:v>
                </c:pt>
                <c:pt idx="2981">
                  <c:v>0.27921702727294301</c:v>
                </c:pt>
                <c:pt idx="2982">
                  <c:v>0.27959256469351201</c:v>
                </c:pt>
                <c:pt idx="2983">
                  <c:v>0.27977677756888403</c:v>
                </c:pt>
                <c:pt idx="2984">
                  <c:v>0.27976953984261299</c:v>
                </c:pt>
                <c:pt idx="2985">
                  <c:v>0.27957085646745999</c:v>
                </c:pt>
                <c:pt idx="2986">
                  <c:v>0.27918086340199699</c:v>
                </c:pt>
                <c:pt idx="2987">
                  <c:v>0.278599827517577</c:v>
                </c:pt>
                <c:pt idx="2988">
                  <c:v>0.27782814641571302</c:v>
                </c:pt>
                <c:pt idx="2989">
                  <c:v>0.27686634815599598</c:v>
                </c:pt>
                <c:pt idx="2990">
                  <c:v>0.27571509089474999</c:v>
                </c:pt>
                <c:pt idx="2991">
                  <c:v>0.27437516243465698</c:v>
                </c:pt>
                <c:pt idx="2992">
                  <c:v>0.27284747968566198</c:v>
                </c:pt>
                <c:pt idx="2993">
                  <c:v>0.271133088037535</c:v>
                </c:pt>
                <c:pt idx="2994">
                  <c:v>0.26923316064451502</c:v>
                </c:pt>
                <c:pt idx="2995">
                  <c:v>0.26714899762252198</c:v>
                </c:pt>
                <c:pt idx="2996">
                  <c:v>0.26488202515949</c:v>
                </c:pt>
                <c:pt idx="2997">
                  <c:v>0.262433794539431</c:v>
                </c:pt>
                <c:pt idx="2998">
                  <c:v>0.25980598108089498</c:v>
                </c:pt>
                <c:pt idx="2999">
                  <c:v>0.257000382990552</c:v>
                </c:pt>
                <c:pt idx="3000">
                  <c:v>0.25401892013268401</c:v>
                </c:pt>
                <c:pt idx="3001">
                  <c:v>0.250863632715429</c:v>
                </c:pt>
                <c:pt idx="3002">
                  <c:v>0.24753667989466499</c:v>
                </c:pt>
                <c:pt idx="3003">
                  <c:v>0.24404033829651101</c:v>
                </c:pt>
                <c:pt idx="3004">
                  <c:v>0.240377000459435</c:v>
                </c:pt>
                <c:pt idx="3005">
                  <c:v>0.23654917319704299</c:v>
                </c:pt>
                <c:pt idx="3006">
                  <c:v>0.232559475882676</c:v>
                </c:pt>
                <c:pt idx="3007">
                  <c:v>0.228410638656975</c:v>
                </c:pt>
                <c:pt idx="3008">
                  <c:v>0.224105500559657</c:v>
                </c:pt>
                <c:pt idx="3009">
                  <c:v>0.21964700758676201</c:v>
                </c:pt>
                <c:pt idx="3010">
                  <c:v>0.21503821067471601</c:v>
                </c:pt>
                <c:pt idx="3011">
                  <c:v>0.21028226361258401</c:v>
                </c:pt>
                <c:pt idx="3012">
                  <c:v>0.20538242088393799</c:v>
                </c:pt>
                <c:pt idx="3013">
                  <c:v>0.20034203543982201</c:v>
                </c:pt>
                <c:pt idx="3014">
                  <c:v>0.195164556404335</c:v>
                </c:pt>
                <c:pt idx="3015">
                  <c:v>0.189853526714403</c:v>
                </c:pt>
                <c:pt idx="3016">
                  <c:v>0.18441258069535499</c:v>
                </c:pt>
                <c:pt idx="3017">
                  <c:v>0.17884544157396601</c:v>
                </c:pt>
                <c:pt idx="3018">
                  <c:v>0.17315591893065699</c:v>
                </c:pt>
                <c:pt idx="3019">
                  <c:v>0.16734790609260999</c:v>
                </c:pt>
                <c:pt idx="3020">
                  <c:v>0.161425377469574</c:v>
                </c:pt>
                <c:pt idx="3021">
                  <c:v>0.15539238583418399</c:v>
                </c:pt>
                <c:pt idx="3022">
                  <c:v>0.14925305954866</c:v>
                </c:pt>
                <c:pt idx="3023">
                  <c:v>0.14301159973977401</c:v>
                </c:pt>
                <c:pt idx="3024">
                  <c:v>0.13667227742403701</c:v>
                </c:pt>
                <c:pt idx="3025">
                  <c:v>0.13023943058504101</c:v>
                </c:pt>
                <c:pt idx="3026">
                  <c:v>0.12371746120499801</c:v>
                </c:pt>
                <c:pt idx="3027">
                  <c:v>0.117110832252466</c:v>
                </c:pt>
                <c:pt idx="3028">
                  <c:v>0.110424064628353</c:v>
                </c:pt>
                <c:pt idx="3029">
                  <c:v>0.103661734072274</c:v>
                </c:pt>
                <c:pt idx="3030">
                  <c:v>9.6828468031386006E-2</c:v>
                </c:pt>
                <c:pt idx="3031">
                  <c:v>8.9928942493830905E-2</c:v>
                </c:pt>
                <c:pt idx="3032">
                  <c:v>8.2967878788972896E-2</c:v>
                </c:pt>
                <c:pt idx="3033">
                  <c:v>7.5950040356601106E-2</c:v>
                </c:pt>
                <c:pt idx="3034">
                  <c:v>6.8880229487319505E-2</c:v>
                </c:pt>
                <c:pt idx="3035">
                  <c:v>6.1763284036350299E-2</c:v>
                </c:pt>
                <c:pt idx="3036">
                  <c:v>5.4604074113000903E-2</c:v>
                </c:pt>
                <c:pt idx="3037">
                  <c:v>4.7407498748059398E-2</c:v>
                </c:pt>
                <c:pt idx="3038">
                  <c:v>4.0178482541399302E-2</c:v>
                </c:pt>
                <c:pt idx="3039">
                  <c:v>3.2921972292086703E-2</c:v>
                </c:pt>
                <c:pt idx="3040">
                  <c:v>2.5642933613297898E-2</c:v>
                </c:pt>
                <c:pt idx="3041">
                  <c:v>1.8346347534360902E-2</c:v>
                </c:pt>
                <c:pt idx="3042">
                  <c:v>1.1037207092249399E-2</c:v>
                </c:pt>
                <c:pt idx="3043">
                  <c:v>3.7205139148586901E-3</c:v>
                </c:pt>
                <c:pt idx="3044">
                  <c:v>-3.5987252015967901E-3</c:v>
                </c:pt>
                <c:pt idx="3045">
                  <c:v>-1.09155017187223E-2</c:v>
                </c:pt>
                <c:pt idx="3046">
                  <c:v>-1.8224808783274E-2</c:v>
                </c:pt>
                <c:pt idx="3047">
                  <c:v>-2.5521644653337498E-2</c:v>
                </c:pt>
                <c:pt idx="3048">
                  <c:v>-3.2801016121007498E-2</c:v>
                </c:pt>
                <c:pt idx="3049">
                  <c:v>-4.0057941929229297E-2</c:v>
                </c:pt>
                <c:pt idx="3050">
                  <c:v>-4.72874561804607E-2</c:v>
                </c:pt>
                <c:pt idx="3051">
                  <c:v>-5.4484611734824703E-2</c:v>
                </c:pt>
                <c:pt idx="3052">
                  <c:v>-6.1644483595425702E-2</c:v>
                </c:pt>
                <c:pt idx="3053">
                  <c:v>-6.8762172278513403E-2</c:v>
                </c:pt>
                <c:pt idx="3054">
                  <c:v>-7.5832807166188398E-2</c:v>
                </c:pt>
                <c:pt idx="3055">
                  <c:v>-8.2851549839354499E-2</c:v>
                </c:pt>
                <c:pt idx="3056">
                  <c:v>-8.9813597388638006E-2</c:v>
                </c:pt>
                <c:pt idx="3057">
                  <c:v>-9.6714185701007094E-2</c:v>
                </c:pt>
                <c:pt idx="3058">
                  <c:v>-0.103548592719844</c:v>
                </c:pt>
                <c:pt idx="3059">
                  <c:v>-0.110312141676236</c:v>
                </c:pt>
                <c:pt idx="3060">
                  <c:v>-0.117000204289281</c:v>
                </c:pt>
                <c:pt idx="3061">
                  <c:v>-0.123608203933204</c:v>
                </c:pt>
                <c:pt idx="3062">
                  <c:v>-0.13013161876913601</c:v>
                </c:pt>
                <c:pt idx="3063">
                  <c:v>-0.136565984839396</c:v>
                </c:pt>
                <c:pt idx="3064">
                  <c:v>-0.142906899122169</c:v>
                </c:pt>
                <c:pt idx="3065">
                  <c:v>-0.14915002254447901</c:v>
                </c:pt>
                <c:pt idx="3066">
                  <c:v>-0.155291082951413</c:v>
                </c:pt>
                <c:pt idx="3067">
                  <c:v>-0.16132587802953999</c:v>
                </c:pt>
                <c:pt idx="3068">
                  <c:v>-0.16725027818255001</c:v>
                </c:pt>
                <c:pt idx="3069">
                  <c:v>-0.17306022935712301</c:v>
                </c:pt>
                <c:pt idx="3070">
                  <c:v>-0.178751755817113</c:v>
                </c:pt>
                <c:pt idx="3071">
                  <c:v>-0.18432096286412999</c:v>
                </c:pt>
                <c:pt idx="3072">
                  <c:v>-0.18976403950267501</c:v>
                </c:pt>
                <c:pt idx="3073">
                  <c:v>-0.195077261047996</c:v>
                </c:pt>
                <c:pt idx="3074">
                  <c:v>-0.20025699167488301</c:v>
                </c:pt>
                <c:pt idx="3075">
                  <c:v>-0.20529968690565001</c:v>
                </c:pt>
                <c:pt idx="3076">
                  <c:v>-0.21020189603561701</c:v>
                </c:pt>
                <c:pt idx="3077">
                  <c:v>-0.21496026449441699</c:v>
                </c:pt>
                <c:pt idx="3078">
                  <c:v>-0.219571536141522</c:v>
                </c:pt>
                <c:pt idx="3079">
                  <c:v>-0.22403255549441201</c:v>
                </c:pt>
                <c:pt idx="3080">
                  <c:v>-0.22834026988786399</c:v>
                </c:pt>
                <c:pt idx="3081">
                  <c:v>-0.232491731562884</c:v>
                </c:pt>
                <c:pt idx="3082">
                  <c:v>-0.23648409968385201</c:v>
                </c:pt>
                <c:pt idx="3083">
                  <c:v>-0.24031464228249899</c:v>
                </c:pt>
                <c:pt idx="3084">
                  <c:v>-0.24398073812738699</c:v>
                </c:pt>
                <c:pt idx="3085">
                  <c:v>-0.247479878517611</c:v>
                </c:pt>
                <c:pt idx="3086">
                  <c:v>-0.25080966899949497</c:v>
                </c:pt>
                <c:pt idx="3087">
                  <c:v>-0.253967831005117</c:v>
                </c:pt>
                <c:pt idx="3088">
                  <c:v>-0.25695220341152297</c:v>
                </c:pt>
                <c:pt idx="3089">
                  <c:v>-0.25976074401957899</c:v>
                </c:pt>
                <c:pt idx="3090">
                  <c:v>-0.26239153095144402</c:v>
                </c:pt>
                <c:pt idx="3091">
                  <c:v>-0.26484276396570799</c:v>
                </c:pt>
                <c:pt idx="3092">
                  <c:v>-0.26711276568928799</c:v>
                </c:pt>
                <c:pt idx="3093">
                  <c:v>-0.26919998276525797</c:v>
                </c:pt>
                <c:pt idx="3094">
                  <c:v>-0.27110298691580098</c:v>
                </c:pt>
                <c:pt idx="3095">
                  <c:v>-0.27282047591957898</c:v>
                </c:pt>
                <c:pt idx="3096">
                  <c:v>-0.27435127450284003</c:v>
                </c:pt>
                <c:pt idx="3097">
                  <c:v>-0.27569433514365499</c:v>
                </c:pt>
                <c:pt idx="3098">
                  <c:v>-0.276848738788735</c:v>
                </c:pt>
                <c:pt idx="3099">
                  <c:v>-0.27781369548233498</c:v>
                </c:pt>
                <c:pt idx="3100">
                  <c:v>-0.278588544906824</c:v>
                </c:pt>
                <c:pt idx="3101">
                  <c:v>-0.27917275683453202</c:v>
                </c:pt>
                <c:pt idx="3102">
                  <c:v>-0.279565931490589</c:v>
                </c:pt>
                <c:pt idx="3103">
                  <c:v>-0.27976779982648597</c:v>
                </c:pt>
                <c:pt idx="3104">
                  <c:v>-0.27977822370418998</c:v>
                </c:pt>
                <c:pt idx="3105">
                  <c:v>-0.27959719599066402</c:v>
                </c:pt>
                <c:pt idx="3106">
                  <c:v>-0.27922484056275498</c:v>
                </c:pt>
                <c:pt idx="3107">
                  <c:v>-0.27866141222241902</c:v>
                </c:pt>
                <c:pt idx="3108">
                  <c:v>-0.27790729652236701</c:v>
                </c:pt>
                <c:pt idx="3109">
                  <c:v>-0.27696300950222802</c:v>
                </c:pt>
                <c:pt idx="3110">
                  <c:v>-0.27582919733542499</c:v>
                </c:pt>
                <c:pt idx="3111">
                  <c:v>-0.27450663588699997</c:v>
                </c:pt>
                <c:pt idx="3112">
                  <c:v>-0.27299623018269498</c:v>
                </c:pt>
                <c:pt idx="3113">
                  <c:v>-0.271299013789636</c:v>
                </c:pt>
                <c:pt idx="3114">
                  <c:v>-0.26941614810907699</c:v>
                </c:pt>
                <c:pt idx="3115">
                  <c:v>-0.26734892158164503</c:v>
                </c:pt>
                <c:pt idx="3116">
                  <c:v>-0.26509874880567202</c:v>
                </c:pt>
                <c:pt idx="3117">
                  <c:v>-0.26266716956918301</c:v>
                </c:pt>
                <c:pt idx="3118">
                  <c:v>-0.26005584779622298</c:v>
                </c:pt>
                <c:pt idx="3119">
                  <c:v>-0.25726657040824102</c:v>
                </c:pt>
                <c:pt idx="3120">
                  <c:v>-0.2543012461013</c:v>
                </c:pt>
                <c:pt idx="3121">
                  <c:v>-0.25116190403996402</c:v>
                </c:pt>
                <c:pt idx="3122">
                  <c:v>-0.247850692468743</c:v>
                </c:pt>
                <c:pt idx="3123">
                  <c:v>-0.244369877242053</c:v>
                </c:pt>
                <c:pt idx="3124">
                  <c:v>-0.240721840273704</c:v>
                </c:pt>
                <c:pt idx="3125">
                  <c:v>-0.23690907790695101</c:v>
                </c:pt>
                <c:pt idx="3126">
                  <c:v>-0.23293419920626299</c:v>
                </c:pt>
                <c:pt idx="3127">
                  <c:v>-0.22879992417193801</c:v>
                </c:pt>
                <c:pt idx="3128">
                  <c:v>-0.22450908187881799</c:v>
                </c:pt>
                <c:pt idx="3129">
                  <c:v>-0.220064608540357</c:v>
                </c:pt>
                <c:pt idx="3130">
                  <c:v>-0.21546954549937999</c:v>
                </c:pt>
                <c:pt idx="3131">
                  <c:v>-0.210727037146894</c:v>
                </c:pt>
                <c:pt idx="3132">
                  <c:v>-0.20584032877039299</c:v>
                </c:pt>
                <c:pt idx="3133">
                  <c:v>-0.20081276433311601</c:v>
                </c:pt>
                <c:pt idx="3134">
                  <c:v>-0.195647784185774</c:v>
                </c:pt>
                <c:pt idx="3135">
                  <c:v>-0.190348922712334</c:v>
                </c:pt>
                <c:pt idx="3136">
                  <c:v>-0.184919805911444</c:v>
                </c:pt>
                <c:pt idx="3137">
                  <c:v>-0.17936414891517</c:v>
                </c:pt>
                <c:pt idx="3138">
                  <c:v>-0.173685753446742</c:v>
                </c:pt>
                <c:pt idx="3139">
                  <c:v>-0.167888505219043</c:v>
                </c:pt>
                <c:pt idx="3140">
                  <c:v>-0.161976371275623</c:v>
                </c:pt>
                <c:pt idx="3141">
                  <c:v>-0.155953397276063</c:v>
                </c:pt>
                <c:pt idx="3142">
                  <c:v>-0.14982370472753601</c:v>
                </c:pt>
                <c:pt idx="3143">
                  <c:v>-0.14359148816447301</c:v>
                </c:pt>
                <c:pt idx="3144">
                  <c:v>-0.13726101227824999</c:v>
                </c:pt>
                <c:pt idx="3145">
                  <c:v>-0.13083660899887101</c:v>
                </c:pt>
                <c:pt idx="3146">
                  <c:v>-0.124322674530636</c:v>
                </c:pt>
                <c:pt idx="3147">
                  <c:v>-0.11772366634383399</c:v>
                </c:pt>
                <c:pt idx="3148">
                  <c:v>-0.111044100124501</c:v>
                </c:pt>
                <c:pt idx="3149">
                  <c:v>-0.10428854668434601</c:v>
                </c:pt>
                <c:pt idx="3150">
                  <c:v>-9.7461628832960598E-2</c:v>
                </c:pt>
                <c:pt idx="3151">
                  <c:v>-9.0568018214437093E-2</c:v>
                </c:pt>
                <c:pt idx="3152">
                  <c:v>-8.3612432110573495E-2</c:v>
                </c:pt>
                <c:pt idx="3153">
                  <c:v>-7.6599630212849296E-2</c:v>
                </c:pt>
                <c:pt idx="3154">
                  <c:v>-6.9534411365379398E-2</c:v>
                </c:pt>
                <c:pt idx="3155">
                  <c:v>-6.2421610281076199E-2</c:v>
                </c:pt>
                <c:pt idx="3156">
                  <c:v>-5.5266094233266602E-2</c:v>
                </c:pt>
                <c:pt idx="3157">
                  <c:v>-4.80727597250281E-2</c:v>
                </c:pt>
                <c:pt idx="3158">
                  <c:v>-4.0846529138523498E-2</c:v>
                </c:pt>
                <c:pt idx="3159">
                  <c:v>-3.3592347366625502E-2</c:v>
                </c:pt>
                <c:pt idx="3160">
                  <c:v>-2.6315178429138601E-2</c:v>
                </c:pt>
                <c:pt idx="3161">
                  <c:v>-1.90200020759312E-2</c:v>
                </c:pt>
                <c:pt idx="3162">
                  <c:v>-1.1711810379305101E-2</c:v>
                </c:pt>
                <c:pt idx="3163">
                  <c:v>-4.3956043179310001E-3</c:v>
                </c:pt>
                <c:pt idx="3164">
                  <c:v>2.9236096453088699E-3</c:v>
                </c:pt>
                <c:pt idx="3165">
                  <c:v>1.0240822989232099E-2</c:v>
                </c:pt>
                <c:pt idx="3166">
                  <c:v>1.75510285616753E-2</c:v>
                </c:pt>
                <c:pt idx="3167">
                  <c:v>2.4849224005877101E-2</c:v>
                </c:pt>
                <c:pt idx="3168">
                  <c:v>3.2130415183579002E-2</c:v>
                </c:pt>
                <c:pt idx="3169">
                  <c:v>3.93896195925027E-2</c:v>
                </c:pt>
                <c:pt idx="3170">
                  <c:v>4.6621869775864903E-2</c:v>
                </c:pt>
                <c:pt idx="3171">
                  <c:v>5.3822216721596497E-2</c:v>
                </c:pt>
                <c:pt idx="3172">
                  <c:v>6.0985733248940299E-2</c:v>
                </c:pt>
                <c:pt idx="3173">
                  <c:v>6.8107517380109006E-2</c:v>
                </c:pt>
                <c:pt idx="3174">
                  <c:v>7.5182695694697294E-2</c:v>
                </c:pt>
                <c:pt idx="3175">
                  <c:v>8.2206426664552801E-2</c:v>
                </c:pt>
                <c:pt idx="3176">
                  <c:v>8.9173903966821594E-2</c:v>
                </c:pt>
                <c:pt idx="3177">
                  <c:v>9.60803597729048E-2</c:v>
                </c:pt>
                <c:pt idx="3178">
                  <c:v>0.10292106801107199</c:v>
                </c:pt>
                <c:pt idx="3179">
                  <c:v>0.109691347600501</c:v>
                </c:pt>
                <c:pt idx="3180">
                  <c:v>0.116386565654532</c:v>
                </c:pt>
                <c:pt idx="3181">
                  <c:v>0.12300214065094001</c:v>
                </c:pt>
                <c:pt idx="3182">
                  <c:v>0.12953354556705901</c:v>
                </c:pt>
                <c:pt idx="3183">
                  <c:v>0.13597631097761401</c:v>
                </c:pt>
                <c:pt idx="3184">
                  <c:v>0.14232602811314199</c:v>
                </c:pt>
                <c:pt idx="3185">
                  <c:v>0.148578351876895</c:v>
                </c:pt>
                <c:pt idx="3186">
                  <c:v>0.154729003818186</c:v>
                </c:pt>
                <c:pt idx="3187">
                  <c:v>0.160773775060121</c:v>
                </c:pt>
                <c:pt idx="3188">
                  <c:v>0.16670852917972401</c:v>
                </c:pt>
                <c:pt idx="3189">
                  <c:v>0.17252920503847999</c:v>
                </c:pt>
                <c:pt idx="3190">
                  <c:v>0.178231819561365</c:v>
                </c:pt>
                <c:pt idx="3191">
                  <c:v>0.183812470462454</c:v>
                </c:pt>
                <c:pt idx="3192">
                  <c:v>0.189267338915245</c:v>
                </c:pt>
                <c:pt idx="3193">
                  <c:v>0.19459269216587499</c:v>
                </c:pt>
                <c:pt idx="3194">
                  <c:v>0.199784886087436</c:v>
                </c:pt>
                <c:pt idx="3195">
                  <c:v>0.204840367673638</c:v>
                </c:pt>
                <c:pt idx="3196">
                  <c:v>0.20975567747012799</c:v>
                </c:pt>
                <c:pt idx="3197">
                  <c:v>0.21452745194178399</c:v>
                </c:pt>
                <c:pt idx="3198">
                  <c:v>0.219152425774372</c:v>
                </c:pt>
                <c:pt idx="3199">
                  <c:v>0.22362743410900099</c:v>
                </c:pt>
                <c:pt idx="3200">
                  <c:v>0.22794941470781799</c:v>
                </c:pt>
                <c:pt idx="3201">
                  <c:v>0.23211541004949801</c:v>
                </c:pt>
                <c:pt idx="3202">
                  <c:v>0.236122569353068</c:v>
                </c:pt>
                <c:pt idx="3203">
                  <c:v>0.239968150528686</c:v>
                </c:pt>
                <c:pt idx="3204">
                  <c:v>0.24364952205404999</c:v>
                </c:pt>
                <c:pt idx="3205">
                  <c:v>0.247164164775143</c:v>
                </c:pt>
                <c:pt idx="3206">
                  <c:v>0.25050967363007998</c:v>
                </c:pt>
                <c:pt idx="3207">
                  <c:v>0.25368375929489201</c:v>
                </c:pt>
                <c:pt idx="3208">
                  <c:v>0.25668424975010101</c:v>
                </c:pt>
                <c:pt idx="3209">
                  <c:v>0.25950909176703202</c:v>
                </c:pt>
                <c:pt idx="3210">
                  <c:v>0.26215635231282602</c:v>
                </c:pt>
                <c:pt idx="3211">
                  <c:v>0.26462421987321599</c:v>
                </c:pt>
                <c:pt idx="3212">
                  <c:v>0.26691100569214099</c:v>
                </c:pt>
                <c:pt idx="3213">
                  <c:v>0.26901514492735401</c:v>
                </c:pt>
                <c:pt idx="3214">
                  <c:v>0.27093519772124502</c:v>
                </c:pt>
                <c:pt idx="3215">
                  <c:v>0.27266985018612899</c:v>
                </c:pt>
                <c:pt idx="3216">
                  <c:v>0.274217915303336</c:v>
                </c:pt>
                <c:pt idx="3217">
                  <c:v>0.27557833373549001</c:v>
                </c:pt>
                <c:pt idx="3218">
                  <c:v>0.27675017455140299</c:v>
                </c:pt>
                <c:pt idx="3219">
                  <c:v>0.27773263586311697</c:v>
                </c:pt>
                <c:pt idx="3220">
                  <c:v>0.27852504537462902</c:v>
                </c:pt>
                <c:pt idx="3221">
                  <c:v>0.27912686084194299</c:v>
                </c:pt>
                <c:pt idx="3222">
                  <c:v>0.27953767044412697</c:v>
                </c:pt>
                <c:pt idx="3223">
                  <c:v>0.27975719306512198</c:v>
                </c:pt>
                <c:pt idx="3224">
                  <c:v>0.27978527848610402</c:v>
                </c:pt>
                <c:pt idx="3225">
                  <c:v>0.27962190748828603</c:v>
                </c:pt>
                <c:pt idx="3226">
                  <c:v>0.27926719186606302</c:v>
                </c:pt>
                <c:pt idx="3227">
                  <c:v>0.27872137435051603</c:v>
                </c:pt>
                <c:pt idx="3228">
                  <c:v>0.27798482844330702</c:v>
                </c:pt>
                <c:pt idx="3229">
                  <c:v>0.27705805816109602</c:v>
                </c:pt>
                <c:pt idx="3230">
                  <c:v>0.27594169769064403</c:v>
                </c:pt>
                <c:pt idx="3231">
                  <c:v>0.27463651095483799</c:v>
                </c:pt>
                <c:pt idx="3232">
                  <c:v>0.27314339108994201</c:v>
                </c:pt>
                <c:pt idx="3233">
                  <c:v>0.27146335983442499</c:v>
                </c:pt>
                <c:pt idx="3234">
                  <c:v>0.26959756682978903</c:v>
                </c:pt>
                <c:pt idx="3235">
                  <c:v>0.26754728883387002</c:v>
                </c:pt>
                <c:pt idx="3236">
                  <c:v>0.26531392884715799</c:v>
                </c:pt>
                <c:pt idx="3237">
                  <c:v>0.26289901515272401</c:v>
                </c:pt>
                <c:pt idx="3238">
                  <c:v>0.260304200270424</c:v>
                </c:pt>
                <c:pt idx="3239">
                  <c:v>0.257531259826078</c:v>
                </c:pt>
                <c:pt idx="3240">
                  <c:v>0.25458209133641702</c:v>
                </c:pt>
                <c:pt idx="3241">
                  <c:v>0.251458712910616</c:v>
                </c:pt>
                <c:pt idx="3242">
                  <c:v>0.24816326186930601</c:v>
                </c:pt>
                <c:pt idx="3243">
                  <c:v>0.244697993282011</c:v>
                </c:pt>
                <c:pt idx="3244">
                  <c:v>0.24106527842400699</c:v>
                </c:pt>
                <c:pt idx="3245">
                  <c:v>0.23726760315366999</c:v>
                </c:pt>
                <c:pt idx="3246">
                  <c:v>0.2333075662114</c:v>
                </c:pt>
                <c:pt idx="3247">
                  <c:v>0.229187877441315</c:v>
                </c:pt>
                <c:pt idx="3248">
                  <c:v>0.224911355936911</c:v>
                </c:pt>
                <c:pt idx="3249">
                  <c:v>0.22048092811195799</c:v>
                </c:pt>
                <c:pt idx="3250">
                  <c:v>0.215899625697969</c:v>
                </c:pt>
                <c:pt idx="3251">
                  <c:v>0.21117058366958699</c:v>
                </c:pt>
                <c:pt idx="3252">
                  <c:v>0.206297038099331</c:v>
                </c:pt>
                <c:pt idx="3253">
                  <c:v>0.20128232394316001</c:v>
                </c:pt>
                <c:pt idx="3254">
                  <c:v>0.19612987275837099</c:v>
                </c:pt>
                <c:pt idx="3255">
                  <c:v>0.19084321035538801</c:v>
                </c:pt>
                <c:pt idx="3256">
                  <c:v>0.18542595438506401</c:v>
                </c:pt>
                <c:pt idx="3257">
                  <c:v>0.17988181186312699</c:v>
                </c:pt>
                <c:pt idx="3258">
                  <c:v>0.174214576633479</c:v>
                </c:pt>
                <c:pt idx="3259">
                  <c:v>0.168428126772076</c:v>
                </c:pt>
                <c:pt idx="3260">
                  <c:v>0.16252642193317199</c:v>
                </c:pt>
                <c:pt idx="3261">
                  <c:v>0.15651350063973499</c:v>
                </c:pt>
                <c:pt idx="3262">
                  <c:v>0.15039347751989601</c:v>
                </c:pt>
                <c:pt idx="3263">
                  <c:v>0.144170540491316</c:v>
                </c:pt>
                <c:pt idx="3264">
                  <c:v>0.137848947895409</c:v>
                </c:pt>
                <c:pt idx="3265">
                  <c:v>0.13143302558336301</c:v>
                </c:pt>
                <c:pt idx="3266">
                  <c:v>0.124927163955973</c:v>
                </c:pt>
                <c:pt idx="3267">
                  <c:v>0.1183358149593</c:v>
                </c:pt>
                <c:pt idx="3268">
                  <c:v>0.11166348903821301</c:v>
                </c:pt>
                <c:pt idx="3269">
                  <c:v>0.104914752049905</c:v>
                </c:pt>
                <c:pt idx="3270">
                  <c:v>9.80942221394841E-2</c:v>
                </c:pt>
                <c:pt idx="3271">
                  <c:v>9.1206566579788304E-2</c:v>
                </c:pt>
                <c:pt idx="3272">
                  <c:v>8.4256498577583203E-2</c:v>
                </c:pt>
                <c:pt idx="3273">
                  <c:v>7.7248774048324198E-2</c:v>
                </c:pt>
                <c:pt idx="3274">
                  <c:v>7.0188188361694701E-2</c:v>
                </c:pt>
                <c:pt idx="3275">
                  <c:v>6.3079573060145694E-2</c:v>
                </c:pt>
                <c:pt idx="3276">
                  <c:v>5.5927792552682702E-2</c:v>
                </c:pt>
                <c:pt idx="3277">
                  <c:v>4.87377407861617E-2</c:v>
                </c:pt>
                <c:pt idx="3278">
                  <c:v>4.1514337896372801E-2</c:v>
                </c:pt>
                <c:pt idx="3279">
                  <c:v>3.4262526841202498E-2</c:v>
                </c:pt>
                <c:pt idx="3280">
                  <c:v>2.6987270018179198E-2</c:v>
                </c:pt>
                <c:pt idx="3281">
                  <c:v>1.9693545868716002E-2</c:v>
                </c:pt>
                <c:pt idx="3282">
                  <c:v>1.23863454713748E-2</c:v>
                </c:pt>
                <c:pt idx="3283">
                  <c:v>5.0706691264826497E-3</c:v>
                </c:pt>
                <c:pt idx="3284">
                  <c:v>-2.2484770655620701E-3</c:v>
                </c:pt>
                <c:pt idx="3285">
                  <c:v>-9.5660846299525405E-3</c:v>
                </c:pt>
                <c:pt idx="3286">
                  <c:v>-1.6877146144761299E-2</c:v>
                </c:pt>
                <c:pt idx="3287">
                  <c:v>-2.4176658667507601E-2</c:v>
                </c:pt>
                <c:pt idx="3288">
                  <c:v>-3.1459627158659097E-2</c:v>
                </c:pt>
                <c:pt idx="3289">
                  <c:v>-3.8721067899726E-2</c:v>
                </c:pt>
                <c:pt idx="3290">
                  <c:v>-4.5956011903608103E-2</c:v>
                </c:pt>
                <c:pt idx="3291">
                  <c:v>-5.3159508314861201E-2</c:v>
                </c:pt>
                <c:pt idx="3292">
                  <c:v>-6.0326627797556098E-2</c:v>
                </c:pt>
                <c:pt idx="3293">
                  <c:v>-6.7452465908411294E-2</c:v>
                </c:pt>
                <c:pt idx="3294">
                  <c:v>-7.4532146452892994E-2</c:v>
                </c:pt>
                <c:pt idx="3295">
                  <c:v>-8.1560824821982902E-2</c:v>
                </c:pt>
                <c:pt idx="3296">
                  <c:v>-8.8533691307333504E-2</c:v>
                </c:pt>
                <c:pt idx="3297">
                  <c:v>-9.5445974392540295E-2</c:v>
                </c:pt>
                <c:pt idx="3298">
                  <c:v>-0.102292944018279</c:v>
                </c:pt>
                <c:pt idx="3299">
                  <c:v>-0.10906991481907501</c:v>
                </c:pt>
                <c:pt idx="3300">
                  <c:v>-0.115772249329488</c:v>
                </c:pt>
                <c:pt idx="3301">
                  <c:v>-0.12239536115751699</c:v>
                </c:pt>
                <c:pt idx="3302">
                  <c:v>-0.12893471812306101</c:v>
                </c:pt>
                <c:pt idx="3303">
                  <c:v>-0.135385845359276</c:v>
                </c:pt>
                <c:pt idx="3304">
                  <c:v>-0.14174432837472001</c:v>
                </c:pt>
                <c:pt idx="3305">
                  <c:v>-0.14800581607417501</c:v>
                </c:pt>
                <c:pt idx="3306">
                  <c:v>-0.15416602373609301</c:v>
                </c:pt>
                <c:pt idx="3307">
                  <c:v>-0.16022073594462299</c:v>
                </c:pt>
                <c:pt idx="3308">
                  <c:v>-0.166165809474208</c:v>
                </c:pt>
                <c:pt idx="3309">
                  <c:v>-0.17199717612478499</c:v>
                </c:pt>
                <c:pt idx="3310">
                  <c:v>-0.177710845505645</c:v>
                </c:pt>
                <c:pt idx="3311">
                  <c:v>-0.18330290776605099</c:v>
                </c:pt>
                <c:pt idx="3312">
                  <c:v>-0.18876953627073301</c:v>
                </c:pt>
                <c:pt idx="3313">
                  <c:v>-0.19410699021845201</c:v>
                </c:pt>
                <c:pt idx="3314">
                  <c:v>-0.199311617201821</c:v>
                </c:pt>
                <c:pt idx="3315">
                  <c:v>-0.204379855706635</c:v>
                </c:pt>
                <c:pt idx="3316">
                  <c:v>-0.20930823754901101</c:v>
                </c:pt>
                <c:pt idx="3317">
                  <c:v>-0.21409339024865401</c:v>
                </c:pt>
                <c:pt idx="3318">
                  <c:v>-0.21873203933664301</c:v>
                </c:pt>
                <c:pt idx="3319">
                  <c:v>-0.223221010596139</c:v>
                </c:pt>
                <c:pt idx="3320">
                  <c:v>-0.22755723223449301</c:v>
                </c:pt>
                <c:pt idx="3321">
                  <c:v>-0.23173773698527</c:v>
                </c:pt>
                <c:pt idx="3322">
                  <c:v>-0.235759664138741</c:v>
                </c:pt>
                <c:pt idx="3323">
                  <c:v>-0.239620261499457</c:v>
                </c:pt>
                <c:pt idx="3324">
                  <c:v>-0.24331688726957801</c:v>
                </c:pt>
                <c:pt idx="3325">
                  <c:v>-0.24684701185664101</c:v>
                </c:pt>
                <c:pt idx="3326">
                  <c:v>-0.25020821960455703</c:v>
                </c:pt>
                <c:pt idx="3327">
                  <c:v>-0.25339821044664002</c:v>
                </c:pt>
                <c:pt idx="3328">
                  <c:v>-0.25641480147953699</c:v>
                </c:pt>
                <c:pt idx="3329">
                  <c:v>-0.25925592845698298</c:v>
                </c:pt>
                <c:pt idx="3330">
                  <c:v>-0.261919647202359</c:v>
                </c:pt>
                <c:pt idx="3331">
                  <c:v>-0.26440413493909198</c:v>
                </c:pt>
                <c:pt idx="3332">
                  <c:v>-0.26670769153797003</c:v>
                </c:pt>
                <c:pt idx="3333">
                  <c:v>-0.26882874068054202</c:v>
                </c:pt>
                <c:pt idx="3334">
                  <c:v>-0.270765830937787</c:v>
                </c:pt>
                <c:pt idx="3335">
                  <c:v>-0.27251763676332302</c:v>
                </c:pt>
                <c:pt idx="3336">
                  <c:v>-0.274082959400476</c:v>
                </c:pt>
                <c:pt idx="3337">
                  <c:v>-0.27546072770258601</c:v>
                </c:pt>
                <c:pt idx="3338">
                  <c:v>-0.27664999886599301</c:v>
                </c:pt>
                <c:pt idx="3339">
                  <c:v>-0.27764995907519002</c:v>
                </c:pt>
                <c:pt idx="3340">
                  <c:v>-0.27845992405971998</c:v>
                </c:pt>
                <c:pt idx="3341">
                  <c:v>-0.27907933956241698</c:v>
                </c:pt>
                <c:pt idx="3342">
                  <c:v>-0.27950778171868601</c:v>
                </c:pt>
                <c:pt idx="3343">
                  <c:v>-0.27974495734655003</c:v>
                </c:pt>
                <c:pt idx="3344">
                  <c:v>-0.27979070414727703</c:v>
                </c:pt>
                <c:pt idx="3345">
                  <c:v>-0.27964499081643601</c:v>
                </c:pt>
                <c:pt idx="3346">
                  <c:v>-0.27930791706532199</c:v>
                </c:pt>
                <c:pt idx="3347">
                  <c:v>-0.27877971355272302</c:v>
                </c:pt>
                <c:pt idx="3348">
                  <c:v>-0.27806074172708201</c:v>
                </c:pt>
                <c:pt idx="3349">
                  <c:v>-0.27715149357915497</c:v>
                </c:pt>
                <c:pt idx="3350">
                  <c:v>-0.27605259130534598</c:v>
                </c:pt>
                <c:pt idx="3351">
                  <c:v>-0.27476478688194</c:v>
                </c:pt>
                <c:pt idx="3352">
                  <c:v>-0.27328896155052301</c:v>
                </c:pt>
                <c:pt idx="3353">
                  <c:v>-0.27162612521495499</c:v>
                </c:pt>
                <c:pt idx="3354">
                  <c:v>-0.26977741575029501</c:v>
                </c:pt>
                <c:pt idx="3355">
                  <c:v>-0.26774409822415202</c:v>
                </c:pt>
                <c:pt idx="3356">
                  <c:v>-0.26552756403100503</c:v>
                </c:pt>
                <c:pt idx="3357">
                  <c:v>-0.26312932994007499</c:v>
                </c:pt>
                <c:pt idx="3358">
                  <c:v>-0.26055103705740201</c:v>
                </c:pt>
                <c:pt idx="3359">
                  <c:v>-0.25779444970284099</c:v>
                </c:pt>
                <c:pt idx="3360">
                  <c:v>-0.25486145420274098</c:v>
                </c:pt>
                <c:pt idx="3361">
                  <c:v>-0.25175405759913899</c:v>
                </c:pt>
                <c:pt idx="3362">
                  <c:v>-0.24847438627634</c:v>
                </c:pt>
                <c:pt idx="3363">
                  <c:v>-0.245024684505843</c:v>
                </c:pt>
                <c:pt idx="3364">
                  <c:v>-0.24140731291059001</c:v>
                </c:pt>
                <c:pt idx="3365">
                  <c:v>-0.237624746849595</c:v>
                </c:pt>
                <c:pt idx="3366">
                  <c:v>-0.23367957472406301</c:v>
                </c:pt>
                <c:pt idx="3367">
                  <c:v>-0.229574496206151</c:v>
                </c:pt>
                <c:pt idx="3368">
                  <c:v>-0.22531232039159299</c:v>
                </c:pt>
                <c:pt idx="3369">
                  <c:v>-0.22089596387743901</c:v>
                </c:pt>
                <c:pt idx="3370">
                  <c:v>-0.216328448766233</c:v>
                </c:pt>
                <c:pt idx="3371">
                  <c:v>-0.211612900598001</c:v>
                </c:pt>
                <c:pt idx="3372">
                  <c:v>-0.20675254621144501</c:v>
                </c:pt>
                <c:pt idx="3373">
                  <c:v>-0.20175071153582599</c:v>
                </c:pt>
                <c:pt idx="3374">
                  <c:v>-0.19661081931504201</c:v>
                </c:pt>
                <c:pt idx="3375">
                  <c:v>-0.19133638676544901</c:v>
                </c:pt>
                <c:pt idx="3376">
                  <c:v>-0.18593102316903901</c:v>
                </c:pt>
                <c:pt idx="3377">
                  <c:v>-0.180398427403615</c:v>
                </c:pt>
                <c:pt idx="3378">
                  <c:v>-0.17474238541166001</c:v>
                </c:pt>
                <c:pt idx="3379">
                  <c:v>-0.16896676760962501</c:v>
                </c:pt>
                <c:pt idx="3380">
                  <c:v>-0.16307552623940999</c:v>
                </c:pt>
                <c:pt idx="3381">
                  <c:v>-0.15707269266385601</c:v>
                </c:pt>
                <c:pt idx="3382">
                  <c:v>-0.15096237460809001</c:v>
                </c:pt>
                <c:pt idx="3383">
                  <c:v>-0.144748753348623</c:v>
                </c:pt>
                <c:pt idx="3384">
                  <c:v>-0.13843608085210801</c:v>
                </c:pt>
                <c:pt idx="3385">
                  <c:v>-0.13202867686573</c:v>
                </c:pt>
                <c:pt idx="3386">
                  <c:v>-0.12553092596121401</c:v>
                </c:pt>
                <c:pt idx="3387">
                  <c:v>-0.118947274534471</c:v>
                </c:pt>
                <c:pt idx="3388">
                  <c:v>-0.112282227762942</c:v>
                </c:pt>
                <c:pt idx="3389">
                  <c:v>-0.105540346522713</c:v>
                </c:pt>
                <c:pt idx="3390">
                  <c:v>-9.8726244267521301E-2</c:v>
                </c:pt>
                <c:pt idx="3391">
                  <c:v>-9.1844583871774396E-2</c:v>
                </c:pt>
                <c:pt idx="3392">
                  <c:v>-8.4900074439761497E-2</c:v>
                </c:pt>
                <c:pt idx="3393">
                  <c:v>-7.78974680832209E-2</c:v>
                </c:pt>
                <c:pt idx="3394">
                  <c:v>-7.0841556669482497E-2</c:v>
                </c:pt>
                <c:pt idx="3395">
                  <c:v>-6.3737168542403203E-2</c:v>
                </c:pt>
                <c:pt idx="3396">
                  <c:v>-5.6589165218342598E-2</c:v>
                </c:pt>
                <c:pt idx="3397">
                  <c:v>-4.9402438059439002E-2</c:v>
                </c:pt>
                <c:pt idx="3398">
                  <c:v>-4.2181904926461102E-2</c:v>
                </c:pt>
                <c:pt idx="3399">
                  <c:v>-3.4932506813527497E-2</c:v>
                </c:pt>
                <c:pt idx="3400">
                  <c:v>-2.7659204466995799E-2</c:v>
                </c:pt>
                <c:pt idx="3401">
                  <c:v>-2.0366974990835399E-2</c:v>
                </c:pt>
                <c:pt idx="3402">
                  <c:v>-1.30608084408066E-2</c:v>
                </c:pt>
                <c:pt idx="3403">
                  <c:v>-5.7457044097772598E-3</c:v>
                </c:pt>
                <c:pt idx="3404">
                  <c:v>1.5733313934873699E-3</c:v>
                </c:pt>
                <c:pt idx="3405">
                  <c:v>8.8912905697192506E-3</c:v>
                </c:pt>
                <c:pt idx="3406">
                  <c:v>1.6203165456383801E-2</c:v>
                </c:pt>
                <c:pt idx="3407">
                  <c:v>2.3503952554411602E-2</c:v>
                </c:pt>
                <c:pt idx="3408">
                  <c:v>3.0788655952081599E-2</c:v>
                </c:pt>
                <c:pt idx="3409">
                  <c:v>3.8052290743711303E-2</c:v>
                </c:pt>
                <c:pt idx="3410">
                  <c:v>4.5289886440817002E-2</c:v>
                </c:pt>
                <c:pt idx="3411">
                  <c:v>5.2496490373406902E-2</c:v>
                </c:pt>
                <c:pt idx="3412">
                  <c:v>5.9667171079081899E-2</c:v>
                </c:pt>
                <c:pt idx="3413">
                  <c:v>6.6797021677624205E-2</c:v>
                </c:pt>
                <c:pt idx="3414">
                  <c:v>7.3881163228763702E-2</c:v>
                </c:pt>
                <c:pt idx="3415">
                  <c:v>8.0914748070825701E-2</c:v>
                </c:pt>
                <c:pt idx="3416">
                  <c:v>8.7892963137974595E-2</c:v>
                </c:pt>
                <c:pt idx="3417">
                  <c:v>9.4811033253783594E-2</c:v>
                </c:pt>
                <c:pt idx="3418">
                  <c:v>0.101664224398877</c:v>
                </c:pt>
                <c:pt idx="3419">
                  <c:v>0.108447846950409</c:v>
                </c:pt>
                <c:pt idx="3420">
                  <c:v>0.115157258891161</c:v>
                </c:pt>
                <c:pt idx="3421">
                  <c:v>0.121787868986063</c:v>
                </c:pt>
                <c:pt idx="3422">
                  <c:v>0.128335139923968</c:v>
                </c:pt>
                <c:pt idx="3423">
                  <c:v>0.13479459142251801</c:v>
                </c:pt>
                <c:pt idx="3424">
                  <c:v>0.14116180329399899</c:v>
                </c:pt>
                <c:pt idx="3425">
                  <c:v>0.147432418470055</c:v>
                </c:pt>
                <c:pt idx="3426">
                  <c:v>0.15360214598322799</c:v>
                </c:pt>
                <c:pt idx="3427">
                  <c:v>0.15966676390325599</c:v>
                </c:pt>
                <c:pt idx="3428">
                  <c:v>0.16562212222612399</c:v>
                </c:pt>
                <c:pt idx="3429">
                  <c:v>0.171464145713911</c:v>
                </c:pt>
                <c:pt idx="3430">
                  <c:v>0.177188836683458</c:v>
                </c:pt>
                <c:pt idx="3431">
                  <c:v>0.18279227774198001</c:v>
                </c:pt>
                <c:pt idx="3432">
                  <c:v>0.18827063446772199</c:v>
                </c:pt>
                <c:pt idx="3433">
                  <c:v>0.19362015803385099</c:v>
                </c:pt>
                <c:pt idx="3434">
                  <c:v>0.19883718777376799</c:v>
                </c:pt>
                <c:pt idx="3435">
                  <c:v>0.20391815368608901</c:v>
                </c:pt>
                <c:pt idx="3436">
                  <c:v>0.20885957887759701</c:v>
                </c:pt>
                <c:pt idx="3437">
                  <c:v>0.213658081942463</c:v>
                </c:pt>
                <c:pt idx="3438">
                  <c:v>0.218310379276143</c:v>
                </c:pt>
                <c:pt idx="3439">
                  <c:v>0.22281328732233199</c:v>
                </c:pt>
                <c:pt idx="3440">
                  <c:v>0.22716372475147301</c:v>
                </c:pt>
                <c:pt idx="3441">
                  <c:v>0.23135871456929699</c:v>
                </c:pt>
                <c:pt idx="3442">
                  <c:v>0.23539538615397701</c:v>
                </c:pt>
                <c:pt idx="3443">
                  <c:v>0.23927097722048599</c:v>
                </c:pt>
                <c:pt idx="3444">
                  <c:v>0.24298283571082199</c:v>
                </c:pt>
                <c:pt idx="3445">
                  <c:v>0.246528421608809</c:v>
                </c:pt>
                <c:pt idx="3446">
                  <c:v>0.249905308678219</c:v>
                </c:pt>
                <c:pt idx="3447">
                  <c:v>0.25311118612304301</c:v>
                </c:pt>
                <c:pt idx="3448">
                  <c:v>0.25614386016876101</c:v>
                </c:pt>
                <c:pt idx="3449">
                  <c:v>0.25900125556353998</c:v>
                </c:pt>
                <c:pt idx="3450">
                  <c:v>0.26168141699832098</c:v>
                </c:pt>
                <c:pt idx="3451">
                  <c:v>0.26418251044483598</c:v>
                </c:pt>
                <c:pt idx="3452">
                  <c:v>0.266502824410626</c:v>
                </c:pt>
                <c:pt idx="3453">
                  <c:v>0.26864077111021001</c:v>
                </c:pt>
                <c:pt idx="3454">
                  <c:v>0.27059488755160899</c:v>
                </c:pt>
                <c:pt idx="3455">
                  <c:v>0.27236383653746299</c:v>
                </c:pt>
                <c:pt idx="3456">
                  <c:v>0.27394640758007299</c:v>
                </c:pt>
                <c:pt idx="3457">
                  <c:v>0.27534151772973497</c:v>
                </c:pt>
                <c:pt idx="3458">
                  <c:v>0.27654821231580201</c:v>
                </c:pt>
                <c:pt idx="3459">
                  <c:v>0.27756566559996099</c:v>
                </c:pt>
                <c:pt idx="3460">
                  <c:v>0.27839318134128199</c:v>
                </c:pt>
                <c:pt idx="3461">
                  <c:v>0.27903019327265799</c:v>
                </c:pt>
                <c:pt idx="3462">
                  <c:v>0.27947626548829801</c:v>
                </c:pt>
                <c:pt idx="3463">
                  <c:v>0.27973109274201802</c:v>
                </c:pt>
                <c:pt idx="3464">
                  <c:v>0.279794500656116</c:v>
                </c:pt>
                <c:pt idx="3465">
                  <c:v>0.27966644584070499</c:v>
                </c:pt>
                <c:pt idx="3466">
                  <c:v>0.279347015923397</c:v>
                </c:pt>
                <c:pt idx="3467">
                  <c:v>0.278836429489347</c:v>
                </c:pt>
                <c:pt idx="3468">
                  <c:v>0.27813503593166899</c:v>
                </c:pt>
                <c:pt idx="3469">
                  <c:v>0.27724331521235401</c:v>
                </c:pt>
                <c:pt idx="3470">
                  <c:v>0.27616187753382498</c:v>
                </c:pt>
                <c:pt idx="3471">
                  <c:v>0.274891462921385</c:v>
                </c:pt>
                <c:pt idx="3472">
                  <c:v>0.27343294071681501</c:v>
                </c:pt>
                <c:pt idx="3473">
                  <c:v>0.27178730898348302</c:v>
                </c:pt>
                <c:pt idx="3474">
                  <c:v>0.26995569382337897</c:v>
                </c:pt>
                <c:pt idx="3475">
                  <c:v>0.26793934860651902</c:v>
                </c:pt>
                <c:pt idx="3476">
                  <c:v>0.26573965311327002</c:v>
                </c:pt>
                <c:pt idx="3477">
                  <c:v>0.26335811259017</c:v>
                </c:pt>
                <c:pt idx="3478">
                  <c:v>0.26079635671988799</c:v>
                </c:pt>
                <c:pt idx="3479">
                  <c:v>0.25805613850604098</c:v>
                </c:pt>
                <c:pt idx="3480">
                  <c:v>0.25513933307361297</c:v>
                </c:pt>
                <c:pt idx="3481">
                  <c:v>0.25204793638581302</c:v>
                </c:pt>
                <c:pt idx="3482">
                  <c:v>0.24878406387824301</c:v>
                </c:pt>
                <c:pt idx="3483">
                  <c:v>0.24534994901130899</c:v>
                </c:pt>
                <c:pt idx="3484">
                  <c:v>0.24174794174187</c:v>
                </c:pt>
                <c:pt idx="3485">
                  <c:v>0.23798050691516701</c:v>
                </c:pt>
                <c:pt idx="3486">
                  <c:v>0.23405022257813801</c:v>
                </c:pt>
                <c:pt idx="3487">
                  <c:v>0.22995977821526001</c:v>
                </c:pt>
                <c:pt idx="3488">
                  <c:v>0.22571197290814801</c:v>
                </c:pt>
                <c:pt idx="3489">
                  <c:v>0.22130971342014699</c:v>
                </c:pt>
                <c:pt idx="3490">
                  <c:v>0.216756012207241</c:v>
                </c:pt>
                <c:pt idx="3491">
                  <c:v>0.212053985356634</c:v>
                </c:pt>
                <c:pt idx="3492">
                  <c:v>0.207206850454423</c:v>
                </c:pt>
                <c:pt idx="3493">
                  <c:v>0.20221792438380701</c:v>
                </c:pt>
                <c:pt idx="3494">
                  <c:v>0.19709062105535499</c:v>
                </c:pt>
                <c:pt idx="3495">
                  <c:v>0.19182844907087299</c:v>
                </c:pt>
                <c:pt idx="3496">
                  <c:v>0.186435009322477</c:v>
                </c:pt>
                <c:pt idx="3497">
                  <c:v>0.18091399252850801</c:v>
                </c:pt>
                <c:pt idx="3498">
                  <c:v>0.175269176707986</c:v>
                </c:pt>
                <c:pt idx="3499">
                  <c:v>0.169504424595318</c:v>
                </c:pt>
                <c:pt idx="3500">
                  <c:v>0.163623680997039</c:v>
                </c:pt>
                <c:pt idx="3501">
                  <c:v>0.157630970092388</c:v>
                </c:pt>
                <c:pt idx="3502">
                  <c:v>0.15153039267957299</c:v>
                </c:pt>
                <c:pt idx="3503">
                  <c:v>0.14532612336960399</c:v>
                </c:pt>
                <c:pt idx="3504">
                  <c:v>0.13902240772961699</c:v>
                </c:pt>
                <c:pt idx="3505">
                  <c:v>0.132623559377642</c:v>
                </c:pt>
                <c:pt idx="3506">
                  <c:v>0.12613395703080199</c:v>
                </c:pt>
                <c:pt idx="3507">
                  <c:v>0.119558041508969</c:v>
                </c:pt>
                <c:pt idx="3508">
                  <c:v>0.112900312695923</c:v>
                </c:pt>
                <c:pt idx="3509">
                  <c:v>0.106165326460087</c:v>
                </c:pt>
                <c:pt idx="3510">
                  <c:v>9.9357691536962806E-2</c:v>
                </c:pt>
                <c:pt idx="3511">
                  <c:v>9.2482066375377897E-2</c:v>
                </c:pt>
                <c:pt idx="3512">
                  <c:v>8.5543155949724503E-2</c:v>
                </c:pt>
                <c:pt idx="3513">
                  <c:v>7.8545708540353906E-2</c:v>
                </c:pt>
                <c:pt idx="3514">
                  <c:v>7.14945124843403E-2</c:v>
                </c:pt>
                <c:pt idx="3515">
                  <c:v>6.4394392898832198E-2</c:v>
                </c:pt>
                <c:pt idx="3516">
                  <c:v>5.7250208379236202E-2</c:v>
                </c:pt>
                <c:pt idx="3517">
                  <c:v>5.0066847674491599E-2</c:v>
                </c:pt>
                <c:pt idx="3518">
                  <c:v>4.2849226341710102E-2</c:v>
                </c:pt>
                <c:pt idx="3519">
                  <c:v>3.5602283382472302E-2</c:v>
                </c:pt>
                <c:pt idx="3520">
                  <c:v>2.8330977863079702E-2</c:v>
                </c:pt>
                <c:pt idx="3521">
                  <c:v>2.10402855210776E-2</c:v>
                </c:pt>
                <c:pt idx="3522">
                  <c:v>1.37351953603689E-2</c:v>
                </c:pt>
                <c:pt idx="3523">
                  <c:v>6.4207062372507503E-3</c:v>
                </c:pt>
                <c:pt idx="3524">
                  <c:v>-8.98176560291622E-4</c:v>
                </c:pt>
                <c:pt idx="3525">
                  <c:v>-8.2164447376916697E-3</c:v>
                </c:pt>
                <c:pt idx="3526">
                  <c:v>-1.5529090420966001E-2</c:v>
                </c:pt>
                <c:pt idx="3527">
                  <c:v>-2.2831109583591001E-2</c:v>
                </c:pt>
                <c:pt idx="3528">
                  <c:v>-3.0117505470746299E-2</c:v>
                </c:pt>
                <c:pt idx="3529">
                  <c:v>-3.73832920185833E-2</c:v>
                </c:pt>
                <c:pt idx="3530">
                  <c:v>-4.46234972661761E-2</c:v>
                </c:pt>
                <c:pt idx="3531">
                  <c:v>-5.1833166757823602E-2</c:v>
                </c:pt>
                <c:pt idx="3532">
                  <c:v>-5.9007366933371802E-2</c:v>
                </c:pt>
                <c:pt idx="3533">
                  <c:v>-6.6141188504237794E-2</c:v>
                </c:pt>
                <c:pt idx="3534">
                  <c:v>-7.3229749812824305E-2</c:v>
                </c:pt>
                <c:pt idx="3535">
                  <c:v>-8.0268200173026799E-2</c:v>
                </c:pt>
                <c:pt idx="3536">
                  <c:v>-8.7251723189546895E-2</c:v>
                </c:pt>
                <c:pt idx="3537">
                  <c:v>-9.4175540053740403E-2</c:v>
                </c:pt>
                <c:pt idx="3538">
                  <c:v>-0.10103491281374501</c:v>
                </c:pt>
                <c:pt idx="3539">
                  <c:v>-0.10782514761665001</c:v>
                </c:pt>
                <c:pt idx="3540">
                  <c:v>-0.114541597920488</c:v>
                </c:pt>
                <c:pt idx="3541">
                  <c:v>-0.121179667673855</c:v>
                </c:pt>
                <c:pt idx="3542">
                  <c:v>-0.12773481446097501</c:v>
                </c:pt>
                <c:pt idx="3543">
                  <c:v>-0.134202552610066</c:v>
                </c:pt>
                <c:pt idx="3544">
                  <c:v>-0.14057845626287699</c:v>
                </c:pt>
                <c:pt idx="3545">
                  <c:v>-0.146858162403287</c:v>
                </c:pt>
                <c:pt idx="3546">
                  <c:v>-0.15303737384291299</c:v>
                </c:pt>
                <c:pt idx="3547">
                  <c:v>-0.15911186216166201</c:v>
                </c:pt>
                <c:pt idx="3548">
                  <c:v>-0.16507747060122999</c:v>
                </c:pt>
                <c:pt idx="3549">
                  <c:v>-0.170930116909563</c:v>
                </c:pt>
                <c:pt idx="3550">
                  <c:v>-0.176665796134332</c:v>
                </c:pt>
                <c:pt idx="3551">
                  <c:v>-0.18228058336351299</c:v>
                </c:pt>
                <c:pt idx="3552">
                  <c:v>-0.18777063641119399</c:v>
                </c:pt>
                <c:pt idx="3553">
                  <c:v>-0.19313219844677501</c:v>
                </c:pt>
                <c:pt idx="3554">
                  <c:v>-0.19836160056576099</c:v>
                </c:pt>
                <c:pt idx="3555">
                  <c:v>-0.203455264300377</c:v>
                </c:pt>
                <c:pt idx="3556">
                  <c:v>-0.20840970406831499</c:v>
                </c:pt>
                <c:pt idx="3557">
                  <c:v>-0.21322152955790399</c:v>
                </c:pt>
                <c:pt idx="3558">
                  <c:v>-0.21788744804809199</c:v>
                </c:pt>
                <c:pt idx="3559">
                  <c:v>-0.222404266661651</c:v>
                </c:pt>
                <c:pt idx="3560">
                  <c:v>-0.226768894550054</c:v>
                </c:pt>
                <c:pt idx="3561">
                  <c:v>-0.23097834500853301</c:v>
                </c:pt>
                <c:pt idx="3562">
                  <c:v>-0.23502973751987799</c:v>
                </c:pt>
                <c:pt idx="3563">
                  <c:v>-0.238920299725566</c:v>
                </c:pt>
                <c:pt idx="3564">
                  <c:v>-0.242647369322882</c:v>
                </c:pt>
                <c:pt idx="3565">
                  <c:v>-0.24620839588672</c:v>
                </c:pt>
                <c:pt idx="3566">
                  <c:v>-0.249600942614843</c:v>
                </c:pt>
                <c:pt idx="3567">
                  <c:v>-0.252822687995372</c:v>
                </c:pt>
                <c:pt idx="3568">
                  <c:v>-0.25587142739539698</c:v>
                </c:pt>
                <c:pt idx="3569">
                  <c:v>-0.2587450745696</c:v>
                </c:pt>
                <c:pt idx="3570">
                  <c:v>-0.26144166308786698</c:v>
                </c:pt>
                <c:pt idx="3571">
                  <c:v>-0.263959347680914</c:v>
                </c:pt>
                <c:pt idx="3572">
                  <c:v>-0.26629640550299699</c:v>
                </c:pt>
                <c:pt idx="3573">
                  <c:v>-0.26845123731085702</c:v>
                </c:pt>
                <c:pt idx="3574">
                  <c:v>-0.270422368558072</c:v>
                </c:pt>
                <c:pt idx="3575">
                  <c:v>-0.27220845040408997</c:v>
                </c:pt>
                <c:pt idx="3576">
                  <c:v>-0.27380826063723601</c:v>
                </c:pt>
                <c:pt idx="3577">
                  <c:v>-0.275220704511067</c:v>
                </c:pt>
                <c:pt idx="3578">
                  <c:v>-0.27644481549351002</c:v>
                </c:pt>
                <c:pt idx="3579">
                  <c:v>-0.27747975592824897</c:v>
                </c:pt>
                <c:pt idx="3580">
                  <c:v>-0.27832481760794098</c:v>
                </c:pt>
                <c:pt idx="3581">
                  <c:v>-0.27897942225883299</c:v>
                </c:pt>
                <c:pt idx="3582">
                  <c:v>-0.27944312193647602</c:v>
                </c:pt>
                <c:pt idx="3583">
                  <c:v>-0.27971559933225498</c:v>
                </c:pt>
                <c:pt idx="3584">
                  <c:v>-0.279796667990516</c:v>
                </c:pt>
                <c:pt idx="3585">
                  <c:v>-0.27968627243616601</c:v>
                </c:pt>
                <c:pt idx="3586">
                  <c:v>-0.27938448821262601</c:v>
                </c:pt>
                <c:pt idx="3587">
                  <c:v>-0.27889152183014299</c:v>
                </c:pt>
                <c:pt idx="3588">
                  <c:v>-0.27820771062447103</c:v>
                </c:pt>
                <c:pt idx="3589">
                  <c:v>-0.27733352252603699</c:v>
                </c:pt>
                <c:pt idx="3590">
                  <c:v>-0.276269555739734</c:v>
                </c:pt>
                <c:pt idx="3591">
                  <c:v>-0.27501653833557199</c:v>
                </c:pt>
                <c:pt idx="3592">
                  <c:v>-0.273575327750463</c:v>
                </c:pt>
                <c:pt idx="3593">
                  <c:v>-0.27194691020147599</c:v>
                </c:pt>
                <c:pt idx="3594">
                  <c:v>-0.270132400010971</c:v>
                </c:pt>
                <c:pt idx="3595">
                  <c:v>-0.26813303884407602</c:v>
                </c:pt>
                <c:pt idx="3596">
                  <c:v>-0.26595019485901</c:v>
                </c:pt>
                <c:pt idx="3597">
                  <c:v>-0.263585361770863</c:v>
                </c:pt>
                <c:pt idx="3598">
                  <c:v>-0.26104015782944601</c:v>
                </c:pt>
                <c:pt idx="3599">
                  <c:v>-0.258316324711928</c:v>
                </c:pt>
                <c:pt idx="3600">
                  <c:v>-0.25541572633101101</c:v>
                </c:pt>
                <c:pt idx="3601">
                  <c:v>-0.252340347559455</c:v>
                </c:pt>
                <c:pt idx="3602">
                  <c:v>-0.24909229287183901</c:v>
                </c:pt>
                <c:pt idx="3603">
                  <c:v>-0.245673784904473</c:v>
                </c:pt>
                <c:pt idx="3604">
                  <c:v>-0.24208716293444801</c:v>
                </c:pt>
                <c:pt idx="3605">
                  <c:v>-0.238334881278883</c:v>
                </c:pt>
                <c:pt idx="3606">
                  <c:v>-0.23441950761543301</c:v>
                </c:pt>
                <c:pt idx="3607">
                  <c:v>-0.230343721225239</c:v>
                </c:pt>
                <c:pt idx="3608">
                  <c:v>-0.22611031115949701</c:v>
                </c:pt>
                <c:pt idx="3609">
                  <c:v>-0.22172217433092301</c:v>
                </c:pt>
                <c:pt idx="3610">
                  <c:v>-0.217182313531395</c:v>
                </c:pt>
                <c:pt idx="3611">
                  <c:v>-0.21249383537715799</c:v>
                </c:pt>
                <c:pt idx="3612">
                  <c:v>-0.20765994818296399</c:v>
                </c:pt>
                <c:pt idx="3613">
                  <c:v>-0.202683959766638</c:v>
                </c:pt>
                <c:pt idx="3614">
                  <c:v>-0.19756927518554199</c:v>
                </c:pt>
                <c:pt idx="3615">
                  <c:v>-0.192319394406502</c:v>
                </c:pt>
                <c:pt idx="3616">
                  <c:v>-0.18693790991079001</c:v>
                </c:pt>
                <c:pt idx="3617">
                  <c:v>-0.18142850423579701</c:v>
                </c:pt>
                <c:pt idx="3618">
                  <c:v>-0.17579494745507901</c:v>
                </c:pt>
                <c:pt idx="3619">
                  <c:v>-0.17004109459851</c:v>
                </c:pt>
                <c:pt idx="3620">
                  <c:v>-0.164170883014288</c:v>
                </c:pt>
                <c:pt idx="3621">
                  <c:v>-0.15818832967461899</c:v>
                </c:pt>
                <c:pt idx="3622">
                  <c:v>-0.15209752842691401</c:v>
                </c:pt>
                <c:pt idx="3623">
                  <c:v>-0.145902647192375</c:v>
                </c:pt>
                <c:pt idx="3624">
                  <c:v>-0.13960792511389999</c:v>
                </c:pt>
                <c:pt idx="3625">
                  <c:v>-0.13321766965524501</c:v>
                </c:pt>
                <c:pt idx="3626">
                  <c:v>-0.12673625365343599</c:v>
                </c:pt>
                <c:pt idx="3627">
                  <c:v>-0.12016811232645</c:v>
                </c:pt>
                <c:pt idx="3628">
                  <c:v>-0.11351774023820101</c:v>
                </c:pt>
                <c:pt idx="3629">
                  <c:v>-0.10678968822292299</c:v>
                </c:pt>
                <c:pt idx="3630">
                  <c:v>-9.9988560271047106E-2</c:v>
                </c:pt>
                <c:pt idx="3631">
                  <c:v>-9.3119010378695397E-2</c:v>
                </c:pt>
                <c:pt idx="3632">
                  <c:v>-8.6185739362967098E-2</c:v>
                </c:pt>
                <c:pt idx="3633">
                  <c:v>-7.9193491645178707E-2</c:v>
                </c:pt>
                <c:pt idx="3634">
                  <c:v>-7.2147052004267201E-2</c:v>
                </c:pt>
                <c:pt idx="3635">
                  <c:v>-6.5051242302577403E-2</c:v>
                </c:pt>
                <c:pt idx="3636">
                  <c:v>-5.7910918186272302E-2</c:v>
                </c:pt>
                <c:pt idx="3637">
                  <c:v>-5.0730965762626E-2</c:v>
                </c:pt>
                <c:pt idx="3638">
                  <c:v>-4.3516298256471603E-2</c:v>
                </c:pt>
                <c:pt idx="3639">
                  <c:v>-3.6271852648092802E-2</c:v>
                </c:pt>
                <c:pt idx="3640">
                  <c:v>-2.9002586294859901E-2</c:v>
                </c:pt>
                <c:pt idx="3641">
                  <c:v>-2.17134735389212E-2</c:v>
                </c:pt>
                <c:pt idx="3642">
                  <c:v>-1.44095023032728E-2</c:v>
                </c:pt>
                <c:pt idx="3643">
                  <c:v>-7.0956706785337597E-3</c:v>
                </c:pt>
                <c:pt idx="3644">
                  <c:v>2.2301649723512301E-4</c:v>
                </c:pt>
                <c:pt idx="3645">
                  <c:v>7.5415510633308801E-3</c:v>
                </c:pt>
                <c:pt idx="3646">
                  <c:v>1.4854924963481E-2</c:v>
                </c:pt>
                <c:pt idx="3647">
                  <c:v>2.2158133672844599E-2</c:v>
                </c:pt>
                <c:pt idx="3648">
                  <c:v>2.9446179622597501E-2</c:v>
                </c:pt>
                <c:pt idx="3649">
                  <c:v>3.6714075619756703E-2</c:v>
                </c:pt>
                <c:pt idx="3650">
                  <c:v>4.3956848259905298E-2</c:v>
                </c:pt>
                <c:pt idx="3651">
                  <c:v>5.1169541330481398E-2</c:v>
                </c:pt>
                <c:pt idx="3652">
                  <c:v>5.8347219202302902E-2</c:v>
                </c:pt>
                <c:pt idx="3653">
                  <c:v>6.5484970207007304E-2</c:v>
                </c:pt>
                <c:pt idx="3654">
                  <c:v>7.2577909998094797E-2</c:v>
                </c:pt>
                <c:pt idx="3655">
                  <c:v>7.9621184893275604E-2</c:v>
                </c:pt>
                <c:pt idx="3656">
                  <c:v>8.6609975195833105E-2</c:v>
                </c:pt>
                <c:pt idx="3657">
                  <c:v>9.3539498492731493E-2</c:v>
                </c:pt>
                <c:pt idx="3658">
                  <c:v>0.10040501292721001</c:v>
                </c:pt>
                <c:pt idx="3659">
                  <c:v>0.107201820443623</c:v>
                </c:pt>
                <c:pt idx="3660">
                  <c:v>0.11392527000231201</c:v>
                </c:pt>
                <c:pt idx="3661">
                  <c:v>0.120570760762299</c:v>
                </c:pt>
                <c:pt idx="3662">
                  <c:v>0.127133745229629</c:v>
                </c:pt>
                <c:pt idx="3663">
                  <c:v>0.133609732369216</c:v>
                </c:pt>
                <c:pt idx="3664">
                  <c:v>0.13999429067804101</c:v>
                </c:pt>
                <c:pt idx="3665">
                  <c:v>0.146283051217625</c:v>
                </c:pt>
                <c:pt idx="3666">
                  <c:v>0.15247171060367701</c:v>
                </c:pt>
                <c:pt idx="3667">
                  <c:v>0.15855603395089801</c:v>
                </c:pt>
                <c:pt idx="3668">
                  <c:v>0.16453185777089799</c:v>
                </c:pt>
                <c:pt idx="3669">
                  <c:v>0.170395092821259</c:v>
                </c:pt>
                <c:pt idx="3670">
                  <c:v>0.176141726903803</c:v>
                </c:pt>
                <c:pt idx="3671">
                  <c:v>0.181767827610121</c:v>
                </c:pt>
                <c:pt idx="3672">
                  <c:v>0.187269545012515</c:v>
                </c:pt>
                <c:pt idx="3673">
                  <c:v>0.19264311429849401</c:v>
                </c:pt>
                <c:pt idx="3674">
                  <c:v>0.19788485834702799</c:v>
                </c:pt>
                <c:pt idx="3675">
                  <c:v>0.20299119024479001</c:v>
                </c:pt>
                <c:pt idx="3676">
                  <c:v>0.20795861574067701</c:v>
                </c:pt>
                <c:pt idx="3677">
                  <c:v>0.212783735636913</c:v>
                </c:pt>
                <c:pt idx="3678">
                  <c:v>0.217463248115116</c:v>
                </c:pt>
                <c:pt idx="3679">
                  <c:v>0.221993950995723</c:v>
                </c:pt>
                <c:pt idx="3680">
                  <c:v>0.22637274392923501</c:v>
                </c:pt>
                <c:pt idx="3681">
                  <c:v>0.23059663051777601</c:v>
                </c:pt>
                <c:pt idx="3682">
                  <c:v>0.23466272036552599</c:v>
                </c:pt>
                <c:pt idx="3683">
                  <c:v>0.23856823105660899</c:v>
                </c:pt>
                <c:pt idx="3684">
                  <c:v>0.242310490059095</c:v>
                </c:pt>
                <c:pt idx="3685">
                  <c:v>0.245886936553805</c:v>
                </c:pt>
                <c:pt idx="3686">
                  <c:v>0.24929512318667599</c:v>
                </c:pt>
                <c:pt idx="3687">
                  <c:v>0.25253271774348202</c:v>
                </c:pt>
                <c:pt idx="3688">
                  <c:v>0.25559750474575599</c:v>
                </c:pt>
                <c:pt idx="3689">
                  <c:v>0.25848738696684298</c:v>
                </c:pt>
                <c:pt idx="3690">
                  <c:v>0.26120038686702501</c:v>
                </c:pt>
                <c:pt idx="3691">
                  <c:v>0.263734647946746</c:v>
                </c:pt>
                <c:pt idx="3692">
                  <c:v>0.26608843601701199</c:v>
                </c:pt>
                <c:pt idx="3693">
                  <c:v>0.26826014038609303</c:v>
                </c:pt>
                <c:pt idx="3694">
                  <c:v>0.270248274961713</c:v>
                </c:pt>
                <c:pt idx="3695">
                  <c:v>0.27205147926798001</c:v>
                </c:pt>
                <c:pt idx="3696">
                  <c:v>0.27366851937636</c:v>
                </c:pt>
                <c:pt idx="3697">
                  <c:v>0.27509828875004799</c:v>
                </c:pt>
                <c:pt idx="3698">
                  <c:v>0.276339809001169</c:v>
                </c:pt>
                <c:pt idx="3699">
                  <c:v>0.277392230560287</c:v>
                </c:pt>
                <c:pt idx="3700">
                  <c:v>0.27825483325776401</c:v>
                </c:pt>
                <c:pt idx="3701">
                  <c:v>0.27892702681657</c:v>
                </c:pt>
                <c:pt idx="3702">
                  <c:v>0.279408351256207</c:v>
                </c:pt>
                <c:pt idx="3703">
                  <c:v>0.27969847720747498</c:v>
                </c:pt>
                <c:pt idx="3704">
                  <c:v>0.27979720613785702</c:v>
                </c:pt>
                <c:pt idx="3705">
                  <c:v>0.27970447048737401</c:v>
                </c:pt>
                <c:pt idx="3706">
                  <c:v>0.279420333714817</c:v>
                </c:pt>
                <c:pt idx="3707">
                  <c:v>0.27894499025432301</c:v>
                </c:pt>
                <c:pt idx="3708">
                  <c:v>0.27827876538232099</c:v>
                </c:pt>
                <c:pt idx="3709">
                  <c:v>0.27742211499495101</c:v>
                </c:pt>
                <c:pt idx="3710">
                  <c:v>0.276375625296089</c:v>
                </c:pt>
                <c:pt idx="3711">
                  <c:v>0.27514001239621799</c:v>
                </c:pt>
                <c:pt idx="3712">
                  <c:v>0.27371612182238497</c:v>
                </c:pt>
                <c:pt idx="3713">
                  <c:v>0.27210492793961499</c:v>
                </c:pt>
                <c:pt idx="3714">
                  <c:v>0.27030753328415602</c:v>
                </c:pt>
                <c:pt idx="3715">
                  <c:v>0.268325167809012</c:v>
                </c:pt>
                <c:pt idx="3716">
                  <c:v>0.26615918804229199</c:v>
                </c:pt>
                <c:pt idx="3717">
                  <c:v>0.26381107615893901</c:v>
                </c:pt>
                <c:pt idx="3718">
                  <c:v>0.26128243896648201</c:v>
                </c:pt>
                <c:pt idx="3719">
                  <c:v>0.25857500680550299</c:v>
                </c:pt>
                <c:pt idx="3720">
                  <c:v>0.255690632365566</c:v>
                </c:pt>
                <c:pt idx="3721">
                  <c:v>0.25263128941742702</c:v>
                </c:pt>
                <c:pt idx="3722">
                  <c:v>0.24939907146238799</c:v>
                </c:pt>
                <c:pt idx="3723">
                  <c:v>0.245996190299718</c:v>
                </c:pt>
                <c:pt idx="3724">
                  <c:v>0.242424974513125</c:v>
                </c:pt>
                <c:pt idx="3725">
                  <c:v>0.238687867877309</c:v>
                </c:pt>
                <c:pt idx="3726">
                  <c:v>0.23478742768569499</c:v>
                </c:pt>
                <c:pt idx="3727">
                  <c:v>0.23072632300048401</c:v>
                </c:pt>
                <c:pt idx="3728">
                  <c:v>0.22650733282621599</c:v>
                </c:pt>
                <c:pt idx="3729">
                  <c:v>0.22213334420810699</c:v>
                </c:pt>
                <c:pt idx="3730">
                  <c:v>0.21760735025644901</c:v>
                </c:pt>
                <c:pt idx="3731">
                  <c:v>0.21293244809843401</c:v>
                </c:pt>
                <c:pt idx="3732">
                  <c:v>0.208111836758792</c:v>
                </c:pt>
                <c:pt idx="3733">
                  <c:v>0.20314881497071099</c:v>
                </c:pt>
                <c:pt idx="3734">
                  <c:v>0.19804677891851899</c:v>
                </c:pt>
                <c:pt idx="3735">
                  <c:v>0.19280921991368299</c:v>
                </c:pt>
                <c:pt idx="3736">
                  <c:v>0.18743972200571399</c:v>
                </c:pt>
                <c:pt idx="3737">
                  <c:v>0.18194195952960801</c:v>
                </c:pt>
                <c:pt idx="3738">
                  <c:v>0.17631969459150801</c:v>
                </c:pt>
                <c:pt idx="3739">
                  <c:v>0.170576774494305</c:v>
                </c:pt>
                <c:pt idx="3740">
                  <c:v>0.164717129104935</c:v>
                </c:pt>
                <c:pt idx="3741">
                  <c:v>0.15874476816518199</c:v>
                </c:pt>
                <c:pt idx="3742">
                  <c:v>0.15266377854782201</c:v>
                </c:pt>
                <c:pt idx="3743">
                  <c:v>0.14647832145997999</c:v>
                </c:pt>
                <c:pt idx="3744">
                  <c:v>0.140192629595632</c:v>
                </c:pt>
                <c:pt idx="3745">
                  <c:v>0.13381100423917999</c:v>
                </c:pt>
                <c:pt idx="3746">
                  <c:v>0.12733781232209199</c:v>
                </c:pt>
                <c:pt idx="3747">
                  <c:v>0.12077748343462</c:v>
                </c:pt>
                <c:pt idx="3748">
                  <c:v>0.114134506794646</c:v>
                </c:pt>
                <c:pt idx="3749">
                  <c:v>0.107413428175716</c:v>
                </c:pt>
                <c:pt idx="3750">
                  <c:v>0.100618846796381</c:v>
                </c:pt>
                <c:pt idx="3751">
                  <c:v>9.3755412172958894E-2</c:v>
                </c:pt>
                <c:pt idx="3752">
                  <c:v>8.68278209378847E-2</c:v>
                </c:pt>
                <c:pt idx="3753">
                  <c:v>7.9840813625814105E-2</c:v>
                </c:pt>
                <c:pt idx="3754">
                  <c:v>7.2799171429686602E-2</c:v>
                </c:pt>
                <c:pt idx="3755">
                  <c:v>6.5707712928966502E-2</c:v>
                </c:pt>
                <c:pt idx="3756">
                  <c:v>5.85712907923003E-2</c:v>
                </c:pt>
                <c:pt idx="3757">
                  <c:v>5.1394788456846398E-2</c:v>
                </c:pt>
                <c:pt idx="3758">
                  <c:v>4.4183116786550299E-2</c:v>
                </c:pt>
                <c:pt idx="3759">
                  <c:v>3.6941210711652399E-2</c:v>
                </c:pt>
                <c:pt idx="3760">
                  <c:v>2.9674025851725998E-2</c:v>
                </c:pt>
                <c:pt idx="3761">
                  <c:v>2.2386535124558401E-2</c:v>
                </c:pt>
                <c:pt idx="3762">
                  <c:v>1.50837253431951E-2</c:v>
                </c:pt>
                <c:pt idx="3763">
                  <c:v>7.7705938034747998E-3</c:v>
                </c:pt>
                <c:pt idx="3764">
                  <c:v>4.52144864391613E-4</c:v>
                </c:pt>
                <c:pt idx="3765">
                  <c:v>-6.8666134763762697E-3</c:v>
                </c:pt>
                <c:pt idx="3766">
                  <c:v>-1.41806730094278E-2</c:v>
                </c:pt>
                <c:pt idx="3767">
                  <c:v>-2.1485028740745201E-2</c:v>
                </c:pt>
                <c:pt idx="3768">
                  <c:v>-2.87746823165996E-2</c:v>
                </c:pt>
                <c:pt idx="3769">
                  <c:v>-3.6044645443913503E-2</c:v>
                </c:pt>
                <c:pt idx="3770">
                  <c:v>-4.3289943303737401E-2</c:v>
                </c:pt>
                <c:pt idx="3771">
                  <c:v>-5.0505617955507398E-2</c:v>
                </c:pt>
                <c:pt idx="3772">
                  <c:v>-5.7686731729752298E-2</c:v>
                </c:pt>
                <c:pt idx="3773">
                  <c:v>-6.48283706069296E-2</c:v>
                </c:pt>
                <c:pt idx="3774">
                  <c:v>-7.1925647580077495E-2</c:v>
                </c:pt>
                <c:pt idx="3775">
                  <c:v>-7.8973705998982194E-2</c:v>
                </c:pt>
                <c:pt idx="3776">
                  <c:v>-8.5967722893573101E-2</c:v>
                </c:pt>
                <c:pt idx="3777">
                  <c:v>-9.2902912274269403E-2</c:v>
                </c:pt>
                <c:pt idx="3778">
                  <c:v>-9.9774528407022195E-2</c:v>
                </c:pt>
                <c:pt idx="3779">
                  <c:v>-0.106577869060809</c:v>
                </c:pt>
                <c:pt idx="3780">
                  <c:v>-0.11330827872535899</c:v>
                </c:pt>
                <c:pt idx="3781">
                  <c:v>-0.11996115179691</c:v>
                </c:pt>
                <c:pt idx="3782">
                  <c:v>-0.12653193572981</c:v>
                </c:pt>
                <c:pt idx="3783">
                  <c:v>-0.13301613415181399</c:v>
                </c:pt>
                <c:pt idx="3784">
                  <c:v>-0.139409309940944</c:v>
                </c:pt>
                <c:pt idx="3785">
                  <c:v>-0.14570708826179599</c:v>
                </c:pt>
                <c:pt idx="3786">
                  <c:v>-0.151905159559237</c:v>
                </c:pt>
                <c:pt idx="3787">
                  <c:v>-0.15799928250741499</c:v>
                </c:pt>
                <c:pt idx="3788">
                  <c:v>-0.16398528691209599</c:v>
                </c:pt>
                <c:pt idx="3789">
                  <c:v>-0.16985907656431301</c:v>
                </c:pt>
                <c:pt idx="3790">
                  <c:v>-0.175616632043398</c:v>
                </c:pt>
                <c:pt idx="3791">
                  <c:v>-0.18125401346745401</c:v>
                </c:pt>
                <c:pt idx="3792">
                  <c:v>-0.186767363189415</c:v>
                </c:pt>
                <c:pt idx="3793">
                  <c:v>-0.19215290843682201</c:v>
                </c:pt>
                <c:pt idx="3794">
                  <c:v>-0.19740696389352</c:v>
                </c:pt>
                <c:pt idx="3795">
                  <c:v>-0.20252593422151699</c:v>
                </c:pt>
                <c:pt idx="3796">
                  <c:v>-0.20750631652125701</c:v>
                </c:pt>
                <c:pt idx="3797">
                  <c:v>-0.21234470272865699</c:v>
                </c:pt>
                <c:pt idx="3798">
                  <c:v>-0.217037781947227</c:v>
                </c:pt>
                <c:pt idx="3799">
                  <c:v>-0.22158234271371499</c:v>
                </c:pt>
                <c:pt idx="3800">
                  <c:v>-0.22597527519570301</c:v>
                </c:pt>
                <c:pt idx="3801">
                  <c:v>-0.230213573319655</c:v>
                </c:pt>
                <c:pt idx="3802">
                  <c:v>-0.23429433682797099</c:v>
                </c:pt>
                <c:pt idx="3803">
                  <c:v>-0.238214773263623</c:v>
                </c:pt>
                <c:pt idx="3804">
                  <c:v>-0.241972199881026</c:v>
                </c:pt>
                <c:pt idx="3805">
                  <c:v>-0.24556404548184099</c:v>
                </c:pt>
                <c:pt idx="3806">
                  <c:v>-0.24898785217443101</c:v>
                </c:pt>
                <c:pt idx="3807">
                  <c:v>-0.25224127705579702</c:v>
                </c:pt>
                <c:pt idx="3808">
                  <c:v>-0.25532209381482002</c:v>
                </c:pt>
                <c:pt idx="3809">
                  <c:v>-0.25822819425571902</c:v>
                </c:pt>
                <c:pt idx="3810">
                  <c:v>-0.260957589740686</c:v>
                </c:pt>
                <c:pt idx="3811">
                  <c:v>-0.26350841255070301</c:v>
                </c:pt>
                <c:pt idx="3812">
                  <c:v>-0.26587891716362499</c:v>
                </c:pt>
                <c:pt idx="3813">
                  <c:v>-0.26806748144862702</c:v>
                </c:pt>
                <c:pt idx="3814">
                  <c:v>-0.27007260777623299</c:v>
                </c:pt>
                <c:pt idx="3815">
                  <c:v>-0.27189292404313498</c:v>
                </c:pt>
                <c:pt idx="3816">
                  <c:v>-0.27352718461112402</c:v>
                </c:pt>
                <c:pt idx="3817">
                  <c:v>-0.27497427115947398</c:v>
                </c:pt>
                <c:pt idx="3818">
                  <c:v>-0.27623319345020703</c:v>
                </c:pt>
                <c:pt idx="3819">
                  <c:v>-0.27730309000571202</c:v>
                </c:pt>
                <c:pt idx="3820">
                  <c:v>-0.27818322869825102</c:v>
                </c:pt>
                <c:pt idx="3821">
                  <c:v>-0.27887300725095299</c:v>
                </c:pt>
                <c:pt idx="3822">
                  <c:v>-0.27937195364994999</c:v>
                </c:pt>
                <c:pt idx="3823">
                  <c:v>-0.27967972646737699</c:v>
                </c:pt>
                <c:pt idx="3824">
                  <c:v>-0.27979611509500502</c:v>
                </c:pt>
                <c:pt idx="3825">
                  <c:v>-0.279721039888366</c:v>
                </c:pt>
                <c:pt idx="3826">
                  <c:v>-0.27945455222125098</c:v>
                </c:pt>
                <c:pt idx="3827">
                  <c:v>-0.27899683445055301</c:v>
                </c:pt>
                <c:pt idx="3828">
                  <c:v>-0.27834819979148401</c:v>
                </c:pt>
                <c:pt idx="3829">
                  <c:v>-0.27750909210324098</c:v>
                </c:pt>
                <c:pt idx="3830">
                  <c:v>-0.27648008558527398</c:v>
                </c:pt>
                <c:pt idx="3831">
                  <c:v>-0.275261884384361</c:v>
                </c:pt>
                <c:pt idx="3832">
                  <c:v>-0.27385532211276797</c:v>
                </c:pt>
                <c:pt idx="3833">
                  <c:v>-0.27226136127780198</c:v>
                </c:pt>
                <c:pt idx="3834">
                  <c:v>-0.27048109262317399</c:v>
                </c:pt>
                <c:pt idx="3835">
                  <c:v>-0.26851573438260801</c:v>
                </c:pt>
                <c:pt idx="3836">
                  <c:v>-0.26636663144619999</c:v>
                </c:pt>
                <c:pt idx="3837">
                  <c:v>-0.264035254440117</c:v>
                </c:pt>
                <c:pt idx="3838">
                  <c:v>-0.26152319872025198</c:v>
                </c:pt>
                <c:pt idx="3839">
                  <c:v>-0.25883218328052199</c:v>
                </c:pt>
                <c:pt idx="3840">
                  <c:v>-0.25596404957656699</c:v>
                </c:pt>
                <c:pt idx="3841">
                  <c:v>-0.25292076026564497</c:v>
                </c:pt>
                <c:pt idx="3842">
                  <c:v>-0.249704397863592</c:v>
                </c:pt>
                <c:pt idx="3843">
                  <c:v>-0.246317163319757</c:v>
                </c:pt>
                <c:pt idx="3844">
                  <c:v>-0.24276137451090399</c:v>
                </c:pt>
                <c:pt idx="3845">
                  <c:v>-0.23903946465508799</c:v>
                </c:pt>
                <c:pt idx="3846">
                  <c:v>-0.235153980646613</c:v>
                </c:pt>
                <c:pt idx="3847">
                  <c:v>-0.231107581313197</c:v>
                </c:pt>
                <c:pt idx="3848">
                  <c:v>-0.22690303559654301</c:v>
                </c:pt>
                <c:pt idx="3849">
                  <c:v>-0.22254322065755799</c:v>
                </c:pt>
                <c:pt idx="3850">
                  <c:v>-0.218031119907518</c:v>
                </c:pt>
                <c:pt idx="3851">
                  <c:v>-0.21336982096652801</c:v>
                </c:pt>
                <c:pt idx="3852">
                  <c:v>-0.20856251355066999</c:v>
                </c:pt>
                <c:pt idx="3853">
                  <c:v>-0.20361248728928699</c:v>
                </c:pt>
                <c:pt idx="3854">
                  <c:v>-0.198523129473898</c:v>
                </c:pt>
                <c:pt idx="3855">
                  <c:v>-0.19329792274028201</c:v>
                </c:pt>
                <c:pt idx="3856">
                  <c:v>-0.18794044268531901</c:v>
                </c:pt>
                <c:pt idx="3857">
                  <c:v>-0.18245435542021601</c:v>
                </c:pt>
                <c:pt idx="3858">
                  <c:v>-0.17684341506179699</c:v>
                </c:pt>
                <c:pt idx="3859">
                  <c:v>-0.17111146116356901</c:v>
                </c:pt>
                <c:pt idx="3860">
                  <c:v>-0.16526241608832301</c:v>
                </c:pt>
                <c:pt idx="3861">
                  <c:v>-0.15930028232407301</c:v>
                </c:pt>
                <c:pt idx="3862">
                  <c:v>-0.153229139745161</c:v>
                </c:pt>
                <c:pt idx="3863">
                  <c:v>-0.14705314282040899</c:v>
                </c:pt>
                <c:pt idx="3864">
                  <c:v>-0.14077651777022401</c:v>
                </c:pt>
                <c:pt idx="3865">
                  <c:v>-0.13440355967460699</c:v>
                </c:pt>
                <c:pt idx="3866">
                  <c:v>-0.127938629534041</c:v>
                </c:pt>
                <c:pt idx="3867">
                  <c:v>-0.12138615128526201</c:v>
                </c:pt>
                <c:pt idx="3868">
                  <c:v>-0.11475060877398</c:v>
                </c:pt>
                <c:pt idx="3869">
                  <c:v>-0.108036542686582</c:v>
                </c:pt>
                <c:pt idx="3870">
                  <c:v>-0.101248547442961</c:v>
                </c:pt>
                <c:pt idx="3871">
                  <c:v>-9.4391268052557403E-2</c:v>
                </c:pt>
                <c:pt idx="3872">
                  <c:v>-8.7469396935794197E-2</c:v>
                </c:pt>
                <c:pt idx="3873">
                  <c:v>-8.0487670713063397E-2</c:v>
                </c:pt>
                <c:pt idx="3874">
                  <c:v>-7.3450866963467407E-2</c:v>
                </c:pt>
                <c:pt idx="3875">
                  <c:v>-6.6363800955532806E-2</c:v>
                </c:pt>
                <c:pt idx="3876">
                  <c:v>-5.9231322352133298E-2</c:v>
                </c:pt>
                <c:pt idx="3877">
                  <c:v>-5.2058311891876499E-2</c:v>
                </c:pt>
                <c:pt idx="3878">
                  <c:v>-4.4849678049226099E-2</c:v>
                </c:pt>
                <c:pt idx="3879">
                  <c:v>-3.7610353675643901E-2</c:v>
                </c:pt>
                <c:pt idx="3880">
                  <c:v>-3.0345292624050901E-2</c:v>
                </c:pt>
                <c:pt idx="3881">
                  <c:v>-2.30594663589174E-2</c:v>
                </c:pt>
                <c:pt idx="3882">
                  <c:v>-1.5757860554301301E-2</c:v>
                </c:pt>
                <c:pt idx="3883">
                  <c:v>-8.4454716821627408E-3</c:v>
                </c:pt>
                <c:pt idx="3884">
                  <c:v>-1.1273035932902499E-3</c:v>
                </c:pt>
                <c:pt idx="3885">
                  <c:v>6.1916359068231704E-3</c:v>
                </c:pt>
                <c:pt idx="3886">
                  <c:v>1.35063384848096E-2</c:v>
                </c:pt>
                <c:pt idx="3887">
                  <c:v>2.0811798706617E-2</c:v>
                </c:pt>
                <c:pt idx="3888">
                  <c:v>2.81030174627163E-2</c:v>
                </c:pt>
                <c:pt idx="3889">
                  <c:v>3.53750053889808E-2</c:v>
                </c:pt>
                <c:pt idx="3890">
                  <c:v>4.2622786280895601E-2</c:v>
                </c:pt>
                <c:pt idx="3891">
                  <c:v>4.9841400498763899E-2</c:v>
                </c:pt>
                <c:pt idx="3892">
                  <c:v>5.7025908361576103E-2</c:v>
                </c:pt>
                <c:pt idx="3893">
                  <c:v>6.41713935272228E-2</c:v>
                </c:pt>
                <c:pt idx="3894">
                  <c:v>7.1272966356735704E-2</c:v>
                </c:pt>
                <c:pt idx="3895">
                  <c:v>7.8325767260256807E-2</c:v>
                </c:pt>
                <c:pt idx="3896">
                  <c:v>8.5324970022443894E-2</c:v>
                </c:pt>
                <c:pt idx="3897">
                  <c:v>9.2265785105039202E-2</c:v>
                </c:pt>
                <c:pt idx="3898">
                  <c:v>9.9143462924338996E-2</c:v>
                </c:pt>
                <c:pt idx="3899">
                  <c:v>0.10595329710132199</c:v>
                </c:pt>
                <c:pt idx="3900">
                  <c:v>0.11269062768221599</c:v>
                </c:pt>
                <c:pt idx="3901">
                  <c:v>0.119350844327291</c:v>
                </c:pt>
                <c:pt idx="3902">
                  <c:v>0.12592938946570401</c:v>
                </c:pt>
                <c:pt idx="3903">
                  <c:v>0.13242176141423601</c:v>
                </c:pt>
                <c:pt idx="3904">
                  <c:v>0.13882351745778301</c:v>
                </c:pt>
                <c:pt idx="3905">
                  <c:v>0.14513027688949401</c:v>
                </c:pt>
                <c:pt idx="3906">
                  <c:v>0.15133772400848</c:v>
                </c:pt>
                <c:pt idx="3907">
                  <c:v>0.157441611073038</c:v>
                </c:pt>
                <c:pt idx="3908">
                  <c:v>0.163437761207372</c:v>
                </c:pt>
                <c:pt idx="3909">
                  <c:v>0.16932207125981599</c:v>
                </c:pt>
                <c:pt idx="3910">
                  <c:v>0.17509051461061301</c:v>
                </c:pt>
                <c:pt idx="3911">
                  <c:v>0.18073914392732501</c:v>
                </c:pt>
                <c:pt idx="3912">
                  <c:v>0.186264093865977</c:v>
                </c:pt>
                <c:pt idx="3913">
                  <c:v>0.191661583716108</c:v>
                </c:pt>
                <c:pt idx="3914">
                  <c:v>0.19692791998790099</c:v>
                </c:pt>
                <c:pt idx="3915">
                  <c:v>0.20205949893962799</c:v>
                </c:pt>
                <c:pt idx="3916">
                  <c:v>0.20705280904368301</c:v>
                </c:pt>
                <c:pt idx="3917">
                  <c:v>0.21190443338951501</c:v>
                </c:pt>
                <c:pt idx="3918">
                  <c:v>0.216611052021808</c:v>
                </c:pt>
                <c:pt idx="3919">
                  <c:v>0.22116944421231999</c:v>
                </c:pt>
                <c:pt idx="3920">
                  <c:v>0.22557649066382099</c:v>
                </c:pt>
                <c:pt idx="3921">
                  <c:v>0.22982917564461899</c:v>
                </c:pt>
                <c:pt idx="3922">
                  <c:v>0.23392458905221999</c:v>
                </c:pt>
                <c:pt idx="3923">
                  <c:v>0.23785992840470399</c:v>
                </c:pt>
                <c:pt idx="3924">
                  <c:v>0.24163250075845699</c:v>
                </c:pt>
                <c:pt idx="3925">
                  <c:v>0.245239724550944</c:v>
                </c:pt>
                <c:pt idx="3926">
                  <c:v>0.24867913136726899</c:v>
                </c:pt>
                <c:pt idx="3927">
                  <c:v>0.251948367629305</c:v>
                </c:pt>
                <c:pt idx="3928">
                  <c:v>0.25504519620624</c:v>
                </c:pt>
                <c:pt idx="3929">
                  <c:v>0.25796749794544399</c:v>
                </c:pt>
                <c:pt idx="3930">
                  <c:v>0.26071327312259801</c:v>
                </c:pt>
                <c:pt idx="3931">
                  <c:v>0.2632806428101</c:v>
                </c:pt>
                <c:pt idx="3932">
                  <c:v>0.26566785016281103</c:v>
                </c:pt>
                <c:pt idx="3933">
                  <c:v>0.26787326162026398</c:v>
                </c:pt>
                <c:pt idx="3934">
                  <c:v>0.26989536802449998</c:v>
                </c:pt>
                <c:pt idx="3935">
                  <c:v>0.27173278565278502</c:v>
                </c:pt>
                <c:pt idx="3936">
                  <c:v>0.273384257164486</c:v>
                </c:pt>
                <c:pt idx="3937">
                  <c:v>0.274848652461469</c:v>
                </c:pt>
                <c:pt idx="3938">
                  <c:v>0.27612496946141901</c:v>
                </c:pt>
                <c:pt idx="3939">
                  <c:v>0.27721233478356699</c:v>
                </c:pt>
                <c:pt idx="3940">
                  <c:v>0.27811000434633698</c:v>
                </c:pt>
                <c:pt idx="3941">
                  <c:v>0.278817363876526</c:v>
                </c:pt>
                <c:pt idx="3942">
                  <c:v>0.27933392932964102</c:v>
                </c:pt>
                <c:pt idx="3943">
                  <c:v>0.279659347221141</c:v>
                </c:pt>
                <c:pt idx="3944">
                  <c:v>0.27979339486831201</c:v>
                </c:pt>
                <c:pt idx="3945">
                  <c:v>0.27973598054266202</c:v>
                </c:pt>
                <c:pt idx="3946">
                  <c:v>0.279487143532681</c:v>
                </c:pt>
                <c:pt idx="3947">
                  <c:v>0.27904705411695702</c:v>
                </c:pt>
                <c:pt idx="3948">
                  <c:v>0.27841601344766098</c:v>
                </c:pt>
                <c:pt idx="3949">
                  <c:v>0.27759445334446298</c:v>
                </c:pt>
                <c:pt idx="3950">
                  <c:v>0.27658293599904099</c:v>
                </c:pt>
                <c:pt idx="3951">
                  <c:v>0.27538215359037299</c:v>
                </c:pt>
                <c:pt idx="3952">
                  <c:v>0.27399292781108497</c:v>
                </c:pt>
                <c:pt idx="3953">
                  <c:v>0.27241620930516303</c:v>
                </c:pt>
                <c:pt idx="3954">
                  <c:v>0.27065307701743402</c:v>
                </c:pt>
                <c:pt idx="3955">
                  <c:v>0.26870473745524198</c:v>
                </c:pt>
                <c:pt idx="3956">
                  <c:v>0.26657252386284203</c:v>
                </c:pt>
                <c:pt idx="3957">
                  <c:v>0.26425789530906502</c:v>
                </c:pt>
                <c:pt idx="3958">
                  <c:v>0.26176243568887297</c:v>
                </c:pt>
                <c:pt idx="3959">
                  <c:v>0.25908785263951101</c:v>
                </c:pt>
                <c:pt idx="3960">
                  <c:v>0.25623597637197398</c:v>
                </c:pt>
                <c:pt idx="3961">
                  <c:v>0.25320875841859303</c:v>
                </c:pt>
                <c:pt idx="3962">
                  <c:v>0.25000827029761102</c:v>
                </c:pt>
                <c:pt idx="3963">
                  <c:v>0.24663670209564401</c:v>
                </c:pt>
                <c:pt idx="3964">
                  <c:v>0.24309636096901399</c:v>
                </c:pt>
                <c:pt idx="3965">
                  <c:v>0.23938966956496199</c:v>
                </c:pt>
                <c:pt idx="3966">
                  <c:v>0.23551916436384099</c:v>
                </c:pt>
                <c:pt idx="3967">
                  <c:v>0.23148749394340701</c:v>
                </c:pt>
                <c:pt idx="3968">
                  <c:v>0.22729741716640101</c:v>
                </c:pt>
                <c:pt idx="3969">
                  <c:v>0.22295180129266701</c:v>
                </c:pt>
                <c:pt idx="3970">
                  <c:v>0.21845362001709601</c:v>
                </c:pt>
                <c:pt idx="3971">
                  <c:v>0.213805951434727</c:v>
                </c:pt>
                <c:pt idx="3972">
                  <c:v>0.209011975934419</c:v>
                </c:pt>
                <c:pt idx="3973">
                  <c:v>0.20407497402251701</c:v>
                </c:pt>
                <c:pt idx="3974">
                  <c:v>0.19899832407800799</c:v>
                </c:pt>
                <c:pt idx="3975">
                  <c:v>0.193785500040703</c:v>
                </c:pt>
                <c:pt idx="3976">
                  <c:v>0.18844006903403299</c:v>
                </c:pt>
                <c:pt idx="3977">
                  <c:v>0.182965688924068</c:v>
                </c:pt>
                <c:pt idx="3978">
                  <c:v>0.17736610581645301</c:v>
                </c:pt>
                <c:pt idx="3979">
                  <c:v>0.17164515149295501</c:v>
                </c:pt>
                <c:pt idx="3980">
                  <c:v>0.16580674078938101</c:v>
                </c:pt>
                <c:pt idx="3981">
                  <c:v>0.15985486891667</c:v>
                </c:pt>
                <c:pt idx="3982">
                  <c:v>0.15379360872697401</c:v>
                </c:pt>
                <c:pt idx="3983">
                  <c:v>0.14762710792662001</c:v>
                </c:pt>
                <c:pt idx="3984">
                  <c:v>0.14135958623783901</c:v>
                </c:pt>
                <c:pt idx="3985">
                  <c:v>0.134995332511222</c:v>
                </c:pt>
                <c:pt idx="3986">
                  <c:v>0.12853870179087201</c:v>
                </c:pt>
                <c:pt idx="3987">
                  <c:v>0.121994112334254</c:v>
                </c:pt>
                <c:pt idx="3988">
                  <c:v>0.115366042588792</c:v>
                </c:pt>
                <c:pt idx="3989">
                  <c:v>0.108659028127279</c:v>
                </c:pt>
                <c:pt idx="3990">
                  <c:v>0.101877658544196</c:v>
                </c:pt>
                <c:pt idx="3991">
                  <c:v>9.5026574315058801E-2</c:v>
                </c:pt>
                <c:pt idx="3992">
                  <c:v>8.8110463620956703E-2</c:v>
                </c:pt>
                <c:pt idx="3993">
                  <c:v>8.1134059140437406E-2</c:v>
                </c:pt>
                <c:pt idx="3994">
                  <c:v>7.4102134810947295E-2</c:v>
                </c:pt>
                <c:pt idx="3995">
                  <c:v>6.70195025620373E-2</c:v>
                </c:pt>
                <c:pt idx="3996">
                  <c:v>5.9891009022570003E-2</c:v>
                </c:pt>
                <c:pt idx="3997">
                  <c:v>5.2721532204183102E-2</c:v>
                </c:pt>
                <c:pt idx="3998">
                  <c:v>4.5515978163277099E-2</c:v>
                </c:pt>
                <c:pt idx="3999">
                  <c:v>3.8279277643812698E-2</c:v>
                </c:pt>
                <c:pt idx="4000">
                  <c:v>3.1016382703213601E-2</c:v>
                </c:pt>
                <c:pt idx="4001">
                  <c:v>2.3732263323685301E-2</c:v>
                </c:pt>
                <c:pt idx="4002">
                  <c:v>1.64319040112679E-2</c:v>
                </c:pt>
                <c:pt idx="4003">
                  <c:v>9.1203003849499101E-3</c:v>
                </c:pt>
                <c:pt idx="4004">
                  <c:v>1.80245575817778E-3</c:v>
                </c:pt>
                <c:pt idx="4005">
                  <c:v>-5.5166222848997797E-3</c:v>
                </c:pt>
                <c:pt idx="4006">
                  <c:v>-1.28319253161102E-2</c:v>
                </c:pt>
                <c:pt idx="4007">
                  <c:v>-2.01384474905127E-2</c:v>
                </c:pt>
                <c:pt idx="4008">
                  <c:v>-2.7431188971886698E-2</c:v>
                </c:pt>
                <c:pt idx="4009">
                  <c:v>-3.4705159354107701E-2</c:v>
                </c:pt>
                <c:pt idx="4010">
                  <c:v>-4.1955381076071101E-2</c:v>
                </c:pt>
                <c:pt idx="4011">
                  <c:v>-4.91768928278256E-2</c:v>
                </c:pt>
                <c:pt idx="4012">
                  <c:v>-5.63647529455861E-2</c:v>
                </c:pt>
                <c:pt idx="4013">
                  <c:v>-6.3514042793302597E-2</c:v>
                </c:pt>
                <c:pt idx="4014">
                  <c:v>-7.0619870128471804E-2</c:v>
                </c:pt>
                <c:pt idx="4015">
                  <c:v>-7.7677372449887205E-2</c:v>
                </c:pt>
                <c:pt idx="4016">
                  <c:v>-8.4681720325037402E-2</c:v>
                </c:pt>
                <c:pt idx="4017">
                  <c:v>-9.1628120694875706E-2</c:v>
                </c:pt>
                <c:pt idx="4018">
                  <c:v>-9.8511820153698901E-2</c:v>
                </c:pt>
                <c:pt idx="4019">
                  <c:v>-0.10532810820189301</c:v>
                </c:pt>
                <c:pt idx="4020">
                  <c:v>-0.11207232046931399</c:v>
                </c:pt>
                <c:pt idx="4021">
                  <c:v>-0.118739841907112</c:v>
                </c:pt>
                <c:pt idx="4022">
                  <c:v>-0.12532610994579099</c:v>
                </c:pt>
                <c:pt idx="4023">
                  <c:v>-0.131826617617369</c:v>
                </c:pt>
                <c:pt idx="4024">
                  <c:v>-0.13823691663948401</c:v>
                </c:pt>
                <c:pt idx="4025">
                  <c:v>-0.144552620459347</c:v>
                </c:pt>
                <c:pt idx="4026">
                  <c:v>-0.15076940725544399</c:v>
                </c:pt>
                <c:pt idx="4027">
                  <c:v>-0.15688302289495201</c:v>
                </c:pt>
                <c:pt idx="4028">
                  <c:v>-0.162889283844834</c:v>
                </c:pt>
                <c:pt idx="4029">
                  <c:v>-0.16878408003461601</c:v>
                </c:pt>
                <c:pt idx="4030">
                  <c:v>-0.17456337766890201</c:v>
                </c:pt>
                <c:pt idx="4031">
                  <c:v>-0.180223221987693</c:v>
                </c:pt>
                <c:pt idx="4032">
                  <c:v>-0.185759739972614</c:v>
                </c:pt>
                <c:pt idx="4033">
                  <c:v>-0.19116914299721599</c:v>
                </c:pt>
                <c:pt idx="4034">
                  <c:v>-0.19644772941952399</c:v>
                </c:pt>
                <c:pt idx="4035">
                  <c:v>-0.20159188711506101</c:v>
                </c:pt>
                <c:pt idx="4036">
                  <c:v>-0.206598095948618</c:v>
                </c:pt>
                <c:pt idx="4037">
                  <c:v>-0.211462930183069</c:v>
                </c:pt>
                <c:pt idx="4038">
                  <c:v>-0.216183060823604</c:v>
                </c:pt>
                <c:pt idx="4039">
                  <c:v>-0.22075525789574499</c:v>
                </c:pt>
                <c:pt idx="4040">
                  <c:v>-0.22517639265561301</c:v>
                </c:pt>
                <c:pt idx="4041">
                  <c:v>-0.22944343973091999</c:v>
                </c:pt>
                <c:pt idx="4042">
                  <c:v>-0.23355347919122299</c:v>
                </c:pt>
                <c:pt idx="4043">
                  <c:v>-0.23750369854602801</c:v>
                </c:pt>
                <c:pt idx="4044">
                  <c:v>-0.241291394669371</c:v>
                </c:pt>
                <c:pt idx="4045">
                  <c:v>-0.244913975649555</c:v>
                </c:pt>
                <c:pt idx="4046">
                  <c:v>-0.248368962562797</c:v>
                </c:pt>
                <c:pt idx="4047">
                  <c:v>-0.25165399116954501</c:v>
                </c:pt>
                <c:pt idx="4048">
                  <c:v>-0.254766813532323</c:v>
                </c:pt>
                <c:pt idx="4049">
                  <c:v>-0.25770529955398902</c:v>
                </c:pt>
                <c:pt idx="4050">
                  <c:v>-0.26046743843535802</c:v>
                </c:pt>
                <c:pt idx="4051">
                  <c:v>-0.26305134005118203</c:v>
                </c:pt>
                <c:pt idx="4052">
                  <c:v>-0.26545523624356399</c:v>
                </c:pt>
                <c:pt idx="4053">
                  <c:v>-0.2676774820319</c:v>
                </c:pt>
                <c:pt idx="4054">
                  <c:v>-0.269716556738539</c:v>
                </c:pt>
                <c:pt idx="4055">
                  <c:v>-0.271571065029375</c:v>
                </c:pt>
                <c:pt idx="4056">
                  <c:v>-0.273239737868677</c:v>
                </c:pt>
                <c:pt idx="4057">
                  <c:v>-0.27472143338748001</c:v>
                </c:pt>
                <c:pt idx="4058">
                  <c:v>-0.27601513766496799</c:v>
                </c:pt>
                <c:pt idx="4059">
                  <c:v>-0.277119965422298</c:v>
                </c:pt>
                <c:pt idx="4060">
                  <c:v>-0.27803516062839201</c:v>
                </c:pt>
                <c:pt idx="4061">
                  <c:v>-0.27876009701728599</c:v>
                </c:pt>
                <c:pt idx="4062">
                  <c:v>-0.27929427851668598</c:v>
                </c:pt>
                <c:pt idx="4063">
                  <c:v>-0.27963733958742998</c:v>
                </c:pt>
                <c:pt idx="4064">
                  <c:v>-0.27978904547361899</c:v>
                </c:pt>
                <c:pt idx="4065">
                  <c:v>-0.27974929236326701</c:v>
                </c:pt>
                <c:pt idx="4066">
                  <c:v>-0.27951810745933597</c:v>
                </c:pt>
                <c:pt idx="4067">
                  <c:v>-0.27909564896111899</c:v>
                </c:pt>
                <c:pt idx="4068">
                  <c:v>-0.27848220595599099</c:v>
                </c:pt>
                <c:pt idx="4069">
                  <c:v>-0.27767819822157902</c:v>
                </c:pt>
                <c:pt idx="4070">
                  <c:v>-0.27668417593851802</c:v>
                </c:pt>
                <c:pt idx="4071">
                  <c:v>-0.27550081931395598</c:v>
                </c:pt>
                <c:pt idx="4072">
                  <c:v>-0.27412893811609201</c:v>
                </c:pt>
                <c:pt idx="4073">
                  <c:v>-0.27256947112005803</c:v>
                </c:pt>
                <c:pt idx="4074">
                  <c:v>-0.27082348546551099</c:v>
                </c:pt>
                <c:pt idx="4075">
                  <c:v>-0.26889217592639397</c:v>
                </c:pt>
                <c:pt idx="4076">
                  <c:v>-0.26677686409335799</c:v>
                </c:pt>
                <c:pt idx="4077">
                  <c:v>-0.26447899746939701</c:v>
                </c:pt>
                <c:pt idx="4078">
                  <c:v>-0.26200014847932401</c:v>
                </c:pt>
                <c:pt idx="4079">
                  <c:v>-0.25934201339377</c:v>
                </c:pt>
                <c:pt idx="4080">
                  <c:v>-0.25650641116842399</c:v>
                </c:pt>
                <c:pt idx="4081">
                  <c:v>-0.25349528219932899</c:v>
                </c:pt>
                <c:pt idx="4082">
                  <c:v>-0.25031068699507097</c:v>
                </c:pt>
                <c:pt idx="4083">
                  <c:v>-0.246954804766783</c:v>
                </c:pt>
                <c:pt idx="4084">
                  <c:v>-0.24342993193690901</c:v>
                </c:pt>
                <c:pt idx="4085">
                  <c:v>-0.239738480567772</c:v>
                </c:pt>
                <c:pt idx="4086">
                  <c:v>-0.235882976711004</c:v>
                </c:pt>
                <c:pt idx="4087">
                  <c:v>-0.231866058678975</c:v>
                </c:pt>
                <c:pt idx="4088">
                  <c:v>-0.227690475239401</c:v>
                </c:pt>
                <c:pt idx="4089">
                  <c:v>-0.22335908373437</c:v>
                </c:pt>
                <c:pt idx="4090">
                  <c:v>-0.21887484812506799</c:v>
                </c:pt>
                <c:pt idx="4091">
                  <c:v>-0.21424083696354901</c:v>
                </c:pt>
                <c:pt idx="4092">
                  <c:v>-0.20946022129292999</c:v>
                </c:pt>
                <c:pt idx="4093">
                  <c:v>-0.20453627247745501</c:v>
                </c:pt>
                <c:pt idx="4094">
                  <c:v>-0.199472359963907</c:v>
                </c:pt>
                <c:pt idx="4095">
                  <c:v>-0.194271948975903</c:v>
                </c:pt>
                <c:pt idx="4096">
                  <c:v>-0.18893859814265301</c:v>
                </c:pt>
                <c:pt idx="4097">
                  <c:v>-0.18347595706379299</c:v>
                </c:pt>
                <c:pt idx="4098">
                  <c:v>-0.17788776381197499</c:v>
                </c:pt>
                <c:pt idx="4099">
                  <c:v>-0.17217784237491399</c:v>
                </c:pt>
                <c:pt idx="4100">
                  <c:v>-0.16635010003864001</c:v>
                </c:pt>
                <c:pt idx="4101">
                  <c:v>-0.160408524713751</c:v>
                </c:pt>
                <c:pt idx="4102">
                  <c:v>-0.154357182206496</c:v>
                </c:pt>
                <c:pt idx="4103">
                  <c:v>-0.14820021343655501</c:v>
                </c:pt>
                <c:pt idx="4104">
                  <c:v>-0.14194183160341101</c:v>
                </c:pt>
                <c:pt idx="4105">
                  <c:v>-0.135586319303276</c:v>
                </c:pt>
                <c:pt idx="4106">
                  <c:v>-0.12913802559851301</c:v>
                </c:pt>
                <c:pt idx="4107">
                  <c:v>-0.122601363041587</c:v>
                </c:pt>
                <c:pt idx="4108">
                  <c:v>-0.115980804655563</c:v>
                </c:pt>
                <c:pt idx="4109">
                  <c:v>-0.109280880873227</c:v>
                </c:pt>
                <c:pt idx="4110">
                  <c:v>-0.102506176436926</c:v>
                </c:pt>
                <c:pt idx="4111">
                  <c:v>-9.5661327261231305E-2</c:v>
                </c:pt>
                <c:pt idx="4112">
                  <c:v>-8.8751017260598697E-2</c:v>
                </c:pt>
                <c:pt idx="4113">
                  <c:v>-8.1779975144175204E-2</c:v>
                </c:pt>
                <c:pt idx="4114">
                  <c:v>-7.4752971179953998E-2</c:v>
                </c:pt>
                <c:pt idx="4115">
                  <c:v>-6.7674813930491101E-2</c:v>
                </c:pt>
                <c:pt idx="4116">
                  <c:v>-6.0550346962417498E-2</c:v>
                </c:pt>
                <c:pt idx="4117">
                  <c:v>-5.33844455319974E-2</c:v>
                </c:pt>
                <c:pt idx="4118">
                  <c:v>-4.6182013249001702E-2</c:v>
                </c:pt>
                <c:pt idx="4119">
                  <c:v>-3.8947978721179201E-2</c:v>
                </c:pt>
                <c:pt idx="4120">
                  <c:v>-3.1687292181621703E-2</c:v>
                </c:pt>
                <c:pt idx="4121">
                  <c:v>-2.4404922101331199E-2</c:v>
                </c:pt>
                <c:pt idx="4122">
                  <c:v>-1.7105851789306101E-2</c:v>
                </c:pt>
                <c:pt idx="4123">
                  <c:v>-9.7950759824750495E-3</c:v>
                </c:pt>
                <c:pt idx="4124">
                  <c:v>-2.4775974278095502E-3</c:v>
                </c:pt>
                <c:pt idx="4125">
                  <c:v>4.8415765410440301E-3</c:v>
                </c:pt>
                <c:pt idx="4126">
                  <c:v>1.21574374302713E-2</c:v>
                </c:pt>
                <c:pt idx="4127">
                  <c:v>1.9464979013190501E-2</c:v>
                </c:pt>
                <c:pt idx="4128">
                  <c:v>2.6759200756002199E-2</c:v>
                </c:pt>
                <c:pt idx="4129">
                  <c:v>3.40351112396425E-2</c:v>
                </c:pt>
                <c:pt idx="4130">
                  <c:v>4.1287731575399798E-2</c:v>
                </c:pt>
                <c:pt idx="4131">
                  <c:v>4.8512098811956998E-2</c:v>
                </c:pt>
                <c:pt idx="4132">
                  <c:v>5.5703269331527097E-2</c:v>
                </c:pt>
                <c:pt idx="4133">
                  <c:v>6.2856322232760095E-2</c:v>
                </c:pt>
                <c:pt idx="4134">
                  <c:v>6.9966362698103801E-2</c:v>
                </c:pt>
                <c:pt idx="4135">
                  <c:v>7.7028525343316404E-2</c:v>
                </c:pt>
                <c:pt idx="4136">
                  <c:v>8.4037977546837797E-2</c:v>
                </c:pt>
                <c:pt idx="4137">
                  <c:v>9.0989922756741101E-2</c:v>
                </c:pt>
                <c:pt idx="4138">
                  <c:v>9.7879603773002102E-2</c:v>
                </c:pt>
                <c:pt idx="4139">
                  <c:v>0.10470230600284</c:v>
                </c:pt>
                <c:pt idx="4140">
                  <c:v>0.11145336068690299</c:v>
                </c:pt>
                <c:pt idx="4141">
                  <c:v>0.11812814809409</c:v>
                </c:pt>
                <c:pt idx="4142">
                  <c:v>0.124722100682818</c:v>
                </c:pt>
                <c:pt idx="4143">
                  <c:v>0.131230706226587</c:v>
                </c:pt>
                <c:pt idx="4144">
                  <c:v>0.13764951090168001</c:v>
                </c:pt>
                <c:pt idx="4145">
                  <c:v>0.143974122334907</c:v>
                </c:pt>
                <c:pt idx="4146">
                  <c:v>0.150200212609297</c:v>
                </c:pt>
                <c:pt idx="4147">
                  <c:v>0.156323521225678</c:v>
                </c:pt>
                <c:pt idx="4148">
                  <c:v>0.16233985801813</c:v>
                </c:pt>
                <c:pt idx="4149">
                  <c:v>0.16824510602130399</c:v>
                </c:pt>
                <c:pt idx="4150">
                  <c:v>0.174035224287653</c:v>
                </c:pt>
                <c:pt idx="4151">
                  <c:v>0.17970625065264401</c:v>
                </c:pt>
                <c:pt idx="4152">
                  <c:v>0.18525430444605301</c:v>
                </c:pt>
                <c:pt idx="4153">
                  <c:v>0.19067558914750499</c:v>
                </c:pt>
                <c:pt idx="4154">
                  <c:v>0.19596639498442101</c:v>
                </c:pt>
                <c:pt idx="4155">
                  <c:v>0.201123101470606</c:v>
                </c:pt>
                <c:pt idx="4156">
                  <c:v>0.206142179883742</c:v>
                </c:pt>
                <c:pt idx="4157">
                  <c:v>0.21102019568008201</c:v>
                </c:pt>
                <c:pt idx="4158">
                  <c:v>0.21575381084470099</c:v>
                </c:pt>
                <c:pt idx="4159">
                  <c:v>0.220339786175694</c:v>
                </c:pt>
                <c:pt idx="4160">
                  <c:v>0.22477498350075101</c:v>
                </c:pt>
                <c:pt idx="4161">
                  <c:v>0.22905636782460201</c:v>
                </c:pt>
                <c:pt idx="4162">
                  <c:v>0.23318100940586101</c:v>
                </c:pt>
                <c:pt idx="4163">
                  <c:v>0.23714608576183399</c:v>
                </c:pt>
                <c:pt idx="4164">
                  <c:v>0.24094888359994401</c:v>
                </c:pt>
                <c:pt idx="4165">
                  <c:v>0.24458680067442901</c:v>
                </c:pt>
                <c:pt idx="4166">
                  <c:v>0.24805734756705</c:v>
                </c:pt>
                <c:pt idx="4167">
                  <c:v>0.25135814939059797</c:v>
                </c:pt>
                <c:pt idx="4168">
                  <c:v>0.254486947414021</c:v>
                </c:pt>
                <c:pt idx="4169">
                  <c:v>0.25744160060806998</c:v>
                </c:pt>
                <c:pt idx="4170">
                  <c:v>0.26022008711039901</c:v>
                </c:pt>
                <c:pt idx="4171">
                  <c:v>0.26282050560912401</c:v>
                </c:pt>
                <c:pt idx="4172">
                  <c:v>0.26524107664388002</c:v>
                </c:pt>
                <c:pt idx="4173">
                  <c:v>0.26748014382350999</c:v>
                </c:pt>
                <c:pt idx="4174">
                  <c:v>0.26953617495952198</c:v>
                </c:pt>
                <c:pt idx="4175">
                  <c:v>0.27140776311456599</c:v>
                </c:pt>
                <c:pt idx="4176">
                  <c:v>0.27309362756519701</c:v>
                </c:pt>
                <c:pt idx="4177">
                  <c:v>0.27459261467827201</c:v>
                </c:pt>
                <c:pt idx="4178">
                  <c:v>0.27590369870037701</c:v>
                </c:pt>
                <c:pt idx="4179">
                  <c:v>0.27702598245975002</c:v>
                </c:pt>
                <c:pt idx="4180">
                  <c:v>0.27795869798021</c:v>
                </c:pt>
                <c:pt idx="4181">
                  <c:v>0.27870120700668299</c:v>
                </c:pt>
                <c:pt idx="4182">
                  <c:v>0.27925300144196202</c:v>
                </c:pt>
                <c:pt idx="4183">
                  <c:v>0.27961370369438998</c:v>
                </c:pt>
                <c:pt idx="4184">
                  <c:v>0.27978306693625099</c:v>
                </c:pt>
                <c:pt idx="4185">
                  <c:v>0.27976097527266902</c:v>
                </c:pt>
                <c:pt idx="4186">
                  <c:v>0.279547443820921</c:v>
                </c:pt>
                <c:pt idx="4187">
                  <c:v>0.279142618700082</c:v>
                </c:pt>
                <c:pt idx="4188">
                  <c:v>0.27854677693104901</c:v>
                </c:pt>
                <c:pt idx="4189">
                  <c:v>0.27776032624696301</c:v>
                </c:pt>
                <c:pt idx="4190">
                  <c:v>0.27678380481421</c:v>
                </c:pt>
                <c:pt idx="4191">
                  <c:v>0.27561788086414701</c:v>
                </c:pt>
                <c:pt idx="4192">
                  <c:v>0.27426335223583398</c:v>
                </c:pt>
                <c:pt idx="4193">
                  <c:v>0.27272114583008</c:v>
                </c:pt>
                <c:pt idx="4194">
                  <c:v>0.27099231697515902</c:v>
                </c:pt>
                <c:pt idx="4195">
                  <c:v>0.26907804870465801</c:v>
                </c:pt>
                <c:pt idx="4196">
                  <c:v>0.26697965094792497</c:v>
                </c:pt>
                <c:pt idx="4197">
                  <c:v>0.26469855963369099</c:v>
                </c:pt>
                <c:pt idx="4198">
                  <c:v>0.26223633570746502</c:v>
                </c:pt>
                <c:pt idx="4199">
                  <c:v>0.259594664063384</c:v>
                </c:pt>
                <c:pt idx="4200">
                  <c:v>0.256775352391241</c:v>
                </c:pt>
                <c:pt idx="4201">
                  <c:v>0.25378032993949301</c:v>
                </c:pt>
                <c:pt idx="4202">
                  <c:v>0.25061164619507398</c:v>
                </c:pt>
                <c:pt idx="4203">
                  <c:v>0.24727146948094</c:v>
                </c:pt>
                <c:pt idx="4204">
                  <c:v>0.243762085472288</c:v>
                </c:pt>
                <c:pt idx="4205">
                  <c:v>0.24008589563247801</c:v>
                </c:pt>
                <c:pt idx="4206">
                  <c:v>0.23624541556971199</c:v>
                </c:pt>
                <c:pt idx="4207">
                  <c:v>0.23224327331561201</c:v>
                </c:pt>
                <c:pt idx="4208">
                  <c:v>0.22808220752686401</c:v>
                </c:pt>
                <c:pt idx="4209">
                  <c:v>0.223765065611161</c:v>
                </c:pt>
                <c:pt idx="4210">
                  <c:v>0.21929480177872801</c:v>
                </c:pt>
                <c:pt idx="4211">
                  <c:v>0.21467447502076401</c:v>
                </c:pt>
                <c:pt idx="4212">
                  <c:v>0.20990724701618099</c:v>
                </c:pt>
                <c:pt idx="4213">
                  <c:v>0.20499637996807299</c:v>
                </c:pt>
                <c:pt idx="4214">
                  <c:v>0.19994523437140099</c:v>
                </c:pt>
                <c:pt idx="4215">
                  <c:v>0.19475726671341101</c:v>
                </c:pt>
                <c:pt idx="4216">
                  <c:v>0.18943602710836899</c:v>
                </c:pt>
                <c:pt idx="4217">
                  <c:v>0.183985156868226</c:v>
                </c:pt>
                <c:pt idx="4218">
                  <c:v>0.178408386010878</c:v>
                </c:pt>
                <c:pt idx="4219">
                  <c:v>0.17270953070771999</c:v>
                </c:pt>
                <c:pt idx="4220">
                  <c:v>0.16689249067225301</c:v>
                </c:pt>
                <c:pt idx="4221">
                  <c:v>0.160961246491515</c:v>
                </c:pt>
                <c:pt idx="4222">
                  <c:v>0.15491985690217799</c:v>
                </c:pt>
                <c:pt idx="4223">
                  <c:v>0.148772456013161</c:v>
                </c:pt>
                <c:pt idx="4224">
                  <c:v>0.142523250476671</c:v>
                </c:pt>
                <c:pt idx="4225">
                  <c:v>0.13617651660960001</c:v>
                </c:pt>
                <c:pt idx="4226">
                  <c:v>0.129736597467249</c:v>
                </c:pt>
                <c:pt idx="4227">
                  <c:v>0.12320789987139</c:v>
                </c:pt>
                <c:pt idx="4228">
                  <c:v>0.116594891394684</c:v>
                </c:pt>
                <c:pt idx="4229">
                  <c:v>0.109902097303532</c:v>
                </c:pt>
                <c:pt idx="4230">
                  <c:v>0.103134097461447</c:v>
                </c:pt>
                <c:pt idx="4231">
                  <c:v>9.6295523195064694E-2</c:v>
                </c:pt>
                <c:pt idx="4232">
                  <c:v>8.9391054124934199E-2</c:v>
                </c:pt>
                <c:pt idx="4233">
                  <c:v>8.2425414963267302E-2</c:v>
                </c:pt>
                <c:pt idx="4234">
                  <c:v>7.5403372280827496E-2</c:v>
                </c:pt>
                <c:pt idx="4235">
                  <c:v>6.8329731245177494E-2</c:v>
                </c:pt>
                <c:pt idx="4236">
                  <c:v>6.1209332332513397E-2</c:v>
                </c:pt>
                <c:pt idx="4237">
                  <c:v>5.4047048015338599E-2</c:v>
                </c:pt>
                <c:pt idx="4238">
                  <c:v>4.6847779428241698E-2</c:v>
                </c:pt>
                <c:pt idx="4239">
                  <c:v>3.9616453014061699E-2</c:v>
                </c:pt>
                <c:pt idx="4240">
                  <c:v>3.2358017152734703E-2</c:v>
                </c:pt>
                <c:pt idx="4241">
                  <c:v>2.5077438775128601E-2</c:v>
                </c:pt>
                <c:pt idx="4242">
                  <c:v>1.7779699964183798E-2</c:v>
                </c:pt>
                <c:pt idx="4243">
                  <c:v>1.0469794545685999E-2</c:v>
                </c:pt>
                <c:pt idx="4244">
                  <c:v>3.1527246710017702E-3</c:v>
                </c:pt>
                <c:pt idx="4245">
                  <c:v>-4.1665026058811498E-3</c:v>
                </c:pt>
                <c:pt idx="4246">
                  <c:v>-1.1482878754669801E-2</c:v>
                </c:pt>
                <c:pt idx="4247">
                  <c:v>-1.87913971960917E-2</c:v>
                </c:pt>
                <c:pt idx="4248">
                  <c:v>-2.60870567278851E-2</c:v>
                </c:pt>
                <c:pt idx="4249">
                  <c:v>-3.3364864947110599E-2</c:v>
                </c:pt>
                <c:pt idx="4250">
                  <c:v>-4.0619841666440497E-2</c:v>
                </c:pt>
                <c:pt idx="4251">
                  <c:v>-4.7847022322089802E-2</c:v>
                </c:pt>
                <c:pt idx="4252">
                  <c:v>-5.5041461371055603E-2</c:v>
                </c:pt>
                <c:pt idx="4253">
                  <c:v>-6.2198235675340399E-2</c:v>
                </c:pt>
                <c:pt idx="4254">
                  <c:v>-6.9312447870844798E-2</c:v>
                </c:pt>
                <c:pt idx="4255">
                  <c:v>-7.63792297186216E-2</c:v>
                </c:pt>
                <c:pt idx="4256">
                  <c:v>-8.3393745436201094E-2</c:v>
                </c:pt>
                <c:pt idx="4257">
                  <c:v>-9.0351195006705298E-2</c:v>
                </c:pt>
                <c:pt idx="4258">
                  <c:v>-9.7246817463488899E-2</c:v>
                </c:pt>
                <c:pt idx="4259">
                  <c:v>-0.104075894148057</c:v>
                </c:pt>
                <c:pt idx="4260">
                  <c:v>-0.110833751939034</c:v>
                </c:pt>
                <c:pt idx="4261">
                  <c:v>-0.117515766449966</c:v>
                </c:pt>
                <c:pt idx="4262">
                  <c:v>-0.124117365193783</c:v>
                </c:pt>
                <c:pt idx="4263">
                  <c:v>-0.13063403071173699</c:v>
                </c:pt>
                <c:pt idx="4264">
                  <c:v>-0.13706130366468899</c:v>
                </c:pt>
                <c:pt idx="4265">
                  <c:v>-0.14339478588462701</c:v>
                </c:pt>
                <c:pt idx="4266">
                  <c:v>-0.14963014338431899</c:v>
                </c:pt>
                <c:pt idx="4267">
                  <c:v>-0.15576310932305501</c:v>
                </c:pt>
                <c:pt idx="4268">
                  <c:v>-0.161789486926431</c:v>
                </c:pt>
                <c:pt idx="4269">
                  <c:v>-0.167705152358193</c:v>
                </c:pt>
                <c:pt idx="4270">
                  <c:v>-0.17350605754217399</c:v>
                </c:pt>
                <c:pt idx="4271">
                  <c:v>-0.17918823293237399</c:v>
                </c:pt>
                <c:pt idx="4272">
                  <c:v>-0.184747790229322</c:v>
                </c:pt>
                <c:pt idx="4273">
                  <c:v>-0.19018092504081899</c:v>
                </c:pt>
                <c:pt idx="4274">
                  <c:v>-0.19548391948528299</c:v>
                </c:pt>
                <c:pt idx="4275">
                  <c:v>-0.200653144735885</c:v>
                </c:pt>
                <c:pt idx="4276">
                  <c:v>-0.20568506350374399</c:v>
                </c:pt>
                <c:pt idx="4277">
                  <c:v>-0.210576232458488</c:v>
                </c:pt>
                <c:pt idx="4278">
                  <c:v>-0.21532330458451701</c:v>
                </c:pt>
                <c:pt idx="4279">
                  <c:v>-0.219923031471358</c:v>
                </c:pt>
                <c:pt idx="4280">
                  <c:v>-0.22437226553654199</c:v>
                </c:pt>
                <c:pt idx="4281">
                  <c:v>-0.22866796217949201</c:v>
                </c:pt>
                <c:pt idx="4282">
                  <c:v>-0.23280718186493399</c:v>
                </c:pt>
                <c:pt idx="4283">
                  <c:v>-0.23678709213441099</c:v>
                </c:pt>
                <c:pt idx="4284">
                  <c:v>-0.240604969544535</c:v>
                </c:pt>
                <c:pt idx="4285">
                  <c:v>-0.244258201530626</c:v>
                </c:pt>
                <c:pt idx="4286">
                  <c:v>-0.24774428819448699</c:v>
                </c:pt>
                <c:pt idx="4287">
                  <c:v>-0.251060844015079</c:v>
                </c:pt>
                <c:pt idx="4288">
                  <c:v>-0.25420559948092702</c:v>
                </c:pt>
                <c:pt idx="4289">
                  <c:v>-0.25717640264314001</c:v>
                </c:pt>
                <c:pt idx="4290">
                  <c:v>-0.25997122058798799</c:v>
                </c:pt>
                <c:pt idx="4291">
                  <c:v>-0.26258814082801701</c:v>
                </c:pt>
                <c:pt idx="4292">
                  <c:v>-0.26502537261075998</c:v>
                </c:pt>
                <c:pt idx="4293">
                  <c:v>-0.267281248144146</c:v>
                </c:pt>
                <c:pt idx="4294">
                  <c:v>-0.26935422373776802</c:v>
                </c:pt>
                <c:pt idx="4295">
                  <c:v>-0.27124288085922199</c:v>
                </c:pt>
                <c:pt idx="4296">
                  <c:v>-0.27294592710481003</c:v>
                </c:pt>
                <c:pt idx="4297">
                  <c:v>-0.274462197083925</c:v>
                </c:pt>
                <c:pt idx="4298">
                  <c:v>-0.27579065321652801</c:v>
                </c:pt>
                <c:pt idx="4299">
                  <c:v>-0.27693038644316098</c:v>
                </c:pt>
                <c:pt idx="4300">
                  <c:v>-0.27788061684701498</c:v>
                </c:pt>
                <c:pt idx="4301">
                  <c:v>-0.278640694187621</c:v>
                </c:pt>
                <c:pt idx="4302">
                  <c:v>-0.27921009834581401</c:v>
                </c:pt>
                <c:pt idx="4303">
                  <c:v>-0.27958843967964597</c:v>
                </c:pt>
                <c:pt idx="4304">
                  <c:v>-0.27977545929101799</c:v>
                </c:pt>
                <c:pt idx="4305">
                  <c:v>-0.27977102920284203</c:v>
                </c:pt>
                <c:pt idx="4306">
                  <c:v>-0.27957515244661701</c:v>
                </c:pt>
                <c:pt idx="4307">
                  <c:v>-0.27918796306035398</c:v>
                </c:pt>
                <c:pt idx="4308">
                  <c:v>-0.27860972599685502</c:v>
                </c:pt>
                <c:pt idx="4309">
                  <c:v>-0.27784083694240402</c:v>
                </c:pt>
                <c:pt idx="4310">
                  <c:v>-0.27688182204600298</c:v>
                </c:pt>
                <c:pt idx="4311">
                  <c:v>-0.275733337559326</c:v>
                </c:pt>
                <c:pt idx="4312">
                  <c:v>-0.27439616938765099</c:v>
                </c:pt>
                <c:pt idx="4313">
                  <c:v>-0.27287123255206502</c:v>
                </c:pt>
                <c:pt idx="4314">
                  <c:v>-0.27115957056331502</c:v>
                </c:pt>
                <c:pt idx="4315">
                  <c:v>-0.26926235470774101</c:v>
                </c:pt>
                <c:pt idx="4316">
                  <c:v>-0.267180883245765</c:v>
                </c:pt>
                <c:pt idx="4317">
                  <c:v>-0.26491658052349099</c:v>
                </c:pt>
                <c:pt idx="4318">
                  <c:v>-0.26247099599803497</c:v>
                </c:pt>
                <c:pt idx="4319">
                  <c:v>-0.259845803177229</c:v>
                </c:pt>
                <c:pt idx="4320">
                  <c:v>-0.257042798474448</c:v>
                </c:pt>
                <c:pt idx="4321">
                  <c:v>-0.25406389997932499</c:v>
                </c:pt>
                <c:pt idx="4322">
                  <c:v>-0.25091114614520899</c:v>
                </c:pt>
                <c:pt idx="4323">
                  <c:v>-0.24758669439425399</c:v>
                </c:pt>
                <c:pt idx="4324">
                  <c:v>-0.24409281964110399</c:v>
                </c:pt>
                <c:pt idx="4325">
                  <c:v>-0.24043191273616801</c:v>
                </c:pt>
                <c:pt idx="4326">
                  <c:v>-0.236606478829572</c:v>
                </c:pt>
                <c:pt idx="4327">
                  <c:v>-0.23261913565688999</c:v>
                </c:pt>
                <c:pt idx="4328">
                  <c:v>-0.22847261174782901</c:v>
                </c:pt>
                <c:pt idx="4329">
                  <c:v>-0.22416974455910699</c:v>
                </c:pt>
                <c:pt idx="4330">
                  <c:v>-0.219713478532788</c:v>
                </c:pt>
                <c:pt idx="4331">
                  <c:v>-0.215106863081404</c:v>
                </c:pt>
                <c:pt idx="4332">
                  <c:v>-0.21035305050125</c:v>
                </c:pt>
                <c:pt idx="4333">
                  <c:v>-0.20545529381527899</c:v>
                </c:pt>
                <c:pt idx="4334">
                  <c:v>-0.20041694454705999</c:v>
                </c:pt>
                <c:pt idx="4335">
                  <c:v>-0.19524145042734001</c:v>
                </c:pt>
                <c:pt idx="4336">
                  <c:v>-0.18993235303477299</c:v>
                </c:pt>
                <c:pt idx="4337">
                  <c:v>-0.18449328537242199</c:v>
                </c:pt>
                <c:pt idx="4338">
                  <c:v>-0.17892796938170599</c:v>
                </c:pt>
                <c:pt idx="4339">
                  <c:v>-0.17324021339548201</c:v>
                </c:pt>
                <c:pt idx="4340">
                  <c:v>-0.16743390953201201</c:v>
                </c:pt>
                <c:pt idx="4341">
                  <c:v>-0.161513031031599</c:v>
                </c:pt>
                <c:pt idx="4342">
                  <c:v>-0.155481629537703</c:v>
                </c:pt>
                <c:pt idx="4343">
                  <c:v>-0.14934383232441201</c:v>
                </c:pt>
                <c:pt idx="4344">
                  <c:v>-0.14310383947215899</c:v>
                </c:pt>
                <c:pt idx="4345">
                  <c:v>-0.13676592099361901</c:v>
                </c:pt>
                <c:pt idx="4346">
                  <c:v>-0.130334413911744</c:v>
                </c:pt>
                <c:pt idx="4347">
                  <c:v>-0.123813719291949</c:v>
                </c:pt>
                <c:pt idx="4348">
                  <c:v>-0.11720829923048</c:v>
                </c:pt>
                <c:pt idx="4349">
                  <c:v>-0.110522673801002</c:v>
                </c:pt>
                <c:pt idx="4350">
                  <c:v>-0.103761417961529</c:v>
                </c:pt>
                <c:pt idx="4351">
                  <c:v>-9.6929158423792502E-2</c:v>
                </c:pt>
                <c:pt idx="4352">
                  <c:v>-9.0030570487186296E-2</c:v>
                </c:pt>
                <c:pt idx="4353">
                  <c:v>-8.3070374839476505E-2</c:v>
                </c:pt>
                <c:pt idx="4354">
                  <c:v>-7.6053334326442706E-2</c:v>
                </c:pt>
                <c:pt idx="4355">
                  <c:v>-6.8984250692674401E-2</c:v>
                </c:pt>
                <c:pt idx="4356">
                  <c:v>-6.18679612957483E-2</c:v>
                </c:pt>
                <c:pt idx="4357">
                  <c:v>-5.47093357960357E-2</c:v>
                </c:pt>
                <c:pt idx="4358">
                  <c:v>-4.7513272824404797E-2</c:v>
                </c:pt>
                <c:pt idx="4359">
                  <c:v>-4.0284696630099398E-2</c:v>
                </c:pt>
                <c:pt idx="4360">
                  <c:v>-3.3028553711086497E-2</c:v>
                </c:pt>
                <c:pt idx="4361">
                  <c:v>-2.5749809429178799E-2</c:v>
                </c:pt>
                <c:pt idx="4362">
                  <c:v>-1.8453444612249501E-2</c:v>
                </c:pt>
                <c:pt idx="4363">
                  <c:v>-1.1144452145863E-2</c:v>
                </c:pt>
                <c:pt idx="4364">
                  <c:v>-3.8278335566551301E-3</c:v>
                </c:pt>
                <c:pt idx="4365">
                  <c:v>3.4914044102000502E-3</c:v>
                </c:pt>
                <c:pt idx="4366">
                  <c:v>1.0808253217094501E-2</c:v>
                </c:pt>
                <c:pt idx="4367">
                  <c:v>1.8117705961316798E-2</c:v>
                </c:pt>
                <c:pt idx="4368">
                  <c:v>2.5414760801264001E-2</c:v>
                </c:pt>
                <c:pt idx="4369">
                  <c:v>3.2694424379190602E-2</c:v>
                </c:pt>
                <c:pt idx="4370">
                  <c:v>3.9951715238151303E-2</c:v>
                </c:pt>
                <c:pt idx="4371">
                  <c:v>4.71816672308005E-2</c:v>
                </c:pt>
                <c:pt idx="4372">
                  <c:v>5.4379332917715802E-2</c:v>
                </c:pt>
                <c:pt idx="4373">
                  <c:v>6.1539786952919097E-2</c:v>
                </c:pt>
                <c:pt idx="4374">
                  <c:v>6.8658129454279404E-2</c:v>
                </c:pt>
                <c:pt idx="4375">
                  <c:v>7.5729489356490903E-2</c:v>
                </c:pt>
                <c:pt idx="4376">
                  <c:v>8.2749027744331599E-2</c:v>
                </c:pt>
                <c:pt idx="4377">
                  <c:v>8.9711941163922199E-2</c:v>
                </c:pt>
                <c:pt idx="4378">
                  <c:v>9.6613464909717894E-2</c:v>
                </c:pt>
                <c:pt idx="4379">
                  <c:v>0.103448876284986</c:v>
                </c:pt>
                <c:pt idx="4380">
                  <c:v>0.110213497833535</c:v>
                </c:pt>
                <c:pt idx="4381">
                  <c:v>0.116902700540489</c:v>
                </c:pt>
                <c:pt idx="4382">
                  <c:v>0.12351190699991201</c:v>
                </c:pt>
                <c:pt idx="4383">
                  <c:v>0.130036594547112</c:v>
                </c:pt>
                <c:pt idx="4384">
                  <c:v>0.136472298353496</c:v>
                </c:pt>
                <c:pt idx="4385">
                  <c:v>0.14281461448183799</c:v>
                </c:pt>
                <c:pt idx="4386">
                  <c:v>0.149059202899884</c:v>
                </c:pt>
                <c:pt idx="4387">
                  <c:v>0.155201790450225</c:v>
                </c:pt>
                <c:pt idx="4388">
                  <c:v>0.16123817377441199</c:v>
                </c:pt>
                <c:pt idx="4389">
                  <c:v>0.16716422218930099</c:v>
                </c:pt>
                <c:pt idx="4390">
                  <c:v>0.17297588051366999</c:v>
                </c:pt>
                <c:pt idx="4391">
                  <c:v>0.17866917184317399</c:v>
                </c:pt>
                <c:pt idx="4392">
                  <c:v>0.18424020027172699</c:v>
                </c:pt>
                <c:pt idx="4393">
                  <c:v>0.18968515355746399</c:v>
                </c:pt>
                <c:pt idx="4394">
                  <c:v>0.195000305731447</c:v>
                </c:pt>
                <c:pt idx="4395">
                  <c:v>0.20018201964734</c:v>
                </c:pt>
                <c:pt idx="4396">
                  <c:v>0.20522674947029901</c:v>
                </c:pt>
                <c:pt idx="4397">
                  <c:v>0.21013104310337599</c:v>
                </c:pt>
                <c:pt idx="4398">
                  <c:v>0.21489154454978299</c:v>
                </c:pt>
                <c:pt idx="4399">
                  <c:v>0.21950499620939501</c:v>
                </c:pt>
                <c:pt idx="4400">
                  <c:v>0.223968241107913</c:v>
                </c:pt>
                <c:pt idx="4401">
                  <c:v>0.22827822505717901</c:v>
                </c:pt>
                <c:pt idx="4402">
                  <c:v>0.232431998745147</c:v>
                </c:pt>
                <c:pt idx="4403">
                  <c:v>0.23642671975409299</c:v>
                </c:pt>
                <c:pt idx="4404">
                  <c:v>0.24025965450567099</c:v>
                </c:pt>
                <c:pt idx="4405">
                  <c:v>0.243928180131497</c:v>
                </c:pt>
                <c:pt idx="4406">
                  <c:v>0.24742978626797399</c:v>
                </c:pt>
                <c:pt idx="4407">
                  <c:v>0.25076207677412299</c:v>
                </c:pt>
                <c:pt idx="4408">
                  <c:v>0.25392277137126001</c:v>
                </c:pt>
                <c:pt idx="4409">
                  <c:v>0.25690970720338302</c:v>
                </c:pt>
                <c:pt idx="4410">
                  <c:v>0.25972084031721299</c:v>
                </c:pt>
                <c:pt idx="4411">
                  <c:v>0.26235424706086402</c:v>
                </c:pt>
                <c:pt idx="4412">
                  <c:v>0.264808125400193</c:v>
                </c:pt>
                <c:pt idx="4413">
                  <c:v>0.26708079615192898</c:v>
                </c:pt>
                <c:pt idx="4414">
                  <c:v>0.26917070413273497</c:v>
                </c:pt>
                <c:pt idx="4415">
                  <c:v>0.27107641922341502</c:v>
                </c:pt>
                <c:pt idx="4416">
                  <c:v>0.27279663734754001</c:v>
                </c:pt>
                <c:pt idx="4417">
                  <c:v>0.27433018136382797</c:v>
                </c:pt>
                <c:pt idx="4418">
                  <c:v>0.27567600187165597</c:v>
                </c:pt>
                <c:pt idx="4419">
                  <c:v>0.27683317792916401</c:v>
                </c:pt>
                <c:pt idx="4420">
                  <c:v>0.277800917683454</c:v>
                </c:pt>
                <c:pt idx="4421">
                  <c:v>0.27857855891244998</c:v>
                </c:pt>
                <c:pt idx="4422">
                  <c:v>0.27916556947805798</c:v>
                </c:pt>
                <c:pt idx="4423">
                  <c:v>0.279561547690306</c:v>
                </c:pt>
                <c:pt idx="4424">
                  <c:v>0.279766222582219</c:v>
                </c:pt>
                <c:pt idx="4425">
                  <c:v>0.27977945409524302</c:v>
                </c:pt>
                <c:pt idx="4426">
                  <c:v>0.27960123317508401</c:v>
                </c:pt>
                <c:pt idx="4427">
                  <c:v>0.27923168177790503</c:v>
                </c:pt>
                <c:pt idx="4428">
                  <c:v>0.27867105278687299</c:v>
                </c:pt>
                <c:pt idx="4429">
                  <c:v>0.27791972983910801</c:v>
                </c:pt>
                <c:pt idx="4430">
                  <c:v>0.27697822706316599</c:v>
                </c:pt>
                <c:pt idx="4431">
                  <c:v>0.27584718872721797</c:v>
                </c:pt>
                <c:pt idx="4432">
                  <c:v>0.274527388798182</c:v>
                </c:pt>
                <c:pt idx="4433">
                  <c:v>0.27301973041209399</c:v>
                </c:pt>
                <c:pt idx="4434">
                  <c:v>0.27132524525610202</c:v>
                </c:pt>
                <c:pt idx="4435">
                  <c:v>0.26944509286247598</c:v>
                </c:pt>
                <c:pt idx="4436">
                  <c:v>0.26738055981515102</c:v>
                </c:pt>
                <c:pt idx="4437">
                  <c:v>0.26513305886931399</c:v>
                </c:pt>
                <c:pt idx="4438">
                  <c:v>0.26270412798466403</c:v>
                </c:pt>
                <c:pt idx="4439">
                  <c:v>0.26009542927298501</c:v>
                </c:pt>
                <c:pt idx="4440">
                  <c:v>0.25730874786077101</c:v>
                </c:pt>
                <c:pt idx="4441">
                  <c:v>0.254345990667665</c:v>
                </c:pt>
                <c:pt idx="4442">
                  <c:v>0.25120918510156098</c:v>
                </c:pt>
                <c:pt idx="4443">
                  <c:v>0.24790047767124901</c:v>
                </c:pt>
                <c:pt idx="4444">
                  <c:v>0.244422132517572</c:v>
                </c:pt>
                <c:pt idx="4445">
                  <c:v>0.240776529864069</c:v>
                </c:pt>
                <c:pt idx="4446">
                  <c:v>0.236966164388204</c:v>
                </c:pt>
                <c:pt idx="4447">
                  <c:v>0.232993643514256</c:v>
                </c:pt>
                <c:pt idx="4448">
                  <c:v>0.228861685629068</c:v>
                </c:pt>
                <c:pt idx="4449">
                  <c:v>0.22457311822186399</c:v>
                </c:pt>
                <c:pt idx="4450">
                  <c:v>0.22013087594939801</c:v>
                </c:pt>
                <c:pt idx="4451">
                  <c:v>0.215537998627779</c:v>
                </c:pt>
                <c:pt idx="4452">
                  <c:v>0.21079762915233599</c:v>
                </c:pt>
                <c:pt idx="4453">
                  <c:v>0.20591301134693099</c:v>
                </c:pt>
                <c:pt idx="4454">
                  <c:v>0.20088748774422999</c:v>
                </c:pt>
                <c:pt idx="4455">
                  <c:v>0.19572449729840799</c:v>
                </c:pt>
                <c:pt idx="4456">
                  <c:v>0.19042757303188201</c:v>
                </c:pt>
                <c:pt idx="4457">
                  <c:v>0.18500033961767501</c:v>
                </c:pt>
                <c:pt idx="4458">
                  <c:v>0.179446510899054</c:v>
                </c:pt>
                <c:pt idx="4459">
                  <c:v>0.17376988734816501</c:v>
                </c:pt>
                <c:pt idx="4460">
                  <c:v>0.16797435346537101</c:v>
                </c:pt>
                <c:pt idx="4461">
                  <c:v>0.16206387512109899</c:v>
                </c:pt>
                <c:pt idx="4462">
                  <c:v>0.15604249684200799</c:v>
                </c:pt>
                <c:pt idx="4463">
                  <c:v>0.14991433904332299</c:v>
                </c:pt>
                <c:pt idx="4464">
                  <c:v>0.14368359520925</c:v>
                </c:pt>
                <c:pt idx="4465">
                  <c:v>0.137354529023378</c:v>
                </c:pt>
                <c:pt idx="4466">
                  <c:v>0.13093147145105799</c:v>
                </c:pt>
                <c:pt idx="4467">
                  <c:v>0.124418817775727</c:v>
                </c:pt>
                <c:pt idx="4468">
                  <c:v>0.11782102459122799</c:v>
                </c:pt>
                <c:pt idx="4469">
                  <c:v>0.11114260675217399</c:v>
                </c:pt>
                <c:pt idx="4470">
                  <c:v>0.10438813428444101</c:v>
                </c:pt>
                <c:pt idx="4471">
                  <c:v>9.7562229257913094E-2</c:v>
                </c:pt>
                <c:pt idx="4472">
                  <c:v>9.0669562623609104E-2</c:v>
                </c:pt>
                <c:pt idx="4473">
                  <c:v>8.3714851017360703E-2</c:v>
                </c:pt>
                <c:pt idx="4474">
                  <c:v>7.6702853532230705E-2</c:v>
                </c:pt>
                <c:pt idx="4475">
                  <c:v>6.9638368461876501E-2</c:v>
                </c:pt>
                <c:pt idx="4476">
                  <c:v>6.2526230017088194E-2</c:v>
                </c:pt>
                <c:pt idx="4477">
                  <c:v>5.53713050177502E-2</c:v>
                </c:pt>
                <c:pt idx="4478">
                  <c:v>4.8178489562486999E-2</c:v>
                </c:pt>
                <c:pt idx="4479">
                  <c:v>4.0952705678274401E-2</c:v>
                </c:pt>
                <c:pt idx="4480">
                  <c:v>3.3698897952307898E-2</c:v>
                </c:pt>
                <c:pt idx="4481">
                  <c:v>2.6422030148433199E-2</c:v>
                </c:pt>
                <c:pt idx="4482">
                  <c:v>1.9127081810453798E-2</c:v>
                </c:pt>
                <c:pt idx="4483">
                  <c:v>1.1819044854640999E-2</c:v>
                </c:pt>
                <c:pt idx="4484">
                  <c:v>4.5029201537768399E-3</c:v>
                </c:pt>
                <c:pt idx="4485">
                  <c:v>-2.8162858849313001E-3</c:v>
                </c:pt>
                <c:pt idx="4486">
                  <c:v>-1.0133564745723699E-2</c:v>
                </c:pt>
                <c:pt idx="4487">
                  <c:v>-1.7443909231604101E-2</c:v>
                </c:pt>
                <c:pt idx="4488">
                  <c:v>-2.4742316890752701E-2</c:v>
                </c:pt>
                <c:pt idx="4489">
                  <c:v>-3.2023793439692999E-2</c:v>
                </c:pt>
                <c:pt idx="4490">
                  <c:v>-3.9283356180867798E-2</c:v>
                </c:pt>
                <c:pt idx="4491">
                  <c:v>-4.6516037412287797E-2</c:v>
                </c:pt>
                <c:pt idx="4492">
                  <c:v>-5.3716887826918899E-2</c:v>
                </c:pt>
                <c:pt idx="4493">
                  <c:v>-6.0880979899481102E-2</c:v>
                </c:pt>
                <c:pt idx="4494">
                  <c:v>-6.8003411258342694E-2</c:v>
                </c:pt>
                <c:pt idx="4495">
                  <c:v>-7.5079308040202394E-2</c:v>
                </c:pt>
                <c:pt idx="4496">
                  <c:v>-8.2103828225261993E-2</c:v>
                </c:pt>
                <c:pt idx="4497">
                  <c:v>-8.90721649506096E-2</c:v>
                </c:pt>
                <c:pt idx="4498">
                  <c:v>-9.5979549799544997E-2</c:v>
                </c:pt>
                <c:pt idx="4499">
                  <c:v>-0.10282125606459599</c:v>
                </c:pt>
                <c:pt idx="4500">
                  <c:v>-0.109592601981993</c:v>
                </c:pt>
                <c:pt idx="4501">
                  <c:v>-0.11628895393539</c:v>
                </c:pt>
                <c:pt idx="4502">
                  <c:v>-0.122905729626638</c:v>
                </c:pt>
                <c:pt idx="4503">
                  <c:v>-0.12943840121143699</c:v>
                </c:pt>
                <c:pt idx="4504">
                  <c:v>-0.135882498397736</c:v>
                </c:pt>
                <c:pt idx="4505">
                  <c:v>-0.14223361150473701</c:v>
                </c:pt>
                <c:pt idx="4506">
                  <c:v>-0.14848739448043599</c:v>
                </c:pt>
                <c:pt idx="4507">
                  <c:v>-0.15463956787560901</c:v>
                </c:pt>
                <c:pt idx="4508">
                  <c:v>-0.16068592177223501</c:v>
                </c:pt>
                <c:pt idx="4509">
                  <c:v>-0.16662231866433</c:v>
                </c:pt>
                <c:pt idx="4510">
                  <c:v>-0.17244469628923401</c:v>
                </c:pt>
                <c:pt idx="4511">
                  <c:v>-0.17814907040740899</c:v>
                </c:pt>
                <c:pt idx="4512">
                  <c:v>-0.183731537528842</c:v>
                </c:pt>
                <c:pt idx="4513">
                  <c:v>-0.18918827758419601</c:v>
                </c:pt>
                <c:pt idx="4514">
                  <c:v>-0.19451555653887601</c:v>
                </c:pt>
                <c:pt idx="4515">
                  <c:v>-0.19970972894821801</c:v>
                </c:pt>
                <c:pt idx="4516">
                  <c:v>-0.20476724045205699</c:v>
                </c:pt>
                <c:pt idx="4517">
                  <c:v>-0.20968463020697301</c:v>
                </c:pt>
                <c:pt idx="4518">
                  <c:v>-0.21445853325453201</c:v>
                </c:pt>
                <c:pt idx="4519">
                  <c:v>-0.21908568282392299</c:v>
                </c:pt>
                <c:pt idx="4520">
                  <c:v>-0.22356291256739899</c:v>
                </c:pt>
                <c:pt idx="4521">
                  <c:v>-0.22788715872700599</c:v>
                </c:pt>
                <c:pt idx="4522">
                  <c:v>-0.23205546223110099</c:v>
                </c:pt>
                <c:pt idx="4523">
                  <c:v>-0.23606497071923799</c:v>
                </c:pt>
                <c:pt idx="4524">
                  <c:v>-0.239912940494035</c:v>
                </c:pt>
                <c:pt idx="4525">
                  <c:v>-0.24359673839867699</c:v>
                </c:pt>
                <c:pt idx="4526">
                  <c:v>-0.24711384361878</c:v>
                </c:pt>
                <c:pt idx="4527">
                  <c:v>-0.25046184940737998</c:v>
                </c:pt>
                <c:pt idx="4528">
                  <c:v>-0.25363846473185903</c:v>
                </c:pt>
                <c:pt idx="4529">
                  <c:v>-0.25664151584169997</c:v>
                </c:pt>
                <c:pt idx="4530">
                  <c:v>-0.25946894775597701</c:v>
                </c:pt>
                <c:pt idx="4531">
                  <c:v>-0.26211882566957201</c:v>
                </c:pt>
                <c:pt idx="4532">
                  <c:v>-0.26458933627715803</c:v>
                </c:pt>
                <c:pt idx="4533">
                  <c:v>-0.26687878901404199</c:v>
                </c:pt>
                <c:pt idx="4534">
                  <c:v>-0.26898561721301301</c:v>
                </c:pt>
                <c:pt idx="4535">
                  <c:v>-0.27090837917640798</c:v>
                </c:pt>
                <c:pt idx="4536">
                  <c:v>-0.27264575916266498</c:v>
                </c:pt>
                <c:pt idx="4537">
                  <c:v>-0.27419656828667699</c:v>
                </c:pt>
                <c:pt idx="4538">
                  <c:v>-0.27555974533334898</c:v>
                </c:pt>
                <c:pt idx="4539">
                  <c:v>-0.276734357483781</c:v>
                </c:pt>
                <c:pt idx="4540">
                  <c:v>-0.27771960095359699</c:v>
                </c:pt>
                <c:pt idx="4541">
                  <c:v>-0.27851480154296898</c:v>
                </c:pt>
                <c:pt idx="4542">
                  <c:v>-0.279119415097973</c:v>
                </c:pt>
                <c:pt idx="4543">
                  <c:v>-0.27953302788295398</c:v>
                </c:pt>
                <c:pt idx="4544">
                  <c:v>-0.27975535686363801</c:v>
                </c:pt>
                <c:pt idx="4545">
                  <c:v>-0.27978624990081802</c:v>
                </c:pt>
                <c:pt idx="4546">
                  <c:v>-0.27962568585446201</c:v>
                </c:pt>
                <c:pt idx="4547">
                  <c:v>-0.27927377459817299</c:v>
                </c:pt>
                <c:pt idx="4548">
                  <c:v>-0.278730756944011</c:v>
                </c:pt>
                <c:pt idx="4549">
                  <c:v>-0.27799700447770098</c:v>
                </c:pt>
                <c:pt idx="4550">
                  <c:v>-0.27707301930435702</c:v>
                </c:pt>
                <c:pt idx="4551">
                  <c:v>-0.27595943370489601</c:v>
                </c:pt>
                <c:pt idx="4552">
                  <c:v>-0.27465700970336698</c:v>
                </c:pt>
                <c:pt idx="4553">
                  <c:v>-0.27316663854550199</c:v>
                </c:pt>
                <c:pt idx="4554">
                  <c:v>-0.27148934008883702</c:v>
                </c:pt>
                <c:pt idx="4555">
                  <c:v>-0.26962626210482299</c:v>
                </c:pt>
                <c:pt idx="4556">
                  <c:v>-0.26757867949341702</c:v>
                </c:pt>
                <c:pt idx="4557">
                  <c:v>-0.26534799341066201</c:v>
                </c:pt>
                <c:pt idx="4558">
                  <c:v>-0.26293573030988299</c:v>
                </c:pt>
                <c:pt idx="4559">
                  <c:v>-0.26034354089714101</c:v>
                </c:pt>
                <c:pt idx="4560">
                  <c:v>-0.25757319900165299</c:v>
                </c:pt>
                <c:pt idx="4561">
                  <c:v>-0.25462660036196999</c:v>
                </c:pt>
                <c:pt idx="4562">
                  <c:v>-0.25150576132872299</c:v>
                </c:pt>
                <c:pt idx="4563">
                  <c:v>-0.248212817484843</c:v>
                </c:pt>
                <c:pt idx="4564">
                  <c:v>-0.24475002218418501</c:v>
                </c:pt>
                <c:pt idx="4565">
                  <c:v>-0.24111974500956199</c:v>
                </c:pt>
                <c:pt idx="4566">
                  <c:v>-0.237324470151246</c:v>
                </c:pt>
                <c:pt idx="4567">
                  <c:v>-0.233366794707042</c:v>
                </c:pt>
                <c:pt idx="4568">
                  <c:v>-0.229249426905101</c:v>
                </c:pt>
                <c:pt idx="4569">
                  <c:v>-0.224975184250685</c:v>
                </c:pt>
                <c:pt idx="4570">
                  <c:v>-0.220546991598154</c:v>
                </c:pt>
                <c:pt idx="4571">
                  <c:v>-0.215967879149495</c:v>
                </c:pt>
                <c:pt idx="4572">
                  <c:v>-0.211240980380764</c:v>
                </c:pt>
                <c:pt idx="4573">
                  <c:v>-0.20636952989785301</c:v>
                </c:pt>
                <c:pt idx="4574">
                  <c:v>-0.20135686122305599</c:v>
                </c:pt>
                <c:pt idx="4575">
                  <c:v>-0.19620640451395299</c:v>
                </c:pt>
                <c:pt idx="4576">
                  <c:v>-0.19092168421615299</c:v>
                </c:pt>
                <c:pt idx="4577">
                  <c:v>-0.185506316651531</c:v>
                </c:pt>
                <c:pt idx="4578">
                  <c:v>-0.17996400754358299</c:v>
                </c:pt>
                <c:pt idx="4579">
                  <c:v>-0.174298549481609</c:v>
                </c:pt>
                <c:pt idx="4580">
                  <c:v>-0.16851381932545501</c:v>
                </c:pt>
                <c:pt idx="4581">
                  <c:v>-0.16261377555258399</c:v>
                </c:pt>
                <c:pt idx="4582">
                  <c:v>-0.156602455549301</c:v>
                </c:pt>
                <c:pt idx="4583">
                  <c:v>-0.15048397284797599</c:v>
                </c:pt>
                <c:pt idx="4584">
                  <c:v>-0.144262514312167</c:v>
                </c:pt>
                <c:pt idx="4585">
                  <c:v>-0.137942337271557</c:v>
                </c:pt>
                <c:pt idx="4586">
                  <c:v>-0.13152776660867499</c:v>
                </c:pt>
                <c:pt idx="4587">
                  <c:v>-0.12502319179938501</c:v>
                </c:pt>
                <c:pt idx="4588">
                  <c:v>-0.11843306390918</c:v>
                </c:pt>
                <c:pt idx="4589">
                  <c:v>-0.111761892547331</c:v>
                </c:pt>
                <c:pt idx="4590">
                  <c:v>-0.10501424278096599</c:v>
                </c:pt>
                <c:pt idx="4591">
                  <c:v>-9.8194732011210803E-2</c:v>
                </c:pt>
                <c:pt idx="4592">
                  <c:v>-9.1308026813508497E-2</c:v>
                </c:pt>
                <c:pt idx="4593">
                  <c:v>-8.4358839744293701E-2</c:v>
                </c:pt>
                <c:pt idx="4594">
                  <c:v>-7.73519261162013E-2</c:v>
                </c:pt>
                <c:pt idx="4595">
                  <c:v>-7.0292080744016994E-2</c:v>
                </c:pt>
                <c:pt idx="4596">
                  <c:v>-6.3184134663596403E-2</c:v>
                </c:pt>
                <c:pt idx="4597">
                  <c:v>-5.6032951825998399E-2</c:v>
                </c:pt>
                <c:pt idx="4598">
                  <c:v>-4.8843425769094999E-2</c:v>
                </c:pt>
                <c:pt idx="4599">
                  <c:v>-4.1620476268934399E-2</c:v>
                </c:pt>
                <c:pt idx="4600">
                  <c:v>-3.4369045973149499E-2</c:v>
                </c:pt>
                <c:pt idx="4601">
                  <c:v>-2.7094097018716099E-2</c:v>
                </c:pt>
                <c:pt idx="4602">
                  <c:v>-1.98006076363735E-2</c:v>
                </c:pt>
                <c:pt idx="4603">
                  <c:v>-1.24935687440329E-2</c:v>
                </c:pt>
                <c:pt idx="4604">
                  <c:v>-5.1779805315039801E-3</c:v>
                </c:pt>
                <c:pt idx="4605">
                  <c:v>2.1411509611237302E-3</c:v>
                </c:pt>
                <c:pt idx="4606">
                  <c:v>9.4588172691021603E-3</c:v>
                </c:pt>
                <c:pt idx="4607">
                  <c:v>1.67700109303058E-2</c:v>
                </c:pt>
                <c:pt idx="4608">
                  <c:v>2.4069728911826301E-2</c:v>
                </c:pt>
                <c:pt idx="4609">
                  <c:v>3.1352976033536401E-2</c:v>
                </c:pt>
                <c:pt idx="4610">
                  <c:v>3.8614768386280203E-2</c:v>
                </c:pt>
                <c:pt idx="4611">
                  <c:v>4.5850136742350299E-2</c:v>
                </c:pt>
                <c:pt idx="4612">
                  <c:v>5.3054129955919398E-2</c:v>
                </c:pt>
                <c:pt idx="4613">
                  <c:v>6.02218183510973E-2</c:v>
                </c:pt>
                <c:pt idx="4614">
                  <c:v>6.7348297095297494E-2</c:v>
                </c:pt>
                <c:pt idx="4615">
                  <c:v>7.4428689555601904E-2</c:v>
                </c:pt>
                <c:pt idx="4616">
                  <c:v>8.1458150635829896E-2</c:v>
                </c:pt>
                <c:pt idx="4617">
                  <c:v>8.8431870092026799E-2</c:v>
                </c:pt>
                <c:pt idx="4618">
                  <c:v>9.5345075824101899E-2</c:v>
                </c:pt>
                <c:pt idx="4619">
                  <c:v>0.102193037141366</c:v>
                </c:pt>
                <c:pt idx="4620">
                  <c:v>0.108971067999732</c:v>
                </c:pt>
                <c:pt idx="4621">
                  <c:v>0.115674530208365</c:v>
                </c:pt>
                <c:pt idx="4622">
                  <c:v>0.122298836603582</c:v>
                </c:pt>
                <c:pt idx="4623">
                  <c:v>0.12883945418784301</c:v>
                </c:pt>
                <c:pt idx="4624">
                  <c:v>0.13529190723166701</c:v>
                </c:pt>
                <c:pt idx="4625">
                  <c:v>0.141651780336362</c:v>
                </c:pt>
                <c:pt idx="4626">
                  <c:v>0.14791472145547599</c:v>
                </c:pt>
                <c:pt idx="4627">
                  <c:v>0.15407644487289099</c:v>
                </c:pt>
                <c:pt idx="4628">
                  <c:v>0.16013273413552601</c:v>
                </c:pt>
                <c:pt idx="4629">
                  <c:v>0.16607944493865101</c:v>
                </c:pt>
                <c:pt idx="4630">
                  <c:v>0.17191250796181901</c:v>
                </c:pt>
                <c:pt idx="4631">
                  <c:v>0.17762793165349999</c:v>
                </c:pt>
                <c:pt idx="4632">
                  <c:v>0.183221804962482</c:v>
                </c:pt>
                <c:pt idx="4633">
                  <c:v>0.18869030001420201</c:v>
                </c:pt>
                <c:pt idx="4634">
                  <c:v>0.19402967473014601</c:v>
                </c:pt>
                <c:pt idx="4635">
                  <c:v>0.19923627538854999</c:v>
                </c:pt>
                <c:pt idx="4636">
                  <c:v>0.20430653912462701</c:v>
                </c:pt>
                <c:pt idx="4637">
                  <c:v>0.20923699636863299</c:v>
                </c:pt>
                <c:pt idx="4638">
                  <c:v>0.214024273220081</c:v>
                </c:pt>
                <c:pt idx="4639">
                  <c:v>0.21866509375649901</c:v>
                </c:pt>
                <c:pt idx="4640">
                  <c:v>0.22315628227512899</c:v>
                </c:pt>
                <c:pt idx="4641">
                  <c:v>0.22749476546605699</c:v>
                </c:pt>
                <c:pt idx="4642">
                  <c:v>0.23167757451527299</c:v>
                </c:pt>
                <c:pt idx="4643">
                  <c:v>0.235701847136222</c:v>
                </c:pt>
                <c:pt idx="4644">
                  <c:v>0.23956482952845801</c:v>
                </c:pt>
                <c:pt idx="4645">
                  <c:v>0.243263878262068</c:v>
                </c:pt>
                <c:pt idx="4646">
                  <c:v>0.246796462086561</c:v>
                </c:pt>
                <c:pt idx="4647">
                  <c:v>0.25016016366299698</c:v>
                </c:pt>
                <c:pt idx="4648">
                  <c:v>0.25335268121817101</c:v>
                </c:pt>
                <c:pt idx="4649">
                  <c:v>0.25637183011970399</c:v>
                </c:pt>
                <c:pt idx="4650">
                  <c:v>0.25921554437098798</c:v>
                </c:pt>
                <c:pt idx="4651">
                  <c:v>0.26188187802494001</c:v>
                </c:pt>
                <c:pt idx="4652">
                  <c:v>0.26436900651560902</c:v>
                </c:pt>
                <c:pt idx="4653">
                  <c:v>0.26667522790672099</c:v>
                </c:pt>
                <c:pt idx="4654">
                  <c:v>0.26879896405631598</c:v>
                </c:pt>
                <c:pt idx="4655">
                  <c:v>0.270738761696658</c:v>
                </c:pt>
                <c:pt idx="4656">
                  <c:v>0.27249329342870998</c:v>
                </c:pt>
                <c:pt idx="4657">
                  <c:v>0.27406135863046699</c:v>
                </c:pt>
                <c:pt idx="4658">
                  <c:v>0.275441884278538</c:v>
                </c:pt>
                <c:pt idx="4659">
                  <c:v>0.27663392568241801</c:v>
                </c:pt>
                <c:pt idx="4660">
                  <c:v>0.27763666713092999</c:v>
                </c:pt>
                <c:pt idx="4661">
                  <c:v>0.27844942245042098</c:v>
                </c:pt>
                <c:pt idx="4662">
                  <c:v>0.27907163547430602</c:v>
                </c:pt>
                <c:pt idx="4663">
                  <c:v>0.27950288042365301</c:v>
                </c:pt>
                <c:pt idx="4664">
                  <c:v>0.279742862198541</c:v>
                </c:pt>
                <c:pt idx="4665">
                  <c:v>0.27979141657999501</c:v>
                </c:pt>
                <c:pt idx="4666">
                  <c:v>0.27964851034236599</c:v>
                </c:pt>
                <c:pt idx="4667">
                  <c:v>0.27931424127606103</c:v>
                </c:pt>
                <c:pt idx="4668">
                  <c:v>0.27878883812062799</c:v>
                </c:pt>
                <c:pt idx="4669">
                  <c:v>0.27807266040823198</c:v>
                </c:pt>
                <c:pt idx="4670">
                  <c:v>0.277166198217624</c:v>
                </c:pt>
                <c:pt idx="4671">
                  <c:v>0.27607007183878401</c:v>
                </c:pt>
                <c:pt idx="4672">
                  <c:v>0.274785031348458</c:v>
                </c:pt>
                <c:pt idx="4673">
                  <c:v>0.27331195609687903</c:v>
                </c:pt>
                <c:pt idx="4674">
                  <c:v>0.27165185410603598</c:v>
                </c:pt>
                <c:pt idx="4675">
                  <c:v>0.269805861379879</c:v>
                </c:pt>
                <c:pt idx="4676">
                  <c:v>0.26777524112696</c:v>
                </c:pt>
                <c:pt idx="4677">
                  <c:v>0.26556138289602199</c:v>
                </c:pt>
                <c:pt idx="4678">
                  <c:v>0.26316580162512898</c:v>
                </c:pt>
                <c:pt idx="4679">
                  <c:v>0.26059013660500402</c:v>
                </c:pt>
                <c:pt idx="4680">
                  <c:v>0.25783615035725999</c:v>
                </c:pt>
                <c:pt idx="4681">
                  <c:v>0.25490572742831702</c:v>
                </c:pt>
                <c:pt idx="4682">
                  <c:v>0.25180087309980398</c:v>
                </c:pt>
                <c:pt idx="4683">
                  <c:v>0.24852371201635701</c:v>
                </c:pt>
                <c:pt idx="4684">
                  <c:v>0.245076486731722</c:v>
                </c:pt>
                <c:pt idx="4685">
                  <c:v>0.24146155617418799</c:v>
                </c:pt>
                <c:pt idx="4686">
                  <c:v>0.23768139403237201</c:v>
                </c:pt>
                <c:pt idx="4687">
                  <c:v>0.23373858706248199</c:v>
                </c:pt>
                <c:pt idx="4688">
                  <c:v>0.229635833318206</c:v>
                </c:pt>
                <c:pt idx="4689">
                  <c:v>0.22537594030444</c:v>
                </c:pt>
                <c:pt idx="4690">
                  <c:v>0.220961823056118</c:v>
                </c:pt>
                <c:pt idx="4691">
                  <c:v>0.21639650214346201</c:v>
                </c:pt>
                <c:pt idx="4692">
                  <c:v>0.211683101605011</c:v>
                </c:pt>
                <c:pt idx="4693">
                  <c:v>0.206824846809848</c:v>
                </c:pt>
                <c:pt idx="4694">
                  <c:v>0.20182506225049099</c:v>
                </c:pt>
                <c:pt idx="4695">
                  <c:v>0.19668716926794699</c:v>
                </c:pt>
                <c:pt idx="4696">
                  <c:v>0.191414683710498</c:v>
                </c:pt>
                <c:pt idx="4697">
                  <c:v>0.186011213527813</c:v>
                </c:pt>
                <c:pt idx="4698">
                  <c:v>0.18048045630203699</c:v>
                </c:pt>
                <c:pt idx="4699">
                  <c:v>0.17482619671754501</c:v>
                </c:pt>
                <c:pt idx="4700">
                  <c:v>0.16905230397109</c:v>
                </c:pt>
                <c:pt idx="4701">
                  <c:v>0.163162729124121</c:v>
                </c:pt>
                <c:pt idx="4702">
                  <c:v>0.15716150239908</c:v>
                </c:pt>
                <c:pt idx="4703">
                  <c:v>0.151052730421531</c:v>
                </c:pt>
                <c:pt idx="4704">
                  <c:v>0.14484059341000799</c:v>
                </c:pt>
                <c:pt idx="4705">
                  <c:v>0.13852934231549399</c:v>
                </c:pt>
                <c:pt idx="4706">
                  <c:v>0.13212329591251401</c:v>
                </c:pt>
                <c:pt idx="4707">
                  <c:v>0.12562683784379999</c:v>
                </c:pt>
                <c:pt idx="4708">
                  <c:v>0.119044413620581</c:v>
                </c:pt>
                <c:pt idx="4709">
                  <c:v>0.112380527580524</c:v>
                </c:pt>
                <c:pt idx="4710">
                  <c:v>0.10563973980543</c:v>
                </c:pt>
                <c:pt idx="4711">
                  <c:v>9.8826663000778095E-2</c:v>
                </c:pt>
                <c:pt idx="4712">
                  <c:v>9.1945959339264999E-2</c:v>
                </c:pt>
                <c:pt idx="4713">
                  <c:v>8.5002337270487893E-2</c:v>
                </c:pt>
                <c:pt idx="4714">
                  <c:v>7.80005482989648E-2</c:v>
                </c:pt>
                <c:pt idx="4715">
                  <c:v>7.0945383732690603E-2</c:v>
                </c:pt>
                <c:pt idx="4716">
                  <c:v>6.3841671404456304E-2</c:v>
                </c:pt>
                <c:pt idx="4717">
                  <c:v>5.6694272368174099E-2</c:v>
                </c:pt>
                <c:pt idx="4718">
                  <c:v>4.9508077572469299E-2</c:v>
                </c:pt>
                <c:pt idx="4719">
                  <c:v>4.2288004513815897E-2</c:v>
                </c:pt>
                <c:pt idx="4720">
                  <c:v>3.5038993871504699E-2</c:v>
                </c:pt>
                <c:pt idx="4721">
                  <c:v>2.77660061267479E-2</c:v>
                </c:pt>
                <c:pt idx="4722">
                  <c:v>2.0474018168233701E-2</c:v>
                </c:pt>
                <c:pt idx="4723">
                  <c:v>1.3168019886452401E-2</c:v>
                </c:pt>
                <c:pt idx="4724">
                  <c:v>5.8530107591263604E-3</c:v>
                </c:pt>
                <c:pt idx="4725">
                  <c:v>-1.46600356992156E-3</c:v>
                </c:pt>
                <c:pt idx="4726">
                  <c:v>-8.7840147161181003E-3</c:v>
                </c:pt>
                <c:pt idx="4727">
                  <c:v>-1.6096014981365699E-2</c:v>
                </c:pt>
                <c:pt idx="4728">
                  <c:v>-2.3397000780798798E-2</c:v>
                </c:pt>
                <c:pt idx="4729">
                  <c:v>-3.0681976066725299E-2</c:v>
                </c:pt>
                <c:pt idx="4730">
                  <c:v>-3.7945955747410401E-2</c:v>
                </c:pt>
                <c:pt idx="4731">
                  <c:v>-4.5183969098363301E-2</c:v>
                </c:pt>
                <c:pt idx="4732">
                  <c:v>-5.23910631637928E-2</c:v>
                </c:pt>
                <c:pt idx="4733">
                  <c:v>-5.9562306145903202E-2</c:v>
                </c:pt>
                <c:pt idx="4734">
                  <c:v>-6.6692790779711894E-2</c:v>
                </c:pt>
                <c:pt idx="4735">
                  <c:v>-7.37776376910802E-2</c:v>
                </c:pt>
                <c:pt idx="4736">
                  <c:v>-8.0811998735656906E-2</c:v>
                </c:pt>
                <c:pt idx="4737">
                  <c:v>-8.7791060316452799E-2</c:v>
                </c:pt>
                <c:pt idx="4738">
                  <c:v>-9.4710046677773899E-2</c:v>
                </c:pt>
                <c:pt idx="4739">
                  <c:v>-0.10156422317326</c:v>
                </c:pt>
                <c:pt idx="4740">
                  <c:v>-0.108348899505791</c:v>
                </c:pt>
                <c:pt idx="4741">
                  <c:v>-0.11505943293705</c:v>
                </c:pt>
                <c:pt idx="4742">
                  <c:v>-0.12169123146453401</c:v>
                </c:pt>
                <c:pt idx="4743">
                  <c:v>-0.12823975696385201</c:v>
                </c:pt>
                <c:pt idx="4744">
                  <c:v>-0.13470052829415599</c:v>
                </c:pt>
                <c:pt idx="4745">
                  <c:v>-0.14106912436457</c:v>
                </c:pt>
                <c:pt idx="4746">
                  <c:v>-0.14734118715953701</c:v>
                </c:pt>
                <c:pt idx="4747">
                  <c:v>-0.15351242472099599</c:v>
                </c:pt>
                <c:pt idx="4748">
                  <c:v>-0.159578614085361</c:v>
                </c:pt>
                <c:pt idx="4749">
                  <c:v>-0.165535604173283</c:v>
                </c:pt>
                <c:pt idx="4750">
                  <c:v>-0.17137931863022801</c:v>
                </c:pt>
                <c:pt idx="4751">
                  <c:v>-0.17710575861590999</c:v>
                </c:pt>
                <c:pt idx="4752">
                  <c:v>-0.182711005540695</c:v>
                </c:pt>
                <c:pt idx="4753">
                  <c:v>-0.188191223747081</c:v>
                </c:pt>
                <c:pt idx="4754">
                  <c:v>-0.193542663134426</c:v>
                </c:pt>
                <c:pt idx="4755">
                  <c:v>-0.19876166172513901</c:v>
                </c:pt>
                <c:pt idx="4756">
                  <c:v>-0.203844648170557</c:v>
                </c:pt>
                <c:pt idx="4757">
                  <c:v>-0.20878814419481501</c:v>
                </c:pt>
                <c:pt idx="4758">
                  <c:v>-0.21358876697502099</c:v>
                </c:pt>
                <c:pt idx="4759">
                  <c:v>-0.21824323145611099</c:v>
                </c:pt>
                <c:pt idx="4760">
                  <c:v>-0.22274835259880901</c:v>
                </c:pt>
                <c:pt idx="4761">
                  <c:v>-0.22710104755914001</c:v>
                </c:pt>
                <c:pt idx="4762">
                  <c:v>-0.23129833779801201</c:v>
                </c:pt>
                <c:pt idx="4763">
                  <c:v>-0.235337351119424</c:v>
                </c:pt>
                <c:pt idx="4764">
                  <c:v>-0.239215323635905</c:v>
                </c:pt>
                <c:pt idx="4765">
                  <c:v>-0.24292960165983299</c:v>
                </c:pt>
                <c:pt idx="4766">
                  <c:v>-0.24647764351935</c:v>
                </c:pt>
                <c:pt idx="4767">
                  <c:v>-0.249857021297618</c:v>
                </c:pt>
                <c:pt idx="4768">
                  <c:v>-0.25306542249424302</c:v>
                </c:pt>
                <c:pt idx="4769">
                  <c:v>-0.25610065160770801</c:v>
                </c:pt>
                <c:pt idx="4770">
                  <c:v>-0.25896063163775201</c:v>
                </c:pt>
                <c:pt idx="4771">
                  <c:v>-0.26164340550665699</c:v>
                </c:pt>
                <c:pt idx="4772">
                  <c:v>-0.26414713739847201</c:v>
                </c:pt>
                <c:pt idx="4773">
                  <c:v>-0.266470114015254</c:v>
                </c:pt>
                <c:pt idx="4774">
                  <c:v>-0.26861074574948002</c:v>
                </c:pt>
                <c:pt idx="4775">
                  <c:v>-0.27056756777180502</c:v>
                </c:pt>
                <c:pt idx="4776">
                  <c:v>-0.27233924103344698</c:v>
                </c:pt>
                <c:pt idx="4777">
                  <c:v>-0.27392455318249098</c:v>
                </c:pt>
                <c:pt idx="4778">
                  <c:v>-0.27532241939350199</c:v>
                </c:pt>
                <c:pt idx="4779">
                  <c:v>-0.27653188310986399</c:v>
                </c:pt>
                <c:pt idx="4780">
                  <c:v>-0.277552116698356</c:v>
                </c:pt>
                <c:pt idx="4781">
                  <c:v>-0.27838242201549201</c:v>
                </c:pt>
                <c:pt idx="4782">
                  <c:v>-0.27902223088526601</c:v>
                </c:pt>
                <c:pt idx="4783">
                  <c:v>-0.27947110548794601</c:v>
                </c:pt>
                <c:pt idx="4784">
                  <c:v>-0.27972873865968301</c:v>
                </c:pt>
                <c:pt idx="4785">
                  <c:v>-0.27979495410269101</c:v>
                </c:pt>
                <c:pt idx="4786">
                  <c:v>-0.27966970650589701</c:v>
                </c:pt>
                <c:pt idx="4787">
                  <c:v>-0.27935308157594102</c:v>
                </c:pt>
                <c:pt idx="4788">
                  <c:v>-0.27884529597852997</c:v>
                </c:pt>
                <c:pt idx="4789">
                  <c:v>-0.27814669719017499</c:v>
                </c:pt>
                <c:pt idx="4790">
                  <c:v>-0.27725776326040802</c:v>
                </c:pt>
                <c:pt idx="4791">
                  <c:v>-0.27617910248466399</c:v>
                </c:pt>
                <c:pt idx="4792">
                  <c:v>-0.274911452988014</c:v>
                </c:pt>
                <c:pt idx="4793">
                  <c:v>-0.27345568222007599</c:v>
                </c:pt>
                <c:pt idx="4794">
                  <c:v>-0.27181278636141998</c:v>
                </c:pt>
                <c:pt idx="4795">
                  <c:v>-0.26998388964188003</c:v>
                </c:pt>
                <c:pt idx="4796">
                  <c:v>-0.26797024357125099</c:v>
                </c:pt>
                <c:pt idx="4797">
                  <c:v>-0.26577322608288001</c:v>
                </c:pt>
                <c:pt idx="4798">
                  <c:v>-0.26339434059075301</c:v>
                </c:pt>
                <c:pt idx="4799">
                  <c:v>-0.260835214960707</c:v>
                </c:pt>
                <c:pt idx="4800">
                  <c:v>-0.25809760039649099</c:v>
                </c:pt>
                <c:pt idx="4801">
                  <c:v>-0.25518337024141902</c:v>
                </c:pt>
                <c:pt idx="4802">
                  <c:v>-0.252094518696442</c:v>
                </c:pt>
                <c:pt idx="4803">
                  <c:v>-0.248833159455529</c:v>
                </c:pt>
                <c:pt idx="4804">
                  <c:v>-0.24540152425926101</c:v>
                </c:pt>
                <c:pt idx="4805">
                  <c:v>-0.24180196136766599</c:v>
                </c:pt>
                <c:pt idx="4806">
                  <c:v>-0.238036933953302</c:v>
                </c:pt>
                <c:pt idx="4807">
                  <c:v>-0.23410901841571799</c:v>
                </c:pt>
                <c:pt idx="4808">
                  <c:v>-0.230020902618432</c:v>
                </c:pt>
                <c:pt idx="4809">
                  <c:v>-0.22577538404962399</c:v>
                </c:pt>
                <c:pt idx="4810">
                  <c:v>-0.221375367907829</c:v>
                </c:pt>
                <c:pt idx="4811">
                  <c:v>-0.21682386511391499</c:v>
                </c:pt>
                <c:pt idx="4812">
                  <c:v>-0.21212399025071299</c:v>
                </c:pt>
                <c:pt idx="4813">
                  <c:v>-0.20727895943172001</c:v>
                </c:pt>
                <c:pt idx="4814">
                  <c:v>-0.20229208810031499</c:v>
                </c:pt>
                <c:pt idx="4815">
                  <c:v>-0.19716678876101601</c:v>
                </c:pt>
                <c:pt idx="4816">
                  <c:v>-0.191906568644301</c:v>
                </c:pt>
                <c:pt idx="4817">
                  <c:v>-0.186515027306628</c:v>
                </c:pt>
                <c:pt idx="4818">
                  <c:v>-0.18099585416726099</c:v>
                </c:pt>
                <c:pt idx="4819">
                  <c:v>-0.17535282598361199</c:v>
                </c:pt>
                <c:pt idx="4820">
                  <c:v>-0.169589804266811</c:v>
                </c:pt>
                <c:pt idx="4821">
                  <c:v>-0.16371073263928701</c:v>
                </c:pt>
                <c:pt idx="4822">
                  <c:v>-0.157719634136153</c:v>
                </c:pt>
                <c:pt idx="4823">
                  <c:v>-0.151620608452255</c:v>
                </c:pt>
                <c:pt idx="4824">
                  <c:v>-0.14541782913675999</c:v>
                </c:pt>
                <c:pt idx="4825">
                  <c:v>-0.139115540737202</c:v>
                </c:pt>
                <c:pt idx="4826">
                  <c:v>-0.132718055894953</c:v>
                </c:pt>
                <c:pt idx="4827">
                  <c:v>-0.12622975239409201</c:v>
                </c:pt>
                <c:pt idx="4828">
                  <c:v>-0.119655070165693</c:v>
                </c:pt>
                <c:pt idx="4829">
                  <c:v>-0.112998508249594</c:v>
                </c:pt>
                <c:pt idx="4830">
                  <c:v>-0.106264621715717</c:v>
                </c:pt>
                <c:pt idx="4831">
                  <c:v>-9.9458018547036203E-2</c:v>
                </c:pt>
                <c:pt idx="4832">
                  <c:v>-9.2583356486354407E-2</c:v>
                </c:pt>
                <c:pt idx="4833">
                  <c:v>-8.5645339849015498E-2</c:v>
                </c:pt>
                <c:pt idx="4834">
                  <c:v>-7.8648716303753696E-2</c:v>
                </c:pt>
                <c:pt idx="4835">
                  <c:v>-7.1598273623874595E-2</c:v>
                </c:pt>
                <c:pt idx="4836">
                  <c:v>-6.4498836410993202E-2</c:v>
                </c:pt>
                <c:pt idx="4837">
                  <c:v>-5.7355262793570297E-2</c:v>
                </c:pt>
                <c:pt idx="4838">
                  <c:v>-5.0172441102506002E-2</c:v>
                </c:pt>
                <c:pt idx="4839">
                  <c:v>-4.2955286526066297E-2</c:v>
                </c:pt>
                <c:pt idx="4840">
                  <c:v>-3.5708737746431497E-2</c:v>
                </c:pt>
                <c:pt idx="4841">
                  <c:v>-2.8437753560166999E-2</c:v>
                </c:pt>
                <c:pt idx="4842">
                  <c:v>-2.1147309484930401E-2</c:v>
                </c:pt>
                <c:pt idx="4843">
                  <c:v>-1.3842394354736399E-2</c:v>
                </c:pt>
                <c:pt idx="4844">
                  <c:v>-6.5280069061090804E-3</c:v>
                </c:pt>
                <c:pt idx="4845">
                  <c:v>7.9084764254192495E-4</c:v>
                </c:pt>
                <c:pt idx="4846">
                  <c:v>8.1091610159807204E-3</c:v>
                </c:pt>
                <c:pt idx="4847">
                  <c:v>1.5421925309296401E-2</c:v>
                </c:pt>
                <c:pt idx="4848">
                  <c:v>2.2724136414800599E-2</c:v>
                </c:pt>
                <c:pt idx="4849">
                  <c:v>3.00107974463273E-2</c:v>
                </c:pt>
                <c:pt idx="4850">
                  <c:v>3.7276922158589701E-2</c:v>
                </c:pt>
                <c:pt idx="4851">
                  <c:v>4.4517538359257099E-2</c:v>
                </c:pt>
                <c:pt idx="4852">
                  <c:v>5.1727691311414102E-2</c:v>
                </c:pt>
                <c:pt idx="4853">
                  <c:v>5.8902447124075802E-2</c:v>
                </c:pt>
                <c:pt idx="4854">
                  <c:v>6.6036896128437994E-2</c:v>
                </c:pt>
                <c:pt idx="4855">
                  <c:v>7.3126156237552198E-2</c:v>
                </c:pt>
                <c:pt idx="4856">
                  <c:v>8.0165376287126305E-2</c:v>
                </c:pt>
                <c:pt idx="4857">
                  <c:v>8.7149739355165304E-2</c:v>
                </c:pt>
                <c:pt idx="4858">
                  <c:v>9.4074466058179596E-2</c:v>
                </c:pt>
                <c:pt idx="4859">
                  <c:v>0.100934817821706</c:v>
                </c:pt>
                <c:pt idx="4860">
                  <c:v>0.107726100122905</c:v>
                </c:pt>
                <c:pt idx="4861">
                  <c:v>0.114443665703007</c:v>
                </c:pt>
                <c:pt idx="4862">
                  <c:v>0.12108291774742801</c:v>
                </c:pt>
                <c:pt idx="4863">
                  <c:v>0.12763931303135301</c:v>
                </c:pt>
                <c:pt idx="4864">
                  <c:v>0.134108365028657</c:v>
                </c:pt>
                <c:pt idx="4865">
                  <c:v>0.14048564698202501</c:v>
                </c:pt>
                <c:pt idx="4866">
                  <c:v>0.14676679493216799</c:v>
                </c:pt>
                <c:pt idx="4867">
                  <c:v>0.152947510704076</c:v>
                </c:pt>
                <c:pt idx="4868">
                  <c:v>0.15902356484824401</c:v>
                </c:pt>
                <c:pt idx="4869">
                  <c:v>0.164990799534879</c:v>
                </c:pt>
                <c:pt idx="4870">
                  <c:v>0.170845131399089</c:v>
                </c:pt>
                <c:pt idx="4871">
                  <c:v>0.17658255433512399</c:v>
                </c:pt>
                <c:pt idx="4872">
                  <c:v>0.182199142237741</c:v>
                </c:pt>
                <c:pt idx="4873">
                  <c:v>0.18769105168883199</c:v>
                </c:pt>
                <c:pt idx="4874">
                  <c:v>0.193054524587465</c:v>
                </c:pt>
                <c:pt idx="4875">
                  <c:v>0.19828589072154401</c:v>
                </c:pt>
                <c:pt idx="4876">
                  <c:v>0.20338157027932599</c:v>
                </c:pt>
                <c:pt idx="4877">
                  <c:v>0.208338076299077</c:v>
                </c:pt>
                <c:pt idx="4878">
                  <c:v>0.21315201705519499</c:v>
                </c:pt>
                <c:pt idx="4879">
                  <c:v>0.217820098379158</c:v>
                </c:pt>
                <c:pt idx="4880">
                  <c:v>0.22233912591371499</c:v>
                </c:pt>
                <c:pt idx="4881">
                  <c:v>0.22670600729877799</c:v>
                </c:pt>
                <c:pt idx="4882">
                  <c:v>0.23091775428751801</c:v>
                </c:pt>
                <c:pt idx="4883">
                  <c:v>0.23497148479121399</c:v>
                </c:pt>
                <c:pt idx="4884">
                  <c:v>0.238864424851461</c:v>
                </c:pt>
                <c:pt idx="4885">
                  <c:v>0.242593910538382</c:v>
                </c:pt>
                <c:pt idx="4886">
                  <c:v>0.24615738977354901</c:v>
                </c:pt>
                <c:pt idx="4887">
                  <c:v>0.24955242407636599</c:v>
                </c:pt>
                <c:pt idx="4888">
                  <c:v>0.25277669023271199</c:v>
                </c:pt>
                <c:pt idx="4889">
                  <c:v>0.255827981884717</c:v>
                </c:pt>
                <c:pt idx="4890">
                  <c:v>0.25870421104056202</c:v>
                </c:pt>
                <c:pt idx="4891">
                  <c:v>0.261403409503289</c:v>
                </c:pt>
                <c:pt idx="4892">
                  <c:v>0.26392373021763599</c:v>
                </c:pt>
                <c:pt idx="4893">
                  <c:v>0.26626344853396799</c:v>
                </c:pt>
                <c:pt idx="4894">
                  <c:v>0.268420963388453</c:v>
                </c:pt>
                <c:pt idx="4895">
                  <c:v>0.27039479839866898</c:v>
                </c:pt>
                <c:pt idx="4896">
                  <c:v>0.27218360287388399</c:v>
                </c:pt>
                <c:pt idx="4897">
                  <c:v>0.27378615273933299</c:v>
                </c:pt>
                <c:pt idx="4898">
                  <c:v>0.27520135137385199</c:v>
                </c:pt>
                <c:pt idx="4899">
                  <c:v>0.27642823036028902</c:v>
                </c:pt>
                <c:pt idx="4900">
                  <c:v>0.27746595014819198</c:v>
                </c:pt>
                <c:pt idx="4901">
                  <c:v>0.27831380062831002</c:v>
                </c:pt>
                <c:pt idx="4902">
                  <c:v>0.27897120161852201</c:v>
                </c:pt>
                <c:pt idx="4903">
                  <c:v>0.27943770326084999</c:v>
                </c:pt>
                <c:pt idx="4904">
                  <c:v>0.27971298632930103</c:v>
                </c:pt>
                <c:pt idx="4905">
                  <c:v>0.27979686244830698</c:v>
                </c:pt>
                <c:pt idx="4906">
                  <c:v>0.27968927422163398</c:v>
                </c:pt>
                <c:pt idx="4907">
                  <c:v>0.27939029527165599</c:v>
                </c:pt>
                <c:pt idx="4908">
                  <c:v>0.27890013018897802</c:v>
                </c:pt>
                <c:pt idx="4909">
                  <c:v>0.27821911439243102</c:v>
                </c:pt>
                <c:pt idx="4910">
                  <c:v>0.27734771389955098</c:v>
                </c:pt>
                <c:pt idx="4911">
                  <c:v>0.27628652500767698</c:v>
                </c:pt>
                <c:pt idx="4912">
                  <c:v>0.27503627388591401</c:v>
                </c:pt>
                <c:pt idx="4913">
                  <c:v>0.27359781607821099</c:v>
                </c:pt>
                <c:pt idx="4914">
                  <c:v>0.27197213591792002</c:v>
                </c:pt>
                <c:pt idx="4915">
                  <c:v>0.270160345854212</c:v>
                </c:pt>
                <c:pt idx="4916">
                  <c:v>0.26816368569083798</c:v>
                </c:pt>
                <c:pt idx="4917">
                  <c:v>0.26598352173772599</c:v>
                </c:pt>
                <c:pt idx="4918">
                  <c:v>0.26362134587602798</c:v>
                </c:pt>
                <c:pt idx="4919">
                  <c:v>0.26107877453722</c:v>
                </c:pt>
                <c:pt idx="4920">
                  <c:v>0.25835754759698698</c:v>
                </c:pt>
                <c:pt idx="4921">
                  <c:v>0.25545952718463</c:v>
                </c:pt>
                <c:pt idx="4922">
                  <c:v>0.25238669640881101</c:v>
                </c:pt>
                <c:pt idx="4923">
                  <c:v>0.249141158000522</c:v>
                </c:pt>
                <c:pt idx="4924">
                  <c:v>0.24572513287418801</c:v>
                </c:pt>
                <c:pt idx="4925">
                  <c:v>0.242140958607899</c:v>
                </c:pt>
                <c:pt idx="4926">
                  <c:v>0.23839108784381499</c:v>
                </c:pt>
                <c:pt idx="4927">
                  <c:v>0.234478086609823</c:v>
                </c:pt>
                <c:pt idx="4928">
                  <c:v>0.23040463256361601</c:v>
                </c:pt>
                <c:pt idx="4929">
                  <c:v>0.22617351316037401</c:v>
                </c:pt>
                <c:pt idx="4930">
                  <c:v>0.22178762374531699</c:v>
                </c:pt>
                <c:pt idx="4931">
                  <c:v>0.21724996557242299</c:v>
                </c:pt>
                <c:pt idx="4932">
                  <c:v>0.21256364375068501</c:v>
                </c:pt>
                <c:pt idx="4933">
                  <c:v>0.20773186511928099</c:v>
                </c:pt>
                <c:pt idx="4934">
                  <c:v>0.20275793605315301</c:v>
                </c:pt>
                <c:pt idx="4935">
                  <c:v>0.197645260200453</c:v>
                </c:pt>
                <c:pt idx="4936">
                  <c:v>0.19239733615343799</c:v>
                </c:pt>
                <c:pt idx="4937">
                  <c:v>0.187017755054395</c:v>
                </c:pt>
                <c:pt idx="4938">
                  <c:v>0.181510198138223</c:v>
                </c:pt>
                <c:pt idx="4939">
                  <c:v>0.17587843421337801</c:v>
                </c:pt>
                <c:pt idx="4940">
                  <c:v>0.170126317082886</c:v>
                </c:pt>
                <c:pt idx="4941">
                  <c:v>0.16425778290719301</c:v>
                </c:pt>
                <c:pt idx="4942">
                  <c:v>0.15827684751065699</c:v>
                </c:pt>
                <c:pt idx="4943">
                  <c:v>0.15218760363353401</c:v>
                </c:pt>
                <c:pt idx="4944">
                  <c:v>0.14599421813132199</c:v>
                </c:pt>
                <c:pt idx="4945">
                  <c:v>0.13970092912339199</c:v>
                </c:pt>
                <c:pt idx="4946">
                  <c:v>0.13331204309285399</c:v>
                </c:pt>
                <c:pt idx="4947">
                  <c:v>0.12683193193963699</c:v>
                </c:pt>
                <c:pt idx="4948">
                  <c:v>0.120265029988812</c:v>
                </c:pt>
                <c:pt idx="4949">
                  <c:v>0.113615830956193</c:v>
                </c:pt>
                <c:pt idx="4950">
                  <c:v>0.106888884873294</c:v>
                </c:pt>
                <c:pt idx="4951">
                  <c:v>0.100088794973758</c:v>
                </c:pt>
                <c:pt idx="4952">
                  <c:v>9.3220214543370594E-2</c:v>
                </c:pt>
                <c:pt idx="4953">
                  <c:v>8.6287843735831302E-2</c:v>
                </c:pt>
                <c:pt idx="4954">
                  <c:v>7.9296426356445807E-2</c:v>
                </c:pt>
                <c:pt idx="4955">
                  <c:v>7.2250746615952294E-2</c:v>
                </c:pt>
                <c:pt idx="4956">
                  <c:v>6.5155625856697597E-2</c:v>
                </c:pt>
                <c:pt idx="4957">
                  <c:v>5.8015919253403103E-2</c:v>
                </c:pt>
                <c:pt idx="4958">
                  <c:v>5.0836512490780097E-2</c:v>
                </c:pt>
                <c:pt idx="4959">
                  <c:v>4.3622318420267002E-2</c:v>
                </c:pt>
                <c:pt idx="4960">
                  <c:v>3.6378273698176797E-2</c:v>
                </c:pt>
                <c:pt idx="4961">
                  <c:v>2.9109335407554001E-2</c:v>
                </c:pt>
                <c:pt idx="4962">
                  <c:v>2.1820477666054602E-2</c:v>
                </c:pt>
                <c:pt idx="4963">
                  <c:v>1.4516688222168801E-2</c:v>
                </c:pt>
                <c:pt idx="4964">
                  <c:v>7.20296504211614E-3</c:v>
                </c:pt>
                <c:pt idx="4965">
                  <c:v>-1.15687110251193E-4</c:v>
                </c:pt>
                <c:pt idx="4966">
                  <c:v>-7.4342600981966199E-3</c:v>
                </c:pt>
                <c:pt idx="4967">
                  <c:v>-1.4747745839155601E-2</c:v>
                </c:pt>
                <c:pt idx="4968">
                  <c:v>-2.2051139731754901E-2</c:v>
                </c:pt>
                <c:pt idx="4969">
                  <c:v>-2.9339444080449899E-2</c:v>
                </c:pt>
                <c:pt idx="4970">
                  <c:v>-3.66076715154358E-2</c:v>
                </c:pt>
                <c:pt idx="4971">
                  <c:v>-4.3850848405493498E-2</c:v>
                </c:pt>
                <c:pt idx="4972">
                  <c:v>-5.1064018261433697E-2</c:v>
                </c:pt>
                <c:pt idx="4973">
                  <c:v>-5.8242245127811502E-2</c:v>
                </c:pt>
                <c:pt idx="4974">
                  <c:v>-6.5380616960588403E-2</c:v>
                </c:pt>
                <c:pt idx="4975">
                  <c:v>-7.2474248988433701E-2</c:v>
                </c:pt>
                <c:pt idx="4976">
                  <c:v>-7.9518287055361306E-2</c:v>
                </c:pt>
                <c:pt idx="4977">
                  <c:v>-8.6507910942417998E-2</c:v>
                </c:pt>
                <c:pt idx="4978">
                  <c:v>-9.3438337666147994E-2</c:v>
                </c:pt>
                <c:pt idx="4979">
                  <c:v>-0.100304824751578</c:v>
                </c:pt>
                <c:pt idx="4980">
                  <c:v>-0.107102673477479</c:v>
                </c:pt>
                <c:pt idx="4981">
                  <c:v>-0.113827232091696</c:v>
                </c:pt>
                <c:pt idx="4982">
                  <c:v>-0.12047389899432601</c:v>
                </c:pt>
                <c:pt idx="4983">
                  <c:v>-0.127038125886583</c:v>
                </c:pt>
                <c:pt idx="4984">
                  <c:v>-0.13351542088319199</c:v>
                </c:pt>
                <c:pt idx="4985">
                  <c:v>-0.13990135158617101</c:v>
                </c:pt>
                <c:pt idx="4986">
                  <c:v>-0.14619154811791299</c:v>
                </c:pt>
                <c:pt idx="4987">
                  <c:v>-0.15238170611148499</c:v>
                </c:pt>
                <c:pt idx="4988">
                  <c:v>-0.15846758965609101</c:v>
                </c:pt>
                <c:pt idx="4989">
                  <c:v>-0.164445034195701</c:v>
                </c:pt>
                <c:pt idx="4990">
                  <c:v>-0.170309949378845</c:v>
                </c:pt>
                <c:pt idx="4991">
                  <c:v>-0.17605832185763201</c:v>
                </c:pt>
                <c:pt idx="4992">
                  <c:v>-0.181686218034073</c:v>
                </c:pt>
                <c:pt idx="4993">
                  <c:v>-0.18718978675183401</c:v>
                </c:pt>
                <c:pt idx="4994">
                  <c:v>-0.192565261931574</c:v>
                </c:pt>
                <c:pt idx="4995">
                  <c:v>-0.19780896514806301</c:v>
                </c:pt>
                <c:pt idx="4996">
                  <c:v>-0.20291730814732201</c:v>
                </c:pt>
                <c:pt idx="4997">
                  <c:v>-0.20788679530205301</c:v>
                </c:pt>
                <c:pt idx="4998">
                  <c:v>-0.21271402600369299</c:v>
                </c:pt>
                <c:pt idx="4999">
                  <c:v>-0.217395696989441</c:v>
                </c:pt>
                <c:pt idx="5000">
                  <c:v>-0.221928604602672</c:v>
                </c:pt>
                <c:pt idx="5001">
                  <c:v>-0.22630964698519301</c:v>
                </c:pt>
                <c:pt idx="5002">
                  <c:v>-0.23053582619983601</c:v>
                </c:pt>
                <c:pt idx="5003">
                  <c:v>-0.23460425028194301</c:v>
                </c:pt>
                <c:pt idx="5004">
                  <c:v>-0.23851213521832501</c:v>
                </c:pt>
                <c:pt idx="5005">
                  <c:v>-0.242256806852363</c:v>
                </c:pt>
                <c:pt idx="5006">
                  <c:v>-0.245835702713918</c:v>
                </c:pt>
                <c:pt idx="5007">
                  <c:v>-0.24924637377283401</c:v>
                </c:pt>
                <c:pt idx="5008">
                  <c:v>-0.25248648611479502</c:v>
                </c:pt>
                <c:pt idx="5009">
                  <c:v>-0.25555382253842002</c:v>
                </c:pt>
                <c:pt idx="5010">
                  <c:v>-0.25844628407249198</c:v>
                </c:pt>
                <c:pt idx="5011">
                  <c:v>-0.26116189141227503</c:v>
                </c:pt>
                <c:pt idx="5012">
                  <c:v>-0.26369878627394699</c:v>
                </c:pt>
                <c:pt idx="5013">
                  <c:v>-0.26605523266622499</c:v>
                </c:pt>
                <c:pt idx="5014">
                  <c:v>-0.26822961807829299</c:v>
                </c:pt>
                <c:pt idx="5015">
                  <c:v>-0.27022045458324401</c:v>
                </c:pt>
                <c:pt idx="5016">
                  <c:v>-0.27202637985626399</c:v>
                </c:pt>
                <c:pt idx="5017">
                  <c:v>-0.27364615810686599</c:v>
                </c:pt>
                <c:pt idx="5018">
                  <c:v>-0.27507868092454002</c:v>
                </c:pt>
                <c:pt idx="5019">
                  <c:v>-0.27632296803723699</c:v>
                </c:pt>
                <c:pt idx="5020">
                  <c:v>-0.27737816798216403</c:v>
                </c:pt>
                <c:pt idx="5021">
                  <c:v>-0.27824355868843997</c:v>
                </c:pt>
                <c:pt idx="5022">
                  <c:v>-0.27891854797120602</c:v>
                </c:pt>
                <c:pt idx="5023">
                  <c:v>-0.27940267393685803</c:v>
                </c:pt>
                <c:pt idx="5024">
                  <c:v>-0.27969560529911702</c:v>
                </c:pt>
                <c:pt idx="5025">
                  <c:v>-0.27979714160573099</c:v>
                </c:pt>
                <c:pt idx="5026">
                  <c:v>-0.27970721337563798</c:v>
                </c:pt>
                <c:pt idx="5027">
                  <c:v>-0.27942588214651998</c:v>
                </c:pt>
                <c:pt idx="5028">
                  <c:v>-0.27895334043268499</c:v>
                </c:pt>
                <c:pt idx="5029">
                  <c:v>-0.27828991159333499</c:v>
                </c:pt>
                <c:pt idx="5030">
                  <c:v>-0.27743604961128898</c:v>
                </c:pt>
                <c:pt idx="5031">
                  <c:v>-0.276392338782328</c:v>
                </c:pt>
                <c:pt idx="5032">
                  <c:v>-0.275159493315356</c:v>
                </c:pt>
                <c:pt idx="5033">
                  <c:v>-0.27373835684367398</c:v>
                </c:pt>
                <c:pt idx="5034">
                  <c:v>-0.27212990184768299</c:v>
                </c:pt>
                <c:pt idx="5035">
                  <c:v>-0.27033522898941498</c:v>
                </c:pt>
                <c:pt idx="5036">
                  <c:v>-0.26835556635935498</c:v>
                </c:pt>
                <c:pt idx="5037">
                  <c:v>-0.26619226863605999</c:v>
                </c:pt>
                <c:pt idx="5038">
                  <c:v>-0.263846816159159</c:v>
                </c:pt>
                <c:pt idx="5039">
                  <c:v>-0.26132081391635498</c:v>
                </c:pt>
                <c:pt idx="5040">
                  <c:v>-0.258615990445139</c:v>
                </c:pt>
                <c:pt idx="5041">
                  <c:v>-0.255734196649956</c:v>
                </c:pt>
                <c:pt idx="5042">
                  <c:v>-0.25267740453563098</c:v>
                </c:pt>
                <c:pt idx="5043">
                  <c:v>-0.24944770585793799</c:v>
                </c:pt>
                <c:pt idx="5044">
                  <c:v>-0.246047310692209</c:v>
                </c:pt>
                <c:pt idx="5045">
                  <c:v>-0.242478545920991</c:v>
                </c:pt>
                <c:pt idx="5046">
                  <c:v>-0.23874385364175901</c:v>
                </c:pt>
                <c:pt idx="5047">
                  <c:v>-0.23484578949580101</c:v>
                </c:pt>
                <c:pt idx="5048">
                  <c:v>-0.23078702091939399</c:v>
                </c:pt>
                <c:pt idx="5049">
                  <c:v>-0.22657032531848401</c:v>
                </c:pt>
                <c:pt idx="5050">
                  <c:v>-0.22219858816811699</c:v>
                </c:pt>
                <c:pt idx="5051">
                  <c:v>-0.21767480103791001</c:v>
                </c:pt>
                <c:pt idx="5052">
                  <c:v>-0.21300205954493101</c:v>
                </c:pt>
                <c:pt idx="5053">
                  <c:v>-0.20818356123537499</c:v>
                </c:pt>
                <c:pt idx="5054">
                  <c:v>-0.20322260339648601</c:v>
                </c:pt>
                <c:pt idx="5055">
                  <c:v>-0.19812258080023701</c:v>
                </c:pt>
                <c:pt idx="5056">
                  <c:v>-0.192886983380291</c:v>
                </c:pt>
                <c:pt idx="5057">
                  <c:v>-0.18751939384385199</c:v>
                </c:pt>
                <c:pt idx="5058">
                  <c:v>-0.18202348522002201</c:v>
                </c:pt>
                <c:pt idx="5059">
                  <c:v>-0.17640301834635599</c:v>
                </c:pt>
                <c:pt idx="5060">
                  <c:v>-0.17066183929533399</c:v>
                </c:pt>
                <c:pt idx="5061">
                  <c:v>-0.16480387674249999</c:v>
                </c:pt>
                <c:pt idx="5062">
                  <c:v>-0.15883313927807499</c:v>
                </c:pt>
                <c:pt idx="5063">
                  <c:v>-0.15275371266389301</c:v>
                </c:pt>
                <c:pt idx="5064">
                  <c:v>-0.14656975703752301</c:v>
                </c:pt>
                <c:pt idx="5065">
                  <c:v>-0.14028550406549301</c:v>
                </c:pt>
                <c:pt idx="5066">
                  <c:v>-0.133905254047574</c:v>
                </c:pt>
                <c:pt idx="5067">
                  <c:v>-0.12743337297409199</c:v>
                </c:pt>
                <c:pt idx="5068">
                  <c:v>-0.120874289538294</c:v>
                </c:pt>
                <c:pt idx="5069">
                  <c:v>-0.114232492105801</c:v>
                </c:pt>
                <c:pt idx="5070">
                  <c:v>-0.10751252564322999</c:v>
                </c:pt>
                <c:pt idx="5071">
                  <c:v>-0.10071898860808599</c:v>
                </c:pt>
                <c:pt idx="5072">
                  <c:v>-9.3856529802045702E-2</c:v>
                </c:pt>
                <c:pt idx="5073">
                  <c:v>-8.6929845189793298E-2</c:v>
                </c:pt>
                <c:pt idx="5074">
                  <c:v>-7.9943674685584803E-2</c:v>
                </c:pt>
                <c:pt idx="5075">
                  <c:v>-7.2902798909734098E-2</c:v>
                </c:pt>
                <c:pt idx="5076">
                  <c:v>-6.5812035917246103E-2</c:v>
                </c:pt>
                <c:pt idx="5077">
                  <c:v>-5.8676237900832401E-2</c:v>
                </c:pt>
                <c:pt idx="5078">
                  <c:v>-5.1500287870567402E-2</c:v>
                </c:pt>
                <c:pt idx="5079">
                  <c:v>-4.4289096312455603E-2</c:v>
                </c:pt>
                <c:pt idx="5080">
                  <c:v>-3.7047597828197498E-2</c:v>
                </c:pt>
                <c:pt idx="5081">
                  <c:v>-2.9780747758453099E-2</c:v>
                </c:pt>
                <c:pt idx="5082">
                  <c:v>-2.2493518791913698E-2</c:v>
                </c:pt>
                <c:pt idx="5083">
                  <c:v>-1.51908975625025E-2</c:v>
                </c:pt>
                <c:pt idx="5084">
                  <c:v>-7.8778812370325704E-3</c:v>
                </c:pt>
                <c:pt idx="5085">
                  <c:v>-5.5947409565717198E-4</c:v>
                </c:pt>
                <c:pt idx="5086">
                  <c:v>6.7593158925475698E-3</c:v>
                </c:pt>
                <c:pt idx="5087">
                  <c:v>1.40734804965243E-2</c:v>
                </c:pt>
                <c:pt idx="5088">
                  <c:v>2.13780146503556E-2</c:v>
                </c:pt>
                <c:pt idx="5089">
                  <c:v>2.8667919878218401E-2</c:v>
                </c:pt>
                <c:pt idx="5090">
                  <c:v>3.5938207714830202E-2</c:v>
                </c:pt>
                <c:pt idx="5091">
                  <c:v>4.3183903119043701E-2</c:v>
                </c:pt>
                <c:pt idx="5092">
                  <c:v>5.0400047878256499E-2</c:v>
                </c:pt>
                <c:pt idx="5093">
                  <c:v>5.7581704001303802E-2</c:v>
                </c:pt>
                <c:pt idx="5094">
                  <c:v>6.4723957097515203E-2</c:v>
                </c:pt>
                <c:pt idx="5095">
                  <c:v>7.1821919739619905E-2</c:v>
                </c:pt>
                <c:pt idx="5096">
                  <c:v>7.8870734808202794E-2</c:v>
                </c:pt>
                <c:pt idx="5097">
                  <c:v>8.5865578815419605E-2</c:v>
                </c:pt>
                <c:pt idx="5098">
                  <c:v>9.2801665205698103E-2</c:v>
                </c:pt>
                <c:pt idx="5099">
                  <c:v>9.9674247631167903E-2</c:v>
                </c:pt>
                <c:pt idx="5100">
                  <c:v>0.106478623199574</c:v>
                </c:pt>
                <c:pt idx="5101">
                  <c:v>0.113210135692458</c:v>
                </c:pt>
                <c:pt idx="5102">
                  <c:v>0.11986417875139201</c:v>
                </c:pt>
                <c:pt idx="5103">
                  <c:v>0.126436199030106</c:v>
                </c:pt>
                <c:pt idx="5104">
                  <c:v>0.13292169931032699</c:v>
                </c:pt>
                <c:pt idx="5105">
                  <c:v>0.13931624157921699</c:v>
                </c:pt>
                <c:pt idx="5106">
                  <c:v>0.14561545006629401</c:v>
                </c:pt>
                <c:pt idx="5107">
                  <c:v>0.151815014237764</c:v>
                </c:pt>
                <c:pt idx="5108">
                  <c:v>0.157910691746207</c:v>
                </c:pt>
                <c:pt idx="5109">
                  <c:v>0.163898311333605</c:v>
                </c:pt>
                <c:pt idx="5110">
                  <c:v>0.16977377568572699</c:v>
                </c:pt>
                <c:pt idx="5111">
                  <c:v>0.17553306423591</c:v>
                </c:pt>
                <c:pt idx="5112">
                  <c:v>0.18117223591632201</c:v>
                </c:pt>
                <c:pt idx="5113">
                  <c:v>0.186687431854829</c:v>
                </c:pt>
                <c:pt idx="5114">
                  <c:v>0.19207487801560799</c:v>
                </c:pt>
                <c:pt idx="5115">
                  <c:v>0.19733088778171601</c:v>
                </c:pt>
                <c:pt idx="5116">
                  <c:v>0.20245186447782801</c:v>
                </c:pt>
                <c:pt idx="5117">
                  <c:v>0.20743430383143899</c:v>
                </c:pt>
                <c:pt idx="5118">
                  <c:v>0.212274796370827</c:v>
                </c:pt>
                <c:pt idx="5119">
                  <c:v>0.216970029758143</c:v>
                </c:pt>
                <c:pt idx="5120">
                  <c:v>0.22151679105604399</c:v>
                </c:pt>
                <c:pt idx="5121">
                  <c:v>0.22591196892629301</c:v>
                </c:pt>
                <c:pt idx="5122">
                  <c:v>0.230152555758839</c:v>
                </c:pt>
                <c:pt idx="5123">
                  <c:v>0.234235649729925</c:v>
                </c:pt>
                <c:pt idx="5124">
                  <c:v>0.23815845678779199</c:v>
                </c:pt>
                <c:pt idx="5125">
                  <c:v>0.241918292564645</c:v>
                </c:pt>
                <c:pt idx="5126">
                  <c:v>0.24551258421356101</c:v>
                </c:pt>
                <c:pt idx="5127">
                  <c:v>0.24893887216907901</c:v>
                </c:pt>
                <c:pt idx="5128">
                  <c:v>0.25219481183027798</c:v>
                </c:pt>
                <c:pt idx="5129">
                  <c:v>0.25527817516517998</c:v>
                </c:pt>
                <c:pt idx="5130">
                  <c:v>0.25818685223538901</c:v>
                </c:pt>
                <c:pt idx="5131">
                  <c:v>0.26091885263991299</c:v>
                </c:pt>
                <c:pt idx="5132">
                  <c:v>0.26347230687719703</c:v>
                </c:pt>
                <c:pt idx="5133">
                  <c:v>0.26584546762441402</c:v>
                </c:pt>
                <c:pt idx="5134">
                  <c:v>0.26803671093315401</c:v>
                </c:pt>
                <c:pt idx="5135">
                  <c:v>0.27004453734069001</c:v>
                </c:pt>
                <c:pt idx="5136">
                  <c:v>0.27186757289605701</c:v>
                </c:pt>
                <c:pt idx="5137">
                  <c:v>0.27350457010024198</c:v>
                </c:pt>
                <c:pt idx="5138">
                  <c:v>0.274954408759845</c:v>
                </c:pt>
                <c:pt idx="5139">
                  <c:v>0.27621609675362502</c:v>
                </c:pt>
                <c:pt idx="5140">
                  <c:v>0.27728877071140701</c:v>
                </c:pt>
                <c:pt idx="5141">
                  <c:v>0.278171696604883</c:v>
                </c:pt>
                <c:pt idx="5142">
                  <c:v>0.27886427024990701</c:v>
                </c:pt>
                <c:pt idx="5143">
                  <c:v>0.27936601771993602</c:v>
                </c:pt>
                <c:pt idx="5144">
                  <c:v>0.27967659567033698</c:v>
                </c:pt>
                <c:pt idx="5145">
                  <c:v>0.279795791573337</c:v>
                </c:pt>
                <c:pt idx="5146">
                  <c:v>0.279723523863456</c:v>
                </c:pt>
                <c:pt idx="5147">
                  <c:v>0.27945984199331902</c:v>
                </c:pt>
                <c:pt idx="5148">
                  <c:v>0.279004926399821</c:v>
                </c:pt>
                <c:pt idx="5149">
                  <c:v>0.27835908838064999</c:v>
                </c:pt>
                <c:pt idx="5150">
                  <c:v>0.27752276988126801</c:v>
                </c:pt>
                <c:pt idx="5151">
                  <c:v>0.27649654319249001</c:v>
                </c:pt>
                <c:pt idx="5152">
                  <c:v>0.27528111055886501</c:v>
                </c:pt>
                <c:pt idx="5153">
                  <c:v>0.27387730369813201</c:v>
                </c:pt>
                <c:pt idx="5154">
                  <c:v>0.27228608323207698</c:v>
                </c:pt>
                <c:pt idx="5155">
                  <c:v>0.27050853802918601</c:v>
                </c:pt>
                <c:pt idx="5156">
                  <c:v>0.26854588445952798</c:v>
                </c:pt>
                <c:pt idx="5157">
                  <c:v>0.26639946556240002</c:v>
                </c:pt>
                <c:pt idx="5158">
                  <c:v>0.26407075012728798</c:v>
                </c:pt>
                <c:pt idx="5159">
                  <c:v>0.26156133168877699</c:v>
                </c:pt>
                <c:pt idx="5160">
                  <c:v>0.25887292743609902</c:v>
                </c:pt>
                <c:pt idx="5161">
                  <c:v>0.25600737703806398</c:v>
                </c:pt>
                <c:pt idx="5162">
                  <c:v>0.25296664138418101</c:v>
                </c:pt>
                <c:pt idx="5163">
                  <c:v>0.24975280124282301</c:v>
                </c:pt>
                <c:pt idx="5164">
                  <c:v>0.24636805583736399</c:v>
                </c:pt>
                <c:pt idx="5165">
                  <c:v>0.24281472134125401</c:v>
                </c:pt>
                <c:pt idx="5166">
                  <c:v>0.23909522929306801</c:v>
                </c:pt>
                <c:pt idx="5167">
                  <c:v>0.23521212493261001</c:v>
                </c:pt>
                <c:pt idx="5168">
                  <c:v>0.23116806545921201</c:v>
                </c:pt>
                <c:pt idx="5169">
                  <c:v>0.22696581821341399</c:v>
                </c:pt>
                <c:pt idx="5170">
                  <c:v>0.222608258783285</c:v>
                </c:pt>
                <c:pt idx="5171">
                  <c:v>0.21809836903666299</c:v>
                </c:pt>
                <c:pt idx="5172">
                  <c:v>0.21343923508066701</c:v>
                </c:pt>
                <c:pt idx="5173">
                  <c:v>0.20863404514988501</c:v>
                </c:pt>
                <c:pt idx="5174">
                  <c:v>0.20368608742467101</c:v>
                </c:pt>
                <c:pt idx="5175">
                  <c:v>0.198598747781048</c:v>
                </c:pt>
                <c:pt idx="5176">
                  <c:v>0.193375507473765</c:v>
                </c:pt>
                <c:pt idx="5177">
                  <c:v>0.18801994075408199</c:v>
                </c:pt>
                <c:pt idx="5178">
                  <c:v>0.182535712423915</c:v>
                </c:pt>
                <c:pt idx="5179">
                  <c:v>0.176926575328021</c:v>
                </c:pt>
                <c:pt idx="5180">
                  <c:v>0.17119636778594099</c:v>
                </c:pt>
                <c:pt idx="5181">
                  <c:v>0.165349010965438</c:v>
                </c:pt>
                <c:pt idx="5182">
                  <c:v>0.15938850619925701</c:v>
                </c:pt>
                <c:pt idx="5183">
                  <c:v>0.15331893224702101</c:v>
                </c:pt>
                <c:pt idx="5184">
                  <c:v>0.14714444250414199</c:v>
                </c:pt>
                <c:pt idx="5185">
                  <c:v>0.140869262159668</c:v>
                </c:pt>
                <c:pt idx="5186">
                  <c:v>0.13449768530499201</c:v>
                </c:pt>
                <c:pt idx="5187">
                  <c:v>0.128034071995414</c:v>
                </c:pt>
                <c:pt idx="5188">
                  <c:v>0.12148284526656999</c:v>
                </c:pt>
                <c:pt idx="5189">
                  <c:v>0.114848488107753</c:v>
                </c:pt>
                <c:pt idx="5190">
                  <c:v>0.10813554039422001</c:v>
                </c:pt>
                <c:pt idx="5191">
                  <c:v>0.101348595780561</c:v>
                </c:pt>
                <c:pt idx="5192">
                  <c:v>9.4492298557272897E-2</c:v>
                </c:pt>
                <c:pt idx="5193">
                  <c:v>8.7571340472685097E-2</c:v>
                </c:pt>
                <c:pt idx="5194">
                  <c:v>8.0590457522403194E-2</c:v>
                </c:pt>
                <c:pt idx="5195">
                  <c:v>7.3554426708480294E-2</c:v>
                </c:pt>
                <c:pt idx="5196">
                  <c:v>6.6468062770524805E-2</c:v>
                </c:pt>
                <c:pt idx="5197">
                  <c:v>5.9336214890985603E-2</c:v>
                </c:pt>
                <c:pt idx="5198">
                  <c:v>5.2163763376867497E-2</c:v>
                </c:pt>
                <c:pt idx="5199">
                  <c:v>4.4955616320148599E-2</c:v>
                </c:pt>
                <c:pt idx="5200">
                  <c:v>3.7716706239184099E-2</c:v>
                </c:pt>
                <c:pt idx="5201">
                  <c:v>3.0451986703395599E-2</c:v>
                </c:pt>
                <c:pt idx="5202">
                  <c:v>2.3166428943555001E-2</c:v>
                </c:pt>
                <c:pt idx="5203">
                  <c:v>1.5865018449982501E-2</c:v>
                </c:pt>
                <c:pt idx="5204">
                  <c:v>8.5527515609875194E-3</c:v>
                </c:pt>
                <c:pt idx="5205">
                  <c:v>1.2346320438856801E-3</c:v>
                </c:pt>
                <c:pt idx="5206">
                  <c:v>-6.0843323290675402E-3</c:v>
                </c:pt>
                <c:pt idx="5207">
                  <c:v>-1.3399133207483699E-2</c:v>
                </c:pt>
                <c:pt idx="5208">
                  <c:v>-2.0704765090044201E-2</c:v>
                </c:pt>
                <c:pt idx="5209">
                  <c:v>-2.79962287497529E-2</c:v>
                </c:pt>
                <c:pt idx="5210">
                  <c:v>-3.5268534654895801E-2</c:v>
                </c:pt>
                <c:pt idx="5211">
                  <c:v>-4.2516706383366201E-2</c:v>
                </c:pt>
                <c:pt idx="5212">
                  <c:v>-4.9735784028018398E-2</c:v>
                </c:pt>
                <c:pt idx="5213">
                  <c:v>-5.6920827590721298E-2</c:v>
                </c:pt>
                <c:pt idx="5214">
                  <c:v>-6.4066920362786897E-2</c:v>
                </c:pt>
                <c:pt idx="5215">
                  <c:v>-7.1169172289463595E-2</c:v>
                </c:pt>
                <c:pt idx="5216">
                  <c:v>-7.8222723316188403E-2</c:v>
                </c:pt>
                <c:pt idx="5217">
                  <c:v>-8.5222746714312E-2</c:v>
                </c:pt>
                <c:pt idx="5218">
                  <c:v>-9.2164452384016896E-2</c:v>
                </c:pt>
                <c:pt idx="5219">
                  <c:v>-9.9043090132172801E-2</c:v>
                </c:pt>
                <c:pt idx="5220">
                  <c:v>-0.10585395292288199</c:v>
                </c:pt>
                <c:pt idx="5221">
                  <c:v>-0.112592380098493</c:v>
                </c:pt>
                <c:pt idx="5222">
                  <c:v>-0.119253760568879</c:v>
                </c:pt>
                <c:pt idx="5223">
                  <c:v>-0.125833535966795</c:v>
                </c:pt>
                <c:pt idx="5224">
                  <c:v>-0.13232720376715701</c:v>
                </c:pt>
                <c:pt idx="5225">
                  <c:v>-0.138730320368113</c:v>
                </c:pt>
                <c:pt idx="5226">
                  <c:v>-0.14503850413178601</c:v>
                </c:pt>
                <c:pt idx="5227">
                  <c:v>-0.151247438382621</c:v>
                </c:pt>
                <c:pt idx="5228">
                  <c:v>-0.15735287436127199</c:v>
                </c:pt>
                <c:pt idx="5229">
                  <c:v>-0.163350634132025</c:v>
                </c:pt>
                <c:pt idx="5230">
                  <c:v>-0.16923661344174401</c:v>
                </c:pt>
                <c:pt idx="5231">
                  <c:v>-0.17500678452840501</c:v>
                </c:pt>
                <c:pt idx="5232">
                  <c:v>-0.18065719887728099</c:v>
                </c:pt>
                <c:pt idx="5233">
                  <c:v>-0.186183989922905</c:v>
                </c:pt>
                <c:pt idx="5234">
                  <c:v>-0.19158337569495201</c:v>
                </c:pt>
                <c:pt idx="5235">
                  <c:v>-0.19685166140622801</c:v>
                </c:pt>
                <c:pt idx="5236">
                  <c:v>-0.20198524198100901</c:v>
                </c:pt>
                <c:pt idx="5237">
                  <c:v>-0.206980604521984</c:v>
                </c:pt>
                <c:pt idx="5238">
                  <c:v>-0.211834330714123</c:v>
                </c:pt>
                <c:pt idx="5239">
                  <c:v>-0.216543099163821</c:v>
                </c:pt>
                <c:pt idx="5240">
                  <c:v>-0.221103687671722</c:v>
                </c:pt>
                <c:pt idx="5241">
                  <c:v>-0.22551297543766</c:v>
                </c:pt>
                <c:pt idx="5242">
                  <c:v>-0.22976794519621699</c:v>
                </c:pt>
                <c:pt idx="5243">
                  <c:v>-0.23386568528143201</c:v>
                </c:pt>
                <c:pt idx="5244">
                  <c:v>-0.23780339161924399</c:v>
                </c:pt>
                <c:pt idx="5245">
                  <c:v>-0.24157836964631599</c:v>
                </c:pt>
                <c:pt idx="5246">
                  <c:v>-0.24518803615391699</c:v>
                </c:pt>
                <c:pt idx="5247">
                  <c:v>-0.24862992105560699</c:v>
                </c:pt>
                <c:pt idx="5248">
                  <c:v>-0.25190166907750999</c:v>
                </c:pt>
                <c:pt idx="5249">
                  <c:v>-0.255001041370024</c:v>
                </c:pt>
                <c:pt idx="5250">
                  <c:v>-0.25792591703985801</c:v>
                </c:pt>
                <c:pt idx="5251">
                  <c:v>-0.26067429460135999</c:v>
                </c:pt>
                <c:pt idx="5252">
                  <c:v>-0.26324429334612098</c:v>
                </c:pt>
                <c:pt idx="5253">
                  <c:v>-0.26563415462994699</c:v>
                </c:pt>
                <c:pt idx="5254">
                  <c:v>-0.26784224307628901</c:v>
                </c:pt>
                <c:pt idx="5255">
                  <c:v>-0.26986704769533199</c:v>
                </c:pt>
                <c:pt idx="5256">
                  <c:v>-0.27170718291795898</c:v>
                </c:pt>
                <c:pt idx="5257">
                  <c:v>-0.27336138954389499</c:v>
                </c:pt>
                <c:pt idx="5258">
                  <c:v>-0.274828535603372</c:v>
                </c:pt>
                <c:pt idx="5259">
                  <c:v>-0.27610761713173698</c:v>
                </c:pt>
                <c:pt idx="5260">
                  <c:v>-0.27719775885645798</c:v>
                </c:pt>
                <c:pt idx="5261">
                  <c:v>-0.27809821479607499</c:v>
                </c:pt>
                <c:pt idx="5262">
                  <c:v>-0.278808368770671</c:v>
                </c:pt>
                <c:pt idx="5263">
                  <c:v>-0.27932773482352602</c:v>
                </c:pt>
                <c:pt idx="5264">
                  <c:v>-0.27965595755365003</c:v>
                </c:pt>
                <c:pt idx="5265">
                  <c:v>-0.27979281235898801</c:v>
                </c:pt>
                <c:pt idx="5266">
                  <c:v>-0.27973820559011398</c:v>
                </c:pt>
                <c:pt idx="5267">
                  <c:v>-0.27949217461431403</c:v>
                </c:pt>
                <c:pt idx="5268">
                  <c:v>-0.27905488779001397</c:v>
                </c:pt>
                <c:pt idx="5269">
                  <c:v>-0.27842664435157799</c:v>
                </c:pt>
                <c:pt idx="5270">
                  <c:v>-0.27760787420453598</c:v>
                </c:pt>
                <c:pt idx="5271">
                  <c:v>-0.27659913763140698</c:v>
                </c:pt>
                <c:pt idx="5272">
                  <c:v>-0.27540112490829299</c:v>
                </c:pt>
                <c:pt idx="5273">
                  <c:v>-0.27401465583252899</c:v>
                </c:pt>
                <c:pt idx="5274">
                  <c:v>-0.27244067916169701</c:v>
                </c:pt>
                <c:pt idx="5275">
                  <c:v>-0.27068027196438998</c:v>
                </c:pt>
                <c:pt idx="5276">
                  <c:v>-0.268734638883183</c:v>
                </c:pt>
                <c:pt idx="5277">
                  <c:v>-0.26660511131029002</c:v>
                </c:pt>
                <c:pt idx="5278">
                  <c:v>-0.26429314647650298</c:v>
                </c:pt>
                <c:pt idx="5279">
                  <c:v>-0.26180032645401002</c:v>
                </c:pt>
                <c:pt idx="5280">
                  <c:v>-0.25912835707378501</c:v>
                </c:pt>
                <c:pt idx="5281">
                  <c:v>-0.25627906675829298</c:v>
                </c:pt>
                <c:pt idx="5282">
                  <c:v>-0.25325440527030602</c:v>
                </c:pt>
                <c:pt idx="5283">
                  <c:v>-0.25005644237868302</c:v>
                </c:pt>
                <c:pt idx="5284">
                  <c:v>-0.24668736644203099</c:v>
                </c:pt>
                <c:pt idx="5285">
                  <c:v>-0.24314948291121999</c:v>
                </c:pt>
                <c:pt idx="5286">
                  <c:v>-0.239445212751766</c:v>
                </c:pt>
                <c:pt idx="5287">
                  <c:v>-0.23557709078716901</c:v>
                </c:pt>
                <c:pt idx="5288">
                  <c:v>-0.23154776396434101</c:v>
                </c:pt>
                <c:pt idx="5289">
                  <c:v>-0.22735998954230499</c:v>
                </c:pt>
                <c:pt idx="5290">
                  <c:v>-0.22301663320540999</c:v>
                </c:pt>
                <c:pt idx="5291">
                  <c:v>-0.21852066710234899</c:v>
                </c:pt>
                <c:pt idx="5292">
                  <c:v>-0.21387516781232499</c:v>
                </c:pt>
                <c:pt idx="5293">
                  <c:v>-0.20908331423975501</c:v>
                </c:pt>
                <c:pt idx="5294">
                  <c:v>-0.204148385438954</c:v>
                </c:pt>
                <c:pt idx="5295">
                  <c:v>-0.19907375837028299</c:v>
                </c:pt>
                <c:pt idx="5296">
                  <c:v>-0.193862905589304</c:v>
                </c:pt>
                <c:pt idx="5297">
                  <c:v>-0.18851939287052299</c:v>
                </c:pt>
                <c:pt idx="5298">
                  <c:v>-0.183046876767328</c:v>
                </c:pt>
                <c:pt idx="5299">
                  <c:v>-0.177449102109831</c:v>
                </c:pt>
                <c:pt idx="5300">
                  <c:v>-0.17172989944227901</c:v>
                </c:pt>
                <c:pt idx="5301">
                  <c:v>-0.16589318240182599</c:v>
                </c:pt>
                <c:pt idx="5302">
                  <c:v>-0.15994294504043899</c:v>
                </c:pt>
                <c:pt idx="5303">
                  <c:v>-0.15388325909178099</c:v>
                </c:pt>
                <c:pt idx="5304">
                  <c:v>-0.147718271184927</c:v>
                </c:pt>
                <c:pt idx="5305">
                  <c:v>-0.141452200006838</c:v>
                </c:pt>
                <c:pt idx="5306">
                  <c:v>-0.13508933341552701</c:v>
                </c:pt>
                <c:pt idx="5307">
                  <c:v>-0.12863402550588099</c:v>
                </c:pt>
                <c:pt idx="5308">
                  <c:v>-0.122090693630169</c:v>
                </c:pt>
                <c:pt idx="5309">
                  <c:v>-0.115463815375256</c:v>
                </c:pt>
                <c:pt idx="5310">
                  <c:v>-0.108757925498601</c:v>
                </c:pt>
                <c:pt idx="5311">
                  <c:v>-0.101977612825132</c:v>
                </c:pt>
                <c:pt idx="5312">
                  <c:v>-9.5127517107127205E-2</c:v>
                </c:pt>
                <c:pt idx="5313">
                  <c:v>-8.8212325849237702E-2</c:v>
                </c:pt>
                <c:pt idx="5314">
                  <c:v>-8.1236771100843902E-2</c:v>
                </c:pt>
                <c:pt idx="5315">
                  <c:v>-7.4205626217922496E-2</c:v>
                </c:pt>
                <c:pt idx="5316">
                  <c:v>-6.7123702596650694E-2</c:v>
                </c:pt>
                <c:pt idx="5317">
                  <c:v>-5.9995846380978997E-2</c:v>
                </c:pt>
                <c:pt idx="5318">
                  <c:v>-5.2826935146425898E-2</c:v>
                </c:pt>
                <c:pt idx="5319">
                  <c:v>-4.5621874562364197E-2</c:v>
                </c:pt>
                <c:pt idx="5320">
                  <c:v>-3.8385595035083098E-2</c:v>
                </c:pt>
                <c:pt idx="5321">
                  <c:v>-3.1123048333922401E-2</c:v>
                </c:pt>
                <c:pt idx="5322">
                  <c:v>-2.3839204202788299E-2</c:v>
                </c:pt>
                <c:pt idx="5323">
                  <c:v>-1.6539046959368899E-2</c:v>
                </c:pt>
                <c:pt idx="5324">
                  <c:v>-9.22757208437734E-3</c:v>
                </c:pt>
                <c:pt idx="5325">
                  <c:v>-1.9097828031559201E-3</c:v>
                </c:pt>
                <c:pt idx="5326">
                  <c:v>5.4093133380195202E-3</c:v>
                </c:pt>
                <c:pt idx="5327">
                  <c:v>1.2724707898591901E-2</c:v>
                </c:pt>
                <c:pt idx="5328">
                  <c:v>2.0031394970987201E-2</c:v>
                </c:pt>
                <c:pt idx="5329">
                  <c:v>2.7324374606145299E-2</c:v>
                </c:pt>
                <c:pt idx="5330">
                  <c:v>3.45986562349739E-2</c:v>
                </c:pt>
                <c:pt idx="5331">
                  <c:v>4.1849262083383E-2</c:v>
                </c:pt>
                <c:pt idx="5332">
                  <c:v>4.9071230578564301E-2</c:v>
                </c:pt>
                <c:pt idx="5333">
                  <c:v>5.6259619744184197E-2</c:v>
                </c:pt>
                <c:pt idx="5334">
                  <c:v>6.3409510582166706E-2</c:v>
                </c:pt>
                <c:pt idx="5335">
                  <c:v>7.0516010438752205E-2</c:v>
                </c:pt>
                <c:pt idx="5336">
                  <c:v>7.7574256352529306E-2</c:v>
                </c:pt>
                <c:pt idx="5337">
                  <c:v>8.4579418382148094E-2</c:v>
                </c:pt>
                <c:pt idx="5338">
                  <c:v>9.1526702911437705E-2</c:v>
                </c:pt>
                <c:pt idx="5339">
                  <c:v>9.8411355929667002E-2</c:v>
                </c:pt>
                <c:pt idx="5340">
                  <c:v>0.105228666284703</c:v>
                </c:pt>
                <c:pt idx="5341">
                  <c:v>0.111973968906841</c:v>
                </c:pt>
                <c:pt idx="5342">
                  <c:v>0.118642648001101</c:v>
                </c:pt>
                <c:pt idx="5343">
                  <c:v>0.125230140205807</c:v>
                </c:pt>
                <c:pt idx="5344">
                  <c:v>0.13173193771528399</c:v>
                </c:pt>
                <c:pt idx="5345">
                  <c:v>0.13814359136453599</c:v>
                </c:pt>
                <c:pt idx="5346">
                  <c:v>0.144460713673805</c:v>
                </c:pt>
                <c:pt idx="5347">
                  <c:v>0.150678981850909</c:v>
                </c:pt>
                <c:pt idx="5348">
                  <c:v>0.15679414074931999</c:v>
                </c:pt>
                <c:pt idx="5349">
                  <c:v>0.16280200577994999</c:v>
                </c:pt>
                <c:pt idx="5350">
                  <c:v>0.168698465774659</c:v>
                </c:pt>
                <c:pt idx="5351">
                  <c:v>0.174479485799512</c:v>
                </c:pt>
                <c:pt idx="5352">
                  <c:v>0.180141109915882</c:v>
                </c:pt>
                <c:pt idx="5353">
                  <c:v>0.18567946388748199</c:v>
                </c:pt>
                <c:pt idx="5354">
                  <c:v>0.19109075783150301</c:v>
                </c:pt>
                <c:pt idx="5355">
                  <c:v>0.19637128881201801</c:v>
                </c:pt>
                <c:pt idx="5356">
                  <c:v>0.20151744337389299</c:v>
                </c:pt>
                <c:pt idx="5357">
                  <c:v>0.206525700015467</c:v>
                </c:pt>
                <c:pt idx="5358">
                  <c:v>0.21139263159830499</c:v>
                </c:pt>
                <c:pt idx="5359">
                  <c:v>0.216114907692386</c:v>
                </c:pt>
                <c:pt idx="5360">
                  <c:v>0.220689296855103</c:v>
                </c:pt>
                <c:pt idx="5361">
                  <c:v>0.225112668842534</c:v>
                </c:pt>
                <c:pt idx="5362">
                  <c:v>0.22938199675146201</c:v>
                </c:pt>
                <c:pt idx="5363">
                  <c:v>0.23349435909067501</c:v>
                </c:pt>
                <c:pt idx="5364">
                  <c:v>0.237446941780139</c:v>
                </c:pt>
                <c:pt idx="5365">
                  <c:v>0.241237040076663</c:v>
                </c:pt>
                <c:pt idx="5366">
                  <c:v>0.24486206042475001</c:v>
                </c:pt>
                <c:pt idx="5367">
                  <c:v>0.248319522231364</c:v>
                </c:pt>
                <c:pt idx="5368">
                  <c:v>0.25160705956338802</c:v>
                </c:pt>
                <c:pt idx="5369">
                  <c:v>0.25472242276663198</c:v>
                </c:pt>
                <c:pt idx="5370">
                  <c:v>0.25766348000526301</c:v>
                </c:pt>
                <c:pt idx="5371">
                  <c:v>0.260428218720616</c:v>
                </c:pt>
                <c:pt idx="5372">
                  <c:v>0.26301474700838501</c:v>
                </c:pt>
                <c:pt idx="5373">
                  <c:v>0.26542129491324601</c:v>
                </c:pt>
                <c:pt idx="5374">
                  <c:v>0.26764621564003499</c:v>
                </c:pt>
                <c:pt idx="5375">
                  <c:v>0.26968798668064597</c:v>
                </c:pt>
                <c:pt idx="5376">
                  <c:v>0.27154521085588001</c:v>
                </c:pt>
                <c:pt idx="5377">
                  <c:v>0.27321661727153002</c:v>
                </c:pt>
                <c:pt idx="5378">
                  <c:v>0.27470106218805201</c:v>
                </c:pt>
                <c:pt idx="5379">
                  <c:v>0.27599752980322401</c:v>
                </c:pt>
                <c:pt idx="5380">
                  <c:v>0.27710513294725703</c:v>
                </c:pt>
                <c:pt idx="5381">
                  <c:v>0.27802311368988197</c:v>
                </c:pt>
                <c:pt idx="5382">
                  <c:v>0.27875084385899901</c:v>
                </c:pt>
                <c:pt idx="5383">
                  <c:v>0.27928782547053799</c:v>
                </c:pt>
                <c:pt idx="5384">
                  <c:v>0.27963369106922498</c:v>
                </c:pt>
                <c:pt idx="5385">
                  <c:v>0.27978820398003001</c:v>
                </c:pt>
                <c:pt idx="5386">
                  <c:v>0.279751258470125</c:v>
                </c:pt>
                <c:pt idx="5387">
                  <c:v>0.27952287982123902</c:v>
                </c:pt>
                <c:pt idx="5388">
                  <c:v>0.27910322431235102</c:v>
                </c:pt>
                <c:pt idx="5389">
                  <c:v>0.27849257911275599</c:v>
                </c:pt>
                <c:pt idx="5390">
                  <c:v>0.27769136208555201</c:v>
                </c:pt>
                <c:pt idx="5391">
                  <c:v>0.27670012150169498</c:v>
                </c:pt>
                <c:pt idx="5392">
                  <c:v>0.27551953566482601</c:v>
                </c:pt>
                <c:pt idx="5393">
                  <c:v>0.27415041244709898</c:v>
                </c:pt>
                <c:pt idx="5394">
                  <c:v>0.27259368873636702</c:v>
                </c:pt>
                <c:pt idx="5395">
                  <c:v>0.27085042979506302</c:v>
                </c:pt>
                <c:pt idx="5396">
                  <c:v>0.26892182853124802</c:v>
                </c:pt>
                <c:pt idx="5397">
                  <c:v>0.26680920468230401</c:v>
                </c:pt>
                <c:pt idx="5398">
                  <c:v>0.26451400391184499</c:v>
                </c:pt>
                <c:pt idx="5399">
                  <c:v>0.26203779682044698</c:v>
                </c:pt>
                <c:pt idx="5400">
                  <c:v>0.25938227787089402</c:v>
                </c:pt>
                <c:pt idx="5401">
                  <c:v>0.25654926422866098</c:v>
                </c:pt>
                <c:pt idx="5402">
                  <c:v>0.25354069451842798</c:v>
                </c:pt>
                <c:pt idx="5403">
                  <c:v>0.25035862749748899</c:v>
                </c:pt>
                <c:pt idx="5404">
                  <c:v>0.24700524064694401</c:v>
                </c:pt>
                <c:pt idx="5405">
                  <c:v>0.24348282868165699</c:v>
                </c:pt>
                <c:pt idx="5406">
                  <c:v>0.23979380197998701</c:v>
                </c:pt>
                <c:pt idx="5407">
                  <c:v>0.23594068493437201</c:v>
                </c:pt>
                <c:pt idx="5408">
                  <c:v>0.231926114223892</c:v>
                </c:pt>
                <c:pt idx="5409">
                  <c:v>0.22775283700999599</c:v>
                </c:pt>
                <c:pt idx="5410">
                  <c:v>0.22342370905662801</c:v>
                </c:pt>
                <c:pt idx="5411">
                  <c:v>0.21894169277603101</c:v>
                </c:pt>
                <c:pt idx="5412">
                  <c:v>0.214309855201577</c:v>
                </c:pt>
                <c:pt idx="5413">
                  <c:v>0.20953136588900201</c:v>
                </c:pt>
                <c:pt idx="5414">
                  <c:v>0.20460949474748799</c:v>
                </c:pt>
                <c:pt idx="5415">
                  <c:v>0.19954760980207201</c:v>
                </c:pt>
                <c:pt idx="5416">
                  <c:v>0.19434917488890999</c:v>
                </c:pt>
                <c:pt idx="5417">
                  <c:v>0.18901774728498699</c:v>
                </c:pt>
                <c:pt idx="5418">
                  <c:v>0.18355697527387899</c:v>
                </c:pt>
                <c:pt idx="5419">
                  <c:v>0.177970595649241</c:v>
                </c:pt>
                <c:pt idx="5420">
                  <c:v>0.17226243115772399</c:v>
                </c:pt>
                <c:pt idx="5421">
                  <c:v>0.16643638788308601</c:v>
                </c:pt>
                <c:pt idx="5422">
                  <c:v>0.16049645257326101</c:v>
                </c:pt>
                <c:pt idx="5423">
                  <c:v>0.154446689912239</c:v>
                </c:pt>
                <c:pt idx="5424">
                  <c:v>0.14829123973861399</c:v>
                </c:pt>
                <c:pt idx="5425">
                  <c:v>0.14203431421269999</c:v>
                </c:pt>
                <c:pt idx="5426">
                  <c:v>0.135680194934158</c:v>
                </c:pt>
                <c:pt idx="5427">
                  <c:v>0.12923323001211101</c:v>
                </c:pt>
                <c:pt idx="5428">
                  <c:v>0.122697831089741</c:v>
                </c:pt>
                <c:pt idx="5429">
                  <c:v>0.11607847032541101</c:v>
                </c:pt>
                <c:pt idx="5430">
                  <c:v>0.10937967733237799</c:v>
                </c:pt>
                <c:pt idx="5431">
                  <c:v>0.102606036079191</c:v>
                </c:pt>
                <c:pt idx="5432">
                  <c:v>9.5762181752887601E-2</c:v>
                </c:pt>
                <c:pt idx="5433">
                  <c:v>8.8852797587151394E-2</c:v>
                </c:pt>
                <c:pt idx="5434">
                  <c:v>8.1882611657582205E-2</c:v>
                </c:pt>
                <c:pt idx="5435">
                  <c:v>7.4856393646286601E-2</c:v>
                </c:pt>
                <c:pt idx="5436">
                  <c:v>6.7778951577995003E-2</c:v>
                </c:pt>
                <c:pt idx="5437">
                  <c:v>6.0655128529941302E-2</c:v>
                </c:pt>
                <c:pt idx="5438">
                  <c:v>5.3489799317756798E-2</c:v>
                </c:pt>
                <c:pt idx="5439">
                  <c:v>4.6287867159644898E-2</c:v>
                </c:pt>
                <c:pt idx="5440">
                  <c:v>3.9054260321119999E-2</c:v>
                </c:pt>
                <c:pt idx="5441">
                  <c:v>3.1793928742607197E-2</c:v>
                </c:pt>
                <c:pt idx="5442">
                  <c:v>2.4511840652209401E-2</c:v>
                </c:pt>
                <c:pt idx="5443">
                  <c:v>1.7212979165959999E-2</c:v>
                </c:pt>
                <c:pt idx="5444">
                  <c:v>9.9023388778885502E-3</c:v>
                </c:pt>
                <c:pt idx="5445">
                  <c:v>2.58492244223152E-3</c:v>
                </c:pt>
                <c:pt idx="5446">
                  <c:v>-4.7342628498726596E-3</c:v>
                </c:pt>
                <c:pt idx="5447">
                  <c:v>-1.2050208496861101E-2</c:v>
                </c:pt>
                <c:pt idx="5448">
                  <c:v>-1.9357908214052699E-2</c:v>
                </c:pt>
                <c:pt idx="5449">
                  <c:v>-2.6652361359436799E-2</c:v>
                </c:pt>
                <c:pt idx="5450">
                  <c:v>-3.3928576355601398E-2</c:v>
                </c:pt>
                <c:pt idx="5451">
                  <c:v>-4.1181574105457697E-2</c:v>
                </c:pt>
                <c:pt idx="5452">
                  <c:v>-4.8406391399425E-2</c:v>
                </c:pt>
                <c:pt idx="5453">
                  <c:v>-5.5598084311743103E-2</c:v>
                </c:pt>
                <c:pt idx="5454">
                  <c:v>-6.2751731583589695E-2</c:v>
                </c:pt>
                <c:pt idx="5455">
                  <c:v>-6.9862437990686296E-2</c:v>
                </c:pt>
                <c:pt idx="5456">
                  <c:v>-7.6925337693088694E-2</c:v>
                </c:pt>
                <c:pt idx="5457">
                  <c:v>-8.3935597564870304E-2</c:v>
                </c:pt>
                <c:pt idx="5458">
                  <c:v>-9.0888420501418501E-2</c:v>
                </c:pt>
                <c:pt idx="5459">
                  <c:v>-9.7779048702082802E-2</c:v>
                </c:pt>
                <c:pt idx="5460">
                  <c:v>-0.104602766925927</c:v>
                </c:pt>
                <c:pt idx="5461">
                  <c:v>-0.111354905718356</c:v>
                </c:pt>
                <c:pt idx="5462">
                  <c:v>-0.118030844606415</c:v>
                </c:pt>
                <c:pt idx="5463">
                  <c:v>-0.124626015260568</c:v>
                </c:pt>
                <c:pt idx="5464">
                  <c:v>-0.131135904620794</c:v>
                </c:pt>
                <c:pt idx="5465">
                  <c:v>-0.13755605798486301</c:v>
                </c:pt>
                <c:pt idx="5466">
                  <c:v>-0.14388208205668099</c:v>
                </c:pt>
                <c:pt idx="5467">
                  <c:v>-0.150109647952612</c:v>
                </c:pt>
                <c:pt idx="5468">
                  <c:v>-0.15623449416371801</c:v>
                </c:pt>
                <c:pt idx="5469">
                  <c:v>-0.16225242947190799</c:v>
                </c:pt>
                <c:pt idx="5470">
                  <c:v>-0.16815933581797199</c:v>
                </c:pt>
                <c:pt idx="5471">
                  <c:v>-0.17395117111956401</c:v>
                </c:pt>
                <c:pt idx="5472">
                  <c:v>-0.179623972037184</c:v>
                </c:pt>
                <c:pt idx="5473">
                  <c:v>-0.18517385668628999</c:v>
                </c:pt>
                <c:pt idx="5474">
                  <c:v>-0.19059702729365399</c:v>
                </c:pt>
                <c:pt idx="5475">
                  <c:v>-0.195889772796177</c:v>
                </c:pt>
                <c:pt idx="5476">
                  <c:v>-0.201048471380356</c:v>
                </c:pt>
                <c:pt idx="5477">
                  <c:v>-0.206069592960683</c:v>
                </c:pt>
                <c:pt idx="5478">
                  <c:v>-0.21094970159527801</c:v>
                </c:pt>
                <c:pt idx="5479">
                  <c:v>-0.215685457837091</c:v>
                </c:pt>
                <c:pt idx="5480">
                  <c:v>-0.22027362101908299</c:v>
                </c:pt>
                <c:pt idx="5481">
                  <c:v>-0.22471105147180301</c:v>
                </c:pt>
                <c:pt idx="5482">
                  <c:v>-0.228994712671856</c:v>
                </c:pt>
                <c:pt idx="5483">
                  <c:v>-0.233121673319795</c:v>
                </c:pt>
                <c:pt idx="5484">
                  <c:v>-0.237089109345995</c:v>
                </c:pt>
                <c:pt idx="5485">
                  <c:v>-0.24089430584316199</c:v>
                </c:pt>
                <c:pt idx="5486">
                  <c:v>-0.24453465892413601</c:v>
                </c:pt>
                <c:pt idx="5487">
                  <c:v>-0.24800767750372599</c:v>
                </c:pt>
                <c:pt idx="5488">
                  <c:v>-0.25131098500335097</c:v>
                </c:pt>
                <c:pt idx="5489">
                  <c:v>-0.25444232097733299</c:v>
                </c:pt>
                <c:pt idx="5490">
                  <c:v>-0.25739954265970799</c:v>
                </c:pt>
                <c:pt idx="5491">
                  <c:v>-0.26018062643052098</c:v>
                </c:pt>
                <c:pt idx="5492">
                  <c:v>-0.26278366920057999</c:v>
                </c:pt>
                <c:pt idx="5493">
                  <c:v>-0.26520688971374101</c:v>
                </c:pt>
                <c:pt idx="5494">
                  <c:v>-0.26744862976581202</c:v>
                </c:pt>
                <c:pt idx="5495">
                  <c:v>-0.26950735533926101</c:v>
                </c:pt>
                <c:pt idx="5496">
                  <c:v>-0.27138165765294298</c:v>
                </c:pt>
                <c:pt idx="5497">
                  <c:v>-0.27307025412611802</c:v>
                </c:pt>
                <c:pt idx="5498">
                  <c:v>-0.27457198925612802</c:v>
                </c:pt>
                <c:pt idx="5499">
                  <c:v>-0.275885835409097</c:v>
                </c:pt>
                <c:pt idx="5500">
                  <c:v>-0.27701089352314201</c:v>
                </c:pt>
                <c:pt idx="5501">
                  <c:v>-0.27794639372359897</c:v>
                </c:pt>
                <c:pt idx="5502">
                  <c:v>-0.27869169584984399</c:v>
                </c:pt>
                <c:pt idx="5503">
                  <c:v>-0.27924628989335598</c:v>
                </c:pt>
                <c:pt idx="5504">
                  <c:v>-0.27960979634671501</c:v>
                </c:pt>
                <c:pt idx="5505">
                  <c:v>-0.27978196646329601</c:v>
                </c:pt>
                <c:pt idx="5506">
                  <c:v>-0.27976268242748498</c:v>
                </c:pt>
                <c:pt idx="5507">
                  <c:v>-0.27955195743530498</c:v>
                </c:pt>
                <c:pt idx="5508">
                  <c:v>-0.27914993568537999</c:v>
                </c:pt>
                <c:pt idx="5509">
                  <c:v>-0.27855689228026298</c:v>
                </c:pt>
                <c:pt idx="5510">
                  <c:v>-0.27777323303818502</c:v>
                </c:pt>
                <c:pt idx="5511">
                  <c:v>-0.27679949421535099</c:v>
                </c:pt>
                <c:pt idx="5512">
                  <c:v>-0.27563634213898602</c:v>
                </c:pt>
                <c:pt idx="5513">
                  <c:v>-0.27428457275136497</c:v>
                </c:pt>
                <c:pt idx="5514">
                  <c:v>-0.27274511106515198</c:v>
                </c:pt>
                <c:pt idx="5515">
                  <c:v>-0.27101901053041699</c:v>
                </c:pt>
                <c:pt idx="5516">
                  <c:v>-0.26910745231376398</c:v>
                </c:pt>
                <c:pt idx="5517">
                  <c:v>-0.26701174449005799</c:v>
                </c:pt>
                <c:pt idx="5518">
                  <c:v>-0.26473332114731402</c:v>
                </c:pt>
                <c:pt idx="5519">
                  <c:v>-0.26227374140535398</c:v>
                </c:pt>
                <c:pt idx="5520">
                  <c:v>-0.25963468834890702</c:v>
                </c:pt>
                <c:pt idx="5521">
                  <c:v>-0.25681796787587302</c:v>
                </c:pt>
                <c:pt idx="5522">
                  <c:v>-0.25382550746155502</c:v>
                </c:pt>
                <c:pt idx="5523">
                  <c:v>-0.25065935483969198</c:v>
                </c:pt>
                <c:pt idx="5524">
                  <c:v>-0.247321676601199</c:v>
                </c:pt>
                <c:pt idx="5525">
                  <c:v>-0.24381475671157299</c:v>
                </c:pt>
                <c:pt idx="5526">
                  <c:v>-0.240140994947981</c:v>
                </c:pt>
                <c:pt idx="5527">
                  <c:v>-0.23630290525709899</c:v>
                </c:pt>
                <c:pt idx="5528">
                  <c:v>-0.23230311403482301</c:v>
                </c:pt>
                <c:pt idx="5529">
                  <c:v>-0.22814435832903299</c:v>
                </c:pt>
                <c:pt idx="5530">
                  <c:v>-0.22382948396663799</c:v>
                </c:pt>
                <c:pt idx="5531">
                  <c:v>-0.21936144360618101</c:v>
                </c:pt>
                <c:pt idx="5532">
                  <c:v>-0.21474329471734499</c:v>
                </c:pt>
                <c:pt idx="5533">
                  <c:v>-0.20997819748873101</c:v>
                </c:pt>
                <c:pt idx="5534">
                  <c:v>-0.20506941266534801</c:v>
                </c:pt>
                <c:pt idx="5535">
                  <c:v>-0.20002029931729501</c:v>
                </c:pt>
                <c:pt idx="5536">
                  <c:v>-0.19483431254115499</c:v>
                </c:pt>
                <c:pt idx="5537">
                  <c:v>-0.18951500109568101</c:v>
                </c:pt>
                <c:pt idx="5538">
                  <c:v>-0.18406600497338901</c:v>
                </c:pt>
                <c:pt idx="5539">
                  <c:v>-0.178491052909721</c:v>
                </c:pt>
                <c:pt idx="5540">
                  <c:v>-0.172793959831476</c:v>
                </c:pt>
                <c:pt idx="5541">
                  <c:v>-0.166978624246267</c:v>
                </c:pt>
                <c:pt idx="5542">
                  <c:v>-0.16104902557478301</c:v>
                </c:pt>
                <c:pt idx="5543">
                  <c:v>-0.15500922142767501</c:v>
                </c:pt>
                <c:pt idx="5544">
                  <c:v>-0.14886334482895</c:v>
                </c:pt>
                <c:pt idx="5545">
                  <c:v>-0.14261560138774501</c:v>
                </c:pt>
                <c:pt idx="5546">
                  <c:v>-0.13627026642044399</c:v>
                </c:pt>
                <c:pt idx="5547">
                  <c:v>-0.12983168202508499</c:v>
                </c:pt>
                <c:pt idx="5548">
                  <c:v>-0.12330425411007399</c:v>
                </c:pt>
                <c:pt idx="5549">
                  <c:v>-0.116692449379234</c:v>
                </c:pt>
                <c:pt idx="5550">
                  <c:v>-0.11000079227524399</c:v>
                </c:pt>
                <c:pt idx="5551">
                  <c:v>-0.103233861883582</c:v>
                </c:pt>
                <c:pt idx="5552">
                  <c:v>-9.6396288799058302E-2</c:v>
                </c:pt>
                <c:pt idx="5553">
                  <c:v>-8.9492751957116895E-2</c:v>
                </c:pt>
                <c:pt idx="5554">
                  <c:v>-8.2527975432047707E-2</c:v>
                </c:pt>
                <c:pt idx="5555">
                  <c:v>-7.5506725204314201E-2</c:v>
                </c:pt>
                <c:pt idx="5556">
                  <c:v>-6.8433805899204003E-2</c:v>
                </c:pt>
                <c:pt idx="5557">
                  <c:v>-6.1314057499034701E-2</c:v>
                </c:pt>
                <c:pt idx="5558">
                  <c:v>-5.4152352031165502E-2</c:v>
                </c:pt>
                <c:pt idx="5559">
                  <c:v>-4.6953590234079801E-2</c:v>
                </c:pt>
                <c:pt idx="5560">
                  <c:v>-3.9722698203821502E-2</c:v>
                </c:pt>
                <c:pt idx="5561">
                  <c:v>-3.2464624023078502E-2</c:v>
                </c:pt>
                <c:pt idx="5562">
                  <c:v>-2.51843343752216E-2</c:v>
                </c:pt>
                <c:pt idx="5563">
                  <c:v>-1.7886811145614301E-2</c:v>
                </c:pt>
                <c:pt idx="5564">
                  <c:v>-1.0577048012520201E-2</c:v>
                </c:pt>
                <c:pt idx="5565">
                  <c:v>-3.2600470299405898E-3</c:v>
                </c:pt>
                <c:pt idx="5566">
                  <c:v>4.0591847952797201E-3</c:v>
                </c:pt>
                <c:pt idx="5567">
                  <c:v>1.13756389297353E-2</c:v>
                </c:pt>
                <c:pt idx="5568">
                  <c:v>1.8684308740788198E-2</c:v>
                </c:pt>
                <c:pt idx="5569">
                  <c:v>2.5980192922594899E-2</c:v>
                </c:pt>
                <c:pt idx="5570">
                  <c:v>3.3258298918488298E-2</c:v>
                </c:pt>
                <c:pt idx="5571">
                  <c:v>4.0513646337373102E-2</c:v>
                </c:pt>
                <c:pt idx="5572">
                  <c:v>4.77412703617952E-2</c:v>
                </c:pt>
                <c:pt idx="5573">
                  <c:v>5.4936225145355601E-2</c:v>
                </c:pt>
                <c:pt idx="5574">
                  <c:v>6.2093587197140802E-2</c:v>
                </c:pt>
                <c:pt idx="5575">
                  <c:v>6.9208458750857196E-2</c:v>
                </c:pt>
                <c:pt idx="5576">
                  <c:v>7.6275971116360197E-2</c:v>
                </c:pt>
                <c:pt idx="5577">
                  <c:v>8.3291288011288406E-2</c:v>
                </c:pt>
                <c:pt idx="5578">
                  <c:v>9.0249608870520304E-2</c:v>
                </c:pt>
                <c:pt idx="5579">
                  <c:v>9.7146172131189604E-2</c:v>
                </c:pt>
                <c:pt idx="5580">
                  <c:v>0.103976258491012</c:v>
                </c:pt>
                <c:pt idx="5581">
                  <c:v>0.11073519413769201</c:v>
                </c:pt>
                <c:pt idx="5582">
                  <c:v>0.117418353947203</c:v>
                </c:pt>
                <c:pt idx="5583">
                  <c:v>0.124021164648749</c:v>
                </c:pt>
                <c:pt idx="5584">
                  <c:v>0.13053910795424201</c:v>
                </c:pt>
                <c:pt idx="5585">
                  <c:v>0.136967723650156</c:v>
                </c:pt>
                <c:pt idx="5586">
                  <c:v>0.143302612649644</c:v>
                </c:pt>
                <c:pt idx="5587">
                  <c:v>0.14953944000281899</c:v>
                </c:pt>
                <c:pt idx="5588">
                  <c:v>0.15567393786315101</c:v>
                </c:pt>
                <c:pt idx="5589">
                  <c:v>0.16170190840794599</c:v>
                </c:pt>
                <c:pt idx="5590">
                  <c:v>0.16761922671090501</c:v>
                </c:pt>
                <c:pt idx="5591">
                  <c:v>0.173421843564805</c:v>
                </c:pt>
                <c:pt idx="5592">
                  <c:v>0.17910578825235399</c:v>
                </c:pt>
                <c:pt idx="5593">
                  <c:v>0.184667171263354</c:v>
                </c:pt>
                <c:pt idx="5594">
                  <c:v>0.19010218695627501</c:v>
                </c:pt>
                <c:pt idx="5595">
                  <c:v>0.19540711616245299</c:v>
                </c:pt>
                <c:pt idx="5596">
                  <c:v>0.20057832873110501</c:v>
                </c:pt>
                <c:pt idx="5597">
                  <c:v>0.20561228601343201</c:v>
                </c:pt>
                <c:pt idx="5598">
                  <c:v>0.210505543284113</c:v>
                </c:pt>
                <c:pt idx="5599">
                  <c:v>0.21525475209851799</c:v>
                </c:pt>
                <c:pt idx="5600">
                  <c:v>0.21985666258404099</c:v>
                </c:pt>
                <c:pt idx="5601">
                  <c:v>0.224308125663984</c:v>
                </c:pt>
                <c:pt idx="5602">
                  <c:v>0.22860609521246</c:v>
                </c:pt>
                <c:pt idx="5603">
                  <c:v>0.232747630138849</c:v>
                </c:pt>
                <c:pt idx="5604">
                  <c:v>0.236729896400383</c:v>
                </c:pt>
                <c:pt idx="5605">
                  <c:v>0.24055016894147199</c:v>
                </c:pt>
                <c:pt idx="5606">
                  <c:v>0.24420583355845299</c:v>
                </c:pt>
                <c:pt idx="5607">
                  <c:v>0.247694388688487</c:v>
                </c:pt>
                <c:pt idx="5608">
                  <c:v>0.25101344712136803</c:v>
                </c:pt>
                <c:pt idx="5609">
                  <c:v>0.25416073763308999</c:v>
                </c:pt>
                <c:pt idx="5610">
                  <c:v>0.25713410654003599</c:v>
                </c:pt>
                <c:pt idx="5611">
                  <c:v>0.25993151917274199</c:v>
                </c:pt>
                <c:pt idx="5612">
                  <c:v>0.26255106126821598</c:v>
                </c:pt>
                <c:pt idx="5613">
                  <c:v>0.26499094027986098</c:v>
                </c:pt>
                <c:pt idx="5614">
                  <c:v>0.26724948660411302</c:v>
                </c:pt>
                <c:pt idx="5615">
                  <c:v>0.26932515472294999</c:v>
                </c:pt>
                <c:pt idx="5616">
                  <c:v>0.27121652426147802</c:v>
                </c:pt>
                <c:pt idx="5617">
                  <c:v>0.272922300959899</c:v>
                </c:pt>
                <c:pt idx="5618">
                  <c:v>0.27444131755916301</c:v>
                </c:pt>
                <c:pt idx="5619">
                  <c:v>0.275772534599726</c:v>
                </c:pt>
                <c:pt idx="5620">
                  <c:v>0.27691504113284698</c:v>
                </c:pt>
                <c:pt idx="5621">
                  <c:v>0.27786805534394798</c:v>
                </c:pt>
                <c:pt idx="5622">
                  <c:v>0.278630925087609</c:v>
                </c:pt>
                <c:pt idx="5623">
                  <c:v>0.27920312833382999</c:v>
                </c:pt>
                <c:pt idx="5624">
                  <c:v>0.279584273525253</c:v>
                </c:pt>
                <c:pt idx="5625">
                  <c:v>0.27977409984510598</c:v>
                </c:pt>
                <c:pt idx="5626">
                  <c:v>0.27977247739567601</c:v>
                </c:pt>
                <c:pt idx="5627">
                  <c:v>0.27957940728720199</c:v>
                </c:pt>
                <c:pt idx="5628">
                  <c:v>0.27919502163711302</c:v>
                </c:pt>
                <c:pt idx="5629">
                  <c:v>0.27861958347962001</c:v>
                </c:pt>
                <c:pt idx="5630">
                  <c:v>0.27785348658572201</c:v>
                </c:pt>
                <c:pt idx="5631">
                  <c:v>0.27689725519375302</c:v>
                </c:pt>
                <c:pt idx="5632">
                  <c:v>0.27575154365063997</c:v>
                </c:pt>
                <c:pt idx="5633">
                  <c:v>0.27441713596414402</c:v>
                </c:pt>
                <c:pt idx="5634">
                  <c:v>0.27289494526635599</c:v>
                </c:pt>
                <c:pt idx="5635">
                  <c:v>0.271186013188849</c:v>
                </c:pt>
                <c:pt idx="5636">
                  <c:v>0.26929150914989097</c:v>
                </c:pt>
                <c:pt idx="5637">
                  <c:v>0.26721272955421199</c:v>
                </c:pt>
                <c:pt idx="5638">
                  <c:v>0.26495109690588098</c:v>
                </c:pt>
                <c:pt idx="5639">
                  <c:v>0.26250815883488698</c:v>
                </c:pt>
                <c:pt idx="5640">
                  <c:v>0.259885587038101</c:v>
                </c:pt>
                <c:pt idx="5641">
                  <c:v>0.25708517613533499</c:v>
                </c:pt>
                <c:pt idx="5642">
                  <c:v>0.25410884244129101</c:v>
                </c:pt>
                <c:pt idx="5643">
                  <c:v>0.25095862265423202</c:v>
                </c:pt>
                <c:pt idx="5644">
                  <c:v>0.247636672462269</c:v>
                </c:pt>
                <c:pt idx="5645">
                  <c:v>0.244145265068234</c:v>
                </c:pt>
                <c:pt idx="5646">
                  <c:v>0.24048678963412901</c:v>
                </c:pt>
                <c:pt idx="5647">
                  <c:v>0.23666374964623099</c:v>
                </c:pt>
                <c:pt idx="5648">
                  <c:v>0.23267876120195699</c:v>
                </c:pt>
                <c:pt idx="5649">
                  <c:v>0.228534551219683</c:v>
                </c:pt>
                <c:pt idx="5650">
                  <c:v>0.224233955572711</c:v>
                </c:pt>
                <c:pt idx="5651">
                  <c:v>0.21977991714869299</c:v>
                </c:pt>
                <c:pt idx="5652">
                  <c:v>0.215175483835819</c:v>
                </c:pt>
                <c:pt idx="5653">
                  <c:v>0.210423806437152</c:v>
                </c:pt>
                <c:pt idx="5654">
                  <c:v>0.20552813651454399</c:v>
                </c:pt>
                <c:pt idx="5655">
                  <c:v>0.20049182416359801</c:v>
                </c:pt>
                <c:pt idx="5656">
                  <c:v>0.19531831572120201</c:v>
                </c:pt>
                <c:pt idx="5657">
                  <c:v>0.190011151407217</c:v>
                </c:pt>
                <c:pt idx="5658">
                  <c:v>0.184573962901904</c:v>
                </c:pt>
                <c:pt idx="5659">
                  <c:v>0.17901047086077901</c:v>
                </c:pt>
                <c:pt idx="5660">
                  <c:v>0.17332448236857401</c:v>
                </c:pt>
                <c:pt idx="5661">
                  <c:v>0.16751988833406101</c:v>
                </c:pt>
                <c:pt idx="5662">
                  <c:v>0.16160066082750901</c:v>
                </c:pt>
                <c:pt idx="5663">
                  <c:v>0.15557085036260701</c:v>
                </c:pt>
                <c:pt idx="5664">
                  <c:v>0.14943458312470601</c:v>
                </c:pt>
                <c:pt idx="5665">
                  <c:v>0.14319605814728201</c:v>
                </c:pt>
                <c:pt idx="5666">
                  <c:v>0.13685954443854301</c:v>
                </c:pt>
                <c:pt idx="5667">
                  <c:v>0.130429378060162</c:v>
                </c:pt>
                <c:pt idx="5668">
                  <c:v>0.123909959160116</c:v>
                </c:pt>
                <c:pt idx="5669">
                  <c:v>0.117305748961675</c:v>
                </c:pt>
                <c:pt idx="5670">
                  <c:v>0.11062126671060001</c:v>
                </c:pt>
                <c:pt idx="5671">
                  <c:v>0.103861086582631</c:v>
                </c:pt>
                <c:pt idx="5672">
                  <c:v>9.7029834553389996E-2</c:v>
                </c:pt>
                <c:pt idx="5673">
                  <c:v>9.0132185232837503E-2</c:v>
                </c:pt>
                <c:pt idx="5674">
                  <c:v>8.3172858666445998E-2</c:v>
                </c:pt>
                <c:pt idx="5675">
                  <c:v>7.6156617105284694E-2</c:v>
                </c:pt>
                <c:pt idx="5676">
                  <c:v>6.9088261747222393E-2</c:v>
                </c:pt>
                <c:pt idx="5677">
                  <c:v>6.19726294514783E-2</c:v>
                </c:pt>
                <c:pt idx="5678">
                  <c:v>5.48145894287708E-2</c:v>
                </c:pt>
                <c:pt idx="5679">
                  <c:v>4.7619039909327601E-2</c:v>
                </c:pt>
                <c:pt idx="5680">
                  <c:v>4.0390904791038497E-2</c:v>
                </c:pt>
                <c:pt idx="5681">
                  <c:v>3.3135130270043001E-2</c:v>
                </c:pt>
                <c:pt idx="5682">
                  <c:v>2.5856681456059901E-2</c:v>
                </c:pt>
                <c:pt idx="5683">
                  <c:v>1.8560538974774499E-2</c:v>
                </c:pt>
                <c:pt idx="5684">
                  <c:v>1.1251695559607399E-2</c:v>
                </c:pt>
                <c:pt idx="5685">
                  <c:v>3.9351526351990001E-3</c:v>
                </c:pt>
                <c:pt idx="5686">
                  <c:v>-3.38408310505389E-3</c:v>
                </c:pt>
                <c:pt idx="5687">
                  <c:v>-1.07010031250669E-2</c:v>
                </c:pt>
                <c:pt idx="5688">
                  <c:v>-1.8010600473397601E-2</c:v>
                </c:pt>
                <c:pt idx="5689">
                  <c:v>-2.5307873209490801E-2</c:v>
                </c:pt>
                <c:pt idx="5690">
                  <c:v>-3.2587827826495198E-2</c:v>
                </c:pt>
                <c:pt idx="5691">
                  <c:v>-3.9845482668308001E-2</c:v>
                </c:pt>
                <c:pt idx="5692">
                  <c:v>-4.7075871338511099E-2</c:v>
                </c:pt>
                <c:pt idx="5693">
                  <c:v>-5.4274046098864798E-2</c:v>
                </c:pt>
                <c:pt idx="5694">
                  <c:v>-6.14350812550329E-2</c:v>
                </c:pt>
                <c:pt idx="5695">
                  <c:v>-6.8554076527224894E-2</c:v>
                </c:pt>
                <c:pt idx="5696">
                  <c:v>-7.5626160403445303E-2</c:v>
                </c:pt>
                <c:pt idx="5697">
                  <c:v>-8.2646493473058497E-2</c:v>
                </c:pt>
                <c:pt idx="5698">
                  <c:v>-8.9610271738386205E-2</c:v>
                </c:pt>
                <c:pt idx="5699">
                  <c:v>-9.6512729902071603E-2</c:v>
                </c:pt>
                <c:pt idx="5700">
                  <c:v>-0.10334914462796201</c:v>
                </c:pt>
                <c:pt idx="5701">
                  <c:v>-0.11011483777327601</c:v>
                </c:pt>
                <c:pt idx="5702">
                  <c:v>-0.116805179589846</c:v>
                </c:pt>
                <c:pt idx="5703">
                  <c:v>-0.12341559189224501</c:v>
                </c:pt>
                <c:pt idx="5704">
                  <c:v>-0.129941551190627</c:v>
                </c:pt>
                <c:pt idx="5705">
                  <c:v>-0.13637859178614201</c:v>
                </c:pt>
                <c:pt idx="5706">
                  <c:v>-0.14272230882680201</c:v>
                </c:pt>
                <c:pt idx="5707">
                  <c:v>-0.14896836132171201</c:v>
                </c:pt>
                <c:pt idx="5708">
                  <c:v>-0.15511247511160001</c:v>
                </c:pt>
                <c:pt idx="5709">
                  <c:v>-0.16115044579361201</c:v>
                </c:pt>
                <c:pt idx="5710">
                  <c:v>-0.167078141598381</c:v>
                </c:pt>
                <c:pt idx="5711">
                  <c:v>-0.17289150621738</c:v>
                </c:pt>
                <c:pt idx="5712">
                  <c:v>-0.17858656157864899</c:v>
                </c:pt>
                <c:pt idx="5713">
                  <c:v>-0.18415941056898</c:v>
                </c:pt>
                <c:pt idx="5714">
                  <c:v>-0.18960623970070101</c:v>
                </c:pt>
                <c:pt idx="5715">
                  <c:v>-0.194923321721238</c:v>
                </c:pt>
                <c:pt idx="5716">
                  <c:v>-0.200107018163666</c:v>
                </c:pt>
                <c:pt idx="5717">
                  <c:v>-0.20515378183649999</c:v>
                </c:pt>
                <c:pt idx="5718">
                  <c:v>-0.21006015925103599</c:v>
                </c:pt>
                <c:pt idx="5719">
                  <c:v>-0.214822792984559</c:v>
                </c:pt>
                <c:pt idx="5720">
                  <c:v>-0.21943842397782301</c:v>
                </c:pt>
                <c:pt idx="5721">
                  <c:v>-0.22390389376521699</c:v>
                </c:pt>
                <c:pt idx="5722">
                  <c:v>-0.22821614663609699</c:v>
                </c:pt>
                <c:pt idx="5723">
                  <c:v>-0.23237223172579999</c:v>
                </c:pt>
                <c:pt idx="5724">
                  <c:v>-0.23636930503491199</c:v>
                </c:pt>
                <c:pt idx="5725">
                  <c:v>-0.240204631375417</c:v>
                </c:pt>
                <c:pt idx="5726">
                  <c:v>-0.24387558624237099</c:v>
                </c:pt>
                <c:pt idx="5727">
                  <c:v>-0.24737965760985201</c:v>
                </c:pt>
                <c:pt idx="5728">
                  <c:v>-0.25071444764992901</c:v>
                </c:pt>
                <c:pt idx="5729">
                  <c:v>-0.25387767437349401</c:v>
                </c:pt>
                <c:pt idx="5730">
                  <c:v>-0.25686717319181701</c:v>
                </c:pt>
                <c:pt idx="5731">
                  <c:v>-0.25968089839777198</c:v>
                </c:pt>
                <c:pt idx="5732">
                  <c:v>-0.26231692456571098</c:v>
                </c:pt>
                <c:pt idx="5733">
                  <c:v>-0.26477344786902601</c:v>
                </c:pt>
                <c:pt idx="5734">
                  <c:v>-0.26704878731450199</c:v>
                </c:pt>
                <c:pt idx="5735">
                  <c:v>-0.26914138589262099</c:v>
                </c:pt>
                <c:pt idx="5736">
                  <c:v>-0.271049811643017</c:v>
                </c:pt>
                <c:pt idx="5737">
                  <c:v>-0.27277275863436501</c:v>
                </c:pt>
                <c:pt idx="5738">
                  <c:v>-0.27430904785802401</c:v>
                </c:pt>
                <c:pt idx="5739">
                  <c:v>-0.27565762803483201</c:v>
                </c:pt>
                <c:pt idx="5740">
                  <c:v>-0.276817576334495</c:v>
                </c:pt>
                <c:pt idx="5741">
                  <c:v>-0.27778809900707402</c:v>
                </c:pt>
                <c:pt idx="5742">
                  <c:v>-0.278568531926149</c:v>
                </c:pt>
                <c:pt idx="5743">
                  <c:v>-0.27915834104328002</c:v>
                </c:pt>
                <c:pt idx="5744">
                  <c:v>-0.27955712275345301</c:v>
                </c:pt>
                <c:pt idx="5745">
                  <c:v>-0.27976460417126497</c:v>
                </c:pt>
                <c:pt idx="5746">
                  <c:v>-0.279780643317663</c:v>
                </c:pt>
                <c:pt idx="5747">
                  <c:v>-0.27960522921709502</c:v>
                </c:pt>
                <c:pt idx="5748">
                  <c:v>-0.27923848190502498</c:v>
                </c:pt>
                <c:pt idx="5749">
                  <c:v>-0.27868065234578998</c:v>
                </c:pt>
                <c:pt idx="5750">
                  <c:v>-0.277932122260867</c:v>
                </c:pt>
                <c:pt idx="5751">
                  <c:v>-0.27699340386766103</c:v>
                </c:pt>
                <c:pt idx="5752">
                  <c:v>-0.27586513952899699</c:v>
                </c:pt>
                <c:pt idx="5753">
                  <c:v>-0.27454810131355301</c:v>
                </c:pt>
                <c:pt idx="5754">
                  <c:v>-0.27304319046753101</c:v>
                </c:pt>
                <c:pt idx="5755">
                  <c:v>-0.27135143679794199</c:v>
                </c:pt>
                <c:pt idx="5756">
                  <c:v>-0.269473997967909</c:v>
                </c:pt>
                <c:pt idx="5757">
                  <c:v>-0.26741215870447999</c:v>
                </c:pt>
                <c:pt idx="5758">
                  <c:v>-0.26516732991949199</c:v>
                </c:pt>
                <c:pt idx="5759">
                  <c:v>-0.26274104774409002</c:v>
                </c:pt>
                <c:pt idx="5760">
                  <c:v>-0.26013497247755302</c:v>
                </c:pt>
                <c:pt idx="5761">
                  <c:v>-0.25735088745115797</c:v>
                </c:pt>
                <c:pt idx="5762">
                  <c:v>-0.25439069780784701</c:v>
                </c:pt>
                <c:pt idx="5763">
                  <c:v>-0.25125642919854502</c:v>
                </c:pt>
                <c:pt idx="5764">
                  <c:v>-0.247950226396009</c:v>
                </c:pt>
                <c:pt idx="5765">
                  <c:v>-0.244474351827171</c:v>
                </c:pt>
                <c:pt idx="5766">
                  <c:v>-0.24083118402495399</c:v>
                </c:pt>
                <c:pt idx="5767">
                  <c:v>-0.23702321600065901</c:v>
                </c:pt>
                <c:pt idx="5768">
                  <c:v>-0.23305305353799399</c:v>
                </c:pt>
                <c:pt idx="5769">
                  <c:v>-0.22892341340994901</c:v>
                </c:pt>
                <c:pt idx="5770">
                  <c:v>-0.22463712151970799</c:v>
                </c:pt>
                <c:pt idx="5771">
                  <c:v>-0.22019711096689801</c:v>
                </c:pt>
                <c:pt idx="5772">
                  <c:v>-0.21560642004046601</c:v>
                </c:pt>
                <c:pt idx="5773">
                  <c:v>-0.21086819013959399</c:v>
                </c:pt>
                <c:pt idx="5774">
                  <c:v>-0.205985663624041</c:v>
                </c:pt>
                <c:pt idx="5775">
                  <c:v>-0.20096218159540699</c:v>
                </c:pt>
                <c:pt idx="5776">
                  <c:v>-0.195801181610821</c:v>
                </c:pt>
                <c:pt idx="5777">
                  <c:v>-0.19050619533063501</c:v>
                </c:pt>
                <c:pt idx="5778">
                  <c:v>-0.185080846101709</c:v>
                </c:pt>
                <c:pt idx="5779">
                  <c:v>-0.17952884647796999</c:v>
                </c:pt>
                <c:pt idx="5780">
                  <c:v>-0.173853995679916</c:v>
                </c:pt>
                <c:pt idx="5781">
                  <c:v>-0.16806017699482001</c:v>
                </c:pt>
                <c:pt idx="5782">
                  <c:v>-0.16215135511940401</c:v>
                </c:pt>
                <c:pt idx="5783">
                  <c:v>-0.156131573446808</c:v>
                </c:pt>
                <c:pt idx="5784">
                  <c:v>-0.15000495129970401</c:v>
                </c:pt>
                <c:pt idx="5785">
                  <c:v>-0.143775681111454</c:v>
                </c:pt>
                <c:pt idx="5786">
                  <c:v>-0.13744802555723601</c:v>
                </c:pt>
                <c:pt idx="5787">
                  <c:v>-0.13102631463710801</c:v>
                </c:pt>
                <c:pt idx="5788">
                  <c:v>-0.124514942712995</c:v>
                </c:pt>
                <c:pt idx="5789">
                  <c:v>-0.117918365501643</c:v>
                </c:pt>
                <c:pt idx="5790">
                  <c:v>-0.111241097025575</c:v>
                </c:pt>
                <c:pt idx="5791">
                  <c:v>-0.10448770652416201</c:v>
                </c:pt>
                <c:pt idx="5792">
                  <c:v>-9.7662815326902006E-2</c:v>
                </c:pt>
                <c:pt idx="5793">
                  <c:v>-9.0771093691050894E-2</c:v>
                </c:pt>
                <c:pt idx="5794">
                  <c:v>-8.3817257605780904E-2</c:v>
                </c:pt>
                <c:pt idx="5795">
                  <c:v>-7.6806065565037801E-2</c:v>
                </c:pt>
                <c:pt idx="5796">
                  <c:v>-6.9742315311315001E-2</c:v>
                </c:pt>
                <c:pt idx="5797">
                  <c:v>-6.2630840552569705E-2</c:v>
                </c:pt>
                <c:pt idx="5798">
                  <c:v>-5.5476507654527302E-2</c:v>
                </c:pt>
                <c:pt idx="5799">
                  <c:v>-4.8284212310638598E-2</c:v>
                </c:pt>
                <c:pt idx="5800">
                  <c:v>-4.1058876191968602E-2</c:v>
                </c:pt>
                <c:pt idx="5801">
                  <c:v>-3.3805443579307801E-2</c:v>
                </c:pt>
                <c:pt idx="5802">
                  <c:v>-2.6528877979812699E-2</c:v>
                </c:pt>
                <c:pt idx="5803">
                  <c:v>-1.9234158730489202E-2</c:v>
                </c:pt>
                <c:pt idx="5804">
                  <c:v>-1.1926277590843399E-2</c:v>
                </c:pt>
                <c:pt idx="5805">
                  <c:v>-4.6102353270331001E-3</c:v>
                </c:pt>
                <c:pt idx="5806">
                  <c:v>2.7089617101460099E-3</c:v>
                </c:pt>
                <c:pt idx="5807">
                  <c:v>1.0026305011093899E-2</c:v>
                </c:pt>
                <c:pt idx="5808">
                  <c:v>1.7336787334717999E-2</c:v>
                </c:pt>
                <c:pt idx="5809">
                  <c:v>2.4635406134876602E-2</c:v>
                </c:pt>
                <c:pt idx="5810">
                  <c:v>3.1917166983609802E-2</c:v>
                </c:pt>
                <c:pt idx="5811">
                  <c:v>3.9177086988814697E-2</c:v>
                </c:pt>
                <c:pt idx="5812">
                  <c:v>4.64101982040271E-2</c:v>
                </c:pt>
                <c:pt idx="5813">
                  <c:v>5.3611551027975997E-2</c:v>
                </c:pt>
                <c:pt idx="5814">
                  <c:v>6.0776217591583699E-2</c:v>
                </c:pt>
                <c:pt idx="5815">
                  <c:v>6.7899295130095905E-2</c:v>
                </c:pt>
                <c:pt idx="5816">
                  <c:v>7.4975909338031693E-2</c:v>
                </c:pt>
                <c:pt idx="5817">
                  <c:v>8.2001217704660206E-2</c:v>
                </c:pt>
                <c:pt idx="5818">
                  <c:v>8.8970412827718601E-2</c:v>
                </c:pt>
                <c:pt idx="5819">
                  <c:v>9.5878725703107001E-2</c:v>
                </c:pt>
                <c:pt idx="5820">
                  <c:v>0.102721428988307</c:v>
                </c:pt>
                <c:pt idx="5821">
                  <c:v>0.10949384023729</c:v>
                </c:pt>
                <c:pt idx="5822">
                  <c:v>0.11619132510470701</c:v>
                </c:pt>
                <c:pt idx="5823">
                  <c:v>0.12280930051715699</c:v>
                </c:pt>
                <c:pt idx="5824">
                  <c:v>0.12934323780937601</c:v>
                </c:pt>
                <c:pt idx="5825">
                  <c:v>0.13578866582318999</c:v>
                </c:pt>
                <c:pt idx="5826">
                  <c:v>0.142141173967121</c:v>
                </c:pt>
                <c:pt idx="5827">
                  <c:v>0.148396415234541</c:v>
                </c:pt>
                <c:pt idx="5828">
                  <c:v>0.15455010917832401</c:v>
                </c:pt>
                <c:pt idx="5829">
                  <c:v>0.160598044839938</c:v>
                </c:pt>
                <c:pt idx="5830">
                  <c:v>0.166536083631004</c:v>
                </c:pt>
                <c:pt idx="5831">
                  <c:v>0.172360162165312</c:v>
                </c:pt>
                <c:pt idx="5832">
                  <c:v>0.178066295039397</c:v>
                </c:pt>
                <c:pt idx="5833">
                  <c:v>0.18365057755973199</c:v>
                </c:pt>
                <c:pt idx="5834">
                  <c:v>0.189109188414709</c:v>
                </c:pt>
                <c:pt idx="5835">
                  <c:v>0.19443839228954701</c:v>
                </c:pt>
                <c:pt idx="5836">
                  <c:v>0.199634542422364</c:v>
                </c:pt>
                <c:pt idx="5837">
                  <c:v>0.20469408309964399</c:v>
                </c:pt>
                <c:pt idx="5838">
                  <c:v>0.20961355208940799</c:v>
                </c:pt>
                <c:pt idx="5839">
                  <c:v>0.214389583010406</c:v>
                </c:pt>
                <c:pt idx="5840">
                  <c:v>0.21901890763572901</c:v>
                </c:pt>
                <c:pt idx="5841">
                  <c:v>0.22349835812924401</c:v>
                </c:pt>
                <c:pt idx="5842">
                  <c:v>0.227824869213343</c:v>
                </c:pt>
                <c:pt idx="5843">
                  <c:v>0.23199548026649799</c:v>
                </c:pt>
                <c:pt idx="5844">
                  <c:v>0.236007337349217</c:v>
                </c:pt>
                <c:pt idx="5845">
                  <c:v>0.239857695156976</c:v>
                </c:pt>
                <c:pt idx="5846">
                  <c:v>0.243543918898838</c:v>
                </c:pt>
                <c:pt idx="5847">
                  <c:v>0.247063486100422</c:v>
                </c:pt>
                <c:pt idx="5848">
                  <c:v>0.25041398833003498</c:v>
                </c:pt>
                <c:pt idx="5849">
                  <c:v>0.253593132846753</c:v>
                </c:pt>
                <c:pt idx="5850">
                  <c:v>0.25659874416933698</c:v>
                </c:pt>
                <c:pt idx="5851">
                  <c:v>0.25942876556491301</c:v>
                </c:pt>
                <c:pt idx="5852">
                  <c:v>0.26208126045638702</c:v>
                </c:pt>
                <c:pt idx="5853">
                  <c:v>0.26455441374764099</c:v>
                </c:pt>
                <c:pt idx="5854">
                  <c:v>0.26684653306559902</c:v>
                </c:pt>
                <c:pt idx="5855">
                  <c:v>0.26895604991831501</c:v>
                </c:pt>
                <c:pt idx="5856">
                  <c:v>0.27088152076828698</c:v>
                </c:pt>
                <c:pt idx="5857">
                  <c:v>0.27262162802026602</c:v>
                </c:pt>
                <c:pt idx="5858">
                  <c:v>0.27417518092288601</c:v>
                </c:pt>
                <c:pt idx="5859">
                  <c:v>0.27554111638348899</c:v>
                </c:pt>
                <c:pt idx="5860">
                  <c:v>0.27671849969559997</c:v>
                </c:pt>
                <c:pt idx="5861">
                  <c:v>0.277706525178543</c:v>
                </c:pt>
                <c:pt idx="5862">
                  <c:v>0.27850451672876397</c:v>
                </c:pt>
                <c:pt idx="5863">
                  <c:v>0.27911192828249198</c:v>
                </c:pt>
                <c:pt idx="5864">
                  <c:v>0.27952834418940598</c:v>
                </c:pt>
                <c:pt idx="5865">
                  <c:v>0.27975347949706503</c:v>
                </c:pt>
                <c:pt idx="5866">
                  <c:v>0.27978718014589798</c:v>
                </c:pt>
                <c:pt idx="5867">
                  <c:v>0.27962942307462901</c:v>
                </c:pt>
                <c:pt idx="5868">
                  <c:v>0.27928031623605798</c:v>
                </c:pt>
                <c:pt idx="5869">
                  <c:v>0.27874009852318499</c:v>
                </c:pt>
                <c:pt idx="5870">
                  <c:v>0.27800913960574303</c:v>
                </c:pt>
                <c:pt idx="5871">
                  <c:v>0.277087939677227</c:v>
                </c:pt>
                <c:pt idx="5872">
                  <c:v>0.27597712911261701</c:v>
                </c:pt>
                <c:pt idx="5873">
                  <c:v>0.27467746803701298</c:v>
                </c:pt>
                <c:pt idx="5874">
                  <c:v>0.273189845805483</c:v>
                </c:pt>
                <c:pt idx="5875">
                  <c:v>0.27151528039447698</c:v>
                </c:pt>
                <c:pt idx="5876">
                  <c:v>0.26965491770523298</c:v>
                </c:pt>
                <c:pt idx="5877">
                  <c:v>0.26761003077963402</c:v>
                </c:pt>
                <c:pt idx="5878">
                  <c:v>0.26538201892907398</c:v>
                </c:pt>
                <c:pt idx="5879">
                  <c:v>0.26297240677690797</c:v>
                </c:pt>
                <c:pt idx="5880">
                  <c:v>0.26038284321515598</c:v>
                </c:pt>
                <c:pt idx="5881">
                  <c:v>0.25761510027617202</c:v>
                </c:pt>
                <c:pt idx="5882">
                  <c:v>0.25467107192004901</c:v>
                </c:pt>
                <c:pt idx="5883">
                  <c:v>0.25155277273857701</c:v>
                </c:pt>
                <c:pt idx="5884">
                  <c:v>0.24826233657667399</c:v>
                </c:pt>
                <c:pt idx="5885">
                  <c:v>0.24480201507219199</c:v>
                </c:pt>
                <c:pt idx="5886">
                  <c:v>0.24117417611513201</c:v>
                </c:pt>
                <c:pt idx="5887">
                  <c:v>0.2373813022273</c:v>
                </c:pt>
                <c:pt idx="5888">
                  <c:v>0.233425988863522</c:v>
                </c:pt>
                <c:pt idx="5889">
                  <c:v>0.22931094263558299</c:v>
                </c:pt>
                <c:pt idx="5890">
                  <c:v>0.22503897946009599</c:v>
                </c:pt>
                <c:pt idx="5891">
                  <c:v>0.220613022631579</c:v>
                </c:pt>
                <c:pt idx="5892">
                  <c:v>0.21603610082205199</c:v>
                </c:pt>
                <c:pt idx="5893">
                  <c:v>0.21131134600852</c:v>
                </c:pt>
                <c:pt idx="5894">
                  <c:v>0.20644199132977101</c:v>
                </c:pt>
                <c:pt idx="5895">
                  <c:v>0.201431368873947</c:v>
                </c:pt>
                <c:pt idx="5896">
                  <c:v>0.19628290739840301</c:v>
                </c:pt>
                <c:pt idx="5897">
                  <c:v>0.19100012998341601</c:v>
                </c:pt>
                <c:pt idx="5898">
                  <c:v>0.18558665162134899</c:v>
                </c:pt>
                <c:pt idx="5899">
                  <c:v>0.180046176742922</c:v>
                </c:pt>
                <c:pt idx="5900">
                  <c:v>0.17438249668227701</c:v>
                </c:pt>
                <c:pt idx="5901">
                  <c:v>0.16859948708257599</c:v>
                </c:pt>
                <c:pt idx="5902">
                  <c:v>0.16270110524390999</c:v>
                </c:pt>
                <c:pt idx="5903">
                  <c:v>0.15669138741532601</c:v>
                </c:pt>
                <c:pt idx="5904">
                  <c:v>0.15057444603282999</c:v>
                </c:pt>
                <c:pt idx="5905">
                  <c:v>0.14435446690525899</c:v>
                </c:pt>
                <c:pt idx="5906">
                  <c:v>0.138035706349941</c:v>
                </c:pt>
                <c:pt idx="5907">
                  <c:v>0.131622488280106</c:v>
                </c:pt>
                <c:pt idx="5908">
                  <c:v>0.12511920124604201</c:v>
                </c:pt>
                <c:pt idx="5909">
                  <c:v>0.118530295432022</c:v>
                </c:pt>
                <c:pt idx="5910">
                  <c:v>0.11186027961105</c:v>
                </c:pt>
                <c:pt idx="5911">
                  <c:v>0.10511371805952401</c:v>
                </c:pt>
                <c:pt idx="5912">
                  <c:v>9.8295227433903398E-2</c:v>
                </c:pt>
                <c:pt idx="5913">
                  <c:v>9.1409473611550801E-2</c:v>
                </c:pt>
                <c:pt idx="5914">
                  <c:v>8.4461168497876493E-2</c:v>
                </c:pt>
                <c:pt idx="5915">
                  <c:v>7.7455066801995306E-2</c:v>
                </c:pt>
                <c:pt idx="5916">
                  <c:v>7.0395962783089502E-2</c:v>
                </c:pt>
                <c:pt idx="5917">
                  <c:v>6.3288686969708297E-2</c:v>
                </c:pt>
                <c:pt idx="5918">
                  <c:v>5.6138102854248598E-2</c:v>
                </c:pt>
                <c:pt idx="5919">
                  <c:v>4.8949103564878103E-2</c:v>
                </c:pt>
                <c:pt idx="5920">
                  <c:v>4.1726608517179201E-2</c:v>
                </c:pt>
                <c:pt idx="5921">
                  <c:v>3.4475560047804103E-2</c:v>
                </c:pt>
                <c:pt idx="5922">
                  <c:v>2.7200920032445602E-2</c:v>
                </c:pt>
                <c:pt idx="5923">
                  <c:v>1.99076664904368E-2</c:v>
                </c:pt>
                <c:pt idx="5924">
                  <c:v>1.2600790178303701E-2</c:v>
                </c:pt>
                <c:pt idx="5925">
                  <c:v>5.2852911746029503E-3</c:v>
                </c:pt>
                <c:pt idx="5926">
                  <c:v>-2.0338245416214101E-3</c:v>
                </c:pt>
                <c:pt idx="5927">
                  <c:v>-9.35154851641707E-3</c:v>
                </c:pt>
                <c:pt idx="5928">
                  <c:v>-1.6662873248197201E-2</c:v>
                </c:pt>
                <c:pt idx="5929">
                  <c:v>-2.3962795614362299E-2</c:v>
                </c:pt>
                <c:pt idx="5930">
                  <c:v>-3.1246320294924999E-2</c:v>
                </c:pt>
                <c:pt idx="5931">
                  <c:v>-3.85084631907966E-2</c:v>
                </c:pt>
                <c:pt idx="5932">
                  <c:v>-4.5744254834393802E-2</c:v>
                </c:pt>
                <c:pt idx="5933">
                  <c:v>-5.2948743790234697E-2</c:v>
                </c:pt>
                <c:pt idx="5934">
                  <c:v>-6.01170000431938E-2</c:v>
                </c:pt>
                <c:pt idx="5935">
                  <c:v>-6.72441183721008E-2</c:v>
                </c:pt>
                <c:pt idx="5936">
                  <c:v>-7.4325221706371195E-2</c:v>
                </c:pt>
                <c:pt idx="5937">
                  <c:v>-8.1355464463375202E-2</c:v>
                </c:pt>
                <c:pt idx="5938">
                  <c:v>-8.8330035864258194E-2</c:v>
                </c:pt>
                <c:pt idx="5939">
                  <c:v>-9.5244163225945894E-2</c:v>
                </c:pt>
                <c:pt idx="5940">
                  <c:v>-0.10209311522708001</c:v>
                </c:pt>
                <c:pt idx="5941">
                  <c:v>-0.108872205145651</c:v>
                </c:pt>
                <c:pt idx="5942">
                  <c:v>-0.115576794066111</c:v>
                </c:pt>
                <c:pt idx="5943">
                  <c:v>-0.122202294053772</c:v>
                </c:pt>
                <c:pt idx="5944">
                  <c:v>-0.12874417129432</c:v>
                </c:pt>
                <c:pt idx="5945">
                  <c:v>-0.13519794919629299</c:v>
                </c:pt>
                <c:pt idx="5946">
                  <c:v>-0.141559211454405</c:v>
                </c:pt>
                <c:pt idx="5947">
                  <c:v>-0.14782360507160699</c:v>
                </c:pt>
                <c:pt idx="5948">
                  <c:v>-0.15398684333784099</c:v>
                </c:pt>
                <c:pt idx="5949">
                  <c:v>-0.160044708763419</c:v>
                </c:pt>
                <c:pt idx="5950">
                  <c:v>-0.16599305596504399</c:v>
                </c:pt>
                <c:pt idx="5951">
                  <c:v>-0.17182781450248799</c:v>
                </c:pt>
                <c:pt idx="5952">
                  <c:v>-0.17754499166398199</c:v>
                </c:pt>
                <c:pt idx="5953">
                  <c:v>-0.183140675198421</c:v>
                </c:pt>
                <c:pt idx="5954">
                  <c:v>-0.188611035992508</c:v>
                </c:pt>
                <c:pt idx="5955">
                  <c:v>-0.19395233069100501</c:v>
                </c:pt>
                <c:pt idx="5956">
                  <c:v>-0.19916090425830901</c:v>
                </c:pt>
                <c:pt idx="5957">
                  <c:v>-0.204233192479577</c:v>
                </c:pt>
                <c:pt idx="5958">
                  <c:v>-0.20916572439971201</c:v>
                </c:pt>
                <c:pt idx="5959">
                  <c:v>-0.213955124698535</c:v>
                </c:pt>
                <c:pt idx="5960">
                  <c:v>-0.218598116000499</c:v>
                </c:pt>
                <c:pt idx="5961">
                  <c:v>-0.22309152111739899</c:v>
                </c:pt>
                <c:pt idx="5962">
                  <c:v>-0.22743226522250701</c:v>
                </c:pt>
                <c:pt idx="5963">
                  <c:v>-0.23161737795467599</c:v>
                </c:pt>
                <c:pt idx="5964">
                  <c:v>-0.235643995450945</c:v>
                </c:pt>
                <c:pt idx="5965">
                  <c:v>-0.23950936230627501</c:v>
                </c:pt>
                <c:pt idx="5966">
                  <c:v>-0.24321083345907099</c:v>
                </c:pt>
                <c:pt idx="5967">
                  <c:v>-0.246745876001186</c:v>
                </c:pt>
                <c:pt idx="5968">
                  <c:v>-0.25011207091118498</c:v>
                </c:pt>
                <c:pt idx="5969">
                  <c:v>-0.25330711470968098</c:v>
                </c:pt>
                <c:pt idx="5970">
                  <c:v>-0.25632882103559201</c:v>
                </c:pt>
                <c:pt idx="5971">
                  <c:v>-0.25917512214227201</c:v>
                </c:pt>
                <c:pt idx="5972">
                  <c:v>-0.26184407031245599</c:v>
                </c:pt>
                <c:pt idx="5973">
                  <c:v>-0.26433383919108699</c:v>
                </c:pt>
                <c:pt idx="5974">
                  <c:v>-0.26664272503508202</c:v>
                </c:pt>
                <c:pt idx="5975">
                  <c:v>-0.26876914787919798</c:v>
                </c:pt>
                <c:pt idx="5976">
                  <c:v>-0.27071165261720198</c:v>
                </c:pt>
                <c:pt idx="5977">
                  <c:v>-0.27246890999759699</c:v>
                </c:pt>
                <c:pt idx="5978">
                  <c:v>-0.27403971753322298</c:v>
                </c:pt>
                <c:pt idx="5979">
                  <c:v>-0.27542300032411599</c:v>
                </c:pt>
                <c:pt idx="5980">
                  <c:v>-0.276617811793062</c:v>
                </c:pt>
                <c:pt idx="5981">
                  <c:v>-0.27762333433333902</c:v>
                </c:pt>
                <c:pt idx="5982">
                  <c:v>-0.27843887986819699</c:v>
                </c:pt>
                <c:pt idx="5983">
                  <c:v>-0.27906389032171502</c:v>
                </c:pt>
                <c:pt idx="5984">
                  <c:v>-0.27949793800068401</c:v>
                </c:pt>
                <c:pt idx="5985">
                  <c:v>-0.27974072588728199</c:v>
                </c:pt>
                <c:pt idx="5986">
                  <c:v>-0.27979208784232001</c:v>
                </c:pt>
                <c:pt idx="5987">
                  <c:v>-0.27965198871892999</c:v>
                </c:pt>
                <c:pt idx="5988">
                  <c:v>-0.27932052438661997</c:v>
                </c:pt>
                <c:pt idx="5989">
                  <c:v>-0.27879792166566397</c:v>
                </c:pt>
                <c:pt idx="5990">
                  <c:v>-0.27808453817189599</c:v>
                </c:pt>
                <c:pt idx="5991">
                  <c:v>-0.27718086207199</c:v>
                </c:pt>
                <c:pt idx="5992">
                  <c:v>-0.27608751174941099</c:v>
                </c:pt>
                <c:pt idx="5993">
                  <c:v>-0.27480523538125401</c:v>
                </c:pt>
                <c:pt idx="5994">
                  <c:v>-0.273334910426273</c:v>
                </c:pt>
                <c:pt idx="5995">
                  <c:v>-0.27167754302443198</c:v>
                </c:pt>
                <c:pt idx="5996">
                  <c:v>-0.26983426730840998</c:v>
                </c:pt>
                <c:pt idx="5997">
                  <c:v>-0.26780634462751501</c:v>
                </c:pt>
                <c:pt idx="5998">
                  <c:v>-0.26559516268454703</c:v>
                </c:pt>
                <c:pt idx="5999">
                  <c:v>-0.26320223458619402</c:v>
                </c:pt>
                <c:pt idx="6000">
                  <c:v>-0.26062919780761701</c:v>
                </c:pt>
                <c:pt idx="6001">
                  <c:v>-0.25787781307193097</c:v>
                </c:pt>
                <c:pt idx="6002">
                  <c:v>-0.25494996314534601</c:v>
                </c:pt>
                <c:pt idx="6003">
                  <c:v>-0.25184765154879302</c:v>
                </c:pt>
                <c:pt idx="6004">
                  <c:v>-0.24857300118692099</c:v>
                </c:pt>
                <c:pt idx="6005">
                  <c:v>-0.245128252895396</c:v>
                </c:pt>
                <c:pt idx="6006">
                  <c:v>-0.24151576390750501</c:v>
                </c:pt>
                <c:pt idx="6007">
                  <c:v>-0.237738006241106</c:v>
                </c:pt>
                <c:pt idx="6008">
                  <c:v>-0.23379756500703</c:v>
                </c:pt>
                <c:pt idx="6009">
                  <c:v>-0.229697136640097</c:v>
                </c:pt>
                <c:pt idx="6010">
                  <c:v>-0.22543952705395201</c:v>
                </c:pt>
                <c:pt idx="6011">
                  <c:v>-0.22102764972098701</c:v>
                </c:pt>
                <c:pt idx="6012">
                  <c:v>-0.21646452367865199</c:v>
                </c:pt>
                <c:pt idx="6013">
                  <c:v>-0.211753271463543</c:v>
                </c:pt>
                <c:pt idx="6014">
                  <c:v>-0.20689711697464999</c:v>
                </c:pt>
                <c:pt idx="6015">
                  <c:v>-0.20189938326725701</c:v>
                </c:pt>
                <c:pt idx="6016">
                  <c:v>-0.19676349027897699</c:v>
                </c:pt>
                <c:pt idx="6017">
                  <c:v>-0.19149295248949999</c:v>
                </c:pt>
                <c:pt idx="6018">
                  <c:v>-0.186091376515643</c:v>
                </c:pt>
                <c:pt idx="6019">
                  <c:v>-0.18056245864334899</c:v>
                </c:pt>
                <c:pt idx="6020">
                  <c:v>-0.174909982298325</c:v>
                </c:pt>
                <c:pt idx="6021">
                  <c:v>-0.16913781545706</c:v>
                </c:pt>
                <c:pt idx="6022">
                  <c:v>-0.163249907999968</c:v>
                </c:pt>
                <c:pt idx="6023">
                  <c:v>-0.15725028900850199</c:v>
                </c:pt>
                <c:pt idx="6024">
                  <c:v>-0.15114306400805599</c:v>
                </c:pt>
                <c:pt idx="6025">
                  <c:v>-0.144932412158571</c:v>
                </c:pt>
                <c:pt idx="6026">
                  <c:v>-0.13862258339473901</c:v>
                </c:pt>
                <c:pt idx="6027">
                  <c:v>-0.13221789551778601</c:v>
                </c:pt>
                <c:pt idx="6028">
                  <c:v>-0.12572273124080799</c:v>
                </c:pt>
                <c:pt idx="6029">
                  <c:v>-0.119141535189695</c:v>
                </c:pt>
                <c:pt idx="6030">
                  <c:v>-0.112478810861679</c:v>
                </c:pt>
                <c:pt idx="6031">
                  <c:v>-0.105739117543603</c:v>
                </c:pt>
                <c:pt idx="6032">
                  <c:v>-9.8927067192014204E-2</c:v>
                </c:pt>
                <c:pt idx="6033">
                  <c:v>-9.2047321277207994E-2</c:v>
                </c:pt>
                <c:pt idx="6034">
                  <c:v>-8.5104587593398104E-2</c:v>
                </c:pt>
                <c:pt idx="6035">
                  <c:v>-7.8103617037182799E-2</c:v>
                </c:pt>
                <c:pt idx="6036">
                  <c:v>-7.1049200356517295E-2</c:v>
                </c:pt>
                <c:pt idx="6037">
                  <c:v>-6.3946164872416195E-2</c:v>
                </c:pt>
                <c:pt idx="6038">
                  <c:v>-5.6799371175628798E-2</c:v>
                </c:pt>
                <c:pt idx="6039">
                  <c:v>-4.9613709800548002E-2</c:v>
                </c:pt>
                <c:pt idx="6040">
                  <c:v>-4.23940978786293E-2</c:v>
                </c:pt>
                <c:pt idx="6041">
                  <c:v>-3.51454757736087E-2</c:v>
                </c:pt>
                <c:pt idx="6042">
                  <c:v>-2.78728037008232E-2</c:v>
                </c:pt>
                <c:pt idx="6043">
                  <c:v>-2.0581058332947402E-2</c:v>
                </c:pt>
                <c:pt idx="6044">
                  <c:v>-1.32752293944676E-2</c:v>
                </c:pt>
                <c:pt idx="6045">
                  <c:v>-5.96031624722457E-3</c:v>
                </c:pt>
                <c:pt idx="6046">
                  <c:v>1.3586755306375499E-3</c:v>
                </c:pt>
                <c:pt idx="6047">
                  <c:v>8.6767375699772706E-3</c:v>
                </c:pt>
                <c:pt idx="6048">
                  <c:v>1.5988862137870999E-2</c:v>
                </c:pt>
                <c:pt idx="6049">
                  <c:v>2.3290045564393101E-2</c:v>
                </c:pt>
                <c:pt idx="6050">
                  <c:v>3.0575291666615802E-2</c:v>
                </c:pt>
                <c:pt idx="6051">
                  <c:v>3.7839615167485199E-2</c:v>
                </c:pt>
                <c:pt idx="6052">
                  <c:v>4.5078045107235301E-2</c:v>
                </c:pt>
                <c:pt idx="6053">
                  <c:v>5.2285628245004101E-2</c:v>
                </c:pt>
                <c:pt idx="6054">
                  <c:v>5.9457432448324701E-2</c:v>
                </c:pt>
                <c:pt idx="6055">
                  <c:v>6.6588550068172395E-2</c:v>
                </c:pt>
                <c:pt idx="6056">
                  <c:v>7.3674101297257294E-2</c:v>
                </c:pt>
                <c:pt idx="6057">
                  <c:v>8.0709237509265397E-2</c:v>
                </c:pt>
                <c:pt idx="6058">
                  <c:v>8.7689144576762301E-2</c:v>
                </c:pt>
                <c:pt idx="6059">
                  <c:v>9.4609046165489194E-2</c:v>
                </c:pt>
                <c:pt idx="6060">
                  <c:v>0.101464207002798</c:v>
                </c:pt>
                <c:pt idx="6061">
                  <c:v>0.108249936117986</c:v>
                </c:pt>
                <c:pt idx="6062">
                  <c:v>0.114961590052319</c:v>
                </c:pt>
                <c:pt idx="6063">
                  <c:v>0.12159457603653701</c:v>
                </c:pt>
                <c:pt idx="6064">
                  <c:v>0.128144355133674</c:v>
                </c:pt>
                <c:pt idx="6065">
                  <c:v>0.13460644534504901</c:v>
                </c:pt>
                <c:pt idx="6066">
                  <c:v>0.140976424677279</c:v>
                </c:pt>
                <c:pt idx="6067">
                  <c:v>0.147249934168243</c:v>
                </c:pt>
                <c:pt idx="6068">
                  <c:v>0.15342268086991001</c:v>
                </c:pt>
                <c:pt idx="6069">
                  <c:v>0.159490440785993</c:v>
                </c:pt>
                <c:pt idx="6070">
                  <c:v>0.165449061762418</c:v>
                </c:pt>
                <c:pt idx="6071">
                  <c:v>0.17129446632863601</c:v>
                </c:pt>
                <c:pt idx="6072">
                  <c:v>0.177022654487826</c:v>
                </c:pt>
                <c:pt idx="6073">
                  <c:v>0.182629706454082</c:v>
                </c:pt>
                <c:pt idx="6074">
                  <c:v>0.18811178533471401</c:v>
                </c:pt>
                <c:pt idx="6075">
                  <c:v>0.19346513975582899</c:v>
                </c:pt>
                <c:pt idx="6076">
                  <c:v>0.19868610642937901</c:v>
                </c:pt>
                <c:pt idx="6077">
                  <c:v>0.20377111265994899</c:v>
                </c:pt>
                <c:pt idx="6078">
                  <c:v>0.20871667878953901</c:v>
                </c:pt>
                <c:pt idx="6079">
                  <c:v>0.213519420578687</c:v>
                </c:pt>
                <c:pt idx="6080">
                  <c:v>0.21817605152229899</c:v>
                </c:pt>
                <c:pt idx="6081">
                  <c:v>0.22268338509859201</c:v>
                </c:pt>
                <c:pt idx="6082">
                  <c:v>0.22703833694962799</c:v>
                </c:pt>
                <c:pt idx="6083">
                  <c:v>0.23123792699192899</c:v>
                </c:pt>
                <c:pt idx="6084">
                  <c:v>0.235279281455747</c:v>
                </c:pt>
                <c:pt idx="6085">
                  <c:v>0.23915963485156899</c:v>
                </c:pt>
                <c:pt idx="6086">
                  <c:v>0.24287633186254501</c:v>
                </c:pt>
                <c:pt idx="6087">
                  <c:v>0.24642682916150799</c:v>
                </c:pt>
                <c:pt idx="6088">
                  <c:v>0.249808697151371</c:v>
                </c:pt>
                <c:pt idx="6089">
                  <c:v>0.25301962162769098</c:v>
                </c:pt>
                <c:pt idx="6090">
                  <c:v>0.256057405362279</c:v>
                </c:pt>
                <c:pt idx="6091">
                  <c:v>0.25891996960675101</c:v>
                </c:pt>
                <c:pt idx="6092">
                  <c:v>0.26160535551501901</c:v>
                </c:pt>
                <c:pt idx="6093">
                  <c:v>0.26411172548371697</c:v>
                </c:pt>
                <c:pt idx="6094">
                  <c:v>0.26643736440967403</c:v>
                </c:pt>
                <c:pt idx="6095">
                  <c:v>0.26858068086355302</c:v>
                </c:pt>
                <c:pt idx="6096">
                  <c:v>0.27054020817886398</c:v>
                </c:pt>
                <c:pt idx="6097">
                  <c:v>0.27231460545559799</c:v>
                </c:pt>
                <c:pt idx="6098">
                  <c:v>0.27390265847780398</c:v>
                </c:pt>
                <c:pt idx="6099">
                  <c:v>0.27530328054447101</c:v>
                </c:pt>
                <c:pt idx="6100">
                  <c:v>0.27651551321316098</c:v>
                </c:pt>
                <c:pt idx="6101">
                  <c:v>0.27753852695586201</c:v>
                </c:pt>
                <c:pt idx="6102">
                  <c:v>0.27837162172663699</c:v>
                </c:pt>
                <c:pt idx="6103">
                  <c:v>0.27901422744066201</c:v>
                </c:pt>
                <c:pt idx="6104">
                  <c:v>0.279465904364333</c:v>
                </c:pt>
                <c:pt idx="6105">
                  <c:v>0.27972634341617603</c:v>
                </c:pt>
                <c:pt idx="6106">
                  <c:v>0.27979536637835001</c:v>
                </c:pt>
                <c:pt idx="6107">
                  <c:v>0.279672926018603</c:v>
                </c:pt>
                <c:pt idx="6108">
                  <c:v>0.27935910612259002</c:v>
                </c:pt>
                <c:pt idx="6109">
                  <c:v>0.27885412143653798</c:v>
                </c:pt>
                <c:pt idx="6110">
                  <c:v>0.27815831752030001</c:v>
                </c:pt>
                <c:pt idx="6111">
                  <c:v>0.27727217051088698</c:v>
                </c:pt>
                <c:pt idx="6112">
                  <c:v>0.27619628679664798</c:v>
                </c:pt>
                <c:pt idx="6113">
                  <c:v>0.27493140260231802</c:v>
                </c:pt>
                <c:pt idx="6114">
                  <c:v>0.27347838348522502</c:v>
                </c:pt>
                <c:pt idx="6115">
                  <c:v>0.27183822374299099</c:v>
                </c:pt>
                <c:pt idx="6116">
                  <c:v>0.27001204573313198</c:v>
                </c:pt>
                <c:pt idx="6117">
                  <c:v>0.268001099105035</c:v>
                </c:pt>
                <c:pt idx="6118">
                  <c:v>0.265806759944827</c:v>
                </c:pt>
                <c:pt idx="6119">
                  <c:v>0.26343052983371701</c:v>
                </c:pt>
                <c:pt idx="6120">
                  <c:v>0.260874034820474</c:v>
                </c:pt>
                <c:pt idx="6121">
                  <c:v>0.25813902430872099</c:v>
                </c:pt>
                <c:pt idx="6122">
                  <c:v>0.25522736985982403</c:v>
                </c:pt>
                <c:pt idx="6123">
                  <c:v>0.25214106391218499</c:v>
                </c:pt>
                <c:pt idx="6124">
                  <c:v>0.24888221841782601</c:v>
                </c:pt>
                <c:pt idx="6125">
                  <c:v>0.24545306339717901</c:v>
                </c:pt>
                <c:pt idx="6126">
                  <c:v>0.24185594541309099</c:v>
                </c:pt>
                <c:pt idx="6127">
                  <c:v>0.23809332596507701</c:v>
                </c:pt>
                <c:pt idx="6128">
                  <c:v>0.23416777980492101</c:v>
                </c:pt>
                <c:pt idx="6129">
                  <c:v>0.23008199317477801</c:v>
                </c:pt>
                <c:pt idx="6130">
                  <c:v>0.225838761968988</c:v>
                </c:pt>
                <c:pt idx="6131">
                  <c:v>0.22144098982084801</c:v>
                </c:pt>
                <c:pt idx="6132">
                  <c:v>0.21689168611566401</c:v>
                </c:pt>
                <c:pt idx="6133">
                  <c:v>0.21219396393143899</c:v>
                </c:pt>
                <c:pt idx="6134">
                  <c:v>0.20735103790859399</c:v>
                </c:pt>
                <c:pt idx="6135">
                  <c:v>0.20236622205020299</c:v>
                </c:pt>
                <c:pt idx="6136">
                  <c:v>0.197242927454226</c:v>
                </c:pt>
                <c:pt idx="6137">
                  <c:v>0.191984659979303</c:v>
                </c:pt>
                <c:pt idx="6138">
                  <c:v>0.18659501784570201</c:v>
                </c:pt>
                <c:pt idx="6139">
                  <c:v>0.18107768917306599</c:v>
                </c:pt>
                <c:pt idx="6140">
                  <c:v>0.175436449456642</c:v>
                </c:pt>
                <c:pt idx="6141">
                  <c:v>0.16967515898371699</c:v>
                </c:pt>
                <c:pt idx="6142">
                  <c:v>0.16379776019203399</c:v>
                </c:pt>
                <c:pt idx="6143">
                  <c:v>0.15780827497198899</c:v>
                </c:pt>
                <c:pt idx="6144">
                  <c:v>0.15171080191445999</c:v>
                </c:pt>
                <c:pt idx="6145">
                  <c:v>0.14550951350615601</c:v>
                </c:pt>
                <c:pt idx="6146">
                  <c:v>0.139208653274388</c:v>
                </c:pt>
                <c:pt idx="6147">
                  <c:v>0.132812532883236</c:v>
                </c:pt>
                <c:pt idx="6148">
                  <c:v>0.12632552918308601</c:v>
                </c:pt>
                <c:pt idx="6149">
                  <c:v>0.11975208121556299</c:v>
                </c:pt>
                <c:pt idx="6150">
                  <c:v>0.113096687175904</c:v>
                </c:pt>
                <c:pt idx="6151">
                  <c:v>0.106363901334854</c:v>
                </c:pt>
                <c:pt idx="6152">
                  <c:v>9.9558330922186897E-2</c:v>
                </c:pt>
                <c:pt idx="6153">
                  <c:v>9.2684632973992501E-2</c:v>
                </c:pt>
                <c:pt idx="6154">
                  <c:v>8.57475111458747E-2</c:v>
                </c:pt>
                <c:pt idx="6155">
                  <c:v>7.8751712494251905E-2</c:v>
                </c:pt>
                <c:pt idx="6156">
                  <c:v>7.1702024227956906E-2</c:v>
                </c:pt>
                <c:pt idx="6157">
                  <c:v>6.4603270432361401E-2</c:v>
                </c:pt>
                <c:pt idx="6158">
                  <c:v>5.7460308768265099E-2</c:v>
                </c:pt>
                <c:pt idx="6159">
                  <c:v>5.0278027147809899E-2</c:v>
                </c:pt>
                <c:pt idx="6160">
                  <c:v>4.3061340389692802E-2</c:v>
                </c:pt>
                <c:pt idx="6161">
                  <c:v>3.5815186855966998E-2</c:v>
                </c:pt>
                <c:pt idx="6162">
                  <c:v>2.85445250727322E-2</c:v>
                </c:pt>
                <c:pt idx="6163">
                  <c:v>2.1254330337026301E-2</c:v>
                </c:pt>
                <c:pt idx="6164">
                  <c:v>1.39495913122414E-2</c:v>
                </c:pt>
                <c:pt idx="6165">
                  <c:v>6.6353066143931402E-3</c:v>
                </c:pt>
                <c:pt idx="6166">
                  <c:v>-6.8351860842091395E-4</c:v>
                </c:pt>
                <c:pt idx="6167">
                  <c:v>-8.0018761010325103E-3</c:v>
                </c:pt>
                <c:pt idx="6168">
                  <c:v>-1.5314757928340099E-2</c:v>
                </c:pt>
                <c:pt idx="6169">
                  <c:v>-2.26171599022271E-2</c:v>
                </c:pt>
                <c:pt idx="6170">
                  <c:v>-2.9904085005916601E-2</c:v>
                </c:pt>
                <c:pt idx="6171">
                  <c:v>-3.7170546813417901E-2</c:v>
                </c:pt>
                <c:pt idx="6172">
                  <c:v>-4.4411572901726801E-2</c:v>
                </c:pt>
                <c:pt idx="6173">
                  <c:v>-5.1622208253442797E-2</c:v>
                </c:pt>
                <c:pt idx="6174">
                  <c:v>-5.8797518647476003E-2</c:v>
                </c:pt>
                <c:pt idx="6175">
                  <c:v>-6.5932594035523595E-2</c:v>
                </c:pt>
                <c:pt idx="6176">
                  <c:v>-7.3022551902004004E-2</c:v>
                </c:pt>
                <c:pt idx="6177">
                  <c:v>-8.0062540605151403E-2</c:v>
                </c:pt>
                <c:pt idx="6178">
                  <c:v>-8.7047742696982996E-2</c:v>
                </c:pt>
                <c:pt idx="6179">
                  <c:v>-9.3973378219867107E-2</c:v>
                </c:pt>
                <c:pt idx="6180">
                  <c:v>-0.100834707977438</c:v>
                </c:pt>
                <c:pt idx="6181">
                  <c:v>-0.107627036777614</c:v>
                </c:pt>
                <c:pt idx="6182">
                  <c:v>-0.114345716645514</c:v>
                </c:pt>
                <c:pt idx="6183">
                  <c:v>-0.120986150004045</c:v>
                </c:pt>
                <c:pt idx="6184">
                  <c:v>-0.12754379282002301</c:v>
                </c:pt>
                <c:pt idx="6185">
                  <c:v>-0.134014157713639</c:v>
                </c:pt>
                <c:pt idx="6186">
                  <c:v>-0.14039281702916701</c:v>
                </c:pt>
                <c:pt idx="6187">
                  <c:v>-0.146675405864792</c:v>
                </c:pt>
                <c:pt idx="6188">
                  <c:v>-0.15285762505951001</c:v>
                </c:pt>
                <c:pt idx="6189">
                  <c:v>-0.15893524413502699</c:v>
                </c:pt>
                <c:pt idx="6190">
                  <c:v>-0.16490410419067</c:v>
                </c:pt>
                <c:pt idx="6191">
                  <c:v>-0.17076012074931099</c:v>
                </c:pt>
                <c:pt idx="6192">
                  <c:v>-0.17649928655236799</c:v>
                </c:pt>
                <c:pt idx="6193">
                  <c:v>-0.18211767430195899</c:v>
                </c:pt>
                <c:pt idx="6194">
                  <c:v>-0.18761143934834401</c:v>
                </c:pt>
                <c:pt idx="6195">
                  <c:v>-0.19297682232081101</c:v>
                </c:pt>
                <c:pt idx="6196">
                  <c:v>-0.19821015170020501</c:v>
                </c:pt>
                <c:pt idx="6197">
                  <c:v>-0.203307846331339</c:v>
                </c:pt>
                <c:pt idx="6198">
                  <c:v>-0.20826641787357</c:v>
                </c:pt>
                <c:pt idx="6199">
                  <c:v>-0.213082473187862</c:v>
                </c:pt>
                <c:pt idx="6200">
                  <c:v>-0.21775271665870699</c:v>
                </c:pt>
                <c:pt idx="6201">
                  <c:v>-0.22227395244930101</c:v>
                </c:pt>
                <c:pt idx="6202">
                  <c:v>-0.22664308668845201</c:v>
                </c:pt>
                <c:pt idx="6203">
                  <c:v>-0.23085712958770799</c:v>
                </c:pt>
                <c:pt idx="6204">
                  <c:v>-0.234913197487262</c:v>
                </c:pt>
                <c:pt idx="6205">
                  <c:v>-0.23880851482923501</c:v>
                </c:pt>
                <c:pt idx="6206">
                  <c:v>-0.24254041605698001</c:v>
                </c:pt>
                <c:pt idx="6207">
                  <c:v>-0.24610634743912099</c:v>
                </c:pt>
                <c:pt idx="6208">
                  <c:v>-0.24950386881706199</c:v>
                </c:pt>
                <c:pt idx="6209">
                  <c:v>-0.252730655274786</c:v>
                </c:pt>
                <c:pt idx="6210">
                  <c:v>-0.25578449872978298</c:v>
                </c:pt>
                <c:pt idx="6211">
                  <c:v>-0.25866330944404198</c:v>
                </c:pt>
                <c:pt idx="6212">
                  <c:v>-0.261365117454052</c:v>
                </c:pt>
                <c:pt idx="6213">
                  <c:v>-0.263888073918842</c:v>
                </c:pt>
                <c:pt idx="6214">
                  <c:v>-0.26623045238513998</c:v>
                </c:pt>
                <c:pt idx="6215">
                  <c:v>-0.26839064996877898</c:v>
                </c:pt>
                <c:pt idx="6216">
                  <c:v>-0.270367188451552</c:v>
                </c:pt>
                <c:pt idx="6217">
                  <c:v>-0.27215871529274699</c:v>
                </c:pt>
                <c:pt idx="6218">
                  <c:v>-0.27376400455469102</c:v>
                </c:pt>
                <c:pt idx="6219">
                  <c:v>-0.27518195774165499</c:v>
                </c:pt>
                <c:pt idx="6220">
                  <c:v>-0.276411604551556</c:v>
                </c:pt>
                <c:pt idx="6221">
                  <c:v>-0.277452103539924</c:v>
                </c:pt>
                <c:pt idx="6222">
                  <c:v>-0.27830274269570998</c:v>
                </c:pt>
                <c:pt idx="6223">
                  <c:v>-0.27896293992850801</c:v>
                </c:pt>
                <c:pt idx="6224">
                  <c:v>-0.27943224346687701</c:v>
                </c:pt>
                <c:pt idx="6225">
                  <c:v>-0.27971033216749303</c:v>
                </c:pt>
                <c:pt idx="6226">
                  <c:v>-0.27979701573490101</c:v>
                </c:pt>
                <c:pt idx="6227">
                  <c:v>-0.279692234851736</c:v>
                </c:pt>
                <c:pt idx="6228">
                  <c:v>-0.27939606121931498</c:v>
                </c:pt>
                <c:pt idx="6229">
                  <c:v>-0.278908697508568</c:v>
                </c:pt>
                <c:pt idx="6230">
                  <c:v>-0.27823047722135602</c:v>
                </c:pt>
                <c:pt idx="6231">
                  <c:v>-0.27736186446225197</c:v>
                </c:pt>
                <c:pt idx="6232">
                  <c:v>-0.27630345362095798</c:v>
                </c:pt>
                <c:pt idx="6233">
                  <c:v>-0.275055968965563</c:v>
                </c:pt>
                <c:pt idx="6234">
                  <c:v>-0.27362026414693202</c:v>
                </c:pt>
                <c:pt idx="6235">
                  <c:v>-0.27199732161455098</c:v>
                </c:pt>
                <c:pt idx="6236">
                  <c:v>-0.27018825194423901</c:v>
                </c:pt>
                <c:pt idx="6237">
                  <c:v>-0.26819429307818798</c:v>
                </c:pt>
                <c:pt idx="6238">
                  <c:v>-0.26601680947783501</c:v>
                </c:pt>
                <c:pt idx="6239">
                  <c:v>-0.26365729119017201</c:v>
                </c:pt>
                <c:pt idx="6240">
                  <c:v>-0.261117352828103</c:v>
                </c:pt>
                <c:pt idx="6241">
                  <c:v>-0.25839873246557499</c:v>
                </c:pt>
                <c:pt idx="6242">
                  <c:v>-0.25550329044821202</c:v>
                </c:pt>
                <c:pt idx="6243">
                  <c:v>-0.25243300812028702</c:v>
                </c:pt>
                <c:pt idx="6244">
                  <c:v>-0.24918998646889601</c:v>
                </c:pt>
                <c:pt idx="6245">
                  <c:v>-0.24577644468625101</c:v>
                </c:pt>
                <c:pt idx="6246">
                  <c:v>-0.24219471865109701</c:v>
                </c:pt>
                <c:pt idx="6247">
                  <c:v>-0.238447259330274</c:v>
                </c:pt>
                <c:pt idx="6248">
                  <c:v>-0.23453663110152601</c:v>
                </c:pt>
                <c:pt idx="6249">
                  <c:v>-0.23046550999870299</c:v>
                </c:pt>
                <c:pt idx="6250">
                  <c:v>-0.22623668188055701</c:v>
                </c:pt>
                <c:pt idx="6251">
                  <c:v>-0.22185304052438501</c:v>
                </c:pt>
                <c:pt idx="6252">
                  <c:v>-0.21731758564582801</c:v>
                </c:pt>
                <c:pt idx="6253">
                  <c:v>-0.21263342084616499</c:v>
                </c:pt>
                <c:pt idx="6254">
                  <c:v>-0.207803751488532</c:v>
                </c:pt>
                <c:pt idx="6255">
                  <c:v>-0.20283188250449899</c:v>
                </c:pt>
                <c:pt idx="6256">
                  <c:v>-0.19772121613250701</c:v>
                </c:pt>
                <c:pt idx="6257">
                  <c:v>-0.192475249589734</c:v>
                </c:pt>
                <c:pt idx="6258">
                  <c:v>-0.187097572678946</c:v>
                </c:pt>
                <c:pt idx="6259">
                  <c:v>-0.18159186533201499</c:v>
                </c:pt>
                <c:pt idx="6260">
                  <c:v>-0.17596189509173901</c:v>
                </c:pt>
                <c:pt idx="6261">
                  <c:v>-0.17021151453373001</c:v>
                </c:pt>
                <c:pt idx="6262">
                  <c:v>-0.1643446586301</c:v>
                </c:pt>
                <c:pt idx="6263">
                  <c:v>-0.158365342056772</c:v>
                </c:pt>
                <c:pt idx="6264">
                  <c:v>-0.152277656446244</c:v>
                </c:pt>
                <c:pt idx="6265">
                  <c:v>-0.14608576758769601</c:v>
                </c:pt>
                <c:pt idx="6266">
                  <c:v>-0.13979391257634899</c:v>
                </c:pt>
                <c:pt idx="6267">
                  <c:v>-0.133406396914031</c:v>
                </c:pt>
                <c:pt idx="6268">
                  <c:v>-0.12692759156293301</c:v>
                </c:pt>
                <c:pt idx="6269">
                  <c:v>-0.120361929954568</c:v>
                </c:pt>
                <c:pt idx="6270">
                  <c:v>-0.113713904955986</c:v>
                </c:pt>
                <c:pt idx="6271">
                  <c:v>-0.106988065795314</c:v>
                </c:pt>
                <c:pt idx="6272">
                  <c:v>-0.10018901494872801</c:v>
                </c:pt>
                <c:pt idx="6273">
                  <c:v>-9.3321404990995394E-2</c:v>
                </c:pt>
                <c:pt idx="6274">
                  <c:v>-8.6389935411720895E-2</c:v>
                </c:pt>
                <c:pt idx="6275">
                  <c:v>-7.9399349399502397E-2</c:v>
                </c:pt>
                <c:pt idx="6276">
                  <c:v>-7.2354430596175801E-2</c:v>
                </c:pt>
                <c:pt idx="6277">
                  <c:v>-6.5259999823380196E-2</c:v>
                </c:pt>
                <c:pt idx="6278">
                  <c:v>-5.8120911783680798E-2</c:v>
                </c:pt>
                <c:pt idx="6279">
                  <c:v>-5.0942051738507299E-2</c:v>
                </c:pt>
                <c:pt idx="6280">
                  <c:v>-4.3728332165180697E-2</c:v>
                </c:pt>
                <c:pt idx="6281">
                  <c:v>-3.64846893953166E-2</c:v>
                </c:pt>
                <c:pt idx="6282">
                  <c:v>-2.9216080236904501E-2</c:v>
                </c:pt>
                <c:pt idx="6283">
                  <c:v>-2.1927478582376099E-2</c:v>
                </c:pt>
                <c:pt idx="6284">
                  <c:v>-1.4623872004981799E-2</c:v>
                </c:pt>
                <c:pt idx="6285">
                  <c:v>-7.3102583458059698E-3</c:v>
                </c:pt>
                <c:pt idx="6286" formatCode="0.00E+00">
                  <c:v>8.3577062440199508E-6</c:v>
                </c:pt>
                <c:pt idx="6287">
                  <c:v>7.3269680391349597E-3</c:v>
                </c:pt>
                <c:pt idx="6288">
                  <c:v>1.4640564544747299E-2</c:v>
                </c:pt>
                <c:pt idx="6289">
                  <c:v>2.1944142545911701E-2</c:v>
                </c:pt>
                <c:pt idx="6290">
                  <c:v>2.9232704221098499E-2</c:v>
                </c:pt>
                <c:pt idx="6291">
                  <c:v>3.6501262024415101E-2</c:v>
                </c:pt>
                <c:pt idx="6292">
                  <c:v>4.3744842098571997E-2</c:v>
                </c:pt>
                <c:pt idx="6293">
                  <c:v>5.0958487678482101E-2</c:v>
                </c:pt>
                <c:pt idx="6294">
                  <c:v>5.81372624831634E-2</c:v>
                </c:pt>
                <c:pt idx="6295">
                  <c:v>6.5276254093624794E-2</c:v>
                </c:pt>
                <c:pt idx="6296">
                  <c:v>7.2370577314422896E-2</c:v>
                </c:pt>
                <c:pt idx="6297">
                  <c:v>7.9415377516590002E-2</c:v>
                </c:pt>
                <c:pt idx="6298">
                  <c:v>8.64058339596456E-2</c:v>
                </c:pt>
                <c:pt idx="6299">
                  <c:v>9.3337163090417702E-2</c:v>
                </c:pt>
                <c:pt idx="6300">
                  <c:v>0.100204621816417</c:v>
                </c:pt>
                <c:pt idx="6301">
                  <c:v>0.107003510751526</c:v>
                </c:pt>
                <c:pt idx="6302">
                  <c:v>0.11372917743177299</c:v>
                </c:pt>
                <c:pt idx="6303">
                  <c:v>0.120377019499011</c:v>
                </c:pt>
                <c:pt idx="6304">
                  <c:v>0.126942487850291</c:v>
                </c:pt>
                <c:pt idx="6305">
                  <c:v>0.13342108975080899</c:v>
                </c:pt>
                <c:pt idx="6306">
                  <c:v>0.13980839190827199</c:v>
                </c:pt>
                <c:pt idx="6307">
                  <c:v>0.14610002350659201</c:v>
                </c:pt>
                <c:pt idx="6308">
                  <c:v>0.15229167919682099</c:v>
                </c:pt>
                <c:pt idx="6309">
                  <c:v>0.15837912204329299</c:v>
                </c:pt>
                <c:pt idx="6310">
                  <c:v>0.164358186422953</c:v>
                </c:pt>
                <c:pt idx="6311">
                  <c:v>0.170224780875877</c:v>
                </c:pt>
                <c:pt idx="6312">
                  <c:v>0.175974890905053</c:v>
                </c:pt>
                <c:pt idx="6313">
                  <c:v>0.181604581723491</c:v>
                </c:pt>
                <c:pt idx="6314">
                  <c:v>0.18711000094678701</c:v>
                </c:pt>
                <c:pt idx="6315">
                  <c:v>0.19248738122930401</c:v>
                </c:pt>
                <c:pt idx="6316">
                  <c:v>0.19773304284215501</c:v>
                </c:pt>
                <c:pt idx="6317">
                  <c:v>0.20284339619123301</c:v>
                </c:pt>
                <c:pt idx="6318">
                  <c:v>0.20781494427356401</c:v>
                </c:pt>
                <c:pt idx="6319">
                  <c:v>0.21264428507029701</c:v>
                </c:pt>
                <c:pt idx="6320">
                  <c:v>0.217328113874697</c:v>
                </c:pt>
                <c:pt idx="6321">
                  <c:v>0.22186322555355001</c:v>
                </c:pt>
                <c:pt idx="6322">
                  <c:v>0.22624651674042401</c:v>
                </c:pt>
                <c:pt idx="6323">
                  <c:v>0.23047498795930099</c:v>
                </c:pt>
                <c:pt idx="6324">
                  <c:v>0.23454574567710901</c:v>
                </c:pt>
                <c:pt idx="6325">
                  <c:v>0.23845600428375899</c:v>
                </c:pt>
                <c:pt idx="6326">
                  <c:v>0.24220308799833101</c:v>
                </c:pt>
                <c:pt idx="6327">
                  <c:v>0.24578443270010999</c:v>
                </c:pt>
                <c:pt idx="6328">
                  <c:v>0.24919758768320099</c:v>
                </c:pt>
                <c:pt idx="6329">
                  <c:v>0.25244021733354399</c:v>
                </c:pt>
                <c:pt idx="6330">
                  <c:v>0.25551010272717301</c:v>
                </c:pt>
                <c:pt idx="6331">
                  <c:v>0.25840514314861401</c:v>
                </c:pt>
                <c:pt idx="6332">
                  <c:v>0.26112335752840399</c:v>
                </c:pt>
                <c:pt idx="6333">
                  <c:v>0.26366288579873198</c:v>
                </c:pt>
                <c:pt idx="6334">
                  <c:v>0.26602199016627698</c:v>
                </c:pt>
                <c:pt idx="6335">
                  <c:v>0.26819905630137802</c:v>
                </c:pt>
                <c:pt idx="6336">
                  <c:v>0.27019259444271598</c:v>
                </c:pt>
                <c:pt idx="6337">
                  <c:v>0.272001240416752</c:v>
                </c:pt>
                <c:pt idx="6338">
                  <c:v>0.273623756571231</c:v>
                </c:pt>
                <c:pt idx="6339">
                  <c:v>0.27505903262210102</c:v>
                </c:pt>
                <c:pt idx="6340">
                  <c:v>0.27630608641328203</c:v>
                </c:pt>
                <c:pt idx="6341">
                  <c:v>0.27736406458874902</c:v>
                </c:pt>
                <c:pt idx="6342">
                  <c:v>0.27823224317648398</c:v>
                </c:pt>
                <c:pt idx="6343">
                  <c:v>0.27891002808388798</c:v>
                </c:pt>
                <c:pt idx="6344">
                  <c:v>0.27939695550431698</c:v>
                </c:pt>
                <c:pt idx="6345">
                  <c:v>0.27969269223446303</c:v>
                </c:pt>
                <c:pt idx="6346">
                  <c:v>0.27979703590236699</c:v>
                </c:pt>
                <c:pt idx="6347">
                  <c:v>0.27970991510589799</c:v>
                </c:pt>
                <c:pt idx="6348">
                  <c:v>0.279431389461615</c:v>
                </c:pt>
                <c:pt idx="6349">
                  <c:v>0.27896164956397301</c:v>
                </c:pt>
                <c:pt idx="6350">
                  <c:v>0.278301016854896</c:v>
                </c:pt>
                <c:pt idx="6351">
                  <c:v>0.27744994340381901</c:v>
                </c:pt>
                <c:pt idx="6352">
                  <c:v>0.27640901159833597</c:v>
                </c:pt>
                <c:pt idx="6353">
                  <c:v>0.27517893374567298</c:v>
                </c:pt>
                <c:pt idx="6354">
                  <c:v>0.27376055158525803</c:v>
                </c:pt>
                <c:pt idx="6355">
                  <c:v>0.27215483571272397</c:v>
                </c:pt>
                <c:pt idx="6356">
                  <c:v>0.27036288491572702</c:v>
                </c:pt>
                <c:pt idx="6357">
                  <c:v>0.26838592542205097</c:v>
                </c:pt>
                <c:pt idx="6358">
                  <c:v>0.26622531006050498</c:v>
                </c:pt>
                <c:pt idx="6359">
                  <c:v>0.26388251733518098</c:v>
                </c:pt>
                <c:pt idx="6360">
                  <c:v>0.26135915041372298</c:v>
                </c:pt>
                <c:pt idx="6361">
                  <c:v>0.25865693603027601</c:v>
                </c:pt>
                <c:pt idx="6362">
                  <c:v>0.25577772330389298</c:v>
                </c:pt>
                <c:pt idx="6363">
                  <c:v>0.252723482473179</c:v>
                </c:pt>
                <c:pt idx="6364">
                  <c:v>0.24949630354807201</c:v>
                </c:pt>
                <c:pt idx="6365">
                  <c:v>0.246098394879641</c:v>
                </c:pt>
                <c:pt idx="6366">
                  <c:v>0.24253208164893</c:v>
                </c:pt>
                <c:pt idx="6367">
                  <c:v>0.238799804275831</c:v>
                </c:pt>
                <c:pt idx="6368">
                  <c:v>0.23490411674911599</c:v>
                </c:pt>
                <c:pt idx="6369">
                  <c:v>0.23084768487874699</c:v>
                </c:pt>
                <c:pt idx="6370">
                  <c:v>0.226633284471668</c:v>
                </c:pt>
                <c:pt idx="6371">
                  <c:v>0.22226379943232999</c:v>
                </c:pt>
                <c:pt idx="6372">
                  <c:v>0.217742219789234</c:v>
                </c:pt>
                <c:pt idx="6373">
                  <c:v>0.21307163964887099</c:v>
                </c:pt>
                <c:pt idx="6374">
                  <c:v>0.20825525507842599</c:v>
                </c:pt>
                <c:pt idx="6375">
                  <c:v>0.203296361918718</c:v>
                </c:pt>
                <c:pt idx="6376">
                  <c:v>0.198198353528863</c:v>
                </c:pt>
                <c:pt idx="6377">
                  <c:v>0.19296471846420901</c:v>
                </c:pt>
                <c:pt idx="6378">
                  <c:v>0.18759903808912401</c:v>
                </c:pt>
                <c:pt idx="6379">
                  <c:v>0.18210498412627399</c:v>
                </c:pt>
                <c:pt idx="6380">
                  <c:v>0.17648631614407601</c:v>
                </c:pt>
                <c:pt idx="6381">
                  <c:v>0.17074687898403099</c:v>
                </c:pt>
                <c:pt idx="6382">
                  <c:v>0.16489060012971199</c:v>
                </c:pt>
                <c:pt idx="6383">
                  <c:v>0.15892148701918901</c:v>
                </c:pt>
                <c:pt idx="6384">
                  <c:v>0.152843624302754</c:v>
                </c:pt>
                <c:pt idx="6385">
                  <c:v>0.14666117104780499</c:v>
                </c:pt>
                <c:pt idx="6386">
                  <c:v>0.14037835789280001</c:v>
                </c:pt>
                <c:pt idx="6387">
                  <c:v>0.133999484152246</c:v>
                </c:pt>
                <c:pt idx="6388">
                  <c:v>0.12752891487468701</c:v>
                </c:pt>
                <c:pt idx="6389">
                  <c:v>0.120971077855711</c:v>
                </c:pt>
                <c:pt idx="6390">
                  <c:v>0.11433046060801701</c:v>
                </c:pt>
                <c:pt idx="6391">
                  <c:v>0.10761160729062701</c:v>
                </c:pt>
                <c:pt idx="6392">
                  <c:v>0.100819115599321</c:v>
                </c:pt>
                <c:pt idx="6393">
                  <c:v>9.3957633620450398E-2</c:v>
                </c:pt>
                <c:pt idx="6394">
                  <c:v>8.7031856650258699E-2</c:v>
                </c:pt>
                <c:pt idx="6395">
                  <c:v>8.0046523981904497E-2</c:v>
                </c:pt>
                <c:pt idx="6396">
                  <c:v>7.3006415662372703E-2</c:v>
                </c:pt>
                <c:pt idx="6397">
                  <c:v>6.5916349221499401E-2</c:v>
                </c:pt>
                <c:pt idx="6398">
                  <c:v>5.8781176375347598E-2</c:v>
                </c:pt>
                <c:pt idx="6399">
                  <c:v>5.1605779706189098E-2</c:v>
                </c:pt>
                <c:pt idx="6400">
                  <c:v>4.4395069321364798E-2</c:v>
                </c:pt>
                <c:pt idx="6401">
                  <c:v>3.7153979493309397E-2</c:v>
                </c:pt>
                <c:pt idx="6402">
                  <c:v>2.9887465283040301E-2</c:v>
                </c:pt>
                <c:pt idx="6403">
                  <c:v>2.26004991494211E-2</c:v>
                </c:pt>
                <c:pt idx="6404">
                  <c:v>1.52980675465189E-2</c:v>
                </c:pt>
                <c:pt idx="6405">
                  <c:v>7.9851675113858309E-3</c:v>
                </c:pt>
                <c:pt idx="6406">
                  <c:v>6.6680324459796199E-4</c:v>
                </c:pt>
                <c:pt idx="6407">
                  <c:v>-6.6520173141075703E-3</c:v>
                </c:pt>
                <c:pt idx="6408">
                  <c:v>-1.39662859127541E-2</c:v>
                </c:pt>
                <c:pt idx="6409">
                  <c:v>-2.1270997414260799E-2</c:v>
                </c:pt>
                <c:pt idx="6410">
                  <c:v>-2.8561153221446201E-2</c:v>
                </c:pt>
                <c:pt idx="6411">
                  <c:v>-3.5831764697556799E-2</c:v>
                </c:pt>
                <c:pt idx="6412">
                  <c:v>-4.3077856579979597E-2</c:v>
                </c:pt>
                <c:pt idx="6413">
                  <c:v>-5.0294470384802899E-2</c:v>
                </c:pt>
                <c:pt idx="6414">
                  <c:v>-5.7476667799895402E-2</c:v>
                </c:pt>
                <c:pt idx="6415">
                  <c:v>-6.46195340641815E-2</c:v>
                </c:pt>
                <c:pt idx="6416">
                  <c:v>-7.1718181330801101E-2</c:v>
                </c:pt>
                <c:pt idx="6417">
                  <c:v>-7.8767752011852099E-2</c:v>
                </c:pt>
                <c:pt idx="6418">
                  <c:v>-8.5763422102426198E-2</c:v>
                </c:pt>
                <c:pt idx="6419">
                  <c:v>-9.2700404481664403E-2</c:v>
                </c:pt>
                <c:pt idx="6420">
                  <c:v>-9.9573952188573095E-2</c:v>
                </c:pt>
                <c:pt idx="6421">
                  <c:v>-0.106379361670358</c:v>
                </c:pt>
                <c:pt idx="6422">
                  <c:v>-0.11311197600105399</c:v>
                </c:pt>
                <c:pt idx="6423">
                  <c:v>-0.119767188068252</c:v>
                </c:pt>
                <c:pt idx="6424">
                  <c:v>-0.126340443725728</c:v>
                </c:pt>
                <c:pt idx="6425">
                  <c:v>-0.13282724490984499</c:v>
                </c:pt>
                <c:pt idx="6426">
                  <c:v>-0.139223152717559</c:v>
                </c:pt>
                <c:pt idx="6427">
                  <c:v>-0.145523790443953</c:v>
                </c:pt>
                <c:pt idx="6428">
                  <c:v>-0.151724846577207</c:v>
                </c:pt>
                <c:pt idx="6429">
                  <c:v>-0.15782207774895499</c:v>
                </c:pt>
                <c:pt idx="6430">
                  <c:v>-0.16381131163801199</c:v>
                </c:pt>
                <c:pt idx="6431">
                  <c:v>-0.16968844982548401</c:v>
                </c:pt>
                <c:pt idx="6432">
                  <c:v>-0.17544947059930499</c:v>
                </c:pt>
                <c:pt idx="6433">
                  <c:v>-0.181090431706288</c:v>
                </c:pt>
                <c:pt idx="6434">
                  <c:v>-0.186607473049796</c:v>
                </c:pt>
                <c:pt idx="6435">
                  <c:v>-0.191996819331202</c:v>
                </c:pt>
                <c:pt idx="6436">
                  <c:v>-0.197254782633314</c:v>
                </c:pt>
                <c:pt idx="6437">
                  <c:v>-0.202377764944008</c:v>
                </c:pt>
                <c:pt idx="6438">
                  <c:v>-0.20736226061834001</c:v>
                </c:pt>
                <c:pt idx="6439">
                  <c:v>-0.21220485877745299</c:v>
                </c:pt>
                <c:pt idx="6440">
                  <c:v>-0.216902245642628</c:v>
                </c:pt>
                <c:pt idx="6441">
                  <c:v>-0.22145120680290001</c:v>
                </c:pt>
                <c:pt idx="6442">
                  <c:v>-0.22584862941467301</c:v>
                </c:pt>
                <c:pt idx="6443">
                  <c:v>-0.23009150433182499</c:v>
                </c:pt>
                <c:pt idx="6444">
                  <c:v>-0.23417692816486699</c:v>
                </c:pt>
                <c:pt idx="6445">
                  <c:v>-0.23810210526772099</c:v>
                </c:pt>
                <c:pt idx="6446">
                  <c:v>-0.24186434965077699</c:v>
                </c:pt>
                <c:pt idx="6447">
                  <c:v>-0.24546108681890599</c:v>
                </c:pt>
                <c:pt idx="6448">
                  <c:v>-0.24888985553318499</c:v>
                </c:pt>
                <c:pt idx="6449">
                  <c:v>-0.25214830949511502</c:v>
                </c:pt>
                <c:pt idx="6450">
                  <c:v>-0.25523421895219001</c:v>
                </c:pt>
                <c:pt idx="6451">
                  <c:v>-0.25814547222370499</c:v>
                </c:pt>
                <c:pt idx="6452">
                  <c:v>-0.26088007714578298</c:v>
                </c:pt>
                <c:pt idx="6453">
                  <c:v>-0.263436162434601</c:v>
                </c:pt>
                <c:pt idx="6454">
                  <c:v>-0.26581197896691</c:v>
                </c:pt>
                <c:pt idx="6455">
                  <c:v>-0.26800590097695298</c:v>
                </c:pt>
                <c:pt idx="6456">
                  <c:v>-0.270016427168975</c:v>
                </c:pt>
                <c:pt idx="6457">
                  <c:v>-0.27184218174455299</c:v>
                </c:pt>
                <c:pt idx="6458">
                  <c:v>-0.27348191534405403</c:v>
                </c:pt>
                <c:pt idx="6459">
                  <c:v>-0.27493450590157098</c:v>
                </c:pt>
                <c:pt idx="6460">
                  <c:v>-0.27619895941274503</c:v>
                </c:pt>
                <c:pt idx="6461">
                  <c:v>-0.277274410614964</c:v>
                </c:pt>
                <c:pt idx="6462">
                  <c:v>-0.27816012357945702</c:v>
                </c:pt>
                <c:pt idx="6463">
                  <c:v>-0.27885549221489397</c:v>
                </c:pt>
                <c:pt idx="6464">
                  <c:v>-0.279360040682124</c:v>
                </c:pt>
                <c:pt idx="6465">
                  <c:v>-0.27967342371979897</c:v>
                </c:pt>
                <c:pt idx="6466">
                  <c:v>-0.27979542688063203</c:v>
                </c:pt>
                <c:pt idx="6467">
                  <c:v>-0.27972596667814098</c:v>
                </c:pt>
                <c:pt idx="6468">
                  <c:v>-0.279465090643783</c:v>
                </c:pt>
                <c:pt idx="6469">
                  <c:v>-0.27901297729442398</c:v>
                </c:pt>
                <c:pt idx="6470">
                  <c:v>-0.278369936010184</c:v>
                </c:pt>
                <c:pt idx="6471">
                  <c:v>-0.27753640682272501</c:v>
                </c:pt>
                <c:pt idx="6472">
                  <c:v>-0.276512960114142</c:v>
                </c:pt>
                <c:pt idx="6473">
                  <c:v>-0.27530029622665098</c:v>
                </c:pt>
                <c:pt idx="6474">
                  <c:v>-0.273899244983343</c:v>
                </c:pt>
                <c:pt idx="6475">
                  <c:v>-0.27231076512034402</c:v>
                </c:pt>
                <c:pt idx="6476">
                  <c:v>-0.27053594363074901</c:v>
                </c:pt>
                <c:pt idx="6477">
                  <c:v>-0.26857599502079699</c:v>
                </c:pt>
                <c:pt idx="6478">
                  <c:v>-0.26643226047878799</c:v>
                </c:pt>
                <c:pt idx="6479">
                  <c:v>-0.26410620695731002</c:v>
                </c:pt>
                <c:pt idx="6480">
                  <c:v>-0.26159942616940501</c:v>
                </c:pt>
                <c:pt idx="6481">
                  <c:v>-0.25891363349936902</c:v>
                </c:pt>
                <c:pt idx="6482">
                  <c:v>-0.25605066682891098</c:v>
                </c:pt>
                <c:pt idx="6483">
                  <c:v>-0.25301248527950099</c:v>
                </c:pt>
                <c:pt idx="6484">
                  <c:v>-0.249801167871744</c:v>
                </c:pt>
                <c:pt idx="6485">
                  <c:v>-0.24641891210271399</c:v>
                </c:pt>
                <c:pt idx="6486">
                  <c:v>-0.242868032442209</c:v>
                </c:pt>
                <c:pt idx="6487">
                  <c:v>-0.239150958748964</c:v>
                </c:pt>
                <c:pt idx="6488">
                  <c:v>-0.23527023460791099</c:v>
                </c:pt>
                <c:pt idx="6489">
                  <c:v>-0.231228515589599</c:v>
                </c:pt>
                <c:pt idx="6490">
                  <c:v>-0.22702856743300401</c:v>
                </c:pt>
                <c:pt idx="6491">
                  <c:v>-0.22267326415293301</c:v>
                </c:pt>
                <c:pt idx="6492">
                  <c:v>-0.21816558607334399</c:v>
                </c:pt>
                <c:pt idx="6493">
                  <c:v>-0.21350861778791799</c:v>
                </c:pt>
                <c:pt idx="6494">
                  <c:v>-0.20870554604928099</c:v>
                </c:pt>
                <c:pt idx="6495">
                  <c:v>-0.20375965758831099</c:v>
                </c:pt>
                <c:pt idx="6496">
                  <c:v>-0.19867433686503899</c:v>
                </c:pt>
                <c:pt idx="6497">
                  <c:v>-0.19345306375267299</c:v>
                </c:pt>
                <c:pt idx="6498">
                  <c:v>-0.188099411156324</c:v>
                </c:pt>
                <c:pt idx="6499">
                  <c:v>-0.18261704256807801</c:v>
                </c:pt>
                <c:pt idx="6500">
                  <c:v>-0.177009709560077</c:v>
                </c:pt>
                <c:pt idx="6501">
                  <c:v>-0.17128124921732599</c:v>
                </c:pt>
                <c:pt idx="6502">
                  <c:v>-0.16543558151198601</c:v>
                </c:pt>
                <c:pt idx="6503">
                  <c:v>-0.15947670662094199</c:v>
                </c:pt>
                <c:pt idx="6504">
                  <c:v>-0.153408702188499</c:v>
                </c:pt>
                <c:pt idx="6505">
                  <c:v>-0.14723572053605</c:v>
                </c:pt>
                <c:pt idx="6506">
                  <c:v>-0.14096198582066</c:v>
                </c:pt>
                <c:pt idx="6507">
                  <c:v>-0.134591791144481</c:v>
                </c:pt>
                <c:pt idx="6508">
                  <c:v>-0.128129495616992</c:v>
                </c:pt>
                <c:pt idx="6509">
                  <c:v>-0.12157952137207299</c:v>
                </c:pt>
                <c:pt idx="6510">
                  <c:v>-0.114946350541946</c:v>
                </c:pt>
                <c:pt idx="6511">
                  <c:v>-0.10823452219006501</c:v>
                </c:pt>
                <c:pt idx="6512">
                  <c:v>-0.10144862920504499</c:v>
                </c:pt>
                <c:pt idx="6513">
                  <c:v>-9.4593315157754904E-2</c:v>
                </c:pt>
                <c:pt idx="6514">
                  <c:v>-8.7673271123738794E-2</c:v>
                </c:pt>
                <c:pt idx="6515">
                  <c:v>-8.0693232473120005E-2</c:v>
                </c:pt>
                <c:pt idx="6516">
                  <c:v>-7.3657975630199102E-2</c:v>
                </c:pt>
                <c:pt idx="6517">
                  <c:v>-6.6572314804958094E-2</c:v>
                </c:pt>
                <c:pt idx="6518">
                  <c:v>-5.9441098698707402E-2</c:v>
                </c:pt>
                <c:pt idx="6519">
                  <c:v>-5.2269207186130803E-2</c:v>
                </c:pt>
                <c:pt idx="6520">
                  <c:v>-4.5061547975998602E-2</c:v>
                </c:pt>
                <c:pt idx="6521">
                  <c:v>-3.7823053252833902E-2</c:v>
                </c:pt>
                <c:pt idx="6522">
                  <c:v>-3.05586763018297E-2</c:v>
                </c:pt>
                <c:pt idx="6523">
                  <c:v>-2.3273388119328001E-2</c:v>
                </c:pt>
                <c:pt idx="6524">
                  <c:v>-1.5972174011177901E-2</c:v>
                </c:pt>
                <c:pt idx="6525">
                  <c:v>-8.6600301813027098E-3</c:v>
                </c:pt>
                <c:pt idx="6526">
                  <c:v>-1.3419603128089299E-3</c:v>
                </c:pt>
                <c:pt idx="6527">
                  <c:v>5.97702785602234E-3</c:v>
                </c:pt>
                <c:pt idx="6528">
                  <c:v>1.32919259585193E-2</c:v>
                </c:pt>
                <c:pt idx="6529">
                  <c:v>2.0597728426832902E-2</c:v>
                </c:pt>
                <c:pt idx="6530">
                  <c:v>2.7889435917235701E-2</c:v>
                </c:pt>
                <c:pt idx="6531">
                  <c:v>3.51620587311611E-2</c:v>
                </c:pt>
                <c:pt idx="6532">
                  <c:v>4.24106202296421E-2</c:v>
                </c:pt>
                <c:pt idx="6533">
                  <c:v>4.9630160238814697E-2</c:v>
                </c:pt>
                <c:pt idx="6534">
                  <c:v>5.68157384441524E-2</c:v>
                </c:pt>
                <c:pt idx="6535">
                  <c:v>6.3962437771112796E-2</c:v>
                </c:pt>
                <c:pt idx="6536">
                  <c:v>7.1065367749879899E-2</c:v>
                </c:pt>
                <c:pt idx="6537">
                  <c:v>7.8119667861901596E-2</c:v>
                </c:pt>
                <c:pt idx="6538">
                  <c:v>8.5120510865930907E-2</c:v>
                </c:pt>
                <c:pt idx="6539">
                  <c:v>9.2063106101296199E-2</c:v>
                </c:pt>
                <c:pt idx="6540">
                  <c:v>9.8942702766139201E-2</c:v>
                </c:pt>
                <c:pt idx="6541">
                  <c:v>0.105754593168378</c:v>
                </c:pt>
                <c:pt idx="6542">
                  <c:v>0.112494115947168</c:v>
                </c:pt>
                <c:pt idx="6543">
                  <c:v>0.119156659262665</c:v>
                </c:pt>
                <c:pt idx="6544">
                  <c:v>0.12573766395189101</c:v>
                </c:pt>
                <c:pt idx="6545">
                  <c:v>0.132232626648562</c:v>
                </c:pt>
                <c:pt idx="6546">
                  <c:v>0.13863710286472999</c:v>
                </c:pt>
                <c:pt idx="6547">
                  <c:v>0.14494671003213599</c:v>
                </c:pt>
                <c:pt idx="6548">
                  <c:v>0.151157130501194</c:v>
                </c:pt>
                <c:pt idx="6549">
                  <c:v>0.15726411449554401</c:v>
                </c:pt>
                <c:pt idx="6550">
                  <c:v>0.163263483020165</c:v>
                </c:pt>
                <c:pt idx="6551">
                  <c:v>0.169151130721057</c:v>
                </c:pt>
                <c:pt idx="6552">
                  <c:v>0.17492302869451901</c:v>
                </c:pt>
                <c:pt idx="6553">
                  <c:v>0.18057522724411901</c:v>
                </c:pt>
                <c:pt idx="6554">
                  <c:v>0.18610385858346701</c:v>
                </c:pt>
                <c:pt idx="6555">
                  <c:v>0.19150513948292699</c:v>
                </c:pt>
                <c:pt idx="6556">
                  <c:v>0.19677537385847599</c:v>
                </c:pt>
                <c:pt idx="6557">
                  <c:v>0.20191095530092201</c:v>
                </c:pt>
                <c:pt idx="6558">
                  <c:v>0.20690836954376499</c:v>
                </c:pt>
                <c:pt idx="6559">
                  <c:v>0.21176419686799999</c:v>
                </c:pt>
                <c:pt idx="6560">
                  <c:v>0.216475114442223</c:v>
                </c:pt>
                <c:pt idx="6561">
                  <c:v>0.22103789859643699</c:v>
                </c:pt>
                <c:pt idx="6562">
                  <c:v>0.225449427028</c:v>
                </c:pt>
                <c:pt idx="6563">
                  <c:v>0.229706680938212</c:v>
                </c:pt>
                <c:pt idx="6564">
                  <c:v>0.233806747098072</c:v>
                </c:pt>
                <c:pt idx="6565">
                  <c:v>0.237746819841791</c:v>
                </c:pt>
                <c:pt idx="6566">
                  <c:v>0.24152420298670699</c:v>
                </c:pt>
                <c:pt idx="6567">
                  <c:v>0.24513631167827099</c:v>
                </c:pt>
                <c:pt idx="6568">
                  <c:v>0.24858067415886401</c:v>
                </c:pt>
                <c:pt idx="6569">
                  <c:v>0.25185493345920701</c:v>
                </c:pt>
                <c:pt idx="6570">
                  <c:v>0.254956849011236</c:v>
                </c:pt>
                <c:pt idx="6571">
                  <c:v>0.25788429818131497</c:v>
                </c:pt>
                <c:pt idx="6572">
                  <c:v>0.26063527772274903</c:v>
                </c:pt>
                <c:pt idx="6573">
                  <c:v>0.26320790514660403</c:v>
                </c:pt>
                <c:pt idx="6574">
                  <c:v>0.26560042000988299</c:v>
                </c:pt>
                <c:pt idx="6575">
                  <c:v>0.26781118512020102</c:v>
                </c:pt>
                <c:pt idx="6576">
                  <c:v>0.26983868765610702</c:v>
                </c:pt>
                <c:pt idx="6577">
                  <c:v>0.271681540202307</c:v>
                </c:pt>
                <c:pt idx="6578">
                  <c:v>0.27333848169906699</c:v>
                </c:pt>
                <c:pt idx="6579">
                  <c:v>0.27480837830515398</c:v>
                </c:pt>
                <c:pt idx="6580">
                  <c:v>0.27609022417371998</c:v>
                </c:pt>
                <c:pt idx="6581">
                  <c:v>0.27718314214060302</c:v>
                </c:pt>
                <c:pt idx="6582">
                  <c:v>0.278086384324567</c:v>
                </c:pt>
                <c:pt idx="6583">
                  <c:v>0.27879933263907503</c:v>
                </c:pt>
                <c:pt idx="6584">
                  <c:v>0.27932149921524502</c:v>
                </c:pt>
                <c:pt idx="6585">
                  <c:v>0.27965252673569702</c:v>
                </c:pt>
                <c:pt idx="6586">
                  <c:v>0.27979218867906402</c:v>
                </c:pt>
                <c:pt idx="6587">
                  <c:v>0.27974038947500102</c:v>
                </c:pt>
                <c:pt idx="6588">
                  <c:v>0.27949716456958501</c:v>
                </c:pt>
                <c:pt idx="6589">
                  <c:v>0.27906268040105497</c:v>
                </c:pt>
                <c:pt idx="6590">
                  <c:v>0.27843723428592199</c:v>
                </c:pt>
                <c:pt idx="6591">
                  <c:v>0.27762125421551598</c:v>
                </c:pt>
                <c:pt idx="6592">
                  <c:v>0.27661529856311201</c:v>
                </c:pt>
                <c:pt idx="6593">
                  <c:v>0.27542005570183498</c:v>
                </c:pt>
                <c:pt idx="6594">
                  <c:v>0.27403634353361001</c:v>
                </c:pt>
                <c:pt idx="6595">
                  <c:v>0.27246510892947301</c:v>
                </c:pt>
                <c:pt idx="6596">
                  <c:v>0.27070742708162798</c:v>
                </c:pt>
                <c:pt idx="6597">
                  <c:v>0.26876450076769798</c:v>
                </c:pt>
                <c:pt idx="6598">
                  <c:v>0.26663765952766499</c:v>
                </c:pt>
                <c:pt idx="6599">
                  <c:v>0.26432835875406702</c:v>
                </c:pt>
                <c:pt idx="6600">
                  <c:v>0.261838178696084</c:v>
                </c:pt>
                <c:pt idx="6601">
                  <c:v>0.25916882337816599</c:v>
                </c:pt>
                <c:pt idx="6602">
                  <c:v>0.25632211943398397</c:v>
                </c:pt>
                <c:pt idx="6603">
                  <c:v>0.25330001485645998</c:v>
                </c:pt>
                <c:pt idx="6604">
                  <c:v>0.25010457766476402</c:v>
                </c:pt>
                <c:pt idx="6605">
                  <c:v>0.24673799448917599</c:v>
                </c:pt>
                <c:pt idx="6606">
                  <c:v>0.243202569074774</c:v>
                </c:pt>
                <c:pt idx="6607">
                  <c:v>0.23950072070498901</c:v>
                </c:pt>
                <c:pt idx="6608">
                  <c:v>0.23563498254609699</c:v>
                </c:pt>
                <c:pt idx="6609">
                  <c:v>0.23160799991377801</c:v>
                </c:pt>
                <c:pt idx="6610">
                  <c:v>0.22742252846292901</c:v>
                </c:pt>
                <c:pt idx="6611">
                  <c:v>0.22308143230198299</c:v>
                </c:pt>
                <c:pt idx="6612">
                  <c:v>0.218587682032999</c:v>
                </c:pt>
                <c:pt idx="6613">
                  <c:v>0.21394435271889001</c:v>
                </c:pt>
                <c:pt idx="6614">
                  <c:v>0.209154621779164</c:v>
                </c:pt>
                <c:pt idx="6615">
                  <c:v>0.20422176681562201</c:v>
                </c:pt>
                <c:pt idx="6616">
                  <c:v>0.199149163369503</c:v>
                </c:pt>
                <c:pt idx="6617">
                  <c:v>0.193940282611612</c:v>
                </c:pt>
                <c:pt idx="6618">
                  <c:v>0.188598688966999</c:v>
                </c:pt>
                <c:pt idx="6619">
                  <c:v>0.18312803767583899</c:v>
                </c:pt>
                <c:pt idx="6620">
                  <c:v>0.17753207229215301</c:v>
                </c:pt>
                <c:pt idx="6621">
                  <c:v>0.17181462212210899</c:v>
                </c:pt>
                <c:pt idx="6622">
                  <c:v>0.16597959960363001</c:v>
                </c:pt>
                <c:pt idx="6623">
                  <c:v>0.16003099762912601</c:v>
                </c:pt>
                <c:pt idx="6624">
                  <c:v>0.15397288681316801</c:v>
                </c:pt>
                <c:pt idx="6625">
                  <c:v>0.14780941270697201</c:v>
                </c:pt>
                <c:pt idx="6626">
                  <c:v>0.14154479296160799</c:v>
                </c:pt>
                <c:pt idx="6627">
                  <c:v>0.13518331444187801</c:v>
                </c:pt>
                <c:pt idx="6628">
                  <c:v>0.128729330292813</c:v>
                </c:pt>
                <c:pt idx="6629">
                  <c:v>0.122187256960837</c:v>
                </c:pt>
                <c:pt idx="6630">
                  <c:v>0.115561571171597</c:v>
                </c:pt>
                <c:pt idx="6631">
                  <c:v>0.108856806866549</c:v>
                </c:pt>
                <c:pt idx="6632">
                  <c:v>0.102077552100396</c:v>
                </c:pt>
                <c:pt idx="6633">
                  <c:v>9.5228445901491696E-2</c:v>
                </c:pt>
                <c:pt idx="6634">
                  <c:v>8.8314175097362696E-2</c:v>
                </c:pt>
                <c:pt idx="6635">
                  <c:v>8.13394711075245E-2</c:v>
                </c:pt>
                <c:pt idx="6636">
                  <c:v>7.4309106705781794E-2</c:v>
                </c:pt>
                <c:pt idx="6637">
                  <c:v>6.7227892754230203E-2</c:v>
                </c:pt>
                <c:pt idx="6638">
                  <c:v>6.0100674911194897E-2</c:v>
                </c:pt>
                <c:pt idx="6639">
                  <c:v>5.29323303153574E-2</c:v>
                </c:pt>
                <c:pt idx="6640">
                  <c:v>4.5727764248341102E-2</c:v>
                </c:pt>
                <c:pt idx="6641">
                  <c:v>3.84919067780383E-2</c:v>
                </c:pt>
                <c:pt idx="6642">
                  <c:v>3.1229709384976202E-2</c:v>
                </c:pt>
                <c:pt idx="6643">
                  <c:v>2.3946141574030098E-2</c:v>
                </c:pt>
                <c:pt idx="6644">
                  <c:v>1.6646187473802899E-2</c:v>
                </c:pt>
                <c:pt idx="6645">
                  <c:v>9.3348424259975093E-3</c:v>
                </c:pt>
                <c:pt idx="6646">
                  <c:v>2.0171095671156001E-3</c:v>
                </c:pt>
                <c:pt idx="6647">
                  <c:v>-5.3020035951766298E-3</c:v>
                </c:pt>
                <c:pt idx="6648">
                  <c:v>-1.26174886086746E-2</c:v>
                </c:pt>
                <c:pt idx="6649">
                  <c:v>-1.9924339503907401E-2</c:v>
                </c:pt>
                <c:pt idx="6650">
                  <c:v>-2.72175562197116E-2</c:v>
                </c:pt>
                <c:pt idx="6651">
                  <c:v>-3.4492148024760999E-2</c:v>
                </c:pt>
                <c:pt idx="6652">
                  <c:v>-4.1743136932712602E-2</c:v>
                </c:pt>
                <c:pt idx="6653">
                  <c:v>-4.8965561108631699E-2</c:v>
                </c:pt>
                <c:pt idx="6654">
                  <c:v>-5.6154478264363102E-2</c:v>
                </c:pt>
                <c:pt idx="6655">
                  <c:v>-6.33049690405285E-2</c:v>
                </c:pt>
                <c:pt idx="6656">
                  <c:v>-7.0412140372831999E-2</c:v>
                </c:pt>
                <c:pt idx="6657">
                  <c:v>-7.7471128840372994E-2</c:v>
                </c:pt>
                <c:pt idx="6658">
                  <c:v>-8.44771039936736E-2</c:v>
                </c:pt>
                <c:pt idx="6659">
                  <c:v>-9.1425271660144303E-2</c:v>
                </c:pt>
                <c:pt idx="6660">
                  <c:v>-9.8310877224725299E-2</c:v>
                </c:pt>
                <c:pt idx="6661">
                  <c:v>-0.105129208883458</c:v>
                </c:pt>
                <c:pt idx="6662">
                  <c:v>-0.11187560086776301</c:v>
                </c:pt>
                <c:pt idx="6663">
                  <c:v>-0.118545436637211</c:v>
                </c:pt>
                <c:pt idx="6664">
                  <c:v>-0.125134152038617</c:v>
                </c:pt>
                <c:pt idx="6665">
                  <c:v>-0.13163723842927399</c:v>
                </c:pt>
                <c:pt idx="6666">
                  <c:v>-0.13805024576220901</c:v>
                </c:pt>
                <c:pt idx="6667">
                  <c:v>-0.14436878563134101</c:v>
                </c:pt>
                <c:pt idx="6668">
                  <c:v>-0.15058853427445401</c:v>
                </c:pt>
                <c:pt idx="6669">
                  <c:v>-0.15670523553194099</c:v>
                </c:pt>
                <c:pt idx="6670">
                  <c:v>-0.16271470375928301</c:v>
                </c:pt>
                <c:pt idx="6671">
                  <c:v>-0.168612826691273</c:v>
                </c:pt>
                <c:pt idx="6672">
                  <c:v>-0.174395568256035</c:v>
                </c:pt>
                <c:pt idx="6673">
                  <c:v>-0.180058971336894</c:v>
                </c:pt>
                <c:pt idx="6674">
                  <c:v>-0.18559916048022401</c:v>
                </c:pt>
                <c:pt idx="6675">
                  <c:v>-0.19101234454741001</c:v>
                </c:pt>
                <c:pt idx="6676">
                  <c:v>-0.19629481930911799</c:v>
                </c:pt>
                <c:pt idx="6677">
                  <c:v>-0.20144296998009101</c:v>
                </c:pt>
                <c:pt idx="6678">
                  <c:v>-0.206453273692733</c:v>
                </c:pt>
                <c:pt idx="6679">
                  <c:v>-0.21132230190780499</c:v>
                </c:pt>
                <c:pt idx="6680">
                  <c:v>-0.216046722760565</c:v>
                </c:pt>
                <c:pt idx="6681">
                  <c:v>-0.220623303340751</c:v>
                </c:pt>
                <c:pt idx="6682">
                  <c:v>-0.22504891190486101</c:v>
                </c:pt>
                <c:pt idx="6683">
                  <c:v>-0.22932052001919201</c:v>
                </c:pt>
                <c:pt idx="6684">
                  <c:v>-0.233435204632195</c:v>
                </c:pt>
                <c:pt idx="6685">
                  <c:v>-0.23739015007470701</c:v>
                </c:pt>
                <c:pt idx="6686">
                  <c:v>-0.24118264998671099</c:v>
                </c:pt>
                <c:pt idx="6687">
                  <c:v>-0.24481010916929299</c:v>
                </c:pt>
                <c:pt idx="6688">
                  <c:v>-0.24827004536052399</c:v>
                </c:pt>
                <c:pt idx="6689">
                  <c:v>-0.251560090934074</c:v>
                </c:pt>
                <c:pt idx="6690">
                  <c:v>-0.25467799451936801</c:v>
                </c:pt>
                <c:pt idx="6691">
                  <c:v>-0.257621622542196</c:v>
                </c:pt>
                <c:pt idx="6692">
                  <c:v>-0.26038896068471101</c:v>
                </c:pt>
                <c:pt idx="6693">
                  <c:v>-0.26297811526382597</c:v>
                </c:pt>
                <c:pt idx="6694">
                  <c:v>-0.26538731452705</c:v>
                </c:pt>
                <c:pt idx="6695">
                  <c:v>-0.267614909864902</c:v>
                </c:pt>
                <c:pt idx="6696">
                  <c:v>-0.26965937693904601</c:v>
                </c:pt>
                <c:pt idx="6697">
                  <c:v>-0.27151931672539198</c:v>
                </c:pt>
                <c:pt idx="6698">
                  <c:v>-0.27319345647144799</c:v>
                </c:pt>
                <c:pt idx="6699">
                  <c:v>-0.27468065056725899</c:v>
                </c:pt>
                <c:pt idx="6700">
                  <c:v>-0.27597988132934398</c:v>
                </c:pt>
                <c:pt idx="6701">
                  <c:v>-0.27709025969709999</c:v>
                </c:pt>
                <c:pt idx="6702">
                  <c:v>-0.27801102584117798</c:v>
                </c:pt>
                <c:pt idx="6703">
                  <c:v>-0.27874154968343601</c:v>
                </c:pt>
                <c:pt idx="6704">
                  <c:v>-0.27928133132809801</c:v>
                </c:pt>
                <c:pt idx="6705">
                  <c:v>-0.27963000140383498</c:v>
                </c:pt>
                <c:pt idx="6706">
                  <c:v>-0.27978732131651901</c:v>
                </c:pt>
                <c:pt idx="6707">
                  <c:v>-0.279753183412498</c:v>
                </c:pt>
                <c:pt idx="6708">
                  <c:v>-0.27952761105226198</c:v>
                </c:pt>
                <c:pt idx="6709">
                  <c:v>-0.279110758594454</c:v>
                </c:pt>
                <c:pt idx="6710">
                  <c:v>-0.27850291129024801</c:v>
                </c:pt>
                <c:pt idx="6711">
                  <c:v>-0.27770448508814599</c:v>
                </c:pt>
                <c:pt idx="6712">
                  <c:v>-0.276716026349352</c:v>
                </c:pt>
                <c:pt idx="6713">
                  <c:v>-0.27553821147389401</c:v>
                </c:pt>
                <c:pt idx="6714">
                  <c:v>-0.27417184643776799</c:v>
                </c:pt>
                <c:pt idx="6715">
                  <c:v>-0.27261786624140499</c:v>
                </c:pt>
                <c:pt idx="6716">
                  <c:v>-0.27087733426985899</c:v>
                </c:pt>
                <c:pt idx="6717">
                  <c:v>-0.26895144156513201</c:v>
                </c:pt>
                <c:pt idx="6718">
                  <c:v>-0.26684150601114598</c:v>
                </c:pt>
                <c:pt idx="6719">
                  <c:v>-0.26454897143191902</c:v>
                </c:pt>
                <c:pt idx="6720">
                  <c:v>-0.26207540660356099</c:v>
                </c:pt>
                <c:pt idx="6721">
                  <c:v>-0.25942250418076102</c:v>
                </c:pt>
                <c:pt idx="6722">
                  <c:v>-0.25659207953850999</c:v>
                </c:pt>
                <c:pt idx="6723">
                  <c:v>-0.25358606952984197</c:v>
                </c:pt>
                <c:pt idx="6724">
                  <c:v>-0.25040653116045097</c:v>
                </c:pt>
                <c:pt idx="6725">
                  <c:v>-0.24705564018109</c:v>
                </c:pt>
                <c:pt idx="6726">
                  <c:v>-0.24353568959870101</c:v>
                </c:pt>
                <c:pt idx="6727">
                  <c:v>-0.239849088107327</c:v>
                </c:pt>
                <c:pt idx="6728">
                  <c:v>-0.23599835843983799</c:v>
                </c:pt>
                <c:pt idx="6729">
                  <c:v>-0.231986135641638</c:v>
                </c:pt>
                <c:pt idx="6730">
                  <c:v>-0.227815165267505</c:v>
                </c:pt>
                <c:pt idx="6731">
                  <c:v>-0.22348830150281701</c:v>
                </c:pt>
                <c:pt idx="6732">
                  <c:v>-0.21900850521043899</c:v>
                </c:pt>
                <c:pt idx="6733">
                  <c:v>-0.21437884190460901</c:v>
                </c:pt>
                <c:pt idx="6734">
                  <c:v>-0.20960247965321699</c:v>
                </c:pt>
                <c:pt idx="6735">
                  <c:v>-0.20468268690990199</c:v>
                </c:pt>
                <c:pt idx="6736">
                  <c:v>-0.199622830277457</c:v>
                </c:pt>
                <c:pt idx="6737">
                  <c:v>-0.194426372204069</c:v>
                </c:pt>
                <c:pt idx="6738">
                  <c:v>-0.18909686861397601</c:v>
                </c:pt>
                <c:pt idx="6739">
                  <c:v>-0.18363796647415601</c:v>
                </c:pt>
                <c:pt idx="6740">
                  <c:v>-0.178053401298714</c:v>
                </c:pt>
                <c:pt idx="6741">
                  <c:v>-0.17234699459267899</c:v>
                </c:pt>
                <c:pt idx="6742">
                  <c:v>-0.16652265123696</c:v>
                </c:pt>
                <c:pt idx="6743">
                  <c:v>-0.160584356816241</c:v>
                </c:pt>
                <c:pt idx="6744">
                  <c:v>-0.154536174891655</c:v>
                </c:pt>
                <c:pt idx="6745">
                  <c:v>-0.14838224422010099</c:v>
                </c:pt>
                <c:pt idx="6746">
                  <c:v>-0.14212677592210199</c:v>
                </c:pt>
                <c:pt idx="6747">
                  <c:v>-0.135774050600142</c:v>
                </c:pt>
                <c:pt idx="6748">
                  <c:v>-0.129328415409461</c:v>
                </c:pt>
                <c:pt idx="6749">
                  <c:v>-0.12279428108331</c:v>
                </c:pt>
                <c:pt idx="6750">
                  <c:v>-0.116176118914692</c:v>
                </c:pt>
                <c:pt idx="6751">
                  <c:v>-0.109478457696667</c:v>
                </c:pt>
                <c:pt idx="6752">
                  <c:v>-0.102705880623312</c:v>
                </c:pt>
                <c:pt idx="6753">
                  <c:v>-9.5863022153451202E-2</c:v>
                </c:pt>
                <c:pt idx="6754">
                  <c:v>-8.8954564839304598E-2</c:v>
                </c:pt>
                <c:pt idx="6755">
                  <c:v>-8.1985236122229799E-2</c:v>
                </c:pt>
                <c:pt idx="6756">
                  <c:v>-7.49598050977449E-2</c:v>
                </c:pt>
                <c:pt idx="6757">
                  <c:v>-6.7883079252046896E-2</c:v>
                </c:pt>
                <c:pt idx="6758">
                  <c:v>-6.0759901172260503E-2</c:v>
                </c:pt>
                <c:pt idx="6759">
                  <c:v>-5.3595145232666501E-2</c:v>
                </c:pt>
                <c:pt idx="6760">
                  <c:v>-4.6393714259179097E-2</c:v>
                </c:pt>
                <c:pt idx="6761">
                  <c:v>-3.91605361743535E-2</c:v>
                </c:pt>
                <c:pt idx="6762">
                  <c:v>-3.1900560625219503E-2</c:v>
                </c:pt>
                <c:pt idx="6763">
                  <c:v>-2.4618755596249799E-2</c:v>
                </c:pt>
                <c:pt idx="6764">
                  <c:v>-1.7320104009779701E-2</c:v>
                </c:pt>
                <c:pt idx="6765">
                  <c:v>-1.0009600316204801E-2</c:v>
                </c:pt>
                <c:pt idx="6766">
                  <c:v>-2.6922470762902298E-3</c:v>
                </c:pt>
                <c:pt idx="6767">
                  <c:v>4.6269484620703296E-3</c:v>
                </c:pt>
                <c:pt idx="6768">
                  <c:v>1.1942977790302499E-2</c:v>
                </c:pt>
                <c:pt idx="6769">
                  <c:v>1.9250834566462101E-2</c:v>
                </c:pt>
                <c:pt idx="6770">
                  <c:v>2.6545518041063702E-2</c:v>
                </c:pt>
                <c:pt idx="6771">
                  <c:v>3.3822036479081302E-2</c:v>
                </c:pt>
                <c:pt idx="6772">
                  <c:v>4.10754105757817E-2</c:v>
                </c:pt>
                <c:pt idx="6773">
                  <c:v>4.8300676864050797E-2</c:v>
                </c:pt>
                <c:pt idx="6774">
                  <c:v>5.5492891110882701E-2</c:v>
                </c:pt>
                <c:pt idx="6775">
                  <c:v>6.2647131700707098E-2</c:v>
                </c:pt>
                <c:pt idx="6776">
                  <c:v>6.9758503003239394E-2</c:v>
                </c:pt>
                <c:pt idx="6777">
                  <c:v>7.6822138723548997E-2</c:v>
                </c:pt>
                <c:pt idx="6778">
                  <c:v>8.3833205232053704E-2</c:v>
                </c:pt>
                <c:pt idx="6779">
                  <c:v>9.0786904872161706E-2</c:v>
                </c:pt>
                <c:pt idx="6780">
                  <c:v>9.7678479243295993E-2</c:v>
                </c:pt>
                <c:pt idx="6781">
                  <c:v>0.104503212457058</c:v>
                </c:pt>
                <c:pt idx="6782">
                  <c:v>0.111256434364298</c:v>
                </c:pt>
                <c:pt idx="6783">
                  <c:v>0.117933523750888</c:v>
                </c:pt>
                <c:pt idx="6784">
                  <c:v>0.124529911500007</c:v>
                </c:pt>
                <c:pt idx="6785">
                  <c:v>0.13104108371878101</c:v>
                </c:pt>
                <c:pt idx="6786">
                  <c:v>0.13746258482712101</c:v>
                </c:pt>
                <c:pt idx="6787">
                  <c:v>0.143790020606677</c:v>
                </c:pt>
                <c:pt idx="6788">
                  <c:v>0.150019061207782</c:v>
                </c:pt>
                <c:pt idx="6789">
                  <c:v>0.156145444112363</c:v>
                </c:pt>
                <c:pt idx="6790">
                  <c:v>0.16216497705077099</c:v>
                </c:pt>
                <c:pt idx="6791">
                  <c:v>0.16807354087054299</c:v>
                </c:pt>
                <c:pt idx="6792">
                  <c:v>0.17386709235512701</c:v>
                </c:pt>
                <c:pt idx="6793">
                  <c:v>0.179541666990643</c:v>
                </c:pt>
                <c:pt idx="6794">
                  <c:v>0.18509338167879799</c:v>
                </c:pt>
                <c:pt idx="6795">
                  <c:v>0.19051843739407301</c:v>
                </c:pt>
                <c:pt idx="6796">
                  <c:v>0.195813121783393</c:v>
                </c:pt>
                <c:pt idx="6797">
                  <c:v>0.20097381170647899</c:v>
                </c:pt>
                <c:pt idx="6798">
                  <c:v>0.20599697571515599</c:v>
                </c:pt>
                <c:pt idx="6799">
                  <c:v>0.210879176469914</c:v>
                </c:pt>
                <c:pt idx="6800">
                  <c:v>0.21561707309207001</c:v>
                </c:pt>
                <c:pt idx="6801">
                  <c:v>0.220207423449928</c:v>
                </c:pt>
                <c:pt idx="6802">
                  <c:v>0.224647086377357</c:v>
                </c:pt>
                <c:pt idx="6803">
                  <c:v>0.22893302382328601</c:v>
                </c:pt>
                <c:pt idx="6804">
                  <c:v>0.23306230293063601</c:v>
                </c:pt>
                <c:pt idx="6805">
                  <c:v>0.237032098043268</c:v>
                </c:pt>
                <c:pt idx="6806">
                  <c:v>0.240839692639569</c:v>
                </c:pt>
                <c:pt idx="6807">
                  <c:v>0.24448248119136601</c:v>
                </c:pt>
                <c:pt idx="6808">
                  <c:v>0.24795797094688099</c:v>
                </c:pt>
                <c:pt idx="6809">
                  <c:v>0.25126378363651303</c:v>
                </c:pt>
                <c:pt idx="6810">
                  <c:v>0.254397657100288</c:v>
                </c:pt>
                <c:pt idx="6811">
                  <c:v>0.25735744683584399</c:v>
                </c:pt>
                <c:pt idx="6812">
                  <c:v>0.260141127465912</c:v>
                </c:pt>
                <c:pt idx="6813">
                  <c:v>0.26274679412427698</c:v>
                </c:pt>
                <c:pt idx="6814">
                  <c:v>0.26517266375927301</c:v>
                </c:pt>
                <c:pt idx="6815">
                  <c:v>0.26741707635391998</c:v>
                </c:pt>
                <c:pt idx="6816">
                  <c:v>0.26947849606187302</c:v>
                </c:pt>
                <c:pt idx="6817">
                  <c:v>0.27135551225839499</c:v>
                </c:pt>
                <c:pt idx="6818">
                  <c:v>0.27304684050564398</c:v>
                </c:pt>
                <c:pt idx="6819">
                  <c:v>0.27455132343161298</c:v>
                </c:pt>
                <c:pt idx="6820">
                  <c:v>0.27586793152211703</c:v>
                </c:pt>
                <c:pt idx="6821">
                  <c:v>0.27699576382528601</c:v>
                </c:pt>
                <c:pt idx="6822">
                  <c:v>0.27793404856808301</c:v>
                </c:pt>
                <c:pt idx="6823">
                  <c:v>0.27868214368443001</c:v>
                </c:pt>
                <c:pt idx="6824">
                  <c:v>0.27923953725457001</c:v>
                </c:pt>
                <c:pt idx="6825">
                  <c:v>0.27960584785537101</c:v>
                </c:pt>
                <c:pt idx="6826">
                  <c:v>0.27978082482133698</c:v>
                </c:pt>
                <c:pt idx="6827">
                  <c:v>0.27976434841613601</c:v>
                </c:pt>
                <c:pt idx="6828">
                  <c:v>0.279556429914532</c:v>
                </c:pt>
                <c:pt idx="6829">
                  <c:v>0.27915721159467599</c:v>
                </c:pt>
                <c:pt idx="6830">
                  <c:v>0.27856696664074099</c:v>
                </c:pt>
                <c:pt idx="6831">
                  <c:v>0.277786098955982</c:v>
                </c:pt>
                <c:pt idx="6832">
                  <c:v>0.27681514288635001</c:v>
                </c:pt>
                <c:pt idx="6833">
                  <c:v>0.27565476285483798</c:v>
                </c:pt>
                <c:pt idx="6834">
                  <c:v>0.27430575290681602</c:v>
                </c:pt>
                <c:pt idx="6835">
                  <c:v>0.27276903616667098</c:v>
                </c:pt>
                <c:pt idx="6836">
                  <c:v>0.27104566420611198</c:v>
                </c:pt>
                <c:pt idx="6837">
                  <c:v>0.26913681632458702</c:v>
                </c:pt>
                <c:pt idx="6838">
                  <c:v>0.26704379874228401</c:v>
                </c:pt>
                <c:pt idx="6839">
                  <c:v>0.26476804370629198</c:v>
                </c:pt>
                <c:pt idx="6840">
                  <c:v>0.26231110851051798</c:v>
                </c:pt>
                <c:pt idx="6841">
                  <c:v>0.259674674430033</c:v>
                </c:pt>
                <c:pt idx="6842">
                  <c:v>0.25686054557057802</c:v>
                </c:pt>
                <c:pt idx="6843">
                  <c:v>0.25387064763402101</c:v>
                </c:pt>
                <c:pt idx="6844">
                  <c:v>0.25070702660060401</c:v>
                </c:pt>
                <c:pt idx="6845">
                  <c:v>0.24737184732888101</c:v>
                </c:pt>
                <c:pt idx="6846">
                  <c:v>0.24386739207431199</c:v>
                </c:pt>
                <c:pt idx="6847">
                  <c:v>0.24019605892752</c:v>
                </c:pt>
                <c:pt idx="6848">
                  <c:v>0.23636036017328399</c:v>
                </c:pt>
                <c:pt idx="6849">
                  <c:v>0.23236292057138799</c:v>
                </c:pt>
                <c:pt idx="6850">
                  <c:v>0.228206475560504</c:v>
                </c:pt>
                <c:pt idx="6851">
                  <c:v>0.22389386938633599</c:v>
                </c:pt>
                <c:pt idx="6852">
                  <c:v>0.219428053155314</c:v>
                </c:pt>
                <c:pt idx="6853">
                  <c:v>0.21481208281515099</c:v>
                </c:pt>
                <c:pt idx="6854">
                  <c:v>0.21004911706367399</c:v>
                </c:pt>
                <c:pt idx="6855">
                  <c:v>0.20514241518732801</c:v>
                </c:pt>
                <c:pt idx="6856">
                  <c:v>0.20009533483085401</c:v>
                </c:pt>
                <c:pt idx="6857">
                  <c:v>0.19491132969966499</c:v>
                </c:pt>
                <c:pt idx="6858">
                  <c:v>0.18959394719647801</c:v>
                </c:pt>
                <c:pt idx="6859">
                  <c:v>0.184146825993841</c:v>
                </c:pt>
                <c:pt idx="6860">
                  <c:v>0.178573693544189</c:v>
                </c:pt>
                <c:pt idx="6861">
                  <c:v>0.172878363529165</c:v>
                </c:pt>
                <c:pt idx="6862">
                  <c:v>0.16706473324992199</c:v>
                </c:pt>
                <c:pt idx="6863">
                  <c:v>0.161136780960212</c:v>
                </c:pt>
                <c:pt idx="6864">
                  <c:v>0.155098563144071</c:v>
                </c:pt>
                <c:pt idx="6865">
                  <c:v>0.14895421173998299</c:v>
                </c:pt>
                <c:pt idx="6866">
                  <c:v>0.14270793131339801</c:v>
                </c:pt>
                <c:pt idx="6867">
                  <c:v>0.13636399617956199</c:v>
                </c:pt>
                <c:pt idx="6868">
                  <c:v>0.12992674747861099</c:v>
                </c:pt>
                <c:pt idx="6869">
                  <c:v>0.123400590204939</c:v>
                </c:pt>
                <c:pt idx="6870">
                  <c:v>0.11678999019286999</c:v>
                </c:pt>
                <c:pt idx="6871">
                  <c:v>0.11009947106069901</c:v>
                </c:pt>
                <c:pt idx="6872">
                  <c:v>0.10333361111519</c:v>
                </c:pt>
                <c:pt idx="6873">
                  <c:v>9.6497040218652103E-2</c:v>
                </c:pt>
                <c:pt idx="6874">
                  <c:v>8.9594436620732604E-2</c:v>
                </c:pt>
                <c:pt idx="6875">
                  <c:v>8.2630523757105306E-2</c:v>
                </c:pt>
                <c:pt idx="6876">
                  <c:v>7.5610067017232094E-2</c:v>
                </c:pt>
                <c:pt idx="6877">
                  <c:v>6.8537870483418695E-2</c:v>
                </c:pt>
                <c:pt idx="6878">
                  <c:v>6.1418773643392002E-2</c:v>
                </c:pt>
                <c:pt idx="6879">
                  <c:v>5.4257648078650002E-2</c:v>
                </c:pt>
                <c:pt idx="6880">
                  <c:v>4.7059394130849898E-2</c:v>
                </c:pt>
                <c:pt idx="6881">
                  <c:v>3.9828937548515297E-2</c:v>
                </c:pt>
                <c:pt idx="6882">
                  <c:v>3.25712261163583E-2</c:v>
                </c:pt>
                <c:pt idx="6883">
                  <c:v>2.5291226269521499E-2</c:v>
                </c:pt>
                <c:pt idx="6884">
                  <c:v>1.79939196950584E-2</c:v>
                </c:pt>
                <c:pt idx="6885">
                  <c:v>1.06842999229759E-2</c:v>
                </c:pt>
                <c:pt idx="6886">
                  <c:v>3.3673689091735801E-3</c:v>
                </c:pt>
                <c:pt idx="6887">
                  <c:v>-3.9518663873830398E-3</c:v>
                </c:pt>
                <c:pt idx="6888">
                  <c:v>-1.12683974309132E-2</c:v>
                </c:pt>
                <c:pt idx="6889">
                  <c:v>-1.8577217536150201E-2</c:v>
                </c:pt>
                <c:pt idx="6890">
                  <c:v>-2.58733252944046E-2</c:v>
                </c:pt>
                <c:pt idx="6891">
                  <c:v>-3.3151727996016497E-2</c:v>
                </c:pt>
                <c:pt idx="6892">
                  <c:v>-4.0407445046855402E-2</c:v>
                </c:pt>
                <c:pt idx="6893">
                  <c:v>-4.7635511376529098E-2</c:v>
                </c:pt>
                <c:pt idx="6894">
                  <c:v>-5.4830980835969899E-2</c:v>
                </c:pt>
                <c:pt idx="6895">
                  <c:v>-6.1988929582073103E-2</c:v>
                </c:pt>
                <c:pt idx="6896">
                  <c:v>-6.9104459447071206E-2</c:v>
                </c:pt>
                <c:pt idx="6897">
                  <c:v>-7.6172701290338998E-2</c:v>
                </c:pt>
                <c:pt idx="6898">
                  <c:v>-8.3188818330335104E-2</c:v>
                </c:pt>
                <c:pt idx="6899">
                  <c:v>-9.0148009454400393E-2</c:v>
                </c:pt>
                <c:pt idx="6900">
                  <c:v>-9.7045512504148501E-2</c:v>
                </c:pt>
                <c:pt idx="6901">
                  <c:v>-0.103876607534199</c:v>
                </c:pt>
                <c:pt idx="6902">
                  <c:v>-0.110636620042027</c:v>
                </c:pt>
                <c:pt idx="6903">
                  <c:v>-0.117320924166712</c:v>
                </c:pt>
                <c:pt idx="6904">
                  <c:v>-0.123924945854405</c:v>
                </c:pt>
                <c:pt idx="6905">
                  <c:v>-0.13044416598834299</c:v>
                </c:pt>
                <c:pt idx="6906">
                  <c:v>-0.13687412348127101</c:v>
                </c:pt>
                <c:pt idx="6907">
                  <c:v>-0.14321041832815101</c:v>
                </c:pt>
                <c:pt idx="6908">
                  <c:v>-0.14944871461707901</c:v>
                </c:pt>
                <c:pt idx="6909">
                  <c:v>-0.155584743496335</c:v>
                </c:pt>
                <c:pt idx="6910">
                  <c:v>-0.161614306095553</c:v>
                </c:pt>
                <c:pt idx="6911">
                  <c:v>-0.16753327639899601</c:v>
                </c:pt>
                <c:pt idx="6912">
                  <c:v>-0.173337604068978</c:v>
                </c:pt>
                <c:pt idx="6913">
                  <c:v>-0.179023317217502</c:v>
                </c:pt>
                <c:pt idx="6914">
                  <c:v>-0.184586525124215</c:v>
                </c:pt>
                <c:pt idx="6915">
                  <c:v>-0.19002342089881599</c:v>
                </c:pt>
                <c:pt idx="6916">
                  <c:v>-0.19533028408610401</c:v>
                </c:pt>
                <c:pt idx="6917">
                  <c:v>-0.200503483211878</c:v>
                </c:pt>
                <c:pt idx="6918">
                  <c:v>-0.205539478267944</c:v>
                </c:pt>
                <c:pt idx="6919">
                  <c:v>-0.21043482313453499</c:v>
                </c:pt>
                <c:pt idx="6920">
                  <c:v>-0.215186167938485</c:v>
                </c:pt>
                <c:pt idx="6921">
                  <c:v>-0.219790261345535</c:v>
                </c:pt>
                <c:pt idx="6922">
                  <c:v>-0.224243952785219</c:v>
                </c:pt>
                <c:pt idx="6923">
                  <c:v>-0.22854419460678799</c:v>
                </c:pt>
                <c:pt idx="6924">
                  <c:v>-0.23268804416471101</c:v>
                </c:pt>
                <c:pt idx="6925">
                  <c:v>-0.23667266583232399</c:v>
                </c:pt>
                <c:pt idx="6926">
                  <c:v>-0.24049533294223699</c:v>
                </c:pt>
                <c:pt idx="6927">
                  <c:v>-0.244153429652189</c:v>
                </c:pt>
                <c:pt idx="6928">
                  <c:v>-0.247644452735066</c:v>
                </c:pt>
                <c:pt idx="6929">
                  <c:v>-0.25096601329184798</c:v>
                </c:pt>
                <c:pt idx="6930">
                  <c:v>-0.25411583838633001</c:v>
                </c:pt>
                <c:pt idx="6931">
                  <c:v>-0.25709177260048799</c:v>
                </c:pt>
                <c:pt idx="6932">
                  <c:v>-0.25989177950942199</c:v>
                </c:pt>
                <c:pt idx="6933">
                  <c:v>-0.26251394307488302</c:v>
                </c:pt>
                <c:pt idx="6934">
                  <c:v>-0.26495646895640901</c:v>
                </c:pt>
                <c:pt idx="6935">
                  <c:v>-0.26721768573919102</c:v>
                </c:pt>
                <c:pt idx="6936">
                  <c:v>-0.26929604607781399</c:v>
                </c:pt>
                <c:pt idx="6937">
                  <c:v>-0.27119012775510798</c:v>
                </c:pt>
                <c:pt idx="6938">
                  <c:v>-0.27289863465536202</c:v>
                </c:pt>
                <c:pt idx="6939">
                  <c:v>-0.27442039765125698</c:v>
                </c:pt>
                <c:pt idx="6940">
                  <c:v>-0.27575437540389502</c:v>
                </c:pt>
                <c:pt idx="6941">
                  <c:v>-0.276899655075387</c:v>
                </c:pt>
                <c:pt idx="6942">
                  <c:v>-0.277855452953503</c:v>
                </c:pt>
                <c:pt idx="6943">
                  <c:v>-0.27862111498796599</c:v>
                </c:pt>
                <c:pt idx="6944">
                  <c:v>-0.27919611723801702</c:v>
                </c:pt>
                <c:pt idx="6945">
                  <c:v>-0.279580066230946</c:v>
                </c:pt>
                <c:pt idx="6946">
                  <c:v>-0.27977269923134701</c:v>
                </c:pt>
                <c:pt idx="6947">
                  <c:v>-0.27977388442090201</c:v>
                </c:pt>
                <c:pt idx="6948">
                  <c:v>-0.27958362098858902</c:v>
                </c:pt>
                <c:pt idx="6949">
                  <c:v>-0.27920203913123498</c:v>
                </c:pt>
                <c:pt idx="6950">
                  <c:v>-0.27862939996442199</c:v>
                </c:pt>
                <c:pt idx="6951">
                  <c:v>-0.27786609534380602</c:v>
                </c:pt>
                <c:pt idx="6952">
                  <c:v>-0.27691264759697498</c:v>
                </c:pt>
                <c:pt idx="6953">
                  <c:v>-0.27576970916601401</c:v>
                </c:pt>
                <c:pt idx="6954">
                  <c:v>-0.27443806216104999</c:v>
                </c:pt>
                <c:pt idx="6955">
                  <c:v>-0.27291861782504501</c:v>
                </c:pt>
                <c:pt idx="6956">
                  <c:v>-0.27121241591024497</c:v>
                </c:pt>
                <c:pt idx="6957">
                  <c:v>-0.269320623966673</c:v>
                </c:pt>
                <c:pt idx="6958">
                  <c:v>-0.26724453654317798</c:v>
                </c:pt>
                <c:pt idx="6959">
                  <c:v>-0.26498557430158198</c:v>
                </c:pt>
                <c:pt idx="6960">
                  <c:v>-0.26254528304452002</c:v>
                </c:pt>
                <c:pt idx="6961">
                  <c:v>-0.25992533265765599</c:v>
                </c:pt>
                <c:pt idx="6962">
                  <c:v>-0.25712751596697597</c:v>
                </c:pt>
                <c:pt idx="6963">
                  <c:v>-0.25415374751197001</c:v>
                </c:pt>
                <c:pt idx="6964">
                  <c:v>-0.25100606223551197</c:v>
                </c:pt>
                <c:pt idx="6965">
                  <c:v>-0.24768661409135501</c:v>
                </c:pt>
                <c:pt idx="6966">
                  <c:v>-0.24419767457018501</c:v>
                </c:pt>
                <c:pt idx="6967">
                  <c:v>-0.24054163114524399</c:v>
                </c:pt>
                <c:pt idx="6968">
                  <c:v>-0.23672098563858901</c:v>
                </c:pt>
                <c:pt idx="6969">
                  <c:v>-0.23273835250910299</c:v>
                </c:pt>
                <c:pt idx="6970">
                  <c:v>-0.22859645706342299</c:v>
                </c:pt>
                <c:pt idx="6971">
                  <c:v>-0.22429813359101899</c:v>
                </c:pt>
                <c:pt idx="6972">
                  <c:v>-0.21984632342469901</c:v>
                </c:pt>
                <c:pt idx="6973">
                  <c:v>-0.21524407292786299</c:v>
                </c:pt>
                <c:pt idx="6974">
                  <c:v>-0.21049453140987701</c:v>
                </c:pt>
                <c:pt idx="6975">
                  <c:v>-0.205600948971014</c:v>
                </c:pt>
                <c:pt idx="6976">
                  <c:v>-0.20056667427841701</c:v>
                </c:pt>
                <c:pt idx="6977">
                  <c:v>-0.19539515227461099</c:v>
                </c:pt>
                <c:pt idx="6978">
                  <c:v>-0.19008992182014001</c:v>
                </c:pt>
                <c:pt idx="6979">
                  <c:v>-0.184654613271929</c:v>
                </c:pt>
                <c:pt idx="6980">
                  <c:v>-0.17909294599904399</c:v>
                </c:pt>
                <c:pt idx="6981">
                  <c:v>-0.173408725837534</c:v>
                </c:pt>
                <c:pt idx="6982">
                  <c:v>-0.16760584248610499</c:v>
                </c:pt>
                <c:pt idx="6983">
                  <c:v>-0.16168826684440901</c:v>
                </c:pt>
                <c:pt idx="6984">
                  <c:v>-0.15566004829576799</c:v>
                </c:pt>
                <c:pt idx="6985">
                  <c:v>-0.14952531193618901</c:v>
                </c:pt>
                <c:pt idx="6986">
                  <c:v>-0.143288255751571</c:v>
                </c:pt>
                <c:pt idx="6987">
                  <c:v>-0.13695314774503101</c:v>
                </c:pt>
                <c:pt idx="6988">
                  <c:v>-0.130524323016323</c:v>
                </c:pt>
                <c:pt idx="6989">
                  <c:v>-0.124006180795336</c:v>
                </c:pt>
                <c:pt idx="6990">
                  <c:v>-0.117403181431711</c:v>
                </c:pt>
                <c:pt idx="6991">
                  <c:v>-0.110719843342639</c:v>
                </c:pt>
                <c:pt idx="6992">
                  <c:v>-0.103960739920912</c:v>
                </c:pt>
                <c:pt idx="6993">
                  <c:v>-9.7130496405363503E-2</c:v>
                </c:pt>
                <c:pt idx="6994">
                  <c:v>-9.0233786715831196E-2</c:v>
                </c:pt>
                <c:pt idx="6995">
                  <c:v>-8.3275330254800203E-2</c:v>
                </c:pt>
                <c:pt idx="6996">
                  <c:v>-7.6259888677928503E-2</c:v>
                </c:pt>
                <c:pt idx="6997">
                  <c:v>-6.91922626356576E-2</c:v>
                </c:pt>
                <c:pt idx="6998">
                  <c:v>-6.2077288488137497E-2</c:v>
                </c:pt>
                <c:pt idx="6999">
                  <c:v>-5.4919834995717398E-2</c:v>
                </c:pt>
                <c:pt idx="7000">
                  <c:v>-4.7724799987263603E-2</c:v>
                </c:pt>
                <c:pt idx="7001">
                  <c:v>-4.0497107008587198E-2</c:v>
                </c:pt>
                <c:pt idx="7002">
                  <c:v>-3.3241701953272598E-2</c:v>
                </c:pt>
                <c:pt idx="7003">
                  <c:v>-2.59635496782143E-2</c:v>
                </c:pt>
                <c:pt idx="7004">
                  <c:v>-1.8667630606176301E-2</c:v>
                </c:pt>
                <c:pt idx="7005">
                  <c:v>-1.1358937317701E-2</c:v>
                </c:pt>
                <c:pt idx="7006">
                  <c:v>-4.0424711346975697E-3</c:v>
                </c:pt>
                <c:pt idx="7007">
                  <c:v>3.2767613019513602E-3</c:v>
                </c:pt>
                <c:pt idx="7008">
                  <c:v>1.0593751458422E-2</c:v>
                </c:pt>
                <c:pt idx="7009">
                  <c:v>1.7903492335277601E-2</c:v>
                </c:pt>
                <c:pt idx="7010">
                  <c:v>2.5200981893747001E-2</c:v>
                </c:pt>
                <c:pt idx="7011">
                  <c:v>3.2481226478607503E-2</c:v>
                </c:pt>
                <c:pt idx="7012">
                  <c:v>3.9739244235332302E-2</c:v>
                </c:pt>
                <c:pt idx="7013">
                  <c:v>4.6970068519161301E-2</c:v>
                </c:pt>
                <c:pt idx="7014">
                  <c:v>5.4168751293765298E-2</c:v>
                </c:pt>
                <c:pt idx="7015">
                  <c:v>6.13303665171753E-2</c:v>
                </c:pt>
                <c:pt idx="7016">
                  <c:v>6.8450013512662E-2</c:v>
                </c:pt>
                <c:pt idx="7017">
                  <c:v>7.5522820322257295E-2</c:v>
                </c:pt>
                <c:pt idx="7018">
                  <c:v>8.25439470406239E-2</c:v>
                </c:pt>
                <c:pt idx="7019">
                  <c:v>8.9508589126991403E-2</c:v>
                </c:pt>
                <c:pt idx="7020">
                  <c:v>9.6411980692892404E-2</c:v>
                </c:pt>
                <c:pt idx="7021">
                  <c:v>0.10324939776344901</c:v>
                </c:pt>
                <c:pt idx="7022">
                  <c:v>0.11001616150997801</c:v>
                </c:pt>
                <c:pt idx="7023">
                  <c:v>0.116707641451702</c:v>
                </c:pt>
                <c:pt idx="7024">
                  <c:v>0.123319258624377</c:v>
                </c:pt>
                <c:pt idx="7025">
                  <c:v>0.129846488713667</c:v>
                </c:pt>
                <c:pt idx="7026">
                  <c:v>0.13628486515112401</c:v>
                </c:pt>
                <c:pt idx="7027">
                  <c:v>0.14262998217064399</c:v>
                </c:pt>
                <c:pt idx="7028">
                  <c:v>0.14887749782333201</c:v>
                </c:pt>
                <c:pt idx="7029">
                  <c:v>0.15502313694868</c:v>
                </c:pt>
                <c:pt idx="7030">
                  <c:v>0.16106269410005</c:v>
                </c:pt>
                <c:pt idx="7031">
                  <c:v>0.166992036422458</c:v>
                </c:pt>
                <c:pt idx="7032">
                  <c:v>0.17280710648066799</c:v>
                </c:pt>
                <c:pt idx="7033">
                  <c:v>0.17850392503569401</c:v>
                </c:pt>
                <c:pt idx="7034">
                  <c:v>0.18407859376777599</c:v>
                </c:pt>
                <c:pt idx="7035">
                  <c:v>0.189527297943998</c:v>
                </c:pt>
                <c:pt idx="7036">
                  <c:v>0.19484630902869901</c:v>
                </c:pt>
                <c:pt idx="7037">
                  <c:v>0.20003198723489701</c:v>
                </c:pt>
                <c:pt idx="7038">
                  <c:v>0.205080784014993</c:v>
                </c:pt>
                <c:pt idx="7039">
                  <c:v>0.20998924448903</c:v>
                </c:pt>
                <c:pt idx="7040">
                  <c:v>0.214754009808862</c:v>
                </c:pt>
                <c:pt idx="7041">
                  <c:v>0.219371819456603</c:v>
                </c:pt>
                <c:pt idx="7042">
                  <c:v>0.223839513475795</c:v>
                </c:pt>
                <c:pt idx="7043">
                  <c:v>0.228154034633755</c:v>
                </c:pt>
                <c:pt idx="7044">
                  <c:v>0.23231243051363701</c:v>
                </c:pt>
                <c:pt idx="7045">
                  <c:v>0.23631185553476</c:v>
                </c:pt>
                <c:pt idx="7046">
                  <c:v>0.24014957289983499</c:v>
                </c:pt>
                <c:pt idx="7047">
                  <c:v>0.24382295646774799</c:v>
                </c:pt>
                <c:pt idx="7048">
                  <c:v>0.24732949255062001</c:v>
                </c:pt>
                <c:pt idx="7049">
                  <c:v>0.25066678163392297</c:v>
                </c:pt>
                <c:pt idx="7050">
                  <c:v>0.25383254001845701</c:v>
                </c:pt>
                <c:pt idx="7051">
                  <c:v>0.25682460138308399</c:v>
                </c:pt>
                <c:pt idx="7052">
                  <c:v>0.25964091826713498</c:v>
                </c:pt>
                <c:pt idx="7053">
                  <c:v>0.26227956347147902</c:v>
                </c:pt>
                <c:pt idx="7054">
                  <c:v>0.26473873137731002</c:v>
                </c:pt>
                <c:pt idx="7055">
                  <c:v>0.26701673918171698</c:v>
                </c:pt>
                <c:pt idx="7056">
                  <c:v>0.26911202804923001</c:v>
                </c:pt>
                <c:pt idx="7057">
                  <c:v>0.27102316417852501</c:v>
                </c:pt>
                <c:pt idx="7058">
                  <c:v>0.27274883978356901</c:v>
                </c:pt>
                <c:pt idx="7059">
                  <c:v>0.27428787398853899</c:v>
                </c:pt>
                <c:pt idx="7060">
                  <c:v>0.275639213635888</c:v>
                </c:pt>
                <c:pt idx="7061">
                  <c:v>0.27680193400702202</c:v>
                </c:pt>
                <c:pt idx="7062">
                  <c:v>0.27777523945508098</c:v>
                </c:pt>
                <c:pt idx="7063">
                  <c:v>0.27855846394939798</c:v>
                </c:pt>
                <c:pt idx="7064">
                  <c:v>0.27915107153126401</c:v>
                </c:pt>
                <c:pt idx="7065">
                  <c:v>0.27955265668068202</c:v>
                </c:pt>
                <c:pt idx="7066">
                  <c:v>0.27976294459386197</c:v>
                </c:pt>
                <c:pt idx="7067">
                  <c:v>0.27978179137127301</c:v>
                </c:pt>
                <c:pt idx="7068">
                  <c:v>0.27960918411610802</c:v>
                </c:pt>
                <c:pt idx="7069">
                  <c:v>0.27924524094311298</c:v>
                </c:pt>
                <c:pt idx="7070">
                  <c:v>0.27869021089775797</c:v>
                </c:pt>
                <c:pt idx="7071">
                  <c:v>0.27794447378582099</c:v>
                </c:pt>
                <c:pt idx="7072">
                  <c:v>0.27700853991348101</c:v>
                </c:pt>
                <c:pt idx="7073">
                  <c:v>0.275883049738121</c:v>
                </c:pt>
                <c:pt idx="7074">
                  <c:v>0.27456877343006603</c:v>
                </c:pt>
                <c:pt idx="7075">
                  <c:v>0.27306661034555302</c:v>
                </c:pt>
                <c:pt idx="7076">
                  <c:v>0.27137758841130399</c:v>
                </c:pt>
                <c:pt idx="7077">
                  <c:v>0.26950286342112201</c:v>
                </c:pt>
                <c:pt idx="7078">
                  <c:v>0.26744371824498098</c:v>
                </c:pt>
                <c:pt idx="7079">
                  <c:v>0.26520156195116101</c:v>
                </c:pt>
                <c:pt idx="7080">
                  <c:v>0.262777928842027</c:v>
                </c:pt>
                <c:pt idx="7081">
                  <c:v>0.26017447740410898</c:v>
                </c:pt>
                <c:pt idx="7082">
                  <c:v>0.25739298917320202</c:v>
                </c:pt>
                <c:pt idx="7083">
                  <c:v>0.25443536751526802</c:v>
                </c:pt>
                <c:pt idx="7084">
                  <c:v>0.25130363632396502</c:v>
                </c:pt>
                <c:pt idx="7085">
                  <c:v>0.24799993863570299</c:v>
                </c:pt>
                <c:pt idx="7086">
                  <c:v>0.244526535163166</c:v>
                </c:pt>
                <c:pt idx="7087">
                  <c:v>0.240885802748316</c:v>
                </c:pt>
                <c:pt idx="7088">
                  <c:v>0.23708023273591999</c:v>
                </c:pt>
                <c:pt idx="7089">
                  <c:v>0.23311242926873599</c:v>
                </c:pt>
                <c:pt idx="7090">
                  <c:v>0.228985107505495</c:v>
                </c:pt>
                <c:pt idx="7091">
                  <c:v>0.22470109176293299</c:v>
                </c:pt>
                <c:pt idx="7092">
                  <c:v>0.22026331358311099</c:v>
                </c:pt>
                <c:pt idx="7093">
                  <c:v>0.21567480972737099</c:v>
                </c:pt>
                <c:pt idx="7094">
                  <c:v>0.21093872009828599</c:v>
                </c:pt>
                <c:pt idx="7095">
                  <c:v>0.20605828559103201</c:v>
                </c:pt>
                <c:pt idx="7096">
                  <c:v>0.20103684587565299</c:v>
                </c:pt>
                <c:pt idx="7097">
                  <c:v>0.19587783711172899</c:v>
                </c:pt>
                <c:pt idx="7098">
                  <c:v>0.19058478959702199</c:v>
                </c:pt>
                <c:pt idx="7099">
                  <c:v>0.18516132535170099</c:v>
                </c:pt>
                <c:pt idx="7100">
                  <c:v>0.17961115563980201</c:v>
                </c:pt>
                <c:pt idx="7101">
                  <c:v>0.173938078429619</c:v>
                </c:pt>
                <c:pt idx="7102">
                  <c:v>0.16814597579476201</c:v>
                </c:pt>
                <c:pt idx="7103">
                  <c:v>0.16223881125766601</c:v>
                </c:pt>
                <c:pt idx="7104">
                  <c:v>0.15622062707735601</c:v>
                </c:pt>
                <c:pt idx="7105">
                  <c:v>0.150095541483346</c:v>
                </c:pt>
                <c:pt idx="7106">
                  <c:v>0.14386774585753501</c:v>
                </c:pt>
                <c:pt idx="7107">
                  <c:v>0.13754150186606501</c:v>
                </c:pt>
                <c:pt idx="7108">
                  <c:v>0.13112113854306201</c:v>
                </c:pt>
                <c:pt idx="7109">
                  <c:v>0.124611049328295</c:v>
                </c:pt>
                <c:pt idx="7110">
                  <c:v>0.11801568906075401</c:v>
                </c:pt>
                <c:pt idx="7111">
                  <c:v>0.111339570930211</c:v>
                </c:pt>
                <c:pt idx="7112">
                  <c:v>0.104587263388859</c:v>
                </c:pt>
                <c:pt idx="7113">
                  <c:v>9.7763387025126006E-2</c:v>
                </c:pt>
                <c:pt idx="7114">
                  <c:v>9.0872611401822095E-2</c:v>
                </c:pt>
                <c:pt idx="7115">
                  <c:v>8.3919651860764805E-2</c:v>
                </c:pt>
                <c:pt idx="7116">
                  <c:v>7.6909266296082496E-2</c:v>
                </c:pt>
                <c:pt idx="7117">
                  <c:v>6.9846251898399103E-2</c:v>
                </c:pt>
                <c:pt idx="7118">
                  <c:v>6.2735441872127096E-2</c:v>
                </c:pt>
                <c:pt idx="7119">
                  <c:v>5.5581702128116903E-2</c:v>
                </c:pt>
                <c:pt idx="7120">
                  <c:v>4.8389927953925597E-2</c:v>
                </c:pt>
                <c:pt idx="7121">
                  <c:v>4.1165040663982799E-2</c:v>
                </c:pt>
                <c:pt idx="7122">
                  <c:v>3.39119842319466E-2</c:v>
                </c:pt>
                <c:pt idx="7123">
                  <c:v>2.6635721907554099E-2</c:v>
                </c:pt>
                <c:pt idx="7124">
                  <c:v>1.9341232820280399E-2</c:v>
                </c:pt>
                <c:pt idx="7125">
                  <c:v>1.2033508572132701E-2</c:v>
                </c:pt>
                <c:pt idx="7126">
                  <c:v>4.7175498219079104E-3</c:v>
                </c:pt>
                <c:pt idx="7127">
                  <c:v>-2.6016371367462098E-3</c:v>
                </c:pt>
                <c:pt idx="7128">
                  <c:v>-9.9190438011263898E-3</c:v>
                </c:pt>
                <c:pt idx="7129">
                  <c:v>-1.72296628867806E-2</c:v>
                </c:pt>
                <c:pt idx="7130">
                  <c:v>-2.45284917539813E-2</c:v>
                </c:pt>
                <c:pt idx="7131">
                  <c:v>-3.1810535831019997E-2</c:v>
                </c:pt>
                <c:pt idx="7132">
                  <c:v>-3.9070812031981497E-2</c:v>
                </c:pt>
                <c:pt idx="7133">
                  <c:v>-4.6304352166657597E-2</c:v>
                </c:pt>
                <c:pt idx="7134">
                  <c:v>-5.3506206340268599E-2</c:v>
                </c:pt>
                <c:pt idx="7135">
                  <c:v>-6.06714463406645E-2</c:v>
                </c:pt>
                <c:pt idx="7136">
                  <c:v>-6.7795169010689604E-2</c:v>
                </c:pt>
                <c:pt idx="7137">
                  <c:v>-7.4872499603401005E-2</c:v>
                </c:pt>
                <c:pt idx="7138">
                  <c:v>-8.1898595117847098E-2</c:v>
                </c:pt>
                <c:pt idx="7139">
                  <c:v>-8.8868647613121896E-2</c:v>
                </c:pt>
                <c:pt idx="7140">
                  <c:v>-9.5777887498427694E-2</c:v>
                </c:pt>
                <c:pt idx="7141">
                  <c:v>-0.102621586796895</c:v>
                </c:pt>
                <c:pt idx="7142">
                  <c:v>-0.109395062380927</c:v>
                </c:pt>
                <c:pt idx="7143">
                  <c:v>-0.11609367917685</c:v>
                </c:pt>
                <c:pt idx="7144">
                  <c:v>-0.12271285333669001</c:v>
                </c:pt>
                <c:pt idx="7145">
                  <c:v>-0.12924805537487999</c:v>
                </c:pt>
                <c:pt idx="7146">
                  <c:v>-0.13569481326778501</c:v>
                </c:pt>
                <c:pt idx="7147">
                  <c:v>-0.142048715513894</c:v>
                </c:pt>
                <c:pt idx="7148">
                  <c:v>-0.14830541415259799</c:v>
                </c:pt>
                <c:pt idx="7149">
                  <c:v>-0.15446062773949401</c:v>
                </c:pt>
                <c:pt idx="7150">
                  <c:v>-0.160510144276164</c:v>
                </c:pt>
                <c:pt idx="7151">
                  <c:v>-0.166449824092437</c:v>
                </c:pt>
                <c:pt idx="7152">
                  <c:v>-0.17227560267915601</c:v>
                </c:pt>
                <c:pt idx="7153">
                  <c:v>-0.17798349346951101</c:v>
                </c:pt>
                <c:pt idx="7154">
                  <c:v>-0.18356959056704</c:v>
                </c:pt>
                <c:pt idx="7155">
                  <c:v>-0.18903007141842201</c:v>
                </c:pt>
                <c:pt idx="7156">
                  <c:v>-0.19436119942924299</c:v>
                </c:pt>
                <c:pt idx="7157">
                  <c:v>-0.199559326520939</c:v>
                </c:pt>
                <c:pt idx="7158">
                  <c:v>-0.20462089562716501</c:v>
                </c:pt>
                <c:pt idx="7159">
                  <c:v>-0.209542443127893</c:v>
                </c:pt>
                <c:pt idx="7160">
                  <c:v>-0.21432060121955299</c:v>
                </c:pt>
                <c:pt idx="7161">
                  <c:v>-0.218952100219617</c:v>
                </c:pt>
                <c:pt idx="7162">
                  <c:v>-0.22343377080403501</c:v>
                </c:pt>
                <c:pt idx="7163">
                  <c:v>-0.22776254617599301</c:v>
                </c:pt>
                <c:pt idx="7164">
                  <c:v>-0.23193546416451799</c:v>
                </c:pt>
                <c:pt idx="7165">
                  <c:v>-0.235949669251486</c:v>
                </c:pt>
                <c:pt idx="7166">
                  <c:v>-0.23980241452564099</c:v>
                </c:pt>
                <c:pt idx="7167">
                  <c:v>-0.24349106356230499</c:v>
                </c:pt>
                <c:pt idx="7168">
                  <c:v>-0.247013092227477</c:v>
                </c:pt>
                <c:pt idx="7169">
                  <c:v>-0.250366090405089</c:v>
                </c:pt>
                <c:pt idx="7170">
                  <c:v>-0.25354776364624398</c:v>
                </c:pt>
                <c:pt idx="7171">
                  <c:v>-0.25655593473930499</c:v>
                </c:pt>
                <c:pt idx="7172">
                  <c:v>-0.25938854519975202</c:v>
                </c:pt>
                <c:pt idx="7173">
                  <c:v>-0.26204365667879898</c:v>
                </c:pt>
                <c:pt idx="7174">
                  <c:v>-0.264519452289805</c:v>
                </c:pt>
                <c:pt idx="7175">
                  <c:v>-0.266814237851559</c:v>
                </c:pt>
                <c:pt idx="7176">
                  <c:v>-0.26892644304761198</c:v>
                </c:pt>
                <c:pt idx="7177">
                  <c:v>-0.27085462250083298</c:v>
                </c:pt>
                <c:pt idx="7178">
                  <c:v>-0.27259745676248398</c:v>
                </c:pt>
                <c:pt idx="7179">
                  <c:v>-0.27415375321511198</c:v>
                </c:pt>
                <c:pt idx="7180">
                  <c:v>-0.27552244688865402</c:v>
                </c:pt>
                <c:pt idx="7181">
                  <c:v>-0.27670260118919499</c:v>
                </c:pt>
                <c:pt idx="7182">
                  <c:v>-0.27769340853987901</c:v>
                </c:pt>
                <c:pt idx="7183">
                  <c:v>-0.27849419093352701</c:v>
                </c:pt>
                <c:pt idx="7184">
                  <c:v>-0.279104400396601</c:v>
                </c:pt>
                <c:pt idx="7185">
                  <c:v>-0.27952361936417502</c:v>
                </c:pt>
                <c:pt idx="7186">
                  <c:v>-0.27975156096568099</c:v>
                </c:pt>
                <c:pt idx="7187">
                  <c:v>-0.27978806922120703</c:v>
                </c:pt>
                <c:pt idx="7188">
                  <c:v>-0.27963311914824002</c:v>
                </c:pt>
                <c:pt idx="7189">
                  <c:v>-0.279286816778754</c:v>
                </c:pt>
                <c:pt idx="7190">
                  <c:v>-0.27874939908666202</c:v>
                </c:pt>
                <c:pt idx="7191">
                  <c:v>-0.27802123382564597</c:v>
                </c:pt>
                <c:pt idx="7192">
                  <c:v>-0.27710281927751002</c:v>
                </c:pt>
                <c:pt idx="7193">
                  <c:v>-0.27599478391120302</c:v>
                </c:pt>
                <c:pt idx="7194">
                  <c:v>-0.27469788595276501</c:v>
                </c:pt>
                <c:pt idx="7195">
                  <c:v>-0.27321301286646799</c:v>
                </c:pt>
                <c:pt idx="7196">
                  <c:v>-0.27154118074752898</c:v>
                </c:pt>
                <c:pt idx="7197">
                  <c:v>-0.26968353362679998</c:v>
                </c:pt>
                <c:pt idx="7198">
                  <c:v>-0.26764134268790801</c:v>
                </c:pt>
                <c:pt idx="7199">
                  <c:v>-0.26541600539738802</c:v>
                </c:pt>
                <c:pt idx="7200">
                  <c:v>-0.26300904454840002</c:v>
                </c:pt>
                <c:pt idx="7201">
                  <c:v>-0.26042210721868397</c:v>
                </c:pt>
                <c:pt idx="7202">
                  <c:v>-0.25765696364347002</c:v>
                </c:pt>
                <c:pt idx="7203">
                  <c:v>-0.25471550600411003</c:v>
                </c:pt>
                <c:pt idx="7204">
                  <c:v>-0.251599747133261</c:v>
                </c:pt>
                <c:pt idx="7205">
                  <c:v>-0.24831181913751099</c:v>
                </c:pt>
                <c:pt idx="7206">
                  <c:v>-0.24485397193838099</c:v>
                </c:pt>
                <c:pt idx="7207">
                  <c:v>-0.24122857173270901</c:v>
                </c:pt>
                <c:pt idx="7208">
                  <c:v>-0.23743809937346999</c:v>
                </c:pt>
                <c:pt idx="7209">
                  <c:v>-0.23348514867212899</c:v>
                </c:pt>
                <c:pt idx="7210">
                  <c:v>-0.22937242462370599</c:v>
                </c:pt>
                <c:pt idx="7211">
                  <c:v>-0.22510274155575399</c:v>
                </c:pt>
                <c:pt idx="7212">
                  <c:v>-0.22067902120251801</c:v>
                </c:pt>
                <c:pt idx="7213">
                  <c:v>-0.216104290705601</c:v>
                </c:pt>
                <c:pt idx="7214">
                  <c:v>-0.21138168054250001</c:v>
                </c:pt>
                <c:pt idx="7215">
                  <c:v>-0.206514422384424</c:v>
                </c:pt>
                <c:pt idx="7216">
                  <c:v>-0.201505846884869</c:v>
                </c:pt>
                <c:pt idx="7217">
                  <c:v>-0.19635938140046399</c:v>
                </c:pt>
                <c:pt idx="7218">
                  <c:v>-0.19107854764563201</c:v>
                </c:pt>
                <c:pt idx="7219">
                  <c:v>-0.185666959282696</c:v>
                </c:pt>
                <c:pt idx="7220">
                  <c:v>-0.180128319449054</c:v>
                </c:pt>
                <c:pt idx="7221">
                  <c:v>-0.174466418223129</c:v>
                </c:pt>
                <c:pt idx="7222">
                  <c:v>-0.16868513003083199</c:v>
                </c:pt>
                <c:pt idx="7223">
                  <c:v>-0.162788410994299</c:v>
                </c:pt>
                <c:pt idx="7224">
                  <c:v>-0.156780296224724</c:v>
                </c:pt>
                <c:pt idx="7225">
                  <c:v>-0.150664897061146</c:v>
                </c:pt>
                <c:pt idx="7226">
                  <c:v>-0.14444639825706301</c:v>
                </c:pt>
                <c:pt idx="7227">
                  <c:v>-0.138129055116821</c:v>
                </c:pt>
                <c:pt idx="7228">
                  <c:v>-0.131717190583717</c:v>
                </c:pt>
                <c:pt idx="7229">
                  <c:v>-0.12521519228181699</c:v>
                </c:pt>
                <c:pt idx="7230">
                  <c:v>-0.118627509513517</c:v>
                </c:pt>
                <c:pt idx="7231">
                  <c:v>-0.111958650214894</c:v>
                </c:pt>
                <c:pt idx="7232">
                  <c:v>-0.10521317787094001</c:v>
                </c:pt>
                <c:pt idx="7233">
                  <c:v>-9.8395708392773604E-2</c:v>
                </c:pt>
                <c:pt idx="7234">
                  <c:v>-9.1510906958986907E-2</c:v>
                </c:pt>
                <c:pt idx="7235">
                  <c:v>-8.4563484823273499E-2</c:v>
                </c:pt>
                <c:pt idx="7236">
                  <c:v>-7.7558196090528497E-2</c:v>
                </c:pt>
                <c:pt idx="7237">
                  <c:v>-7.0499834463625302E-2</c:v>
                </c:pt>
                <c:pt idx="7238">
                  <c:v>-6.3393229963096001E-2</c:v>
                </c:pt>
                <c:pt idx="7239">
                  <c:v>-5.6243245621959703E-2</c:v>
                </c:pt>
                <c:pt idx="7240">
                  <c:v>-4.9054774157959898E-2</c:v>
                </c:pt>
                <c:pt idx="7241">
                  <c:v>-4.1832734625489303E-2</c:v>
                </c:pt>
                <c:pt idx="7242">
                  <c:v>-3.4582069049492098E-2</c:v>
                </c:pt>
                <c:pt idx="7243">
                  <c:v>-2.73077390436481E-2</c:v>
                </c:pt>
                <c:pt idx="7244">
                  <c:v>-2.0014722415151402E-2</c:v>
                </c:pt>
                <c:pt idx="7245">
                  <c:v>-1.2708009758409E-2</c:v>
                </c:pt>
                <c:pt idx="7246">
                  <c:v>-5.3926010399881798E-3</c:v>
                </c:pt>
                <c:pt idx="7247">
                  <c:v>1.92649782284883E-3</c:v>
                </c:pt>
                <c:pt idx="7248">
                  <c:v>9.2442783876825006E-3</c:v>
                </c:pt>
                <c:pt idx="7249">
                  <c:v>1.6555733114201599E-2</c:v>
                </c:pt>
                <c:pt idx="7250">
                  <c:v>2.3855858790851399E-2</c:v>
                </c:pt>
                <c:pt idx="7251">
                  <c:v>3.1139659958519899E-2</c:v>
                </c:pt>
                <c:pt idx="7252">
                  <c:v>3.8402152328918603E-2</c:v>
                </c:pt>
                <c:pt idx="7253">
                  <c:v>4.5638366195319802E-2</c:v>
                </c:pt>
                <c:pt idx="7254">
                  <c:v>5.2843349833315401E-2</c:v>
                </c:pt>
                <c:pt idx="7255">
                  <c:v>6.0012172889270202E-2</c:v>
                </c:pt>
                <c:pt idx="7256">
                  <c:v>6.71399297541517E-2</c:v>
                </c:pt>
                <c:pt idx="7257">
                  <c:v>7.4221742920426895E-2</c:v>
                </c:pt>
                <c:pt idx="7258">
                  <c:v>8.1252766319729594E-2</c:v>
                </c:pt>
                <c:pt idx="7259">
                  <c:v>8.82281886390133E-2</c:v>
                </c:pt>
                <c:pt idx="7260">
                  <c:v>9.5143236612922399E-2</c:v>
                </c:pt>
                <c:pt idx="7261">
                  <c:v>0.101993178290126</c:v>
                </c:pt>
                <c:pt idx="7262">
                  <c:v>0.108773326271381</c:v>
                </c:pt>
                <c:pt idx="7263">
                  <c:v>0.115479040917109</c:v>
                </c:pt>
                <c:pt idx="7264">
                  <c:v>0.12210573352229299</c:v>
                </c:pt>
                <c:pt idx="7265">
                  <c:v>0.12864886945651099</c:v>
                </c:pt>
                <c:pt idx="7266">
                  <c:v>0.13510397126698301</c:v>
                </c:pt>
                <c:pt idx="7267">
                  <c:v>0.14146662174247199</c:v>
                </c:pt>
                <c:pt idx="7268">
                  <c:v>0.147732466935978</c:v>
                </c:pt>
                <c:pt idx="7269">
                  <c:v>0.15389721914412999</c:v>
                </c:pt>
                <c:pt idx="7270">
                  <c:v>0.15995665984125501</c:v>
                </c:pt>
                <c:pt idx="7271">
                  <c:v>0.16590664256610099</c:v>
                </c:pt>
                <c:pt idx="7272">
                  <c:v>0.171743095759255</c:v>
                </c:pt>
                <c:pt idx="7273">
                  <c:v>0.17746202554929899</c:v>
                </c:pt>
                <c:pt idx="7274">
                  <c:v>0.18305951848580801</c:v>
                </c:pt>
                <c:pt idx="7275">
                  <c:v>0.188531744217315</c:v>
                </c:pt>
                <c:pt idx="7276">
                  <c:v>0.19387495811241201</c:v>
                </c:pt>
                <c:pt idx="7277">
                  <c:v>0.19908550382219101</c:v>
                </c:pt>
                <c:pt idx="7278">
                  <c:v>0.20415981578227901</c:v>
                </c:pt>
                <c:pt idx="7279">
                  <c:v>0.20909442165273801</c:v>
                </c:pt>
                <c:pt idx="7280">
                  <c:v>0.21388594469418901</c:v>
                </c:pt>
                <c:pt idx="7281">
                  <c:v>0.21853110607849899</c:v>
                </c:pt>
                <c:pt idx="7282">
                  <c:v>0.22302672713247901</c:v>
                </c:pt>
                <c:pt idx="7283">
                  <c:v>0.22736973151304199</c:v>
                </c:pt>
                <c:pt idx="7284">
                  <c:v>0.23155714731233801</c:v>
                </c:pt>
                <c:pt idx="7285">
                  <c:v>0.235586109091422</c:v>
                </c:pt>
                <c:pt idx="7286">
                  <c:v>0.23945385984107101</c:v>
                </c:pt>
                <c:pt idx="7287">
                  <c:v>0.243157752868393</c:v>
                </c:pt>
                <c:pt idx="7288">
                  <c:v>0.24669525360795999</c:v>
                </c:pt>
                <c:pt idx="7289">
                  <c:v>0.25006394135619803</c:v>
                </c:pt>
                <c:pt idx="7290">
                  <c:v>0.25326151092787502</c:v>
                </c:pt>
                <c:pt idx="7291">
                  <c:v>0.25628577423353099</c:v>
                </c:pt>
                <c:pt idx="7292">
                  <c:v>0.25913466177678102</c:v>
                </c:pt>
                <c:pt idx="7293">
                  <c:v>0.26180622407047099</c:v>
                </c:pt>
                <c:pt idx="7294">
                  <c:v>0.26429863297070399</c:v>
                </c:pt>
                <c:pt idx="7295">
                  <c:v>0.266610182927835</c:v>
                </c:pt>
                <c:pt idx="7296">
                  <c:v>0.268739292153576</c:v>
                </c:pt>
                <c:pt idx="7297">
                  <c:v>0.27068450370341002</c:v>
                </c:pt>
                <c:pt idx="7298">
                  <c:v>0.272444486473574</c:v>
                </c:pt>
                <c:pt idx="7299">
                  <c:v>0.27401803611192799</c:v>
                </c:pt>
                <c:pt idx="7300">
                  <c:v>0.27540407584209597</c:v>
                </c:pt>
                <c:pt idx="7301">
                  <c:v>0.276601657200298</c:v>
                </c:pt>
                <c:pt idx="7302">
                  <c:v>0.27760996068437999</c:v>
                </c:pt>
                <c:pt idx="7303">
                  <c:v>0.27842829631460098</c:v>
                </c:pt>
                <c:pt idx="7304">
                  <c:v>0.27905610410578202</c:v>
                </c:pt>
                <c:pt idx="7305">
                  <c:v>0.27949295445050398</c:v>
                </c:pt>
                <c:pt idx="7306">
                  <c:v>0.27973854841308698</c:v>
                </c:pt>
                <c:pt idx="7307">
                  <c:v>0.279792717934151</c:v>
                </c:pt>
                <c:pt idx="7308">
                  <c:v>0.27965542594561699</c:v>
                </c:pt>
                <c:pt idx="7309">
                  <c:v>0.27932676639607501</c:v>
                </c:pt>
                <c:pt idx="7310">
                  <c:v>0.27880696418649598</c:v>
                </c:pt>
                <c:pt idx="7311">
                  <c:v>0.278096375016328</c:v>
                </c:pt>
                <c:pt idx="7312">
                  <c:v>0.27719548514009701</c:v>
                </c:pt>
                <c:pt idx="7313">
                  <c:v>0.276104911034661</c:v>
                </c:pt>
                <c:pt idx="7314">
                  <c:v>0.27482539897735703</c:v>
                </c:pt>
                <c:pt idx="7315">
                  <c:v>0.27335782453532598</c:v>
                </c:pt>
                <c:pt idx="7316">
                  <c:v>0.271703191966363</c:v>
                </c:pt>
                <c:pt idx="7317">
                  <c:v>0.26986263353170897</c:v>
                </c:pt>
                <c:pt idx="7318">
                  <c:v>0.26783740872124001</c:v>
                </c:pt>
                <c:pt idx="7319">
                  <c:v>0.26562890339161099</c:v>
                </c:pt>
                <c:pt idx="7320">
                  <c:v>0.26323862881790799</c:v>
                </c:pt>
                <c:pt idx="7321">
                  <c:v>0.26066822065949302</c:v>
                </c:pt>
                <c:pt idx="7322">
                  <c:v>0.25791943784072202</c:v>
                </c:pt>
                <c:pt idx="7323">
                  <c:v>0.254994161347319</c:v>
                </c:pt>
                <c:pt idx="7324">
                  <c:v>0.251894392939221</c:v>
                </c:pt>
                <c:pt idx="7325">
                  <c:v>0.24862225378077801</c:v>
                </c:pt>
                <c:pt idx="7326">
                  <c:v>0.24517998298924601</c:v>
                </c:pt>
                <c:pt idx="7327">
                  <c:v>0.241569936102565</c:v>
                </c:pt>
                <c:pt idx="7328">
                  <c:v>0.23779458346746801</c:v>
                </c:pt>
                <c:pt idx="7329">
                  <c:v>0.23385650854902901</c:v>
                </c:pt>
                <c:pt idx="7330">
                  <c:v>0.22975840616280299</c:v>
                </c:pt>
                <c:pt idx="7331">
                  <c:v>0.22550308063077301</c:v>
                </c:pt>
                <c:pt idx="7332">
                  <c:v>0.22109344386235699</c:v>
                </c:pt>
                <c:pt idx="7333">
                  <c:v>0.21653251336179299</c:v>
                </c:pt>
                <c:pt idx="7334">
                  <c:v>0.211823410163271</c:v>
                </c:pt>
                <c:pt idx="7335">
                  <c:v>0.20696935669521599</c:v>
                </c:pt>
                <c:pt idx="7336">
                  <c:v>0.201973674575187</c:v>
                </c:pt>
                <c:pt idx="7337">
                  <c:v>0.1968397823369</c:v>
                </c:pt>
                <c:pt idx="7338">
                  <c:v>0.19157119309093901</c:v>
                </c:pt>
                <c:pt idx="7339">
                  <c:v>0.18617151212073399</c:v>
                </c:pt>
                <c:pt idx="7340">
                  <c:v>0.180644434415483</c:v>
                </c:pt>
                <c:pt idx="7341">
                  <c:v>0.17499374214167199</c:v>
                </c:pt>
                <c:pt idx="7342">
                  <c:v>0.16922330205495201</c:v>
                </c:pt>
                <c:pt idx="7343">
                  <c:v>0.163337062854124</c:v>
                </c:pt>
                <c:pt idx="7344">
                  <c:v>0.157339052479056</c:v>
                </c:pt>
                <c:pt idx="7345">
                  <c:v>0.15123337535437201</c:v>
                </c:pt>
                <c:pt idx="7346">
                  <c:v>0.145024209580803</c:v>
                </c:pt>
                <c:pt idx="7347">
                  <c:v>0.13871580407612299</c:v>
                </c:pt>
                <c:pt idx="7348">
                  <c:v>0.132312475667625</c:v>
                </c:pt>
                <c:pt idx="7349">
                  <c:v>0.12581860613812501</c:v>
                </c:pt>
                <c:pt idx="7350">
                  <c:v>0.11923863922752</c:v>
                </c:pt>
                <c:pt idx="7351">
                  <c:v>0.11257707759194201</c:v>
                </c:pt>
                <c:pt idx="7352">
                  <c:v>0.10583847972261</c:v>
                </c:pt>
                <c:pt idx="7353">
                  <c:v>9.9027456826454502E-2</c:v>
                </c:pt>
                <c:pt idx="7354">
                  <c:v>9.2148669670687397E-2</c:v>
                </c:pt>
                <c:pt idx="7355">
                  <c:v>8.5206825393445401E-2</c:v>
                </c:pt>
                <c:pt idx="7356">
                  <c:v>7.8206674282707805E-2</c:v>
                </c:pt>
                <c:pt idx="7357">
                  <c:v>7.1153006525685403E-2</c:v>
                </c:pt>
                <c:pt idx="7358">
                  <c:v>6.4050648930906007E-2</c:v>
                </c:pt>
                <c:pt idx="7359">
                  <c:v>5.6904461625240703E-2</c:v>
                </c:pt>
                <c:pt idx="7360">
                  <c:v>4.9719334728130601E-2</c:v>
                </c:pt>
                <c:pt idx="7361">
                  <c:v>4.2500185005288897E-2</c:v>
                </c:pt>
                <c:pt idx="7362">
                  <c:v>3.5251952504169903E-2</c:v>
                </c:pt>
                <c:pt idx="7363">
                  <c:v>2.7979597173505798E-2</c:v>
                </c:pt>
                <c:pt idx="7364">
                  <c:v>2.0688095469224999E-2</c:v>
                </c:pt>
                <c:pt idx="7365">
                  <c:v>1.3382436949075399E-2</c:v>
                </c:pt>
                <c:pt idx="7366">
                  <c:v>6.06762085828108E-3</c:v>
                </c:pt>
                <c:pt idx="7367">
                  <c:v>-1.2513472914294701E-3</c:v>
                </c:pt>
                <c:pt idx="7368">
                  <c:v>-8.5694591470834199E-3</c:v>
                </c:pt>
                <c:pt idx="7369">
                  <c:v>-1.5881706941667999E-2</c:v>
                </c:pt>
                <c:pt idx="7370">
                  <c:v>-2.31830869209338E-2</c:v>
                </c:pt>
                <c:pt idx="7371">
                  <c:v>-3.0468602767452401E-2</c:v>
                </c:pt>
                <c:pt idx="7372">
                  <c:v>-3.7733269019584702E-2</c:v>
                </c:pt>
                <c:pt idx="7373">
                  <c:v>-4.4972114483020603E-2</c:v>
                </c:pt>
                <c:pt idx="7374">
                  <c:v>-5.2180185632556303E-2</c:v>
                </c:pt>
                <c:pt idx="7375">
                  <c:v>-5.9352550001779601E-2</c:v>
                </c:pt>
                <c:pt idx="7376">
                  <c:v>-6.6484299558345505E-2</c:v>
                </c:pt>
                <c:pt idx="7377">
                  <c:v>-7.3570554062531393E-2</c:v>
                </c:pt>
                <c:pt idx="7378">
                  <c:v>-8.0606464406773604E-2</c:v>
                </c:pt>
                <c:pt idx="7379">
                  <c:v>-8.75872159339008E-2</c:v>
                </c:pt>
                <c:pt idx="7380">
                  <c:v>-9.4508031731792494E-2</c:v>
                </c:pt>
                <c:pt idx="7381">
                  <c:v>-0.101364175902209</c:v>
                </c:pt>
                <c:pt idx="7382">
                  <c:v>-0.10815095680155699</c:v>
                </c:pt>
                <c:pt idx="7383">
                  <c:v>-0.11486373025136599</c:v>
                </c:pt>
                <c:pt idx="7384">
                  <c:v>-0.121497902716295</c:v>
                </c:pt>
                <c:pt idx="7385">
                  <c:v>-0.12804893444747301</c:v>
                </c:pt>
                <c:pt idx="7386">
                  <c:v>-0.13451234258904399</c:v>
                </c:pt>
                <c:pt idx="7387">
                  <c:v>-0.14088370424576699</c:v>
                </c:pt>
                <c:pt idx="7388">
                  <c:v>-0.147158659509602</c:v>
                </c:pt>
                <c:pt idx="7389">
                  <c:v>-0.15333291444317801</c:v>
                </c:pt>
                <c:pt idx="7390">
                  <c:v>-0.159402244018127</c:v>
                </c:pt>
                <c:pt idx="7391">
                  <c:v>-0.16536249500626299</c:v>
                </c:pt>
                <c:pt idx="7392">
                  <c:v>-0.17120958882162299</c:v>
                </c:pt>
                <c:pt idx="7393">
                  <c:v>-0.176939524311436</c:v>
                </c:pt>
                <c:pt idx="7394">
                  <c:v>-0.18254838049410299</c:v>
                </c:pt>
                <c:pt idx="7395">
                  <c:v>-0.18803231924231301</c:v>
                </c:pt>
                <c:pt idx="7396">
                  <c:v>-0.193387587909468</c:v>
                </c:pt>
                <c:pt idx="7397">
                  <c:v>-0.198610521897608</c:v>
                </c:pt>
                <c:pt idx="7398">
                  <c:v>-0.20369754716508701</c:v>
                </c:pt>
                <c:pt idx="7399">
                  <c:v>-0.20864518267228399</c:v>
                </c:pt>
                <c:pt idx="7400">
                  <c:v>-0.213450042763668</c:v>
                </c:pt>
                <c:pt idx="7401">
                  <c:v>-0.218108839484593</c:v>
                </c:pt>
                <c:pt idx="7402">
                  <c:v>-0.22261838483124199</c:v>
                </c:pt>
                <c:pt idx="7403">
                  <c:v>-0.22697559293216599</c:v>
                </c:pt>
                <c:pt idx="7404">
                  <c:v>-0.23117748215994099</c:v>
                </c:pt>
                <c:pt idx="7405">
                  <c:v>-0.23522117717149099</c:v>
                </c:pt>
                <c:pt idx="7406">
                  <c:v>-0.23910391087567301</c:v>
                </c:pt>
                <c:pt idx="7407">
                  <c:v>-0.242823026326797</c:v>
                </c:pt>
                <c:pt idx="7408">
                  <c:v>-0.246375978542763</c:v>
                </c:pt>
                <c:pt idx="7409">
                  <c:v>-0.249760336246589</c:v>
                </c:pt>
                <c:pt idx="7410">
                  <c:v>-0.252973783530128</c:v>
                </c:pt>
                <c:pt idx="7411">
                  <c:v>-0.256014121438838</c:v>
                </c:pt>
                <c:pt idx="7412">
                  <c:v>-0.25887926947652201</c:v>
                </c:pt>
                <c:pt idx="7413">
                  <c:v>-0.26156726702900601</c:v>
                </c:pt>
                <c:pt idx="7414">
                  <c:v>-0.26407627470578299</c:v>
                </c:pt>
                <c:pt idx="7415">
                  <c:v>-0.26640457559870501</c:v>
                </c:pt>
                <c:pt idx="7416">
                  <c:v>-0.26855057645685698</c:v>
                </c:pt>
                <c:pt idx="7417">
                  <c:v>-0.27051280877681499</c:v>
                </c:pt>
                <c:pt idx="7418">
                  <c:v>-0.27228992980754502</c:v>
                </c:pt>
                <c:pt idx="7419">
                  <c:v>-0.27388072346923398</c:v>
                </c:pt>
                <c:pt idx="7420">
                  <c:v>-0.27528410118546198</c:v>
                </c:pt>
                <c:pt idx="7421">
                  <c:v>-0.27649910262810201</c:v>
                </c:pt>
                <c:pt idx="7422">
                  <c:v>-0.27752489637447902</c:v>
                </c:pt>
                <c:pt idx="7423">
                  <c:v>-0.27836078047630602</c:v>
                </c:pt>
                <c:pt idx="7424">
                  <c:v>-0.27900618294002499</c:v>
                </c:pt>
                <c:pt idx="7425">
                  <c:v>-0.27946066211822301</c:v>
                </c:pt>
                <c:pt idx="7426">
                  <c:v>-0.27972390701185001</c:v>
                </c:pt>
                <c:pt idx="7427">
                  <c:v>-0.27979573748303499</c:v>
                </c:pt>
                <c:pt idx="7428">
                  <c:v>-0.279676104378352</c:v>
                </c:pt>
                <c:pt idx="7429">
                  <c:v>-0.27936508956245698</c:v>
                </c:pt>
                <c:pt idx="7430">
                  <c:v>-0.27886290586207102</c:v>
                </c:pt>
                <c:pt idx="7431">
                  <c:v>-0.278169896920337</c:v>
                </c:pt>
                <c:pt idx="7432">
                  <c:v>-0.27728653696167099</c:v>
                </c:pt>
                <c:pt idx="7433">
                  <c:v>-0.276213430467249</c:v>
                </c:pt>
                <c:pt idx="7434">
                  <c:v>-0.274951311761363</c:v>
                </c:pt>
                <c:pt idx="7435">
                  <c:v>-0.27350104450892299</c:v>
                </c:pt>
                <c:pt idx="7436">
                  <c:v>-0.271863621124455</c:v>
                </c:pt>
                <c:pt idx="7437">
                  <c:v>-0.27004016209299198</c:v>
                </c:pt>
                <c:pt idx="7438">
                  <c:v>-0.26803191520333303</c:v>
                </c:pt>
                <c:pt idx="7439">
                  <c:v>-0.26584025469417599</c:v>
                </c:pt>
                <c:pt idx="7440">
                  <c:v>-0.26346668031373899</c:v>
                </c:pt>
                <c:pt idx="7441">
                  <c:v>-0.26091281629347901</c:v>
                </c:pt>
                <c:pt idx="7442">
                  <c:v>-0.25818041023663602</c:v>
                </c:pt>
                <c:pt idx="7443">
                  <c:v>-0.25527133192235402</c:v>
                </c:pt>
                <c:pt idx="7444">
                  <c:v>-0.25218757202619402</c:v>
                </c:pt>
                <c:pt idx="7445">
                  <c:v>-0.248931240757918</c:v>
                </c:pt>
                <c:pt idx="7446">
                  <c:v>-0.24550456641748</c:v>
                </c:pt>
                <c:pt idx="7447">
                  <c:v>-0.24190989387020301</c:v>
                </c:pt>
                <c:pt idx="7448">
                  <c:v>-0.23814968294219699</c:v>
                </c:pt>
                <c:pt idx="7449">
                  <c:v>-0.23422650673709799</c:v>
                </c:pt>
                <c:pt idx="7450">
                  <c:v>-0.23014304987531001</c:v>
                </c:pt>
                <c:pt idx="7451">
                  <c:v>-0.22590210665691501</c:v>
                </c:pt>
                <c:pt idx="7452">
                  <c:v>-0.22150657914954699</c:v>
                </c:pt>
                <c:pt idx="7453">
                  <c:v>-0.21695947520250899</c:v>
                </c:pt>
                <c:pt idx="7454">
                  <c:v>-0.212263906388515</c:v>
                </c:pt>
                <c:pt idx="7455">
                  <c:v>-0.207423085874439</c:v>
                </c:pt>
                <c:pt idx="7456">
                  <c:v>-0.202440326222561</c:v>
                </c:pt>
                <c:pt idx="7457">
                  <c:v>-0.19731903712378299</c:v>
                </c:pt>
                <c:pt idx="7458">
                  <c:v>-0.19206272306438901</c:v>
                </c:pt>
                <c:pt idx="7459">
                  <c:v>-0.186674980927927</c:v>
                </c:pt>
                <c:pt idx="7460">
                  <c:v>-0.181159497533879</c:v>
                </c:pt>
                <c:pt idx="7461">
                  <c:v>-0.17552004711477101</c:v>
                </c:pt>
                <c:pt idx="7462">
                  <c:v>-0.16976048873347799</c:v>
                </c:pt>
                <c:pt idx="7463">
                  <c:v>-0.16388476364247601</c:v>
                </c:pt>
                <c:pt idx="7464">
                  <c:v>-0.157896892586851</c:v>
                </c:pt>
                <c:pt idx="7465">
                  <c:v>-0.15180097305291501</c:v>
                </c:pt>
                <c:pt idx="7466">
                  <c:v>-0.14560117646430201</c:v>
                </c:pt>
                <c:pt idx="7467">
                  <c:v>-0.139301745327475</c:v>
                </c:pt>
                <c:pt idx="7468">
                  <c:v>-0.13290699032858699</c:v>
                </c:pt>
                <c:pt idx="7469">
                  <c:v>-0.12642128738368999</c:v>
                </c:pt>
                <c:pt idx="7470">
                  <c:v>-0.119849074644305</c:v>
                </c:pt>
                <c:pt idx="7471">
                  <c:v>-0.11319484946040501</c:v>
                </c:pt>
                <c:pt idx="7472">
                  <c:v>-0.106463165302889</c:v>
                </c:pt>
                <c:pt idx="7473">
                  <c:v>-9.9658628647653499E-2</c:v>
                </c:pt>
                <c:pt idx="7474">
                  <c:v>-9.2785895823388601E-2</c:v>
                </c:pt>
                <c:pt idx="7475">
                  <c:v>-8.5849669825266803E-2</c:v>
                </c:pt>
                <c:pt idx="7476">
                  <c:v>-7.8854697096692003E-2</c:v>
                </c:pt>
                <c:pt idx="7477">
                  <c:v>-7.1805764281319795E-2</c:v>
                </c:pt>
                <c:pt idx="7478">
                  <c:v>-6.4707694947568506E-2</c:v>
                </c:pt>
                <c:pt idx="7479">
                  <c:v>-5.75653462878623E-2</c:v>
                </c:pt>
                <c:pt idx="7480">
                  <c:v>-5.0383605794865401E-2</c:v>
                </c:pt>
                <c:pt idx="7481">
                  <c:v>-4.3167387916982901E-2</c:v>
                </c:pt>
                <c:pt idx="7482">
                  <c:v>-3.5921630695414E-2</c:v>
                </c:pt>
                <c:pt idx="7483">
                  <c:v>-2.8651292385063001E-2</c:v>
                </c:pt>
                <c:pt idx="7484">
                  <c:v>-2.1361348061615999E-2</c:v>
                </c:pt>
                <c:pt idx="7485">
                  <c:v>-1.40567862171088E-2</c:v>
                </c:pt>
                <c:pt idx="7486">
                  <c:v>-6.7426053463127801E-3</c:v>
                </c:pt>
                <c:pt idx="7487">
                  <c:v>5.7618947372307602E-4</c:v>
                </c:pt>
                <c:pt idx="7488">
                  <c:v>7.8945900086350492E-3</c:v>
                </c:pt>
                <c:pt idx="7489">
                  <c:v>1.5207588293867799E-2</c:v>
                </c:pt>
                <c:pt idx="7490">
                  <c:v>2.2510180061613001E-2</c:v>
                </c:pt>
                <c:pt idx="7491">
                  <c:v>2.9797368165218E-2</c:v>
                </c:pt>
                <c:pt idx="7492">
                  <c:v>3.7064165998722198E-2</c:v>
                </c:pt>
                <c:pt idx="7493">
                  <c:v>4.4305600909179302E-2</c:v>
                </c:pt>
                <c:pt idx="7494">
                  <c:v>5.1516717599432701E-2</c:v>
                </c:pt>
                <c:pt idx="7495">
                  <c:v>5.8692581519013999E-2</c:v>
                </c:pt>
                <c:pt idx="7496">
                  <c:v>6.5828282240843805E-2</c:v>
                </c:pt>
                <c:pt idx="7497">
                  <c:v>7.2918936821426195E-2</c:v>
                </c:pt>
                <c:pt idx="7498">
                  <c:v>7.9959693142235597E-2</c:v>
                </c:pt>
                <c:pt idx="7499">
                  <c:v>8.6945733230010105E-2</c:v>
                </c:pt>
                <c:pt idx="7500">
                  <c:v>9.3872276553679301E-2</c:v>
                </c:pt>
                <c:pt idx="7501">
                  <c:v>0.100734583295671</c:v>
                </c:pt>
                <c:pt idx="7502">
                  <c:v>0.10752795759535801</c:v>
                </c:pt>
                <c:pt idx="7503">
                  <c:v>0.114247750762422</c:v>
                </c:pt>
                <c:pt idx="7504">
                  <c:v>0.120889364457944</c:v>
                </c:pt>
                <c:pt idx="7505">
                  <c:v>0.12744825384104</c:v>
                </c:pt>
                <c:pt idx="7506">
                  <c:v>0.133919930678876</c:v>
                </c:pt>
                <c:pt idx="7507">
                  <c:v>0.14029996641796499</c:v>
                </c:pt>
                <c:pt idx="7508">
                  <c:v>0.14658399521460999</c:v>
                </c:pt>
                <c:pt idx="7509">
                  <c:v>0.15276771692244401</c:v>
                </c:pt>
                <c:pt idx="7510">
                  <c:v>0.15884690003500701</c:v>
                </c:pt>
                <c:pt idx="7511">
                  <c:v>0.16481738458136</c:v>
                </c:pt>
                <c:pt idx="7512">
                  <c:v>0.17067508497273901</c:v>
                </c:pt>
                <c:pt idx="7513">
                  <c:v>0.17641599279831899</c:v>
                </c:pt>
                <c:pt idx="7514">
                  <c:v>0.18203617956815599</c:v>
                </c:pt>
                <c:pt idx="7515">
                  <c:v>0.18753179940144499</c:v>
                </c:pt>
                <c:pt idx="7516">
                  <c:v>0.19289909165824701</c:v>
                </c:pt>
                <c:pt idx="7517">
                  <c:v>0.19813438351289001</c:v>
                </c:pt>
                <c:pt idx="7518">
                  <c:v>0.20323409246726701</c:v>
                </c:pt>
                <c:pt idx="7519">
                  <c:v>0.208194728802339</c:v>
                </c:pt>
                <c:pt idx="7520">
                  <c:v>0.21301289796613901</c:v>
                </c:pt>
                <c:pt idx="7521">
                  <c:v>0.217685302896654</c:v>
                </c:pt>
                <c:pt idx="7522">
                  <c:v>0.222208746278</c:v>
                </c:pt>
                <c:pt idx="7523">
                  <c:v>0.22658013272833599</c:v>
                </c:pt>
                <c:pt idx="7524">
                  <c:v>0.23079647091802499</c:v>
                </c:pt>
                <c:pt idx="7525">
                  <c:v>0.23485487561660101</c:v>
                </c:pt>
                <c:pt idx="7526">
                  <c:v>0.238752569667115</c:v>
                </c:pt>
                <c:pt idx="7527">
                  <c:v>0.24248688588654699</c:v>
                </c:pt>
                <c:pt idx="7528">
                  <c:v>0.246055268890947</c:v>
                </c:pt>
                <c:pt idx="7529">
                  <c:v>0.24945527684408</c:v>
                </c:pt>
                <c:pt idx="7530">
                  <c:v>0.252684583128369</c:v>
                </c:pt>
                <c:pt idx="7531">
                  <c:v>0.25574097793699502</c:v>
                </c:pt>
                <c:pt idx="7532">
                  <c:v>0.25862236978606101</c:v>
                </c:pt>
                <c:pt idx="7533">
                  <c:v>0.26132678694579098</c:v>
                </c:pt>
                <c:pt idx="7534">
                  <c:v>0.26385237878978002</c:v>
                </c:pt>
                <c:pt idx="7535">
                  <c:v>0.26619741706137001</c:v>
                </c:pt>
                <c:pt idx="7536">
                  <c:v>0.26836029705629699</c:v>
                </c:pt>
                <c:pt idx="7537">
                  <c:v>0.27033953872078598</c:v>
                </c:pt>
                <c:pt idx="7538">
                  <c:v>0.27213378766434299</c:v>
                </c:pt>
                <c:pt idx="7539">
                  <c:v>0.273741816086568</c:v>
                </c:pt>
                <c:pt idx="7540">
                  <c:v>0.27516252361733201</c:v>
                </c:pt>
                <c:pt idx="7541">
                  <c:v>0.27639493806975701</c:v>
                </c:pt>
                <c:pt idx="7542">
                  <c:v>0.27743821610548502</c:v>
                </c:pt>
                <c:pt idx="7543">
                  <c:v>0.27829164381177102</c:v>
                </c:pt>
                <c:pt idx="7544">
                  <c:v>0.27895463719000801</c:v>
                </c:pt>
                <c:pt idx="7545">
                  <c:v>0.27942674255536099</c:v>
                </c:pt>
                <c:pt idx="7546">
                  <c:v>0.279707636847223</c:v>
                </c:pt>
                <c:pt idx="7547">
                  <c:v>0.27979712785027799</c:v>
                </c:pt>
                <c:pt idx="7548">
                  <c:v>0.27969515432603897</c:v>
                </c:pt>
                <c:pt idx="7549">
                  <c:v>0.27940178605475502</c:v>
                </c:pt>
                <c:pt idx="7550">
                  <c:v>0.27891722378765399</c:v>
                </c:pt>
                <c:pt idx="7551">
                  <c:v>0.27824179910957397</c:v>
                </c:pt>
                <c:pt idx="7552">
                  <c:v>0.27737597421206101</c:v>
                </c:pt>
                <c:pt idx="7553">
                  <c:v>0.27632034157708801</c:v>
                </c:pt>
                <c:pt idx="7554">
                  <c:v>0.27507562357162502</c:v>
                </c:pt>
                <c:pt idx="7555">
                  <c:v>0.27364267195332498</c:v>
                </c:pt>
                <c:pt idx="7556">
                  <c:v>0.27202246728766399</c:v>
                </c:pt>
                <c:pt idx="7557">
                  <c:v>0.27021611827694703</c:v>
                </c:pt>
                <c:pt idx="7558">
                  <c:v>0.26822486100162302</c:v>
                </c:pt>
                <c:pt idx="7559">
                  <c:v>0.26605005807443799</c:v>
                </c:pt>
                <c:pt idx="7560">
                  <c:v>0.26369319770800498</c:v>
                </c:pt>
                <c:pt idx="7561">
                  <c:v>0.26115589269641998</c:v>
                </c:pt>
                <c:pt idx="7562">
                  <c:v>0.25843987931163298</c:v>
                </c:pt>
                <c:pt idx="7563">
                  <c:v>0.25554701611531899</c:v>
                </c:pt>
                <c:pt idx="7564">
                  <c:v>0.25247928268707098</c:v>
                </c:pt>
                <c:pt idx="7565">
                  <c:v>0.249238778269776</c:v>
                </c:pt>
                <c:pt idx="7566">
                  <c:v>0.24582772033311201</c:v>
                </c:pt>
                <c:pt idx="7567">
                  <c:v>0.24224844305613299</c:v>
                </c:pt>
                <c:pt idx="7568">
                  <c:v>0.23850339572999801</c:v>
                </c:pt>
                <c:pt idx="7569">
                  <c:v>0.23459514108193</c:v>
                </c:pt>
                <c:pt idx="7570">
                  <c:v>0.23052635352154199</c:v>
                </c:pt>
                <c:pt idx="7571">
                  <c:v>0.226299817310749</c:v>
                </c:pt>
                <c:pt idx="7572">
                  <c:v>0.22191842465850301</c:v>
                </c:pt>
                <c:pt idx="7573">
                  <c:v>0.217385173741658</c:v>
                </c:pt>
                <c:pt idx="7574">
                  <c:v>0.21270316665333</c:v>
                </c:pt>
                <c:pt idx="7575">
                  <c:v>0.20787560728013901</c:v>
                </c:pt>
                <c:pt idx="7576">
                  <c:v>0.20290579910979401</c:v>
                </c:pt>
                <c:pt idx="7577">
                  <c:v>0.19779714297053</c:v>
                </c:pt>
                <c:pt idx="7578">
                  <c:v>0.19255313470392399</c:v>
                </c:pt>
                <c:pt idx="7579">
                  <c:v>0.1871773627727</c:v>
                </c:pt>
                <c:pt idx="7580">
                  <c:v>0.18167350580515601</c:v>
                </c:pt>
                <c:pt idx="7581">
                  <c:v>0.17604533007788101</c:v>
                </c:pt>
                <c:pt idx="7582">
                  <c:v>0.170296686938504</c:v>
                </c:pt>
                <c:pt idx="7583">
                  <c:v>0.164431510170228</c:v>
                </c:pt>
                <c:pt idx="7584">
                  <c:v>0.15845381329994501</c:v>
                </c:pt>
                <c:pt idx="7585">
                  <c:v>0.152367686851795</c:v>
                </c:pt>
                <c:pt idx="7586">
                  <c:v>0.146177295548026</c:v>
                </c:pt>
                <c:pt idx="7587">
                  <c:v>0.13988687545908701</c:v>
                </c:pt>
                <c:pt idx="7588">
                  <c:v>0.133500731104891</c:v>
                </c:pt>
                <c:pt idx="7589">
                  <c:v>0.12702323250924699</c:v>
                </c:pt>
                <c:pt idx="7590">
                  <c:v>0.120458812209459</c:v>
                </c:pt>
                <c:pt idx="7591">
                  <c:v>0.113811962223149</c:v>
                </c:pt>
                <c:pt idx="7592">
                  <c:v>0.10708723097438901</c:v>
                </c:pt>
                <c:pt idx="7593">
                  <c:v>0.100289220181212</c:v>
                </c:pt>
                <c:pt idx="7594">
                  <c:v>9.3422581706679803E-2</c:v>
                </c:pt>
                <c:pt idx="7595">
                  <c:v>8.6492014375613102E-2</c:v>
                </c:pt>
                <c:pt idx="7596">
                  <c:v>7.9502260759203594E-2</c:v>
                </c:pt>
                <c:pt idx="7597">
                  <c:v>7.2458103929680703E-2</c:v>
                </c:pt>
                <c:pt idx="7598">
                  <c:v>6.5364364187266502E-2</c:v>
                </c:pt>
                <c:pt idx="7599">
                  <c:v>5.8225895761655697E-2</c:v>
                </c:pt>
                <c:pt idx="7600">
                  <c:v>5.1047583490277597E-2</c:v>
                </c:pt>
                <c:pt idx="7601">
                  <c:v>4.3834339475612799E-2</c:v>
                </c:pt>
                <c:pt idx="7602">
                  <c:v>3.6591099723853097E-2</c:v>
                </c:pt>
                <c:pt idx="7603">
                  <c:v>2.9322820767203901E-2</c:v>
                </c:pt>
                <c:pt idx="7604">
                  <c:v>2.2034476272140401E-2</c:v>
                </c:pt>
                <c:pt idx="7605">
                  <c:v>1.4731053635939399E-2</c:v>
                </c:pt>
                <c:pt idx="7606">
                  <c:v>7.4175505738148196E-3</c:v>
                </c:pt>
                <c:pt idx="7607" formatCode="0.00E+00">
                  <c:v>9.8971698992638305E-5</c:v>
                </c:pt>
                <c:pt idx="7608">
                  <c:v>-7.2196749019341998E-3</c:v>
                </c:pt>
                <c:pt idx="7609">
                  <c:v>-1.4533381096028E-2</c:v>
                </c:pt>
                <c:pt idx="7610">
                  <c:v>-2.1837142131059899E-2</c:v>
                </c:pt>
                <c:pt idx="7611">
                  <c:v>-2.9125960060250498E-2</c:v>
                </c:pt>
                <c:pt idx="7612">
                  <c:v>-3.6394847162353201E-2</c:v>
                </c:pt>
                <c:pt idx="7613">
                  <c:v>-4.3638829354740102E-2</c:v>
                </c:pt>
                <c:pt idx="7614">
                  <c:v>-5.0852949597155597E-2</c:v>
                </c:pt>
                <c:pt idx="7615">
                  <c:v>-5.8032271283807203E-2</c:v>
                </c:pt>
                <c:pt idx="7616">
                  <c:v>-6.5171881621473707E-2</c:v>
                </c:pt>
                <c:pt idx="7617">
                  <c:v>-7.2266894991318206E-2</c:v>
                </c:pt>
                <c:pt idx="7618">
                  <c:v>-7.9312456292105496E-2</c:v>
                </c:pt>
                <c:pt idx="7619">
                  <c:v>-8.6303744262537105E-2</c:v>
                </c:pt>
                <c:pt idx="7620">
                  <c:v>-9.3235974780428693E-2</c:v>
                </c:pt>
                <c:pt idx="7621">
                  <c:v>-0.10010440413647401</c:v>
                </c:pt>
                <c:pt idx="7622">
                  <c:v>-0.10690433228035499</c:v>
                </c:pt>
                <c:pt idx="7623">
                  <c:v>-0.113631106036974</c:v>
                </c:pt>
                <c:pt idx="7624">
                  <c:v>-0.120280122290611</c:v>
                </c:pt>
                <c:pt idx="7625">
                  <c:v>-0.12684683113482501</c:v>
                </c:pt>
                <c:pt idx="7626">
                  <c:v>-0.13332673898594799</c:v>
                </c:pt>
                <c:pt idx="7627">
                  <c:v>-0.13971541165802601</c:v>
                </c:pt>
                <c:pt idx="7628">
                  <c:v>-0.14600847739712999</c:v>
                </c:pt>
                <c:pt idx="7629">
                  <c:v>-0.15220162987293401</c:v>
                </c:pt>
                <c:pt idx="7630">
                  <c:v>-0.15829063112552599</c:v>
                </c:pt>
                <c:pt idx="7631">
                  <c:v>-0.164271314465435</c:v>
                </c:pt>
                <c:pt idx="7632">
                  <c:v>-0.17013958732488799</c:v>
                </c:pt>
                <c:pt idx="7633">
                  <c:v>-0.17589143405834301</c:v>
                </c:pt>
                <c:pt idx="7634">
                  <c:v>-0.181522918690387</c:v>
                </c:pt>
                <c:pt idx="7635">
                  <c:v>-0.187030187609114</c:v>
                </c:pt>
                <c:pt idx="7636">
                  <c:v>-0.192409472203144</c:v>
                </c:pt>
                <c:pt idx="7637">
                  <c:v>-0.197657091440474</c:v>
                </c:pt>
                <c:pt idx="7638">
                  <c:v>-0.20276945438739999</c:v>
                </c:pt>
                <c:pt idx="7639">
                  <c:v>-0.20774306266578499</c:v>
                </c:pt>
                <c:pt idx="7640">
                  <c:v>-0.212574512846989</c:v>
                </c:pt>
                <c:pt idx="7641">
                  <c:v>-0.21726049878083101</c:v>
                </c:pt>
                <c:pt idx="7642">
                  <c:v>-0.221797813857978</c:v>
                </c:pt>
                <c:pt idx="7643">
                  <c:v>-0.22618335320421901</c:v>
                </c:pt>
                <c:pt idx="7644">
                  <c:v>-0.230414115805124</c:v>
                </c:pt>
                <c:pt idx="7645">
                  <c:v>-0.23448720655963401</c:v>
                </c:pt>
                <c:pt idx="7646">
                  <c:v>-0.23839983826116901</c:v>
                </c:pt>
                <c:pt idx="7647">
                  <c:v>-0.242149333504906</c:v>
                </c:pt>
                <c:pt idx="7648">
                  <c:v>-0.24573312651992499</c:v>
                </c:pt>
                <c:pt idx="7649">
                  <c:v>-0.249148764924956</c:v>
                </c:pt>
                <c:pt idx="7650">
                  <c:v>-0.25239391140653999</c:v>
                </c:pt>
                <c:pt idx="7651">
                  <c:v>-0.25546634531844797</c:v>
                </c:pt>
                <c:pt idx="7652">
                  <c:v>-0.25836396420126201</c:v>
                </c:pt>
                <c:pt idx="7653">
                  <c:v>-0.26108478522108403</c:v>
                </c:pt>
                <c:pt idx="7654">
                  <c:v>-0.26362694652638402</c:v>
                </c:pt>
                <c:pt idx="7655">
                  <c:v>-0.26598870852206202</c:v>
                </c:pt>
                <c:pt idx="7656">
                  <c:v>-0.26816845505984899</c:v>
                </c:pt>
                <c:pt idx="7657">
                  <c:v>-0.27016469454422998</c:v>
                </c:pt>
                <c:pt idx="7658">
                  <c:v>-0.27197606095314703</c:v>
                </c:pt>
                <c:pt idx="7659">
                  <c:v>-0.27360131477275401</c:v>
                </c:pt>
                <c:pt idx="7660">
                  <c:v>-0.27503934384562401</c:v>
                </c:pt>
                <c:pt idx="7661">
                  <c:v>-0.276289164131788</c:v>
                </c:pt>
                <c:pt idx="7662">
                  <c:v>-0.27734992038211598</c:v>
                </c:pt>
                <c:pt idx="7663">
                  <c:v>-0.27822088672356099</c:v>
                </c:pt>
                <c:pt idx="7664">
                  <c:v>-0.278901467155869</c:v>
                </c:pt>
                <c:pt idx="7665">
                  <c:v>-0.27939119595942502</c:v>
                </c:pt>
                <c:pt idx="7666">
                  <c:v>-0.27968973801394198</c:v>
                </c:pt>
                <c:pt idx="7667">
                  <c:v>-0.27979688902778299</c:v>
                </c:pt>
                <c:pt idx="7668">
                  <c:v>-0.27971257567775698</c:v>
                </c:pt>
                <c:pt idx="7669">
                  <c:v>-0.27943685565929399</c:v>
                </c:pt>
                <c:pt idx="7670">
                  <c:v>-0.27896991764696399</c:v>
                </c:pt>
                <c:pt idx="7671">
                  <c:v>-0.27831208116536998</c:v>
                </c:pt>
                <c:pt idx="7672">
                  <c:v>-0.27746379637049401</c:v>
                </c:pt>
                <c:pt idx="7673">
                  <c:v>-0.27642564374165901</c:v>
                </c:pt>
                <c:pt idx="7674">
                  <c:v>-0.27519833368430702</c:v>
                </c:pt>
                <c:pt idx="7675">
                  <c:v>-0.27378270604387001</c:v>
                </c:pt>
                <c:pt idx="7676">
                  <c:v>-0.272179729531069</c:v>
                </c:pt>
                <c:pt idx="7677">
                  <c:v>-0.27039050105902201</c:v>
                </c:pt>
                <c:pt idx="7678">
                  <c:v>-0.268416244992634</c:v>
                </c:pt>
                <c:pt idx="7679">
                  <c:v>-0.26625831231076302</c:v>
                </c:pt>
                <c:pt idx="7680">
                  <c:v>-0.26391817968175202</c:v>
                </c:pt>
                <c:pt idx="7681">
                  <c:v>-0.26139744845294499</c:v>
                </c:pt>
                <c:pt idx="7682">
                  <c:v>-0.25869784355488901</c:v>
                </c:pt>
                <c:pt idx="7683">
                  <c:v>-0.25582121232097199</c:v>
                </c:pt>
                <c:pt idx="7684">
                  <c:v>-0.25276952322329199</c:v>
                </c:pt>
                <c:pt idx="7685">
                  <c:v>-0.24954486452563801</c:v>
                </c:pt>
                <c:pt idx="7686">
                  <c:v>-0.246149442854498</c:v>
                </c:pt>
                <c:pt idx="7687">
                  <c:v>-0.24258558168906499</c:v>
                </c:pt>
                <c:pt idx="7688">
                  <c:v>-0.238855719771291</c:v>
                </c:pt>
                <c:pt idx="7689">
                  <c:v>-0.23496240943705601</c:v>
                </c:pt>
                <c:pt idx="7690">
                  <c:v>-0.23090831486961599</c:v>
                </c:pt>
                <c:pt idx="7691">
                  <c:v>-0.226696210276504</c:v>
                </c:pt>
                <c:pt idx="7692">
                  <c:v>-0.22232897799114901</c:v>
                </c:pt>
                <c:pt idx="7693">
                  <c:v>-0.21780960650050099</c:v>
                </c:pt>
                <c:pt idx="7694">
                  <c:v>-0.213141188400014</c:v>
                </c:pt>
                <c:pt idx="7695">
                  <c:v>-0.20832691827739599</c:v>
                </c:pt>
                <c:pt idx="7696">
                  <c:v>-0.203370090526553</c:v>
                </c:pt>
                <c:pt idx="7697">
                  <c:v>-0.198274097093248</c:v>
                </c:pt>
                <c:pt idx="7698">
                  <c:v>-0.193042425153998</c:v>
                </c:pt>
                <c:pt idx="7699">
                  <c:v>-0.18767865472980799</c:v>
                </c:pt>
                <c:pt idx="7700">
                  <c:v>-0.182186456236371</c:v>
                </c:pt>
                <c:pt idx="7701">
                  <c:v>-0.17656958797240899</c:v>
                </c:pt>
                <c:pt idx="7702">
                  <c:v>-0.170831893547882</c:v>
                </c:pt>
                <c:pt idx="7703">
                  <c:v>-0.16497729925380999</c:v>
                </c:pt>
                <c:pt idx="7704">
                  <c:v>-0.159009811375524</c:v>
                </c:pt>
                <c:pt idx="7705">
                  <c:v>-0.15293351345117501</c:v>
                </c:pt>
                <c:pt idx="7706">
                  <c:v>-0.146752563477374</c:v>
                </c:pt>
                <c:pt idx="7707">
                  <c:v>-0.140471191063889</c:v>
                </c:pt>
                <c:pt idx="7708">
                  <c:v>-0.13409369453933101</c:v>
                </c:pt>
                <c:pt idx="7709">
                  <c:v>-0.12762443800981901</c:v>
                </c:pt>
                <c:pt idx="7710">
                  <c:v>-0.121067848372628</c:v>
                </c:pt>
                <c:pt idx="7711">
                  <c:v>-0.114428412286879</c:v>
                </c:pt>
                <c:pt idx="7712">
                  <c:v>-0.10771067310332701</c:v>
                </c:pt>
                <c:pt idx="7713">
                  <c:v>-0.100919227755352</c:v>
                </c:pt>
                <c:pt idx="7714">
                  <c:v>-9.40587236132958E-2</c:v>
                </c:pt>
                <c:pt idx="7715">
                  <c:v>-8.71338553042703E-2</c:v>
                </c:pt>
                <c:pt idx="7716">
                  <c:v>-8.0149361499639402E-2</c:v>
                </c:pt>
                <c:pt idx="7717">
                  <c:v>-7.3110021672355294E-2</c:v>
                </c:pt>
                <c:pt idx="7718">
                  <c:v>-6.6020652826376799E-2</c:v>
                </c:pt>
                <c:pt idx="7719">
                  <c:v>-5.8886106200404298E-2</c:v>
                </c:pt>
                <c:pt idx="7720">
                  <c:v>-5.1711263948188597E-2</c:v>
                </c:pt>
                <c:pt idx="7721">
                  <c:v>-4.4501035797684302E-2</c:v>
                </c:pt>
                <c:pt idx="7722">
                  <c:v>-3.72603556913342E-2</c:v>
                </c:pt>
                <c:pt idx="7723">
                  <c:v>-2.9994178409784401E-2</c:v>
                </c:pt>
                <c:pt idx="7724">
                  <c:v>-2.2707476181338601E-2</c:v>
                </c:pt>
                <c:pt idx="7725">
                  <c:v>-1.5405235279474299E-2</c:v>
                </c:pt>
                <c:pt idx="7726">
                  <c:v>-8.0924526107475098E-3</c:v>
                </c:pt>
                <c:pt idx="7727">
                  <c:v>-7.7413229542058195E-4</c:v>
                </c:pt>
                <c:pt idx="7728">
                  <c:v>6.5447177568451901E-3</c:v>
                </c:pt>
                <c:pt idx="7729">
                  <c:v>1.38590892738908E-2</c:v>
                </c:pt>
                <c:pt idx="7730">
                  <c:v>2.11639770482085E-2</c:v>
                </c:pt>
                <c:pt idx="7731">
                  <c:v>2.84543823619938E-2</c:v>
                </c:pt>
                <c:pt idx="7732">
                  <c:v>3.5725316407756398E-2</c:v>
                </c:pt>
                <c:pt idx="7733">
                  <c:v>4.2971803702149702E-2</c:v>
                </c:pt>
                <c:pt idx="7734">
                  <c:v>5.0188885490682497E-2</c:v>
                </c:pt>
                <c:pt idx="7735">
                  <c:v>5.7371623140983201E-2</c:v>
                </c:pt>
                <c:pt idx="7736">
                  <c:v>6.4515101522294602E-2</c:v>
                </c:pt>
                <c:pt idx="7737">
                  <c:v>7.1614432368886302E-2</c:v>
                </c:pt>
                <c:pt idx="7738">
                  <c:v>7.8664757625084E-2</c:v>
                </c:pt>
                <c:pt idx="7739">
                  <c:v>8.5661252769625398E-2</c:v>
                </c:pt>
                <c:pt idx="7740">
                  <c:v>9.2599130117069106E-2</c:v>
                </c:pt>
                <c:pt idx="7741">
                  <c:v>9.9473642093996603E-2</c:v>
                </c:pt>
                <c:pt idx="7742">
                  <c:v>0.10628008448776601</c:v>
                </c:pt>
                <c:pt idx="7743">
                  <c:v>0.113013799665593</c:v>
                </c:pt>
                <c:pt idx="7744">
                  <c:v>0.11967017976176</c:v>
                </c:pt>
                <c:pt idx="7745">
                  <c:v>0.12624466983076699</c:v>
                </c:pt>
                <c:pt idx="7746">
                  <c:v>0.132732770964268</c:v>
                </c:pt>
                <c:pt idx="7747">
                  <c:v>0.139130043369669</c:v>
                </c:pt>
                <c:pt idx="7748">
                  <c:v>0.14543210940826101</c:v>
                </c:pt>
                <c:pt idx="7749">
                  <c:v>0.151634656590834</c:v>
                </c:pt>
                <c:pt idx="7750">
                  <c:v>0.1577334405287</c:v>
                </c:pt>
                <c:pt idx="7751">
                  <c:v>0.16372428783811999</c:v>
                </c:pt>
                <c:pt idx="7752">
                  <c:v>0.16960309899614001</c:v>
                </c:pt>
                <c:pt idx="7753">
                  <c:v>0.17536585114588299</c:v>
                </c:pt>
                <c:pt idx="7754">
                  <c:v>0.181008600849387</c:v>
                </c:pt>
                <c:pt idx="7755">
                  <c:v>0.186527486786083</c:v>
                </c:pt>
                <c:pt idx="7756">
                  <c:v>0.191918732395092</c:v>
                </c:pt>
                <c:pt idx="7757">
                  <c:v>0.19717864845951599</c:v>
                </c:pt>
                <c:pt idx="7758">
                  <c:v>0.20230363563096099</c:v>
                </c:pt>
                <c:pt idx="7759">
                  <c:v>0.20729018689256201</c:v>
                </c:pt>
                <c:pt idx="7760">
                  <c:v>0.21213488995882701</c:v>
                </c:pt>
                <c:pt idx="7761">
                  <c:v>0.21683442961065499</c:v>
                </c:pt>
                <c:pt idx="7762">
                  <c:v>0.22138558996393501</c:v>
                </c:pt>
                <c:pt idx="7763">
                  <c:v>0.225785256670165</c:v>
                </c:pt>
                <c:pt idx="7764">
                  <c:v>0.23003041904759799</c:v>
                </c:pt>
                <c:pt idx="7765">
                  <c:v>0.23411817214143901</c:v>
                </c:pt>
                <c:pt idx="7766">
                  <c:v>0.23804571871170399</c:v>
                </c:pt>
                <c:pt idx="7767">
                  <c:v>0.24181037114735901</c:v>
                </c:pt>
                <c:pt idx="7768">
                  <c:v>0.245409553305453</c:v>
                </c:pt>
                <c:pt idx="7769">
                  <c:v>0.24884080227396099</c:v>
                </c:pt>
                <c:pt idx="7770">
                  <c:v>0.25210177005715201</c:v>
                </c:pt>
                <c:pt idx="7771">
                  <c:v>0.25519022518231699</c:v>
                </c:pt>
                <c:pt idx="7772">
                  <c:v>0.25810405422675797</c:v>
                </c:pt>
                <c:pt idx="7773">
                  <c:v>0.26084126326400098</c:v>
                </c:pt>
                <c:pt idx="7774">
                  <c:v>0.26339997922823299</c:v>
                </c:pt>
                <c:pt idx="7775">
                  <c:v>0.26577845119604199</c:v>
                </c:pt>
                <c:pt idx="7776">
                  <c:v>0.26797505158455998</c:v>
                </c:pt>
                <c:pt idx="7777">
                  <c:v>0.26998827726522401</c:v>
                </c:pt>
                <c:pt idx="7778">
                  <c:v>0.27181675059235899</c:v>
                </c:pt>
                <c:pt idx="7779">
                  <c:v>0.27345922034589598</c:v>
                </c:pt>
                <c:pt idx="7780">
                  <c:v>0.27491456258758301</c:v>
                </c:pt>
                <c:pt idx="7781">
                  <c:v>0.27618178143008998</c:v>
                </c:pt>
                <c:pt idx="7782">
                  <c:v>0.27726000971849701</c:v>
                </c:pt>
                <c:pt idx="7783">
                  <c:v>0.27814850962367799</c:v>
                </c:pt>
                <c:pt idx="7784">
                  <c:v>0.27884667314720502</c:v>
                </c:pt>
                <c:pt idx="7785">
                  <c:v>0.279354022537394</c:v>
                </c:pt>
                <c:pt idx="7786">
                  <c:v>0.27967021061622999</c:v>
                </c:pt>
                <c:pt idx="7787">
                  <c:v>0.27979502101694298</c:v>
                </c:pt>
                <c:pt idx="7788">
                  <c:v>0.27972836833206399</c:v>
                </c:pt>
                <c:pt idx="7789">
                  <c:v>0.27947029817187102</c:v>
                </c:pt>
                <c:pt idx="7790">
                  <c:v>0.27902098713317902</c:v>
                </c:pt>
                <c:pt idx="7791">
                  <c:v>0.27838074267849</c:v>
                </c:pt>
                <c:pt idx="7792">
                  <c:v>0.277550002925605</c:v>
                </c:pt>
                <c:pt idx="7793">
                  <c:v>0.27652933634781501</c:v>
                </c:pt>
                <c:pt idx="7794">
                  <c:v>0.275319441384897</c:v>
                </c:pt>
                <c:pt idx="7795">
                  <c:v>0.27392114596517497</c:v>
                </c:pt>
                <c:pt idx="7796">
                  <c:v>0.27233540693897101</c:v>
                </c:pt>
                <c:pt idx="7797">
                  <c:v>0.270563309423831</c:v>
                </c:pt>
                <c:pt idx="7798">
                  <c:v>0.268606066061985</c:v>
                </c:pt>
                <c:pt idx="7799">
                  <c:v>0.26646501619053897</c:v>
                </c:pt>
                <c:pt idx="7800">
                  <c:v>0.26414162492496501</c:v>
                </c:pt>
                <c:pt idx="7801">
                  <c:v>0.26163748215653199</c:v>
                </c:pt>
                <c:pt idx="7802">
                  <c:v>0.25895430146434201</c:v>
                </c:pt>
                <c:pt idx="7803">
                  <c:v>0.25609391894273797</c:v>
                </c:pt>
                <c:pt idx="7804">
                  <c:v>0.25305829194485902</c:v>
                </c:pt>
                <c:pt idx="7805">
                  <c:v>0.249849497743239</c:v>
                </c:pt>
                <c:pt idx="7806">
                  <c:v>0.24646973210832601</c:v>
                </c:pt>
                <c:pt idx="7807">
                  <c:v>0.242921307805925</c:v>
                </c:pt>
                <c:pt idx="7808">
                  <c:v>0.239206653014578</c:v>
                </c:pt>
                <c:pt idx="7809">
                  <c:v>0.23532830966396401</c:v>
                </c:pt>
                <c:pt idx="7810">
                  <c:v>0.23128893169546599</c:v>
                </c:pt>
                <c:pt idx="7811">
                  <c:v>0.22709128324608199</c:v>
                </c:pt>
                <c:pt idx="7812">
                  <c:v>0.22273823675693699</c:v>
                </c:pt>
                <c:pt idx="7813">
                  <c:v>0.21823277100767099</c:v>
                </c:pt>
                <c:pt idx="7814">
                  <c:v>0.213577969078074</c:v>
                </c:pt>
                <c:pt idx="7815">
                  <c:v>0.208777016238337</c:v>
                </c:pt>
                <c:pt idx="7816">
                  <c:v>0.203833197769382</c:v>
                </c:pt>
                <c:pt idx="7817">
                  <c:v>0.19874989671475099</c:v>
                </c:pt>
                <c:pt idx="7818">
                  <c:v>0.19353059156559399</c:v>
                </c:pt>
                <c:pt idx="7819">
                  <c:v>0.18817885388035199</c:v>
                </c:pt>
                <c:pt idx="7820">
                  <c:v>0.18269834584073999</c:v>
                </c:pt>
                <c:pt idx="7821">
                  <c:v>0.17709281774573199</c:v>
                </c:pt>
                <c:pt idx="7822">
                  <c:v>0.17136610544523501</c:v>
                </c:pt>
                <c:pt idx="7823">
                  <c:v>0.16552212771522701</c:v>
                </c:pt>
                <c:pt idx="7824">
                  <c:v>0.15956488357615101</c:v>
                </c:pt>
                <c:pt idx="7825">
                  <c:v>0.153498449556387</c:v>
                </c:pt>
                <c:pt idx="7826">
                  <c:v>0.14732697690270199</c:v>
                </c:pt>
                <c:pt idx="7827">
                  <c:v>0.14105468873955601</c:v>
                </c:pt>
                <c:pt idx="7828">
                  <c:v>0.134685877179227</c:v>
                </c:pt>
                <c:pt idx="7829">
                  <c:v>0.128224900384732</c:v>
                </c:pt>
                <c:pt idx="7830">
                  <c:v>0.12167617958754599</c:v>
                </c:pt>
                <c:pt idx="7831">
                  <c:v>0.115044196062159</c:v>
                </c:pt>
                <c:pt idx="7832">
                  <c:v>0.10833348805955401</c:v>
                </c:pt>
                <c:pt idx="7833">
                  <c:v>0.101548647701694</c:v>
                </c:pt>
                <c:pt idx="7834">
                  <c:v>9.4694317839139203E-2</c:v>
                </c:pt>
                <c:pt idx="7835">
                  <c:v>8.77751888739568E-2</c:v>
                </c:pt>
                <c:pt idx="7836">
                  <c:v>8.0795995550090996E-2</c:v>
                </c:pt>
                <c:pt idx="7837">
                  <c:v>7.3761513713387197E-2</c:v>
                </c:pt>
                <c:pt idx="7838">
                  <c:v>6.6676557043492499E-2</c:v>
                </c:pt>
                <c:pt idx="7839">
                  <c:v>5.9545973759865499E-2</c:v>
                </c:pt>
                <c:pt idx="7840">
                  <c:v>5.23746433041508E-2</c:v>
                </c:pt>
                <c:pt idx="7841">
                  <c:v>4.5167473001188903E-2</c:v>
                </c:pt>
                <c:pt idx="7842">
                  <c:v>3.79293947009448E-2</c:v>
                </c:pt>
                <c:pt idx="7843">
                  <c:v>3.06653614036543E-2</c:v>
                </c:pt>
                <c:pt idx="7844">
                  <c:v>2.3380343870497901E-2</c:v>
                </c:pt>
                <c:pt idx="7845">
                  <c:v>1.607932722212E-2</c:v>
                </c:pt>
                <c:pt idx="7846">
                  <c:v>8.76730752732271E-3</c:v>
                </c:pt>
                <c:pt idx="7847">
                  <c:v>1.4492883842671001E-3</c:v>
                </c:pt>
                <c:pt idx="7848">
                  <c:v>-5.8697225034770196E-3</c:v>
                </c:pt>
                <c:pt idx="7849">
                  <c:v>-1.3184716753691299E-2</c:v>
                </c:pt>
                <c:pt idx="7850">
                  <c:v>-2.04906887327331E-2</c:v>
                </c:pt>
                <c:pt idx="7851">
                  <c:v>-2.7782638980879199E-2</c:v>
                </c:pt>
                <c:pt idx="7852">
                  <c:v>-3.5055577633444197E-2</c:v>
                </c:pt>
                <c:pt idx="7853">
                  <c:v>-4.2304527835333797E-2</c:v>
                </c:pt>
                <c:pt idx="7854">
                  <c:v>-4.9524529146694897E-2</c:v>
                </c:pt>
                <c:pt idx="7855">
                  <c:v>-5.6710640937333003E-2</c:v>
                </c:pt>
                <c:pt idx="7856">
                  <c:v>-6.3857945767574698E-2</c:v>
                </c:pt>
                <c:pt idx="7857">
                  <c:v>-7.0961552753259396E-2</c:v>
                </c:pt>
                <c:pt idx="7858">
                  <c:v>-7.8016600912560699E-2</c:v>
                </c:pt>
                <c:pt idx="7859">
                  <c:v>-8.5018262492344496E-2</c:v>
                </c:pt>
                <c:pt idx="7860">
                  <c:v>-9.1961746271789893E-2</c:v>
                </c:pt>
                <c:pt idx="7861">
                  <c:v>-9.8842300841009798E-2</c:v>
                </c:pt>
                <c:pt idx="7862">
                  <c:v>-0.10565521785243</c:v>
                </c:pt>
                <c:pt idx="7863">
                  <c:v>-0.112395835242702</c:v>
                </c:pt>
                <c:pt idx="7864">
                  <c:v>-0.119059540422938</c:v>
                </c:pt>
                <c:pt idx="7865">
                  <c:v>-0.125641773435101</c:v>
                </c:pt>
                <c:pt idx="7866">
                  <c:v>-0.13213803007236699</c:v>
                </c:pt>
                <c:pt idx="7867">
                  <c:v>-0.13854386496134899</c:v>
                </c:pt>
                <c:pt idx="7868">
                  <c:v>-0.14485489460405099</c:v>
                </c:pt>
                <c:pt idx="7869">
                  <c:v>-0.15106680037748901</c:v>
                </c:pt>
                <c:pt idx="7870">
                  <c:v>-0.15717533148891399</c:v>
                </c:pt>
                <c:pt idx="7871">
                  <c:v>-0.16317630788461701</c:v>
                </c:pt>
                <c:pt idx="7872">
                  <c:v>-0.16906562311033399</c:v>
                </c:pt>
                <c:pt idx="7873">
                  <c:v>-0.17483924712127999</c:v>
                </c:pt>
                <c:pt idx="7874">
                  <c:v>-0.180493229039902</c:v>
                </c:pt>
              </c:numCache>
            </c:numRef>
          </c:yVal>
          <c:smooth val="1"/>
          <c:extLst>
            <c:ext xmlns:c16="http://schemas.microsoft.com/office/drawing/2014/chart" uri="{C3380CC4-5D6E-409C-BE32-E72D297353CC}">
              <c16:uniqueId val="{00000000-D2EC-4646-BEBB-06BE2A64D9F9}"/>
            </c:ext>
          </c:extLst>
        </c:ser>
        <c:ser>
          <c:idx val="1"/>
          <c:order val="1"/>
          <c:tx>
            <c:v>FEM</c:v>
          </c:tx>
          <c:spPr>
            <a:ln w="19050"/>
          </c:spPr>
          <c:marker>
            <c:symbol val="none"/>
          </c:marker>
          <c:xVal>
            <c:numRef>
              <c:f>'single-span'!$A$8:$A$2230</c:f>
              <c:numCache>
                <c:formatCode>0.00E+00</c:formatCode>
                <c:ptCount val="2223"/>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numCache>
            </c:numRef>
          </c:xVal>
          <c:yVal>
            <c:numRef>
              <c:f>'single-span'!$G$8:$G$2230</c:f>
              <c:numCache>
                <c:formatCode>0.00E+00</c:formatCode>
                <c:ptCount val="2223"/>
                <c:pt idx="0" formatCode="General">
                  <c:v>0</c:v>
                </c:pt>
                <c:pt idx="1">
                  <c:v>-9.3587700000000002E-123</c:v>
                </c:pt>
                <c:pt idx="2">
                  <c:v>-6.4964699999999999E-122</c:v>
                </c:pt>
                <c:pt idx="3">
                  <c:v>-2.3643299999999999E-121</c:v>
                </c:pt>
                <c:pt idx="4">
                  <c:v>-5.54431E-121</c:v>
                </c:pt>
                <c:pt idx="5">
                  <c:v>-8.1764899999999993E-121</c:v>
                </c:pt>
                <c:pt idx="6">
                  <c:v>-4.7316800000000004E-121</c:v>
                </c:pt>
                <c:pt idx="7">
                  <c:v>1.1435900000000001E-120</c:v>
                </c:pt>
                <c:pt idx="8">
                  <c:v>4.2440099999999999E-120</c:v>
                </c:pt>
                <c:pt idx="9">
                  <c:v>7.9838499999999999E-120</c:v>
                </c:pt>
                <c:pt idx="10">
                  <c:v>1.01126E-119</c:v>
                </c:pt>
                <c:pt idx="11">
                  <c:v>7.3826299999999996E-120</c:v>
                </c:pt>
                <c:pt idx="12">
                  <c:v>-2.7616999999999999E-120</c:v>
                </c:pt>
                <c:pt idx="13">
                  <c:v>-1.9841700000000001E-119</c:v>
                </c:pt>
                <c:pt idx="14">
                  <c:v>-3.90097E-119</c:v>
                </c:pt>
                <c:pt idx="15">
                  <c:v>-5.1660900000000003E-119</c:v>
                </c:pt>
                <c:pt idx="16">
                  <c:v>-4.8269999999999999E-119</c:v>
                </c:pt>
                <c:pt idx="17">
                  <c:v>-2.25343E-119</c:v>
                </c:pt>
                <c:pt idx="18">
                  <c:v>2.6338399999999999E-119</c:v>
                </c:pt>
                <c:pt idx="19">
                  <c:v>9.2360300000000004E-119</c:v>
                </c:pt>
                <c:pt idx="20">
                  <c:v>1.5848500000000001E-118</c:v>
                </c:pt>
                <c:pt idx="21">
                  <c:v>1.9355400000000001E-118</c:v>
                </c:pt>
                <c:pt idx="22">
                  <c:v>1.57234E-118</c:v>
                </c:pt>
                <c:pt idx="23">
                  <c:v>1.4371300000000001E-119</c:v>
                </c:pt>
                <c:pt idx="24">
                  <c:v>-2.3693800000000001E-118</c:v>
                </c:pt>
                <c:pt idx="25">
                  <c:v>-5.3539799999999999E-118</c:v>
                </c:pt>
                <c:pt idx="26">
                  <c:v>-7.5613299999999998E-118</c:v>
                </c:pt>
                <c:pt idx="27">
                  <c:v>-7.4110899999999996E-118</c:v>
                </c:pt>
                <c:pt idx="28">
                  <c:v>-3.4543099999999999E-118</c:v>
                </c:pt>
                <c:pt idx="29">
                  <c:v>4.8868799999999997E-118</c:v>
                </c:pt>
                <c:pt idx="30">
                  <c:v>1.6345700000000001E-117</c:v>
                </c:pt>
                <c:pt idx="31">
                  <c:v>2.7331900000000001E-117</c:v>
                </c:pt>
                <c:pt idx="32">
                  <c:v>3.2692600000000003E-117</c:v>
                </c:pt>
                <c:pt idx="33">
                  <c:v>2.7125499999999999E-117</c:v>
                </c:pt>
                <c:pt idx="34">
                  <c:v>6.48263E-118</c:v>
                </c:pt>
                <c:pt idx="35">
                  <c:v>-2.9009400000000001E-117</c:v>
                </c:pt>
                <c:pt idx="36">
                  <c:v>-6.9666499999999995E-117</c:v>
                </c:pt>
                <c:pt idx="37">
                  <c:v>-9.7088300000000005E-117</c:v>
                </c:pt>
                <c:pt idx="38">
                  <c:v>-9.3322499999999993E-117</c:v>
                </c:pt>
                <c:pt idx="39">
                  <c:v>-4.8713999999999997E-117</c:v>
                </c:pt>
                <c:pt idx="40">
                  <c:v>3.5132500000000001E-117</c:v>
                </c:pt>
                <c:pt idx="41">
                  <c:v>1.40261E-116</c:v>
                </c:pt>
                <c:pt idx="42">
                  <c:v>2.2855800000000001E-116</c:v>
                </c:pt>
                <c:pt idx="43">
                  <c:v>2.53138E-116</c:v>
                </c:pt>
                <c:pt idx="44">
                  <c:v>1.8444700000000001E-116</c:v>
                </c:pt>
                <c:pt idx="45">
                  <c:v>2.55329E-117</c:v>
                </c:pt>
                <c:pt idx="46">
                  <c:v>-2.0211E-116</c:v>
                </c:pt>
                <c:pt idx="47">
                  <c:v>-4.6853600000000002E-116</c:v>
                </c:pt>
                <c:pt idx="48">
                  <c:v>-7.0550799999999999E-116</c:v>
                </c:pt>
                <c:pt idx="49">
                  <c:v>-7.7493600000000001E-116</c:v>
                </c:pt>
                <c:pt idx="50">
                  <c:v>-4.7848599999999999E-116</c:v>
                </c:pt>
                <c:pt idx="51">
                  <c:v>3.9074899999999998E-116</c:v>
                </c:pt>
                <c:pt idx="52">
                  <c:v>1.91018E-115</c:v>
                </c:pt>
                <c:pt idx="53">
                  <c:v>3.80187E-115</c:v>
                </c:pt>
                <c:pt idx="54">
                  <c:v>5.2547999999999998E-115</c:v>
                </c:pt>
                <c:pt idx="55">
                  <c:v>4.9294699999999997E-115</c:v>
                </c:pt>
                <c:pt idx="56">
                  <c:v>1.3153299999999999E-115</c:v>
                </c:pt>
                <c:pt idx="57">
                  <c:v>-6.3338499999999997E-115</c:v>
                </c:pt>
                <c:pt idx="58">
                  <c:v>-1.68072E-114</c:v>
                </c:pt>
                <c:pt idx="59">
                  <c:v>-2.65051E-114</c:v>
                </c:pt>
                <c:pt idx="60">
                  <c:v>-3.0122399999999999E-114</c:v>
                </c:pt>
                <c:pt idx="61">
                  <c:v>-2.1910100000000002E-114</c:v>
                </c:pt>
                <c:pt idx="62">
                  <c:v>2.1461300000000002E-115</c:v>
                </c:pt>
                <c:pt idx="63">
                  <c:v>4.0858700000000001E-114</c:v>
                </c:pt>
                <c:pt idx="64">
                  <c:v>8.5388599999999996E-114</c:v>
                </c:pt>
                <c:pt idx="65">
                  <c:v>1.1925799999999999E-113</c:v>
                </c:pt>
                <c:pt idx="66">
                  <c:v>1.19486E-113</c:v>
                </c:pt>
                <c:pt idx="67">
                  <c:v>6.1972300000000002E-114</c:v>
                </c:pt>
                <c:pt idx="68">
                  <c:v>-6.4489799999999998E-114</c:v>
                </c:pt>
                <c:pt idx="69">
                  <c:v>-2.41555E-113</c:v>
                </c:pt>
                <c:pt idx="70">
                  <c:v>-4.1357300000000003E-113</c:v>
                </c:pt>
                <c:pt idx="71">
                  <c:v>-4.9437200000000001E-113</c:v>
                </c:pt>
                <c:pt idx="72">
                  <c:v>-3.8782399999999999E-113</c:v>
                </c:pt>
                <c:pt idx="73">
                  <c:v>-1.8524499999999998E-114</c:v>
                </c:pt>
                <c:pt idx="74">
                  <c:v>6.1800900000000002E-113</c:v>
                </c:pt>
                <c:pt idx="75">
                  <c:v>1.3838799999999999E-112</c:v>
                </c:pt>
                <c:pt idx="76">
                  <c:v>1.96896E-112</c:v>
                </c:pt>
                <c:pt idx="77">
                  <c:v>1.96241E-112</c:v>
                </c:pt>
                <c:pt idx="78">
                  <c:v>9.8454200000000002E-113</c:v>
                </c:pt>
                <c:pt idx="79">
                  <c:v>-1.15704E-112</c:v>
                </c:pt>
                <c:pt idx="80">
                  <c:v>-4.2230800000000001E-112</c:v>
                </c:pt>
                <c:pt idx="81">
                  <c:v>-7.2739700000000004E-112</c:v>
                </c:pt>
                <c:pt idx="82">
                  <c:v>-8.6939800000000002E-112</c:v>
                </c:pt>
                <c:pt idx="83">
                  <c:v>-6.7138199999999996E-112</c:v>
                </c:pt>
                <c:pt idx="84">
                  <c:v>-1.9019799999999999E-113</c:v>
                </c:pt>
                <c:pt idx="85">
                  <c:v>1.06739E-111</c:v>
                </c:pt>
                <c:pt idx="86">
                  <c:v>2.3584900000000002E-111</c:v>
                </c:pt>
                <c:pt idx="87">
                  <c:v>3.3623599999999997E-111</c:v>
                </c:pt>
                <c:pt idx="88">
                  <c:v>3.4035699999999998E-111</c:v>
                </c:pt>
                <c:pt idx="89">
                  <c:v>1.8823999999999999E-111</c:v>
                </c:pt>
                <c:pt idx="90">
                  <c:v>-1.40074E-111</c:v>
                </c:pt>
                <c:pt idx="91">
                  <c:v>-5.9539700000000003E-111</c:v>
                </c:pt>
                <c:pt idx="92">
                  <c:v>-1.0419000000000001E-110</c:v>
                </c:pt>
                <c:pt idx="93">
                  <c:v>-1.27098E-110</c:v>
                </c:pt>
                <c:pt idx="94">
                  <c:v>-1.06065E-110</c:v>
                </c:pt>
                <c:pt idx="95">
                  <c:v>-2.7515500000000001E-111</c:v>
                </c:pt>
                <c:pt idx="96">
                  <c:v>1.03274E-110</c:v>
                </c:pt>
                <c:pt idx="97">
                  <c:v>2.5781099999999999E-110</c:v>
                </c:pt>
                <c:pt idx="98">
                  <c:v>3.8586099999999998E-110</c:v>
                </c:pt>
                <c:pt idx="99">
                  <c:v>4.1932599999999997E-110</c:v>
                </c:pt>
                <c:pt idx="100">
                  <c:v>2.8687400000000002E-110</c:v>
                </c:pt>
                <c:pt idx="101">
                  <c:v>-5.3487299999999999E-111</c:v>
                </c:pt>
                <c:pt idx="102">
                  <c:v>-5.7080099999999995E-110</c:v>
                </c:pt>
                <c:pt idx="103">
                  <c:v>-1.1223499999999999E-109</c:v>
                </c:pt>
                <c:pt idx="104">
                  <c:v>-1.45663E-109</c:v>
                </c:pt>
                <c:pt idx="105">
                  <c:v>-1.2896499999999999E-109</c:v>
                </c:pt>
                <c:pt idx="106">
                  <c:v>-4.3135000000000003E-110</c:v>
                </c:pt>
                <c:pt idx="107">
                  <c:v>1.0802799999999999E-109</c:v>
                </c:pt>
                <c:pt idx="108">
                  <c:v>2.8930800000000001E-109</c:v>
                </c:pt>
                <c:pt idx="109">
                  <c:v>4.3877E-109</c:v>
                </c:pt>
                <c:pt idx="110">
                  <c:v>4.8256099999999996E-109</c:v>
                </c:pt>
                <c:pt idx="111">
                  <c:v>3.4887199999999998E-109</c:v>
                </c:pt>
                <c:pt idx="112">
                  <c:v>-6.4216799999999996E-111</c:v>
                </c:pt>
                <c:pt idx="113">
                  <c:v>-5.4367899999999999E-109</c:v>
                </c:pt>
                <c:pt idx="114">
                  <c:v>-1.09679E-108</c:v>
                </c:pt>
                <c:pt idx="115">
                  <c:v>-1.41777E-108</c:v>
                </c:pt>
                <c:pt idx="116">
                  <c:v>-1.2874100000000001E-108</c:v>
                </c:pt>
                <c:pt idx="117">
                  <c:v>-6.0024900000000001E-109</c:v>
                </c:pt>
                <c:pt idx="118">
                  <c:v>5.9939399999999997E-109</c:v>
                </c:pt>
                <c:pt idx="119">
                  <c:v>2.0732799999999998E-108</c:v>
                </c:pt>
                <c:pt idx="120">
                  <c:v>3.33593E-108</c:v>
                </c:pt>
                <c:pt idx="121">
                  <c:v>3.7153899999999996E-108</c:v>
                </c:pt>
                <c:pt idx="122">
                  <c:v>2.6006E-108</c:v>
                </c:pt>
                <c:pt idx="123">
                  <c:v>-2.74869E-109</c:v>
                </c:pt>
                <c:pt idx="124">
                  <c:v>-4.5304000000000004E-108</c:v>
                </c:pt>
                <c:pt idx="125">
                  <c:v>-8.7425700000000005E-108</c:v>
                </c:pt>
                <c:pt idx="126">
                  <c:v>-1.07129E-107</c:v>
                </c:pt>
                <c:pt idx="127">
                  <c:v>-8.8179200000000001E-108</c:v>
                </c:pt>
                <c:pt idx="128">
                  <c:v>-2.9029599999999999E-108</c:v>
                </c:pt>
                <c:pt idx="129">
                  <c:v>5.9941800000000002E-108</c:v>
                </c:pt>
                <c:pt idx="130">
                  <c:v>1.5803599999999999E-107</c:v>
                </c:pt>
                <c:pt idx="131">
                  <c:v>2.3417899999999999E-107</c:v>
                </c:pt>
                <c:pt idx="132">
                  <c:v>2.5046999999999999E-107</c:v>
                </c:pt>
                <c:pt idx="133">
                  <c:v>1.7467100000000001E-107</c:v>
                </c:pt>
                <c:pt idx="134">
                  <c:v>8.6089800000000009E-109</c:v>
                </c:pt>
                <c:pt idx="135">
                  <c:v>-2.1437200000000001E-107</c:v>
                </c:pt>
                <c:pt idx="136">
                  <c:v>-4.7038799999999997E-107</c:v>
                </c:pt>
                <c:pt idx="137">
                  <c:v>-7.0159999999999997E-107</c:v>
                </c:pt>
                <c:pt idx="138">
                  <c:v>-7.297E-107</c:v>
                </c:pt>
                <c:pt idx="139">
                  <c:v>-3.50555E-107</c:v>
                </c:pt>
                <c:pt idx="140">
                  <c:v>4.64454E-107</c:v>
                </c:pt>
                <c:pt idx="141">
                  <c:v>1.5230399999999999E-106</c:v>
                </c:pt>
                <c:pt idx="142">
                  <c:v>2.5067800000000002E-106</c:v>
                </c:pt>
                <c:pt idx="143">
                  <c:v>3.0510399999999999E-106</c:v>
                </c:pt>
                <c:pt idx="144">
                  <c:v>2.7769800000000001E-106</c:v>
                </c:pt>
                <c:pt idx="145">
                  <c:v>1.3185499999999999E-106</c:v>
                </c:pt>
                <c:pt idx="146">
                  <c:v>-1.5296699999999999E-106</c:v>
                </c:pt>
                <c:pt idx="147">
                  <c:v>-5.3295099999999999E-106</c:v>
                </c:pt>
                <c:pt idx="148">
                  <c:v>-8.4531300000000002E-106</c:v>
                </c:pt>
                <c:pt idx="149">
                  <c:v>-8.5407899999999998E-106</c:v>
                </c:pt>
                <c:pt idx="150">
                  <c:v>-4.33398E-106</c:v>
                </c:pt>
                <c:pt idx="151">
                  <c:v>2.6563500000000001E-106</c:v>
                </c:pt>
                <c:pt idx="152">
                  <c:v>9.0327500000000006E-106</c:v>
                </c:pt>
                <c:pt idx="153">
                  <c:v>1.2919399999999999E-105</c:v>
                </c:pt>
                <c:pt idx="154">
                  <c:v>1.4807299999999999E-105</c:v>
                </c:pt>
                <c:pt idx="155">
                  <c:v>1.3946799999999999E-105</c:v>
                </c:pt>
                <c:pt idx="156">
                  <c:v>9.1237899999999997E-106</c:v>
                </c:pt>
                <c:pt idx="157">
                  <c:v>3.1054300000000001E-106</c:v>
                </c:pt>
                <c:pt idx="158">
                  <c:v>-5.3730899999999999E-106</c:v>
                </c:pt>
                <c:pt idx="159">
                  <c:v>-3.08507E-105</c:v>
                </c:pt>
                <c:pt idx="160">
                  <c:v>-8.1638800000000003E-105</c:v>
                </c:pt>
                <c:pt idx="161">
                  <c:v>-1.27845E-104</c:v>
                </c:pt>
                <c:pt idx="162">
                  <c:v>-1.02755E-104</c:v>
                </c:pt>
                <c:pt idx="163">
                  <c:v>4.5572999999999998E-105</c:v>
                </c:pt>
                <c:pt idx="164">
                  <c:v>2.8922199999999999E-104</c:v>
                </c:pt>
                <c:pt idx="165">
                  <c:v>5.0846300000000001E-104</c:v>
                </c:pt>
                <c:pt idx="166">
                  <c:v>5.3814900000000003E-104</c:v>
                </c:pt>
                <c:pt idx="167">
                  <c:v>2.2313499999999999E-104</c:v>
                </c:pt>
                <c:pt idx="168">
                  <c:v>-5.1939700000000001E-104</c:v>
                </c:pt>
                <c:pt idx="169">
                  <c:v>-1.6114100000000001E-103</c:v>
                </c:pt>
                <c:pt idx="170">
                  <c:v>-2.7191799999999998E-103</c:v>
                </c:pt>
                <c:pt idx="171">
                  <c:v>-3.2271900000000001E-103</c:v>
                </c:pt>
                <c:pt idx="172">
                  <c:v>-2.4122200000000002E-103</c:v>
                </c:pt>
                <c:pt idx="173">
                  <c:v>1.77323E-104</c:v>
                </c:pt>
                <c:pt idx="174">
                  <c:v>4.2823599999999998E-103</c:v>
                </c:pt>
                <c:pt idx="175">
                  <c:v>8.6496699999999997E-103</c:v>
                </c:pt>
                <c:pt idx="176">
                  <c:v>1.1375599999999999E-102</c:v>
                </c:pt>
                <c:pt idx="177">
                  <c:v>1.08263E-102</c:v>
                </c:pt>
                <c:pt idx="178">
                  <c:v>5.9841400000000003E-103</c:v>
                </c:pt>
                <c:pt idx="179">
                  <c:v>-3.84123E-103</c:v>
                </c:pt>
                <c:pt idx="180">
                  <c:v>-1.8103500000000001E-102</c:v>
                </c:pt>
                <c:pt idx="181">
                  <c:v>-3.2891999999999999E-102</c:v>
                </c:pt>
                <c:pt idx="182">
                  <c:v>-4.0409699999999997E-102</c:v>
                </c:pt>
                <c:pt idx="183">
                  <c:v>-3.1560300000000002E-102</c:v>
                </c:pt>
                <c:pt idx="184">
                  <c:v>7.2185799999999995E-104</c:v>
                </c:pt>
                <c:pt idx="185">
                  <c:v>5.8847700000000001E-102</c:v>
                </c:pt>
                <c:pt idx="186">
                  <c:v>1.32727E-101</c:v>
                </c:pt>
                <c:pt idx="187">
                  <c:v>1.8852700000000001E-101</c:v>
                </c:pt>
                <c:pt idx="188">
                  <c:v>1.7684499999999999E-101</c:v>
                </c:pt>
                <c:pt idx="189">
                  <c:v>6.1530799999999999E-102</c:v>
                </c:pt>
                <c:pt idx="190">
                  <c:v>-1.65907E-101</c:v>
                </c:pt>
                <c:pt idx="191">
                  <c:v>-4.8242799999999998E-101</c:v>
                </c:pt>
                <c:pt idx="192">
                  <c:v>-8.1423900000000002E-101</c:v>
                </c:pt>
                <c:pt idx="193">
                  <c:v>-1.02384E-100</c:v>
                </c:pt>
                <c:pt idx="194">
                  <c:v>-9.0746400000000001E-101</c:v>
                </c:pt>
                <c:pt idx="195">
                  <c:v>-2.23223E-101</c:v>
                </c:pt>
                <c:pt idx="196">
                  <c:v>1.14655E-100</c:v>
                </c:pt>
                <c:pt idx="197">
                  <c:v>2.9753799999999999E-100</c:v>
                </c:pt>
                <c:pt idx="198">
                  <c:v>4.6398200000000002E-100</c:v>
                </c:pt>
                <c:pt idx="199">
                  <c:v>5.1908599999999998E-100</c:v>
                </c:pt>
                <c:pt idx="200">
                  <c:v>3.52084E-100</c:v>
                </c:pt>
                <c:pt idx="201">
                  <c:v>-1.2131999999999999E-100</c:v>
                </c:pt>
                <c:pt idx="202">
                  <c:v>-8.96311E-100</c:v>
                </c:pt>
                <c:pt idx="203">
                  <c:v>-1.8025700000000001E-99</c:v>
                </c:pt>
                <c:pt idx="204">
                  <c:v>-2.44572E-99</c:v>
                </c:pt>
                <c:pt idx="205">
                  <c:v>-2.2721700000000001E-99</c:v>
                </c:pt>
                <c:pt idx="206">
                  <c:v>-7.9575399999999999E-100</c:v>
                </c:pt>
                <c:pt idx="207">
                  <c:v>2.1020099999999998E-99</c:v>
                </c:pt>
                <c:pt idx="208">
                  <c:v>5.8671599999999998E-99</c:v>
                </c:pt>
                <c:pt idx="209">
                  <c:v>9.1053699999999996E-99</c:v>
                </c:pt>
                <c:pt idx="210">
                  <c:v>9.8630499999999994E-99</c:v>
                </c:pt>
                <c:pt idx="211">
                  <c:v>6.4639400000000004E-99</c:v>
                </c:pt>
                <c:pt idx="212">
                  <c:v>-1.58216E-99</c:v>
                </c:pt>
                <c:pt idx="213">
                  <c:v>-1.3151E-98</c:v>
                </c:pt>
                <c:pt idx="214">
                  <c:v>-2.5437100000000001E-98</c:v>
                </c:pt>
                <c:pt idx="215">
                  <c:v>-3.4001199999999998E-98</c:v>
                </c:pt>
                <c:pt idx="216">
                  <c:v>-3.3105400000000002E-98</c:v>
                </c:pt>
                <c:pt idx="217">
                  <c:v>-1.6864499999999999E-98</c:v>
                </c:pt>
                <c:pt idx="218">
                  <c:v>1.7483899999999999E-98</c:v>
                </c:pt>
                <c:pt idx="219">
                  <c:v>6.4607700000000005E-98</c:v>
                </c:pt>
                <c:pt idx="220">
                  <c:v>1.08815E-97</c:v>
                </c:pt>
                <c:pt idx="221">
                  <c:v>1.2697200000000001E-97</c:v>
                </c:pt>
                <c:pt idx="222">
                  <c:v>9.5264000000000003E-98</c:v>
                </c:pt>
                <c:pt idx="223">
                  <c:v>-4.6953E-100</c:v>
                </c:pt>
                <c:pt idx="224">
                  <c:v>-1.5331600000000001E-97</c:v>
                </c:pt>
                <c:pt idx="225">
                  <c:v>-3.27997E-97</c:v>
                </c:pt>
                <c:pt idx="226">
                  <c:v>-4.5946400000000002E-97</c:v>
                </c:pt>
                <c:pt idx="227">
                  <c:v>-4.6111300000000001E-97</c:v>
                </c:pt>
                <c:pt idx="228">
                  <c:v>-2.50848E-97</c:v>
                </c:pt>
                <c:pt idx="229">
                  <c:v>2.0283400000000001E-97</c:v>
                </c:pt>
                <c:pt idx="230">
                  <c:v>8.3246000000000003E-97</c:v>
                </c:pt>
                <c:pt idx="231">
                  <c:v>1.45524E-96</c:v>
                </c:pt>
                <c:pt idx="232">
                  <c:v>1.7897500000000001E-96</c:v>
                </c:pt>
                <c:pt idx="233">
                  <c:v>1.49906E-96</c:v>
                </c:pt>
                <c:pt idx="234">
                  <c:v>3.1853E-97</c:v>
                </c:pt>
                <c:pt idx="235">
                  <c:v>-1.74057E-96</c:v>
                </c:pt>
                <c:pt idx="236">
                  <c:v>-4.2431299999999999E-96</c:v>
                </c:pt>
                <c:pt idx="237">
                  <c:v>-6.2718500000000002E-96</c:v>
                </c:pt>
                <c:pt idx="238">
                  <c:v>-6.5258999999999998E-96</c:v>
                </c:pt>
                <c:pt idx="239">
                  <c:v>-3.8535299999999999E-96</c:v>
                </c:pt>
                <c:pt idx="240">
                  <c:v>1.9084299999999999E-96</c:v>
                </c:pt>
                <c:pt idx="241">
                  <c:v>9.5163100000000001E-96</c:v>
                </c:pt>
                <c:pt idx="242">
                  <c:v>1.6681499999999998E-95</c:v>
                </c:pt>
                <c:pt idx="243">
                  <c:v>2.0666400000000001E-95</c:v>
                </c:pt>
                <c:pt idx="244">
                  <c:v>1.8600599999999999E-95</c:v>
                </c:pt>
                <c:pt idx="245">
                  <c:v>7.9793700000000006E-96</c:v>
                </c:pt>
                <c:pt idx="246">
                  <c:v>-1.1841900000000001E-95</c:v>
                </c:pt>
                <c:pt idx="247">
                  <c:v>-3.72655E-95</c:v>
                </c:pt>
                <c:pt idx="248">
                  <c:v>-5.9083299999999999E-95</c:v>
                </c:pt>
                <c:pt idx="249">
                  <c:v>-6.4709500000000006E-95</c:v>
                </c:pt>
                <c:pt idx="250">
                  <c:v>-4.2746800000000002E-95</c:v>
                </c:pt>
                <c:pt idx="251">
                  <c:v>1.35558E-95</c:v>
                </c:pt>
                <c:pt idx="252">
                  <c:v>9.9189800000000002E-95</c:v>
                </c:pt>
                <c:pt idx="253">
                  <c:v>1.8663700000000001E-94</c:v>
                </c:pt>
                <c:pt idx="254">
                  <c:v>2.2998500000000001E-94</c:v>
                </c:pt>
                <c:pt idx="255">
                  <c:v>1.8575900000000001E-94</c:v>
                </c:pt>
                <c:pt idx="256">
                  <c:v>2.8884E-95</c:v>
                </c:pt>
                <c:pt idx="257">
                  <c:v>-2.3314999999999999E-94</c:v>
                </c:pt>
                <c:pt idx="258">
                  <c:v>-5.4032899999999999E-94</c:v>
                </c:pt>
                <c:pt idx="259">
                  <c:v>-7.8418500000000004E-94</c:v>
                </c:pt>
                <c:pt idx="260">
                  <c:v>-8.3992800000000002E-94</c:v>
                </c:pt>
                <c:pt idx="261">
                  <c:v>-5.9004899999999999E-94</c:v>
                </c:pt>
                <c:pt idx="262">
                  <c:v>4.3506599999999998E-95</c:v>
                </c:pt>
                <c:pt idx="263">
                  <c:v>1.0131099999999999E-93</c:v>
                </c:pt>
                <c:pt idx="264">
                  <c:v>2.0607100000000001E-93</c:v>
                </c:pt>
                <c:pt idx="265">
                  <c:v>2.7361299999999999E-93</c:v>
                </c:pt>
                <c:pt idx="266">
                  <c:v>2.5284100000000001E-93</c:v>
                </c:pt>
                <c:pt idx="267">
                  <c:v>1.0818999999999999E-93</c:v>
                </c:pt>
                <c:pt idx="268">
                  <c:v>-1.5726300000000001E-93</c:v>
                </c:pt>
                <c:pt idx="269">
                  <c:v>-4.9516799999999998E-93</c:v>
                </c:pt>
                <c:pt idx="270">
                  <c:v>-8.2066200000000003E-93</c:v>
                </c:pt>
                <c:pt idx="271">
                  <c:v>-1.0017800000000001E-92</c:v>
                </c:pt>
                <c:pt idx="272">
                  <c:v>-8.3861499999999994E-93</c:v>
                </c:pt>
                <c:pt idx="273">
                  <c:v>-1.2683700000000001E-93</c:v>
                </c:pt>
                <c:pt idx="274">
                  <c:v>1.1456599999999999E-92</c:v>
                </c:pt>
                <c:pt idx="275">
                  <c:v>2.63403E-92</c:v>
                </c:pt>
                <c:pt idx="276">
                  <c:v>3.7146799999999998E-92</c:v>
                </c:pt>
                <c:pt idx="277">
                  <c:v>3.7174099999999999E-92</c:v>
                </c:pt>
                <c:pt idx="278">
                  <c:v>2.1113300000000001E-92</c:v>
                </c:pt>
                <c:pt idx="279">
                  <c:v>-1.2701E-92</c:v>
                </c:pt>
                <c:pt idx="280">
                  <c:v>-5.8278600000000001E-92</c:v>
                </c:pt>
                <c:pt idx="281">
                  <c:v>-9.9805199999999998E-92</c:v>
                </c:pt>
                <c:pt idx="282">
                  <c:v>-1.1678999999999999E-91</c:v>
                </c:pt>
                <c:pt idx="283">
                  <c:v>-9.2854300000000004E-92</c:v>
                </c:pt>
                <c:pt idx="284">
                  <c:v>-1.85992E-92</c:v>
                </c:pt>
                <c:pt idx="285">
                  <c:v>1.05844E-91</c:v>
                </c:pt>
                <c:pt idx="286">
                  <c:v>2.5725400000000001E-91</c:v>
                </c:pt>
                <c:pt idx="287">
                  <c:v>3.7919299999999997E-91</c:v>
                </c:pt>
                <c:pt idx="288">
                  <c:v>3.8925599999999999E-91</c:v>
                </c:pt>
                <c:pt idx="289">
                  <c:v>2.00351E-91</c:v>
                </c:pt>
                <c:pt idx="290">
                  <c:v>-2.2656000000000001E-91</c:v>
                </c:pt>
                <c:pt idx="291">
                  <c:v>-8.1175199999999999E-91</c:v>
                </c:pt>
                <c:pt idx="292">
                  <c:v>-1.34738E-90</c:v>
                </c:pt>
                <c:pt idx="293">
                  <c:v>-1.5672899999999999E-90</c:v>
                </c:pt>
                <c:pt idx="294">
                  <c:v>-1.25009E-90</c:v>
                </c:pt>
                <c:pt idx="295">
                  <c:v>-3.3020799999999999E-91</c:v>
                </c:pt>
                <c:pt idx="296">
                  <c:v>1.07125E-90</c:v>
                </c:pt>
                <c:pt idx="297">
                  <c:v>2.7367200000000002E-90</c:v>
                </c:pt>
                <c:pt idx="298">
                  <c:v>4.3512299999999996E-90</c:v>
                </c:pt>
                <c:pt idx="299">
                  <c:v>5.2445400000000002E-90</c:v>
                </c:pt>
                <c:pt idx="300">
                  <c:v>4.2502200000000001E-90</c:v>
                </c:pt>
                <c:pt idx="301">
                  <c:v>3.6152400000000001E-91</c:v>
                </c:pt>
                <c:pt idx="302">
                  <c:v>-6.1264500000000002E-90</c:v>
                </c:pt>
                <c:pt idx="303">
                  <c:v>-1.3371800000000001E-89</c:v>
                </c:pt>
                <c:pt idx="304">
                  <c:v>-1.8538500000000001E-89</c:v>
                </c:pt>
                <c:pt idx="305">
                  <c:v>-1.7935800000000001E-89</c:v>
                </c:pt>
                <c:pt idx="306">
                  <c:v>-7.98107E-90</c:v>
                </c:pt>
                <c:pt idx="307">
                  <c:v>1.17064E-89</c:v>
                </c:pt>
                <c:pt idx="308">
                  <c:v>3.6378800000000001E-89</c:v>
                </c:pt>
                <c:pt idx="309">
                  <c:v>5.8447300000000002E-89</c:v>
                </c:pt>
                <c:pt idx="310">
                  <c:v>7.0177199999999994E-89</c:v>
                </c:pt>
                <c:pt idx="311">
                  <c:v>6.2583199999999999E-89</c:v>
                </c:pt>
                <c:pt idx="312">
                  <c:v>2.46507E-89</c:v>
                </c:pt>
                <c:pt idx="313">
                  <c:v>-5.0544000000000001E-89</c:v>
                </c:pt>
                <c:pt idx="314">
                  <c:v>-1.5372E-88</c:v>
                </c:pt>
                <c:pt idx="315">
                  <c:v>-2.4654799999999999E-88</c:v>
                </c:pt>
                <c:pt idx="316">
                  <c:v>-2.5934900000000001E-88</c:v>
                </c:pt>
                <c:pt idx="317">
                  <c:v>-1.11343E-88</c:v>
                </c:pt>
                <c:pt idx="318">
                  <c:v>2.60062E-88</c:v>
                </c:pt>
                <c:pt idx="319">
                  <c:v>8.5476199999999999E-88</c:v>
                </c:pt>
                <c:pt idx="320">
                  <c:v>1.50853E-87</c:v>
                </c:pt>
                <c:pt idx="321">
                  <c:v>1.82005E-87</c:v>
                </c:pt>
                <c:pt idx="322">
                  <c:v>1.2814299999999999E-87</c:v>
                </c:pt>
                <c:pt idx="323">
                  <c:v>-4.4899899999999998E-88</c:v>
                </c:pt>
                <c:pt idx="324">
                  <c:v>-3.3212499999999999E-87</c:v>
                </c:pt>
                <c:pt idx="325">
                  <c:v>-6.7030100000000003E-87</c:v>
                </c:pt>
                <c:pt idx="326">
                  <c:v>-9.2604799999999999E-87</c:v>
                </c:pt>
                <c:pt idx="327">
                  <c:v>-9.1557199999999993E-87</c:v>
                </c:pt>
                <c:pt idx="328">
                  <c:v>-4.6478799999999997E-87</c:v>
                </c:pt>
                <c:pt idx="329">
                  <c:v>5.0621799999999996E-87</c:v>
                </c:pt>
                <c:pt idx="330">
                  <c:v>1.8877399999999999E-86</c:v>
                </c:pt>
                <c:pt idx="331">
                  <c:v>3.28385E-86</c:v>
                </c:pt>
                <c:pt idx="332">
                  <c:v>3.9874499999999997E-86</c:v>
                </c:pt>
                <c:pt idx="333">
                  <c:v>3.1893299999999999E-86</c:v>
                </c:pt>
                <c:pt idx="334">
                  <c:v>4.2246699999999999E-87</c:v>
                </c:pt>
                <c:pt idx="335">
                  <c:v>-4.0684399999999999E-86</c:v>
                </c:pt>
                <c:pt idx="336">
                  <c:v>-9.2037099999999993E-86</c:v>
                </c:pt>
                <c:pt idx="337">
                  <c:v>-1.30729E-85</c:v>
                </c:pt>
                <c:pt idx="338">
                  <c:v>-1.3233899999999999E-85</c:v>
                </c:pt>
                <c:pt idx="339">
                  <c:v>-7.6505299999999994E-86</c:v>
                </c:pt>
                <c:pt idx="340">
                  <c:v>4.0317999999999997E-86</c:v>
                </c:pt>
                <c:pt idx="341">
                  <c:v>1.97118E-85</c:v>
                </c:pt>
                <c:pt idx="342">
                  <c:v>3.4969000000000003E-85</c:v>
                </c:pt>
                <c:pt idx="343">
                  <c:v>4.3645399999999997E-85</c:v>
                </c:pt>
                <c:pt idx="344">
                  <c:v>3.8780099999999997E-85</c:v>
                </c:pt>
                <c:pt idx="345">
                  <c:v>1.4704100000000001E-85</c:v>
                </c:pt>
                <c:pt idx="346">
                  <c:v>-2.9911500000000001E-85</c:v>
                </c:pt>
                <c:pt idx="347">
                  <c:v>-8.8576599999999996E-85</c:v>
                </c:pt>
                <c:pt idx="348">
                  <c:v>-1.4294599999999999E-84</c:v>
                </c:pt>
                <c:pt idx="349">
                  <c:v>-1.61664E-84</c:v>
                </c:pt>
                <c:pt idx="350">
                  <c:v>-1.07443E-84</c:v>
                </c:pt>
                <c:pt idx="351">
                  <c:v>4.7580100000000001E-85</c:v>
                </c:pt>
                <c:pt idx="352">
                  <c:v>2.9767500000000001E-84</c:v>
                </c:pt>
                <c:pt idx="353">
                  <c:v>5.7580999999999996E-84</c:v>
                </c:pt>
                <c:pt idx="354">
                  <c:v>7.4887699999999999E-84</c:v>
                </c:pt>
                <c:pt idx="355">
                  <c:v>6.5671599999999997E-84</c:v>
                </c:pt>
                <c:pt idx="356">
                  <c:v>1.78881E-84</c:v>
                </c:pt>
                <c:pt idx="357">
                  <c:v>-6.9852299999999998E-84</c:v>
                </c:pt>
                <c:pt idx="358">
                  <c:v>-1.8180000000000001E-83</c:v>
                </c:pt>
                <c:pt idx="359">
                  <c:v>-2.8017900000000001E-83</c:v>
                </c:pt>
                <c:pt idx="360">
                  <c:v>-3.0941099999999999E-83</c:v>
                </c:pt>
                <c:pt idx="361">
                  <c:v>-2.1431E-83</c:v>
                </c:pt>
                <c:pt idx="362">
                  <c:v>3.613E-84</c:v>
                </c:pt>
                <c:pt idx="363">
                  <c:v>4.2425400000000003E-83</c:v>
                </c:pt>
                <c:pt idx="364">
                  <c:v>8.54453E-83</c:v>
                </c:pt>
                <c:pt idx="365">
                  <c:v>1.14185E-82</c:v>
                </c:pt>
                <c:pt idx="366">
                  <c:v>1.05785E-82</c:v>
                </c:pt>
                <c:pt idx="367">
                  <c:v>4.23281E-83</c:v>
                </c:pt>
                <c:pt idx="368">
                  <c:v>-7.9494699999999999E-83</c:v>
                </c:pt>
                <c:pt idx="369">
                  <c:v>-2.3923299999999999E-82</c:v>
                </c:pt>
                <c:pt idx="370">
                  <c:v>-3.8639800000000003E-82</c:v>
                </c:pt>
                <c:pt idx="371">
                  <c:v>-4.45482E-82</c:v>
                </c:pt>
                <c:pt idx="372">
                  <c:v>-3.3471000000000003E-82</c:v>
                </c:pt>
                <c:pt idx="373">
                  <c:v>2.3650200000000001E-84</c:v>
                </c:pt>
                <c:pt idx="374">
                  <c:v>5.4400500000000003E-82</c:v>
                </c:pt>
                <c:pt idx="375">
                  <c:v>1.1453899999999999E-81</c:v>
                </c:pt>
                <c:pt idx="376">
                  <c:v>1.56623E-81</c:v>
                </c:pt>
                <c:pt idx="377">
                  <c:v>1.5450100000000001E-81</c:v>
                </c:pt>
                <c:pt idx="378">
                  <c:v>8.4951899999999995E-82</c:v>
                </c:pt>
                <c:pt idx="379">
                  <c:v>-6.4325699999999995E-82</c:v>
                </c:pt>
                <c:pt idx="380">
                  <c:v>-2.76618E-81</c:v>
                </c:pt>
                <c:pt idx="381">
                  <c:v>-4.8888700000000002E-81</c:v>
                </c:pt>
                <c:pt idx="382">
                  <c:v>-5.94235E-81</c:v>
                </c:pt>
                <c:pt idx="383">
                  <c:v>-4.7378899999999997E-81</c:v>
                </c:pt>
                <c:pt idx="384">
                  <c:v>-5.0294700000000002E-82</c:v>
                </c:pt>
                <c:pt idx="385">
                  <c:v>6.6018900000000004E-81</c:v>
                </c:pt>
                <c:pt idx="386">
                  <c:v>1.50965E-80</c:v>
                </c:pt>
                <c:pt idx="387">
                  <c:v>2.18967E-80</c:v>
                </c:pt>
                <c:pt idx="388">
                  <c:v>2.2545900000000001E-80</c:v>
                </c:pt>
                <c:pt idx="389">
                  <c:v>1.26489E-80</c:v>
                </c:pt>
                <c:pt idx="390">
                  <c:v>-9.7880799999999993E-81</c:v>
                </c:pt>
                <c:pt idx="391">
                  <c:v>-4.20089E-80</c:v>
                </c:pt>
                <c:pt idx="392">
                  <c:v>-7.4727599999999996E-80</c:v>
                </c:pt>
                <c:pt idx="393">
                  <c:v>-9.2496900000000002E-80</c:v>
                </c:pt>
                <c:pt idx="394">
                  <c:v>-7.8260199999999997E-80</c:v>
                </c:pt>
                <c:pt idx="395">
                  <c:v>-2.08251E-80</c:v>
                </c:pt>
                <c:pt idx="396">
                  <c:v>7.7231000000000001E-80</c:v>
                </c:pt>
                <c:pt idx="397">
                  <c:v>1.9170200000000001E-79</c:v>
                </c:pt>
                <c:pt idx="398">
                  <c:v>2.7578699999999999E-79</c:v>
                </c:pt>
                <c:pt idx="399">
                  <c:v>2.7681300000000001E-79</c:v>
                </c:pt>
                <c:pt idx="400">
                  <c:v>1.6276400000000001E-79</c:v>
                </c:pt>
                <c:pt idx="401">
                  <c:v>-6.1845899999999998E-80</c:v>
                </c:pt>
                <c:pt idx="402">
                  <c:v>-3.4918699999999999E-79</c:v>
                </c:pt>
                <c:pt idx="403">
                  <c:v>-6.04587E-79</c:v>
                </c:pt>
                <c:pt idx="404">
                  <c:v>-7.09212E-79</c:v>
                </c:pt>
                <c:pt idx="405">
                  <c:v>-5.7322800000000005E-79</c:v>
                </c:pt>
                <c:pt idx="406">
                  <c:v>-1.7927199999999999E-79</c:v>
                </c:pt>
                <c:pt idx="407">
                  <c:v>4.0257599999999998E-79</c:v>
                </c:pt>
                <c:pt idx="408">
                  <c:v>1.01682E-78</c:v>
                </c:pt>
                <c:pt idx="409">
                  <c:v>1.4508299999999999E-78</c:v>
                </c:pt>
                <c:pt idx="410">
                  <c:v>1.4852899999999999E-78</c:v>
                </c:pt>
                <c:pt idx="411">
                  <c:v>9.50602E-79</c:v>
                </c:pt>
                <c:pt idx="412">
                  <c:v>-1.7659999999999999E-79</c:v>
                </c:pt>
                <c:pt idx="413">
                  <c:v>-1.6573599999999999E-78</c:v>
                </c:pt>
                <c:pt idx="414">
                  <c:v>-2.9811499999999998E-78</c:v>
                </c:pt>
                <c:pt idx="415">
                  <c:v>-3.5212200000000002E-78</c:v>
                </c:pt>
                <c:pt idx="416">
                  <c:v>-2.8444900000000001E-78</c:v>
                </c:pt>
                <c:pt idx="417">
                  <c:v>-1.0618799999999999E-78</c:v>
                </c:pt>
                <c:pt idx="418">
                  <c:v>1.14099E-78</c:v>
                </c:pt>
                <c:pt idx="419">
                  <c:v>2.84212E-78</c:v>
                </c:pt>
                <c:pt idx="420">
                  <c:v>3.2385099999999998E-78</c:v>
                </c:pt>
                <c:pt idx="421">
                  <c:v>2.21703E-78</c:v>
                </c:pt>
                <c:pt idx="422">
                  <c:v>9.21293E-79</c:v>
                </c:pt>
                <c:pt idx="423">
                  <c:v>7.2715699999999996E-79</c:v>
                </c:pt>
                <c:pt idx="424">
                  <c:v>1.3624499999999999E-78</c:v>
                </c:pt>
                <c:pt idx="425">
                  <c:v>1.5859599999999999E-78</c:v>
                </c:pt>
                <c:pt idx="426">
                  <c:v>1.6526899999999999E-78</c:v>
                </c:pt>
                <c:pt idx="427">
                  <c:v>3.9497200000000001E-78</c:v>
                </c:pt>
                <c:pt idx="428">
                  <c:v>1.1284200000000001E-77</c:v>
                </c:pt>
                <c:pt idx="429">
                  <c:v>2.3294999999999999E-77</c:v>
                </c:pt>
                <c:pt idx="430">
                  <c:v>3.5021400000000003E-77</c:v>
                </c:pt>
                <c:pt idx="431">
                  <c:v>4.1000299999999999E-77</c:v>
                </c:pt>
                <c:pt idx="432">
                  <c:v>3.7079500000000001E-77</c:v>
                </c:pt>
                <c:pt idx="433">
                  <c:v>2.0005300000000001E-77</c:v>
                </c:pt>
                <c:pt idx="434">
                  <c:v>-9.9308599999999996E-78</c:v>
                </c:pt>
                <c:pt idx="435">
                  <c:v>-6.0295900000000004E-77</c:v>
                </c:pt>
                <c:pt idx="436">
                  <c:v>-1.5235599999999999E-76</c:v>
                </c:pt>
                <c:pt idx="437">
                  <c:v>-2.7246299999999999E-76</c:v>
                </c:pt>
                <c:pt idx="438">
                  <c:v>-3.3404700000000003E-76</c:v>
                </c:pt>
                <c:pt idx="439">
                  <c:v>-2.2212399999999999E-76</c:v>
                </c:pt>
                <c:pt idx="440">
                  <c:v>1.5995800000000001E-76</c:v>
                </c:pt>
                <c:pt idx="441">
                  <c:v>8.3927300000000005E-76</c:v>
                </c:pt>
                <c:pt idx="442">
                  <c:v>1.6265599999999999E-75</c:v>
                </c:pt>
                <c:pt idx="443">
                  <c:v>2.0214900000000001E-75</c:v>
                </c:pt>
                <c:pt idx="444">
                  <c:v>1.3994300000000001E-75</c:v>
                </c:pt>
                <c:pt idx="445">
                  <c:v>-5.3421900000000003E-76</c:v>
                </c:pt>
                <c:pt idx="446">
                  <c:v>-3.2982899999999999E-75</c:v>
                </c:pt>
                <c:pt idx="447">
                  <c:v>-5.6789999999999998E-75</c:v>
                </c:pt>
                <c:pt idx="448">
                  <c:v>-6.5136299999999997E-75</c:v>
                </c:pt>
                <c:pt idx="449">
                  <c:v>-5.6706699999999999E-75</c:v>
                </c:pt>
                <c:pt idx="450">
                  <c:v>-4.2064599999999998E-75</c:v>
                </c:pt>
                <c:pt idx="451">
                  <c:v>-3.44542E-75</c:v>
                </c:pt>
                <c:pt idx="452">
                  <c:v>-3.9881800000000001E-75</c:v>
                </c:pt>
                <c:pt idx="453">
                  <c:v>-5.3402200000000003E-75</c:v>
                </c:pt>
                <c:pt idx="454">
                  <c:v>-5.8234700000000002E-75</c:v>
                </c:pt>
                <c:pt idx="455">
                  <c:v>-3.1189799999999998E-75</c:v>
                </c:pt>
                <c:pt idx="456">
                  <c:v>3.3913499999999998E-75</c:v>
                </c:pt>
                <c:pt idx="457">
                  <c:v>9.8765000000000001E-75</c:v>
                </c:pt>
                <c:pt idx="458">
                  <c:v>1.1121699999999999E-74</c:v>
                </c:pt>
                <c:pt idx="459">
                  <c:v>9.8774900000000005E-75</c:v>
                </c:pt>
                <c:pt idx="460">
                  <c:v>1.7693299999999999E-74</c:v>
                </c:pt>
                <c:pt idx="461">
                  <c:v>4.3233899999999999E-74</c:v>
                </c:pt>
                <c:pt idx="462">
                  <c:v>9.2159700000000003E-74</c:v>
                </c:pt>
                <c:pt idx="463">
                  <c:v>1.75851E-73</c:v>
                </c:pt>
                <c:pt idx="464">
                  <c:v>2.8631200000000002E-73</c:v>
                </c:pt>
                <c:pt idx="465">
                  <c:v>3.5434300000000001E-73</c:v>
                </c:pt>
                <c:pt idx="466">
                  <c:v>2.6888400000000001E-73</c:v>
                </c:pt>
                <c:pt idx="467">
                  <c:v>-3.9656000000000002E-74</c:v>
                </c:pt>
                <c:pt idx="468">
                  <c:v>-5.4700300000000002E-73</c:v>
                </c:pt>
                <c:pt idx="469">
                  <c:v>-1.16116E-72</c:v>
                </c:pt>
                <c:pt idx="470">
                  <c:v>-1.7450000000000001E-72</c:v>
                </c:pt>
                <c:pt idx="471">
                  <c:v>-2.06175E-72</c:v>
                </c:pt>
                <c:pt idx="472">
                  <c:v>-1.6998599999999999E-72</c:v>
                </c:pt>
                <c:pt idx="473">
                  <c:v>-1.5121699999999999E-73</c:v>
                </c:pt>
                <c:pt idx="474">
                  <c:v>2.7296800000000002E-72</c:v>
                </c:pt>
                <c:pt idx="475">
                  <c:v>6.2074200000000004E-72</c:v>
                </c:pt>
                <c:pt idx="476">
                  <c:v>8.8770800000000004E-72</c:v>
                </c:pt>
                <c:pt idx="477">
                  <c:v>9.2347000000000006E-72</c:v>
                </c:pt>
                <c:pt idx="478">
                  <c:v>5.74053E-72</c:v>
                </c:pt>
                <c:pt idx="479">
                  <c:v>-2.8616899999999998E-72</c:v>
                </c:pt>
                <c:pt idx="480">
                  <c:v>-1.62783E-71</c:v>
                </c:pt>
                <c:pt idx="481">
                  <c:v>-3.1318899999999998E-71</c:v>
                </c:pt>
                <c:pt idx="482">
                  <c:v>-4.1093900000000001E-71</c:v>
                </c:pt>
                <c:pt idx="483">
                  <c:v>-3.5590700000000001E-71</c:v>
                </c:pt>
                <c:pt idx="484">
                  <c:v>-3.87748E-72</c:v>
                </c:pt>
                <c:pt idx="485">
                  <c:v>6.2881600000000001E-71</c:v>
                </c:pt>
                <c:pt idx="486">
                  <c:v>1.6233500000000001E-70</c:v>
                </c:pt>
                <c:pt idx="487">
                  <c:v>2.61944E-70</c:v>
                </c:pt>
                <c:pt idx="488">
                  <c:v>2.8874400000000001E-70</c:v>
                </c:pt>
                <c:pt idx="489">
                  <c:v>1.5390499999999999E-70</c:v>
                </c:pt>
                <c:pt idx="490">
                  <c:v>-1.9221699999999999E-70</c:v>
                </c:pt>
                <c:pt idx="491">
                  <c:v>-7.0727800000000002E-70</c:v>
                </c:pt>
                <c:pt idx="492">
                  <c:v>-1.23732E-69</c:v>
                </c:pt>
                <c:pt idx="493">
                  <c:v>-1.53754E-69</c:v>
                </c:pt>
                <c:pt idx="494">
                  <c:v>-1.3274400000000001E-69</c:v>
                </c:pt>
                <c:pt idx="495">
                  <c:v>-3.8209400000000001E-70</c:v>
                </c:pt>
                <c:pt idx="496">
                  <c:v>1.3336400000000001E-69</c:v>
                </c:pt>
                <c:pt idx="497">
                  <c:v>3.49445E-69</c:v>
                </c:pt>
                <c:pt idx="498">
                  <c:v>5.3143700000000001E-69</c:v>
                </c:pt>
                <c:pt idx="499">
                  <c:v>5.7213800000000001E-69</c:v>
                </c:pt>
                <c:pt idx="500">
                  <c:v>3.7939900000000001E-69</c:v>
                </c:pt>
                <c:pt idx="501">
                  <c:v>-8.3852800000000005E-70</c:v>
                </c:pt>
                <c:pt idx="502">
                  <c:v>-7.6431299999999997E-69</c:v>
                </c:pt>
                <c:pt idx="503">
                  <c:v>-1.47593E-68</c:v>
                </c:pt>
                <c:pt idx="504">
                  <c:v>-1.8979800000000002E-68</c:v>
                </c:pt>
                <c:pt idx="505">
                  <c:v>-1.6549599999999999E-68</c:v>
                </c:pt>
                <c:pt idx="506">
                  <c:v>-4.4831600000000002E-69</c:v>
                </c:pt>
                <c:pt idx="507">
                  <c:v>1.7838600000000001E-68</c:v>
                </c:pt>
                <c:pt idx="508">
                  <c:v>4.6823099999999996E-68</c:v>
                </c:pt>
                <c:pt idx="509">
                  <c:v>7.3306099999999997E-68</c:v>
                </c:pt>
                <c:pt idx="510">
                  <c:v>8.2927799999999992E-68</c:v>
                </c:pt>
                <c:pt idx="511">
                  <c:v>5.9165399999999997E-68</c:v>
                </c:pt>
                <c:pt idx="512">
                  <c:v>-1.03077E-68</c:v>
                </c:pt>
                <c:pt idx="513">
                  <c:v>-1.2247400000000001E-67</c:v>
                </c:pt>
                <c:pt idx="514">
                  <c:v>-2.4708199999999999E-67</c:v>
                </c:pt>
                <c:pt idx="515">
                  <c:v>-3.2804100000000001E-67</c:v>
                </c:pt>
                <c:pt idx="516">
                  <c:v>-3.02883E-67</c:v>
                </c:pt>
                <c:pt idx="517">
                  <c:v>-1.24399E-67</c:v>
                </c:pt>
                <c:pt idx="518">
                  <c:v>2.2291800000000002E-67</c:v>
                </c:pt>
                <c:pt idx="519">
                  <c:v>6.9444600000000001E-67</c:v>
                </c:pt>
                <c:pt idx="520">
                  <c:v>1.14821E-66</c:v>
                </c:pt>
                <c:pt idx="521">
                  <c:v>1.3426600000000001E-66</c:v>
                </c:pt>
                <c:pt idx="522">
                  <c:v>1.00105E-66</c:v>
                </c:pt>
                <c:pt idx="523">
                  <c:v>-7.7744299999999994E-68</c:v>
                </c:pt>
                <c:pt idx="524">
                  <c:v>-1.88666E-66</c:v>
                </c:pt>
                <c:pt idx="525">
                  <c:v>-4.0424099999999998E-66</c:v>
                </c:pt>
                <c:pt idx="526">
                  <c:v>-5.6549500000000005E-66</c:v>
                </c:pt>
                <c:pt idx="527">
                  <c:v>-5.4818100000000003E-66</c:v>
                </c:pt>
                <c:pt idx="528">
                  <c:v>-2.4554000000000002E-66</c:v>
                </c:pt>
                <c:pt idx="529">
                  <c:v>3.7012500000000001E-66</c:v>
                </c:pt>
                <c:pt idx="530">
                  <c:v>1.1927999999999999E-65</c:v>
                </c:pt>
                <c:pt idx="531">
                  <c:v>1.94882E-65</c:v>
                </c:pt>
                <c:pt idx="532">
                  <c:v>2.2515099999999998E-65</c:v>
                </c:pt>
                <c:pt idx="533">
                  <c:v>1.74984E-65</c:v>
                </c:pt>
                <c:pt idx="534">
                  <c:v>2.50917E-66</c:v>
                </c:pt>
                <c:pt idx="535">
                  <c:v>-2.17503E-65</c:v>
                </c:pt>
                <c:pt idx="536">
                  <c:v>-4.9966699999999999E-65</c:v>
                </c:pt>
                <c:pt idx="537">
                  <c:v>-7.1285200000000001E-65</c:v>
                </c:pt>
                <c:pt idx="538">
                  <c:v>-7.1929299999999997E-65</c:v>
                </c:pt>
                <c:pt idx="539">
                  <c:v>-3.9873799999999999E-65</c:v>
                </c:pt>
                <c:pt idx="540">
                  <c:v>2.9748999999999999E-65</c:v>
                </c:pt>
                <c:pt idx="541">
                  <c:v>1.2731500000000001E-64</c:v>
                </c:pt>
                <c:pt idx="542">
                  <c:v>2.22627E-64</c:v>
                </c:pt>
                <c:pt idx="543">
                  <c:v>2.6821099999999999E-64</c:v>
                </c:pt>
                <c:pt idx="544">
                  <c:v>2.15131E-64</c:v>
                </c:pt>
                <c:pt idx="545">
                  <c:v>3.4379499999999999E-65</c:v>
                </c:pt>
                <c:pt idx="546">
                  <c:v>-2.6425299999999999E-64</c:v>
                </c:pt>
                <c:pt idx="547">
                  <c:v>-6.1714999999999998E-64</c:v>
                </c:pt>
                <c:pt idx="548">
                  <c:v>-9.0209599999999995E-64</c:v>
                </c:pt>
                <c:pt idx="549">
                  <c:v>-9.5657800000000001E-64</c:v>
                </c:pt>
                <c:pt idx="550">
                  <c:v>-6.2369900000000001E-64</c:v>
                </c:pt>
                <c:pt idx="551">
                  <c:v>1.7016700000000001E-64</c:v>
                </c:pt>
                <c:pt idx="552">
                  <c:v>1.3146200000000001E-63</c:v>
                </c:pt>
                <c:pt idx="553">
                  <c:v>2.4641899999999999E-63</c:v>
                </c:pt>
                <c:pt idx="554">
                  <c:v>3.1090400000000002E-63</c:v>
                </c:pt>
                <c:pt idx="555">
                  <c:v>2.7343500000000002E-63</c:v>
                </c:pt>
                <c:pt idx="556">
                  <c:v>1.00941E-63</c:v>
                </c:pt>
                <c:pt idx="557">
                  <c:v>-1.9974200000000001E-63</c:v>
                </c:pt>
                <c:pt idx="558">
                  <c:v>-5.6268099999999999E-63</c:v>
                </c:pt>
                <c:pt idx="559">
                  <c:v>-8.6243299999999995E-63</c:v>
                </c:pt>
                <c:pt idx="560">
                  <c:v>-9.4224600000000001E-63</c:v>
                </c:pt>
                <c:pt idx="561">
                  <c:v>-6.6421099999999998E-63</c:v>
                </c:pt>
                <c:pt idx="562">
                  <c:v>2.2586300000000001E-64</c:v>
                </c:pt>
                <c:pt idx="563">
                  <c:v>1.0140699999999999E-62</c:v>
                </c:pt>
                <c:pt idx="564">
                  <c:v>2.04156E-62</c:v>
                </c:pt>
                <c:pt idx="565">
                  <c:v>2.7196799999999999E-62</c:v>
                </c:pt>
                <c:pt idx="566">
                  <c:v>2.59E-62</c:v>
                </c:pt>
                <c:pt idx="567">
                  <c:v>1.24945E-62</c:v>
                </c:pt>
                <c:pt idx="568">
                  <c:v>-1.35005E-62</c:v>
                </c:pt>
                <c:pt idx="569">
                  <c:v>-4.7087499999999997E-62</c:v>
                </c:pt>
                <c:pt idx="570">
                  <c:v>-7.88813E-62</c:v>
                </c:pt>
                <c:pt idx="571">
                  <c:v>-9.5627399999999994E-62</c:v>
                </c:pt>
                <c:pt idx="572">
                  <c:v>-8.0183699999999995E-62</c:v>
                </c:pt>
                <c:pt idx="573">
                  <c:v>-1.8952800000000001E-62</c:v>
                </c:pt>
                <c:pt idx="574">
                  <c:v>8.3247999999999995E-62</c:v>
                </c:pt>
                <c:pt idx="575">
                  <c:v>1.9625799999999998E-61</c:v>
                </c:pt>
                <c:pt idx="576">
                  <c:v>2.74458E-61</c:v>
                </c:pt>
                <c:pt idx="577">
                  <c:v>2.7374499999999998E-61</c:v>
                </c:pt>
                <c:pt idx="578">
                  <c:v>1.65389E-61</c:v>
                </c:pt>
                <c:pt idx="579">
                  <c:v>-5.6174500000000003E-62</c:v>
                </c:pt>
                <c:pt idx="580">
                  <c:v>-3.6469899999999997E-61</c:v>
                </c:pt>
                <c:pt idx="581">
                  <c:v>-6.8068500000000001E-61</c:v>
                </c:pt>
                <c:pt idx="582">
                  <c:v>-8.5721199999999998E-61</c:v>
                </c:pt>
                <c:pt idx="583">
                  <c:v>-7.1197099999999999E-61</c:v>
                </c:pt>
                <c:pt idx="584">
                  <c:v>-1.0716E-61</c:v>
                </c:pt>
                <c:pt idx="585">
                  <c:v>9.1438399999999997E-61</c:v>
                </c:pt>
                <c:pt idx="586">
                  <c:v>1.9842599999999999E-60</c:v>
                </c:pt>
                <c:pt idx="587">
                  <c:v>2.5093899999999998E-60</c:v>
                </c:pt>
                <c:pt idx="588">
                  <c:v>2.0824500000000001E-60</c:v>
                </c:pt>
                <c:pt idx="589">
                  <c:v>7.6579899999999999E-61</c:v>
                </c:pt>
                <c:pt idx="590">
                  <c:v>-9.8265100000000003E-61</c:v>
                </c:pt>
                <c:pt idx="591">
                  <c:v>-2.5201000000000003E-60</c:v>
                </c:pt>
                <c:pt idx="592">
                  <c:v>-3.3085100000000002E-60</c:v>
                </c:pt>
                <c:pt idx="593">
                  <c:v>-3.1785099999999999E-60</c:v>
                </c:pt>
                <c:pt idx="594">
                  <c:v>-2.39928E-60</c:v>
                </c:pt>
                <c:pt idx="595">
                  <c:v>-1.91028E-60</c:v>
                </c:pt>
                <c:pt idx="596">
                  <c:v>-3.4211700000000001E-60</c:v>
                </c:pt>
                <c:pt idx="597">
                  <c:v>-8.0398100000000001E-60</c:v>
                </c:pt>
                <c:pt idx="598">
                  <c:v>-1.3941900000000001E-59</c:v>
                </c:pt>
                <c:pt idx="599">
                  <c:v>-1.6043600000000001E-59</c:v>
                </c:pt>
                <c:pt idx="600">
                  <c:v>-8.8697999999999995E-60</c:v>
                </c:pt>
                <c:pt idx="601">
                  <c:v>1.0874600000000001E-59</c:v>
                </c:pt>
                <c:pt idx="602">
                  <c:v>4.3585900000000003E-59</c:v>
                </c:pt>
                <c:pt idx="603">
                  <c:v>8.2160300000000006E-59</c:v>
                </c:pt>
                <c:pt idx="604">
                  <c:v>1.0592599999999999E-58</c:v>
                </c:pt>
                <c:pt idx="605">
                  <c:v>8.6724299999999997E-59</c:v>
                </c:pt>
                <c:pt idx="606">
                  <c:v>4.3322799999999999E-60</c:v>
                </c:pt>
                <c:pt idx="607">
                  <c:v>-1.41078E-58</c:v>
                </c:pt>
                <c:pt idx="608">
                  <c:v>-3.1854799999999999E-58</c:v>
                </c:pt>
                <c:pt idx="609">
                  <c:v>-4.6944400000000001E-58</c:v>
                </c:pt>
                <c:pt idx="610">
                  <c:v>-5.2682299999999999E-58</c:v>
                </c:pt>
                <c:pt idx="611">
                  <c:v>-4.0955399999999998E-58</c:v>
                </c:pt>
                <c:pt idx="612">
                  <c:v>-8.1387299999999997E-60</c:v>
                </c:pt>
                <c:pt idx="613">
                  <c:v>7.3119699999999998E-58</c:v>
                </c:pt>
                <c:pt idx="614">
                  <c:v>1.6364699999999999E-57</c:v>
                </c:pt>
                <c:pt idx="615">
                  <c:v>2.24099E-57</c:v>
                </c:pt>
                <c:pt idx="616">
                  <c:v>1.9680099999999999E-57</c:v>
                </c:pt>
                <c:pt idx="617">
                  <c:v>5.1467600000000001E-58</c:v>
                </c:pt>
                <c:pt idx="618">
                  <c:v>-1.86254E-57</c:v>
                </c:pt>
                <c:pt idx="619">
                  <c:v>-4.3687199999999999E-57</c:v>
                </c:pt>
                <c:pt idx="620">
                  <c:v>-5.8972899999999999E-57</c:v>
                </c:pt>
                <c:pt idx="621">
                  <c:v>-5.5059899999999998E-57</c:v>
                </c:pt>
                <c:pt idx="622">
                  <c:v>-3.1417799999999998E-57</c:v>
                </c:pt>
                <c:pt idx="623">
                  <c:v>1.7877700000000001E-59</c:v>
                </c:pt>
                <c:pt idx="624">
                  <c:v>1.9739299999999999E-57</c:v>
                </c:pt>
                <c:pt idx="625">
                  <c:v>9.0196700000000001E-58</c:v>
                </c:pt>
                <c:pt idx="626">
                  <c:v>-3.0428500000000001E-57</c:v>
                </c:pt>
                <c:pt idx="627">
                  <c:v>-6.1700100000000005E-57</c:v>
                </c:pt>
                <c:pt idx="628">
                  <c:v>-1.56891E-57</c:v>
                </c:pt>
                <c:pt idx="629">
                  <c:v>2.0044600000000001E-56</c:v>
                </c:pt>
                <c:pt idx="630">
                  <c:v>6.63837E-56</c:v>
                </c:pt>
                <c:pt idx="631">
                  <c:v>1.2982500000000001E-55</c:v>
                </c:pt>
                <c:pt idx="632">
                  <c:v>1.7379800000000001E-55</c:v>
                </c:pt>
                <c:pt idx="633">
                  <c:v>1.4131300000000001E-55</c:v>
                </c:pt>
                <c:pt idx="634">
                  <c:v>-1.5164800000000001E-56</c:v>
                </c:pt>
                <c:pt idx="635">
                  <c:v>-3.006E-55</c:v>
                </c:pt>
                <c:pt idx="636">
                  <c:v>-6.5000100000000004E-55</c:v>
                </c:pt>
                <c:pt idx="637">
                  <c:v>-9.2084600000000007E-55</c:v>
                </c:pt>
                <c:pt idx="638">
                  <c:v>-9.2694899999999995E-55</c:v>
                </c:pt>
                <c:pt idx="639">
                  <c:v>-5.0698399999999997E-55</c:v>
                </c:pt>
                <c:pt idx="640">
                  <c:v>4.0764899999999999E-55</c:v>
                </c:pt>
                <c:pt idx="641">
                  <c:v>1.7209699999999999E-54</c:v>
                </c:pt>
                <c:pt idx="642">
                  <c:v>3.0700700000000003E-54</c:v>
                </c:pt>
                <c:pt idx="643">
                  <c:v>3.80575E-54</c:v>
                </c:pt>
                <c:pt idx="644">
                  <c:v>3.2204000000000001E-54</c:v>
                </c:pt>
                <c:pt idx="645">
                  <c:v>8.66937E-55</c:v>
                </c:pt>
                <c:pt idx="646">
                  <c:v>-3.27549E-54</c:v>
                </c:pt>
                <c:pt idx="647">
                  <c:v>-8.5292200000000005E-54</c:v>
                </c:pt>
                <c:pt idx="648">
                  <c:v>-1.3032699999999999E-53</c:v>
                </c:pt>
                <c:pt idx="649">
                  <c:v>-1.3807800000000001E-53</c:v>
                </c:pt>
                <c:pt idx="650">
                  <c:v>-7.8449499999999998E-54</c:v>
                </c:pt>
                <c:pt idx="651">
                  <c:v>6.3612699999999998E-54</c:v>
                </c:pt>
                <c:pt idx="652">
                  <c:v>2.7307699999999999E-53</c:v>
                </c:pt>
                <c:pt idx="653">
                  <c:v>4.9420699999999995E-53</c:v>
                </c:pt>
                <c:pt idx="654">
                  <c:v>6.3207E-53</c:v>
                </c:pt>
                <c:pt idx="655">
                  <c:v>5.6947399999999996E-53</c:v>
                </c:pt>
                <c:pt idx="656">
                  <c:v>2.01765E-53</c:v>
                </c:pt>
                <c:pt idx="657">
                  <c:v>-5.0431700000000003E-53</c:v>
                </c:pt>
                <c:pt idx="658">
                  <c:v>-1.43866E-52</c:v>
                </c:pt>
                <c:pt idx="659">
                  <c:v>-2.30384E-52</c:v>
                </c:pt>
                <c:pt idx="660">
                  <c:v>-2.6384600000000001E-52</c:v>
                </c:pt>
                <c:pt idx="661">
                  <c:v>-1.9259499999999998E-52</c:v>
                </c:pt>
                <c:pt idx="662">
                  <c:v>1.9730299999999999E-53</c:v>
                </c:pt>
                <c:pt idx="663">
                  <c:v>3.6283100000000001E-52</c:v>
                </c:pt>
                <c:pt idx="664">
                  <c:v>7.4955099999999996E-52</c:v>
                </c:pt>
                <c:pt idx="665">
                  <c:v>1.01499E-51</c:v>
                </c:pt>
                <c:pt idx="666">
                  <c:v>9.5873800000000007E-52</c:v>
                </c:pt>
                <c:pt idx="667">
                  <c:v>4.0937900000000001E-52</c:v>
                </c:pt>
                <c:pt idx="668">
                  <c:v>-7.0103399999999994E-52</c:v>
                </c:pt>
                <c:pt idx="669">
                  <c:v>-2.2250200000000001E-51</c:v>
                </c:pt>
                <c:pt idx="670">
                  <c:v>-3.6866600000000002E-51</c:v>
                </c:pt>
                <c:pt idx="671">
                  <c:v>-4.3019799999999998E-51</c:v>
                </c:pt>
                <c:pt idx="672">
                  <c:v>-3.2053100000000003E-51</c:v>
                </c:pt>
                <c:pt idx="673">
                  <c:v>1.4004800000000001E-52</c:v>
                </c:pt>
                <c:pt idx="674">
                  <c:v>5.4116400000000006E-51</c:v>
                </c:pt>
                <c:pt idx="675">
                  <c:v>1.1108200000000001E-50</c:v>
                </c:pt>
                <c:pt idx="676">
                  <c:v>1.4868799999999999E-50</c:v>
                </c:pt>
                <c:pt idx="677">
                  <c:v>1.4269999999999999E-50</c:v>
                </c:pt>
                <c:pt idx="678">
                  <c:v>7.5119400000000003E-51</c:v>
                </c:pt>
                <c:pt idx="679">
                  <c:v>-6.1054199999999996E-51</c:v>
                </c:pt>
                <c:pt idx="680">
                  <c:v>-2.50864E-50</c:v>
                </c:pt>
                <c:pt idx="681">
                  <c:v>-4.38962E-50</c:v>
                </c:pt>
                <c:pt idx="682">
                  <c:v>-5.2797600000000001E-50</c:v>
                </c:pt>
                <c:pt idx="683">
                  <c:v>-4.1366800000000001E-50</c:v>
                </c:pt>
                <c:pt idx="684">
                  <c:v>-3.5864800000000002E-51</c:v>
                </c:pt>
                <c:pt idx="685">
                  <c:v>5.7868400000000003E-50</c:v>
                </c:pt>
                <c:pt idx="686">
                  <c:v>1.28166E-49</c:v>
                </c:pt>
                <c:pt idx="687">
                  <c:v>1.8010200000000001E-49</c:v>
                </c:pt>
                <c:pt idx="688">
                  <c:v>1.7964300000000001E-49</c:v>
                </c:pt>
                <c:pt idx="689">
                  <c:v>9.4985800000000007E-50</c:v>
                </c:pt>
                <c:pt idx="690">
                  <c:v>-9.0920200000000008E-50</c:v>
                </c:pt>
                <c:pt idx="691">
                  <c:v>-3.5903599999999998E-49</c:v>
                </c:pt>
                <c:pt idx="692">
                  <c:v>-6.31365E-49</c:v>
                </c:pt>
                <c:pt idx="693">
                  <c:v>-7.7484900000000004E-49</c:v>
                </c:pt>
                <c:pt idx="694">
                  <c:v>-6.4739299999999997E-49</c:v>
                </c:pt>
                <c:pt idx="695">
                  <c:v>-1.58421E-49</c:v>
                </c:pt>
                <c:pt idx="696">
                  <c:v>6.7766700000000001E-49</c:v>
                </c:pt>
                <c:pt idx="697">
                  <c:v>1.67674E-48</c:v>
                </c:pt>
                <c:pt idx="698">
                  <c:v>2.45286E-48</c:v>
                </c:pt>
                <c:pt idx="699">
                  <c:v>2.5149999999999999E-48</c:v>
                </c:pt>
                <c:pt idx="700">
                  <c:v>1.4635499999999999E-48</c:v>
                </c:pt>
                <c:pt idx="701">
                  <c:v>-8.1367600000000006E-49</c:v>
                </c:pt>
                <c:pt idx="702">
                  <c:v>-3.9828200000000001E-48</c:v>
                </c:pt>
                <c:pt idx="703">
                  <c:v>-7.2008299999999999E-48</c:v>
                </c:pt>
                <c:pt idx="704">
                  <c:v>-9.1567000000000004E-48</c:v>
                </c:pt>
                <c:pt idx="705">
                  <c:v>-8.2376099999999999E-48</c:v>
                </c:pt>
                <c:pt idx="706">
                  <c:v>-3.1542700000000003E-48</c:v>
                </c:pt>
                <c:pt idx="707">
                  <c:v>5.9713800000000004E-48</c:v>
                </c:pt>
                <c:pt idx="708">
                  <c:v>1.6995999999999999E-47</c:v>
                </c:pt>
                <c:pt idx="709">
                  <c:v>2.6173099999999999E-47</c:v>
                </c:pt>
                <c:pt idx="710">
                  <c:v>2.8993899999999998E-47</c:v>
                </c:pt>
                <c:pt idx="711">
                  <c:v>2.1348100000000001E-47</c:v>
                </c:pt>
                <c:pt idx="712">
                  <c:v>1.56882E-48</c:v>
                </c:pt>
                <c:pt idx="713">
                  <c:v>-2.7323999999999999E-47</c:v>
                </c:pt>
                <c:pt idx="714">
                  <c:v>-5.7138199999999996E-47</c:v>
                </c:pt>
                <c:pt idx="715">
                  <c:v>-7.6489099999999997E-47</c:v>
                </c:pt>
                <c:pt idx="716">
                  <c:v>-7.3761299999999998E-47</c:v>
                </c:pt>
                <c:pt idx="717">
                  <c:v>-4.05426E-47</c:v>
                </c:pt>
                <c:pt idx="718">
                  <c:v>2.2964900000000002E-47</c:v>
                </c:pt>
                <c:pt idx="719">
                  <c:v>1.0291E-46</c:v>
                </c:pt>
                <c:pt idx="720">
                  <c:v>1.73138E-46</c:v>
                </c:pt>
                <c:pt idx="721">
                  <c:v>2.00995E-46</c:v>
                </c:pt>
                <c:pt idx="722">
                  <c:v>1.53614E-46</c:v>
                </c:pt>
                <c:pt idx="723">
                  <c:v>1.45235E-47</c:v>
                </c:pt>
                <c:pt idx="724">
                  <c:v>-1.8866600000000002E-46</c:v>
                </c:pt>
                <c:pt idx="725">
                  <c:v>-3.7754300000000002E-46</c:v>
                </c:pt>
                <c:pt idx="726">
                  <c:v>-4.6046099999999997E-46</c:v>
                </c:pt>
                <c:pt idx="727">
                  <c:v>-3.9289500000000001E-46</c:v>
                </c:pt>
                <c:pt idx="728">
                  <c:v>-2.1377599999999998E-46</c:v>
                </c:pt>
                <c:pt idx="729">
                  <c:v>-1.8448299999999999E-47</c:v>
                </c:pt>
                <c:pt idx="730">
                  <c:v>1.09953E-46</c:v>
                </c:pt>
                <c:pt idx="731">
                  <c:v>1.5243299999999999E-46</c:v>
                </c:pt>
                <c:pt idx="732">
                  <c:v>1.644E-46</c:v>
                </c:pt>
                <c:pt idx="733">
                  <c:v>2.10887E-46</c:v>
                </c:pt>
                <c:pt idx="734">
                  <c:v>2.88785E-46</c:v>
                </c:pt>
                <c:pt idx="735">
                  <c:v>3.9439099999999996E-46</c:v>
                </c:pt>
                <c:pt idx="736">
                  <c:v>5.58854E-46</c:v>
                </c:pt>
                <c:pt idx="737">
                  <c:v>7.2700899999999999E-46</c:v>
                </c:pt>
                <c:pt idx="738">
                  <c:v>8.4583699999999996E-46</c:v>
                </c:pt>
                <c:pt idx="739">
                  <c:v>9.0311999999999997E-46</c:v>
                </c:pt>
                <c:pt idx="740">
                  <c:v>5.9046099999999998E-46</c:v>
                </c:pt>
                <c:pt idx="741">
                  <c:v>-4.4949500000000003E-46</c:v>
                </c:pt>
                <c:pt idx="742">
                  <c:v>-1.8219899999999999E-45</c:v>
                </c:pt>
                <c:pt idx="743">
                  <c:v>-2.2877400000000001E-45</c:v>
                </c:pt>
                <c:pt idx="744">
                  <c:v>-3.7520500000000003E-46</c:v>
                </c:pt>
                <c:pt idx="745">
                  <c:v>4.6960699999999997E-45</c:v>
                </c:pt>
                <c:pt idx="746">
                  <c:v>1.35798E-44</c:v>
                </c:pt>
                <c:pt idx="747">
                  <c:v>2.8868100000000002E-44</c:v>
                </c:pt>
                <c:pt idx="748">
                  <c:v>5.0321599999999997E-44</c:v>
                </c:pt>
                <c:pt idx="749">
                  <c:v>6.4106000000000001E-44</c:v>
                </c:pt>
                <c:pt idx="750">
                  <c:v>4.4248600000000002E-44</c:v>
                </c:pt>
                <c:pt idx="751">
                  <c:v>-3.3561900000000001E-44</c:v>
                </c:pt>
                <c:pt idx="752">
                  <c:v>-1.7845899999999999E-43</c:v>
                </c:pt>
                <c:pt idx="753">
                  <c:v>-3.6047199999999999E-43</c:v>
                </c:pt>
                <c:pt idx="754">
                  <c:v>-4.8523700000000003E-43</c:v>
                </c:pt>
                <c:pt idx="755">
                  <c:v>-4.1965399999999998E-43</c:v>
                </c:pt>
                <c:pt idx="756">
                  <c:v>-7.7278500000000002E-44</c:v>
                </c:pt>
                <c:pt idx="757">
                  <c:v>5.0856999999999996E-43</c:v>
                </c:pt>
                <c:pt idx="758">
                  <c:v>1.1784000000000001E-42</c:v>
                </c:pt>
                <c:pt idx="759">
                  <c:v>1.6854699999999999E-42</c:v>
                </c:pt>
                <c:pt idx="760">
                  <c:v>1.7704499999999998E-42</c:v>
                </c:pt>
                <c:pt idx="761">
                  <c:v>1.26323E-42</c:v>
                </c:pt>
                <c:pt idx="762">
                  <c:v>1.10781E-43</c:v>
                </c:pt>
                <c:pt idx="763">
                  <c:v>-1.6027100000000001E-42</c:v>
                </c:pt>
                <c:pt idx="764">
                  <c:v>-3.4532000000000003E-42</c:v>
                </c:pt>
                <c:pt idx="765">
                  <c:v>-4.58166E-42</c:v>
                </c:pt>
                <c:pt idx="766">
                  <c:v>-4.0548199999999999E-42</c:v>
                </c:pt>
                <c:pt idx="767">
                  <c:v>-1.44559E-42</c:v>
                </c:pt>
                <c:pt idx="768">
                  <c:v>2.6167599999999999E-42</c:v>
                </c:pt>
                <c:pt idx="769">
                  <c:v>6.4410600000000003E-42</c:v>
                </c:pt>
                <c:pt idx="770">
                  <c:v>8.4548900000000004E-42</c:v>
                </c:pt>
                <c:pt idx="771">
                  <c:v>8.2483099999999999E-42</c:v>
                </c:pt>
                <c:pt idx="772">
                  <c:v>5.9701099999999999E-42</c:v>
                </c:pt>
                <c:pt idx="773">
                  <c:v>1.8687500000000001E-42</c:v>
                </c:pt>
                <c:pt idx="774">
                  <c:v>-3.0771099999999998E-42</c:v>
                </c:pt>
                <c:pt idx="775">
                  <c:v>-7.8563500000000004E-42</c:v>
                </c:pt>
                <c:pt idx="776">
                  <c:v>-1.2384799999999999E-41</c:v>
                </c:pt>
                <c:pt idx="777">
                  <c:v>-1.6389700000000001E-41</c:v>
                </c:pt>
                <c:pt idx="778">
                  <c:v>-1.9885699999999999E-41</c:v>
                </c:pt>
                <c:pt idx="779">
                  <c:v>-2.4862300000000002E-41</c:v>
                </c:pt>
                <c:pt idx="780">
                  <c:v>-3.1762199999999997E-41</c:v>
                </c:pt>
                <c:pt idx="781">
                  <c:v>-3.7267500000000002E-41</c:v>
                </c:pt>
                <c:pt idx="782">
                  <c:v>-4.0765699999999998E-41</c:v>
                </c:pt>
                <c:pt idx="783">
                  <c:v>-4.2920699999999999E-41</c:v>
                </c:pt>
                <c:pt idx="784">
                  <c:v>-3.0541099999999998E-41</c:v>
                </c:pt>
                <c:pt idx="785">
                  <c:v>2.5140099999999999E-41</c:v>
                </c:pt>
                <c:pt idx="786">
                  <c:v>1.5300199999999999E-40</c:v>
                </c:pt>
                <c:pt idx="787">
                  <c:v>3.5758099999999998E-40</c:v>
                </c:pt>
                <c:pt idx="788">
                  <c:v>5.4780700000000001E-40</c:v>
                </c:pt>
                <c:pt idx="789">
                  <c:v>4.50177E-40</c:v>
                </c:pt>
                <c:pt idx="790">
                  <c:v>-3.2217099999999998E-40</c:v>
                </c:pt>
                <c:pt idx="791">
                  <c:v>-1.9489499999999999E-39</c:v>
                </c:pt>
                <c:pt idx="792">
                  <c:v>-4.0182399999999998E-39</c:v>
                </c:pt>
                <c:pt idx="793">
                  <c:v>-5.4132000000000003E-39</c:v>
                </c:pt>
                <c:pt idx="794">
                  <c:v>-4.6470000000000003E-39</c:v>
                </c:pt>
                <c:pt idx="795">
                  <c:v>-5.0438999999999996E-40</c:v>
                </c:pt>
                <c:pt idx="796">
                  <c:v>7.27428E-39</c:v>
                </c:pt>
                <c:pt idx="797">
                  <c:v>1.73213E-38</c:v>
                </c:pt>
                <c:pt idx="798">
                  <c:v>2.6216899999999999E-38</c:v>
                </c:pt>
                <c:pt idx="799">
                  <c:v>2.8851999999999999E-38</c:v>
                </c:pt>
                <c:pt idx="800">
                  <c:v>1.94927E-38</c:v>
                </c:pt>
                <c:pt idx="801">
                  <c:v>-5.9787399999999998E-39</c:v>
                </c:pt>
                <c:pt idx="802">
                  <c:v>-4.5065399999999998E-38</c:v>
                </c:pt>
                <c:pt idx="803">
                  <c:v>-8.4962499999999999E-38</c:v>
                </c:pt>
                <c:pt idx="804">
                  <c:v>-1.07306E-37</c:v>
                </c:pt>
                <c:pt idx="805">
                  <c:v>-9.60376E-38</c:v>
                </c:pt>
                <c:pt idx="806">
                  <c:v>-3.9086500000000002E-38</c:v>
                </c:pt>
                <c:pt idx="807">
                  <c:v>6.7663000000000001E-38</c:v>
                </c:pt>
                <c:pt idx="808">
                  <c:v>2.0563000000000001E-37</c:v>
                </c:pt>
                <c:pt idx="809">
                  <c:v>3.2519500000000002E-37</c:v>
                </c:pt>
                <c:pt idx="810">
                  <c:v>3.59567E-37</c:v>
                </c:pt>
                <c:pt idx="811">
                  <c:v>2.46767E-37</c:v>
                </c:pt>
                <c:pt idx="812">
                  <c:v>-6.1617400000000003E-38</c:v>
                </c:pt>
                <c:pt idx="813">
                  <c:v>-5.8493200000000003E-37</c:v>
                </c:pt>
                <c:pt idx="814">
                  <c:v>-1.2445400000000001E-36</c:v>
                </c:pt>
                <c:pt idx="815">
                  <c:v>-1.77589E-36</c:v>
                </c:pt>
                <c:pt idx="816">
                  <c:v>-1.7293499999999999E-36</c:v>
                </c:pt>
                <c:pt idx="817">
                  <c:v>-5.9164200000000003E-37</c:v>
                </c:pt>
                <c:pt idx="818">
                  <c:v>1.9801500000000001E-36</c:v>
                </c:pt>
                <c:pt idx="819">
                  <c:v>5.7639800000000002E-36</c:v>
                </c:pt>
                <c:pt idx="820">
                  <c:v>9.5670099999999997E-36</c:v>
                </c:pt>
                <c:pt idx="821">
                  <c:v>1.1213400000000001E-35</c:v>
                </c:pt>
                <c:pt idx="822">
                  <c:v>8.1780499999999997E-36</c:v>
                </c:pt>
                <c:pt idx="823">
                  <c:v>-1.2322100000000001E-36</c:v>
                </c:pt>
                <c:pt idx="824">
                  <c:v>-1.6542399999999999E-35</c:v>
                </c:pt>
                <c:pt idx="825">
                  <c:v>-3.4206700000000002E-35</c:v>
                </c:pt>
                <c:pt idx="826">
                  <c:v>-4.7552300000000001E-35</c:v>
                </c:pt>
                <c:pt idx="827">
                  <c:v>-4.7818600000000001E-35</c:v>
                </c:pt>
                <c:pt idx="828">
                  <c:v>-2.6525799999999999E-35</c:v>
                </c:pt>
                <c:pt idx="829">
                  <c:v>2.09489E-35</c:v>
                </c:pt>
                <c:pt idx="830">
                  <c:v>9.0052200000000001E-35</c:v>
                </c:pt>
                <c:pt idx="831">
                  <c:v>1.61078E-34</c:v>
                </c:pt>
                <c:pt idx="832">
                  <c:v>1.9879399999999999E-34</c:v>
                </c:pt>
                <c:pt idx="833">
                  <c:v>1.61997E-34</c:v>
                </c:pt>
                <c:pt idx="834">
                  <c:v>1.9495700000000001E-35</c:v>
                </c:pt>
                <c:pt idx="835">
                  <c:v>-2.2837199999999998E-34</c:v>
                </c:pt>
                <c:pt idx="836">
                  <c:v>-5.2589200000000004E-34</c:v>
                </c:pt>
                <c:pt idx="837">
                  <c:v>-7.5760500000000003E-34</c:v>
                </c:pt>
                <c:pt idx="838">
                  <c:v>-7.7463100000000006E-34</c:v>
                </c:pt>
                <c:pt idx="839">
                  <c:v>-4.3748799999999996E-34</c:v>
                </c:pt>
                <c:pt idx="840">
                  <c:v>3.2190299999999999E-34</c:v>
                </c:pt>
                <c:pt idx="841">
                  <c:v>1.4100500000000001E-33</c:v>
                </c:pt>
                <c:pt idx="842">
                  <c:v>2.5051399999999999E-33</c:v>
                </c:pt>
                <c:pt idx="843">
                  <c:v>3.0909600000000002E-33</c:v>
                </c:pt>
                <c:pt idx="844">
                  <c:v>2.6111799999999999E-33</c:v>
                </c:pt>
                <c:pt idx="845">
                  <c:v>7.0312399999999998E-34</c:v>
                </c:pt>
                <c:pt idx="846">
                  <c:v>-2.5637899999999999E-33</c:v>
                </c:pt>
                <c:pt idx="847">
                  <c:v>-6.5082299999999998E-33</c:v>
                </c:pt>
                <c:pt idx="848">
                  <c:v>-9.7766600000000005E-33</c:v>
                </c:pt>
                <c:pt idx="849">
                  <c:v>-1.0516899999999999E-32</c:v>
                </c:pt>
                <c:pt idx="850">
                  <c:v>-6.8708499999999998E-33</c:v>
                </c:pt>
                <c:pt idx="851">
                  <c:v>2.18434E-33</c:v>
                </c:pt>
                <c:pt idx="852">
                  <c:v>1.5608900000000001E-32</c:v>
                </c:pt>
                <c:pt idx="853">
                  <c:v>2.9373899999999999E-32</c:v>
                </c:pt>
                <c:pt idx="854">
                  <c:v>3.7163100000000001E-32</c:v>
                </c:pt>
                <c:pt idx="855">
                  <c:v>3.2564599999999999E-32</c:v>
                </c:pt>
                <c:pt idx="856">
                  <c:v>1.1418499999999999E-32</c:v>
                </c:pt>
                <c:pt idx="857">
                  <c:v>-2.5684999999999999E-32</c:v>
                </c:pt>
                <c:pt idx="858">
                  <c:v>-7.0901799999999997E-32</c:v>
                </c:pt>
                <c:pt idx="859">
                  <c:v>-1.0895799999999999E-31</c:v>
                </c:pt>
                <c:pt idx="860">
                  <c:v>-1.20044E-31</c:v>
                </c:pt>
                <c:pt idx="861">
                  <c:v>-8.4879000000000002E-32</c:v>
                </c:pt>
                <c:pt idx="862">
                  <c:v>6.0981500000000003E-33</c:v>
                </c:pt>
                <c:pt idx="863">
                  <c:v>1.4020999999999999E-31</c:v>
                </c:pt>
                <c:pt idx="864">
                  <c:v>2.7705099999999999E-31</c:v>
                </c:pt>
                <c:pt idx="865">
                  <c:v>3.5863299999999999E-31</c:v>
                </c:pt>
                <c:pt idx="866">
                  <c:v>3.2950400000000001E-31</c:v>
                </c:pt>
                <c:pt idx="867">
                  <c:v>1.5418000000000001E-31</c:v>
                </c:pt>
                <c:pt idx="868">
                  <c:v>-1.70708E-31</c:v>
                </c:pt>
                <c:pt idx="869">
                  <c:v>-5.9586199999999997E-31</c:v>
                </c:pt>
                <c:pt idx="870">
                  <c:v>-9.9184299999999992E-31</c:v>
                </c:pt>
                <c:pt idx="871">
                  <c:v>-1.1528499999999999E-30</c:v>
                </c:pt>
                <c:pt idx="872">
                  <c:v>-8.5862200000000005E-31</c:v>
                </c:pt>
                <c:pt idx="873">
                  <c:v>2.34887E-32</c:v>
                </c:pt>
                <c:pt idx="874">
                  <c:v>1.41404E-30</c:v>
                </c:pt>
                <c:pt idx="875">
                  <c:v>2.9183599999999999E-30</c:v>
                </c:pt>
                <c:pt idx="876">
                  <c:v>3.8736600000000003E-30</c:v>
                </c:pt>
                <c:pt idx="877">
                  <c:v>3.5843599999999997E-30</c:v>
                </c:pt>
                <c:pt idx="878">
                  <c:v>1.5765999999999999E-30</c:v>
                </c:pt>
                <c:pt idx="879">
                  <c:v>-2.20566E-30</c:v>
                </c:pt>
                <c:pt idx="880">
                  <c:v>-7.1338300000000002E-30</c:v>
                </c:pt>
                <c:pt idx="881">
                  <c:v>-1.16918E-29</c:v>
                </c:pt>
                <c:pt idx="882">
                  <c:v>-1.3705400000000001E-29</c:v>
                </c:pt>
                <c:pt idx="883">
                  <c:v>-1.0996999999999999E-29</c:v>
                </c:pt>
                <c:pt idx="884">
                  <c:v>-2.1949800000000001E-30</c:v>
                </c:pt>
                <c:pt idx="885">
                  <c:v>1.22849E-29</c:v>
                </c:pt>
                <c:pt idx="886">
                  <c:v>2.8923699999999997E-29</c:v>
                </c:pt>
                <c:pt idx="887">
                  <c:v>4.0415899999999997E-29</c:v>
                </c:pt>
                <c:pt idx="888">
                  <c:v>3.7984199999999999E-29</c:v>
                </c:pt>
                <c:pt idx="889">
                  <c:v>1.6636E-29</c:v>
                </c:pt>
                <c:pt idx="890">
                  <c:v>-2.0942900000000001E-29</c:v>
                </c:pt>
                <c:pt idx="891">
                  <c:v>-6.4431999999999995E-29</c:v>
                </c:pt>
                <c:pt idx="892">
                  <c:v>-9.8824499999999997E-29</c:v>
                </c:pt>
                <c:pt idx="893">
                  <c:v>-1.0948299999999999E-28</c:v>
                </c:pt>
                <c:pt idx="894">
                  <c:v>-8.7032799999999999E-29</c:v>
                </c:pt>
                <c:pt idx="895">
                  <c:v>-3.1017000000000002E-29</c:v>
                </c:pt>
                <c:pt idx="896">
                  <c:v>4.6256100000000001E-29</c:v>
                </c:pt>
                <c:pt idx="897">
                  <c:v>1.2313800000000001E-28</c:v>
                </c:pt>
                <c:pt idx="898">
                  <c:v>1.7975399999999999E-28</c:v>
                </c:pt>
                <c:pt idx="899">
                  <c:v>1.97387E-28</c:v>
                </c:pt>
                <c:pt idx="900">
                  <c:v>1.5413599999999999E-28</c:v>
                </c:pt>
                <c:pt idx="901">
                  <c:v>4.0141700000000002E-29</c:v>
                </c:pt>
                <c:pt idx="902">
                  <c:v>-1.2789999999999999E-28</c:v>
                </c:pt>
                <c:pt idx="903">
                  <c:v>-3.03986E-28</c:v>
                </c:pt>
                <c:pt idx="904">
                  <c:v>-4.1344900000000002E-28</c:v>
                </c:pt>
                <c:pt idx="905">
                  <c:v>-3.77494E-28</c:v>
                </c:pt>
                <c:pt idx="906">
                  <c:v>-1.2967699999999999E-28</c:v>
                </c:pt>
                <c:pt idx="907">
                  <c:v>3.7702600000000001E-28</c:v>
                </c:pt>
                <c:pt idx="908">
                  <c:v>1.0422200000000001E-27</c:v>
                </c:pt>
                <c:pt idx="909">
                  <c:v>1.5025100000000001E-27</c:v>
                </c:pt>
                <c:pt idx="910">
                  <c:v>1.35805E-27</c:v>
                </c:pt>
                <c:pt idx="911">
                  <c:v>5.0364900000000001E-28</c:v>
                </c:pt>
                <c:pt idx="912">
                  <c:v>-8.9532700000000003E-28</c:v>
                </c:pt>
                <c:pt idx="913">
                  <c:v>-2.5222800000000002E-27</c:v>
                </c:pt>
                <c:pt idx="914">
                  <c:v>-3.7447899999999998E-27</c:v>
                </c:pt>
                <c:pt idx="915">
                  <c:v>-3.5700700000000001E-27</c:v>
                </c:pt>
                <c:pt idx="916">
                  <c:v>-1.3328199999999999E-27</c:v>
                </c:pt>
                <c:pt idx="917">
                  <c:v>1.9902600000000001E-27</c:v>
                </c:pt>
                <c:pt idx="918">
                  <c:v>3.1777799999999998E-27</c:v>
                </c:pt>
                <c:pt idx="919">
                  <c:v>-1.1258E-27</c:v>
                </c:pt>
                <c:pt idx="920">
                  <c:v>-9.9587500000000002E-27</c:v>
                </c:pt>
                <c:pt idx="921">
                  <c:v>-1.5835100000000001E-26</c:v>
                </c:pt>
                <c:pt idx="922">
                  <c:v>-8.7992700000000002E-27</c:v>
                </c:pt>
                <c:pt idx="923">
                  <c:v>1.6925300000000001E-26</c:v>
                </c:pt>
                <c:pt idx="924">
                  <c:v>6.0766800000000005E-26</c:v>
                </c:pt>
                <c:pt idx="925">
                  <c:v>1.1486300000000001E-25</c:v>
                </c:pt>
                <c:pt idx="926">
                  <c:v>1.58054E-25</c:v>
                </c:pt>
                <c:pt idx="927">
                  <c:v>1.5435499999999999E-25</c:v>
                </c:pt>
                <c:pt idx="928">
                  <c:v>6.5114299999999997E-26</c:v>
                </c:pt>
                <c:pt idx="929">
                  <c:v>-1.3209800000000001E-25</c:v>
                </c:pt>
                <c:pt idx="930">
                  <c:v>-4.1672599999999999E-25</c:v>
                </c:pt>
                <c:pt idx="931">
                  <c:v>-6.9386999999999997E-25</c:v>
                </c:pt>
                <c:pt idx="932">
                  <c:v>-8.0343899999999999E-25</c:v>
                </c:pt>
                <c:pt idx="933">
                  <c:v>-6.0226099999999998E-25</c:v>
                </c:pt>
                <c:pt idx="934">
                  <c:v>-6.2387999999999997E-26</c:v>
                </c:pt>
                <c:pt idx="935">
                  <c:v>7.0095600000000001E-25</c:v>
                </c:pt>
                <c:pt idx="936">
                  <c:v>1.45985E-24</c:v>
                </c:pt>
                <c:pt idx="937">
                  <c:v>1.9065500000000001E-24</c:v>
                </c:pt>
                <c:pt idx="938">
                  <c:v>1.7485899999999999E-24</c:v>
                </c:pt>
                <c:pt idx="939">
                  <c:v>8.8423700000000003E-25</c:v>
                </c:pt>
                <c:pt idx="940">
                  <c:v>-5.3265699999999998E-25</c:v>
                </c:pt>
                <c:pt idx="941">
                  <c:v>-2.16396E-24</c:v>
                </c:pt>
                <c:pt idx="942">
                  <c:v>-3.5115299999999999E-24</c:v>
                </c:pt>
                <c:pt idx="943">
                  <c:v>-3.99473E-24</c:v>
                </c:pt>
                <c:pt idx="944">
                  <c:v>-3.1644200000000001E-24</c:v>
                </c:pt>
                <c:pt idx="945">
                  <c:v>-8.6209399999999993E-25</c:v>
                </c:pt>
                <c:pt idx="946">
                  <c:v>2.5368099999999999E-24</c:v>
                </c:pt>
                <c:pt idx="947">
                  <c:v>5.7487799999999996E-24</c:v>
                </c:pt>
                <c:pt idx="948">
                  <c:v>6.6840300000000005E-24</c:v>
                </c:pt>
                <c:pt idx="949">
                  <c:v>3.7321100000000003E-24</c:v>
                </c:pt>
                <c:pt idx="950">
                  <c:v>-1.7742500000000002E-24</c:v>
                </c:pt>
                <c:pt idx="951">
                  <c:v>-5.03092E-24</c:v>
                </c:pt>
                <c:pt idx="952">
                  <c:v>-1.9307400000000001E-24</c:v>
                </c:pt>
                <c:pt idx="953">
                  <c:v>7.3022899999999993E-24</c:v>
                </c:pt>
                <c:pt idx="954">
                  <c:v>1.78164E-23</c:v>
                </c:pt>
                <c:pt idx="955">
                  <c:v>1.95862E-23</c:v>
                </c:pt>
                <c:pt idx="956">
                  <c:v>5.15882E-24</c:v>
                </c:pt>
                <c:pt idx="957">
                  <c:v>-1.6988000000000001E-23</c:v>
                </c:pt>
                <c:pt idx="958">
                  <c:v>-3.50678E-23</c:v>
                </c:pt>
                <c:pt idx="959">
                  <c:v>-5.8379100000000004E-23</c:v>
                </c:pt>
                <c:pt idx="960">
                  <c:v>-1.01081E-22</c:v>
                </c:pt>
                <c:pt idx="961">
                  <c:v>-1.5155E-22</c:v>
                </c:pt>
                <c:pt idx="962">
                  <c:v>-1.7918300000000001E-22</c:v>
                </c:pt>
                <c:pt idx="963">
                  <c:v>-1.6289200000000001E-22</c:v>
                </c:pt>
                <c:pt idx="964">
                  <c:v>-1.2375600000000001E-22</c:v>
                </c:pt>
                <c:pt idx="965">
                  <c:v>-1.1518000000000001E-22</c:v>
                </c:pt>
                <c:pt idx="966">
                  <c:v>-1.1731699999999999E-22</c:v>
                </c:pt>
                <c:pt idx="967">
                  <c:v>2.37222E-24</c:v>
                </c:pt>
                <c:pt idx="968">
                  <c:v>2.8639799999999998E-22</c:v>
                </c:pt>
                <c:pt idx="969">
                  <c:v>5.1796600000000001E-22</c:v>
                </c:pt>
                <c:pt idx="970">
                  <c:v>4.5176199999999997E-22</c:v>
                </c:pt>
                <c:pt idx="971">
                  <c:v>2.2075599999999999E-22</c:v>
                </c:pt>
                <c:pt idx="972">
                  <c:v>4.3632300000000002E-22</c:v>
                </c:pt>
                <c:pt idx="973">
                  <c:v>2.0161099999999998E-21</c:v>
                </c:pt>
                <c:pt idx="974">
                  <c:v>6.1286199999999999E-21</c:v>
                </c:pt>
                <c:pt idx="975">
                  <c:v>1.35466E-20</c:v>
                </c:pt>
                <c:pt idx="976">
                  <c:v>2.19842E-20</c:v>
                </c:pt>
                <c:pt idx="977">
                  <c:v>2.38126E-20</c:v>
                </c:pt>
                <c:pt idx="978">
                  <c:v>9.1015200000000004E-21</c:v>
                </c:pt>
                <c:pt idx="979">
                  <c:v>-2.8168300000000002E-20</c:v>
                </c:pt>
                <c:pt idx="980">
                  <c:v>-8.6222699999999999E-20</c:v>
                </c:pt>
                <c:pt idx="981">
                  <c:v>-1.51116E-19</c:v>
                </c:pt>
                <c:pt idx="982">
                  <c:v>-1.9183600000000001E-19</c:v>
                </c:pt>
                <c:pt idx="983">
                  <c:v>-1.6459399999999999E-19</c:v>
                </c:pt>
                <c:pt idx="984">
                  <c:v>-2.5617500000000001E-20</c:v>
                </c:pt>
                <c:pt idx="985">
                  <c:v>2.4873000000000001E-19</c:v>
                </c:pt>
                <c:pt idx="986">
                  <c:v>6.2200799999999999E-19</c:v>
                </c:pt>
                <c:pt idx="987">
                  <c:v>9.5631E-19</c:v>
                </c:pt>
                <c:pt idx="988">
                  <c:v>1.02143E-18</c:v>
                </c:pt>
                <c:pt idx="989">
                  <c:v>5.7637399999999995E-19</c:v>
                </c:pt>
                <c:pt idx="990">
                  <c:v>-5.0368299999999998E-19</c:v>
                </c:pt>
                <c:pt idx="991">
                  <c:v>-2.0999200000000001E-18</c:v>
                </c:pt>
                <c:pt idx="992">
                  <c:v>-3.7650700000000001E-18</c:v>
                </c:pt>
                <c:pt idx="993">
                  <c:v>-4.73182E-18</c:v>
                </c:pt>
                <c:pt idx="994">
                  <c:v>-4.0704000000000003E-18</c:v>
                </c:pt>
                <c:pt idx="995">
                  <c:v>-1.00007E-18</c:v>
                </c:pt>
                <c:pt idx="996">
                  <c:v>4.6047800000000001E-18</c:v>
                </c:pt>
                <c:pt idx="997">
                  <c:v>1.15804E-17</c:v>
                </c:pt>
                <c:pt idx="998">
                  <c:v>1.7352600000000001E-17</c:v>
                </c:pt>
                <c:pt idx="999">
                  <c:v>1.8694300000000001E-17</c:v>
                </c:pt>
                <c:pt idx="1000">
                  <c:v>1.25855E-17</c:v>
                </c:pt>
                <c:pt idx="1001">
                  <c:v>-2.9585699999999998E-18</c:v>
                </c:pt>
                <c:pt idx="1002">
                  <c:v>-2.7125800000000001E-17</c:v>
                </c:pt>
                <c:pt idx="1003">
                  <c:v>-5.4224800000000001E-17</c:v>
                </c:pt>
                <c:pt idx="1004">
                  <c:v>-7.2805900000000005E-17</c:v>
                </c:pt>
                <c:pt idx="1005">
                  <c:v>-6.7025800000000006E-17</c:v>
                </c:pt>
                <c:pt idx="1006">
                  <c:v>-2.2205600000000001E-17</c:v>
                </c:pt>
                <c:pt idx="1007">
                  <c:v>6.5812400000000003E-17</c:v>
                </c:pt>
                <c:pt idx="1008">
                  <c:v>1.8149800000000001E-16</c:v>
                </c:pt>
                <c:pt idx="1009">
                  <c:v>2.8428199999999999E-16</c:v>
                </c:pt>
                <c:pt idx="1010">
                  <c:v>3.1400599999999998E-16</c:v>
                </c:pt>
                <c:pt idx="1011">
                  <c:v>2.13182E-16</c:v>
                </c:pt>
                <c:pt idx="1012">
                  <c:v>-4.70229E-17</c:v>
                </c:pt>
                <c:pt idx="1013">
                  <c:v>-4.47829E-16</c:v>
                </c:pt>
                <c:pt idx="1014">
                  <c:v>-8.9696700000000001E-16</c:v>
                </c:pt>
                <c:pt idx="1015">
                  <c:v>-1.2078E-15</c:v>
                </c:pt>
                <c:pt idx="1016">
                  <c:v>-1.13457E-15</c:v>
                </c:pt>
                <c:pt idx="1017">
                  <c:v>-4.7605799999999995E-16</c:v>
                </c:pt>
                <c:pt idx="1018">
                  <c:v>8.0668399999999999E-16</c:v>
                </c:pt>
                <c:pt idx="1019">
                  <c:v>2.50533E-15</c:v>
                </c:pt>
                <c:pt idx="1020">
                  <c:v>4.1068199999999999E-15</c:v>
                </c:pt>
                <c:pt idx="1021">
                  <c:v>4.7907700000000003E-15</c:v>
                </c:pt>
                <c:pt idx="1022">
                  <c:v>3.6103400000000002E-15</c:v>
                </c:pt>
                <c:pt idx="1023">
                  <c:v>-8.4724700000000003E-17</c:v>
                </c:pt>
                <c:pt idx="1024">
                  <c:v>-6.1120500000000004E-15</c:v>
                </c:pt>
                <c:pt idx="1025">
                  <c:v>-1.3030000000000001E-14</c:v>
                </c:pt>
                <c:pt idx="1026">
                  <c:v>-1.8125099999999999E-14</c:v>
                </c:pt>
                <c:pt idx="1027">
                  <c:v>-1.8014299999999999E-14</c:v>
                </c:pt>
                <c:pt idx="1028">
                  <c:v>-9.7207700000000004E-15</c:v>
                </c:pt>
                <c:pt idx="1029">
                  <c:v>7.8839399999999993E-15</c:v>
                </c:pt>
                <c:pt idx="1030">
                  <c:v>3.2254700000000001E-14</c:v>
                </c:pt>
                <c:pt idx="1031">
                  <c:v>5.5873100000000003E-14</c:v>
                </c:pt>
                <c:pt idx="1032">
                  <c:v>6.7064199999999995E-14</c:v>
                </c:pt>
                <c:pt idx="1033">
                  <c:v>5.3495199999999999E-14</c:v>
                </c:pt>
                <c:pt idx="1034">
                  <c:v>7.2751500000000007E-15</c:v>
                </c:pt>
                <c:pt idx="1035">
                  <c:v>-6.9892699999999999E-14</c:v>
                </c:pt>
                <c:pt idx="1036">
                  <c:v>-1.6162500000000001E-13</c:v>
                </c:pt>
                <c:pt idx="1037">
                  <c:v>-2.33407E-13</c:v>
                </c:pt>
                <c:pt idx="1038">
                  <c:v>-2.3783799999999998E-13</c:v>
                </c:pt>
                <c:pt idx="1039">
                  <c:v>-1.3227600000000001E-13</c:v>
                </c:pt>
                <c:pt idx="1040">
                  <c:v>9.9141399999999995E-14</c:v>
                </c:pt>
                <c:pt idx="1041">
                  <c:v>4.2507999999999999E-13</c:v>
                </c:pt>
                <c:pt idx="1042">
                  <c:v>7.5175E-13</c:v>
                </c:pt>
                <c:pt idx="1043">
                  <c:v>9.2812399999999997E-13</c:v>
                </c:pt>
                <c:pt idx="1044">
                  <c:v>7.8370500000000004E-13</c:v>
                </c:pt>
                <c:pt idx="1045">
                  <c:v>1.9406399999999999E-13</c:v>
                </c:pt>
                <c:pt idx="1046">
                  <c:v>-8.3388600000000001E-13</c:v>
                </c:pt>
                <c:pt idx="1047">
                  <c:v>-2.0784099999999998E-12</c:v>
                </c:pt>
                <c:pt idx="1048">
                  <c:v>-3.0790700000000001E-12</c:v>
                </c:pt>
                <c:pt idx="1049">
                  <c:v>-3.2348999999999999E-12</c:v>
                </c:pt>
                <c:pt idx="1050">
                  <c:v>-2.0321399999999999E-12</c:v>
                </c:pt>
                <c:pt idx="1051">
                  <c:v>6.8438100000000003E-13</c:v>
                </c:pt>
                <c:pt idx="1052">
                  <c:v>4.4881599999999997E-12</c:v>
                </c:pt>
                <c:pt idx="1053">
                  <c:v>8.2444199999999993E-12</c:v>
                </c:pt>
                <c:pt idx="1054">
                  <c:v>1.02503E-11</c:v>
                </c:pt>
                <c:pt idx="1055">
                  <c:v>8.8162900000000006E-12</c:v>
                </c:pt>
                <c:pt idx="1056">
                  <c:v>3.0400100000000001E-12</c:v>
                </c:pt>
                <c:pt idx="1057">
                  <c:v>-6.6433600000000001E-12</c:v>
                </c:pt>
                <c:pt idx="1058">
                  <c:v>-1.8078999999999998E-11</c:v>
                </c:pt>
                <c:pt idx="1059">
                  <c:v>-2.72447E-11</c:v>
                </c:pt>
                <c:pt idx="1060">
                  <c:v>-2.90662E-11</c:v>
                </c:pt>
                <c:pt idx="1061">
                  <c:v>-1.9327E-11</c:v>
                </c:pt>
                <c:pt idx="1062">
                  <c:v>3.21364E-12</c:v>
                </c:pt>
                <c:pt idx="1063">
                  <c:v>3.5069299999999998E-11</c:v>
                </c:pt>
                <c:pt idx="1064">
                  <c:v>6.7361899999999999E-11</c:v>
                </c:pt>
                <c:pt idx="1065">
                  <c:v>8.7100000000000002E-11</c:v>
                </c:pt>
                <c:pt idx="1066">
                  <c:v>7.9902199999999994E-11</c:v>
                </c:pt>
                <c:pt idx="1067">
                  <c:v>3.47002E-11</c:v>
                </c:pt>
                <c:pt idx="1068">
                  <c:v>-4.7683400000000002E-11</c:v>
                </c:pt>
                <c:pt idx="1069">
                  <c:v>-1.4648200000000001E-10</c:v>
                </c:pt>
                <c:pt idx="1070">
                  <c:v>-2.2486000000000001E-10</c:v>
                </c:pt>
                <c:pt idx="1071">
                  <c:v>-2.4705599999999999E-10</c:v>
                </c:pt>
                <c:pt idx="1072">
                  <c:v>-1.90414E-10</c:v>
                </c:pt>
                <c:pt idx="1073">
                  <c:v>-4.0938500000000003E-11</c:v>
                </c:pt>
                <c:pt idx="1074">
                  <c:v>1.98694E-10</c:v>
                </c:pt>
                <c:pt idx="1075">
                  <c:v>4.7021900000000005E-10</c:v>
                </c:pt>
                <c:pt idx="1076">
                  <c:v>6.4836699999999998E-10</c:v>
                </c:pt>
                <c:pt idx="1077">
                  <c:v>5.9698100000000005E-10</c:v>
                </c:pt>
                <c:pt idx="1078">
                  <c:v>2.32588E-10</c:v>
                </c:pt>
                <c:pt idx="1079">
                  <c:v>-4.4702699999999998E-10</c:v>
                </c:pt>
                <c:pt idx="1080">
                  <c:v>-1.3212199999999999E-9</c:v>
                </c:pt>
                <c:pt idx="1081">
                  <c:v>-2.0801399999999998E-9</c:v>
                </c:pt>
                <c:pt idx="1082">
                  <c:v>-2.2537100000000001E-9</c:v>
                </c:pt>
                <c:pt idx="1083">
                  <c:v>-1.4266599999999999E-9</c:v>
                </c:pt>
                <c:pt idx="1084">
                  <c:v>5.1975400000000002E-10</c:v>
                </c:pt>
                <c:pt idx="1085">
                  <c:v>3.31099E-9</c:v>
                </c:pt>
                <c:pt idx="1086">
                  <c:v>6.1840299999999998E-9</c:v>
                </c:pt>
                <c:pt idx="1087">
                  <c:v>7.8596200000000002E-9</c:v>
                </c:pt>
                <c:pt idx="1088">
                  <c:v>7.0496000000000001E-9</c:v>
                </c:pt>
                <c:pt idx="1089">
                  <c:v>3.35603E-9</c:v>
                </c:pt>
                <c:pt idx="1090">
                  <c:v>-2.1793700000000001E-9</c:v>
                </c:pt>
                <c:pt idx="1091">
                  <c:v>-7.3328999999999998E-9</c:v>
                </c:pt>
                <c:pt idx="1092">
                  <c:v>-9.8786599999999995E-9</c:v>
                </c:pt>
                <c:pt idx="1093">
                  <c:v>-9.1222700000000006E-9</c:v>
                </c:pt>
                <c:pt idx="1094">
                  <c:v>-6.5051400000000001E-9</c:v>
                </c:pt>
                <c:pt idx="1095">
                  <c:v>-4.1337499999999997E-9</c:v>
                </c:pt>
                <c:pt idx="1096">
                  <c:v>-1.80135E-9</c:v>
                </c:pt>
                <c:pt idx="1097">
                  <c:v>2.7482499999999999E-9</c:v>
                </c:pt>
                <c:pt idx="1098">
                  <c:v>7.9512599999999997E-9</c:v>
                </c:pt>
                <c:pt idx="1099">
                  <c:v>6.2784999999999998E-9</c:v>
                </c:pt>
                <c:pt idx="1100">
                  <c:v>-8.0109500000000003E-9</c:v>
                </c:pt>
                <c:pt idx="1101">
                  <c:v>-3.2301400000000001E-8</c:v>
                </c:pt>
                <c:pt idx="1102">
                  <c:v>-5.9147799999999997E-8</c:v>
                </c:pt>
                <c:pt idx="1103">
                  <c:v>-8.3860199999999995E-8</c:v>
                </c:pt>
                <c:pt idx="1104">
                  <c:v>-1.01929E-7</c:v>
                </c:pt>
                <c:pt idx="1105">
                  <c:v>-8.9915400000000003E-8</c:v>
                </c:pt>
                <c:pt idx="1106">
                  <c:v>-2.9771799999999998E-9</c:v>
                </c:pt>
                <c:pt idx="1107">
                  <c:v>1.8326599999999999E-7</c:v>
                </c:pt>
                <c:pt idx="1108">
                  <c:v>4.4185099999999998E-7</c:v>
                </c:pt>
                <c:pt idx="1109">
                  <c:v>7.0354499999999999E-7</c:v>
                </c:pt>
                <c:pt idx="1110">
                  <c:v>8.5215300000000005E-7</c:v>
                </c:pt>
                <c:pt idx="1111">
                  <c:v>7.4570900000000005E-7</c:v>
                </c:pt>
                <c:pt idx="1112">
                  <c:v>3.1334000000000003E-7</c:v>
                </c:pt>
                <c:pt idx="1113">
                  <c:v>-3.9566199999999999E-7</c:v>
                </c:pt>
                <c:pt idx="1114">
                  <c:v>-1.3002000000000001E-6</c:v>
                </c:pt>
                <c:pt idx="1115">
                  <c:v>-2.4362500000000002E-6</c:v>
                </c:pt>
                <c:pt idx="1116">
                  <c:v>-3.8878999999999997E-6</c:v>
                </c:pt>
                <c:pt idx="1117">
                  <c:v>-5.12782E-6</c:v>
                </c:pt>
                <c:pt idx="1118">
                  <c:v>-4.3560600000000003E-6</c:v>
                </c:pt>
                <c:pt idx="1119">
                  <c:v>6.25286E-7</c:v>
                </c:pt>
                <c:pt idx="1120">
                  <c:v>1.00946E-5</c:v>
                </c:pt>
                <c:pt idx="1121">
                  <c:v>2.0995599999999999E-5</c:v>
                </c:pt>
                <c:pt idx="1122">
                  <c:v>2.7926700000000001E-5</c:v>
                </c:pt>
                <c:pt idx="1123">
                  <c:v>2.5769500000000001E-5</c:v>
                </c:pt>
                <c:pt idx="1124">
                  <c:v>1.2862300000000001E-5</c:v>
                </c:pt>
                <c:pt idx="1125">
                  <c:v>-6.3033899999999998E-6</c:v>
                </c:pt>
                <c:pt idx="1126">
                  <c:v>-2.1491499999999999E-5</c:v>
                </c:pt>
                <c:pt idx="1127">
                  <c:v>-2.2302000000000001E-5</c:v>
                </c:pt>
                <c:pt idx="1128">
                  <c:v>-5.8968400000000003E-6</c:v>
                </c:pt>
                <c:pt idx="1129">
                  <c:v>1.9533000000000001E-5</c:v>
                </c:pt>
                <c:pt idx="1130">
                  <c:v>3.8205499999999999E-5</c:v>
                </c:pt>
                <c:pt idx="1131">
                  <c:v>3.3679600000000002E-5</c:v>
                </c:pt>
                <c:pt idx="1132">
                  <c:v>-4.8871899999999997E-6</c:v>
                </c:pt>
                <c:pt idx="1133">
                  <c:v>-7.8137499999999995E-5</c:v>
                </c:pt>
                <c:pt idx="1134">
                  <c:v>-1.7400099999999999E-4</c:v>
                </c:pt>
                <c:pt idx="1135">
                  <c:v>-2.69931E-4</c:v>
                </c:pt>
                <c:pt idx="1136">
                  <c:v>-3.4164800000000001E-4</c:v>
                </c:pt>
                <c:pt idx="1137">
                  <c:v>-3.7446799999999998E-4</c:v>
                </c:pt>
                <c:pt idx="1138">
                  <c:v>-3.69315E-4</c:v>
                </c:pt>
                <c:pt idx="1139">
                  <c:v>-3.39475E-4</c:v>
                </c:pt>
                <c:pt idx="1140">
                  <c:v>-3.0220799999999999E-4</c:v>
                </c:pt>
                <c:pt idx="1141">
                  <c:v>-2.7202500000000001E-4</c:v>
                </c:pt>
                <c:pt idx="1142">
                  <c:v>-2.57712E-4</c:v>
                </c:pt>
                <c:pt idx="1143">
                  <c:v>-2.6040699999999999E-4</c:v>
                </c:pt>
                <c:pt idx="1144">
                  <c:v>-2.71811E-4</c:v>
                </c:pt>
                <c:pt idx="1145">
                  <c:v>-2.7571099999999999E-4</c:v>
                </c:pt>
                <c:pt idx="1146">
                  <c:v>-2.5416700000000002E-4</c:v>
                </c:pt>
                <c:pt idx="1147">
                  <c:v>-1.94272E-4</c:v>
                </c:pt>
                <c:pt idx="1148">
                  <c:v>-9.1720999999999998E-5</c:v>
                </c:pt>
                <c:pt idx="1149">
                  <c:v>4.7237300000000003E-5</c:v>
                </c:pt>
                <c:pt idx="1150">
                  <c:v>2.0449800000000001E-4</c:v>
                </c:pt>
                <c:pt idx="1151">
                  <c:v>3.53357E-4</c:v>
                </c:pt>
                <c:pt idx="1152">
                  <c:v>4.6697299999999998E-4</c:v>
                </c:pt>
                <c:pt idx="1153">
                  <c:v>5.2475000000000004E-4</c:v>
                </c:pt>
                <c:pt idx="1154">
                  <c:v>5.12704E-4</c:v>
                </c:pt>
                <c:pt idx="1155">
                  <c:v>4.2465299999999999E-4</c:v>
                </c:pt>
                <c:pt idx="1156">
                  <c:v>2.6974200000000001E-4</c:v>
                </c:pt>
                <c:pt idx="1157">
                  <c:v>7.7643400000000003E-5</c:v>
                </c:pt>
                <c:pt idx="1158">
                  <c:v>-1.11786E-4</c:v>
                </c:pt>
                <c:pt idx="1159">
                  <c:v>-2.7202800000000001E-4</c:v>
                </c:pt>
                <c:pt idx="1160">
                  <c:v>-4.0792299999999998E-4</c:v>
                </c:pt>
                <c:pt idx="1161">
                  <c:v>-5.5274800000000004E-4</c:v>
                </c:pt>
                <c:pt idx="1162">
                  <c:v>-7.4572699999999996E-4</c:v>
                </c:pt>
                <c:pt idx="1163">
                  <c:v>-1.0043599999999999E-3</c:v>
                </c:pt>
                <c:pt idx="1164">
                  <c:v>-1.3079400000000001E-3</c:v>
                </c:pt>
                <c:pt idx="1165">
                  <c:v>-1.60301E-3</c:v>
                </c:pt>
                <c:pt idx="1166">
                  <c:v>-1.8301400000000001E-3</c:v>
                </c:pt>
                <c:pt idx="1167">
                  <c:v>-1.9566200000000001E-3</c:v>
                </c:pt>
                <c:pt idx="1168">
                  <c:v>-1.9938899999999999E-3</c:v>
                </c:pt>
                <c:pt idx="1169">
                  <c:v>-1.98934E-3</c:v>
                </c:pt>
                <c:pt idx="1170">
                  <c:v>-1.9993900000000002E-3</c:v>
                </c:pt>
                <c:pt idx="1171">
                  <c:v>-2.0610899999999998E-3</c:v>
                </c:pt>
                <c:pt idx="1172">
                  <c:v>-2.1773199999999999E-3</c:v>
                </c:pt>
                <c:pt idx="1173">
                  <c:v>-2.32161E-3</c:v>
                </c:pt>
                <c:pt idx="1174">
                  <c:v>-2.4570199999999999E-3</c:v>
                </c:pt>
                <c:pt idx="1175">
                  <c:v>-2.55645E-3</c:v>
                </c:pt>
                <c:pt idx="1176">
                  <c:v>-2.6158499999999999E-3</c:v>
                </c:pt>
                <c:pt idx="1177">
                  <c:v>-2.6614899999999999E-3</c:v>
                </c:pt>
                <c:pt idx="1178">
                  <c:v>-2.7517800000000001E-3</c:v>
                </c:pt>
                <c:pt idx="1179">
                  <c:v>-2.9645399999999999E-3</c:v>
                </c:pt>
                <c:pt idx="1180">
                  <c:v>-3.36368E-3</c:v>
                </c:pt>
                <c:pt idx="1181">
                  <c:v>-3.9605500000000002E-3</c:v>
                </c:pt>
                <c:pt idx="1182">
                  <c:v>-4.7003899999999996E-3</c:v>
                </c:pt>
                <c:pt idx="1183">
                  <c:v>-5.4871900000000003E-3</c:v>
                </c:pt>
                <c:pt idx="1184">
                  <c:v>-6.2271999999999996E-3</c:v>
                </c:pt>
                <c:pt idx="1185">
                  <c:v>-6.8615600000000001E-3</c:v>
                </c:pt>
                <c:pt idx="1186">
                  <c:v>-7.3800999999999997E-3</c:v>
                </c:pt>
                <c:pt idx="1187">
                  <c:v>-7.8256899999999997E-3</c:v>
                </c:pt>
                <c:pt idx="1188">
                  <c:v>-8.2876900000000003E-3</c:v>
                </c:pt>
                <c:pt idx="1189">
                  <c:v>-8.8728100000000001E-3</c:v>
                </c:pt>
                <c:pt idx="1190">
                  <c:v>-9.6574799999999995E-3</c:v>
                </c:pt>
                <c:pt idx="1191" formatCode="General">
                  <c:v>-1.06453E-2</c:v>
                </c:pt>
                <c:pt idx="1192" formatCode="General">
                  <c:v>-1.1753899999999999E-2</c:v>
                </c:pt>
                <c:pt idx="1193" formatCode="General">
                  <c:v>-1.2842599999999999E-2</c:v>
                </c:pt>
                <c:pt idx="1194" formatCode="General">
                  <c:v>-1.3775000000000001E-2</c:v>
                </c:pt>
                <c:pt idx="1195" formatCode="General">
                  <c:v>-1.44914E-2</c:v>
                </c:pt>
                <c:pt idx="1196" formatCode="General">
                  <c:v>-1.5049699999999999E-2</c:v>
                </c:pt>
                <c:pt idx="1197" formatCode="General">
                  <c:v>-1.5606500000000001E-2</c:v>
                </c:pt>
                <c:pt idx="1198" formatCode="General">
                  <c:v>-1.63517E-2</c:v>
                </c:pt>
                <c:pt idx="1199" formatCode="General">
                  <c:v>-1.7435200000000001E-2</c:v>
                </c:pt>
                <c:pt idx="1200" formatCode="General">
                  <c:v>-1.8915499999999998E-2</c:v>
                </c:pt>
                <c:pt idx="1201" formatCode="General">
                  <c:v>-2.0741200000000001E-2</c:v>
                </c:pt>
                <c:pt idx="1202" formatCode="General">
                  <c:v>-2.2768900000000002E-2</c:v>
                </c:pt>
                <c:pt idx="1203" formatCode="General">
                  <c:v>-2.4823899999999999E-2</c:v>
                </c:pt>
                <c:pt idx="1204" formatCode="General">
                  <c:v>-2.6781699999999999E-2</c:v>
                </c:pt>
                <c:pt idx="1205" formatCode="General">
                  <c:v>-2.8630300000000001E-2</c:v>
                </c:pt>
                <c:pt idx="1206" formatCode="General">
                  <c:v>-3.04766E-2</c:v>
                </c:pt>
                <c:pt idx="1207" formatCode="General">
                  <c:v>-3.24937E-2</c:v>
                </c:pt>
                <c:pt idx="1208" formatCode="General">
                  <c:v>-3.4833900000000001E-2</c:v>
                </c:pt>
                <c:pt idx="1209" formatCode="General">
                  <c:v>-3.7546799999999998E-2</c:v>
                </c:pt>
                <c:pt idx="1210" formatCode="General">
                  <c:v>-4.0542700000000001E-2</c:v>
                </c:pt>
                <c:pt idx="1211" formatCode="General">
                  <c:v>-4.3621199999999999E-2</c:v>
                </c:pt>
                <c:pt idx="1212" formatCode="General">
                  <c:v>-4.6552000000000003E-2</c:v>
                </c:pt>
                <c:pt idx="1213" formatCode="General">
                  <c:v>-4.9165399999999998E-2</c:v>
                </c:pt>
                <c:pt idx="1214" formatCode="General">
                  <c:v>-5.1415599999999999E-2</c:v>
                </c:pt>
                <c:pt idx="1215" formatCode="General">
                  <c:v>-5.33946E-2</c:v>
                </c:pt>
                <c:pt idx="1216" formatCode="General">
                  <c:v>-5.5298E-2</c:v>
                </c:pt>
                <c:pt idx="1217" formatCode="General">
                  <c:v>-5.7347000000000002E-2</c:v>
                </c:pt>
                <c:pt idx="1218" formatCode="General">
                  <c:v>-5.9692099999999998E-2</c:v>
                </c:pt>
                <c:pt idx="1219" formatCode="General">
                  <c:v>-6.2343099999999999E-2</c:v>
                </c:pt>
                <c:pt idx="1220" formatCode="General">
                  <c:v>-6.5159999999999996E-2</c:v>
                </c:pt>
                <c:pt idx="1221" formatCode="General">
                  <c:v>-6.7917099999999994E-2</c:v>
                </c:pt>
                <c:pt idx="1222" formatCode="General">
                  <c:v>-7.0408700000000005E-2</c:v>
                </c:pt>
                <c:pt idx="1223" formatCode="General">
                  <c:v>-7.2548799999999997E-2</c:v>
                </c:pt>
                <c:pt idx="1224" formatCode="General">
                  <c:v>-7.4414599999999997E-2</c:v>
                </c:pt>
                <c:pt idx="1225" formatCode="General">
                  <c:v>-7.6213299999999998E-2</c:v>
                </c:pt>
                <c:pt idx="1226" formatCode="General">
                  <c:v>-7.8189900000000007E-2</c:v>
                </c:pt>
                <c:pt idx="1227" formatCode="General">
                  <c:v>-8.0525700000000006E-2</c:v>
                </c:pt>
                <c:pt idx="1228" formatCode="General">
                  <c:v>-8.3270700000000003E-2</c:v>
                </c:pt>
                <c:pt idx="1229" formatCode="General">
                  <c:v>-8.6331400000000003E-2</c:v>
                </c:pt>
                <c:pt idx="1230" formatCode="General">
                  <c:v>-8.9512800000000003E-2</c:v>
                </c:pt>
                <c:pt idx="1231" formatCode="General">
                  <c:v>-9.2598899999999998E-2</c:v>
                </c:pt>
                <c:pt idx="1232" formatCode="General">
                  <c:v>-9.5442899999999997E-2</c:v>
                </c:pt>
                <c:pt idx="1233" formatCode="General">
                  <c:v>-9.8029199999999997E-2</c:v>
                </c:pt>
                <c:pt idx="1234" formatCode="General">
                  <c:v>-0.10048</c:v>
                </c:pt>
                <c:pt idx="1235" formatCode="General">
                  <c:v>-0.103002</c:v>
                </c:pt>
                <c:pt idx="1236" formatCode="General">
                  <c:v>-0.10579</c:v>
                </c:pt>
                <c:pt idx="1237" formatCode="General">
                  <c:v>-0.10893899999999999</c:v>
                </c:pt>
                <c:pt idx="1238" formatCode="General">
                  <c:v>-0.112397</c:v>
                </c:pt>
                <c:pt idx="1239" formatCode="General">
                  <c:v>-0.11598799999999999</c:v>
                </c:pt>
                <c:pt idx="1240" formatCode="General">
                  <c:v>-0.11948</c:v>
                </c:pt>
                <c:pt idx="1241" formatCode="General">
                  <c:v>-0.122679</c:v>
                </c:pt>
                <c:pt idx="1242" formatCode="General">
                  <c:v>-0.125501</c:v>
                </c:pt>
                <c:pt idx="1243" formatCode="General">
                  <c:v>-0.12800900000000001</c:v>
                </c:pt>
                <c:pt idx="1244" formatCode="General">
                  <c:v>-0.130384</c:v>
                </c:pt>
                <c:pt idx="1245" formatCode="General">
                  <c:v>-0.132852</c:v>
                </c:pt>
                <c:pt idx="1246" formatCode="General">
                  <c:v>-0.13558700000000001</c:v>
                </c:pt>
                <c:pt idx="1247" formatCode="General">
                  <c:v>-0.13863500000000001</c:v>
                </c:pt>
                <c:pt idx="1248" formatCode="General">
                  <c:v>-0.14188899999999999</c:v>
                </c:pt>
                <c:pt idx="1249" formatCode="General">
                  <c:v>-0.14513499999999999</c:v>
                </c:pt>
                <c:pt idx="1250" formatCode="General">
                  <c:v>-0.148147</c:v>
                </c:pt>
                <c:pt idx="1251" formatCode="General">
                  <c:v>-0.15080399999999999</c:v>
                </c:pt>
                <c:pt idx="1252" formatCode="General">
                  <c:v>-0.15315500000000001</c:v>
                </c:pt>
                <c:pt idx="1253" formatCode="General">
                  <c:v>-0.15540599999999999</c:v>
                </c:pt>
                <c:pt idx="1254" formatCode="General">
                  <c:v>-0.157832</c:v>
                </c:pt>
                <c:pt idx="1255" formatCode="General">
                  <c:v>-0.16065199999999999</c:v>
                </c:pt>
                <c:pt idx="1256" formatCode="General">
                  <c:v>-0.16392300000000001</c:v>
                </c:pt>
                <c:pt idx="1257" formatCode="General">
                  <c:v>-0.167514</c:v>
                </c:pt>
                <c:pt idx="1258" formatCode="General">
                  <c:v>-0.17114799999999999</c:v>
                </c:pt>
                <c:pt idx="1259" formatCode="General">
                  <c:v>-0.17450199999999999</c:v>
                </c:pt>
                <c:pt idx="1260" formatCode="General">
                  <c:v>-0.17732999999999999</c:v>
                </c:pt>
                <c:pt idx="1261" formatCode="General">
                  <c:v>-0.17954600000000001</c:v>
                </c:pt>
                <c:pt idx="1262" formatCode="General">
                  <c:v>-0.181256</c:v>
                </c:pt>
                <c:pt idx="1263" formatCode="General">
                  <c:v>-0.18271299999999999</c:v>
                </c:pt>
                <c:pt idx="1264" formatCode="General">
                  <c:v>-0.18421599999999999</c:v>
                </c:pt>
                <c:pt idx="1265" formatCode="General">
                  <c:v>-0.185973</c:v>
                </c:pt>
                <c:pt idx="1266" formatCode="General">
                  <c:v>-0.188003</c:v>
                </c:pt>
                <c:pt idx="1267" formatCode="General">
                  <c:v>-0.19012100000000001</c:v>
                </c:pt>
                <c:pt idx="1268" formatCode="General">
                  <c:v>-0.192026</c:v>
                </c:pt>
                <c:pt idx="1269" formatCode="General">
                  <c:v>-0.19344600000000001</c:v>
                </c:pt>
                <c:pt idx="1270" formatCode="General">
                  <c:v>-0.194273</c:v>
                </c:pt>
                <c:pt idx="1271" formatCode="General">
                  <c:v>-0.19461899999999999</c:v>
                </c:pt>
                <c:pt idx="1272" formatCode="General">
                  <c:v>-0.19477700000000001</c:v>
                </c:pt>
                <c:pt idx="1273" formatCode="General">
                  <c:v>-0.195101</c:v>
                </c:pt>
                <c:pt idx="1274" formatCode="General">
                  <c:v>-0.19586600000000001</c:v>
                </c:pt>
                <c:pt idx="1275" formatCode="General">
                  <c:v>-0.19715199999999999</c:v>
                </c:pt>
                <c:pt idx="1276" formatCode="General">
                  <c:v>-0.19881299999999999</c:v>
                </c:pt>
                <c:pt idx="1277" formatCode="General">
                  <c:v>-0.20053499999999999</c:v>
                </c:pt>
                <c:pt idx="1278" formatCode="General">
                  <c:v>-0.20197200000000001</c:v>
                </c:pt>
                <c:pt idx="1279" formatCode="General">
                  <c:v>-0.20288999999999999</c:v>
                </c:pt>
                <c:pt idx="1280" formatCode="General">
                  <c:v>-0.203265</c:v>
                </c:pt>
                <c:pt idx="1281" formatCode="General">
                  <c:v>-0.20328499999999999</c:v>
                </c:pt>
                <c:pt idx="1282" formatCode="General">
                  <c:v>-0.20325199999999999</c:v>
                </c:pt>
                <c:pt idx="1283" formatCode="General">
                  <c:v>-0.20344300000000001</c:v>
                </c:pt>
                <c:pt idx="1284" formatCode="General">
                  <c:v>-0.203983</c:v>
                </c:pt>
                <c:pt idx="1285" formatCode="General">
                  <c:v>-0.204786</c:v>
                </c:pt>
                <c:pt idx="1286" formatCode="General">
                  <c:v>-0.20558199999999999</c:v>
                </c:pt>
                <c:pt idx="1287" formatCode="General">
                  <c:v>-0.20602899999999999</c:v>
                </c:pt>
                <c:pt idx="1288" formatCode="General">
                  <c:v>-0.205847</c:v>
                </c:pt>
                <c:pt idx="1289" formatCode="General">
                  <c:v>-0.20494299999999999</c:v>
                </c:pt>
                <c:pt idx="1290" formatCode="General">
                  <c:v>-0.20344100000000001</c:v>
                </c:pt>
                <c:pt idx="1291" formatCode="General">
                  <c:v>-0.20163</c:v>
                </c:pt>
                <c:pt idx="1292" formatCode="General">
                  <c:v>-0.19983799999999999</c:v>
                </c:pt>
                <c:pt idx="1293" formatCode="General">
                  <c:v>-0.198299</c:v>
                </c:pt>
                <c:pt idx="1294" formatCode="General">
                  <c:v>-0.19705600000000001</c:v>
                </c:pt>
                <c:pt idx="1295" formatCode="General">
                  <c:v>-0.19595899999999999</c:v>
                </c:pt>
                <c:pt idx="1296" formatCode="General">
                  <c:v>-0.19473399999999999</c:v>
                </c:pt>
                <c:pt idx="1297" formatCode="General">
                  <c:v>-0.19311</c:v>
                </c:pt>
                <c:pt idx="1298" formatCode="General">
                  <c:v>-0.190939</c:v>
                </c:pt>
                <c:pt idx="1299" formatCode="General">
                  <c:v>-0.18826999999999999</c:v>
                </c:pt>
                <c:pt idx="1300" formatCode="General">
                  <c:v>-0.185336</c:v>
                </c:pt>
                <c:pt idx="1301" formatCode="General">
                  <c:v>-0.18246000000000001</c:v>
                </c:pt>
                <c:pt idx="1302" formatCode="General">
                  <c:v>-0.179919</c:v>
                </c:pt>
                <c:pt idx="1303" formatCode="General">
                  <c:v>-0.17782899999999999</c:v>
                </c:pt>
                <c:pt idx="1304" formatCode="General">
                  <c:v>-0.17608799999999999</c:v>
                </c:pt>
                <c:pt idx="1305" formatCode="General">
                  <c:v>-0.17442099999999999</c:v>
                </c:pt>
                <c:pt idx="1306" formatCode="General">
                  <c:v>-0.172489</c:v>
                </c:pt>
                <c:pt idx="1307" formatCode="General">
                  <c:v>-0.17003099999999999</c:v>
                </c:pt>
                <c:pt idx="1308" formatCode="General">
                  <c:v>-0.16697100000000001</c:v>
                </c:pt>
                <c:pt idx="1309" formatCode="General">
                  <c:v>-0.163438</c:v>
                </c:pt>
                <c:pt idx="1310" formatCode="General">
                  <c:v>-0.15971299999999999</c:v>
                </c:pt>
                <c:pt idx="1311" formatCode="General">
                  <c:v>-0.15609600000000001</c:v>
                </c:pt>
                <c:pt idx="1312" formatCode="General">
                  <c:v>-0.152777</c:v>
                </c:pt>
                <c:pt idx="1313" formatCode="General">
                  <c:v>-0.149753</c:v>
                </c:pt>
                <c:pt idx="1314" formatCode="General">
                  <c:v>-0.14682799999999999</c:v>
                </c:pt>
                <c:pt idx="1315" formatCode="General">
                  <c:v>-0.14369899999999999</c:v>
                </c:pt>
                <c:pt idx="1316" formatCode="General">
                  <c:v>-0.140093</c:v>
                </c:pt>
                <c:pt idx="1317" formatCode="General">
                  <c:v>-0.13588700000000001</c:v>
                </c:pt>
                <c:pt idx="1318" formatCode="General">
                  <c:v>-0.13116900000000001</c:v>
                </c:pt>
                <c:pt idx="1319" formatCode="General">
                  <c:v>-0.12620400000000001</c:v>
                </c:pt>
                <c:pt idx="1320" formatCode="General">
                  <c:v>-0.121324</c:v>
                </c:pt>
                <c:pt idx="1321" formatCode="General">
                  <c:v>-0.116798</c:v>
                </c:pt>
                <c:pt idx="1322" formatCode="General">
                  <c:v>-0.112724</c:v>
                </c:pt>
                <c:pt idx="1323" formatCode="General">
                  <c:v>-0.10899200000000001</c:v>
                </c:pt>
                <c:pt idx="1324" formatCode="General">
                  <c:v>-0.105338</c:v>
                </c:pt>
                <c:pt idx="1325" formatCode="General">
                  <c:v>-0.101467</c:v>
                </c:pt>
                <c:pt idx="1326" formatCode="General">
                  <c:v>-9.7188899999999995E-2</c:v>
                </c:pt>
                <c:pt idx="1327" formatCode="General">
                  <c:v>-9.2512200000000003E-2</c:v>
                </c:pt>
                <c:pt idx="1328" formatCode="General">
                  <c:v>-8.7633000000000003E-2</c:v>
                </c:pt>
                <c:pt idx="1329" formatCode="General">
                  <c:v>-8.2848099999999994E-2</c:v>
                </c:pt>
                <c:pt idx="1330" formatCode="General">
                  <c:v>-7.84247E-2</c:v>
                </c:pt>
                <c:pt idx="1331" formatCode="General">
                  <c:v>-7.4480500000000005E-2</c:v>
                </c:pt>
                <c:pt idx="1332" formatCode="General">
                  <c:v>-7.0925500000000002E-2</c:v>
                </c:pt>
                <c:pt idx="1333" formatCode="General">
                  <c:v>-6.7489499999999994E-2</c:v>
                </c:pt>
                <c:pt idx="1334" formatCode="General">
                  <c:v>-6.3827800000000004E-2</c:v>
                </c:pt>
                <c:pt idx="1335" formatCode="General">
                  <c:v>-5.9661400000000003E-2</c:v>
                </c:pt>
                <c:pt idx="1336" formatCode="General">
                  <c:v>-5.4888899999999997E-2</c:v>
                </c:pt>
                <c:pt idx="1337" formatCode="General">
                  <c:v>-4.96208E-2</c:v>
                </c:pt>
                <c:pt idx="1338" formatCode="General">
                  <c:v>-4.4124499999999997E-2</c:v>
                </c:pt>
                <c:pt idx="1339" formatCode="General">
                  <c:v>-3.87068E-2</c:v>
                </c:pt>
                <c:pt idx="1340" formatCode="General">
                  <c:v>-3.3582800000000003E-2</c:v>
                </c:pt>
                <c:pt idx="1341" formatCode="General">
                  <c:v>-2.8783400000000001E-2</c:v>
                </c:pt>
                <c:pt idx="1342" formatCode="General">
                  <c:v>-2.4140200000000001E-2</c:v>
                </c:pt>
                <c:pt idx="1343">
                  <c:v>-1.9363200000000001E-2</c:v>
                </c:pt>
                <c:pt idx="1344">
                  <c:v>-1.41805E-2</c:v>
                </c:pt>
                <c:pt idx="1345">
                  <c:v>-8.4758300000000002E-3</c:v>
                </c:pt>
                <c:pt idx="1346">
                  <c:v>-2.3544199999999999E-3</c:v>
                </c:pt>
                <c:pt idx="1347">
                  <c:v>3.8949599999999998E-3</c:v>
                </c:pt>
                <c:pt idx="1348">
                  <c:v>9.9177399999999995E-3</c:v>
                </c:pt>
                <c:pt idx="1349" formatCode="General">
                  <c:v>1.54339E-2</c:v>
                </c:pt>
                <c:pt idx="1350" formatCode="General">
                  <c:v>2.0340400000000002E-2</c:v>
                </c:pt>
                <c:pt idx="1351" formatCode="General">
                  <c:v>2.47391E-2</c:v>
                </c:pt>
                <c:pt idx="1352" formatCode="General">
                  <c:v>2.8884E-2</c:v>
                </c:pt>
                <c:pt idx="1353" formatCode="General">
                  <c:v>3.3069500000000002E-2</c:v>
                </c:pt>
                <c:pt idx="1354" formatCode="General">
                  <c:v>3.7502599999999997E-2</c:v>
                </c:pt>
                <c:pt idx="1355" formatCode="General">
                  <c:v>4.2212E-2</c:v>
                </c:pt>
                <c:pt idx="1356" formatCode="General">
                  <c:v>4.7035500000000001E-2</c:v>
                </c:pt>
                <c:pt idx="1357" formatCode="General">
                  <c:v>5.1695600000000001E-2</c:v>
                </c:pt>
                <c:pt idx="1358" formatCode="General">
                  <c:v>5.5928100000000001E-2</c:v>
                </c:pt>
                <c:pt idx="1359" formatCode="General">
                  <c:v>5.9602700000000002E-2</c:v>
                </c:pt>
                <c:pt idx="1360" formatCode="General">
                  <c:v>6.2784599999999996E-2</c:v>
                </c:pt>
                <c:pt idx="1361" formatCode="General">
                  <c:v>6.5713599999999997E-2</c:v>
                </c:pt>
                <c:pt idx="1362" formatCode="General">
                  <c:v>6.8709900000000004E-2</c:v>
                </c:pt>
                <c:pt idx="1363" formatCode="General">
                  <c:v>7.2044800000000006E-2</c:v>
                </c:pt>
                <c:pt idx="1364" formatCode="General">
                  <c:v>7.5829400000000005E-2</c:v>
                </c:pt>
                <c:pt idx="1365" formatCode="General">
                  <c:v>7.9969700000000005E-2</c:v>
                </c:pt>
                <c:pt idx="1366" formatCode="General">
                  <c:v>8.4208699999999997E-2</c:v>
                </c:pt>
                <c:pt idx="1367" formatCode="General">
                  <c:v>8.8236300000000004E-2</c:v>
                </c:pt>
                <c:pt idx="1368" formatCode="General">
                  <c:v>9.1821299999999995E-2</c:v>
                </c:pt>
                <c:pt idx="1369" formatCode="General">
                  <c:v>9.4907699999999998E-2</c:v>
                </c:pt>
                <c:pt idx="1370" formatCode="General">
                  <c:v>9.7629400000000005E-2</c:v>
                </c:pt>
                <c:pt idx="1371" formatCode="General">
                  <c:v>0.10023600000000001</c:v>
                </c:pt>
                <c:pt idx="1372" formatCode="General">
                  <c:v>0.102966</c:v>
                </c:pt>
                <c:pt idx="1373" formatCode="General">
                  <c:v>0.10594000000000001</c:v>
                </c:pt>
                <c:pt idx="1374" formatCode="General">
                  <c:v>0.109093</c:v>
                </c:pt>
                <c:pt idx="1375" formatCode="General">
                  <c:v>0.11219700000000001</c:v>
                </c:pt>
                <c:pt idx="1376" formatCode="General">
                  <c:v>0.11493200000000001</c:v>
                </c:pt>
                <c:pt idx="1377" formatCode="General">
                  <c:v>0.11700099999999999</c:v>
                </c:pt>
                <c:pt idx="1378" formatCode="General">
                  <c:v>0.118255</c:v>
                </c:pt>
                <c:pt idx="1379" formatCode="General">
                  <c:v>0.11874899999999999</c:v>
                </c:pt>
                <c:pt idx="1380" formatCode="General">
                  <c:v>0.118731</c:v>
                </c:pt>
                <c:pt idx="1381" formatCode="General">
                  <c:v>0.118519</c:v>
                </c:pt>
                <c:pt idx="1382" formatCode="General">
                  <c:v>0.11836199999999999</c:v>
                </c:pt>
                <c:pt idx="1383" formatCode="General">
                  <c:v>0.118322</c:v>
                </c:pt>
                <c:pt idx="1384" formatCode="General">
                  <c:v>0.11826299999999999</c:v>
                </c:pt>
                <c:pt idx="1385" formatCode="General">
                  <c:v>0.117926</c:v>
                </c:pt>
                <c:pt idx="1386" formatCode="General">
                  <c:v>0.11705599999999999</c:v>
                </c:pt>
                <c:pt idx="1387" formatCode="General">
                  <c:v>0.11551599999999999</c:v>
                </c:pt>
                <c:pt idx="1388" formatCode="General">
                  <c:v>0.113353</c:v>
                </c:pt>
                <c:pt idx="1389" formatCode="General">
                  <c:v>0.1108</c:v>
                </c:pt>
                <c:pt idx="1390" formatCode="General">
                  <c:v>0.10818899999999999</c:v>
                </c:pt>
                <c:pt idx="1391" formatCode="General">
                  <c:v>0.105822</c:v>
                </c:pt>
                <c:pt idx="1392" formatCode="General">
                  <c:v>0.103849</c:v>
                </c:pt>
                <c:pt idx="1393" formatCode="General">
                  <c:v>0.102198</c:v>
                </c:pt>
                <c:pt idx="1394" formatCode="General">
                  <c:v>0.100592</c:v>
                </c:pt>
                <c:pt idx="1395" formatCode="General">
                  <c:v>9.8659200000000002E-2</c:v>
                </c:pt>
                <c:pt idx="1396" formatCode="General">
                  <c:v>9.6085000000000004E-2</c:v>
                </c:pt>
                <c:pt idx="1397" formatCode="General">
                  <c:v>9.2748800000000006E-2</c:v>
                </c:pt>
                <c:pt idx="1398" formatCode="General">
                  <c:v>8.8770699999999994E-2</c:v>
                </c:pt>
                <c:pt idx="1399" formatCode="General">
                  <c:v>8.44467E-2</c:v>
                </c:pt>
                <c:pt idx="1400" formatCode="General">
                  <c:v>8.0102300000000001E-2</c:v>
                </c:pt>
                <c:pt idx="1401" formatCode="General">
                  <c:v>7.5934100000000004E-2</c:v>
                </c:pt>
                <c:pt idx="1402" formatCode="General">
                  <c:v>7.1914099999999995E-2</c:v>
                </c:pt>
                <c:pt idx="1403" formatCode="General">
                  <c:v>6.7798300000000006E-2</c:v>
                </c:pt>
                <c:pt idx="1404" formatCode="General">
                  <c:v>6.3229300000000002E-2</c:v>
                </c:pt>
                <c:pt idx="1405" formatCode="General">
                  <c:v>5.78865E-2</c:v>
                </c:pt>
                <c:pt idx="1406" formatCode="General">
                  <c:v>5.1625400000000002E-2</c:v>
                </c:pt>
                <c:pt idx="1407" formatCode="General">
                  <c:v>4.4548400000000002E-2</c:v>
                </c:pt>
                <c:pt idx="1408" formatCode="General">
                  <c:v>3.6976200000000001E-2</c:v>
                </c:pt>
                <c:pt idx="1409" formatCode="General">
                  <c:v>2.9323999999999999E-2</c:v>
                </c:pt>
                <c:pt idx="1410" formatCode="General">
                  <c:v>2.1934599999999999E-2</c:v>
                </c:pt>
                <c:pt idx="1411" formatCode="General">
                  <c:v>1.49456E-2</c:v>
                </c:pt>
                <c:pt idx="1412">
                  <c:v>8.2491999999999999E-3</c:v>
                </c:pt>
                <c:pt idx="1413">
                  <c:v>1.56522E-3</c:v>
                </c:pt>
                <c:pt idx="1414">
                  <c:v>-5.4071700000000002E-3</c:v>
                </c:pt>
                <c:pt idx="1415">
                  <c:v>-1.2832E-2</c:v>
                </c:pt>
                <c:pt idx="1416" formatCode="General">
                  <c:v>-2.0651599999999999E-2</c:v>
                </c:pt>
                <c:pt idx="1417" formatCode="General">
                  <c:v>-2.8612599999999998E-2</c:v>
                </c:pt>
                <c:pt idx="1418" formatCode="General">
                  <c:v>-3.6378800000000003E-2</c:v>
                </c:pt>
                <c:pt idx="1419" formatCode="General">
                  <c:v>-4.3677500000000001E-2</c:v>
                </c:pt>
                <c:pt idx="1420" formatCode="General">
                  <c:v>-5.0417299999999998E-2</c:v>
                </c:pt>
                <c:pt idx="1421" formatCode="General">
                  <c:v>-5.6735000000000001E-2</c:v>
                </c:pt>
                <c:pt idx="1422" formatCode="General">
                  <c:v>-6.29551E-2</c:v>
                </c:pt>
                <c:pt idx="1423" formatCode="General">
                  <c:v>-6.9472400000000004E-2</c:v>
                </c:pt>
                <c:pt idx="1424" formatCode="General">
                  <c:v>-7.6602900000000002E-2</c:v>
                </c:pt>
                <c:pt idx="1425" formatCode="General">
                  <c:v>-8.4460400000000005E-2</c:v>
                </c:pt>
                <c:pt idx="1426" formatCode="General">
                  <c:v>-9.2914300000000005E-2</c:v>
                </c:pt>
                <c:pt idx="1427" formatCode="General">
                  <c:v>-0.101656</c:v>
                </c:pt>
                <c:pt idx="1428" formatCode="General">
                  <c:v>-0.110342</c:v>
                </c:pt>
                <c:pt idx="1429" formatCode="General">
                  <c:v>-0.118755</c:v>
                </c:pt>
                <c:pt idx="1430" formatCode="General">
                  <c:v>-0.12690100000000001</c:v>
                </c:pt>
                <c:pt idx="1431" formatCode="General">
                  <c:v>-0.13500999999999999</c:v>
                </c:pt>
                <c:pt idx="1432" formatCode="General">
                  <c:v>-0.143424</c:v>
                </c:pt>
                <c:pt idx="1433" formatCode="General">
                  <c:v>-0.15243699999999999</c:v>
                </c:pt>
                <c:pt idx="1434" formatCode="General">
                  <c:v>-0.16214300000000001</c:v>
                </c:pt>
                <c:pt idx="1435" formatCode="General">
                  <c:v>-0.17238500000000001</c:v>
                </c:pt>
                <c:pt idx="1436" formatCode="General">
                  <c:v>-0.18280399999999999</c:v>
                </c:pt>
                <c:pt idx="1437" formatCode="General">
                  <c:v>-0.192972</c:v>
                </c:pt>
                <c:pt idx="1438" formatCode="General">
                  <c:v>-0.20255300000000001</c:v>
                </c:pt>
                <c:pt idx="1439" formatCode="General">
                  <c:v>-0.21141299999999999</c:v>
                </c:pt>
                <c:pt idx="1440" formatCode="General">
                  <c:v>-0.219665</c:v>
                </c:pt>
                <c:pt idx="1441" formatCode="General">
                  <c:v>-0.227604</c:v>
                </c:pt>
                <c:pt idx="1442" formatCode="General">
                  <c:v>-0.235567</c:v>
                </c:pt>
                <c:pt idx="1443" formatCode="General">
                  <c:v>-0.24376800000000001</c:v>
                </c:pt>
                <c:pt idx="1444" formatCode="General">
                  <c:v>-0.252195</c:v>
                </c:pt>
                <c:pt idx="1445" formatCode="General">
                  <c:v>-0.260633</c:v>
                </c:pt>
                <c:pt idx="1446" formatCode="General">
                  <c:v>-0.26878400000000002</c:v>
                </c:pt>
                <c:pt idx="1447" formatCode="General">
                  <c:v>-0.27642099999999997</c:v>
                </c:pt>
                <c:pt idx="1448" formatCode="General">
                  <c:v>-0.28349000000000002</c:v>
                </c:pt>
                <c:pt idx="1449" formatCode="General">
                  <c:v>-0.29013</c:v>
                </c:pt>
                <c:pt idx="1450" formatCode="General">
                  <c:v>-0.29662699999999997</c:v>
                </c:pt>
                <c:pt idx="1451" formatCode="General">
                  <c:v>-0.30331900000000001</c:v>
                </c:pt>
                <c:pt idx="1452" formatCode="General">
                  <c:v>-0.310473</c:v>
                </c:pt>
                <c:pt idx="1453" formatCode="General">
                  <c:v>-0.31817699999999999</c:v>
                </c:pt>
                <c:pt idx="1454" formatCode="General">
                  <c:v>-0.32629999999999998</c:v>
                </c:pt>
                <c:pt idx="1455" formatCode="General">
                  <c:v>-0.33455099999999999</c:v>
                </c:pt>
                <c:pt idx="1456" formatCode="General">
                  <c:v>-0.34260000000000002</c:v>
                </c:pt>
                <c:pt idx="1457" formatCode="General">
                  <c:v>-0.350219</c:v>
                </c:pt>
                <c:pt idx="1458" formatCode="General">
                  <c:v>-0.35736600000000002</c:v>
                </c:pt>
                <c:pt idx="1459" formatCode="General">
                  <c:v>-0.36418400000000001</c:v>
                </c:pt>
                <c:pt idx="1460" formatCode="General">
                  <c:v>-0.37092000000000003</c:v>
                </c:pt>
                <c:pt idx="1461" formatCode="General">
                  <c:v>-0.37779400000000002</c:v>
                </c:pt>
                <c:pt idx="1462" formatCode="General">
                  <c:v>-0.38486900000000002</c:v>
                </c:pt>
                <c:pt idx="1463" formatCode="General">
                  <c:v>-0.39199200000000001</c:v>
                </c:pt>
                <c:pt idx="1464" formatCode="General">
                  <c:v>-0.39883200000000002</c:v>
                </c:pt>
                <c:pt idx="1465" formatCode="General">
                  <c:v>-0.40500900000000001</c:v>
                </c:pt>
                <c:pt idx="1466" formatCode="General">
                  <c:v>-0.41024899999999997</c:v>
                </c:pt>
                <c:pt idx="1467" formatCode="General">
                  <c:v>-0.414497</c:v>
                </c:pt>
                <c:pt idx="1468" formatCode="General">
                  <c:v>-0.41793999999999998</c:v>
                </c:pt>
                <c:pt idx="1469" formatCode="General">
                  <c:v>-0.420927</c:v>
                </c:pt>
                <c:pt idx="1470" formatCode="General">
                  <c:v>-0.42382799999999998</c:v>
                </c:pt>
                <c:pt idx="1471" formatCode="General">
                  <c:v>-0.42688799999999999</c:v>
                </c:pt>
                <c:pt idx="1472" formatCode="General">
                  <c:v>-0.43012899999999998</c:v>
                </c:pt>
                <c:pt idx="1473" formatCode="General">
                  <c:v>-0.43337199999999998</c:v>
                </c:pt>
                <c:pt idx="1474" formatCode="General">
                  <c:v>-0.436336</c:v>
                </c:pt>
                <c:pt idx="1475" formatCode="General">
                  <c:v>-0.43879499999999999</c:v>
                </c:pt>
                <c:pt idx="1476" formatCode="General">
                  <c:v>-0.44069799999999998</c:v>
                </c:pt>
                <c:pt idx="1477" formatCode="General">
                  <c:v>-0.44221100000000002</c:v>
                </c:pt>
                <c:pt idx="1478" formatCode="General">
                  <c:v>-0.44365100000000002</c:v>
                </c:pt>
                <c:pt idx="1479" formatCode="General">
                  <c:v>-0.445355</c:v>
                </c:pt>
                <c:pt idx="1480" formatCode="General">
                  <c:v>-0.44753599999999999</c:v>
                </c:pt>
                <c:pt idx="1481" formatCode="General">
                  <c:v>-0.45018999999999998</c:v>
                </c:pt>
                <c:pt idx="1482" formatCode="General">
                  <c:v>-0.45309300000000002</c:v>
                </c:pt>
                <c:pt idx="1483" formatCode="General">
                  <c:v>-0.45588000000000001</c:v>
                </c:pt>
                <c:pt idx="1484" formatCode="General">
                  <c:v>-0.45818599999999998</c:v>
                </c:pt>
                <c:pt idx="1485" formatCode="General">
                  <c:v>-0.45977299999999999</c:v>
                </c:pt>
                <c:pt idx="1486" formatCode="General">
                  <c:v>-0.46061400000000002</c:v>
                </c:pt>
                <c:pt idx="1487" formatCode="General">
                  <c:v>-0.46087499999999998</c:v>
                </c:pt>
                <c:pt idx="1488" formatCode="General">
                  <c:v>-0.46081800000000001</c:v>
                </c:pt>
                <c:pt idx="1489" formatCode="General">
                  <c:v>-0.46066800000000002</c:v>
                </c:pt>
                <c:pt idx="1490" formatCode="General">
                  <c:v>-0.46049499999999999</c:v>
                </c:pt>
                <c:pt idx="1491" formatCode="General">
                  <c:v>-0.46017000000000002</c:v>
                </c:pt>
                <c:pt idx="1492" formatCode="General">
                  <c:v>-0.45941399999999999</c:v>
                </c:pt>
                <c:pt idx="1493" formatCode="General">
                  <c:v>-0.45791300000000001</c:v>
                </c:pt>
                <c:pt idx="1494" formatCode="General">
                  <c:v>-0.45546700000000001</c:v>
                </c:pt>
                <c:pt idx="1495" formatCode="General">
                  <c:v>-0.45207799999999998</c:v>
                </c:pt>
                <c:pt idx="1496" formatCode="General">
                  <c:v>-0.44797300000000001</c:v>
                </c:pt>
                <c:pt idx="1497" formatCode="General">
                  <c:v>-0.44351699999999999</c:v>
                </c:pt>
                <c:pt idx="1498" formatCode="General">
                  <c:v>-0.43908399999999997</c:v>
                </c:pt>
                <c:pt idx="1499" formatCode="General">
                  <c:v>-0.434915</c:v>
                </c:pt>
                <c:pt idx="1500" formatCode="General">
                  <c:v>-0.43104199999999998</c:v>
                </c:pt>
                <c:pt idx="1501" formatCode="General">
                  <c:v>-0.42729899999999998</c:v>
                </c:pt>
                <c:pt idx="1502" formatCode="General">
                  <c:v>-0.42341200000000001</c:v>
                </c:pt>
                <c:pt idx="1503" formatCode="General">
                  <c:v>-0.41913800000000001</c:v>
                </c:pt>
                <c:pt idx="1504" formatCode="General">
                  <c:v>-0.41437800000000002</c:v>
                </c:pt>
                <c:pt idx="1505" formatCode="General">
                  <c:v>-0.40922599999999998</c:v>
                </c:pt>
                <c:pt idx="1506" formatCode="General">
                  <c:v>-0.40393400000000002</c:v>
                </c:pt>
                <c:pt idx="1507" formatCode="General">
                  <c:v>-0.39879900000000001</c:v>
                </c:pt>
                <c:pt idx="1508" formatCode="General">
                  <c:v>-0.39402399999999999</c:v>
                </c:pt>
                <c:pt idx="1509" formatCode="General">
                  <c:v>-0.389625</c:v>
                </c:pt>
                <c:pt idx="1510" formatCode="General">
                  <c:v>-0.38540000000000002</c:v>
                </c:pt>
                <c:pt idx="1511" formatCode="General">
                  <c:v>-0.380998</c:v>
                </c:pt>
                <c:pt idx="1512" formatCode="General">
                  <c:v>-0.37604500000000002</c:v>
                </c:pt>
                <c:pt idx="1513" formatCode="General">
                  <c:v>-0.37028699999999998</c:v>
                </c:pt>
                <c:pt idx="1514" formatCode="General">
                  <c:v>-0.36368200000000001</c:v>
                </c:pt>
                <c:pt idx="1515" formatCode="General">
                  <c:v>-0.35640500000000003</c:v>
                </c:pt>
                <c:pt idx="1516" formatCode="General">
                  <c:v>-0.34875800000000001</c:v>
                </c:pt>
                <c:pt idx="1517" formatCode="General">
                  <c:v>-0.34103899999999998</c:v>
                </c:pt>
                <c:pt idx="1518" formatCode="General">
                  <c:v>-0.33341599999999999</c:v>
                </c:pt>
                <c:pt idx="1519" formatCode="General">
                  <c:v>-0.32586900000000002</c:v>
                </c:pt>
                <c:pt idx="1520" formatCode="General">
                  <c:v>-0.31820300000000001</c:v>
                </c:pt>
                <c:pt idx="1521" formatCode="General">
                  <c:v>-0.31015100000000001</c:v>
                </c:pt>
                <c:pt idx="1522" formatCode="General">
                  <c:v>-0.30150900000000003</c:v>
                </c:pt>
                <c:pt idx="1523" formatCode="General">
                  <c:v>-0.29226600000000003</c:v>
                </c:pt>
                <c:pt idx="1524" formatCode="General">
                  <c:v>-0.28262199999999998</c:v>
                </c:pt>
                <c:pt idx="1525" formatCode="General">
                  <c:v>-0.27292499999999997</c:v>
                </c:pt>
                <c:pt idx="1526" formatCode="General">
                  <c:v>-0.26355699999999999</c:v>
                </c:pt>
                <c:pt idx="1527" formatCode="General">
                  <c:v>-0.254797</c:v>
                </c:pt>
                <c:pt idx="1528" formatCode="General">
                  <c:v>-0.246726</c:v>
                </c:pt>
                <c:pt idx="1529" formatCode="General">
                  <c:v>-0.23918600000000001</c:v>
                </c:pt>
                <c:pt idx="1530" formatCode="General">
                  <c:v>-0.23185600000000001</c:v>
                </c:pt>
                <c:pt idx="1531" formatCode="General">
                  <c:v>-0.22440099999999999</c:v>
                </c:pt>
                <c:pt idx="1532" formatCode="General">
                  <c:v>-0.21663499999999999</c:v>
                </c:pt>
                <c:pt idx="1533" formatCode="General">
                  <c:v>-0.208589</c:v>
                </c:pt>
                <c:pt idx="1534" formatCode="General">
                  <c:v>-0.20047899999999999</c:v>
                </c:pt>
                <c:pt idx="1535" formatCode="General">
                  <c:v>-0.19259299999999999</c:v>
                </c:pt>
                <c:pt idx="1536" formatCode="General">
                  <c:v>-0.18515599999999999</c:v>
                </c:pt>
                <c:pt idx="1537" formatCode="General">
                  <c:v>-0.17821799999999999</c:v>
                </c:pt>
                <c:pt idx="1538" formatCode="General">
                  <c:v>-0.17161000000000001</c:v>
                </c:pt>
                <c:pt idx="1539">
                  <c:v>-0.16499</c:v>
                </c:pt>
                <c:pt idx="1540" formatCode="General">
                  <c:v>-0.157972</c:v>
                </c:pt>
                <c:pt idx="1541" formatCode="General">
                  <c:v>-0.15028</c:v>
                </c:pt>
                <c:pt idx="1542" formatCode="General">
                  <c:v>-0.14185900000000001</c:v>
                </c:pt>
                <c:pt idx="1543" formatCode="General">
                  <c:v>-0.13289799999999999</c:v>
                </c:pt>
                <c:pt idx="1544" formatCode="General">
                  <c:v>-0.12374599999999999</c:v>
                </c:pt>
                <c:pt idx="1545" formatCode="General">
                  <c:v>-0.114763</c:v>
                </c:pt>
                <c:pt idx="1546" formatCode="General">
                  <c:v>-0.106181</c:v>
                </c:pt>
                <c:pt idx="1547" formatCode="General">
                  <c:v>-9.8027500000000004E-2</c:v>
                </c:pt>
                <c:pt idx="1548" formatCode="General">
                  <c:v>-9.0154600000000001E-2</c:v>
                </c:pt>
                <c:pt idx="1549" formatCode="General">
                  <c:v>-8.2336900000000005E-2</c:v>
                </c:pt>
                <c:pt idx="1550" formatCode="General">
                  <c:v>-7.4386499999999994E-2</c:v>
                </c:pt>
                <c:pt idx="1551" formatCode="General">
                  <c:v>-6.6253800000000002E-2</c:v>
                </c:pt>
                <c:pt idx="1552" formatCode="General">
                  <c:v>-5.8079400000000003E-2</c:v>
                </c:pt>
                <c:pt idx="1553" formatCode="General">
                  <c:v>-5.0164300000000002E-2</c:v>
                </c:pt>
                <c:pt idx="1554" formatCode="General">
                  <c:v>-4.2857399999999997E-2</c:v>
                </c:pt>
                <c:pt idx="1555" formatCode="General">
                  <c:v>-3.6407399999999999E-2</c:v>
                </c:pt>
                <c:pt idx="1556" formatCode="General">
                  <c:v>-3.0847300000000001E-2</c:v>
                </c:pt>
                <c:pt idx="1557" formatCode="General">
                  <c:v>-2.5962499999999999E-2</c:v>
                </c:pt>
                <c:pt idx="1558" formatCode="General">
                  <c:v>-2.1360199999999999E-2</c:v>
                </c:pt>
                <c:pt idx="1559" formatCode="General">
                  <c:v>-1.66204E-2</c:v>
                </c:pt>
                <c:pt idx="1560" formatCode="General">
                  <c:v>-1.1459199999999999E-2</c:v>
                </c:pt>
                <c:pt idx="1561">
                  <c:v>-5.8198700000000004E-3</c:v>
                </c:pt>
                <c:pt idx="1562">
                  <c:v>1.43509E-4</c:v>
                </c:pt>
                <c:pt idx="1563">
                  <c:v>6.1582299999999998E-3</c:v>
                </c:pt>
                <c:pt idx="1564" formatCode="General">
                  <c:v>1.1951700000000001E-2</c:v>
                </c:pt>
                <c:pt idx="1565" formatCode="General">
                  <c:v>1.7370300000000002E-2</c:v>
                </c:pt>
                <c:pt idx="1566" formatCode="General">
                  <c:v>2.24583E-2</c:v>
                </c:pt>
                <c:pt idx="1567" formatCode="General">
                  <c:v>2.7441400000000001E-2</c:v>
                </c:pt>
                <c:pt idx="1568" formatCode="General">
                  <c:v>3.26083E-2</c:v>
                </c:pt>
                <c:pt idx="1569" formatCode="General">
                  <c:v>3.8161100000000003E-2</c:v>
                </c:pt>
                <c:pt idx="1570" formatCode="General">
                  <c:v>4.4112899999999997E-2</c:v>
                </c:pt>
                <c:pt idx="1571" formatCode="General">
                  <c:v>5.0257599999999999E-2</c:v>
                </c:pt>
                <c:pt idx="1572" formatCode="General">
                  <c:v>5.62152E-2</c:v>
                </c:pt>
                <c:pt idx="1573" formatCode="General">
                  <c:v>6.1568999999999999E-2</c:v>
                </c:pt>
                <c:pt idx="1574" formatCode="General">
                  <c:v>6.6060999999999995E-2</c:v>
                </c:pt>
                <c:pt idx="1575" formatCode="General">
                  <c:v>6.9714700000000004E-2</c:v>
                </c:pt>
                <c:pt idx="1576" formatCode="General">
                  <c:v>7.2783799999999996E-2</c:v>
                </c:pt>
                <c:pt idx="1577" formatCode="General">
                  <c:v>7.5588699999999995E-2</c:v>
                </c:pt>
                <c:pt idx="1578" formatCode="General">
                  <c:v>7.8370999999999996E-2</c:v>
                </c:pt>
                <c:pt idx="1579" formatCode="General">
                  <c:v>8.1215099999999998E-2</c:v>
                </c:pt>
                <c:pt idx="1580" formatCode="General">
                  <c:v>8.4018899999999994E-2</c:v>
                </c:pt>
                <c:pt idx="1581" formatCode="General">
                  <c:v>8.6523699999999995E-2</c:v>
                </c:pt>
                <c:pt idx="1582" formatCode="General">
                  <c:v>8.8431399999999993E-2</c:v>
                </c:pt>
                <c:pt idx="1583" formatCode="General">
                  <c:v>8.9554300000000003E-2</c:v>
                </c:pt>
                <c:pt idx="1584" formatCode="General">
                  <c:v>8.9895500000000003E-2</c:v>
                </c:pt>
                <c:pt idx="1585" formatCode="General">
                  <c:v>8.9627600000000002E-2</c:v>
                </c:pt>
                <c:pt idx="1586" formatCode="General">
                  <c:v>8.9034100000000005E-2</c:v>
                </c:pt>
                <c:pt idx="1587" formatCode="General">
                  <c:v>8.8451600000000005E-2</c:v>
                </c:pt>
                <c:pt idx="1588" formatCode="General">
                  <c:v>8.8171899999999997E-2</c:v>
                </c:pt>
                <c:pt idx="1589" formatCode="General">
                  <c:v>8.83018E-2</c:v>
                </c:pt>
                <c:pt idx="1590" formatCode="General">
                  <c:v>8.8678800000000002E-2</c:v>
                </c:pt>
                <c:pt idx="1591" formatCode="General">
                  <c:v>8.8937000000000002E-2</c:v>
                </c:pt>
                <c:pt idx="1592" formatCode="General">
                  <c:v>8.8703000000000004E-2</c:v>
                </c:pt>
                <c:pt idx="1593" formatCode="General">
                  <c:v>8.7793899999999994E-2</c:v>
                </c:pt>
                <c:pt idx="1594" formatCode="General">
                  <c:v>8.6287100000000005E-2</c:v>
                </c:pt>
                <c:pt idx="1595" formatCode="General">
                  <c:v>8.4432400000000005E-2</c:v>
                </c:pt>
                <c:pt idx="1596" formatCode="General">
                  <c:v>8.2493800000000006E-2</c:v>
                </c:pt>
                <c:pt idx="1597" formatCode="General">
                  <c:v>8.0631999999999995E-2</c:v>
                </c:pt>
                <c:pt idx="1598" formatCode="General">
                  <c:v>7.8859799999999994E-2</c:v>
                </c:pt>
                <c:pt idx="1599" formatCode="General">
                  <c:v>7.7030199999999993E-2</c:v>
                </c:pt>
                <c:pt idx="1600" formatCode="General">
                  <c:v>7.4849499999999999E-2</c:v>
                </c:pt>
                <c:pt idx="1601" formatCode="General">
                  <c:v>7.1963200000000005E-2</c:v>
                </c:pt>
                <c:pt idx="1602" formatCode="General">
                  <c:v>6.8117200000000003E-2</c:v>
                </c:pt>
                <c:pt idx="1603" formatCode="General">
                  <c:v>6.3304299999999994E-2</c:v>
                </c:pt>
                <c:pt idx="1604" formatCode="General">
                  <c:v>5.7786999999999998E-2</c:v>
                </c:pt>
                <c:pt idx="1605" formatCode="General">
                  <c:v>5.1971099999999999E-2</c:v>
                </c:pt>
                <c:pt idx="1606" formatCode="General">
                  <c:v>4.6204500000000003E-2</c:v>
                </c:pt>
                <c:pt idx="1607" formatCode="General">
                  <c:v>4.0625700000000001E-2</c:v>
                </c:pt>
                <c:pt idx="1608" formatCode="General">
                  <c:v>3.5141699999999998E-2</c:v>
                </c:pt>
                <c:pt idx="1609" formatCode="General">
                  <c:v>2.9520299999999999E-2</c:v>
                </c:pt>
                <c:pt idx="1610" formatCode="General">
                  <c:v>2.3512600000000002E-2</c:v>
                </c:pt>
                <c:pt idx="1611" formatCode="General">
                  <c:v>1.6948100000000001E-2</c:v>
                </c:pt>
                <c:pt idx="1612">
                  <c:v>9.8051100000000006E-3</c:v>
                </c:pt>
                <c:pt idx="1613">
                  <c:v>2.2602199999999999E-3</c:v>
                </c:pt>
                <c:pt idx="1614">
                  <c:v>-5.34075E-3</c:v>
                </c:pt>
                <c:pt idx="1615" formatCode="General">
                  <c:v>-1.26298E-2</c:v>
                </c:pt>
                <c:pt idx="1616" formatCode="General">
                  <c:v>-1.9409900000000001E-2</c:v>
                </c:pt>
                <c:pt idx="1617" formatCode="General">
                  <c:v>-2.5754699999999998E-2</c:v>
                </c:pt>
                <c:pt idx="1618" formatCode="General">
                  <c:v>-3.1944E-2</c:v>
                </c:pt>
                <c:pt idx="1619" formatCode="General">
                  <c:v>-3.8299899999999998E-2</c:v>
                </c:pt>
                <c:pt idx="1620" formatCode="General">
                  <c:v>-4.5048100000000001E-2</c:v>
                </c:pt>
                <c:pt idx="1621" formatCode="General">
                  <c:v>-5.2264199999999997E-2</c:v>
                </c:pt>
                <c:pt idx="1622" formatCode="General">
                  <c:v>-5.9881900000000002E-2</c:v>
                </c:pt>
                <c:pt idx="1623" formatCode="General">
                  <c:v>-6.7725300000000002E-2</c:v>
                </c:pt>
                <c:pt idx="1624" formatCode="General">
                  <c:v>-7.5570399999999996E-2</c:v>
                </c:pt>
                <c:pt idx="1625" formatCode="General">
                  <c:v>-8.3244600000000002E-2</c:v>
                </c:pt>
                <c:pt idx="1626" formatCode="General">
                  <c:v>-9.0723399999999996E-2</c:v>
                </c:pt>
                <c:pt idx="1627" formatCode="General">
                  <c:v>-9.8153400000000002E-2</c:v>
                </c:pt>
                <c:pt idx="1628" formatCode="General">
                  <c:v>-0.10578</c:v>
                </c:pt>
                <c:pt idx="1629" formatCode="General">
                  <c:v>-0.113826</c:v>
                </c:pt>
                <c:pt idx="1630" formatCode="General">
                  <c:v>-0.122388</c:v>
                </c:pt>
                <c:pt idx="1631" formatCode="General">
                  <c:v>-0.13139000000000001</c:v>
                </c:pt>
                <c:pt idx="1632" formatCode="General">
                  <c:v>-0.14058699999999999</c:v>
                </c:pt>
                <c:pt idx="1633" formatCode="General">
                  <c:v>-0.149641</c:v>
                </c:pt>
                <c:pt idx="1634" formatCode="General">
                  <c:v>-0.15823999999999999</c:v>
                </c:pt>
                <c:pt idx="1635" formatCode="General">
                  <c:v>-0.16623599999999999</c:v>
                </c:pt>
                <c:pt idx="1636" formatCode="General">
                  <c:v>-0.17371800000000001</c:v>
                </c:pt>
                <c:pt idx="1637" formatCode="General">
                  <c:v>-0.180925</c:v>
                </c:pt>
                <c:pt idx="1638" formatCode="General">
                  <c:v>-0.18806500000000001</c:v>
                </c:pt>
                <c:pt idx="1639" formatCode="General">
                  <c:v>-0.19519700000000001</c:v>
                </c:pt>
                <c:pt idx="1640" formatCode="General">
                  <c:v>-0.20224400000000001</c:v>
                </c:pt>
                <c:pt idx="1641" formatCode="General">
                  <c:v>-0.20907800000000001</c:v>
                </c:pt>
                <c:pt idx="1642" formatCode="General">
                  <c:v>-0.215563</c:v>
                </c:pt>
                <c:pt idx="1643" formatCode="General">
                  <c:v>-0.22157199999999999</c:v>
                </c:pt>
                <c:pt idx="1644" formatCode="General">
                  <c:v>-0.227024</c:v>
                </c:pt>
                <c:pt idx="1645" formatCode="General">
                  <c:v>-0.231963</c:v>
                </c:pt>
                <c:pt idx="1646" formatCode="General">
                  <c:v>-0.23657</c:v>
                </c:pt>
                <c:pt idx="1647" formatCode="General">
                  <c:v>-0.241094</c:v>
                </c:pt>
                <c:pt idx="1648" formatCode="General">
                  <c:v>-0.245754</c:v>
                </c:pt>
                <c:pt idx="1649" formatCode="General">
                  <c:v>-0.25068699999999999</c:v>
                </c:pt>
                <c:pt idx="1650" formatCode="General">
                  <c:v>-0.25592500000000001</c:v>
                </c:pt>
                <c:pt idx="1651" formatCode="General">
                  <c:v>-0.26136599999999999</c:v>
                </c:pt>
                <c:pt idx="1652" formatCode="General">
                  <c:v>-0.26678400000000002</c:v>
                </c:pt>
                <c:pt idx="1653" formatCode="General">
                  <c:v>-0.27190900000000001</c:v>
                </c:pt>
                <c:pt idx="1654" formatCode="General">
                  <c:v>-0.276559</c:v>
                </c:pt>
                <c:pt idx="1655" formatCode="General">
                  <c:v>-0.28073799999999999</c:v>
                </c:pt>
                <c:pt idx="1656" formatCode="General">
                  <c:v>-0.28462599999999999</c:v>
                </c:pt>
                <c:pt idx="1657" formatCode="General">
                  <c:v>-0.28848000000000001</c:v>
                </c:pt>
                <c:pt idx="1658" formatCode="General">
                  <c:v>-0.29249700000000001</c:v>
                </c:pt>
                <c:pt idx="1659" formatCode="General">
                  <c:v>-0.29669800000000002</c:v>
                </c:pt>
                <c:pt idx="1660" formatCode="General">
                  <c:v>-0.30089900000000003</c:v>
                </c:pt>
                <c:pt idx="1661" formatCode="General">
                  <c:v>-0.30477900000000002</c:v>
                </c:pt>
                <c:pt idx="1662" formatCode="General">
                  <c:v>-0.30804300000000001</c:v>
                </c:pt>
                <c:pt idx="1663" formatCode="General">
                  <c:v>-0.31054700000000002</c:v>
                </c:pt>
                <c:pt idx="1664" formatCode="General">
                  <c:v>-0.31233499999999997</c:v>
                </c:pt>
                <c:pt idx="1665" formatCode="General">
                  <c:v>-0.31359100000000001</c:v>
                </c:pt>
                <c:pt idx="1666" formatCode="General">
                  <c:v>-0.31457000000000002</c:v>
                </c:pt>
                <c:pt idx="1667" formatCode="General">
                  <c:v>-0.31551499999999999</c:v>
                </c:pt>
                <c:pt idx="1668" formatCode="General">
                  <c:v>-0.31655299999999997</c:v>
                </c:pt>
                <c:pt idx="1669" formatCode="General">
                  <c:v>-0.317631</c:v>
                </c:pt>
                <c:pt idx="1670" formatCode="General">
                  <c:v>-0.318552</c:v>
                </c:pt>
                <c:pt idx="1671" formatCode="General">
                  <c:v>-0.31909999999999999</c:v>
                </c:pt>
                <c:pt idx="1672" formatCode="General">
                  <c:v>-0.319156</c:v>
                </c:pt>
                <c:pt idx="1673" formatCode="General">
                  <c:v>-0.31874599999999997</c:v>
                </c:pt>
                <c:pt idx="1674" formatCode="General">
                  <c:v>-0.31803799999999999</c:v>
                </c:pt>
                <c:pt idx="1675" formatCode="General">
                  <c:v>-0.31731599999999999</c:v>
                </c:pt>
                <c:pt idx="1676" formatCode="General">
                  <c:v>-0.31689699999999998</c:v>
                </c:pt>
                <c:pt idx="1677" formatCode="General">
                  <c:v>-0.31698300000000001</c:v>
                </c:pt>
                <c:pt idx="1678" formatCode="General">
                  <c:v>-0.31756200000000001</c:v>
                </c:pt>
                <c:pt idx="1679" formatCode="General">
                  <c:v>-0.31842500000000001</c:v>
                </c:pt>
                <c:pt idx="1680" formatCode="General">
                  <c:v>-0.31926500000000002</c:v>
                </c:pt>
                <c:pt idx="1681" formatCode="General">
                  <c:v>-0.319774</c:v>
                </c:pt>
                <c:pt idx="1682" formatCode="General">
                  <c:v>-0.319747</c:v>
                </c:pt>
                <c:pt idx="1683" formatCode="General">
                  <c:v>-0.31917099999999998</c:v>
                </c:pt>
                <c:pt idx="1684" formatCode="General">
                  <c:v>-0.31823699999999999</c:v>
                </c:pt>
                <c:pt idx="1685" formatCode="General">
                  <c:v>-0.31723000000000001</c:v>
                </c:pt>
                <c:pt idx="1686" formatCode="General">
                  <c:v>-0.31635000000000002</c:v>
                </c:pt>
                <c:pt idx="1687" formatCode="General">
                  <c:v>-0.31559900000000002</c:v>
                </c:pt>
                <c:pt idx="1688" formatCode="General">
                  <c:v>-0.31476599999999999</c:v>
                </c:pt>
                <c:pt idx="1689" formatCode="General">
                  <c:v>-0.31352000000000002</c:v>
                </c:pt>
                <c:pt idx="1690" formatCode="General">
                  <c:v>-0.31156299999999998</c:v>
                </c:pt>
                <c:pt idx="1691" formatCode="General">
                  <c:v>-0.30878299999999997</c:v>
                </c:pt>
                <c:pt idx="1692" formatCode="General">
                  <c:v>-0.30531999999999998</c:v>
                </c:pt>
                <c:pt idx="1693" formatCode="General">
                  <c:v>-0.30148000000000003</c:v>
                </c:pt>
                <c:pt idx="1694" formatCode="General">
                  <c:v>-0.29759799999999997</c:v>
                </c:pt>
                <c:pt idx="1695" formatCode="General">
                  <c:v>-0.29394300000000001</c:v>
                </c:pt>
                <c:pt idx="1696" formatCode="General">
                  <c:v>-0.29068500000000003</c:v>
                </c:pt>
                <c:pt idx="1697" formatCode="General">
                  <c:v>-0.28786699999999998</c:v>
                </c:pt>
                <c:pt idx="1698" formatCode="General">
                  <c:v>-0.28535700000000003</c:v>
                </c:pt>
                <c:pt idx="1699" formatCode="General">
                  <c:v>-0.28287000000000001</c:v>
                </c:pt>
                <c:pt idx="1700" formatCode="General">
                  <c:v>-0.28011799999999998</c:v>
                </c:pt>
                <c:pt idx="1701" formatCode="General">
                  <c:v>-0.27700399999999997</c:v>
                </c:pt>
                <c:pt idx="1702" formatCode="General">
                  <c:v>-0.27370699999999998</c:v>
                </c:pt>
                <c:pt idx="1703" formatCode="General">
                  <c:v>-0.27057300000000001</c:v>
                </c:pt>
                <c:pt idx="1704" formatCode="General">
                  <c:v>-0.267905</c:v>
                </c:pt>
                <c:pt idx="1705" formatCode="General">
                  <c:v>-0.26578299999999999</c:v>
                </c:pt>
                <c:pt idx="1706" formatCode="General">
                  <c:v>-0.26403399999999999</c:v>
                </c:pt>
                <c:pt idx="1707" formatCode="General">
                  <c:v>-0.26233000000000001</c:v>
                </c:pt>
                <c:pt idx="1708" formatCode="General">
                  <c:v>-0.26033800000000001</c:v>
                </c:pt>
                <c:pt idx="1709" formatCode="General">
                  <c:v>-0.25783499999999998</c:v>
                </c:pt>
                <c:pt idx="1710" formatCode="General">
                  <c:v>-0.25475300000000001</c:v>
                </c:pt>
                <c:pt idx="1711" formatCode="General">
                  <c:v>-0.25116899999999998</c:v>
                </c:pt>
                <c:pt idx="1712" formatCode="General">
                  <c:v>-0.247284</c:v>
                </c:pt>
                <c:pt idx="1713" formatCode="General">
                  <c:v>-0.24335999999999999</c:v>
                </c:pt>
                <c:pt idx="1714" formatCode="General">
                  <c:v>-0.239595</c:v>
                </c:pt>
                <c:pt idx="1715" formatCode="General">
                  <c:v>-0.23602600000000001</c:v>
                </c:pt>
                <c:pt idx="1716" formatCode="General">
                  <c:v>-0.23252200000000001</c:v>
                </c:pt>
                <c:pt idx="1717" formatCode="General">
                  <c:v>-0.22886100000000001</c:v>
                </c:pt>
                <c:pt idx="1718" formatCode="General">
                  <c:v>-0.22483700000000001</c:v>
                </c:pt>
                <c:pt idx="1719" formatCode="General">
                  <c:v>-0.22034300000000001</c:v>
                </c:pt>
                <c:pt idx="1720" formatCode="General">
                  <c:v>-0.21545500000000001</c:v>
                </c:pt>
                <c:pt idx="1721" formatCode="General">
                  <c:v>-0.210454</c:v>
                </c:pt>
                <c:pt idx="1722" formatCode="General">
                  <c:v>-0.20572199999999999</c:v>
                </c:pt>
                <c:pt idx="1723" formatCode="General">
                  <c:v>-0.20157</c:v>
                </c:pt>
                <c:pt idx="1724" formatCode="General">
                  <c:v>-0.198106</c:v>
                </c:pt>
                <c:pt idx="1725" formatCode="General">
                  <c:v>-0.19522400000000001</c:v>
                </c:pt>
                <c:pt idx="1726" formatCode="General">
                  <c:v>-0.19267400000000001</c:v>
                </c:pt>
                <c:pt idx="1727" formatCode="General">
                  <c:v>-0.190161</c:v>
                </c:pt>
                <c:pt idx="1728" formatCode="General">
                  <c:v>-0.18746599999999999</c:v>
                </c:pt>
                <c:pt idx="1729" formatCode="General">
                  <c:v>-0.18454699999999999</c:v>
                </c:pt>
                <c:pt idx="1730" formatCode="General">
                  <c:v>-0.18154400000000001</c:v>
                </c:pt>
                <c:pt idx="1731" formatCode="General">
                  <c:v>-0.178701</c:v>
                </c:pt>
                <c:pt idx="1732" formatCode="General">
                  <c:v>-0.17624100000000001</c:v>
                </c:pt>
                <c:pt idx="1733" formatCode="General">
                  <c:v>-0.17425499999999999</c:v>
                </c:pt>
                <c:pt idx="1734" formatCode="General">
                  <c:v>-0.17263899999999999</c:v>
                </c:pt>
                <c:pt idx="1735" formatCode="General">
                  <c:v>-0.17113400000000001</c:v>
                </c:pt>
                <c:pt idx="1736" formatCode="General">
                  <c:v>-0.169437</c:v>
                </c:pt>
                <c:pt idx="1737" formatCode="General">
                  <c:v>-0.167328</c:v>
                </c:pt>
                <c:pt idx="1738" formatCode="General">
                  <c:v>-0.164744</c:v>
                </c:pt>
                <c:pt idx="1739" formatCode="General">
                  <c:v>-0.161797</c:v>
                </c:pt>
                <c:pt idx="1740" formatCode="General">
                  <c:v>-0.158746</c:v>
                </c:pt>
                <c:pt idx="1741" formatCode="General">
                  <c:v>-0.15590499999999999</c:v>
                </c:pt>
                <c:pt idx="1742" formatCode="General">
                  <c:v>-0.15351400000000001</c:v>
                </c:pt>
                <c:pt idx="1743" formatCode="General">
                  <c:v>-0.15163399999999999</c:v>
                </c:pt>
                <c:pt idx="1744" formatCode="General">
                  <c:v>-0.15015999999999999</c:v>
                </c:pt>
                <c:pt idx="1745" formatCode="General">
                  <c:v>-0.148891</c:v>
                </c:pt>
                <c:pt idx="1746" formatCode="General">
                  <c:v>-0.14763299999999999</c:v>
                </c:pt>
                <c:pt idx="1747" formatCode="General">
                  <c:v>-0.14627899999999999</c:v>
                </c:pt>
                <c:pt idx="1748" formatCode="General">
                  <c:v>-0.14486299999999999</c:v>
                </c:pt>
                <c:pt idx="1749" formatCode="General">
                  <c:v>-0.14358299999999999</c:v>
                </c:pt>
                <c:pt idx="1750" formatCode="General">
                  <c:v>-0.14274800000000001</c:v>
                </c:pt>
                <c:pt idx="1751" formatCode="General">
                  <c:v>-0.142646</c:v>
                </c:pt>
                <c:pt idx="1752" formatCode="General">
                  <c:v>-0.14340600000000001</c:v>
                </c:pt>
                <c:pt idx="1753" formatCode="General">
                  <c:v>-0.144922</c:v>
                </c:pt>
                <c:pt idx="1754" formatCode="General">
                  <c:v>-0.14688300000000001</c:v>
                </c:pt>
                <c:pt idx="1755" formatCode="General">
                  <c:v>-0.14891499999999999</c:v>
                </c:pt>
                <c:pt idx="1756" formatCode="General">
                  <c:v>-0.15074000000000001</c:v>
                </c:pt>
                <c:pt idx="1757" formatCode="General">
                  <c:v>-0.152283</c:v>
                </c:pt>
                <c:pt idx="1758" formatCode="General">
                  <c:v>-0.153666</c:v>
                </c:pt>
                <c:pt idx="1759" formatCode="General">
                  <c:v>-0.155109</c:v>
                </c:pt>
                <c:pt idx="1760" formatCode="General">
                  <c:v>-0.15681200000000001</c:v>
                </c:pt>
                <c:pt idx="1761" formatCode="General">
                  <c:v>-0.15887599999999999</c:v>
                </c:pt>
                <c:pt idx="1762" formatCode="General">
                  <c:v>-0.16126299999999999</c:v>
                </c:pt>
                <c:pt idx="1763" formatCode="General">
                  <c:v>-0.163803</c:v>
                </c:pt>
                <c:pt idx="1764" formatCode="General">
                  <c:v>-0.16624800000000001</c:v>
                </c:pt>
                <c:pt idx="1765" formatCode="General">
                  <c:v>-0.168381</c:v>
                </c:pt>
                <c:pt idx="1766" formatCode="General">
                  <c:v>-0.17013400000000001</c:v>
                </c:pt>
                <c:pt idx="1767" formatCode="General">
                  <c:v>-0.17163100000000001</c:v>
                </c:pt>
                <c:pt idx="1768" formatCode="General">
                  <c:v>-0.17315</c:v>
                </c:pt>
                <c:pt idx="1769" formatCode="General">
                  <c:v>-0.17502000000000001</c:v>
                </c:pt>
                <c:pt idx="1770" formatCode="General">
                  <c:v>-0.17748700000000001</c:v>
                </c:pt>
                <c:pt idx="1771" formatCode="General">
                  <c:v>-0.180617</c:v>
                </c:pt>
                <c:pt idx="1772" formatCode="General">
                  <c:v>-0.184279</c:v>
                </c:pt>
                <c:pt idx="1773" formatCode="General">
                  <c:v>-0.188217</c:v>
                </c:pt>
                <c:pt idx="1774" formatCode="General">
                  <c:v>-0.19216</c:v>
                </c:pt>
                <c:pt idx="1775" formatCode="General">
                  <c:v>-0.195938</c:v>
                </c:pt>
                <c:pt idx="1776" formatCode="General">
                  <c:v>-0.199542</c:v>
                </c:pt>
                <c:pt idx="1777" formatCode="General">
                  <c:v>-0.20313899999999999</c:v>
                </c:pt>
                <c:pt idx="1778" formatCode="General">
                  <c:v>-0.20699600000000001</c:v>
                </c:pt>
                <c:pt idx="1779" formatCode="General">
                  <c:v>-0.211366</c:v>
                </c:pt>
                <c:pt idx="1780" formatCode="General">
                  <c:v>-0.21634700000000001</c:v>
                </c:pt>
                <c:pt idx="1781" formatCode="General">
                  <c:v>-0.22181400000000001</c:v>
                </c:pt>
                <c:pt idx="1782" formatCode="General">
                  <c:v>-0.22745299999999999</c:v>
                </c:pt>
                <c:pt idx="1783" formatCode="General">
                  <c:v>-0.23288300000000001</c:v>
                </c:pt>
                <c:pt idx="1784" formatCode="General">
                  <c:v>-0.23780000000000001</c:v>
                </c:pt>
                <c:pt idx="1785" formatCode="General">
                  <c:v>-0.242088</c:v>
                </c:pt>
                <c:pt idx="1786" formatCode="General">
                  <c:v>-0.24584600000000001</c:v>
                </c:pt>
                <c:pt idx="1787" formatCode="General">
                  <c:v>-0.249338</c:v>
                </c:pt>
                <c:pt idx="1788" formatCode="General">
                  <c:v>-0.25286599999999998</c:v>
                </c:pt>
                <c:pt idx="1789" formatCode="General">
                  <c:v>-0.25662699999999999</c:v>
                </c:pt>
                <c:pt idx="1790" formatCode="General">
                  <c:v>-0.26061899999999999</c:v>
                </c:pt>
                <c:pt idx="1791" formatCode="General">
                  <c:v>-0.26466200000000001</c:v>
                </c:pt>
                <c:pt idx="1792" formatCode="General">
                  <c:v>-0.26848100000000003</c:v>
                </c:pt>
                <c:pt idx="1793" formatCode="General">
                  <c:v>-0.27182899999999999</c:v>
                </c:pt>
                <c:pt idx="1794" formatCode="General">
                  <c:v>-0.27460000000000001</c:v>
                </c:pt>
                <c:pt idx="1795" formatCode="General">
                  <c:v>-0.27688400000000002</c:v>
                </c:pt>
                <c:pt idx="1796" formatCode="General">
                  <c:v>-0.27893099999999998</c:v>
                </c:pt>
                <c:pt idx="1797" formatCode="General">
                  <c:v>-0.28104499999999999</c:v>
                </c:pt>
                <c:pt idx="1798" formatCode="General">
                  <c:v>-0.283468</c:v>
                </c:pt>
                <c:pt idx="1799" formatCode="General">
                  <c:v>-0.28629100000000002</c:v>
                </c:pt>
                <c:pt idx="1800" formatCode="General">
                  <c:v>-0.28941899999999998</c:v>
                </c:pt>
                <c:pt idx="1801" formatCode="General">
                  <c:v>-0.292599</c:v>
                </c:pt>
                <c:pt idx="1802" formatCode="General">
                  <c:v>-0.29553000000000001</c:v>
                </c:pt>
                <c:pt idx="1803" formatCode="General">
                  <c:v>-0.29798599999999997</c:v>
                </c:pt>
                <c:pt idx="1804" formatCode="General">
                  <c:v>-0.2999</c:v>
                </c:pt>
                <c:pt idx="1805" formatCode="General">
                  <c:v>-0.30137199999999997</c:v>
                </c:pt>
                <c:pt idx="1806" formatCode="General">
                  <c:v>-0.30261700000000002</c:v>
                </c:pt>
                <c:pt idx="1807" formatCode="General">
                  <c:v>-0.30385800000000002</c:v>
                </c:pt>
                <c:pt idx="1808" formatCode="General">
                  <c:v>-0.30520199999999997</c:v>
                </c:pt>
                <c:pt idx="1809" formatCode="General">
                  <c:v>-0.30656</c:v>
                </c:pt>
                <c:pt idx="1810" formatCode="General">
                  <c:v>-0.30766199999999999</c:v>
                </c:pt>
                <c:pt idx="1811" formatCode="General">
                  <c:v>-0.30816900000000003</c:v>
                </c:pt>
                <c:pt idx="1812" formatCode="General">
                  <c:v>-0.30781799999999998</c:v>
                </c:pt>
                <c:pt idx="1813" formatCode="General">
                  <c:v>-0.30651299999999998</c:v>
                </c:pt>
                <c:pt idx="1814" formatCode="General">
                  <c:v>-0.30436099999999999</c:v>
                </c:pt>
                <c:pt idx="1815" formatCode="General">
                  <c:v>-0.30163400000000001</c:v>
                </c:pt>
                <c:pt idx="1816">
                  <c:v>-0.29866199999999998</c:v>
                </c:pt>
                <c:pt idx="1817" formatCode="General">
                  <c:v>-0.29570200000000002</c:v>
                </c:pt>
                <c:pt idx="1818" formatCode="General">
                  <c:v>-0.29283999999999999</c:v>
                </c:pt>
                <c:pt idx="1819" formatCode="General">
                  <c:v>-0.28997499999999998</c:v>
                </c:pt>
                <c:pt idx="1820" formatCode="General">
                  <c:v>-0.286881</c:v>
                </c:pt>
                <c:pt idx="1821" formatCode="General">
                  <c:v>-0.28331299999999998</c:v>
                </c:pt>
                <c:pt idx="1822" formatCode="General">
                  <c:v>-0.27912599999999999</c:v>
                </c:pt>
                <c:pt idx="1823" formatCode="General">
                  <c:v>-0.27435100000000001</c:v>
                </c:pt>
                <c:pt idx="1824" formatCode="General">
                  <c:v>-0.26919799999999999</c:v>
                </c:pt>
                <c:pt idx="1825" formatCode="General">
                  <c:v>-0.26397500000000002</c:v>
                </c:pt>
                <c:pt idx="1826" formatCode="General">
                  <c:v>-0.258967</c:v>
                </c:pt>
                <c:pt idx="1827" formatCode="General">
                  <c:v>-0.25431500000000001</c:v>
                </c:pt>
                <c:pt idx="1828" formatCode="General">
                  <c:v>-0.24996299999999999</c:v>
                </c:pt>
                <c:pt idx="1829" formatCode="General">
                  <c:v>-0.24567800000000001</c:v>
                </c:pt>
                <c:pt idx="1830" formatCode="General">
                  <c:v>-0.241143</c:v>
                </c:pt>
                <c:pt idx="1831" formatCode="General">
                  <c:v>-0.23607900000000001</c:v>
                </c:pt>
                <c:pt idx="1832" formatCode="General">
                  <c:v>-0.23034499999999999</c:v>
                </c:pt>
                <c:pt idx="1833" formatCode="General">
                  <c:v>-0.22398399999999999</c:v>
                </c:pt>
                <c:pt idx="1834" formatCode="General">
                  <c:v>-0.21718599999999999</c:v>
                </c:pt>
                <c:pt idx="1835" formatCode="General">
                  <c:v>-0.21019299999999999</c:v>
                </c:pt>
                <c:pt idx="1836" formatCode="General">
                  <c:v>-0.20319300000000001</c:v>
                </c:pt>
                <c:pt idx="1837" formatCode="General">
                  <c:v>-0.19623299999999999</c:v>
                </c:pt>
                <c:pt idx="1838" formatCode="General">
                  <c:v>-0.18921499999999999</c:v>
                </c:pt>
                <c:pt idx="1839" formatCode="General">
                  <c:v>-0.18193799999999999</c:v>
                </c:pt>
                <c:pt idx="1840" formatCode="General">
                  <c:v>-0.17419999999999999</c:v>
                </c:pt>
                <c:pt idx="1841" formatCode="General">
                  <c:v>-0.16589499999999999</c:v>
                </c:pt>
                <c:pt idx="1842" formatCode="General">
                  <c:v>-0.15706500000000001</c:v>
                </c:pt>
                <c:pt idx="1843" formatCode="General">
                  <c:v>-0.147899</c:v>
                </c:pt>
                <c:pt idx="1844" formatCode="General">
                  <c:v>-0.13866600000000001</c:v>
                </c:pt>
                <c:pt idx="1845" formatCode="General">
                  <c:v>-0.12962399999999999</c:v>
                </c:pt>
                <c:pt idx="1846" formatCode="General">
                  <c:v>-0.12093</c:v>
                </c:pt>
                <c:pt idx="1847" formatCode="General">
                  <c:v>-0.11261</c:v>
                </c:pt>
                <c:pt idx="1848" formatCode="General">
                  <c:v>-0.104575</c:v>
                </c:pt>
                <c:pt idx="1849" formatCode="General">
                  <c:v>-9.6682000000000004E-2</c:v>
                </c:pt>
                <c:pt idx="1850" formatCode="General">
                  <c:v>-8.8819999999999996E-2</c:v>
                </c:pt>
                <c:pt idx="1851" formatCode="General">
                  <c:v>-8.09613E-2</c:v>
                </c:pt>
                <c:pt idx="1852" formatCode="General">
                  <c:v>-7.3174699999999995E-2</c:v>
                </c:pt>
                <c:pt idx="1853" formatCode="General">
                  <c:v>-6.5583500000000003E-2</c:v>
                </c:pt>
                <c:pt idx="1854" formatCode="General">
                  <c:v>-5.8293200000000003E-2</c:v>
                </c:pt>
                <c:pt idx="1855" formatCode="General">
                  <c:v>-5.1325999999999997E-2</c:v>
                </c:pt>
                <c:pt idx="1856" formatCode="General">
                  <c:v>-4.4597499999999998E-2</c:v>
                </c:pt>
                <c:pt idx="1857" formatCode="General">
                  <c:v>-3.7940700000000001E-2</c:v>
                </c:pt>
                <c:pt idx="1858" formatCode="General">
                  <c:v>-3.1163900000000001E-2</c:v>
                </c:pt>
                <c:pt idx="1859" formatCode="General">
                  <c:v>-2.4114400000000001E-2</c:v>
                </c:pt>
                <c:pt idx="1860" formatCode="General">
                  <c:v>-1.67268E-2</c:v>
                </c:pt>
                <c:pt idx="1861">
                  <c:v>-9.0362900000000006E-3</c:v>
                </c:pt>
                <c:pt idx="1862">
                  <c:v>-1.1560800000000001E-3</c:v>
                </c:pt>
                <c:pt idx="1863">
                  <c:v>6.7704000000000002E-3</c:v>
                </c:pt>
                <c:pt idx="1864" formatCode="General">
                  <c:v>1.46214E-2</c:v>
                </c:pt>
                <c:pt idx="1865" formatCode="General">
                  <c:v>2.2333200000000001E-2</c:v>
                </c:pt>
                <c:pt idx="1866" formatCode="General">
                  <c:v>2.99069E-2</c:v>
                </c:pt>
                <c:pt idx="1867" formatCode="General">
                  <c:v>3.7386500000000003E-2</c:v>
                </c:pt>
                <c:pt idx="1868" formatCode="General">
                  <c:v>4.4822399999999998E-2</c:v>
                </c:pt>
                <c:pt idx="1869" formatCode="General">
                  <c:v>5.2235700000000003E-2</c:v>
                </c:pt>
                <c:pt idx="1870" formatCode="General">
                  <c:v>5.9589799999999998E-2</c:v>
                </c:pt>
                <c:pt idx="1871" formatCode="General">
                  <c:v>6.6776799999999997E-2</c:v>
                </c:pt>
                <c:pt idx="1872" formatCode="General">
                  <c:v>7.3635500000000007E-2</c:v>
                </c:pt>
                <c:pt idx="1873" formatCode="General">
                  <c:v>8.0007900000000007E-2</c:v>
                </c:pt>
                <c:pt idx="1874" formatCode="General">
                  <c:v>8.5804800000000001E-2</c:v>
                </c:pt>
                <c:pt idx="1875" formatCode="General">
                  <c:v>9.1036699999999998E-2</c:v>
                </c:pt>
                <c:pt idx="1876" formatCode="General">
                  <c:v>9.5796300000000001E-2</c:v>
                </c:pt>
                <c:pt idx="1877" formatCode="General">
                  <c:v>0.100212</c:v>
                </c:pt>
                <c:pt idx="1878" formatCode="General">
                  <c:v>0.104397</c:v>
                </c:pt>
                <c:pt idx="1879" formatCode="General">
                  <c:v>0.108416</c:v>
                </c:pt>
                <c:pt idx="1880" formatCode="General">
                  <c:v>0.112259</c:v>
                </c:pt>
                <c:pt idx="1881" formatCode="General">
                  <c:v>0.11586399999999999</c:v>
                </c:pt>
                <c:pt idx="1882" formatCode="General">
                  <c:v>0.119157</c:v>
                </c:pt>
                <c:pt idx="1883" formatCode="General">
                  <c:v>0.12210500000000001</c:v>
                </c:pt>
                <c:pt idx="1884" formatCode="General">
                  <c:v>0.124755</c:v>
                </c:pt>
                <c:pt idx="1885" formatCode="General">
                  <c:v>0.12722800000000001</c:v>
                </c:pt>
                <c:pt idx="1886" formatCode="General">
                  <c:v>0.12967300000000001</c:v>
                </c:pt>
                <c:pt idx="1887" formatCode="General">
                  <c:v>0.13220399999999999</c:v>
                </c:pt>
                <c:pt idx="1888" formatCode="General">
                  <c:v>0.134855</c:v>
                </c:pt>
                <c:pt idx="1889" formatCode="General">
                  <c:v>0.137575</c:v>
                </c:pt>
                <c:pt idx="1890" formatCode="General">
                  <c:v>0.140241</c:v>
                </c:pt>
                <c:pt idx="1891" formatCode="General">
                  <c:v>0.14268600000000001</c:v>
                </c:pt>
                <c:pt idx="1892" formatCode="General">
                  <c:v>0.14474400000000001</c:v>
                </c:pt>
                <c:pt idx="1893" formatCode="General">
                  <c:v>0.14630799999999999</c:v>
                </c:pt>
                <c:pt idx="1894" formatCode="General">
                  <c:v>0.14736199999999999</c:v>
                </c:pt>
                <c:pt idx="1895" formatCode="General">
                  <c:v>0.147978</c:v>
                </c:pt>
                <c:pt idx="1896" formatCode="General">
                  <c:v>0.14826700000000001</c:v>
                </c:pt>
                <c:pt idx="1897" formatCode="General">
                  <c:v>0.14829800000000001</c:v>
                </c:pt>
                <c:pt idx="1898" formatCode="General">
                  <c:v>0.14804200000000001</c:v>
                </c:pt>
                <c:pt idx="1899" formatCode="General">
                  <c:v>0.14735899999999999</c:v>
                </c:pt>
                <c:pt idx="1900" formatCode="General">
                  <c:v>0.146064</c:v>
                </c:pt>
                <c:pt idx="1901" formatCode="General">
                  <c:v>0.14402499999999999</c:v>
                </c:pt>
                <c:pt idx="1902" formatCode="General">
                  <c:v>0.14121900000000001</c:v>
                </c:pt>
                <c:pt idx="1903" formatCode="General">
                  <c:v>0.137737</c:v>
                </c:pt>
                <c:pt idx="1904" formatCode="General">
                  <c:v>0.13373599999999999</c:v>
                </c:pt>
                <c:pt idx="1905" formatCode="General">
                  <c:v>0.12939500000000001</c:v>
                </c:pt>
                <c:pt idx="1906" formatCode="General">
                  <c:v>0.124879</c:v>
                </c:pt>
                <c:pt idx="1907" formatCode="General">
                  <c:v>0.120286</c:v>
                </c:pt>
                <c:pt idx="1908" formatCode="General">
                  <c:v>0.115624</c:v>
                </c:pt>
                <c:pt idx="1909" formatCode="General">
                  <c:v>0.110806</c:v>
                </c:pt>
                <c:pt idx="1910" formatCode="General">
                  <c:v>0.105707</c:v>
                </c:pt>
                <c:pt idx="1911" formatCode="General">
                  <c:v>0.10025100000000001</c:v>
                </c:pt>
                <c:pt idx="1912" formatCode="General">
                  <c:v>9.4468499999999997E-2</c:v>
                </c:pt>
                <c:pt idx="1913" formatCode="General">
                  <c:v>8.8483400000000004E-2</c:v>
                </c:pt>
                <c:pt idx="1914" formatCode="General">
                  <c:v>8.2445599999999994E-2</c:v>
                </c:pt>
                <c:pt idx="1915" formatCode="General">
                  <c:v>7.6454900000000006E-2</c:v>
                </c:pt>
                <c:pt idx="1916" formatCode="General">
                  <c:v>7.0527199999999998E-2</c:v>
                </c:pt>
                <c:pt idx="1917" formatCode="General">
                  <c:v>6.4597199999999994E-2</c:v>
                </c:pt>
                <c:pt idx="1918" formatCode="General">
                  <c:v>5.8539000000000001E-2</c:v>
                </c:pt>
                <c:pt idx="1919" formatCode="General">
                  <c:v>5.2195699999999998E-2</c:v>
                </c:pt>
                <c:pt idx="1920">
                  <c:v>4.5416400000000003E-2</c:v>
                </c:pt>
                <c:pt idx="1921" formatCode="General">
                  <c:v>3.8090899999999997E-2</c:v>
                </c:pt>
                <c:pt idx="1922" formatCode="General">
                  <c:v>3.0172000000000001E-2</c:v>
                </c:pt>
                <c:pt idx="1923" formatCode="General">
                  <c:v>2.16861E-2</c:v>
                </c:pt>
                <c:pt idx="1924" formatCode="General">
                  <c:v>1.2723699999999999E-2</c:v>
                </c:pt>
                <c:pt idx="1925">
                  <c:v>3.3949499999999999E-3</c:v>
                </c:pt>
                <c:pt idx="1926">
                  <c:v>-6.23107E-3</c:v>
                </c:pt>
                <c:pt idx="1927" formatCode="General">
                  <c:v>-1.6156199999999999E-2</c:v>
                </c:pt>
                <c:pt idx="1928" formatCode="General">
                  <c:v>-2.6431099999999999E-2</c:v>
                </c:pt>
                <c:pt idx="1929" formatCode="General">
                  <c:v>-3.7110200000000003E-2</c:v>
                </c:pt>
                <c:pt idx="1930" formatCode="General">
                  <c:v>-4.82198E-2</c:v>
                </c:pt>
                <c:pt idx="1931" formatCode="General">
                  <c:v>-5.9737800000000001E-2</c:v>
                </c:pt>
                <c:pt idx="1932" formatCode="General">
                  <c:v>-7.1580199999999997E-2</c:v>
                </c:pt>
                <c:pt idx="1933" formatCode="General">
                  <c:v>-8.3602099999999999E-2</c:v>
                </c:pt>
                <c:pt idx="1934" formatCode="General">
                  <c:v>-9.5632499999999995E-2</c:v>
                </c:pt>
                <c:pt idx="1935" formatCode="General">
                  <c:v>-0.107525</c:v>
                </c:pt>
                <c:pt idx="1936" formatCode="General">
                  <c:v>-0.119196</c:v>
                </c:pt>
                <c:pt idx="1937" formatCode="General">
                  <c:v>-0.13063</c:v>
                </c:pt>
                <c:pt idx="1938" formatCode="General">
                  <c:v>-0.141873</c:v>
                </c:pt>
                <c:pt idx="1939" formatCode="General">
                  <c:v>-0.153007</c:v>
                </c:pt>
                <c:pt idx="1940" formatCode="General">
                  <c:v>-0.164108</c:v>
                </c:pt>
                <c:pt idx="1941" formatCode="General">
                  <c:v>-0.17519100000000001</c:v>
                </c:pt>
                <c:pt idx="1942" formatCode="General">
                  <c:v>-0.186198</c:v>
                </c:pt>
                <c:pt idx="1943" formatCode="General">
                  <c:v>-0.19703100000000001</c:v>
                </c:pt>
                <c:pt idx="1944" formatCode="General">
                  <c:v>-0.20762700000000001</c:v>
                </c:pt>
                <c:pt idx="1945" formatCode="General">
                  <c:v>-0.217997</c:v>
                </c:pt>
                <c:pt idx="1946" formatCode="General">
                  <c:v>-0.22821900000000001</c:v>
                </c:pt>
                <c:pt idx="1947" formatCode="General">
                  <c:v>-0.23840600000000001</c:v>
                </c:pt>
                <c:pt idx="1948" formatCode="General">
                  <c:v>-0.248667</c:v>
                </c:pt>
                <c:pt idx="1949" formatCode="General">
                  <c:v>-0.25908399999999998</c:v>
                </c:pt>
                <c:pt idx="1950" formatCode="General">
                  <c:v>-0.269677</c:v>
                </c:pt>
                <c:pt idx="1951" formatCode="General">
                  <c:v>-0.28039700000000001</c:v>
                </c:pt>
                <c:pt idx="1952" formatCode="General">
                  <c:v>-0.29114600000000002</c:v>
                </c:pt>
                <c:pt idx="1953" formatCode="General">
                  <c:v>-0.301819</c:v>
                </c:pt>
                <c:pt idx="1954" formatCode="General">
                  <c:v>-0.31233300000000003</c:v>
                </c:pt>
                <c:pt idx="1955" formatCode="General">
                  <c:v>-0.32263799999999998</c:v>
                </c:pt>
                <c:pt idx="1956" formatCode="General">
                  <c:v>-0.33271600000000001</c:v>
                </c:pt>
                <c:pt idx="1957" formatCode="General">
                  <c:v>-0.34257100000000001</c:v>
                </c:pt>
                <c:pt idx="1958" formatCode="General">
                  <c:v>-0.35220200000000002</c:v>
                </c:pt>
                <c:pt idx="1959" formatCode="General">
                  <c:v>-0.36158400000000002</c:v>
                </c:pt>
                <c:pt idx="1960" formatCode="General">
                  <c:v>-0.370666</c:v>
                </c:pt>
                <c:pt idx="1961" formatCode="General">
                  <c:v>-0.37937799999999999</c:v>
                </c:pt>
                <c:pt idx="1962" formatCode="General">
                  <c:v>-0.38764100000000001</c:v>
                </c:pt>
                <c:pt idx="1963" formatCode="General">
                  <c:v>-0.39538299999999998</c:v>
                </c:pt>
                <c:pt idx="1964" formatCode="General">
                  <c:v>-0.40255099999999999</c:v>
                </c:pt>
                <c:pt idx="1965" formatCode="General">
                  <c:v>-0.40914200000000001</c:v>
                </c:pt>
                <c:pt idx="1966" formatCode="General">
                  <c:v>-0.41520299999999999</c:v>
                </c:pt>
                <c:pt idx="1967" formatCode="General">
                  <c:v>-0.42082399999999998</c:v>
                </c:pt>
                <c:pt idx="1968" formatCode="General">
                  <c:v>-0.42610100000000001</c:v>
                </c:pt>
                <c:pt idx="1969" formatCode="General">
                  <c:v>-0.431116</c:v>
                </c:pt>
                <c:pt idx="1970" formatCode="General">
                  <c:v>-0.43591000000000002</c:v>
                </c:pt>
                <c:pt idx="1971" formatCode="General">
                  <c:v>-0.44048399999999999</c:v>
                </c:pt>
                <c:pt idx="1972" formatCode="General">
                  <c:v>-0.44480799999999998</c:v>
                </c:pt>
                <c:pt idx="1973" formatCode="General">
                  <c:v>-0.448851</c:v>
                </c:pt>
                <c:pt idx="1974" formatCode="General">
                  <c:v>-0.45262000000000002</c:v>
                </c:pt>
                <c:pt idx="1975" formatCode="General">
                  <c:v>-0.456175</c:v>
                </c:pt>
                <c:pt idx="1976" formatCode="General">
                  <c:v>-0.45960200000000001</c:v>
                </c:pt>
                <c:pt idx="1977" formatCode="General">
                  <c:v>-0.46296199999999998</c:v>
                </c:pt>
                <c:pt idx="1978" formatCode="General">
                  <c:v>-0.46625899999999998</c:v>
                </c:pt>
                <c:pt idx="1979" formatCode="General">
                  <c:v>-0.469445</c:v>
                </c:pt>
                <c:pt idx="1980" formatCode="General">
                  <c:v>-0.47244199999999997</c:v>
                </c:pt>
                <c:pt idx="1981" formatCode="General">
                  <c:v>-0.47516000000000003</c:v>
                </c:pt>
                <c:pt idx="1982" formatCode="General">
                  <c:v>-0.47751300000000002</c:v>
                </c:pt>
                <c:pt idx="1983" formatCode="General">
                  <c:v>-0.47943200000000002</c:v>
                </c:pt>
                <c:pt idx="1984" formatCode="General">
                  <c:v>-0.480877</c:v>
                </c:pt>
                <c:pt idx="1985" formatCode="General">
                  <c:v>-0.48183900000000002</c:v>
                </c:pt>
                <c:pt idx="1986" formatCode="General">
                  <c:v>-0.482325</c:v>
                </c:pt>
                <c:pt idx="1987" formatCode="General">
                  <c:v>-0.48233799999999999</c:v>
                </c:pt>
                <c:pt idx="1988" formatCode="General">
                  <c:v>-0.48186499999999999</c:v>
                </c:pt>
                <c:pt idx="1989" formatCode="General">
                  <c:v>-0.48086600000000002</c:v>
                </c:pt>
                <c:pt idx="1990" formatCode="General">
                  <c:v>-0.479294</c:v>
                </c:pt>
                <c:pt idx="1991" formatCode="General">
                  <c:v>-0.47711300000000001</c:v>
                </c:pt>
                <c:pt idx="1992" formatCode="General">
                  <c:v>-0.47432600000000003</c:v>
                </c:pt>
                <c:pt idx="1993" formatCode="General">
                  <c:v>-0.47098200000000001</c:v>
                </c:pt>
                <c:pt idx="1994" formatCode="General">
                  <c:v>-0.467173</c:v>
                </c:pt>
                <c:pt idx="1995" formatCode="General">
                  <c:v>-0.46301100000000001</c:v>
                </c:pt>
                <c:pt idx="1996" formatCode="General">
                  <c:v>-0.458596</c:v>
                </c:pt>
                <c:pt idx="1997" formatCode="General">
                  <c:v>-0.45400000000000001</c:v>
                </c:pt>
                <c:pt idx="1998" formatCode="General">
                  <c:v>-0.44925799999999999</c:v>
                </c:pt>
                <c:pt idx="1999" formatCode="General">
                  <c:v>-0.44438</c:v>
                </c:pt>
                <c:pt idx="2000" formatCode="General">
                  <c:v>-0.43936500000000001</c:v>
                </c:pt>
                <c:pt idx="2001" formatCode="General">
                  <c:v>-0.43421199999999999</c:v>
                </c:pt>
                <c:pt idx="2002" formatCode="General">
                  <c:v>-0.42893599999999998</c:v>
                </c:pt>
                <c:pt idx="2003" formatCode="General">
                  <c:v>-0.42355799999999999</c:v>
                </c:pt>
                <c:pt idx="2004" formatCode="General">
                  <c:v>-0.41809800000000003</c:v>
                </c:pt>
                <c:pt idx="2005" formatCode="General">
                  <c:v>-0.41256399999999999</c:v>
                </c:pt>
                <c:pt idx="2006" formatCode="General">
                  <c:v>-0.40693200000000002</c:v>
                </c:pt>
                <c:pt idx="2007" formatCode="General">
                  <c:v>-0.40113900000000002</c:v>
                </c:pt>
                <c:pt idx="2008" formatCode="General">
                  <c:v>-0.39508399999999999</c:v>
                </c:pt>
                <c:pt idx="2009" formatCode="General">
                  <c:v>-0.38865300000000003</c:v>
                </c:pt>
                <c:pt idx="2010" formatCode="General">
                  <c:v>-0.38175199999999998</c:v>
                </c:pt>
                <c:pt idx="2011" formatCode="General">
                  <c:v>-0.374336</c:v>
                </c:pt>
                <c:pt idx="2012" formatCode="General">
                  <c:v>-0.36641899999999999</c:v>
                </c:pt>
                <c:pt idx="2013" formatCode="General">
                  <c:v>-0.35805700000000001</c:v>
                </c:pt>
                <c:pt idx="2014" formatCode="General">
                  <c:v>-0.349333</c:v>
                </c:pt>
                <c:pt idx="2015" formatCode="General">
                  <c:v>-0.34032400000000002</c:v>
                </c:pt>
                <c:pt idx="2016" formatCode="General">
                  <c:v>-0.33108700000000002</c:v>
                </c:pt>
                <c:pt idx="2017" formatCode="General">
                  <c:v>-0.32164399999999999</c:v>
                </c:pt>
                <c:pt idx="2018" formatCode="General">
                  <c:v>-0.31199500000000002</c:v>
                </c:pt>
                <c:pt idx="2019" formatCode="General">
                  <c:v>-0.30213299999999998</c:v>
                </c:pt>
                <c:pt idx="2020" formatCode="General">
                  <c:v>-0.29207300000000003</c:v>
                </c:pt>
                <c:pt idx="2021" formatCode="General">
                  <c:v>-0.28186699999999998</c:v>
                </c:pt>
                <c:pt idx="2022" formatCode="General">
                  <c:v>-0.27160400000000001</c:v>
                </c:pt>
                <c:pt idx="2023" formatCode="General">
                  <c:v>-0.26138699999999998</c:v>
                </c:pt>
                <c:pt idx="2024" formatCode="General">
                  <c:v>-0.251307</c:v>
                </c:pt>
                <c:pt idx="2025" formatCode="General">
                  <c:v>-0.24141399999999999</c:v>
                </c:pt>
                <c:pt idx="2026" formatCode="General">
                  <c:v>-0.23169699999999999</c:v>
                </c:pt>
                <c:pt idx="2027" formatCode="General">
                  <c:v>-0.22209100000000001</c:v>
                </c:pt>
                <c:pt idx="2028" formatCode="General">
                  <c:v>-0.21249999999999999</c:v>
                </c:pt>
                <c:pt idx="2029" formatCode="General">
                  <c:v>-0.20283699999999999</c:v>
                </c:pt>
                <c:pt idx="2030" formatCode="General">
                  <c:v>-0.193047</c:v>
                </c:pt>
                <c:pt idx="2031" formatCode="General">
                  <c:v>-0.18312899999999999</c:v>
                </c:pt>
                <c:pt idx="2032" formatCode="General">
                  <c:v>-0.173124</c:v>
                </c:pt>
                <c:pt idx="2033" formatCode="General">
                  <c:v>-0.16309399999999999</c:v>
                </c:pt>
                <c:pt idx="2034" formatCode="General">
                  <c:v>-0.15309200000000001</c:v>
                </c:pt>
                <c:pt idx="2035" formatCode="General">
                  <c:v>-0.14313600000000001</c:v>
                </c:pt>
                <c:pt idx="2036" formatCode="General">
                  <c:v>-0.13320299999999999</c:v>
                </c:pt>
                <c:pt idx="2037" formatCode="General">
                  <c:v>-0.123238</c:v>
                </c:pt>
                <c:pt idx="2038" formatCode="General">
                  <c:v>-0.113174</c:v>
                </c:pt>
                <c:pt idx="2039" formatCode="General">
                  <c:v>-0.10297099999999999</c:v>
                </c:pt>
                <c:pt idx="2040" formatCode="General">
                  <c:v>-9.2630900000000002E-2</c:v>
                </c:pt>
                <c:pt idx="2041" formatCode="General">
                  <c:v>-8.2210099999999994E-2</c:v>
                </c:pt>
                <c:pt idx="2042" formatCode="General">
                  <c:v>-7.1801699999999996E-2</c:v>
                </c:pt>
                <c:pt idx="2043" formatCode="General">
                  <c:v>-6.1504400000000001E-2</c:v>
                </c:pt>
                <c:pt idx="2044" formatCode="General">
                  <c:v>-5.1391899999999997E-2</c:v>
                </c:pt>
                <c:pt idx="2045" formatCode="General">
                  <c:v>-4.1492899999999999E-2</c:v>
                </c:pt>
                <c:pt idx="2046" formatCode="General">
                  <c:v>-3.1791800000000002E-2</c:v>
                </c:pt>
                <c:pt idx="2047" formatCode="General">
                  <c:v>-2.2244400000000001E-2</c:v>
                </c:pt>
                <c:pt idx="2048" formatCode="General">
                  <c:v>-1.28021E-2</c:v>
                </c:pt>
                <c:pt idx="2049">
                  <c:v>-3.4372199999999999E-3</c:v>
                </c:pt>
                <c:pt idx="2050">
                  <c:v>5.8385700000000004E-3</c:v>
                </c:pt>
                <c:pt idx="2051" formatCode="General">
                  <c:v>1.4973999999999999E-2</c:v>
                </c:pt>
                <c:pt idx="2052" formatCode="General">
                  <c:v>2.38972E-2</c:v>
                </c:pt>
                <c:pt idx="2053" formatCode="General">
                  <c:v>3.2547300000000001E-2</c:v>
                </c:pt>
                <c:pt idx="2054" formatCode="General">
                  <c:v>4.0898299999999999E-2</c:v>
                </c:pt>
                <c:pt idx="2055" formatCode="General">
                  <c:v>4.8965300000000003E-2</c:v>
                </c:pt>
                <c:pt idx="2056" formatCode="General">
                  <c:v>5.6791399999999999E-2</c:v>
                </c:pt>
                <c:pt idx="2057" formatCode="General">
                  <c:v>6.4426600000000001E-2</c:v>
                </c:pt>
                <c:pt idx="2058" formatCode="General">
                  <c:v>7.1905200000000002E-2</c:v>
                </c:pt>
                <c:pt idx="2059" formatCode="General">
                  <c:v>7.9230700000000001E-2</c:v>
                </c:pt>
                <c:pt idx="2060" formatCode="General">
                  <c:v>8.6376599999999998E-2</c:v>
                </c:pt>
                <c:pt idx="2061" formatCode="General">
                  <c:v>9.3306500000000001E-2</c:v>
                </c:pt>
                <c:pt idx="2062" formatCode="General">
                  <c:v>0.10000199999999999</c:v>
                </c:pt>
                <c:pt idx="2063" formatCode="General">
                  <c:v>0.10648100000000001</c:v>
                </c:pt>
                <c:pt idx="2064" formatCode="General">
                  <c:v>0.112792</c:v>
                </c:pt>
                <c:pt idx="2065" formatCode="General">
                  <c:v>0.118994</c:v>
                </c:pt>
                <c:pt idx="2066" formatCode="General">
                  <c:v>0.12512499999999999</c:v>
                </c:pt>
                <c:pt idx="2067" formatCode="General">
                  <c:v>0.131184</c:v>
                </c:pt>
                <c:pt idx="2068" formatCode="General">
                  <c:v>0.137127</c:v>
                </c:pt>
                <c:pt idx="2069" formatCode="General">
                  <c:v>0.14288899999999999</c:v>
                </c:pt>
                <c:pt idx="2070" formatCode="General">
                  <c:v>0.14840500000000001</c:v>
                </c:pt>
                <c:pt idx="2071" formatCode="General">
                  <c:v>0.15362899999999999</c:v>
                </c:pt>
                <c:pt idx="2072" formatCode="General">
                  <c:v>0.158551</c:v>
                </c:pt>
                <c:pt idx="2073" formatCode="General">
                  <c:v>0.16319900000000001</c:v>
                </c:pt>
                <c:pt idx="2074" formatCode="General">
                  <c:v>0.16762099999999999</c:v>
                </c:pt>
                <c:pt idx="2075" formatCode="General">
                  <c:v>0.17185300000000001</c:v>
                </c:pt>
                <c:pt idx="2076" formatCode="General">
                  <c:v>0.17588799999999999</c:v>
                </c:pt>
                <c:pt idx="2077" formatCode="General">
                  <c:v>0.179675</c:v>
                </c:pt>
                <c:pt idx="2078" formatCode="General">
                  <c:v>0.183141</c:v>
                </c:pt>
                <c:pt idx="2079" formatCode="General">
                  <c:v>0.186223</c:v>
                </c:pt>
                <c:pt idx="2080" formatCode="General">
                  <c:v>0.18889300000000001</c:v>
                </c:pt>
                <c:pt idx="2081" formatCode="General">
                  <c:v>0.19117500000000001</c:v>
                </c:pt>
                <c:pt idx="2082" formatCode="General">
                  <c:v>0.193134</c:v>
                </c:pt>
                <c:pt idx="2083" formatCode="General">
                  <c:v>0.194857</c:v>
                </c:pt>
                <c:pt idx="2084" formatCode="General">
                  <c:v>0.19641700000000001</c:v>
                </c:pt>
                <c:pt idx="2085" formatCode="General">
                  <c:v>0.197852</c:v>
                </c:pt>
                <c:pt idx="2086" formatCode="General">
                  <c:v>0.19916</c:v>
                </c:pt>
                <c:pt idx="2087" formatCode="General">
                  <c:v>0.20030999999999999</c:v>
                </c:pt>
                <c:pt idx="2088" formatCode="General">
                  <c:v>0.20127999999999999</c:v>
                </c:pt>
                <c:pt idx="2089" formatCode="General">
                  <c:v>0.20208699999999999</c:v>
                </c:pt>
                <c:pt idx="2090" formatCode="General">
                  <c:v>0.202795</c:v>
                </c:pt>
                <c:pt idx="2091" formatCode="General">
                  <c:v>0.203485</c:v>
                </c:pt>
                <c:pt idx="2092" formatCode="General">
                  <c:v>0.20421500000000001</c:v>
                </c:pt>
                <c:pt idx="2093" formatCode="General">
                  <c:v>0.204986</c:v>
                </c:pt>
                <c:pt idx="2094" formatCode="General">
                  <c:v>0.205735</c:v>
                </c:pt>
                <c:pt idx="2095" formatCode="General">
                  <c:v>0.20635100000000001</c:v>
                </c:pt>
                <c:pt idx="2096" formatCode="General">
                  <c:v>0.20671999999999999</c:v>
                </c:pt>
                <c:pt idx="2097" formatCode="General">
                  <c:v>0.206765</c:v>
                </c:pt>
                <c:pt idx="2098" formatCode="General">
                  <c:v>0.20646600000000001</c:v>
                </c:pt>
                <c:pt idx="2099" formatCode="General">
                  <c:v>0.20585200000000001</c:v>
                </c:pt>
                <c:pt idx="2100" formatCode="General">
                  <c:v>0.204981</c:v>
                </c:pt>
                <c:pt idx="2101" formatCode="General">
                  <c:v>0.203907</c:v>
                </c:pt>
                <c:pt idx="2102" formatCode="General">
                  <c:v>0.202655</c:v>
                </c:pt>
                <c:pt idx="2103" formatCode="General">
                  <c:v>0.20120099999999999</c:v>
                </c:pt>
                <c:pt idx="2104" formatCode="General">
                  <c:v>0.199489</c:v>
                </c:pt>
                <c:pt idx="2105" formatCode="General">
                  <c:v>0.197465</c:v>
                </c:pt>
                <c:pt idx="2106" formatCode="General">
                  <c:v>0.19512199999999999</c:v>
                </c:pt>
                <c:pt idx="2107" formatCode="General">
                  <c:v>0.19250800000000001</c:v>
                </c:pt>
                <c:pt idx="2108" formatCode="General">
                  <c:v>0.18970100000000001</c:v>
                </c:pt>
                <c:pt idx="2109" formatCode="General">
                  <c:v>0.186774</c:v>
                </c:pt>
                <c:pt idx="2110" formatCode="General">
                  <c:v>0.18377099999999999</c:v>
                </c:pt>
                <c:pt idx="2111" formatCode="General">
                  <c:v>0.18071000000000001</c:v>
                </c:pt>
                <c:pt idx="2112" formatCode="General">
                  <c:v>0.17758199999999999</c:v>
                </c:pt>
                <c:pt idx="2113" formatCode="General">
                  <c:v>0.17435700000000001</c:v>
                </c:pt>
                <c:pt idx="2114" formatCode="General">
                  <c:v>0.17100599999999999</c:v>
                </c:pt>
                <c:pt idx="2115" formatCode="General">
                  <c:v>0.16750899999999999</c:v>
                </c:pt>
                <c:pt idx="2116" formatCode="General">
                  <c:v>0.16386500000000001</c:v>
                </c:pt>
                <c:pt idx="2117" formatCode="General">
                  <c:v>0.16008900000000001</c:v>
                </c:pt>
                <c:pt idx="2118" formatCode="General">
                  <c:v>0.15620200000000001</c:v>
                </c:pt>
                <c:pt idx="2119" formatCode="General">
                  <c:v>0.15223700000000001</c:v>
                </c:pt>
                <c:pt idx="2120" formatCode="General">
                  <c:v>0.148231</c:v>
                </c:pt>
                <c:pt idx="2121" formatCode="General">
                  <c:v>0.144203</c:v>
                </c:pt>
                <c:pt idx="2122" formatCode="General">
                  <c:v>0.14013999999999999</c:v>
                </c:pt>
                <c:pt idx="2123" formatCode="General">
                  <c:v>0.135993</c:v>
                </c:pt>
                <c:pt idx="2124" formatCode="General">
                  <c:v>0.13169800000000001</c:v>
                </c:pt>
                <c:pt idx="2125" formatCode="General">
                  <c:v>0.127194</c:v>
                </c:pt>
                <c:pt idx="2126" formatCode="General">
                  <c:v>0.12243800000000001</c:v>
                </c:pt>
                <c:pt idx="2127" formatCode="General">
                  <c:v>0.11741699999999999</c:v>
                </c:pt>
                <c:pt idx="2128" formatCode="General">
                  <c:v>0.112146</c:v>
                </c:pt>
                <c:pt idx="2129" formatCode="General">
                  <c:v>0.106669</c:v>
                </c:pt>
                <c:pt idx="2130" formatCode="General">
                  <c:v>0.10105</c:v>
                </c:pt>
                <c:pt idx="2131" formatCode="General">
                  <c:v>9.5356899999999994E-2</c:v>
                </c:pt>
                <c:pt idx="2132" formatCode="General">
                  <c:v>8.9652700000000002E-2</c:v>
                </c:pt>
                <c:pt idx="2133" formatCode="General">
                  <c:v>8.3981700000000006E-2</c:v>
                </c:pt>
                <c:pt idx="2134" formatCode="General">
                  <c:v>7.8355300000000003E-2</c:v>
                </c:pt>
                <c:pt idx="2135" formatCode="General">
                  <c:v>7.2743799999999997E-2</c:v>
                </c:pt>
                <c:pt idx="2136" formatCode="General">
                  <c:v>6.7084699999999997E-2</c:v>
                </c:pt>
                <c:pt idx="2137" formatCode="General">
                  <c:v>6.13222E-2</c:v>
                </c:pt>
                <c:pt idx="2138" formatCode="General">
                  <c:v>5.54609E-2</c:v>
                </c:pt>
                <c:pt idx="2139" formatCode="General">
                  <c:v>4.9587899999999997E-2</c:v>
                </c:pt>
                <c:pt idx="2140" formatCode="General">
                  <c:v>4.3832000000000003E-2</c:v>
                </c:pt>
                <c:pt idx="2141" formatCode="General">
                  <c:v>3.8285E-2</c:v>
                </c:pt>
                <c:pt idx="2142" formatCode="General">
                  <c:v>3.2944599999999997E-2</c:v>
                </c:pt>
                <c:pt idx="2143" formatCode="General">
                  <c:v>2.7715900000000002E-2</c:v>
                </c:pt>
                <c:pt idx="2144" formatCode="General">
                  <c:v>2.24561E-2</c:v>
                </c:pt>
                <c:pt idx="2145" formatCode="General">
                  <c:v>1.7027E-2</c:v>
                </c:pt>
                <c:pt idx="2146" formatCode="General">
                  <c:v>1.1341499999999999E-2</c:v>
                </c:pt>
                <c:pt idx="2147">
                  <c:v>5.3999E-3</c:v>
                </c:pt>
                <c:pt idx="2148">
                  <c:v>-6.9837199999999995E-4</c:v>
                </c:pt>
                <c:pt idx="2149">
                  <c:v>-6.7915600000000003E-3</c:v>
                </c:pt>
                <c:pt idx="2150" formatCode="General">
                  <c:v>-1.2737E-2</c:v>
                </c:pt>
                <c:pt idx="2151" formatCode="General">
                  <c:v>-1.8490199999999998E-2</c:v>
                </c:pt>
                <c:pt idx="2152" formatCode="General">
                  <c:v>-2.4131099999999999E-2</c:v>
                </c:pt>
                <c:pt idx="2153" formatCode="General">
                  <c:v>-2.98234E-2</c:v>
                </c:pt>
                <c:pt idx="2154" formatCode="General">
                  <c:v>-3.5730900000000003E-2</c:v>
                </c:pt>
                <c:pt idx="2155" formatCode="General">
                  <c:v>-4.1932900000000002E-2</c:v>
                </c:pt>
                <c:pt idx="2156" formatCode="General">
                  <c:v>-4.8374500000000001E-2</c:v>
                </c:pt>
                <c:pt idx="2157" formatCode="General">
                  <c:v>-5.4874600000000003E-2</c:v>
                </c:pt>
                <c:pt idx="2158" formatCode="General">
                  <c:v>-6.1188100000000002E-2</c:v>
                </c:pt>
                <c:pt idx="2159" formatCode="General">
                  <c:v>-6.7099699999999998E-2</c:v>
                </c:pt>
                <c:pt idx="2160" formatCode="General">
                  <c:v>-7.2507199999999994E-2</c:v>
                </c:pt>
                <c:pt idx="2161" formatCode="General">
                  <c:v>-7.7461600000000005E-2</c:v>
                </c:pt>
                <c:pt idx="2162" formatCode="General">
                  <c:v>-8.2147200000000004E-2</c:v>
                </c:pt>
                <c:pt idx="2163" formatCode="General">
                  <c:v>-8.68091E-2</c:v>
                </c:pt>
                <c:pt idx="2164" formatCode="General">
                  <c:v>-9.1647099999999995E-2</c:v>
                </c:pt>
                <c:pt idx="2165" formatCode="General">
                  <c:v>-9.6721399999999999E-2</c:v>
                </c:pt>
                <c:pt idx="2166" formatCode="General">
                  <c:v>-0.10191799999999999</c:v>
                </c:pt>
                <c:pt idx="2167" formatCode="General">
                  <c:v>-0.107002</c:v>
                </c:pt>
                <c:pt idx="2168" formatCode="General">
                  <c:v>-0.111737</c:v>
                </c:pt>
                <c:pt idx="2169" formatCode="General">
                  <c:v>-0.11600000000000001</c:v>
                </c:pt>
                <c:pt idx="2170" formatCode="General">
                  <c:v>-0.11984400000000001</c:v>
                </c:pt>
                <c:pt idx="2171" formatCode="General">
                  <c:v>-0.123474</c:v>
                </c:pt>
                <c:pt idx="2172" formatCode="General">
                  <c:v>-0.12717700000000001</c:v>
                </c:pt>
                <c:pt idx="2173" formatCode="General">
                  <c:v>-0.13120799999999999</c:v>
                </c:pt>
                <c:pt idx="2174" formatCode="General">
                  <c:v>-0.135687</c:v>
                </c:pt>
                <c:pt idx="2175" formatCode="General">
                  <c:v>-0.140543</c:v>
                </c:pt>
                <c:pt idx="2176" formatCode="General">
                  <c:v>-0.145541</c:v>
                </c:pt>
                <c:pt idx="2177" formatCode="General">
                  <c:v>-0.15038499999999999</c:v>
                </c:pt>
                <c:pt idx="2178" formatCode="General">
                  <c:v>-0.15484200000000001</c:v>
                </c:pt>
                <c:pt idx="2179" formatCode="General">
                  <c:v>-0.15883900000000001</c:v>
                </c:pt>
                <c:pt idx="2180" formatCode="General">
                  <c:v>-0.16248499999999999</c:v>
                </c:pt>
                <c:pt idx="2181" formatCode="General">
                  <c:v>-0.16602</c:v>
                </c:pt>
                <c:pt idx="2182" formatCode="General">
                  <c:v>-0.16970499999999999</c:v>
                </c:pt>
                <c:pt idx="2183" formatCode="General">
                  <c:v>-0.17369599999999999</c:v>
                </c:pt>
                <c:pt idx="2184" formatCode="General">
                  <c:v>-0.17795900000000001</c:v>
                </c:pt>
                <c:pt idx="2185" formatCode="General">
                  <c:v>-0.18226999999999999</c:v>
                </c:pt>
                <c:pt idx="2186" formatCode="General">
                  <c:v>-0.18629299999999999</c:v>
                </c:pt>
                <c:pt idx="2187" formatCode="General">
                  <c:v>-0.189721</c:v>
                </c:pt>
                <c:pt idx="2188" formatCode="General">
                  <c:v>-0.19240499999999999</c:v>
                </c:pt>
                <c:pt idx="2189" formatCode="General">
                  <c:v>-0.19441600000000001</c:v>
                </c:pt>
                <c:pt idx="2190" formatCode="General">
                  <c:v>-0.196021</c:v>
                </c:pt>
                <c:pt idx="2191" formatCode="General">
                  <c:v>-0.19756199999999999</c:v>
                </c:pt>
                <c:pt idx="2192" formatCode="General">
                  <c:v>-0.19930999999999999</c:v>
                </c:pt>
                <c:pt idx="2193" formatCode="General">
                  <c:v>-0.20136200000000001</c:v>
                </c:pt>
                <c:pt idx="2194" formatCode="General">
                  <c:v>-0.20360900000000001</c:v>
                </c:pt>
                <c:pt idx="2195" formatCode="General">
                  <c:v>-0.20580699999999999</c:v>
                </c:pt>
                <c:pt idx="2196" formatCode="General">
                  <c:v>-0.20768900000000001</c:v>
                </c:pt>
                <c:pt idx="2197" formatCode="General">
                  <c:v>-0.20908399999999999</c:v>
                </c:pt>
                <c:pt idx="2198" formatCode="General">
                  <c:v>-0.20999899999999999</c:v>
                </c:pt>
                <c:pt idx="2199" formatCode="General">
                  <c:v>-0.21062400000000001</c:v>
                </c:pt>
                <c:pt idx="2200" formatCode="General">
                  <c:v>-0.211261</c:v>
                </c:pt>
                <c:pt idx="2201" formatCode="General">
                  <c:v>-0.21219499999999999</c:v>
                </c:pt>
                <c:pt idx="2202" formatCode="General">
                  <c:v>-0.21357100000000001</c:v>
                </c:pt>
                <c:pt idx="2203" formatCode="General">
                  <c:v>-0.21532100000000001</c:v>
                </c:pt>
                <c:pt idx="2204" formatCode="General">
                  <c:v>-0.21718699999999999</c:v>
                </c:pt>
                <c:pt idx="2205" formatCode="General">
                  <c:v>-0.21882199999999999</c:v>
                </c:pt>
                <c:pt idx="2206" formatCode="General">
                  <c:v>-0.21992700000000001</c:v>
                </c:pt>
                <c:pt idx="2207" formatCode="General">
                  <c:v>-0.22037000000000001</c:v>
                </c:pt>
                <c:pt idx="2208" formatCode="General">
                  <c:v>-0.22022800000000001</c:v>
                </c:pt>
                <c:pt idx="2209" formatCode="General">
                  <c:v>-0.21974299999999999</c:v>
                </c:pt>
                <c:pt idx="2210" formatCode="General">
                  <c:v>-0.21920000000000001</c:v>
                </c:pt>
                <c:pt idx="2211" formatCode="General">
                  <c:v>-0.21879499999999999</c:v>
                </c:pt>
                <c:pt idx="2212" formatCode="General">
                  <c:v>-0.21854100000000001</c:v>
                </c:pt>
                <c:pt idx="2213" formatCode="General">
                  <c:v>-0.21825900000000001</c:v>
                </c:pt>
                <c:pt idx="2214" formatCode="General">
                  <c:v>-0.21765699999999999</c:v>
                </c:pt>
                <c:pt idx="2215" formatCode="General">
                  <c:v>-0.21645700000000001</c:v>
                </c:pt>
                <c:pt idx="2216" formatCode="General">
                  <c:v>-0.21452499999999999</c:v>
                </c:pt>
                <c:pt idx="2217" formatCode="General">
                  <c:v>-0.21193799999999999</c:v>
                </c:pt>
                <c:pt idx="2218" formatCode="General">
                  <c:v>-0.20896100000000001</c:v>
                </c:pt>
                <c:pt idx="2219" formatCode="General">
                  <c:v>-0.20594599999999999</c:v>
                </c:pt>
                <c:pt idx="2220" formatCode="General">
                  <c:v>-0.20319400000000001</c:v>
                </c:pt>
                <c:pt idx="2221" formatCode="General">
                  <c:v>-0.20083599999999999</c:v>
                </c:pt>
                <c:pt idx="2222" formatCode="General">
                  <c:v>-0.198797</c:v>
                </c:pt>
              </c:numCache>
            </c:numRef>
          </c:yVal>
          <c:smooth val="1"/>
          <c:extLst>
            <c:ext xmlns:c16="http://schemas.microsoft.com/office/drawing/2014/chart" uri="{C3380CC4-5D6E-409C-BE32-E72D297353CC}">
              <c16:uniqueId val="{00000001-D2EC-4646-BEBB-06BE2A64D9F9}"/>
            </c:ext>
          </c:extLst>
        </c:ser>
        <c:dLbls>
          <c:showLegendKey val="0"/>
          <c:showVal val="0"/>
          <c:showCatName val="0"/>
          <c:showSerName val="0"/>
          <c:showPercent val="0"/>
          <c:showBubbleSize val="0"/>
        </c:dLbls>
        <c:axId val="141737344"/>
        <c:axId val="141743232"/>
      </c:scatterChart>
      <c:valAx>
        <c:axId val="141737344"/>
        <c:scaling>
          <c:orientation val="minMax"/>
          <c:max val="3.3"/>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141743232"/>
        <c:crossesAt val="-0.60000000000000009"/>
        <c:crossBetween val="midCat"/>
      </c:valAx>
      <c:valAx>
        <c:axId val="141743232"/>
        <c:scaling>
          <c:orientation val="minMax"/>
        </c:scaling>
        <c:delete val="0"/>
        <c:axPos val="l"/>
        <c:majorGridlines/>
        <c:title>
          <c:tx>
            <c:rich>
              <a:bodyPr/>
              <a:lstStyle/>
              <a:p>
                <a:pPr>
                  <a:defRPr/>
                </a:pPr>
                <a:r>
                  <a:rPr lang="en-US"/>
                  <a:t>Midspan Displacement (in)</a:t>
                </a:r>
              </a:p>
            </c:rich>
          </c:tx>
          <c:overlay val="0"/>
        </c:title>
        <c:numFmt formatCode="General" sourceLinked="1"/>
        <c:majorTickMark val="out"/>
        <c:minorTickMark val="none"/>
        <c:tickLblPos val="nextTo"/>
        <c:crossAx val="141737344"/>
        <c:crosses val="autoZero"/>
        <c:crossBetween val="midCat"/>
      </c:valAx>
    </c:plotArea>
    <c:legend>
      <c:legendPos val="b"/>
      <c:layout>
        <c:manualLayout>
          <c:xMode val="edge"/>
          <c:yMode val="edge"/>
          <c:x val="0.31000787401574803"/>
          <c:y val="0.89783664753770187"/>
          <c:w val="0.37998425196850394"/>
          <c:h val="0.10216335246229814"/>
        </c:manualLayout>
      </c:layout>
      <c:overlay val="0"/>
    </c:legend>
    <c:plotVisOnly val="1"/>
    <c:dispBlanksAs val="gap"/>
    <c:showDLblsOverMax val="0"/>
  </c:chart>
  <c:txPr>
    <a:bodyPr/>
    <a:lstStyle/>
    <a:p>
      <a:pPr>
        <a:defRPr b="0"/>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640529308836395"/>
          <c:y val="6.168066491688539E-2"/>
          <c:w val="0.81599759405074368"/>
          <c:h val="0.6142104111986002"/>
        </c:manualLayout>
      </c:layout>
      <c:scatterChart>
        <c:scatterStyle val="smoothMarker"/>
        <c:varyColors val="0"/>
        <c:ser>
          <c:idx val="3"/>
          <c:order val="0"/>
          <c:tx>
            <c:v>State-Space</c:v>
          </c:tx>
          <c:spPr>
            <a:ln w="19050">
              <a:solidFill>
                <a:schemeClr val="accent1"/>
              </a:solidFill>
            </a:ln>
          </c:spPr>
          <c:marker>
            <c:symbol val="none"/>
          </c:marker>
          <c:xVal>
            <c:numRef>
              <c:f>'double-span'!$R$9:$R$7883</c:f>
              <c:numCache>
                <c:formatCode>General</c:formatCode>
                <c:ptCount val="7875"/>
                <c:pt idx="0">
                  <c:v>0</c:v>
                </c:pt>
                <c:pt idx="1">
                  <c:v>1.3887083333401495E-3</c:v>
                </c:pt>
                <c:pt idx="2">
                  <c:v>2.777416666670085E-3</c:v>
                </c:pt>
                <c:pt idx="3">
                  <c:v>4.1661250000000205E-3</c:v>
                </c:pt>
                <c:pt idx="4">
                  <c:v>5.55483333334017E-3</c:v>
                </c:pt>
                <c:pt idx="5">
                  <c:v>6.9435416666701055E-3</c:v>
                </c:pt>
                <c:pt idx="6">
                  <c:v>8.332250000000041E-3</c:v>
                </c:pt>
                <c:pt idx="7">
                  <c:v>9.7209583333399685E-3</c:v>
                </c:pt>
                <c:pt idx="8">
                  <c:v>1.1109666666670126E-2</c:v>
                </c:pt>
                <c:pt idx="9">
                  <c:v>1.2498375000000062E-2</c:v>
                </c:pt>
                <c:pt idx="10">
                  <c:v>1.3887083333339989E-2</c:v>
                </c:pt>
                <c:pt idx="11">
                  <c:v>1.5275791666670147E-2</c:v>
                </c:pt>
                <c:pt idx="12">
                  <c:v>1.6664500000000082E-2</c:v>
                </c:pt>
                <c:pt idx="13">
                  <c:v>1.805320833334001E-2</c:v>
                </c:pt>
                <c:pt idx="14">
                  <c:v>1.9441916666670167E-2</c:v>
                </c:pt>
                <c:pt idx="15">
                  <c:v>2.0830625000000103E-2</c:v>
                </c:pt>
                <c:pt idx="16">
                  <c:v>2.221933333334003E-2</c:v>
                </c:pt>
                <c:pt idx="17">
                  <c:v>2.3608041666669966E-2</c:v>
                </c:pt>
                <c:pt idx="18">
                  <c:v>2.4996750000000123E-2</c:v>
                </c:pt>
                <c:pt idx="19">
                  <c:v>2.6385458333340051E-2</c:v>
                </c:pt>
                <c:pt idx="20">
                  <c:v>2.7774166666669986E-2</c:v>
                </c:pt>
                <c:pt idx="21">
                  <c:v>2.9162875000000144E-2</c:v>
                </c:pt>
                <c:pt idx="22">
                  <c:v>3.0551583333340071E-2</c:v>
                </c:pt>
                <c:pt idx="23">
                  <c:v>3.1940291666670007E-2</c:v>
                </c:pt>
                <c:pt idx="24">
                  <c:v>3.3329000000000164E-2</c:v>
                </c:pt>
                <c:pt idx="25">
                  <c:v>3.4717708333340092E-2</c:v>
                </c:pt>
                <c:pt idx="26">
                  <c:v>3.6106416666670027E-2</c:v>
                </c:pt>
                <c:pt idx="27">
                  <c:v>3.7495124999999963E-2</c:v>
                </c:pt>
                <c:pt idx="28">
                  <c:v>3.8883833333340112E-2</c:v>
                </c:pt>
                <c:pt idx="29">
                  <c:v>4.0272541666670048E-2</c:v>
                </c:pt>
                <c:pt idx="30">
                  <c:v>4.1661249999999983E-2</c:v>
                </c:pt>
                <c:pt idx="31">
                  <c:v>4.3049958333340133E-2</c:v>
                </c:pt>
                <c:pt idx="32">
                  <c:v>4.4438666666670068E-2</c:v>
                </c:pt>
                <c:pt idx="33">
                  <c:v>4.5827375000000004E-2</c:v>
                </c:pt>
                <c:pt idx="34">
                  <c:v>4.7216083333340153E-2</c:v>
                </c:pt>
                <c:pt idx="35">
                  <c:v>4.8604791666670089E-2</c:v>
                </c:pt>
                <c:pt idx="36">
                  <c:v>4.9993500000000024E-2</c:v>
                </c:pt>
                <c:pt idx="37">
                  <c:v>5.1382208333340174E-2</c:v>
                </c:pt>
                <c:pt idx="38">
                  <c:v>5.2770916666670109E-2</c:v>
                </c:pt>
                <c:pt idx="39">
                  <c:v>5.4159625000000045E-2</c:v>
                </c:pt>
                <c:pt idx="40">
                  <c:v>5.5548333333339972E-2</c:v>
                </c:pt>
                <c:pt idx="41">
                  <c:v>5.693704166667013E-2</c:v>
                </c:pt>
                <c:pt idx="42">
                  <c:v>5.8325750000000065E-2</c:v>
                </c:pt>
                <c:pt idx="43">
                  <c:v>5.9714458333339993E-2</c:v>
                </c:pt>
                <c:pt idx="44">
                  <c:v>6.110316666667015E-2</c:v>
                </c:pt>
                <c:pt idx="45">
                  <c:v>6.2491875000000086E-2</c:v>
                </c:pt>
                <c:pt idx="46">
                  <c:v>6.3880583333340013E-2</c:v>
                </c:pt>
                <c:pt idx="47">
                  <c:v>6.5269291666670171E-2</c:v>
                </c:pt>
                <c:pt idx="48">
                  <c:v>6.6658000000000106E-2</c:v>
                </c:pt>
                <c:pt idx="49">
                  <c:v>6.8046708333340034E-2</c:v>
                </c:pt>
                <c:pt idx="50">
                  <c:v>6.9435416666669969E-2</c:v>
                </c:pt>
                <c:pt idx="51">
                  <c:v>7.0824125000000127E-2</c:v>
                </c:pt>
                <c:pt idx="52">
                  <c:v>7.2212833333340054E-2</c:v>
                </c:pt>
                <c:pt idx="53">
                  <c:v>7.360154166666999E-2</c:v>
                </c:pt>
                <c:pt idx="54">
                  <c:v>7.4990250000000147E-2</c:v>
                </c:pt>
                <c:pt idx="55">
                  <c:v>7.6378958333340075E-2</c:v>
                </c:pt>
                <c:pt idx="56">
                  <c:v>7.776766666667001E-2</c:v>
                </c:pt>
                <c:pt idx="57">
                  <c:v>7.9156375000000168E-2</c:v>
                </c:pt>
                <c:pt idx="58">
                  <c:v>8.0545083333340095E-2</c:v>
                </c:pt>
                <c:pt idx="59">
                  <c:v>8.1933791666670031E-2</c:v>
                </c:pt>
                <c:pt idx="60">
                  <c:v>8.3322499999999966E-2</c:v>
                </c:pt>
                <c:pt idx="61">
                  <c:v>8.4711208333340116E-2</c:v>
                </c:pt>
                <c:pt idx="62">
                  <c:v>8.6099916666670051E-2</c:v>
                </c:pt>
                <c:pt idx="63">
                  <c:v>8.7488624999999987E-2</c:v>
                </c:pt>
                <c:pt idx="64">
                  <c:v>8.8877333333340136E-2</c:v>
                </c:pt>
                <c:pt idx="65">
                  <c:v>9.0266041666670072E-2</c:v>
                </c:pt>
                <c:pt idx="66">
                  <c:v>9.1654750000000007E-2</c:v>
                </c:pt>
                <c:pt idx="67">
                  <c:v>9.3043458333340157E-2</c:v>
                </c:pt>
                <c:pt idx="68">
                  <c:v>9.4432166666670092E-2</c:v>
                </c:pt>
                <c:pt idx="69">
                  <c:v>9.5820875000000028E-2</c:v>
                </c:pt>
                <c:pt idx="70">
                  <c:v>9.7209583333340177E-2</c:v>
                </c:pt>
                <c:pt idx="71">
                  <c:v>9.8598291666670113E-2</c:v>
                </c:pt>
                <c:pt idx="72">
                  <c:v>9.9987000000000048E-2</c:v>
                </c:pt>
                <c:pt idx="73">
                  <c:v>0.10137570833333998</c:v>
                </c:pt>
                <c:pt idx="74">
                  <c:v>0.10276441666667013</c:v>
                </c:pt>
                <c:pt idx="75">
                  <c:v>0.10415312500000007</c:v>
                </c:pt>
                <c:pt idx="76">
                  <c:v>0.10554183333334</c:v>
                </c:pt>
                <c:pt idx="77">
                  <c:v>0.10693054166667015</c:v>
                </c:pt>
                <c:pt idx="78">
                  <c:v>0.10831925000000009</c:v>
                </c:pt>
                <c:pt idx="79">
                  <c:v>0.10970795833334002</c:v>
                </c:pt>
                <c:pt idx="80">
                  <c:v>0.11109666666667017</c:v>
                </c:pt>
                <c:pt idx="81">
                  <c:v>0.11248537500000011</c:v>
                </c:pt>
                <c:pt idx="82">
                  <c:v>0.11387408333334004</c:v>
                </c:pt>
                <c:pt idx="83">
                  <c:v>0.11526279166666997</c:v>
                </c:pt>
                <c:pt idx="84">
                  <c:v>0.11665150000000013</c:v>
                </c:pt>
                <c:pt idx="85">
                  <c:v>0.11804020833334006</c:v>
                </c:pt>
                <c:pt idx="86">
                  <c:v>0.11942891666666999</c:v>
                </c:pt>
                <c:pt idx="87">
                  <c:v>0.12081762500000015</c:v>
                </c:pt>
                <c:pt idx="88">
                  <c:v>0.12220633333334008</c:v>
                </c:pt>
                <c:pt idx="89">
                  <c:v>0.12359504166667001</c:v>
                </c:pt>
                <c:pt idx="90">
                  <c:v>0.12498375000000017</c:v>
                </c:pt>
                <c:pt idx="91">
                  <c:v>0.1263724583333401</c:v>
                </c:pt>
                <c:pt idx="92">
                  <c:v>0.12776116666667003</c:v>
                </c:pt>
                <c:pt idx="93">
                  <c:v>0.12914987499999997</c:v>
                </c:pt>
                <c:pt idx="94">
                  <c:v>0.13053858333334012</c:v>
                </c:pt>
                <c:pt idx="95">
                  <c:v>0.13192729166667005</c:v>
                </c:pt>
                <c:pt idx="96">
                  <c:v>0.13331599999999999</c:v>
                </c:pt>
                <c:pt idx="97">
                  <c:v>0.13470470833334014</c:v>
                </c:pt>
                <c:pt idx="98">
                  <c:v>0.13609341666667008</c:v>
                </c:pt>
                <c:pt idx="99">
                  <c:v>0.13748212500000001</c:v>
                </c:pt>
                <c:pt idx="100">
                  <c:v>0.13887083333334016</c:v>
                </c:pt>
                <c:pt idx="101">
                  <c:v>0.1402595416666701</c:v>
                </c:pt>
                <c:pt idx="102">
                  <c:v>0.14164825000000003</c:v>
                </c:pt>
                <c:pt idx="103">
                  <c:v>0.14303695833334018</c:v>
                </c:pt>
                <c:pt idx="104">
                  <c:v>0.14442566666667012</c:v>
                </c:pt>
                <c:pt idx="105">
                  <c:v>0.14581437500000005</c:v>
                </c:pt>
                <c:pt idx="106">
                  <c:v>0.14720308333333998</c:v>
                </c:pt>
                <c:pt idx="107">
                  <c:v>0.14859179166667014</c:v>
                </c:pt>
                <c:pt idx="108">
                  <c:v>0.14998050000000007</c:v>
                </c:pt>
                <c:pt idx="109">
                  <c:v>0.15136920833334</c:v>
                </c:pt>
                <c:pt idx="110">
                  <c:v>0.15275791666667016</c:v>
                </c:pt>
                <c:pt idx="111">
                  <c:v>0.15414662500000009</c:v>
                </c:pt>
                <c:pt idx="112">
                  <c:v>0.15553533333334002</c:v>
                </c:pt>
                <c:pt idx="113">
                  <c:v>0.15692404166667018</c:v>
                </c:pt>
                <c:pt idx="114">
                  <c:v>0.15831275000000011</c:v>
                </c:pt>
                <c:pt idx="115">
                  <c:v>0.15970145833334004</c:v>
                </c:pt>
                <c:pt idx="116">
                  <c:v>0.16109016666666998</c:v>
                </c:pt>
                <c:pt idx="117">
                  <c:v>0.16247887500000013</c:v>
                </c:pt>
                <c:pt idx="118">
                  <c:v>0.16386758333334006</c:v>
                </c:pt>
                <c:pt idx="119">
                  <c:v>0.16525629166667</c:v>
                </c:pt>
                <c:pt idx="120">
                  <c:v>0.16664500000000015</c:v>
                </c:pt>
                <c:pt idx="121">
                  <c:v>0.16803370833334008</c:v>
                </c:pt>
                <c:pt idx="122">
                  <c:v>0.16942241666667002</c:v>
                </c:pt>
                <c:pt idx="123">
                  <c:v>0.17081112500000017</c:v>
                </c:pt>
                <c:pt idx="124">
                  <c:v>0.1721998333333401</c:v>
                </c:pt>
                <c:pt idx="125">
                  <c:v>0.17358854166667004</c:v>
                </c:pt>
                <c:pt idx="126">
                  <c:v>0.17497724999999997</c:v>
                </c:pt>
                <c:pt idx="127">
                  <c:v>0.17636595833334012</c:v>
                </c:pt>
                <c:pt idx="128">
                  <c:v>0.17775466666667006</c:v>
                </c:pt>
                <c:pt idx="129">
                  <c:v>0.17914337499999999</c:v>
                </c:pt>
                <c:pt idx="130">
                  <c:v>0.18053208333334014</c:v>
                </c:pt>
                <c:pt idx="131">
                  <c:v>0.18192079166667008</c:v>
                </c:pt>
                <c:pt idx="132">
                  <c:v>0.18330950000000001</c:v>
                </c:pt>
                <c:pt idx="133">
                  <c:v>0.18469820833334016</c:v>
                </c:pt>
                <c:pt idx="134">
                  <c:v>0.1860869166666701</c:v>
                </c:pt>
                <c:pt idx="135">
                  <c:v>0.18747562500000003</c:v>
                </c:pt>
                <c:pt idx="136">
                  <c:v>0.18886433333333996</c:v>
                </c:pt>
                <c:pt idx="137">
                  <c:v>0.19025304166667012</c:v>
                </c:pt>
                <c:pt idx="138">
                  <c:v>0.19164175000000006</c:v>
                </c:pt>
                <c:pt idx="139">
                  <c:v>0.19303045833333998</c:v>
                </c:pt>
                <c:pt idx="140">
                  <c:v>0.19441916666667014</c:v>
                </c:pt>
                <c:pt idx="141">
                  <c:v>0.19580787500000008</c:v>
                </c:pt>
                <c:pt idx="142">
                  <c:v>0.19719658333334</c:v>
                </c:pt>
                <c:pt idx="143">
                  <c:v>0.19858529166667016</c:v>
                </c:pt>
                <c:pt idx="144">
                  <c:v>0.1999740000000001</c:v>
                </c:pt>
                <c:pt idx="145">
                  <c:v>0.20136270833334002</c:v>
                </c:pt>
                <c:pt idx="146">
                  <c:v>0.20275141666667018</c:v>
                </c:pt>
                <c:pt idx="147">
                  <c:v>0.20414012500000012</c:v>
                </c:pt>
                <c:pt idx="148">
                  <c:v>0.20552883333334004</c:v>
                </c:pt>
                <c:pt idx="149">
                  <c:v>0.20691754166666998</c:v>
                </c:pt>
                <c:pt idx="150">
                  <c:v>0.20830625000000014</c:v>
                </c:pt>
                <c:pt idx="151">
                  <c:v>0.20969495833334006</c:v>
                </c:pt>
                <c:pt idx="152">
                  <c:v>0.21108366666667</c:v>
                </c:pt>
                <c:pt idx="153">
                  <c:v>0.21247237500000016</c:v>
                </c:pt>
                <c:pt idx="154">
                  <c:v>0.21386108333334009</c:v>
                </c:pt>
                <c:pt idx="155">
                  <c:v>0.21524979166667002</c:v>
                </c:pt>
                <c:pt idx="156">
                  <c:v>0.21663850000000018</c:v>
                </c:pt>
                <c:pt idx="157">
                  <c:v>0.21802720833334011</c:v>
                </c:pt>
                <c:pt idx="158">
                  <c:v>0.21941591666667004</c:v>
                </c:pt>
                <c:pt idx="159">
                  <c:v>0.22080462499999998</c:v>
                </c:pt>
                <c:pt idx="160">
                  <c:v>0.22219333333334013</c:v>
                </c:pt>
                <c:pt idx="161">
                  <c:v>0.22358204166667006</c:v>
                </c:pt>
                <c:pt idx="162">
                  <c:v>0.22497075</c:v>
                </c:pt>
                <c:pt idx="163">
                  <c:v>0.22635945833334015</c:v>
                </c:pt>
                <c:pt idx="164">
                  <c:v>0.22774816666667008</c:v>
                </c:pt>
                <c:pt idx="165">
                  <c:v>0.22913687500000002</c:v>
                </c:pt>
                <c:pt idx="166">
                  <c:v>0.23052558333334017</c:v>
                </c:pt>
                <c:pt idx="167">
                  <c:v>0.2319142916666701</c:v>
                </c:pt>
                <c:pt idx="168">
                  <c:v>0.23330300000000004</c:v>
                </c:pt>
                <c:pt idx="169">
                  <c:v>0.23469170833333997</c:v>
                </c:pt>
                <c:pt idx="170">
                  <c:v>0.23608041666667012</c:v>
                </c:pt>
                <c:pt idx="171">
                  <c:v>0.23746912500000006</c:v>
                </c:pt>
                <c:pt idx="172">
                  <c:v>0.23885783333333999</c:v>
                </c:pt>
                <c:pt idx="173">
                  <c:v>0.24024654166667014</c:v>
                </c:pt>
                <c:pt idx="174">
                  <c:v>0.24163525000000008</c:v>
                </c:pt>
                <c:pt idx="175">
                  <c:v>0.24302395833334001</c:v>
                </c:pt>
                <c:pt idx="176">
                  <c:v>0.24441266666667016</c:v>
                </c:pt>
                <c:pt idx="177">
                  <c:v>0.2458013750000001</c:v>
                </c:pt>
                <c:pt idx="178">
                  <c:v>0.24719008333334003</c:v>
                </c:pt>
                <c:pt idx="179">
                  <c:v>0.24857879166666996</c:v>
                </c:pt>
                <c:pt idx="180">
                  <c:v>0.24996750000000012</c:v>
                </c:pt>
                <c:pt idx="181">
                  <c:v>0.25135620833334005</c:v>
                </c:pt>
                <c:pt idx="182">
                  <c:v>0.25274491666666998</c:v>
                </c:pt>
                <c:pt idx="183">
                  <c:v>0.25413362500000014</c:v>
                </c:pt>
                <c:pt idx="184">
                  <c:v>0.25552233333334007</c:v>
                </c:pt>
                <c:pt idx="185">
                  <c:v>0.25691104166667</c:v>
                </c:pt>
                <c:pt idx="186">
                  <c:v>0.25829975000000016</c:v>
                </c:pt>
                <c:pt idx="187">
                  <c:v>0.25968845833334009</c:v>
                </c:pt>
                <c:pt idx="188">
                  <c:v>0.26107716666667002</c:v>
                </c:pt>
                <c:pt idx="189">
                  <c:v>0.26246587500000018</c:v>
                </c:pt>
                <c:pt idx="190">
                  <c:v>0.26385458333334011</c:v>
                </c:pt>
                <c:pt idx="191">
                  <c:v>0.26524329166667004</c:v>
                </c:pt>
                <c:pt idx="192">
                  <c:v>0.26663199999999998</c:v>
                </c:pt>
                <c:pt idx="193">
                  <c:v>0.26802070833334013</c:v>
                </c:pt>
                <c:pt idx="194">
                  <c:v>0.26940941666667007</c:v>
                </c:pt>
                <c:pt idx="195">
                  <c:v>0.270798125</c:v>
                </c:pt>
                <c:pt idx="196">
                  <c:v>0.27218683333334015</c:v>
                </c:pt>
                <c:pt idx="197">
                  <c:v>0.27357554166667009</c:v>
                </c:pt>
                <c:pt idx="198">
                  <c:v>0.27496425000000002</c:v>
                </c:pt>
                <c:pt idx="199">
                  <c:v>0.27635295833334017</c:v>
                </c:pt>
                <c:pt idx="200">
                  <c:v>0.27774166666667011</c:v>
                </c:pt>
                <c:pt idx="201">
                  <c:v>0.27913037500000004</c:v>
                </c:pt>
                <c:pt idx="202">
                  <c:v>0.28051908333333997</c:v>
                </c:pt>
                <c:pt idx="203">
                  <c:v>0.28190779166667013</c:v>
                </c:pt>
                <c:pt idx="204">
                  <c:v>0.28329650000000006</c:v>
                </c:pt>
                <c:pt idx="205">
                  <c:v>0.28468520833333999</c:v>
                </c:pt>
                <c:pt idx="206">
                  <c:v>0.28607391666667015</c:v>
                </c:pt>
                <c:pt idx="207">
                  <c:v>0.28746262500000008</c:v>
                </c:pt>
                <c:pt idx="208">
                  <c:v>0.28885133333334001</c:v>
                </c:pt>
                <c:pt idx="209">
                  <c:v>0.29024004166667017</c:v>
                </c:pt>
                <c:pt idx="210">
                  <c:v>0.2916287500000001</c:v>
                </c:pt>
                <c:pt idx="211">
                  <c:v>0.29301745833334003</c:v>
                </c:pt>
                <c:pt idx="212">
                  <c:v>0.29440616666666997</c:v>
                </c:pt>
                <c:pt idx="213">
                  <c:v>0.29579487500000012</c:v>
                </c:pt>
                <c:pt idx="214">
                  <c:v>0.29718358333334005</c:v>
                </c:pt>
                <c:pt idx="215">
                  <c:v>0.29857229166666999</c:v>
                </c:pt>
                <c:pt idx="216">
                  <c:v>0.29996100000000014</c:v>
                </c:pt>
                <c:pt idx="217">
                  <c:v>0.30134970833334007</c:v>
                </c:pt>
                <c:pt idx="218">
                  <c:v>0.30273841666667001</c:v>
                </c:pt>
                <c:pt idx="219">
                  <c:v>0.30412712500000016</c:v>
                </c:pt>
                <c:pt idx="220">
                  <c:v>0.30551583333334009</c:v>
                </c:pt>
                <c:pt idx="221">
                  <c:v>0.30690454166667003</c:v>
                </c:pt>
                <c:pt idx="222">
                  <c:v>0.30829324999999996</c:v>
                </c:pt>
                <c:pt idx="223">
                  <c:v>0.30968195833334011</c:v>
                </c:pt>
                <c:pt idx="224">
                  <c:v>0.31107066666667005</c:v>
                </c:pt>
                <c:pt idx="225">
                  <c:v>0.31245937499999998</c:v>
                </c:pt>
                <c:pt idx="226">
                  <c:v>0.31384808333334013</c:v>
                </c:pt>
                <c:pt idx="227">
                  <c:v>0.31523679166667007</c:v>
                </c:pt>
                <c:pt idx="228">
                  <c:v>0.3166255</c:v>
                </c:pt>
                <c:pt idx="229">
                  <c:v>0.31801420833334015</c:v>
                </c:pt>
                <c:pt idx="230">
                  <c:v>0.31940291666667009</c:v>
                </c:pt>
                <c:pt idx="231">
                  <c:v>0.32079162500000002</c:v>
                </c:pt>
                <c:pt idx="232">
                  <c:v>0.32218033333334017</c:v>
                </c:pt>
                <c:pt idx="233">
                  <c:v>0.32356904166667011</c:v>
                </c:pt>
                <c:pt idx="234">
                  <c:v>0.32495775000000005</c:v>
                </c:pt>
                <c:pt idx="235">
                  <c:v>0.32634645833333997</c:v>
                </c:pt>
                <c:pt idx="236">
                  <c:v>0.32773516666667013</c:v>
                </c:pt>
                <c:pt idx="237">
                  <c:v>0.32912387500000007</c:v>
                </c:pt>
                <c:pt idx="238">
                  <c:v>0.33051258333333999</c:v>
                </c:pt>
                <c:pt idx="239">
                  <c:v>0.33190129166667015</c:v>
                </c:pt>
                <c:pt idx="240">
                  <c:v>0.33329000000000009</c:v>
                </c:pt>
                <c:pt idx="241">
                  <c:v>0.33467870833334001</c:v>
                </c:pt>
                <c:pt idx="242">
                  <c:v>0.33606741666667017</c:v>
                </c:pt>
                <c:pt idx="243">
                  <c:v>0.33745612500000011</c:v>
                </c:pt>
                <c:pt idx="244">
                  <c:v>0.33884483333334003</c:v>
                </c:pt>
                <c:pt idx="245">
                  <c:v>0.34023354166666997</c:v>
                </c:pt>
                <c:pt idx="246">
                  <c:v>0.34162225000000013</c:v>
                </c:pt>
                <c:pt idx="247">
                  <c:v>0.34301095833334005</c:v>
                </c:pt>
                <c:pt idx="248">
                  <c:v>0.34439966666666999</c:v>
                </c:pt>
                <c:pt idx="249">
                  <c:v>0.34578837500000015</c:v>
                </c:pt>
                <c:pt idx="250">
                  <c:v>0.34717708333334008</c:v>
                </c:pt>
                <c:pt idx="251">
                  <c:v>0.34856579166667001</c:v>
                </c:pt>
                <c:pt idx="252">
                  <c:v>0.34995450000000017</c:v>
                </c:pt>
                <c:pt idx="253">
                  <c:v>0.3513432083333401</c:v>
                </c:pt>
                <c:pt idx="254">
                  <c:v>0.35273191666667003</c:v>
                </c:pt>
                <c:pt idx="255">
                  <c:v>0.35412062499999997</c:v>
                </c:pt>
                <c:pt idx="256">
                  <c:v>0.35550933333334012</c:v>
                </c:pt>
                <c:pt idx="257">
                  <c:v>0.35689804166667005</c:v>
                </c:pt>
                <c:pt idx="258">
                  <c:v>0.35828674999999999</c:v>
                </c:pt>
                <c:pt idx="259">
                  <c:v>0.35967545833334014</c:v>
                </c:pt>
                <c:pt idx="260">
                  <c:v>0.36106416666667007</c:v>
                </c:pt>
                <c:pt idx="261">
                  <c:v>0.36245287500000001</c:v>
                </c:pt>
                <c:pt idx="262">
                  <c:v>0.36384158333334016</c:v>
                </c:pt>
                <c:pt idx="263">
                  <c:v>0.36523029166667009</c:v>
                </c:pt>
                <c:pt idx="264">
                  <c:v>0.36661900000000003</c:v>
                </c:pt>
                <c:pt idx="265">
                  <c:v>0.36800770833334018</c:v>
                </c:pt>
                <c:pt idx="266">
                  <c:v>0.36939641666667011</c:v>
                </c:pt>
                <c:pt idx="267">
                  <c:v>0.37078512500000005</c:v>
                </c:pt>
                <c:pt idx="268">
                  <c:v>0.37217383333333998</c:v>
                </c:pt>
                <c:pt idx="269">
                  <c:v>0.37356254166667013</c:v>
                </c:pt>
                <c:pt idx="270">
                  <c:v>0.37495125000000007</c:v>
                </c:pt>
                <c:pt idx="271">
                  <c:v>0.37633995833334</c:v>
                </c:pt>
                <c:pt idx="272">
                  <c:v>0.37772866666667015</c:v>
                </c:pt>
                <c:pt idx="273">
                  <c:v>0.37911737500000009</c:v>
                </c:pt>
                <c:pt idx="274">
                  <c:v>0.38050608333334002</c:v>
                </c:pt>
                <c:pt idx="275">
                  <c:v>0.38189479166667017</c:v>
                </c:pt>
                <c:pt idx="276">
                  <c:v>0.38328350000000011</c:v>
                </c:pt>
                <c:pt idx="277">
                  <c:v>0.38467220833334004</c:v>
                </c:pt>
                <c:pt idx="278">
                  <c:v>0.38606091666666997</c:v>
                </c:pt>
                <c:pt idx="279">
                  <c:v>0.38744962500000013</c:v>
                </c:pt>
                <c:pt idx="280">
                  <c:v>0.38883833333334006</c:v>
                </c:pt>
                <c:pt idx="281">
                  <c:v>0.39022704166666999</c:v>
                </c:pt>
                <c:pt idx="282">
                  <c:v>0.39161575000000015</c:v>
                </c:pt>
                <c:pt idx="283">
                  <c:v>0.39300445833334008</c:v>
                </c:pt>
                <c:pt idx="284">
                  <c:v>0.39439316666667001</c:v>
                </c:pt>
                <c:pt idx="285">
                  <c:v>0.39578187500000017</c:v>
                </c:pt>
                <c:pt idx="286">
                  <c:v>0.3971705833333401</c:v>
                </c:pt>
                <c:pt idx="287">
                  <c:v>0.39855929166667003</c:v>
                </c:pt>
                <c:pt idx="288">
                  <c:v>0.39994799999999997</c:v>
                </c:pt>
                <c:pt idx="289">
                  <c:v>0.40133670833334012</c:v>
                </c:pt>
                <c:pt idx="290">
                  <c:v>0.40272541666667006</c:v>
                </c:pt>
                <c:pt idx="291">
                  <c:v>0.40411412499999999</c:v>
                </c:pt>
                <c:pt idx="292">
                  <c:v>0.40550283333334014</c:v>
                </c:pt>
                <c:pt idx="293">
                  <c:v>0.40689154166667008</c:v>
                </c:pt>
                <c:pt idx="294">
                  <c:v>0.40828025000000001</c:v>
                </c:pt>
                <c:pt idx="295">
                  <c:v>0.40966895833334016</c:v>
                </c:pt>
                <c:pt idx="296">
                  <c:v>0.4110576666666701</c:v>
                </c:pt>
                <c:pt idx="297">
                  <c:v>0.41244637500000003</c:v>
                </c:pt>
                <c:pt idx="298">
                  <c:v>0.41383508333334018</c:v>
                </c:pt>
                <c:pt idx="299">
                  <c:v>0.41522379166667012</c:v>
                </c:pt>
                <c:pt idx="300">
                  <c:v>0.41661250000000005</c:v>
                </c:pt>
                <c:pt idx="301">
                  <c:v>0.41800120833333998</c:v>
                </c:pt>
                <c:pt idx="302">
                  <c:v>0.41938991666667014</c:v>
                </c:pt>
                <c:pt idx="303">
                  <c:v>0.42077862500000007</c:v>
                </c:pt>
                <c:pt idx="304">
                  <c:v>0.42216733333334</c:v>
                </c:pt>
                <c:pt idx="305">
                  <c:v>0.42355604166667016</c:v>
                </c:pt>
                <c:pt idx="306">
                  <c:v>0.42494475000000009</c:v>
                </c:pt>
                <c:pt idx="307">
                  <c:v>0.42633345833334002</c:v>
                </c:pt>
                <c:pt idx="308">
                  <c:v>0.42772216666667018</c:v>
                </c:pt>
                <c:pt idx="309">
                  <c:v>0.42911087500000011</c:v>
                </c:pt>
                <c:pt idx="310">
                  <c:v>0.43049958333334004</c:v>
                </c:pt>
                <c:pt idx="311">
                  <c:v>0.43188829166666998</c:v>
                </c:pt>
                <c:pt idx="312">
                  <c:v>0.43327700000000013</c:v>
                </c:pt>
                <c:pt idx="313">
                  <c:v>0.43466570833334006</c:v>
                </c:pt>
                <c:pt idx="314">
                  <c:v>0.43605441666667</c:v>
                </c:pt>
                <c:pt idx="315">
                  <c:v>0.43744312500000015</c:v>
                </c:pt>
                <c:pt idx="316">
                  <c:v>0.43883183333334008</c:v>
                </c:pt>
                <c:pt idx="317">
                  <c:v>0.44022054166667002</c:v>
                </c:pt>
                <c:pt idx="318">
                  <c:v>0.44160925000000018</c:v>
                </c:pt>
                <c:pt idx="319">
                  <c:v>0.4429979583333401</c:v>
                </c:pt>
                <c:pt idx="320">
                  <c:v>0.44438666666667004</c:v>
                </c:pt>
                <c:pt idx="321">
                  <c:v>0.44577537499999997</c:v>
                </c:pt>
                <c:pt idx="322">
                  <c:v>0.44716408333334012</c:v>
                </c:pt>
                <c:pt idx="323">
                  <c:v>0.44855279166667006</c:v>
                </c:pt>
                <c:pt idx="324">
                  <c:v>0.44994149999999999</c:v>
                </c:pt>
                <c:pt idx="325">
                  <c:v>0.45133020833334014</c:v>
                </c:pt>
                <c:pt idx="326">
                  <c:v>0.45271891666667008</c:v>
                </c:pt>
                <c:pt idx="327">
                  <c:v>0.45410762500000001</c:v>
                </c:pt>
                <c:pt idx="328">
                  <c:v>0.45549633333334016</c:v>
                </c:pt>
                <c:pt idx="329">
                  <c:v>0.4568850416666701</c:v>
                </c:pt>
                <c:pt idx="330">
                  <c:v>0.45827375000000004</c:v>
                </c:pt>
                <c:pt idx="331">
                  <c:v>0.45966245833333996</c:v>
                </c:pt>
                <c:pt idx="332">
                  <c:v>0.46105116666667012</c:v>
                </c:pt>
                <c:pt idx="333">
                  <c:v>0.46243987500000006</c:v>
                </c:pt>
                <c:pt idx="334">
                  <c:v>0.46382858333333998</c:v>
                </c:pt>
                <c:pt idx="335">
                  <c:v>0.46521729166667014</c:v>
                </c:pt>
                <c:pt idx="336">
                  <c:v>0.46660600000000008</c:v>
                </c:pt>
                <c:pt idx="337">
                  <c:v>0.46799470833334</c:v>
                </c:pt>
                <c:pt idx="338">
                  <c:v>0.46938341666667016</c:v>
                </c:pt>
                <c:pt idx="339">
                  <c:v>0.4707721250000001</c:v>
                </c:pt>
                <c:pt idx="340">
                  <c:v>0.47216083333334002</c:v>
                </c:pt>
                <c:pt idx="341">
                  <c:v>0.47354954166667018</c:v>
                </c:pt>
                <c:pt idx="342">
                  <c:v>0.47493825000000012</c:v>
                </c:pt>
                <c:pt idx="343">
                  <c:v>0.47632695833334004</c:v>
                </c:pt>
                <c:pt idx="344">
                  <c:v>0.47771566666666998</c:v>
                </c:pt>
                <c:pt idx="345">
                  <c:v>0.47910437500000014</c:v>
                </c:pt>
                <c:pt idx="346">
                  <c:v>0.48049308333334007</c:v>
                </c:pt>
                <c:pt idx="347">
                  <c:v>0.48188179166667</c:v>
                </c:pt>
                <c:pt idx="348">
                  <c:v>0.48327050000000016</c:v>
                </c:pt>
                <c:pt idx="349">
                  <c:v>0.48465920833334009</c:v>
                </c:pt>
                <c:pt idx="350">
                  <c:v>0.48604791666667002</c:v>
                </c:pt>
                <c:pt idx="351">
                  <c:v>0.48743662500000018</c:v>
                </c:pt>
                <c:pt idx="352">
                  <c:v>0.48882533333334011</c:v>
                </c:pt>
                <c:pt idx="353">
                  <c:v>0.49021404166667004</c:v>
                </c:pt>
                <c:pt idx="354">
                  <c:v>0.49160274999999998</c:v>
                </c:pt>
                <c:pt idx="355">
                  <c:v>0.49299145833334013</c:v>
                </c:pt>
                <c:pt idx="356">
                  <c:v>0.49438016666667006</c:v>
                </c:pt>
                <c:pt idx="357">
                  <c:v>0.495768875</c:v>
                </c:pt>
                <c:pt idx="358">
                  <c:v>0.49715758333334015</c:v>
                </c:pt>
                <c:pt idx="359">
                  <c:v>0.49854629166667008</c:v>
                </c:pt>
                <c:pt idx="360">
                  <c:v>0.49993500000000002</c:v>
                </c:pt>
                <c:pt idx="361">
                  <c:v>0.50132370833334017</c:v>
                </c:pt>
                <c:pt idx="362">
                  <c:v>0.5027124166666701</c:v>
                </c:pt>
                <c:pt idx="363">
                  <c:v>0.50410112500000004</c:v>
                </c:pt>
                <c:pt idx="364">
                  <c:v>0.50548983333333997</c:v>
                </c:pt>
                <c:pt idx="365">
                  <c:v>0.50687854166667012</c:v>
                </c:pt>
                <c:pt idx="366">
                  <c:v>0.50826725000000006</c:v>
                </c:pt>
                <c:pt idx="367">
                  <c:v>0.50965595833333999</c:v>
                </c:pt>
                <c:pt idx="368">
                  <c:v>0.51104466666667014</c:v>
                </c:pt>
                <c:pt idx="369">
                  <c:v>0.51243337500000008</c:v>
                </c:pt>
                <c:pt idx="370">
                  <c:v>0.51382208333334001</c:v>
                </c:pt>
                <c:pt idx="371">
                  <c:v>0.51521079166667016</c:v>
                </c:pt>
                <c:pt idx="372">
                  <c:v>0.5165995000000001</c:v>
                </c:pt>
                <c:pt idx="373">
                  <c:v>0.51798820833334003</c:v>
                </c:pt>
                <c:pt idx="374">
                  <c:v>0.51937691666666996</c:v>
                </c:pt>
                <c:pt idx="375">
                  <c:v>0.52076562500000012</c:v>
                </c:pt>
                <c:pt idx="376">
                  <c:v>0.52215433333334005</c:v>
                </c:pt>
                <c:pt idx="377">
                  <c:v>0.52354304166666998</c:v>
                </c:pt>
                <c:pt idx="378">
                  <c:v>0.52493175000000014</c:v>
                </c:pt>
                <c:pt idx="379">
                  <c:v>0.52632045833334007</c:v>
                </c:pt>
                <c:pt idx="380">
                  <c:v>0.52770916666667</c:v>
                </c:pt>
                <c:pt idx="381">
                  <c:v>0.52909787500000016</c:v>
                </c:pt>
                <c:pt idx="382">
                  <c:v>0.53048658333334009</c:v>
                </c:pt>
                <c:pt idx="383">
                  <c:v>0.53187529166667002</c:v>
                </c:pt>
                <c:pt idx="384">
                  <c:v>0.53326400000000018</c:v>
                </c:pt>
                <c:pt idx="385">
                  <c:v>0.53465270833334011</c:v>
                </c:pt>
                <c:pt idx="386">
                  <c:v>0.53604141666667005</c:v>
                </c:pt>
                <c:pt idx="387">
                  <c:v>0.53743012499999998</c:v>
                </c:pt>
                <c:pt idx="388">
                  <c:v>0.53881883333334013</c:v>
                </c:pt>
                <c:pt idx="389">
                  <c:v>0.54020754166667007</c:v>
                </c:pt>
                <c:pt idx="390">
                  <c:v>0.54159625</c:v>
                </c:pt>
                <c:pt idx="391">
                  <c:v>0.54298495833334015</c:v>
                </c:pt>
                <c:pt idx="392">
                  <c:v>0.54437366666667009</c:v>
                </c:pt>
                <c:pt idx="393">
                  <c:v>0.54576237500000002</c:v>
                </c:pt>
                <c:pt idx="394">
                  <c:v>0.54715108333334017</c:v>
                </c:pt>
                <c:pt idx="395">
                  <c:v>0.54853979166667011</c:v>
                </c:pt>
                <c:pt idx="396">
                  <c:v>0.54992850000000004</c:v>
                </c:pt>
                <c:pt idx="397">
                  <c:v>0.55131720833333997</c:v>
                </c:pt>
                <c:pt idx="398">
                  <c:v>0.55270591666667013</c:v>
                </c:pt>
                <c:pt idx="399">
                  <c:v>0.55409462500000006</c:v>
                </c:pt>
                <c:pt idx="400">
                  <c:v>0.55548333333333999</c:v>
                </c:pt>
                <c:pt idx="401">
                  <c:v>0.55687204166667015</c:v>
                </c:pt>
                <c:pt idx="402">
                  <c:v>0.55826075000000008</c:v>
                </c:pt>
                <c:pt idx="403">
                  <c:v>0.55964945833334001</c:v>
                </c:pt>
                <c:pt idx="404">
                  <c:v>0.56103816666667017</c:v>
                </c:pt>
                <c:pt idx="405">
                  <c:v>0.5624268750000001</c:v>
                </c:pt>
                <c:pt idx="406">
                  <c:v>0.56381558333334003</c:v>
                </c:pt>
                <c:pt idx="407">
                  <c:v>0.56520429166666997</c:v>
                </c:pt>
                <c:pt idx="408">
                  <c:v>0.56659300000000012</c:v>
                </c:pt>
                <c:pt idx="409">
                  <c:v>0.56798170833334005</c:v>
                </c:pt>
                <c:pt idx="410">
                  <c:v>0.56937041666666999</c:v>
                </c:pt>
                <c:pt idx="411">
                  <c:v>0.57075912500000014</c:v>
                </c:pt>
                <c:pt idx="412">
                  <c:v>0.57214783333334007</c:v>
                </c:pt>
                <c:pt idx="413">
                  <c:v>0.57353654166667001</c:v>
                </c:pt>
                <c:pt idx="414">
                  <c:v>0.57492525000000017</c:v>
                </c:pt>
                <c:pt idx="415">
                  <c:v>0.57631395833334009</c:v>
                </c:pt>
                <c:pt idx="416">
                  <c:v>0.57770266666667003</c:v>
                </c:pt>
                <c:pt idx="417">
                  <c:v>0.57909137499999996</c:v>
                </c:pt>
                <c:pt idx="418">
                  <c:v>0.58048008333334011</c:v>
                </c:pt>
                <c:pt idx="419">
                  <c:v>0.58186879166667005</c:v>
                </c:pt>
                <c:pt idx="420">
                  <c:v>0.58325749999999998</c:v>
                </c:pt>
                <c:pt idx="421">
                  <c:v>0.58464620833334013</c:v>
                </c:pt>
                <c:pt idx="422">
                  <c:v>0.58603491666667007</c:v>
                </c:pt>
                <c:pt idx="423">
                  <c:v>0.587423625</c:v>
                </c:pt>
                <c:pt idx="424">
                  <c:v>0.58881233333334015</c:v>
                </c:pt>
                <c:pt idx="425">
                  <c:v>0.59020104166667009</c:v>
                </c:pt>
                <c:pt idx="426">
                  <c:v>0.59158975000000003</c:v>
                </c:pt>
                <c:pt idx="427">
                  <c:v>0.59297845833334017</c:v>
                </c:pt>
                <c:pt idx="428">
                  <c:v>0.59436716666667011</c:v>
                </c:pt>
                <c:pt idx="429">
                  <c:v>0.59575587500000005</c:v>
                </c:pt>
                <c:pt idx="430">
                  <c:v>0.59714458333333997</c:v>
                </c:pt>
                <c:pt idx="431">
                  <c:v>0.59853329166667013</c:v>
                </c:pt>
                <c:pt idx="432">
                  <c:v>0.59992200000000007</c:v>
                </c:pt>
                <c:pt idx="433">
                  <c:v>0.60131070833333999</c:v>
                </c:pt>
                <c:pt idx="434">
                  <c:v>0.60269941666667015</c:v>
                </c:pt>
                <c:pt idx="435">
                  <c:v>0.60408812500000009</c:v>
                </c:pt>
                <c:pt idx="436">
                  <c:v>0.60547683333334001</c:v>
                </c:pt>
                <c:pt idx="437">
                  <c:v>0.60686554166667017</c:v>
                </c:pt>
                <c:pt idx="438">
                  <c:v>0.60825425000000011</c:v>
                </c:pt>
                <c:pt idx="439">
                  <c:v>0.60964295833334003</c:v>
                </c:pt>
                <c:pt idx="440">
                  <c:v>0.61103166666666997</c:v>
                </c:pt>
                <c:pt idx="441">
                  <c:v>0.61242037500000013</c:v>
                </c:pt>
                <c:pt idx="442">
                  <c:v>0.61380908333334006</c:v>
                </c:pt>
                <c:pt idx="443">
                  <c:v>0.61519779166666999</c:v>
                </c:pt>
                <c:pt idx="444">
                  <c:v>0.61658650000000015</c:v>
                </c:pt>
                <c:pt idx="445">
                  <c:v>0.61797520833334008</c:v>
                </c:pt>
                <c:pt idx="446">
                  <c:v>0.61936391666667001</c:v>
                </c:pt>
                <c:pt idx="447">
                  <c:v>0.62075262500000017</c:v>
                </c:pt>
                <c:pt idx="448">
                  <c:v>0.6221413333333401</c:v>
                </c:pt>
                <c:pt idx="449">
                  <c:v>0.62353004166667003</c:v>
                </c:pt>
                <c:pt idx="450">
                  <c:v>0.62491874999999997</c:v>
                </c:pt>
                <c:pt idx="451">
                  <c:v>0.62630745833334012</c:v>
                </c:pt>
                <c:pt idx="452">
                  <c:v>0.62769616666667005</c:v>
                </c:pt>
                <c:pt idx="453">
                  <c:v>0.62908487499999999</c:v>
                </c:pt>
                <c:pt idx="454">
                  <c:v>0.63047358333334014</c:v>
                </c:pt>
                <c:pt idx="455">
                  <c:v>0.63186229166667007</c:v>
                </c:pt>
                <c:pt idx="456">
                  <c:v>0.63325100000000001</c:v>
                </c:pt>
                <c:pt idx="457">
                  <c:v>0.63463970833334016</c:v>
                </c:pt>
                <c:pt idx="458">
                  <c:v>0.63602841666667009</c:v>
                </c:pt>
                <c:pt idx="459">
                  <c:v>0.63741712500000003</c:v>
                </c:pt>
                <c:pt idx="460">
                  <c:v>0.63880583333334018</c:v>
                </c:pt>
                <c:pt idx="461">
                  <c:v>0.64019454166667011</c:v>
                </c:pt>
                <c:pt idx="462">
                  <c:v>0.64158325000000005</c:v>
                </c:pt>
                <c:pt idx="463">
                  <c:v>0.64297195833333998</c:v>
                </c:pt>
                <c:pt idx="464">
                  <c:v>0.64436066666667013</c:v>
                </c:pt>
                <c:pt idx="465">
                  <c:v>0.64574937500000007</c:v>
                </c:pt>
                <c:pt idx="466">
                  <c:v>0.64713808333334</c:v>
                </c:pt>
                <c:pt idx="467">
                  <c:v>0.64852679166667015</c:v>
                </c:pt>
                <c:pt idx="468">
                  <c:v>0.64991550000000009</c:v>
                </c:pt>
                <c:pt idx="469">
                  <c:v>0.65130420833334002</c:v>
                </c:pt>
                <c:pt idx="470">
                  <c:v>0.65269291666667018</c:v>
                </c:pt>
                <c:pt idx="471">
                  <c:v>0.65408162500000011</c:v>
                </c:pt>
                <c:pt idx="472">
                  <c:v>0.65547033333334004</c:v>
                </c:pt>
                <c:pt idx="473">
                  <c:v>0.65685904166666997</c:v>
                </c:pt>
                <c:pt idx="474">
                  <c:v>0.65824775000000013</c:v>
                </c:pt>
                <c:pt idx="475">
                  <c:v>0.65963645833334006</c:v>
                </c:pt>
                <c:pt idx="476">
                  <c:v>0.66102516666666999</c:v>
                </c:pt>
                <c:pt idx="477">
                  <c:v>0.66241387500000015</c:v>
                </c:pt>
                <c:pt idx="478">
                  <c:v>0.66380258333334008</c:v>
                </c:pt>
                <c:pt idx="479">
                  <c:v>0.66519129166667001</c:v>
                </c:pt>
                <c:pt idx="480">
                  <c:v>0.66658000000000017</c:v>
                </c:pt>
                <c:pt idx="481">
                  <c:v>0.6679687083333371</c:v>
                </c:pt>
                <c:pt idx="482">
                  <c:v>0.66935741666667004</c:v>
                </c:pt>
                <c:pt idx="483">
                  <c:v>0.67074612500000308</c:v>
                </c:pt>
                <c:pt idx="484">
                  <c:v>0.67213483333333712</c:v>
                </c:pt>
                <c:pt idx="485">
                  <c:v>0.67352354166667006</c:v>
                </c:pt>
                <c:pt idx="486">
                  <c:v>0.6749122500000031</c:v>
                </c:pt>
                <c:pt idx="487">
                  <c:v>0.67630095833333703</c:v>
                </c:pt>
                <c:pt idx="488">
                  <c:v>0.67768966666667008</c:v>
                </c:pt>
                <c:pt idx="489">
                  <c:v>0.67907837500000312</c:v>
                </c:pt>
                <c:pt idx="490">
                  <c:v>0.68046708333333705</c:v>
                </c:pt>
                <c:pt idx="491">
                  <c:v>0.6818557916666701</c:v>
                </c:pt>
                <c:pt idx="492">
                  <c:v>0.68324450000000303</c:v>
                </c:pt>
                <c:pt idx="493">
                  <c:v>0.68463320833333707</c:v>
                </c:pt>
                <c:pt idx="494">
                  <c:v>0.68602191666667012</c:v>
                </c:pt>
                <c:pt idx="495">
                  <c:v>0.68741062500000305</c:v>
                </c:pt>
                <c:pt idx="496">
                  <c:v>0.68879933333333709</c:v>
                </c:pt>
                <c:pt idx="497">
                  <c:v>0.69018804166667003</c:v>
                </c:pt>
                <c:pt idx="498">
                  <c:v>0.69157675000000307</c:v>
                </c:pt>
                <c:pt idx="499">
                  <c:v>0.69296545833333711</c:v>
                </c:pt>
                <c:pt idx="500">
                  <c:v>0.69435416666667005</c:v>
                </c:pt>
                <c:pt idx="501">
                  <c:v>0.69574287500000309</c:v>
                </c:pt>
                <c:pt idx="502">
                  <c:v>0.69713158333333702</c:v>
                </c:pt>
                <c:pt idx="503">
                  <c:v>0.69852029166667007</c:v>
                </c:pt>
                <c:pt idx="504">
                  <c:v>0.69990900000000311</c:v>
                </c:pt>
                <c:pt idx="505">
                  <c:v>0.70129770833333704</c:v>
                </c:pt>
                <c:pt idx="506">
                  <c:v>0.70268641666667009</c:v>
                </c:pt>
                <c:pt idx="507">
                  <c:v>0.70407512500000302</c:v>
                </c:pt>
                <c:pt idx="508">
                  <c:v>0.70546383333333706</c:v>
                </c:pt>
                <c:pt idx="509">
                  <c:v>0.70685254166667011</c:v>
                </c:pt>
                <c:pt idx="510">
                  <c:v>0.70824125000000304</c:v>
                </c:pt>
                <c:pt idx="511">
                  <c:v>0.70962995833333709</c:v>
                </c:pt>
                <c:pt idx="512">
                  <c:v>0.71101866666667002</c:v>
                </c:pt>
                <c:pt idx="513">
                  <c:v>0.71240737500000306</c:v>
                </c:pt>
                <c:pt idx="514">
                  <c:v>0.71379608333333711</c:v>
                </c:pt>
                <c:pt idx="515">
                  <c:v>0.71518479166667004</c:v>
                </c:pt>
                <c:pt idx="516">
                  <c:v>0.71657350000000308</c:v>
                </c:pt>
                <c:pt idx="517">
                  <c:v>0.71796220833333713</c:v>
                </c:pt>
                <c:pt idx="518">
                  <c:v>0.71935091666667006</c:v>
                </c:pt>
                <c:pt idx="519">
                  <c:v>0.7207396250000031</c:v>
                </c:pt>
                <c:pt idx="520">
                  <c:v>0.72212833333333704</c:v>
                </c:pt>
                <c:pt idx="521">
                  <c:v>0.72351704166667008</c:v>
                </c:pt>
                <c:pt idx="522">
                  <c:v>0.72490575000000312</c:v>
                </c:pt>
                <c:pt idx="523">
                  <c:v>0.72629445833333706</c:v>
                </c:pt>
                <c:pt idx="524">
                  <c:v>0.7276831666666701</c:v>
                </c:pt>
                <c:pt idx="525">
                  <c:v>0.72907187500000303</c:v>
                </c:pt>
                <c:pt idx="526">
                  <c:v>0.73046058333333708</c:v>
                </c:pt>
                <c:pt idx="527">
                  <c:v>0.73184929166667012</c:v>
                </c:pt>
                <c:pt idx="528">
                  <c:v>0.73323800000000305</c:v>
                </c:pt>
                <c:pt idx="529">
                  <c:v>0.7346267083333371</c:v>
                </c:pt>
                <c:pt idx="530">
                  <c:v>0.73601541666667003</c:v>
                </c:pt>
                <c:pt idx="531">
                  <c:v>0.73740412500000307</c:v>
                </c:pt>
                <c:pt idx="532">
                  <c:v>0.73879283333333712</c:v>
                </c:pt>
                <c:pt idx="533">
                  <c:v>0.74018154166667005</c:v>
                </c:pt>
                <c:pt idx="534">
                  <c:v>0.7415702500000031</c:v>
                </c:pt>
                <c:pt idx="535">
                  <c:v>0.74295895833333703</c:v>
                </c:pt>
                <c:pt idx="536">
                  <c:v>0.74434766666667007</c:v>
                </c:pt>
                <c:pt idx="537">
                  <c:v>0.74573637500000312</c:v>
                </c:pt>
                <c:pt idx="538">
                  <c:v>0.74712508333333705</c:v>
                </c:pt>
                <c:pt idx="539">
                  <c:v>0.74851379166667009</c:v>
                </c:pt>
                <c:pt idx="540">
                  <c:v>0.74990250000000302</c:v>
                </c:pt>
                <c:pt idx="541">
                  <c:v>0.75129120833333707</c:v>
                </c:pt>
                <c:pt idx="542">
                  <c:v>0.75267991666667011</c:v>
                </c:pt>
                <c:pt idx="543">
                  <c:v>0.75406862500000305</c:v>
                </c:pt>
                <c:pt idx="544">
                  <c:v>0.75545733333333709</c:v>
                </c:pt>
                <c:pt idx="545">
                  <c:v>0.75684604166667002</c:v>
                </c:pt>
                <c:pt idx="546">
                  <c:v>0.75823475000000307</c:v>
                </c:pt>
                <c:pt idx="547">
                  <c:v>0.75962345833333711</c:v>
                </c:pt>
                <c:pt idx="548">
                  <c:v>0.76101216666667004</c:v>
                </c:pt>
                <c:pt idx="549">
                  <c:v>0.76240087500000309</c:v>
                </c:pt>
                <c:pt idx="550">
                  <c:v>0.76378958333333702</c:v>
                </c:pt>
                <c:pt idx="551">
                  <c:v>0.76517829166667006</c:v>
                </c:pt>
                <c:pt idx="552">
                  <c:v>0.76656700000000311</c:v>
                </c:pt>
                <c:pt idx="553">
                  <c:v>0.76795570833333704</c:v>
                </c:pt>
                <c:pt idx="554">
                  <c:v>0.76934441666667008</c:v>
                </c:pt>
                <c:pt idx="555">
                  <c:v>0.77073312500000302</c:v>
                </c:pt>
                <c:pt idx="556">
                  <c:v>0.77212183333333706</c:v>
                </c:pt>
                <c:pt idx="557">
                  <c:v>0.7735105416666701</c:v>
                </c:pt>
                <c:pt idx="558">
                  <c:v>0.77489925000000304</c:v>
                </c:pt>
                <c:pt idx="559">
                  <c:v>0.77628795833333708</c:v>
                </c:pt>
                <c:pt idx="560">
                  <c:v>0.77767666666667012</c:v>
                </c:pt>
                <c:pt idx="561">
                  <c:v>0.77906537500000306</c:v>
                </c:pt>
                <c:pt idx="562">
                  <c:v>0.7804540833333371</c:v>
                </c:pt>
                <c:pt idx="563">
                  <c:v>0.78184279166667003</c:v>
                </c:pt>
                <c:pt idx="564">
                  <c:v>0.78323150000000308</c:v>
                </c:pt>
                <c:pt idx="565">
                  <c:v>0.78462020833333712</c:v>
                </c:pt>
                <c:pt idx="566">
                  <c:v>0.78600891666667005</c:v>
                </c:pt>
                <c:pt idx="567">
                  <c:v>0.7873976250000031</c:v>
                </c:pt>
                <c:pt idx="568">
                  <c:v>0.78878633333333703</c:v>
                </c:pt>
                <c:pt idx="569">
                  <c:v>0.79017504166667007</c:v>
                </c:pt>
                <c:pt idx="570">
                  <c:v>0.79156375000000312</c:v>
                </c:pt>
                <c:pt idx="571">
                  <c:v>0.79295245833333705</c:v>
                </c:pt>
                <c:pt idx="572">
                  <c:v>0.7943411666666701</c:v>
                </c:pt>
                <c:pt idx="573">
                  <c:v>0.79572987500000303</c:v>
                </c:pt>
                <c:pt idx="574">
                  <c:v>0.79711858333333707</c:v>
                </c:pt>
                <c:pt idx="575">
                  <c:v>0.79850729166667012</c:v>
                </c:pt>
                <c:pt idx="576">
                  <c:v>0.79989600000000305</c:v>
                </c:pt>
                <c:pt idx="577">
                  <c:v>0.80128470833333709</c:v>
                </c:pt>
                <c:pt idx="578">
                  <c:v>0.80267341666667003</c:v>
                </c:pt>
                <c:pt idx="579">
                  <c:v>0.80406212500000307</c:v>
                </c:pt>
                <c:pt idx="580">
                  <c:v>0.80545083333333711</c:v>
                </c:pt>
                <c:pt idx="581">
                  <c:v>0.80683954166667005</c:v>
                </c:pt>
                <c:pt idx="582">
                  <c:v>0.80822825000000309</c:v>
                </c:pt>
                <c:pt idx="583">
                  <c:v>0.80961695833333702</c:v>
                </c:pt>
                <c:pt idx="584">
                  <c:v>0.81100566666667007</c:v>
                </c:pt>
                <c:pt idx="585">
                  <c:v>0.81239437500000311</c:v>
                </c:pt>
                <c:pt idx="586">
                  <c:v>0.81378308333333704</c:v>
                </c:pt>
                <c:pt idx="587">
                  <c:v>0.81517179166667009</c:v>
                </c:pt>
                <c:pt idx="588">
                  <c:v>0.81656050000000302</c:v>
                </c:pt>
                <c:pt idx="589">
                  <c:v>0.81794920833333706</c:v>
                </c:pt>
                <c:pt idx="590">
                  <c:v>0.81933791666667011</c:v>
                </c:pt>
                <c:pt idx="591">
                  <c:v>0.82072662500000304</c:v>
                </c:pt>
                <c:pt idx="592">
                  <c:v>0.82211533333333708</c:v>
                </c:pt>
                <c:pt idx="593">
                  <c:v>0.82350404166667002</c:v>
                </c:pt>
                <c:pt idx="594">
                  <c:v>0.82489275000000306</c:v>
                </c:pt>
                <c:pt idx="595">
                  <c:v>0.8262814583333371</c:v>
                </c:pt>
                <c:pt idx="596">
                  <c:v>0.82767016666667004</c:v>
                </c:pt>
                <c:pt idx="597">
                  <c:v>0.82905887500000308</c:v>
                </c:pt>
                <c:pt idx="598">
                  <c:v>0.83044758333333712</c:v>
                </c:pt>
                <c:pt idx="599">
                  <c:v>0.83183629166667006</c:v>
                </c:pt>
                <c:pt idx="600">
                  <c:v>0.8332250000000031</c:v>
                </c:pt>
                <c:pt idx="601">
                  <c:v>0.83461370833333703</c:v>
                </c:pt>
                <c:pt idx="602">
                  <c:v>0.83600241666667008</c:v>
                </c:pt>
                <c:pt idx="603">
                  <c:v>0.83739112500000312</c:v>
                </c:pt>
                <c:pt idx="604">
                  <c:v>0.83877983333333705</c:v>
                </c:pt>
                <c:pt idx="605">
                  <c:v>0.8401685416666701</c:v>
                </c:pt>
                <c:pt idx="606">
                  <c:v>0.84155725000000303</c:v>
                </c:pt>
                <c:pt idx="607">
                  <c:v>0.84294595833333708</c:v>
                </c:pt>
                <c:pt idx="608">
                  <c:v>0.84433466666667012</c:v>
                </c:pt>
                <c:pt idx="609">
                  <c:v>0.84572337500000305</c:v>
                </c:pt>
                <c:pt idx="610">
                  <c:v>0.8471120833333371</c:v>
                </c:pt>
                <c:pt idx="611">
                  <c:v>0.84850079166667003</c:v>
                </c:pt>
                <c:pt idx="612">
                  <c:v>0.84988950000000307</c:v>
                </c:pt>
                <c:pt idx="613">
                  <c:v>0.85127820833333712</c:v>
                </c:pt>
                <c:pt idx="614">
                  <c:v>0.85266691666667005</c:v>
                </c:pt>
                <c:pt idx="615">
                  <c:v>0.85405562500000309</c:v>
                </c:pt>
                <c:pt idx="616">
                  <c:v>0.85544433333333703</c:v>
                </c:pt>
                <c:pt idx="617">
                  <c:v>0.85683304166667007</c:v>
                </c:pt>
                <c:pt idx="618">
                  <c:v>0.85822175000000311</c:v>
                </c:pt>
                <c:pt idx="619">
                  <c:v>0.85961045833333705</c:v>
                </c:pt>
                <c:pt idx="620">
                  <c:v>0.86099916666667009</c:v>
                </c:pt>
                <c:pt idx="621">
                  <c:v>0.86238787500000302</c:v>
                </c:pt>
                <c:pt idx="622">
                  <c:v>0.86377658333333707</c:v>
                </c:pt>
                <c:pt idx="623">
                  <c:v>0.86516529166667011</c:v>
                </c:pt>
                <c:pt idx="624">
                  <c:v>0.86655400000000304</c:v>
                </c:pt>
                <c:pt idx="625">
                  <c:v>0.86794270833333709</c:v>
                </c:pt>
                <c:pt idx="626">
                  <c:v>0.86933141666667002</c:v>
                </c:pt>
                <c:pt idx="627">
                  <c:v>0.87072012500000306</c:v>
                </c:pt>
                <c:pt idx="628">
                  <c:v>0.87210883333333711</c:v>
                </c:pt>
                <c:pt idx="629">
                  <c:v>0.87349754166667004</c:v>
                </c:pt>
                <c:pt idx="630">
                  <c:v>0.87488625000000309</c:v>
                </c:pt>
                <c:pt idx="631">
                  <c:v>0.87627495833333702</c:v>
                </c:pt>
                <c:pt idx="632">
                  <c:v>0.87766366666667006</c:v>
                </c:pt>
                <c:pt idx="633">
                  <c:v>0.87905237500000311</c:v>
                </c:pt>
                <c:pt idx="634">
                  <c:v>0.88044108333333704</c:v>
                </c:pt>
                <c:pt idx="635">
                  <c:v>0.88182979166667008</c:v>
                </c:pt>
                <c:pt idx="636">
                  <c:v>0.88321850000000313</c:v>
                </c:pt>
                <c:pt idx="637">
                  <c:v>0.88460720833333706</c:v>
                </c:pt>
                <c:pt idx="638">
                  <c:v>0.8859959166666701</c:v>
                </c:pt>
                <c:pt idx="639">
                  <c:v>0.88738462500000304</c:v>
                </c:pt>
                <c:pt idx="640">
                  <c:v>0.88877333333333708</c:v>
                </c:pt>
                <c:pt idx="641">
                  <c:v>0.89016204166667012</c:v>
                </c:pt>
                <c:pt idx="642">
                  <c:v>0.89155075000000306</c:v>
                </c:pt>
                <c:pt idx="643">
                  <c:v>0.8929394583333371</c:v>
                </c:pt>
                <c:pt idx="644">
                  <c:v>0.89432816666667003</c:v>
                </c:pt>
                <c:pt idx="645">
                  <c:v>0.89571687500000308</c:v>
                </c:pt>
                <c:pt idx="646">
                  <c:v>0.89710558333333712</c:v>
                </c:pt>
                <c:pt idx="647">
                  <c:v>0.89849429166667005</c:v>
                </c:pt>
                <c:pt idx="648">
                  <c:v>0.8998830000000031</c:v>
                </c:pt>
                <c:pt idx="649">
                  <c:v>0.90127170833333703</c:v>
                </c:pt>
                <c:pt idx="650">
                  <c:v>0.90266041666667007</c:v>
                </c:pt>
                <c:pt idx="651">
                  <c:v>0.90404912500000312</c:v>
                </c:pt>
                <c:pt idx="652">
                  <c:v>0.90543783333333705</c:v>
                </c:pt>
                <c:pt idx="653">
                  <c:v>0.90682654166667009</c:v>
                </c:pt>
                <c:pt idx="654">
                  <c:v>0.90821525000000303</c:v>
                </c:pt>
                <c:pt idx="655">
                  <c:v>0.90960395833333707</c:v>
                </c:pt>
                <c:pt idx="656">
                  <c:v>0.91099266666667011</c:v>
                </c:pt>
                <c:pt idx="657">
                  <c:v>0.91238137500000305</c:v>
                </c:pt>
                <c:pt idx="658">
                  <c:v>0.91377008333333709</c:v>
                </c:pt>
                <c:pt idx="659">
                  <c:v>0.91515879166667002</c:v>
                </c:pt>
                <c:pt idx="660">
                  <c:v>0.91654750000000307</c:v>
                </c:pt>
                <c:pt idx="661">
                  <c:v>0.91793620833333711</c:v>
                </c:pt>
                <c:pt idx="662">
                  <c:v>0.91932491666667004</c:v>
                </c:pt>
                <c:pt idx="663">
                  <c:v>0.92071362500000309</c:v>
                </c:pt>
                <c:pt idx="664">
                  <c:v>0.92210233333333702</c:v>
                </c:pt>
                <c:pt idx="665">
                  <c:v>0.92349104166667006</c:v>
                </c:pt>
                <c:pt idx="666">
                  <c:v>0.92487975000000311</c:v>
                </c:pt>
                <c:pt idx="667">
                  <c:v>0.92626845833333704</c:v>
                </c:pt>
                <c:pt idx="668">
                  <c:v>0.92765716666667009</c:v>
                </c:pt>
                <c:pt idx="669">
                  <c:v>0.92904587500000302</c:v>
                </c:pt>
                <c:pt idx="670">
                  <c:v>0.93043458333333706</c:v>
                </c:pt>
                <c:pt idx="671">
                  <c:v>0.93182329166667011</c:v>
                </c:pt>
                <c:pt idx="672">
                  <c:v>0.93321200000000304</c:v>
                </c:pt>
                <c:pt idx="673">
                  <c:v>0.93460070833333708</c:v>
                </c:pt>
                <c:pt idx="674">
                  <c:v>0.93598941666667013</c:v>
                </c:pt>
                <c:pt idx="675">
                  <c:v>0.93737812500000306</c:v>
                </c:pt>
                <c:pt idx="676">
                  <c:v>0.9387668333333371</c:v>
                </c:pt>
                <c:pt idx="677">
                  <c:v>0.94015554166667004</c:v>
                </c:pt>
                <c:pt idx="678">
                  <c:v>0.94154425000000308</c:v>
                </c:pt>
                <c:pt idx="679">
                  <c:v>0.94293295833333712</c:v>
                </c:pt>
                <c:pt idx="680">
                  <c:v>0.94432166666667006</c:v>
                </c:pt>
                <c:pt idx="681">
                  <c:v>0.9457103750000031</c:v>
                </c:pt>
                <c:pt idx="682">
                  <c:v>0.94709908333333703</c:v>
                </c:pt>
                <c:pt idx="683">
                  <c:v>0.94848779166667008</c:v>
                </c:pt>
                <c:pt idx="684">
                  <c:v>0.94987650000000312</c:v>
                </c:pt>
                <c:pt idx="685">
                  <c:v>0.95126520833333705</c:v>
                </c:pt>
                <c:pt idx="686">
                  <c:v>0.9526539166666701</c:v>
                </c:pt>
                <c:pt idx="687">
                  <c:v>0.95404262500000303</c:v>
                </c:pt>
                <c:pt idx="688">
                  <c:v>0.95543133333333707</c:v>
                </c:pt>
                <c:pt idx="689">
                  <c:v>0.95682004166667012</c:v>
                </c:pt>
                <c:pt idx="690">
                  <c:v>0.95820875000000305</c:v>
                </c:pt>
                <c:pt idx="691">
                  <c:v>0.95959745833333709</c:v>
                </c:pt>
                <c:pt idx="692">
                  <c:v>0.96098616666667003</c:v>
                </c:pt>
                <c:pt idx="693">
                  <c:v>0.96237487500000307</c:v>
                </c:pt>
                <c:pt idx="694">
                  <c:v>0.96376358333333711</c:v>
                </c:pt>
                <c:pt idx="695">
                  <c:v>0.96515229166667005</c:v>
                </c:pt>
                <c:pt idx="696">
                  <c:v>0.96654100000000309</c:v>
                </c:pt>
                <c:pt idx="697">
                  <c:v>0.96792970833333702</c:v>
                </c:pt>
                <c:pt idx="698">
                  <c:v>0.96931841666667007</c:v>
                </c:pt>
                <c:pt idx="699">
                  <c:v>0.97070712500000311</c:v>
                </c:pt>
                <c:pt idx="700">
                  <c:v>0.97209583333333704</c:v>
                </c:pt>
                <c:pt idx="701">
                  <c:v>0.97348454166667009</c:v>
                </c:pt>
                <c:pt idx="702">
                  <c:v>0.97487325000000302</c:v>
                </c:pt>
                <c:pt idx="703">
                  <c:v>0.97626195833333707</c:v>
                </c:pt>
                <c:pt idx="704">
                  <c:v>0.97765066666667011</c:v>
                </c:pt>
                <c:pt idx="705">
                  <c:v>0.97903937500000304</c:v>
                </c:pt>
                <c:pt idx="706">
                  <c:v>0.98042808333333709</c:v>
                </c:pt>
                <c:pt idx="707">
                  <c:v>0.98181679166667002</c:v>
                </c:pt>
                <c:pt idx="708">
                  <c:v>0.98320550000000306</c:v>
                </c:pt>
                <c:pt idx="709">
                  <c:v>0.98459420833333711</c:v>
                </c:pt>
                <c:pt idx="710">
                  <c:v>0.98598291666667004</c:v>
                </c:pt>
                <c:pt idx="711">
                  <c:v>0.98737162500000308</c:v>
                </c:pt>
                <c:pt idx="712">
                  <c:v>0.98876033333333702</c:v>
                </c:pt>
                <c:pt idx="713">
                  <c:v>0.99014904166667006</c:v>
                </c:pt>
                <c:pt idx="714">
                  <c:v>0.9915377500000031</c:v>
                </c:pt>
                <c:pt idx="715">
                  <c:v>0.99292645833333704</c:v>
                </c:pt>
                <c:pt idx="716">
                  <c:v>0.99431516666667008</c:v>
                </c:pt>
                <c:pt idx="717">
                  <c:v>0.99570387500000312</c:v>
                </c:pt>
                <c:pt idx="718">
                  <c:v>0.99709258333333706</c:v>
                </c:pt>
                <c:pt idx="719">
                  <c:v>0.9984812916666701</c:v>
                </c:pt>
                <c:pt idx="720">
                  <c:v>0.99987000000000303</c:v>
                </c:pt>
                <c:pt idx="721">
                  <c:v>1.0012587083333371</c:v>
                </c:pt>
                <c:pt idx="722">
                  <c:v>1.0026474166666701</c:v>
                </c:pt>
                <c:pt idx="723">
                  <c:v>1.0040361250000029</c:v>
                </c:pt>
                <c:pt idx="724">
                  <c:v>1.0054248333333371</c:v>
                </c:pt>
                <c:pt idx="725">
                  <c:v>1.0068135416666699</c:v>
                </c:pt>
                <c:pt idx="726">
                  <c:v>1.0082022500000032</c:v>
                </c:pt>
                <c:pt idx="727">
                  <c:v>1.0095909583333371</c:v>
                </c:pt>
                <c:pt idx="728">
                  <c:v>1.0109796666666702</c:v>
                </c:pt>
                <c:pt idx="729">
                  <c:v>1.012368375000003</c:v>
                </c:pt>
                <c:pt idx="730">
                  <c:v>1.0137570833333371</c:v>
                </c:pt>
                <c:pt idx="731">
                  <c:v>1.01514579166667</c:v>
                </c:pt>
                <c:pt idx="732">
                  <c:v>1.0165345000000032</c:v>
                </c:pt>
                <c:pt idx="733">
                  <c:v>1.0179232083333369</c:v>
                </c:pt>
                <c:pt idx="734">
                  <c:v>1.0193119166666702</c:v>
                </c:pt>
                <c:pt idx="735">
                  <c:v>1.020700625000003</c:v>
                </c:pt>
                <c:pt idx="736">
                  <c:v>1.0220893333333372</c:v>
                </c:pt>
                <c:pt idx="737">
                  <c:v>1.02347804166667</c:v>
                </c:pt>
                <c:pt idx="738">
                  <c:v>1.024866750000003</c:v>
                </c:pt>
                <c:pt idx="739">
                  <c:v>1.026255458333337</c:v>
                </c:pt>
                <c:pt idx="740">
                  <c:v>1.02764416666667</c:v>
                </c:pt>
                <c:pt idx="741">
                  <c:v>1.0290328750000031</c:v>
                </c:pt>
                <c:pt idx="742">
                  <c:v>1.0304215833333372</c:v>
                </c:pt>
                <c:pt idx="743">
                  <c:v>1.03181029166667</c:v>
                </c:pt>
                <c:pt idx="744">
                  <c:v>1.0331990000000031</c:v>
                </c:pt>
                <c:pt idx="745">
                  <c:v>1.034587708333337</c:v>
                </c:pt>
                <c:pt idx="746">
                  <c:v>1.0359764166666701</c:v>
                </c:pt>
                <c:pt idx="747">
                  <c:v>1.0373651250000031</c:v>
                </c:pt>
                <c:pt idx="748">
                  <c:v>1.038753833333337</c:v>
                </c:pt>
                <c:pt idx="749">
                  <c:v>1.0401425416666701</c:v>
                </c:pt>
                <c:pt idx="750">
                  <c:v>1.0415312500000029</c:v>
                </c:pt>
                <c:pt idx="751">
                  <c:v>1.0429199583333371</c:v>
                </c:pt>
                <c:pt idx="752">
                  <c:v>1.0443086666666701</c:v>
                </c:pt>
                <c:pt idx="753">
                  <c:v>1.0456973750000031</c:v>
                </c:pt>
                <c:pt idx="754">
                  <c:v>1.0470860833333371</c:v>
                </c:pt>
                <c:pt idx="755">
                  <c:v>1.0484747916666701</c:v>
                </c:pt>
                <c:pt idx="756">
                  <c:v>1.0498635000000029</c:v>
                </c:pt>
                <c:pt idx="757">
                  <c:v>1.0512522083333371</c:v>
                </c:pt>
                <c:pt idx="758">
                  <c:v>1.0526409166666699</c:v>
                </c:pt>
                <c:pt idx="759">
                  <c:v>1.0540296250000032</c:v>
                </c:pt>
                <c:pt idx="760">
                  <c:v>1.0554183333333371</c:v>
                </c:pt>
                <c:pt idx="761">
                  <c:v>1.0568070416666702</c:v>
                </c:pt>
                <c:pt idx="762">
                  <c:v>1.058195750000003</c:v>
                </c:pt>
                <c:pt idx="763">
                  <c:v>1.0595844583333371</c:v>
                </c:pt>
                <c:pt idx="764">
                  <c:v>1.06097316666667</c:v>
                </c:pt>
                <c:pt idx="765">
                  <c:v>1.0623618750000032</c:v>
                </c:pt>
                <c:pt idx="766">
                  <c:v>1.0637505833333369</c:v>
                </c:pt>
                <c:pt idx="767">
                  <c:v>1.0651392916666702</c:v>
                </c:pt>
                <c:pt idx="768">
                  <c:v>1.066528000000003</c:v>
                </c:pt>
                <c:pt idx="769">
                  <c:v>1.0679167083333372</c:v>
                </c:pt>
                <c:pt idx="770">
                  <c:v>1.06930541666667</c:v>
                </c:pt>
                <c:pt idx="771">
                  <c:v>1.070694125000003</c:v>
                </c:pt>
                <c:pt idx="772">
                  <c:v>1.072082833333337</c:v>
                </c:pt>
                <c:pt idx="773">
                  <c:v>1.07347154166667</c:v>
                </c:pt>
                <c:pt idx="774">
                  <c:v>1.0748602500000031</c:v>
                </c:pt>
                <c:pt idx="775">
                  <c:v>1.0762489583333372</c:v>
                </c:pt>
                <c:pt idx="776">
                  <c:v>1.07763766666667</c:v>
                </c:pt>
                <c:pt idx="777">
                  <c:v>1.0790263750000031</c:v>
                </c:pt>
                <c:pt idx="778">
                  <c:v>1.080415083333337</c:v>
                </c:pt>
                <c:pt idx="779">
                  <c:v>1.0818037916666701</c:v>
                </c:pt>
                <c:pt idx="780">
                  <c:v>1.0831925000000031</c:v>
                </c:pt>
                <c:pt idx="781">
                  <c:v>1.084581208333337</c:v>
                </c:pt>
                <c:pt idx="782">
                  <c:v>1.0859699166666701</c:v>
                </c:pt>
                <c:pt idx="783">
                  <c:v>1.0873586250000029</c:v>
                </c:pt>
                <c:pt idx="784">
                  <c:v>1.0887473333333371</c:v>
                </c:pt>
                <c:pt idx="785">
                  <c:v>1.0901360416666701</c:v>
                </c:pt>
                <c:pt idx="786">
                  <c:v>1.0915247500000032</c:v>
                </c:pt>
                <c:pt idx="787">
                  <c:v>1.0929134583333371</c:v>
                </c:pt>
                <c:pt idx="788">
                  <c:v>1.0943021666666701</c:v>
                </c:pt>
                <c:pt idx="789">
                  <c:v>1.095690875000003</c:v>
                </c:pt>
                <c:pt idx="790">
                  <c:v>1.0970795833333371</c:v>
                </c:pt>
                <c:pt idx="791">
                  <c:v>1.0984682916666699</c:v>
                </c:pt>
                <c:pt idx="792">
                  <c:v>1.0998570000000032</c:v>
                </c:pt>
                <c:pt idx="793">
                  <c:v>1.1012457083333371</c:v>
                </c:pt>
                <c:pt idx="794">
                  <c:v>1.1026344166666702</c:v>
                </c:pt>
                <c:pt idx="795">
                  <c:v>1.104023125000003</c:v>
                </c:pt>
                <c:pt idx="796">
                  <c:v>1.1054118333333371</c:v>
                </c:pt>
                <c:pt idx="797">
                  <c:v>1.10680054166667</c:v>
                </c:pt>
                <c:pt idx="798">
                  <c:v>1.1081892500000032</c:v>
                </c:pt>
                <c:pt idx="799">
                  <c:v>1.1095779583333369</c:v>
                </c:pt>
                <c:pt idx="800">
                  <c:v>1.1109666666666702</c:v>
                </c:pt>
                <c:pt idx="801">
                  <c:v>1.112355375000003</c:v>
                </c:pt>
                <c:pt idx="802">
                  <c:v>1.1137440833333372</c:v>
                </c:pt>
                <c:pt idx="803">
                  <c:v>1.11513279166667</c:v>
                </c:pt>
                <c:pt idx="804">
                  <c:v>1.1165215000000031</c:v>
                </c:pt>
                <c:pt idx="805">
                  <c:v>1.117910208333337</c:v>
                </c:pt>
                <c:pt idx="806">
                  <c:v>1.11929891666667</c:v>
                </c:pt>
                <c:pt idx="807">
                  <c:v>1.1206876250000031</c:v>
                </c:pt>
                <c:pt idx="808">
                  <c:v>1.1220763333333372</c:v>
                </c:pt>
                <c:pt idx="809">
                  <c:v>1.1234650416666701</c:v>
                </c:pt>
                <c:pt idx="810">
                  <c:v>1.1248537500000031</c:v>
                </c:pt>
                <c:pt idx="811">
                  <c:v>1.126242458333337</c:v>
                </c:pt>
                <c:pt idx="812">
                  <c:v>1.1276311666666701</c:v>
                </c:pt>
                <c:pt idx="813">
                  <c:v>1.1290198750000031</c:v>
                </c:pt>
                <c:pt idx="814">
                  <c:v>1.130408583333337</c:v>
                </c:pt>
                <c:pt idx="815">
                  <c:v>1.1317972916666701</c:v>
                </c:pt>
                <c:pt idx="816">
                  <c:v>1.1331860000000029</c:v>
                </c:pt>
                <c:pt idx="817">
                  <c:v>1.1345747083333371</c:v>
                </c:pt>
                <c:pt idx="818">
                  <c:v>1.1359634166666701</c:v>
                </c:pt>
                <c:pt idx="819">
                  <c:v>1.1373521250000032</c:v>
                </c:pt>
                <c:pt idx="820">
                  <c:v>1.1387408333333371</c:v>
                </c:pt>
                <c:pt idx="821">
                  <c:v>1.1401295416666701</c:v>
                </c:pt>
                <c:pt idx="822">
                  <c:v>1.141518250000003</c:v>
                </c:pt>
                <c:pt idx="823">
                  <c:v>1.1429069583333371</c:v>
                </c:pt>
                <c:pt idx="824">
                  <c:v>1.1442956666666699</c:v>
                </c:pt>
                <c:pt idx="825">
                  <c:v>1.1456843750000032</c:v>
                </c:pt>
                <c:pt idx="826">
                  <c:v>1.1470730833333369</c:v>
                </c:pt>
                <c:pt idx="827">
                  <c:v>1.1484617916666702</c:v>
                </c:pt>
                <c:pt idx="828">
                  <c:v>1.149850500000003</c:v>
                </c:pt>
                <c:pt idx="829">
                  <c:v>1.1512392083333371</c:v>
                </c:pt>
                <c:pt idx="830">
                  <c:v>1.15262791666667</c:v>
                </c:pt>
                <c:pt idx="831">
                  <c:v>1.1540166250000032</c:v>
                </c:pt>
                <c:pt idx="832">
                  <c:v>1.1554053333333369</c:v>
                </c:pt>
                <c:pt idx="833">
                  <c:v>1.1567940416666702</c:v>
                </c:pt>
                <c:pt idx="834">
                  <c:v>1.158182750000003</c:v>
                </c:pt>
                <c:pt idx="835">
                  <c:v>1.1595714583333372</c:v>
                </c:pt>
                <c:pt idx="836">
                  <c:v>1.16096016666667</c:v>
                </c:pt>
                <c:pt idx="837">
                  <c:v>1.1623488750000031</c:v>
                </c:pt>
                <c:pt idx="838">
                  <c:v>1.163737583333337</c:v>
                </c:pt>
                <c:pt idx="839">
                  <c:v>1.16512629166667</c:v>
                </c:pt>
                <c:pt idx="840">
                  <c:v>1.1665150000000031</c:v>
                </c:pt>
                <c:pt idx="841">
                  <c:v>1.167903708333337</c:v>
                </c:pt>
                <c:pt idx="842">
                  <c:v>1.1692924166666701</c:v>
                </c:pt>
                <c:pt idx="843">
                  <c:v>1.1706811250000031</c:v>
                </c:pt>
                <c:pt idx="844">
                  <c:v>1.172069833333337</c:v>
                </c:pt>
                <c:pt idx="845">
                  <c:v>1.1734585416666701</c:v>
                </c:pt>
                <c:pt idx="846">
                  <c:v>1.1748472500000031</c:v>
                </c:pt>
                <c:pt idx="847">
                  <c:v>1.1762359583333371</c:v>
                </c:pt>
                <c:pt idx="848">
                  <c:v>1.1776246666666701</c:v>
                </c:pt>
                <c:pt idx="849">
                  <c:v>1.1790133750000031</c:v>
                </c:pt>
                <c:pt idx="850">
                  <c:v>1.1804020833333371</c:v>
                </c:pt>
                <c:pt idx="851">
                  <c:v>1.1817907916666701</c:v>
                </c:pt>
                <c:pt idx="852">
                  <c:v>1.1831795000000032</c:v>
                </c:pt>
                <c:pt idx="853">
                  <c:v>1.1845682083333371</c:v>
                </c:pt>
                <c:pt idx="854">
                  <c:v>1.1859569166666701</c:v>
                </c:pt>
                <c:pt idx="855">
                  <c:v>1.187345625000003</c:v>
                </c:pt>
                <c:pt idx="856">
                  <c:v>1.1887343333333371</c:v>
                </c:pt>
                <c:pt idx="857">
                  <c:v>1.1901230416666699</c:v>
                </c:pt>
                <c:pt idx="858">
                  <c:v>1.1915117500000032</c:v>
                </c:pt>
                <c:pt idx="859">
                  <c:v>1.1929004583333371</c:v>
                </c:pt>
                <c:pt idx="860">
                  <c:v>1.1942891666666702</c:v>
                </c:pt>
                <c:pt idx="861">
                  <c:v>1.195677875000003</c:v>
                </c:pt>
                <c:pt idx="862">
                  <c:v>1.1970665833333372</c:v>
                </c:pt>
                <c:pt idx="863">
                  <c:v>1.19845529166667</c:v>
                </c:pt>
                <c:pt idx="864">
                  <c:v>1.199844000000003</c:v>
                </c:pt>
                <c:pt idx="865">
                  <c:v>1.201232708333337</c:v>
                </c:pt>
                <c:pt idx="866">
                  <c:v>1.20262141666667</c:v>
                </c:pt>
                <c:pt idx="867">
                  <c:v>1.204010125000003</c:v>
                </c:pt>
                <c:pt idx="868">
                  <c:v>1.2053988333333372</c:v>
                </c:pt>
                <c:pt idx="869">
                  <c:v>1.20678754166667</c:v>
                </c:pt>
                <c:pt idx="870">
                  <c:v>1.2081762500000031</c:v>
                </c:pt>
                <c:pt idx="871">
                  <c:v>1.209564958333337</c:v>
                </c:pt>
                <c:pt idx="872">
                  <c:v>1.21095366666667</c:v>
                </c:pt>
                <c:pt idx="873">
                  <c:v>1.2123423750000031</c:v>
                </c:pt>
                <c:pt idx="874">
                  <c:v>1.213731083333337</c:v>
                </c:pt>
                <c:pt idx="875">
                  <c:v>1.2151197916666701</c:v>
                </c:pt>
                <c:pt idx="876">
                  <c:v>1.2165085000000031</c:v>
                </c:pt>
                <c:pt idx="877">
                  <c:v>1.217897208333337</c:v>
                </c:pt>
                <c:pt idx="878">
                  <c:v>1.2192859166666701</c:v>
                </c:pt>
                <c:pt idx="879">
                  <c:v>1.2206746250000031</c:v>
                </c:pt>
                <c:pt idx="880">
                  <c:v>1.2220633333333371</c:v>
                </c:pt>
                <c:pt idx="881">
                  <c:v>1.2234520416666701</c:v>
                </c:pt>
                <c:pt idx="882">
                  <c:v>1.2248407500000031</c:v>
                </c:pt>
                <c:pt idx="883">
                  <c:v>1.2262294583333371</c:v>
                </c:pt>
                <c:pt idx="884">
                  <c:v>1.2276181666666701</c:v>
                </c:pt>
                <c:pt idx="885">
                  <c:v>1.2290068750000032</c:v>
                </c:pt>
                <c:pt idx="886">
                  <c:v>1.2303955833333371</c:v>
                </c:pt>
                <c:pt idx="887">
                  <c:v>1.2317842916666701</c:v>
                </c:pt>
                <c:pt idx="888">
                  <c:v>1.233173000000003</c:v>
                </c:pt>
                <c:pt idx="889">
                  <c:v>1.2345617083333371</c:v>
                </c:pt>
                <c:pt idx="890">
                  <c:v>1.2359504166666699</c:v>
                </c:pt>
                <c:pt idx="891">
                  <c:v>1.2373391250000032</c:v>
                </c:pt>
                <c:pt idx="892">
                  <c:v>1.2387278333333371</c:v>
                </c:pt>
                <c:pt idx="893">
                  <c:v>1.2401165416666702</c:v>
                </c:pt>
                <c:pt idx="894">
                  <c:v>1.241505250000003</c:v>
                </c:pt>
                <c:pt idx="895">
                  <c:v>1.2428939583333372</c:v>
                </c:pt>
                <c:pt idx="896">
                  <c:v>1.24428266666667</c:v>
                </c:pt>
                <c:pt idx="897">
                  <c:v>1.245671375000003</c:v>
                </c:pt>
                <c:pt idx="898">
                  <c:v>1.247060083333337</c:v>
                </c:pt>
                <c:pt idx="899">
                  <c:v>1.24844879166667</c:v>
                </c:pt>
                <c:pt idx="900">
                  <c:v>1.249837500000003</c:v>
                </c:pt>
                <c:pt idx="901">
                  <c:v>1.2512262083333372</c:v>
                </c:pt>
                <c:pt idx="902">
                  <c:v>1.25261491666667</c:v>
                </c:pt>
                <c:pt idx="903">
                  <c:v>1.2540036250000031</c:v>
                </c:pt>
                <c:pt idx="904">
                  <c:v>1.255392333333337</c:v>
                </c:pt>
                <c:pt idx="905">
                  <c:v>1.25678104166667</c:v>
                </c:pt>
                <c:pt idx="906">
                  <c:v>1.2581697500000031</c:v>
                </c:pt>
                <c:pt idx="907">
                  <c:v>1.259558458333337</c:v>
                </c:pt>
                <c:pt idx="908">
                  <c:v>1.2609471666666701</c:v>
                </c:pt>
                <c:pt idx="909">
                  <c:v>1.2623358750000031</c:v>
                </c:pt>
                <c:pt idx="910">
                  <c:v>1.263724583333337</c:v>
                </c:pt>
                <c:pt idx="911">
                  <c:v>1.2651132916666701</c:v>
                </c:pt>
                <c:pt idx="912">
                  <c:v>1.2665020000000031</c:v>
                </c:pt>
                <c:pt idx="913">
                  <c:v>1.2678907083333371</c:v>
                </c:pt>
                <c:pt idx="914">
                  <c:v>1.2692794166666701</c:v>
                </c:pt>
                <c:pt idx="915">
                  <c:v>1.2706681250000031</c:v>
                </c:pt>
                <c:pt idx="916">
                  <c:v>1.2720568333333371</c:v>
                </c:pt>
                <c:pt idx="917">
                  <c:v>1.2734455416666701</c:v>
                </c:pt>
                <c:pt idx="918">
                  <c:v>1.2748342500000032</c:v>
                </c:pt>
                <c:pt idx="919">
                  <c:v>1.2762229583333371</c:v>
                </c:pt>
                <c:pt idx="920">
                  <c:v>1.2776116666666701</c:v>
                </c:pt>
                <c:pt idx="921">
                  <c:v>1.279000375000003</c:v>
                </c:pt>
                <c:pt idx="922">
                  <c:v>1.2803890833333371</c:v>
                </c:pt>
                <c:pt idx="923">
                  <c:v>1.2817777916666699</c:v>
                </c:pt>
                <c:pt idx="924">
                  <c:v>1.2831665000000032</c:v>
                </c:pt>
                <c:pt idx="925">
                  <c:v>1.2845552083333371</c:v>
                </c:pt>
                <c:pt idx="926">
                  <c:v>1.2859439166666702</c:v>
                </c:pt>
                <c:pt idx="927">
                  <c:v>1.287332625000003</c:v>
                </c:pt>
                <c:pt idx="928">
                  <c:v>1.2887213333333372</c:v>
                </c:pt>
                <c:pt idx="929">
                  <c:v>1.29011004166667</c:v>
                </c:pt>
                <c:pt idx="930">
                  <c:v>1.291498750000003</c:v>
                </c:pt>
                <c:pt idx="931">
                  <c:v>1.292887458333337</c:v>
                </c:pt>
                <c:pt idx="932">
                  <c:v>1.29427616666667</c:v>
                </c:pt>
                <c:pt idx="933">
                  <c:v>1.295664875000003</c:v>
                </c:pt>
                <c:pt idx="934">
                  <c:v>1.2970535833333372</c:v>
                </c:pt>
                <c:pt idx="935">
                  <c:v>1.29844229166667</c:v>
                </c:pt>
                <c:pt idx="936">
                  <c:v>1.2998310000000031</c:v>
                </c:pt>
                <c:pt idx="937">
                  <c:v>1.301219708333337</c:v>
                </c:pt>
                <c:pt idx="938">
                  <c:v>1.30260841666667</c:v>
                </c:pt>
                <c:pt idx="939">
                  <c:v>1.3039971250000031</c:v>
                </c:pt>
                <c:pt idx="940">
                  <c:v>1.305385833333337</c:v>
                </c:pt>
                <c:pt idx="941">
                  <c:v>1.3067745416666701</c:v>
                </c:pt>
                <c:pt idx="942">
                  <c:v>1.3081632500000031</c:v>
                </c:pt>
                <c:pt idx="943">
                  <c:v>1.309551958333337</c:v>
                </c:pt>
                <c:pt idx="944">
                  <c:v>1.3109406666666701</c:v>
                </c:pt>
                <c:pt idx="945">
                  <c:v>1.3123293750000031</c:v>
                </c:pt>
                <c:pt idx="946">
                  <c:v>1.3137180833333371</c:v>
                </c:pt>
                <c:pt idx="947">
                  <c:v>1.3151067916666701</c:v>
                </c:pt>
                <c:pt idx="948">
                  <c:v>1.3164955000000031</c:v>
                </c:pt>
                <c:pt idx="949">
                  <c:v>1.3178842083333371</c:v>
                </c:pt>
                <c:pt idx="950">
                  <c:v>1.3192729166666701</c:v>
                </c:pt>
                <c:pt idx="951">
                  <c:v>1.3206616250000032</c:v>
                </c:pt>
                <c:pt idx="952">
                  <c:v>1.3220503333333371</c:v>
                </c:pt>
                <c:pt idx="953">
                  <c:v>1.3234390416666701</c:v>
                </c:pt>
                <c:pt idx="954">
                  <c:v>1.324827750000003</c:v>
                </c:pt>
                <c:pt idx="955">
                  <c:v>1.3262164583333371</c:v>
                </c:pt>
                <c:pt idx="956">
                  <c:v>1.3276051666666699</c:v>
                </c:pt>
                <c:pt idx="957">
                  <c:v>1.328993875000003</c:v>
                </c:pt>
                <c:pt idx="958">
                  <c:v>1.3303825833333371</c:v>
                </c:pt>
                <c:pt idx="959">
                  <c:v>1.3317712916666702</c:v>
                </c:pt>
                <c:pt idx="960">
                  <c:v>1.333160000000003</c:v>
                </c:pt>
                <c:pt idx="961">
                  <c:v>1.3345487083333372</c:v>
                </c:pt>
                <c:pt idx="962">
                  <c:v>1.33593741666667</c:v>
                </c:pt>
                <c:pt idx="963">
                  <c:v>1.337326125000003</c:v>
                </c:pt>
                <c:pt idx="964">
                  <c:v>1.338714833333337</c:v>
                </c:pt>
                <c:pt idx="965">
                  <c:v>1.34010354166667</c:v>
                </c:pt>
                <c:pt idx="966">
                  <c:v>1.3414922500000031</c:v>
                </c:pt>
                <c:pt idx="967">
                  <c:v>1.3428809583333372</c:v>
                </c:pt>
                <c:pt idx="968">
                  <c:v>1.34426966666667</c:v>
                </c:pt>
                <c:pt idx="969">
                  <c:v>1.3456583750000031</c:v>
                </c:pt>
                <c:pt idx="970">
                  <c:v>1.347047083333337</c:v>
                </c:pt>
                <c:pt idx="971">
                  <c:v>1.34843579166667</c:v>
                </c:pt>
                <c:pt idx="972">
                  <c:v>1.3498245000000031</c:v>
                </c:pt>
                <c:pt idx="973">
                  <c:v>1.351213208333337</c:v>
                </c:pt>
                <c:pt idx="974">
                  <c:v>1.3526019166666701</c:v>
                </c:pt>
                <c:pt idx="975">
                  <c:v>1.3539906250000031</c:v>
                </c:pt>
                <c:pt idx="976">
                  <c:v>1.355379333333337</c:v>
                </c:pt>
                <c:pt idx="977">
                  <c:v>1.3567680416666701</c:v>
                </c:pt>
                <c:pt idx="978">
                  <c:v>1.3581567500000031</c:v>
                </c:pt>
                <c:pt idx="979">
                  <c:v>1.3595454583333371</c:v>
                </c:pt>
                <c:pt idx="980">
                  <c:v>1.3609341666666701</c:v>
                </c:pt>
                <c:pt idx="981">
                  <c:v>1.3623228750000032</c:v>
                </c:pt>
                <c:pt idx="982">
                  <c:v>1.3637115833333371</c:v>
                </c:pt>
                <c:pt idx="983">
                  <c:v>1.3651002916666701</c:v>
                </c:pt>
                <c:pt idx="984">
                  <c:v>1.3664890000000032</c:v>
                </c:pt>
                <c:pt idx="985">
                  <c:v>1.3678777083333371</c:v>
                </c:pt>
                <c:pt idx="986">
                  <c:v>1.3692664166666701</c:v>
                </c:pt>
                <c:pt idx="987">
                  <c:v>1.370655125000003</c:v>
                </c:pt>
                <c:pt idx="988">
                  <c:v>1.3720438333333371</c:v>
                </c:pt>
                <c:pt idx="989">
                  <c:v>1.3734325416666699</c:v>
                </c:pt>
                <c:pt idx="990">
                  <c:v>1.374821250000003</c:v>
                </c:pt>
                <c:pt idx="991">
                  <c:v>1.3762099583333371</c:v>
                </c:pt>
                <c:pt idx="992">
                  <c:v>1.3775986666666702</c:v>
                </c:pt>
                <c:pt idx="993">
                  <c:v>1.378987375000003</c:v>
                </c:pt>
                <c:pt idx="994">
                  <c:v>1.3803760833333372</c:v>
                </c:pt>
                <c:pt idx="995">
                  <c:v>1.38176479166667</c:v>
                </c:pt>
                <c:pt idx="996">
                  <c:v>1.383153500000003</c:v>
                </c:pt>
                <c:pt idx="997">
                  <c:v>1.384542208333337</c:v>
                </c:pt>
                <c:pt idx="998">
                  <c:v>1.38593091666667</c:v>
                </c:pt>
                <c:pt idx="999">
                  <c:v>1.3873196250000031</c:v>
                </c:pt>
                <c:pt idx="1000">
                  <c:v>1.3887083333333372</c:v>
                </c:pt>
                <c:pt idx="1001">
                  <c:v>1.39009704166667</c:v>
                </c:pt>
                <c:pt idx="1002">
                  <c:v>1.3914857500000031</c:v>
                </c:pt>
                <c:pt idx="1003">
                  <c:v>1.392874458333337</c:v>
                </c:pt>
                <c:pt idx="1004">
                  <c:v>1.3942631666666701</c:v>
                </c:pt>
                <c:pt idx="1005">
                  <c:v>1.3956518750000031</c:v>
                </c:pt>
                <c:pt idx="1006">
                  <c:v>1.397040583333337</c:v>
                </c:pt>
                <c:pt idx="1007">
                  <c:v>1.3984292916666701</c:v>
                </c:pt>
                <c:pt idx="1008">
                  <c:v>1.3998180000000031</c:v>
                </c:pt>
                <c:pt idx="1009">
                  <c:v>1.401206708333337</c:v>
                </c:pt>
                <c:pt idx="1010">
                  <c:v>1.4025954166666701</c:v>
                </c:pt>
                <c:pt idx="1011">
                  <c:v>1.4039841250000031</c:v>
                </c:pt>
                <c:pt idx="1012">
                  <c:v>1.4053728333333371</c:v>
                </c:pt>
                <c:pt idx="1013">
                  <c:v>1.4067615416666701</c:v>
                </c:pt>
                <c:pt idx="1014">
                  <c:v>1.4081502500000029</c:v>
                </c:pt>
                <c:pt idx="1015">
                  <c:v>1.4095389583333371</c:v>
                </c:pt>
                <c:pt idx="1016">
                  <c:v>1.4109276666666701</c:v>
                </c:pt>
                <c:pt idx="1017">
                  <c:v>1.4123163750000032</c:v>
                </c:pt>
                <c:pt idx="1018">
                  <c:v>1.4137050833333371</c:v>
                </c:pt>
                <c:pt idx="1019">
                  <c:v>1.4150937916666702</c:v>
                </c:pt>
                <c:pt idx="1020">
                  <c:v>1.416482500000003</c:v>
                </c:pt>
                <c:pt idx="1021">
                  <c:v>1.4178712083333371</c:v>
                </c:pt>
                <c:pt idx="1022">
                  <c:v>1.41925991666667</c:v>
                </c:pt>
                <c:pt idx="1023">
                  <c:v>1.420648625000003</c:v>
                </c:pt>
                <c:pt idx="1024">
                  <c:v>1.4220373333333372</c:v>
                </c:pt>
                <c:pt idx="1025">
                  <c:v>1.4234260416666702</c:v>
                </c:pt>
                <c:pt idx="1026">
                  <c:v>1.424814750000003</c:v>
                </c:pt>
                <c:pt idx="1027">
                  <c:v>1.4262034583333372</c:v>
                </c:pt>
                <c:pt idx="1028">
                  <c:v>1.42759216666667</c:v>
                </c:pt>
                <c:pt idx="1029">
                  <c:v>1.428980875000003</c:v>
                </c:pt>
                <c:pt idx="1030">
                  <c:v>1.430369583333337</c:v>
                </c:pt>
                <c:pt idx="1031">
                  <c:v>1.43175829166667</c:v>
                </c:pt>
                <c:pt idx="1032">
                  <c:v>1.4331470000000031</c:v>
                </c:pt>
                <c:pt idx="1033">
                  <c:v>1.434535708333337</c:v>
                </c:pt>
                <c:pt idx="1034">
                  <c:v>1.43592441666667</c:v>
                </c:pt>
                <c:pt idx="1035">
                  <c:v>1.4373131250000031</c:v>
                </c:pt>
                <c:pt idx="1036">
                  <c:v>1.438701833333337</c:v>
                </c:pt>
                <c:pt idx="1037">
                  <c:v>1.4400905416666701</c:v>
                </c:pt>
                <c:pt idx="1038">
                  <c:v>1.4414792500000031</c:v>
                </c:pt>
                <c:pt idx="1039">
                  <c:v>1.442867958333337</c:v>
                </c:pt>
                <c:pt idx="1040">
                  <c:v>1.4442566666666701</c:v>
                </c:pt>
                <c:pt idx="1041">
                  <c:v>1.4456453750000031</c:v>
                </c:pt>
                <c:pt idx="1042">
                  <c:v>1.4470340833333371</c:v>
                </c:pt>
                <c:pt idx="1043">
                  <c:v>1.4484227916666701</c:v>
                </c:pt>
                <c:pt idx="1044">
                  <c:v>1.4498115000000031</c:v>
                </c:pt>
                <c:pt idx="1045">
                  <c:v>1.4512002083333371</c:v>
                </c:pt>
                <c:pt idx="1046">
                  <c:v>1.4525889166666701</c:v>
                </c:pt>
                <c:pt idx="1047">
                  <c:v>1.4539776250000032</c:v>
                </c:pt>
                <c:pt idx="1048">
                  <c:v>1.4553663333333371</c:v>
                </c:pt>
                <c:pt idx="1049">
                  <c:v>1.4567550416666701</c:v>
                </c:pt>
                <c:pt idx="1050">
                  <c:v>1.4581437500000032</c:v>
                </c:pt>
                <c:pt idx="1051">
                  <c:v>1.4595324583333371</c:v>
                </c:pt>
                <c:pt idx="1052">
                  <c:v>1.4609211666666702</c:v>
                </c:pt>
                <c:pt idx="1053">
                  <c:v>1.462309875000003</c:v>
                </c:pt>
                <c:pt idx="1054">
                  <c:v>1.4636985833333371</c:v>
                </c:pt>
                <c:pt idx="1055">
                  <c:v>1.46508729166667</c:v>
                </c:pt>
                <c:pt idx="1056">
                  <c:v>1.466476000000003</c:v>
                </c:pt>
                <c:pt idx="1057">
                  <c:v>1.4678647083333372</c:v>
                </c:pt>
                <c:pt idx="1058">
                  <c:v>1.46925341666667</c:v>
                </c:pt>
                <c:pt idx="1059">
                  <c:v>1.470642125000003</c:v>
                </c:pt>
                <c:pt idx="1060">
                  <c:v>1.4720308333333372</c:v>
                </c:pt>
                <c:pt idx="1061">
                  <c:v>1.47341954166667</c:v>
                </c:pt>
                <c:pt idx="1062">
                  <c:v>1.474808250000003</c:v>
                </c:pt>
                <c:pt idx="1063">
                  <c:v>1.476196958333337</c:v>
                </c:pt>
                <c:pt idx="1064">
                  <c:v>1.47758566666667</c:v>
                </c:pt>
                <c:pt idx="1065">
                  <c:v>1.4789743750000031</c:v>
                </c:pt>
                <c:pt idx="1066">
                  <c:v>1.480363083333337</c:v>
                </c:pt>
                <c:pt idx="1067">
                  <c:v>1.48175179166667</c:v>
                </c:pt>
                <c:pt idx="1068">
                  <c:v>1.4831405000000031</c:v>
                </c:pt>
                <c:pt idx="1069">
                  <c:v>1.484529208333337</c:v>
                </c:pt>
                <c:pt idx="1070">
                  <c:v>1.4859179166666701</c:v>
                </c:pt>
                <c:pt idx="1071">
                  <c:v>1.4873066250000031</c:v>
                </c:pt>
                <c:pt idx="1072">
                  <c:v>1.488695333333337</c:v>
                </c:pt>
                <c:pt idx="1073">
                  <c:v>1.4900840416666701</c:v>
                </c:pt>
                <c:pt idx="1074">
                  <c:v>1.4914727500000031</c:v>
                </c:pt>
                <c:pt idx="1075">
                  <c:v>1.4928614583333371</c:v>
                </c:pt>
                <c:pt idx="1076">
                  <c:v>1.4942501666666701</c:v>
                </c:pt>
                <c:pt idx="1077">
                  <c:v>1.495638875000004</c:v>
                </c:pt>
                <c:pt idx="1078">
                  <c:v>1.4970275833333371</c:v>
                </c:pt>
                <c:pt idx="1079">
                  <c:v>1.4984162916666701</c:v>
                </c:pt>
                <c:pt idx="1080">
                  <c:v>1.4998050000000032</c:v>
                </c:pt>
                <c:pt idx="1081">
                  <c:v>1.5011937083333371</c:v>
                </c:pt>
                <c:pt idx="1082">
                  <c:v>1.5025824166666701</c:v>
                </c:pt>
                <c:pt idx="1083">
                  <c:v>1.5039711250000032</c:v>
                </c:pt>
                <c:pt idx="1084">
                  <c:v>1.5053598333333371</c:v>
                </c:pt>
                <c:pt idx="1085">
                  <c:v>1.5067485416666702</c:v>
                </c:pt>
                <c:pt idx="1086">
                  <c:v>1.5081372500000041</c:v>
                </c:pt>
                <c:pt idx="1087">
                  <c:v>1.5095259583333371</c:v>
                </c:pt>
                <c:pt idx="1088">
                  <c:v>1.51091466666667</c:v>
                </c:pt>
                <c:pt idx="1089">
                  <c:v>1.512303375000003</c:v>
                </c:pt>
                <c:pt idx="1090">
                  <c:v>1.5136920833333372</c:v>
                </c:pt>
                <c:pt idx="1091">
                  <c:v>1.51508079166667</c:v>
                </c:pt>
                <c:pt idx="1092">
                  <c:v>1.516469500000003</c:v>
                </c:pt>
                <c:pt idx="1093">
                  <c:v>1.5178582083333372</c:v>
                </c:pt>
                <c:pt idx="1094">
                  <c:v>1.51924691666667</c:v>
                </c:pt>
                <c:pt idx="1095">
                  <c:v>1.5206356250000042</c:v>
                </c:pt>
                <c:pt idx="1096">
                  <c:v>1.522024333333337</c:v>
                </c:pt>
                <c:pt idx="1097">
                  <c:v>1.52341304166667</c:v>
                </c:pt>
                <c:pt idx="1098">
                  <c:v>1.5248017500000031</c:v>
                </c:pt>
                <c:pt idx="1099">
                  <c:v>1.526190458333337</c:v>
                </c:pt>
                <c:pt idx="1100">
                  <c:v>1.52757916666667</c:v>
                </c:pt>
                <c:pt idx="1101">
                  <c:v>1.5289678750000031</c:v>
                </c:pt>
                <c:pt idx="1102">
                  <c:v>1.530356583333337</c:v>
                </c:pt>
                <c:pt idx="1103">
                  <c:v>1.5317452916666701</c:v>
                </c:pt>
                <c:pt idx="1104">
                  <c:v>1.533134000000004</c:v>
                </c:pt>
                <c:pt idx="1105">
                  <c:v>1.534522708333337</c:v>
                </c:pt>
                <c:pt idx="1106">
                  <c:v>1.5359114166666701</c:v>
                </c:pt>
                <c:pt idx="1107">
                  <c:v>1.5373001250000031</c:v>
                </c:pt>
                <c:pt idx="1108">
                  <c:v>1.5386888333333371</c:v>
                </c:pt>
                <c:pt idx="1109">
                  <c:v>1.5400775416666701</c:v>
                </c:pt>
                <c:pt idx="1110">
                  <c:v>1.5414662500000031</c:v>
                </c:pt>
                <c:pt idx="1111">
                  <c:v>1.5428549583333371</c:v>
                </c:pt>
                <c:pt idx="1112">
                  <c:v>1.5442436666666701</c:v>
                </c:pt>
                <c:pt idx="1113">
                  <c:v>1.5456323750000041</c:v>
                </c:pt>
                <c:pt idx="1114">
                  <c:v>1.5470210833333371</c:v>
                </c:pt>
                <c:pt idx="1115">
                  <c:v>1.5484097916666701</c:v>
                </c:pt>
                <c:pt idx="1116">
                  <c:v>1.5497985000000032</c:v>
                </c:pt>
                <c:pt idx="1117">
                  <c:v>1.5511872083333371</c:v>
                </c:pt>
                <c:pt idx="1118">
                  <c:v>1.5525759166666702</c:v>
                </c:pt>
                <c:pt idx="1119">
                  <c:v>1.553964625000003</c:v>
                </c:pt>
                <c:pt idx="1120">
                  <c:v>1.5553533333333371</c:v>
                </c:pt>
                <c:pt idx="1121">
                  <c:v>1.55674204166667</c:v>
                </c:pt>
                <c:pt idx="1122">
                  <c:v>1.5581307500000041</c:v>
                </c:pt>
                <c:pt idx="1123">
                  <c:v>1.5595194583333372</c:v>
                </c:pt>
                <c:pt idx="1124">
                  <c:v>1.56090816666667</c:v>
                </c:pt>
                <c:pt idx="1125">
                  <c:v>1.562296875000003</c:v>
                </c:pt>
                <c:pt idx="1126">
                  <c:v>1.5636855833333372</c:v>
                </c:pt>
                <c:pt idx="1127">
                  <c:v>1.56507429166667</c:v>
                </c:pt>
                <c:pt idx="1128">
                  <c:v>1.566463000000003</c:v>
                </c:pt>
                <c:pt idx="1129">
                  <c:v>1.5678517083333368</c:v>
                </c:pt>
                <c:pt idx="1130">
                  <c:v>1.56924041666667</c:v>
                </c:pt>
                <c:pt idx="1131">
                  <c:v>1.5706291250000035</c:v>
                </c:pt>
                <c:pt idx="1132">
                  <c:v>1.5720178333333368</c:v>
                </c:pt>
                <c:pt idx="1133">
                  <c:v>1.5734065416666703</c:v>
                </c:pt>
                <c:pt idx="1134">
                  <c:v>1.5747952500000033</c:v>
                </c:pt>
                <c:pt idx="1135">
                  <c:v>1.5761839583333368</c:v>
                </c:pt>
                <c:pt idx="1136">
                  <c:v>1.5775726666666701</c:v>
                </c:pt>
                <c:pt idx="1137">
                  <c:v>1.5789613750000036</c:v>
                </c:pt>
                <c:pt idx="1138">
                  <c:v>1.5803500833333366</c:v>
                </c:pt>
                <c:pt idx="1139">
                  <c:v>1.5817387916666701</c:v>
                </c:pt>
                <c:pt idx="1140">
                  <c:v>1.5831275000000036</c:v>
                </c:pt>
                <c:pt idx="1141">
                  <c:v>1.5845162083333368</c:v>
                </c:pt>
                <c:pt idx="1142">
                  <c:v>1.5859049166666703</c:v>
                </c:pt>
                <c:pt idx="1143">
                  <c:v>1.5872936250000034</c:v>
                </c:pt>
                <c:pt idx="1144">
                  <c:v>1.5886823333333369</c:v>
                </c:pt>
                <c:pt idx="1145">
                  <c:v>1.5900710416666699</c:v>
                </c:pt>
                <c:pt idx="1146">
                  <c:v>1.5914597500000034</c:v>
                </c:pt>
                <c:pt idx="1147">
                  <c:v>1.5928484583333367</c:v>
                </c:pt>
                <c:pt idx="1148">
                  <c:v>1.5942371666666701</c:v>
                </c:pt>
                <c:pt idx="1149">
                  <c:v>1.5956258750000036</c:v>
                </c:pt>
                <c:pt idx="1150">
                  <c:v>1.5970145833333367</c:v>
                </c:pt>
                <c:pt idx="1151">
                  <c:v>1.5984032916666702</c:v>
                </c:pt>
                <c:pt idx="1152">
                  <c:v>1.5997920000000034</c:v>
                </c:pt>
                <c:pt idx="1153">
                  <c:v>1.6011807083333369</c:v>
                </c:pt>
                <c:pt idx="1154">
                  <c:v>1.60256941666667</c:v>
                </c:pt>
                <c:pt idx="1155">
                  <c:v>1.6039581250000035</c:v>
                </c:pt>
                <c:pt idx="1156">
                  <c:v>1.6053468333333367</c:v>
                </c:pt>
                <c:pt idx="1157">
                  <c:v>1.60673554166667</c:v>
                </c:pt>
                <c:pt idx="1158">
                  <c:v>1.6081242500000035</c:v>
                </c:pt>
                <c:pt idx="1159">
                  <c:v>1.6095129583333367</c:v>
                </c:pt>
                <c:pt idx="1160">
                  <c:v>1.6109016666666702</c:v>
                </c:pt>
                <c:pt idx="1161">
                  <c:v>1.6122903750000033</c:v>
                </c:pt>
                <c:pt idx="1162">
                  <c:v>1.613679083333337</c:v>
                </c:pt>
                <c:pt idx="1163">
                  <c:v>1.61506779166667</c:v>
                </c:pt>
                <c:pt idx="1164">
                  <c:v>1.6164565000000035</c:v>
                </c:pt>
                <c:pt idx="1165">
                  <c:v>1.6178452083333368</c:v>
                </c:pt>
                <c:pt idx="1166">
                  <c:v>1.61923391666667</c:v>
                </c:pt>
                <c:pt idx="1167">
                  <c:v>1.6206226250000035</c:v>
                </c:pt>
                <c:pt idx="1168">
                  <c:v>1.6220113333333368</c:v>
                </c:pt>
                <c:pt idx="1169">
                  <c:v>1.6234000416666701</c:v>
                </c:pt>
                <c:pt idx="1170">
                  <c:v>1.6247887500000033</c:v>
                </c:pt>
                <c:pt idx="1171">
                  <c:v>1.6261774583333368</c:v>
                </c:pt>
                <c:pt idx="1172">
                  <c:v>1.6275661666666699</c:v>
                </c:pt>
                <c:pt idx="1173">
                  <c:v>1.6289548750000036</c:v>
                </c:pt>
                <c:pt idx="1174">
                  <c:v>1.6303435833333366</c:v>
                </c:pt>
                <c:pt idx="1175">
                  <c:v>1.6317322916666701</c:v>
                </c:pt>
                <c:pt idx="1176">
                  <c:v>1.6331210000000036</c:v>
                </c:pt>
                <c:pt idx="1177">
                  <c:v>1.6345097083333369</c:v>
                </c:pt>
                <c:pt idx="1178">
                  <c:v>1.6358984166666701</c:v>
                </c:pt>
                <c:pt idx="1179">
                  <c:v>1.6372871250000034</c:v>
                </c:pt>
                <c:pt idx="1180">
                  <c:v>1.6386758333333369</c:v>
                </c:pt>
                <c:pt idx="1181">
                  <c:v>1.6400645416666699</c:v>
                </c:pt>
                <c:pt idx="1182">
                  <c:v>1.6414532500000034</c:v>
                </c:pt>
                <c:pt idx="1183">
                  <c:v>1.6428419583333369</c:v>
                </c:pt>
                <c:pt idx="1184">
                  <c:v>1.6442306666666702</c:v>
                </c:pt>
                <c:pt idx="1185">
                  <c:v>1.6456193750000037</c:v>
                </c:pt>
                <c:pt idx="1186">
                  <c:v>1.6470080833333367</c:v>
                </c:pt>
                <c:pt idx="1187">
                  <c:v>1.6483967916666702</c:v>
                </c:pt>
                <c:pt idx="1188">
                  <c:v>1.6497855000000035</c:v>
                </c:pt>
                <c:pt idx="1189">
                  <c:v>1.6511742083333369</c:v>
                </c:pt>
                <c:pt idx="1190">
                  <c:v>1.65256291666667</c:v>
                </c:pt>
                <c:pt idx="1191">
                  <c:v>1.6539516250000035</c:v>
                </c:pt>
                <c:pt idx="1192">
                  <c:v>1.655340333333337</c:v>
                </c:pt>
                <c:pt idx="1193">
                  <c:v>1.65672904166667</c:v>
                </c:pt>
                <c:pt idx="1194">
                  <c:v>1.6581177500000035</c:v>
                </c:pt>
                <c:pt idx="1195">
                  <c:v>1.6595064583333368</c:v>
                </c:pt>
                <c:pt idx="1196">
                  <c:v>1.6608951666666703</c:v>
                </c:pt>
                <c:pt idx="1197">
                  <c:v>1.6622838750000033</c:v>
                </c:pt>
                <c:pt idx="1198">
                  <c:v>1.6636725833333368</c:v>
                </c:pt>
                <c:pt idx="1199">
                  <c:v>1.6650612916666701</c:v>
                </c:pt>
                <c:pt idx="1200">
                  <c:v>1.6664500000000035</c:v>
                </c:pt>
                <c:pt idx="1201">
                  <c:v>1.667838708333337</c:v>
                </c:pt>
                <c:pt idx="1202">
                  <c:v>1.6692274166666701</c:v>
                </c:pt>
                <c:pt idx="1203">
                  <c:v>1.6706161250000036</c:v>
                </c:pt>
                <c:pt idx="1204">
                  <c:v>1.6720048333333368</c:v>
                </c:pt>
                <c:pt idx="1205">
                  <c:v>1.6733935416666703</c:v>
                </c:pt>
                <c:pt idx="1206">
                  <c:v>1.6747822500000034</c:v>
                </c:pt>
                <c:pt idx="1207">
                  <c:v>1.6761709583333368</c:v>
                </c:pt>
                <c:pt idx="1208">
                  <c:v>1.6775596666666699</c:v>
                </c:pt>
                <c:pt idx="1209">
                  <c:v>1.6789483750000034</c:v>
                </c:pt>
                <c:pt idx="1210">
                  <c:v>1.6803370833333369</c:v>
                </c:pt>
                <c:pt idx="1211">
                  <c:v>1.6817257916666701</c:v>
                </c:pt>
                <c:pt idx="1212">
                  <c:v>1.6831145000000036</c:v>
                </c:pt>
                <c:pt idx="1213">
                  <c:v>1.6845032083333367</c:v>
                </c:pt>
                <c:pt idx="1214">
                  <c:v>1.6858919166666702</c:v>
                </c:pt>
                <c:pt idx="1215">
                  <c:v>1.6872806250000034</c:v>
                </c:pt>
                <c:pt idx="1216">
                  <c:v>1.6886693333333369</c:v>
                </c:pt>
                <c:pt idx="1217">
                  <c:v>1.69005804166667</c:v>
                </c:pt>
                <c:pt idx="1218">
                  <c:v>1.6914467500000034</c:v>
                </c:pt>
                <c:pt idx="1219">
                  <c:v>1.6928354583333369</c:v>
                </c:pt>
                <c:pt idx="1220">
                  <c:v>1.69422416666667</c:v>
                </c:pt>
                <c:pt idx="1221">
                  <c:v>1.6956128750000037</c:v>
                </c:pt>
                <c:pt idx="1222">
                  <c:v>1.6970015833333367</c:v>
                </c:pt>
                <c:pt idx="1223">
                  <c:v>1.6983902916666702</c:v>
                </c:pt>
                <c:pt idx="1224">
                  <c:v>1.6997790000000035</c:v>
                </c:pt>
                <c:pt idx="1225">
                  <c:v>1.701167708333337</c:v>
                </c:pt>
                <c:pt idx="1226">
                  <c:v>1.70255641666667</c:v>
                </c:pt>
                <c:pt idx="1227">
                  <c:v>1.7039451250000035</c:v>
                </c:pt>
                <c:pt idx="1228">
                  <c:v>1.705333833333337</c:v>
                </c:pt>
                <c:pt idx="1229">
                  <c:v>1.70672254166667</c:v>
                </c:pt>
                <c:pt idx="1230">
                  <c:v>1.7081112500000035</c:v>
                </c:pt>
                <c:pt idx="1231">
                  <c:v>1.7094999583333368</c:v>
                </c:pt>
                <c:pt idx="1232">
                  <c:v>1.7108886666666703</c:v>
                </c:pt>
                <c:pt idx="1233">
                  <c:v>1.7122773750000033</c:v>
                </c:pt>
                <c:pt idx="1234">
                  <c:v>1.7136660833333368</c:v>
                </c:pt>
                <c:pt idx="1235">
                  <c:v>1.7150547916666701</c:v>
                </c:pt>
                <c:pt idx="1236">
                  <c:v>1.7164435000000036</c:v>
                </c:pt>
                <c:pt idx="1237">
                  <c:v>1.7178322083333371</c:v>
                </c:pt>
                <c:pt idx="1238">
                  <c:v>1.7192209166666701</c:v>
                </c:pt>
                <c:pt idx="1239">
                  <c:v>1.7206096250000036</c:v>
                </c:pt>
                <c:pt idx="1240">
                  <c:v>1.7219983333333369</c:v>
                </c:pt>
                <c:pt idx="1241">
                  <c:v>1.7233870416666701</c:v>
                </c:pt>
                <c:pt idx="1242">
                  <c:v>1.7247757500000034</c:v>
                </c:pt>
                <c:pt idx="1243">
                  <c:v>1.7261644583333369</c:v>
                </c:pt>
                <c:pt idx="1244">
                  <c:v>1.7275531666666699</c:v>
                </c:pt>
                <c:pt idx="1245">
                  <c:v>1.7289418750000034</c:v>
                </c:pt>
                <c:pt idx="1246">
                  <c:v>1.7303305833333369</c:v>
                </c:pt>
                <c:pt idx="1247">
                  <c:v>1.7317192916666702</c:v>
                </c:pt>
                <c:pt idx="1248">
                  <c:v>1.7331080000000036</c:v>
                </c:pt>
                <c:pt idx="1249">
                  <c:v>1.7344967083333367</c:v>
                </c:pt>
                <c:pt idx="1250">
                  <c:v>1.7358854166666702</c:v>
                </c:pt>
                <c:pt idx="1251">
                  <c:v>1.7372741250000034</c:v>
                </c:pt>
                <c:pt idx="1252">
                  <c:v>1.7386628333333369</c:v>
                </c:pt>
                <c:pt idx="1253">
                  <c:v>1.74005154166667</c:v>
                </c:pt>
                <c:pt idx="1254">
                  <c:v>1.7414402500000035</c:v>
                </c:pt>
                <c:pt idx="1255">
                  <c:v>1.742828958333337</c:v>
                </c:pt>
                <c:pt idx="1256">
                  <c:v>1.74421766666667</c:v>
                </c:pt>
                <c:pt idx="1257">
                  <c:v>1.7456063750000035</c:v>
                </c:pt>
                <c:pt idx="1258">
                  <c:v>1.7469950833333368</c:v>
                </c:pt>
                <c:pt idx="1259">
                  <c:v>1.7483837916666702</c:v>
                </c:pt>
                <c:pt idx="1260">
                  <c:v>1.7497725000000033</c:v>
                </c:pt>
                <c:pt idx="1261">
                  <c:v>1.7511612083333368</c:v>
                </c:pt>
                <c:pt idx="1262">
                  <c:v>1.75254991666667</c:v>
                </c:pt>
                <c:pt idx="1263">
                  <c:v>1.7539386250000035</c:v>
                </c:pt>
                <c:pt idx="1264">
                  <c:v>1.755327333333337</c:v>
                </c:pt>
                <c:pt idx="1265">
                  <c:v>1.7567160416666701</c:v>
                </c:pt>
                <c:pt idx="1266">
                  <c:v>1.7581047500000035</c:v>
                </c:pt>
                <c:pt idx="1267">
                  <c:v>1.7594934583333366</c:v>
                </c:pt>
                <c:pt idx="1268">
                  <c:v>1.7608821666666701</c:v>
                </c:pt>
                <c:pt idx="1269">
                  <c:v>1.7622708750000033</c:v>
                </c:pt>
                <c:pt idx="1270">
                  <c:v>1.7636595833333368</c:v>
                </c:pt>
                <c:pt idx="1271">
                  <c:v>1.7650482916666699</c:v>
                </c:pt>
                <c:pt idx="1272">
                  <c:v>1.7664370000000034</c:v>
                </c:pt>
                <c:pt idx="1273">
                  <c:v>1.7678257083333371</c:v>
                </c:pt>
                <c:pt idx="1274">
                  <c:v>1.7692144166666701</c:v>
                </c:pt>
                <c:pt idx="1275">
                  <c:v>1.7706031250000032</c:v>
                </c:pt>
                <c:pt idx="1276">
                  <c:v>1.7719918333333371</c:v>
                </c:pt>
                <c:pt idx="1277">
                  <c:v>1.7733805416666701</c:v>
                </c:pt>
                <c:pt idx="1278">
                  <c:v>1.774769250000003</c:v>
                </c:pt>
                <c:pt idx="1279">
                  <c:v>1.7761579583333371</c:v>
                </c:pt>
                <c:pt idx="1280">
                  <c:v>1.7775466666666702</c:v>
                </c:pt>
                <c:pt idx="1281">
                  <c:v>1.778935375000003</c:v>
                </c:pt>
                <c:pt idx="1282">
                  <c:v>1.7803240833333371</c:v>
                </c:pt>
                <c:pt idx="1283">
                  <c:v>1.7817127916666702</c:v>
                </c:pt>
                <c:pt idx="1284">
                  <c:v>1.783101500000003</c:v>
                </c:pt>
                <c:pt idx="1285">
                  <c:v>1.7844902083333372</c:v>
                </c:pt>
                <c:pt idx="1286">
                  <c:v>1.78587891666667</c:v>
                </c:pt>
                <c:pt idx="1287">
                  <c:v>1.787267625000003</c:v>
                </c:pt>
                <c:pt idx="1288">
                  <c:v>1.788656333333337</c:v>
                </c:pt>
                <c:pt idx="1289">
                  <c:v>1.79004504166667</c:v>
                </c:pt>
                <c:pt idx="1290">
                  <c:v>1.791433750000003</c:v>
                </c:pt>
                <c:pt idx="1291">
                  <c:v>1.792822458333337</c:v>
                </c:pt>
                <c:pt idx="1292">
                  <c:v>1.79421116666667</c:v>
                </c:pt>
                <c:pt idx="1293">
                  <c:v>1.7955998750000042</c:v>
                </c:pt>
                <c:pt idx="1294">
                  <c:v>1.796988583333337</c:v>
                </c:pt>
                <c:pt idx="1295">
                  <c:v>1.79837729166667</c:v>
                </c:pt>
                <c:pt idx="1296">
                  <c:v>1.7997660000000031</c:v>
                </c:pt>
                <c:pt idx="1297">
                  <c:v>1.801154708333337</c:v>
                </c:pt>
                <c:pt idx="1298">
                  <c:v>1.8025434166666701</c:v>
                </c:pt>
                <c:pt idx="1299">
                  <c:v>1.8039321250000031</c:v>
                </c:pt>
                <c:pt idx="1300">
                  <c:v>1.805320833333337</c:v>
                </c:pt>
                <c:pt idx="1301">
                  <c:v>1.8067095416666701</c:v>
                </c:pt>
                <c:pt idx="1302">
                  <c:v>1.8080982500000031</c:v>
                </c:pt>
                <c:pt idx="1303">
                  <c:v>1.8094869583333371</c:v>
                </c:pt>
                <c:pt idx="1304">
                  <c:v>1.8108756666666701</c:v>
                </c:pt>
                <c:pt idx="1305">
                  <c:v>1.8122643750000031</c:v>
                </c:pt>
                <c:pt idx="1306">
                  <c:v>1.8136530833333371</c:v>
                </c:pt>
                <c:pt idx="1307">
                  <c:v>1.8150417916666701</c:v>
                </c:pt>
                <c:pt idx="1308">
                  <c:v>1.8164305000000032</c:v>
                </c:pt>
                <c:pt idx="1309">
                  <c:v>1.8178192083333371</c:v>
                </c:pt>
                <c:pt idx="1310">
                  <c:v>1.8192079166666701</c:v>
                </c:pt>
                <c:pt idx="1311">
                  <c:v>1.820596625000003</c:v>
                </c:pt>
                <c:pt idx="1312">
                  <c:v>1.8219853333333371</c:v>
                </c:pt>
                <c:pt idx="1313">
                  <c:v>1.8233740416666702</c:v>
                </c:pt>
                <c:pt idx="1314">
                  <c:v>1.824762750000003</c:v>
                </c:pt>
                <c:pt idx="1315">
                  <c:v>1.8261514583333371</c:v>
                </c:pt>
                <c:pt idx="1316">
                  <c:v>1.8275401666666702</c:v>
                </c:pt>
                <c:pt idx="1317">
                  <c:v>1.828928875000003</c:v>
                </c:pt>
                <c:pt idx="1318">
                  <c:v>1.8303175833333372</c:v>
                </c:pt>
                <c:pt idx="1319">
                  <c:v>1.83170629166667</c:v>
                </c:pt>
                <c:pt idx="1320">
                  <c:v>1.833095000000003</c:v>
                </c:pt>
                <c:pt idx="1321">
                  <c:v>1.834483708333337</c:v>
                </c:pt>
                <c:pt idx="1322">
                  <c:v>1.83587241666667</c:v>
                </c:pt>
                <c:pt idx="1323">
                  <c:v>1.837261125000003</c:v>
                </c:pt>
                <c:pt idx="1324">
                  <c:v>1.838649833333337</c:v>
                </c:pt>
                <c:pt idx="1325">
                  <c:v>1.84003854166667</c:v>
                </c:pt>
                <c:pt idx="1326">
                  <c:v>1.8414272500000031</c:v>
                </c:pt>
                <c:pt idx="1327">
                  <c:v>1.842815958333337</c:v>
                </c:pt>
                <c:pt idx="1328">
                  <c:v>1.84420466666667</c:v>
                </c:pt>
                <c:pt idx="1329">
                  <c:v>1.8455933750000031</c:v>
                </c:pt>
                <c:pt idx="1330">
                  <c:v>1.846982083333337</c:v>
                </c:pt>
                <c:pt idx="1331">
                  <c:v>1.8483707916666701</c:v>
                </c:pt>
                <c:pt idx="1332">
                  <c:v>1.8497595000000031</c:v>
                </c:pt>
                <c:pt idx="1333">
                  <c:v>1.851148208333337</c:v>
                </c:pt>
                <c:pt idx="1334">
                  <c:v>1.8525369166666701</c:v>
                </c:pt>
                <c:pt idx="1335">
                  <c:v>1.8539256250000031</c:v>
                </c:pt>
                <c:pt idx="1336">
                  <c:v>1.8553143333333371</c:v>
                </c:pt>
                <c:pt idx="1337">
                  <c:v>1.8567030416666701</c:v>
                </c:pt>
                <c:pt idx="1338">
                  <c:v>1.8580917500000032</c:v>
                </c:pt>
                <c:pt idx="1339">
                  <c:v>1.8594804583333371</c:v>
                </c:pt>
                <c:pt idx="1340">
                  <c:v>1.8608691666666701</c:v>
                </c:pt>
                <c:pt idx="1341">
                  <c:v>1.8622578750000032</c:v>
                </c:pt>
                <c:pt idx="1342">
                  <c:v>1.8636465833333371</c:v>
                </c:pt>
                <c:pt idx="1343">
                  <c:v>1.8650352916666701</c:v>
                </c:pt>
                <c:pt idx="1344">
                  <c:v>1.866424000000003</c:v>
                </c:pt>
                <c:pt idx="1345">
                  <c:v>1.8678127083333371</c:v>
                </c:pt>
                <c:pt idx="1346">
                  <c:v>1.8692014166666702</c:v>
                </c:pt>
                <c:pt idx="1347">
                  <c:v>1.870590125000003</c:v>
                </c:pt>
                <c:pt idx="1348">
                  <c:v>1.8719788333333371</c:v>
                </c:pt>
                <c:pt idx="1349">
                  <c:v>1.8733675416666702</c:v>
                </c:pt>
                <c:pt idx="1350">
                  <c:v>1.874756250000003</c:v>
                </c:pt>
                <c:pt idx="1351">
                  <c:v>1.8761449583333372</c:v>
                </c:pt>
                <c:pt idx="1352">
                  <c:v>1.87753366666667</c:v>
                </c:pt>
                <c:pt idx="1353">
                  <c:v>1.878922375000003</c:v>
                </c:pt>
                <c:pt idx="1354">
                  <c:v>1.880311083333337</c:v>
                </c:pt>
                <c:pt idx="1355">
                  <c:v>1.88169979166667</c:v>
                </c:pt>
                <c:pt idx="1356">
                  <c:v>1.8830885000000031</c:v>
                </c:pt>
                <c:pt idx="1357">
                  <c:v>1.884477208333337</c:v>
                </c:pt>
                <c:pt idx="1358">
                  <c:v>1.88586591666667</c:v>
                </c:pt>
                <c:pt idx="1359">
                  <c:v>1.8872546250000031</c:v>
                </c:pt>
                <c:pt idx="1360">
                  <c:v>1.888643333333337</c:v>
                </c:pt>
                <c:pt idx="1361">
                  <c:v>1.89003204166667</c:v>
                </c:pt>
                <c:pt idx="1362">
                  <c:v>1.8914207500000031</c:v>
                </c:pt>
                <c:pt idx="1363">
                  <c:v>1.892809458333337</c:v>
                </c:pt>
                <c:pt idx="1364">
                  <c:v>1.8941981666666701</c:v>
                </c:pt>
                <c:pt idx="1365">
                  <c:v>1.8955868750000031</c:v>
                </c:pt>
                <c:pt idx="1366">
                  <c:v>1.896975583333337</c:v>
                </c:pt>
                <c:pt idx="1367">
                  <c:v>1.8983642916666701</c:v>
                </c:pt>
                <c:pt idx="1368">
                  <c:v>1.8997530000000031</c:v>
                </c:pt>
                <c:pt idx="1369">
                  <c:v>1.9011417083333371</c:v>
                </c:pt>
                <c:pt idx="1370">
                  <c:v>1.9025304166666701</c:v>
                </c:pt>
                <c:pt idx="1371">
                  <c:v>1.9039191250000032</c:v>
                </c:pt>
                <c:pt idx="1372">
                  <c:v>1.9053078333333371</c:v>
                </c:pt>
                <c:pt idx="1373">
                  <c:v>1.9066965416666701</c:v>
                </c:pt>
                <c:pt idx="1374">
                  <c:v>1.9080852500000032</c:v>
                </c:pt>
                <c:pt idx="1375">
                  <c:v>1.9094739583333371</c:v>
                </c:pt>
                <c:pt idx="1376">
                  <c:v>1.9108626666666702</c:v>
                </c:pt>
                <c:pt idx="1377">
                  <c:v>1.912251375000003</c:v>
                </c:pt>
                <c:pt idx="1378">
                  <c:v>1.9136400833333371</c:v>
                </c:pt>
                <c:pt idx="1379">
                  <c:v>1.9150287916666699</c:v>
                </c:pt>
                <c:pt idx="1380">
                  <c:v>1.916417500000003</c:v>
                </c:pt>
                <c:pt idx="1381">
                  <c:v>1.9178062083333371</c:v>
                </c:pt>
                <c:pt idx="1382">
                  <c:v>1.9191949166666702</c:v>
                </c:pt>
                <c:pt idx="1383">
                  <c:v>1.920583625000003</c:v>
                </c:pt>
                <c:pt idx="1384">
                  <c:v>1.9219723333333372</c:v>
                </c:pt>
                <c:pt idx="1385">
                  <c:v>1.92336104166667</c:v>
                </c:pt>
                <c:pt idx="1386">
                  <c:v>1.9247497500000041</c:v>
                </c:pt>
                <c:pt idx="1387">
                  <c:v>1.926138458333337</c:v>
                </c:pt>
                <c:pt idx="1388">
                  <c:v>1.92752716666667</c:v>
                </c:pt>
                <c:pt idx="1389">
                  <c:v>1.9289158750000031</c:v>
                </c:pt>
                <c:pt idx="1390">
                  <c:v>1.9303045833333372</c:v>
                </c:pt>
                <c:pt idx="1391">
                  <c:v>1.93169329166667</c:v>
                </c:pt>
                <c:pt idx="1392">
                  <c:v>1.9330820000000031</c:v>
                </c:pt>
                <c:pt idx="1393">
                  <c:v>1.934470708333337</c:v>
                </c:pt>
                <c:pt idx="1394">
                  <c:v>1.9358594166666701</c:v>
                </c:pt>
                <c:pt idx="1395">
                  <c:v>1.937248125000004</c:v>
                </c:pt>
                <c:pt idx="1396">
                  <c:v>1.938636833333337</c:v>
                </c:pt>
                <c:pt idx="1397">
                  <c:v>1.9400255416666701</c:v>
                </c:pt>
                <c:pt idx="1398">
                  <c:v>1.9414142500000031</c:v>
                </c:pt>
                <c:pt idx="1399">
                  <c:v>1.942802958333337</c:v>
                </c:pt>
                <c:pt idx="1400">
                  <c:v>1.9441916666666701</c:v>
                </c:pt>
                <c:pt idx="1401">
                  <c:v>1.9455803750000031</c:v>
                </c:pt>
                <c:pt idx="1402">
                  <c:v>1.9469690833333371</c:v>
                </c:pt>
                <c:pt idx="1403">
                  <c:v>1.9483577916666701</c:v>
                </c:pt>
                <c:pt idx="1404">
                  <c:v>1.949746500000004</c:v>
                </c:pt>
                <c:pt idx="1405">
                  <c:v>1.9511352083333371</c:v>
                </c:pt>
                <c:pt idx="1406">
                  <c:v>1.9525239166666701</c:v>
                </c:pt>
                <c:pt idx="1407">
                  <c:v>1.9539126250000032</c:v>
                </c:pt>
                <c:pt idx="1408">
                  <c:v>1.9553013333333371</c:v>
                </c:pt>
                <c:pt idx="1409">
                  <c:v>1.9566900416666702</c:v>
                </c:pt>
                <c:pt idx="1410">
                  <c:v>1.958078750000003</c:v>
                </c:pt>
                <c:pt idx="1411">
                  <c:v>1.9594674583333371</c:v>
                </c:pt>
                <c:pt idx="1412">
                  <c:v>1.96085616666667</c:v>
                </c:pt>
                <c:pt idx="1413">
                  <c:v>1.9622448750000041</c:v>
                </c:pt>
                <c:pt idx="1414">
                  <c:v>1.9636335833333372</c:v>
                </c:pt>
                <c:pt idx="1415">
                  <c:v>1.9650222916666702</c:v>
                </c:pt>
                <c:pt idx="1416">
                  <c:v>1.966411000000003</c:v>
                </c:pt>
                <c:pt idx="1417">
                  <c:v>1.9677997083333372</c:v>
                </c:pt>
                <c:pt idx="1418">
                  <c:v>1.96918841666667</c:v>
                </c:pt>
                <c:pt idx="1419">
                  <c:v>1.970577125000003</c:v>
                </c:pt>
                <c:pt idx="1420">
                  <c:v>1.971965833333337</c:v>
                </c:pt>
                <c:pt idx="1421">
                  <c:v>1.97335454166667</c:v>
                </c:pt>
                <c:pt idx="1422">
                  <c:v>1.9747432500000039</c:v>
                </c:pt>
                <c:pt idx="1423">
                  <c:v>1.976131958333337</c:v>
                </c:pt>
                <c:pt idx="1424">
                  <c:v>1.97752066666667</c:v>
                </c:pt>
                <c:pt idx="1425">
                  <c:v>1.9789093750000031</c:v>
                </c:pt>
                <c:pt idx="1426">
                  <c:v>1.980298083333337</c:v>
                </c:pt>
                <c:pt idx="1427">
                  <c:v>1.9816867916666701</c:v>
                </c:pt>
                <c:pt idx="1428">
                  <c:v>1.9830755000000031</c:v>
                </c:pt>
                <c:pt idx="1429">
                  <c:v>1.984464208333337</c:v>
                </c:pt>
                <c:pt idx="1430">
                  <c:v>1.9858529166666701</c:v>
                </c:pt>
                <c:pt idx="1431">
                  <c:v>1.987241625000004</c:v>
                </c:pt>
                <c:pt idx="1432">
                  <c:v>1.9886303333333371</c:v>
                </c:pt>
                <c:pt idx="1433">
                  <c:v>1.9900190416666701</c:v>
                </c:pt>
                <c:pt idx="1434">
                  <c:v>1.9914077500000031</c:v>
                </c:pt>
                <c:pt idx="1435">
                  <c:v>1.9927964583333371</c:v>
                </c:pt>
                <c:pt idx="1436">
                  <c:v>1.9941851666666701</c:v>
                </c:pt>
                <c:pt idx="1437">
                  <c:v>1.9955738750000029</c:v>
                </c:pt>
                <c:pt idx="1438">
                  <c:v>1.9969625833333371</c:v>
                </c:pt>
                <c:pt idx="1439">
                  <c:v>1.9983512916666701</c:v>
                </c:pt>
                <c:pt idx="1440">
                  <c:v>1.9997400000000041</c:v>
                </c:pt>
                <c:pt idx="1441">
                  <c:v>2.0011287083333369</c:v>
                </c:pt>
                <c:pt idx="1442">
                  <c:v>2.0025174166666702</c:v>
                </c:pt>
                <c:pt idx="1443">
                  <c:v>2.003906125000003</c:v>
                </c:pt>
                <c:pt idx="1444">
                  <c:v>2.0052948333333371</c:v>
                </c:pt>
                <c:pt idx="1445">
                  <c:v>2.00668354166667</c:v>
                </c:pt>
                <c:pt idx="1446">
                  <c:v>2.0080722500000032</c:v>
                </c:pt>
                <c:pt idx="1447">
                  <c:v>2.0094609583333369</c:v>
                </c:pt>
                <c:pt idx="1448">
                  <c:v>2.0108496666666702</c:v>
                </c:pt>
                <c:pt idx="1449">
                  <c:v>2.0122383750000039</c:v>
                </c:pt>
                <c:pt idx="1450">
                  <c:v>2.0136270833333372</c:v>
                </c:pt>
                <c:pt idx="1451">
                  <c:v>2.01501579166667</c:v>
                </c:pt>
                <c:pt idx="1452">
                  <c:v>2.0164045000000033</c:v>
                </c:pt>
                <c:pt idx="1453">
                  <c:v>2.017793208333337</c:v>
                </c:pt>
                <c:pt idx="1454">
                  <c:v>2.0191819166666702</c:v>
                </c:pt>
                <c:pt idx="1455">
                  <c:v>2.0205706250000031</c:v>
                </c:pt>
                <c:pt idx="1456">
                  <c:v>2.0219593333333372</c:v>
                </c:pt>
                <c:pt idx="1457">
                  <c:v>2.02334804166667</c:v>
                </c:pt>
                <c:pt idx="1458">
                  <c:v>2.0247367500000042</c:v>
                </c:pt>
                <c:pt idx="1459">
                  <c:v>2.026125458333337</c:v>
                </c:pt>
                <c:pt idx="1460">
                  <c:v>2.0275141666666698</c:v>
                </c:pt>
                <c:pt idx="1461">
                  <c:v>2.0289028750000031</c:v>
                </c:pt>
                <c:pt idx="1462">
                  <c:v>2.0302915833333373</c:v>
                </c:pt>
                <c:pt idx="1463">
                  <c:v>2.0316802916666701</c:v>
                </c:pt>
                <c:pt idx="1464">
                  <c:v>2.0330690000000029</c:v>
                </c:pt>
                <c:pt idx="1465">
                  <c:v>2.0344577083333371</c:v>
                </c:pt>
                <c:pt idx="1466">
                  <c:v>2.0358464166666699</c:v>
                </c:pt>
                <c:pt idx="1467">
                  <c:v>2.037235125000004</c:v>
                </c:pt>
                <c:pt idx="1468">
                  <c:v>2.0386238333333369</c:v>
                </c:pt>
                <c:pt idx="1469">
                  <c:v>2.0400125416666701</c:v>
                </c:pt>
                <c:pt idx="1470">
                  <c:v>2.0414012500000029</c:v>
                </c:pt>
                <c:pt idx="1471">
                  <c:v>2.0427899583333371</c:v>
                </c:pt>
                <c:pt idx="1472">
                  <c:v>2.0441786666666699</c:v>
                </c:pt>
                <c:pt idx="1473">
                  <c:v>2.0455673750000032</c:v>
                </c:pt>
                <c:pt idx="1474">
                  <c:v>2.0469560833333369</c:v>
                </c:pt>
                <c:pt idx="1475">
                  <c:v>2.0483447916666702</c:v>
                </c:pt>
                <c:pt idx="1476">
                  <c:v>2.0497335000000039</c:v>
                </c:pt>
                <c:pt idx="1477">
                  <c:v>2.0511222083333371</c:v>
                </c:pt>
                <c:pt idx="1478">
                  <c:v>2.05251091666667</c:v>
                </c:pt>
                <c:pt idx="1479">
                  <c:v>2.0538996250000032</c:v>
                </c:pt>
                <c:pt idx="1480">
                  <c:v>2.0552883333333369</c:v>
                </c:pt>
                <c:pt idx="1481">
                  <c:v>2.0566770416666702</c:v>
                </c:pt>
                <c:pt idx="1482">
                  <c:v>2.058065750000003</c:v>
                </c:pt>
                <c:pt idx="1483">
                  <c:v>2.0594544583333372</c:v>
                </c:pt>
                <c:pt idx="1484">
                  <c:v>2.06084316666667</c:v>
                </c:pt>
                <c:pt idx="1485">
                  <c:v>2.0622318750000042</c:v>
                </c:pt>
                <c:pt idx="1486">
                  <c:v>2.063620583333337</c:v>
                </c:pt>
                <c:pt idx="1487">
                  <c:v>2.0650092916666702</c:v>
                </c:pt>
                <c:pt idx="1488">
                  <c:v>2.0663980000000031</c:v>
                </c:pt>
                <c:pt idx="1489">
                  <c:v>2.0677867083333372</c:v>
                </c:pt>
                <c:pt idx="1490">
                  <c:v>2.06917541666667</c:v>
                </c:pt>
                <c:pt idx="1491">
                  <c:v>2.0705641250000033</c:v>
                </c:pt>
                <c:pt idx="1492">
                  <c:v>2.071952833333337</c:v>
                </c:pt>
                <c:pt idx="1493">
                  <c:v>2.0733415416666698</c:v>
                </c:pt>
                <c:pt idx="1494">
                  <c:v>2.074730250000004</c:v>
                </c:pt>
                <c:pt idx="1495">
                  <c:v>2.0761189583333373</c:v>
                </c:pt>
                <c:pt idx="1496">
                  <c:v>2.0775076666666701</c:v>
                </c:pt>
                <c:pt idx="1497">
                  <c:v>2.0788963750000029</c:v>
                </c:pt>
                <c:pt idx="1498">
                  <c:v>2.0802850833333371</c:v>
                </c:pt>
                <c:pt idx="1499">
                  <c:v>2.0816737916666699</c:v>
                </c:pt>
                <c:pt idx="1500">
                  <c:v>2.0830625000000031</c:v>
                </c:pt>
                <c:pt idx="1501">
                  <c:v>2.0844512083333369</c:v>
                </c:pt>
                <c:pt idx="1502">
                  <c:v>2.0858399166666701</c:v>
                </c:pt>
                <c:pt idx="1503">
                  <c:v>2.0872286250000043</c:v>
                </c:pt>
                <c:pt idx="1504">
                  <c:v>2.0886173333333371</c:v>
                </c:pt>
                <c:pt idx="1505">
                  <c:v>2.0900060416666699</c:v>
                </c:pt>
                <c:pt idx="1506">
                  <c:v>2.0913947500000032</c:v>
                </c:pt>
                <c:pt idx="1507">
                  <c:v>2.0927834583333369</c:v>
                </c:pt>
                <c:pt idx="1508">
                  <c:v>2.0941721666666702</c:v>
                </c:pt>
                <c:pt idx="1509">
                  <c:v>2.095560875000003</c:v>
                </c:pt>
                <c:pt idx="1510">
                  <c:v>2.0969495833333371</c:v>
                </c:pt>
                <c:pt idx="1511">
                  <c:v>2.09833829166667</c:v>
                </c:pt>
                <c:pt idx="1512">
                  <c:v>2.0997270000000041</c:v>
                </c:pt>
                <c:pt idx="1513">
                  <c:v>2.1011157083333369</c:v>
                </c:pt>
                <c:pt idx="1514">
                  <c:v>2.1025044166666702</c:v>
                </c:pt>
                <c:pt idx="1515">
                  <c:v>2.103893125000003</c:v>
                </c:pt>
                <c:pt idx="1516">
                  <c:v>2.1052818333333372</c:v>
                </c:pt>
                <c:pt idx="1517">
                  <c:v>2.10667054166667</c:v>
                </c:pt>
                <c:pt idx="1518">
                  <c:v>2.1080592500000028</c:v>
                </c:pt>
                <c:pt idx="1519">
                  <c:v>2.109447958333337</c:v>
                </c:pt>
                <c:pt idx="1520">
                  <c:v>2.1108366666666702</c:v>
                </c:pt>
                <c:pt idx="1521">
                  <c:v>2.112225375000004</c:v>
                </c:pt>
                <c:pt idx="1522">
                  <c:v>2.1136140833333372</c:v>
                </c:pt>
                <c:pt idx="1523">
                  <c:v>2.11500279166667</c:v>
                </c:pt>
                <c:pt idx="1524">
                  <c:v>2.1163915000000033</c:v>
                </c:pt>
                <c:pt idx="1525">
                  <c:v>2.117780208333337</c:v>
                </c:pt>
                <c:pt idx="1526">
                  <c:v>2.1191689166666698</c:v>
                </c:pt>
                <c:pt idx="1527">
                  <c:v>2.1205576250000031</c:v>
                </c:pt>
                <c:pt idx="1528">
                  <c:v>2.1219463333333373</c:v>
                </c:pt>
                <c:pt idx="1529">
                  <c:v>2.1233350416666701</c:v>
                </c:pt>
                <c:pt idx="1530">
                  <c:v>2.1247237500000042</c:v>
                </c:pt>
                <c:pt idx="1531">
                  <c:v>2.1261124583333371</c:v>
                </c:pt>
                <c:pt idx="1532">
                  <c:v>2.1275011666666699</c:v>
                </c:pt>
                <c:pt idx="1533">
                  <c:v>2.1288898750000032</c:v>
                </c:pt>
                <c:pt idx="1534">
                  <c:v>2.1302785833333369</c:v>
                </c:pt>
                <c:pt idx="1535">
                  <c:v>2.1316672916666701</c:v>
                </c:pt>
                <c:pt idx="1536">
                  <c:v>2.1330560000000029</c:v>
                </c:pt>
                <c:pt idx="1537">
                  <c:v>2.1344447083333371</c:v>
                </c:pt>
                <c:pt idx="1538">
                  <c:v>2.1358334166666699</c:v>
                </c:pt>
                <c:pt idx="1539">
                  <c:v>2.1372221250000041</c:v>
                </c:pt>
                <c:pt idx="1540">
                  <c:v>2.1386108333333369</c:v>
                </c:pt>
                <c:pt idx="1541">
                  <c:v>2.1399995416666702</c:v>
                </c:pt>
                <c:pt idx="1542">
                  <c:v>2.141388250000003</c:v>
                </c:pt>
                <c:pt idx="1543">
                  <c:v>2.1427769583333371</c:v>
                </c:pt>
                <c:pt idx="1544">
                  <c:v>2.14416566666667</c:v>
                </c:pt>
                <c:pt idx="1545">
                  <c:v>2.1455543750000032</c:v>
                </c:pt>
                <c:pt idx="1546">
                  <c:v>2.1469430833333369</c:v>
                </c:pt>
                <c:pt idx="1547">
                  <c:v>2.1483317916666702</c:v>
                </c:pt>
                <c:pt idx="1548">
                  <c:v>2.1497205000000039</c:v>
                </c:pt>
                <c:pt idx="1549">
                  <c:v>2.1511092083333372</c:v>
                </c:pt>
                <c:pt idx="1550">
                  <c:v>2.15249791666667</c:v>
                </c:pt>
                <c:pt idx="1551">
                  <c:v>2.1538866250000028</c:v>
                </c:pt>
                <c:pt idx="1552">
                  <c:v>2.155275333333337</c:v>
                </c:pt>
                <c:pt idx="1553">
                  <c:v>2.1566640416666703</c:v>
                </c:pt>
                <c:pt idx="1554">
                  <c:v>2.1580527500000031</c:v>
                </c:pt>
                <c:pt idx="1555">
                  <c:v>2.1594414583333372</c:v>
                </c:pt>
                <c:pt idx="1556">
                  <c:v>2.16083016666667</c:v>
                </c:pt>
                <c:pt idx="1557">
                  <c:v>2.1622188750000042</c:v>
                </c:pt>
                <c:pt idx="1558">
                  <c:v>2.163607583333337</c:v>
                </c:pt>
                <c:pt idx="1559">
                  <c:v>2.1649962916666698</c:v>
                </c:pt>
                <c:pt idx="1560">
                  <c:v>2.1663850000000031</c:v>
                </c:pt>
                <c:pt idx="1561">
                  <c:v>2.1677737083333373</c:v>
                </c:pt>
                <c:pt idx="1562">
                  <c:v>2.1691624166666701</c:v>
                </c:pt>
                <c:pt idx="1563">
                  <c:v>2.1705511250000029</c:v>
                </c:pt>
                <c:pt idx="1564">
                  <c:v>2.1719398333333371</c:v>
                </c:pt>
                <c:pt idx="1565">
                  <c:v>2.1733285416666703</c:v>
                </c:pt>
                <c:pt idx="1566">
                  <c:v>2.174717250000004</c:v>
                </c:pt>
                <c:pt idx="1567">
                  <c:v>2.1761059583333369</c:v>
                </c:pt>
                <c:pt idx="1568">
                  <c:v>2.1774946666666701</c:v>
                </c:pt>
                <c:pt idx="1569">
                  <c:v>2.178883375000003</c:v>
                </c:pt>
                <c:pt idx="1570">
                  <c:v>2.1802720833333371</c:v>
                </c:pt>
                <c:pt idx="1571">
                  <c:v>2.1816607916666699</c:v>
                </c:pt>
                <c:pt idx="1572">
                  <c:v>2.1830495000000032</c:v>
                </c:pt>
                <c:pt idx="1573">
                  <c:v>2.1844382083333369</c:v>
                </c:pt>
                <c:pt idx="1574">
                  <c:v>2.1858269166666702</c:v>
                </c:pt>
                <c:pt idx="1575">
                  <c:v>2.1872156250000039</c:v>
                </c:pt>
                <c:pt idx="1576">
                  <c:v>2.1886043333333371</c:v>
                </c:pt>
                <c:pt idx="1577">
                  <c:v>2.18999304166667</c:v>
                </c:pt>
                <c:pt idx="1578">
                  <c:v>2.1913817500000032</c:v>
                </c:pt>
                <c:pt idx="1579">
                  <c:v>2.1927704583333369</c:v>
                </c:pt>
                <c:pt idx="1580">
                  <c:v>2.1941591666666702</c:v>
                </c:pt>
                <c:pt idx="1581">
                  <c:v>2.195547875000003</c:v>
                </c:pt>
                <c:pt idx="1582">
                  <c:v>2.1969365833333372</c:v>
                </c:pt>
                <c:pt idx="1583">
                  <c:v>2.19832529166667</c:v>
                </c:pt>
                <c:pt idx="1584">
                  <c:v>2.1997140000000042</c:v>
                </c:pt>
                <c:pt idx="1585">
                  <c:v>2.201102708333337</c:v>
                </c:pt>
                <c:pt idx="1586">
                  <c:v>2.2024914166666703</c:v>
                </c:pt>
                <c:pt idx="1587">
                  <c:v>2.2038801250000031</c:v>
                </c:pt>
                <c:pt idx="1588">
                  <c:v>2.2052688333333372</c:v>
                </c:pt>
                <c:pt idx="1589">
                  <c:v>2.2066575416666701</c:v>
                </c:pt>
                <c:pt idx="1590">
                  <c:v>2.2080462500000033</c:v>
                </c:pt>
                <c:pt idx="1591">
                  <c:v>2.209434958333337</c:v>
                </c:pt>
                <c:pt idx="1592">
                  <c:v>2.2108236666666699</c:v>
                </c:pt>
                <c:pt idx="1593">
                  <c:v>2.212212375000004</c:v>
                </c:pt>
                <c:pt idx="1594">
                  <c:v>2.2136010833333373</c:v>
                </c:pt>
                <c:pt idx="1595">
                  <c:v>2.2149897916666701</c:v>
                </c:pt>
                <c:pt idx="1596">
                  <c:v>2.2163785000000029</c:v>
                </c:pt>
                <c:pt idx="1597">
                  <c:v>2.2177672083333371</c:v>
                </c:pt>
                <c:pt idx="1598">
                  <c:v>2.2191559166666703</c:v>
                </c:pt>
                <c:pt idx="1599">
                  <c:v>2.2205446250000032</c:v>
                </c:pt>
                <c:pt idx="1600">
                  <c:v>2.2219333333333369</c:v>
                </c:pt>
                <c:pt idx="1601">
                  <c:v>2.2233220416666701</c:v>
                </c:pt>
                <c:pt idx="1602">
                  <c:v>2.2247107500000043</c:v>
                </c:pt>
                <c:pt idx="1603">
                  <c:v>2.2260994583333371</c:v>
                </c:pt>
                <c:pt idx="1604">
                  <c:v>2.2274881666666699</c:v>
                </c:pt>
                <c:pt idx="1605">
                  <c:v>2.2288768750000032</c:v>
                </c:pt>
                <c:pt idx="1606">
                  <c:v>2.2302655833333369</c:v>
                </c:pt>
                <c:pt idx="1607">
                  <c:v>2.2316542916666702</c:v>
                </c:pt>
                <c:pt idx="1608">
                  <c:v>2.233043000000003</c:v>
                </c:pt>
                <c:pt idx="1609">
                  <c:v>2.2344317083333372</c:v>
                </c:pt>
                <c:pt idx="1610">
                  <c:v>2.23582041666667</c:v>
                </c:pt>
                <c:pt idx="1611">
                  <c:v>2.2372091250000041</c:v>
                </c:pt>
                <c:pt idx="1612">
                  <c:v>2.238597833333337</c:v>
                </c:pt>
                <c:pt idx="1613">
                  <c:v>2.2399865416666702</c:v>
                </c:pt>
                <c:pt idx="1614">
                  <c:v>2.241375250000003</c:v>
                </c:pt>
                <c:pt idx="1615">
                  <c:v>2.2427639583333372</c:v>
                </c:pt>
                <c:pt idx="1616">
                  <c:v>2.24415266666667</c:v>
                </c:pt>
                <c:pt idx="1617">
                  <c:v>2.2455413750000028</c:v>
                </c:pt>
                <c:pt idx="1618">
                  <c:v>2.246930083333337</c:v>
                </c:pt>
                <c:pt idx="1619">
                  <c:v>2.2483187916666703</c:v>
                </c:pt>
                <c:pt idx="1620">
                  <c:v>2.249707500000004</c:v>
                </c:pt>
                <c:pt idx="1621">
                  <c:v>2.2510962083333372</c:v>
                </c:pt>
                <c:pt idx="1622">
                  <c:v>2.2524849166666701</c:v>
                </c:pt>
                <c:pt idx="1623">
                  <c:v>2.2538736250000033</c:v>
                </c:pt>
                <c:pt idx="1624">
                  <c:v>2.255262333333337</c:v>
                </c:pt>
                <c:pt idx="1625">
                  <c:v>2.2566510416666699</c:v>
                </c:pt>
                <c:pt idx="1626">
                  <c:v>2.2580397500000031</c:v>
                </c:pt>
                <c:pt idx="1627">
                  <c:v>2.2594284583333373</c:v>
                </c:pt>
                <c:pt idx="1628">
                  <c:v>2.2608171666666701</c:v>
                </c:pt>
                <c:pt idx="1629">
                  <c:v>2.2622058750000038</c:v>
                </c:pt>
                <c:pt idx="1630">
                  <c:v>2.2635945833333371</c:v>
                </c:pt>
                <c:pt idx="1631">
                  <c:v>2.2649832916666703</c:v>
                </c:pt>
                <c:pt idx="1632">
                  <c:v>2.2663720000000032</c:v>
                </c:pt>
                <c:pt idx="1633">
                  <c:v>2.2677607083333369</c:v>
                </c:pt>
                <c:pt idx="1634">
                  <c:v>2.2691494166666701</c:v>
                </c:pt>
                <c:pt idx="1635">
                  <c:v>2.270538125000003</c:v>
                </c:pt>
                <c:pt idx="1636">
                  <c:v>2.2719268333333371</c:v>
                </c:pt>
                <c:pt idx="1637">
                  <c:v>2.2733155416666699</c:v>
                </c:pt>
                <c:pt idx="1638">
                  <c:v>2.2747042500000041</c:v>
                </c:pt>
                <c:pt idx="1639">
                  <c:v>2.2760929583333369</c:v>
                </c:pt>
                <c:pt idx="1640">
                  <c:v>2.2774816666666702</c:v>
                </c:pt>
                <c:pt idx="1641">
                  <c:v>2.278870375000003</c:v>
                </c:pt>
                <c:pt idx="1642">
                  <c:v>2.2802590833333372</c:v>
                </c:pt>
                <c:pt idx="1643">
                  <c:v>2.28164779166667</c:v>
                </c:pt>
                <c:pt idx="1644">
                  <c:v>2.2830365000000032</c:v>
                </c:pt>
                <c:pt idx="1645">
                  <c:v>2.284425208333337</c:v>
                </c:pt>
                <c:pt idx="1646">
                  <c:v>2.2858139166666702</c:v>
                </c:pt>
                <c:pt idx="1647">
                  <c:v>2.2872026250000039</c:v>
                </c:pt>
                <c:pt idx="1648">
                  <c:v>2.2885913333333372</c:v>
                </c:pt>
                <c:pt idx="1649">
                  <c:v>2.28998004166667</c:v>
                </c:pt>
                <c:pt idx="1650">
                  <c:v>2.2913687500000028</c:v>
                </c:pt>
                <c:pt idx="1651">
                  <c:v>2.292757458333337</c:v>
                </c:pt>
                <c:pt idx="1652">
                  <c:v>2.2941461666666703</c:v>
                </c:pt>
                <c:pt idx="1653">
                  <c:v>2.2955348750000031</c:v>
                </c:pt>
                <c:pt idx="1654">
                  <c:v>2.2969235833333372</c:v>
                </c:pt>
                <c:pt idx="1655">
                  <c:v>2.2983122916666701</c:v>
                </c:pt>
                <c:pt idx="1656">
                  <c:v>2.2997010000000042</c:v>
                </c:pt>
                <c:pt idx="1657">
                  <c:v>2.301089708333337</c:v>
                </c:pt>
                <c:pt idx="1658">
                  <c:v>2.3024784166666699</c:v>
                </c:pt>
                <c:pt idx="1659">
                  <c:v>2.3038671250000031</c:v>
                </c:pt>
                <c:pt idx="1660">
                  <c:v>2.3052558333333373</c:v>
                </c:pt>
                <c:pt idx="1661">
                  <c:v>2.3066445416666701</c:v>
                </c:pt>
                <c:pt idx="1662">
                  <c:v>2.3080332500000029</c:v>
                </c:pt>
                <c:pt idx="1663">
                  <c:v>2.3094219583333371</c:v>
                </c:pt>
                <c:pt idx="1664">
                  <c:v>2.3108106666666703</c:v>
                </c:pt>
                <c:pt idx="1665">
                  <c:v>2.3121993750000032</c:v>
                </c:pt>
                <c:pt idx="1666">
                  <c:v>2.3135880833333369</c:v>
                </c:pt>
                <c:pt idx="1667">
                  <c:v>2.3149767916666701</c:v>
                </c:pt>
                <c:pt idx="1668">
                  <c:v>2.316365500000003</c:v>
                </c:pt>
                <c:pt idx="1669">
                  <c:v>2.3177542083333371</c:v>
                </c:pt>
                <c:pt idx="1670">
                  <c:v>2.3191429166666699</c:v>
                </c:pt>
                <c:pt idx="1671">
                  <c:v>2.3205316250000032</c:v>
                </c:pt>
                <c:pt idx="1672">
                  <c:v>2.3219203333333369</c:v>
                </c:pt>
                <c:pt idx="1673">
                  <c:v>2.3233090416666702</c:v>
                </c:pt>
                <c:pt idx="1674">
                  <c:v>2.3246977500000039</c:v>
                </c:pt>
                <c:pt idx="1675">
                  <c:v>2.3260864583333372</c:v>
                </c:pt>
                <c:pt idx="1676">
                  <c:v>2.32747516666667</c:v>
                </c:pt>
                <c:pt idx="1677">
                  <c:v>2.3288638750000032</c:v>
                </c:pt>
                <c:pt idx="1678">
                  <c:v>2.330252583333337</c:v>
                </c:pt>
                <c:pt idx="1679">
                  <c:v>2.3316412916666702</c:v>
                </c:pt>
                <c:pt idx="1680">
                  <c:v>2.333030000000003</c:v>
                </c:pt>
                <c:pt idx="1681">
                  <c:v>2.3344187083333372</c:v>
                </c:pt>
                <c:pt idx="1682">
                  <c:v>2.33580741666667</c:v>
                </c:pt>
                <c:pt idx="1683">
                  <c:v>2.3371961250000028</c:v>
                </c:pt>
                <c:pt idx="1684">
                  <c:v>2.338584833333337</c:v>
                </c:pt>
                <c:pt idx="1685">
                  <c:v>2.3399735416666703</c:v>
                </c:pt>
                <c:pt idx="1686">
                  <c:v>2.3413622500000031</c:v>
                </c:pt>
                <c:pt idx="1687">
                  <c:v>2.3427509583333368</c:v>
                </c:pt>
                <c:pt idx="1688">
                  <c:v>2.3441396666666701</c:v>
                </c:pt>
                <c:pt idx="1689">
                  <c:v>2.3455283750000033</c:v>
                </c:pt>
                <c:pt idx="1690">
                  <c:v>2.346917083333337</c:v>
                </c:pt>
                <c:pt idx="1691">
                  <c:v>2.3483057916666699</c:v>
                </c:pt>
                <c:pt idx="1692">
                  <c:v>2.349694500000004</c:v>
                </c:pt>
                <c:pt idx="1693">
                  <c:v>2.3510832083333373</c:v>
                </c:pt>
                <c:pt idx="1694">
                  <c:v>2.3524719166666701</c:v>
                </c:pt>
                <c:pt idx="1695">
                  <c:v>2.3538606250000038</c:v>
                </c:pt>
                <c:pt idx="1696">
                  <c:v>2.3552493333333371</c:v>
                </c:pt>
                <c:pt idx="1697">
                  <c:v>2.3566380416666703</c:v>
                </c:pt>
                <c:pt idx="1698">
                  <c:v>2.3580267500000032</c:v>
                </c:pt>
                <c:pt idx="1699">
                  <c:v>2.3594154583333369</c:v>
                </c:pt>
                <c:pt idx="1700">
                  <c:v>2.3608041666666701</c:v>
                </c:pt>
                <c:pt idx="1701">
                  <c:v>2.3621928750000043</c:v>
                </c:pt>
                <c:pt idx="1702">
                  <c:v>2.3635815833333371</c:v>
                </c:pt>
                <c:pt idx="1703">
                  <c:v>2.3649702916666699</c:v>
                </c:pt>
                <c:pt idx="1704">
                  <c:v>2.3663590000000041</c:v>
                </c:pt>
                <c:pt idx="1705">
                  <c:v>2.3677477083333369</c:v>
                </c:pt>
                <c:pt idx="1706">
                  <c:v>2.3691364166666702</c:v>
                </c:pt>
                <c:pt idx="1707">
                  <c:v>2.370525125000003</c:v>
                </c:pt>
                <c:pt idx="1708">
                  <c:v>2.3719138333333372</c:v>
                </c:pt>
                <c:pt idx="1709">
                  <c:v>2.37330254166667</c:v>
                </c:pt>
                <c:pt idx="1710">
                  <c:v>2.3746912500000041</c:v>
                </c:pt>
                <c:pt idx="1711">
                  <c:v>2.376079958333337</c:v>
                </c:pt>
                <c:pt idx="1712">
                  <c:v>2.3774686666666702</c:v>
                </c:pt>
                <c:pt idx="1713">
                  <c:v>2.3788573750000039</c:v>
                </c:pt>
                <c:pt idx="1714">
                  <c:v>2.3802460833333372</c:v>
                </c:pt>
                <c:pt idx="1715">
                  <c:v>2.38163479166667</c:v>
                </c:pt>
                <c:pt idx="1716">
                  <c:v>2.3830235000000028</c:v>
                </c:pt>
                <c:pt idx="1717">
                  <c:v>2.384412208333337</c:v>
                </c:pt>
                <c:pt idx="1718">
                  <c:v>2.3858009166666703</c:v>
                </c:pt>
                <c:pt idx="1719">
                  <c:v>2.387189625000004</c:v>
                </c:pt>
                <c:pt idx="1720">
                  <c:v>2.3885783333333368</c:v>
                </c:pt>
                <c:pt idx="1721">
                  <c:v>2.3899670416666701</c:v>
                </c:pt>
                <c:pt idx="1722">
                  <c:v>2.3913557500000042</c:v>
                </c:pt>
                <c:pt idx="1723">
                  <c:v>2.392744458333337</c:v>
                </c:pt>
                <c:pt idx="1724">
                  <c:v>2.3941331666666699</c:v>
                </c:pt>
                <c:pt idx="1725">
                  <c:v>2.3955218750000031</c:v>
                </c:pt>
                <c:pt idx="1726">
                  <c:v>2.3969105833333373</c:v>
                </c:pt>
                <c:pt idx="1727">
                  <c:v>2.3982992916666701</c:v>
                </c:pt>
                <c:pt idx="1728">
                  <c:v>2.3996880000000029</c:v>
                </c:pt>
                <c:pt idx="1729">
                  <c:v>2.4010767083333371</c:v>
                </c:pt>
                <c:pt idx="1730">
                  <c:v>2.4024654166666699</c:v>
                </c:pt>
                <c:pt idx="1731">
                  <c:v>2.4038541250000041</c:v>
                </c:pt>
                <c:pt idx="1732">
                  <c:v>2.4052428333333369</c:v>
                </c:pt>
                <c:pt idx="1733">
                  <c:v>2.4066315416666701</c:v>
                </c:pt>
                <c:pt idx="1734">
                  <c:v>2.408020250000003</c:v>
                </c:pt>
                <c:pt idx="1735">
                  <c:v>2.4094089583333371</c:v>
                </c:pt>
                <c:pt idx="1736">
                  <c:v>2.4107976666666699</c:v>
                </c:pt>
                <c:pt idx="1737">
                  <c:v>2.4121863750000041</c:v>
                </c:pt>
                <c:pt idx="1738">
                  <c:v>2.4135750833333369</c:v>
                </c:pt>
                <c:pt idx="1739">
                  <c:v>2.4149637916666702</c:v>
                </c:pt>
                <c:pt idx="1740">
                  <c:v>2.4163525000000039</c:v>
                </c:pt>
                <c:pt idx="1741">
                  <c:v>2.4177412083333372</c:v>
                </c:pt>
                <c:pt idx="1742">
                  <c:v>2.41912991666667</c:v>
                </c:pt>
                <c:pt idx="1743">
                  <c:v>2.4205186250000033</c:v>
                </c:pt>
                <c:pt idx="1744">
                  <c:v>2.421907333333337</c:v>
                </c:pt>
                <c:pt idx="1745">
                  <c:v>2.4232960416666702</c:v>
                </c:pt>
                <c:pt idx="1746">
                  <c:v>2.4246847500000031</c:v>
                </c:pt>
                <c:pt idx="1747">
                  <c:v>2.4260734583333372</c:v>
                </c:pt>
                <c:pt idx="1748">
                  <c:v>2.42746216666667</c:v>
                </c:pt>
                <c:pt idx="1749">
                  <c:v>2.4288508750000042</c:v>
                </c:pt>
                <c:pt idx="1750">
                  <c:v>2.430239583333337</c:v>
                </c:pt>
                <c:pt idx="1751">
                  <c:v>2.4316282916666703</c:v>
                </c:pt>
                <c:pt idx="1752">
                  <c:v>2.4330170000000031</c:v>
                </c:pt>
                <c:pt idx="1753">
                  <c:v>2.4344057083333368</c:v>
                </c:pt>
                <c:pt idx="1754">
                  <c:v>2.4357944166666701</c:v>
                </c:pt>
                <c:pt idx="1755">
                  <c:v>2.4371831250000042</c:v>
                </c:pt>
                <c:pt idx="1756">
                  <c:v>2.438571833333337</c:v>
                </c:pt>
                <c:pt idx="1757">
                  <c:v>2.4399605416666699</c:v>
                </c:pt>
                <c:pt idx="1758">
                  <c:v>2.441349250000004</c:v>
                </c:pt>
                <c:pt idx="1759">
                  <c:v>2.4427379583333373</c:v>
                </c:pt>
                <c:pt idx="1760">
                  <c:v>2.4441266666666701</c:v>
                </c:pt>
                <c:pt idx="1761">
                  <c:v>2.4455153750000029</c:v>
                </c:pt>
                <c:pt idx="1762">
                  <c:v>2.4469040833333371</c:v>
                </c:pt>
                <c:pt idx="1763">
                  <c:v>2.4482927916666699</c:v>
                </c:pt>
                <c:pt idx="1764">
                  <c:v>2.4496815000000032</c:v>
                </c:pt>
                <c:pt idx="1765">
                  <c:v>2.4510702083333369</c:v>
                </c:pt>
                <c:pt idx="1766">
                  <c:v>2.4524589166666702</c:v>
                </c:pt>
                <c:pt idx="1767">
                  <c:v>2.4538476250000043</c:v>
                </c:pt>
                <c:pt idx="1768">
                  <c:v>2.4552363333333371</c:v>
                </c:pt>
                <c:pt idx="1769">
                  <c:v>2.45662504166667</c:v>
                </c:pt>
                <c:pt idx="1770">
                  <c:v>2.4580137500000032</c:v>
                </c:pt>
                <c:pt idx="1771">
                  <c:v>2.4594024583333369</c:v>
                </c:pt>
                <c:pt idx="1772">
                  <c:v>2.4607911666666702</c:v>
                </c:pt>
                <c:pt idx="1773">
                  <c:v>2.4621798750000039</c:v>
                </c:pt>
                <c:pt idx="1774">
                  <c:v>2.4635685833333372</c:v>
                </c:pt>
                <c:pt idx="1775">
                  <c:v>2.46495729166667</c:v>
                </c:pt>
                <c:pt idx="1776">
                  <c:v>2.4663460000000041</c:v>
                </c:pt>
                <c:pt idx="1777">
                  <c:v>2.467734708333337</c:v>
                </c:pt>
                <c:pt idx="1778">
                  <c:v>2.4691234166666702</c:v>
                </c:pt>
                <c:pt idx="1779">
                  <c:v>2.4705121250000031</c:v>
                </c:pt>
                <c:pt idx="1780">
                  <c:v>2.4719008333333372</c:v>
                </c:pt>
                <c:pt idx="1781">
                  <c:v>2.47328954166667</c:v>
                </c:pt>
                <c:pt idx="1782">
                  <c:v>2.4746782500000029</c:v>
                </c:pt>
                <c:pt idx="1783">
                  <c:v>2.476066958333337</c:v>
                </c:pt>
                <c:pt idx="1784">
                  <c:v>2.4774556666666703</c:v>
                </c:pt>
                <c:pt idx="1785">
                  <c:v>2.478844375000004</c:v>
                </c:pt>
                <c:pt idx="1786">
                  <c:v>2.4802330833333368</c:v>
                </c:pt>
                <c:pt idx="1787">
                  <c:v>2.4816217916666701</c:v>
                </c:pt>
                <c:pt idx="1788">
                  <c:v>2.4830105000000033</c:v>
                </c:pt>
                <c:pt idx="1789">
                  <c:v>2.4843992083333371</c:v>
                </c:pt>
                <c:pt idx="1790">
                  <c:v>2.4857879166666699</c:v>
                </c:pt>
                <c:pt idx="1791">
                  <c:v>2.4871766250000031</c:v>
                </c:pt>
                <c:pt idx="1792">
                  <c:v>2.4885653333333373</c:v>
                </c:pt>
                <c:pt idx="1793">
                  <c:v>2.4899540416666701</c:v>
                </c:pt>
                <c:pt idx="1794">
                  <c:v>2.4913427500000038</c:v>
                </c:pt>
                <c:pt idx="1795">
                  <c:v>2.4927314583333371</c:v>
                </c:pt>
                <c:pt idx="1796">
                  <c:v>2.4941201666666699</c:v>
                </c:pt>
                <c:pt idx="1797">
                  <c:v>2.4955088750000032</c:v>
                </c:pt>
                <c:pt idx="1798">
                  <c:v>2.4968975833333369</c:v>
                </c:pt>
                <c:pt idx="1799">
                  <c:v>2.4982862916666702</c:v>
                </c:pt>
                <c:pt idx="1800">
                  <c:v>2.4996750000000043</c:v>
                </c:pt>
                <c:pt idx="1801">
                  <c:v>2.5010637083333371</c:v>
                </c:pt>
                <c:pt idx="1802">
                  <c:v>2.50245241666667</c:v>
                </c:pt>
                <c:pt idx="1803">
                  <c:v>2.5038411250000041</c:v>
                </c:pt>
                <c:pt idx="1804">
                  <c:v>2.5052298333333369</c:v>
                </c:pt>
                <c:pt idx="1805">
                  <c:v>2.5066185416666702</c:v>
                </c:pt>
                <c:pt idx="1806">
                  <c:v>2.508007250000003</c:v>
                </c:pt>
                <c:pt idx="1807">
                  <c:v>2.5093959583333372</c:v>
                </c:pt>
                <c:pt idx="1808">
                  <c:v>2.51078466666667</c:v>
                </c:pt>
                <c:pt idx="1809">
                  <c:v>2.5121733750000033</c:v>
                </c:pt>
                <c:pt idx="1810">
                  <c:v>2.513562083333337</c:v>
                </c:pt>
                <c:pt idx="1811">
                  <c:v>2.5149507916666702</c:v>
                </c:pt>
                <c:pt idx="1812">
                  <c:v>2.5163395000000039</c:v>
                </c:pt>
                <c:pt idx="1813">
                  <c:v>2.5177282083333372</c:v>
                </c:pt>
                <c:pt idx="1814">
                  <c:v>2.51911691666667</c:v>
                </c:pt>
                <c:pt idx="1815">
                  <c:v>2.5205056250000029</c:v>
                </c:pt>
                <c:pt idx="1816">
                  <c:v>2.521894333333337</c:v>
                </c:pt>
                <c:pt idx="1817">
                  <c:v>2.5232830416666703</c:v>
                </c:pt>
                <c:pt idx="1818">
                  <c:v>2.524671750000004</c:v>
                </c:pt>
                <c:pt idx="1819">
                  <c:v>2.5260604583333368</c:v>
                </c:pt>
                <c:pt idx="1820">
                  <c:v>2.5274491666666701</c:v>
                </c:pt>
                <c:pt idx="1821">
                  <c:v>2.5288378750000042</c:v>
                </c:pt>
                <c:pt idx="1822">
                  <c:v>2.5302265833333371</c:v>
                </c:pt>
                <c:pt idx="1823">
                  <c:v>2.5316152916666699</c:v>
                </c:pt>
                <c:pt idx="1824">
                  <c:v>2.5330040000000031</c:v>
                </c:pt>
                <c:pt idx="1825">
                  <c:v>2.5343927083333373</c:v>
                </c:pt>
                <c:pt idx="1826">
                  <c:v>2.5357814166666701</c:v>
                </c:pt>
                <c:pt idx="1827">
                  <c:v>2.5371701250000029</c:v>
                </c:pt>
                <c:pt idx="1828">
                  <c:v>2.5385588333333371</c:v>
                </c:pt>
                <c:pt idx="1829">
                  <c:v>2.5399475416666699</c:v>
                </c:pt>
                <c:pt idx="1830">
                  <c:v>2.5413362500000041</c:v>
                </c:pt>
                <c:pt idx="1831">
                  <c:v>2.5427249583333369</c:v>
                </c:pt>
                <c:pt idx="1832">
                  <c:v>2.5441136666666702</c:v>
                </c:pt>
                <c:pt idx="1833">
                  <c:v>2.545502375000003</c:v>
                </c:pt>
                <c:pt idx="1834">
                  <c:v>2.5468910833333371</c:v>
                </c:pt>
                <c:pt idx="1835">
                  <c:v>2.54827979166667</c:v>
                </c:pt>
                <c:pt idx="1836">
                  <c:v>2.5496685000000032</c:v>
                </c:pt>
                <c:pt idx="1837">
                  <c:v>2.5510572083333369</c:v>
                </c:pt>
                <c:pt idx="1838">
                  <c:v>2.5524459166666702</c:v>
                </c:pt>
                <c:pt idx="1839">
                  <c:v>2.5538346250000039</c:v>
                </c:pt>
                <c:pt idx="1840">
                  <c:v>2.5552233333333372</c:v>
                </c:pt>
                <c:pt idx="1841">
                  <c:v>2.55661204166667</c:v>
                </c:pt>
                <c:pt idx="1842">
                  <c:v>2.5580007500000033</c:v>
                </c:pt>
                <c:pt idx="1843">
                  <c:v>2.559389458333337</c:v>
                </c:pt>
                <c:pt idx="1844">
                  <c:v>2.5607781666666698</c:v>
                </c:pt>
                <c:pt idx="1845">
                  <c:v>2.5621668750000031</c:v>
                </c:pt>
                <c:pt idx="1846">
                  <c:v>2.5635555833333372</c:v>
                </c:pt>
                <c:pt idx="1847">
                  <c:v>2.56494429166667</c:v>
                </c:pt>
                <c:pt idx="1848">
                  <c:v>2.5663330000000042</c:v>
                </c:pt>
                <c:pt idx="1849">
                  <c:v>2.567721708333337</c:v>
                </c:pt>
                <c:pt idx="1850">
                  <c:v>2.5691104166666703</c:v>
                </c:pt>
                <c:pt idx="1851">
                  <c:v>2.5704991250000031</c:v>
                </c:pt>
                <c:pt idx="1852">
                  <c:v>2.5718878333333368</c:v>
                </c:pt>
                <c:pt idx="1853">
                  <c:v>2.5732765416666701</c:v>
                </c:pt>
                <c:pt idx="1854">
                  <c:v>2.5746652500000033</c:v>
                </c:pt>
                <c:pt idx="1855">
                  <c:v>2.5760539583333371</c:v>
                </c:pt>
                <c:pt idx="1856">
                  <c:v>2.5774426666666699</c:v>
                </c:pt>
                <c:pt idx="1857">
                  <c:v>2.578831375000004</c:v>
                </c:pt>
                <c:pt idx="1858">
                  <c:v>2.5802200833333373</c:v>
                </c:pt>
                <c:pt idx="1859">
                  <c:v>2.5816087916666701</c:v>
                </c:pt>
                <c:pt idx="1860">
                  <c:v>2.5829975000000029</c:v>
                </c:pt>
                <c:pt idx="1861">
                  <c:v>2.5843862083333371</c:v>
                </c:pt>
                <c:pt idx="1862">
                  <c:v>2.5857749166666699</c:v>
                </c:pt>
                <c:pt idx="1863">
                  <c:v>2.5871636250000032</c:v>
                </c:pt>
                <c:pt idx="1864">
                  <c:v>2.5885523333333369</c:v>
                </c:pt>
                <c:pt idx="1865">
                  <c:v>2.5899410416666702</c:v>
                </c:pt>
                <c:pt idx="1866">
                  <c:v>2.5913297500000043</c:v>
                </c:pt>
                <c:pt idx="1867">
                  <c:v>2.5927184583333371</c:v>
                </c:pt>
                <c:pt idx="1868">
                  <c:v>2.59410716666667</c:v>
                </c:pt>
                <c:pt idx="1869">
                  <c:v>2.5954958750000032</c:v>
                </c:pt>
                <c:pt idx="1870">
                  <c:v>2.5968845833333369</c:v>
                </c:pt>
                <c:pt idx="1871">
                  <c:v>2.5982732916666702</c:v>
                </c:pt>
                <c:pt idx="1872">
                  <c:v>2.599662000000003</c:v>
                </c:pt>
                <c:pt idx="1873">
                  <c:v>2.6010507083333372</c:v>
                </c:pt>
                <c:pt idx="1874">
                  <c:v>2.60243941666667</c:v>
                </c:pt>
                <c:pt idx="1875">
                  <c:v>2.6038281250000042</c:v>
                </c:pt>
                <c:pt idx="1876">
                  <c:v>2.605216833333337</c:v>
                </c:pt>
                <c:pt idx="1877">
                  <c:v>2.6066055416666698</c:v>
                </c:pt>
                <c:pt idx="1878">
                  <c:v>2.6079942500000031</c:v>
                </c:pt>
                <c:pt idx="1879">
                  <c:v>2.6093829583333372</c:v>
                </c:pt>
                <c:pt idx="1880">
                  <c:v>2.61077166666667</c:v>
                </c:pt>
                <c:pt idx="1881">
                  <c:v>2.6121603750000042</c:v>
                </c:pt>
                <c:pt idx="1882">
                  <c:v>2.613549083333337</c:v>
                </c:pt>
                <c:pt idx="1883">
                  <c:v>2.6149377916666703</c:v>
                </c:pt>
                <c:pt idx="1884">
                  <c:v>2.616326500000004</c:v>
                </c:pt>
                <c:pt idx="1885">
                  <c:v>2.6177152083333368</c:v>
                </c:pt>
                <c:pt idx="1886">
                  <c:v>2.6191039166666701</c:v>
                </c:pt>
                <c:pt idx="1887">
                  <c:v>2.6204926250000029</c:v>
                </c:pt>
                <c:pt idx="1888">
                  <c:v>2.6218813333333371</c:v>
                </c:pt>
                <c:pt idx="1889">
                  <c:v>2.6232700416666699</c:v>
                </c:pt>
                <c:pt idx="1890">
                  <c:v>2.6246587500000031</c:v>
                </c:pt>
                <c:pt idx="1891">
                  <c:v>2.6260474583333373</c:v>
                </c:pt>
                <c:pt idx="1892">
                  <c:v>2.6274361666666701</c:v>
                </c:pt>
                <c:pt idx="1893">
                  <c:v>2.6288248750000038</c:v>
                </c:pt>
                <c:pt idx="1894">
                  <c:v>2.6302135833333371</c:v>
                </c:pt>
                <c:pt idx="1895">
                  <c:v>2.6316022916666699</c:v>
                </c:pt>
                <c:pt idx="1896">
                  <c:v>2.6329910000000032</c:v>
                </c:pt>
                <c:pt idx="1897">
                  <c:v>2.6343797083333369</c:v>
                </c:pt>
                <c:pt idx="1898">
                  <c:v>2.6357684166666702</c:v>
                </c:pt>
                <c:pt idx="1899">
                  <c:v>2.637157125000003</c:v>
                </c:pt>
                <c:pt idx="1900">
                  <c:v>2.6385458333333371</c:v>
                </c:pt>
                <c:pt idx="1901">
                  <c:v>2.63993454166667</c:v>
                </c:pt>
                <c:pt idx="1902">
                  <c:v>2.6413232500000041</c:v>
                </c:pt>
                <c:pt idx="1903">
                  <c:v>2.6427119583333369</c:v>
                </c:pt>
                <c:pt idx="1904">
                  <c:v>2.6441006666666702</c:v>
                </c:pt>
                <c:pt idx="1905">
                  <c:v>2.645489375000003</c:v>
                </c:pt>
                <c:pt idx="1906">
                  <c:v>2.6468780833333372</c:v>
                </c:pt>
                <c:pt idx="1907">
                  <c:v>2.64826679166667</c:v>
                </c:pt>
                <c:pt idx="1908">
                  <c:v>2.6496555000000033</c:v>
                </c:pt>
                <c:pt idx="1909">
                  <c:v>2.651044208333337</c:v>
                </c:pt>
                <c:pt idx="1910">
                  <c:v>2.6524329166666698</c:v>
                </c:pt>
                <c:pt idx="1911">
                  <c:v>2.653821625000004</c:v>
                </c:pt>
                <c:pt idx="1912">
                  <c:v>2.6552103333333372</c:v>
                </c:pt>
                <c:pt idx="1913">
                  <c:v>2.65659904166667</c:v>
                </c:pt>
                <c:pt idx="1914">
                  <c:v>2.6579877500000029</c:v>
                </c:pt>
                <c:pt idx="1915">
                  <c:v>2.659376458333337</c:v>
                </c:pt>
                <c:pt idx="1916">
                  <c:v>2.6607651666666703</c:v>
                </c:pt>
                <c:pt idx="1917">
                  <c:v>2.6621538750000031</c:v>
                </c:pt>
                <c:pt idx="1918">
                  <c:v>2.6635425833333368</c:v>
                </c:pt>
                <c:pt idx="1919">
                  <c:v>2.6649312916666701</c:v>
                </c:pt>
                <c:pt idx="1920">
                  <c:v>2.6663200000000042</c:v>
                </c:pt>
                <c:pt idx="1921">
                  <c:v>2.6677087083333402</c:v>
                </c:pt>
                <c:pt idx="1922">
                  <c:v>2.6690974166666699</c:v>
                </c:pt>
                <c:pt idx="1923">
                  <c:v>2.670486125</c:v>
                </c:pt>
                <c:pt idx="1924">
                  <c:v>2.67187483333334</c:v>
                </c:pt>
                <c:pt idx="1925">
                  <c:v>2.6732635416666701</c:v>
                </c:pt>
                <c:pt idx="1926">
                  <c:v>2.6746522500000003</c:v>
                </c:pt>
                <c:pt idx="1927">
                  <c:v>2.6760409583333402</c:v>
                </c:pt>
                <c:pt idx="1928">
                  <c:v>2.6774296666666704</c:v>
                </c:pt>
                <c:pt idx="1929">
                  <c:v>2.6788183750000001</c:v>
                </c:pt>
                <c:pt idx="1930">
                  <c:v>2.68020708333334</c:v>
                </c:pt>
                <c:pt idx="1931">
                  <c:v>2.6815957916666702</c:v>
                </c:pt>
                <c:pt idx="1932">
                  <c:v>2.6829844999999999</c:v>
                </c:pt>
                <c:pt idx="1933">
                  <c:v>2.6843732083333398</c:v>
                </c:pt>
                <c:pt idx="1934">
                  <c:v>2.68576191666667</c:v>
                </c:pt>
                <c:pt idx="1935">
                  <c:v>2.6871506250000001</c:v>
                </c:pt>
                <c:pt idx="1936">
                  <c:v>2.6885393333333401</c:v>
                </c:pt>
                <c:pt idx="1937">
                  <c:v>2.6899280416666702</c:v>
                </c:pt>
                <c:pt idx="1938">
                  <c:v>2.6913167500000004</c:v>
                </c:pt>
                <c:pt idx="1939">
                  <c:v>2.6927054583333403</c:v>
                </c:pt>
                <c:pt idx="1940">
                  <c:v>2.69409416666667</c:v>
                </c:pt>
                <c:pt idx="1941">
                  <c:v>2.6954828750000002</c:v>
                </c:pt>
                <c:pt idx="1942">
                  <c:v>2.6968715833333401</c:v>
                </c:pt>
                <c:pt idx="1943">
                  <c:v>2.6982602916666698</c:v>
                </c:pt>
                <c:pt idx="1944">
                  <c:v>2.699649</c:v>
                </c:pt>
                <c:pt idx="1945">
                  <c:v>2.7010377083333399</c:v>
                </c:pt>
                <c:pt idx="1946">
                  <c:v>2.7024264166666701</c:v>
                </c:pt>
                <c:pt idx="1947">
                  <c:v>2.7038151250000002</c:v>
                </c:pt>
                <c:pt idx="1948">
                  <c:v>2.7052038333333401</c:v>
                </c:pt>
                <c:pt idx="1949">
                  <c:v>2.7065925416666703</c:v>
                </c:pt>
                <c:pt idx="1950">
                  <c:v>2.70798125</c:v>
                </c:pt>
                <c:pt idx="1951">
                  <c:v>2.7093699583333404</c:v>
                </c:pt>
                <c:pt idx="1952">
                  <c:v>2.7107586666666701</c:v>
                </c:pt>
                <c:pt idx="1953">
                  <c:v>2.7121473749999998</c:v>
                </c:pt>
                <c:pt idx="1954">
                  <c:v>2.7135360833333402</c:v>
                </c:pt>
                <c:pt idx="1955">
                  <c:v>2.7149247916666699</c:v>
                </c:pt>
                <c:pt idx="1956">
                  <c:v>2.7163135</c:v>
                </c:pt>
                <c:pt idx="1957">
                  <c:v>2.71770220833334</c:v>
                </c:pt>
                <c:pt idx="1958">
                  <c:v>2.7190909166666701</c:v>
                </c:pt>
                <c:pt idx="1959">
                  <c:v>2.7204796250000003</c:v>
                </c:pt>
                <c:pt idx="1960">
                  <c:v>2.7218683333333402</c:v>
                </c:pt>
                <c:pt idx="1961">
                  <c:v>2.7232570416666704</c:v>
                </c:pt>
                <c:pt idx="1962">
                  <c:v>2.7246457500000001</c:v>
                </c:pt>
                <c:pt idx="1963">
                  <c:v>2.72603445833334</c:v>
                </c:pt>
                <c:pt idx="1964">
                  <c:v>2.7274231666666702</c:v>
                </c:pt>
                <c:pt idx="1965">
                  <c:v>2.7288118749999999</c:v>
                </c:pt>
                <c:pt idx="1966">
                  <c:v>2.7302005833333398</c:v>
                </c:pt>
                <c:pt idx="1967">
                  <c:v>2.73158929166667</c:v>
                </c:pt>
                <c:pt idx="1968">
                  <c:v>2.7329780000000001</c:v>
                </c:pt>
                <c:pt idx="1969">
                  <c:v>2.7343667083333401</c:v>
                </c:pt>
                <c:pt idx="1970">
                  <c:v>2.7357554166666702</c:v>
                </c:pt>
                <c:pt idx="1971">
                  <c:v>2.7371441250000004</c:v>
                </c:pt>
                <c:pt idx="1972">
                  <c:v>2.7385328333333403</c:v>
                </c:pt>
                <c:pt idx="1973">
                  <c:v>2.73992154166667</c:v>
                </c:pt>
                <c:pt idx="1974">
                  <c:v>2.7413102500000002</c:v>
                </c:pt>
                <c:pt idx="1975">
                  <c:v>2.7426989583333401</c:v>
                </c:pt>
                <c:pt idx="1976">
                  <c:v>2.7440876666666698</c:v>
                </c:pt>
                <c:pt idx="1977">
                  <c:v>2.745476375</c:v>
                </c:pt>
                <c:pt idx="1978">
                  <c:v>2.7468650833333399</c:v>
                </c:pt>
                <c:pt idx="1979">
                  <c:v>2.7482537916666701</c:v>
                </c:pt>
                <c:pt idx="1980">
                  <c:v>2.7496425000000002</c:v>
                </c:pt>
                <c:pt idx="1981">
                  <c:v>2.7510312083333401</c:v>
                </c:pt>
                <c:pt idx="1982">
                  <c:v>2.7524199166666703</c:v>
                </c:pt>
                <c:pt idx="1983">
                  <c:v>2.753808625</c:v>
                </c:pt>
                <c:pt idx="1984">
                  <c:v>2.7551973333333404</c:v>
                </c:pt>
                <c:pt idx="1985">
                  <c:v>2.7565860416666701</c:v>
                </c:pt>
                <c:pt idx="1986">
                  <c:v>2.7579747499999998</c:v>
                </c:pt>
                <c:pt idx="1987">
                  <c:v>2.7593634583333402</c:v>
                </c:pt>
                <c:pt idx="1988">
                  <c:v>2.7607521666666699</c:v>
                </c:pt>
                <c:pt idx="1989">
                  <c:v>2.7621408750000001</c:v>
                </c:pt>
                <c:pt idx="1990">
                  <c:v>2.76352958333334</c:v>
                </c:pt>
                <c:pt idx="1991">
                  <c:v>2.7649182916666701</c:v>
                </c:pt>
                <c:pt idx="1992">
                  <c:v>2.7663070000000003</c:v>
                </c:pt>
                <c:pt idx="1993">
                  <c:v>2.7676957083333402</c:v>
                </c:pt>
                <c:pt idx="1994">
                  <c:v>2.7690844166666704</c:v>
                </c:pt>
                <c:pt idx="1995">
                  <c:v>2.7704731250000001</c:v>
                </c:pt>
                <c:pt idx="1996">
                  <c:v>2.77186183333334</c:v>
                </c:pt>
                <c:pt idx="1997">
                  <c:v>2.7732505416666702</c:v>
                </c:pt>
                <c:pt idx="1998">
                  <c:v>2.7746392499999999</c:v>
                </c:pt>
                <c:pt idx="1999">
                  <c:v>2.7760279583333398</c:v>
                </c:pt>
                <c:pt idx="2000">
                  <c:v>2.77741666666667</c:v>
                </c:pt>
                <c:pt idx="2001">
                  <c:v>2.7788053750000001</c:v>
                </c:pt>
                <c:pt idx="2002">
                  <c:v>2.7801940833333401</c:v>
                </c:pt>
                <c:pt idx="2003">
                  <c:v>2.7815827916666702</c:v>
                </c:pt>
                <c:pt idx="2004">
                  <c:v>2.7829715000000004</c:v>
                </c:pt>
                <c:pt idx="2005">
                  <c:v>2.7843602083333403</c:v>
                </c:pt>
                <c:pt idx="2006">
                  <c:v>2.78574891666667</c:v>
                </c:pt>
                <c:pt idx="2007">
                  <c:v>2.7871376250000002</c:v>
                </c:pt>
                <c:pt idx="2008">
                  <c:v>2.7885263333333401</c:v>
                </c:pt>
                <c:pt idx="2009">
                  <c:v>2.7899150416666698</c:v>
                </c:pt>
                <c:pt idx="2010">
                  <c:v>2.79130375</c:v>
                </c:pt>
                <c:pt idx="2011">
                  <c:v>2.7926924583333399</c:v>
                </c:pt>
                <c:pt idx="2012">
                  <c:v>2.7940811666666701</c:v>
                </c:pt>
                <c:pt idx="2013">
                  <c:v>2.7954698750000002</c:v>
                </c:pt>
                <c:pt idx="2014">
                  <c:v>2.7968585833333401</c:v>
                </c:pt>
                <c:pt idx="2015">
                  <c:v>2.7982472916666703</c:v>
                </c:pt>
                <c:pt idx="2016">
                  <c:v>2.799636</c:v>
                </c:pt>
                <c:pt idx="2017">
                  <c:v>2.8010247083333404</c:v>
                </c:pt>
                <c:pt idx="2018">
                  <c:v>2.8024134166666701</c:v>
                </c:pt>
                <c:pt idx="2019">
                  <c:v>2.8038021249999998</c:v>
                </c:pt>
                <c:pt idx="2020">
                  <c:v>2.8051908333333397</c:v>
                </c:pt>
                <c:pt idx="2021">
                  <c:v>2.8065795416666699</c:v>
                </c:pt>
                <c:pt idx="2022">
                  <c:v>2.8079682500000001</c:v>
                </c:pt>
                <c:pt idx="2023">
                  <c:v>2.80935695833334</c:v>
                </c:pt>
                <c:pt idx="2024">
                  <c:v>2.8107456666666701</c:v>
                </c:pt>
                <c:pt idx="2025">
                  <c:v>2.8121343750000003</c:v>
                </c:pt>
                <c:pt idx="2026">
                  <c:v>2.8135230833333402</c:v>
                </c:pt>
                <c:pt idx="2027">
                  <c:v>2.8149117916666704</c:v>
                </c:pt>
                <c:pt idx="2028">
                  <c:v>2.8163005000000001</c:v>
                </c:pt>
                <c:pt idx="2029">
                  <c:v>2.81768920833334</c:v>
                </c:pt>
                <c:pt idx="2030">
                  <c:v>2.8190779166666702</c:v>
                </c:pt>
                <c:pt idx="2031">
                  <c:v>2.8204666249999999</c:v>
                </c:pt>
                <c:pt idx="2032">
                  <c:v>2.8218553333333398</c:v>
                </c:pt>
                <c:pt idx="2033">
                  <c:v>2.82324404166667</c:v>
                </c:pt>
                <c:pt idx="2034">
                  <c:v>2.8246327500000001</c:v>
                </c:pt>
                <c:pt idx="2035">
                  <c:v>2.8260214583333401</c:v>
                </c:pt>
                <c:pt idx="2036">
                  <c:v>2.8274101666666702</c:v>
                </c:pt>
                <c:pt idx="2037">
                  <c:v>2.8287988750000004</c:v>
                </c:pt>
                <c:pt idx="2038">
                  <c:v>2.8301875833333403</c:v>
                </c:pt>
                <c:pt idx="2039">
                  <c:v>2.83157629166667</c:v>
                </c:pt>
                <c:pt idx="2040">
                  <c:v>2.8329650000000002</c:v>
                </c:pt>
                <c:pt idx="2041">
                  <c:v>2.8343537083333401</c:v>
                </c:pt>
                <c:pt idx="2042">
                  <c:v>2.8357424166666698</c:v>
                </c:pt>
                <c:pt idx="2043">
                  <c:v>2.837131125</c:v>
                </c:pt>
                <c:pt idx="2044">
                  <c:v>2.8385198333333399</c:v>
                </c:pt>
                <c:pt idx="2045">
                  <c:v>2.8399085416666701</c:v>
                </c:pt>
                <c:pt idx="2046">
                  <c:v>2.8412972500000002</c:v>
                </c:pt>
                <c:pt idx="2047">
                  <c:v>2.8426859583333401</c:v>
                </c:pt>
                <c:pt idx="2048">
                  <c:v>2.8440746666666703</c:v>
                </c:pt>
                <c:pt idx="2049">
                  <c:v>2.845463375</c:v>
                </c:pt>
                <c:pt idx="2050">
                  <c:v>2.8468520833333404</c:v>
                </c:pt>
                <c:pt idx="2051">
                  <c:v>2.8482407916666701</c:v>
                </c:pt>
                <c:pt idx="2052">
                  <c:v>2.8496294999999998</c:v>
                </c:pt>
                <c:pt idx="2053">
                  <c:v>2.8510182083333397</c:v>
                </c:pt>
                <c:pt idx="2054">
                  <c:v>2.8524069166666699</c:v>
                </c:pt>
                <c:pt idx="2055">
                  <c:v>2.8537956250000001</c:v>
                </c:pt>
                <c:pt idx="2056">
                  <c:v>2.85518433333334</c:v>
                </c:pt>
                <c:pt idx="2057">
                  <c:v>2.8565730416666701</c:v>
                </c:pt>
                <c:pt idx="2058">
                  <c:v>2.8579617500000003</c:v>
                </c:pt>
                <c:pt idx="2059">
                  <c:v>2.8593504583333402</c:v>
                </c:pt>
                <c:pt idx="2060">
                  <c:v>2.8607391666666704</c:v>
                </c:pt>
                <c:pt idx="2061">
                  <c:v>2.8621278750000001</c:v>
                </c:pt>
                <c:pt idx="2062">
                  <c:v>2.86351658333334</c:v>
                </c:pt>
                <c:pt idx="2063">
                  <c:v>2.8649052916666697</c:v>
                </c:pt>
                <c:pt idx="2064">
                  <c:v>2.8662939999999999</c:v>
                </c:pt>
                <c:pt idx="2065">
                  <c:v>2.8676827083333398</c:v>
                </c:pt>
                <c:pt idx="2066">
                  <c:v>2.86907141666667</c:v>
                </c:pt>
                <c:pt idx="2067">
                  <c:v>2.8704601250000001</c:v>
                </c:pt>
                <c:pt idx="2068">
                  <c:v>2.8718488333333401</c:v>
                </c:pt>
                <c:pt idx="2069">
                  <c:v>2.8732375416666702</c:v>
                </c:pt>
                <c:pt idx="2070">
                  <c:v>2.8746262500000004</c:v>
                </c:pt>
                <c:pt idx="2071">
                  <c:v>2.8760149583333403</c:v>
                </c:pt>
                <c:pt idx="2072">
                  <c:v>2.87740366666667</c:v>
                </c:pt>
                <c:pt idx="2073">
                  <c:v>2.8787923750000002</c:v>
                </c:pt>
                <c:pt idx="2074">
                  <c:v>2.8801810833333401</c:v>
                </c:pt>
                <c:pt idx="2075">
                  <c:v>2.8815697916666698</c:v>
                </c:pt>
                <c:pt idx="2076">
                  <c:v>2.8829585</c:v>
                </c:pt>
                <c:pt idx="2077">
                  <c:v>2.8843472083333399</c:v>
                </c:pt>
                <c:pt idx="2078">
                  <c:v>2.8857359166666701</c:v>
                </c:pt>
                <c:pt idx="2079">
                  <c:v>2.8871246250000002</c:v>
                </c:pt>
                <c:pt idx="2080">
                  <c:v>2.8885133333333401</c:v>
                </c:pt>
                <c:pt idx="2081">
                  <c:v>2.8899020416666703</c:v>
                </c:pt>
                <c:pt idx="2082">
                  <c:v>2.89129075</c:v>
                </c:pt>
                <c:pt idx="2083">
                  <c:v>2.8926794583333404</c:v>
                </c:pt>
                <c:pt idx="2084">
                  <c:v>2.8940681666666701</c:v>
                </c:pt>
                <c:pt idx="2085">
                  <c:v>2.8954568749999998</c:v>
                </c:pt>
                <c:pt idx="2086">
                  <c:v>2.8968455833333397</c:v>
                </c:pt>
                <c:pt idx="2087">
                  <c:v>2.8982342916666699</c:v>
                </c:pt>
                <c:pt idx="2088">
                  <c:v>2.8996230000000001</c:v>
                </c:pt>
                <c:pt idx="2089">
                  <c:v>2.90101170833334</c:v>
                </c:pt>
                <c:pt idx="2090">
                  <c:v>2.9024004166666701</c:v>
                </c:pt>
                <c:pt idx="2091">
                  <c:v>2.9037891250000003</c:v>
                </c:pt>
                <c:pt idx="2092">
                  <c:v>2.9051778333333402</c:v>
                </c:pt>
                <c:pt idx="2093">
                  <c:v>2.9065665416666704</c:v>
                </c:pt>
                <c:pt idx="2094">
                  <c:v>2.9079552500000001</c:v>
                </c:pt>
                <c:pt idx="2095">
                  <c:v>2.90934395833334</c:v>
                </c:pt>
                <c:pt idx="2096">
                  <c:v>2.9107326666666697</c:v>
                </c:pt>
                <c:pt idx="2097">
                  <c:v>2.9121213749999999</c:v>
                </c:pt>
                <c:pt idx="2098">
                  <c:v>2.9135100833333398</c:v>
                </c:pt>
                <c:pt idx="2099">
                  <c:v>2.91489879166667</c:v>
                </c:pt>
                <c:pt idx="2100">
                  <c:v>2.9162875000000001</c:v>
                </c:pt>
                <c:pt idx="2101">
                  <c:v>2.9176762083333401</c:v>
                </c:pt>
                <c:pt idx="2102">
                  <c:v>2.9190649166666702</c:v>
                </c:pt>
                <c:pt idx="2103">
                  <c:v>2.9204536250000004</c:v>
                </c:pt>
                <c:pt idx="2104">
                  <c:v>2.9218423333333403</c:v>
                </c:pt>
                <c:pt idx="2105">
                  <c:v>2.92323104166667</c:v>
                </c:pt>
                <c:pt idx="2106">
                  <c:v>2.9246197499999997</c:v>
                </c:pt>
                <c:pt idx="2107">
                  <c:v>2.9260084583333401</c:v>
                </c:pt>
                <c:pt idx="2108">
                  <c:v>2.9273971666666698</c:v>
                </c:pt>
                <c:pt idx="2109">
                  <c:v>2.928785875</c:v>
                </c:pt>
                <c:pt idx="2110">
                  <c:v>2.9301745833333399</c:v>
                </c:pt>
                <c:pt idx="2111">
                  <c:v>2.9315632916666701</c:v>
                </c:pt>
                <c:pt idx="2112">
                  <c:v>2.9329520000000002</c:v>
                </c:pt>
                <c:pt idx="2113">
                  <c:v>2.9343407083333402</c:v>
                </c:pt>
                <c:pt idx="2114">
                  <c:v>2.9357294166666703</c:v>
                </c:pt>
                <c:pt idx="2115">
                  <c:v>2.937118125</c:v>
                </c:pt>
                <c:pt idx="2116">
                  <c:v>2.9385068333333404</c:v>
                </c:pt>
                <c:pt idx="2117">
                  <c:v>2.9398955416666701</c:v>
                </c:pt>
                <c:pt idx="2118">
                  <c:v>2.9412842499999998</c:v>
                </c:pt>
                <c:pt idx="2119">
                  <c:v>2.9426729583333397</c:v>
                </c:pt>
                <c:pt idx="2120">
                  <c:v>2.9440616666666699</c:v>
                </c:pt>
                <c:pt idx="2121">
                  <c:v>2.9454503750000001</c:v>
                </c:pt>
                <c:pt idx="2122">
                  <c:v>2.94683908333334</c:v>
                </c:pt>
                <c:pt idx="2123">
                  <c:v>2.9482277916666702</c:v>
                </c:pt>
                <c:pt idx="2124">
                  <c:v>2.9496165000000003</c:v>
                </c:pt>
                <c:pt idx="2125">
                  <c:v>2.9510052083333402</c:v>
                </c:pt>
                <c:pt idx="2126">
                  <c:v>2.9523939166666704</c:v>
                </c:pt>
                <c:pt idx="2127">
                  <c:v>2.9537826250000001</c:v>
                </c:pt>
                <c:pt idx="2128">
                  <c:v>2.95517133333334</c:v>
                </c:pt>
                <c:pt idx="2129">
                  <c:v>2.9565600416666697</c:v>
                </c:pt>
                <c:pt idx="2130">
                  <c:v>2.9579487499999999</c:v>
                </c:pt>
                <c:pt idx="2131">
                  <c:v>2.9593374583333398</c:v>
                </c:pt>
                <c:pt idx="2132">
                  <c:v>2.96072616666667</c:v>
                </c:pt>
                <c:pt idx="2133">
                  <c:v>2.9621148750000001</c:v>
                </c:pt>
                <c:pt idx="2134">
                  <c:v>2.9635035833333401</c:v>
                </c:pt>
                <c:pt idx="2135">
                  <c:v>2.9648922916666702</c:v>
                </c:pt>
                <c:pt idx="2136">
                  <c:v>2.9662810000000004</c:v>
                </c:pt>
                <c:pt idx="2137">
                  <c:v>2.9676697083333403</c:v>
                </c:pt>
                <c:pt idx="2138">
                  <c:v>2.96905841666667</c:v>
                </c:pt>
                <c:pt idx="2139">
                  <c:v>2.9704471249999997</c:v>
                </c:pt>
                <c:pt idx="2140">
                  <c:v>2.9718358333333401</c:v>
                </c:pt>
                <c:pt idx="2141">
                  <c:v>2.9732245416666698</c:v>
                </c:pt>
                <c:pt idx="2142">
                  <c:v>2.97461325</c:v>
                </c:pt>
                <c:pt idx="2143">
                  <c:v>2.9760019583333399</c:v>
                </c:pt>
                <c:pt idx="2144">
                  <c:v>2.9773906666666701</c:v>
                </c:pt>
                <c:pt idx="2145">
                  <c:v>2.9787793750000002</c:v>
                </c:pt>
                <c:pt idx="2146">
                  <c:v>2.9801680833333402</c:v>
                </c:pt>
                <c:pt idx="2147">
                  <c:v>2.9815567916666703</c:v>
                </c:pt>
                <c:pt idx="2148">
                  <c:v>2.9829455</c:v>
                </c:pt>
                <c:pt idx="2149">
                  <c:v>2.9843342083333404</c:v>
                </c:pt>
                <c:pt idx="2150">
                  <c:v>2.9857229166666701</c:v>
                </c:pt>
                <c:pt idx="2151">
                  <c:v>2.9871116249999998</c:v>
                </c:pt>
                <c:pt idx="2152">
                  <c:v>2.9885003333333398</c:v>
                </c:pt>
                <c:pt idx="2153">
                  <c:v>2.9898890416666699</c:v>
                </c:pt>
                <c:pt idx="2154">
                  <c:v>2.9912777500000001</c:v>
                </c:pt>
                <c:pt idx="2155">
                  <c:v>2.99266645833334</c:v>
                </c:pt>
                <c:pt idx="2156">
                  <c:v>2.9940551666666702</c:v>
                </c:pt>
                <c:pt idx="2157">
                  <c:v>2.9954438750000003</c:v>
                </c:pt>
                <c:pt idx="2158">
                  <c:v>2.9968325833333402</c:v>
                </c:pt>
                <c:pt idx="2159">
                  <c:v>2.9982212916666704</c:v>
                </c:pt>
                <c:pt idx="2160">
                  <c:v>2.9996100000000001</c:v>
                </c:pt>
                <c:pt idx="2161">
                  <c:v>3.00099870833334</c:v>
                </c:pt>
                <c:pt idx="2162">
                  <c:v>3.0023874166666698</c:v>
                </c:pt>
                <c:pt idx="2163">
                  <c:v>3.0037761249999999</c:v>
                </c:pt>
                <c:pt idx="2164">
                  <c:v>3.0051648333333398</c:v>
                </c:pt>
                <c:pt idx="2165">
                  <c:v>3.00655354166667</c:v>
                </c:pt>
                <c:pt idx="2166">
                  <c:v>3.0079422500000002</c:v>
                </c:pt>
                <c:pt idx="2167">
                  <c:v>3.0093309583333401</c:v>
                </c:pt>
                <c:pt idx="2168">
                  <c:v>3.0107196666666702</c:v>
                </c:pt>
                <c:pt idx="2169">
                  <c:v>3.0121083750000004</c:v>
                </c:pt>
                <c:pt idx="2170">
                  <c:v>3.0134970833333403</c:v>
                </c:pt>
                <c:pt idx="2171">
                  <c:v>3.01488579166667</c:v>
                </c:pt>
                <c:pt idx="2172">
                  <c:v>3.0162744999999997</c:v>
                </c:pt>
                <c:pt idx="2173">
                  <c:v>3.0176632083333401</c:v>
                </c:pt>
                <c:pt idx="2174">
                  <c:v>3.0190519166666698</c:v>
                </c:pt>
                <c:pt idx="2175">
                  <c:v>3.020440625</c:v>
                </c:pt>
                <c:pt idx="2176">
                  <c:v>3.0218293333333399</c:v>
                </c:pt>
                <c:pt idx="2177">
                  <c:v>3.0232180416666701</c:v>
                </c:pt>
                <c:pt idx="2178">
                  <c:v>3.0246067500000002</c:v>
                </c:pt>
                <c:pt idx="2179">
                  <c:v>3.0259954583333402</c:v>
                </c:pt>
                <c:pt idx="2180">
                  <c:v>3.0273841666666703</c:v>
                </c:pt>
                <c:pt idx="2181">
                  <c:v>3.028772875</c:v>
                </c:pt>
                <c:pt idx="2182">
                  <c:v>3.0301615833333404</c:v>
                </c:pt>
                <c:pt idx="2183">
                  <c:v>3.0315502916666701</c:v>
                </c:pt>
                <c:pt idx="2184">
                  <c:v>3.0329389999999998</c:v>
                </c:pt>
                <c:pt idx="2185">
                  <c:v>3.0343277083333398</c:v>
                </c:pt>
                <c:pt idx="2186">
                  <c:v>3.0357164166666699</c:v>
                </c:pt>
                <c:pt idx="2187">
                  <c:v>3.0371051250000001</c:v>
                </c:pt>
                <c:pt idx="2188">
                  <c:v>3.03849383333334</c:v>
                </c:pt>
                <c:pt idx="2189">
                  <c:v>3.0398825416666702</c:v>
                </c:pt>
                <c:pt idx="2190">
                  <c:v>3.0412712500000003</c:v>
                </c:pt>
                <c:pt idx="2191">
                  <c:v>3.0426599583333402</c:v>
                </c:pt>
                <c:pt idx="2192">
                  <c:v>3.0440486666666704</c:v>
                </c:pt>
                <c:pt idx="2193">
                  <c:v>3.0454373750000001</c:v>
                </c:pt>
                <c:pt idx="2194">
                  <c:v>3.04682608333334</c:v>
                </c:pt>
                <c:pt idx="2195">
                  <c:v>3.0482147916666698</c:v>
                </c:pt>
                <c:pt idx="2196">
                  <c:v>3.0496034999999999</c:v>
                </c:pt>
                <c:pt idx="2197">
                  <c:v>3.0509922083333398</c:v>
                </c:pt>
                <c:pt idx="2198">
                  <c:v>3.05238091666667</c:v>
                </c:pt>
                <c:pt idx="2199">
                  <c:v>3.0537696250000002</c:v>
                </c:pt>
                <c:pt idx="2200">
                  <c:v>3.0551583333333401</c:v>
                </c:pt>
                <c:pt idx="2201">
                  <c:v>3.0565470416666702</c:v>
                </c:pt>
                <c:pt idx="2202">
                  <c:v>3.0579357500000004</c:v>
                </c:pt>
                <c:pt idx="2203">
                  <c:v>3.0593244583333403</c:v>
                </c:pt>
                <c:pt idx="2204">
                  <c:v>3.06071316666667</c:v>
                </c:pt>
                <c:pt idx="2205">
                  <c:v>3.0621018749999998</c:v>
                </c:pt>
                <c:pt idx="2206">
                  <c:v>3.0634905833333401</c:v>
                </c:pt>
                <c:pt idx="2207">
                  <c:v>3.0648792916666698</c:v>
                </c:pt>
                <c:pt idx="2208">
                  <c:v>3.066268</c:v>
                </c:pt>
                <c:pt idx="2209">
                  <c:v>3.0676567083333399</c:v>
                </c:pt>
                <c:pt idx="2210">
                  <c:v>3.0690454166666701</c:v>
                </c:pt>
                <c:pt idx="2211">
                  <c:v>3.0704341250000002</c:v>
                </c:pt>
                <c:pt idx="2212">
                  <c:v>3.0718228333333402</c:v>
                </c:pt>
                <c:pt idx="2213">
                  <c:v>3.0732115416666703</c:v>
                </c:pt>
                <c:pt idx="2214">
                  <c:v>3.07460025</c:v>
                </c:pt>
                <c:pt idx="2215">
                  <c:v>3.07598895833334</c:v>
                </c:pt>
                <c:pt idx="2216">
                  <c:v>3.0773776666666701</c:v>
                </c:pt>
                <c:pt idx="2217">
                  <c:v>3.0787663749999998</c:v>
                </c:pt>
                <c:pt idx="2218">
                  <c:v>3.0801550833333398</c:v>
                </c:pt>
                <c:pt idx="2219">
                  <c:v>3.0815437916666699</c:v>
                </c:pt>
                <c:pt idx="2220">
                  <c:v>3.0829325000000001</c:v>
                </c:pt>
                <c:pt idx="2221">
                  <c:v>3.08432120833334</c:v>
                </c:pt>
                <c:pt idx="2222">
                  <c:v>3.0857099166666702</c:v>
                </c:pt>
                <c:pt idx="2223">
                  <c:v>3.0870986250000003</c:v>
                </c:pt>
                <c:pt idx="2224">
                  <c:v>3.0884873333333402</c:v>
                </c:pt>
                <c:pt idx="2225">
                  <c:v>3.0898760416666704</c:v>
                </c:pt>
                <c:pt idx="2226">
                  <c:v>3.0912647500000001</c:v>
                </c:pt>
                <c:pt idx="2227">
                  <c:v>3.09265345833334</c:v>
                </c:pt>
                <c:pt idx="2228">
                  <c:v>3.0940421666666698</c:v>
                </c:pt>
                <c:pt idx="2229">
                  <c:v>3.0954308749999999</c:v>
                </c:pt>
                <c:pt idx="2230">
                  <c:v>3.0968195833333398</c:v>
                </c:pt>
                <c:pt idx="2231">
                  <c:v>3.09820829166667</c:v>
                </c:pt>
                <c:pt idx="2232">
                  <c:v>3.0995970000000002</c:v>
                </c:pt>
                <c:pt idx="2233">
                  <c:v>3.1009857083333401</c:v>
                </c:pt>
                <c:pt idx="2234">
                  <c:v>3.1023744166666702</c:v>
                </c:pt>
                <c:pt idx="2235">
                  <c:v>3.1037631250000004</c:v>
                </c:pt>
                <c:pt idx="2236">
                  <c:v>3.1051518333333403</c:v>
                </c:pt>
                <c:pt idx="2237">
                  <c:v>3.10654054166667</c:v>
                </c:pt>
                <c:pt idx="2238">
                  <c:v>3.1079292499999998</c:v>
                </c:pt>
                <c:pt idx="2239">
                  <c:v>3.1093179583333401</c:v>
                </c:pt>
                <c:pt idx="2240">
                  <c:v>3.1107066666666698</c:v>
                </c:pt>
                <c:pt idx="2241">
                  <c:v>3.112095375</c:v>
                </c:pt>
                <c:pt idx="2242">
                  <c:v>3.1134840833333399</c:v>
                </c:pt>
                <c:pt idx="2243">
                  <c:v>3.1148727916666701</c:v>
                </c:pt>
                <c:pt idx="2244">
                  <c:v>3.1162615000000002</c:v>
                </c:pt>
                <c:pt idx="2245">
                  <c:v>3.1176502083333402</c:v>
                </c:pt>
                <c:pt idx="2246">
                  <c:v>3.1190389166666703</c:v>
                </c:pt>
                <c:pt idx="2247">
                  <c:v>3.120427625</c:v>
                </c:pt>
                <c:pt idx="2248">
                  <c:v>3.12181633333334</c:v>
                </c:pt>
                <c:pt idx="2249">
                  <c:v>3.1232050416666701</c:v>
                </c:pt>
                <c:pt idx="2250">
                  <c:v>3.1245937499999998</c:v>
                </c:pt>
                <c:pt idx="2251">
                  <c:v>3.1259824583333398</c:v>
                </c:pt>
                <c:pt idx="2252">
                  <c:v>3.1273711666666699</c:v>
                </c:pt>
                <c:pt idx="2253">
                  <c:v>3.1287598750000001</c:v>
                </c:pt>
                <c:pt idx="2254">
                  <c:v>3.13014858333334</c:v>
                </c:pt>
                <c:pt idx="2255">
                  <c:v>3.1315372916666702</c:v>
                </c:pt>
                <c:pt idx="2256">
                  <c:v>3.1329260000000003</c:v>
                </c:pt>
                <c:pt idx="2257">
                  <c:v>3.1343147083333402</c:v>
                </c:pt>
                <c:pt idx="2258">
                  <c:v>3.13570341666667</c:v>
                </c:pt>
                <c:pt idx="2259">
                  <c:v>3.1370921250000001</c:v>
                </c:pt>
                <c:pt idx="2260">
                  <c:v>3.13848083333334</c:v>
                </c:pt>
                <c:pt idx="2261">
                  <c:v>3.1398695416666698</c:v>
                </c:pt>
                <c:pt idx="2262">
                  <c:v>3.1412582499999999</c:v>
                </c:pt>
                <c:pt idx="2263">
                  <c:v>3.1426469583333398</c:v>
                </c:pt>
                <c:pt idx="2264">
                  <c:v>3.14403566666667</c:v>
                </c:pt>
                <c:pt idx="2265">
                  <c:v>3.1454243750000002</c:v>
                </c:pt>
                <c:pt idx="2266">
                  <c:v>3.1468130833333401</c:v>
                </c:pt>
                <c:pt idx="2267">
                  <c:v>3.1482017916666702</c:v>
                </c:pt>
                <c:pt idx="2268">
                  <c:v>3.1495905000000004</c:v>
                </c:pt>
                <c:pt idx="2269">
                  <c:v>3.1509792083333403</c:v>
                </c:pt>
                <c:pt idx="2270">
                  <c:v>3.15236791666667</c:v>
                </c:pt>
                <c:pt idx="2271">
                  <c:v>3.1537566249999998</c:v>
                </c:pt>
                <c:pt idx="2272">
                  <c:v>3.1551453333333401</c:v>
                </c:pt>
                <c:pt idx="2273">
                  <c:v>3.1565340416666698</c:v>
                </c:pt>
                <c:pt idx="2274">
                  <c:v>3.15792275</c:v>
                </c:pt>
                <c:pt idx="2275">
                  <c:v>3.1593114583333399</c:v>
                </c:pt>
                <c:pt idx="2276">
                  <c:v>3.1607001666666701</c:v>
                </c:pt>
                <c:pt idx="2277">
                  <c:v>3.1620888750000002</c:v>
                </c:pt>
                <c:pt idx="2278">
                  <c:v>3.1634775833333402</c:v>
                </c:pt>
                <c:pt idx="2279">
                  <c:v>3.1648662916666703</c:v>
                </c:pt>
                <c:pt idx="2280">
                  <c:v>3.166255</c:v>
                </c:pt>
                <c:pt idx="2281">
                  <c:v>3.16764370833334</c:v>
                </c:pt>
                <c:pt idx="2282">
                  <c:v>3.1690324166666701</c:v>
                </c:pt>
                <c:pt idx="2283">
                  <c:v>3.1704211249999998</c:v>
                </c:pt>
                <c:pt idx="2284">
                  <c:v>3.1718098333333398</c:v>
                </c:pt>
                <c:pt idx="2285">
                  <c:v>3.1731985416666699</c:v>
                </c:pt>
                <c:pt idx="2286">
                  <c:v>3.1745872500000001</c:v>
                </c:pt>
                <c:pt idx="2287">
                  <c:v>3.17597595833334</c:v>
                </c:pt>
                <c:pt idx="2288">
                  <c:v>3.1773646666666702</c:v>
                </c:pt>
                <c:pt idx="2289">
                  <c:v>3.1787533750000003</c:v>
                </c:pt>
                <c:pt idx="2290">
                  <c:v>3.1801420833333403</c:v>
                </c:pt>
                <c:pt idx="2291">
                  <c:v>3.18153079166667</c:v>
                </c:pt>
                <c:pt idx="2292">
                  <c:v>3.1829195000000001</c:v>
                </c:pt>
                <c:pt idx="2293">
                  <c:v>3.1843082083333401</c:v>
                </c:pt>
                <c:pt idx="2294">
                  <c:v>3.1856969166666698</c:v>
                </c:pt>
                <c:pt idx="2295">
                  <c:v>3.1870856249999999</c:v>
                </c:pt>
                <c:pt idx="2296">
                  <c:v>3.1884743333333398</c:v>
                </c:pt>
                <c:pt idx="2297">
                  <c:v>3.18986304166667</c:v>
                </c:pt>
                <c:pt idx="2298">
                  <c:v>3.1912517500000002</c:v>
                </c:pt>
                <c:pt idx="2299">
                  <c:v>3.1926404583333401</c:v>
                </c:pt>
                <c:pt idx="2300">
                  <c:v>3.1940291666666702</c:v>
                </c:pt>
                <c:pt idx="2301">
                  <c:v>3.195417875</c:v>
                </c:pt>
                <c:pt idx="2302">
                  <c:v>3.1968065833333403</c:v>
                </c:pt>
                <c:pt idx="2303">
                  <c:v>3.19819529166667</c:v>
                </c:pt>
                <c:pt idx="2304">
                  <c:v>3.1995839999999998</c:v>
                </c:pt>
                <c:pt idx="2305">
                  <c:v>3.2009727083333401</c:v>
                </c:pt>
                <c:pt idx="2306">
                  <c:v>3.2023614166666698</c:v>
                </c:pt>
                <c:pt idx="2307">
                  <c:v>3.203750125</c:v>
                </c:pt>
                <c:pt idx="2308">
                  <c:v>3.2051388333333399</c:v>
                </c:pt>
                <c:pt idx="2309">
                  <c:v>3.2065275416666701</c:v>
                </c:pt>
                <c:pt idx="2310">
                  <c:v>3.2079162500000002</c:v>
                </c:pt>
                <c:pt idx="2311">
                  <c:v>3.2093049583333402</c:v>
                </c:pt>
                <c:pt idx="2312">
                  <c:v>3.2106936666666703</c:v>
                </c:pt>
                <c:pt idx="2313">
                  <c:v>3.212082375</c:v>
                </c:pt>
                <c:pt idx="2314">
                  <c:v>3.21347108333334</c:v>
                </c:pt>
                <c:pt idx="2315">
                  <c:v>3.2148597916666701</c:v>
                </c:pt>
                <c:pt idx="2316">
                  <c:v>3.2162484999999998</c:v>
                </c:pt>
                <c:pt idx="2317">
                  <c:v>3.2176372083333398</c:v>
                </c:pt>
                <c:pt idx="2318">
                  <c:v>3.2190259166666699</c:v>
                </c:pt>
                <c:pt idx="2319">
                  <c:v>3.2204146250000001</c:v>
                </c:pt>
                <c:pt idx="2320">
                  <c:v>3.22180333333334</c:v>
                </c:pt>
                <c:pt idx="2321">
                  <c:v>3.2231920416666702</c:v>
                </c:pt>
                <c:pt idx="2322">
                  <c:v>3.2245807500000003</c:v>
                </c:pt>
                <c:pt idx="2323">
                  <c:v>3.2259694583333403</c:v>
                </c:pt>
                <c:pt idx="2324">
                  <c:v>3.22735816666667</c:v>
                </c:pt>
                <c:pt idx="2325">
                  <c:v>3.2287468750000001</c:v>
                </c:pt>
                <c:pt idx="2326">
                  <c:v>3.2301355833333401</c:v>
                </c:pt>
                <c:pt idx="2327">
                  <c:v>3.2315242916666698</c:v>
                </c:pt>
                <c:pt idx="2328">
                  <c:v>3.2329129999999999</c:v>
                </c:pt>
                <c:pt idx="2329">
                  <c:v>3.2343017083333399</c:v>
                </c:pt>
                <c:pt idx="2330">
                  <c:v>3.23569041666667</c:v>
                </c:pt>
                <c:pt idx="2331">
                  <c:v>3.2370791250000002</c:v>
                </c:pt>
                <c:pt idx="2332">
                  <c:v>3.2384678333333401</c:v>
                </c:pt>
                <c:pt idx="2333">
                  <c:v>3.2398565416666703</c:v>
                </c:pt>
                <c:pt idx="2334">
                  <c:v>3.24124525</c:v>
                </c:pt>
                <c:pt idx="2335">
                  <c:v>3.2426339583333403</c:v>
                </c:pt>
                <c:pt idx="2336">
                  <c:v>3.2440226666666701</c:v>
                </c:pt>
                <c:pt idx="2337">
                  <c:v>3.2454113749999998</c:v>
                </c:pt>
                <c:pt idx="2338">
                  <c:v>3.2468000833333401</c:v>
                </c:pt>
                <c:pt idx="2339">
                  <c:v>3.2481887916666699</c:v>
                </c:pt>
                <c:pt idx="2340">
                  <c:v>3.2495775</c:v>
                </c:pt>
                <c:pt idx="2341">
                  <c:v>3.2509662083333399</c:v>
                </c:pt>
                <c:pt idx="2342">
                  <c:v>3.2523549166666701</c:v>
                </c:pt>
                <c:pt idx="2343">
                  <c:v>3.2537436250000003</c:v>
                </c:pt>
                <c:pt idx="2344">
                  <c:v>3.2551323333333402</c:v>
                </c:pt>
                <c:pt idx="2345">
                  <c:v>3.2565210416666703</c:v>
                </c:pt>
                <c:pt idx="2346">
                  <c:v>3.25790975</c:v>
                </c:pt>
                <c:pt idx="2347">
                  <c:v>3.25929845833334</c:v>
                </c:pt>
                <c:pt idx="2348">
                  <c:v>3.2606871666666701</c:v>
                </c:pt>
                <c:pt idx="2349">
                  <c:v>3.2620758749999998</c:v>
                </c:pt>
                <c:pt idx="2350">
                  <c:v>3.2634645833333398</c:v>
                </c:pt>
                <c:pt idx="2351">
                  <c:v>3.2648532916666699</c:v>
                </c:pt>
                <c:pt idx="2352">
                  <c:v>3.2662420000000001</c:v>
                </c:pt>
                <c:pt idx="2353">
                  <c:v>3.26763070833334</c:v>
                </c:pt>
                <c:pt idx="2354">
                  <c:v>3.2690194166666702</c:v>
                </c:pt>
                <c:pt idx="2355">
                  <c:v>3.2704081250000003</c:v>
                </c:pt>
                <c:pt idx="2356">
                  <c:v>3.2717968333333403</c:v>
                </c:pt>
                <c:pt idx="2357">
                  <c:v>3.27318554166667</c:v>
                </c:pt>
                <c:pt idx="2358">
                  <c:v>3.2745742500000001</c:v>
                </c:pt>
                <c:pt idx="2359">
                  <c:v>3.2759629583333401</c:v>
                </c:pt>
                <c:pt idx="2360">
                  <c:v>3.2773516666666698</c:v>
                </c:pt>
                <c:pt idx="2361">
                  <c:v>3.2787403749999999</c:v>
                </c:pt>
                <c:pt idx="2362">
                  <c:v>3.2801290833333399</c:v>
                </c:pt>
                <c:pt idx="2363">
                  <c:v>3.28151779166667</c:v>
                </c:pt>
                <c:pt idx="2364">
                  <c:v>3.2829065000000002</c:v>
                </c:pt>
                <c:pt idx="2365">
                  <c:v>3.2842952083333401</c:v>
                </c:pt>
                <c:pt idx="2366">
                  <c:v>3.2856839166666703</c:v>
                </c:pt>
                <c:pt idx="2367">
                  <c:v>3.287072625</c:v>
                </c:pt>
                <c:pt idx="2368">
                  <c:v>3.2884613333333403</c:v>
                </c:pt>
                <c:pt idx="2369">
                  <c:v>3.2898500416666701</c:v>
                </c:pt>
                <c:pt idx="2370">
                  <c:v>3.2912387499999998</c:v>
                </c:pt>
                <c:pt idx="2371">
                  <c:v>3.2926274583333401</c:v>
                </c:pt>
                <c:pt idx="2372">
                  <c:v>3.2940161666666699</c:v>
                </c:pt>
                <c:pt idx="2373">
                  <c:v>3.295404875</c:v>
                </c:pt>
                <c:pt idx="2374">
                  <c:v>3.2967935833333399</c:v>
                </c:pt>
                <c:pt idx="2375">
                  <c:v>3.2981822916666701</c:v>
                </c:pt>
                <c:pt idx="2376">
                  <c:v>3.2995710000000003</c:v>
                </c:pt>
                <c:pt idx="2377">
                  <c:v>3.3009597083333402</c:v>
                </c:pt>
                <c:pt idx="2378">
                  <c:v>3.3023484166666703</c:v>
                </c:pt>
                <c:pt idx="2379">
                  <c:v>3.3037371250000001</c:v>
                </c:pt>
                <c:pt idx="2380">
                  <c:v>3.30512583333334</c:v>
                </c:pt>
                <c:pt idx="2381">
                  <c:v>3.3065145416666701</c:v>
                </c:pt>
                <c:pt idx="2382">
                  <c:v>3.3079032499999999</c:v>
                </c:pt>
                <c:pt idx="2383">
                  <c:v>3.3092919583333398</c:v>
                </c:pt>
                <c:pt idx="2384">
                  <c:v>3.3106806666666699</c:v>
                </c:pt>
                <c:pt idx="2385">
                  <c:v>3.3120693750000001</c:v>
                </c:pt>
                <c:pt idx="2386">
                  <c:v>3.31345808333334</c:v>
                </c:pt>
                <c:pt idx="2387">
                  <c:v>3.3148467916666702</c:v>
                </c:pt>
                <c:pt idx="2388">
                  <c:v>3.3162355000000003</c:v>
                </c:pt>
                <c:pt idx="2389">
                  <c:v>3.3176242083333403</c:v>
                </c:pt>
                <c:pt idx="2390">
                  <c:v>3.31901291666667</c:v>
                </c:pt>
                <c:pt idx="2391">
                  <c:v>3.3204016250000001</c:v>
                </c:pt>
                <c:pt idx="2392">
                  <c:v>3.3217903333333401</c:v>
                </c:pt>
                <c:pt idx="2393">
                  <c:v>3.3231790416666698</c:v>
                </c:pt>
                <c:pt idx="2394">
                  <c:v>3.3245677499999999</c:v>
                </c:pt>
                <c:pt idx="2395">
                  <c:v>3.3259564583333399</c:v>
                </c:pt>
                <c:pt idx="2396">
                  <c:v>3.32734516666667</c:v>
                </c:pt>
                <c:pt idx="2397">
                  <c:v>3.3287338750000002</c:v>
                </c:pt>
                <c:pt idx="2398">
                  <c:v>3.3301225833333401</c:v>
                </c:pt>
                <c:pt idx="2399">
                  <c:v>3.3315112916666703</c:v>
                </c:pt>
                <c:pt idx="2400">
                  <c:v>3.3329</c:v>
                </c:pt>
                <c:pt idx="2401">
                  <c:v>3.3342887083333403</c:v>
                </c:pt>
                <c:pt idx="2402">
                  <c:v>3.3356774166666701</c:v>
                </c:pt>
                <c:pt idx="2403">
                  <c:v>3.3370661249999998</c:v>
                </c:pt>
                <c:pt idx="2404">
                  <c:v>3.3384548333333401</c:v>
                </c:pt>
                <c:pt idx="2405">
                  <c:v>3.3398435416666699</c:v>
                </c:pt>
                <c:pt idx="2406">
                  <c:v>3.34123225</c:v>
                </c:pt>
                <c:pt idx="2407">
                  <c:v>3.3426209583333399</c:v>
                </c:pt>
                <c:pt idx="2408">
                  <c:v>3.3440096666666701</c:v>
                </c:pt>
                <c:pt idx="2409">
                  <c:v>3.3453983750000003</c:v>
                </c:pt>
                <c:pt idx="2410">
                  <c:v>3.3467870833333402</c:v>
                </c:pt>
                <c:pt idx="2411">
                  <c:v>3.3481757916666703</c:v>
                </c:pt>
                <c:pt idx="2412">
                  <c:v>3.3495645000000001</c:v>
                </c:pt>
                <c:pt idx="2413">
                  <c:v>3.35095320833334</c:v>
                </c:pt>
                <c:pt idx="2414">
                  <c:v>3.3523419166666701</c:v>
                </c:pt>
                <c:pt idx="2415">
                  <c:v>3.3537306249999999</c:v>
                </c:pt>
                <c:pt idx="2416">
                  <c:v>3.3551193333333398</c:v>
                </c:pt>
                <c:pt idx="2417">
                  <c:v>3.3565080416666699</c:v>
                </c:pt>
                <c:pt idx="2418">
                  <c:v>3.3578967500000001</c:v>
                </c:pt>
                <c:pt idx="2419">
                  <c:v>3.35928545833334</c:v>
                </c:pt>
                <c:pt idx="2420">
                  <c:v>3.3606741666666702</c:v>
                </c:pt>
                <c:pt idx="2421">
                  <c:v>3.3620628750000003</c:v>
                </c:pt>
                <c:pt idx="2422">
                  <c:v>3.3634515833333403</c:v>
                </c:pt>
                <c:pt idx="2423">
                  <c:v>3.36484029166667</c:v>
                </c:pt>
                <c:pt idx="2424">
                  <c:v>3.3662290000000001</c:v>
                </c:pt>
                <c:pt idx="2425">
                  <c:v>3.3676177083333401</c:v>
                </c:pt>
                <c:pt idx="2426">
                  <c:v>3.3690064166666698</c:v>
                </c:pt>
                <c:pt idx="2427">
                  <c:v>3.3703951249999999</c:v>
                </c:pt>
                <c:pt idx="2428">
                  <c:v>3.3717838333333399</c:v>
                </c:pt>
                <c:pt idx="2429">
                  <c:v>3.37317254166667</c:v>
                </c:pt>
                <c:pt idx="2430">
                  <c:v>3.3745612500000002</c:v>
                </c:pt>
                <c:pt idx="2431">
                  <c:v>3.3759499583333401</c:v>
                </c:pt>
                <c:pt idx="2432">
                  <c:v>3.3773386666666703</c:v>
                </c:pt>
                <c:pt idx="2433">
                  <c:v>3.378727375</c:v>
                </c:pt>
                <c:pt idx="2434">
                  <c:v>3.3801160833333403</c:v>
                </c:pt>
                <c:pt idx="2435">
                  <c:v>3.3815047916666701</c:v>
                </c:pt>
                <c:pt idx="2436">
                  <c:v>3.3828934999999998</c:v>
                </c:pt>
                <c:pt idx="2437">
                  <c:v>3.3842822083333401</c:v>
                </c:pt>
                <c:pt idx="2438">
                  <c:v>3.3856709166666699</c:v>
                </c:pt>
                <c:pt idx="2439">
                  <c:v>3.387059625</c:v>
                </c:pt>
                <c:pt idx="2440">
                  <c:v>3.3884483333333399</c:v>
                </c:pt>
                <c:pt idx="2441">
                  <c:v>3.3898370416666701</c:v>
                </c:pt>
                <c:pt idx="2442">
                  <c:v>3.3912257500000003</c:v>
                </c:pt>
                <c:pt idx="2443">
                  <c:v>3.3926144583333402</c:v>
                </c:pt>
                <c:pt idx="2444">
                  <c:v>3.3940031666666703</c:v>
                </c:pt>
                <c:pt idx="2445">
                  <c:v>3.3953918750000001</c:v>
                </c:pt>
                <c:pt idx="2446">
                  <c:v>3.39678058333334</c:v>
                </c:pt>
                <c:pt idx="2447">
                  <c:v>3.3981692916666701</c:v>
                </c:pt>
                <c:pt idx="2448">
                  <c:v>3.3995579999999999</c:v>
                </c:pt>
                <c:pt idx="2449">
                  <c:v>3.4009467083333398</c:v>
                </c:pt>
                <c:pt idx="2450">
                  <c:v>3.4023354166666699</c:v>
                </c:pt>
                <c:pt idx="2451">
                  <c:v>3.4037241250000001</c:v>
                </c:pt>
                <c:pt idx="2452">
                  <c:v>3.40511283333334</c:v>
                </c:pt>
                <c:pt idx="2453">
                  <c:v>3.4065015416666702</c:v>
                </c:pt>
                <c:pt idx="2454">
                  <c:v>3.4078902500000003</c:v>
                </c:pt>
                <c:pt idx="2455">
                  <c:v>3.4092789583333403</c:v>
                </c:pt>
                <c:pt idx="2456">
                  <c:v>3.41066766666667</c:v>
                </c:pt>
                <c:pt idx="2457">
                  <c:v>3.4120563750000001</c:v>
                </c:pt>
                <c:pt idx="2458">
                  <c:v>3.4134450833333401</c:v>
                </c:pt>
                <c:pt idx="2459">
                  <c:v>3.4148337916666698</c:v>
                </c:pt>
                <c:pt idx="2460">
                  <c:v>3.4162224999999999</c:v>
                </c:pt>
                <c:pt idx="2461">
                  <c:v>3.4176112083333399</c:v>
                </c:pt>
                <c:pt idx="2462">
                  <c:v>3.41899991666667</c:v>
                </c:pt>
                <c:pt idx="2463">
                  <c:v>3.4203886250000002</c:v>
                </c:pt>
                <c:pt idx="2464">
                  <c:v>3.4217773333333401</c:v>
                </c:pt>
                <c:pt idx="2465">
                  <c:v>3.4231660416666703</c:v>
                </c:pt>
                <c:pt idx="2466">
                  <c:v>3.42455475</c:v>
                </c:pt>
                <c:pt idx="2467">
                  <c:v>3.4259434583333404</c:v>
                </c:pt>
                <c:pt idx="2468">
                  <c:v>3.4273321666666701</c:v>
                </c:pt>
                <c:pt idx="2469">
                  <c:v>3.4287208749999998</c:v>
                </c:pt>
                <c:pt idx="2470">
                  <c:v>3.4301095833333402</c:v>
                </c:pt>
                <c:pt idx="2471">
                  <c:v>3.4314982916666699</c:v>
                </c:pt>
                <c:pt idx="2472">
                  <c:v>3.432887</c:v>
                </c:pt>
                <c:pt idx="2473">
                  <c:v>3.4342757083333399</c:v>
                </c:pt>
                <c:pt idx="2474">
                  <c:v>3.4356644166666701</c:v>
                </c:pt>
                <c:pt idx="2475">
                  <c:v>3.4370531250000003</c:v>
                </c:pt>
                <c:pt idx="2476">
                  <c:v>3.4384418333333402</c:v>
                </c:pt>
                <c:pt idx="2477">
                  <c:v>3.4398305416666703</c:v>
                </c:pt>
                <c:pt idx="2478">
                  <c:v>3.4412192500000001</c:v>
                </c:pt>
                <c:pt idx="2479">
                  <c:v>3.44260795833334</c:v>
                </c:pt>
                <c:pt idx="2480">
                  <c:v>3.4439966666666701</c:v>
                </c:pt>
                <c:pt idx="2481">
                  <c:v>3.4453853749999999</c:v>
                </c:pt>
                <c:pt idx="2482">
                  <c:v>3.4467740833333398</c:v>
                </c:pt>
                <c:pt idx="2483">
                  <c:v>3.4481627916666699</c:v>
                </c:pt>
                <c:pt idx="2484">
                  <c:v>3.4495515000000001</c:v>
                </c:pt>
                <c:pt idx="2485">
                  <c:v>3.45094020833334</c:v>
                </c:pt>
                <c:pt idx="2486">
                  <c:v>3.4523289166666702</c:v>
                </c:pt>
                <c:pt idx="2487">
                  <c:v>3.4537176250000003</c:v>
                </c:pt>
                <c:pt idx="2488">
                  <c:v>3.4551063333333403</c:v>
                </c:pt>
                <c:pt idx="2489">
                  <c:v>3.45649504166667</c:v>
                </c:pt>
                <c:pt idx="2490">
                  <c:v>3.4578837500000001</c:v>
                </c:pt>
                <c:pt idx="2491">
                  <c:v>3.4592724583333401</c:v>
                </c:pt>
                <c:pt idx="2492">
                  <c:v>3.4606611666666698</c:v>
                </c:pt>
                <c:pt idx="2493">
                  <c:v>3.4620498749999999</c:v>
                </c:pt>
                <c:pt idx="2494">
                  <c:v>3.4634385833333399</c:v>
                </c:pt>
                <c:pt idx="2495">
                  <c:v>3.46482729166667</c:v>
                </c:pt>
                <c:pt idx="2496">
                  <c:v>3.4662160000000002</c:v>
                </c:pt>
                <c:pt idx="2497">
                  <c:v>3.4676047083333401</c:v>
                </c:pt>
                <c:pt idx="2498">
                  <c:v>3.4689934166666703</c:v>
                </c:pt>
                <c:pt idx="2499">
                  <c:v>3.470382125</c:v>
                </c:pt>
                <c:pt idx="2500">
                  <c:v>3.4717708333333404</c:v>
                </c:pt>
                <c:pt idx="2501">
                  <c:v>3.4731595416666701</c:v>
                </c:pt>
                <c:pt idx="2502">
                  <c:v>3.4745482499999998</c:v>
                </c:pt>
                <c:pt idx="2503">
                  <c:v>3.4759369583333402</c:v>
                </c:pt>
                <c:pt idx="2504">
                  <c:v>3.4773256666666699</c:v>
                </c:pt>
                <c:pt idx="2505">
                  <c:v>3.478714375</c:v>
                </c:pt>
                <c:pt idx="2506">
                  <c:v>3.48010308333334</c:v>
                </c:pt>
                <c:pt idx="2507">
                  <c:v>3.4814917916666701</c:v>
                </c:pt>
                <c:pt idx="2508">
                  <c:v>3.4828805000000003</c:v>
                </c:pt>
                <c:pt idx="2509">
                  <c:v>3.4842692083333402</c:v>
                </c:pt>
                <c:pt idx="2510">
                  <c:v>3.4856579166666704</c:v>
                </c:pt>
                <c:pt idx="2511">
                  <c:v>3.4870466250000001</c:v>
                </c:pt>
                <c:pt idx="2512">
                  <c:v>3.48843533333334</c:v>
                </c:pt>
                <c:pt idx="2513">
                  <c:v>3.4898240416666702</c:v>
                </c:pt>
                <c:pt idx="2514">
                  <c:v>3.4912127499999999</c:v>
                </c:pt>
                <c:pt idx="2515">
                  <c:v>3.4926014583333398</c:v>
                </c:pt>
                <c:pt idx="2516">
                  <c:v>3.4939901666666699</c:v>
                </c:pt>
                <c:pt idx="2517">
                  <c:v>3.4953788750000001</c:v>
                </c:pt>
                <c:pt idx="2518">
                  <c:v>3.49676758333334</c:v>
                </c:pt>
                <c:pt idx="2519">
                  <c:v>3.4981562916666702</c:v>
                </c:pt>
                <c:pt idx="2520">
                  <c:v>3.4995450000000003</c:v>
                </c:pt>
                <c:pt idx="2521">
                  <c:v>3.5009337083333403</c:v>
                </c:pt>
                <c:pt idx="2522">
                  <c:v>3.50232241666667</c:v>
                </c:pt>
                <c:pt idx="2523">
                  <c:v>3.5037111250000001</c:v>
                </c:pt>
                <c:pt idx="2524">
                  <c:v>3.5050998333333401</c:v>
                </c:pt>
                <c:pt idx="2525">
                  <c:v>3.5064885416666698</c:v>
                </c:pt>
                <c:pt idx="2526">
                  <c:v>3.5078772499999999</c:v>
                </c:pt>
                <c:pt idx="2527">
                  <c:v>3.5092659583333399</c:v>
                </c:pt>
                <c:pt idx="2528">
                  <c:v>3.51065466666667</c:v>
                </c:pt>
                <c:pt idx="2529">
                  <c:v>3.5120433750000002</c:v>
                </c:pt>
                <c:pt idx="2530">
                  <c:v>3.5134320833333401</c:v>
                </c:pt>
                <c:pt idx="2531">
                  <c:v>3.5148207916666703</c:v>
                </c:pt>
                <c:pt idx="2532">
                  <c:v>3.5162095</c:v>
                </c:pt>
                <c:pt idx="2533">
                  <c:v>3.5175982083333404</c:v>
                </c:pt>
                <c:pt idx="2534">
                  <c:v>3.5189869166666701</c:v>
                </c:pt>
                <c:pt idx="2535">
                  <c:v>3.5203756249999998</c:v>
                </c:pt>
                <c:pt idx="2536">
                  <c:v>3.5217643333333402</c:v>
                </c:pt>
                <c:pt idx="2537">
                  <c:v>3.5231530416666699</c:v>
                </c:pt>
                <c:pt idx="2538">
                  <c:v>3.52454175</c:v>
                </c:pt>
                <c:pt idx="2539">
                  <c:v>3.52593045833334</c:v>
                </c:pt>
                <c:pt idx="2540">
                  <c:v>3.5273191666666701</c:v>
                </c:pt>
                <c:pt idx="2541">
                  <c:v>3.5287078750000003</c:v>
                </c:pt>
                <c:pt idx="2542">
                  <c:v>3.5300965833333402</c:v>
                </c:pt>
                <c:pt idx="2543">
                  <c:v>3.5314852916666704</c:v>
                </c:pt>
                <c:pt idx="2544">
                  <c:v>3.5328740000000001</c:v>
                </c:pt>
                <c:pt idx="2545">
                  <c:v>3.53426270833334</c:v>
                </c:pt>
                <c:pt idx="2546">
                  <c:v>3.5356514166666702</c:v>
                </c:pt>
                <c:pt idx="2547">
                  <c:v>3.5370401249999999</c:v>
                </c:pt>
                <c:pt idx="2548">
                  <c:v>3.5384288333333398</c:v>
                </c:pt>
                <c:pt idx="2549">
                  <c:v>3.53981754166667</c:v>
                </c:pt>
                <c:pt idx="2550">
                  <c:v>3.5412062500000001</c:v>
                </c:pt>
                <c:pt idx="2551">
                  <c:v>3.54259495833334</c:v>
                </c:pt>
                <c:pt idx="2552">
                  <c:v>3.5439836666666702</c:v>
                </c:pt>
                <c:pt idx="2553">
                  <c:v>3.5453723750000004</c:v>
                </c:pt>
                <c:pt idx="2554">
                  <c:v>3.5467610833333403</c:v>
                </c:pt>
                <c:pt idx="2555">
                  <c:v>3.54814979166667</c:v>
                </c:pt>
                <c:pt idx="2556">
                  <c:v>3.5495385000000002</c:v>
                </c:pt>
                <c:pt idx="2557">
                  <c:v>3.5509272083333401</c:v>
                </c:pt>
                <c:pt idx="2558">
                  <c:v>3.5523159166666698</c:v>
                </c:pt>
                <c:pt idx="2559">
                  <c:v>3.553704625</c:v>
                </c:pt>
                <c:pt idx="2560">
                  <c:v>3.5550933333333399</c:v>
                </c:pt>
                <c:pt idx="2561">
                  <c:v>3.55648204166667</c:v>
                </c:pt>
                <c:pt idx="2562">
                  <c:v>3.5578707500000002</c:v>
                </c:pt>
                <c:pt idx="2563">
                  <c:v>3.5592594583333401</c:v>
                </c:pt>
                <c:pt idx="2564">
                  <c:v>3.5606481666666703</c:v>
                </c:pt>
                <c:pt idx="2565">
                  <c:v>3.562036875</c:v>
                </c:pt>
                <c:pt idx="2566">
                  <c:v>3.5634255833333404</c:v>
                </c:pt>
                <c:pt idx="2567">
                  <c:v>3.5648142916666701</c:v>
                </c:pt>
                <c:pt idx="2568">
                  <c:v>3.5662029999999998</c:v>
                </c:pt>
                <c:pt idx="2569">
                  <c:v>3.5675917083333402</c:v>
                </c:pt>
                <c:pt idx="2570">
                  <c:v>3.5689804166666699</c:v>
                </c:pt>
                <c:pt idx="2571">
                  <c:v>3.570369125</c:v>
                </c:pt>
                <c:pt idx="2572">
                  <c:v>3.57175783333334</c:v>
                </c:pt>
                <c:pt idx="2573">
                  <c:v>3.5731465416666701</c:v>
                </c:pt>
                <c:pt idx="2574">
                  <c:v>3.5745352500000003</c:v>
                </c:pt>
                <c:pt idx="2575">
                  <c:v>3.5759239583333402</c:v>
                </c:pt>
                <c:pt idx="2576">
                  <c:v>3.5773126666666704</c:v>
                </c:pt>
                <c:pt idx="2577">
                  <c:v>3.5787013750000001</c:v>
                </c:pt>
                <c:pt idx="2578">
                  <c:v>3.58009008333334</c:v>
                </c:pt>
                <c:pt idx="2579">
                  <c:v>3.5814787916666702</c:v>
                </c:pt>
                <c:pt idx="2580">
                  <c:v>3.5828674999999999</c:v>
                </c:pt>
                <c:pt idx="2581">
                  <c:v>3.5842562083333398</c:v>
                </c:pt>
                <c:pt idx="2582">
                  <c:v>3.58564491666667</c:v>
                </c:pt>
                <c:pt idx="2583">
                  <c:v>3.5870336250000001</c:v>
                </c:pt>
                <c:pt idx="2584">
                  <c:v>3.58842233333334</c:v>
                </c:pt>
                <c:pt idx="2585">
                  <c:v>3.5898110416666702</c:v>
                </c:pt>
                <c:pt idx="2586">
                  <c:v>3.5911997500000004</c:v>
                </c:pt>
                <c:pt idx="2587">
                  <c:v>3.5925884583333403</c:v>
                </c:pt>
                <c:pt idx="2588">
                  <c:v>3.59397716666667</c:v>
                </c:pt>
                <c:pt idx="2589">
                  <c:v>3.5953658750000002</c:v>
                </c:pt>
                <c:pt idx="2590">
                  <c:v>3.5967545833333401</c:v>
                </c:pt>
                <c:pt idx="2591">
                  <c:v>3.5981432916666698</c:v>
                </c:pt>
                <c:pt idx="2592">
                  <c:v>3.599532</c:v>
                </c:pt>
                <c:pt idx="2593">
                  <c:v>3.6009207083333399</c:v>
                </c:pt>
                <c:pt idx="2594">
                  <c:v>3.60230941666667</c:v>
                </c:pt>
                <c:pt idx="2595">
                  <c:v>3.6036981250000002</c:v>
                </c:pt>
                <c:pt idx="2596">
                  <c:v>3.6050868333333401</c:v>
                </c:pt>
                <c:pt idx="2597">
                  <c:v>3.6064755416666703</c:v>
                </c:pt>
                <c:pt idx="2598">
                  <c:v>3.60786425</c:v>
                </c:pt>
                <c:pt idx="2599">
                  <c:v>3.6092529583333404</c:v>
                </c:pt>
                <c:pt idx="2600">
                  <c:v>3.6106416666666701</c:v>
                </c:pt>
                <c:pt idx="2601">
                  <c:v>3.6120303749999998</c:v>
                </c:pt>
                <c:pt idx="2602">
                  <c:v>3.6134190833333402</c:v>
                </c:pt>
                <c:pt idx="2603">
                  <c:v>3.6148077916666699</c:v>
                </c:pt>
                <c:pt idx="2604">
                  <c:v>3.6161965</c:v>
                </c:pt>
                <c:pt idx="2605">
                  <c:v>3.61758520833334</c:v>
                </c:pt>
                <c:pt idx="2606">
                  <c:v>3.6189739166666701</c:v>
                </c:pt>
                <c:pt idx="2607">
                  <c:v>3.6203626250000003</c:v>
                </c:pt>
                <c:pt idx="2608">
                  <c:v>3.6217513333333402</c:v>
                </c:pt>
                <c:pt idx="2609">
                  <c:v>3.6231400416666704</c:v>
                </c:pt>
                <c:pt idx="2610">
                  <c:v>3.6245287500000001</c:v>
                </c:pt>
                <c:pt idx="2611">
                  <c:v>3.62591745833334</c:v>
                </c:pt>
                <c:pt idx="2612">
                  <c:v>3.6273061666666702</c:v>
                </c:pt>
                <c:pt idx="2613">
                  <c:v>3.6286948749999999</c:v>
                </c:pt>
                <c:pt idx="2614">
                  <c:v>3.6300835833333398</c:v>
                </c:pt>
                <c:pt idx="2615">
                  <c:v>3.63147229166667</c:v>
                </c:pt>
                <c:pt idx="2616">
                  <c:v>3.6328610000000001</c:v>
                </c:pt>
                <c:pt idx="2617">
                  <c:v>3.63424970833334</c:v>
                </c:pt>
                <c:pt idx="2618">
                  <c:v>3.6356384166666702</c:v>
                </c:pt>
                <c:pt idx="2619">
                  <c:v>3.6370271250000004</c:v>
                </c:pt>
                <c:pt idx="2620">
                  <c:v>3.6384158333333403</c:v>
                </c:pt>
                <c:pt idx="2621">
                  <c:v>3.63980454166667</c:v>
                </c:pt>
                <c:pt idx="2622">
                  <c:v>3.6411932500000002</c:v>
                </c:pt>
                <c:pt idx="2623">
                  <c:v>3.6425819583333401</c:v>
                </c:pt>
                <c:pt idx="2624">
                  <c:v>3.6439706666666698</c:v>
                </c:pt>
                <c:pt idx="2625">
                  <c:v>3.645359375</c:v>
                </c:pt>
                <c:pt idx="2626">
                  <c:v>3.6467480833333399</c:v>
                </c:pt>
                <c:pt idx="2627">
                  <c:v>3.64813679166667</c:v>
                </c:pt>
                <c:pt idx="2628">
                  <c:v>3.6495255000000002</c:v>
                </c:pt>
                <c:pt idx="2629">
                  <c:v>3.6509142083333401</c:v>
                </c:pt>
                <c:pt idx="2630">
                  <c:v>3.6523029166666703</c:v>
                </c:pt>
                <c:pt idx="2631">
                  <c:v>3.653691625</c:v>
                </c:pt>
                <c:pt idx="2632">
                  <c:v>3.6550803333333404</c:v>
                </c:pt>
                <c:pt idx="2633">
                  <c:v>3.6564690416666701</c:v>
                </c:pt>
                <c:pt idx="2634">
                  <c:v>3.6578577499999998</c:v>
                </c:pt>
                <c:pt idx="2635">
                  <c:v>3.6592464583333402</c:v>
                </c:pt>
                <c:pt idx="2636">
                  <c:v>3.6606351666666699</c:v>
                </c:pt>
                <c:pt idx="2637">
                  <c:v>3.662023875</c:v>
                </c:pt>
                <c:pt idx="2638">
                  <c:v>3.66341258333334</c:v>
                </c:pt>
                <c:pt idx="2639">
                  <c:v>3.6648012916666701</c:v>
                </c:pt>
                <c:pt idx="2640">
                  <c:v>3.6661900000000003</c:v>
                </c:pt>
                <c:pt idx="2641">
                  <c:v>3.6675787083333402</c:v>
                </c:pt>
                <c:pt idx="2642">
                  <c:v>3.6689674166666699</c:v>
                </c:pt>
                <c:pt idx="2643">
                  <c:v>3.6703561250000001</c:v>
                </c:pt>
                <c:pt idx="2644">
                  <c:v>3.67174483333334</c:v>
                </c:pt>
                <c:pt idx="2645">
                  <c:v>3.6731335416666702</c:v>
                </c:pt>
                <c:pt idx="2646">
                  <c:v>3.6745222499999999</c:v>
                </c:pt>
                <c:pt idx="2647">
                  <c:v>3.6759109583333403</c:v>
                </c:pt>
                <c:pt idx="2648">
                  <c:v>3.67729966666667</c:v>
                </c:pt>
                <c:pt idx="2649">
                  <c:v>3.6786883750000001</c:v>
                </c:pt>
                <c:pt idx="2650">
                  <c:v>3.68007708333334</c:v>
                </c:pt>
                <c:pt idx="2651">
                  <c:v>3.6814657916666702</c:v>
                </c:pt>
                <c:pt idx="2652">
                  <c:v>3.6828544999999999</c:v>
                </c:pt>
                <c:pt idx="2653">
                  <c:v>3.6842432083333403</c:v>
                </c:pt>
                <c:pt idx="2654">
                  <c:v>3.68563191666667</c:v>
                </c:pt>
                <c:pt idx="2655">
                  <c:v>3.6870206250000002</c:v>
                </c:pt>
                <c:pt idx="2656">
                  <c:v>3.6884093333333401</c:v>
                </c:pt>
                <c:pt idx="2657">
                  <c:v>3.6897980416666702</c:v>
                </c:pt>
                <c:pt idx="2658">
                  <c:v>3.69118675</c:v>
                </c:pt>
                <c:pt idx="2659">
                  <c:v>3.6925754583333399</c:v>
                </c:pt>
                <c:pt idx="2660">
                  <c:v>3.69396416666667</c:v>
                </c:pt>
                <c:pt idx="2661">
                  <c:v>3.6953528750000002</c:v>
                </c:pt>
                <c:pt idx="2662">
                  <c:v>3.6967415833333401</c:v>
                </c:pt>
                <c:pt idx="2663">
                  <c:v>3.6981302916666703</c:v>
                </c:pt>
                <c:pt idx="2664">
                  <c:v>3.699519</c:v>
                </c:pt>
                <c:pt idx="2665">
                  <c:v>3.7009077083333399</c:v>
                </c:pt>
                <c:pt idx="2666">
                  <c:v>3.7022964166666701</c:v>
                </c:pt>
                <c:pt idx="2667">
                  <c:v>3.7036851250000002</c:v>
                </c:pt>
                <c:pt idx="2668">
                  <c:v>3.7050738333333402</c:v>
                </c:pt>
                <c:pt idx="2669">
                  <c:v>3.7064625416666699</c:v>
                </c:pt>
                <c:pt idx="2670">
                  <c:v>3.70785125</c:v>
                </c:pt>
                <c:pt idx="2671">
                  <c:v>3.70923995833334</c:v>
                </c:pt>
                <c:pt idx="2672">
                  <c:v>3.7106286666666701</c:v>
                </c:pt>
                <c:pt idx="2673">
                  <c:v>3.7120173750000003</c:v>
                </c:pt>
                <c:pt idx="2674">
                  <c:v>3.7134060833333402</c:v>
                </c:pt>
                <c:pt idx="2675">
                  <c:v>3.7147947916666699</c:v>
                </c:pt>
                <c:pt idx="2676">
                  <c:v>3.7161835000000001</c:v>
                </c:pt>
                <c:pt idx="2677">
                  <c:v>3.71757220833334</c:v>
                </c:pt>
                <c:pt idx="2678">
                  <c:v>3.7189609166666702</c:v>
                </c:pt>
                <c:pt idx="2679">
                  <c:v>3.7203496249999999</c:v>
                </c:pt>
                <c:pt idx="2680">
                  <c:v>3.7217383333333403</c:v>
                </c:pt>
                <c:pt idx="2681">
                  <c:v>3.72312704166667</c:v>
                </c:pt>
                <c:pt idx="2682">
                  <c:v>3.7245157500000001</c:v>
                </c:pt>
                <c:pt idx="2683">
                  <c:v>3.7259044583333401</c:v>
                </c:pt>
                <c:pt idx="2684">
                  <c:v>3.7272931666666702</c:v>
                </c:pt>
                <c:pt idx="2685">
                  <c:v>3.7286818749999999</c:v>
                </c:pt>
                <c:pt idx="2686">
                  <c:v>3.7300705833333399</c:v>
                </c:pt>
                <c:pt idx="2687">
                  <c:v>3.73145929166667</c:v>
                </c:pt>
                <c:pt idx="2688">
                  <c:v>3.7328480000000002</c:v>
                </c:pt>
                <c:pt idx="2689">
                  <c:v>3.7342367083333401</c:v>
                </c:pt>
                <c:pt idx="2690">
                  <c:v>3.7356254166666703</c:v>
                </c:pt>
                <c:pt idx="2691">
                  <c:v>3.737014125</c:v>
                </c:pt>
                <c:pt idx="2692">
                  <c:v>3.7384028333333399</c:v>
                </c:pt>
                <c:pt idx="2693">
                  <c:v>3.73979154166667</c:v>
                </c:pt>
                <c:pt idx="2694">
                  <c:v>3.7411802500000002</c:v>
                </c:pt>
                <c:pt idx="2695">
                  <c:v>3.7425689583333401</c:v>
                </c:pt>
                <c:pt idx="2696">
                  <c:v>3.7439576666666703</c:v>
                </c:pt>
                <c:pt idx="2697">
                  <c:v>3.745346375</c:v>
                </c:pt>
                <c:pt idx="2698">
                  <c:v>3.7467350833333399</c:v>
                </c:pt>
                <c:pt idx="2699">
                  <c:v>3.7481237916666701</c:v>
                </c:pt>
                <c:pt idx="2700">
                  <c:v>3.7495125000000002</c:v>
                </c:pt>
                <c:pt idx="2701">
                  <c:v>3.7509012083333402</c:v>
                </c:pt>
                <c:pt idx="2702">
                  <c:v>3.7522899166666699</c:v>
                </c:pt>
                <c:pt idx="2703">
                  <c:v>3.753678625</c:v>
                </c:pt>
                <c:pt idx="2704">
                  <c:v>3.75506733333334</c:v>
                </c:pt>
                <c:pt idx="2705">
                  <c:v>3.7564560416666701</c:v>
                </c:pt>
                <c:pt idx="2706">
                  <c:v>3.7578447500000003</c:v>
                </c:pt>
                <c:pt idx="2707">
                  <c:v>3.7592334583333402</c:v>
                </c:pt>
                <c:pt idx="2708">
                  <c:v>3.7606221666666699</c:v>
                </c:pt>
                <c:pt idx="2709">
                  <c:v>3.7620108750000001</c:v>
                </c:pt>
                <c:pt idx="2710">
                  <c:v>3.76339958333334</c:v>
                </c:pt>
                <c:pt idx="2711">
                  <c:v>3.7647882916666702</c:v>
                </c:pt>
                <c:pt idx="2712">
                  <c:v>3.7661769999999999</c:v>
                </c:pt>
                <c:pt idx="2713">
                  <c:v>3.7675657083333403</c:v>
                </c:pt>
                <c:pt idx="2714">
                  <c:v>3.76895441666667</c:v>
                </c:pt>
                <c:pt idx="2715">
                  <c:v>3.7703431250000001</c:v>
                </c:pt>
                <c:pt idx="2716">
                  <c:v>3.7717318333333401</c:v>
                </c:pt>
                <c:pt idx="2717">
                  <c:v>3.7731205416666702</c:v>
                </c:pt>
                <c:pt idx="2718">
                  <c:v>3.7745092499999999</c:v>
                </c:pt>
                <c:pt idx="2719">
                  <c:v>3.7758979583333399</c:v>
                </c:pt>
                <c:pt idx="2720">
                  <c:v>3.77728666666667</c:v>
                </c:pt>
                <c:pt idx="2721">
                  <c:v>3.7786753750000002</c:v>
                </c:pt>
                <c:pt idx="2722">
                  <c:v>3.7800640833333401</c:v>
                </c:pt>
                <c:pt idx="2723">
                  <c:v>3.7814527916666703</c:v>
                </c:pt>
                <c:pt idx="2724">
                  <c:v>3.7828415</c:v>
                </c:pt>
                <c:pt idx="2725">
                  <c:v>3.7842302083333399</c:v>
                </c:pt>
                <c:pt idx="2726">
                  <c:v>3.7856189166666701</c:v>
                </c:pt>
                <c:pt idx="2727">
                  <c:v>3.7870076250000002</c:v>
                </c:pt>
                <c:pt idx="2728">
                  <c:v>3.7883963333333401</c:v>
                </c:pt>
                <c:pt idx="2729">
                  <c:v>3.7897850416666699</c:v>
                </c:pt>
                <c:pt idx="2730">
                  <c:v>3.79117375</c:v>
                </c:pt>
                <c:pt idx="2731">
                  <c:v>3.7925624583333399</c:v>
                </c:pt>
                <c:pt idx="2732">
                  <c:v>3.7939511666666701</c:v>
                </c:pt>
                <c:pt idx="2733">
                  <c:v>3.7953398750000003</c:v>
                </c:pt>
                <c:pt idx="2734">
                  <c:v>3.7967285833333402</c:v>
                </c:pt>
                <c:pt idx="2735">
                  <c:v>3.7981172916666699</c:v>
                </c:pt>
                <c:pt idx="2736">
                  <c:v>3.799506</c:v>
                </c:pt>
                <c:pt idx="2737">
                  <c:v>3.80089470833334</c:v>
                </c:pt>
                <c:pt idx="2738">
                  <c:v>3.8022834166666701</c:v>
                </c:pt>
                <c:pt idx="2739">
                  <c:v>3.8036721250000003</c:v>
                </c:pt>
                <c:pt idx="2740">
                  <c:v>3.8050608333333402</c:v>
                </c:pt>
                <c:pt idx="2741">
                  <c:v>3.8064495416666699</c:v>
                </c:pt>
                <c:pt idx="2742">
                  <c:v>3.8078382500000001</c:v>
                </c:pt>
                <c:pt idx="2743">
                  <c:v>3.80922695833334</c:v>
                </c:pt>
                <c:pt idx="2744">
                  <c:v>3.8106156666666702</c:v>
                </c:pt>
                <c:pt idx="2745">
                  <c:v>3.8120043749999999</c:v>
                </c:pt>
                <c:pt idx="2746">
                  <c:v>3.8133930833333403</c:v>
                </c:pt>
                <c:pt idx="2747">
                  <c:v>3.81478179166667</c:v>
                </c:pt>
                <c:pt idx="2748">
                  <c:v>3.8161705000000001</c:v>
                </c:pt>
                <c:pt idx="2749">
                  <c:v>3.8175592083333401</c:v>
                </c:pt>
                <c:pt idx="2750">
                  <c:v>3.8189479166666702</c:v>
                </c:pt>
                <c:pt idx="2751">
                  <c:v>3.8203366249999999</c:v>
                </c:pt>
                <c:pt idx="2752">
                  <c:v>3.8217253333333399</c:v>
                </c:pt>
                <c:pt idx="2753">
                  <c:v>3.82311404166667</c:v>
                </c:pt>
                <c:pt idx="2754">
                  <c:v>3.8245027500000002</c:v>
                </c:pt>
                <c:pt idx="2755">
                  <c:v>3.8258914583333401</c:v>
                </c:pt>
                <c:pt idx="2756">
                  <c:v>3.8272801666666703</c:v>
                </c:pt>
                <c:pt idx="2757">
                  <c:v>3.828668875</c:v>
                </c:pt>
                <c:pt idx="2758">
                  <c:v>3.8300575833333399</c:v>
                </c:pt>
                <c:pt idx="2759">
                  <c:v>3.8314462916666701</c:v>
                </c:pt>
                <c:pt idx="2760">
                  <c:v>3.8328350000000002</c:v>
                </c:pt>
                <c:pt idx="2761">
                  <c:v>3.8342237083333401</c:v>
                </c:pt>
                <c:pt idx="2762">
                  <c:v>3.8356124166666699</c:v>
                </c:pt>
                <c:pt idx="2763">
                  <c:v>3.837001125</c:v>
                </c:pt>
                <c:pt idx="2764">
                  <c:v>3.8383898333333399</c:v>
                </c:pt>
                <c:pt idx="2765">
                  <c:v>3.8397785416666701</c:v>
                </c:pt>
                <c:pt idx="2766">
                  <c:v>3.8411672500000003</c:v>
                </c:pt>
                <c:pt idx="2767">
                  <c:v>3.8425559583333402</c:v>
                </c:pt>
                <c:pt idx="2768">
                  <c:v>3.8439446666666699</c:v>
                </c:pt>
                <c:pt idx="2769">
                  <c:v>3.8453333750000001</c:v>
                </c:pt>
                <c:pt idx="2770">
                  <c:v>3.84672208333334</c:v>
                </c:pt>
                <c:pt idx="2771">
                  <c:v>3.8481107916666701</c:v>
                </c:pt>
                <c:pt idx="2772">
                  <c:v>3.8494994999999999</c:v>
                </c:pt>
                <c:pt idx="2773">
                  <c:v>3.8508882083333402</c:v>
                </c:pt>
                <c:pt idx="2774">
                  <c:v>3.8522769166666699</c:v>
                </c:pt>
                <c:pt idx="2775">
                  <c:v>3.8536656250000001</c:v>
                </c:pt>
                <c:pt idx="2776">
                  <c:v>3.85505433333334</c:v>
                </c:pt>
                <c:pt idx="2777">
                  <c:v>3.8564430416666702</c:v>
                </c:pt>
                <c:pt idx="2778">
                  <c:v>3.8578317499999999</c:v>
                </c:pt>
                <c:pt idx="2779">
                  <c:v>3.8592204583333403</c:v>
                </c:pt>
                <c:pt idx="2780">
                  <c:v>3.86060916666667</c:v>
                </c:pt>
                <c:pt idx="2781">
                  <c:v>3.8619978750000001</c:v>
                </c:pt>
                <c:pt idx="2782">
                  <c:v>3.8633865833333401</c:v>
                </c:pt>
                <c:pt idx="2783">
                  <c:v>3.8647752916666702</c:v>
                </c:pt>
                <c:pt idx="2784">
                  <c:v>3.8661639999999999</c:v>
                </c:pt>
                <c:pt idx="2785">
                  <c:v>3.8675527083333399</c:v>
                </c:pt>
                <c:pt idx="2786">
                  <c:v>3.86894141666667</c:v>
                </c:pt>
                <c:pt idx="2787">
                  <c:v>3.8703301250000002</c:v>
                </c:pt>
                <c:pt idx="2788">
                  <c:v>3.8717188333333401</c:v>
                </c:pt>
                <c:pt idx="2789">
                  <c:v>3.8731075416666703</c:v>
                </c:pt>
                <c:pt idx="2790">
                  <c:v>3.87449625</c:v>
                </c:pt>
                <c:pt idx="2791">
                  <c:v>3.8758849583333399</c:v>
                </c:pt>
                <c:pt idx="2792">
                  <c:v>3.8772736666666701</c:v>
                </c:pt>
                <c:pt idx="2793">
                  <c:v>3.8786623750000002</c:v>
                </c:pt>
                <c:pt idx="2794">
                  <c:v>3.8800510833333401</c:v>
                </c:pt>
                <c:pt idx="2795">
                  <c:v>3.8814397916666699</c:v>
                </c:pt>
                <c:pt idx="2796">
                  <c:v>3.8828285</c:v>
                </c:pt>
                <c:pt idx="2797">
                  <c:v>3.8842172083333399</c:v>
                </c:pt>
                <c:pt idx="2798">
                  <c:v>3.8856059166666701</c:v>
                </c:pt>
                <c:pt idx="2799">
                  <c:v>3.8869946250000003</c:v>
                </c:pt>
                <c:pt idx="2800">
                  <c:v>3.8883833333333402</c:v>
                </c:pt>
                <c:pt idx="2801">
                  <c:v>3.8897720416666699</c:v>
                </c:pt>
                <c:pt idx="2802">
                  <c:v>3.8911607500000001</c:v>
                </c:pt>
                <c:pt idx="2803">
                  <c:v>3.89254945833334</c:v>
                </c:pt>
                <c:pt idx="2804">
                  <c:v>3.8939381666666701</c:v>
                </c:pt>
                <c:pt idx="2805">
                  <c:v>3.8953268749999999</c:v>
                </c:pt>
                <c:pt idx="2806">
                  <c:v>3.8967155833333402</c:v>
                </c:pt>
                <c:pt idx="2807">
                  <c:v>3.8981042916666699</c:v>
                </c:pt>
                <c:pt idx="2808">
                  <c:v>3.8994930000000001</c:v>
                </c:pt>
                <c:pt idx="2809">
                  <c:v>3.90088170833334</c:v>
                </c:pt>
                <c:pt idx="2810">
                  <c:v>3.9022704166666702</c:v>
                </c:pt>
                <c:pt idx="2811">
                  <c:v>3.9036591249999999</c:v>
                </c:pt>
                <c:pt idx="2812">
                  <c:v>3.9050478333333403</c:v>
                </c:pt>
                <c:pt idx="2813">
                  <c:v>3.90643654166667</c:v>
                </c:pt>
                <c:pt idx="2814">
                  <c:v>3.9078252500000001</c:v>
                </c:pt>
                <c:pt idx="2815">
                  <c:v>3.9092139583333401</c:v>
                </c:pt>
                <c:pt idx="2816">
                  <c:v>3.9106026666666702</c:v>
                </c:pt>
                <c:pt idx="2817">
                  <c:v>3.9119913749999999</c:v>
                </c:pt>
                <c:pt idx="2818">
                  <c:v>3.9133800833333399</c:v>
                </c:pt>
                <c:pt idx="2819">
                  <c:v>3.91476879166667</c:v>
                </c:pt>
                <c:pt idx="2820">
                  <c:v>3.9161575000000002</c:v>
                </c:pt>
                <c:pt idx="2821">
                  <c:v>3.9175462083333401</c:v>
                </c:pt>
                <c:pt idx="2822">
                  <c:v>3.9189349166666703</c:v>
                </c:pt>
                <c:pt idx="2823">
                  <c:v>3.920323625</c:v>
                </c:pt>
                <c:pt idx="2824">
                  <c:v>3.9217123333333399</c:v>
                </c:pt>
                <c:pt idx="2825">
                  <c:v>3.9231010416666701</c:v>
                </c:pt>
                <c:pt idx="2826">
                  <c:v>3.9244897500000002</c:v>
                </c:pt>
                <c:pt idx="2827">
                  <c:v>3.9258784583333401</c:v>
                </c:pt>
                <c:pt idx="2828">
                  <c:v>3.9272671666666699</c:v>
                </c:pt>
                <c:pt idx="2829">
                  <c:v>3.928655875</c:v>
                </c:pt>
                <c:pt idx="2830">
                  <c:v>3.9300445833333399</c:v>
                </c:pt>
                <c:pt idx="2831">
                  <c:v>3.9314332916666701</c:v>
                </c:pt>
                <c:pt idx="2832">
                  <c:v>3.9328220000000003</c:v>
                </c:pt>
                <c:pt idx="2833">
                  <c:v>3.9342107083333402</c:v>
                </c:pt>
                <c:pt idx="2834">
                  <c:v>3.9355994166666699</c:v>
                </c:pt>
                <c:pt idx="2835">
                  <c:v>3.9369881250000001</c:v>
                </c:pt>
                <c:pt idx="2836">
                  <c:v>3.93837683333334</c:v>
                </c:pt>
                <c:pt idx="2837">
                  <c:v>3.9397655416666701</c:v>
                </c:pt>
                <c:pt idx="2838">
                  <c:v>3.9411542499999999</c:v>
                </c:pt>
                <c:pt idx="2839">
                  <c:v>3.9425429583333402</c:v>
                </c:pt>
                <c:pt idx="2840">
                  <c:v>3.9439316666666699</c:v>
                </c:pt>
                <c:pt idx="2841">
                  <c:v>3.9453203750000001</c:v>
                </c:pt>
                <c:pt idx="2842">
                  <c:v>3.94670908333334</c:v>
                </c:pt>
                <c:pt idx="2843">
                  <c:v>3.9480977916666702</c:v>
                </c:pt>
                <c:pt idx="2844">
                  <c:v>3.9494864999999999</c:v>
                </c:pt>
                <c:pt idx="2845">
                  <c:v>3.9508752083333403</c:v>
                </c:pt>
                <c:pt idx="2846">
                  <c:v>3.95226391666667</c:v>
                </c:pt>
                <c:pt idx="2847">
                  <c:v>3.9536526250000001</c:v>
                </c:pt>
                <c:pt idx="2848">
                  <c:v>3.9550413333333401</c:v>
                </c:pt>
                <c:pt idx="2849">
                  <c:v>3.9564300416666702</c:v>
                </c:pt>
                <c:pt idx="2850">
                  <c:v>3.9578187499999999</c:v>
                </c:pt>
                <c:pt idx="2851">
                  <c:v>3.9592074583333399</c:v>
                </c:pt>
                <c:pt idx="2852">
                  <c:v>3.96059616666667</c:v>
                </c:pt>
                <c:pt idx="2853">
                  <c:v>3.9619848750000002</c:v>
                </c:pt>
                <c:pt idx="2854">
                  <c:v>3.9633735833333401</c:v>
                </c:pt>
                <c:pt idx="2855">
                  <c:v>3.9647622916666703</c:v>
                </c:pt>
                <c:pt idx="2856">
                  <c:v>3.966151</c:v>
                </c:pt>
                <c:pt idx="2857">
                  <c:v>3.9675397083333399</c:v>
                </c:pt>
                <c:pt idx="2858">
                  <c:v>3.9689284166666701</c:v>
                </c:pt>
                <c:pt idx="2859">
                  <c:v>3.9703171250000002</c:v>
                </c:pt>
                <c:pt idx="2860">
                  <c:v>3.9717058333333402</c:v>
                </c:pt>
                <c:pt idx="2861">
                  <c:v>3.9730945416666699</c:v>
                </c:pt>
                <c:pt idx="2862">
                  <c:v>3.97448325</c:v>
                </c:pt>
                <c:pt idx="2863">
                  <c:v>3.97587195833334</c:v>
                </c:pt>
                <c:pt idx="2864">
                  <c:v>3.9772606666666701</c:v>
                </c:pt>
                <c:pt idx="2865">
                  <c:v>3.9786493750000003</c:v>
                </c:pt>
                <c:pt idx="2866">
                  <c:v>3.9800380833333402</c:v>
                </c:pt>
                <c:pt idx="2867">
                  <c:v>3.9814267916666699</c:v>
                </c:pt>
                <c:pt idx="2868">
                  <c:v>3.9828155000000001</c:v>
                </c:pt>
                <c:pt idx="2869">
                  <c:v>3.98420420833334</c:v>
                </c:pt>
                <c:pt idx="2870">
                  <c:v>3.9855929166666701</c:v>
                </c:pt>
                <c:pt idx="2871">
                  <c:v>3.9869816249999999</c:v>
                </c:pt>
                <c:pt idx="2872">
                  <c:v>3.9883703333333402</c:v>
                </c:pt>
                <c:pt idx="2873">
                  <c:v>3.9897590416666699</c:v>
                </c:pt>
                <c:pt idx="2874">
                  <c:v>3.9911477500000001</c:v>
                </c:pt>
                <c:pt idx="2875">
                  <c:v>3.99253645833334</c:v>
                </c:pt>
                <c:pt idx="2876">
                  <c:v>3.9939251666666702</c:v>
                </c:pt>
                <c:pt idx="2877">
                  <c:v>3.9953138749999999</c:v>
                </c:pt>
                <c:pt idx="2878">
                  <c:v>3.9967025833333403</c:v>
                </c:pt>
                <c:pt idx="2879">
                  <c:v>3.99809129166667</c:v>
                </c:pt>
                <c:pt idx="2880">
                  <c:v>3.9994800000000001</c:v>
                </c:pt>
                <c:pt idx="2881">
                  <c:v>4.0008687083333401</c:v>
                </c:pt>
                <c:pt idx="2882">
                  <c:v>4.0022574166666702</c:v>
                </c:pt>
                <c:pt idx="2883">
                  <c:v>4.0036461249999995</c:v>
                </c:pt>
                <c:pt idx="2884">
                  <c:v>4.0050348333333403</c:v>
                </c:pt>
                <c:pt idx="2885">
                  <c:v>4.0064235416666705</c:v>
                </c:pt>
                <c:pt idx="2886">
                  <c:v>4.0078122500000006</c:v>
                </c:pt>
                <c:pt idx="2887">
                  <c:v>4.0092009583333397</c:v>
                </c:pt>
                <c:pt idx="2888">
                  <c:v>4.0105896666666698</c:v>
                </c:pt>
                <c:pt idx="2889">
                  <c:v>4.011978375</c:v>
                </c:pt>
                <c:pt idx="2890">
                  <c:v>4.0133670833333399</c:v>
                </c:pt>
                <c:pt idx="2891">
                  <c:v>4.0147557916666701</c:v>
                </c:pt>
                <c:pt idx="2892">
                  <c:v>4.0161445000000002</c:v>
                </c:pt>
                <c:pt idx="2893">
                  <c:v>4.0175332083333402</c:v>
                </c:pt>
                <c:pt idx="2894">
                  <c:v>4.0189219166666703</c:v>
                </c:pt>
                <c:pt idx="2895">
                  <c:v>4.0203106250000005</c:v>
                </c:pt>
                <c:pt idx="2896">
                  <c:v>4.0216993333333395</c:v>
                </c:pt>
                <c:pt idx="2897">
                  <c:v>4.0230880416666697</c:v>
                </c:pt>
                <c:pt idx="2898">
                  <c:v>4.0244767499999998</c:v>
                </c:pt>
                <c:pt idx="2899">
                  <c:v>4.0258654583333406</c:v>
                </c:pt>
                <c:pt idx="2900">
                  <c:v>4.0272541666666699</c:v>
                </c:pt>
                <c:pt idx="2901">
                  <c:v>4.0286428750000001</c:v>
                </c:pt>
                <c:pt idx="2902">
                  <c:v>4.03003158333334</c:v>
                </c:pt>
                <c:pt idx="2903">
                  <c:v>4.0314202916666702</c:v>
                </c:pt>
                <c:pt idx="2904">
                  <c:v>4.0328090000000003</c:v>
                </c:pt>
                <c:pt idx="2905">
                  <c:v>4.0341977083333402</c:v>
                </c:pt>
                <c:pt idx="2906">
                  <c:v>4.0355864166666695</c:v>
                </c:pt>
                <c:pt idx="2907">
                  <c:v>4.0369751249999997</c:v>
                </c:pt>
                <c:pt idx="2908">
                  <c:v>4.0383638333333405</c:v>
                </c:pt>
                <c:pt idx="2909">
                  <c:v>4.0397525416666706</c:v>
                </c:pt>
                <c:pt idx="2910">
                  <c:v>4.0411412499999999</c:v>
                </c:pt>
                <c:pt idx="2911">
                  <c:v>4.0425299583333398</c:v>
                </c:pt>
                <c:pt idx="2912">
                  <c:v>4.04391866666667</c:v>
                </c:pt>
                <c:pt idx="2913">
                  <c:v>4.0453073750000001</c:v>
                </c:pt>
                <c:pt idx="2914">
                  <c:v>4.0466960833333401</c:v>
                </c:pt>
                <c:pt idx="2915">
                  <c:v>4.0480847916666702</c:v>
                </c:pt>
                <c:pt idx="2916">
                  <c:v>4.0494734999999995</c:v>
                </c:pt>
                <c:pt idx="2917">
                  <c:v>4.0508622083333403</c:v>
                </c:pt>
                <c:pt idx="2918">
                  <c:v>4.0522509166666705</c:v>
                </c:pt>
                <c:pt idx="2919">
                  <c:v>4.0536396250000006</c:v>
                </c:pt>
                <c:pt idx="2920">
                  <c:v>4.0550283333333397</c:v>
                </c:pt>
                <c:pt idx="2921">
                  <c:v>4.0564170416666698</c:v>
                </c:pt>
                <c:pt idx="2922">
                  <c:v>4.05780575</c:v>
                </c:pt>
                <c:pt idx="2923">
                  <c:v>4.0591944583333399</c:v>
                </c:pt>
                <c:pt idx="2924">
                  <c:v>4.0605831666666701</c:v>
                </c:pt>
                <c:pt idx="2925">
                  <c:v>4.0619718750000002</c:v>
                </c:pt>
                <c:pt idx="2926">
                  <c:v>4.0633605833333402</c:v>
                </c:pt>
                <c:pt idx="2927">
                  <c:v>4.0647492916666703</c:v>
                </c:pt>
                <c:pt idx="2928">
                  <c:v>4.0661380000000005</c:v>
                </c:pt>
                <c:pt idx="2929">
                  <c:v>4.0675267083333395</c:v>
                </c:pt>
                <c:pt idx="2930">
                  <c:v>4.0689154166666697</c:v>
                </c:pt>
                <c:pt idx="2931">
                  <c:v>4.0703041249999998</c:v>
                </c:pt>
                <c:pt idx="2932">
                  <c:v>4.0716928333333406</c:v>
                </c:pt>
                <c:pt idx="2933">
                  <c:v>4.0730815416666699</c:v>
                </c:pt>
                <c:pt idx="2934">
                  <c:v>4.0744702500000001</c:v>
                </c:pt>
                <c:pt idx="2935">
                  <c:v>4.07585895833334</c:v>
                </c:pt>
                <c:pt idx="2936">
                  <c:v>4.0772476666666702</c:v>
                </c:pt>
                <c:pt idx="2937">
                  <c:v>4.0786363750000003</c:v>
                </c:pt>
                <c:pt idx="2938">
                  <c:v>4.0800250833333402</c:v>
                </c:pt>
                <c:pt idx="2939">
                  <c:v>4.0814137916666695</c:v>
                </c:pt>
                <c:pt idx="2940">
                  <c:v>4.0828024999999997</c:v>
                </c:pt>
                <c:pt idx="2941">
                  <c:v>4.0841912083333405</c:v>
                </c:pt>
                <c:pt idx="2942">
                  <c:v>4.0855799166666706</c:v>
                </c:pt>
                <c:pt idx="2943">
                  <c:v>4.0869686249999999</c:v>
                </c:pt>
                <c:pt idx="2944">
                  <c:v>4.0883573333333398</c:v>
                </c:pt>
                <c:pt idx="2945">
                  <c:v>4.08974604166667</c:v>
                </c:pt>
                <c:pt idx="2946">
                  <c:v>4.0911347500000002</c:v>
                </c:pt>
                <c:pt idx="2947">
                  <c:v>4.0925234583333401</c:v>
                </c:pt>
                <c:pt idx="2948">
                  <c:v>4.0939121666666702</c:v>
                </c:pt>
                <c:pt idx="2949">
                  <c:v>4.0953008749999995</c:v>
                </c:pt>
                <c:pt idx="2950">
                  <c:v>4.0966895833333403</c:v>
                </c:pt>
                <c:pt idx="2951">
                  <c:v>4.0980782916666705</c:v>
                </c:pt>
                <c:pt idx="2952">
                  <c:v>4.0994670000000006</c:v>
                </c:pt>
                <c:pt idx="2953">
                  <c:v>4.1008557083333397</c:v>
                </c:pt>
                <c:pt idx="2954">
                  <c:v>4.1022444166666698</c:v>
                </c:pt>
                <c:pt idx="2955">
                  <c:v>4.103633125</c:v>
                </c:pt>
                <c:pt idx="2956">
                  <c:v>4.1050218333333399</c:v>
                </c:pt>
                <c:pt idx="2957">
                  <c:v>4.1064105416666701</c:v>
                </c:pt>
                <c:pt idx="2958">
                  <c:v>4.1077992500000002</c:v>
                </c:pt>
                <c:pt idx="2959">
                  <c:v>4.1091879583333402</c:v>
                </c:pt>
                <c:pt idx="2960">
                  <c:v>4.1105766666666703</c:v>
                </c:pt>
                <c:pt idx="2961">
                  <c:v>4.1119653750000005</c:v>
                </c:pt>
                <c:pt idx="2962">
                  <c:v>4.1133540833333395</c:v>
                </c:pt>
                <c:pt idx="2963">
                  <c:v>4.1147427916666697</c:v>
                </c:pt>
                <c:pt idx="2964">
                  <c:v>4.1161314999999998</c:v>
                </c:pt>
                <c:pt idx="2965">
                  <c:v>4.1175202083333406</c:v>
                </c:pt>
                <c:pt idx="2966">
                  <c:v>4.1189089166666699</c:v>
                </c:pt>
                <c:pt idx="2967">
                  <c:v>4.1202976250000001</c:v>
                </c:pt>
                <c:pt idx="2968">
                  <c:v>4.12168633333334</c:v>
                </c:pt>
                <c:pt idx="2969">
                  <c:v>4.1230750416666702</c:v>
                </c:pt>
                <c:pt idx="2970">
                  <c:v>4.1244637500000003</c:v>
                </c:pt>
                <c:pt idx="2971">
                  <c:v>4.1258524583333402</c:v>
                </c:pt>
                <c:pt idx="2972">
                  <c:v>4.1272411666666695</c:v>
                </c:pt>
                <c:pt idx="2973">
                  <c:v>4.1286298749999997</c:v>
                </c:pt>
                <c:pt idx="2974">
                  <c:v>4.1300185833333405</c:v>
                </c:pt>
                <c:pt idx="2975">
                  <c:v>4.1314072916666706</c:v>
                </c:pt>
                <c:pt idx="2976">
                  <c:v>4.1327959999999999</c:v>
                </c:pt>
                <c:pt idx="2977">
                  <c:v>4.1341847083333398</c:v>
                </c:pt>
                <c:pt idx="2978">
                  <c:v>4.13557341666667</c:v>
                </c:pt>
                <c:pt idx="2979">
                  <c:v>4.1369621250000002</c:v>
                </c:pt>
                <c:pt idx="2980">
                  <c:v>4.1383508333333401</c:v>
                </c:pt>
                <c:pt idx="2981">
                  <c:v>4.1397395416666702</c:v>
                </c:pt>
                <c:pt idx="2982">
                  <c:v>4.1411282499999995</c:v>
                </c:pt>
                <c:pt idx="2983">
                  <c:v>4.1425169583333403</c:v>
                </c:pt>
                <c:pt idx="2984">
                  <c:v>4.1439056666666705</c:v>
                </c:pt>
                <c:pt idx="2985">
                  <c:v>4.1452943750000006</c:v>
                </c:pt>
                <c:pt idx="2986">
                  <c:v>4.1466830833333397</c:v>
                </c:pt>
                <c:pt idx="2987">
                  <c:v>4.1480717916666698</c:v>
                </c:pt>
                <c:pt idx="2988">
                  <c:v>4.1494605</c:v>
                </c:pt>
                <c:pt idx="2989">
                  <c:v>4.1508492083333399</c:v>
                </c:pt>
                <c:pt idx="2990">
                  <c:v>4.1522379166666701</c:v>
                </c:pt>
                <c:pt idx="2991">
                  <c:v>4.1536266250000002</c:v>
                </c:pt>
                <c:pt idx="2992">
                  <c:v>4.1550153333333402</c:v>
                </c:pt>
                <c:pt idx="2993">
                  <c:v>4.1564040416666703</c:v>
                </c:pt>
                <c:pt idx="2994">
                  <c:v>4.1577927500000005</c:v>
                </c:pt>
                <c:pt idx="2995">
                  <c:v>4.1591814583333395</c:v>
                </c:pt>
                <c:pt idx="2996">
                  <c:v>4.1605701666666697</c:v>
                </c:pt>
                <c:pt idx="2997">
                  <c:v>4.1619588749999998</c:v>
                </c:pt>
                <c:pt idx="2998">
                  <c:v>4.1633475833333407</c:v>
                </c:pt>
                <c:pt idx="2999">
                  <c:v>4.1647362916666699</c:v>
                </c:pt>
                <c:pt idx="3000">
                  <c:v>4.1661250000000001</c:v>
                </c:pt>
                <c:pt idx="3001">
                  <c:v>4.16751370833334</c:v>
                </c:pt>
                <c:pt idx="3002">
                  <c:v>4.1689024166666702</c:v>
                </c:pt>
                <c:pt idx="3003">
                  <c:v>4.1702911250000003</c:v>
                </c:pt>
                <c:pt idx="3004">
                  <c:v>4.1716798333333402</c:v>
                </c:pt>
                <c:pt idx="3005">
                  <c:v>4.1730685416666695</c:v>
                </c:pt>
                <c:pt idx="3006">
                  <c:v>4.1744572499999997</c:v>
                </c:pt>
                <c:pt idx="3007">
                  <c:v>4.1758459583333405</c:v>
                </c:pt>
                <c:pt idx="3008">
                  <c:v>4.1772346666666706</c:v>
                </c:pt>
                <c:pt idx="3009">
                  <c:v>4.1786233749999999</c:v>
                </c:pt>
                <c:pt idx="3010">
                  <c:v>4.1800120833333398</c:v>
                </c:pt>
                <c:pt idx="3011">
                  <c:v>4.18140079166667</c:v>
                </c:pt>
                <c:pt idx="3012">
                  <c:v>4.1827895000000002</c:v>
                </c:pt>
                <c:pt idx="3013">
                  <c:v>4.1841782083333401</c:v>
                </c:pt>
                <c:pt idx="3014">
                  <c:v>4.1855669166666702</c:v>
                </c:pt>
                <c:pt idx="3015">
                  <c:v>4.1869556249999995</c:v>
                </c:pt>
                <c:pt idx="3016">
                  <c:v>4.1883443333333403</c:v>
                </c:pt>
                <c:pt idx="3017">
                  <c:v>4.1897330416666705</c:v>
                </c:pt>
                <c:pt idx="3018">
                  <c:v>4.1911217500000006</c:v>
                </c:pt>
                <c:pt idx="3019">
                  <c:v>4.1925104583333397</c:v>
                </c:pt>
                <c:pt idx="3020">
                  <c:v>4.1938991666666698</c:v>
                </c:pt>
                <c:pt idx="3021">
                  <c:v>4.195287875</c:v>
                </c:pt>
                <c:pt idx="3022">
                  <c:v>4.1966765833333399</c:v>
                </c:pt>
                <c:pt idx="3023">
                  <c:v>4.1980652916666701</c:v>
                </c:pt>
                <c:pt idx="3024">
                  <c:v>4.1994540000000002</c:v>
                </c:pt>
                <c:pt idx="3025">
                  <c:v>4.2008427083333402</c:v>
                </c:pt>
                <c:pt idx="3026">
                  <c:v>4.2022314166666703</c:v>
                </c:pt>
                <c:pt idx="3027">
                  <c:v>4.2036201250000005</c:v>
                </c:pt>
                <c:pt idx="3028">
                  <c:v>4.2050088333333395</c:v>
                </c:pt>
                <c:pt idx="3029">
                  <c:v>4.2063975416666697</c:v>
                </c:pt>
                <c:pt idx="3030">
                  <c:v>4.2077862499999998</c:v>
                </c:pt>
                <c:pt idx="3031">
                  <c:v>4.2091749583333407</c:v>
                </c:pt>
                <c:pt idx="3032">
                  <c:v>4.2105636666666699</c:v>
                </c:pt>
                <c:pt idx="3033">
                  <c:v>4.2119523750000001</c:v>
                </c:pt>
                <c:pt idx="3034">
                  <c:v>4.21334108333334</c:v>
                </c:pt>
                <c:pt idx="3035">
                  <c:v>4.2147297916666702</c:v>
                </c:pt>
                <c:pt idx="3036">
                  <c:v>4.2161185000000003</c:v>
                </c:pt>
                <c:pt idx="3037">
                  <c:v>4.2175072083333403</c:v>
                </c:pt>
                <c:pt idx="3038">
                  <c:v>4.2188959166666695</c:v>
                </c:pt>
                <c:pt idx="3039">
                  <c:v>4.2202846249999997</c:v>
                </c:pt>
                <c:pt idx="3040">
                  <c:v>4.2216733333333405</c:v>
                </c:pt>
                <c:pt idx="3041">
                  <c:v>4.2230620416666707</c:v>
                </c:pt>
                <c:pt idx="3042">
                  <c:v>4.2244507499999999</c:v>
                </c:pt>
                <c:pt idx="3043">
                  <c:v>4.2258394583333398</c:v>
                </c:pt>
                <c:pt idx="3044">
                  <c:v>4.22722816666667</c:v>
                </c:pt>
                <c:pt idx="3045">
                  <c:v>4.2286168750000002</c:v>
                </c:pt>
                <c:pt idx="3046">
                  <c:v>4.2300055833333401</c:v>
                </c:pt>
                <c:pt idx="3047">
                  <c:v>4.2313942916666702</c:v>
                </c:pt>
                <c:pt idx="3048">
                  <c:v>4.2327829999999995</c:v>
                </c:pt>
                <c:pt idx="3049">
                  <c:v>4.2341717083333403</c:v>
                </c:pt>
                <c:pt idx="3050">
                  <c:v>4.2355604166666705</c:v>
                </c:pt>
                <c:pt idx="3051">
                  <c:v>4.2369491250000006</c:v>
                </c:pt>
                <c:pt idx="3052">
                  <c:v>4.2383378333333397</c:v>
                </c:pt>
                <c:pt idx="3053">
                  <c:v>4.2397265416666698</c:v>
                </c:pt>
                <c:pt idx="3054">
                  <c:v>4.24111525</c:v>
                </c:pt>
                <c:pt idx="3055">
                  <c:v>4.2425039583333399</c:v>
                </c:pt>
                <c:pt idx="3056">
                  <c:v>4.2438926666666701</c:v>
                </c:pt>
                <c:pt idx="3057">
                  <c:v>4.2452813750000002</c:v>
                </c:pt>
                <c:pt idx="3058">
                  <c:v>4.2466700833333402</c:v>
                </c:pt>
                <c:pt idx="3059">
                  <c:v>4.2480587916666703</c:v>
                </c:pt>
                <c:pt idx="3060">
                  <c:v>4.2494475000000005</c:v>
                </c:pt>
                <c:pt idx="3061">
                  <c:v>4.2508362083333395</c:v>
                </c:pt>
                <c:pt idx="3062">
                  <c:v>4.2522249166666697</c:v>
                </c:pt>
                <c:pt idx="3063">
                  <c:v>4.2536136249999998</c:v>
                </c:pt>
                <c:pt idx="3064">
                  <c:v>4.2550023333333407</c:v>
                </c:pt>
                <c:pt idx="3065">
                  <c:v>4.2563910416666699</c:v>
                </c:pt>
                <c:pt idx="3066">
                  <c:v>4.2577797500000001</c:v>
                </c:pt>
                <c:pt idx="3067">
                  <c:v>4.25916845833334</c:v>
                </c:pt>
                <c:pt idx="3068">
                  <c:v>4.2605571666666702</c:v>
                </c:pt>
                <c:pt idx="3069">
                  <c:v>4.2619458750000003</c:v>
                </c:pt>
                <c:pt idx="3070">
                  <c:v>4.2633345833333403</c:v>
                </c:pt>
                <c:pt idx="3071">
                  <c:v>4.2647232916666695</c:v>
                </c:pt>
                <c:pt idx="3072">
                  <c:v>4.2661119999999997</c:v>
                </c:pt>
                <c:pt idx="3073">
                  <c:v>4.2675007083333405</c:v>
                </c:pt>
                <c:pt idx="3074">
                  <c:v>4.2688894166666707</c:v>
                </c:pt>
                <c:pt idx="3075">
                  <c:v>4.2702781249999999</c:v>
                </c:pt>
                <c:pt idx="3076">
                  <c:v>4.2716668333333399</c:v>
                </c:pt>
                <c:pt idx="3077">
                  <c:v>4.27305554166667</c:v>
                </c:pt>
                <c:pt idx="3078">
                  <c:v>4.2744442500000002</c:v>
                </c:pt>
                <c:pt idx="3079">
                  <c:v>4.2758329583333401</c:v>
                </c:pt>
                <c:pt idx="3080">
                  <c:v>4.2772216666666703</c:v>
                </c:pt>
                <c:pt idx="3081">
                  <c:v>4.2786103749999995</c:v>
                </c:pt>
                <c:pt idx="3082">
                  <c:v>4.2799990833333403</c:v>
                </c:pt>
                <c:pt idx="3083">
                  <c:v>4.2813877916666705</c:v>
                </c:pt>
                <c:pt idx="3084">
                  <c:v>4.2827765000000007</c:v>
                </c:pt>
                <c:pt idx="3085">
                  <c:v>4.2841652083333397</c:v>
                </c:pt>
                <c:pt idx="3086">
                  <c:v>4.2855539166666698</c:v>
                </c:pt>
                <c:pt idx="3087">
                  <c:v>4.286942625</c:v>
                </c:pt>
                <c:pt idx="3088">
                  <c:v>4.2883313333333399</c:v>
                </c:pt>
                <c:pt idx="3089">
                  <c:v>4.2897200416666701</c:v>
                </c:pt>
                <c:pt idx="3090">
                  <c:v>4.2911087500000002</c:v>
                </c:pt>
                <c:pt idx="3091">
                  <c:v>4.2924974583333402</c:v>
                </c:pt>
                <c:pt idx="3092">
                  <c:v>4.2938861666666703</c:v>
                </c:pt>
                <c:pt idx="3093">
                  <c:v>4.2952748750000005</c:v>
                </c:pt>
                <c:pt idx="3094">
                  <c:v>4.2966635833333395</c:v>
                </c:pt>
                <c:pt idx="3095">
                  <c:v>4.2980522916666697</c:v>
                </c:pt>
                <c:pt idx="3096">
                  <c:v>4.2994409999999998</c:v>
                </c:pt>
                <c:pt idx="3097">
                  <c:v>4.3008297083333407</c:v>
                </c:pt>
                <c:pt idx="3098">
                  <c:v>4.3022184166666699</c:v>
                </c:pt>
                <c:pt idx="3099">
                  <c:v>4.3036071250000001</c:v>
                </c:pt>
                <c:pt idx="3100">
                  <c:v>4.30499583333334</c:v>
                </c:pt>
                <c:pt idx="3101">
                  <c:v>4.3063845416666702</c:v>
                </c:pt>
                <c:pt idx="3102">
                  <c:v>4.3077732500000003</c:v>
                </c:pt>
                <c:pt idx="3103">
                  <c:v>4.3091619583333403</c:v>
                </c:pt>
                <c:pt idx="3104">
                  <c:v>4.3105506666666695</c:v>
                </c:pt>
                <c:pt idx="3105">
                  <c:v>4.3119393749999997</c:v>
                </c:pt>
                <c:pt idx="3106">
                  <c:v>4.3133280833333405</c:v>
                </c:pt>
                <c:pt idx="3107">
                  <c:v>4.3147167916666707</c:v>
                </c:pt>
                <c:pt idx="3108">
                  <c:v>4.3161054999999999</c:v>
                </c:pt>
                <c:pt idx="3109">
                  <c:v>4.3174942083333399</c:v>
                </c:pt>
                <c:pt idx="3110">
                  <c:v>4.31888291666667</c:v>
                </c:pt>
                <c:pt idx="3111">
                  <c:v>4.3202716250000002</c:v>
                </c:pt>
                <c:pt idx="3112">
                  <c:v>4.3216603333333401</c:v>
                </c:pt>
                <c:pt idx="3113">
                  <c:v>4.3230490416666703</c:v>
                </c:pt>
                <c:pt idx="3114">
                  <c:v>4.3244377499999995</c:v>
                </c:pt>
                <c:pt idx="3115">
                  <c:v>4.3258264583333403</c:v>
                </c:pt>
                <c:pt idx="3116">
                  <c:v>4.3272151666666705</c:v>
                </c:pt>
                <c:pt idx="3117">
                  <c:v>4.3286038750000007</c:v>
                </c:pt>
                <c:pt idx="3118">
                  <c:v>4.3299925833333397</c:v>
                </c:pt>
                <c:pt idx="3119">
                  <c:v>4.3313812916666699</c:v>
                </c:pt>
                <c:pt idx="3120">
                  <c:v>4.33277</c:v>
                </c:pt>
                <c:pt idx="3121">
                  <c:v>4.3341587083333399</c:v>
                </c:pt>
                <c:pt idx="3122">
                  <c:v>4.3355474166666701</c:v>
                </c:pt>
                <c:pt idx="3123">
                  <c:v>4.3369361250000003</c:v>
                </c:pt>
                <c:pt idx="3124">
                  <c:v>4.3383248333333402</c:v>
                </c:pt>
                <c:pt idx="3125">
                  <c:v>4.3397135416666703</c:v>
                </c:pt>
                <c:pt idx="3126">
                  <c:v>4.3411022500000005</c:v>
                </c:pt>
                <c:pt idx="3127">
                  <c:v>4.3424909583333395</c:v>
                </c:pt>
                <c:pt idx="3128">
                  <c:v>4.3438796666666697</c:v>
                </c:pt>
                <c:pt idx="3129">
                  <c:v>4.3452683749999998</c:v>
                </c:pt>
                <c:pt idx="3130">
                  <c:v>4.3466570833333407</c:v>
                </c:pt>
                <c:pt idx="3131">
                  <c:v>4.3480457916666699</c:v>
                </c:pt>
                <c:pt idx="3132">
                  <c:v>4.3494345000000001</c:v>
                </c:pt>
                <c:pt idx="3133">
                  <c:v>4.35082320833334</c:v>
                </c:pt>
                <c:pt idx="3134">
                  <c:v>4.3522119166666702</c:v>
                </c:pt>
                <c:pt idx="3135">
                  <c:v>4.3536006250000003</c:v>
                </c:pt>
                <c:pt idx="3136">
                  <c:v>4.3549893333333403</c:v>
                </c:pt>
                <c:pt idx="3137">
                  <c:v>4.3563780416666695</c:v>
                </c:pt>
                <c:pt idx="3138">
                  <c:v>4.3577667499999997</c:v>
                </c:pt>
                <c:pt idx="3139">
                  <c:v>4.3591554583333405</c:v>
                </c:pt>
                <c:pt idx="3140">
                  <c:v>4.3605441666666707</c:v>
                </c:pt>
                <c:pt idx="3141">
                  <c:v>4.3619328749999999</c:v>
                </c:pt>
                <c:pt idx="3142">
                  <c:v>4.3633215833333399</c:v>
                </c:pt>
                <c:pt idx="3143">
                  <c:v>4.36471029166667</c:v>
                </c:pt>
                <c:pt idx="3144">
                  <c:v>4.3660990000000002</c:v>
                </c:pt>
                <c:pt idx="3145">
                  <c:v>4.3674877083333401</c:v>
                </c:pt>
                <c:pt idx="3146">
                  <c:v>4.3688764166666703</c:v>
                </c:pt>
                <c:pt idx="3147">
                  <c:v>4.3702651249999995</c:v>
                </c:pt>
                <c:pt idx="3148">
                  <c:v>4.3716538333333403</c:v>
                </c:pt>
                <c:pt idx="3149">
                  <c:v>4.3730425416666705</c:v>
                </c:pt>
                <c:pt idx="3150">
                  <c:v>4.3744312500000007</c:v>
                </c:pt>
                <c:pt idx="3151">
                  <c:v>4.3758199583333397</c:v>
                </c:pt>
                <c:pt idx="3152">
                  <c:v>4.3772086666666699</c:v>
                </c:pt>
                <c:pt idx="3153">
                  <c:v>4.378597375</c:v>
                </c:pt>
                <c:pt idx="3154">
                  <c:v>4.3799860833333399</c:v>
                </c:pt>
                <c:pt idx="3155">
                  <c:v>4.3813747916666701</c:v>
                </c:pt>
                <c:pt idx="3156">
                  <c:v>4.3827635000000003</c:v>
                </c:pt>
                <c:pt idx="3157">
                  <c:v>4.3841522083333402</c:v>
                </c:pt>
                <c:pt idx="3158">
                  <c:v>4.3855409166666703</c:v>
                </c:pt>
                <c:pt idx="3159">
                  <c:v>4.3869296250000005</c:v>
                </c:pt>
                <c:pt idx="3160">
                  <c:v>4.3883183333333395</c:v>
                </c:pt>
                <c:pt idx="3161">
                  <c:v>4.3897070416666697</c:v>
                </c:pt>
                <c:pt idx="3162">
                  <c:v>4.3910957499999999</c:v>
                </c:pt>
                <c:pt idx="3163">
                  <c:v>4.3924844583333407</c:v>
                </c:pt>
                <c:pt idx="3164">
                  <c:v>4.3938731666666699</c:v>
                </c:pt>
                <c:pt idx="3165">
                  <c:v>4.3952618750000001</c:v>
                </c:pt>
                <c:pt idx="3166">
                  <c:v>4.39665058333334</c:v>
                </c:pt>
                <c:pt idx="3167">
                  <c:v>4.3980392916666702</c:v>
                </c:pt>
                <c:pt idx="3168">
                  <c:v>4.3994280000000003</c:v>
                </c:pt>
                <c:pt idx="3169">
                  <c:v>4.4008167083333403</c:v>
                </c:pt>
                <c:pt idx="3170">
                  <c:v>4.4022054166666695</c:v>
                </c:pt>
                <c:pt idx="3171">
                  <c:v>4.4035941249999997</c:v>
                </c:pt>
                <c:pt idx="3172">
                  <c:v>4.4049828333333405</c:v>
                </c:pt>
                <c:pt idx="3173">
                  <c:v>4.4063715416666707</c:v>
                </c:pt>
                <c:pt idx="3174">
                  <c:v>4.4077602499999999</c:v>
                </c:pt>
                <c:pt idx="3175">
                  <c:v>4.4091489583333399</c:v>
                </c:pt>
                <c:pt idx="3176">
                  <c:v>4.41053766666667</c:v>
                </c:pt>
                <c:pt idx="3177">
                  <c:v>4.4119263750000002</c:v>
                </c:pt>
                <c:pt idx="3178">
                  <c:v>4.4133150833333401</c:v>
                </c:pt>
                <c:pt idx="3179">
                  <c:v>4.4147037916666703</c:v>
                </c:pt>
                <c:pt idx="3180">
                  <c:v>4.4160924999999995</c:v>
                </c:pt>
                <c:pt idx="3181">
                  <c:v>4.4174812083333403</c:v>
                </c:pt>
                <c:pt idx="3182">
                  <c:v>4.4188699166666705</c:v>
                </c:pt>
                <c:pt idx="3183">
                  <c:v>4.4202586250000007</c:v>
                </c:pt>
                <c:pt idx="3184">
                  <c:v>4.4216473333333397</c:v>
                </c:pt>
                <c:pt idx="3185">
                  <c:v>4.4230360416666699</c:v>
                </c:pt>
                <c:pt idx="3186">
                  <c:v>4.42442475</c:v>
                </c:pt>
                <c:pt idx="3187">
                  <c:v>4.4258134583333399</c:v>
                </c:pt>
                <c:pt idx="3188">
                  <c:v>4.4272021666666701</c:v>
                </c:pt>
                <c:pt idx="3189">
                  <c:v>4.4285908750000003</c:v>
                </c:pt>
                <c:pt idx="3190">
                  <c:v>4.4299795833333402</c:v>
                </c:pt>
                <c:pt idx="3191">
                  <c:v>4.4313682916666703</c:v>
                </c:pt>
                <c:pt idx="3192">
                  <c:v>4.4327570000000005</c:v>
                </c:pt>
                <c:pt idx="3193">
                  <c:v>4.4341457083333395</c:v>
                </c:pt>
                <c:pt idx="3194">
                  <c:v>4.4355344166666697</c:v>
                </c:pt>
                <c:pt idx="3195">
                  <c:v>4.4369231249999999</c:v>
                </c:pt>
                <c:pt idx="3196">
                  <c:v>4.4383118333333407</c:v>
                </c:pt>
                <c:pt idx="3197">
                  <c:v>4.4397005416666699</c:v>
                </c:pt>
                <c:pt idx="3198">
                  <c:v>4.4410892500000001</c:v>
                </c:pt>
                <c:pt idx="3199">
                  <c:v>4.44247795833334</c:v>
                </c:pt>
                <c:pt idx="3200">
                  <c:v>4.4438666666666702</c:v>
                </c:pt>
                <c:pt idx="3201">
                  <c:v>4.4452553750000003</c:v>
                </c:pt>
                <c:pt idx="3202">
                  <c:v>4.4466440833333403</c:v>
                </c:pt>
                <c:pt idx="3203">
                  <c:v>4.4480327916666695</c:v>
                </c:pt>
                <c:pt idx="3204">
                  <c:v>4.4494214999999997</c:v>
                </c:pt>
                <c:pt idx="3205">
                  <c:v>4.4508102083333405</c:v>
                </c:pt>
                <c:pt idx="3206">
                  <c:v>4.4521989166666707</c:v>
                </c:pt>
                <c:pt idx="3207">
                  <c:v>4.4535876249999999</c:v>
                </c:pt>
                <c:pt idx="3208">
                  <c:v>4.4549763333333399</c:v>
                </c:pt>
                <c:pt idx="3209">
                  <c:v>4.45636504166667</c:v>
                </c:pt>
                <c:pt idx="3210">
                  <c:v>4.4577537500000002</c:v>
                </c:pt>
                <c:pt idx="3211">
                  <c:v>4.4591424583333401</c:v>
                </c:pt>
                <c:pt idx="3212">
                  <c:v>4.4605311666666703</c:v>
                </c:pt>
                <c:pt idx="3213">
                  <c:v>4.4619198749999995</c:v>
                </c:pt>
                <c:pt idx="3214">
                  <c:v>4.4633085833333404</c:v>
                </c:pt>
                <c:pt idx="3215">
                  <c:v>4.4646972916666705</c:v>
                </c:pt>
                <c:pt idx="3216">
                  <c:v>4.4660860000000007</c:v>
                </c:pt>
                <c:pt idx="3217">
                  <c:v>4.4674747083333397</c:v>
                </c:pt>
                <c:pt idx="3218">
                  <c:v>4.4688634166666699</c:v>
                </c:pt>
                <c:pt idx="3219">
                  <c:v>4.470252125</c:v>
                </c:pt>
                <c:pt idx="3220">
                  <c:v>4.4716408333333399</c:v>
                </c:pt>
                <c:pt idx="3221">
                  <c:v>4.4730295416666701</c:v>
                </c:pt>
                <c:pt idx="3222">
                  <c:v>4.4744182500000003</c:v>
                </c:pt>
                <c:pt idx="3223">
                  <c:v>4.4758069583333402</c:v>
                </c:pt>
                <c:pt idx="3224">
                  <c:v>4.4771956666666703</c:v>
                </c:pt>
                <c:pt idx="3225">
                  <c:v>4.4785843750000005</c:v>
                </c:pt>
                <c:pt idx="3226">
                  <c:v>4.4799730833333395</c:v>
                </c:pt>
                <c:pt idx="3227">
                  <c:v>4.4813617916666697</c:v>
                </c:pt>
                <c:pt idx="3228">
                  <c:v>4.4827504999999999</c:v>
                </c:pt>
                <c:pt idx="3229">
                  <c:v>4.4841392083333407</c:v>
                </c:pt>
                <c:pt idx="3230">
                  <c:v>4.4855279166666699</c:v>
                </c:pt>
                <c:pt idx="3231">
                  <c:v>4.4869166250000001</c:v>
                </c:pt>
                <c:pt idx="3232">
                  <c:v>4.48830533333334</c:v>
                </c:pt>
                <c:pt idx="3233">
                  <c:v>4.4896940416666702</c:v>
                </c:pt>
                <c:pt idx="3234">
                  <c:v>4.4910827500000003</c:v>
                </c:pt>
                <c:pt idx="3235">
                  <c:v>4.4924714583333403</c:v>
                </c:pt>
                <c:pt idx="3236">
                  <c:v>4.4938601666666695</c:v>
                </c:pt>
                <c:pt idx="3237">
                  <c:v>4.4952488749999997</c:v>
                </c:pt>
                <c:pt idx="3238">
                  <c:v>4.4966375833333405</c:v>
                </c:pt>
                <c:pt idx="3239">
                  <c:v>4.4980262916666707</c:v>
                </c:pt>
                <c:pt idx="3240">
                  <c:v>4.4994149999999999</c:v>
                </c:pt>
                <c:pt idx="3241">
                  <c:v>4.5008037083333399</c:v>
                </c:pt>
                <c:pt idx="3242">
                  <c:v>4.50219241666667</c:v>
                </c:pt>
                <c:pt idx="3243">
                  <c:v>4.5035811250000002</c:v>
                </c:pt>
                <c:pt idx="3244">
                  <c:v>4.5049698333333401</c:v>
                </c:pt>
                <c:pt idx="3245">
                  <c:v>4.5063585416666703</c:v>
                </c:pt>
                <c:pt idx="3246">
                  <c:v>4.5077472499999995</c:v>
                </c:pt>
                <c:pt idx="3247">
                  <c:v>4.5091359583333404</c:v>
                </c:pt>
                <c:pt idx="3248">
                  <c:v>4.5105246666666705</c:v>
                </c:pt>
                <c:pt idx="3249">
                  <c:v>4.5119133750000007</c:v>
                </c:pt>
                <c:pt idx="3250">
                  <c:v>4.5133020833333397</c:v>
                </c:pt>
                <c:pt idx="3251">
                  <c:v>4.5146907916666699</c:v>
                </c:pt>
                <c:pt idx="3252">
                  <c:v>4.5160795</c:v>
                </c:pt>
                <c:pt idx="3253">
                  <c:v>4.51746820833334</c:v>
                </c:pt>
                <c:pt idx="3254">
                  <c:v>4.5188569166666701</c:v>
                </c:pt>
                <c:pt idx="3255">
                  <c:v>4.5202456250000003</c:v>
                </c:pt>
                <c:pt idx="3256">
                  <c:v>4.5216343333333402</c:v>
                </c:pt>
                <c:pt idx="3257">
                  <c:v>4.5230230416666704</c:v>
                </c:pt>
                <c:pt idx="3258">
                  <c:v>4.5244117500000005</c:v>
                </c:pt>
                <c:pt idx="3259">
                  <c:v>4.5258004583333395</c:v>
                </c:pt>
                <c:pt idx="3260">
                  <c:v>4.5271891666666697</c:v>
                </c:pt>
                <c:pt idx="3261">
                  <c:v>4.5285778749999999</c:v>
                </c:pt>
                <c:pt idx="3262">
                  <c:v>4.5299665833333407</c:v>
                </c:pt>
                <c:pt idx="3263">
                  <c:v>4.5313552916666699</c:v>
                </c:pt>
                <c:pt idx="3264">
                  <c:v>4.5327440000000001</c:v>
                </c:pt>
                <c:pt idx="3265">
                  <c:v>4.53413270833334</c:v>
                </c:pt>
                <c:pt idx="3266">
                  <c:v>4.5355214166666702</c:v>
                </c:pt>
                <c:pt idx="3267">
                  <c:v>4.5369101250000003</c:v>
                </c:pt>
                <c:pt idx="3268">
                  <c:v>4.5382988333333403</c:v>
                </c:pt>
                <c:pt idx="3269">
                  <c:v>4.5396875416666695</c:v>
                </c:pt>
                <c:pt idx="3270">
                  <c:v>4.5410762499999997</c:v>
                </c:pt>
                <c:pt idx="3271">
                  <c:v>4.5424649583333405</c:v>
                </c:pt>
                <c:pt idx="3272">
                  <c:v>4.5438536666666707</c:v>
                </c:pt>
                <c:pt idx="3273">
                  <c:v>4.5452423749999999</c:v>
                </c:pt>
                <c:pt idx="3274">
                  <c:v>4.5466310833333399</c:v>
                </c:pt>
                <c:pt idx="3275">
                  <c:v>4.54801979166667</c:v>
                </c:pt>
                <c:pt idx="3276">
                  <c:v>4.5494085000000002</c:v>
                </c:pt>
                <c:pt idx="3277">
                  <c:v>4.5507972083333401</c:v>
                </c:pt>
                <c:pt idx="3278">
                  <c:v>4.5521859166666703</c:v>
                </c:pt>
                <c:pt idx="3279">
                  <c:v>4.5535746249999995</c:v>
                </c:pt>
                <c:pt idx="3280">
                  <c:v>4.5549633333333404</c:v>
                </c:pt>
                <c:pt idx="3281">
                  <c:v>4.5563520416666705</c:v>
                </c:pt>
                <c:pt idx="3282">
                  <c:v>4.5577407500000007</c:v>
                </c:pt>
                <c:pt idx="3283">
                  <c:v>4.5591294583333397</c:v>
                </c:pt>
                <c:pt idx="3284">
                  <c:v>4.5605181666666699</c:v>
                </c:pt>
                <c:pt idx="3285">
                  <c:v>4.561906875</c:v>
                </c:pt>
                <c:pt idx="3286">
                  <c:v>4.56329558333334</c:v>
                </c:pt>
                <c:pt idx="3287">
                  <c:v>4.5646842916666701</c:v>
                </c:pt>
                <c:pt idx="3288">
                  <c:v>4.5660730000000003</c:v>
                </c:pt>
                <c:pt idx="3289">
                  <c:v>4.5674617083333402</c:v>
                </c:pt>
                <c:pt idx="3290">
                  <c:v>4.5688504166666704</c:v>
                </c:pt>
                <c:pt idx="3291">
                  <c:v>4.5702391250000005</c:v>
                </c:pt>
                <c:pt idx="3292">
                  <c:v>4.5716278333333396</c:v>
                </c:pt>
                <c:pt idx="3293">
                  <c:v>4.5730165416666697</c:v>
                </c:pt>
                <c:pt idx="3294">
                  <c:v>4.5744052499999999</c:v>
                </c:pt>
                <c:pt idx="3295">
                  <c:v>4.5757939583333407</c:v>
                </c:pt>
                <c:pt idx="3296">
                  <c:v>4.57718266666667</c:v>
                </c:pt>
                <c:pt idx="3297">
                  <c:v>4.5785713750000001</c:v>
                </c:pt>
                <c:pt idx="3298">
                  <c:v>4.57996008333334</c:v>
                </c:pt>
                <c:pt idx="3299">
                  <c:v>4.5813487916666702</c:v>
                </c:pt>
                <c:pt idx="3300">
                  <c:v>4.5827375000000004</c:v>
                </c:pt>
                <c:pt idx="3301">
                  <c:v>4.5841262083333403</c:v>
                </c:pt>
                <c:pt idx="3302">
                  <c:v>4.5855149166666695</c:v>
                </c:pt>
                <c:pt idx="3303">
                  <c:v>4.5869036249999997</c:v>
                </c:pt>
                <c:pt idx="3304">
                  <c:v>4.5882923333333405</c:v>
                </c:pt>
                <c:pt idx="3305">
                  <c:v>4.5896810416666707</c:v>
                </c:pt>
                <c:pt idx="3306">
                  <c:v>4.5910697499999999</c:v>
                </c:pt>
                <c:pt idx="3307">
                  <c:v>4.5924584583333399</c:v>
                </c:pt>
                <c:pt idx="3308">
                  <c:v>4.59384716666667</c:v>
                </c:pt>
                <c:pt idx="3309">
                  <c:v>4.5952358750000002</c:v>
                </c:pt>
                <c:pt idx="3310">
                  <c:v>4.5966245833333401</c:v>
                </c:pt>
                <c:pt idx="3311">
                  <c:v>4.5980132916666703</c:v>
                </c:pt>
                <c:pt idx="3312">
                  <c:v>4.5994019999999995</c:v>
                </c:pt>
                <c:pt idx="3313">
                  <c:v>4.6007907083333404</c:v>
                </c:pt>
                <c:pt idx="3314">
                  <c:v>4.6021794166666705</c:v>
                </c:pt>
                <c:pt idx="3315">
                  <c:v>4.6035681250000007</c:v>
                </c:pt>
                <c:pt idx="3316">
                  <c:v>4.6049568333333397</c:v>
                </c:pt>
                <c:pt idx="3317">
                  <c:v>4.6063455416666699</c:v>
                </c:pt>
                <c:pt idx="3318">
                  <c:v>4.60773425</c:v>
                </c:pt>
                <c:pt idx="3319">
                  <c:v>4.60912295833334</c:v>
                </c:pt>
                <c:pt idx="3320">
                  <c:v>4.6105116666666701</c:v>
                </c:pt>
                <c:pt idx="3321">
                  <c:v>4.6119003750000003</c:v>
                </c:pt>
                <c:pt idx="3322">
                  <c:v>4.6132890833333402</c:v>
                </c:pt>
                <c:pt idx="3323">
                  <c:v>4.6146777916666704</c:v>
                </c:pt>
                <c:pt idx="3324">
                  <c:v>4.6160665000000005</c:v>
                </c:pt>
                <c:pt idx="3325">
                  <c:v>4.6174552083333396</c:v>
                </c:pt>
                <c:pt idx="3326">
                  <c:v>4.6188439166666697</c:v>
                </c:pt>
                <c:pt idx="3327">
                  <c:v>4.6202326249999999</c:v>
                </c:pt>
                <c:pt idx="3328">
                  <c:v>4.6216213333333407</c:v>
                </c:pt>
                <c:pt idx="3329">
                  <c:v>4.62301004166667</c:v>
                </c:pt>
                <c:pt idx="3330">
                  <c:v>4.6243987500000001</c:v>
                </c:pt>
                <c:pt idx="3331">
                  <c:v>4.62578745833334</c:v>
                </c:pt>
                <c:pt idx="3332">
                  <c:v>4.6271761666666702</c:v>
                </c:pt>
                <c:pt idx="3333">
                  <c:v>4.6285648750000004</c:v>
                </c:pt>
                <c:pt idx="3334">
                  <c:v>4.6299535833333403</c:v>
                </c:pt>
                <c:pt idx="3335">
                  <c:v>4.6313422916666696</c:v>
                </c:pt>
                <c:pt idx="3336">
                  <c:v>4.6327309999999997</c:v>
                </c:pt>
                <c:pt idx="3337">
                  <c:v>4.6341197083333405</c:v>
                </c:pt>
                <c:pt idx="3338">
                  <c:v>4.6355084166666707</c:v>
                </c:pt>
                <c:pt idx="3339">
                  <c:v>4.636897125</c:v>
                </c:pt>
                <c:pt idx="3340">
                  <c:v>4.6382858333333399</c:v>
                </c:pt>
                <c:pt idx="3341">
                  <c:v>4.63967454166667</c:v>
                </c:pt>
                <c:pt idx="3342">
                  <c:v>4.6410632500000002</c:v>
                </c:pt>
                <c:pt idx="3343">
                  <c:v>4.6424519583333401</c:v>
                </c:pt>
                <c:pt idx="3344">
                  <c:v>4.6438406666666703</c:v>
                </c:pt>
                <c:pt idx="3345">
                  <c:v>4.6452293749999995</c:v>
                </c:pt>
                <c:pt idx="3346">
                  <c:v>4.6466180833333404</c:v>
                </c:pt>
                <c:pt idx="3347">
                  <c:v>4.6480067916666705</c:v>
                </c:pt>
                <c:pt idx="3348">
                  <c:v>4.6493955000000007</c:v>
                </c:pt>
                <c:pt idx="3349">
                  <c:v>4.6507842083333397</c:v>
                </c:pt>
                <c:pt idx="3350">
                  <c:v>4.6521729166666699</c:v>
                </c:pt>
                <c:pt idx="3351">
                  <c:v>4.653561625</c:v>
                </c:pt>
                <c:pt idx="3352">
                  <c:v>4.65495033333334</c:v>
                </c:pt>
                <c:pt idx="3353">
                  <c:v>4.6563390416666701</c:v>
                </c:pt>
                <c:pt idx="3354">
                  <c:v>4.6577277500000003</c:v>
                </c:pt>
                <c:pt idx="3355">
                  <c:v>4.6591164583333402</c:v>
                </c:pt>
                <c:pt idx="3356">
                  <c:v>4.6605051666666704</c:v>
                </c:pt>
                <c:pt idx="3357">
                  <c:v>4.6618938750000005</c:v>
                </c:pt>
                <c:pt idx="3358">
                  <c:v>4.6632825833333396</c:v>
                </c:pt>
                <c:pt idx="3359">
                  <c:v>4.6646712916666697</c:v>
                </c:pt>
                <c:pt idx="3360">
                  <c:v>4.6660599999999999</c:v>
                </c:pt>
                <c:pt idx="3361">
                  <c:v>4.6674487083333407</c:v>
                </c:pt>
                <c:pt idx="3362">
                  <c:v>4.66883741666667</c:v>
                </c:pt>
                <c:pt idx="3363">
                  <c:v>4.6702261250000001</c:v>
                </c:pt>
                <c:pt idx="3364">
                  <c:v>4.67161483333334</c:v>
                </c:pt>
                <c:pt idx="3365">
                  <c:v>4.6730035416666702</c:v>
                </c:pt>
                <c:pt idx="3366">
                  <c:v>4.6743922500000004</c:v>
                </c:pt>
                <c:pt idx="3367">
                  <c:v>4.6757809583333403</c:v>
                </c:pt>
                <c:pt idx="3368">
                  <c:v>4.6771696666666696</c:v>
                </c:pt>
                <c:pt idx="3369">
                  <c:v>4.6785583749999997</c:v>
                </c:pt>
                <c:pt idx="3370">
                  <c:v>4.6799470833333405</c:v>
                </c:pt>
                <c:pt idx="3371">
                  <c:v>4.6813357916666707</c:v>
                </c:pt>
                <c:pt idx="3372">
                  <c:v>4.6827245</c:v>
                </c:pt>
                <c:pt idx="3373">
                  <c:v>4.6841132083333399</c:v>
                </c:pt>
                <c:pt idx="3374">
                  <c:v>4.68550191666667</c:v>
                </c:pt>
                <c:pt idx="3375">
                  <c:v>4.6868906250000002</c:v>
                </c:pt>
                <c:pt idx="3376">
                  <c:v>4.6882793333333401</c:v>
                </c:pt>
                <c:pt idx="3377">
                  <c:v>4.6896680416666703</c:v>
                </c:pt>
                <c:pt idx="3378">
                  <c:v>4.6910567499999996</c:v>
                </c:pt>
                <c:pt idx="3379">
                  <c:v>4.6924454583333404</c:v>
                </c:pt>
                <c:pt idx="3380">
                  <c:v>4.6938341666666705</c:v>
                </c:pt>
                <c:pt idx="3381">
                  <c:v>4.6952228750000007</c:v>
                </c:pt>
                <c:pt idx="3382">
                  <c:v>4.6966115833333397</c:v>
                </c:pt>
                <c:pt idx="3383">
                  <c:v>4.6980002916666699</c:v>
                </c:pt>
                <c:pt idx="3384">
                  <c:v>4.699389</c:v>
                </c:pt>
                <c:pt idx="3385">
                  <c:v>4.70077770833334</c:v>
                </c:pt>
                <c:pt idx="3386">
                  <c:v>4.7021664166666701</c:v>
                </c:pt>
                <c:pt idx="3387">
                  <c:v>4.7035551250000003</c:v>
                </c:pt>
                <c:pt idx="3388">
                  <c:v>4.7049438333333402</c:v>
                </c:pt>
                <c:pt idx="3389">
                  <c:v>4.7063325416666704</c:v>
                </c:pt>
                <c:pt idx="3390">
                  <c:v>4.7077212500000005</c:v>
                </c:pt>
                <c:pt idx="3391">
                  <c:v>4.7091099583333396</c:v>
                </c:pt>
                <c:pt idx="3392">
                  <c:v>4.7104986666666697</c:v>
                </c:pt>
                <c:pt idx="3393">
                  <c:v>4.7118873749999999</c:v>
                </c:pt>
                <c:pt idx="3394">
                  <c:v>4.7132760833333407</c:v>
                </c:pt>
                <c:pt idx="3395">
                  <c:v>4.71466479166667</c:v>
                </c:pt>
                <c:pt idx="3396">
                  <c:v>4.7160535000000001</c:v>
                </c:pt>
                <c:pt idx="3397">
                  <c:v>4.71744220833334</c:v>
                </c:pt>
                <c:pt idx="3398">
                  <c:v>4.7188309166666702</c:v>
                </c:pt>
                <c:pt idx="3399">
                  <c:v>4.7202196250000004</c:v>
                </c:pt>
                <c:pt idx="3400">
                  <c:v>4.7216083333333403</c:v>
                </c:pt>
                <c:pt idx="3401">
                  <c:v>4.7229970416666696</c:v>
                </c:pt>
                <c:pt idx="3402">
                  <c:v>4.7243857499999997</c:v>
                </c:pt>
                <c:pt idx="3403">
                  <c:v>4.7257744583333405</c:v>
                </c:pt>
                <c:pt idx="3404">
                  <c:v>4.7271631666666707</c:v>
                </c:pt>
                <c:pt idx="3405">
                  <c:v>4.728551875</c:v>
                </c:pt>
                <c:pt idx="3406">
                  <c:v>4.7299405833333399</c:v>
                </c:pt>
                <c:pt idx="3407">
                  <c:v>4.73132929166667</c:v>
                </c:pt>
                <c:pt idx="3408">
                  <c:v>4.7327180000000002</c:v>
                </c:pt>
                <c:pt idx="3409">
                  <c:v>4.7341067083333401</c:v>
                </c:pt>
                <c:pt idx="3410">
                  <c:v>4.7354954166666703</c:v>
                </c:pt>
                <c:pt idx="3411">
                  <c:v>4.7368841249999996</c:v>
                </c:pt>
                <c:pt idx="3412">
                  <c:v>4.7382728333333404</c:v>
                </c:pt>
                <c:pt idx="3413">
                  <c:v>4.7396615416666705</c:v>
                </c:pt>
                <c:pt idx="3414">
                  <c:v>4.7410502500000007</c:v>
                </c:pt>
                <c:pt idx="3415">
                  <c:v>4.7424389583333397</c:v>
                </c:pt>
                <c:pt idx="3416">
                  <c:v>4.7438276666666699</c:v>
                </c:pt>
                <c:pt idx="3417">
                  <c:v>4.745216375</c:v>
                </c:pt>
                <c:pt idx="3418">
                  <c:v>4.74660508333334</c:v>
                </c:pt>
                <c:pt idx="3419">
                  <c:v>4.7479937916666701</c:v>
                </c:pt>
                <c:pt idx="3420">
                  <c:v>4.7493825000000003</c:v>
                </c:pt>
                <c:pt idx="3421">
                  <c:v>4.7507712083333402</c:v>
                </c:pt>
                <c:pt idx="3422">
                  <c:v>4.7521599166666704</c:v>
                </c:pt>
                <c:pt idx="3423">
                  <c:v>4.7535486250000005</c:v>
                </c:pt>
                <c:pt idx="3424">
                  <c:v>4.7549373333333396</c:v>
                </c:pt>
                <c:pt idx="3425">
                  <c:v>4.7563260416666697</c:v>
                </c:pt>
                <c:pt idx="3426">
                  <c:v>4.7577147499999999</c:v>
                </c:pt>
                <c:pt idx="3427">
                  <c:v>4.7591034583333407</c:v>
                </c:pt>
                <c:pt idx="3428">
                  <c:v>4.76049216666667</c:v>
                </c:pt>
                <c:pt idx="3429">
                  <c:v>4.7618808750000001</c:v>
                </c:pt>
                <c:pt idx="3430">
                  <c:v>4.7632695833333401</c:v>
                </c:pt>
                <c:pt idx="3431">
                  <c:v>4.7646582916666702</c:v>
                </c:pt>
                <c:pt idx="3432">
                  <c:v>4.7660470000000004</c:v>
                </c:pt>
                <c:pt idx="3433">
                  <c:v>4.7674357083333394</c:v>
                </c:pt>
                <c:pt idx="3434">
                  <c:v>4.7688244166666696</c:v>
                </c:pt>
                <c:pt idx="3435">
                  <c:v>4.7702131249999997</c:v>
                </c:pt>
                <c:pt idx="3436">
                  <c:v>4.7716018333333405</c:v>
                </c:pt>
                <c:pt idx="3437">
                  <c:v>4.7729905416666707</c:v>
                </c:pt>
                <c:pt idx="3438">
                  <c:v>4.77437925</c:v>
                </c:pt>
                <c:pt idx="3439">
                  <c:v>4.7757679583333399</c:v>
                </c:pt>
                <c:pt idx="3440">
                  <c:v>4.77715666666667</c:v>
                </c:pt>
                <c:pt idx="3441">
                  <c:v>4.7785453750000002</c:v>
                </c:pt>
                <c:pt idx="3442">
                  <c:v>4.7799340833333401</c:v>
                </c:pt>
                <c:pt idx="3443">
                  <c:v>4.7813227916666703</c:v>
                </c:pt>
                <c:pt idx="3444">
                  <c:v>4.7827114999999996</c:v>
                </c:pt>
                <c:pt idx="3445">
                  <c:v>4.7841002083333404</c:v>
                </c:pt>
                <c:pt idx="3446">
                  <c:v>4.7854889166666705</c:v>
                </c:pt>
                <c:pt idx="3447">
                  <c:v>4.7868776250000007</c:v>
                </c:pt>
                <c:pt idx="3448">
                  <c:v>4.7882663333333397</c:v>
                </c:pt>
                <c:pt idx="3449">
                  <c:v>4.7896550416666699</c:v>
                </c:pt>
                <c:pt idx="3450">
                  <c:v>4.79104375</c:v>
                </c:pt>
                <c:pt idx="3451">
                  <c:v>4.79243245833334</c:v>
                </c:pt>
                <c:pt idx="3452">
                  <c:v>4.7938211666666701</c:v>
                </c:pt>
                <c:pt idx="3453">
                  <c:v>4.7952098750000003</c:v>
                </c:pt>
                <c:pt idx="3454">
                  <c:v>4.7965985833333402</c:v>
                </c:pt>
                <c:pt idx="3455">
                  <c:v>4.7979872916666704</c:v>
                </c:pt>
                <c:pt idx="3456">
                  <c:v>4.7993760000000005</c:v>
                </c:pt>
                <c:pt idx="3457">
                  <c:v>4.8007647083333396</c:v>
                </c:pt>
                <c:pt idx="3458">
                  <c:v>4.8021534166666697</c:v>
                </c:pt>
                <c:pt idx="3459">
                  <c:v>4.8035421249999999</c:v>
                </c:pt>
                <c:pt idx="3460">
                  <c:v>4.8049308333333407</c:v>
                </c:pt>
                <c:pt idx="3461">
                  <c:v>4.80631954166667</c:v>
                </c:pt>
                <c:pt idx="3462">
                  <c:v>4.8077082500000001</c:v>
                </c:pt>
                <c:pt idx="3463">
                  <c:v>4.8090969583333401</c:v>
                </c:pt>
                <c:pt idx="3464">
                  <c:v>4.8104856666666702</c:v>
                </c:pt>
                <c:pt idx="3465">
                  <c:v>4.8118743750000004</c:v>
                </c:pt>
                <c:pt idx="3466">
                  <c:v>4.8132630833333394</c:v>
                </c:pt>
                <c:pt idx="3467">
                  <c:v>4.8146517916666696</c:v>
                </c:pt>
                <c:pt idx="3468">
                  <c:v>4.8160404999999997</c:v>
                </c:pt>
                <c:pt idx="3469">
                  <c:v>4.8174292083333405</c:v>
                </c:pt>
                <c:pt idx="3470">
                  <c:v>4.8188179166666707</c:v>
                </c:pt>
                <c:pt idx="3471">
                  <c:v>4.820206625</c:v>
                </c:pt>
                <c:pt idx="3472">
                  <c:v>4.8215953333333399</c:v>
                </c:pt>
                <c:pt idx="3473">
                  <c:v>4.8229840416666701</c:v>
                </c:pt>
                <c:pt idx="3474">
                  <c:v>4.8243727500000002</c:v>
                </c:pt>
                <c:pt idx="3475">
                  <c:v>4.8257614583333401</c:v>
                </c:pt>
                <c:pt idx="3476">
                  <c:v>4.8271501666666694</c:v>
                </c:pt>
                <c:pt idx="3477">
                  <c:v>4.8285388749999996</c:v>
                </c:pt>
                <c:pt idx="3478">
                  <c:v>4.8299275833333404</c:v>
                </c:pt>
                <c:pt idx="3479">
                  <c:v>4.8313162916666705</c:v>
                </c:pt>
                <c:pt idx="3480">
                  <c:v>4.8327050000000007</c:v>
                </c:pt>
                <c:pt idx="3481">
                  <c:v>4.8340937083333397</c:v>
                </c:pt>
                <c:pt idx="3482">
                  <c:v>4.8354824166666699</c:v>
                </c:pt>
                <c:pt idx="3483">
                  <c:v>4.836871125</c:v>
                </c:pt>
                <c:pt idx="3484">
                  <c:v>4.83825983333334</c:v>
                </c:pt>
                <c:pt idx="3485">
                  <c:v>4.8396485416666701</c:v>
                </c:pt>
                <c:pt idx="3486">
                  <c:v>4.8410372500000003</c:v>
                </c:pt>
                <c:pt idx="3487">
                  <c:v>4.8424259583333402</c:v>
                </c:pt>
                <c:pt idx="3488">
                  <c:v>4.8438146666666704</c:v>
                </c:pt>
                <c:pt idx="3489">
                  <c:v>4.8452033750000005</c:v>
                </c:pt>
                <c:pt idx="3490">
                  <c:v>4.8465920833333396</c:v>
                </c:pt>
                <c:pt idx="3491">
                  <c:v>4.8479807916666697</c:v>
                </c:pt>
                <c:pt idx="3492">
                  <c:v>4.8493694999999999</c:v>
                </c:pt>
                <c:pt idx="3493">
                  <c:v>4.8507582083333407</c:v>
                </c:pt>
                <c:pt idx="3494">
                  <c:v>4.85214691666667</c:v>
                </c:pt>
                <c:pt idx="3495">
                  <c:v>4.8535356250000001</c:v>
                </c:pt>
                <c:pt idx="3496">
                  <c:v>4.8549243333333401</c:v>
                </c:pt>
                <c:pt idx="3497">
                  <c:v>4.8563130416666702</c:v>
                </c:pt>
                <c:pt idx="3498">
                  <c:v>4.8577017500000004</c:v>
                </c:pt>
                <c:pt idx="3499">
                  <c:v>4.8590904583333394</c:v>
                </c:pt>
                <c:pt idx="3500">
                  <c:v>4.8604791666666696</c:v>
                </c:pt>
                <c:pt idx="3501">
                  <c:v>4.8618678749999997</c:v>
                </c:pt>
                <c:pt idx="3502">
                  <c:v>4.8632565833333405</c:v>
                </c:pt>
                <c:pt idx="3503">
                  <c:v>4.8646452916666707</c:v>
                </c:pt>
                <c:pt idx="3504">
                  <c:v>4.866034</c:v>
                </c:pt>
                <c:pt idx="3505">
                  <c:v>4.8674227083333399</c:v>
                </c:pt>
                <c:pt idx="3506">
                  <c:v>4.8688114166666701</c:v>
                </c:pt>
                <c:pt idx="3507">
                  <c:v>4.8702001250000002</c:v>
                </c:pt>
                <c:pt idx="3508">
                  <c:v>4.8715888333333401</c:v>
                </c:pt>
                <c:pt idx="3509">
                  <c:v>4.8729775416666694</c:v>
                </c:pt>
                <c:pt idx="3510">
                  <c:v>4.8743662499999996</c:v>
                </c:pt>
                <c:pt idx="3511">
                  <c:v>4.8757549583333404</c:v>
                </c:pt>
                <c:pt idx="3512">
                  <c:v>4.8771436666666705</c:v>
                </c:pt>
                <c:pt idx="3513">
                  <c:v>4.8785323750000007</c:v>
                </c:pt>
                <c:pt idx="3514">
                  <c:v>4.8799210833333397</c:v>
                </c:pt>
                <c:pt idx="3515">
                  <c:v>4.8813097916666699</c:v>
                </c:pt>
                <c:pt idx="3516">
                  <c:v>4.8826985000000001</c:v>
                </c:pt>
                <c:pt idx="3517">
                  <c:v>4.88408720833334</c:v>
                </c:pt>
                <c:pt idx="3518">
                  <c:v>4.8854759166666701</c:v>
                </c:pt>
                <c:pt idx="3519">
                  <c:v>4.8868646249999994</c:v>
                </c:pt>
                <c:pt idx="3520">
                  <c:v>4.8882533333333402</c:v>
                </c:pt>
                <c:pt idx="3521">
                  <c:v>4.8896420416666704</c:v>
                </c:pt>
                <c:pt idx="3522">
                  <c:v>4.8910307500000005</c:v>
                </c:pt>
                <c:pt idx="3523">
                  <c:v>4.8924194583333396</c:v>
                </c:pt>
                <c:pt idx="3524">
                  <c:v>4.8938081666666697</c:v>
                </c:pt>
                <c:pt idx="3525">
                  <c:v>4.8951968749999999</c:v>
                </c:pt>
                <c:pt idx="3526">
                  <c:v>4.8965855833333407</c:v>
                </c:pt>
                <c:pt idx="3527">
                  <c:v>4.89797429166667</c:v>
                </c:pt>
                <c:pt idx="3528">
                  <c:v>4.8993630000000001</c:v>
                </c:pt>
                <c:pt idx="3529">
                  <c:v>4.9007517083333401</c:v>
                </c:pt>
                <c:pt idx="3530">
                  <c:v>4.9021404166666702</c:v>
                </c:pt>
                <c:pt idx="3531">
                  <c:v>4.9035291250000004</c:v>
                </c:pt>
                <c:pt idx="3532">
                  <c:v>4.9049178333333394</c:v>
                </c:pt>
                <c:pt idx="3533">
                  <c:v>4.9063065416666696</c:v>
                </c:pt>
                <c:pt idx="3534">
                  <c:v>4.9076952499999997</c:v>
                </c:pt>
                <c:pt idx="3535">
                  <c:v>4.9090839583333405</c:v>
                </c:pt>
                <c:pt idx="3536">
                  <c:v>4.9104726666666707</c:v>
                </c:pt>
                <c:pt idx="3537">
                  <c:v>4.911861375</c:v>
                </c:pt>
                <c:pt idx="3538">
                  <c:v>4.9132500833333399</c:v>
                </c:pt>
                <c:pt idx="3539">
                  <c:v>4.9146387916666701</c:v>
                </c:pt>
                <c:pt idx="3540">
                  <c:v>4.9160275000000002</c:v>
                </c:pt>
                <c:pt idx="3541">
                  <c:v>4.9174162083333401</c:v>
                </c:pt>
                <c:pt idx="3542">
                  <c:v>4.9188049166666694</c:v>
                </c:pt>
                <c:pt idx="3543">
                  <c:v>4.9201936249999996</c:v>
                </c:pt>
                <c:pt idx="3544">
                  <c:v>4.9215823333333404</c:v>
                </c:pt>
                <c:pt idx="3545">
                  <c:v>4.9229710416666705</c:v>
                </c:pt>
                <c:pt idx="3546">
                  <c:v>4.9243597500000007</c:v>
                </c:pt>
                <c:pt idx="3547">
                  <c:v>4.9257484583333397</c:v>
                </c:pt>
                <c:pt idx="3548">
                  <c:v>4.9271371666666699</c:v>
                </c:pt>
                <c:pt idx="3549">
                  <c:v>4.9285258750000001</c:v>
                </c:pt>
                <c:pt idx="3550">
                  <c:v>4.92991458333334</c:v>
                </c:pt>
                <c:pt idx="3551">
                  <c:v>4.9313032916666701</c:v>
                </c:pt>
                <c:pt idx="3552">
                  <c:v>4.9326919999999994</c:v>
                </c:pt>
                <c:pt idx="3553">
                  <c:v>4.9340807083333402</c:v>
                </c:pt>
                <c:pt idx="3554">
                  <c:v>4.9354694166666704</c:v>
                </c:pt>
                <c:pt idx="3555">
                  <c:v>4.9368581250000005</c:v>
                </c:pt>
                <c:pt idx="3556">
                  <c:v>4.9382468333333396</c:v>
                </c:pt>
                <c:pt idx="3557">
                  <c:v>4.9396355416666697</c:v>
                </c:pt>
                <c:pt idx="3558">
                  <c:v>4.9410242499999999</c:v>
                </c:pt>
                <c:pt idx="3559">
                  <c:v>4.9424129583333407</c:v>
                </c:pt>
                <c:pt idx="3560">
                  <c:v>4.94380166666667</c:v>
                </c:pt>
                <c:pt idx="3561">
                  <c:v>4.9451903750000001</c:v>
                </c:pt>
                <c:pt idx="3562">
                  <c:v>4.9465790833333401</c:v>
                </c:pt>
                <c:pt idx="3563">
                  <c:v>4.9479677916666702</c:v>
                </c:pt>
                <c:pt idx="3564">
                  <c:v>4.9493565000000004</c:v>
                </c:pt>
                <c:pt idx="3565">
                  <c:v>4.9507452083333394</c:v>
                </c:pt>
                <c:pt idx="3566">
                  <c:v>4.9521339166666696</c:v>
                </c:pt>
                <c:pt idx="3567">
                  <c:v>4.9535226249999997</c:v>
                </c:pt>
                <c:pt idx="3568">
                  <c:v>4.9549113333333406</c:v>
                </c:pt>
                <c:pt idx="3569">
                  <c:v>4.9563000416666707</c:v>
                </c:pt>
                <c:pt idx="3570">
                  <c:v>4.95768875</c:v>
                </c:pt>
                <c:pt idx="3571">
                  <c:v>4.9590774583333399</c:v>
                </c:pt>
                <c:pt idx="3572">
                  <c:v>4.9604661666666701</c:v>
                </c:pt>
                <c:pt idx="3573">
                  <c:v>4.9618548750000002</c:v>
                </c:pt>
                <c:pt idx="3574">
                  <c:v>4.9632435833333401</c:v>
                </c:pt>
                <c:pt idx="3575">
                  <c:v>4.9646322916666694</c:v>
                </c:pt>
                <c:pt idx="3576">
                  <c:v>4.9660209999999996</c:v>
                </c:pt>
                <c:pt idx="3577">
                  <c:v>4.9674097083333404</c:v>
                </c:pt>
                <c:pt idx="3578">
                  <c:v>4.9687984166666705</c:v>
                </c:pt>
                <c:pt idx="3579">
                  <c:v>4.9701871250000007</c:v>
                </c:pt>
                <c:pt idx="3580">
                  <c:v>4.9715758333333397</c:v>
                </c:pt>
                <c:pt idx="3581">
                  <c:v>4.9729645416666699</c:v>
                </c:pt>
                <c:pt idx="3582">
                  <c:v>4.9743532500000001</c:v>
                </c:pt>
                <c:pt idx="3583">
                  <c:v>4.97574195833334</c:v>
                </c:pt>
                <c:pt idx="3584">
                  <c:v>4.9771306666666701</c:v>
                </c:pt>
                <c:pt idx="3585">
                  <c:v>4.9785193749999994</c:v>
                </c:pt>
                <c:pt idx="3586">
                  <c:v>4.9799080833333402</c:v>
                </c:pt>
                <c:pt idx="3587">
                  <c:v>4.9812967916666704</c:v>
                </c:pt>
                <c:pt idx="3588">
                  <c:v>4.9826855000000005</c:v>
                </c:pt>
                <c:pt idx="3589">
                  <c:v>4.9840742083333396</c:v>
                </c:pt>
                <c:pt idx="3590">
                  <c:v>4.9854629166666697</c:v>
                </c:pt>
                <c:pt idx="3591">
                  <c:v>4.9868516249999999</c:v>
                </c:pt>
                <c:pt idx="3592">
                  <c:v>4.9882403333333407</c:v>
                </c:pt>
                <c:pt idx="3593">
                  <c:v>4.98962904166667</c:v>
                </c:pt>
                <c:pt idx="3594">
                  <c:v>4.9910177500000001</c:v>
                </c:pt>
                <c:pt idx="3595">
                  <c:v>4.9924064583333401</c:v>
                </c:pt>
                <c:pt idx="3596">
                  <c:v>4.9937951666666702</c:v>
                </c:pt>
                <c:pt idx="3597">
                  <c:v>4.9951838750000004</c:v>
                </c:pt>
                <c:pt idx="3598">
                  <c:v>4.9965725833333394</c:v>
                </c:pt>
                <c:pt idx="3599">
                  <c:v>4.9979612916666696</c:v>
                </c:pt>
                <c:pt idx="3600">
                  <c:v>4.9993499999999997</c:v>
                </c:pt>
                <c:pt idx="3601">
                  <c:v>5.0007387083333406</c:v>
                </c:pt>
                <c:pt idx="3602">
                  <c:v>5.0021274166666707</c:v>
                </c:pt>
                <c:pt idx="3603">
                  <c:v>5.003516125</c:v>
                </c:pt>
                <c:pt idx="3604">
                  <c:v>5.0049048333333399</c:v>
                </c:pt>
                <c:pt idx="3605">
                  <c:v>5.0062935416666701</c:v>
                </c:pt>
                <c:pt idx="3606">
                  <c:v>5.0076822500000002</c:v>
                </c:pt>
                <c:pt idx="3607">
                  <c:v>5.0090709583333402</c:v>
                </c:pt>
                <c:pt idx="3608">
                  <c:v>5.0104596666666694</c:v>
                </c:pt>
                <c:pt idx="3609">
                  <c:v>5.0118483749999996</c:v>
                </c:pt>
                <c:pt idx="3610">
                  <c:v>5.0132370833333404</c:v>
                </c:pt>
                <c:pt idx="3611">
                  <c:v>5.0146257916666706</c:v>
                </c:pt>
                <c:pt idx="3612">
                  <c:v>5.0160145000000007</c:v>
                </c:pt>
                <c:pt idx="3613">
                  <c:v>5.0174032083333397</c:v>
                </c:pt>
                <c:pt idx="3614">
                  <c:v>5.0187919166666699</c:v>
                </c:pt>
                <c:pt idx="3615">
                  <c:v>5.0201806250000001</c:v>
                </c:pt>
                <c:pt idx="3616">
                  <c:v>5.02156933333334</c:v>
                </c:pt>
                <c:pt idx="3617">
                  <c:v>5.0229580416666701</c:v>
                </c:pt>
                <c:pt idx="3618">
                  <c:v>5.0243467499999994</c:v>
                </c:pt>
                <c:pt idx="3619">
                  <c:v>5.0257354583333402</c:v>
                </c:pt>
                <c:pt idx="3620">
                  <c:v>5.0271241666666704</c:v>
                </c:pt>
                <c:pt idx="3621">
                  <c:v>5.0285128750000005</c:v>
                </c:pt>
                <c:pt idx="3622">
                  <c:v>5.0299015833333396</c:v>
                </c:pt>
                <c:pt idx="3623">
                  <c:v>5.0312902916666697</c:v>
                </c:pt>
                <c:pt idx="3624">
                  <c:v>5.0326789999999999</c:v>
                </c:pt>
                <c:pt idx="3625">
                  <c:v>5.0340677083333407</c:v>
                </c:pt>
                <c:pt idx="3626">
                  <c:v>5.03545641666667</c:v>
                </c:pt>
                <c:pt idx="3627">
                  <c:v>5.0368451250000001</c:v>
                </c:pt>
                <c:pt idx="3628">
                  <c:v>5.0382338333333401</c:v>
                </c:pt>
                <c:pt idx="3629">
                  <c:v>5.0396225416666702</c:v>
                </c:pt>
                <c:pt idx="3630">
                  <c:v>5.0410112500000004</c:v>
                </c:pt>
                <c:pt idx="3631">
                  <c:v>5.0423999583333394</c:v>
                </c:pt>
                <c:pt idx="3632">
                  <c:v>5.0437886666666696</c:v>
                </c:pt>
                <c:pt idx="3633">
                  <c:v>5.0451773749999997</c:v>
                </c:pt>
                <c:pt idx="3634">
                  <c:v>5.0465660833333406</c:v>
                </c:pt>
                <c:pt idx="3635">
                  <c:v>5.0479547916666707</c:v>
                </c:pt>
                <c:pt idx="3636">
                  <c:v>5.0493435</c:v>
                </c:pt>
                <c:pt idx="3637">
                  <c:v>5.0507322083333399</c:v>
                </c:pt>
                <c:pt idx="3638">
                  <c:v>5.0521209166666701</c:v>
                </c:pt>
                <c:pt idx="3639">
                  <c:v>5.0535096250000002</c:v>
                </c:pt>
                <c:pt idx="3640">
                  <c:v>5.0548983333333402</c:v>
                </c:pt>
                <c:pt idx="3641">
                  <c:v>5.0562870416666694</c:v>
                </c:pt>
                <c:pt idx="3642">
                  <c:v>5.0576757499999996</c:v>
                </c:pt>
                <c:pt idx="3643">
                  <c:v>5.0590644583333404</c:v>
                </c:pt>
                <c:pt idx="3644">
                  <c:v>5.0604531666666706</c:v>
                </c:pt>
                <c:pt idx="3645">
                  <c:v>5.0618418750000007</c:v>
                </c:pt>
                <c:pt idx="3646">
                  <c:v>5.0632305833333398</c:v>
                </c:pt>
                <c:pt idx="3647">
                  <c:v>5.0646192916666699</c:v>
                </c:pt>
                <c:pt idx="3648">
                  <c:v>5.0660080000000001</c:v>
                </c:pt>
                <c:pt idx="3649">
                  <c:v>5.06739670833334</c:v>
                </c:pt>
                <c:pt idx="3650">
                  <c:v>5.0687854166666702</c:v>
                </c:pt>
                <c:pt idx="3651">
                  <c:v>5.0701741249999994</c:v>
                </c:pt>
                <c:pt idx="3652">
                  <c:v>5.0715628333333402</c:v>
                </c:pt>
                <c:pt idx="3653">
                  <c:v>5.0729515416666704</c:v>
                </c:pt>
                <c:pt idx="3654">
                  <c:v>5.0743402500000006</c:v>
                </c:pt>
                <c:pt idx="3655">
                  <c:v>5.0757289583333396</c:v>
                </c:pt>
                <c:pt idx="3656">
                  <c:v>5.0771176666666697</c:v>
                </c:pt>
                <c:pt idx="3657">
                  <c:v>5.0785063749999999</c:v>
                </c:pt>
                <c:pt idx="3658">
                  <c:v>5.0798950833333407</c:v>
                </c:pt>
                <c:pt idx="3659">
                  <c:v>5.08128379166667</c:v>
                </c:pt>
                <c:pt idx="3660">
                  <c:v>5.0826725000000001</c:v>
                </c:pt>
                <c:pt idx="3661">
                  <c:v>5.0840612083333401</c:v>
                </c:pt>
                <c:pt idx="3662">
                  <c:v>5.0854499166666702</c:v>
                </c:pt>
                <c:pt idx="3663">
                  <c:v>5.0868386250000004</c:v>
                </c:pt>
                <c:pt idx="3664">
                  <c:v>5.0882273333333394</c:v>
                </c:pt>
                <c:pt idx="3665">
                  <c:v>5.0896160416666696</c:v>
                </c:pt>
                <c:pt idx="3666">
                  <c:v>5.0910047499999997</c:v>
                </c:pt>
                <c:pt idx="3667">
                  <c:v>5.0923934583333406</c:v>
                </c:pt>
                <c:pt idx="3668">
                  <c:v>5.0937821666666707</c:v>
                </c:pt>
                <c:pt idx="3669">
                  <c:v>5.095170875</c:v>
                </c:pt>
                <c:pt idx="3670">
                  <c:v>5.0965595833333399</c:v>
                </c:pt>
                <c:pt idx="3671">
                  <c:v>5.0979482916666701</c:v>
                </c:pt>
                <c:pt idx="3672">
                  <c:v>5.0993370000000002</c:v>
                </c:pt>
                <c:pt idx="3673">
                  <c:v>5.1007257083333402</c:v>
                </c:pt>
                <c:pt idx="3674">
                  <c:v>5.1021144166666694</c:v>
                </c:pt>
                <c:pt idx="3675">
                  <c:v>5.1035031249999996</c:v>
                </c:pt>
                <c:pt idx="3676">
                  <c:v>5.1048918333333404</c:v>
                </c:pt>
                <c:pt idx="3677">
                  <c:v>5.1062805416666706</c:v>
                </c:pt>
                <c:pt idx="3678">
                  <c:v>5.1076692500000007</c:v>
                </c:pt>
                <c:pt idx="3679">
                  <c:v>5.1090579583333398</c:v>
                </c:pt>
                <c:pt idx="3680">
                  <c:v>5.1104466666666699</c:v>
                </c:pt>
                <c:pt idx="3681">
                  <c:v>5.1118353750000001</c:v>
                </c:pt>
                <c:pt idx="3682">
                  <c:v>5.11322408333334</c:v>
                </c:pt>
                <c:pt idx="3683">
                  <c:v>5.1146127916666702</c:v>
                </c:pt>
                <c:pt idx="3684">
                  <c:v>5.1160014999999994</c:v>
                </c:pt>
                <c:pt idx="3685">
                  <c:v>5.1173902083333402</c:v>
                </c:pt>
                <c:pt idx="3686">
                  <c:v>5.1187789166666704</c:v>
                </c:pt>
                <c:pt idx="3687">
                  <c:v>5.1201676250000006</c:v>
                </c:pt>
                <c:pt idx="3688">
                  <c:v>5.1215563333333396</c:v>
                </c:pt>
                <c:pt idx="3689">
                  <c:v>5.1229450416666698</c:v>
                </c:pt>
                <c:pt idx="3690">
                  <c:v>5.1243337499999999</c:v>
                </c:pt>
                <c:pt idx="3691">
                  <c:v>5.1257224583333407</c:v>
                </c:pt>
                <c:pt idx="3692">
                  <c:v>5.12711116666667</c:v>
                </c:pt>
                <c:pt idx="3693">
                  <c:v>5.1284998750000002</c:v>
                </c:pt>
                <c:pt idx="3694">
                  <c:v>5.1298885833333401</c:v>
                </c:pt>
                <c:pt idx="3695">
                  <c:v>5.1312772916666702</c:v>
                </c:pt>
                <c:pt idx="3696">
                  <c:v>5.1326660000000004</c:v>
                </c:pt>
                <c:pt idx="3697">
                  <c:v>5.1340547083333394</c:v>
                </c:pt>
                <c:pt idx="3698">
                  <c:v>5.1354434166666696</c:v>
                </c:pt>
                <c:pt idx="3699">
                  <c:v>5.1368321249999997</c:v>
                </c:pt>
                <c:pt idx="3700">
                  <c:v>5.1382208333333406</c:v>
                </c:pt>
                <c:pt idx="3701">
                  <c:v>5.1396095416666707</c:v>
                </c:pt>
                <c:pt idx="3702">
                  <c:v>5.14099825</c:v>
                </c:pt>
                <c:pt idx="3703">
                  <c:v>5.1423869583333399</c:v>
                </c:pt>
                <c:pt idx="3704">
                  <c:v>5.1437756666666701</c:v>
                </c:pt>
                <c:pt idx="3705">
                  <c:v>5.1451643750000002</c:v>
                </c:pt>
                <c:pt idx="3706">
                  <c:v>5.1465530833333402</c:v>
                </c:pt>
                <c:pt idx="3707">
                  <c:v>5.1479417916666694</c:v>
                </c:pt>
                <c:pt idx="3708">
                  <c:v>5.1493304999999996</c:v>
                </c:pt>
                <c:pt idx="3709">
                  <c:v>5.1507192083333404</c:v>
                </c:pt>
                <c:pt idx="3710">
                  <c:v>5.1521079166666706</c:v>
                </c:pt>
                <c:pt idx="3711">
                  <c:v>5.1534966250000007</c:v>
                </c:pt>
                <c:pt idx="3712">
                  <c:v>5.1548853333333398</c:v>
                </c:pt>
                <c:pt idx="3713">
                  <c:v>5.1562740416666699</c:v>
                </c:pt>
                <c:pt idx="3714">
                  <c:v>5.1576627500000001</c:v>
                </c:pt>
                <c:pt idx="3715">
                  <c:v>5.15905145833334</c:v>
                </c:pt>
                <c:pt idx="3716">
                  <c:v>5.1604401666666702</c:v>
                </c:pt>
                <c:pt idx="3717">
                  <c:v>5.1618288749999994</c:v>
                </c:pt>
                <c:pt idx="3718">
                  <c:v>5.1632175833333402</c:v>
                </c:pt>
                <c:pt idx="3719">
                  <c:v>5.1646062916666704</c:v>
                </c:pt>
                <c:pt idx="3720">
                  <c:v>5.1659950000000006</c:v>
                </c:pt>
                <c:pt idx="3721">
                  <c:v>5.1673837083333396</c:v>
                </c:pt>
                <c:pt idx="3722">
                  <c:v>5.1687724166666698</c:v>
                </c:pt>
                <c:pt idx="3723">
                  <c:v>5.1701611249999999</c:v>
                </c:pt>
                <c:pt idx="3724">
                  <c:v>5.1715498333333407</c:v>
                </c:pt>
                <c:pt idx="3725">
                  <c:v>5.17293854166667</c:v>
                </c:pt>
                <c:pt idx="3726">
                  <c:v>5.1743272500000002</c:v>
                </c:pt>
                <c:pt idx="3727">
                  <c:v>5.1757159583333401</c:v>
                </c:pt>
                <c:pt idx="3728">
                  <c:v>5.1771046666666702</c:v>
                </c:pt>
                <c:pt idx="3729">
                  <c:v>5.1784933750000004</c:v>
                </c:pt>
                <c:pt idx="3730">
                  <c:v>5.1798820833333394</c:v>
                </c:pt>
                <c:pt idx="3731">
                  <c:v>5.1812707916666696</c:v>
                </c:pt>
                <c:pt idx="3732">
                  <c:v>5.1826594999999998</c:v>
                </c:pt>
                <c:pt idx="3733">
                  <c:v>5.1840482083333406</c:v>
                </c:pt>
                <c:pt idx="3734">
                  <c:v>5.1854369166666707</c:v>
                </c:pt>
                <c:pt idx="3735">
                  <c:v>5.186825625</c:v>
                </c:pt>
                <c:pt idx="3736">
                  <c:v>5.1882143333333399</c:v>
                </c:pt>
                <c:pt idx="3737">
                  <c:v>5.1896030416666701</c:v>
                </c:pt>
                <c:pt idx="3738">
                  <c:v>5.1909917500000002</c:v>
                </c:pt>
                <c:pt idx="3739">
                  <c:v>5.1923804583333402</c:v>
                </c:pt>
                <c:pt idx="3740">
                  <c:v>5.1937691666666694</c:v>
                </c:pt>
                <c:pt idx="3741">
                  <c:v>5.1951578749999996</c:v>
                </c:pt>
                <c:pt idx="3742">
                  <c:v>5.1965465833333404</c:v>
                </c:pt>
                <c:pt idx="3743">
                  <c:v>5.1979352916666706</c:v>
                </c:pt>
                <c:pt idx="3744">
                  <c:v>5.1993240000000007</c:v>
                </c:pt>
                <c:pt idx="3745">
                  <c:v>5.2007127083333398</c:v>
                </c:pt>
                <c:pt idx="3746">
                  <c:v>5.2021014166666699</c:v>
                </c:pt>
                <c:pt idx="3747">
                  <c:v>5.2034901250000001</c:v>
                </c:pt>
                <c:pt idx="3748">
                  <c:v>5.20487883333334</c:v>
                </c:pt>
                <c:pt idx="3749">
                  <c:v>5.2062675416666702</c:v>
                </c:pt>
                <c:pt idx="3750">
                  <c:v>5.2076562499999994</c:v>
                </c:pt>
                <c:pt idx="3751">
                  <c:v>5.2090449583333402</c:v>
                </c:pt>
                <c:pt idx="3752">
                  <c:v>5.2104336666666704</c:v>
                </c:pt>
                <c:pt idx="3753">
                  <c:v>5.2118223750000006</c:v>
                </c:pt>
                <c:pt idx="3754">
                  <c:v>5.2132110833333396</c:v>
                </c:pt>
                <c:pt idx="3755">
                  <c:v>5.2145997916666698</c:v>
                </c:pt>
                <c:pt idx="3756">
                  <c:v>5.2159884999999999</c:v>
                </c:pt>
                <c:pt idx="3757">
                  <c:v>5.2173772083333407</c:v>
                </c:pt>
                <c:pt idx="3758">
                  <c:v>5.21876591666667</c:v>
                </c:pt>
                <c:pt idx="3759">
                  <c:v>5.2201546250000002</c:v>
                </c:pt>
                <c:pt idx="3760">
                  <c:v>5.2215433333333401</c:v>
                </c:pt>
                <c:pt idx="3761">
                  <c:v>5.2229320416666702</c:v>
                </c:pt>
                <c:pt idx="3762">
                  <c:v>5.2243207500000004</c:v>
                </c:pt>
                <c:pt idx="3763">
                  <c:v>5.2257094583333394</c:v>
                </c:pt>
                <c:pt idx="3764">
                  <c:v>5.2270981666666696</c:v>
                </c:pt>
                <c:pt idx="3765">
                  <c:v>5.2284868749999998</c:v>
                </c:pt>
                <c:pt idx="3766">
                  <c:v>5.2298755833333406</c:v>
                </c:pt>
                <c:pt idx="3767">
                  <c:v>5.2312642916666707</c:v>
                </c:pt>
                <c:pt idx="3768">
                  <c:v>5.232653</c:v>
                </c:pt>
                <c:pt idx="3769">
                  <c:v>5.2340417083333399</c:v>
                </c:pt>
                <c:pt idx="3770">
                  <c:v>5.2354304166666701</c:v>
                </c:pt>
                <c:pt idx="3771">
                  <c:v>5.2368191250000002</c:v>
                </c:pt>
                <c:pt idx="3772">
                  <c:v>5.2382078333333402</c:v>
                </c:pt>
                <c:pt idx="3773">
                  <c:v>5.2395965416666694</c:v>
                </c:pt>
                <c:pt idx="3774">
                  <c:v>5.2409852499999996</c:v>
                </c:pt>
                <c:pt idx="3775">
                  <c:v>5.2423739583333404</c:v>
                </c:pt>
                <c:pt idx="3776">
                  <c:v>5.2437626666666706</c:v>
                </c:pt>
                <c:pt idx="3777">
                  <c:v>5.2451513750000007</c:v>
                </c:pt>
                <c:pt idx="3778">
                  <c:v>5.2465400833333398</c:v>
                </c:pt>
                <c:pt idx="3779">
                  <c:v>5.2479287916666699</c:v>
                </c:pt>
                <c:pt idx="3780">
                  <c:v>5.2493175000000001</c:v>
                </c:pt>
                <c:pt idx="3781">
                  <c:v>5.25070620833334</c:v>
                </c:pt>
                <c:pt idx="3782">
                  <c:v>5.2520949166666702</c:v>
                </c:pt>
                <c:pt idx="3783">
                  <c:v>5.2534836249999994</c:v>
                </c:pt>
                <c:pt idx="3784">
                  <c:v>5.2548723333333403</c:v>
                </c:pt>
                <c:pt idx="3785">
                  <c:v>5.2562610416666704</c:v>
                </c:pt>
                <c:pt idx="3786">
                  <c:v>5.2576497500000006</c:v>
                </c:pt>
                <c:pt idx="3787">
                  <c:v>5.2590384583333396</c:v>
                </c:pt>
                <c:pt idx="3788">
                  <c:v>5.2604271666666698</c:v>
                </c:pt>
                <c:pt idx="3789">
                  <c:v>5.2618158749999999</c:v>
                </c:pt>
                <c:pt idx="3790">
                  <c:v>5.2632045833333407</c:v>
                </c:pt>
                <c:pt idx="3791">
                  <c:v>5.26459329166667</c:v>
                </c:pt>
                <c:pt idx="3792">
                  <c:v>5.2659820000000002</c:v>
                </c:pt>
                <c:pt idx="3793">
                  <c:v>5.2673707083333401</c:v>
                </c:pt>
                <c:pt idx="3794">
                  <c:v>5.2687594166666702</c:v>
                </c:pt>
                <c:pt idx="3795">
                  <c:v>5.2701481250000004</c:v>
                </c:pt>
                <c:pt idx="3796">
                  <c:v>5.2715368333333394</c:v>
                </c:pt>
                <c:pt idx="3797">
                  <c:v>5.2729255416666696</c:v>
                </c:pt>
                <c:pt idx="3798">
                  <c:v>5.2743142499999998</c:v>
                </c:pt>
                <c:pt idx="3799">
                  <c:v>5.2757029583333406</c:v>
                </c:pt>
                <c:pt idx="3800">
                  <c:v>5.2770916666666707</c:v>
                </c:pt>
                <c:pt idx="3801">
                  <c:v>5.278480375</c:v>
                </c:pt>
                <c:pt idx="3802">
                  <c:v>5.2798690833333399</c:v>
                </c:pt>
                <c:pt idx="3803">
                  <c:v>5.2812577916666701</c:v>
                </c:pt>
                <c:pt idx="3804">
                  <c:v>5.2826465000000002</c:v>
                </c:pt>
                <c:pt idx="3805">
                  <c:v>5.2840352083333402</c:v>
                </c:pt>
                <c:pt idx="3806">
                  <c:v>5.2854239166666694</c:v>
                </c:pt>
                <c:pt idx="3807">
                  <c:v>5.2868126249999996</c:v>
                </c:pt>
                <c:pt idx="3808">
                  <c:v>5.2882013333333404</c:v>
                </c:pt>
                <c:pt idx="3809">
                  <c:v>5.2895900416666706</c:v>
                </c:pt>
                <c:pt idx="3810">
                  <c:v>5.2909787500000007</c:v>
                </c:pt>
                <c:pt idx="3811">
                  <c:v>5.2923674583333398</c:v>
                </c:pt>
                <c:pt idx="3812">
                  <c:v>5.2937561666666699</c:v>
                </c:pt>
                <c:pt idx="3813">
                  <c:v>5.2951448750000001</c:v>
                </c:pt>
                <c:pt idx="3814">
                  <c:v>5.29653358333334</c:v>
                </c:pt>
                <c:pt idx="3815">
                  <c:v>5.2979222916666702</c:v>
                </c:pt>
                <c:pt idx="3816">
                  <c:v>5.2993109999999994</c:v>
                </c:pt>
                <c:pt idx="3817">
                  <c:v>5.3006997083333403</c:v>
                </c:pt>
                <c:pt idx="3818">
                  <c:v>5.3020884166666704</c:v>
                </c:pt>
                <c:pt idx="3819">
                  <c:v>5.3034771250000006</c:v>
                </c:pt>
                <c:pt idx="3820">
                  <c:v>5.3048658333333396</c:v>
                </c:pt>
                <c:pt idx="3821">
                  <c:v>5.3062545416666698</c:v>
                </c:pt>
                <c:pt idx="3822">
                  <c:v>5.3076432499999999</c:v>
                </c:pt>
                <c:pt idx="3823">
                  <c:v>5.3090319583333399</c:v>
                </c:pt>
                <c:pt idx="3824">
                  <c:v>5.31042066666667</c:v>
                </c:pt>
                <c:pt idx="3825">
                  <c:v>5.3118093750000002</c:v>
                </c:pt>
                <c:pt idx="3826">
                  <c:v>5.3131980833333401</c:v>
                </c:pt>
                <c:pt idx="3827">
                  <c:v>5.3145867916666703</c:v>
                </c:pt>
                <c:pt idx="3828">
                  <c:v>5.3159755000000004</c:v>
                </c:pt>
                <c:pt idx="3829">
                  <c:v>5.3173642083333394</c:v>
                </c:pt>
                <c:pt idx="3830">
                  <c:v>5.3187529166666696</c:v>
                </c:pt>
                <c:pt idx="3831">
                  <c:v>5.3201416249999998</c:v>
                </c:pt>
                <c:pt idx="3832">
                  <c:v>5.3215303333333406</c:v>
                </c:pt>
                <c:pt idx="3833">
                  <c:v>5.3229190416666707</c:v>
                </c:pt>
                <c:pt idx="3834">
                  <c:v>5.32430775</c:v>
                </c:pt>
                <c:pt idx="3835">
                  <c:v>5.3256964583333399</c:v>
                </c:pt>
                <c:pt idx="3836">
                  <c:v>5.3270851666666701</c:v>
                </c:pt>
                <c:pt idx="3837">
                  <c:v>5.3284738750000002</c:v>
                </c:pt>
                <c:pt idx="3838">
                  <c:v>5.3298625833333402</c:v>
                </c:pt>
                <c:pt idx="3839">
                  <c:v>5.3312512916666694</c:v>
                </c:pt>
                <c:pt idx="3840">
                  <c:v>5.3326399999999996</c:v>
                </c:pt>
                <c:pt idx="3841">
                  <c:v>5.3340287083333404</c:v>
                </c:pt>
                <c:pt idx="3842">
                  <c:v>5.3354174166666706</c:v>
                </c:pt>
                <c:pt idx="3843">
                  <c:v>5.3368061250000007</c:v>
                </c:pt>
                <c:pt idx="3844">
                  <c:v>5.3381948333333398</c:v>
                </c:pt>
                <c:pt idx="3845">
                  <c:v>5.3395835416666699</c:v>
                </c:pt>
                <c:pt idx="3846">
                  <c:v>5.3409722500000001</c:v>
                </c:pt>
                <c:pt idx="3847">
                  <c:v>5.34236095833334</c:v>
                </c:pt>
                <c:pt idx="3848">
                  <c:v>5.3437496666666702</c:v>
                </c:pt>
                <c:pt idx="3849">
                  <c:v>5.3451383749999994</c:v>
                </c:pt>
                <c:pt idx="3850">
                  <c:v>5.3465270833333403</c:v>
                </c:pt>
                <c:pt idx="3851">
                  <c:v>5.3479157916666704</c:v>
                </c:pt>
                <c:pt idx="3852">
                  <c:v>5.3493045000000006</c:v>
                </c:pt>
                <c:pt idx="3853">
                  <c:v>5.3506932083333396</c:v>
                </c:pt>
                <c:pt idx="3854">
                  <c:v>5.3520819166666698</c:v>
                </c:pt>
                <c:pt idx="3855">
                  <c:v>5.3534706249999999</c:v>
                </c:pt>
                <c:pt idx="3856">
                  <c:v>5.3548593333333399</c:v>
                </c:pt>
                <c:pt idx="3857">
                  <c:v>5.35624804166667</c:v>
                </c:pt>
                <c:pt idx="3858">
                  <c:v>5.3576367500000002</c:v>
                </c:pt>
                <c:pt idx="3859">
                  <c:v>5.3590254583333401</c:v>
                </c:pt>
                <c:pt idx="3860">
                  <c:v>5.3604141666666703</c:v>
                </c:pt>
                <c:pt idx="3861">
                  <c:v>5.3618028750000004</c:v>
                </c:pt>
                <c:pt idx="3862">
                  <c:v>5.3631915833333395</c:v>
                </c:pt>
                <c:pt idx="3863">
                  <c:v>5.3645802916666696</c:v>
                </c:pt>
                <c:pt idx="3864">
                  <c:v>5.3659689999999998</c:v>
                </c:pt>
                <c:pt idx="3865">
                  <c:v>5.3673577083333406</c:v>
                </c:pt>
                <c:pt idx="3866">
                  <c:v>5.3687464166666699</c:v>
                </c:pt>
                <c:pt idx="3867">
                  <c:v>5.370135125</c:v>
                </c:pt>
                <c:pt idx="3868">
                  <c:v>5.3715238333333399</c:v>
                </c:pt>
                <c:pt idx="3869">
                  <c:v>5.3729125416666701</c:v>
                </c:pt>
                <c:pt idx="3870">
                  <c:v>5.3743012500000003</c:v>
                </c:pt>
                <c:pt idx="3871">
                  <c:v>5.3756899583333402</c:v>
                </c:pt>
                <c:pt idx="3872">
                  <c:v>5.3770786666666694</c:v>
                </c:pt>
                <c:pt idx="3873">
                  <c:v>5.3784673749999996</c:v>
                </c:pt>
                <c:pt idx="3874">
                  <c:v>5.3798560833333404</c:v>
                </c:pt>
                <c:pt idx="3875">
                  <c:v>5.3812447916666706</c:v>
                </c:pt>
                <c:pt idx="3876">
                  <c:v>5.3826335000000007</c:v>
                </c:pt>
                <c:pt idx="3877">
                  <c:v>5.3840222083333398</c:v>
                </c:pt>
                <c:pt idx="3878">
                  <c:v>5.3854109166666699</c:v>
                </c:pt>
                <c:pt idx="3879">
                  <c:v>5.3867996250000001</c:v>
                </c:pt>
                <c:pt idx="3880">
                  <c:v>5.38818833333334</c:v>
                </c:pt>
                <c:pt idx="3881">
                  <c:v>5.3895770416666702</c:v>
                </c:pt>
                <c:pt idx="3882">
                  <c:v>5.3909657499999994</c:v>
                </c:pt>
                <c:pt idx="3883">
                  <c:v>5.3923544583333403</c:v>
                </c:pt>
                <c:pt idx="3884">
                  <c:v>5.3937431666666704</c:v>
                </c:pt>
                <c:pt idx="3885">
                  <c:v>5.3951318750000006</c:v>
                </c:pt>
                <c:pt idx="3886">
                  <c:v>5.3965205833333396</c:v>
                </c:pt>
                <c:pt idx="3887">
                  <c:v>5.3979092916666698</c:v>
                </c:pt>
                <c:pt idx="3888">
                  <c:v>5.3992979999999999</c:v>
                </c:pt>
                <c:pt idx="3889">
                  <c:v>5.4006867083333399</c:v>
                </c:pt>
                <c:pt idx="3890">
                  <c:v>5.40207541666667</c:v>
                </c:pt>
                <c:pt idx="3891">
                  <c:v>5.4034641250000002</c:v>
                </c:pt>
                <c:pt idx="3892">
                  <c:v>5.4048528333333401</c:v>
                </c:pt>
                <c:pt idx="3893">
                  <c:v>5.4062415416666703</c:v>
                </c:pt>
                <c:pt idx="3894">
                  <c:v>5.4076302500000004</c:v>
                </c:pt>
                <c:pt idx="3895">
                  <c:v>5.4090189583333395</c:v>
                </c:pt>
                <c:pt idx="3896">
                  <c:v>5.4104076666666696</c:v>
                </c:pt>
                <c:pt idx="3897">
                  <c:v>5.4117963749999998</c:v>
                </c:pt>
                <c:pt idx="3898">
                  <c:v>5.4131850833333406</c:v>
                </c:pt>
                <c:pt idx="3899">
                  <c:v>5.4145737916666699</c:v>
                </c:pt>
                <c:pt idx="3900">
                  <c:v>5.4159625</c:v>
                </c:pt>
                <c:pt idx="3901">
                  <c:v>5.4173512083333399</c:v>
                </c:pt>
                <c:pt idx="3902">
                  <c:v>5.4187399166666701</c:v>
                </c:pt>
                <c:pt idx="3903">
                  <c:v>5.4201286250000003</c:v>
                </c:pt>
                <c:pt idx="3904">
                  <c:v>5.4215173333333402</c:v>
                </c:pt>
                <c:pt idx="3905">
                  <c:v>5.4229060416666695</c:v>
                </c:pt>
                <c:pt idx="3906">
                  <c:v>5.4242947499999996</c:v>
                </c:pt>
                <c:pt idx="3907">
                  <c:v>5.4256834583333404</c:v>
                </c:pt>
                <c:pt idx="3908">
                  <c:v>5.4270721666666706</c:v>
                </c:pt>
                <c:pt idx="3909">
                  <c:v>5.4284608749999999</c:v>
                </c:pt>
                <c:pt idx="3910">
                  <c:v>5.4298495833333398</c:v>
                </c:pt>
                <c:pt idx="3911">
                  <c:v>5.4312382916666699</c:v>
                </c:pt>
                <c:pt idx="3912">
                  <c:v>5.4326270000000001</c:v>
                </c:pt>
                <c:pt idx="3913">
                  <c:v>5.43401570833334</c:v>
                </c:pt>
                <c:pt idx="3914">
                  <c:v>5.4354044166666702</c:v>
                </c:pt>
                <c:pt idx="3915">
                  <c:v>5.4367931249999994</c:v>
                </c:pt>
                <c:pt idx="3916">
                  <c:v>5.4381818333333403</c:v>
                </c:pt>
                <c:pt idx="3917">
                  <c:v>5.4395705416666704</c:v>
                </c:pt>
                <c:pt idx="3918">
                  <c:v>5.4409592500000006</c:v>
                </c:pt>
                <c:pt idx="3919">
                  <c:v>5.4423479583333396</c:v>
                </c:pt>
                <c:pt idx="3920">
                  <c:v>5.4437366666666698</c:v>
                </c:pt>
                <c:pt idx="3921">
                  <c:v>5.4451253749999999</c:v>
                </c:pt>
                <c:pt idx="3922">
                  <c:v>5.4465140833333399</c:v>
                </c:pt>
                <c:pt idx="3923">
                  <c:v>5.44790279166667</c:v>
                </c:pt>
                <c:pt idx="3924">
                  <c:v>5.4492915000000002</c:v>
                </c:pt>
                <c:pt idx="3925">
                  <c:v>5.4506802083333401</c:v>
                </c:pt>
                <c:pt idx="3926">
                  <c:v>5.4520689166666703</c:v>
                </c:pt>
                <c:pt idx="3927">
                  <c:v>5.4534576250000004</c:v>
                </c:pt>
                <c:pt idx="3928">
                  <c:v>5.4548463333333395</c:v>
                </c:pt>
                <c:pt idx="3929">
                  <c:v>5.4562350416666696</c:v>
                </c:pt>
                <c:pt idx="3930">
                  <c:v>5.4576237499999998</c:v>
                </c:pt>
                <c:pt idx="3931">
                  <c:v>5.4590124583333406</c:v>
                </c:pt>
                <c:pt idx="3932">
                  <c:v>5.4604011666666699</c:v>
                </c:pt>
                <c:pt idx="3933">
                  <c:v>5.461789875</c:v>
                </c:pt>
                <c:pt idx="3934">
                  <c:v>5.4631785833333399</c:v>
                </c:pt>
                <c:pt idx="3935">
                  <c:v>5.4645672916666701</c:v>
                </c:pt>
                <c:pt idx="3936">
                  <c:v>5.4659560000000003</c:v>
                </c:pt>
                <c:pt idx="3937">
                  <c:v>5.4673447083333402</c:v>
                </c:pt>
                <c:pt idx="3938">
                  <c:v>5.4687334166666695</c:v>
                </c:pt>
                <c:pt idx="3939">
                  <c:v>5.4701221249999996</c:v>
                </c:pt>
                <c:pt idx="3940">
                  <c:v>5.4715108333333404</c:v>
                </c:pt>
                <c:pt idx="3941">
                  <c:v>5.4728995416666706</c:v>
                </c:pt>
                <c:pt idx="3942">
                  <c:v>5.4742882499999999</c:v>
                </c:pt>
                <c:pt idx="3943">
                  <c:v>5.4756769583333398</c:v>
                </c:pt>
                <c:pt idx="3944">
                  <c:v>5.4770656666666699</c:v>
                </c:pt>
                <c:pt idx="3945">
                  <c:v>5.4784543750000001</c:v>
                </c:pt>
                <c:pt idx="3946">
                  <c:v>5.47984308333334</c:v>
                </c:pt>
                <c:pt idx="3947">
                  <c:v>5.4812317916666702</c:v>
                </c:pt>
                <c:pt idx="3948">
                  <c:v>5.4826204999999995</c:v>
                </c:pt>
                <c:pt idx="3949">
                  <c:v>5.4840092083333403</c:v>
                </c:pt>
                <c:pt idx="3950">
                  <c:v>5.4853979166666704</c:v>
                </c:pt>
                <c:pt idx="3951">
                  <c:v>5.4867866250000006</c:v>
                </c:pt>
                <c:pt idx="3952">
                  <c:v>5.4881753333333396</c:v>
                </c:pt>
                <c:pt idx="3953">
                  <c:v>5.4895640416666698</c:v>
                </c:pt>
                <c:pt idx="3954">
                  <c:v>5.4909527499999999</c:v>
                </c:pt>
                <c:pt idx="3955">
                  <c:v>5.4923414583333399</c:v>
                </c:pt>
                <c:pt idx="3956">
                  <c:v>5.49373016666667</c:v>
                </c:pt>
                <c:pt idx="3957">
                  <c:v>5.4951188750000002</c:v>
                </c:pt>
                <c:pt idx="3958">
                  <c:v>5.4965075833333401</c:v>
                </c:pt>
                <c:pt idx="3959">
                  <c:v>5.4978962916666703</c:v>
                </c:pt>
                <c:pt idx="3960">
                  <c:v>5.4992850000000004</c:v>
                </c:pt>
                <c:pt idx="3961">
                  <c:v>5.5006737083333395</c:v>
                </c:pt>
                <c:pt idx="3962">
                  <c:v>5.5020624166666696</c:v>
                </c:pt>
                <c:pt idx="3963">
                  <c:v>5.5034511249999998</c:v>
                </c:pt>
                <c:pt idx="3964">
                  <c:v>5.5048398333333406</c:v>
                </c:pt>
                <c:pt idx="3965">
                  <c:v>5.5062285416666699</c:v>
                </c:pt>
                <c:pt idx="3966">
                  <c:v>5.50761725</c:v>
                </c:pt>
                <c:pt idx="3967">
                  <c:v>5.5090059583333399</c:v>
                </c:pt>
                <c:pt idx="3968">
                  <c:v>5.5103946666666701</c:v>
                </c:pt>
                <c:pt idx="3969">
                  <c:v>5.5117833750000003</c:v>
                </c:pt>
                <c:pt idx="3970">
                  <c:v>5.5131720833333402</c:v>
                </c:pt>
                <c:pt idx="3971">
                  <c:v>5.5145607916666695</c:v>
                </c:pt>
                <c:pt idx="3972">
                  <c:v>5.5159494999999996</c:v>
                </c:pt>
                <c:pt idx="3973">
                  <c:v>5.5173382083333404</c:v>
                </c:pt>
                <c:pt idx="3974">
                  <c:v>5.5187269166666706</c:v>
                </c:pt>
                <c:pt idx="3975">
                  <c:v>5.5201156249999999</c:v>
                </c:pt>
                <c:pt idx="3976">
                  <c:v>5.5215043333333398</c:v>
                </c:pt>
                <c:pt idx="3977">
                  <c:v>5.5228930416666699</c:v>
                </c:pt>
                <c:pt idx="3978">
                  <c:v>5.5242817500000001</c:v>
                </c:pt>
                <c:pt idx="3979">
                  <c:v>5.52567045833334</c:v>
                </c:pt>
                <c:pt idx="3980">
                  <c:v>5.5270591666666702</c:v>
                </c:pt>
                <c:pt idx="3981">
                  <c:v>5.5284478749999995</c:v>
                </c:pt>
                <c:pt idx="3982">
                  <c:v>5.5298365833333403</c:v>
                </c:pt>
                <c:pt idx="3983">
                  <c:v>5.5312252916666704</c:v>
                </c:pt>
                <c:pt idx="3984">
                  <c:v>5.5326140000000006</c:v>
                </c:pt>
                <c:pt idx="3985">
                  <c:v>5.5340027083333396</c:v>
                </c:pt>
                <c:pt idx="3986">
                  <c:v>5.5353914166666698</c:v>
                </c:pt>
                <c:pt idx="3987">
                  <c:v>5.5367801249999999</c:v>
                </c:pt>
                <c:pt idx="3988">
                  <c:v>5.5381688333333399</c:v>
                </c:pt>
                <c:pt idx="3989">
                  <c:v>5.53955754166667</c:v>
                </c:pt>
                <c:pt idx="3990">
                  <c:v>5.5409462500000002</c:v>
                </c:pt>
                <c:pt idx="3991">
                  <c:v>5.5423349583333401</c:v>
                </c:pt>
                <c:pt idx="3992">
                  <c:v>5.5437236666666703</c:v>
                </c:pt>
                <c:pt idx="3993">
                  <c:v>5.5451123750000004</c:v>
                </c:pt>
                <c:pt idx="3994">
                  <c:v>5.5465010833333395</c:v>
                </c:pt>
                <c:pt idx="3995">
                  <c:v>5.5478897916666696</c:v>
                </c:pt>
                <c:pt idx="3996">
                  <c:v>5.5492784999999998</c:v>
                </c:pt>
                <c:pt idx="3997">
                  <c:v>5.5506672083333406</c:v>
                </c:pt>
                <c:pt idx="3998">
                  <c:v>5.5520559166666699</c:v>
                </c:pt>
                <c:pt idx="3999">
                  <c:v>5.553444625</c:v>
                </c:pt>
                <c:pt idx="4000">
                  <c:v>5.55483333333334</c:v>
                </c:pt>
                <c:pt idx="4001">
                  <c:v>5.5562220416666701</c:v>
                </c:pt>
                <c:pt idx="4002">
                  <c:v>5.5576107500000003</c:v>
                </c:pt>
                <c:pt idx="4003">
                  <c:v>5.5589994583333402</c:v>
                </c:pt>
                <c:pt idx="4004">
                  <c:v>5.5603881666666695</c:v>
                </c:pt>
                <c:pt idx="4005">
                  <c:v>5.5617768749999996</c:v>
                </c:pt>
                <c:pt idx="4006">
                  <c:v>5.5631655833333404</c:v>
                </c:pt>
                <c:pt idx="4007">
                  <c:v>5.5645542916666706</c:v>
                </c:pt>
                <c:pt idx="4008">
                  <c:v>5.5659429999999999</c:v>
                </c:pt>
                <c:pt idx="4009">
                  <c:v>5.5673317083333398</c:v>
                </c:pt>
                <c:pt idx="4010">
                  <c:v>5.5687204166666699</c:v>
                </c:pt>
                <c:pt idx="4011">
                  <c:v>5.5701091250000001</c:v>
                </c:pt>
                <c:pt idx="4012">
                  <c:v>5.57149783333334</c:v>
                </c:pt>
                <c:pt idx="4013">
                  <c:v>5.5728865416666702</c:v>
                </c:pt>
                <c:pt idx="4014">
                  <c:v>5.5742752499999995</c:v>
                </c:pt>
                <c:pt idx="4015">
                  <c:v>5.5756639583333403</c:v>
                </c:pt>
                <c:pt idx="4016">
                  <c:v>5.5770526666666704</c:v>
                </c:pt>
                <c:pt idx="4017">
                  <c:v>5.5784413750000006</c:v>
                </c:pt>
                <c:pt idx="4018">
                  <c:v>5.5798300833333396</c:v>
                </c:pt>
                <c:pt idx="4019">
                  <c:v>5.5812187916666698</c:v>
                </c:pt>
                <c:pt idx="4020">
                  <c:v>5.5826074999999999</c:v>
                </c:pt>
                <c:pt idx="4021">
                  <c:v>5.5839962083333399</c:v>
                </c:pt>
                <c:pt idx="4022">
                  <c:v>5.58538491666667</c:v>
                </c:pt>
                <c:pt idx="4023">
                  <c:v>5.5867736250000002</c:v>
                </c:pt>
                <c:pt idx="4024">
                  <c:v>5.5881623333333401</c:v>
                </c:pt>
                <c:pt idx="4025">
                  <c:v>5.5895510416666703</c:v>
                </c:pt>
                <c:pt idx="4026">
                  <c:v>5.5909397500000004</c:v>
                </c:pt>
                <c:pt idx="4027">
                  <c:v>5.5923284583333395</c:v>
                </c:pt>
                <c:pt idx="4028">
                  <c:v>5.5937171666666696</c:v>
                </c:pt>
                <c:pt idx="4029">
                  <c:v>5.5951058749999998</c:v>
                </c:pt>
                <c:pt idx="4030">
                  <c:v>5.5964945833333406</c:v>
                </c:pt>
                <c:pt idx="4031">
                  <c:v>5.5978832916666699</c:v>
                </c:pt>
                <c:pt idx="4032">
                  <c:v>5.599272</c:v>
                </c:pt>
                <c:pt idx="4033">
                  <c:v>5.60066070833334</c:v>
                </c:pt>
                <c:pt idx="4034">
                  <c:v>5.6020494166666701</c:v>
                </c:pt>
                <c:pt idx="4035">
                  <c:v>5.6034381250000003</c:v>
                </c:pt>
                <c:pt idx="4036">
                  <c:v>5.6048268333333402</c:v>
                </c:pt>
                <c:pt idx="4037">
                  <c:v>5.6062155416666695</c:v>
                </c:pt>
                <c:pt idx="4038">
                  <c:v>5.6076042499999996</c:v>
                </c:pt>
                <c:pt idx="4039">
                  <c:v>5.6089929583333404</c:v>
                </c:pt>
                <c:pt idx="4040">
                  <c:v>5.6103816666666706</c:v>
                </c:pt>
                <c:pt idx="4041">
                  <c:v>5.6117703749999999</c:v>
                </c:pt>
                <c:pt idx="4042">
                  <c:v>5.6131590833333398</c:v>
                </c:pt>
                <c:pt idx="4043">
                  <c:v>5.61454779166667</c:v>
                </c:pt>
                <c:pt idx="4044">
                  <c:v>5.6159365000000001</c:v>
                </c:pt>
                <c:pt idx="4045">
                  <c:v>5.61732520833334</c:v>
                </c:pt>
                <c:pt idx="4046">
                  <c:v>5.6187139166666702</c:v>
                </c:pt>
                <c:pt idx="4047">
                  <c:v>5.6201026249999995</c:v>
                </c:pt>
                <c:pt idx="4048">
                  <c:v>5.6214913333333403</c:v>
                </c:pt>
                <c:pt idx="4049">
                  <c:v>5.6228800416666704</c:v>
                </c:pt>
                <c:pt idx="4050">
                  <c:v>5.6242687500000006</c:v>
                </c:pt>
                <c:pt idx="4051">
                  <c:v>5.6256574583333396</c:v>
                </c:pt>
                <c:pt idx="4052">
                  <c:v>5.6270461666666698</c:v>
                </c:pt>
                <c:pt idx="4053">
                  <c:v>5.6284348749999999</c:v>
                </c:pt>
                <c:pt idx="4054">
                  <c:v>5.6298235833333399</c:v>
                </c:pt>
                <c:pt idx="4055">
                  <c:v>5.63121229166667</c:v>
                </c:pt>
                <c:pt idx="4056">
                  <c:v>5.6326010000000002</c:v>
                </c:pt>
                <c:pt idx="4057">
                  <c:v>5.6339897083333401</c:v>
                </c:pt>
                <c:pt idx="4058">
                  <c:v>5.6353784166666703</c:v>
                </c:pt>
                <c:pt idx="4059">
                  <c:v>5.6367671250000004</c:v>
                </c:pt>
                <c:pt idx="4060">
                  <c:v>5.6381558333333395</c:v>
                </c:pt>
                <c:pt idx="4061">
                  <c:v>5.6395445416666696</c:v>
                </c:pt>
                <c:pt idx="4062">
                  <c:v>5.6409332499999998</c:v>
                </c:pt>
                <c:pt idx="4063">
                  <c:v>5.6423219583333406</c:v>
                </c:pt>
                <c:pt idx="4064">
                  <c:v>5.6437106666666699</c:v>
                </c:pt>
                <c:pt idx="4065">
                  <c:v>5.645099375</c:v>
                </c:pt>
                <c:pt idx="4066">
                  <c:v>5.64648808333334</c:v>
                </c:pt>
                <c:pt idx="4067">
                  <c:v>5.6478767916666701</c:v>
                </c:pt>
                <c:pt idx="4068">
                  <c:v>5.6492655000000003</c:v>
                </c:pt>
                <c:pt idx="4069">
                  <c:v>5.6506542083333402</c:v>
                </c:pt>
                <c:pt idx="4070">
                  <c:v>5.6520429166666695</c:v>
                </c:pt>
                <c:pt idx="4071">
                  <c:v>5.6534316249999996</c:v>
                </c:pt>
                <c:pt idx="4072">
                  <c:v>5.6548203333333404</c:v>
                </c:pt>
                <c:pt idx="4073">
                  <c:v>5.6562090416666706</c:v>
                </c:pt>
                <c:pt idx="4074">
                  <c:v>5.6575977499999999</c:v>
                </c:pt>
                <c:pt idx="4075">
                  <c:v>5.6589864583333398</c:v>
                </c:pt>
                <c:pt idx="4076">
                  <c:v>5.66037516666667</c:v>
                </c:pt>
                <c:pt idx="4077">
                  <c:v>5.6617638750000001</c:v>
                </c:pt>
                <c:pt idx="4078">
                  <c:v>5.66315258333334</c:v>
                </c:pt>
                <c:pt idx="4079">
                  <c:v>5.6645412916666702</c:v>
                </c:pt>
                <c:pt idx="4080">
                  <c:v>5.6659299999999995</c:v>
                </c:pt>
                <c:pt idx="4081">
                  <c:v>5.6673187083333403</c:v>
                </c:pt>
                <c:pt idx="4082">
                  <c:v>5.6687074166666704</c:v>
                </c:pt>
                <c:pt idx="4083">
                  <c:v>5.6700961250000006</c:v>
                </c:pt>
                <c:pt idx="4084">
                  <c:v>5.6714848333333396</c:v>
                </c:pt>
                <c:pt idx="4085">
                  <c:v>5.6728735416666698</c:v>
                </c:pt>
                <c:pt idx="4086">
                  <c:v>5.67426225</c:v>
                </c:pt>
                <c:pt idx="4087">
                  <c:v>5.6756509583333408</c:v>
                </c:pt>
                <c:pt idx="4088">
                  <c:v>5.6770396666666709</c:v>
                </c:pt>
                <c:pt idx="4089">
                  <c:v>5.6784283749999993</c:v>
                </c:pt>
                <c:pt idx="4090">
                  <c:v>5.6798170833333401</c:v>
                </c:pt>
                <c:pt idx="4091">
                  <c:v>5.6812057916666703</c:v>
                </c:pt>
                <c:pt idx="4092">
                  <c:v>5.6825945000000004</c:v>
                </c:pt>
                <c:pt idx="4093">
                  <c:v>5.6839832083333395</c:v>
                </c:pt>
                <c:pt idx="4094">
                  <c:v>5.6853719166666696</c:v>
                </c:pt>
                <c:pt idx="4095">
                  <c:v>5.6867606249999998</c:v>
                </c:pt>
                <c:pt idx="4096">
                  <c:v>5.6881493333333406</c:v>
                </c:pt>
                <c:pt idx="4097">
                  <c:v>5.6895380416666708</c:v>
                </c:pt>
                <c:pt idx="4098">
                  <c:v>5.6909267500000009</c:v>
                </c:pt>
                <c:pt idx="4099">
                  <c:v>5.69231545833334</c:v>
                </c:pt>
                <c:pt idx="4100">
                  <c:v>5.6937041666666701</c:v>
                </c:pt>
                <c:pt idx="4101">
                  <c:v>5.6950928750000003</c:v>
                </c:pt>
                <c:pt idx="4102">
                  <c:v>5.6964815833333393</c:v>
                </c:pt>
                <c:pt idx="4103">
                  <c:v>5.6978702916666695</c:v>
                </c:pt>
                <c:pt idx="4104">
                  <c:v>5.6992589999999996</c:v>
                </c:pt>
                <c:pt idx="4105">
                  <c:v>5.7006477083333404</c:v>
                </c:pt>
                <c:pt idx="4106">
                  <c:v>5.7020364166666706</c:v>
                </c:pt>
                <c:pt idx="4107">
                  <c:v>5.7034251250000008</c:v>
                </c:pt>
                <c:pt idx="4108">
                  <c:v>5.7048138333333398</c:v>
                </c:pt>
                <c:pt idx="4109">
                  <c:v>5.70620254166667</c:v>
                </c:pt>
                <c:pt idx="4110">
                  <c:v>5.7075912500000001</c:v>
                </c:pt>
                <c:pt idx="4111">
                  <c:v>5.7089799583333409</c:v>
                </c:pt>
                <c:pt idx="4112">
                  <c:v>5.7103686666666693</c:v>
                </c:pt>
                <c:pt idx="4113">
                  <c:v>5.7117573749999995</c:v>
                </c:pt>
                <c:pt idx="4114">
                  <c:v>5.7131460833333403</c:v>
                </c:pt>
                <c:pt idx="4115">
                  <c:v>5.7145347916666704</c:v>
                </c:pt>
                <c:pt idx="4116">
                  <c:v>5.7159235000000006</c:v>
                </c:pt>
                <c:pt idx="4117">
                  <c:v>5.7173122083333396</c:v>
                </c:pt>
                <c:pt idx="4118">
                  <c:v>5.7187009166666698</c:v>
                </c:pt>
                <c:pt idx="4119">
                  <c:v>5.720089625</c:v>
                </c:pt>
                <c:pt idx="4120">
                  <c:v>5.7214783333333408</c:v>
                </c:pt>
                <c:pt idx="4121">
                  <c:v>5.7228670416666709</c:v>
                </c:pt>
                <c:pt idx="4122">
                  <c:v>5.7242557499999993</c:v>
                </c:pt>
                <c:pt idx="4123">
                  <c:v>5.7256444583333401</c:v>
                </c:pt>
                <c:pt idx="4124">
                  <c:v>5.7270331666666703</c:v>
                </c:pt>
                <c:pt idx="4125">
                  <c:v>5.7284218750000004</c:v>
                </c:pt>
                <c:pt idx="4126">
                  <c:v>5.7298105833333395</c:v>
                </c:pt>
                <c:pt idx="4127">
                  <c:v>5.7311992916666696</c:v>
                </c:pt>
                <c:pt idx="4128">
                  <c:v>5.7325879999999998</c:v>
                </c:pt>
                <c:pt idx="4129">
                  <c:v>5.7339767083333406</c:v>
                </c:pt>
                <c:pt idx="4130">
                  <c:v>5.7353654166666708</c:v>
                </c:pt>
                <c:pt idx="4131">
                  <c:v>5.7367541250000009</c:v>
                </c:pt>
                <c:pt idx="4132">
                  <c:v>5.73814283333334</c:v>
                </c:pt>
                <c:pt idx="4133">
                  <c:v>5.7395315416666701</c:v>
                </c:pt>
                <c:pt idx="4134">
                  <c:v>5.7409202500000003</c:v>
                </c:pt>
                <c:pt idx="4135">
                  <c:v>5.7423089583333393</c:v>
                </c:pt>
                <c:pt idx="4136">
                  <c:v>5.7436976666666695</c:v>
                </c:pt>
                <c:pt idx="4137">
                  <c:v>5.7450863749999996</c:v>
                </c:pt>
                <c:pt idx="4138">
                  <c:v>5.7464750833333405</c:v>
                </c:pt>
                <c:pt idx="4139">
                  <c:v>5.7478637916666706</c:v>
                </c:pt>
                <c:pt idx="4140">
                  <c:v>5.7492525000000008</c:v>
                </c:pt>
                <c:pt idx="4141">
                  <c:v>5.7506412083333398</c:v>
                </c:pt>
                <c:pt idx="4142">
                  <c:v>5.75202991666667</c:v>
                </c:pt>
                <c:pt idx="4143">
                  <c:v>5.7534186250000001</c:v>
                </c:pt>
                <c:pt idx="4144">
                  <c:v>5.7548073333333409</c:v>
                </c:pt>
                <c:pt idx="4145">
                  <c:v>5.7561960416666693</c:v>
                </c:pt>
                <c:pt idx="4146">
                  <c:v>5.7575847499999995</c:v>
                </c:pt>
                <c:pt idx="4147">
                  <c:v>5.7589734583333403</c:v>
                </c:pt>
                <c:pt idx="4148">
                  <c:v>5.7603621666666704</c:v>
                </c:pt>
                <c:pt idx="4149">
                  <c:v>5.7617508750000006</c:v>
                </c:pt>
                <c:pt idx="4150">
                  <c:v>5.7631395833333396</c:v>
                </c:pt>
                <c:pt idx="4151">
                  <c:v>5.7645282916666698</c:v>
                </c:pt>
                <c:pt idx="4152">
                  <c:v>5.765917</c:v>
                </c:pt>
                <c:pt idx="4153">
                  <c:v>5.7673057083333408</c:v>
                </c:pt>
                <c:pt idx="4154">
                  <c:v>5.7686944166666709</c:v>
                </c:pt>
                <c:pt idx="4155">
                  <c:v>5.7700831249999993</c:v>
                </c:pt>
                <c:pt idx="4156">
                  <c:v>5.7714718333333401</c:v>
                </c:pt>
                <c:pt idx="4157">
                  <c:v>5.7728605416666703</c:v>
                </c:pt>
                <c:pt idx="4158">
                  <c:v>5.7742492500000004</c:v>
                </c:pt>
                <c:pt idx="4159">
                  <c:v>5.7756379583333395</c:v>
                </c:pt>
                <c:pt idx="4160">
                  <c:v>5.7770266666666696</c:v>
                </c:pt>
                <c:pt idx="4161">
                  <c:v>5.7784153749999998</c:v>
                </c:pt>
                <c:pt idx="4162">
                  <c:v>5.7798040833333406</c:v>
                </c:pt>
                <c:pt idx="4163">
                  <c:v>5.7811927916666708</c:v>
                </c:pt>
                <c:pt idx="4164">
                  <c:v>5.7825815000000009</c:v>
                </c:pt>
                <c:pt idx="4165">
                  <c:v>5.78397020833334</c:v>
                </c:pt>
                <c:pt idx="4166">
                  <c:v>5.7853589166666701</c:v>
                </c:pt>
                <c:pt idx="4167">
                  <c:v>5.7867476250000003</c:v>
                </c:pt>
                <c:pt idx="4168">
                  <c:v>5.7881363333333393</c:v>
                </c:pt>
                <c:pt idx="4169">
                  <c:v>5.7895250416666695</c:v>
                </c:pt>
                <c:pt idx="4170">
                  <c:v>5.7909137499999996</c:v>
                </c:pt>
                <c:pt idx="4171">
                  <c:v>5.7923024583333405</c:v>
                </c:pt>
                <c:pt idx="4172">
                  <c:v>5.7936911666666706</c:v>
                </c:pt>
                <c:pt idx="4173">
                  <c:v>5.7950798750000008</c:v>
                </c:pt>
                <c:pt idx="4174">
                  <c:v>5.7964685833333398</c:v>
                </c:pt>
                <c:pt idx="4175">
                  <c:v>5.79785729166667</c:v>
                </c:pt>
                <c:pt idx="4176">
                  <c:v>5.7992460000000001</c:v>
                </c:pt>
                <c:pt idx="4177">
                  <c:v>5.8006347083333409</c:v>
                </c:pt>
                <c:pt idx="4178">
                  <c:v>5.8020234166666693</c:v>
                </c:pt>
                <c:pt idx="4179">
                  <c:v>5.8034121249999995</c:v>
                </c:pt>
                <c:pt idx="4180">
                  <c:v>5.8048008333333403</c:v>
                </c:pt>
                <c:pt idx="4181">
                  <c:v>5.8061895416666705</c:v>
                </c:pt>
                <c:pt idx="4182">
                  <c:v>5.8075782500000006</c:v>
                </c:pt>
                <c:pt idx="4183">
                  <c:v>5.8089669583333396</c:v>
                </c:pt>
                <c:pt idx="4184">
                  <c:v>5.8103556666666698</c:v>
                </c:pt>
                <c:pt idx="4185">
                  <c:v>5.811744375</c:v>
                </c:pt>
                <c:pt idx="4186">
                  <c:v>5.8131330833333408</c:v>
                </c:pt>
                <c:pt idx="4187">
                  <c:v>5.8145217916666709</c:v>
                </c:pt>
                <c:pt idx="4188">
                  <c:v>5.8159104999999993</c:v>
                </c:pt>
                <c:pt idx="4189">
                  <c:v>5.8172992083333401</c:v>
                </c:pt>
                <c:pt idx="4190">
                  <c:v>5.8186879166666703</c:v>
                </c:pt>
                <c:pt idx="4191">
                  <c:v>5.8200766250000004</c:v>
                </c:pt>
                <c:pt idx="4192">
                  <c:v>5.8214653333333395</c:v>
                </c:pt>
                <c:pt idx="4193">
                  <c:v>5.8228540416666696</c:v>
                </c:pt>
                <c:pt idx="4194">
                  <c:v>5.8242427499999998</c:v>
                </c:pt>
                <c:pt idx="4195">
                  <c:v>5.8256314583333406</c:v>
                </c:pt>
                <c:pt idx="4196">
                  <c:v>5.8270201666666708</c:v>
                </c:pt>
                <c:pt idx="4197">
                  <c:v>5.8284088750000009</c:v>
                </c:pt>
                <c:pt idx="4198">
                  <c:v>5.82979758333334</c:v>
                </c:pt>
                <c:pt idx="4199">
                  <c:v>5.8311862916666701</c:v>
                </c:pt>
                <c:pt idx="4200">
                  <c:v>5.8325750000000003</c:v>
                </c:pt>
                <c:pt idx="4201">
                  <c:v>5.8339637083333393</c:v>
                </c:pt>
                <c:pt idx="4202">
                  <c:v>5.8353524166666695</c:v>
                </c:pt>
                <c:pt idx="4203">
                  <c:v>5.8367411249999996</c:v>
                </c:pt>
                <c:pt idx="4204">
                  <c:v>5.8381298333333405</c:v>
                </c:pt>
                <c:pt idx="4205">
                  <c:v>5.8395185416666706</c:v>
                </c:pt>
                <c:pt idx="4206">
                  <c:v>5.8409072500000008</c:v>
                </c:pt>
                <c:pt idx="4207">
                  <c:v>5.8422959583333398</c:v>
                </c:pt>
                <c:pt idx="4208">
                  <c:v>5.84368466666667</c:v>
                </c:pt>
                <c:pt idx="4209">
                  <c:v>5.8450733750000001</c:v>
                </c:pt>
                <c:pt idx="4210">
                  <c:v>5.8464620833333409</c:v>
                </c:pt>
                <c:pt idx="4211">
                  <c:v>5.8478507916666693</c:v>
                </c:pt>
                <c:pt idx="4212">
                  <c:v>5.8492394999999995</c:v>
                </c:pt>
                <c:pt idx="4213">
                  <c:v>5.8506282083333403</c:v>
                </c:pt>
                <c:pt idx="4214">
                  <c:v>5.8520169166666705</c:v>
                </c:pt>
                <c:pt idx="4215">
                  <c:v>5.8534056250000006</c:v>
                </c:pt>
                <c:pt idx="4216">
                  <c:v>5.8547943333333397</c:v>
                </c:pt>
                <c:pt idx="4217">
                  <c:v>5.8561830416666698</c:v>
                </c:pt>
                <c:pt idx="4218">
                  <c:v>5.85757175</c:v>
                </c:pt>
                <c:pt idx="4219">
                  <c:v>5.8589604583333408</c:v>
                </c:pt>
                <c:pt idx="4220">
                  <c:v>5.8603491666666709</c:v>
                </c:pt>
                <c:pt idx="4221">
                  <c:v>5.8617378749999993</c:v>
                </c:pt>
                <c:pt idx="4222">
                  <c:v>5.8631265833333401</c:v>
                </c:pt>
                <c:pt idx="4223">
                  <c:v>5.8645152916666703</c:v>
                </c:pt>
                <c:pt idx="4224">
                  <c:v>5.8659040000000005</c:v>
                </c:pt>
                <c:pt idx="4225">
                  <c:v>5.8672927083333395</c:v>
                </c:pt>
                <c:pt idx="4226">
                  <c:v>5.8686814166666696</c:v>
                </c:pt>
                <c:pt idx="4227">
                  <c:v>5.8700701249999998</c:v>
                </c:pt>
                <c:pt idx="4228">
                  <c:v>5.8714588333333406</c:v>
                </c:pt>
                <c:pt idx="4229">
                  <c:v>5.8728475416666708</c:v>
                </c:pt>
                <c:pt idx="4230">
                  <c:v>5.8742362500000009</c:v>
                </c:pt>
                <c:pt idx="4231">
                  <c:v>5.87562495833334</c:v>
                </c:pt>
                <c:pt idx="4232">
                  <c:v>5.8770136666666701</c:v>
                </c:pt>
                <c:pt idx="4233">
                  <c:v>5.8784023750000003</c:v>
                </c:pt>
                <c:pt idx="4234">
                  <c:v>5.8797910833333393</c:v>
                </c:pt>
                <c:pt idx="4235">
                  <c:v>5.8811797916666695</c:v>
                </c:pt>
                <c:pt idx="4236">
                  <c:v>5.8825684999999996</c:v>
                </c:pt>
                <c:pt idx="4237">
                  <c:v>5.8839572083333405</c:v>
                </c:pt>
                <c:pt idx="4238">
                  <c:v>5.8853459166666706</c:v>
                </c:pt>
                <c:pt idx="4239">
                  <c:v>5.8867346250000008</c:v>
                </c:pt>
                <c:pt idx="4240">
                  <c:v>5.8881233333333398</c:v>
                </c:pt>
                <c:pt idx="4241">
                  <c:v>5.88951204166667</c:v>
                </c:pt>
                <c:pt idx="4242">
                  <c:v>5.8909007500000001</c:v>
                </c:pt>
                <c:pt idx="4243">
                  <c:v>5.8922894583333409</c:v>
                </c:pt>
                <c:pt idx="4244">
                  <c:v>5.8936781666666693</c:v>
                </c:pt>
                <c:pt idx="4245">
                  <c:v>5.8950668749999995</c:v>
                </c:pt>
                <c:pt idx="4246">
                  <c:v>5.8964555833333403</c:v>
                </c:pt>
                <c:pt idx="4247">
                  <c:v>5.8978442916666705</c:v>
                </c:pt>
                <c:pt idx="4248">
                  <c:v>5.8992330000000006</c:v>
                </c:pt>
                <c:pt idx="4249">
                  <c:v>5.9006217083333397</c:v>
                </c:pt>
                <c:pt idx="4250">
                  <c:v>5.9020104166666698</c:v>
                </c:pt>
                <c:pt idx="4251">
                  <c:v>5.903399125</c:v>
                </c:pt>
                <c:pt idx="4252">
                  <c:v>5.9047878333333408</c:v>
                </c:pt>
                <c:pt idx="4253">
                  <c:v>5.9061765416666709</c:v>
                </c:pt>
                <c:pt idx="4254">
                  <c:v>5.9075652499999993</c:v>
                </c:pt>
                <c:pt idx="4255">
                  <c:v>5.9089539583333401</c:v>
                </c:pt>
                <c:pt idx="4256">
                  <c:v>5.9103426666666703</c:v>
                </c:pt>
                <c:pt idx="4257">
                  <c:v>5.9117313750000005</c:v>
                </c:pt>
                <c:pt idx="4258">
                  <c:v>5.9131200833333395</c:v>
                </c:pt>
                <c:pt idx="4259">
                  <c:v>5.9145087916666697</c:v>
                </c:pt>
                <c:pt idx="4260">
                  <c:v>5.9158974999999998</c:v>
                </c:pt>
                <c:pt idx="4261">
                  <c:v>5.9172862083333406</c:v>
                </c:pt>
                <c:pt idx="4262">
                  <c:v>5.9186749166666708</c:v>
                </c:pt>
                <c:pt idx="4263">
                  <c:v>5.9200636250000009</c:v>
                </c:pt>
                <c:pt idx="4264">
                  <c:v>5.92145233333334</c:v>
                </c:pt>
                <c:pt idx="4265">
                  <c:v>5.9228410416666701</c:v>
                </c:pt>
                <c:pt idx="4266">
                  <c:v>5.9242297500000003</c:v>
                </c:pt>
                <c:pt idx="4267">
                  <c:v>5.9256184583333393</c:v>
                </c:pt>
                <c:pt idx="4268">
                  <c:v>5.9270071666666695</c:v>
                </c:pt>
                <c:pt idx="4269">
                  <c:v>5.9283958749999996</c:v>
                </c:pt>
                <c:pt idx="4270">
                  <c:v>5.9297845833333405</c:v>
                </c:pt>
                <c:pt idx="4271">
                  <c:v>5.9311732916666706</c:v>
                </c:pt>
                <c:pt idx="4272">
                  <c:v>5.9325620000000008</c:v>
                </c:pt>
                <c:pt idx="4273">
                  <c:v>5.9339507083333398</c:v>
                </c:pt>
                <c:pt idx="4274">
                  <c:v>5.93533941666667</c:v>
                </c:pt>
                <c:pt idx="4275">
                  <c:v>5.9367281250000001</c:v>
                </c:pt>
                <c:pt idx="4276">
                  <c:v>5.9381168333333409</c:v>
                </c:pt>
                <c:pt idx="4277">
                  <c:v>5.9395055416666693</c:v>
                </c:pt>
                <c:pt idx="4278">
                  <c:v>5.9408942499999995</c:v>
                </c:pt>
                <c:pt idx="4279">
                  <c:v>5.9422829583333403</c:v>
                </c:pt>
                <c:pt idx="4280">
                  <c:v>5.9436716666666705</c:v>
                </c:pt>
                <c:pt idx="4281">
                  <c:v>5.9450603750000006</c:v>
                </c:pt>
                <c:pt idx="4282">
                  <c:v>5.9464490833333397</c:v>
                </c:pt>
                <c:pt idx="4283">
                  <c:v>5.9478377916666698</c:v>
                </c:pt>
                <c:pt idx="4284">
                  <c:v>5.9492265</c:v>
                </c:pt>
                <c:pt idx="4285">
                  <c:v>5.9506152083333408</c:v>
                </c:pt>
                <c:pt idx="4286">
                  <c:v>5.9520039166666709</c:v>
                </c:pt>
                <c:pt idx="4287">
                  <c:v>5.9533926249999993</c:v>
                </c:pt>
                <c:pt idx="4288">
                  <c:v>5.9547813333333401</c:v>
                </c:pt>
                <c:pt idx="4289">
                  <c:v>5.9561700416666703</c:v>
                </c:pt>
                <c:pt idx="4290">
                  <c:v>5.9575587500000005</c:v>
                </c:pt>
                <c:pt idx="4291">
                  <c:v>5.9589474583333395</c:v>
                </c:pt>
                <c:pt idx="4292">
                  <c:v>5.9603361666666697</c:v>
                </c:pt>
                <c:pt idx="4293">
                  <c:v>5.9617248749999998</c:v>
                </c:pt>
                <c:pt idx="4294">
                  <c:v>5.9631135833333406</c:v>
                </c:pt>
                <c:pt idx="4295">
                  <c:v>5.9645022916666708</c:v>
                </c:pt>
                <c:pt idx="4296">
                  <c:v>5.9658910000000009</c:v>
                </c:pt>
                <c:pt idx="4297">
                  <c:v>5.96727970833334</c:v>
                </c:pt>
                <c:pt idx="4298">
                  <c:v>5.9686684166666701</c:v>
                </c:pt>
                <c:pt idx="4299">
                  <c:v>5.9700571250000003</c:v>
                </c:pt>
                <c:pt idx="4300">
                  <c:v>5.9714458333333393</c:v>
                </c:pt>
                <c:pt idx="4301">
                  <c:v>5.9728345416666695</c:v>
                </c:pt>
                <c:pt idx="4302">
                  <c:v>5.9742232499999997</c:v>
                </c:pt>
                <c:pt idx="4303">
                  <c:v>5.9756119583333405</c:v>
                </c:pt>
                <c:pt idx="4304">
                  <c:v>5.9770006666666706</c:v>
                </c:pt>
                <c:pt idx="4305">
                  <c:v>5.9783893750000008</c:v>
                </c:pt>
                <c:pt idx="4306">
                  <c:v>5.9797780833333398</c:v>
                </c:pt>
                <c:pt idx="4307">
                  <c:v>5.98116679166667</c:v>
                </c:pt>
                <c:pt idx="4308">
                  <c:v>5.9825555000000001</c:v>
                </c:pt>
                <c:pt idx="4309">
                  <c:v>5.983944208333341</c:v>
                </c:pt>
                <c:pt idx="4310">
                  <c:v>5.9853329166666693</c:v>
                </c:pt>
                <c:pt idx="4311">
                  <c:v>5.9867216249999995</c:v>
                </c:pt>
                <c:pt idx="4312">
                  <c:v>5.9881103333333403</c:v>
                </c:pt>
                <c:pt idx="4313">
                  <c:v>5.9894990416666705</c:v>
                </c:pt>
                <c:pt idx="4314">
                  <c:v>5.9908877500000006</c:v>
                </c:pt>
                <c:pt idx="4315">
                  <c:v>5.9922764583333397</c:v>
                </c:pt>
                <c:pt idx="4316">
                  <c:v>5.9936651666666698</c:v>
                </c:pt>
                <c:pt idx="4317">
                  <c:v>5.995053875</c:v>
                </c:pt>
                <c:pt idx="4318">
                  <c:v>5.9964425833333408</c:v>
                </c:pt>
                <c:pt idx="4319">
                  <c:v>5.9978312916666709</c:v>
                </c:pt>
                <c:pt idx="4320">
                  <c:v>5.9992199999999993</c:v>
                </c:pt>
                <c:pt idx="4321">
                  <c:v>6.0006087083333401</c:v>
                </c:pt>
                <c:pt idx="4322">
                  <c:v>6.0019974166666703</c:v>
                </c:pt>
                <c:pt idx="4323">
                  <c:v>6.0033861250000005</c:v>
                </c:pt>
                <c:pt idx="4324">
                  <c:v>6.0047748333333395</c:v>
                </c:pt>
                <c:pt idx="4325">
                  <c:v>6.0061635416666697</c:v>
                </c:pt>
                <c:pt idx="4326">
                  <c:v>6.0075522499999998</c:v>
                </c:pt>
                <c:pt idx="4327">
                  <c:v>6.0089409583333406</c:v>
                </c:pt>
                <c:pt idx="4328">
                  <c:v>6.0103296666666708</c:v>
                </c:pt>
                <c:pt idx="4329">
                  <c:v>6.0117183750000009</c:v>
                </c:pt>
                <c:pt idx="4330">
                  <c:v>6.01310708333334</c:v>
                </c:pt>
                <c:pt idx="4331">
                  <c:v>6.0144957916666701</c:v>
                </c:pt>
                <c:pt idx="4332">
                  <c:v>6.0158845000000003</c:v>
                </c:pt>
                <c:pt idx="4333">
                  <c:v>6.0172732083333393</c:v>
                </c:pt>
                <c:pt idx="4334">
                  <c:v>6.0186619166666695</c:v>
                </c:pt>
                <c:pt idx="4335">
                  <c:v>6.0200506249999997</c:v>
                </c:pt>
                <c:pt idx="4336">
                  <c:v>6.0214393333333405</c:v>
                </c:pt>
                <c:pt idx="4337">
                  <c:v>6.0228280416666706</c:v>
                </c:pt>
                <c:pt idx="4338">
                  <c:v>6.0242167500000008</c:v>
                </c:pt>
                <c:pt idx="4339">
                  <c:v>6.0256054583333398</c:v>
                </c:pt>
                <c:pt idx="4340">
                  <c:v>6.02699416666667</c:v>
                </c:pt>
                <c:pt idx="4341">
                  <c:v>6.0283828750000001</c:v>
                </c:pt>
                <c:pt idx="4342">
                  <c:v>6.029771583333341</c:v>
                </c:pt>
                <c:pt idx="4343">
                  <c:v>6.0311602916666693</c:v>
                </c:pt>
                <c:pt idx="4344">
                  <c:v>6.0325489999999995</c:v>
                </c:pt>
                <c:pt idx="4345">
                  <c:v>6.0339377083333403</c:v>
                </c:pt>
                <c:pt idx="4346">
                  <c:v>6.0353264166666705</c:v>
                </c:pt>
                <c:pt idx="4347">
                  <c:v>6.0367151250000006</c:v>
                </c:pt>
                <c:pt idx="4348">
                  <c:v>6.0381038333333397</c:v>
                </c:pt>
                <c:pt idx="4349">
                  <c:v>6.0394925416666698</c:v>
                </c:pt>
                <c:pt idx="4350">
                  <c:v>6.04088125</c:v>
                </c:pt>
                <c:pt idx="4351">
                  <c:v>6.0422699583333408</c:v>
                </c:pt>
                <c:pt idx="4352">
                  <c:v>6.043658666666671</c:v>
                </c:pt>
                <c:pt idx="4353">
                  <c:v>6.0450473749999993</c:v>
                </c:pt>
                <c:pt idx="4354">
                  <c:v>6.0464360833333402</c:v>
                </c:pt>
                <c:pt idx="4355">
                  <c:v>6.0478247916666703</c:v>
                </c:pt>
                <c:pt idx="4356">
                  <c:v>6.0492135000000005</c:v>
                </c:pt>
                <c:pt idx="4357">
                  <c:v>6.0506022083333395</c:v>
                </c:pt>
                <c:pt idx="4358">
                  <c:v>6.0519909166666697</c:v>
                </c:pt>
                <c:pt idx="4359">
                  <c:v>6.0533796249999998</c:v>
                </c:pt>
                <c:pt idx="4360">
                  <c:v>6.0547683333333406</c:v>
                </c:pt>
                <c:pt idx="4361">
                  <c:v>6.0561570416666708</c:v>
                </c:pt>
                <c:pt idx="4362">
                  <c:v>6.057545750000001</c:v>
                </c:pt>
                <c:pt idx="4363">
                  <c:v>6.05893445833334</c:v>
                </c:pt>
                <c:pt idx="4364">
                  <c:v>6.0603231666666701</c:v>
                </c:pt>
                <c:pt idx="4365">
                  <c:v>6.0617118750000003</c:v>
                </c:pt>
                <c:pt idx="4366">
                  <c:v>6.0631005833333393</c:v>
                </c:pt>
                <c:pt idx="4367">
                  <c:v>6.0644892916666695</c:v>
                </c:pt>
                <c:pt idx="4368">
                  <c:v>6.0658779999999997</c:v>
                </c:pt>
                <c:pt idx="4369">
                  <c:v>6.0672667083333405</c:v>
                </c:pt>
                <c:pt idx="4370">
                  <c:v>6.0686554166666706</c:v>
                </c:pt>
                <c:pt idx="4371">
                  <c:v>6.0700441250000008</c:v>
                </c:pt>
                <c:pt idx="4372">
                  <c:v>6.0714328333333398</c:v>
                </c:pt>
                <c:pt idx="4373">
                  <c:v>6.07282154166667</c:v>
                </c:pt>
                <c:pt idx="4374">
                  <c:v>6.0742102500000001</c:v>
                </c:pt>
                <c:pt idx="4375">
                  <c:v>6.0755989583333392</c:v>
                </c:pt>
                <c:pt idx="4376">
                  <c:v>6.0769876666666693</c:v>
                </c:pt>
                <c:pt idx="4377">
                  <c:v>6.0783763749999995</c:v>
                </c:pt>
                <c:pt idx="4378">
                  <c:v>6.0797650833333403</c:v>
                </c:pt>
                <c:pt idx="4379">
                  <c:v>6.0811537916666705</c:v>
                </c:pt>
                <c:pt idx="4380">
                  <c:v>6.0825425000000006</c:v>
                </c:pt>
                <c:pt idx="4381">
                  <c:v>6.0839312083333397</c:v>
                </c:pt>
                <c:pt idx="4382">
                  <c:v>6.0853199166666698</c:v>
                </c:pt>
                <c:pt idx="4383">
                  <c:v>6.086708625</c:v>
                </c:pt>
                <c:pt idx="4384">
                  <c:v>6.0880973333333408</c:v>
                </c:pt>
                <c:pt idx="4385">
                  <c:v>6.089486041666671</c:v>
                </c:pt>
                <c:pt idx="4386">
                  <c:v>6.0908747499999993</c:v>
                </c:pt>
                <c:pt idx="4387">
                  <c:v>6.0922634583333402</c:v>
                </c:pt>
                <c:pt idx="4388">
                  <c:v>6.0936521666666703</c:v>
                </c:pt>
                <c:pt idx="4389">
                  <c:v>6.0950408750000005</c:v>
                </c:pt>
                <c:pt idx="4390">
                  <c:v>6.0964295833333395</c:v>
                </c:pt>
                <c:pt idx="4391">
                  <c:v>6.0978182916666697</c:v>
                </c:pt>
                <c:pt idx="4392">
                  <c:v>6.0992069999999998</c:v>
                </c:pt>
                <c:pt idx="4393">
                  <c:v>6.1005957083333406</c:v>
                </c:pt>
                <c:pt idx="4394">
                  <c:v>6.1019844166666708</c:v>
                </c:pt>
                <c:pt idx="4395">
                  <c:v>6.103373125000001</c:v>
                </c:pt>
                <c:pt idx="4396">
                  <c:v>6.10476183333334</c:v>
                </c:pt>
                <c:pt idx="4397">
                  <c:v>6.1061505416666702</c:v>
                </c:pt>
                <c:pt idx="4398">
                  <c:v>6.1075392500000003</c:v>
                </c:pt>
                <c:pt idx="4399">
                  <c:v>6.1089279583333393</c:v>
                </c:pt>
                <c:pt idx="4400">
                  <c:v>6.1103166666666695</c:v>
                </c:pt>
                <c:pt idx="4401">
                  <c:v>6.1117053749999997</c:v>
                </c:pt>
                <c:pt idx="4402">
                  <c:v>6.1130940833333405</c:v>
                </c:pt>
                <c:pt idx="4403">
                  <c:v>6.1144827916666706</c:v>
                </c:pt>
                <c:pt idx="4404">
                  <c:v>6.1158715000000008</c:v>
                </c:pt>
                <c:pt idx="4405">
                  <c:v>6.1172602083333398</c:v>
                </c:pt>
                <c:pt idx="4406">
                  <c:v>6.11864891666667</c:v>
                </c:pt>
                <c:pt idx="4407">
                  <c:v>6.1200376250000001</c:v>
                </c:pt>
                <c:pt idx="4408">
                  <c:v>6.1214263333333392</c:v>
                </c:pt>
                <c:pt idx="4409">
                  <c:v>6.1228150416666693</c:v>
                </c:pt>
                <c:pt idx="4410">
                  <c:v>6.1242037499999995</c:v>
                </c:pt>
                <c:pt idx="4411">
                  <c:v>6.1255924583333403</c:v>
                </c:pt>
                <c:pt idx="4412">
                  <c:v>6.1269811666666705</c:v>
                </c:pt>
                <c:pt idx="4413">
                  <c:v>6.1283698750000006</c:v>
                </c:pt>
                <c:pt idx="4414">
                  <c:v>6.1297585833333397</c:v>
                </c:pt>
                <c:pt idx="4415">
                  <c:v>6.1311472916666698</c:v>
                </c:pt>
                <c:pt idx="4416">
                  <c:v>6.132536</c:v>
                </c:pt>
                <c:pt idx="4417">
                  <c:v>6.1339247083333408</c:v>
                </c:pt>
                <c:pt idx="4418">
                  <c:v>6.1353134166666692</c:v>
                </c:pt>
                <c:pt idx="4419">
                  <c:v>6.1367021249999993</c:v>
                </c:pt>
                <c:pt idx="4420">
                  <c:v>6.1380908333333402</c:v>
                </c:pt>
                <c:pt idx="4421">
                  <c:v>6.1394795416666703</c:v>
                </c:pt>
                <c:pt idx="4422">
                  <c:v>6.1408682500000005</c:v>
                </c:pt>
                <c:pt idx="4423">
                  <c:v>6.1422569583333395</c:v>
                </c:pt>
                <c:pt idx="4424">
                  <c:v>6.1436456666666697</c:v>
                </c:pt>
                <c:pt idx="4425">
                  <c:v>6.1450343749999998</c:v>
                </c:pt>
                <c:pt idx="4426">
                  <c:v>6.1464230833333406</c:v>
                </c:pt>
                <c:pt idx="4427">
                  <c:v>6.1478117916666708</c:v>
                </c:pt>
                <c:pt idx="4428">
                  <c:v>6.149200500000001</c:v>
                </c:pt>
                <c:pt idx="4429">
                  <c:v>6.15058920833334</c:v>
                </c:pt>
                <c:pt idx="4430">
                  <c:v>6.1519779166666702</c:v>
                </c:pt>
                <c:pt idx="4431">
                  <c:v>6.1533666250000003</c:v>
                </c:pt>
                <c:pt idx="4432">
                  <c:v>6.1547553333333394</c:v>
                </c:pt>
                <c:pt idx="4433">
                  <c:v>6.1561440416666695</c:v>
                </c:pt>
                <c:pt idx="4434">
                  <c:v>6.1575327499999997</c:v>
                </c:pt>
                <c:pt idx="4435">
                  <c:v>6.1589214583333405</c:v>
                </c:pt>
                <c:pt idx="4436">
                  <c:v>6.1603101666666706</c:v>
                </c:pt>
                <c:pt idx="4437">
                  <c:v>6.1616988750000008</c:v>
                </c:pt>
                <c:pt idx="4438">
                  <c:v>6.1630875833333398</c:v>
                </c:pt>
                <c:pt idx="4439">
                  <c:v>6.16447629166667</c:v>
                </c:pt>
                <c:pt idx="4440">
                  <c:v>6.1658650000000002</c:v>
                </c:pt>
                <c:pt idx="4441">
                  <c:v>6.1672537083333392</c:v>
                </c:pt>
                <c:pt idx="4442">
                  <c:v>6.1686424166666693</c:v>
                </c:pt>
                <c:pt idx="4443">
                  <c:v>6.1700311249999995</c:v>
                </c:pt>
                <c:pt idx="4444">
                  <c:v>6.1714198333333403</c:v>
                </c:pt>
                <c:pt idx="4445">
                  <c:v>6.1728085416666705</c:v>
                </c:pt>
                <c:pt idx="4446">
                  <c:v>6.1741972500000006</c:v>
                </c:pt>
                <c:pt idx="4447">
                  <c:v>6.1755859583333397</c:v>
                </c:pt>
                <c:pt idx="4448">
                  <c:v>6.1769746666666698</c:v>
                </c:pt>
                <c:pt idx="4449">
                  <c:v>6.178363375</c:v>
                </c:pt>
                <c:pt idx="4450">
                  <c:v>6.1797520833333408</c:v>
                </c:pt>
                <c:pt idx="4451">
                  <c:v>6.1811407916666692</c:v>
                </c:pt>
                <c:pt idx="4452">
                  <c:v>6.1825294999999993</c:v>
                </c:pt>
                <c:pt idx="4453">
                  <c:v>6.1839182083333402</c:v>
                </c:pt>
                <c:pt idx="4454">
                  <c:v>6.1853069166666703</c:v>
                </c:pt>
                <c:pt idx="4455">
                  <c:v>6.1866956250000005</c:v>
                </c:pt>
                <c:pt idx="4456">
                  <c:v>6.1880843333333395</c:v>
                </c:pt>
                <c:pt idx="4457">
                  <c:v>6.1894730416666697</c:v>
                </c:pt>
                <c:pt idx="4458">
                  <c:v>6.1908617499999998</c:v>
                </c:pt>
                <c:pt idx="4459">
                  <c:v>6.1922504583333406</c:v>
                </c:pt>
                <c:pt idx="4460">
                  <c:v>6.1936391666666708</c:v>
                </c:pt>
                <c:pt idx="4461">
                  <c:v>6.1950278749999992</c:v>
                </c:pt>
                <c:pt idx="4462">
                  <c:v>6.19641658333334</c:v>
                </c:pt>
                <c:pt idx="4463">
                  <c:v>6.1978052916666702</c:v>
                </c:pt>
                <c:pt idx="4464">
                  <c:v>6.1991940000000003</c:v>
                </c:pt>
                <c:pt idx="4465">
                  <c:v>6.2005827083333394</c:v>
                </c:pt>
                <c:pt idx="4466">
                  <c:v>6.2019714166666695</c:v>
                </c:pt>
                <c:pt idx="4467">
                  <c:v>6.2033601249999997</c:v>
                </c:pt>
                <c:pt idx="4468">
                  <c:v>6.2047488333333405</c:v>
                </c:pt>
                <c:pt idx="4469">
                  <c:v>6.2061375416666706</c:v>
                </c:pt>
                <c:pt idx="4470">
                  <c:v>6.2075262500000008</c:v>
                </c:pt>
                <c:pt idx="4471">
                  <c:v>6.2089149583333398</c:v>
                </c:pt>
                <c:pt idx="4472">
                  <c:v>6.21030366666667</c:v>
                </c:pt>
                <c:pt idx="4473">
                  <c:v>6.2116923750000002</c:v>
                </c:pt>
                <c:pt idx="4474">
                  <c:v>6.2130810833333392</c:v>
                </c:pt>
                <c:pt idx="4475">
                  <c:v>6.2144697916666694</c:v>
                </c:pt>
                <c:pt idx="4476">
                  <c:v>6.2158584999999995</c:v>
                </c:pt>
                <c:pt idx="4477">
                  <c:v>6.2172472083333403</c:v>
                </c:pt>
                <c:pt idx="4478">
                  <c:v>6.2186359166666705</c:v>
                </c:pt>
                <c:pt idx="4479">
                  <c:v>6.2200246250000006</c:v>
                </c:pt>
                <c:pt idx="4480">
                  <c:v>6.2214133333333397</c:v>
                </c:pt>
                <c:pt idx="4481">
                  <c:v>6.2228020416666698</c:v>
                </c:pt>
                <c:pt idx="4482">
                  <c:v>6.22419075</c:v>
                </c:pt>
                <c:pt idx="4483">
                  <c:v>6.2255794583333408</c:v>
                </c:pt>
                <c:pt idx="4484">
                  <c:v>6.2269681666666692</c:v>
                </c:pt>
                <c:pt idx="4485">
                  <c:v>6.2283568749999993</c:v>
                </c:pt>
                <c:pt idx="4486">
                  <c:v>6.2297455833333402</c:v>
                </c:pt>
                <c:pt idx="4487">
                  <c:v>6.2311342916666703</c:v>
                </c:pt>
                <c:pt idx="4488">
                  <c:v>6.2325230000000005</c:v>
                </c:pt>
                <c:pt idx="4489">
                  <c:v>6.2339117083333395</c:v>
                </c:pt>
                <c:pt idx="4490">
                  <c:v>6.2353004166666697</c:v>
                </c:pt>
                <c:pt idx="4491">
                  <c:v>6.2366891249999998</c:v>
                </c:pt>
                <c:pt idx="4492">
                  <c:v>6.2380778333333406</c:v>
                </c:pt>
                <c:pt idx="4493">
                  <c:v>6.2394665416666708</c:v>
                </c:pt>
                <c:pt idx="4494">
                  <c:v>6.2408552499999992</c:v>
                </c:pt>
                <c:pt idx="4495">
                  <c:v>6.24224395833334</c:v>
                </c:pt>
                <c:pt idx="4496">
                  <c:v>6.2436326666666702</c:v>
                </c:pt>
                <c:pt idx="4497">
                  <c:v>6.2450213750000003</c:v>
                </c:pt>
                <c:pt idx="4498">
                  <c:v>6.2464100833333394</c:v>
                </c:pt>
                <c:pt idx="4499">
                  <c:v>6.2477987916666695</c:v>
                </c:pt>
                <c:pt idx="4500">
                  <c:v>6.2491874999999997</c:v>
                </c:pt>
                <c:pt idx="4501">
                  <c:v>6.2505762083333405</c:v>
                </c:pt>
                <c:pt idx="4502">
                  <c:v>6.2519649166666706</c:v>
                </c:pt>
                <c:pt idx="4503">
                  <c:v>6.2533536250000008</c:v>
                </c:pt>
                <c:pt idx="4504">
                  <c:v>6.2547423333333398</c:v>
                </c:pt>
                <c:pt idx="4505">
                  <c:v>6.25613104166667</c:v>
                </c:pt>
                <c:pt idx="4506">
                  <c:v>6.2575197500000002</c:v>
                </c:pt>
                <c:pt idx="4507">
                  <c:v>6.2589084583333392</c:v>
                </c:pt>
                <c:pt idx="4508">
                  <c:v>6.2602971666666694</c:v>
                </c:pt>
                <c:pt idx="4509">
                  <c:v>6.2616858749999995</c:v>
                </c:pt>
                <c:pt idx="4510">
                  <c:v>6.2630745833333403</c:v>
                </c:pt>
                <c:pt idx="4511">
                  <c:v>6.2644632916666705</c:v>
                </c:pt>
                <c:pt idx="4512">
                  <c:v>6.2658520000000006</c:v>
                </c:pt>
                <c:pt idx="4513">
                  <c:v>6.2672407083333397</c:v>
                </c:pt>
                <c:pt idx="4514">
                  <c:v>6.2686294166666698</c:v>
                </c:pt>
                <c:pt idx="4515">
                  <c:v>6.270018125</c:v>
                </c:pt>
                <c:pt idx="4516">
                  <c:v>6.2714068333333408</c:v>
                </c:pt>
                <c:pt idx="4517">
                  <c:v>6.2727955416666692</c:v>
                </c:pt>
                <c:pt idx="4518">
                  <c:v>6.2741842499999994</c:v>
                </c:pt>
                <c:pt idx="4519">
                  <c:v>6.2755729583333402</c:v>
                </c:pt>
                <c:pt idx="4520">
                  <c:v>6.2769616666666703</c:v>
                </c:pt>
                <c:pt idx="4521">
                  <c:v>6.2783503750000005</c:v>
                </c:pt>
                <c:pt idx="4522">
                  <c:v>6.2797390833333395</c:v>
                </c:pt>
                <c:pt idx="4523">
                  <c:v>6.2811277916666697</c:v>
                </c:pt>
                <c:pt idx="4524">
                  <c:v>6.2825164999999998</c:v>
                </c:pt>
                <c:pt idx="4525">
                  <c:v>6.2839052083333407</c:v>
                </c:pt>
                <c:pt idx="4526">
                  <c:v>6.2852939166666708</c:v>
                </c:pt>
                <c:pt idx="4527">
                  <c:v>6.2866826249999992</c:v>
                </c:pt>
                <c:pt idx="4528">
                  <c:v>6.28807133333334</c:v>
                </c:pt>
                <c:pt idx="4529">
                  <c:v>6.2894600416666702</c:v>
                </c:pt>
                <c:pt idx="4530">
                  <c:v>6.2908487500000003</c:v>
                </c:pt>
                <c:pt idx="4531">
                  <c:v>6.2922374583333394</c:v>
                </c:pt>
                <c:pt idx="4532">
                  <c:v>6.2936261666666695</c:v>
                </c:pt>
                <c:pt idx="4533">
                  <c:v>6.2950148749999997</c:v>
                </c:pt>
                <c:pt idx="4534">
                  <c:v>6.2964035833333405</c:v>
                </c:pt>
                <c:pt idx="4535">
                  <c:v>6.2977922916666706</c:v>
                </c:pt>
                <c:pt idx="4536">
                  <c:v>6.2991810000000008</c:v>
                </c:pt>
                <c:pt idx="4537">
                  <c:v>6.3005697083333398</c:v>
                </c:pt>
                <c:pt idx="4538">
                  <c:v>6.30195841666667</c:v>
                </c:pt>
                <c:pt idx="4539">
                  <c:v>6.3033471250000002</c:v>
                </c:pt>
                <c:pt idx="4540">
                  <c:v>6.3047358333333392</c:v>
                </c:pt>
                <c:pt idx="4541">
                  <c:v>6.3061245416666694</c:v>
                </c:pt>
                <c:pt idx="4542">
                  <c:v>6.3075132499999995</c:v>
                </c:pt>
                <c:pt idx="4543">
                  <c:v>6.3089019583333403</c:v>
                </c:pt>
                <c:pt idx="4544">
                  <c:v>6.3102906666666705</c:v>
                </c:pt>
                <c:pt idx="4545">
                  <c:v>6.3116793750000006</c:v>
                </c:pt>
                <c:pt idx="4546">
                  <c:v>6.3130680833333397</c:v>
                </c:pt>
                <c:pt idx="4547">
                  <c:v>6.3144567916666698</c:v>
                </c:pt>
                <c:pt idx="4548">
                  <c:v>6.3158455</c:v>
                </c:pt>
                <c:pt idx="4549">
                  <c:v>6.3172342083333408</c:v>
                </c:pt>
                <c:pt idx="4550">
                  <c:v>6.3186229166666692</c:v>
                </c:pt>
                <c:pt idx="4551">
                  <c:v>6.3200116249999994</c:v>
                </c:pt>
                <c:pt idx="4552">
                  <c:v>6.3214003333333402</c:v>
                </c:pt>
                <c:pt idx="4553">
                  <c:v>6.3227890416666703</c:v>
                </c:pt>
                <c:pt idx="4554">
                  <c:v>6.3241777500000005</c:v>
                </c:pt>
                <c:pt idx="4555">
                  <c:v>6.3255664583333395</c:v>
                </c:pt>
                <c:pt idx="4556">
                  <c:v>6.3269551666666697</c:v>
                </c:pt>
                <c:pt idx="4557">
                  <c:v>6.3283438749999998</c:v>
                </c:pt>
                <c:pt idx="4558">
                  <c:v>6.3297325833333407</c:v>
                </c:pt>
                <c:pt idx="4559">
                  <c:v>6.3311212916666708</c:v>
                </c:pt>
                <c:pt idx="4560">
                  <c:v>6.3325099999999992</c:v>
                </c:pt>
                <c:pt idx="4561">
                  <c:v>6.33389870833334</c:v>
                </c:pt>
                <c:pt idx="4562">
                  <c:v>6.3352874166666702</c:v>
                </c:pt>
                <c:pt idx="4563">
                  <c:v>6.3366761250000003</c:v>
                </c:pt>
                <c:pt idx="4564">
                  <c:v>6.3380648333333394</c:v>
                </c:pt>
                <c:pt idx="4565">
                  <c:v>6.3394535416666695</c:v>
                </c:pt>
                <c:pt idx="4566">
                  <c:v>6.3408422499999997</c:v>
                </c:pt>
                <c:pt idx="4567">
                  <c:v>6.3422309583333405</c:v>
                </c:pt>
                <c:pt idx="4568">
                  <c:v>6.3436196666666707</c:v>
                </c:pt>
                <c:pt idx="4569">
                  <c:v>6.3450083750000008</c:v>
                </c:pt>
                <c:pt idx="4570">
                  <c:v>6.3463970833333399</c:v>
                </c:pt>
                <c:pt idx="4571">
                  <c:v>6.34778579166667</c:v>
                </c:pt>
                <c:pt idx="4572">
                  <c:v>6.3491745000000002</c:v>
                </c:pt>
                <c:pt idx="4573">
                  <c:v>6.3505632083333392</c:v>
                </c:pt>
                <c:pt idx="4574">
                  <c:v>6.3519519166666694</c:v>
                </c:pt>
                <c:pt idx="4575">
                  <c:v>6.3533406249999995</c:v>
                </c:pt>
                <c:pt idx="4576">
                  <c:v>6.3547293333333403</c:v>
                </c:pt>
                <c:pt idx="4577">
                  <c:v>6.3561180416666705</c:v>
                </c:pt>
                <c:pt idx="4578">
                  <c:v>6.3575067500000007</c:v>
                </c:pt>
                <c:pt idx="4579">
                  <c:v>6.3588954583333397</c:v>
                </c:pt>
                <c:pt idx="4580">
                  <c:v>6.3602841666666698</c:v>
                </c:pt>
                <c:pt idx="4581">
                  <c:v>6.361672875</c:v>
                </c:pt>
                <c:pt idx="4582">
                  <c:v>6.3630615833333408</c:v>
                </c:pt>
                <c:pt idx="4583">
                  <c:v>6.3644502916666692</c:v>
                </c:pt>
                <c:pt idx="4584">
                  <c:v>6.3658389999999994</c:v>
                </c:pt>
                <c:pt idx="4585">
                  <c:v>6.3672277083333402</c:v>
                </c:pt>
                <c:pt idx="4586">
                  <c:v>6.3686164166666703</c:v>
                </c:pt>
                <c:pt idx="4587">
                  <c:v>6.3700051250000005</c:v>
                </c:pt>
                <c:pt idx="4588">
                  <c:v>6.3713938333333395</c:v>
                </c:pt>
                <c:pt idx="4589">
                  <c:v>6.3727825416666697</c:v>
                </c:pt>
                <c:pt idx="4590">
                  <c:v>6.3741712499999998</c:v>
                </c:pt>
                <c:pt idx="4591">
                  <c:v>6.3755599583333407</c:v>
                </c:pt>
                <c:pt idx="4592">
                  <c:v>6.3769486666666708</c:v>
                </c:pt>
                <c:pt idx="4593">
                  <c:v>6.3783373749999992</c:v>
                </c:pt>
                <c:pt idx="4594">
                  <c:v>6.37972608333334</c:v>
                </c:pt>
                <c:pt idx="4595">
                  <c:v>6.3811147916666702</c:v>
                </c:pt>
                <c:pt idx="4596">
                  <c:v>6.3825035000000003</c:v>
                </c:pt>
                <c:pt idx="4597">
                  <c:v>6.3838922083333394</c:v>
                </c:pt>
                <c:pt idx="4598">
                  <c:v>6.3852809166666695</c:v>
                </c:pt>
                <c:pt idx="4599">
                  <c:v>6.3866696249999997</c:v>
                </c:pt>
                <c:pt idx="4600">
                  <c:v>6.3880583333333405</c:v>
                </c:pt>
                <c:pt idx="4601">
                  <c:v>6.3894470416666707</c:v>
                </c:pt>
                <c:pt idx="4602">
                  <c:v>6.3908357500000008</c:v>
                </c:pt>
                <c:pt idx="4603">
                  <c:v>6.3922244583333399</c:v>
                </c:pt>
                <c:pt idx="4604">
                  <c:v>6.39361316666667</c:v>
                </c:pt>
                <c:pt idx="4605">
                  <c:v>6.3950018750000002</c:v>
                </c:pt>
                <c:pt idx="4606">
                  <c:v>6.3963905833333392</c:v>
                </c:pt>
                <c:pt idx="4607">
                  <c:v>6.3977792916666694</c:v>
                </c:pt>
                <c:pt idx="4608">
                  <c:v>6.3991679999999995</c:v>
                </c:pt>
                <c:pt idx="4609">
                  <c:v>6.4005567083333403</c:v>
                </c:pt>
                <c:pt idx="4610">
                  <c:v>6.4019454166666705</c:v>
                </c:pt>
                <c:pt idx="4611">
                  <c:v>6.4033341250000007</c:v>
                </c:pt>
                <c:pt idx="4612">
                  <c:v>6.4047228333333397</c:v>
                </c:pt>
                <c:pt idx="4613">
                  <c:v>6.4061115416666699</c:v>
                </c:pt>
                <c:pt idx="4614">
                  <c:v>6.40750025</c:v>
                </c:pt>
                <c:pt idx="4615">
                  <c:v>6.4088889583333408</c:v>
                </c:pt>
                <c:pt idx="4616">
                  <c:v>6.4102776666666692</c:v>
                </c:pt>
                <c:pt idx="4617">
                  <c:v>6.4116663749999994</c:v>
                </c:pt>
                <c:pt idx="4618">
                  <c:v>6.4130550833333402</c:v>
                </c:pt>
                <c:pt idx="4619">
                  <c:v>6.4144437916666703</c:v>
                </c:pt>
                <c:pt idx="4620">
                  <c:v>6.4158325000000005</c:v>
                </c:pt>
                <c:pt idx="4621">
                  <c:v>6.4172212083333395</c:v>
                </c:pt>
                <c:pt idx="4622">
                  <c:v>6.4186099166666697</c:v>
                </c:pt>
                <c:pt idx="4623">
                  <c:v>6.4199986249999998</c:v>
                </c:pt>
                <c:pt idx="4624">
                  <c:v>6.4213873333333407</c:v>
                </c:pt>
                <c:pt idx="4625">
                  <c:v>6.4227760416666708</c:v>
                </c:pt>
                <c:pt idx="4626">
                  <c:v>6.4241647499999992</c:v>
                </c:pt>
                <c:pt idx="4627">
                  <c:v>6.42555345833334</c:v>
                </c:pt>
                <c:pt idx="4628">
                  <c:v>6.4269421666666702</c:v>
                </c:pt>
                <c:pt idx="4629">
                  <c:v>6.4283308750000003</c:v>
                </c:pt>
                <c:pt idx="4630">
                  <c:v>6.4297195833333394</c:v>
                </c:pt>
                <c:pt idx="4631">
                  <c:v>6.4311082916666695</c:v>
                </c:pt>
                <c:pt idx="4632">
                  <c:v>6.4324969999999997</c:v>
                </c:pt>
                <c:pt idx="4633">
                  <c:v>6.4338857083333405</c:v>
                </c:pt>
                <c:pt idx="4634">
                  <c:v>6.4352744166666707</c:v>
                </c:pt>
                <c:pt idx="4635">
                  <c:v>6.4366631250000008</c:v>
                </c:pt>
                <c:pt idx="4636">
                  <c:v>6.4380518333333399</c:v>
                </c:pt>
                <c:pt idx="4637">
                  <c:v>6.43944054166667</c:v>
                </c:pt>
                <c:pt idx="4638">
                  <c:v>6.4408292500000002</c:v>
                </c:pt>
                <c:pt idx="4639">
                  <c:v>6.4422179583333392</c:v>
                </c:pt>
                <c:pt idx="4640">
                  <c:v>6.4436066666666694</c:v>
                </c:pt>
                <c:pt idx="4641">
                  <c:v>6.4449953749999995</c:v>
                </c:pt>
                <c:pt idx="4642">
                  <c:v>6.4463840833333403</c:v>
                </c:pt>
                <c:pt idx="4643">
                  <c:v>6.4477727916666705</c:v>
                </c:pt>
                <c:pt idx="4644">
                  <c:v>6.4491615000000007</c:v>
                </c:pt>
                <c:pt idx="4645">
                  <c:v>6.4505502083333397</c:v>
                </c:pt>
                <c:pt idx="4646">
                  <c:v>6.4519389166666699</c:v>
                </c:pt>
                <c:pt idx="4647">
                  <c:v>6.453327625</c:v>
                </c:pt>
                <c:pt idx="4648">
                  <c:v>6.4547163333333408</c:v>
                </c:pt>
                <c:pt idx="4649">
                  <c:v>6.4561050416666692</c:v>
                </c:pt>
                <c:pt idx="4650">
                  <c:v>6.4574937499999994</c:v>
                </c:pt>
                <c:pt idx="4651">
                  <c:v>6.4588824583333402</c:v>
                </c:pt>
                <c:pt idx="4652">
                  <c:v>6.4602711666666703</c:v>
                </c:pt>
                <c:pt idx="4653">
                  <c:v>6.4616598750000005</c:v>
                </c:pt>
                <c:pt idx="4654">
                  <c:v>6.4630485833333395</c:v>
                </c:pt>
                <c:pt idx="4655">
                  <c:v>6.4644372916666697</c:v>
                </c:pt>
                <c:pt idx="4656">
                  <c:v>6.4658259999999999</c:v>
                </c:pt>
                <c:pt idx="4657">
                  <c:v>6.4672147083333407</c:v>
                </c:pt>
                <c:pt idx="4658">
                  <c:v>6.4686034166666708</c:v>
                </c:pt>
                <c:pt idx="4659">
                  <c:v>6.4699921249999992</c:v>
                </c:pt>
                <c:pt idx="4660">
                  <c:v>6.47138083333334</c:v>
                </c:pt>
                <c:pt idx="4661">
                  <c:v>6.4727695416666702</c:v>
                </c:pt>
                <c:pt idx="4662">
                  <c:v>6.4741582500000003</c:v>
                </c:pt>
                <c:pt idx="4663">
                  <c:v>6.4755469583333394</c:v>
                </c:pt>
                <c:pt idx="4664">
                  <c:v>6.4769356666666695</c:v>
                </c:pt>
                <c:pt idx="4665">
                  <c:v>6.4783243749999997</c:v>
                </c:pt>
                <c:pt idx="4666">
                  <c:v>6.4797130833333405</c:v>
                </c:pt>
                <c:pt idx="4667">
                  <c:v>6.4811017916666707</c:v>
                </c:pt>
                <c:pt idx="4668">
                  <c:v>6.4824905000000008</c:v>
                </c:pt>
                <c:pt idx="4669">
                  <c:v>6.4838792083333399</c:v>
                </c:pt>
                <c:pt idx="4670">
                  <c:v>6.48526791666667</c:v>
                </c:pt>
                <c:pt idx="4671">
                  <c:v>6.4866566250000002</c:v>
                </c:pt>
                <c:pt idx="4672">
                  <c:v>6.4880453333333392</c:v>
                </c:pt>
                <c:pt idx="4673">
                  <c:v>6.4894340416666694</c:v>
                </c:pt>
                <c:pt idx="4674">
                  <c:v>6.4908227499999995</c:v>
                </c:pt>
                <c:pt idx="4675">
                  <c:v>6.4922114583333403</c:v>
                </c:pt>
                <c:pt idx="4676">
                  <c:v>6.4936001666666705</c:v>
                </c:pt>
                <c:pt idx="4677">
                  <c:v>6.4949888750000007</c:v>
                </c:pt>
                <c:pt idx="4678">
                  <c:v>6.4963775833333397</c:v>
                </c:pt>
                <c:pt idx="4679">
                  <c:v>6.4977662916666699</c:v>
                </c:pt>
                <c:pt idx="4680">
                  <c:v>6.499155</c:v>
                </c:pt>
                <c:pt idx="4681">
                  <c:v>6.5005437083333408</c:v>
                </c:pt>
                <c:pt idx="4682">
                  <c:v>6.5019324166666692</c:v>
                </c:pt>
                <c:pt idx="4683">
                  <c:v>6.5033211249999994</c:v>
                </c:pt>
                <c:pt idx="4684">
                  <c:v>6.5047098333333402</c:v>
                </c:pt>
                <c:pt idx="4685">
                  <c:v>6.5060985416666703</c:v>
                </c:pt>
                <c:pt idx="4686">
                  <c:v>6.5074872500000005</c:v>
                </c:pt>
                <c:pt idx="4687">
                  <c:v>6.5088759583333395</c:v>
                </c:pt>
                <c:pt idx="4688">
                  <c:v>6.5102646666666697</c:v>
                </c:pt>
                <c:pt idx="4689">
                  <c:v>6.5116533749999999</c:v>
                </c:pt>
                <c:pt idx="4690">
                  <c:v>6.5130420833333407</c:v>
                </c:pt>
                <c:pt idx="4691">
                  <c:v>6.5144307916666708</c:v>
                </c:pt>
                <c:pt idx="4692">
                  <c:v>6.5158194999999992</c:v>
                </c:pt>
                <c:pt idx="4693">
                  <c:v>6.51720820833334</c:v>
                </c:pt>
                <c:pt idx="4694">
                  <c:v>6.5185969166666702</c:v>
                </c:pt>
                <c:pt idx="4695">
                  <c:v>6.5199856250000003</c:v>
                </c:pt>
                <c:pt idx="4696">
                  <c:v>6.5213743333333394</c:v>
                </c:pt>
                <c:pt idx="4697">
                  <c:v>6.5227630416666695</c:v>
                </c:pt>
                <c:pt idx="4698">
                  <c:v>6.5241517499999997</c:v>
                </c:pt>
                <c:pt idx="4699">
                  <c:v>6.5255404583333405</c:v>
                </c:pt>
                <c:pt idx="4700">
                  <c:v>6.5269291666666707</c:v>
                </c:pt>
                <c:pt idx="4701">
                  <c:v>6.5283178750000008</c:v>
                </c:pt>
                <c:pt idx="4702">
                  <c:v>6.5297065833333399</c:v>
                </c:pt>
                <c:pt idx="4703">
                  <c:v>6.53109529166667</c:v>
                </c:pt>
                <c:pt idx="4704">
                  <c:v>6.5324840000000002</c:v>
                </c:pt>
                <c:pt idx="4705">
                  <c:v>6.5338727083333392</c:v>
                </c:pt>
                <c:pt idx="4706">
                  <c:v>6.5352614166666694</c:v>
                </c:pt>
                <c:pt idx="4707">
                  <c:v>6.5366501249999995</c:v>
                </c:pt>
                <c:pt idx="4708">
                  <c:v>6.5380388333333403</c:v>
                </c:pt>
                <c:pt idx="4709">
                  <c:v>6.5394275416666705</c:v>
                </c:pt>
                <c:pt idx="4710">
                  <c:v>6.5408162500000007</c:v>
                </c:pt>
                <c:pt idx="4711">
                  <c:v>6.5422049583333397</c:v>
                </c:pt>
                <c:pt idx="4712">
                  <c:v>6.5435936666666699</c:v>
                </c:pt>
                <c:pt idx="4713">
                  <c:v>6.544982375</c:v>
                </c:pt>
                <c:pt idx="4714">
                  <c:v>6.5463710833333408</c:v>
                </c:pt>
                <c:pt idx="4715">
                  <c:v>6.5477597916666692</c:v>
                </c:pt>
                <c:pt idx="4716">
                  <c:v>6.5491484999999994</c:v>
                </c:pt>
                <c:pt idx="4717">
                  <c:v>6.5505372083333402</c:v>
                </c:pt>
                <c:pt idx="4718">
                  <c:v>6.5519259166666703</c:v>
                </c:pt>
                <c:pt idx="4719">
                  <c:v>6.5533146250000005</c:v>
                </c:pt>
                <c:pt idx="4720">
                  <c:v>6.5547033333333395</c:v>
                </c:pt>
                <c:pt idx="4721">
                  <c:v>6.5560920416666697</c:v>
                </c:pt>
                <c:pt idx="4722">
                  <c:v>6.5574807499999999</c:v>
                </c:pt>
                <c:pt idx="4723">
                  <c:v>6.5588694583333407</c:v>
                </c:pt>
                <c:pt idx="4724">
                  <c:v>6.5602581666666708</c:v>
                </c:pt>
                <c:pt idx="4725">
                  <c:v>6.5616468749999992</c:v>
                </c:pt>
                <c:pt idx="4726">
                  <c:v>6.56303558333334</c:v>
                </c:pt>
                <c:pt idx="4727">
                  <c:v>6.5644242916666702</c:v>
                </c:pt>
                <c:pt idx="4728">
                  <c:v>6.5658130000000003</c:v>
                </c:pt>
                <c:pt idx="4729">
                  <c:v>6.5672017083333394</c:v>
                </c:pt>
                <c:pt idx="4730">
                  <c:v>6.5685904166666695</c:v>
                </c:pt>
                <c:pt idx="4731">
                  <c:v>6.5699791249999997</c:v>
                </c:pt>
                <c:pt idx="4732">
                  <c:v>6.5713678333333405</c:v>
                </c:pt>
                <c:pt idx="4733">
                  <c:v>6.5727565416666707</c:v>
                </c:pt>
                <c:pt idx="4734">
                  <c:v>6.5741452500000008</c:v>
                </c:pt>
                <c:pt idx="4735">
                  <c:v>6.5755339583333399</c:v>
                </c:pt>
                <c:pt idx="4736">
                  <c:v>6.57692266666667</c:v>
                </c:pt>
                <c:pt idx="4737">
                  <c:v>6.5783113750000002</c:v>
                </c:pt>
                <c:pt idx="4738">
                  <c:v>6.5797000833333392</c:v>
                </c:pt>
                <c:pt idx="4739">
                  <c:v>6.5810887916666694</c:v>
                </c:pt>
                <c:pt idx="4740">
                  <c:v>6.5824774999999995</c:v>
                </c:pt>
                <c:pt idx="4741">
                  <c:v>6.5838662083333404</c:v>
                </c:pt>
                <c:pt idx="4742">
                  <c:v>6.5852549166666705</c:v>
                </c:pt>
                <c:pt idx="4743">
                  <c:v>6.5866436250000007</c:v>
                </c:pt>
                <c:pt idx="4744">
                  <c:v>6.5880323333333397</c:v>
                </c:pt>
                <c:pt idx="4745">
                  <c:v>6.5894210416666699</c:v>
                </c:pt>
                <c:pt idx="4746">
                  <c:v>6.59080975</c:v>
                </c:pt>
                <c:pt idx="4747">
                  <c:v>6.5921984583333408</c:v>
                </c:pt>
                <c:pt idx="4748">
                  <c:v>6.5935871666666692</c:v>
                </c:pt>
                <c:pt idx="4749">
                  <c:v>6.5949758749999994</c:v>
                </c:pt>
                <c:pt idx="4750">
                  <c:v>6.5963645833333402</c:v>
                </c:pt>
                <c:pt idx="4751">
                  <c:v>6.5977532916666703</c:v>
                </c:pt>
                <c:pt idx="4752">
                  <c:v>6.5991420000000005</c:v>
                </c:pt>
                <c:pt idx="4753">
                  <c:v>6.6005307083333395</c:v>
                </c:pt>
                <c:pt idx="4754">
                  <c:v>6.6019194166666697</c:v>
                </c:pt>
                <c:pt idx="4755">
                  <c:v>6.6033081249999999</c:v>
                </c:pt>
                <c:pt idx="4756">
                  <c:v>6.6046968333333407</c:v>
                </c:pt>
                <c:pt idx="4757">
                  <c:v>6.6060855416666708</c:v>
                </c:pt>
                <c:pt idx="4758">
                  <c:v>6.6074742499999992</c:v>
                </c:pt>
                <c:pt idx="4759">
                  <c:v>6.60886295833334</c:v>
                </c:pt>
                <c:pt idx="4760">
                  <c:v>6.6102516666666702</c:v>
                </c:pt>
                <c:pt idx="4761">
                  <c:v>6.6116403750000003</c:v>
                </c:pt>
                <c:pt idx="4762">
                  <c:v>6.6130290833333394</c:v>
                </c:pt>
                <c:pt idx="4763">
                  <c:v>6.6144177916666695</c:v>
                </c:pt>
                <c:pt idx="4764">
                  <c:v>6.6158064999999997</c:v>
                </c:pt>
                <c:pt idx="4765">
                  <c:v>6.6171952083333405</c:v>
                </c:pt>
                <c:pt idx="4766">
                  <c:v>6.6185839166666707</c:v>
                </c:pt>
                <c:pt idx="4767">
                  <c:v>6.6199726250000008</c:v>
                </c:pt>
                <c:pt idx="4768">
                  <c:v>6.6213613333333399</c:v>
                </c:pt>
                <c:pt idx="4769">
                  <c:v>6.62275004166667</c:v>
                </c:pt>
                <c:pt idx="4770">
                  <c:v>6.6241387500000002</c:v>
                </c:pt>
                <c:pt idx="4771">
                  <c:v>6.6255274583333392</c:v>
                </c:pt>
                <c:pt idx="4772">
                  <c:v>6.6269161666666694</c:v>
                </c:pt>
                <c:pt idx="4773">
                  <c:v>6.6283048749999995</c:v>
                </c:pt>
                <c:pt idx="4774">
                  <c:v>6.6296935833333404</c:v>
                </c:pt>
                <c:pt idx="4775">
                  <c:v>6.6310822916666705</c:v>
                </c:pt>
                <c:pt idx="4776">
                  <c:v>6.6324710000000007</c:v>
                </c:pt>
                <c:pt idx="4777">
                  <c:v>6.6338597083333397</c:v>
                </c:pt>
                <c:pt idx="4778">
                  <c:v>6.6352484166666699</c:v>
                </c:pt>
                <c:pt idx="4779">
                  <c:v>6.636637125</c:v>
                </c:pt>
                <c:pt idx="4780">
                  <c:v>6.6380258333333408</c:v>
                </c:pt>
                <c:pt idx="4781">
                  <c:v>6.6394145416666692</c:v>
                </c:pt>
                <c:pt idx="4782">
                  <c:v>6.6408032499999994</c:v>
                </c:pt>
                <c:pt idx="4783">
                  <c:v>6.6421919583333402</c:v>
                </c:pt>
                <c:pt idx="4784">
                  <c:v>6.6435806666666704</c:v>
                </c:pt>
                <c:pt idx="4785">
                  <c:v>6.6449693750000005</c:v>
                </c:pt>
                <c:pt idx="4786">
                  <c:v>6.6463580833333396</c:v>
                </c:pt>
                <c:pt idx="4787">
                  <c:v>6.6477467916666697</c:v>
                </c:pt>
                <c:pt idx="4788">
                  <c:v>6.6491354999999999</c:v>
                </c:pt>
                <c:pt idx="4789">
                  <c:v>6.6505242083333407</c:v>
                </c:pt>
                <c:pt idx="4790">
                  <c:v>6.6519129166666708</c:v>
                </c:pt>
                <c:pt idx="4791">
                  <c:v>6.6533016249999992</c:v>
                </c:pt>
                <c:pt idx="4792">
                  <c:v>6.65469033333334</c:v>
                </c:pt>
                <c:pt idx="4793">
                  <c:v>6.6560790416666702</c:v>
                </c:pt>
                <c:pt idx="4794">
                  <c:v>6.6574677500000004</c:v>
                </c:pt>
                <c:pt idx="4795">
                  <c:v>6.6588564583333394</c:v>
                </c:pt>
                <c:pt idx="4796">
                  <c:v>6.6602451666666695</c:v>
                </c:pt>
                <c:pt idx="4797">
                  <c:v>6.6616338749999997</c:v>
                </c:pt>
                <c:pt idx="4798">
                  <c:v>6.6630225833333405</c:v>
                </c:pt>
                <c:pt idx="4799">
                  <c:v>6.6644112916666707</c:v>
                </c:pt>
                <c:pt idx="4800">
                  <c:v>6.6658000000000008</c:v>
                </c:pt>
                <c:pt idx="4801">
                  <c:v>6.6671887083333399</c:v>
                </c:pt>
                <c:pt idx="4802">
                  <c:v>6.66857741666667</c:v>
                </c:pt>
                <c:pt idx="4803">
                  <c:v>6.6699661250000002</c:v>
                </c:pt>
                <c:pt idx="4804">
                  <c:v>6.6713548333333392</c:v>
                </c:pt>
                <c:pt idx="4805">
                  <c:v>6.6727435416666694</c:v>
                </c:pt>
                <c:pt idx="4806">
                  <c:v>6.6741322499999995</c:v>
                </c:pt>
                <c:pt idx="4807">
                  <c:v>6.6755209583333404</c:v>
                </c:pt>
                <c:pt idx="4808">
                  <c:v>6.6769096666666705</c:v>
                </c:pt>
                <c:pt idx="4809">
                  <c:v>6.6782983750000007</c:v>
                </c:pt>
                <c:pt idx="4810">
                  <c:v>6.6796870833333397</c:v>
                </c:pt>
                <c:pt idx="4811">
                  <c:v>6.6810757916666699</c:v>
                </c:pt>
                <c:pt idx="4812">
                  <c:v>6.6824645</c:v>
                </c:pt>
                <c:pt idx="4813">
                  <c:v>6.6838532083333408</c:v>
                </c:pt>
                <c:pt idx="4814">
                  <c:v>6.6852419166666692</c:v>
                </c:pt>
                <c:pt idx="4815">
                  <c:v>6.6866306249999994</c:v>
                </c:pt>
                <c:pt idx="4816">
                  <c:v>6.6880193333333402</c:v>
                </c:pt>
                <c:pt idx="4817">
                  <c:v>6.6894080416666704</c:v>
                </c:pt>
                <c:pt idx="4818">
                  <c:v>6.6907967500000005</c:v>
                </c:pt>
                <c:pt idx="4819">
                  <c:v>6.6921854583333396</c:v>
                </c:pt>
                <c:pt idx="4820">
                  <c:v>6.6935741666666697</c:v>
                </c:pt>
                <c:pt idx="4821">
                  <c:v>6.6949628749999999</c:v>
                </c:pt>
                <c:pt idx="4822">
                  <c:v>6.6963515833333407</c:v>
                </c:pt>
                <c:pt idx="4823">
                  <c:v>6.6977402916666708</c:v>
                </c:pt>
                <c:pt idx="4824">
                  <c:v>6.6991289999999992</c:v>
                </c:pt>
                <c:pt idx="4825">
                  <c:v>6.70051770833334</c:v>
                </c:pt>
                <c:pt idx="4826">
                  <c:v>6.7019064166666702</c:v>
                </c:pt>
                <c:pt idx="4827">
                  <c:v>6.7032951250000004</c:v>
                </c:pt>
                <c:pt idx="4828">
                  <c:v>6.7046838333333394</c:v>
                </c:pt>
                <c:pt idx="4829">
                  <c:v>6.7060725416666696</c:v>
                </c:pt>
                <c:pt idx="4830">
                  <c:v>6.7074612499999997</c:v>
                </c:pt>
                <c:pt idx="4831">
                  <c:v>6.7088499583333405</c:v>
                </c:pt>
                <c:pt idx="4832">
                  <c:v>6.7102386666666707</c:v>
                </c:pt>
                <c:pt idx="4833">
                  <c:v>6.7116273750000008</c:v>
                </c:pt>
                <c:pt idx="4834">
                  <c:v>6.7130160833333399</c:v>
                </c:pt>
                <c:pt idx="4835">
                  <c:v>6.71440479166667</c:v>
                </c:pt>
                <c:pt idx="4836">
                  <c:v>6.7157935000000002</c:v>
                </c:pt>
                <c:pt idx="4837">
                  <c:v>6.7171822083333392</c:v>
                </c:pt>
                <c:pt idx="4838">
                  <c:v>6.7185709166666694</c:v>
                </c:pt>
                <c:pt idx="4839">
                  <c:v>6.7199596249999995</c:v>
                </c:pt>
                <c:pt idx="4840">
                  <c:v>6.7213483333333404</c:v>
                </c:pt>
                <c:pt idx="4841">
                  <c:v>6.7227370416666705</c:v>
                </c:pt>
                <c:pt idx="4842">
                  <c:v>6.7241257500000007</c:v>
                </c:pt>
                <c:pt idx="4843">
                  <c:v>6.7255144583333397</c:v>
                </c:pt>
                <c:pt idx="4844">
                  <c:v>6.7269031666666699</c:v>
                </c:pt>
                <c:pt idx="4845">
                  <c:v>6.728291875</c:v>
                </c:pt>
                <c:pt idx="4846">
                  <c:v>6.7296805833333408</c:v>
                </c:pt>
                <c:pt idx="4847">
                  <c:v>6.7310692916666692</c:v>
                </c:pt>
                <c:pt idx="4848">
                  <c:v>6.7324579999999994</c:v>
                </c:pt>
                <c:pt idx="4849">
                  <c:v>6.7338467083333402</c:v>
                </c:pt>
                <c:pt idx="4850">
                  <c:v>6.7352354166666704</c:v>
                </c:pt>
                <c:pt idx="4851">
                  <c:v>6.7366241250000005</c:v>
                </c:pt>
                <c:pt idx="4852">
                  <c:v>6.7380128333333396</c:v>
                </c:pt>
                <c:pt idx="4853">
                  <c:v>6.7394015416666697</c:v>
                </c:pt>
                <c:pt idx="4854">
                  <c:v>6.7407902499999999</c:v>
                </c:pt>
                <c:pt idx="4855">
                  <c:v>6.7421789583333407</c:v>
                </c:pt>
                <c:pt idx="4856">
                  <c:v>6.7435676666666708</c:v>
                </c:pt>
                <c:pt idx="4857">
                  <c:v>6.7449563749999992</c:v>
                </c:pt>
                <c:pt idx="4858">
                  <c:v>6.74634508333334</c:v>
                </c:pt>
                <c:pt idx="4859">
                  <c:v>6.7477337916666702</c:v>
                </c:pt>
                <c:pt idx="4860">
                  <c:v>6.7491225000000004</c:v>
                </c:pt>
                <c:pt idx="4861">
                  <c:v>6.7505112083333394</c:v>
                </c:pt>
                <c:pt idx="4862">
                  <c:v>6.7518999166666696</c:v>
                </c:pt>
                <c:pt idx="4863">
                  <c:v>6.7532886249999997</c:v>
                </c:pt>
                <c:pt idx="4864">
                  <c:v>6.7546773333333405</c:v>
                </c:pt>
                <c:pt idx="4865">
                  <c:v>6.7560660416666707</c:v>
                </c:pt>
                <c:pt idx="4866">
                  <c:v>6.7574547500000008</c:v>
                </c:pt>
                <c:pt idx="4867">
                  <c:v>6.7588434583333399</c:v>
                </c:pt>
                <c:pt idx="4868">
                  <c:v>6.76023216666667</c:v>
                </c:pt>
                <c:pt idx="4869">
                  <c:v>6.7616208750000002</c:v>
                </c:pt>
                <c:pt idx="4870">
                  <c:v>6.7630095833333392</c:v>
                </c:pt>
                <c:pt idx="4871">
                  <c:v>6.7643982916666694</c:v>
                </c:pt>
                <c:pt idx="4872">
                  <c:v>6.7657869999999996</c:v>
                </c:pt>
                <c:pt idx="4873">
                  <c:v>6.7671757083333404</c:v>
                </c:pt>
                <c:pt idx="4874">
                  <c:v>6.7685644166666705</c:v>
                </c:pt>
                <c:pt idx="4875">
                  <c:v>6.7699531250000007</c:v>
                </c:pt>
                <c:pt idx="4876">
                  <c:v>6.7713418333333397</c:v>
                </c:pt>
                <c:pt idx="4877">
                  <c:v>6.7727305416666699</c:v>
                </c:pt>
                <c:pt idx="4878">
                  <c:v>6.77411925</c:v>
                </c:pt>
                <c:pt idx="4879">
                  <c:v>6.7755079583333409</c:v>
                </c:pt>
                <c:pt idx="4880">
                  <c:v>6.7768966666666692</c:v>
                </c:pt>
                <c:pt idx="4881">
                  <c:v>6.7782853749999994</c:v>
                </c:pt>
                <c:pt idx="4882">
                  <c:v>6.7796740833333402</c:v>
                </c:pt>
                <c:pt idx="4883">
                  <c:v>6.7810627916666704</c:v>
                </c:pt>
                <c:pt idx="4884">
                  <c:v>6.7824515000000005</c:v>
                </c:pt>
                <c:pt idx="4885">
                  <c:v>6.7838402083333396</c:v>
                </c:pt>
                <c:pt idx="4886">
                  <c:v>6.7852289166666697</c:v>
                </c:pt>
                <c:pt idx="4887">
                  <c:v>6.7866176249999999</c:v>
                </c:pt>
                <c:pt idx="4888">
                  <c:v>6.7880063333333407</c:v>
                </c:pt>
                <c:pt idx="4889">
                  <c:v>6.7893950416666708</c:v>
                </c:pt>
                <c:pt idx="4890">
                  <c:v>6.7907837499999992</c:v>
                </c:pt>
                <c:pt idx="4891">
                  <c:v>6.79217245833334</c:v>
                </c:pt>
                <c:pt idx="4892">
                  <c:v>6.7935611666666702</c:v>
                </c:pt>
                <c:pt idx="4893">
                  <c:v>6.7949498750000004</c:v>
                </c:pt>
                <c:pt idx="4894">
                  <c:v>6.7963385833333394</c:v>
                </c:pt>
                <c:pt idx="4895">
                  <c:v>6.7977272916666696</c:v>
                </c:pt>
                <c:pt idx="4896">
                  <c:v>6.7991159999999997</c:v>
                </c:pt>
                <c:pt idx="4897">
                  <c:v>6.8005047083333405</c:v>
                </c:pt>
                <c:pt idx="4898">
                  <c:v>6.8018934166666707</c:v>
                </c:pt>
                <c:pt idx="4899">
                  <c:v>6.8032821250000008</c:v>
                </c:pt>
                <c:pt idx="4900">
                  <c:v>6.8046708333333399</c:v>
                </c:pt>
                <c:pt idx="4901">
                  <c:v>6.80605954166667</c:v>
                </c:pt>
                <c:pt idx="4902">
                  <c:v>6.8074482500000002</c:v>
                </c:pt>
                <c:pt idx="4903">
                  <c:v>6.8088369583333392</c:v>
                </c:pt>
                <c:pt idx="4904">
                  <c:v>6.8102256666666694</c:v>
                </c:pt>
                <c:pt idx="4905">
                  <c:v>6.8116143749999996</c:v>
                </c:pt>
                <c:pt idx="4906">
                  <c:v>6.8130030833333404</c:v>
                </c:pt>
                <c:pt idx="4907">
                  <c:v>6.8143917916666705</c:v>
                </c:pt>
                <c:pt idx="4908">
                  <c:v>6.8157805000000007</c:v>
                </c:pt>
                <c:pt idx="4909">
                  <c:v>6.8171692083333397</c:v>
                </c:pt>
                <c:pt idx="4910">
                  <c:v>6.8185579166666699</c:v>
                </c:pt>
                <c:pt idx="4911">
                  <c:v>6.819946625</c:v>
                </c:pt>
                <c:pt idx="4912">
                  <c:v>6.8213353333333409</c:v>
                </c:pt>
                <c:pt idx="4913">
                  <c:v>6.8227240416666692</c:v>
                </c:pt>
                <c:pt idx="4914">
                  <c:v>6.8241127499999994</c:v>
                </c:pt>
                <c:pt idx="4915">
                  <c:v>6.8255014583333402</c:v>
                </c:pt>
                <c:pt idx="4916">
                  <c:v>6.8268901666666704</c:v>
                </c:pt>
                <c:pt idx="4917">
                  <c:v>6.8282788750000005</c:v>
                </c:pt>
                <c:pt idx="4918">
                  <c:v>6.8296675833333396</c:v>
                </c:pt>
                <c:pt idx="4919">
                  <c:v>6.8310562916666697</c:v>
                </c:pt>
                <c:pt idx="4920">
                  <c:v>6.8324449999999999</c:v>
                </c:pt>
                <c:pt idx="4921">
                  <c:v>6.8338337083333407</c:v>
                </c:pt>
                <c:pt idx="4922">
                  <c:v>6.8352224166666709</c:v>
                </c:pt>
                <c:pt idx="4923">
                  <c:v>6.8366111249999992</c:v>
                </c:pt>
                <c:pt idx="4924">
                  <c:v>6.83799983333334</c:v>
                </c:pt>
                <c:pt idx="4925">
                  <c:v>6.8393885416666702</c:v>
                </c:pt>
                <c:pt idx="4926">
                  <c:v>6.8407772500000004</c:v>
                </c:pt>
                <c:pt idx="4927">
                  <c:v>6.8421659583333394</c:v>
                </c:pt>
                <c:pt idx="4928">
                  <c:v>6.8435546666666696</c:v>
                </c:pt>
                <c:pt idx="4929">
                  <c:v>6.8449433749999997</c:v>
                </c:pt>
                <c:pt idx="4930">
                  <c:v>6.8463320833333405</c:v>
                </c:pt>
                <c:pt idx="4931">
                  <c:v>6.8477207916666707</c:v>
                </c:pt>
                <c:pt idx="4932">
                  <c:v>6.8491095000000008</c:v>
                </c:pt>
                <c:pt idx="4933">
                  <c:v>6.8504982083333399</c:v>
                </c:pt>
                <c:pt idx="4934">
                  <c:v>6.85188691666667</c:v>
                </c:pt>
                <c:pt idx="4935">
                  <c:v>6.8532756250000002</c:v>
                </c:pt>
                <c:pt idx="4936">
                  <c:v>6.8546643333333392</c:v>
                </c:pt>
                <c:pt idx="4937">
                  <c:v>6.8560530416666694</c:v>
                </c:pt>
                <c:pt idx="4938">
                  <c:v>6.8574417499999996</c:v>
                </c:pt>
                <c:pt idx="4939">
                  <c:v>6.8588304583333404</c:v>
                </c:pt>
                <c:pt idx="4940">
                  <c:v>6.8602191666666705</c:v>
                </c:pt>
                <c:pt idx="4941">
                  <c:v>6.8616078750000007</c:v>
                </c:pt>
                <c:pt idx="4942">
                  <c:v>6.8629965833333397</c:v>
                </c:pt>
                <c:pt idx="4943">
                  <c:v>6.8643852916666699</c:v>
                </c:pt>
                <c:pt idx="4944">
                  <c:v>6.865774</c:v>
                </c:pt>
                <c:pt idx="4945">
                  <c:v>6.8671627083333409</c:v>
                </c:pt>
                <c:pt idx="4946">
                  <c:v>6.8685514166666692</c:v>
                </c:pt>
                <c:pt idx="4947">
                  <c:v>6.8699401249999994</c:v>
                </c:pt>
                <c:pt idx="4948">
                  <c:v>6.8713288333333402</c:v>
                </c:pt>
                <c:pt idx="4949">
                  <c:v>6.8727175416666704</c:v>
                </c:pt>
                <c:pt idx="4950">
                  <c:v>6.8741062500000005</c:v>
                </c:pt>
                <c:pt idx="4951">
                  <c:v>6.8754949583333396</c:v>
                </c:pt>
                <c:pt idx="4952">
                  <c:v>6.8768836666666697</c:v>
                </c:pt>
                <c:pt idx="4953">
                  <c:v>6.8782723749999999</c:v>
                </c:pt>
                <c:pt idx="4954">
                  <c:v>6.8796610833333407</c:v>
                </c:pt>
                <c:pt idx="4955">
                  <c:v>6.8810497916666709</c:v>
                </c:pt>
                <c:pt idx="4956">
                  <c:v>6.8824384999999992</c:v>
                </c:pt>
                <c:pt idx="4957">
                  <c:v>6.8838272083333401</c:v>
                </c:pt>
                <c:pt idx="4958">
                  <c:v>6.8852159166666702</c:v>
                </c:pt>
                <c:pt idx="4959">
                  <c:v>6.8866046250000004</c:v>
                </c:pt>
                <c:pt idx="4960">
                  <c:v>6.8879933333333394</c:v>
                </c:pt>
                <c:pt idx="4961">
                  <c:v>6.8893820416666696</c:v>
                </c:pt>
                <c:pt idx="4962">
                  <c:v>6.8907707499999997</c:v>
                </c:pt>
                <c:pt idx="4963">
                  <c:v>6.8921594583333405</c:v>
                </c:pt>
                <c:pt idx="4964">
                  <c:v>6.8935481666666707</c:v>
                </c:pt>
                <c:pt idx="4965">
                  <c:v>6.8949368750000009</c:v>
                </c:pt>
                <c:pt idx="4966">
                  <c:v>6.8963255833333399</c:v>
                </c:pt>
                <c:pt idx="4967">
                  <c:v>6.8977142916666701</c:v>
                </c:pt>
                <c:pt idx="4968">
                  <c:v>6.8991030000000002</c:v>
                </c:pt>
                <c:pt idx="4969">
                  <c:v>6.9004917083333392</c:v>
                </c:pt>
                <c:pt idx="4970">
                  <c:v>6.9018804166666694</c:v>
                </c:pt>
                <c:pt idx="4971">
                  <c:v>6.9032691249999996</c:v>
                </c:pt>
                <c:pt idx="4972">
                  <c:v>6.9046578333333404</c:v>
                </c:pt>
                <c:pt idx="4973">
                  <c:v>6.9060465416666705</c:v>
                </c:pt>
                <c:pt idx="4974">
                  <c:v>6.9074352500000007</c:v>
                </c:pt>
                <c:pt idx="4975">
                  <c:v>6.9088239583333397</c:v>
                </c:pt>
                <c:pt idx="4976">
                  <c:v>6.9102126666666699</c:v>
                </c:pt>
                <c:pt idx="4977">
                  <c:v>6.911601375</c:v>
                </c:pt>
                <c:pt idx="4978">
                  <c:v>6.9129900833333409</c:v>
                </c:pt>
                <c:pt idx="4979">
                  <c:v>6.9143787916666692</c:v>
                </c:pt>
                <c:pt idx="4980">
                  <c:v>6.9157674999999994</c:v>
                </c:pt>
                <c:pt idx="4981">
                  <c:v>6.9171562083333402</c:v>
                </c:pt>
                <c:pt idx="4982">
                  <c:v>6.9185449166666704</c:v>
                </c:pt>
                <c:pt idx="4983">
                  <c:v>6.9199336250000005</c:v>
                </c:pt>
                <c:pt idx="4984">
                  <c:v>6.9213223333333396</c:v>
                </c:pt>
                <c:pt idx="4985">
                  <c:v>6.9227110416666697</c:v>
                </c:pt>
                <c:pt idx="4986">
                  <c:v>6.9240997499999999</c:v>
                </c:pt>
                <c:pt idx="4987">
                  <c:v>6.9254884583333407</c:v>
                </c:pt>
                <c:pt idx="4988">
                  <c:v>6.9268771666666709</c:v>
                </c:pt>
                <c:pt idx="4989">
                  <c:v>6.9282658749999992</c:v>
                </c:pt>
                <c:pt idx="4990">
                  <c:v>6.9296545833333401</c:v>
                </c:pt>
                <c:pt idx="4991">
                  <c:v>6.9310432916666702</c:v>
                </c:pt>
                <c:pt idx="4992">
                  <c:v>6.9324320000000004</c:v>
                </c:pt>
                <c:pt idx="4993">
                  <c:v>6.9338207083333394</c:v>
                </c:pt>
                <c:pt idx="4994">
                  <c:v>6.9352094166666696</c:v>
                </c:pt>
                <c:pt idx="4995">
                  <c:v>6.9365981249999997</c:v>
                </c:pt>
                <c:pt idx="4996">
                  <c:v>6.9379868333333405</c:v>
                </c:pt>
                <c:pt idx="4997">
                  <c:v>6.9393755416666707</c:v>
                </c:pt>
                <c:pt idx="4998">
                  <c:v>6.9407642500000009</c:v>
                </c:pt>
                <c:pt idx="4999">
                  <c:v>6.9421529583333399</c:v>
                </c:pt>
                <c:pt idx="5000">
                  <c:v>6.9435416666666701</c:v>
                </c:pt>
                <c:pt idx="5001">
                  <c:v>6.9449303750000002</c:v>
                </c:pt>
                <c:pt idx="5002">
                  <c:v>6.9463190833333393</c:v>
                </c:pt>
                <c:pt idx="5003">
                  <c:v>6.9477077916666694</c:v>
                </c:pt>
                <c:pt idx="5004">
                  <c:v>6.9490964999999996</c:v>
                </c:pt>
                <c:pt idx="5005">
                  <c:v>6.9504852083333404</c:v>
                </c:pt>
                <c:pt idx="5006">
                  <c:v>6.9518739166666705</c:v>
                </c:pt>
                <c:pt idx="5007">
                  <c:v>6.9532626250000007</c:v>
                </c:pt>
                <c:pt idx="5008">
                  <c:v>6.9546513333333397</c:v>
                </c:pt>
                <c:pt idx="5009">
                  <c:v>6.9560400416666699</c:v>
                </c:pt>
                <c:pt idx="5010">
                  <c:v>6.9574287500000001</c:v>
                </c:pt>
                <c:pt idx="5011">
                  <c:v>6.9588174583333409</c:v>
                </c:pt>
                <c:pt idx="5012">
                  <c:v>6.9602061666666692</c:v>
                </c:pt>
                <c:pt idx="5013">
                  <c:v>6.9615948749999994</c:v>
                </c:pt>
                <c:pt idx="5014">
                  <c:v>6.9629835833333402</c:v>
                </c:pt>
                <c:pt idx="5015">
                  <c:v>6.9643722916666704</c:v>
                </c:pt>
                <c:pt idx="5016">
                  <c:v>6.9657610000000005</c:v>
                </c:pt>
                <c:pt idx="5017">
                  <c:v>6.9671497083333396</c:v>
                </c:pt>
                <c:pt idx="5018">
                  <c:v>6.9685384166666697</c:v>
                </c:pt>
                <c:pt idx="5019">
                  <c:v>6.9699271249999999</c:v>
                </c:pt>
                <c:pt idx="5020">
                  <c:v>6.9713158333333407</c:v>
                </c:pt>
                <c:pt idx="5021">
                  <c:v>6.9727045416666709</c:v>
                </c:pt>
                <c:pt idx="5022">
                  <c:v>6.9740932499999992</c:v>
                </c:pt>
                <c:pt idx="5023">
                  <c:v>6.9754819583333401</c:v>
                </c:pt>
                <c:pt idx="5024">
                  <c:v>6.9768706666666702</c:v>
                </c:pt>
                <c:pt idx="5025">
                  <c:v>6.9782593750000004</c:v>
                </c:pt>
                <c:pt idx="5026">
                  <c:v>6.9796480833333394</c:v>
                </c:pt>
                <c:pt idx="5027">
                  <c:v>6.9810367916666696</c:v>
                </c:pt>
                <c:pt idx="5028">
                  <c:v>6.9824254999999997</c:v>
                </c:pt>
                <c:pt idx="5029">
                  <c:v>6.9838142083333405</c:v>
                </c:pt>
                <c:pt idx="5030">
                  <c:v>6.9852029166666707</c:v>
                </c:pt>
                <c:pt idx="5031">
                  <c:v>6.9865916250000009</c:v>
                </c:pt>
                <c:pt idx="5032">
                  <c:v>6.9879803333333399</c:v>
                </c:pt>
                <c:pt idx="5033">
                  <c:v>6.9893690416666701</c:v>
                </c:pt>
                <c:pt idx="5034">
                  <c:v>6.9907577500000002</c:v>
                </c:pt>
                <c:pt idx="5035">
                  <c:v>6.9921464583333393</c:v>
                </c:pt>
                <c:pt idx="5036">
                  <c:v>6.9935351666666694</c:v>
                </c:pt>
                <c:pt idx="5037">
                  <c:v>6.9949238749999996</c:v>
                </c:pt>
                <c:pt idx="5038">
                  <c:v>6.9963125833333404</c:v>
                </c:pt>
                <c:pt idx="5039">
                  <c:v>6.9977012916666705</c:v>
                </c:pt>
                <c:pt idx="5040">
                  <c:v>6.9990900000000007</c:v>
                </c:pt>
                <c:pt idx="5041">
                  <c:v>7.0004787083333397</c:v>
                </c:pt>
                <c:pt idx="5042">
                  <c:v>7.0018674166666699</c:v>
                </c:pt>
                <c:pt idx="5043">
                  <c:v>7.0032561250000001</c:v>
                </c:pt>
                <c:pt idx="5044">
                  <c:v>7.0046448333333409</c:v>
                </c:pt>
                <c:pt idx="5045">
                  <c:v>7.0060335416666693</c:v>
                </c:pt>
                <c:pt idx="5046">
                  <c:v>7.0074222499999994</c:v>
                </c:pt>
                <c:pt idx="5047">
                  <c:v>7.0088109583333402</c:v>
                </c:pt>
                <c:pt idx="5048">
                  <c:v>7.0101996666666704</c:v>
                </c:pt>
                <c:pt idx="5049">
                  <c:v>7.0115883750000005</c:v>
                </c:pt>
                <c:pt idx="5050">
                  <c:v>7.0129770833333396</c:v>
                </c:pt>
                <c:pt idx="5051">
                  <c:v>7.0143657916666697</c:v>
                </c:pt>
                <c:pt idx="5052">
                  <c:v>7.0157544999999999</c:v>
                </c:pt>
                <c:pt idx="5053">
                  <c:v>7.0171432083333407</c:v>
                </c:pt>
                <c:pt idx="5054">
                  <c:v>7.0185319166666709</c:v>
                </c:pt>
                <c:pt idx="5055">
                  <c:v>7.0199206249999992</c:v>
                </c:pt>
                <c:pt idx="5056">
                  <c:v>7.0213093333333401</c:v>
                </c:pt>
                <c:pt idx="5057">
                  <c:v>7.0226980416666702</c:v>
                </c:pt>
                <c:pt idx="5058">
                  <c:v>7.0240867500000004</c:v>
                </c:pt>
                <c:pt idx="5059">
                  <c:v>7.0254754583333394</c:v>
                </c:pt>
                <c:pt idx="5060">
                  <c:v>7.0268641666666696</c:v>
                </c:pt>
                <c:pt idx="5061">
                  <c:v>7.0282528749999997</c:v>
                </c:pt>
                <c:pt idx="5062">
                  <c:v>7.0296415833333405</c:v>
                </c:pt>
                <c:pt idx="5063">
                  <c:v>7.0310302916666707</c:v>
                </c:pt>
                <c:pt idx="5064">
                  <c:v>7.0324190000000009</c:v>
                </c:pt>
                <c:pt idx="5065">
                  <c:v>7.0338077083333399</c:v>
                </c:pt>
                <c:pt idx="5066">
                  <c:v>7.0351964166666701</c:v>
                </c:pt>
                <c:pt idx="5067">
                  <c:v>7.0365851250000002</c:v>
                </c:pt>
                <c:pt idx="5068">
                  <c:v>7.0379738333333393</c:v>
                </c:pt>
                <c:pt idx="5069">
                  <c:v>7.0393625416666694</c:v>
                </c:pt>
                <c:pt idx="5070">
                  <c:v>7.0407512499999996</c:v>
                </c:pt>
                <c:pt idx="5071">
                  <c:v>7.0421399583333404</c:v>
                </c:pt>
                <c:pt idx="5072">
                  <c:v>7.0435286666666705</c:v>
                </c:pt>
                <c:pt idx="5073">
                  <c:v>7.0449173750000007</c:v>
                </c:pt>
                <c:pt idx="5074">
                  <c:v>7.0463060833333397</c:v>
                </c:pt>
                <c:pt idx="5075">
                  <c:v>7.0476947916666699</c:v>
                </c:pt>
                <c:pt idx="5076">
                  <c:v>7.0490835000000001</c:v>
                </c:pt>
                <c:pt idx="5077">
                  <c:v>7.0504722083333409</c:v>
                </c:pt>
                <c:pt idx="5078">
                  <c:v>7.0518609166666693</c:v>
                </c:pt>
                <c:pt idx="5079">
                  <c:v>7.0532496249999994</c:v>
                </c:pt>
                <c:pt idx="5080">
                  <c:v>7.0546383333333402</c:v>
                </c:pt>
                <c:pt idx="5081">
                  <c:v>7.0560270416666704</c:v>
                </c:pt>
                <c:pt idx="5082">
                  <c:v>7.0574157500000005</c:v>
                </c:pt>
                <c:pt idx="5083">
                  <c:v>7.0588044583333396</c:v>
                </c:pt>
                <c:pt idx="5084">
                  <c:v>7.0601931666666697</c:v>
                </c:pt>
                <c:pt idx="5085">
                  <c:v>7.0615818749999999</c:v>
                </c:pt>
                <c:pt idx="5086">
                  <c:v>7.0629705833333407</c:v>
                </c:pt>
                <c:pt idx="5087">
                  <c:v>7.0643592916666709</c:v>
                </c:pt>
                <c:pt idx="5088">
                  <c:v>7.0657479999999993</c:v>
                </c:pt>
                <c:pt idx="5089">
                  <c:v>7.0671367083333401</c:v>
                </c:pt>
                <c:pt idx="5090">
                  <c:v>7.0685254166666702</c:v>
                </c:pt>
                <c:pt idx="5091">
                  <c:v>7.0699141250000004</c:v>
                </c:pt>
                <c:pt idx="5092">
                  <c:v>7.0713028333333394</c:v>
                </c:pt>
                <c:pt idx="5093">
                  <c:v>7.0726915416666696</c:v>
                </c:pt>
                <c:pt idx="5094">
                  <c:v>7.0740802499999997</c:v>
                </c:pt>
                <c:pt idx="5095">
                  <c:v>7.0754689583333406</c:v>
                </c:pt>
                <c:pt idx="5096">
                  <c:v>7.0768576666666707</c:v>
                </c:pt>
                <c:pt idx="5097">
                  <c:v>7.0782463750000009</c:v>
                </c:pt>
                <c:pt idx="5098">
                  <c:v>7.0796350833333399</c:v>
                </c:pt>
                <c:pt idx="5099">
                  <c:v>7.0810237916666701</c:v>
                </c:pt>
                <c:pt idx="5100">
                  <c:v>7.0824125000000002</c:v>
                </c:pt>
                <c:pt idx="5101">
                  <c:v>7.0838012083333393</c:v>
                </c:pt>
                <c:pt idx="5102">
                  <c:v>7.0851899166666694</c:v>
                </c:pt>
                <c:pt idx="5103">
                  <c:v>7.0865786249999996</c:v>
                </c:pt>
                <c:pt idx="5104">
                  <c:v>7.0879673333333404</c:v>
                </c:pt>
                <c:pt idx="5105">
                  <c:v>7.0893560416666705</c:v>
                </c:pt>
                <c:pt idx="5106">
                  <c:v>7.0907447500000007</c:v>
                </c:pt>
                <c:pt idx="5107">
                  <c:v>7.0921334583333397</c:v>
                </c:pt>
                <c:pt idx="5108">
                  <c:v>7.0935221666666699</c:v>
                </c:pt>
                <c:pt idx="5109">
                  <c:v>7.0949108750000001</c:v>
                </c:pt>
                <c:pt idx="5110">
                  <c:v>7.0962995833333409</c:v>
                </c:pt>
                <c:pt idx="5111">
                  <c:v>7.0976882916666693</c:v>
                </c:pt>
                <c:pt idx="5112">
                  <c:v>7.0990769999999994</c:v>
                </c:pt>
                <c:pt idx="5113">
                  <c:v>7.1004657083333402</c:v>
                </c:pt>
                <c:pt idx="5114">
                  <c:v>7.1018544166666704</c:v>
                </c:pt>
                <c:pt idx="5115">
                  <c:v>7.1032431250000005</c:v>
                </c:pt>
                <c:pt idx="5116">
                  <c:v>7.1046318333333396</c:v>
                </c:pt>
                <c:pt idx="5117">
                  <c:v>7.1060205416666697</c:v>
                </c:pt>
                <c:pt idx="5118">
                  <c:v>7.1074092499999999</c:v>
                </c:pt>
                <c:pt idx="5119">
                  <c:v>7.1087979583333407</c:v>
                </c:pt>
                <c:pt idx="5120">
                  <c:v>7.1101866666666709</c:v>
                </c:pt>
                <c:pt idx="5121">
                  <c:v>7.1115753749999993</c:v>
                </c:pt>
                <c:pt idx="5122">
                  <c:v>7.1129640833333401</c:v>
                </c:pt>
                <c:pt idx="5123">
                  <c:v>7.1143527916666702</c:v>
                </c:pt>
                <c:pt idx="5124">
                  <c:v>7.1157415000000004</c:v>
                </c:pt>
                <c:pt idx="5125">
                  <c:v>7.1171302083333394</c:v>
                </c:pt>
                <c:pt idx="5126">
                  <c:v>7.1185189166666696</c:v>
                </c:pt>
                <c:pt idx="5127">
                  <c:v>7.1199076249999997</c:v>
                </c:pt>
                <c:pt idx="5128">
                  <c:v>7.1212963333333406</c:v>
                </c:pt>
                <c:pt idx="5129">
                  <c:v>7.1226850416666707</c:v>
                </c:pt>
                <c:pt idx="5130">
                  <c:v>7.1240737500000009</c:v>
                </c:pt>
                <c:pt idx="5131">
                  <c:v>7.1254624583333399</c:v>
                </c:pt>
                <c:pt idx="5132">
                  <c:v>7.1268511666666701</c:v>
                </c:pt>
                <c:pt idx="5133">
                  <c:v>7.1282398750000002</c:v>
                </c:pt>
                <c:pt idx="5134">
                  <c:v>7.1296285833333393</c:v>
                </c:pt>
                <c:pt idx="5135">
                  <c:v>7.1310172916666694</c:v>
                </c:pt>
                <c:pt idx="5136">
                  <c:v>7.1324059999999996</c:v>
                </c:pt>
                <c:pt idx="5137">
                  <c:v>7.1337947083333404</c:v>
                </c:pt>
                <c:pt idx="5138">
                  <c:v>7.1351834166666706</c:v>
                </c:pt>
                <c:pt idx="5139">
                  <c:v>7.1365721250000007</c:v>
                </c:pt>
                <c:pt idx="5140">
                  <c:v>7.1379608333333397</c:v>
                </c:pt>
                <c:pt idx="5141">
                  <c:v>7.1393495416666699</c:v>
                </c:pt>
                <c:pt idx="5142">
                  <c:v>7.1407382500000001</c:v>
                </c:pt>
                <c:pt idx="5143">
                  <c:v>7.1421269583333409</c:v>
                </c:pt>
                <c:pt idx="5144">
                  <c:v>7.1435156666666693</c:v>
                </c:pt>
                <c:pt idx="5145">
                  <c:v>7.1449043749999994</c:v>
                </c:pt>
                <c:pt idx="5146">
                  <c:v>7.1462930833333402</c:v>
                </c:pt>
                <c:pt idx="5147">
                  <c:v>7.1476817916666704</c:v>
                </c:pt>
                <c:pt idx="5148">
                  <c:v>7.1490705000000005</c:v>
                </c:pt>
                <c:pt idx="5149">
                  <c:v>7.1504592083333396</c:v>
                </c:pt>
                <c:pt idx="5150">
                  <c:v>7.1518479166666697</c:v>
                </c:pt>
                <c:pt idx="5151">
                  <c:v>7.1532366249999999</c:v>
                </c:pt>
                <c:pt idx="5152">
                  <c:v>7.1546253333333407</c:v>
                </c:pt>
                <c:pt idx="5153">
                  <c:v>7.1560140416666709</c:v>
                </c:pt>
                <c:pt idx="5154">
                  <c:v>7.1574027499999993</c:v>
                </c:pt>
                <c:pt idx="5155">
                  <c:v>7.1587914583333401</c:v>
                </c:pt>
                <c:pt idx="5156">
                  <c:v>7.1601801666666702</c:v>
                </c:pt>
                <c:pt idx="5157">
                  <c:v>7.1615688750000004</c:v>
                </c:pt>
                <c:pt idx="5158">
                  <c:v>7.1629575833333394</c:v>
                </c:pt>
                <c:pt idx="5159">
                  <c:v>7.1643462916666696</c:v>
                </c:pt>
                <c:pt idx="5160">
                  <c:v>7.1657349999999997</c:v>
                </c:pt>
                <c:pt idx="5161">
                  <c:v>7.1671237083333406</c:v>
                </c:pt>
                <c:pt idx="5162">
                  <c:v>7.1685124166666707</c:v>
                </c:pt>
                <c:pt idx="5163">
                  <c:v>7.1699011250000009</c:v>
                </c:pt>
                <c:pt idx="5164">
                  <c:v>7.1712898333333399</c:v>
                </c:pt>
                <c:pt idx="5165">
                  <c:v>7.1726785416666701</c:v>
                </c:pt>
                <c:pt idx="5166">
                  <c:v>7.1740672500000002</c:v>
                </c:pt>
                <c:pt idx="5167">
                  <c:v>7.1754559583333393</c:v>
                </c:pt>
                <c:pt idx="5168">
                  <c:v>7.1768446666666694</c:v>
                </c:pt>
                <c:pt idx="5169">
                  <c:v>7.1782333749999996</c:v>
                </c:pt>
                <c:pt idx="5170">
                  <c:v>7.1796220833333404</c:v>
                </c:pt>
                <c:pt idx="5171">
                  <c:v>7.1810107916666706</c:v>
                </c:pt>
                <c:pt idx="5172">
                  <c:v>7.1823995000000007</c:v>
                </c:pt>
                <c:pt idx="5173">
                  <c:v>7.1837882083333398</c:v>
                </c:pt>
                <c:pt idx="5174">
                  <c:v>7.1851769166666699</c:v>
                </c:pt>
                <c:pt idx="5175">
                  <c:v>7.1865656250000001</c:v>
                </c:pt>
                <c:pt idx="5176">
                  <c:v>7.1879543333333409</c:v>
                </c:pt>
                <c:pt idx="5177">
                  <c:v>7.1893430416666693</c:v>
                </c:pt>
                <c:pt idx="5178">
                  <c:v>7.1907317499999994</c:v>
                </c:pt>
                <c:pt idx="5179">
                  <c:v>7.1921204583333402</c:v>
                </c:pt>
                <c:pt idx="5180">
                  <c:v>7.1935091666666704</c:v>
                </c:pt>
                <c:pt idx="5181">
                  <c:v>7.1948978750000006</c:v>
                </c:pt>
                <c:pt idx="5182">
                  <c:v>7.1962865833333396</c:v>
                </c:pt>
                <c:pt idx="5183">
                  <c:v>7.1976752916666698</c:v>
                </c:pt>
                <c:pt idx="5184">
                  <c:v>7.1990639999999999</c:v>
                </c:pt>
                <c:pt idx="5185">
                  <c:v>7.2004527083333407</c:v>
                </c:pt>
                <c:pt idx="5186">
                  <c:v>7.2018414166666709</c:v>
                </c:pt>
                <c:pt idx="5187">
                  <c:v>7.2032301249999993</c:v>
                </c:pt>
                <c:pt idx="5188">
                  <c:v>7.2046188333333401</c:v>
                </c:pt>
                <c:pt idx="5189">
                  <c:v>7.2060075416666702</c:v>
                </c:pt>
                <c:pt idx="5190">
                  <c:v>7.2073962500000004</c:v>
                </c:pt>
                <c:pt idx="5191">
                  <c:v>7.2087849583333394</c:v>
                </c:pt>
                <c:pt idx="5192">
                  <c:v>7.2101736666666696</c:v>
                </c:pt>
                <c:pt idx="5193">
                  <c:v>7.2115623749999997</c:v>
                </c:pt>
                <c:pt idx="5194">
                  <c:v>7.2129510833333406</c:v>
                </c:pt>
                <c:pt idx="5195">
                  <c:v>7.2143397916666707</c:v>
                </c:pt>
                <c:pt idx="5196">
                  <c:v>7.2157285000000009</c:v>
                </c:pt>
                <c:pt idx="5197">
                  <c:v>7.2171172083333399</c:v>
                </c:pt>
                <c:pt idx="5198">
                  <c:v>7.2185059166666701</c:v>
                </c:pt>
                <c:pt idx="5199">
                  <c:v>7.2198946250000002</c:v>
                </c:pt>
                <c:pt idx="5200">
                  <c:v>7.2212833333333393</c:v>
                </c:pt>
                <c:pt idx="5201">
                  <c:v>7.2226720416666694</c:v>
                </c:pt>
                <c:pt idx="5202">
                  <c:v>7.2240607499999996</c:v>
                </c:pt>
                <c:pt idx="5203">
                  <c:v>7.2254494583333404</c:v>
                </c:pt>
                <c:pt idx="5204">
                  <c:v>7.2268381666666706</c:v>
                </c:pt>
                <c:pt idx="5205">
                  <c:v>7.2282268750000007</c:v>
                </c:pt>
                <c:pt idx="5206">
                  <c:v>7.2296155833333398</c:v>
                </c:pt>
                <c:pt idx="5207">
                  <c:v>7.2310042916666699</c:v>
                </c:pt>
                <c:pt idx="5208">
                  <c:v>7.2323930000000001</c:v>
                </c:pt>
                <c:pt idx="5209">
                  <c:v>7.2337817083333409</c:v>
                </c:pt>
                <c:pt idx="5210">
                  <c:v>7.2351704166666693</c:v>
                </c:pt>
                <c:pt idx="5211">
                  <c:v>7.2365591249999994</c:v>
                </c:pt>
                <c:pt idx="5212">
                  <c:v>7.2379478333333402</c:v>
                </c:pt>
                <c:pt idx="5213">
                  <c:v>7.2393365416666704</c:v>
                </c:pt>
                <c:pt idx="5214">
                  <c:v>7.2407252500000006</c:v>
                </c:pt>
                <c:pt idx="5215">
                  <c:v>7.2421139583333396</c:v>
                </c:pt>
                <c:pt idx="5216">
                  <c:v>7.2435026666666698</c:v>
                </c:pt>
                <c:pt idx="5217">
                  <c:v>7.2448913749999999</c:v>
                </c:pt>
                <c:pt idx="5218">
                  <c:v>7.2462800833333407</c:v>
                </c:pt>
                <c:pt idx="5219">
                  <c:v>7.2476687916666709</c:v>
                </c:pt>
                <c:pt idx="5220">
                  <c:v>7.2490574999999993</c:v>
                </c:pt>
                <c:pt idx="5221">
                  <c:v>7.2504462083333401</c:v>
                </c:pt>
                <c:pt idx="5222">
                  <c:v>7.2518349166666702</c:v>
                </c:pt>
                <c:pt idx="5223">
                  <c:v>7.2532236250000004</c:v>
                </c:pt>
                <c:pt idx="5224">
                  <c:v>7.2546123333333394</c:v>
                </c:pt>
                <c:pt idx="5225">
                  <c:v>7.2560010416666696</c:v>
                </c:pt>
                <c:pt idx="5226">
                  <c:v>7.2573897499999998</c:v>
                </c:pt>
                <c:pt idx="5227">
                  <c:v>7.2587784583333406</c:v>
                </c:pt>
                <c:pt idx="5228">
                  <c:v>7.2601671666666707</c:v>
                </c:pt>
                <c:pt idx="5229">
                  <c:v>7.2615558750000009</c:v>
                </c:pt>
                <c:pt idx="5230">
                  <c:v>7.2629445833333399</c:v>
                </c:pt>
                <c:pt idx="5231">
                  <c:v>7.2643332916666701</c:v>
                </c:pt>
                <c:pt idx="5232">
                  <c:v>7.2657220000000002</c:v>
                </c:pt>
                <c:pt idx="5233">
                  <c:v>7.2671107083333393</c:v>
                </c:pt>
                <c:pt idx="5234">
                  <c:v>7.2684994166666694</c:v>
                </c:pt>
                <c:pt idx="5235">
                  <c:v>7.2698881249999996</c:v>
                </c:pt>
                <c:pt idx="5236">
                  <c:v>7.2712768333333404</c:v>
                </c:pt>
                <c:pt idx="5237">
                  <c:v>7.2726655416666706</c:v>
                </c:pt>
                <c:pt idx="5238">
                  <c:v>7.2740542500000007</c:v>
                </c:pt>
                <c:pt idx="5239">
                  <c:v>7.2754429583333398</c:v>
                </c:pt>
                <c:pt idx="5240">
                  <c:v>7.2768316666666699</c:v>
                </c:pt>
                <c:pt idx="5241">
                  <c:v>7.2782203750000001</c:v>
                </c:pt>
                <c:pt idx="5242">
                  <c:v>7.2796090833333409</c:v>
                </c:pt>
                <c:pt idx="5243">
                  <c:v>7.2809977916666693</c:v>
                </c:pt>
                <c:pt idx="5244">
                  <c:v>7.2823864999999994</c:v>
                </c:pt>
                <c:pt idx="5245">
                  <c:v>7.2837752083333402</c:v>
                </c:pt>
                <c:pt idx="5246">
                  <c:v>7.2851639166666704</c:v>
                </c:pt>
                <c:pt idx="5247">
                  <c:v>7.2865526250000006</c:v>
                </c:pt>
                <c:pt idx="5248">
                  <c:v>7.2879413333333396</c:v>
                </c:pt>
                <c:pt idx="5249">
                  <c:v>7.2893300416666698</c:v>
                </c:pt>
                <c:pt idx="5250">
                  <c:v>7.2907187499999999</c:v>
                </c:pt>
                <c:pt idx="5251">
                  <c:v>7.2921074583333407</c:v>
                </c:pt>
                <c:pt idx="5252">
                  <c:v>7.2934961666666709</c:v>
                </c:pt>
                <c:pt idx="5253">
                  <c:v>7.2948848749999993</c:v>
                </c:pt>
                <c:pt idx="5254">
                  <c:v>7.2962735833333401</c:v>
                </c:pt>
                <c:pt idx="5255">
                  <c:v>7.2976622916666702</c:v>
                </c:pt>
                <c:pt idx="5256">
                  <c:v>7.2990510000000004</c:v>
                </c:pt>
                <c:pt idx="5257">
                  <c:v>7.3004397083333394</c:v>
                </c:pt>
                <c:pt idx="5258">
                  <c:v>7.3018284166666696</c:v>
                </c:pt>
                <c:pt idx="5259">
                  <c:v>7.3032171249999998</c:v>
                </c:pt>
                <c:pt idx="5260">
                  <c:v>7.3046058333333406</c:v>
                </c:pt>
                <c:pt idx="5261">
                  <c:v>7.3059945416666707</c:v>
                </c:pt>
                <c:pt idx="5262">
                  <c:v>7.3073832500000009</c:v>
                </c:pt>
                <c:pt idx="5263">
                  <c:v>7.3087719583333399</c:v>
                </c:pt>
                <c:pt idx="5264">
                  <c:v>7.3101606666666701</c:v>
                </c:pt>
                <c:pt idx="5265">
                  <c:v>7.3115493750000002</c:v>
                </c:pt>
                <c:pt idx="5266">
                  <c:v>7.3129380833333393</c:v>
                </c:pt>
                <c:pt idx="5267">
                  <c:v>7.3143267916666694</c:v>
                </c:pt>
                <c:pt idx="5268">
                  <c:v>7.3157154999999996</c:v>
                </c:pt>
                <c:pt idx="5269">
                  <c:v>7.3171042083333404</c:v>
                </c:pt>
                <c:pt idx="5270">
                  <c:v>7.3184929166666706</c:v>
                </c:pt>
                <c:pt idx="5271">
                  <c:v>7.3198816250000007</c:v>
                </c:pt>
                <c:pt idx="5272">
                  <c:v>7.3212703333333398</c:v>
                </c:pt>
                <c:pt idx="5273">
                  <c:v>7.3226590416666699</c:v>
                </c:pt>
                <c:pt idx="5274">
                  <c:v>7.3240477500000001</c:v>
                </c:pt>
                <c:pt idx="5275">
                  <c:v>7.3254364583333409</c:v>
                </c:pt>
                <c:pt idx="5276">
                  <c:v>7.3268251666666693</c:v>
                </c:pt>
                <c:pt idx="5277">
                  <c:v>7.3282138749999994</c:v>
                </c:pt>
                <c:pt idx="5278">
                  <c:v>7.3296025833333402</c:v>
                </c:pt>
                <c:pt idx="5279">
                  <c:v>7.3309912916666704</c:v>
                </c:pt>
                <c:pt idx="5280">
                  <c:v>7.3323800000000006</c:v>
                </c:pt>
                <c:pt idx="5281">
                  <c:v>7.3337687083333396</c:v>
                </c:pt>
                <c:pt idx="5282">
                  <c:v>7.3351574166666698</c:v>
                </c:pt>
                <c:pt idx="5283">
                  <c:v>7.3365461249999999</c:v>
                </c:pt>
                <c:pt idx="5284">
                  <c:v>7.3379348333333407</c:v>
                </c:pt>
                <c:pt idx="5285">
                  <c:v>7.3393235416666709</c:v>
                </c:pt>
                <c:pt idx="5286">
                  <c:v>7.3407122499999993</c:v>
                </c:pt>
                <c:pt idx="5287">
                  <c:v>7.3421009583333401</c:v>
                </c:pt>
                <c:pt idx="5288">
                  <c:v>7.3434896666666702</c:v>
                </c:pt>
                <c:pt idx="5289">
                  <c:v>7.3448783750000004</c:v>
                </c:pt>
                <c:pt idx="5290">
                  <c:v>7.3462670833333394</c:v>
                </c:pt>
                <c:pt idx="5291">
                  <c:v>7.3476557916666696</c:v>
                </c:pt>
                <c:pt idx="5292">
                  <c:v>7.3490444999999998</c:v>
                </c:pt>
                <c:pt idx="5293">
                  <c:v>7.3504332083333406</c:v>
                </c:pt>
                <c:pt idx="5294">
                  <c:v>7.3518219166666707</c:v>
                </c:pt>
                <c:pt idx="5295">
                  <c:v>7.3532106250000009</c:v>
                </c:pt>
                <c:pt idx="5296">
                  <c:v>7.3545993333333399</c:v>
                </c:pt>
                <c:pt idx="5297">
                  <c:v>7.3559880416666701</c:v>
                </c:pt>
                <c:pt idx="5298">
                  <c:v>7.3573767500000002</c:v>
                </c:pt>
                <c:pt idx="5299">
                  <c:v>7.3587654583333393</c:v>
                </c:pt>
                <c:pt idx="5300">
                  <c:v>7.3601541666666694</c:v>
                </c:pt>
                <c:pt idx="5301">
                  <c:v>7.3615428749999996</c:v>
                </c:pt>
                <c:pt idx="5302">
                  <c:v>7.3629315833333404</c:v>
                </c:pt>
                <c:pt idx="5303">
                  <c:v>7.3643202916666706</c:v>
                </c:pt>
                <c:pt idx="5304">
                  <c:v>7.3657090000000007</c:v>
                </c:pt>
                <c:pt idx="5305">
                  <c:v>7.3670977083333398</c:v>
                </c:pt>
                <c:pt idx="5306">
                  <c:v>7.3684864166666699</c:v>
                </c:pt>
                <c:pt idx="5307">
                  <c:v>7.3698751250000001</c:v>
                </c:pt>
                <c:pt idx="5308">
                  <c:v>7.3712638333333409</c:v>
                </c:pt>
                <c:pt idx="5309">
                  <c:v>7.3726525416666693</c:v>
                </c:pt>
                <c:pt idx="5310">
                  <c:v>7.3740412499999994</c:v>
                </c:pt>
                <c:pt idx="5311">
                  <c:v>7.3754299583333403</c:v>
                </c:pt>
                <c:pt idx="5312">
                  <c:v>7.3768186666666704</c:v>
                </c:pt>
                <c:pt idx="5313">
                  <c:v>7.3782073750000006</c:v>
                </c:pt>
                <c:pt idx="5314">
                  <c:v>7.3795960833333396</c:v>
                </c:pt>
                <c:pt idx="5315">
                  <c:v>7.3809847916666698</c:v>
                </c:pt>
                <c:pt idx="5316">
                  <c:v>7.3823734999999999</c:v>
                </c:pt>
                <c:pt idx="5317">
                  <c:v>7.3837622083333407</c:v>
                </c:pt>
                <c:pt idx="5318">
                  <c:v>7.3851509166666709</c:v>
                </c:pt>
                <c:pt idx="5319">
                  <c:v>7.3865396249999993</c:v>
                </c:pt>
                <c:pt idx="5320">
                  <c:v>7.3879283333333401</c:v>
                </c:pt>
                <c:pt idx="5321">
                  <c:v>7.3893170416666702</c:v>
                </c:pt>
                <c:pt idx="5322">
                  <c:v>7.3907057500000004</c:v>
                </c:pt>
                <c:pt idx="5323">
                  <c:v>7.3920944583333394</c:v>
                </c:pt>
                <c:pt idx="5324">
                  <c:v>7.3934831666666696</c:v>
                </c:pt>
                <c:pt idx="5325">
                  <c:v>7.3948718749999998</c:v>
                </c:pt>
                <c:pt idx="5326">
                  <c:v>7.3962605833333406</c:v>
                </c:pt>
                <c:pt idx="5327">
                  <c:v>7.3976492916666707</c:v>
                </c:pt>
                <c:pt idx="5328">
                  <c:v>7.3990380000000009</c:v>
                </c:pt>
                <c:pt idx="5329">
                  <c:v>7.4004267083333399</c:v>
                </c:pt>
                <c:pt idx="5330">
                  <c:v>7.4018154166666701</c:v>
                </c:pt>
                <c:pt idx="5331">
                  <c:v>7.4032041250000002</c:v>
                </c:pt>
                <c:pt idx="5332">
                  <c:v>7.4045928333333393</c:v>
                </c:pt>
                <c:pt idx="5333">
                  <c:v>7.4059815416666694</c:v>
                </c:pt>
                <c:pt idx="5334">
                  <c:v>7.4073702499999996</c:v>
                </c:pt>
                <c:pt idx="5335">
                  <c:v>7.4087589583333404</c:v>
                </c:pt>
                <c:pt idx="5336">
                  <c:v>7.4101476666666706</c:v>
                </c:pt>
                <c:pt idx="5337">
                  <c:v>7.4115363750000007</c:v>
                </c:pt>
                <c:pt idx="5338">
                  <c:v>7.4129250833333398</c:v>
                </c:pt>
                <c:pt idx="5339">
                  <c:v>7.4143137916666699</c:v>
                </c:pt>
                <c:pt idx="5340">
                  <c:v>7.4157025000000001</c:v>
                </c:pt>
                <c:pt idx="5341">
                  <c:v>7.4170912083333409</c:v>
                </c:pt>
                <c:pt idx="5342">
                  <c:v>7.4184799166666693</c:v>
                </c:pt>
                <c:pt idx="5343">
                  <c:v>7.4198686249999994</c:v>
                </c:pt>
                <c:pt idx="5344">
                  <c:v>7.4212573333333403</c:v>
                </c:pt>
                <c:pt idx="5345">
                  <c:v>7.4226460416666704</c:v>
                </c:pt>
                <c:pt idx="5346">
                  <c:v>7.4240347500000006</c:v>
                </c:pt>
                <c:pt idx="5347">
                  <c:v>7.4254234583333396</c:v>
                </c:pt>
                <c:pt idx="5348">
                  <c:v>7.4268121666666698</c:v>
                </c:pt>
                <c:pt idx="5349">
                  <c:v>7.4282008749999999</c:v>
                </c:pt>
                <c:pt idx="5350">
                  <c:v>7.4295895833333407</c:v>
                </c:pt>
                <c:pt idx="5351">
                  <c:v>7.4309782916666709</c:v>
                </c:pt>
                <c:pt idx="5352">
                  <c:v>7.4323669999999993</c:v>
                </c:pt>
                <c:pt idx="5353">
                  <c:v>7.4337557083333401</c:v>
                </c:pt>
                <c:pt idx="5354">
                  <c:v>7.4351444166666703</c:v>
                </c:pt>
                <c:pt idx="5355">
                  <c:v>7.4365331250000004</c:v>
                </c:pt>
                <c:pt idx="5356">
                  <c:v>7.4379218333333394</c:v>
                </c:pt>
                <c:pt idx="5357">
                  <c:v>7.4393105416666696</c:v>
                </c:pt>
                <c:pt idx="5358">
                  <c:v>7.4406992499999998</c:v>
                </c:pt>
                <c:pt idx="5359">
                  <c:v>7.4420879583333406</c:v>
                </c:pt>
                <c:pt idx="5360">
                  <c:v>7.4434766666666707</c:v>
                </c:pt>
                <c:pt idx="5361">
                  <c:v>7.4448653750000009</c:v>
                </c:pt>
                <c:pt idx="5362">
                  <c:v>7.4462540833333399</c:v>
                </c:pt>
                <c:pt idx="5363">
                  <c:v>7.4476427916666701</c:v>
                </c:pt>
                <c:pt idx="5364">
                  <c:v>7.4490315000000002</c:v>
                </c:pt>
                <c:pt idx="5365">
                  <c:v>7.4504202083333393</c:v>
                </c:pt>
                <c:pt idx="5366">
                  <c:v>7.4518089166666694</c:v>
                </c:pt>
                <c:pt idx="5367">
                  <c:v>7.4531976249999996</c:v>
                </c:pt>
                <c:pt idx="5368">
                  <c:v>7.4545863333333404</c:v>
                </c:pt>
                <c:pt idx="5369">
                  <c:v>7.4559750416666706</c:v>
                </c:pt>
                <c:pt idx="5370">
                  <c:v>7.4573637500000007</c:v>
                </c:pt>
                <c:pt idx="5371">
                  <c:v>7.4587524583333398</c:v>
                </c:pt>
                <c:pt idx="5372">
                  <c:v>7.4601411666666699</c:v>
                </c:pt>
                <c:pt idx="5373">
                  <c:v>7.4615298750000001</c:v>
                </c:pt>
                <c:pt idx="5374">
                  <c:v>7.4629185833333409</c:v>
                </c:pt>
                <c:pt idx="5375">
                  <c:v>7.4643072916666693</c:v>
                </c:pt>
                <c:pt idx="5376">
                  <c:v>7.4656959999999994</c:v>
                </c:pt>
                <c:pt idx="5377">
                  <c:v>7.4670847083333403</c:v>
                </c:pt>
                <c:pt idx="5378">
                  <c:v>7.4684734166666704</c:v>
                </c:pt>
                <c:pt idx="5379">
                  <c:v>7.4698621250000006</c:v>
                </c:pt>
                <c:pt idx="5380">
                  <c:v>7.4712508333333396</c:v>
                </c:pt>
                <c:pt idx="5381">
                  <c:v>7.4726395416666698</c:v>
                </c:pt>
                <c:pt idx="5382">
                  <c:v>7.4740282499999999</c:v>
                </c:pt>
                <c:pt idx="5383">
                  <c:v>7.4754169583333407</c:v>
                </c:pt>
                <c:pt idx="5384">
                  <c:v>7.4768056666666709</c:v>
                </c:pt>
                <c:pt idx="5385">
                  <c:v>7.4781943749999993</c:v>
                </c:pt>
                <c:pt idx="5386">
                  <c:v>7.4795830833333401</c:v>
                </c:pt>
                <c:pt idx="5387">
                  <c:v>7.4809717916666703</c:v>
                </c:pt>
                <c:pt idx="5388">
                  <c:v>7.4823605000000004</c:v>
                </c:pt>
                <c:pt idx="5389">
                  <c:v>7.4837492083333395</c:v>
                </c:pt>
                <c:pt idx="5390">
                  <c:v>7.4851379166666696</c:v>
                </c:pt>
                <c:pt idx="5391">
                  <c:v>7.4865266249999998</c:v>
                </c:pt>
                <c:pt idx="5392">
                  <c:v>7.4879153333333406</c:v>
                </c:pt>
                <c:pt idx="5393">
                  <c:v>7.4893040416666707</c:v>
                </c:pt>
                <c:pt idx="5394">
                  <c:v>7.4906927500000009</c:v>
                </c:pt>
                <c:pt idx="5395">
                  <c:v>7.4920814583333399</c:v>
                </c:pt>
                <c:pt idx="5396">
                  <c:v>7.4934701666666701</c:v>
                </c:pt>
                <c:pt idx="5397">
                  <c:v>7.4948588750000003</c:v>
                </c:pt>
                <c:pt idx="5398">
                  <c:v>7.4962475833333393</c:v>
                </c:pt>
                <c:pt idx="5399">
                  <c:v>7.4976362916666695</c:v>
                </c:pt>
                <c:pt idx="5400">
                  <c:v>7.4990249999999996</c:v>
                </c:pt>
                <c:pt idx="5401">
                  <c:v>7.5004137083333404</c:v>
                </c:pt>
                <c:pt idx="5402">
                  <c:v>7.5018024166666706</c:v>
                </c:pt>
                <c:pt idx="5403">
                  <c:v>7.5031911250000007</c:v>
                </c:pt>
                <c:pt idx="5404">
                  <c:v>7.5045798333333398</c:v>
                </c:pt>
                <c:pt idx="5405">
                  <c:v>7.5059685416666699</c:v>
                </c:pt>
                <c:pt idx="5406">
                  <c:v>7.5073572500000001</c:v>
                </c:pt>
                <c:pt idx="5407">
                  <c:v>7.5087459583333409</c:v>
                </c:pt>
                <c:pt idx="5408">
                  <c:v>7.5101346666666693</c:v>
                </c:pt>
                <c:pt idx="5409">
                  <c:v>7.5115233749999994</c:v>
                </c:pt>
                <c:pt idx="5410">
                  <c:v>7.5129120833333403</c:v>
                </c:pt>
                <c:pt idx="5411">
                  <c:v>7.5143007916666704</c:v>
                </c:pt>
                <c:pt idx="5412">
                  <c:v>7.5156895000000006</c:v>
                </c:pt>
                <c:pt idx="5413">
                  <c:v>7.5170782083333396</c:v>
                </c:pt>
                <c:pt idx="5414">
                  <c:v>7.5184669166666698</c:v>
                </c:pt>
                <c:pt idx="5415">
                  <c:v>7.5198556249999999</c:v>
                </c:pt>
                <c:pt idx="5416">
                  <c:v>7.5212443333333407</c:v>
                </c:pt>
                <c:pt idx="5417">
                  <c:v>7.5226330416666709</c:v>
                </c:pt>
                <c:pt idx="5418">
                  <c:v>7.5240217499999993</c:v>
                </c:pt>
                <c:pt idx="5419">
                  <c:v>7.5254104583333401</c:v>
                </c:pt>
                <c:pt idx="5420">
                  <c:v>7.5267991666666703</c:v>
                </c:pt>
                <c:pt idx="5421">
                  <c:v>7.5281878750000004</c:v>
                </c:pt>
                <c:pt idx="5422">
                  <c:v>7.5295765833333395</c:v>
                </c:pt>
                <c:pt idx="5423">
                  <c:v>7.5309652916666696</c:v>
                </c:pt>
                <c:pt idx="5424">
                  <c:v>7.5323539999999998</c:v>
                </c:pt>
                <c:pt idx="5425">
                  <c:v>7.5337427083333406</c:v>
                </c:pt>
                <c:pt idx="5426">
                  <c:v>7.5351314166666707</c:v>
                </c:pt>
                <c:pt idx="5427">
                  <c:v>7.5365201250000009</c:v>
                </c:pt>
                <c:pt idx="5428">
                  <c:v>7.5379088333333399</c:v>
                </c:pt>
                <c:pt idx="5429">
                  <c:v>7.5392975416666701</c:v>
                </c:pt>
                <c:pt idx="5430">
                  <c:v>7.5406862500000003</c:v>
                </c:pt>
                <c:pt idx="5431">
                  <c:v>7.5420749583333393</c:v>
                </c:pt>
                <c:pt idx="5432">
                  <c:v>7.5434636666666695</c:v>
                </c:pt>
                <c:pt idx="5433">
                  <c:v>7.5448523749999996</c:v>
                </c:pt>
                <c:pt idx="5434">
                  <c:v>7.5462410833333404</c:v>
                </c:pt>
                <c:pt idx="5435">
                  <c:v>7.5476297916666706</c:v>
                </c:pt>
                <c:pt idx="5436">
                  <c:v>7.5490185000000007</c:v>
                </c:pt>
                <c:pt idx="5437">
                  <c:v>7.5504072083333398</c:v>
                </c:pt>
                <c:pt idx="5438">
                  <c:v>7.5517959166666699</c:v>
                </c:pt>
                <c:pt idx="5439">
                  <c:v>7.5531846250000001</c:v>
                </c:pt>
                <c:pt idx="5440">
                  <c:v>7.5545733333333409</c:v>
                </c:pt>
                <c:pt idx="5441">
                  <c:v>7.5559620416666693</c:v>
                </c:pt>
                <c:pt idx="5442">
                  <c:v>7.5573507499999995</c:v>
                </c:pt>
                <c:pt idx="5443">
                  <c:v>7.5587394583333403</c:v>
                </c:pt>
                <c:pt idx="5444">
                  <c:v>7.5601281666666704</c:v>
                </c:pt>
                <c:pt idx="5445">
                  <c:v>7.5615168750000006</c:v>
                </c:pt>
                <c:pt idx="5446">
                  <c:v>7.5629055833333396</c:v>
                </c:pt>
                <c:pt idx="5447">
                  <c:v>7.5642942916666698</c:v>
                </c:pt>
                <c:pt idx="5448">
                  <c:v>7.5656829999999999</c:v>
                </c:pt>
                <c:pt idx="5449">
                  <c:v>7.5670717083333408</c:v>
                </c:pt>
                <c:pt idx="5450">
                  <c:v>7.5684604166666709</c:v>
                </c:pt>
                <c:pt idx="5451">
                  <c:v>7.5698491249999993</c:v>
                </c:pt>
                <c:pt idx="5452">
                  <c:v>7.5712378333333401</c:v>
                </c:pt>
                <c:pt idx="5453">
                  <c:v>7.5726265416666703</c:v>
                </c:pt>
                <c:pt idx="5454">
                  <c:v>7.5740152500000004</c:v>
                </c:pt>
                <c:pt idx="5455">
                  <c:v>7.5754039583333395</c:v>
                </c:pt>
                <c:pt idx="5456">
                  <c:v>7.5767926666666696</c:v>
                </c:pt>
                <c:pt idx="5457">
                  <c:v>7.5781813749999998</c:v>
                </c:pt>
                <c:pt idx="5458">
                  <c:v>7.5795700833333406</c:v>
                </c:pt>
                <c:pt idx="5459">
                  <c:v>7.5809587916666707</c:v>
                </c:pt>
                <c:pt idx="5460">
                  <c:v>7.5823475000000009</c:v>
                </c:pt>
                <c:pt idx="5461">
                  <c:v>7.5837362083333399</c:v>
                </c:pt>
                <c:pt idx="5462">
                  <c:v>7.5851249166666701</c:v>
                </c:pt>
                <c:pt idx="5463">
                  <c:v>7.5865136250000003</c:v>
                </c:pt>
                <c:pt idx="5464">
                  <c:v>7.5879023333333393</c:v>
                </c:pt>
                <c:pt idx="5465">
                  <c:v>7.5892910416666695</c:v>
                </c:pt>
                <c:pt idx="5466">
                  <c:v>7.5906797499999996</c:v>
                </c:pt>
                <c:pt idx="5467">
                  <c:v>7.5920684583333404</c:v>
                </c:pt>
                <c:pt idx="5468">
                  <c:v>7.5934571666666706</c:v>
                </c:pt>
                <c:pt idx="5469">
                  <c:v>7.5948458750000007</c:v>
                </c:pt>
                <c:pt idx="5470">
                  <c:v>7.5962345833333398</c:v>
                </c:pt>
                <c:pt idx="5471">
                  <c:v>7.5976232916666699</c:v>
                </c:pt>
                <c:pt idx="5472">
                  <c:v>7.5990120000000001</c:v>
                </c:pt>
                <c:pt idx="5473">
                  <c:v>7.6004007083333409</c:v>
                </c:pt>
                <c:pt idx="5474">
                  <c:v>7.6017894166666693</c:v>
                </c:pt>
                <c:pt idx="5475">
                  <c:v>7.6031781249999995</c:v>
                </c:pt>
                <c:pt idx="5476">
                  <c:v>7.6045668333333403</c:v>
                </c:pt>
                <c:pt idx="5477">
                  <c:v>7.6059555416666704</c:v>
                </c:pt>
                <c:pt idx="5478">
                  <c:v>7.6073442500000006</c:v>
                </c:pt>
                <c:pt idx="5479">
                  <c:v>7.6087329583333396</c:v>
                </c:pt>
                <c:pt idx="5480">
                  <c:v>7.6101216666666698</c:v>
                </c:pt>
                <c:pt idx="5481">
                  <c:v>7.6115103749999999</c:v>
                </c:pt>
                <c:pt idx="5482">
                  <c:v>7.6128990833333408</c:v>
                </c:pt>
                <c:pt idx="5483">
                  <c:v>7.6142877916666709</c:v>
                </c:pt>
                <c:pt idx="5484">
                  <c:v>7.6156764999999993</c:v>
                </c:pt>
                <c:pt idx="5485">
                  <c:v>7.6170652083333401</c:v>
                </c:pt>
                <c:pt idx="5486">
                  <c:v>7.6184539166666703</c:v>
                </c:pt>
                <c:pt idx="5487">
                  <c:v>7.6198426250000004</c:v>
                </c:pt>
                <c:pt idx="5488">
                  <c:v>7.6212313333333395</c:v>
                </c:pt>
                <c:pt idx="5489">
                  <c:v>7.6226200416666696</c:v>
                </c:pt>
                <c:pt idx="5490">
                  <c:v>7.6240087499999998</c:v>
                </c:pt>
                <c:pt idx="5491">
                  <c:v>7.6253974583333406</c:v>
                </c:pt>
                <c:pt idx="5492">
                  <c:v>7.6267861666666708</c:v>
                </c:pt>
                <c:pt idx="5493">
                  <c:v>7.6281748750000009</c:v>
                </c:pt>
                <c:pt idx="5494">
                  <c:v>7.6295635833333399</c:v>
                </c:pt>
                <c:pt idx="5495">
                  <c:v>7.6309522916666701</c:v>
                </c:pt>
                <c:pt idx="5496">
                  <c:v>7.6323410000000003</c:v>
                </c:pt>
                <c:pt idx="5497">
                  <c:v>7.6337297083333393</c:v>
                </c:pt>
                <c:pt idx="5498">
                  <c:v>7.6351184166666695</c:v>
                </c:pt>
                <c:pt idx="5499">
                  <c:v>7.6365071249999996</c:v>
                </c:pt>
                <c:pt idx="5500">
                  <c:v>7.6378958333333404</c:v>
                </c:pt>
                <c:pt idx="5501">
                  <c:v>7.6392845416666706</c:v>
                </c:pt>
                <c:pt idx="5502">
                  <c:v>7.6406732500000007</c:v>
                </c:pt>
                <c:pt idx="5503">
                  <c:v>7.6420619583333398</c:v>
                </c:pt>
                <c:pt idx="5504">
                  <c:v>7.6434506666666699</c:v>
                </c:pt>
                <c:pt idx="5505">
                  <c:v>7.6448393750000001</c:v>
                </c:pt>
                <c:pt idx="5506">
                  <c:v>7.6462280833333409</c:v>
                </c:pt>
                <c:pt idx="5507">
                  <c:v>7.6476167916666693</c:v>
                </c:pt>
                <c:pt idx="5508">
                  <c:v>7.6490054999999995</c:v>
                </c:pt>
                <c:pt idx="5509">
                  <c:v>7.6503942083333403</c:v>
                </c:pt>
                <c:pt idx="5510">
                  <c:v>7.6517829166666704</c:v>
                </c:pt>
                <c:pt idx="5511">
                  <c:v>7.6531716250000006</c:v>
                </c:pt>
                <c:pt idx="5512">
                  <c:v>7.6545603333333396</c:v>
                </c:pt>
                <c:pt idx="5513">
                  <c:v>7.6559490416666698</c:v>
                </c:pt>
                <c:pt idx="5514">
                  <c:v>7.6573377499999999</c:v>
                </c:pt>
                <c:pt idx="5515">
                  <c:v>7.6587264583333408</c:v>
                </c:pt>
                <c:pt idx="5516">
                  <c:v>7.6601151666666709</c:v>
                </c:pt>
                <c:pt idx="5517">
                  <c:v>7.6615038749999993</c:v>
                </c:pt>
                <c:pt idx="5518">
                  <c:v>7.6628925833333401</c:v>
                </c:pt>
                <c:pt idx="5519">
                  <c:v>7.6642812916666703</c:v>
                </c:pt>
                <c:pt idx="5520">
                  <c:v>7.6656700000000004</c:v>
                </c:pt>
                <c:pt idx="5521">
                  <c:v>7.6670587083333395</c:v>
                </c:pt>
                <c:pt idx="5522">
                  <c:v>7.6684474166666696</c:v>
                </c:pt>
                <c:pt idx="5523">
                  <c:v>7.6698361249999998</c:v>
                </c:pt>
                <c:pt idx="5524">
                  <c:v>7.6712248333333406</c:v>
                </c:pt>
                <c:pt idx="5525">
                  <c:v>7.6726135416666708</c:v>
                </c:pt>
                <c:pt idx="5526">
                  <c:v>7.6740022500000009</c:v>
                </c:pt>
                <c:pt idx="5527">
                  <c:v>7.67539095833334</c:v>
                </c:pt>
                <c:pt idx="5528">
                  <c:v>7.6767796666666701</c:v>
                </c:pt>
                <c:pt idx="5529">
                  <c:v>7.6781683750000003</c:v>
                </c:pt>
                <c:pt idx="5530">
                  <c:v>7.6795570833333393</c:v>
                </c:pt>
                <c:pt idx="5531">
                  <c:v>7.6809457916666695</c:v>
                </c:pt>
                <c:pt idx="5532">
                  <c:v>7.6823344999999996</c:v>
                </c:pt>
                <c:pt idx="5533">
                  <c:v>7.6837232083333404</c:v>
                </c:pt>
                <c:pt idx="5534">
                  <c:v>7.6851119166666706</c:v>
                </c:pt>
                <c:pt idx="5535">
                  <c:v>7.6865006250000008</c:v>
                </c:pt>
                <c:pt idx="5536">
                  <c:v>7.6878893333333398</c:v>
                </c:pt>
                <c:pt idx="5537">
                  <c:v>7.6892780416666699</c:v>
                </c:pt>
                <c:pt idx="5538">
                  <c:v>7.6906667500000001</c:v>
                </c:pt>
                <c:pt idx="5539">
                  <c:v>7.6920554583333409</c:v>
                </c:pt>
                <c:pt idx="5540">
                  <c:v>7.6934441666666693</c:v>
                </c:pt>
                <c:pt idx="5541">
                  <c:v>7.6948328749999995</c:v>
                </c:pt>
                <c:pt idx="5542">
                  <c:v>7.6962215833333403</c:v>
                </c:pt>
                <c:pt idx="5543">
                  <c:v>7.6976102916666704</c:v>
                </c:pt>
                <c:pt idx="5544">
                  <c:v>7.6989990000000006</c:v>
                </c:pt>
                <c:pt idx="5545">
                  <c:v>7.7003877083333396</c:v>
                </c:pt>
                <c:pt idx="5546">
                  <c:v>7.7017764166666698</c:v>
                </c:pt>
                <c:pt idx="5547">
                  <c:v>7.7031651249999999</c:v>
                </c:pt>
                <c:pt idx="5548">
                  <c:v>7.7045538333333408</c:v>
                </c:pt>
                <c:pt idx="5549">
                  <c:v>7.7059425416666709</c:v>
                </c:pt>
                <c:pt idx="5550">
                  <c:v>7.7073312499999993</c:v>
                </c:pt>
                <c:pt idx="5551">
                  <c:v>7.7087199583333401</c:v>
                </c:pt>
                <c:pt idx="5552">
                  <c:v>7.7101086666666703</c:v>
                </c:pt>
                <c:pt idx="5553">
                  <c:v>7.7114973750000004</c:v>
                </c:pt>
                <c:pt idx="5554">
                  <c:v>7.7128860833333395</c:v>
                </c:pt>
                <c:pt idx="5555">
                  <c:v>7.7142747916666696</c:v>
                </c:pt>
                <c:pt idx="5556">
                  <c:v>7.7156634999999998</c:v>
                </c:pt>
                <c:pt idx="5557">
                  <c:v>7.7170522083333406</c:v>
                </c:pt>
                <c:pt idx="5558">
                  <c:v>7.7184409166666708</c:v>
                </c:pt>
                <c:pt idx="5559">
                  <c:v>7.7198296250000009</c:v>
                </c:pt>
                <c:pt idx="5560">
                  <c:v>7.72121833333334</c:v>
                </c:pt>
                <c:pt idx="5561">
                  <c:v>7.7226070416666701</c:v>
                </c:pt>
                <c:pt idx="5562">
                  <c:v>7.7239957500000003</c:v>
                </c:pt>
                <c:pt idx="5563">
                  <c:v>7.7253844583333393</c:v>
                </c:pt>
                <c:pt idx="5564">
                  <c:v>7.7267731666666695</c:v>
                </c:pt>
                <c:pt idx="5565">
                  <c:v>7.7281618749999996</c:v>
                </c:pt>
                <c:pt idx="5566">
                  <c:v>7.7295505833333404</c:v>
                </c:pt>
                <c:pt idx="5567">
                  <c:v>7.7309392916666706</c:v>
                </c:pt>
                <c:pt idx="5568">
                  <c:v>7.7323280000000008</c:v>
                </c:pt>
                <c:pt idx="5569">
                  <c:v>7.7337167083333398</c:v>
                </c:pt>
                <c:pt idx="5570">
                  <c:v>7.73510541666667</c:v>
                </c:pt>
                <c:pt idx="5571">
                  <c:v>7.7364941250000001</c:v>
                </c:pt>
                <c:pt idx="5572">
                  <c:v>7.7378828333333409</c:v>
                </c:pt>
                <c:pt idx="5573">
                  <c:v>7.7392715416666693</c:v>
                </c:pt>
                <c:pt idx="5574">
                  <c:v>7.7406602499999995</c:v>
                </c:pt>
                <c:pt idx="5575">
                  <c:v>7.7420489583333403</c:v>
                </c:pt>
                <c:pt idx="5576">
                  <c:v>7.7434376666666704</c:v>
                </c:pt>
                <c:pt idx="5577">
                  <c:v>7.7448263750000006</c:v>
                </c:pt>
                <c:pt idx="5578">
                  <c:v>7.7462150833333396</c:v>
                </c:pt>
                <c:pt idx="5579">
                  <c:v>7.7476037916666698</c:v>
                </c:pt>
                <c:pt idx="5580">
                  <c:v>7.7489924999999999</c:v>
                </c:pt>
                <c:pt idx="5581">
                  <c:v>7.7503812083333408</c:v>
                </c:pt>
                <c:pt idx="5582">
                  <c:v>7.7517699166666709</c:v>
                </c:pt>
                <c:pt idx="5583">
                  <c:v>7.7531586249999993</c:v>
                </c:pt>
                <c:pt idx="5584">
                  <c:v>7.7545473333333401</c:v>
                </c:pt>
                <c:pt idx="5585">
                  <c:v>7.7559360416666703</c:v>
                </c:pt>
                <c:pt idx="5586">
                  <c:v>7.7573247500000004</c:v>
                </c:pt>
                <c:pt idx="5587">
                  <c:v>7.7587134583333395</c:v>
                </c:pt>
                <c:pt idx="5588">
                  <c:v>7.7601021666666696</c:v>
                </c:pt>
                <c:pt idx="5589">
                  <c:v>7.7614908749999998</c:v>
                </c:pt>
                <c:pt idx="5590">
                  <c:v>7.7628795833333406</c:v>
                </c:pt>
                <c:pt idx="5591">
                  <c:v>7.7642682916666708</c:v>
                </c:pt>
                <c:pt idx="5592">
                  <c:v>7.7656570000000009</c:v>
                </c:pt>
                <c:pt idx="5593">
                  <c:v>7.76704570833334</c:v>
                </c:pt>
                <c:pt idx="5594">
                  <c:v>7.7684344166666701</c:v>
                </c:pt>
                <c:pt idx="5595">
                  <c:v>7.7698231250000003</c:v>
                </c:pt>
                <c:pt idx="5596">
                  <c:v>7.7712118333333393</c:v>
                </c:pt>
                <c:pt idx="5597">
                  <c:v>7.7726005416666695</c:v>
                </c:pt>
                <c:pt idx="5598">
                  <c:v>7.7739892499999996</c:v>
                </c:pt>
                <c:pt idx="5599">
                  <c:v>7.7753779583333404</c:v>
                </c:pt>
                <c:pt idx="5600">
                  <c:v>7.7767666666666706</c:v>
                </c:pt>
                <c:pt idx="5601">
                  <c:v>7.7781553750000008</c:v>
                </c:pt>
                <c:pt idx="5602">
                  <c:v>7.7795440833333398</c:v>
                </c:pt>
                <c:pt idx="5603">
                  <c:v>7.78093279166667</c:v>
                </c:pt>
                <c:pt idx="5604">
                  <c:v>7.7823215000000001</c:v>
                </c:pt>
                <c:pt idx="5605">
                  <c:v>7.7837102083333409</c:v>
                </c:pt>
                <c:pt idx="5606">
                  <c:v>7.7850989166666693</c:v>
                </c:pt>
                <c:pt idx="5607">
                  <c:v>7.7864876249999995</c:v>
                </c:pt>
                <c:pt idx="5608">
                  <c:v>7.7878763333333403</c:v>
                </c:pt>
                <c:pt idx="5609">
                  <c:v>7.7892650416666704</c:v>
                </c:pt>
                <c:pt idx="5610">
                  <c:v>7.7906537500000006</c:v>
                </c:pt>
                <c:pt idx="5611">
                  <c:v>7.7920424583333396</c:v>
                </c:pt>
                <c:pt idx="5612">
                  <c:v>7.7934311666666698</c:v>
                </c:pt>
                <c:pt idx="5613">
                  <c:v>7.794819875</c:v>
                </c:pt>
                <c:pt idx="5614">
                  <c:v>7.7962085833333408</c:v>
                </c:pt>
                <c:pt idx="5615">
                  <c:v>7.7975972916666709</c:v>
                </c:pt>
                <c:pt idx="5616">
                  <c:v>7.7989859999999993</c:v>
                </c:pt>
                <c:pt idx="5617">
                  <c:v>7.8003747083333401</c:v>
                </c:pt>
                <c:pt idx="5618">
                  <c:v>7.8017634166666703</c:v>
                </c:pt>
                <c:pt idx="5619">
                  <c:v>7.8031521250000004</c:v>
                </c:pt>
                <c:pt idx="5620">
                  <c:v>7.8045408333333395</c:v>
                </c:pt>
                <c:pt idx="5621">
                  <c:v>7.8059295416666696</c:v>
                </c:pt>
                <c:pt idx="5622">
                  <c:v>7.8073182499999998</c:v>
                </c:pt>
                <c:pt idx="5623">
                  <c:v>7.8087069583333406</c:v>
                </c:pt>
                <c:pt idx="5624">
                  <c:v>7.8100956666666708</c:v>
                </c:pt>
                <c:pt idx="5625">
                  <c:v>7.8114843750000009</c:v>
                </c:pt>
                <c:pt idx="5626">
                  <c:v>7.81287308333334</c:v>
                </c:pt>
                <c:pt idx="5627">
                  <c:v>7.8142617916666701</c:v>
                </c:pt>
                <c:pt idx="5628">
                  <c:v>7.8156505000000003</c:v>
                </c:pt>
                <c:pt idx="5629">
                  <c:v>7.8170392083333393</c:v>
                </c:pt>
                <c:pt idx="5630">
                  <c:v>7.8184279166666695</c:v>
                </c:pt>
                <c:pt idx="5631">
                  <c:v>7.8198166249999996</c:v>
                </c:pt>
                <c:pt idx="5632">
                  <c:v>7.8212053333333404</c:v>
                </c:pt>
                <c:pt idx="5633">
                  <c:v>7.8225940416666706</c:v>
                </c:pt>
                <c:pt idx="5634">
                  <c:v>7.8239827500000008</c:v>
                </c:pt>
                <c:pt idx="5635">
                  <c:v>7.8253714583333398</c:v>
                </c:pt>
                <c:pt idx="5636">
                  <c:v>7.82676016666667</c:v>
                </c:pt>
                <c:pt idx="5637">
                  <c:v>7.8281488750000001</c:v>
                </c:pt>
                <c:pt idx="5638">
                  <c:v>7.8295375833333409</c:v>
                </c:pt>
                <c:pt idx="5639">
                  <c:v>7.8309262916666693</c:v>
                </c:pt>
                <c:pt idx="5640">
                  <c:v>7.8323149999999995</c:v>
                </c:pt>
                <c:pt idx="5641">
                  <c:v>7.8337037083333403</c:v>
                </c:pt>
                <c:pt idx="5642">
                  <c:v>7.8350924166666704</c:v>
                </c:pt>
                <c:pt idx="5643">
                  <c:v>7.8364811250000006</c:v>
                </c:pt>
                <c:pt idx="5644">
                  <c:v>7.8378698333333396</c:v>
                </c:pt>
                <c:pt idx="5645">
                  <c:v>7.8392585416666698</c:v>
                </c:pt>
                <c:pt idx="5646">
                  <c:v>7.84064725</c:v>
                </c:pt>
                <c:pt idx="5647">
                  <c:v>7.8420359583333408</c:v>
                </c:pt>
                <c:pt idx="5648">
                  <c:v>7.8434246666666709</c:v>
                </c:pt>
                <c:pt idx="5649">
                  <c:v>7.8448133749999993</c:v>
                </c:pt>
                <c:pt idx="5650">
                  <c:v>7.8462020833333401</c:v>
                </c:pt>
                <c:pt idx="5651">
                  <c:v>7.8475907916666703</c:v>
                </c:pt>
                <c:pt idx="5652">
                  <c:v>7.8489795000000004</c:v>
                </c:pt>
                <c:pt idx="5653">
                  <c:v>7.8503682083333395</c:v>
                </c:pt>
                <c:pt idx="5654">
                  <c:v>7.8517569166666696</c:v>
                </c:pt>
                <c:pt idx="5655">
                  <c:v>7.8531456249999998</c:v>
                </c:pt>
                <c:pt idx="5656">
                  <c:v>7.8545343333333406</c:v>
                </c:pt>
                <c:pt idx="5657">
                  <c:v>7.8559230416666708</c:v>
                </c:pt>
                <c:pt idx="5658">
                  <c:v>7.8573117500000009</c:v>
                </c:pt>
                <c:pt idx="5659">
                  <c:v>7.85870045833334</c:v>
                </c:pt>
                <c:pt idx="5660">
                  <c:v>7.8600891666666701</c:v>
                </c:pt>
                <c:pt idx="5661">
                  <c:v>7.8614778750000003</c:v>
                </c:pt>
                <c:pt idx="5662">
                  <c:v>7.8628665833333393</c:v>
                </c:pt>
                <c:pt idx="5663">
                  <c:v>7.8642552916666695</c:v>
                </c:pt>
                <c:pt idx="5664">
                  <c:v>7.8656439999999996</c:v>
                </c:pt>
                <c:pt idx="5665">
                  <c:v>7.8670327083333405</c:v>
                </c:pt>
                <c:pt idx="5666">
                  <c:v>7.8684214166666706</c:v>
                </c:pt>
                <c:pt idx="5667">
                  <c:v>7.8698101250000008</c:v>
                </c:pt>
                <c:pt idx="5668">
                  <c:v>7.8711988333333398</c:v>
                </c:pt>
                <c:pt idx="5669">
                  <c:v>7.87258754166667</c:v>
                </c:pt>
                <c:pt idx="5670">
                  <c:v>7.8739762500000001</c:v>
                </c:pt>
                <c:pt idx="5671">
                  <c:v>7.8753649583333409</c:v>
                </c:pt>
                <c:pt idx="5672">
                  <c:v>7.8767536666666693</c:v>
                </c:pt>
                <c:pt idx="5673">
                  <c:v>7.8781423749999995</c:v>
                </c:pt>
                <c:pt idx="5674">
                  <c:v>7.8795310833333403</c:v>
                </c:pt>
                <c:pt idx="5675">
                  <c:v>7.8809197916666704</c:v>
                </c:pt>
                <c:pt idx="5676">
                  <c:v>7.8823085000000006</c:v>
                </c:pt>
                <c:pt idx="5677">
                  <c:v>7.8836972083333396</c:v>
                </c:pt>
                <c:pt idx="5678">
                  <c:v>7.8850859166666698</c:v>
                </c:pt>
                <c:pt idx="5679">
                  <c:v>7.886474625</c:v>
                </c:pt>
                <c:pt idx="5680">
                  <c:v>7.8878633333333408</c:v>
                </c:pt>
                <c:pt idx="5681">
                  <c:v>7.8892520416666709</c:v>
                </c:pt>
                <c:pt idx="5682">
                  <c:v>7.8906407499999993</c:v>
                </c:pt>
                <c:pt idx="5683">
                  <c:v>7.8920294583333401</c:v>
                </c:pt>
                <c:pt idx="5684">
                  <c:v>7.8934181666666703</c:v>
                </c:pt>
                <c:pt idx="5685">
                  <c:v>7.8948068750000004</c:v>
                </c:pt>
                <c:pt idx="5686">
                  <c:v>7.8961955833333395</c:v>
                </c:pt>
                <c:pt idx="5687">
                  <c:v>7.8975842916666696</c:v>
                </c:pt>
                <c:pt idx="5688">
                  <c:v>7.8989730000000105</c:v>
                </c:pt>
                <c:pt idx="5689">
                  <c:v>7.9003617083333406</c:v>
                </c:pt>
                <c:pt idx="5690">
                  <c:v>7.9017504166666708</c:v>
                </c:pt>
                <c:pt idx="5691">
                  <c:v>7.9031391250000009</c:v>
                </c:pt>
                <c:pt idx="5692">
                  <c:v>7.90452783333334</c:v>
                </c:pt>
                <c:pt idx="5693">
                  <c:v>7.9059165416666701</c:v>
                </c:pt>
                <c:pt idx="5694">
                  <c:v>7.9073052500000003</c:v>
                </c:pt>
                <c:pt idx="5695">
                  <c:v>7.9086939583333393</c:v>
                </c:pt>
                <c:pt idx="5696">
                  <c:v>7.9100826666666695</c:v>
                </c:pt>
                <c:pt idx="5697">
                  <c:v>7.9114713749999996</c:v>
                </c:pt>
                <c:pt idx="5698">
                  <c:v>7.9128600833333405</c:v>
                </c:pt>
                <c:pt idx="5699">
                  <c:v>7.9142487916666706</c:v>
                </c:pt>
                <c:pt idx="5700">
                  <c:v>7.9156375000000008</c:v>
                </c:pt>
                <c:pt idx="5701">
                  <c:v>7.9170262083333398</c:v>
                </c:pt>
                <c:pt idx="5702">
                  <c:v>7.91841491666667</c:v>
                </c:pt>
                <c:pt idx="5703">
                  <c:v>7.9198036250000001</c:v>
                </c:pt>
                <c:pt idx="5704">
                  <c:v>7.9211923333333409</c:v>
                </c:pt>
                <c:pt idx="5705">
                  <c:v>7.9225810416666693</c:v>
                </c:pt>
                <c:pt idx="5706">
                  <c:v>7.9239697499999995</c:v>
                </c:pt>
                <c:pt idx="5707">
                  <c:v>7.9253584583333403</c:v>
                </c:pt>
                <c:pt idx="5708">
                  <c:v>7.9267471666666705</c:v>
                </c:pt>
                <c:pt idx="5709">
                  <c:v>7.9281358750000006</c:v>
                </c:pt>
                <c:pt idx="5710">
                  <c:v>7.9295245833333396</c:v>
                </c:pt>
                <c:pt idx="5711">
                  <c:v>7.9309132916666698</c:v>
                </c:pt>
                <c:pt idx="5712">
                  <c:v>7.932302</c:v>
                </c:pt>
                <c:pt idx="5713">
                  <c:v>7.9336907083333408</c:v>
                </c:pt>
                <c:pt idx="5714">
                  <c:v>7.9350794166666709</c:v>
                </c:pt>
                <c:pt idx="5715">
                  <c:v>7.9364681249999993</c:v>
                </c:pt>
                <c:pt idx="5716">
                  <c:v>7.9378568333333401</c:v>
                </c:pt>
                <c:pt idx="5717">
                  <c:v>7.9392455416666703</c:v>
                </c:pt>
                <c:pt idx="5718">
                  <c:v>7.9406342500000004</c:v>
                </c:pt>
                <c:pt idx="5719">
                  <c:v>7.9420229583333395</c:v>
                </c:pt>
                <c:pt idx="5720">
                  <c:v>7.9434116666666696</c:v>
                </c:pt>
                <c:pt idx="5721">
                  <c:v>7.9448003749999998</c:v>
                </c:pt>
                <c:pt idx="5722">
                  <c:v>7.9461890833333406</c:v>
                </c:pt>
                <c:pt idx="5723">
                  <c:v>7.9475777916666708</c:v>
                </c:pt>
                <c:pt idx="5724">
                  <c:v>7.9489665000000009</c:v>
                </c:pt>
                <c:pt idx="5725">
                  <c:v>7.95035520833334</c:v>
                </c:pt>
                <c:pt idx="5726">
                  <c:v>7.9517439166666701</c:v>
                </c:pt>
                <c:pt idx="5727">
                  <c:v>7.9531326250000003</c:v>
                </c:pt>
                <c:pt idx="5728">
                  <c:v>7.9545213333333393</c:v>
                </c:pt>
                <c:pt idx="5729">
                  <c:v>7.9559100416666695</c:v>
                </c:pt>
                <c:pt idx="5730">
                  <c:v>7.9572987499999996</c:v>
                </c:pt>
                <c:pt idx="5731">
                  <c:v>7.9586874583333405</c:v>
                </c:pt>
                <c:pt idx="5732">
                  <c:v>7.9600761666666706</c:v>
                </c:pt>
                <c:pt idx="5733">
                  <c:v>7.9614648750000008</c:v>
                </c:pt>
                <c:pt idx="5734">
                  <c:v>7.9628535833333398</c:v>
                </c:pt>
                <c:pt idx="5735">
                  <c:v>7.96424229166667</c:v>
                </c:pt>
                <c:pt idx="5736">
                  <c:v>7.9656310000000001</c:v>
                </c:pt>
                <c:pt idx="5737">
                  <c:v>7.9670197083333409</c:v>
                </c:pt>
                <c:pt idx="5738">
                  <c:v>7.9684084166666693</c:v>
                </c:pt>
                <c:pt idx="5739">
                  <c:v>7.9697971249999995</c:v>
                </c:pt>
                <c:pt idx="5740">
                  <c:v>7.9711858333333403</c:v>
                </c:pt>
                <c:pt idx="5741">
                  <c:v>7.9725745416666705</c:v>
                </c:pt>
                <c:pt idx="5742">
                  <c:v>7.9739632500000006</c:v>
                </c:pt>
                <c:pt idx="5743">
                  <c:v>7.9753519583333397</c:v>
                </c:pt>
                <c:pt idx="5744">
                  <c:v>7.9767406666666698</c:v>
                </c:pt>
                <c:pt idx="5745">
                  <c:v>7.978129375</c:v>
                </c:pt>
                <c:pt idx="5746">
                  <c:v>7.9795180833333408</c:v>
                </c:pt>
                <c:pt idx="5747">
                  <c:v>7.9809067916666709</c:v>
                </c:pt>
                <c:pt idx="5748">
                  <c:v>7.9822954999999993</c:v>
                </c:pt>
                <c:pt idx="5749">
                  <c:v>7.9836842083333401</c:v>
                </c:pt>
                <c:pt idx="5750">
                  <c:v>7.9850729166666703</c:v>
                </c:pt>
                <c:pt idx="5751">
                  <c:v>7.9864616250000005</c:v>
                </c:pt>
                <c:pt idx="5752">
                  <c:v>7.9878503333333395</c:v>
                </c:pt>
                <c:pt idx="5753">
                  <c:v>7.9892390416666696</c:v>
                </c:pt>
                <c:pt idx="5754">
                  <c:v>7.9906277499999998</c:v>
                </c:pt>
                <c:pt idx="5755">
                  <c:v>7.9920164583333406</c:v>
                </c:pt>
                <c:pt idx="5756">
                  <c:v>7.9934051666666708</c:v>
                </c:pt>
                <c:pt idx="5757">
                  <c:v>7.9947938750000009</c:v>
                </c:pt>
                <c:pt idx="5758">
                  <c:v>7.99618258333334</c:v>
                </c:pt>
                <c:pt idx="5759">
                  <c:v>7.9975712916666701</c:v>
                </c:pt>
                <c:pt idx="5760">
                  <c:v>7.9989600000000003</c:v>
                </c:pt>
                <c:pt idx="5761">
                  <c:v>8.0003487083333393</c:v>
                </c:pt>
                <c:pt idx="5762">
                  <c:v>8.0017374166666695</c:v>
                </c:pt>
                <c:pt idx="5763">
                  <c:v>8.0031261249999996</c:v>
                </c:pt>
                <c:pt idx="5764">
                  <c:v>8.0045148333333405</c:v>
                </c:pt>
                <c:pt idx="5765">
                  <c:v>8.0059035416666706</c:v>
                </c:pt>
                <c:pt idx="5766">
                  <c:v>8.0072922500000008</c:v>
                </c:pt>
                <c:pt idx="5767">
                  <c:v>8.0086809583333398</c:v>
                </c:pt>
                <c:pt idx="5768">
                  <c:v>8.01006966666667</c:v>
                </c:pt>
                <c:pt idx="5769">
                  <c:v>8.0114583750000001</c:v>
                </c:pt>
                <c:pt idx="5770">
                  <c:v>8.0128470833333409</c:v>
                </c:pt>
                <c:pt idx="5771">
                  <c:v>8.0142357916666693</c:v>
                </c:pt>
                <c:pt idx="5772">
                  <c:v>8.0156244999999995</c:v>
                </c:pt>
                <c:pt idx="5773">
                  <c:v>8.0170132083333403</c:v>
                </c:pt>
                <c:pt idx="5774">
                  <c:v>8.0184019166666705</c:v>
                </c:pt>
                <c:pt idx="5775">
                  <c:v>8.0197906250000006</c:v>
                </c:pt>
                <c:pt idx="5776">
                  <c:v>8.0211793333333397</c:v>
                </c:pt>
                <c:pt idx="5777">
                  <c:v>8.0225680416666698</c:v>
                </c:pt>
                <c:pt idx="5778">
                  <c:v>8.02395675</c:v>
                </c:pt>
                <c:pt idx="5779">
                  <c:v>8.0253454583333408</c:v>
                </c:pt>
                <c:pt idx="5780">
                  <c:v>8.0267341666666709</c:v>
                </c:pt>
                <c:pt idx="5781">
                  <c:v>8.0281228749999993</c:v>
                </c:pt>
                <c:pt idx="5782">
                  <c:v>8.0295115833333401</c:v>
                </c:pt>
                <c:pt idx="5783">
                  <c:v>8.0309002916666703</c:v>
                </c:pt>
                <c:pt idx="5784">
                  <c:v>8.0322890000000005</c:v>
                </c:pt>
                <c:pt idx="5785">
                  <c:v>8.0336777083333395</c:v>
                </c:pt>
                <c:pt idx="5786">
                  <c:v>8.0350664166666697</c:v>
                </c:pt>
                <c:pt idx="5787">
                  <c:v>8.0364551249999998</c:v>
                </c:pt>
                <c:pt idx="5788">
                  <c:v>8.0378438333333406</c:v>
                </c:pt>
                <c:pt idx="5789">
                  <c:v>8.0392325416666708</c:v>
                </c:pt>
                <c:pt idx="5790">
                  <c:v>8.0406212500000009</c:v>
                </c:pt>
                <c:pt idx="5791">
                  <c:v>8.04200995833334</c:v>
                </c:pt>
                <c:pt idx="5792">
                  <c:v>8.0433986666666701</c:v>
                </c:pt>
                <c:pt idx="5793">
                  <c:v>8.0447873750000003</c:v>
                </c:pt>
                <c:pt idx="5794">
                  <c:v>8.0461760833333393</c:v>
                </c:pt>
                <c:pt idx="5795">
                  <c:v>8.0475647916666695</c:v>
                </c:pt>
                <c:pt idx="5796">
                  <c:v>8.0489534999999997</c:v>
                </c:pt>
                <c:pt idx="5797">
                  <c:v>8.0503422083333405</c:v>
                </c:pt>
                <c:pt idx="5798">
                  <c:v>8.0517309166666706</c:v>
                </c:pt>
                <c:pt idx="5799">
                  <c:v>8.0531196250000008</c:v>
                </c:pt>
                <c:pt idx="5800">
                  <c:v>8.0545083333333398</c:v>
                </c:pt>
                <c:pt idx="5801">
                  <c:v>8.05589704166667</c:v>
                </c:pt>
                <c:pt idx="5802">
                  <c:v>8.0572857500000001</c:v>
                </c:pt>
                <c:pt idx="5803">
                  <c:v>8.058674458333341</c:v>
                </c:pt>
                <c:pt idx="5804">
                  <c:v>8.0600631666666693</c:v>
                </c:pt>
                <c:pt idx="5805">
                  <c:v>8.0614518749999995</c:v>
                </c:pt>
                <c:pt idx="5806">
                  <c:v>8.0628405833333403</c:v>
                </c:pt>
                <c:pt idx="5807">
                  <c:v>8.0642292916666705</c:v>
                </c:pt>
                <c:pt idx="5808">
                  <c:v>8.0656180000000006</c:v>
                </c:pt>
                <c:pt idx="5809">
                  <c:v>8.0670067083333397</c:v>
                </c:pt>
                <c:pt idx="5810">
                  <c:v>8.0683954166666698</c:v>
                </c:pt>
                <c:pt idx="5811">
                  <c:v>8.069784125</c:v>
                </c:pt>
                <c:pt idx="5812">
                  <c:v>8.0711728333333408</c:v>
                </c:pt>
                <c:pt idx="5813">
                  <c:v>8.0725615416666709</c:v>
                </c:pt>
                <c:pt idx="5814">
                  <c:v>8.0739502499999993</c:v>
                </c:pt>
                <c:pt idx="5815">
                  <c:v>8.0753389583333401</c:v>
                </c:pt>
                <c:pt idx="5816">
                  <c:v>8.0767276666666703</c:v>
                </c:pt>
                <c:pt idx="5817">
                  <c:v>8.0781163750000005</c:v>
                </c:pt>
                <c:pt idx="5818">
                  <c:v>8.0795050833333395</c:v>
                </c:pt>
                <c:pt idx="5819">
                  <c:v>8.0808937916666697</c:v>
                </c:pt>
                <c:pt idx="5820">
                  <c:v>8.0822824999999998</c:v>
                </c:pt>
                <c:pt idx="5821">
                  <c:v>8.0836712083333406</c:v>
                </c:pt>
                <c:pt idx="5822">
                  <c:v>8.0850599166666708</c:v>
                </c:pt>
                <c:pt idx="5823">
                  <c:v>8.0864486250000009</c:v>
                </c:pt>
                <c:pt idx="5824">
                  <c:v>8.08783733333334</c:v>
                </c:pt>
                <c:pt idx="5825">
                  <c:v>8.0892260416666701</c:v>
                </c:pt>
                <c:pt idx="5826">
                  <c:v>8.0906147500000003</c:v>
                </c:pt>
                <c:pt idx="5827">
                  <c:v>8.0920034583333393</c:v>
                </c:pt>
                <c:pt idx="5828">
                  <c:v>8.0933921666666695</c:v>
                </c:pt>
                <c:pt idx="5829">
                  <c:v>8.0947808749999997</c:v>
                </c:pt>
                <c:pt idx="5830">
                  <c:v>8.0961695833333405</c:v>
                </c:pt>
                <c:pt idx="5831">
                  <c:v>8.0975582916666706</c:v>
                </c:pt>
                <c:pt idx="5832">
                  <c:v>8.0989470000000008</c:v>
                </c:pt>
                <c:pt idx="5833">
                  <c:v>8.1003357083333398</c:v>
                </c:pt>
                <c:pt idx="5834">
                  <c:v>8.10172441666667</c:v>
                </c:pt>
                <c:pt idx="5835">
                  <c:v>8.1031131250000001</c:v>
                </c:pt>
                <c:pt idx="5836">
                  <c:v>8.104501833333341</c:v>
                </c:pt>
                <c:pt idx="5837">
                  <c:v>8.1058905416666693</c:v>
                </c:pt>
                <c:pt idx="5838">
                  <c:v>8.1072792499999995</c:v>
                </c:pt>
                <c:pt idx="5839">
                  <c:v>8.1086679583333403</c:v>
                </c:pt>
                <c:pt idx="5840">
                  <c:v>8.1100566666666705</c:v>
                </c:pt>
                <c:pt idx="5841">
                  <c:v>8.1114453750000006</c:v>
                </c:pt>
                <c:pt idx="5842">
                  <c:v>8.1128340833333397</c:v>
                </c:pt>
                <c:pt idx="5843">
                  <c:v>8.1142227916666698</c:v>
                </c:pt>
                <c:pt idx="5844">
                  <c:v>8.1156115</c:v>
                </c:pt>
                <c:pt idx="5845">
                  <c:v>8.1170002083333408</c:v>
                </c:pt>
                <c:pt idx="5846">
                  <c:v>8.118388916666671</c:v>
                </c:pt>
                <c:pt idx="5847">
                  <c:v>8.1197776249999993</c:v>
                </c:pt>
                <c:pt idx="5848">
                  <c:v>8.1211663333333401</c:v>
                </c:pt>
                <c:pt idx="5849">
                  <c:v>8.1225550416666703</c:v>
                </c:pt>
                <c:pt idx="5850">
                  <c:v>8.1239437500000005</c:v>
                </c:pt>
                <c:pt idx="5851">
                  <c:v>8.1253324583333395</c:v>
                </c:pt>
                <c:pt idx="5852">
                  <c:v>8.1267211666666697</c:v>
                </c:pt>
                <c:pt idx="5853">
                  <c:v>8.1281098749999998</c:v>
                </c:pt>
                <c:pt idx="5854">
                  <c:v>8.1294985833333406</c:v>
                </c:pt>
                <c:pt idx="5855">
                  <c:v>8.1308872916666708</c:v>
                </c:pt>
                <c:pt idx="5856">
                  <c:v>8.1322760000000009</c:v>
                </c:pt>
                <c:pt idx="5857">
                  <c:v>8.13366470833334</c:v>
                </c:pt>
                <c:pt idx="5858">
                  <c:v>8.1350534166666701</c:v>
                </c:pt>
                <c:pt idx="5859">
                  <c:v>8.1364421250000003</c:v>
                </c:pt>
                <c:pt idx="5860">
                  <c:v>8.1378308333333393</c:v>
                </c:pt>
                <c:pt idx="5861">
                  <c:v>8.1392195416666695</c:v>
                </c:pt>
                <c:pt idx="5862">
                  <c:v>8.1406082499999997</c:v>
                </c:pt>
                <c:pt idx="5863">
                  <c:v>8.1419969583333405</c:v>
                </c:pt>
                <c:pt idx="5864">
                  <c:v>8.1433856666666706</c:v>
                </c:pt>
                <c:pt idx="5865">
                  <c:v>8.1447743750000008</c:v>
                </c:pt>
                <c:pt idx="5866">
                  <c:v>8.1461630833333398</c:v>
                </c:pt>
                <c:pt idx="5867">
                  <c:v>8.14755179166667</c:v>
                </c:pt>
                <c:pt idx="5868">
                  <c:v>8.1489405000000001</c:v>
                </c:pt>
                <c:pt idx="5869">
                  <c:v>8.150329208333341</c:v>
                </c:pt>
                <c:pt idx="5870">
                  <c:v>8.1517179166666693</c:v>
                </c:pt>
                <c:pt idx="5871">
                  <c:v>8.1531066249999995</c:v>
                </c:pt>
                <c:pt idx="5872">
                  <c:v>8.1544953333333403</c:v>
                </c:pt>
                <c:pt idx="5873">
                  <c:v>8.1558840416666705</c:v>
                </c:pt>
                <c:pt idx="5874">
                  <c:v>8.1572727500000006</c:v>
                </c:pt>
                <c:pt idx="5875">
                  <c:v>8.1586614583333397</c:v>
                </c:pt>
                <c:pt idx="5876">
                  <c:v>8.1600501666666698</c:v>
                </c:pt>
                <c:pt idx="5877">
                  <c:v>8.161438875</c:v>
                </c:pt>
                <c:pt idx="5878">
                  <c:v>8.1628275833333408</c:v>
                </c:pt>
                <c:pt idx="5879">
                  <c:v>8.164216291666671</c:v>
                </c:pt>
                <c:pt idx="5880">
                  <c:v>8.1656049999999993</c:v>
                </c:pt>
                <c:pt idx="5881">
                  <c:v>8.1669937083333402</c:v>
                </c:pt>
                <c:pt idx="5882">
                  <c:v>8.1683824166666703</c:v>
                </c:pt>
                <c:pt idx="5883">
                  <c:v>8.1697711250000005</c:v>
                </c:pt>
                <c:pt idx="5884">
                  <c:v>8.1711598333333395</c:v>
                </c:pt>
                <c:pt idx="5885">
                  <c:v>8.1725485416666697</c:v>
                </c:pt>
                <c:pt idx="5886">
                  <c:v>8.1739372499999998</c:v>
                </c:pt>
                <c:pt idx="5887">
                  <c:v>8.1753259583333406</c:v>
                </c:pt>
                <c:pt idx="5888">
                  <c:v>8.1767146666666708</c:v>
                </c:pt>
                <c:pt idx="5889">
                  <c:v>8.178103375000001</c:v>
                </c:pt>
                <c:pt idx="5890">
                  <c:v>8.17949208333334</c:v>
                </c:pt>
                <c:pt idx="5891">
                  <c:v>8.1808807916666701</c:v>
                </c:pt>
                <c:pt idx="5892">
                  <c:v>8.1822695000000003</c:v>
                </c:pt>
                <c:pt idx="5893">
                  <c:v>8.1836582083333393</c:v>
                </c:pt>
                <c:pt idx="5894">
                  <c:v>8.1850469166666695</c:v>
                </c:pt>
                <c:pt idx="5895">
                  <c:v>8.1864356249999997</c:v>
                </c:pt>
                <c:pt idx="5896">
                  <c:v>8.1878243333333405</c:v>
                </c:pt>
                <c:pt idx="5897">
                  <c:v>8.1892130416666706</c:v>
                </c:pt>
                <c:pt idx="5898">
                  <c:v>8.1906017500000008</c:v>
                </c:pt>
                <c:pt idx="5899">
                  <c:v>8.1919904583333398</c:v>
                </c:pt>
                <c:pt idx="5900">
                  <c:v>8.19337916666667</c:v>
                </c:pt>
                <c:pt idx="5901">
                  <c:v>8.1947678750000001</c:v>
                </c:pt>
                <c:pt idx="5902">
                  <c:v>8.1961565833333392</c:v>
                </c:pt>
                <c:pt idx="5903">
                  <c:v>8.1975452916666693</c:v>
                </c:pt>
                <c:pt idx="5904">
                  <c:v>8.1989339999999995</c:v>
                </c:pt>
                <c:pt idx="5905">
                  <c:v>8.2003227083333403</c:v>
                </c:pt>
                <c:pt idx="5906">
                  <c:v>8.2017114166666705</c:v>
                </c:pt>
                <c:pt idx="5907">
                  <c:v>8.2031001250000006</c:v>
                </c:pt>
                <c:pt idx="5908">
                  <c:v>8.2044888333333397</c:v>
                </c:pt>
                <c:pt idx="5909">
                  <c:v>8.2058775416666698</c:v>
                </c:pt>
                <c:pt idx="5910">
                  <c:v>8.20726625</c:v>
                </c:pt>
                <c:pt idx="5911">
                  <c:v>8.2086549583333408</c:v>
                </c:pt>
                <c:pt idx="5912">
                  <c:v>8.210043666666671</c:v>
                </c:pt>
                <c:pt idx="5913">
                  <c:v>8.2114323749999993</c:v>
                </c:pt>
                <c:pt idx="5914">
                  <c:v>8.2128210833333402</c:v>
                </c:pt>
                <c:pt idx="5915">
                  <c:v>8.2142097916666703</c:v>
                </c:pt>
                <c:pt idx="5916">
                  <c:v>8.2155985000000005</c:v>
                </c:pt>
                <c:pt idx="5917">
                  <c:v>8.2169872083333395</c:v>
                </c:pt>
                <c:pt idx="5918">
                  <c:v>8.2183759166666697</c:v>
                </c:pt>
                <c:pt idx="5919">
                  <c:v>8.2197646249999998</c:v>
                </c:pt>
                <c:pt idx="5920">
                  <c:v>8.2211533333333406</c:v>
                </c:pt>
                <c:pt idx="5921">
                  <c:v>8.2225420416666708</c:v>
                </c:pt>
                <c:pt idx="5922">
                  <c:v>8.223930750000001</c:v>
                </c:pt>
                <c:pt idx="5923">
                  <c:v>8.22531945833334</c:v>
                </c:pt>
                <c:pt idx="5924">
                  <c:v>8.2267081666666702</c:v>
                </c:pt>
                <c:pt idx="5925">
                  <c:v>8.2280968750000003</c:v>
                </c:pt>
                <c:pt idx="5926">
                  <c:v>8.2294855833333393</c:v>
                </c:pt>
                <c:pt idx="5927">
                  <c:v>8.2308742916666695</c:v>
                </c:pt>
                <c:pt idx="5928">
                  <c:v>8.2322629999999997</c:v>
                </c:pt>
                <c:pt idx="5929">
                  <c:v>8.2336517083333405</c:v>
                </c:pt>
                <c:pt idx="5930">
                  <c:v>8.2350404166666706</c:v>
                </c:pt>
                <c:pt idx="5931">
                  <c:v>8.2364291250000008</c:v>
                </c:pt>
                <c:pt idx="5932">
                  <c:v>8.2378178333333398</c:v>
                </c:pt>
                <c:pt idx="5933">
                  <c:v>8.23920654166667</c:v>
                </c:pt>
                <c:pt idx="5934">
                  <c:v>8.2405952500000001</c:v>
                </c:pt>
                <c:pt idx="5935">
                  <c:v>8.2419839583333392</c:v>
                </c:pt>
                <c:pt idx="5936">
                  <c:v>8.2433726666666693</c:v>
                </c:pt>
                <c:pt idx="5937">
                  <c:v>8.2447613749999995</c:v>
                </c:pt>
                <c:pt idx="5938">
                  <c:v>8.2461500833333403</c:v>
                </c:pt>
                <c:pt idx="5939">
                  <c:v>8.2475387916666705</c:v>
                </c:pt>
                <c:pt idx="5940">
                  <c:v>8.2489275000000006</c:v>
                </c:pt>
                <c:pt idx="5941">
                  <c:v>8.2503162083333397</c:v>
                </c:pt>
                <c:pt idx="5942">
                  <c:v>8.2517049166666698</c:v>
                </c:pt>
                <c:pt idx="5943">
                  <c:v>8.253093625</c:v>
                </c:pt>
                <c:pt idx="5944">
                  <c:v>8.2544823333333408</c:v>
                </c:pt>
                <c:pt idx="5945">
                  <c:v>8.2558710416666692</c:v>
                </c:pt>
                <c:pt idx="5946">
                  <c:v>8.2572597499999993</c:v>
                </c:pt>
                <c:pt idx="5947">
                  <c:v>8.2586484583333402</c:v>
                </c:pt>
                <c:pt idx="5948">
                  <c:v>8.2600371666666703</c:v>
                </c:pt>
                <c:pt idx="5949">
                  <c:v>8.2614258750000005</c:v>
                </c:pt>
                <c:pt idx="5950">
                  <c:v>8.2628145833333395</c:v>
                </c:pt>
                <c:pt idx="5951">
                  <c:v>8.2642032916666697</c:v>
                </c:pt>
                <c:pt idx="5952">
                  <c:v>8.2655919999999998</c:v>
                </c:pt>
                <c:pt idx="5953">
                  <c:v>8.2669807083333406</c:v>
                </c:pt>
                <c:pt idx="5954">
                  <c:v>8.2683694166666708</c:v>
                </c:pt>
                <c:pt idx="5955">
                  <c:v>8.269758125000001</c:v>
                </c:pt>
                <c:pt idx="5956">
                  <c:v>8.27114683333334</c:v>
                </c:pt>
                <c:pt idx="5957">
                  <c:v>8.2725355416666702</c:v>
                </c:pt>
                <c:pt idx="5958">
                  <c:v>8.2739242500000003</c:v>
                </c:pt>
                <c:pt idx="5959">
                  <c:v>8.2753129583333394</c:v>
                </c:pt>
                <c:pt idx="5960">
                  <c:v>8.2767016666666695</c:v>
                </c:pt>
                <c:pt idx="5961">
                  <c:v>8.2780903749999997</c:v>
                </c:pt>
                <c:pt idx="5962">
                  <c:v>8.2794790833333405</c:v>
                </c:pt>
                <c:pt idx="5963">
                  <c:v>8.2808677916666706</c:v>
                </c:pt>
                <c:pt idx="5964">
                  <c:v>8.2822565000000008</c:v>
                </c:pt>
                <c:pt idx="5965">
                  <c:v>8.2836452083333398</c:v>
                </c:pt>
                <c:pt idx="5966">
                  <c:v>8.28503391666667</c:v>
                </c:pt>
                <c:pt idx="5967">
                  <c:v>8.2864226250000002</c:v>
                </c:pt>
                <c:pt idx="5968">
                  <c:v>8.2878113333333392</c:v>
                </c:pt>
                <c:pt idx="5969">
                  <c:v>8.2892000416666693</c:v>
                </c:pt>
                <c:pt idx="5970">
                  <c:v>8.2905887499999995</c:v>
                </c:pt>
                <c:pt idx="5971">
                  <c:v>8.2919774583333403</c:v>
                </c:pt>
                <c:pt idx="5972">
                  <c:v>8.2933661666666705</c:v>
                </c:pt>
                <c:pt idx="5973">
                  <c:v>8.2947548750000006</c:v>
                </c:pt>
                <c:pt idx="5974">
                  <c:v>8.2961435833333397</c:v>
                </c:pt>
                <c:pt idx="5975">
                  <c:v>8.2975322916666698</c:v>
                </c:pt>
                <c:pt idx="5976">
                  <c:v>8.298921</c:v>
                </c:pt>
                <c:pt idx="5977">
                  <c:v>8.3003097083333408</c:v>
                </c:pt>
                <c:pt idx="5978">
                  <c:v>8.3016984166666692</c:v>
                </c:pt>
                <c:pt idx="5979">
                  <c:v>8.3030871249999993</c:v>
                </c:pt>
                <c:pt idx="5980">
                  <c:v>8.3044758333333402</c:v>
                </c:pt>
                <c:pt idx="5981">
                  <c:v>8.3058645416666703</c:v>
                </c:pt>
                <c:pt idx="5982">
                  <c:v>8.3072532500000005</c:v>
                </c:pt>
                <c:pt idx="5983">
                  <c:v>8.3086419583333395</c:v>
                </c:pt>
                <c:pt idx="5984">
                  <c:v>8.3100306666666697</c:v>
                </c:pt>
                <c:pt idx="5985">
                  <c:v>8.3114193749999998</c:v>
                </c:pt>
                <c:pt idx="5986">
                  <c:v>8.3128080833333406</c:v>
                </c:pt>
                <c:pt idx="5987">
                  <c:v>8.3141967916666708</c:v>
                </c:pt>
                <c:pt idx="5988">
                  <c:v>8.3155854999999992</c:v>
                </c:pt>
                <c:pt idx="5989">
                  <c:v>8.31697420833334</c:v>
                </c:pt>
                <c:pt idx="5990">
                  <c:v>8.3183629166666702</c:v>
                </c:pt>
                <c:pt idx="5991">
                  <c:v>8.3197516250000003</c:v>
                </c:pt>
                <c:pt idx="5992">
                  <c:v>8.3211403333333394</c:v>
                </c:pt>
                <c:pt idx="5993">
                  <c:v>8.3225290416666695</c:v>
                </c:pt>
                <c:pt idx="5994">
                  <c:v>8.3239177499999997</c:v>
                </c:pt>
                <c:pt idx="5995">
                  <c:v>8.3253064583333405</c:v>
                </c:pt>
                <c:pt idx="5996">
                  <c:v>8.3266951666666706</c:v>
                </c:pt>
                <c:pt idx="5997">
                  <c:v>8.3280838750000008</c:v>
                </c:pt>
                <c:pt idx="5998">
                  <c:v>8.3294725833333398</c:v>
                </c:pt>
                <c:pt idx="5999">
                  <c:v>8.33086129166667</c:v>
                </c:pt>
                <c:pt idx="6000">
                  <c:v>8.3322500000000002</c:v>
                </c:pt>
                <c:pt idx="6001">
                  <c:v>8.3336387083333392</c:v>
                </c:pt>
                <c:pt idx="6002">
                  <c:v>8.3350274166666694</c:v>
                </c:pt>
                <c:pt idx="6003">
                  <c:v>8.3364161249999995</c:v>
                </c:pt>
                <c:pt idx="6004">
                  <c:v>8.3378048333333403</c:v>
                </c:pt>
                <c:pt idx="6005">
                  <c:v>8.3391935416666705</c:v>
                </c:pt>
                <c:pt idx="6006">
                  <c:v>8.3405822500000006</c:v>
                </c:pt>
                <c:pt idx="6007">
                  <c:v>8.3419709583333397</c:v>
                </c:pt>
                <c:pt idx="6008">
                  <c:v>8.3433596666666698</c:v>
                </c:pt>
                <c:pt idx="6009">
                  <c:v>8.344748375</c:v>
                </c:pt>
                <c:pt idx="6010">
                  <c:v>8.3461370833333408</c:v>
                </c:pt>
                <c:pt idx="6011">
                  <c:v>8.3475257916666692</c:v>
                </c:pt>
                <c:pt idx="6012">
                  <c:v>8.3489144999999994</c:v>
                </c:pt>
                <c:pt idx="6013">
                  <c:v>8.3503032083333402</c:v>
                </c:pt>
                <c:pt idx="6014">
                  <c:v>8.3516919166666703</c:v>
                </c:pt>
                <c:pt idx="6015">
                  <c:v>8.3530806250000005</c:v>
                </c:pt>
                <c:pt idx="6016">
                  <c:v>8.3544693333333395</c:v>
                </c:pt>
                <c:pt idx="6017">
                  <c:v>8.3558580416666697</c:v>
                </c:pt>
                <c:pt idx="6018">
                  <c:v>8.3572467499999998</c:v>
                </c:pt>
                <c:pt idx="6019">
                  <c:v>8.3586354583333407</c:v>
                </c:pt>
                <c:pt idx="6020">
                  <c:v>8.3600241666666708</c:v>
                </c:pt>
                <c:pt idx="6021">
                  <c:v>8.3614128749999992</c:v>
                </c:pt>
                <c:pt idx="6022">
                  <c:v>8.36280158333334</c:v>
                </c:pt>
                <c:pt idx="6023">
                  <c:v>8.3641902916666702</c:v>
                </c:pt>
                <c:pt idx="6024">
                  <c:v>8.3655790000000003</c:v>
                </c:pt>
                <c:pt idx="6025">
                  <c:v>8.3669677083333394</c:v>
                </c:pt>
                <c:pt idx="6026">
                  <c:v>8.3683564166666695</c:v>
                </c:pt>
                <c:pt idx="6027">
                  <c:v>8.3697451249999997</c:v>
                </c:pt>
                <c:pt idx="6028">
                  <c:v>8.3711338333333405</c:v>
                </c:pt>
                <c:pt idx="6029">
                  <c:v>8.3725225416666706</c:v>
                </c:pt>
                <c:pt idx="6030">
                  <c:v>8.3739112500000008</c:v>
                </c:pt>
                <c:pt idx="6031">
                  <c:v>8.3752999583333398</c:v>
                </c:pt>
                <c:pt idx="6032">
                  <c:v>8.37668866666667</c:v>
                </c:pt>
                <c:pt idx="6033">
                  <c:v>8.3780773750000002</c:v>
                </c:pt>
                <c:pt idx="6034">
                  <c:v>8.3794660833333392</c:v>
                </c:pt>
                <c:pt idx="6035">
                  <c:v>8.3808547916666694</c:v>
                </c:pt>
                <c:pt idx="6036">
                  <c:v>8.3822434999999995</c:v>
                </c:pt>
                <c:pt idx="6037">
                  <c:v>8.3836322083333403</c:v>
                </c:pt>
                <c:pt idx="6038">
                  <c:v>8.3850209166666705</c:v>
                </c:pt>
                <c:pt idx="6039">
                  <c:v>8.3864096250000006</c:v>
                </c:pt>
                <c:pt idx="6040">
                  <c:v>8.3877983333333397</c:v>
                </c:pt>
                <c:pt idx="6041">
                  <c:v>8.3891870416666698</c:v>
                </c:pt>
                <c:pt idx="6042">
                  <c:v>8.39057575</c:v>
                </c:pt>
                <c:pt idx="6043">
                  <c:v>8.3919644583333408</c:v>
                </c:pt>
                <c:pt idx="6044">
                  <c:v>8.3933531666666692</c:v>
                </c:pt>
                <c:pt idx="6045">
                  <c:v>8.3947418749999994</c:v>
                </c:pt>
                <c:pt idx="6046">
                  <c:v>8.3961305833333402</c:v>
                </c:pt>
                <c:pt idx="6047">
                  <c:v>8.3975192916666703</c:v>
                </c:pt>
                <c:pt idx="6048">
                  <c:v>8.3989080000000005</c:v>
                </c:pt>
                <c:pt idx="6049">
                  <c:v>8.4002967083333395</c:v>
                </c:pt>
                <c:pt idx="6050">
                  <c:v>8.4016854166666697</c:v>
                </c:pt>
                <c:pt idx="6051">
                  <c:v>8.4030741249999998</c:v>
                </c:pt>
                <c:pt idx="6052">
                  <c:v>8.4044628333333407</c:v>
                </c:pt>
                <c:pt idx="6053">
                  <c:v>8.4058515416666708</c:v>
                </c:pt>
                <c:pt idx="6054">
                  <c:v>8.4072402499999992</c:v>
                </c:pt>
                <c:pt idx="6055">
                  <c:v>8.40862895833334</c:v>
                </c:pt>
                <c:pt idx="6056">
                  <c:v>8.4100176666666702</c:v>
                </c:pt>
                <c:pt idx="6057">
                  <c:v>8.4114063750000003</c:v>
                </c:pt>
                <c:pt idx="6058">
                  <c:v>8.4127950833333394</c:v>
                </c:pt>
                <c:pt idx="6059">
                  <c:v>8.4141837916666695</c:v>
                </c:pt>
                <c:pt idx="6060">
                  <c:v>8.4155724999999997</c:v>
                </c:pt>
                <c:pt idx="6061">
                  <c:v>8.4169612083333405</c:v>
                </c:pt>
                <c:pt idx="6062">
                  <c:v>8.4183499166666707</c:v>
                </c:pt>
                <c:pt idx="6063">
                  <c:v>8.4197386250000008</c:v>
                </c:pt>
                <c:pt idx="6064">
                  <c:v>8.4211273333333398</c:v>
                </c:pt>
                <c:pt idx="6065">
                  <c:v>8.42251604166667</c:v>
                </c:pt>
                <c:pt idx="6066">
                  <c:v>8.4239047500000002</c:v>
                </c:pt>
                <c:pt idx="6067">
                  <c:v>8.4252934583333392</c:v>
                </c:pt>
                <c:pt idx="6068">
                  <c:v>8.4266821666666694</c:v>
                </c:pt>
                <c:pt idx="6069">
                  <c:v>8.4280708749999995</c:v>
                </c:pt>
                <c:pt idx="6070">
                  <c:v>8.4294595833333403</c:v>
                </c:pt>
                <c:pt idx="6071">
                  <c:v>8.4308482916666705</c:v>
                </c:pt>
                <c:pt idx="6072">
                  <c:v>8.4322370000000006</c:v>
                </c:pt>
                <c:pt idx="6073">
                  <c:v>8.4336257083333397</c:v>
                </c:pt>
                <c:pt idx="6074">
                  <c:v>8.4350144166666698</c:v>
                </c:pt>
                <c:pt idx="6075">
                  <c:v>8.436403125</c:v>
                </c:pt>
                <c:pt idx="6076">
                  <c:v>8.4377918333333408</c:v>
                </c:pt>
                <c:pt idx="6077">
                  <c:v>8.4391805416666692</c:v>
                </c:pt>
                <c:pt idx="6078">
                  <c:v>8.4405692499999994</c:v>
                </c:pt>
                <c:pt idx="6079">
                  <c:v>8.4419579583333402</c:v>
                </c:pt>
                <c:pt idx="6080">
                  <c:v>8.4433466666666703</c:v>
                </c:pt>
                <c:pt idx="6081">
                  <c:v>8.4447353750000005</c:v>
                </c:pt>
                <c:pt idx="6082">
                  <c:v>8.4461240833333395</c:v>
                </c:pt>
                <c:pt idx="6083">
                  <c:v>8.4475127916666697</c:v>
                </c:pt>
                <c:pt idx="6084">
                  <c:v>8.4489014999999998</c:v>
                </c:pt>
                <c:pt idx="6085">
                  <c:v>8.4502902083333407</c:v>
                </c:pt>
                <c:pt idx="6086">
                  <c:v>8.4516789166666708</c:v>
                </c:pt>
                <c:pt idx="6087">
                  <c:v>8.4530676249999992</c:v>
                </c:pt>
                <c:pt idx="6088">
                  <c:v>8.45445633333334</c:v>
                </c:pt>
                <c:pt idx="6089">
                  <c:v>8.4558450416666702</c:v>
                </c:pt>
                <c:pt idx="6090">
                  <c:v>8.4572337500000003</c:v>
                </c:pt>
                <c:pt idx="6091">
                  <c:v>8.4586224583333394</c:v>
                </c:pt>
                <c:pt idx="6092">
                  <c:v>8.4600111666666695</c:v>
                </c:pt>
                <c:pt idx="6093">
                  <c:v>8.4613998749999997</c:v>
                </c:pt>
                <c:pt idx="6094">
                  <c:v>8.4627885833333405</c:v>
                </c:pt>
                <c:pt idx="6095">
                  <c:v>8.4641772916666707</c:v>
                </c:pt>
                <c:pt idx="6096">
                  <c:v>8.4655660000000008</c:v>
                </c:pt>
                <c:pt idx="6097">
                  <c:v>8.4669547083333399</c:v>
                </c:pt>
                <c:pt idx="6098">
                  <c:v>8.46834341666667</c:v>
                </c:pt>
                <c:pt idx="6099">
                  <c:v>8.4697321250000002</c:v>
                </c:pt>
                <c:pt idx="6100">
                  <c:v>8.4711208333333392</c:v>
                </c:pt>
                <c:pt idx="6101">
                  <c:v>8.4725095416666694</c:v>
                </c:pt>
                <c:pt idx="6102">
                  <c:v>8.4738982499999995</c:v>
                </c:pt>
                <c:pt idx="6103">
                  <c:v>8.4752869583333403</c:v>
                </c:pt>
                <c:pt idx="6104">
                  <c:v>8.4766756666666705</c:v>
                </c:pt>
                <c:pt idx="6105">
                  <c:v>8.4780643750000007</c:v>
                </c:pt>
                <c:pt idx="6106">
                  <c:v>8.4794530833333397</c:v>
                </c:pt>
                <c:pt idx="6107">
                  <c:v>8.4808417916666698</c:v>
                </c:pt>
                <c:pt idx="6108">
                  <c:v>8.4822305</c:v>
                </c:pt>
                <c:pt idx="6109">
                  <c:v>8.4836192083333408</c:v>
                </c:pt>
                <c:pt idx="6110">
                  <c:v>8.4850079166666692</c:v>
                </c:pt>
                <c:pt idx="6111">
                  <c:v>8.4863966249999994</c:v>
                </c:pt>
                <c:pt idx="6112">
                  <c:v>8.4877853333333402</c:v>
                </c:pt>
                <c:pt idx="6113">
                  <c:v>8.4891740416666703</c:v>
                </c:pt>
                <c:pt idx="6114">
                  <c:v>8.4905627500000005</c:v>
                </c:pt>
                <c:pt idx="6115">
                  <c:v>8.4919514583333395</c:v>
                </c:pt>
                <c:pt idx="6116">
                  <c:v>8.4933401666666697</c:v>
                </c:pt>
                <c:pt idx="6117">
                  <c:v>8.4947288749999998</c:v>
                </c:pt>
                <c:pt idx="6118">
                  <c:v>8.4961175833333407</c:v>
                </c:pt>
                <c:pt idx="6119">
                  <c:v>8.4975062916666708</c:v>
                </c:pt>
                <c:pt idx="6120">
                  <c:v>8.4988949999999992</c:v>
                </c:pt>
                <c:pt idx="6121">
                  <c:v>8.50028370833334</c:v>
                </c:pt>
                <c:pt idx="6122">
                  <c:v>8.5016724166666702</c:v>
                </c:pt>
                <c:pt idx="6123">
                  <c:v>8.5030611250000003</c:v>
                </c:pt>
                <c:pt idx="6124">
                  <c:v>8.5044498333333394</c:v>
                </c:pt>
                <c:pt idx="6125">
                  <c:v>8.5058385416666695</c:v>
                </c:pt>
                <c:pt idx="6126">
                  <c:v>8.5072272499999997</c:v>
                </c:pt>
                <c:pt idx="6127">
                  <c:v>8.5086159583333405</c:v>
                </c:pt>
                <c:pt idx="6128">
                  <c:v>8.5100046666666707</c:v>
                </c:pt>
                <c:pt idx="6129">
                  <c:v>8.5113933750000008</c:v>
                </c:pt>
                <c:pt idx="6130">
                  <c:v>8.5127820833333399</c:v>
                </c:pt>
                <c:pt idx="6131">
                  <c:v>8.51417079166667</c:v>
                </c:pt>
                <c:pt idx="6132">
                  <c:v>8.5155595000000002</c:v>
                </c:pt>
                <c:pt idx="6133">
                  <c:v>8.5169482083333392</c:v>
                </c:pt>
                <c:pt idx="6134">
                  <c:v>8.5183369166666694</c:v>
                </c:pt>
                <c:pt idx="6135">
                  <c:v>8.5197256249999995</c:v>
                </c:pt>
                <c:pt idx="6136">
                  <c:v>8.5211143333333403</c:v>
                </c:pt>
                <c:pt idx="6137">
                  <c:v>8.5225030416666705</c:v>
                </c:pt>
                <c:pt idx="6138">
                  <c:v>8.5238917500000007</c:v>
                </c:pt>
                <c:pt idx="6139">
                  <c:v>8.5252804583333397</c:v>
                </c:pt>
                <c:pt idx="6140">
                  <c:v>8.5266691666666699</c:v>
                </c:pt>
                <c:pt idx="6141">
                  <c:v>8.528057875</c:v>
                </c:pt>
                <c:pt idx="6142">
                  <c:v>8.5294465833333408</c:v>
                </c:pt>
                <c:pt idx="6143">
                  <c:v>8.5308352916666692</c:v>
                </c:pt>
                <c:pt idx="6144">
                  <c:v>8.5322239999999994</c:v>
                </c:pt>
                <c:pt idx="6145">
                  <c:v>8.5336127083333402</c:v>
                </c:pt>
                <c:pt idx="6146">
                  <c:v>8.5350014166666703</c:v>
                </c:pt>
                <c:pt idx="6147">
                  <c:v>8.5363901250000005</c:v>
                </c:pt>
                <c:pt idx="6148">
                  <c:v>8.5377788333333395</c:v>
                </c:pt>
                <c:pt idx="6149">
                  <c:v>8.5391675416666697</c:v>
                </c:pt>
                <c:pt idx="6150">
                  <c:v>8.5405562499999998</c:v>
                </c:pt>
                <c:pt idx="6151">
                  <c:v>8.5419449583333407</c:v>
                </c:pt>
                <c:pt idx="6152">
                  <c:v>8.5433336666666708</c:v>
                </c:pt>
                <c:pt idx="6153">
                  <c:v>8.5447223749999992</c:v>
                </c:pt>
                <c:pt idx="6154">
                  <c:v>8.54611108333334</c:v>
                </c:pt>
                <c:pt idx="6155">
                  <c:v>8.5474997916666702</c:v>
                </c:pt>
                <c:pt idx="6156">
                  <c:v>8.5488885000000003</c:v>
                </c:pt>
                <c:pt idx="6157">
                  <c:v>8.5502772083333394</c:v>
                </c:pt>
                <c:pt idx="6158">
                  <c:v>8.5516659166666695</c:v>
                </c:pt>
                <c:pt idx="6159">
                  <c:v>8.5530546249999997</c:v>
                </c:pt>
                <c:pt idx="6160">
                  <c:v>8.5544433333333405</c:v>
                </c:pt>
                <c:pt idx="6161">
                  <c:v>8.5558320416666707</c:v>
                </c:pt>
                <c:pt idx="6162">
                  <c:v>8.5572207500000008</c:v>
                </c:pt>
                <c:pt idx="6163">
                  <c:v>8.5586094583333399</c:v>
                </c:pt>
                <c:pt idx="6164">
                  <c:v>8.55999816666667</c:v>
                </c:pt>
                <c:pt idx="6165">
                  <c:v>8.5613868750000002</c:v>
                </c:pt>
                <c:pt idx="6166">
                  <c:v>8.5627755833333392</c:v>
                </c:pt>
                <c:pt idx="6167">
                  <c:v>8.5641642916666694</c:v>
                </c:pt>
                <c:pt idx="6168">
                  <c:v>8.5655529999999995</c:v>
                </c:pt>
                <c:pt idx="6169">
                  <c:v>8.5669417083333403</c:v>
                </c:pt>
                <c:pt idx="6170">
                  <c:v>8.5683304166666705</c:v>
                </c:pt>
                <c:pt idx="6171">
                  <c:v>8.5697191250000007</c:v>
                </c:pt>
                <c:pt idx="6172">
                  <c:v>8.5711078333333397</c:v>
                </c:pt>
                <c:pt idx="6173">
                  <c:v>8.5724965416666699</c:v>
                </c:pt>
                <c:pt idx="6174">
                  <c:v>8.57388525</c:v>
                </c:pt>
                <c:pt idx="6175">
                  <c:v>8.5752739583333408</c:v>
                </c:pt>
                <c:pt idx="6176">
                  <c:v>8.5766626666666692</c:v>
                </c:pt>
                <c:pt idx="6177">
                  <c:v>8.5780513749999994</c:v>
                </c:pt>
                <c:pt idx="6178">
                  <c:v>8.5794400833333402</c:v>
                </c:pt>
                <c:pt idx="6179">
                  <c:v>8.5808287916666703</c:v>
                </c:pt>
                <c:pt idx="6180">
                  <c:v>8.5822175000000005</c:v>
                </c:pt>
                <c:pt idx="6181">
                  <c:v>8.5836062083333395</c:v>
                </c:pt>
                <c:pt idx="6182">
                  <c:v>8.5849949166666697</c:v>
                </c:pt>
                <c:pt idx="6183">
                  <c:v>8.5863836249999999</c:v>
                </c:pt>
                <c:pt idx="6184">
                  <c:v>8.5877723333333407</c:v>
                </c:pt>
                <c:pt idx="6185">
                  <c:v>8.5891610416666708</c:v>
                </c:pt>
                <c:pt idx="6186">
                  <c:v>8.5905497499999992</c:v>
                </c:pt>
                <c:pt idx="6187">
                  <c:v>8.59193845833334</c:v>
                </c:pt>
                <c:pt idx="6188">
                  <c:v>8.5933271666666702</c:v>
                </c:pt>
                <c:pt idx="6189">
                  <c:v>8.5947158750000003</c:v>
                </c:pt>
                <c:pt idx="6190">
                  <c:v>8.5961045833333394</c:v>
                </c:pt>
                <c:pt idx="6191">
                  <c:v>8.5974932916666695</c:v>
                </c:pt>
                <c:pt idx="6192">
                  <c:v>8.5988819999999997</c:v>
                </c:pt>
                <c:pt idx="6193">
                  <c:v>8.6002707083333405</c:v>
                </c:pt>
                <c:pt idx="6194">
                  <c:v>8.6016594166666707</c:v>
                </c:pt>
                <c:pt idx="6195">
                  <c:v>8.6030481250000008</c:v>
                </c:pt>
                <c:pt idx="6196">
                  <c:v>8.6044368333333399</c:v>
                </c:pt>
                <c:pt idx="6197">
                  <c:v>8.60582554166667</c:v>
                </c:pt>
                <c:pt idx="6198">
                  <c:v>8.6072142500000002</c:v>
                </c:pt>
                <c:pt idx="6199">
                  <c:v>8.6086029583333392</c:v>
                </c:pt>
                <c:pt idx="6200">
                  <c:v>8.6099916666666694</c:v>
                </c:pt>
                <c:pt idx="6201">
                  <c:v>8.6113803749999995</c:v>
                </c:pt>
                <c:pt idx="6202">
                  <c:v>8.6127690833333403</c:v>
                </c:pt>
                <c:pt idx="6203">
                  <c:v>8.6141577916666705</c:v>
                </c:pt>
                <c:pt idx="6204">
                  <c:v>8.6155465000000007</c:v>
                </c:pt>
                <c:pt idx="6205">
                  <c:v>8.6169352083333397</c:v>
                </c:pt>
                <c:pt idx="6206">
                  <c:v>8.6183239166666699</c:v>
                </c:pt>
                <c:pt idx="6207">
                  <c:v>8.619712625</c:v>
                </c:pt>
                <c:pt idx="6208">
                  <c:v>8.6211013333333408</c:v>
                </c:pt>
                <c:pt idx="6209">
                  <c:v>8.6224900416666692</c:v>
                </c:pt>
                <c:pt idx="6210">
                  <c:v>8.6238787499999994</c:v>
                </c:pt>
                <c:pt idx="6211">
                  <c:v>8.6252674583333402</c:v>
                </c:pt>
                <c:pt idx="6212">
                  <c:v>8.6266561666666703</c:v>
                </c:pt>
                <c:pt idx="6213">
                  <c:v>8.6280448750000005</c:v>
                </c:pt>
                <c:pt idx="6214">
                  <c:v>8.6294335833333395</c:v>
                </c:pt>
                <c:pt idx="6215">
                  <c:v>8.6308222916666697</c:v>
                </c:pt>
                <c:pt idx="6216">
                  <c:v>8.6322109999999999</c:v>
                </c:pt>
                <c:pt idx="6217">
                  <c:v>8.6335997083333407</c:v>
                </c:pt>
                <c:pt idx="6218">
                  <c:v>8.6349884166666708</c:v>
                </c:pt>
                <c:pt idx="6219">
                  <c:v>8.6363771249999992</c:v>
                </c:pt>
                <c:pt idx="6220">
                  <c:v>8.63776583333334</c:v>
                </c:pt>
                <c:pt idx="6221">
                  <c:v>8.6391545416666702</c:v>
                </c:pt>
                <c:pt idx="6222">
                  <c:v>8.6405432500000003</c:v>
                </c:pt>
                <c:pt idx="6223">
                  <c:v>8.6419319583333394</c:v>
                </c:pt>
                <c:pt idx="6224">
                  <c:v>8.6433206666666695</c:v>
                </c:pt>
                <c:pt idx="6225">
                  <c:v>8.6447093749999997</c:v>
                </c:pt>
                <c:pt idx="6226">
                  <c:v>8.6460980833333405</c:v>
                </c:pt>
                <c:pt idx="6227">
                  <c:v>8.6474867916666707</c:v>
                </c:pt>
                <c:pt idx="6228">
                  <c:v>8.6488755000000008</c:v>
                </c:pt>
                <c:pt idx="6229">
                  <c:v>8.6502642083333399</c:v>
                </c:pt>
                <c:pt idx="6230">
                  <c:v>8.65165291666667</c:v>
                </c:pt>
                <c:pt idx="6231">
                  <c:v>8.6530416250000002</c:v>
                </c:pt>
                <c:pt idx="6232">
                  <c:v>8.6544303333333392</c:v>
                </c:pt>
                <c:pt idx="6233">
                  <c:v>8.6558190416666694</c:v>
                </c:pt>
                <c:pt idx="6234">
                  <c:v>8.6572077499999995</c:v>
                </c:pt>
                <c:pt idx="6235">
                  <c:v>8.6585964583333404</c:v>
                </c:pt>
                <c:pt idx="6236">
                  <c:v>8.6599851666666705</c:v>
                </c:pt>
                <c:pt idx="6237">
                  <c:v>8.6613738750000007</c:v>
                </c:pt>
                <c:pt idx="6238">
                  <c:v>8.6627625833333397</c:v>
                </c:pt>
                <c:pt idx="6239">
                  <c:v>8.6641512916666699</c:v>
                </c:pt>
                <c:pt idx="6240">
                  <c:v>8.66554</c:v>
                </c:pt>
                <c:pt idx="6241">
                  <c:v>8.6669287083333408</c:v>
                </c:pt>
                <c:pt idx="6242">
                  <c:v>8.6683174166666692</c:v>
                </c:pt>
                <c:pt idx="6243">
                  <c:v>8.6697061249999994</c:v>
                </c:pt>
                <c:pt idx="6244">
                  <c:v>8.6710948333333402</c:v>
                </c:pt>
                <c:pt idx="6245">
                  <c:v>8.6724835416666703</c:v>
                </c:pt>
                <c:pt idx="6246">
                  <c:v>8.6738722500000005</c:v>
                </c:pt>
                <c:pt idx="6247">
                  <c:v>8.6752609583333395</c:v>
                </c:pt>
                <c:pt idx="6248">
                  <c:v>8.6766496666666697</c:v>
                </c:pt>
                <c:pt idx="6249">
                  <c:v>8.6780383749999999</c:v>
                </c:pt>
                <c:pt idx="6250">
                  <c:v>8.6794270833333407</c:v>
                </c:pt>
                <c:pt idx="6251">
                  <c:v>8.6808157916666708</c:v>
                </c:pt>
                <c:pt idx="6252">
                  <c:v>8.6822044999999992</c:v>
                </c:pt>
                <c:pt idx="6253">
                  <c:v>8.68359320833334</c:v>
                </c:pt>
                <c:pt idx="6254">
                  <c:v>8.6849819166666702</c:v>
                </c:pt>
                <c:pt idx="6255">
                  <c:v>8.6863706250000003</c:v>
                </c:pt>
                <c:pt idx="6256">
                  <c:v>8.6877593333333394</c:v>
                </c:pt>
                <c:pt idx="6257">
                  <c:v>8.6891480416666695</c:v>
                </c:pt>
                <c:pt idx="6258">
                  <c:v>8.6905367499999997</c:v>
                </c:pt>
                <c:pt idx="6259">
                  <c:v>8.6919254583333405</c:v>
                </c:pt>
                <c:pt idx="6260">
                  <c:v>8.6933141666666707</c:v>
                </c:pt>
                <c:pt idx="6261">
                  <c:v>8.6947028750000008</c:v>
                </c:pt>
                <c:pt idx="6262">
                  <c:v>8.6960915833333399</c:v>
                </c:pt>
                <c:pt idx="6263">
                  <c:v>8.69748029166667</c:v>
                </c:pt>
                <c:pt idx="6264">
                  <c:v>8.6988690000000002</c:v>
                </c:pt>
                <c:pt idx="6265">
                  <c:v>8.7002577083333392</c:v>
                </c:pt>
                <c:pt idx="6266">
                  <c:v>8.7016464166666694</c:v>
                </c:pt>
                <c:pt idx="6267">
                  <c:v>8.7030351249999995</c:v>
                </c:pt>
                <c:pt idx="6268">
                  <c:v>8.7044238333333404</c:v>
                </c:pt>
                <c:pt idx="6269">
                  <c:v>8.7058125416666705</c:v>
                </c:pt>
                <c:pt idx="6270">
                  <c:v>8.7072012500000007</c:v>
                </c:pt>
                <c:pt idx="6271">
                  <c:v>8.7085899583333397</c:v>
                </c:pt>
                <c:pt idx="6272">
                  <c:v>8.7099786666666699</c:v>
                </c:pt>
                <c:pt idx="6273">
                  <c:v>8.711367375</c:v>
                </c:pt>
                <c:pt idx="6274">
                  <c:v>8.7127560833333408</c:v>
                </c:pt>
                <c:pt idx="6275">
                  <c:v>8.7141447916666692</c:v>
                </c:pt>
                <c:pt idx="6276">
                  <c:v>8.7155334999999994</c:v>
                </c:pt>
                <c:pt idx="6277">
                  <c:v>8.7169222083333402</c:v>
                </c:pt>
                <c:pt idx="6278">
                  <c:v>8.7183109166666704</c:v>
                </c:pt>
                <c:pt idx="6279">
                  <c:v>8.7196996250000005</c:v>
                </c:pt>
                <c:pt idx="6280">
                  <c:v>8.7210883333333395</c:v>
                </c:pt>
                <c:pt idx="6281">
                  <c:v>8.7224770416666697</c:v>
                </c:pt>
                <c:pt idx="6282">
                  <c:v>8.7238657499999999</c:v>
                </c:pt>
                <c:pt idx="6283">
                  <c:v>8.7252544583333407</c:v>
                </c:pt>
                <c:pt idx="6284">
                  <c:v>8.7266431666666708</c:v>
                </c:pt>
                <c:pt idx="6285">
                  <c:v>8.7280318749999992</c:v>
                </c:pt>
                <c:pt idx="6286">
                  <c:v>8.72942058333334</c:v>
                </c:pt>
                <c:pt idx="6287">
                  <c:v>8.7308092916666702</c:v>
                </c:pt>
                <c:pt idx="6288">
                  <c:v>8.7321980000000003</c:v>
                </c:pt>
                <c:pt idx="6289">
                  <c:v>8.7335867083333394</c:v>
                </c:pt>
                <c:pt idx="6290">
                  <c:v>8.7349754166666695</c:v>
                </c:pt>
                <c:pt idx="6291">
                  <c:v>8.7363641249999997</c:v>
                </c:pt>
                <c:pt idx="6292">
                  <c:v>8.7377528333333405</c:v>
                </c:pt>
                <c:pt idx="6293">
                  <c:v>8.7391415416666707</c:v>
                </c:pt>
                <c:pt idx="6294">
                  <c:v>8.7405302500000008</c:v>
                </c:pt>
                <c:pt idx="6295">
                  <c:v>8.7419189583333399</c:v>
                </c:pt>
                <c:pt idx="6296">
                  <c:v>8.74330766666667</c:v>
                </c:pt>
                <c:pt idx="6297">
                  <c:v>8.7446963750000002</c:v>
                </c:pt>
                <c:pt idx="6298">
                  <c:v>8.7460850833333392</c:v>
                </c:pt>
                <c:pt idx="6299">
                  <c:v>8.7474737916666694</c:v>
                </c:pt>
                <c:pt idx="6300">
                  <c:v>8.7488624999999995</c:v>
                </c:pt>
                <c:pt idx="6301">
                  <c:v>8.7502512083333404</c:v>
                </c:pt>
                <c:pt idx="6302">
                  <c:v>8.7516399166666705</c:v>
                </c:pt>
                <c:pt idx="6303">
                  <c:v>8.7530286250000007</c:v>
                </c:pt>
                <c:pt idx="6304">
                  <c:v>8.7544173333333397</c:v>
                </c:pt>
                <c:pt idx="6305">
                  <c:v>8.7558060416666699</c:v>
                </c:pt>
                <c:pt idx="6306">
                  <c:v>8.75719475</c:v>
                </c:pt>
                <c:pt idx="6307">
                  <c:v>8.7585834583333408</c:v>
                </c:pt>
                <c:pt idx="6308">
                  <c:v>8.7599721666666692</c:v>
                </c:pt>
                <c:pt idx="6309">
                  <c:v>8.7613608749999994</c:v>
                </c:pt>
                <c:pt idx="6310">
                  <c:v>8.7627495833333402</c:v>
                </c:pt>
                <c:pt idx="6311">
                  <c:v>8.7641382916666704</c:v>
                </c:pt>
                <c:pt idx="6312">
                  <c:v>8.7655270000000005</c:v>
                </c:pt>
                <c:pt idx="6313">
                  <c:v>8.7669157083333396</c:v>
                </c:pt>
                <c:pt idx="6314">
                  <c:v>8.7683044166666697</c:v>
                </c:pt>
                <c:pt idx="6315">
                  <c:v>8.7696931249999999</c:v>
                </c:pt>
                <c:pt idx="6316">
                  <c:v>8.7710818333333407</c:v>
                </c:pt>
                <c:pt idx="6317">
                  <c:v>8.7724705416666708</c:v>
                </c:pt>
                <c:pt idx="6318">
                  <c:v>8.7738592499999992</c:v>
                </c:pt>
                <c:pt idx="6319">
                  <c:v>8.77524795833334</c:v>
                </c:pt>
                <c:pt idx="6320">
                  <c:v>8.7766366666666702</c:v>
                </c:pt>
                <c:pt idx="6321">
                  <c:v>8.7780253750000004</c:v>
                </c:pt>
                <c:pt idx="6322">
                  <c:v>8.7794140833333394</c:v>
                </c:pt>
                <c:pt idx="6323">
                  <c:v>8.7808027916666695</c:v>
                </c:pt>
                <c:pt idx="6324">
                  <c:v>8.7821914999999997</c:v>
                </c:pt>
                <c:pt idx="6325">
                  <c:v>8.7835802083333405</c:v>
                </c:pt>
                <c:pt idx="6326">
                  <c:v>8.7849689166666707</c:v>
                </c:pt>
                <c:pt idx="6327">
                  <c:v>8.7863576250000008</c:v>
                </c:pt>
                <c:pt idx="6328">
                  <c:v>8.7877463333333399</c:v>
                </c:pt>
                <c:pt idx="6329">
                  <c:v>8.78913504166667</c:v>
                </c:pt>
                <c:pt idx="6330">
                  <c:v>8.7905237500000002</c:v>
                </c:pt>
                <c:pt idx="6331">
                  <c:v>8.7919124583333392</c:v>
                </c:pt>
                <c:pt idx="6332">
                  <c:v>8.7933011666666694</c:v>
                </c:pt>
                <c:pt idx="6333">
                  <c:v>8.7946898749999995</c:v>
                </c:pt>
                <c:pt idx="6334">
                  <c:v>8.7960785833333404</c:v>
                </c:pt>
                <c:pt idx="6335">
                  <c:v>8.7974672916666705</c:v>
                </c:pt>
                <c:pt idx="6336">
                  <c:v>8.7988560000000007</c:v>
                </c:pt>
                <c:pt idx="6337">
                  <c:v>8.8002447083333397</c:v>
                </c:pt>
                <c:pt idx="6338">
                  <c:v>8.8016334166666699</c:v>
                </c:pt>
                <c:pt idx="6339">
                  <c:v>8.803022125</c:v>
                </c:pt>
                <c:pt idx="6340">
                  <c:v>8.8044108333333408</c:v>
                </c:pt>
                <c:pt idx="6341">
                  <c:v>8.8057995416666692</c:v>
                </c:pt>
                <c:pt idx="6342">
                  <c:v>8.8071882499999994</c:v>
                </c:pt>
                <c:pt idx="6343">
                  <c:v>8.8085769583333402</c:v>
                </c:pt>
                <c:pt idx="6344">
                  <c:v>8.8099656666666704</c:v>
                </c:pt>
                <c:pt idx="6345">
                  <c:v>8.8113543750000005</c:v>
                </c:pt>
                <c:pt idx="6346">
                  <c:v>8.8127430833333396</c:v>
                </c:pt>
                <c:pt idx="6347">
                  <c:v>8.8141317916666697</c:v>
                </c:pt>
                <c:pt idx="6348">
                  <c:v>8.8155204999999999</c:v>
                </c:pt>
                <c:pt idx="6349">
                  <c:v>8.8169092083333407</c:v>
                </c:pt>
                <c:pt idx="6350">
                  <c:v>8.8182979166666708</c:v>
                </c:pt>
                <c:pt idx="6351">
                  <c:v>8.8196866249999992</c:v>
                </c:pt>
                <c:pt idx="6352">
                  <c:v>8.82107533333334</c:v>
                </c:pt>
                <c:pt idx="6353">
                  <c:v>8.8224640416666702</c:v>
                </c:pt>
                <c:pt idx="6354">
                  <c:v>8.8238527500000004</c:v>
                </c:pt>
                <c:pt idx="6355">
                  <c:v>8.8252414583333394</c:v>
                </c:pt>
                <c:pt idx="6356">
                  <c:v>8.8266301666666696</c:v>
                </c:pt>
                <c:pt idx="6357">
                  <c:v>8.8280188749999997</c:v>
                </c:pt>
                <c:pt idx="6358">
                  <c:v>8.8294075833333405</c:v>
                </c:pt>
                <c:pt idx="6359">
                  <c:v>8.8307962916666707</c:v>
                </c:pt>
                <c:pt idx="6360">
                  <c:v>8.8321850000000008</c:v>
                </c:pt>
                <c:pt idx="6361">
                  <c:v>8.8335737083333399</c:v>
                </c:pt>
                <c:pt idx="6362">
                  <c:v>8.83496241666667</c:v>
                </c:pt>
                <c:pt idx="6363">
                  <c:v>8.8363511250000002</c:v>
                </c:pt>
                <c:pt idx="6364">
                  <c:v>8.8377398333333392</c:v>
                </c:pt>
                <c:pt idx="6365">
                  <c:v>8.8391285416666694</c:v>
                </c:pt>
                <c:pt idx="6366">
                  <c:v>8.8405172499999995</c:v>
                </c:pt>
                <c:pt idx="6367">
                  <c:v>8.8419059583333404</c:v>
                </c:pt>
                <c:pt idx="6368">
                  <c:v>8.8432946666666705</c:v>
                </c:pt>
                <c:pt idx="6369">
                  <c:v>8.8446833750000007</c:v>
                </c:pt>
                <c:pt idx="6370">
                  <c:v>8.8460720833333397</c:v>
                </c:pt>
                <c:pt idx="6371">
                  <c:v>8.8474607916666699</c:v>
                </c:pt>
                <c:pt idx="6372">
                  <c:v>8.8488495</c:v>
                </c:pt>
                <c:pt idx="6373">
                  <c:v>8.8502382083333409</c:v>
                </c:pt>
                <c:pt idx="6374">
                  <c:v>8.8516269166666692</c:v>
                </c:pt>
                <c:pt idx="6375">
                  <c:v>8.8530156249999994</c:v>
                </c:pt>
                <c:pt idx="6376">
                  <c:v>8.8544043333333402</c:v>
                </c:pt>
                <c:pt idx="6377">
                  <c:v>8.8557930416666704</c:v>
                </c:pt>
                <c:pt idx="6378">
                  <c:v>8.8571817500000005</c:v>
                </c:pt>
                <c:pt idx="6379">
                  <c:v>8.8585704583333396</c:v>
                </c:pt>
                <c:pt idx="6380">
                  <c:v>8.8599591666666697</c:v>
                </c:pt>
                <c:pt idx="6381">
                  <c:v>8.8613478749999999</c:v>
                </c:pt>
                <c:pt idx="6382">
                  <c:v>8.8627365833333407</c:v>
                </c:pt>
                <c:pt idx="6383">
                  <c:v>8.8641252916666708</c:v>
                </c:pt>
                <c:pt idx="6384">
                  <c:v>8.8655139999999992</c:v>
                </c:pt>
                <c:pt idx="6385">
                  <c:v>8.86690270833334</c:v>
                </c:pt>
                <c:pt idx="6386">
                  <c:v>8.8682914166666702</c:v>
                </c:pt>
                <c:pt idx="6387">
                  <c:v>8.8696801250000004</c:v>
                </c:pt>
                <c:pt idx="6388">
                  <c:v>8.8710688333333394</c:v>
                </c:pt>
                <c:pt idx="6389">
                  <c:v>8.8724575416666696</c:v>
                </c:pt>
                <c:pt idx="6390">
                  <c:v>8.8738462499999997</c:v>
                </c:pt>
                <c:pt idx="6391">
                  <c:v>8.8752349583333405</c:v>
                </c:pt>
                <c:pt idx="6392">
                  <c:v>8.8766236666666707</c:v>
                </c:pt>
                <c:pt idx="6393">
                  <c:v>8.8780123750000008</c:v>
                </c:pt>
                <c:pt idx="6394">
                  <c:v>8.8794010833333399</c:v>
                </c:pt>
                <c:pt idx="6395">
                  <c:v>8.88078979166667</c:v>
                </c:pt>
                <c:pt idx="6396">
                  <c:v>8.8821785000000002</c:v>
                </c:pt>
                <c:pt idx="6397">
                  <c:v>8.8835672083333392</c:v>
                </c:pt>
                <c:pt idx="6398">
                  <c:v>8.8849559166666694</c:v>
                </c:pt>
                <c:pt idx="6399">
                  <c:v>8.8863446249999996</c:v>
                </c:pt>
                <c:pt idx="6400">
                  <c:v>8.8877333333333404</c:v>
                </c:pt>
                <c:pt idx="6401">
                  <c:v>8.8891220416666705</c:v>
                </c:pt>
                <c:pt idx="6402">
                  <c:v>8.8905107500000007</c:v>
                </c:pt>
                <c:pt idx="6403">
                  <c:v>8.8918994583333397</c:v>
                </c:pt>
                <c:pt idx="6404">
                  <c:v>8.8932881666666699</c:v>
                </c:pt>
                <c:pt idx="6405">
                  <c:v>8.894676875</c:v>
                </c:pt>
                <c:pt idx="6406">
                  <c:v>8.8960655833333409</c:v>
                </c:pt>
                <c:pt idx="6407">
                  <c:v>8.8974542916666692</c:v>
                </c:pt>
                <c:pt idx="6408">
                  <c:v>8.8988429999999994</c:v>
                </c:pt>
                <c:pt idx="6409">
                  <c:v>8.9002317083333402</c:v>
                </c:pt>
                <c:pt idx="6410">
                  <c:v>8.9016204166666704</c:v>
                </c:pt>
                <c:pt idx="6411">
                  <c:v>8.9030091250000005</c:v>
                </c:pt>
                <c:pt idx="6412">
                  <c:v>8.9043978333333396</c:v>
                </c:pt>
                <c:pt idx="6413">
                  <c:v>8.9057865416666697</c:v>
                </c:pt>
                <c:pt idx="6414">
                  <c:v>8.9071752499999999</c:v>
                </c:pt>
                <c:pt idx="6415">
                  <c:v>8.9085639583333407</c:v>
                </c:pt>
                <c:pt idx="6416">
                  <c:v>8.9099526666666709</c:v>
                </c:pt>
                <c:pt idx="6417">
                  <c:v>8.9113413749999992</c:v>
                </c:pt>
                <c:pt idx="6418">
                  <c:v>8.91273008333334</c:v>
                </c:pt>
                <c:pt idx="6419">
                  <c:v>8.9141187916666702</c:v>
                </c:pt>
                <c:pt idx="6420">
                  <c:v>8.9155075000000004</c:v>
                </c:pt>
                <c:pt idx="6421">
                  <c:v>8.9168962083333394</c:v>
                </c:pt>
                <c:pt idx="6422">
                  <c:v>8.9182849166666696</c:v>
                </c:pt>
                <c:pt idx="6423">
                  <c:v>8.9196736249999997</c:v>
                </c:pt>
                <c:pt idx="6424">
                  <c:v>8.9210623333333405</c:v>
                </c:pt>
                <c:pt idx="6425">
                  <c:v>8.9224510416666707</c:v>
                </c:pt>
                <c:pt idx="6426">
                  <c:v>8.9238397500000008</c:v>
                </c:pt>
                <c:pt idx="6427">
                  <c:v>8.9252284583333399</c:v>
                </c:pt>
                <c:pt idx="6428">
                  <c:v>8.92661716666667</c:v>
                </c:pt>
                <c:pt idx="6429">
                  <c:v>8.9280058750000002</c:v>
                </c:pt>
                <c:pt idx="6430">
                  <c:v>8.9293945833333392</c:v>
                </c:pt>
                <c:pt idx="6431">
                  <c:v>8.9307832916666694</c:v>
                </c:pt>
                <c:pt idx="6432">
                  <c:v>8.9321719999999996</c:v>
                </c:pt>
                <c:pt idx="6433">
                  <c:v>8.9335607083333404</c:v>
                </c:pt>
                <c:pt idx="6434">
                  <c:v>8.9349494166666705</c:v>
                </c:pt>
                <c:pt idx="6435">
                  <c:v>8.9363381250000007</c:v>
                </c:pt>
                <c:pt idx="6436">
                  <c:v>8.9377268333333397</c:v>
                </c:pt>
                <c:pt idx="6437">
                  <c:v>8.9391155416666699</c:v>
                </c:pt>
                <c:pt idx="6438">
                  <c:v>8.94050425</c:v>
                </c:pt>
                <c:pt idx="6439">
                  <c:v>8.9418929583333409</c:v>
                </c:pt>
                <c:pt idx="6440">
                  <c:v>8.9432816666666692</c:v>
                </c:pt>
                <c:pt idx="6441">
                  <c:v>8.9446703749999994</c:v>
                </c:pt>
                <c:pt idx="6442">
                  <c:v>8.9460590833333402</c:v>
                </c:pt>
                <c:pt idx="6443">
                  <c:v>8.9474477916666704</c:v>
                </c:pt>
                <c:pt idx="6444">
                  <c:v>8.9488365000000005</c:v>
                </c:pt>
                <c:pt idx="6445">
                  <c:v>8.9502252083333396</c:v>
                </c:pt>
                <c:pt idx="6446">
                  <c:v>8.9516139166666697</c:v>
                </c:pt>
                <c:pt idx="6447">
                  <c:v>8.9530026249999999</c:v>
                </c:pt>
                <c:pt idx="6448">
                  <c:v>8.9543913333333407</c:v>
                </c:pt>
                <c:pt idx="6449">
                  <c:v>8.9557800416666709</c:v>
                </c:pt>
                <c:pt idx="6450">
                  <c:v>8.9571687499999992</c:v>
                </c:pt>
                <c:pt idx="6451">
                  <c:v>8.9585574583333401</c:v>
                </c:pt>
                <c:pt idx="6452">
                  <c:v>8.9599461666666702</c:v>
                </c:pt>
                <c:pt idx="6453">
                  <c:v>8.9613348750000004</c:v>
                </c:pt>
                <c:pt idx="6454">
                  <c:v>8.9627235833333394</c:v>
                </c:pt>
                <c:pt idx="6455">
                  <c:v>8.9641122916666696</c:v>
                </c:pt>
                <c:pt idx="6456">
                  <c:v>8.9655009999999997</c:v>
                </c:pt>
                <c:pt idx="6457">
                  <c:v>8.9668897083333405</c:v>
                </c:pt>
                <c:pt idx="6458">
                  <c:v>8.9682784166666707</c:v>
                </c:pt>
                <c:pt idx="6459">
                  <c:v>8.9696671250000009</c:v>
                </c:pt>
                <c:pt idx="6460">
                  <c:v>8.9710558333333399</c:v>
                </c:pt>
                <c:pt idx="6461">
                  <c:v>8.97244454166667</c:v>
                </c:pt>
                <c:pt idx="6462">
                  <c:v>8.9738332500000002</c:v>
                </c:pt>
                <c:pt idx="6463">
                  <c:v>8.9752219583333392</c:v>
                </c:pt>
                <c:pt idx="6464">
                  <c:v>8.9766106666666694</c:v>
                </c:pt>
                <c:pt idx="6465">
                  <c:v>8.9779993749999996</c:v>
                </c:pt>
                <c:pt idx="6466">
                  <c:v>8.9793880833333404</c:v>
                </c:pt>
                <c:pt idx="6467">
                  <c:v>8.9807767916666705</c:v>
                </c:pt>
                <c:pt idx="6468">
                  <c:v>8.9821655000000007</c:v>
                </c:pt>
                <c:pt idx="6469">
                  <c:v>8.9835542083333397</c:v>
                </c:pt>
                <c:pt idx="6470">
                  <c:v>8.9849429166666699</c:v>
                </c:pt>
                <c:pt idx="6471">
                  <c:v>8.986331625</c:v>
                </c:pt>
                <c:pt idx="6472">
                  <c:v>8.9877203333333409</c:v>
                </c:pt>
                <c:pt idx="6473">
                  <c:v>8.9891090416666692</c:v>
                </c:pt>
                <c:pt idx="6474">
                  <c:v>8.9904977499999994</c:v>
                </c:pt>
                <c:pt idx="6475">
                  <c:v>8.9918864583333402</c:v>
                </c:pt>
                <c:pt idx="6476">
                  <c:v>8.9932751666666704</c:v>
                </c:pt>
                <c:pt idx="6477">
                  <c:v>8.9946638750000005</c:v>
                </c:pt>
                <c:pt idx="6478">
                  <c:v>8.9960525833333396</c:v>
                </c:pt>
                <c:pt idx="6479">
                  <c:v>8.9974412916666697</c:v>
                </c:pt>
                <c:pt idx="6480">
                  <c:v>8.9988299999999999</c:v>
                </c:pt>
                <c:pt idx="6481">
                  <c:v>9.0002187083333407</c:v>
                </c:pt>
                <c:pt idx="6482">
                  <c:v>9.0016074166666709</c:v>
                </c:pt>
                <c:pt idx="6483">
                  <c:v>9.0029961249999992</c:v>
                </c:pt>
                <c:pt idx="6484">
                  <c:v>9.0043848333333401</c:v>
                </c:pt>
                <c:pt idx="6485">
                  <c:v>9.0057735416666702</c:v>
                </c:pt>
                <c:pt idx="6486">
                  <c:v>9.0071622500000004</c:v>
                </c:pt>
                <c:pt idx="6487">
                  <c:v>9.0085509583333394</c:v>
                </c:pt>
                <c:pt idx="6488">
                  <c:v>9.0099396666666696</c:v>
                </c:pt>
                <c:pt idx="6489">
                  <c:v>9.0113283749999997</c:v>
                </c:pt>
                <c:pt idx="6490">
                  <c:v>9.0127170833333405</c:v>
                </c:pt>
                <c:pt idx="6491">
                  <c:v>9.0141057916666707</c:v>
                </c:pt>
                <c:pt idx="6492">
                  <c:v>9.0154945000000009</c:v>
                </c:pt>
                <c:pt idx="6493">
                  <c:v>9.0168832083333399</c:v>
                </c:pt>
                <c:pt idx="6494">
                  <c:v>9.0182719166666701</c:v>
                </c:pt>
                <c:pt idx="6495">
                  <c:v>9.0196606250000002</c:v>
                </c:pt>
                <c:pt idx="6496">
                  <c:v>9.0210493333333392</c:v>
                </c:pt>
                <c:pt idx="6497">
                  <c:v>9.0224380416666694</c:v>
                </c:pt>
                <c:pt idx="6498">
                  <c:v>9.0238267499999996</c:v>
                </c:pt>
                <c:pt idx="6499">
                  <c:v>9.0252154583333404</c:v>
                </c:pt>
                <c:pt idx="6500">
                  <c:v>9.0266041666666705</c:v>
                </c:pt>
                <c:pt idx="6501">
                  <c:v>9.0279928750000007</c:v>
                </c:pt>
                <c:pt idx="6502">
                  <c:v>9.0293815833333397</c:v>
                </c:pt>
                <c:pt idx="6503">
                  <c:v>9.0307702916666699</c:v>
                </c:pt>
                <c:pt idx="6504">
                  <c:v>9.032159</c:v>
                </c:pt>
                <c:pt idx="6505">
                  <c:v>9.0335477083333409</c:v>
                </c:pt>
                <c:pt idx="6506">
                  <c:v>9.0349364166666692</c:v>
                </c:pt>
                <c:pt idx="6507">
                  <c:v>9.0363251249999994</c:v>
                </c:pt>
                <c:pt idx="6508">
                  <c:v>9.0377138333333402</c:v>
                </c:pt>
                <c:pt idx="6509">
                  <c:v>9.0391025416666704</c:v>
                </c:pt>
                <c:pt idx="6510">
                  <c:v>9.0404912500000005</c:v>
                </c:pt>
                <c:pt idx="6511">
                  <c:v>9.0418799583333396</c:v>
                </c:pt>
                <c:pt idx="6512">
                  <c:v>9.0432686666666697</c:v>
                </c:pt>
                <c:pt idx="6513">
                  <c:v>9.0446573749999999</c:v>
                </c:pt>
                <c:pt idx="6514">
                  <c:v>9.0460460833333407</c:v>
                </c:pt>
                <c:pt idx="6515">
                  <c:v>9.0474347916666709</c:v>
                </c:pt>
                <c:pt idx="6516">
                  <c:v>9.0488234999999992</c:v>
                </c:pt>
                <c:pt idx="6517">
                  <c:v>9.0502122083333401</c:v>
                </c:pt>
                <c:pt idx="6518">
                  <c:v>9.0516009166666702</c:v>
                </c:pt>
                <c:pt idx="6519">
                  <c:v>9.0529896250000004</c:v>
                </c:pt>
                <c:pt idx="6520">
                  <c:v>9.0543783333333394</c:v>
                </c:pt>
                <c:pt idx="6521">
                  <c:v>9.0557670416666696</c:v>
                </c:pt>
                <c:pt idx="6522">
                  <c:v>9.0571557499999997</c:v>
                </c:pt>
                <c:pt idx="6523">
                  <c:v>9.0585444583333405</c:v>
                </c:pt>
                <c:pt idx="6524">
                  <c:v>9.0599331666666707</c:v>
                </c:pt>
                <c:pt idx="6525">
                  <c:v>9.0613218750000009</c:v>
                </c:pt>
                <c:pt idx="6526">
                  <c:v>9.0627105833333399</c:v>
                </c:pt>
                <c:pt idx="6527">
                  <c:v>9.0640992916666701</c:v>
                </c:pt>
                <c:pt idx="6528">
                  <c:v>9.0654880000000002</c:v>
                </c:pt>
                <c:pt idx="6529">
                  <c:v>9.0668767083333393</c:v>
                </c:pt>
                <c:pt idx="6530">
                  <c:v>9.0682654166666694</c:v>
                </c:pt>
                <c:pt idx="6531">
                  <c:v>9.0696541249999996</c:v>
                </c:pt>
                <c:pt idx="6532">
                  <c:v>9.0710428333333404</c:v>
                </c:pt>
                <c:pt idx="6533">
                  <c:v>9.0724315416666705</c:v>
                </c:pt>
                <c:pt idx="6534">
                  <c:v>9.0738202500000007</c:v>
                </c:pt>
                <c:pt idx="6535">
                  <c:v>9.0752089583333397</c:v>
                </c:pt>
                <c:pt idx="6536">
                  <c:v>9.0765976666666699</c:v>
                </c:pt>
                <c:pt idx="6537">
                  <c:v>9.0779863750000001</c:v>
                </c:pt>
                <c:pt idx="6538">
                  <c:v>9.0793750833333409</c:v>
                </c:pt>
                <c:pt idx="6539">
                  <c:v>9.0807637916666692</c:v>
                </c:pt>
                <c:pt idx="6540">
                  <c:v>9.0821524999999994</c:v>
                </c:pt>
                <c:pt idx="6541">
                  <c:v>9.0835412083333402</c:v>
                </c:pt>
                <c:pt idx="6542">
                  <c:v>9.0849299166666704</c:v>
                </c:pt>
                <c:pt idx="6543">
                  <c:v>9.0863186250000005</c:v>
                </c:pt>
                <c:pt idx="6544">
                  <c:v>9.0877073333333396</c:v>
                </c:pt>
                <c:pt idx="6545">
                  <c:v>9.0890960416666697</c:v>
                </c:pt>
                <c:pt idx="6546">
                  <c:v>9.0904847499999999</c:v>
                </c:pt>
                <c:pt idx="6547">
                  <c:v>9.0918734583333407</c:v>
                </c:pt>
                <c:pt idx="6548">
                  <c:v>9.0932621666666709</c:v>
                </c:pt>
                <c:pt idx="6549">
                  <c:v>9.0946508749999992</c:v>
                </c:pt>
                <c:pt idx="6550">
                  <c:v>9.0960395833333401</c:v>
                </c:pt>
                <c:pt idx="6551">
                  <c:v>9.0974282916666702</c:v>
                </c:pt>
                <c:pt idx="6552">
                  <c:v>9.0988170000000004</c:v>
                </c:pt>
                <c:pt idx="6553">
                  <c:v>9.1002057083333394</c:v>
                </c:pt>
                <c:pt idx="6554">
                  <c:v>9.1015944166666696</c:v>
                </c:pt>
                <c:pt idx="6555">
                  <c:v>9.1029831249999997</c:v>
                </c:pt>
                <c:pt idx="6556">
                  <c:v>9.1043718333333405</c:v>
                </c:pt>
                <c:pt idx="6557">
                  <c:v>9.1057605416666707</c:v>
                </c:pt>
                <c:pt idx="6558">
                  <c:v>9.1071492500000009</c:v>
                </c:pt>
                <c:pt idx="6559">
                  <c:v>9.1085379583333399</c:v>
                </c:pt>
                <c:pt idx="6560">
                  <c:v>9.1099266666666701</c:v>
                </c:pt>
                <c:pt idx="6561">
                  <c:v>9.1113153750000002</c:v>
                </c:pt>
                <c:pt idx="6562">
                  <c:v>9.1127040833333393</c:v>
                </c:pt>
                <c:pt idx="6563">
                  <c:v>9.1140927916666694</c:v>
                </c:pt>
                <c:pt idx="6564">
                  <c:v>9.1154814999999996</c:v>
                </c:pt>
                <c:pt idx="6565">
                  <c:v>9.1168702083333404</c:v>
                </c:pt>
                <c:pt idx="6566">
                  <c:v>9.1182589166666705</c:v>
                </c:pt>
                <c:pt idx="6567">
                  <c:v>9.1196476250000007</c:v>
                </c:pt>
                <c:pt idx="6568">
                  <c:v>9.1210363333333397</c:v>
                </c:pt>
                <c:pt idx="6569">
                  <c:v>9.1224250416666699</c:v>
                </c:pt>
                <c:pt idx="6570">
                  <c:v>9.1238137500000001</c:v>
                </c:pt>
                <c:pt idx="6571">
                  <c:v>9.1252024583333409</c:v>
                </c:pt>
                <c:pt idx="6572">
                  <c:v>9.1265911666666693</c:v>
                </c:pt>
                <c:pt idx="6573">
                  <c:v>9.1279798749999994</c:v>
                </c:pt>
                <c:pt idx="6574">
                  <c:v>9.1293685833333402</c:v>
                </c:pt>
                <c:pt idx="6575">
                  <c:v>9.1307572916666704</c:v>
                </c:pt>
                <c:pt idx="6576">
                  <c:v>9.1321460000000005</c:v>
                </c:pt>
                <c:pt idx="6577">
                  <c:v>9.1335347083333396</c:v>
                </c:pt>
                <c:pt idx="6578">
                  <c:v>9.1349234166666697</c:v>
                </c:pt>
                <c:pt idx="6579">
                  <c:v>9.1363121249999999</c:v>
                </c:pt>
                <c:pt idx="6580">
                  <c:v>9.1377008333333407</c:v>
                </c:pt>
                <c:pt idx="6581">
                  <c:v>9.1390895416666709</c:v>
                </c:pt>
                <c:pt idx="6582">
                  <c:v>9.1404782499999992</c:v>
                </c:pt>
                <c:pt idx="6583">
                  <c:v>9.1418669583333401</c:v>
                </c:pt>
                <c:pt idx="6584">
                  <c:v>9.1432556666666702</c:v>
                </c:pt>
                <c:pt idx="6585">
                  <c:v>9.1446443750000004</c:v>
                </c:pt>
                <c:pt idx="6586">
                  <c:v>9.1460330833333394</c:v>
                </c:pt>
                <c:pt idx="6587">
                  <c:v>9.1474217916666696</c:v>
                </c:pt>
                <c:pt idx="6588">
                  <c:v>9.1488104999999997</c:v>
                </c:pt>
                <c:pt idx="6589">
                  <c:v>9.1501992083333406</c:v>
                </c:pt>
                <c:pt idx="6590">
                  <c:v>9.1515879166666707</c:v>
                </c:pt>
                <c:pt idx="6591">
                  <c:v>9.1529766250000009</c:v>
                </c:pt>
                <c:pt idx="6592">
                  <c:v>9.1543653333333399</c:v>
                </c:pt>
                <c:pt idx="6593">
                  <c:v>9.1557540416666701</c:v>
                </c:pt>
                <c:pt idx="6594">
                  <c:v>9.1571427500000002</c:v>
                </c:pt>
                <c:pt idx="6595">
                  <c:v>9.1585314583333393</c:v>
                </c:pt>
                <c:pt idx="6596">
                  <c:v>9.1599201666666694</c:v>
                </c:pt>
                <c:pt idx="6597">
                  <c:v>9.1613088749999996</c:v>
                </c:pt>
                <c:pt idx="6598">
                  <c:v>9.1626975833333404</c:v>
                </c:pt>
                <c:pt idx="6599">
                  <c:v>9.1640862916666705</c:v>
                </c:pt>
                <c:pt idx="6600">
                  <c:v>9.1654750000000007</c:v>
                </c:pt>
                <c:pt idx="6601">
                  <c:v>9.1668637083333397</c:v>
                </c:pt>
                <c:pt idx="6602">
                  <c:v>9.1682524166666699</c:v>
                </c:pt>
                <c:pt idx="6603">
                  <c:v>9.1696411250000001</c:v>
                </c:pt>
                <c:pt idx="6604">
                  <c:v>9.1710298333333409</c:v>
                </c:pt>
                <c:pt idx="6605">
                  <c:v>9.1724185416666693</c:v>
                </c:pt>
                <c:pt idx="6606">
                  <c:v>9.1738072499999994</c:v>
                </c:pt>
                <c:pt idx="6607">
                  <c:v>9.1751959583333402</c:v>
                </c:pt>
                <c:pt idx="6608">
                  <c:v>9.1765846666666704</c:v>
                </c:pt>
                <c:pt idx="6609">
                  <c:v>9.1779733750000005</c:v>
                </c:pt>
                <c:pt idx="6610">
                  <c:v>9.1793620833333396</c:v>
                </c:pt>
                <c:pt idx="6611">
                  <c:v>9.1807507916666697</c:v>
                </c:pt>
                <c:pt idx="6612">
                  <c:v>9.1821394999999999</c:v>
                </c:pt>
                <c:pt idx="6613">
                  <c:v>9.1835282083333407</c:v>
                </c:pt>
                <c:pt idx="6614">
                  <c:v>9.1849169166666709</c:v>
                </c:pt>
                <c:pt idx="6615">
                  <c:v>9.1863056249999993</c:v>
                </c:pt>
                <c:pt idx="6616">
                  <c:v>9.1876943333333401</c:v>
                </c:pt>
                <c:pt idx="6617">
                  <c:v>9.1890830416666702</c:v>
                </c:pt>
                <c:pt idx="6618">
                  <c:v>9.1904717500000004</c:v>
                </c:pt>
                <c:pt idx="6619">
                  <c:v>9.1918604583333394</c:v>
                </c:pt>
                <c:pt idx="6620">
                  <c:v>9.1932491666666696</c:v>
                </c:pt>
                <c:pt idx="6621">
                  <c:v>9.1946378749999997</c:v>
                </c:pt>
                <c:pt idx="6622">
                  <c:v>9.1960265833333406</c:v>
                </c:pt>
                <c:pt idx="6623">
                  <c:v>9.1974152916666707</c:v>
                </c:pt>
                <c:pt idx="6624">
                  <c:v>9.1988040000000009</c:v>
                </c:pt>
                <c:pt idx="6625">
                  <c:v>9.2001927083333399</c:v>
                </c:pt>
                <c:pt idx="6626">
                  <c:v>9.2015814166666701</c:v>
                </c:pt>
                <c:pt idx="6627">
                  <c:v>9.2029701250000002</c:v>
                </c:pt>
                <c:pt idx="6628">
                  <c:v>9.2043588333333393</c:v>
                </c:pt>
                <c:pt idx="6629">
                  <c:v>9.2057475416666694</c:v>
                </c:pt>
                <c:pt idx="6630">
                  <c:v>9.2071362499999996</c:v>
                </c:pt>
                <c:pt idx="6631">
                  <c:v>9.2085249583333404</c:v>
                </c:pt>
                <c:pt idx="6632">
                  <c:v>9.2099136666666706</c:v>
                </c:pt>
                <c:pt idx="6633">
                  <c:v>9.2113023750000007</c:v>
                </c:pt>
                <c:pt idx="6634">
                  <c:v>9.2126910833333397</c:v>
                </c:pt>
                <c:pt idx="6635">
                  <c:v>9.2140797916666699</c:v>
                </c:pt>
                <c:pt idx="6636">
                  <c:v>9.2154685000000001</c:v>
                </c:pt>
                <c:pt idx="6637">
                  <c:v>9.2168572083333409</c:v>
                </c:pt>
                <c:pt idx="6638">
                  <c:v>9.2182459166666693</c:v>
                </c:pt>
                <c:pt idx="6639">
                  <c:v>9.2196346249999994</c:v>
                </c:pt>
                <c:pt idx="6640">
                  <c:v>9.2210233333333402</c:v>
                </c:pt>
                <c:pt idx="6641">
                  <c:v>9.2224120416666704</c:v>
                </c:pt>
                <c:pt idx="6642">
                  <c:v>9.2238007500000005</c:v>
                </c:pt>
                <c:pt idx="6643">
                  <c:v>9.2251894583333396</c:v>
                </c:pt>
                <c:pt idx="6644">
                  <c:v>9.2265781666666697</c:v>
                </c:pt>
                <c:pt idx="6645">
                  <c:v>9.2279668749999999</c:v>
                </c:pt>
                <c:pt idx="6646">
                  <c:v>9.2293555833333407</c:v>
                </c:pt>
                <c:pt idx="6647">
                  <c:v>9.2307442916666709</c:v>
                </c:pt>
                <c:pt idx="6648">
                  <c:v>9.2321329999999993</c:v>
                </c:pt>
                <c:pt idx="6649">
                  <c:v>9.2335217083333401</c:v>
                </c:pt>
                <c:pt idx="6650">
                  <c:v>9.2349104166666702</c:v>
                </c:pt>
                <c:pt idx="6651">
                  <c:v>9.2362991250000004</c:v>
                </c:pt>
                <c:pt idx="6652">
                  <c:v>9.2376878333333394</c:v>
                </c:pt>
                <c:pt idx="6653">
                  <c:v>9.2390765416666696</c:v>
                </c:pt>
                <c:pt idx="6654">
                  <c:v>9.2404652499999997</c:v>
                </c:pt>
                <c:pt idx="6655">
                  <c:v>9.2418539583333406</c:v>
                </c:pt>
                <c:pt idx="6656">
                  <c:v>9.2432426666666707</c:v>
                </c:pt>
                <c:pt idx="6657">
                  <c:v>9.2446313750000009</c:v>
                </c:pt>
                <c:pt idx="6658">
                  <c:v>9.2460200833333399</c:v>
                </c:pt>
                <c:pt idx="6659">
                  <c:v>9.2474087916666701</c:v>
                </c:pt>
                <c:pt idx="6660">
                  <c:v>9.2487975000000002</c:v>
                </c:pt>
                <c:pt idx="6661">
                  <c:v>9.2501862083333393</c:v>
                </c:pt>
                <c:pt idx="6662">
                  <c:v>9.2515749166666694</c:v>
                </c:pt>
                <c:pt idx="6663">
                  <c:v>9.2529636249999996</c:v>
                </c:pt>
                <c:pt idx="6664">
                  <c:v>9.2543523333333404</c:v>
                </c:pt>
                <c:pt idx="6665">
                  <c:v>9.2557410416666706</c:v>
                </c:pt>
                <c:pt idx="6666">
                  <c:v>9.2571297500000007</c:v>
                </c:pt>
                <c:pt idx="6667">
                  <c:v>9.2585184583333398</c:v>
                </c:pt>
                <c:pt idx="6668">
                  <c:v>9.2599071666666699</c:v>
                </c:pt>
                <c:pt idx="6669">
                  <c:v>9.2612958750000001</c:v>
                </c:pt>
                <c:pt idx="6670">
                  <c:v>9.2626845833333409</c:v>
                </c:pt>
                <c:pt idx="6671">
                  <c:v>9.2640732916666693</c:v>
                </c:pt>
                <c:pt idx="6672">
                  <c:v>9.2654619999999994</c:v>
                </c:pt>
                <c:pt idx="6673">
                  <c:v>9.2668507083333402</c:v>
                </c:pt>
                <c:pt idx="6674">
                  <c:v>9.2682394166666704</c:v>
                </c:pt>
                <c:pt idx="6675">
                  <c:v>9.2696281250000006</c:v>
                </c:pt>
                <c:pt idx="6676">
                  <c:v>9.2710168333333396</c:v>
                </c:pt>
                <c:pt idx="6677">
                  <c:v>9.2724055416666697</c:v>
                </c:pt>
                <c:pt idx="6678">
                  <c:v>9.2737942499999999</c:v>
                </c:pt>
                <c:pt idx="6679">
                  <c:v>9.2751829583333407</c:v>
                </c:pt>
                <c:pt idx="6680">
                  <c:v>9.2765716666666709</c:v>
                </c:pt>
                <c:pt idx="6681">
                  <c:v>9.2779603749999993</c:v>
                </c:pt>
                <c:pt idx="6682">
                  <c:v>9.2793490833333401</c:v>
                </c:pt>
                <c:pt idx="6683">
                  <c:v>9.2807377916666702</c:v>
                </c:pt>
                <c:pt idx="6684">
                  <c:v>9.2821265000000004</c:v>
                </c:pt>
                <c:pt idx="6685">
                  <c:v>9.2835152083333394</c:v>
                </c:pt>
                <c:pt idx="6686">
                  <c:v>9.2849039166666696</c:v>
                </c:pt>
                <c:pt idx="6687">
                  <c:v>9.2862926249999997</c:v>
                </c:pt>
                <c:pt idx="6688">
                  <c:v>9.2876813333333406</c:v>
                </c:pt>
                <c:pt idx="6689">
                  <c:v>9.2890700416666707</c:v>
                </c:pt>
                <c:pt idx="6690">
                  <c:v>9.2904587500000009</c:v>
                </c:pt>
                <c:pt idx="6691">
                  <c:v>9.2918474583333399</c:v>
                </c:pt>
                <c:pt idx="6692">
                  <c:v>9.2932361666666701</c:v>
                </c:pt>
                <c:pt idx="6693">
                  <c:v>9.2946248750000002</c:v>
                </c:pt>
                <c:pt idx="6694">
                  <c:v>9.2960135833333393</c:v>
                </c:pt>
                <c:pt idx="6695">
                  <c:v>9.2974022916666694</c:v>
                </c:pt>
                <c:pt idx="6696">
                  <c:v>9.2987909999999996</c:v>
                </c:pt>
                <c:pt idx="6697">
                  <c:v>9.3001797083333404</c:v>
                </c:pt>
                <c:pt idx="6698">
                  <c:v>9.3015684166666706</c:v>
                </c:pt>
                <c:pt idx="6699">
                  <c:v>9.3029571250000007</c:v>
                </c:pt>
                <c:pt idx="6700">
                  <c:v>9.3043458333333398</c:v>
                </c:pt>
                <c:pt idx="6701">
                  <c:v>9.3057345416666699</c:v>
                </c:pt>
                <c:pt idx="6702">
                  <c:v>9.3071232500000001</c:v>
                </c:pt>
                <c:pt idx="6703">
                  <c:v>9.3085119583333409</c:v>
                </c:pt>
                <c:pt idx="6704">
                  <c:v>9.3099006666666693</c:v>
                </c:pt>
                <c:pt idx="6705">
                  <c:v>9.3112893749999994</c:v>
                </c:pt>
                <c:pt idx="6706">
                  <c:v>9.3126780833333402</c:v>
                </c:pt>
                <c:pt idx="6707">
                  <c:v>9.3140667916666704</c:v>
                </c:pt>
                <c:pt idx="6708">
                  <c:v>9.3154555000000006</c:v>
                </c:pt>
                <c:pt idx="6709">
                  <c:v>9.3168442083333396</c:v>
                </c:pt>
                <c:pt idx="6710">
                  <c:v>9.3182329166666698</c:v>
                </c:pt>
                <c:pt idx="6711">
                  <c:v>9.3196216249999999</c:v>
                </c:pt>
                <c:pt idx="6712">
                  <c:v>9.3210103333333407</c:v>
                </c:pt>
                <c:pt idx="6713">
                  <c:v>9.3223990416666709</c:v>
                </c:pt>
                <c:pt idx="6714">
                  <c:v>9.3237877499999993</c:v>
                </c:pt>
                <c:pt idx="6715">
                  <c:v>9.3251764583333401</c:v>
                </c:pt>
                <c:pt idx="6716">
                  <c:v>9.3265651666666702</c:v>
                </c:pt>
                <c:pt idx="6717">
                  <c:v>9.3279538750000004</c:v>
                </c:pt>
                <c:pt idx="6718">
                  <c:v>9.3293425833333394</c:v>
                </c:pt>
                <c:pt idx="6719">
                  <c:v>9.3307312916666696</c:v>
                </c:pt>
                <c:pt idx="6720">
                  <c:v>9.3321199999999997</c:v>
                </c:pt>
                <c:pt idx="6721">
                  <c:v>9.3335087083333406</c:v>
                </c:pt>
                <c:pt idx="6722">
                  <c:v>9.3348974166666707</c:v>
                </c:pt>
                <c:pt idx="6723">
                  <c:v>9.3362861250000009</c:v>
                </c:pt>
                <c:pt idx="6724">
                  <c:v>9.3376748333333399</c:v>
                </c:pt>
                <c:pt idx="6725">
                  <c:v>9.3390635416666701</c:v>
                </c:pt>
                <c:pt idx="6726">
                  <c:v>9.3404522500000002</c:v>
                </c:pt>
                <c:pt idx="6727">
                  <c:v>9.3418409583333393</c:v>
                </c:pt>
                <c:pt idx="6728">
                  <c:v>9.3432296666666694</c:v>
                </c:pt>
                <c:pt idx="6729">
                  <c:v>9.3446183749999996</c:v>
                </c:pt>
                <c:pt idx="6730">
                  <c:v>9.3460070833333404</c:v>
                </c:pt>
                <c:pt idx="6731">
                  <c:v>9.3473957916666706</c:v>
                </c:pt>
                <c:pt idx="6732">
                  <c:v>9.3487845000000007</c:v>
                </c:pt>
                <c:pt idx="6733">
                  <c:v>9.3501732083333398</c:v>
                </c:pt>
                <c:pt idx="6734">
                  <c:v>9.3515619166666699</c:v>
                </c:pt>
                <c:pt idx="6735">
                  <c:v>9.3529506250000001</c:v>
                </c:pt>
                <c:pt idx="6736">
                  <c:v>9.3543393333333409</c:v>
                </c:pt>
                <c:pt idx="6737">
                  <c:v>9.3557280416666693</c:v>
                </c:pt>
                <c:pt idx="6738">
                  <c:v>9.3571167499999994</c:v>
                </c:pt>
                <c:pt idx="6739">
                  <c:v>9.3585054583333402</c:v>
                </c:pt>
                <c:pt idx="6740">
                  <c:v>9.3598941666666704</c:v>
                </c:pt>
                <c:pt idx="6741">
                  <c:v>9.3612828750000006</c:v>
                </c:pt>
                <c:pt idx="6742">
                  <c:v>9.3626715833333396</c:v>
                </c:pt>
                <c:pt idx="6743">
                  <c:v>9.3640602916666698</c:v>
                </c:pt>
                <c:pt idx="6744">
                  <c:v>9.3654489999999999</c:v>
                </c:pt>
                <c:pt idx="6745">
                  <c:v>9.3668377083333407</c:v>
                </c:pt>
                <c:pt idx="6746">
                  <c:v>9.3682264166666709</c:v>
                </c:pt>
                <c:pt idx="6747">
                  <c:v>9.3696151249999993</c:v>
                </c:pt>
                <c:pt idx="6748">
                  <c:v>9.3710038333333401</c:v>
                </c:pt>
                <c:pt idx="6749">
                  <c:v>9.3723925416666702</c:v>
                </c:pt>
                <c:pt idx="6750">
                  <c:v>9.3737812500000004</c:v>
                </c:pt>
                <c:pt idx="6751">
                  <c:v>9.3751699583333394</c:v>
                </c:pt>
                <c:pt idx="6752">
                  <c:v>9.3765586666666696</c:v>
                </c:pt>
                <c:pt idx="6753">
                  <c:v>9.3779473749999998</c:v>
                </c:pt>
                <c:pt idx="6754">
                  <c:v>9.3793360833333406</c:v>
                </c:pt>
                <c:pt idx="6755">
                  <c:v>9.3807247916666707</c:v>
                </c:pt>
                <c:pt idx="6756">
                  <c:v>9.3821135000000009</c:v>
                </c:pt>
                <c:pt idx="6757">
                  <c:v>9.3835022083333399</c:v>
                </c:pt>
                <c:pt idx="6758">
                  <c:v>9.3848909166666701</c:v>
                </c:pt>
                <c:pt idx="6759">
                  <c:v>9.3862796250000002</c:v>
                </c:pt>
                <c:pt idx="6760">
                  <c:v>9.3876683333333393</c:v>
                </c:pt>
                <c:pt idx="6761">
                  <c:v>9.3890570416666694</c:v>
                </c:pt>
                <c:pt idx="6762">
                  <c:v>9.3904457499999996</c:v>
                </c:pt>
                <c:pt idx="6763">
                  <c:v>9.3918344583333404</c:v>
                </c:pt>
                <c:pt idx="6764">
                  <c:v>9.3932231666666706</c:v>
                </c:pt>
                <c:pt idx="6765">
                  <c:v>9.3946118750000007</c:v>
                </c:pt>
                <c:pt idx="6766">
                  <c:v>9.3960005833333398</c:v>
                </c:pt>
                <c:pt idx="6767">
                  <c:v>9.3973892916666699</c:v>
                </c:pt>
                <c:pt idx="6768">
                  <c:v>9.3987780000000001</c:v>
                </c:pt>
                <c:pt idx="6769">
                  <c:v>9.4001667083333409</c:v>
                </c:pt>
                <c:pt idx="6770">
                  <c:v>9.4015554166666693</c:v>
                </c:pt>
                <c:pt idx="6771">
                  <c:v>9.4029441249999994</c:v>
                </c:pt>
                <c:pt idx="6772">
                  <c:v>9.4043328333333402</c:v>
                </c:pt>
                <c:pt idx="6773">
                  <c:v>9.4057215416666704</c:v>
                </c:pt>
                <c:pt idx="6774">
                  <c:v>9.4071102500000006</c:v>
                </c:pt>
                <c:pt idx="6775">
                  <c:v>9.4084989583333396</c:v>
                </c:pt>
                <c:pt idx="6776">
                  <c:v>9.4098876666666698</c:v>
                </c:pt>
                <c:pt idx="6777">
                  <c:v>9.4112763749999999</c:v>
                </c:pt>
                <c:pt idx="6778">
                  <c:v>9.4126650833333407</c:v>
                </c:pt>
                <c:pt idx="6779">
                  <c:v>9.4140537916666709</c:v>
                </c:pt>
                <c:pt idx="6780">
                  <c:v>9.4154424999999993</c:v>
                </c:pt>
                <c:pt idx="6781">
                  <c:v>9.4168312083333401</c:v>
                </c:pt>
                <c:pt idx="6782">
                  <c:v>9.4182199166666702</c:v>
                </c:pt>
                <c:pt idx="6783">
                  <c:v>9.4196086250000004</c:v>
                </c:pt>
                <c:pt idx="6784">
                  <c:v>9.4209973333333394</c:v>
                </c:pt>
                <c:pt idx="6785">
                  <c:v>9.4223860416666696</c:v>
                </c:pt>
                <c:pt idx="6786">
                  <c:v>9.4237747499999998</c:v>
                </c:pt>
                <c:pt idx="6787">
                  <c:v>9.4251634583333406</c:v>
                </c:pt>
                <c:pt idx="6788">
                  <c:v>9.4265521666666707</c:v>
                </c:pt>
                <c:pt idx="6789">
                  <c:v>9.4279408750000009</c:v>
                </c:pt>
                <c:pt idx="6790">
                  <c:v>9.4293295833333399</c:v>
                </c:pt>
                <c:pt idx="6791">
                  <c:v>9.4307182916666701</c:v>
                </c:pt>
                <c:pt idx="6792">
                  <c:v>9.4321070000000002</c:v>
                </c:pt>
                <c:pt idx="6793">
                  <c:v>9.4334957083333393</c:v>
                </c:pt>
                <c:pt idx="6794">
                  <c:v>9.4348844166666694</c:v>
                </c:pt>
                <c:pt idx="6795">
                  <c:v>9.4362731249999996</c:v>
                </c:pt>
                <c:pt idx="6796">
                  <c:v>9.4376618333333404</c:v>
                </c:pt>
                <c:pt idx="6797">
                  <c:v>9.4390505416666706</c:v>
                </c:pt>
                <c:pt idx="6798">
                  <c:v>9.4404392500000007</c:v>
                </c:pt>
                <c:pt idx="6799">
                  <c:v>9.4418279583333398</c:v>
                </c:pt>
                <c:pt idx="6800">
                  <c:v>9.4432166666666699</c:v>
                </c:pt>
                <c:pt idx="6801">
                  <c:v>9.4446053750000001</c:v>
                </c:pt>
                <c:pt idx="6802">
                  <c:v>9.4459940833333409</c:v>
                </c:pt>
                <c:pt idx="6803">
                  <c:v>9.4473827916666693</c:v>
                </c:pt>
                <c:pt idx="6804">
                  <c:v>9.4487714999999994</c:v>
                </c:pt>
                <c:pt idx="6805">
                  <c:v>9.4501602083333403</c:v>
                </c:pt>
                <c:pt idx="6806">
                  <c:v>9.4515489166666704</c:v>
                </c:pt>
                <c:pt idx="6807">
                  <c:v>9.4529376250000006</c:v>
                </c:pt>
                <c:pt idx="6808">
                  <c:v>9.4543263333333396</c:v>
                </c:pt>
                <c:pt idx="6809">
                  <c:v>9.4557150416666698</c:v>
                </c:pt>
                <c:pt idx="6810">
                  <c:v>9.4571037499999999</c:v>
                </c:pt>
                <c:pt idx="6811">
                  <c:v>9.4584924583333407</c:v>
                </c:pt>
                <c:pt idx="6812">
                  <c:v>9.4598811666666709</c:v>
                </c:pt>
                <c:pt idx="6813">
                  <c:v>9.4612698749999993</c:v>
                </c:pt>
                <c:pt idx="6814">
                  <c:v>9.4626585833333401</c:v>
                </c:pt>
                <c:pt idx="6815">
                  <c:v>9.4640472916666702</c:v>
                </c:pt>
                <c:pt idx="6816">
                  <c:v>9.4654360000000004</c:v>
                </c:pt>
                <c:pt idx="6817">
                  <c:v>9.4668247083333394</c:v>
                </c:pt>
                <c:pt idx="6818">
                  <c:v>9.4682134166666696</c:v>
                </c:pt>
                <c:pt idx="6819">
                  <c:v>9.4696021249999998</c:v>
                </c:pt>
                <c:pt idx="6820">
                  <c:v>9.4709908333333406</c:v>
                </c:pt>
                <c:pt idx="6821">
                  <c:v>9.4723795416666707</c:v>
                </c:pt>
                <c:pt idx="6822">
                  <c:v>9.4737682500000009</c:v>
                </c:pt>
                <c:pt idx="6823">
                  <c:v>9.4751569583333399</c:v>
                </c:pt>
                <c:pt idx="6824">
                  <c:v>9.4765456666666701</c:v>
                </c:pt>
                <c:pt idx="6825">
                  <c:v>9.4779343750000002</c:v>
                </c:pt>
                <c:pt idx="6826">
                  <c:v>9.4793230833333393</c:v>
                </c:pt>
                <c:pt idx="6827">
                  <c:v>9.4807117916666694</c:v>
                </c:pt>
                <c:pt idx="6828">
                  <c:v>9.4821004999999996</c:v>
                </c:pt>
                <c:pt idx="6829">
                  <c:v>9.4834892083333404</c:v>
                </c:pt>
                <c:pt idx="6830">
                  <c:v>9.4848779166666706</c:v>
                </c:pt>
                <c:pt idx="6831">
                  <c:v>9.4862666250000007</c:v>
                </c:pt>
                <c:pt idx="6832">
                  <c:v>9.4876553333333398</c:v>
                </c:pt>
                <c:pt idx="6833">
                  <c:v>9.4890440416666699</c:v>
                </c:pt>
                <c:pt idx="6834">
                  <c:v>9.4904327500000001</c:v>
                </c:pt>
                <c:pt idx="6835">
                  <c:v>9.4918214583333409</c:v>
                </c:pt>
                <c:pt idx="6836">
                  <c:v>9.4932101666666693</c:v>
                </c:pt>
                <c:pt idx="6837">
                  <c:v>9.4945988749999994</c:v>
                </c:pt>
                <c:pt idx="6838">
                  <c:v>9.4959875833333403</c:v>
                </c:pt>
                <c:pt idx="6839">
                  <c:v>9.4973762916666704</c:v>
                </c:pt>
                <c:pt idx="6840">
                  <c:v>9.4987650000000006</c:v>
                </c:pt>
                <c:pt idx="6841">
                  <c:v>9.5001537083333396</c:v>
                </c:pt>
                <c:pt idx="6842">
                  <c:v>9.5015424166666698</c:v>
                </c:pt>
                <c:pt idx="6843">
                  <c:v>9.5029311249999999</c:v>
                </c:pt>
                <c:pt idx="6844">
                  <c:v>9.5043198333333407</c:v>
                </c:pt>
                <c:pt idx="6845">
                  <c:v>9.5057085416666709</c:v>
                </c:pt>
                <c:pt idx="6846">
                  <c:v>9.5070972499999993</c:v>
                </c:pt>
                <c:pt idx="6847">
                  <c:v>9.5084859583333401</c:v>
                </c:pt>
                <c:pt idx="6848">
                  <c:v>9.5098746666666703</c:v>
                </c:pt>
                <c:pt idx="6849">
                  <c:v>9.5112633750000004</c:v>
                </c:pt>
                <c:pt idx="6850">
                  <c:v>9.5126520833333394</c:v>
                </c:pt>
                <c:pt idx="6851">
                  <c:v>9.5140407916666696</c:v>
                </c:pt>
                <c:pt idx="6852">
                  <c:v>9.5154294999999998</c:v>
                </c:pt>
                <c:pt idx="6853">
                  <c:v>9.5168182083333406</c:v>
                </c:pt>
                <c:pt idx="6854">
                  <c:v>9.5182069166666707</c:v>
                </c:pt>
                <c:pt idx="6855">
                  <c:v>9.5195956250000009</c:v>
                </c:pt>
                <c:pt idx="6856">
                  <c:v>9.5209843333333399</c:v>
                </c:pt>
                <c:pt idx="6857">
                  <c:v>9.5223730416666701</c:v>
                </c:pt>
                <c:pt idx="6858">
                  <c:v>9.5237617500000002</c:v>
                </c:pt>
                <c:pt idx="6859">
                  <c:v>9.5251504583333393</c:v>
                </c:pt>
                <c:pt idx="6860">
                  <c:v>9.5265391666666694</c:v>
                </c:pt>
                <c:pt idx="6861">
                  <c:v>9.5279278749999996</c:v>
                </c:pt>
                <c:pt idx="6862">
                  <c:v>9.5293165833333404</c:v>
                </c:pt>
                <c:pt idx="6863">
                  <c:v>9.5307052916666706</c:v>
                </c:pt>
                <c:pt idx="6864">
                  <c:v>9.5320940000000007</c:v>
                </c:pt>
                <c:pt idx="6865">
                  <c:v>9.5334827083333398</c:v>
                </c:pt>
                <c:pt idx="6866">
                  <c:v>9.5348714166666699</c:v>
                </c:pt>
                <c:pt idx="6867">
                  <c:v>9.5362601250000001</c:v>
                </c:pt>
                <c:pt idx="6868">
                  <c:v>9.5376488333333409</c:v>
                </c:pt>
                <c:pt idx="6869">
                  <c:v>9.5390375416666693</c:v>
                </c:pt>
                <c:pt idx="6870">
                  <c:v>9.5404262499999994</c:v>
                </c:pt>
                <c:pt idx="6871">
                  <c:v>9.5418149583333403</c:v>
                </c:pt>
                <c:pt idx="6872">
                  <c:v>9.5432036666666704</c:v>
                </c:pt>
                <c:pt idx="6873">
                  <c:v>9.5445923750000006</c:v>
                </c:pt>
                <c:pt idx="6874">
                  <c:v>9.5459810833333396</c:v>
                </c:pt>
                <c:pt idx="6875">
                  <c:v>9.5473697916666698</c:v>
                </c:pt>
                <c:pt idx="6876">
                  <c:v>9.5487584999999999</c:v>
                </c:pt>
                <c:pt idx="6877">
                  <c:v>9.5501472083333407</c:v>
                </c:pt>
                <c:pt idx="6878">
                  <c:v>9.5515359166666709</c:v>
                </c:pt>
                <c:pt idx="6879">
                  <c:v>9.5529246249999993</c:v>
                </c:pt>
                <c:pt idx="6880">
                  <c:v>9.5543133333333401</c:v>
                </c:pt>
                <c:pt idx="6881">
                  <c:v>9.5557020416666703</c:v>
                </c:pt>
                <c:pt idx="6882">
                  <c:v>9.5570907500000004</c:v>
                </c:pt>
                <c:pt idx="6883">
                  <c:v>9.5584794583333395</c:v>
                </c:pt>
                <c:pt idx="6884">
                  <c:v>9.5598681666666696</c:v>
                </c:pt>
                <c:pt idx="6885">
                  <c:v>9.5612568749999998</c:v>
                </c:pt>
                <c:pt idx="6886">
                  <c:v>9.5626455833333406</c:v>
                </c:pt>
                <c:pt idx="6887">
                  <c:v>9.5640342916666707</c:v>
                </c:pt>
                <c:pt idx="6888">
                  <c:v>9.5654230000000009</c:v>
                </c:pt>
                <c:pt idx="6889">
                  <c:v>9.5668117083333399</c:v>
                </c:pt>
                <c:pt idx="6890">
                  <c:v>9.5682004166666701</c:v>
                </c:pt>
                <c:pt idx="6891">
                  <c:v>9.5695891250000003</c:v>
                </c:pt>
                <c:pt idx="6892">
                  <c:v>9.5709778333333393</c:v>
                </c:pt>
                <c:pt idx="6893">
                  <c:v>9.5723665416666694</c:v>
                </c:pt>
                <c:pt idx="6894">
                  <c:v>9.5737552499999996</c:v>
                </c:pt>
                <c:pt idx="6895">
                  <c:v>9.5751439583333404</c:v>
                </c:pt>
                <c:pt idx="6896">
                  <c:v>9.5765326666666706</c:v>
                </c:pt>
                <c:pt idx="6897">
                  <c:v>9.5779213750000007</c:v>
                </c:pt>
                <c:pt idx="6898">
                  <c:v>9.5793100833333398</c:v>
                </c:pt>
                <c:pt idx="6899">
                  <c:v>9.5806987916666699</c:v>
                </c:pt>
                <c:pt idx="6900">
                  <c:v>9.5820875000000001</c:v>
                </c:pt>
                <c:pt idx="6901">
                  <c:v>9.5834762083333409</c:v>
                </c:pt>
                <c:pt idx="6902">
                  <c:v>9.5848649166666693</c:v>
                </c:pt>
                <c:pt idx="6903">
                  <c:v>9.5862536249999994</c:v>
                </c:pt>
                <c:pt idx="6904">
                  <c:v>9.5876423333333403</c:v>
                </c:pt>
                <c:pt idx="6905">
                  <c:v>9.5890310416666704</c:v>
                </c:pt>
                <c:pt idx="6906">
                  <c:v>9.5904197500000006</c:v>
                </c:pt>
                <c:pt idx="6907">
                  <c:v>9.5918084583333396</c:v>
                </c:pt>
                <c:pt idx="6908">
                  <c:v>9.5931971666666698</c:v>
                </c:pt>
                <c:pt idx="6909">
                  <c:v>9.5945858749999999</c:v>
                </c:pt>
                <c:pt idx="6910">
                  <c:v>9.5959745833333407</c:v>
                </c:pt>
                <c:pt idx="6911">
                  <c:v>9.5973632916666709</c:v>
                </c:pt>
                <c:pt idx="6912">
                  <c:v>9.5987519999999993</c:v>
                </c:pt>
                <c:pt idx="6913">
                  <c:v>9.6001407083333401</c:v>
                </c:pt>
                <c:pt idx="6914">
                  <c:v>9.6015294166666703</c:v>
                </c:pt>
                <c:pt idx="6915">
                  <c:v>9.6029181250000004</c:v>
                </c:pt>
                <c:pt idx="6916">
                  <c:v>9.6043068333333395</c:v>
                </c:pt>
                <c:pt idx="6917">
                  <c:v>9.6056955416666696</c:v>
                </c:pt>
                <c:pt idx="6918">
                  <c:v>9.6070842499999998</c:v>
                </c:pt>
                <c:pt idx="6919">
                  <c:v>9.6084729583333406</c:v>
                </c:pt>
                <c:pt idx="6920">
                  <c:v>9.6098616666666707</c:v>
                </c:pt>
                <c:pt idx="6921">
                  <c:v>9.6112503750000009</c:v>
                </c:pt>
                <c:pt idx="6922">
                  <c:v>9.6126390833333399</c:v>
                </c:pt>
                <c:pt idx="6923">
                  <c:v>9.6140277916666701</c:v>
                </c:pt>
                <c:pt idx="6924">
                  <c:v>9.6154165000000003</c:v>
                </c:pt>
                <c:pt idx="6925">
                  <c:v>9.6168052083333393</c:v>
                </c:pt>
                <c:pt idx="6926">
                  <c:v>9.6181939166666695</c:v>
                </c:pt>
                <c:pt idx="6927">
                  <c:v>9.6195826249999996</c:v>
                </c:pt>
                <c:pt idx="6928">
                  <c:v>9.6209713333333404</c:v>
                </c:pt>
                <c:pt idx="6929">
                  <c:v>9.6223600416666706</c:v>
                </c:pt>
                <c:pt idx="6930">
                  <c:v>9.6237487500000007</c:v>
                </c:pt>
                <c:pt idx="6931">
                  <c:v>9.6251374583333398</c:v>
                </c:pt>
                <c:pt idx="6932">
                  <c:v>9.6265261666666699</c:v>
                </c:pt>
                <c:pt idx="6933">
                  <c:v>9.6279148750000001</c:v>
                </c:pt>
                <c:pt idx="6934">
                  <c:v>9.6293035833333409</c:v>
                </c:pt>
                <c:pt idx="6935">
                  <c:v>9.6306922916666693</c:v>
                </c:pt>
                <c:pt idx="6936">
                  <c:v>9.6320809999999994</c:v>
                </c:pt>
                <c:pt idx="6937">
                  <c:v>9.6334697083333403</c:v>
                </c:pt>
                <c:pt idx="6938">
                  <c:v>9.6348584166666704</c:v>
                </c:pt>
                <c:pt idx="6939">
                  <c:v>9.6362471250000006</c:v>
                </c:pt>
                <c:pt idx="6940">
                  <c:v>9.6376358333333396</c:v>
                </c:pt>
                <c:pt idx="6941">
                  <c:v>9.6390245416666698</c:v>
                </c:pt>
                <c:pt idx="6942">
                  <c:v>9.6404132499999999</c:v>
                </c:pt>
                <c:pt idx="6943">
                  <c:v>9.6418019583333407</c:v>
                </c:pt>
                <c:pt idx="6944">
                  <c:v>9.6431906666666709</c:v>
                </c:pt>
                <c:pt idx="6945">
                  <c:v>9.6445793749999993</c:v>
                </c:pt>
                <c:pt idx="6946">
                  <c:v>9.6459680833333401</c:v>
                </c:pt>
                <c:pt idx="6947">
                  <c:v>9.6473567916666703</c:v>
                </c:pt>
                <c:pt idx="6948">
                  <c:v>9.6487455000000004</c:v>
                </c:pt>
                <c:pt idx="6949">
                  <c:v>9.6501342083333395</c:v>
                </c:pt>
                <c:pt idx="6950">
                  <c:v>9.6515229166666696</c:v>
                </c:pt>
                <c:pt idx="6951">
                  <c:v>9.6529116249999998</c:v>
                </c:pt>
                <c:pt idx="6952">
                  <c:v>9.6543003333333406</c:v>
                </c:pt>
                <c:pt idx="6953">
                  <c:v>9.6556890416666707</c:v>
                </c:pt>
                <c:pt idx="6954">
                  <c:v>9.6570777500000009</c:v>
                </c:pt>
                <c:pt idx="6955">
                  <c:v>9.6584664583333399</c:v>
                </c:pt>
                <c:pt idx="6956">
                  <c:v>9.6598551666666701</c:v>
                </c:pt>
                <c:pt idx="6957">
                  <c:v>9.6612438750000003</c:v>
                </c:pt>
                <c:pt idx="6958">
                  <c:v>9.6626325833333393</c:v>
                </c:pt>
                <c:pt idx="6959">
                  <c:v>9.6640212916666695</c:v>
                </c:pt>
                <c:pt idx="6960">
                  <c:v>9.6654099999999996</c:v>
                </c:pt>
                <c:pt idx="6961">
                  <c:v>9.6667987083333404</c:v>
                </c:pt>
                <c:pt idx="6962">
                  <c:v>9.6681874166666688</c:v>
                </c:pt>
                <c:pt idx="6963">
                  <c:v>9.6695761250000096</c:v>
                </c:pt>
                <c:pt idx="6964">
                  <c:v>9.6709648333333398</c:v>
                </c:pt>
                <c:pt idx="6965">
                  <c:v>9.6723535416666699</c:v>
                </c:pt>
                <c:pt idx="6966">
                  <c:v>9.6737422500000001</c:v>
                </c:pt>
                <c:pt idx="6967">
                  <c:v>9.6751309583333391</c:v>
                </c:pt>
                <c:pt idx="6968">
                  <c:v>9.6765196666666693</c:v>
                </c:pt>
                <c:pt idx="6969">
                  <c:v>9.6779083749999995</c:v>
                </c:pt>
                <c:pt idx="6970">
                  <c:v>9.6792970833333403</c:v>
                </c:pt>
                <c:pt idx="6971">
                  <c:v>9.6806857916666704</c:v>
                </c:pt>
                <c:pt idx="6972">
                  <c:v>9.6820744999999988</c:v>
                </c:pt>
                <c:pt idx="6973">
                  <c:v>9.6834632083333396</c:v>
                </c:pt>
                <c:pt idx="6974">
                  <c:v>9.6848519166666698</c:v>
                </c:pt>
                <c:pt idx="6975">
                  <c:v>9.6862406249999999</c:v>
                </c:pt>
                <c:pt idx="6976">
                  <c:v>9.687629333333339</c:v>
                </c:pt>
                <c:pt idx="6977">
                  <c:v>9.6890180416666691</c:v>
                </c:pt>
                <c:pt idx="6978">
                  <c:v>9.6904067499999993</c:v>
                </c:pt>
                <c:pt idx="6979">
                  <c:v>9.6917954583333401</c:v>
                </c:pt>
                <c:pt idx="6980">
                  <c:v>9.6931841666666703</c:v>
                </c:pt>
                <c:pt idx="6981">
                  <c:v>9.6945728750000004</c:v>
                </c:pt>
                <c:pt idx="6982">
                  <c:v>9.6959615833333395</c:v>
                </c:pt>
                <c:pt idx="6983">
                  <c:v>9.6973502916666696</c:v>
                </c:pt>
                <c:pt idx="6984">
                  <c:v>9.6987389999999998</c:v>
                </c:pt>
                <c:pt idx="6985">
                  <c:v>9.7001277083333388</c:v>
                </c:pt>
                <c:pt idx="6986">
                  <c:v>9.701516416666669</c:v>
                </c:pt>
                <c:pt idx="6987">
                  <c:v>9.7029051249999991</c:v>
                </c:pt>
                <c:pt idx="6988">
                  <c:v>9.7042938333333399</c:v>
                </c:pt>
                <c:pt idx="6989">
                  <c:v>9.7056825416666701</c:v>
                </c:pt>
                <c:pt idx="6990">
                  <c:v>9.7070712500000003</c:v>
                </c:pt>
                <c:pt idx="6991">
                  <c:v>9.7084599583333393</c:v>
                </c:pt>
                <c:pt idx="6992">
                  <c:v>9.7098486666666695</c:v>
                </c:pt>
                <c:pt idx="6993">
                  <c:v>9.7112373749999996</c:v>
                </c:pt>
                <c:pt idx="6994">
                  <c:v>9.7126260833333404</c:v>
                </c:pt>
                <c:pt idx="6995">
                  <c:v>9.7140147916666688</c:v>
                </c:pt>
                <c:pt idx="6996">
                  <c:v>9.715403499999999</c:v>
                </c:pt>
                <c:pt idx="6997">
                  <c:v>9.7167922083333398</c:v>
                </c:pt>
                <c:pt idx="6998">
                  <c:v>9.7181809166666699</c:v>
                </c:pt>
                <c:pt idx="6999">
                  <c:v>9.7195696250000001</c:v>
                </c:pt>
                <c:pt idx="7000">
                  <c:v>9.7209583333333391</c:v>
                </c:pt>
                <c:pt idx="7001">
                  <c:v>9.7223470416666693</c:v>
                </c:pt>
                <c:pt idx="7002">
                  <c:v>9.7237357499999995</c:v>
                </c:pt>
                <c:pt idx="7003">
                  <c:v>9.7251244583333403</c:v>
                </c:pt>
                <c:pt idx="7004">
                  <c:v>9.7265131666666704</c:v>
                </c:pt>
                <c:pt idx="7005">
                  <c:v>9.7279018749999988</c:v>
                </c:pt>
                <c:pt idx="7006">
                  <c:v>9.7292905833333396</c:v>
                </c:pt>
                <c:pt idx="7007">
                  <c:v>9.7306792916666698</c:v>
                </c:pt>
                <c:pt idx="7008">
                  <c:v>9.7320679999999999</c:v>
                </c:pt>
                <c:pt idx="7009">
                  <c:v>9.733456708333339</c:v>
                </c:pt>
                <c:pt idx="7010">
                  <c:v>9.7348454166666691</c:v>
                </c:pt>
                <c:pt idx="7011">
                  <c:v>9.7362341249999993</c:v>
                </c:pt>
                <c:pt idx="7012">
                  <c:v>9.7376228333333401</c:v>
                </c:pt>
                <c:pt idx="7013">
                  <c:v>9.7390115416666703</c:v>
                </c:pt>
                <c:pt idx="7014">
                  <c:v>9.7404002500000004</c:v>
                </c:pt>
                <c:pt idx="7015">
                  <c:v>9.7417889583333395</c:v>
                </c:pt>
                <c:pt idx="7016">
                  <c:v>9.7431776666666696</c:v>
                </c:pt>
                <c:pt idx="7017">
                  <c:v>9.7445663749999998</c:v>
                </c:pt>
                <c:pt idx="7018">
                  <c:v>9.7459550833333388</c:v>
                </c:pt>
                <c:pt idx="7019">
                  <c:v>9.747343791666669</c:v>
                </c:pt>
                <c:pt idx="7020">
                  <c:v>9.7487324999999991</c:v>
                </c:pt>
                <c:pt idx="7021">
                  <c:v>9.75012120833334</c:v>
                </c:pt>
                <c:pt idx="7022">
                  <c:v>9.7515099166666701</c:v>
                </c:pt>
                <c:pt idx="7023">
                  <c:v>9.7528986250000003</c:v>
                </c:pt>
                <c:pt idx="7024">
                  <c:v>9.7542873333333393</c:v>
                </c:pt>
                <c:pt idx="7025">
                  <c:v>9.7556760416666695</c:v>
                </c:pt>
                <c:pt idx="7026">
                  <c:v>9.7570647499999996</c:v>
                </c:pt>
                <c:pt idx="7027">
                  <c:v>9.7584534583333404</c:v>
                </c:pt>
                <c:pt idx="7028">
                  <c:v>9.7598421666666688</c:v>
                </c:pt>
                <c:pt idx="7029">
                  <c:v>9.761230874999999</c:v>
                </c:pt>
                <c:pt idx="7030">
                  <c:v>9.7626195833333398</c:v>
                </c:pt>
                <c:pt idx="7031">
                  <c:v>9.7640082916666699</c:v>
                </c:pt>
                <c:pt idx="7032">
                  <c:v>9.7653970000000001</c:v>
                </c:pt>
                <c:pt idx="7033">
                  <c:v>9.7667857083333391</c:v>
                </c:pt>
                <c:pt idx="7034">
                  <c:v>9.7681744166666693</c:v>
                </c:pt>
                <c:pt idx="7035">
                  <c:v>9.7695631249999995</c:v>
                </c:pt>
                <c:pt idx="7036">
                  <c:v>9.7709518333333403</c:v>
                </c:pt>
                <c:pt idx="7037">
                  <c:v>9.7723405416666704</c:v>
                </c:pt>
                <c:pt idx="7038">
                  <c:v>9.7737292500000095</c:v>
                </c:pt>
                <c:pt idx="7039">
                  <c:v>9.7751179583333396</c:v>
                </c:pt>
                <c:pt idx="7040">
                  <c:v>9.7765066666666698</c:v>
                </c:pt>
                <c:pt idx="7041">
                  <c:v>9.7778953749999999</c:v>
                </c:pt>
                <c:pt idx="7042">
                  <c:v>9.779284083333339</c:v>
                </c:pt>
                <c:pt idx="7043">
                  <c:v>9.7806727916666691</c:v>
                </c:pt>
                <c:pt idx="7044">
                  <c:v>9.7820614999999993</c:v>
                </c:pt>
                <c:pt idx="7045">
                  <c:v>9.7834502083333401</c:v>
                </c:pt>
                <c:pt idx="7046">
                  <c:v>9.7848389166666703</c:v>
                </c:pt>
                <c:pt idx="7047">
                  <c:v>9.7862276250000004</c:v>
                </c:pt>
                <c:pt idx="7048">
                  <c:v>9.7876163333333395</c:v>
                </c:pt>
                <c:pt idx="7049">
                  <c:v>9.7890050416666696</c:v>
                </c:pt>
                <c:pt idx="7050">
                  <c:v>9.7903937499999998</c:v>
                </c:pt>
                <c:pt idx="7051">
                  <c:v>9.7917824583333388</c:v>
                </c:pt>
                <c:pt idx="7052">
                  <c:v>9.793171166666669</c:v>
                </c:pt>
                <c:pt idx="7053">
                  <c:v>9.7945598749999991</c:v>
                </c:pt>
                <c:pt idx="7054">
                  <c:v>9.79594858333334</c:v>
                </c:pt>
                <c:pt idx="7055">
                  <c:v>9.7973372916666701</c:v>
                </c:pt>
                <c:pt idx="7056">
                  <c:v>9.7987260000000003</c:v>
                </c:pt>
                <c:pt idx="7057">
                  <c:v>9.8001147083333393</c:v>
                </c:pt>
                <c:pt idx="7058">
                  <c:v>9.8015034166666695</c:v>
                </c:pt>
                <c:pt idx="7059">
                  <c:v>9.8028921249999996</c:v>
                </c:pt>
                <c:pt idx="7060">
                  <c:v>9.8042808333333404</c:v>
                </c:pt>
                <c:pt idx="7061">
                  <c:v>9.8056695416666688</c:v>
                </c:pt>
                <c:pt idx="7062">
                  <c:v>9.807058249999999</c:v>
                </c:pt>
                <c:pt idx="7063">
                  <c:v>9.8084469583333398</c:v>
                </c:pt>
                <c:pt idx="7064">
                  <c:v>9.80983566666667</c:v>
                </c:pt>
                <c:pt idx="7065">
                  <c:v>9.8112243750000001</c:v>
                </c:pt>
                <c:pt idx="7066">
                  <c:v>9.8126130833333391</c:v>
                </c:pt>
                <c:pt idx="7067">
                  <c:v>9.8140017916666693</c:v>
                </c:pt>
                <c:pt idx="7068">
                  <c:v>9.8153904999999995</c:v>
                </c:pt>
                <c:pt idx="7069">
                  <c:v>9.8167792083333403</c:v>
                </c:pt>
                <c:pt idx="7070">
                  <c:v>9.8181679166666704</c:v>
                </c:pt>
                <c:pt idx="7071">
                  <c:v>9.8195566250000095</c:v>
                </c:pt>
                <c:pt idx="7072">
                  <c:v>9.8209453333333396</c:v>
                </c:pt>
                <c:pt idx="7073">
                  <c:v>9.8223340416666698</c:v>
                </c:pt>
                <c:pt idx="7074">
                  <c:v>9.8237227499999999</c:v>
                </c:pt>
                <c:pt idx="7075">
                  <c:v>9.825111458333339</c:v>
                </c:pt>
                <c:pt idx="7076">
                  <c:v>9.8265001666666691</c:v>
                </c:pt>
                <c:pt idx="7077">
                  <c:v>9.8278888749999993</c:v>
                </c:pt>
                <c:pt idx="7078">
                  <c:v>9.8292775833333401</c:v>
                </c:pt>
                <c:pt idx="7079">
                  <c:v>9.8306662916666703</c:v>
                </c:pt>
                <c:pt idx="7080">
                  <c:v>9.8320550000000004</c:v>
                </c:pt>
                <c:pt idx="7081">
                  <c:v>9.8334437083333395</c:v>
                </c:pt>
                <c:pt idx="7082">
                  <c:v>9.8348324166666696</c:v>
                </c:pt>
                <c:pt idx="7083">
                  <c:v>9.8362211249999998</c:v>
                </c:pt>
                <c:pt idx="7084">
                  <c:v>9.8376098333333388</c:v>
                </c:pt>
                <c:pt idx="7085">
                  <c:v>9.838998541666669</c:v>
                </c:pt>
                <c:pt idx="7086">
                  <c:v>9.8403872499999991</c:v>
                </c:pt>
                <c:pt idx="7087">
                  <c:v>9.84177595833334</c:v>
                </c:pt>
                <c:pt idx="7088">
                  <c:v>9.8431646666666701</c:v>
                </c:pt>
                <c:pt idx="7089">
                  <c:v>9.8445533750000003</c:v>
                </c:pt>
                <c:pt idx="7090">
                  <c:v>9.8459420833333393</c:v>
                </c:pt>
                <c:pt idx="7091">
                  <c:v>9.8473307916666695</c:v>
                </c:pt>
                <c:pt idx="7092">
                  <c:v>9.8487194999999996</c:v>
                </c:pt>
                <c:pt idx="7093">
                  <c:v>9.8501082083333404</c:v>
                </c:pt>
                <c:pt idx="7094">
                  <c:v>9.8514969166666688</c:v>
                </c:pt>
                <c:pt idx="7095">
                  <c:v>9.852885624999999</c:v>
                </c:pt>
                <c:pt idx="7096">
                  <c:v>9.8542743333333398</c:v>
                </c:pt>
                <c:pt idx="7097">
                  <c:v>9.85566304166667</c:v>
                </c:pt>
                <c:pt idx="7098">
                  <c:v>9.8570517500000001</c:v>
                </c:pt>
                <c:pt idx="7099">
                  <c:v>9.8584404583333392</c:v>
                </c:pt>
                <c:pt idx="7100">
                  <c:v>9.8598291666666693</c:v>
                </c:pt>
                <c:pt idx="7101">
                  <c:v>9.8612178749999995</c:v>
                </c:pt>
                <c:pt idx="7102">
                  <c:v>9.8626065833333403</c:v>
                </c:pt>
                <c:pt idx="7103">
                  <c:v>9.8639952916666704</c:v>
                </c:pt>
                <c:pt idx="7104">
                  <c:v>9.8653839999999988</c:v>
                </c:pt>
                <c:pt idx="7105">
                  <c:v>9.8667727083333396</c:v>
                </c:pt>
                <c:pt idx="7106">
                  <c:v>9.8681614166666698</c:v>
                </c:pt>
                <c:pt idx="7107">
                  <c:v>9.869550125</c:v>
                </c:pt>
                <c:pt idx="7108">
                  <c:v>9.870938833333339</c:v>
                </c:pt>
                <c:pt idx="7109">
                  <c:v>9.8723275416666691</c:v>
                </c:pt>
                <c:pt idx="7110">
                  <c:v>9.8737162499999993</c:v>
                </c:pt>
                <c:pt idx="7111">
                  <c:v>9.8751049583333401</c:v>
                </c:pt>
                <c:pt idx="7112">
                  <c:v>9.8764936666666703</c:v>
                </c:pt>
                <c:pt idx="7113">
                  <c:v>9.8778823750000004</c:v>
                </c:pt>
                <c:pt idx="7114">
                  <c:v>9.8792710833333395</c:v>
                </c:pt>
                <c:pt idx="7115">
                  <c:v>9.8806597916666696</c:v>
                </c:pt>
                <c:pt idx="7116">
                  <c:v>9.8820484999999998</c:v>
                </c:pt>
                <c:pt idx="7117">
                  <c:v>9.8834372083333388</c:v>
                </c:pt>
                <c:pt idx="7118">
                  <c:v>9.884825916666669</c:v>
                </c:pt>
                <c:pt idx="7119">
                  <c:v>9.8862146249999991</c:v>
                </c:pt>
                <c:pt idx="7120">
                  <c:v>9.88760333333334</c:v>
                </c:pt>
                <c:pt idx="7121">
                  <c:v>9.8889920416666701</c:v>
                </c:pt>
                <c:pt idx="7122">
                  <c:v>9.8903807500000003</c:v>
                </c:pt>
                <c:pt idx="7123">
                  <c:v>9.8917694583333393</c:v>
                </c:pt>
                <c:pt idx="7124">
                  <c:v>9.8931581666666695</c:v>
                </c:pt>
                <c:pt idx="7125">
                  <c:v>9.8945468749999996</c:v>
                </c:pt>
                <c:pt idx="7126">
                  <c:v>9.8959355833333404</c:v>
                </c:pt>
                <c:pt idx="7127">
                  <c:v>9.8973242916666688</c:v>
                </c:pt>
                <c:pt idx="7128">
                  <c:v>9.898712999999999</c:v>
                </c:pt>
                <c:pt idx="7129">
                  <c:v>9.9001017083333398</c:v>
                </c:pt>
                <c:pt idx="7130">
                  <c:v>9.90149041666667</c:v>
                </c:pt>
                <c:pt idx="7131">
                  <c:v>9.9028791250000001</c:v>
                </c:pt>
                <c:pt idx="7132">
                  <c:v>9.9042678333333392</c:v>
                </c:pt>
                <c:pt idx="7133">
                  <c:v>9.9056565416666693</c:v>
                </c:pt>
                <c:pt idx="7134">
                  <c:v>9.9070452499999995</c:v>
                </c:pt>
                <c:pt idx="7135">
                  <c:v>9.9084339583333403</c:v>
                </c:pt>
                <c:pt idx="7136">
                  <c:v>9.9098226666666704</c:v>
                </c:pt>
                <c:pt idx="7137">
                  <c:v>9.9112113749999988</c:v>
                </c:pt>
                <c:pt idx="7138">
                  <c:v>9.9126000833333396</c:v>
                </c:pt>
                <c:pt idx="7139">
                  <c:v>9.9139887916666698</c:v>
                </c:pt>
                <c:pt idx="7140">
                  <c:v>9.9153775</c:v>
                </c:pt>
                <c:pt idx="7141">
                  <c:v>9.916766208333339</c:v>
                </c:pt>
                <c:pt idx="7142">
                  <c:v>9.9181549166666692</c:v>
                </c:pt>
                <c:pt idx="7143">
                  <c:v>9.9195436249999993</c:v>
                </c:pt>
                <c:pt idx="7144">
                  <c:v>9.9209323333333401</c:v>
                </c:pt>
                <c:pt idx="7145">
                  <c:v>9.9223210416666703</c:v>
                </c:pt>
                <c:pt idx="7146">
                  <c:v>9.9237097500000004</c:v>
                </c:pt>
                <c:pt idx="7147">
                  <c:v>9.9250984583333395</c:v>
                </c:pt>
                <c:pt idx="7148">
                  <c:v>9.9264871666666696</c:v>
                </c:pt>
                <c:pt idx="7149">
                  <c:v>9.9278758749999998</c:v>
                </c:pt>
                <c:pt idx="7150">
                  <c:v>9.9292645833333388</c:v>
                </c:pt>
                <c:pt idx="7151">
                  <c:v>9.930653291666669</c:v>
                </c:pt>
                <c:pt idx="7152">
                  <c:v>9.9320419999999991</c:v>
                </c:pt>
                <c:pt idx="7153">
                  <c:v>9.93343070833334</c:v>
                </c:pt>
                <c:pt idx="7154">
                  <c:v>9.9348194166666701</c:v>
                </c:pt>
                <c:pt idx="7155">
                  <c:v>9.9362081250000003</c:v>
                </c:pt>
                <c:pt idx="7156">
                  <c:v>9.9375968333333393</c:v>
                </c:pt>
                <c:pt idx="7157">
                  <c:v>9.9389855416666695</c:v>
                </c:pt>
                <c:pt idx="7158">
                  <c:v>9.9403742499999996</c:v>
                </c:pt>
                <c:pt idx="7159">
                  <c:v>9.9417629583333404</c:v>
                </c:pt>
                <c:pt idx="7160">
                  <c:v>9.9431516666666688</c:v>
                </c:pt>
                <c:pt idx="7161">
                  <c:v>9.944540374999999</c:v>
                </c:pt>
                <c:pt idx="7162">
                  <c:v>9.9459290833333398</c:v>
                </c:pt>
                <c:pt idx="7163">
                  <c:v>9.94731779166667</c:v>
                </c:pt>
                <c:pt idx="7164">
                  <c:v>9.9487065000000001</c:v>
                </c:pt>
                <c:pt idx="7165">
                  <c:v>9.9500952083333392</c:v>
                </c:pt>
                <c:pt idx="7166">
                  <c:v>9.9514839166666693</c:v>
                </c:pt>
                <c:pt idx="7167">
                  <c:v>9.9528726249999995</c:v>
                </c:pt>
                <c:pt idx="7168">
                  <c:v>9.9542613333333403</c:v>
                </c:pt>
                <c:pt idx="7169">
                  <c:v>9.9556500416666704</c:v>
                </c:pt>
                <c:pt idx="7170">
                  <c:v>9.9570387499999988</c:v>
                </c:pt>
                <c:pt idx="7171">
                  <c:v>9.9584274583333396</c:v>
                </c:pt>
                <c:pt idx="7172">
                  <c:v>9.9598161666666698</c:v>
                </c:pt>
                <c:pt idx="7173">
                  <c:v>9.961204875</c:v>
                </c:pt>
                <c:pt idx="7174">
                  <c:v>9.962593583333339</c:v>
                </c:pt>
                <c:pt idx="7175">
                  <c:v>9.9639822916666692</c:v>
                </c:pt>
                <c:pt idx="7176">
                  <c:v>9.9653709999999993</c:v>
                </c:pt>
                <c:pt idx="7177">
                  <c:v>9.9667597083333401</c:v>
                </c:pt>
                <c:pt idx="7178">
                  <c:v>9.9681484166666703</c:v>
                </c:pt>
                <c:pt idx="7179">
                  <c:v>9.9695371250000004</c:v>
                </c:pt>
                <c:pt idx="7180">
                  <c:v>9.9709258333333395</c:v>
                </c:pt>
                <c:pt idx="7181">
                  <c:v>9.9723145416666696</c:v>
                </c:pt>
                <c:pt idx="7182">
                  <c:v>9.9737032499999998</c:v>
                </c:pt>
                <c:pt idx="7183">
                  <c:v>9.9750919583333388</c:v>
                </c:pt>
                <c:pt idx="7184">
                  <c:v>9.976480666666669</c:v>
                </c:pt>
                <c:pt idx="7185">
                  <c:v>9.9778693749999992</c:v>
                </c:pt>
                <c:pt idx="7186">
                  <c:v>9.97925808333334</c:v>
                </c:pt>
                <c:pt idx="7187">
                  <c:v>9.9806467916666701</c:v>
                </c:pt>
                <c:pt idx="7188">
                  <c:v>9.9820355000000003</c:v>
                </c:pt>
                <c:pt idx="7189">
                  <c:v>9.9834242083333393</c:v>
                </c:pt>
                <c:pt idx="7190">
                  <c:v>9.9848129166666695</c:v>
                </c:pt>
                <c:pt idx="7191">
                  <c:v>9.9862016249999996</c:v>
                </c:pt>
                <c:pt idx="7192">
                  <c:v>9.9875903333333405</c:v>
                </c:pt>
                <c:pt idx="7193">
                  <c:v>9.9889790416666688</c:v>
                </c:pt>
                <c:pt idx="7194">
                  <c:v>9.990367749999999</c:v>
                </c:pt>
                <c:pt idx="7195">
                  <c:v>9.9917564583333398</c:v>
                </c:pt>
                <c:pt idx="7196">
                  <c:v>9.99314516666667</c:v>
                </c:pt>
                <c:pt idx="7197">
                  <c:v>9.9945338750000001</c:v>
                </c:pt>
                <c:pt idx="7198">
                  <c:v>9.9959225833333392</c:v>
                </c:pt>
                <c:pt idx="7199">
                  <c:v>9.9973112916666693</c:v>
                </c:pt>
                <c:pt idx="7200">
                  <c:v>9.9986999999999995</c:v>
                </c:pt>
                <c:pt idx="7201">
                  <c:v>10.00008870833334</c:v>
                </c:pt>
                <c:pt idx="7202">
                  <c:v>10.00147741666667</c:v>
                </c:pt>
                <c:pt idx="7203">
                  <c:v>10.002866124999999</c:v>
                </c:pt>
                <c:pt idx="7204">
                  <c:v>10.00425483333334</c:v>
                </c:pt>
                <c:pt idx="7205">
                  <c:v>10.00564354166667</c:v>
                </c:pt>
                <c:pt idx="7206">
                  <c:v>10.00703225</c:v>
                </c:pt>
                <c:pt idx="7207">
                  <c:v>10.008420958333339</c:v>
                </c:pt>
                <c:pt idx="7208">
                  <c:v>10.009809666666669</c:v>
                </c:pt>
                <c:pt idx="7209">
                  <c:v>10.011198374999999</c:v>
                </c:pt>
                <c:pt idx="7210">
                  <c:v>10.01258708333334</c:v>
                </c:pt>
                <c:pt idx="7211">
                  <c:v>10.01397579166667</c:v>
                </c:pt>
                <c:pt idx="7212">
                  <c:v>10.0153645</c:v>
                </c:pt>
                <c:pt idx="7213">
                  <c:v>10.016753208333339</c:v>
                </c:pt>
                <c:pt idx="7214">
                  <c:v>10.01814191666667</c:v>
                </c:pt>
                <c:pt idx="7215">
                  <c:v>10.019530625</c:v>
                </c:pt>
                <c:pt idx="7216">
                  <c:v>10.020919333333339</c:v>
                </c:pt>
                <c:pt idx="7217">
                  <c:v>10.022308041666669</c:v>
                </c:pt>
                <c:pt idx="7218">
                  <c:v>10.023696749999999</c:v>
                </c:pt>
                <c:pt idx="7219">
                  <c:v>10.02508545833334</c:v>
                </c:pt>
                <c:pt idx="7220">
                  <c:v>10.02647416666667</c:v>
                </c:pt>
                <c:pt idx="7221">
                  <c:v>10.027862875</c:v>
                </c:pt>
                <c:pt idx="7222">
                  <c:v>10.029251583333339</c:v>
                </c:pt>
                <c:pt idx="7223">
                  <c:v>10.030640291666669</c:v>
                </c:pt>
                <c:pt idx="7224">
                  <c:v>10.032029</c:v>
                </c:pt>
                <c:pt idx="7225">
                  <c:v>10.03341770833334</c:v>
                </c:pt>
                <c:pt idx="7226">
                  <c:v>10.034806416666669</c:v>
                </c:pt>
                <c:pt idx="7227">
                  <c:v>10.036195124999999</c:v>
                </c:pt>
                <c:pt idx="7228">
                  <c:v>10.03758383333334</c:v>
                </c:pt>
                <c:pt idx="7229">
                  <c:v>10.03897254166667</c:v>
                </c:pt>
                <c:pt idx="7230">
                  <c:v>10.04036125</c:v>
                </c:pt>
                <c:pt idx="7231">
                  <c:v>10.041749958333339</c:v>
                </c:pt>
                <c:pt idx="7232">
                  <c:v>10.043138666666669</c:v>
                </c:pt>
                <c:pt idx="7233">
                  <c:v>10.044527374999999</c:v>
                </c:pt>
                <c:pt idx="7234">
                  <c:v>10.04591608333334</c:v>
                </c:pt>
                <c:pt idx="7235">
                  <c:v>10.04730479166667</c:v>
                </c:pt>
                <c:pt idx="7236">
                  <c:v>10.048693500000009</c:v>
                </c:pt>
                <c:pt idx="7237">
                  <c:v>10.05008220833334</c:v>
                </c:pt>
                <c:pt idx="7238">
                  <c:v>10.05147091666667</c:v>
                </c:pt>
                <c:pt idx="7239">
                  <c:v>10.052859625</c:v>
                </c:pt>
                <c:pt idx="7240">
                  <c:v>10.054248333333339</c:v>
                </c:pt>
                <c:pt idx="7241">
                  <c:v>10.055637041666669</c:v>
                </c:pt>
                <c:pt idx="7242">
                  <c:v>10.057025749999999</c:v>
                </c:pt>
                <c:pt idx="7243">
                  <c:v>10.05841445833334</c:v>
                </c:pt>
                <c:pt idx="7244">
                  <c:v>10.05980316666667</c:v>
                </c:pt>
                <c:pt idx="7245">
                  <c:v>10.061191875</c:v>
                </c:pt>
                <c:pt idx="7246">
                  <c:v>10.062580583333339</c:v>
                </c:pt>
                <c:pt idx="7247">
                  <c:v>10.06396929166667</c:v>
                </c:pt>
                <c:pt idx="7248">
                  <c:v>10.065358</c:v>
                </c:pt>
                <c:pt idx="7249">
                  <c:v>10.066746708333339</c:v>
                </c:pt>
                <c:pt idx="7250">
                  <c:v>10.068135416666669</c:v>
                </c:pt>
                <c:pt idx="7251">
                  <c:v>10.069524124999999</c:v>
                </c:pt>
                <c:pt idx="7252">
                  <c:v>10.07091283333334</c:v>
                </c:pt>
                <c:pt idx="7253">
                  <c:v>10.07230154166667</c:v>
                </c:pt>
                <c:pt idx="7254">
                  <c:v>10.07369025</c:v>
                </c:pt>
                <c:pt idx="7255">
                  <c:v>10.075078958333339</c:v>
                </c:pt>
                <c:pt idx="7256">
                  <c:v>10.076467666666669</c:v>
                </c:pt>
                <c:pt idx="7257">
                  <c:v>10.077856375</c:v>
                </c:pt>
                <c:pt idx="7258">
                  <c:v>10.07924508333334</c:v>
                </c:pt>
                <c:pt idx="7259">
                  <c:v>10.080633791666669</c:v>
                </c:pt>
                <c:pt idx="7260">
                  <c:v>10.082022499999999</c:v>
                </c:pt>
                <c:pt idx="7261">
                  <c:v>10.08341120833334</c:v>
                </c:pt>
                <c:pt idx="7262">
                  <c:v>10.08479991666667</c:v>
                </c:pt>
                <c:pt idx="7263">
                  <c:v>10.086188625</c:v>
                </c:pt>
                <c:pt idx="7264">
                  <c:v>10.087577333333339</c:v>
                </c:pt>
                <c:pt idx="7265">
                  <c:v>10.088966041666669</c:v>
                </c:pt>
                <c:pt idx="7266">
                  <c:v>10.090354749999999</c:v>
                </c:pt>
                <c:pt idx="7267">
                  <c:v>10.09174345833334</c:v>
                </c:pt>
                <c:pt idx="7268">
                  <c:v>10.09313216666667</c:v>
                </c:pt>
                <c:pt idx="7269">
                  <c:v>10.094520874999999</c:v>
                </c:pt>
                <c:pt idx="7270">
                  <c:v>10.09590958333334</c:v>
                </c:pt>
                <c:pt idx="7271">
                  <c:v>10.09729829166667</c:v>
                </c:pt>
                <c:pt idx="7272">
                  <c:v>10.098687</c:v>
                </c:pt>
                <c:pt idx="7273">
                  <c:v>10.100075708333339</c:v>
                </c:pt>
                <c:pt idx="7274">
                  <c:v>10.101464416666669</c:v>
                </c:pt>
                <c:pt idx="7275">
                  <c:v>10.102853124999999</c:v>
                </c:pt>
                <c:pt idx="7276">
                  <c:v>10.10424183333334</c:v>
                </c:pt>
                <c:pt idx="7277">
                  <c:v>10.10563054166667</c:v>
                </c:pt>
                <c:pt idx="7278">
                  <c:v>10.10701925</c:v>
                </c:pt>
                <c:pt idx="7279">
                  <c:v>10.108407958333339</c:v>
                </c:pt>
                <c:pt idx="7280">
                  <c:v>10.10979666666667</c:v>
                </c:pt>
                <c:pt idx="7281">
                  <c:v>10.111185375</c:v>
                </c:pt>
                <c:pt idx="7282">
                  <c:v>10.112574083333339</c:v>
                </c:pt>
                <c:pt idx="7283">
                  <c:v>10.113962791666669</c:v>
                </c:pt>
                <c:pt idx="7284">
                  <c:v>10.115351499999999</c:v>
                </c:pt>
                <c:pt idx="7285">
                  <c:v>10.11674020833334</c:v>
                </c:pt>
                <c:pt idx="7286">
                  <c:v>10.11812891666667</c:v>
                </c:pt>
                <c:pt idx="7287">
                  <c:v>10.119517625</c:v>
                </c:pt>
                <c:pt idx="7288">
                  <c:v>10.120906333333339</c:v>
                </c:pt>
                <c:pt idx="7289">
                  <c:v>10.122295041666669</c:v>
                </c:pt>
                <c:pt idx="7290">
                  <c:v>10.12368375</c:v>
                </c:pt>
                <c:pt idx="7291">
                  <c:v>10.12507245833334</c:v>
                </c:pt>
                <c:pt idx="7292">
                  <c:v>10.126461166666669</c:v>
                </c:pt>
                <c:pt idx="7293">
                  <c:v>10.127849874999999</c:v>
                </c:pt>
                <c:pt idx="7294">
                  <c:v>10.12923858333334</c:v>
                </c:pt>
                <c:pt idx="7295">
                  <c:v>10.13062729166667</c:v>
                </c:pt>
                <c:pt idx="7296">
                  <c:v>10.132016</c:v>
                </c:pt>
                <c:pt idx="7297">
                  <c:v>10.133404708333339</c:v>
                </c:pt>
                <c:pt idx="7298">
                  <c:v>10.134793416666669</c:v>
                </c:pt>
                <c:pt idx="7299">
                  <c:v>10.136182124999999</c:v>
                </c:pt>
                <c:pt idx="7300">
                  <c:v>10.13757083333334</c:v>
                </c:pt>
                <c:pt idx="7301">
                  <c:v>10.13895954166667</c:v>
                </c:pt>
                <c:pt idx="7302">
                  <c:v>10.140348249999999</c:v>
                </c:pt>
                <c:pt idx="7303">
                  <c:v>10.14173695833334</c:v>
                </c:pt>
                <c:pt idx="7304">
                  <c:v>10.14312566666667</c:v>
                </c:pt>
                <c:pt idx="7305">
                  <c:v>10.144514375</c:v>
                </c:pt>
                <c:pt idx="7306">
                  <c:v>10.145903083333339</c:v>
                </c:pt>
                <c:pt idx="7307">
                  <c:v>10.147291791666669</c:v>
                </c:pt>
                <c:pt idx="7308">
                  <c:v>10.148680499999999</c:v>
                </c:pt>
                <c:pt idx="7309">
                  <c:v>10.15006920833334</c:v>
                </c:pt>
                <c:pt idx="7310">
                  <c:v>10.15145791666667</c:v>
                </c:pt>
                <c:pt idx="7311">
                  <c:v>10.152846625</c:v>
                </c:pt>
                <c:pt idx="7312">
                  <c:v>10.154235333333339</c:v>
                </c:pt>
                <c:pt idx="7313">
                  <c:v>10.15562404166667</c:v>
                </c:pt>
                <c:pt idx="7314">
                  <c:v>10.15701275</c:v>
                </c:pt>
                <c:pt idx="7315">
                  <c:v>10.158401458333339</c:v>
                </c:pt>
                <c:pt idx="7316">
                  <c:v>10.159790166666669</c:v>
                </c:pt>
                <c:pt idx="7317">
                  <c:v>10.161178874999999</c:v>
                </c:pt>
                <c:pt idx="7318">
                  <c:v>10.16256758333334</c:v>
                </c:pt>
                <c:pt idx="7319">
                  <c:v>10.16395629166667</c:v>
                </c:pt>
                <c:pt idx="7320">
                  <c:v>10.165345</c:v>
                </c:pt>
                <c:pt idx="7321">
                  <c:v>10.166733708333339</c:v>
                </c:pt>
                <c:pt idx="7322">
                  <c:v>10.168122416666669</c:v>
                </c:pt>
                <c:pt idx="7323">
                  <c:v>10.169511125</c:v>
                </c:pt>
                <c:pt idx="7324">
                  <c:v>10.17089983333334</c:v>
                </c:pt>
                <c:pt idx="7325">
                  <c:v>10.172288541666669</c:v>
                </c:pt>
                <c:pt idx="7326">
                  <c:v>10.173677249999999</c:v>
                </c:pt>
                <c:pt idx="7327">
                  <c:v>10.17506595833334</c:v>
                </c:pt>
                <c:pt idx="7328">
                  <c:v>10.17645466666667</c:v>
                </c:pt>
                <c:pt idx="7329">
                  <c:v>10.177843375</c:v>
                </c:pt>
                <c:pt idx="7330">
                  <c:v>10.179232083333339</c:v>
                </c:pt>
                <c:pt idx="7331">
                  <c:v>10.180620791666669</c:v>
                </c:pt>
                <c:pt idx="7332">
                  <c:v>10.182009499999999</c:v>
                </c:pt>
                <c:pt idx="7333">
                  <c:v>10.18339820833334</c:v>
                </c:pt>
                <c:pt idx="7334">
                  <c:v>10.18478691666667</c:v>
                </c:pt>
                <c:pt idx="7335">
                  <c:v>10.186175624999999</c:v>
                </c:pt>
                <c:pt idx="7336">
                  <c:v>10.18756433333334</c:v>
                </c:pt>
                <c:pt idx="7337">
                  <c:v>10.18895304166667</c:v>
                </c:pt>
                <c:pt idx="7338">
                  <c:v>10.19034175</c:v>
                </c:pt>
                <c:pt idx="7339">
                  <c:v>10.191730458333339</c:v>
                </c:pt>
                <c:pt idx="7340">
                  <c:v>10.193119166666669</c:v>
                </c:pt>
                <c:pt idx="7341">
                  <c:v>10.194507874999999</c:v>
                </c:pt>
                <c:pt idx="7342">
                  <c:v>10.19589658333334</c:v>
                </c:pt>
                <c:pt idx="7343">
                  <c:v>10.19728529166667</c:v>
                </c:pt>
                <c:pt idx="7344">
                  <c:v>10.198674</c:v>
                </c:pt>
                <c:pt idx="7345">
                  <c:v>10.20006270833334</c:v>
                </c:pt>
                <c:pt idx="7346">
                  <c:v>10.20145141666667</c:v>
                </c:pt>
                <c:pt idx="7347">
                  <c:v>10.202840125</c:v>
                </c:pt>
                <c:pt idx="7348">
                  <c:v>10.204228833333339</c:v>
                </c:pt>
                <c:pt idx="7349">
                  <c:v>10.205617541666669</c:v>
                </c:pt>
                <c:pt idx="7350">
                  <c:v>10.207006249999999</c:v>
                </c:pt>
                <c:pt idx="7351">
                  <c:v>10.20839495833334</c:v>
                </c:pt>
                <c:pt idx="7352">
                  <c:v>10.20978366666667</c:v>
                </c:pt>
                <c:pt idx="7353">
                  <c:v>10.211172375</c:v>
                </c:pt>
                <c:pt idx="7354">
                  <c:v>10.212561083333339</c:v>
                </c:pt>
                <c:pt idx="7355">
                  <c:v>10.213949791666669</c:v>
                </c:pt>
                <c:pt idx="7356">
                  <c:v>10.2153385</c:v>
                </c:pt>
                <c:pt idx="7357">
                  <c:v>10.21672720833334</c:v>
                </c:pt>
                <c:pt idx="7358">
                  <c:v>10.218115916666669</c:v>
                </c:pt>
                <c:pt idx="7359">
                  <c:v>10.21950462500001</c:v>
                </c:pt>
                <c:pt idx="7360">
                  <c:v>10.22089333333334</c:v>
                </c:pt>
                <c:pt idx="7361">
                  <c:v>10.22228204166667</c:v>
                </c:pt>
                <c:pt idx="7362">
                  <c:v>10.22367075</c:v>
                </c:pt>
                <c:pt idx="7363">
                  <c:v>10.225059458333339</c:v>
                </c:pt>
                <c:pt idx="7364">
                  <c:v>10.226448166666669</c:v>
                </c:pt>
                <c:pt idx="7365">
                  <c:v>10.227836874999999</c:v>
                </c:pt>
                <c:pt idx="7366">
                  <c:v>10.22922558333334</c:v>
                </c:pt>
                <c:pt idx="7367">
                  <c:v>10.23061429166667</c:v>
                </c:pt>
                <c:pt idx="7368">
                  <c:v>10.232002999999999</c:v>
                </c:pt>
                <c:pt idx="7369">
                  <c:v>10.23339170833334</c:v>
                </c:pt>
                <c:pt idx="7370">
                  <c:v>10.23478041666667</c:v>
                </c:pt>
                <c:pt idx="7371">
                  <c:v>10.236169125</c:v>
                </c:pt>
                <c:pt idx="7372">
                  <c:v>10.237557833333339</c:v>
                </c:pt>
                <c:pt idx="7373">
                  <c:v>10.238946541666669</c:v>
                </c:pt>
                <c:pt idx="7374">
                  <c:v>10.240335249999999</c:v>
                </c:pt>
                <c:pt idx="7375">
                  <c:v>10.24172395833334</c:v>
                </c:pt>
                <c:pt idx="7376">
                  <c:v>10.24311266666667</c:v>
                </c:pt>
                <c:pt idx="7377">
                  <c:v>10.244501375</c:v>
                </c:pt>
                <c:pt idx="7378">
                  <c:v>10.24589008333334</c:v>
                </c:pt>
                <c:pt idx="7379">
                  <c:v>10.24727879166667</c:v>
                </c:pt>
                <c:pt idx="7380">
                  <c:v>10.2486675</c:v>
                </c:pt>
                <c:pt idx="7381">
                  <c:v>10.250056208333339</c:v>
                </c:pt>
                <c:pt idx="7382">
                  <c:v>10.251444916666669</c:v>
                </c:pt>
                <c:pt idx="7383">
                  <c:v>10.252833624999999</c:v>
                </c:pt>
                <c:pt idx="7384">
                  <c:v>10.25422233333334</c:v>
                </c:pt>
                <c:pt idx="7385">
                  <c:v>10.25561104166667</c:v>
                </c:pt>
                <c:pt idx="7386">
                  <c:v>10.25699975</c:v>
                </c:pt>
                <c:pt idx="7387">
                  <c:v>10.258388458333339</c:v>
                </c:pt>
                <c:pt idx="7388">
                  <c:v>10.25977716666667</c:v>
                </c:pt>
                <c:pt idx="7389">
                  <c:v>10.261165875</c:v>
                </c:pt>
                <c:pt idx="7390">
                  <c:v>10.26255458333334</c:v>
                </c:pt>
                <c:pt idx="7391">
                  <c:v>10.263943291666669</c:v>
                </c:pt>
                <c:pt idx="7392">
                  <c:v>10.265331999999999</c:v>
                </c:pt>
                <c:pt idx="7393">
                  <c:v>10.26672070833334</c:v>
                </c:pt>
                <c:pt idx="7394">
                  <c:v>10.26810941666667</c:v>
                </c:pt>
                <c:pt idx="7395">
                  <c:v>10.269498125</c:v>
                </c:pt>
                <c:pt idx="7396">
                  <c:v>10.270886833333339</c:v>
                </c:pt>
                <c:pt idx="7397">
                  <c:v>10.272275541666669</c:v>
                </c:pt>
                <c:pt idx="7398">
                  <c:v>10.273664249999999</c:v>
                </c:pt>
                <c:pt idx="7399">
                  <c:v>10.27505295833334</c:v>
                </c:pt>
                <c:pt idx="7400">
                  <c:v>10.27644166666667</c:v>
                </c:pt>
                <c:pt idx="7401">
                  <c:v>10.277830374999999</c:v>
                </c:pt>
                <c:pt idx="7402">
                  <c:v>10.27921908333334</c:v>
                </c:pt>
                <c:pt idx="7403">
                  <c:v>10.28060779166667</c:v>
                </c:pt>
                <c:pt idx="7404">
                  <c:v>10.2819965</c:v>
                </c:pt>
                <c:pt idx="7405">
                  <c:v>10.283385208333339</c:v>
                </c:pt>
                <c:pt idx="7406">
                  <c:v>10.284773916666669</c:v>
                </c:pt>
                <c:pt idx="7407">
                  <c:v>10.286162624999999</c:v>
                </c:pt>
                <c:pt idx="7408">
                  <c:v>10.28755133333334</c:v>
                </c:pt>
                <c:pt idx="7409">
                  <c:v>10.28894004166667</c:v>
                </c:pt>
                <c:pt idx="7410">
                  <c:v>10.29032875</c:v>
                </c:pt>
                <c:pt idx="7411">
                  <c:v>10.29171745833334</c:v>
                </c:pt>
                <c:pt idx="7412">
                  <c:v>10.29310616666667</c:v>
                </c:pt>
                <c:pt idx="7413">
                  <c:v>10.294494875</c:v>
                </c:pt>
                <c:pt idx="7414">
                  <c:v>10.295883583333339</c:v>
                </c:pt>
                <c:pt idx="7415">
                  <c:v>10.297272291666669</c:v>
                </c:pt>
                <c:pt idx="7416">
                  <c:v>10.298660999999999</c:v>
                </c:pt>
                <c:pt idx="7417">
                  <c:v>10.30004970833334</c:v>
                </c:pt>
                <c:pt idx="7418">
                  <c:v>10.30143841666667</c:v>
                </c:pt>
                <c:pt idx="7419">
                  <c:v>10.302827125</c:v>
                </c:pt>
                <c:pt idx="7420">
                  <c:v>10.304215833333339</c:v>
                </c:pt>
                <c:pt idx="7421">
                  <c:v>10.30560454166667</c:v>
                </c:pt>
                <c:pt idx="7422">
                  <c:v>10.30699325</c:v>
                </c:pt>
                <c:pt idx="7423">
                  <c:v>10.30838195833334</c:v>
                </c:pt>
                <c:pt idx="7424">
                  <c:v>10.309770666666669</c:v>
                </c:pt>
                <c:pt idx="7425">
                  <c:v>10.311159374999999</c:v>
                </c:pt>
                <c:pt idx="7426">
                  <c:v>10.31254808333334</c:v>
                </c:pt>
                <c:pt idx="7427">
                  <c:v>10.31393679166667</c:v>
                </c:pt>
                <c:pt idx="7428">
                  <c:v>10.3153255</c:v>
                </c:pt>
                <c:pt idx="7429">
                  <c:v>10.316714208333339</c:v>
                </c:pt>
                <c:pt idx="7430">
                  <c:v>10.318102916666669</c:v>
                </c:pt>
                <c:pt idx="7431">
                  <c:v>10.319491625</c:v>
                </c:pt>
                <c:pt idx="7432">
                  <c:v>10.32088033333334</c:v>
                </c:pt>
                <c:pt idx="7433">
                  <c:v>10.32226904166667</c:v>
                </c:pt>
                <c:pt idx="7434">
                  <c:v>10.32365775000001</c:v>
                </c:pt>
                <c:pt idx="7435">
                  <c:v>10.32504645833334</c:v>
                </c:pt>
                <c:pt idx="7436">
                  <c:v>10.32643516666667</c:v>
                </c:pt>
                <c:pt idx="7437">
                  <c:v>10.327823875</c:v>
                </c:pt>
                <c:pt idx="7438">
                  <c:v>10.329212583333339</c:v>
                </c:pt>
                <c:pt idx="7439">
                  <c:v>10.330601291666669</c:v>
                </c:pt>
                <c:pt idx="7440">
                  <c:v>10.331989999999999</c:v>
                </c:pt>
                <c:pt idx="7441">
                  <c:v>10.33337870833334</c:v>
                </c:pt>
                <c:pt idx="7442">
                  <c:v>10.33476741666667</c:v>
                </c:pt>
                <c:pt idx="7443">
                  <c:v>10.336156125</c:v>
                </c:pt>
                <c:pt idx="7444">
                  <c:v>10.33754483333334</c:v>
                </c:pt>
                <c:pt idx="7445">
                  <c:v>10.33893354166667</c:v>
                </c:pt>
                <c:pt idx="7446">
                  <c:v>10.34032225</c:v>
                </c:pt>
                <c:pt idx="7447">
                  <c:v>10.341710958333339</c:v>
                </c:pt>
                <c:pt idx="7448">
                  <c:v>10.343099666666669</c:v>
                </c:pt>
                <c:pt idx="7449">
                  <c:v>10.344488374999999</c:v>
                </c:pt>
                <c:pt idx="7450">
                  <c:v>10.34587708333334</c:v>
                </c:pt>
                <c:pt idx="7451">
                  <c:v>10.34726579166667</c:v>
                </c:pt>
                <c:pt idx="7452">
                  <c:v>10.3486545</c:v>
                </c:pt>
                <c:pt idx="7453">
                  <c:v>10.350043208333339</c:v>
                </c:pt>
                <c:pt idx="7454">
                  <c:v>10.35143191666667</c:v>
                </c:pt>
                <c:pt idx="7455">
                  <c:v>10.352820625</c:v>
                </c:pt>
                <c:pt idx="7456">
                  <c:v>10.35420933333334</c:v>
                </c:pt>
                <c:pt idx="7457">
                  <c:v>10.355598041666669</c:v>
                </c:pt>
                <c:pt idx="7458">
                  <c:v>10.356986749999999</c:v>
                </c:pt>
                <c:pt idx="7459">
                  <c:v>10.35837545833334</c:v>
                </c:pt>
                <c:pt idx="7460">
                  <c:v>10.35976416666667</c:v>
                </c:pt>
                <c:pt idx="7461">
                  <c:v>10.361152875</c:v>
                </c:pt>
                <c:pt idx="7462">
                  <c:v>10.362541583333339</c:v>
                </c:pt>
                <c:pt idx="7463">
                  <c:v>10.363930291666669</c:v>
                </c:pt>
                <c:pt idx="7464">
                  <c:v>10.365319</c:v>
                </c:pt>
                <c:pt idx="7465">
                  <c:v>10.36670770833334</c:v>
                </c:pt>
                <c:pt idx="7466">
                  <c:v>10.36809641666667</c:v>
                </c:pt>
                <c:pt idx="7467">
                  <c:v>10.36948512500001</c:v>
                </c:pt>
                <c:pt idx="7468">
                  <c:v>10.37087383333334</c:v>
                </c:pt>
                <c:pt idx="7469">
                  <c:v>10.37226254166667</c:v>
                </c:pt>
                <c:pt idx="7470">
                  <c:v>10.37365125</c:v>
                </c:pt>
                <c:pt idx="7471">
                  <c:v>10.375039958333339</c:v>
                </c:pt>
                <c:pt idx="7472">
                  <c:v>10.376428666666669</c:v>
                </c:pt>
                <c:pt idx="7473">
                  <c:v>10.377817374999999</c:v>
                </c:pt>
                <c:pt idx="7474">
                  <c:v>10.37920608333334</c:v>
                </c:pt>
                <c:pt idx="7475">
                  <c:v>10.38059479166667</c:v>
                </c:pt>
                <c:pt idx="7476">
                  <c:v>10.3819835</c:v>
                </c:pt>
                <c:pt idx="7477">
                  <c:v>10.38337220833334</c:v>
                </c:pt>
                <c:pt idx="7478">
                  <c:v>10.38476091666667</c:v>
                </c:pt>
                <c:pt idx="7479">
                  <c:v>10.386149625</c:v>
                </c:pt>
                <c:pt idx="7480">
                  <c:v>10.387538333333339</c:v>
                </c:pt>
                <c:pt idx="7481">
                  <c:v>10.388927041666669</c:v>
                </c:pt>
                <c:pt idx="7482">
                  <c:v>10.390315749999999</c:v>
                </c:pt>
                <c:pt idx="7483">
                  <c:v>10.39170445833334</c:v>
                </c:pt>
                <c:pt idx="7484">
                  <c:v>10.39309316666667</c:v>
                </c:pt>
                <c:pt idx="7485">
                  <c:v>10.394481875</c:v>
                </c:pt>
                <c:pt idx="7486">
                  <c:v>10.395870583333339</c:v>
                </c:pt>
                <c:pt idx="7487">
                  <c:v>10.39725929166667</c:v>
                </c:pt>
                <c:pt idx="7488">
                  <c:v>10.398648</c:v>
                </c:pt>
                <c:pt idx="7489">
                  <c:v>10.40003670833334</c:v>
                </c:pt>
                <c:pt idx="7490">
                  <c:v>10.401425416666669</c:v>
                </c:pt>
                <c:pt idx="7491">
                  <c:v>10.402814124999999</c:v>
                </c:pt>
                <c:pt idx="7492">
                  <c:v>10.40420283333334</c:v>
                </c:pt>
                <c:pt idx="7493">
                  <c:v>10.40559154166667</c:v>
                </c:pt>
                <c:pt idx="7494">
                  <c:v>10.40698025</c:v>
                </c:pt>
                <c:pt idx="7495">
                  <c:v>10.408368958333339</c:v>
                </c:pt>
                <c:pt idx="7496">
                  <c:v>10.409757666666669</c:v>
                </c:pt>
                <c:pt idx="7497">
                  <c:v>10.411146375</c:v>
                </c:pt>
                <c:pt idx="7498">
                  <c:v>10.41253508333334</c:v>
                </c:pt>
                <c:pt idx="7499">
                  <c:v>10.41392379166667</c:v>
                </c:pt>
                <c:pt idx="7500">
                  <c:v>10.415312499999999</c:v>
                </c:pt>
                <c:pt idx="7501">
                  <c:v>10.41670120833334</c:v>
                </c:pt>
                <c:pt idx="7502">
                  <c:v>10.41808991666667</c:v>
                </c:pt>
                <c:pt idx="7503">
                  <c:v>10.419478625</c:v>
                </c:pt>
                <c:pt idx="7504">
                  <c:v>10.420867333333339</c:v>
                </c:pt>
                <c:pt idx="7505">
                  <c:v>10.422256041666669</c:v>
                </c:pt>
                <c:pt idx="7506">
                  <c:v>10.423644749999999</c:v>
                </c:pt>
                <c:pt idx="7507">
                  <c:v>10.42503345833334</c:v>
                </c:pt>
                <c:pt idx="7508">
                  <c:v>10.42642216666667</c:v>
                </c:pt>
                <c:pt idx="7509">
                  <c:v>10.427810875</c:v>
                </c:pt>
                <c:pt idx="7510">
                  <c:v>10.42919958333334</c:v>
                </c:pt>
                <c:pt idx="7511">
                  <c:v>10.43058829166667</c:v>
                </c:pt>
                <c:pt idx="7512">
                  <c:v>10.431977</c:v>
                </c:pt>
                <c:pt idx="7513">
                  <c:v>10.433365708333339</c:v>
                </c:pt>
                <c:pt idx="7514">
                  <c:v>10.434754416666669</c:v>
                </c:pt>
                <c:pt idx="7515">
                  <c:v>10.436143124999999</c:v>
                </c:pt>
                <c:pt idx="7516">
                  <c:v>10.43753183333334</c:v>
                </c:pt>
                <c:pt idx="7517">
                  <c:v>10.43892054166667</c:v>
                </c:pt>
                <c:pt idx="7518">
                  <c:v>10.44030925</c:v>
                </c:pt>
                <c:pt idx="7519">
                  <c:v>10.441697958333339</c:v>
                </c:pt>
                <c:pt idx="7520">
                  <c:v>10.44308666666667</c:v>
                </c:pt>
                <c:pt idx="7521">
                  <c:v>10.444475375</c:v>
                </c:pt>
                <c:pt idx="7522">
                  <c:v>10.44586408333334</c:v>
                </c:pt>
                <c:pt idx="7523">
                  <c:v>10.447252791666669</c:v>
                </c:pt>
                <c:pt idx="7524">
                  <c:v>10.448641499999999</c:v>
                </c:pt>
                <c:pt idx="7525">
                  <c:v>10.45003020833334</c:v>
                </c:pt>
                <c:pt idx="7526">
                  <c:v>10.45141891666667</c:v>
                </c:pt>
                <c:pt idx="7527">
                  <c:v>10.452807625</c:v>
                </c:pt>
                <c:pt idx="7528">
                  <c:v>10.454196333333339</c:v>
                </c:pt>
                <c:pt idx="7529">
                  <c:v>10.455585041666669</c:v>
                </c:pt>
                <c:pt idx="7530">
                  <c:v>10.45697375</c:v>
                </c:pt>
                <c:pt idx="7531">
                  <c:v>10.45836245833334</c:v>
                </c:pt>
                <c:pt idx="7532">
                  <c:v>10.45975116666667</c:v>
                </c:pt>
                <c:pt idx="7533">
                  <c:v>10.461139874999999</c:v>
                </c:pt>
                <c:pt idx="7534">
                  <c:v>10.46252858333334</c:v>
                </c:pt>
                <c:pt idx="7535">
                  <c:v>10.46391729166667</c:v>
                </c:pt>
                <c:pt idx="7536">
                  <c:v>10.465306</c:v>
                </c:pt>
                <c:pt idx="7537">
                  <c:v>10.466694708333339</c:v>
                </c:pt>
                <c:pt idx="7538">
                  <c:v>10.468083416666669</c:v>
                </c:pt>
                <c:pt idx="7539">
                  <c:v>10.469472124999999</c:v>
                </c:pt>
                <c:pt idx="7540">
                  <c:v>10.47086083333334</c:v>
                </c:pt>
                <c:pt idx="7541">
                  <c:v>10.47224954166667</c:v>
                </c:pt>
                <c:pt idx="7542">
                  <c:v>10.47363825</c:v>
                </c:pt>
                <c:pt idx="7543">
                  <c:v>10.47502695833334</c:v>
                </c:pt>
                <c:pt idx="7544">
                  <c:v>10.47641566666667</c:v>
                </c:pt>
                <c:pt idx="7545">
                  <c:v>10.477804375</c:v>
                </c:pt>
                <c:pt idx="7546">
                  <c:v>10.479193083333339</c:v>
                </c:pt>
                <c:pt idx="7547">
                  <c:v>10.480581791666669</c:v>
                </c:pt>
                <c:pt idx="7548">
                  <c:v>10.481970499999999</c:v>
                </c:pt>
                <c:pt idx="7549">
                  <c:v>10.48335920833334</c:v>
                </c:pt>
                <c:pt idx="7550">
                  <c:v>10.48474791666667</c:v>
                </c:pt>
                <c:pt idx="7551">
                  <c:v>10.486136625</c:v>
                </c:pt>
                <c:pt idx="7552">
                  <c:v>10.487525333333339</c:v>
                </c:pt>
                <c:pt idx="7553">
                  <c:v>10.48891404166667</c:v>
                </c:pt>
                <c:pt idx="7554">
                  <c:v>10.49030275</c:v>
                </c:pt>
                <c:pt idx="7555">
                  <c:v>10.49169145833334</c:v>
                </c:pt>
                <c:pt idx="7556">
                  <c:v>10.493080166666669</c:v>
                </c:pt>
                <c:pt idx="7557">
                  <c:v>10.49446887500001</c:v>
                </c:pt>
                <c:pt idx="7558">
                  <c:v>10.49585758333334</c:v>
                </c:pt>
                <c:pt idx="7559">
                  <c:v>10.49724629166667</c:v>
                </c:pt>
                <c:pt idx="7560">
                  <c:v>10.498635</c:v>
                </c:pt>
                <c:pt idx="7561">
                  <c:v>10.500023708333339</c:v>
                </c:pt>
                <c:pt idx="7562">
                  <c:v>10.501412416666669</c:v>
                </c:pt>
                <c:pt idx="7563">
                  <c:v>10.502801125</c:v>
                </c:pt>
                <c:pt idx="7564">
                  <c:v>10.50418983333334</c:v>
                </c:pt>
                <c:pt idx="7565">
                  <c:v>10.50557854166667</c:v>
                </c:pt>
                <c:pt idx="7566">
                  <c:v>10.506967249999999</c:v>
                </c:pt>
                <c:pt idx="7567">
                  <c:v>10.50835595833334</c:v>
                </c:pt>
                <c:pt idx="7568">
                  <c:v>10.50974466666667</c:v>
                </c:pt>
                <c:pt idx="7569">
                  <c:v>10.511133375</c:v>
                </c:pt>
                <c:pt idx="7570">
                  <c:v>10.512522083333339</c:v>
                </c:pt>
                <c:pt idx="7571">
                  <c:v>10.513910791666669</c:v>
                </c:pt>
                <c:pt idx="7572">
                  <c:v>10.515299499999999</c:v>
                </c:pt>
                <c:pt idx="7573">
                  <c:v>10.51668820833334</c:v>
                </c:pt>
                <c:pt idx="7574">
                  <c:v>10.51807691666667</c:v>
                </c:pt>
                <c:pt idx="7575">
                  <c:v>10.519465625</c:v>
                </c:pt>
                <c:pt idx="7576">
                  <c:v>10.52085433333334</c:v>
                </c:pt>
                <c:pt idx="7577">
                  <c:v>10.52224304166667</c:v>
                </c:pt>
                <c:pt idx="7578">
                  <c:v>10.52363175</c:v>
                </c:pt>
                <c:pt idx="7579">
                  <c:v>10.525020458333339</c:v>
                </c:pt>
                <c:pt idx="7580">
                  <c:v>10.526409166666669</c:v>
                </c:pt>
                <c:pt idx="7581">
                  <c:v>10.527797874999999</c:v>
                </c:pt>
                <c:pt idx="7582">
                  <c:v>10.52918658333334</c:v>
                </c:pt>
                <c:pt idx="7583">
                  <c:v>10.53057529166667</c:v>
                </c:pt>
                <c:pt idx="7584">
                  <c:v>10.531964</c:v>
                </c:pt>
                <c:pt idx="7585">
                  <c:v>10.533352708333339</c:v>
                </c:pt>
                <c:pt idx="7586">
                  <c:v>10.53474141666667</c:v>
                </c:pt>
                <c:pt idx="7587">
                  <c:v>10.536130125</c:v>
                </c:pt>
                <c:pt idx="7588">
                  <c:v>10.53751883333334</c:v>
                </c:pt>
                <c:pt idx="7589">
                  <c:v>10.538907541666669</c:v>
                </c:pt>
                <c:pt idx="7590">
                  <c:v>10.54029625000001</c:v>
                </c:pt>
                <c:pt idx="7591">
                  <c:v>10.54168495833334</c:v>
                </c:pt>
                <c:pt idx="7592">
                  <c:v>10.54307366666667</c:v>
                </c:pt>
                <c:pt idx="7593">
                  <c:v>10.544462375</c:v>
                </c:pt>
                <c:pt idx="7594">
                  <c:v>10.545851083333339</c:v>
                </c:pt>
                <c:pt idx="7595">
                  <c:v>10.547239791666669</c:v>
                </c:pt>
                <c:pt idx="7596">
                  <c:v>10.5486285</c:v>
                </c:pt>
                <c:pt idx="7597">
                  <c:v>10.55001720833334</c:v>
                </c:pt>
                <c:pt idx="7598">
                  <c:v>10.55140591666667</c:v>
                </c:pt>
                <c:pt idx="7599">
                  <c:v>10.552794624999999</c:v>
                </c:pt>
                <c:pt idx="7600">
                  <c:v>10.55418333333334</c:v>
                </c:pt>
                <c:pt idx="7601">
                  <c:v>10.55557204166667</c:v>
                </c:pt>
                <c:pt idx="7602">
                  <c:v>10.55696075</c:v>
                </c:pt>
                <c:pt idx="7603">
                  <c:v>10.558349458333339</c:v>
                </c:pt>
                <c:pt idx="7604">
                  <c:v>10.559738166666669</c:v>
                </c:pt>
                <c:pt idx="7605">
                  <c:v>10.561126874999999</c:v>
                </c:pt>
                <c:pt idx="7606">
                  <c:v>10.56251558333334</c:v>
                </c:pt>
                <c:pt idx="7607">
                  <c:v>10.56390429166667</c:v>
                </c:pt>
                <c:pt idx="7608">
                  <c:v>10.565293</c:v>
                </c:pt>
                <c:pt idx="7609">
                  <c:v>10.56668170833334</c:v>
                </c:pt>
                <c:pt idx="7610">
                  <c:v>10.56807041666667</c:v>
                </c:pt>
                <c:pt idx="7611">
                  <c:v>10.569459125</c:v>
                </c:pt>
                <c:pt idx="7612">
                  <c:v>10.570847833333339</c:v>
                </c:pt>
                <c:pt idx="7613">
                  <c:v>10.572236541666669</c:v>
                </c:pt>
                <c:pt idx="7614">
                  <c:v>10.573625249999999</c:v>
                </c:pt>
                <c:pt idx="7615">
                  <c:v>10.57501395833334</c:v>
                </c:pt>
                <c:pt idx="7616">
                  <c:v>10.57640266666667</c:v>
                </c:pt>
                <c:pt idx="7617">
                  <c:v>10.577791375</c:v>
                </c:pt>
                <c:pt idx="7618">
                  <c:v>10.579180083333339</c:v>
                </c:pt>
                <c:pt idx="7619">
                  <c:v>10.58056879166667</c:v>
                </c:pt>
                <c:pt idx="7620">
                  <c:v>10.5819575</c:v>
                </c:pt>
                <c:pt idx="7621">
                  <c:v>10.58334620833334</c:v>
                </c:pt>
                <c:pt idx="7622">
                  <c:v>10.584734916666669</c:v>
                </c:pt>
                <c:pt idx="7623">
                  <c:v>10.586123624999999</c:v>
                </c:pt>
                <c:pt idx="7624">
                  <c:v>10.58751233333334</c:v>
                </c:pt>
                <c:pt idx="7625">
                  <c:v>10.58890104166667</c:v>
                </c:pt>
                <c:pt idx="7626">
                  <c:v>10.59028975</c:v>
                </c:pt>
                <c:pt idx="7627">
                  <c:v>10.591678458333339</c:v>
                </c:pt>
                <c:pt idx="7628">
                  <c:v>10.593067166666669</c:v>
                </c:pt>
                <c:pt idx="7629">
                  <c:v>10.594455875</c:v>
                </c:pt>
                <c:pt idx="7630">
                  <c:v>10.59584458333334</c:v>
                </c:pt>
                <c:pt idx="7631">
                  <c:v>10.59723329166667</c:v>
                </c:pt>
                <c:pt idx="7632">
                  <c:v>10.598621999999999</c:v>
                </c:pt>
                <c:pt idx="7633">
                  <c:v>10.60001070833334</c:v>
                </c:pt>
                <c:pt idx="7634">
                  <c:v>10.60139941666667</c:v>
                </c:pt>
                <c:pt idx="7635">
                  <c:v>10.602788125</c:v>
                </c:pt>
                <c:pt idx="7636">
                  <c:v>10.604176833333339</c:v>
                </c:pt>
                <c:pt idx="7637">
                  <c:v>10.605565541666669</c:v>
                </c:pt>
                <c:pt idx="7638">
                  <c:v>10.606954249999999</c:v>
                </c:pt>
                <c:pt idx="7639">
                  <c:v>10.60834295833334</c:v>
                </c:pt>
                <c:pt idx="7640">
                  <c:v>10.60973166666667</c:v>
                </c:pt>
                <c:pt idx="7641">
                  <c:v>10.611120375</c:v>
                </c:pt>
                <c:pt idx="7642">
                  <c:v>10.61250908333334</c:v>
                </c:pt>
                <c:pt idx="7643">
                  <c:v>10.61389779166667</c:v>
                </c:pt>
                <c:pt idx="7644">
                  <c:v>10.6152865</c:v>
                </c:pt>
                <c:pt idx="7645">
                  <c:v>10.616675208333339</c:v>
                </c:pt>
                <c:pt idx="7646">
                  <c:v>10.618063916666669</c:v>
                </c:pt>
                <c:pt idx="7647">
                  <c:v>10.619452624999999</c:v>
                </c:pt>
                <c:pt idx="7648">
                  <c:v>10.62084133333334</c:v>
                </c:pt>
                <c:pt idx="7649">
                  <c:v>10.62223004166667</c:v>
                </c:pt>
                <c:pt idx="7650">
                  <c:v>10.62361875</c:v>
                </c:pt>
                <c:pt idx="7651">
                  <c:v>10.625007458333339</c:v>
                </c:pt>
                <c:pt idx="7652">
                  <c:v>10.62639616666667</c:v>
                </c:pt>
                <c:pt idx="7653">
                  <c:v>10.627784875</c:v>
                </c:pt>
                <c:pt idx="7654">
                  <c:v>10.629173583333341</c:v>
                </c:pt>
                <c:pt idx="7655">
                  <c:v>10.630562291666669</c:v>
                </c:pt>
                <c:pt idx="7656">
                  <c:v>10.631950999999999</c:v>
                </c:pt>
                <c:pt idx="7657">
                  <c:v>10.63333970833334</c:v>
                </c:pt>
                <c:pt idx="7658">
                  <c:v>10.63472841666667</c:v>
                </c:pt>
                <c:pt idx="7659">
                  <c:v>10.636117125</c:v>
                </c:pt>
                <c:pt idx="7660">
                  <c:v>10.637505833333339</c:v>
                </c:pt>
                <c:pt idx="7661">
                  <c:v>10.638894541666669</c:v>
                </c:pt>
                <c:pt idx="7662">
                  <c:v>10.64028325</c:v>
                </c:pt>
                <c:pt idx="7663">
                  <c:v>10.64167195833334</c:v>
                </c:pt>
                <c:pt idx="7664">
                  <c:v>10.64306066666667</c:v>
                </c:pt>
                <c:pt idx="7665">
                  <c:v>10.64444937500001</c:v>
                </c:pt>
                <c:pt idx="7666">
                  <c:v>10.64583808333334</c:v>
                </c:pt>
                <c:pt idx="7667">
                  <c:v>10.64722679166667</c:v>
                </c:pt>
                <c:pt idx="7668">
                  <c:v>10.6486155</c:v>
                </c:pt>
                <c:pt idx="7669">
                  <c:v>10.650004208333339</c:v>
                </c:pt>
                <c:pt idx="7670">
                  <c:v>10.651392916666669</c:v>
                </c:pt>
                <c:pt idx="7671">
                  <c:v>10.652781624999999</c:v>
                </c:pt>
                <c:pt idx="7672">
                  <c:v>10.65417033333334</c:v>
                </c:pt>
                <c:pt idx="7673">
                  <c:v>10.65555904166667</c:v>
                </c:pt>
                <c:pt idx="7674">
                  <c:v>10.65694775</c:v>
                </c:pt>
                <c:pt idx="7675">
                  <c:v>10.65833645833334</c:v>
                </c:pt>
                <c:pt idx="7676">
                  <c:v>10.65972516666667</c:v>
                </c:pt>
                <c:pt idx="7677">
                  <c:v>10.661113875</c:v>
                </c:pt>
                <c:pt idx="7678">
                  <c:v>10.662502583333339</c:v>
                </c:pt>
                <c:pt idx="7679">
                  <c:v>10.663891291666669</c:v>
                </c:pt>
                <c:pt idx="7680">
                  <c:v>10.665279999999999</c:v>
                </c:pt>
                <c:pt idx="7681">
                  <c:v>10.66666870833334</c:v>
                </c:pt>
                <c:pt idx="7682">
                  <c:v>10.66805741666667</c:v>
                </c:pt>
                <c:pt idx="7683">
                  <c:v>10.669446125</c:v>
                </c:pt>
                <c:pt idx="7684">
                  <c:v>10.670834833333339</c:v>
                </c:pt>
                <c:pt idx="7685">
                  <c:v>10.67222354166667</c:v>
                </c:pt>
                <c:pt idx="7686">
                  <c:v>10.67361225</c:v>
                </c:pt>
                <c:pt idx="7687">
                  <c:v>10.675000958333341</c:v>
                </c:pt>
                <c:pt idx="7688">
                  <c:v>10.676389666666669</c:v>
                </c:pt>
                <c:pt idx="7689">
                  <c:v>10.677778374999999</c:v>
                </c:pt>
                <c:pt idx="7690">
                  <c:v>10.67916708333334</c:v>
                </c:pt>
                <c:pt idx="7691">
                  <c:v>10.68055579166667</c:v>
                </c:pt>
                <c:pt idx="7692">
                  <c:v>10.6819445</c:v>
                </c:pt>
                <c:pt idx="7693">
                  <c:v>10.683333208333339</c:v>
                </c:pt>
                <c:pt idx="7694">
                  <c:v>10.684721916666669</c:v>
                </c:pt>
                <c:pt idx="7695">
                  <c:v>10.686110625</c:v>
                </c:pt>
                <c:pt idx="7696">
                  <c:v>10.68749933333334</c:v>
                </c:pt>
                <c:pt idx="7697">
                  <c:v>10.688888041666671</c:v>
                </c:pt>
                <c:pt idx="7698">
                  <c:v>10.69027675000001</c:v>
                </c:pt>
                <c:pt idx="7699">
                  <c:v>10.69166545833334</c:v>
                </c:pt>
                <c:pt idx="7700">
                  <c:v>10.69305416666667</c:v>
                </c:pt>
                <c:pt idx="7701">
                  <c:v>10.694442875</c:v>
                </c:pt>
                <c:pt idx="7702">
                  <c:v>10.695831583333339</c:v>
                </c:pt>
                <c:pt idx="7703">
                  <c:v>10.697220291666669</c:v>
                </c:pt>
                <c:pt idx="7704">
                  <c:v>10.698608999999999</c:v>
                </c:pt>
                <c:pt idx="7705">
                  <c:v>10.69999770833334</c:v>
                </c:pt>
                <c:pt idx="7706">
                  <c:v>10.70138641666667</c:v>
                </c:pt>
                <c:pt idx="7707">
                  <c:v>10.702775125000001</c:v>
                </c:pt>
                <c:pt idx="7708">
                  <c:v>10.70416383333334</c:v>
                </c:pt>
                <c:pt idx="7709">
                  <c:v>10.70555254166667</c:v>
                </c:pt>
                <c:pt idx="7710">
                  <c:v>10.70694125</c:v>
                </c:pt>
                <c:pt idx="7711">
                  <c:v>10.708329958333339</c:v>
                </c:pt>
                <c:pt idx="7712">
                  <c:v>10.709718666666669</c:v>
                </c:pt>
                <c:pt idx="7713">
                  <c:v>10.711107374999999</c:v>
                </c:pt>
                <c:pt idx="7714">
                  <c:v>10.71249608333334</c:v>
                </c:pt>
                <c:pt idx="7715">
                  <c:v>10.71388479166667</c:v>
                </c:pt>
                <c:pt idx="7716">
                  <c:v>10.7152735</c:v>
                </c:pt>
                <c:pt idx="7717">
                  <c:v>10.716662208333339</c:v>
                </c:pt>
                <c:pt idx="7718">
                  <c:v>10.71805091666667</c:v>
                </c:pt>
                <c:pt idx="7719">
                  <c:v>10.719439625</c:v>
                </c:pt>
                <c:pt idx="7720">
                  <c:v>10.720828333333341</c:v>
                </c:pt>
                <c:pt idx="7721">
                  <c:v>10.722217041666669</c:v>
                </c:pt>
                <c:pt idx="7722">
                  <c:v>10.723605749999999</c:v>
                </c:pt>
                <c:pt idx="7723">
                  <c:v>10.72499445833334</c:v>
                </c:pt>
                <c:pt idx="7724">
                  <c:v>10.72638316666667</c:v>
                </c:pt>
                <c:pt idx="7725">
                  <c:v>10.727771875</c:v>
                </c:pt>
                <c:pt idx="7726">
                  <c:v>10.729160583333339</c:v>
                </c:pt>
                <c:pt idx="7727">
                  <c:v>10.730549291666669</c:v>
                </c:pt>
                <c:pt idx="7728">
                  <c:v>10.731938</c:v>
                </c:pt>
                <c:pt idx="7729">
                  <c:v>10.73332670833334</c:v>
                </c:pt>
                <c:pt idx="7730">
                  <c:v>10.734715416666671</c:v>
                </c:pt>
                <c:pt idx="7731">
                  <c:v>10.736104124999999</c:v>
                </c:pt>
                <c:pt idx="7732">
                  <c:v>10.73749283333334</c:v>
                </c:pt>
                <c:pt idx="7733">
                  <c:v>10.73888154166667</c:v>
                </c:pt>
                <c:pt idx="7734">
                  <c:v>10.74027025</c:v>
                </c:pt>
                <c:pt idx="7735">
                  <c:v>10.741658958333339</c:v>
                </c:pt>
                <c:pt idx="7736">
                  <c:v>10.743047666666669</c:v>
                </c:pt>
                <c:pt idx="7737">
                  <c:v>10.744436374999999</c:v>
                </c:pt>
                <c:pt idx="7738">
                  <c:v>10.74582508333334</c:v>
                </c:pt>
                <c:pt idx="7739">
                  <c:v>10.74721379166667</c:v>
                </c:pt>
                <c:pt idx="7740">
                  <c:v>10.748602500000001</c:v>
                </c:pt>
                <c:pt idx="7741">
                  <c:v>10.74999120833334</c:v>
                </c:pt>
                <c:pt idx="7742">
                  <c:v>10.75137991666667</c:v>
                </c:pt>
                <c:pt idx="7743">
                  <c:v>10.752768625</c:v>
                </c:pt>
                <c:pt idx="7744">
                  <c:v>10.754157333333339</c:v>
                </c:pt>
                <c:pt idx="7745">
                  <c:v>10.755546041666669</c:v>
                </c:pt>
                <c:pt idx="7746">
                  <c:v>10.756934749999999</c:v>
                </c:pt>
                <c:pt idx="7747">
                  <c:v>10.75832345833334</c:v>
                </c:pt>
                <c:pt idx="7748">
                  <c:v>10.75971216666667</c:v>
                </c:pt>
                <c:pt idx="7749">
                  <c:v>10.761100875</c:v>
                </c:pt>
                <c:pt idx="7750">
                  <c:v>10.762489583333339</c:v>
                </c:pt>
                <c:pt idx="7751">
                  <c:v>10.76387829166667</c:v>
                </c:pt>
                <c:pt idx="7752">
                  <c:v>10.765267</c:v>
                </c:pt>
                <c:pt idx="7753">
                  <c:v>10.766655708333341</c:v>
                </c:pt>
                <c:pt idx="7754">
                  <c:v>10.768044416666669</c:v>
                </c:pt>
                <c:pt idx="7755">
                  <c:v>10.769433124999999</c:v>
                </c:pt>
                <c:pt idx="7756">
                  <c:v>10.77082183333334</c:v>
                </c:pt>
                <c:pt idx="7757">
                  <c:v>10.77221054166667</c:v>
                </c:pt>
                <c:pt idx="7758">
                  <c:v>10.77359925</c:v>
                </c:pt>
                <c:pt idx="7759">
                  <c:v>10.774987958333339</c:v>
                </c:pt>
                <c:pt idx="7760">
                  <c:v>10.776376666666669</c:v>
                </c:pt>
                <c:pt idx="7761">
                  <c:v>10.777765375</c:v>
                </c:pt>
                <c:pt idx="7762">
                  <c:v>10.77915408333334</c:v>
                </c:pt>
                <c:pt idx="7763">
                  <c:v>10.780542791666671</c:v>
                </c:pt>
                <c:pt idx="7764">
                  <c:v>10.781931499999999</c:v>
                </c:pt>
                <c:pt idx="7765">
                  <c:v>10.78332020833334</c:v>
                </c:pt>
                <c:pt idx="7766">
                  <c:v>10.78470891666667</c:v>
                </c:pt>
                <c:pt idx="7767">
                  <c:v>10.786097625</c:v>
                </c:pt>
                <c:pt idx="7768">
                  <c:v>10.787486333333339</c:v>
                </c:pt>
                <c:pt idx="7769">
                  <c:v>10.788875041666669</c:v>
                </c:pt>
                <c:pt idx="7770">
                  <c:v>10.790263749999999</c:v>
                </c:pt>
                <c:pt idx="7771">
                  <c:v>10.79165245833334</c:v>
                </c:pt>
                <c:pt idx="7772">
                  <c:v>10.79304116666667</c:v>
                </c:pt>
                <c:pt idx="7773">
                  <c:v>10.794429875000001</c:v>
                </c:pt>
                <c:pt idx="7774">
                  <c:v>10.79581858333334</c:v>
                </c:pt>
                <c:pt idx="7775">
                  <c:v>10.79720729166667</c:v>
                </c:pt>
                <c:pt idx="7776">
                  <c:v>10.798596</c:v>
                </c:pt>
                <c:pt idx="7777">
                  <c:v>10.799984708333339</c:v>
                </c:pt>
                <c:pt idx="7778">
                  <c:v>10.801373416666669</c:v>
                </c:pt>
                <c:pt idx="7779">
                  <c:v>10.802762124999999</c:v>
                </c:pt>
                <c:pt idx="7780">
                  <c:v>10.80415083333334</c:v>
                </c:pt>
                <c:pt idx="7781">
                  <c:v>10.80553954166667</c:v>
                </c:pt>
                <c:pt idx="7782">
                  <c:v>10.80692825</c:v>
                </c:pt>
                <c:pt idx="7783">
                  <c:v>10.808316958333339</c:v>
                </c:pt>
                <c:pt idx="7784">
                  <c:v>10.80970566666667</c:v>
                </c:pt>
                <c:pt idx="7785">
                  <c:v>10.811094375</c:v>
                </c:pt>
                <c:pt idx="7786">
                  <c:v>10.812483083333339</c:v>
                </c:pt>
                <c:pt idx="7787">
                  <c:v>10.813871791666669</c:v>
                </c:pt>
                <c:pt idx="7788">
                  <c:v>10.81526050000001</c:v>
                </c:pt>
                <c:pt idx="7789">
                  <c:v>10.81664920833334</c:v>
                </c:pt>
                <c:pt idx="7790">
                  <c:v>10.81803791666667</c:v>
                </c:pt>
                <c:pt idx="7791">
                  <c:v>10.819426625</c:v>
                </c:pt>
                <c:pt idx="7792">
                  <c:v>10.820815333333339</c:v>
                </c:pt>
                <c:pt idx="7793">
                  <c:v>10.822204041666669</c:v>
                </c:pt>
                <c:pt idx="7794">
                  <c:v>10.82359275</c:v>
                </c:pt>
                <c:pt idx="7795">
                  <c:v>10.82498145833334</c:v>
                </c:pt>
                <c:pt idx="7796">
                  <c:v>10.826370166666671</c:v>
                </c:pt>
                <c:pt idx="7797">
                  <c:v>10.827758874999999</c:v>
                </c:pt>
                <c:pt idx="7798">
                  <c:v>10.82914758333334</c:v>
                </c:pt>
                <c:pt idx="7799">
                  <c:v>10.83053629166667</c:v>
                </c:pt>
                <c:pt idx="7800">
                  <c:v>10.831925</c:v>
                </c:pt>
                <c:pt idx="7801">
                  <c:v>10.833313708333339</c:v>
                </c:pt>
                <c:pt idx="7802">
                  <c:v>10.834702416666669</c:v>
                </c:pt>
                <c:pt idx="7803">
                  <c:v>10.836091124999999</c:v>
                </c:pt>
                <c:pt idx="7804">
                  <c:v>10.83747983333334</c:v>
                </c:pt>
                <c:pt idx="7805">
                  <c:v>10.83886854166667</c:v>
                </c:pt>
                <c:pt idx="7806">
                  <c:v>10.840257250000001</c:v>
                </c:pt>
                <c:pt idx="7807">
                  <c:v>10.84164595833334</c:v>
                </c:pt>
                <c:pt idx="7808">
                  <c:v>10.84303466666667</c:v>
                </c:pt>
                <c:pt idx="7809">
                  <c:v>10.844423375</c:v>
                </c:pt>
                <c:pt idx="7810">
                  <c:v>10.845812083333339</c:v>
                </c:pt>
                <c:pt idx="7811">
                  <c:v>10.847200791666669</c:v>
                </c:pt>
                <c:pt idx="7812">
                  <c:v>10.848589499999999</c:v>
                </c:pt>
                <c:pt idx="7813">
                  <c:v>10.84997820833334</c:v>
                </c:pt>
                <c:pt idx="7814">
                  <c:v>10.85136691666667</c:v>
                </c:pt>
                <c:pt idx="7815">
                  <c:v>10.852755625</c:v>
                </c:pt>
                <c:pt idx="7816">
                  <c:v>10.854144333333339</c:v>
                </c:pt>
                <c:pt idx="7817">
                  <c:v>10.85553304166667</c:v>
                </c:pt>
                <c:pt idx="7818">
                  <c:v>10.85692175</c:v>
                </c:pt>
                <c:pt idx="7819">
                  <c:v>10.858310458333339</c:v>
                </c:pt>
                <c:pt idx="7820">
                  <c:v>10.859699166666669</c:v>
                </c:pt>
                <c:pt idx="7821">
                  <c:v>10.861087874999999</c:v>
                </c:pt>
                <c:pt idx="7822">
                  <c:v>10.86247658333334</c:v>
                </c:pt>
                <c:pt idx="7823">
                  <c:v>10.86386529166667</c:v>
                </c:pt>
                <c:pt idx="7824">
                  <c:v>10.865254</c:v>
                </c:pt>
                <c:pt idx="7825">
                  <c:v>10.866642708333339</c:v>
                </c:pt>
                <c:pt idx="7826">
                  <c:v>10.868031416666669</c:v>
                </c:pt>
                <c:pt idx="7827">
                  <c:v>10.869420125</c:v>
                </c:pt>
                <c:pt idx="7828">
                  <c:v>10.87080883333334</c:v>
                </c:pt>
                <c:pt idx="7829">
                  <c:v>10.872197541666669</c:v>
                </c:pt>
                <c:pt idx="7830">
                  <c:v>10.873586249999999</c:v>
                </c:pt>
                <c:pt idx="7831">
                  <c:v>10.87497495833334</c:v>
                </c:pt>
                <c:pt idx="7832">
                  <c:v>10.87636366666667</c:v>
                </c:pt>
                <c:pt idx="7833">
                  <c:v>10.877752375</c:v>
                </c:pt>
                <c:pt idx="7834">
                  <c:v>10.879141083333339</c:v>
                </c:pt>
                <c:pt idx="7835">
                  <c:v>10.880529791666669</c:v>
                </c:pt>
                <c:pt idx="7836">
                  <c:v>10.881918499999999</c:v>
                </c:pt>
                <c:pt idx="7837">
                  <c:v>10.88330720833334</c:v>
                </c:pt>
                <c:pt idx="7838">
                  <c:v>10.88469591666667</c:v>
                </c:pt>
                <c:pt idx="7839">
                  <c:v>10.886084625000001</c:v>
                </c:pt>
                <c:pt idx="7840">
                  <c:v>10.88747333333334</c:v>
                </c:pt>
                <c:pt idx="7841">
                  <c:v>10.88886204166667</c:v>
                </c:pt>
                <c:pt idx="7842">
                  <c:v>10.89025075</c:v>
                </c:pt>
                <c:pt idx="7843">
                  <c:v>10.891639458333339</c:v>
                </c:pt>
                <c:pt idx="7844">
                  <c:v>10.893028166666669</c:v>
                </c:pt>
                <c:pt idx="7845">
                  <c:v>10.894416874999999</c:v>
                </c:pt>
                <c:pt idx="7846">
                  <c:v>10.89580558333334</c:v>
                </c:pt>
                <c:pt idx="7847">
                  <c:v>10.89719429166667</c:v>
                </c:pt>
                <c:pt idx="7848">
                  <c:v>10.898583</c:v>
                </c:pt>
                <c:pt idx="7849">
                  <c:v>10.899971708333339</c:v>
                </c:pt>
                <c:pt idx="7850">
                  <c:v>10.90136041666667</c:v>
                </c:pt>
                <c:pt idx="7851">
                  <c:v>10.902749125</c:v>
                </c:pt>
                <c:pt idx="7852">
                  <c:v>10.904137833333339</c:v>
                </c:pt>
                <c:pt idx="7853">
                  <c:v>10.905526541666669</c:v>
                </c:pt>
                <c:pt idx="7854">
                  <c:v>10.906915249999999</c:v>
                </c:pt>
                <c:pt idx="7855">
                  <c:v>10.90830395833334</c:v>
                </c:pt>
                <c:pt idx="7856">
                  <c:v>10.90969266666667</c:v>
                </c:pt>
                <c:pt idx="7857">
                  <c:v>10.911081375</c:v>
                </c:pt>
                <c:pt idx="7858">
                  <c:v>10.912470083333339</c:v>
                </c:pt>
                <c:pt idx="7859">
                  <c:v>10.913858791666669</c:v>
                </c:pt>
                <c:pt idx="7860">
                  <c:v>10.9152475</c:v>
                </c:pt>
                <c:pt idx="7861">
                  <c:v>10.91663620833334</c:v>
                </c:pt>
                <c:pt idx="7862">
                  <c:v>10.918024916666669</c:v>
                </c:pt>
                <c:pt idx="7863">
                  <c:v>10.91941362500001</c:v>
                </c:pt>
                <c:pt idx="7864">
                  <c:v>10.92080233333334</c:v>
                </c:pt>
                <c:pt idx="7865">
                  <c:v>10.92219104166667</c:v>
                </c:pt>
                <c:pt idx="7866">
                  <c:v>10.92357975</c:v>
                </c:pt>
                <c:pt idx="7867">
                  <c:v>10.924968458333339</c:v>
                </c:pt>
                <c:pt idx="7868">
                  <c:v>10.926357166666669</c:v>
                </c:pt>
                <c:pt idx="7869">
                  <c:v>10.927745874999999</c:v>
                </c:pt>
                <c:pt idx="7870">
                  <c:v>10.92913458333334</c:v>
                </c:pt>
                <c:pt idx="7871">
                  <c:v>10.93052329166667</c:v>
                </c:pt>
                <c:pt idx="7872">
                  <c:v>10.931911999999999</c:v>
                </c:pt>
                <c:pt idx="7873">
                  <c:v>10.93330070833334</c:v>
                </c:pt>
                <c:pt idx="7874">
                  <c:v>10.93468941666667</c:v>
                </c:pt>
              </c:numCache>
            </c:numRef>
          </c:xVal>
          <c:yVal>
            <c:numRef>
              <c:f>'double-span'!$N$9:$N$7883</c:f>
              <c:numCache>
                <c:formatCode>General</c:formatCode>
                <c:ptCount val="787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formatCode="0.00E+00">
                  <c:v>-4.7032392336669997E-9</c:v>
                </c:pt>
                <c:pt idx="1204" formatCode="0.00E+00">
                  <c:v>-3.3549449107886797E-8</c:v>
                </c:pt>
                <c:pt idx="1205" formatCode="0.00E+00">
                  <c:v>-1.29369701341234E-7</c:v>
                </c:pt>
                <c:pt idx="1206" formatCode="0.00E+00">
                  <c:v>-3.9717973056973002E-7</c:v>
                </c:pt>
                <c:pt idx="1207" formatCode="0.00E+00">
                  <c:v>-1.0524219471342001E-6</c:v>
                </c:pt>
                <c:pt idx="1208" formatCode="0.00E+00">
                  <c:v>-2.2955843766252702E-6</c:v>
                </c:pt>
                <c:pt idx="1209" formatCode="0.00E+00">
                  <c:v>-4.0635318907429796E-6</c:v>
                </c:pt>
                <c:pt idx="1210" formatCode="0.00E+00">
                  <c:v>-6.0186374503895898E-6</c:v>
                </c:pt>
                <c:pt idx="1211" formatCode="0.00E+00">
                  <c:v>-7.8663232757110395E-6</c:v>
                </c:pt>
                <c:pt idx="1212" formatCode="0.00E+00">
                  <c:v>-9.5918125085328992E-6</c:v>
                </c:pt>
                <c:pt idx="1213" formatCode="0.00E+00">
                  <c:v>-1.1376389436162599E-5</c:v>
                </c:pt>
                <c:pt idx="1214" formatCode="0.00E+00">
                  <c:v>-1.3504929458108501E-5</c:v>
                </c:pt>
                <c:pt idx="1215" formatCode="0.00E+00">
                  <c:v>-1.6459613604529701E-5</c:v>
                </c:pt>
                <c:pt idx="1216" formatCode="0.00E+00">
                  <c:v>-2.08211823601749E-5</c:v>
                </c:pt>
                <c:pt idx="1217" formatCode="0.00E+00">
                  <c:v>-2.6756880674595501E-5</c:v>
                </c:pt>
                <c:pt idx="1218" formatCode="0.00E+00">
                  <c:v>-3.3683744987653899E-5</c:v>
                </c:pt>
                <c:pt idx="1219" formatCode="0.00E+00">
                  <c:v>-4.0680026443310002E-5</c:v>
                </c:pt>
                <c:pt idx="1220" formatCode="0.00E+00">
                  <c:v>-4.7181230555248803E-5</c:v>
                </c:pt>
                <c:pt idx="1221" formatCode="0.00E+00">
                  <c:v>-5.3059801158616697E-5</c:v>
                </c:pt>
                <c:pt idx="1222" formatCode="0.00E+00">
                  <c:v>-5.8134129044676999E-5</c:v>
                </c:pt>
                <c:pt idx="1223" formatCode="0.00E+00">
                  <c:v>-6.1979345341773201E-5</c:v>
                </c:pt>
                <c:pt idx="1224" formatCode="0.00E+00">
                  <c:v>-6.4356699873137097E-5</c:v>
                </c:pt>
                <c:pt idx="1225" formatCode="0.00E+00">
                  <c:v>-6.5569937371973995E-5</c:v>
                </c:pt>
                <c:pt idx="1226" formatCode="0.00E+00">
                  <c:v>-6.6163374648008793E-5</c:v>
                </c:pt>
                <c:pt idx="1227" formatCode="0.00E+00">
                  <c:v>-6.6326191492425407E-5</c:v>
                </c:pt>
                <c:pt idx="1228" formatCode="0.00E+00">
                  <c:v>-6.5754081950745405E-5</c:v>
                </c:pt>
                <c:pt idx="1229" formatCode="0.00E+00">
                  <c:v>-6.4124942074636804E-5</c:v>
                </c:pt>
                <c:pt idx="1230" formatCode="0.00E+00">
                  <c:v>-6.1602991223321099E-5</c:v>
                </c:pt>
                <c:pt idx="1231" formatCode="0.00E+00">
                  <c:v>-5.8728403964791398E-5</c:v>
                </c:pt>
                <c:pt idx="1232" formatCode="0.00E+00">
                  <c:v>-5.5728120654481197E-5</c:v>
                </c:pt>
                <c:pt idx="1233" formatCode="0.00E+00">
                  <c:v>-5.2043113357760803E-5</c:v>
                </c:pt>
                <c:pt idx="1234" formatCode="0.00E+00">
                  <c:v>-4.6773341340191302E-5</c:v>
                </c:pt>
                <c:pt idx="1235" formatCode="0.00E+00">
                  <c:v>-3.9640102996380799E-5</c:v>
                </c:pt>
                <c:pt idx="1236" formatCode="0.00E+00">
                  <c:v>-3.13239851700235E-5</c:v>
                </c:pt>
                <c:pt idx="1237" formatCode="0.00E+00">
                  <c:v>-2.2862480388855701E-5</c:v>
                </c:pt>
                <c:pt idx="1238" formatCode="0.00E+00">
                  <c:v>-1.51142808090291E-5</c:v>
                </c:pt>
                <c:pt idx="1239" formatCode="0.00E+00">
                  <c:v>-9.0249645220843804E-6</c:v>
                </c:pt>
                <c:pt idx="1240" formatCode="0.00E+00">
                  <c:v>-5.9319618983780297E-6</c:v>
                </c:pt>
                <c:pt idx="1241" formatCode="0.00E+00">
                  <c:v>-6.98771141897145E-6</c:v>
                </c:pt>
                <c:pt idx="1242" formatCode="0.00E+00">
                  <c:v>-1.23814876924903E-5</c:v>
                </c:pt>
                <c:pt idx="1243" formatCode="0.00E+00">
                  <c:v>-2.1615129814381899E-5</c:v>
                </c:pt>
                <c:pt idx="1244" formatCode="0.00E+00">
                  <c:v>-3.4381691230828003E-5</c:v>
                </c:pt>
                <c:pt idx="1245" formatCode="0.00E+00">
                  <c:v>-5.0466846556296601E-5</c:v>
                </c:pt>
                <c:pt idx="1246" formatCode="0.00E+00">
                  <c:v>-6.8800302562642806E-5</c:v>
                </c:pt>
                <c:pt idx="1247" formatCode="0.00E+00">
                  <c:v>-8.7654271564975204E-5</c:v>
                </c:pt>
                <c:pt idx="1248">
                  <c:v>-1.06510624956313E-4</c:v>
                </c:pt>
                <c:pt idx="1249">
                  <c:v>-1.27197567448911E-4</c:v>
                </c:pt>
                <c:pt idx="1250">
                  <c:v>-1.5231090059902299E-4</c:v>
                </c:pt>
                <c:pt idx="1251">
                  <c:v>-1.8254375945389199E-4</c:v>
                </c:pt>
                <c:pt idx="1252">
                  <c:v>-2.16110463449028E-4</c:v>
                </c:pt>
                <c:pt idx="1253">
                  <c:v>-2.5071924910286301E-4</c:v>
                </c:pt>
                <c:pt idx="1254">
                  <c:v>-2.8559090805166902E-4</c:v>
                </c:pt>
                <c:pt idx="1255">
                  <c:v>-3.2171814135307402E-4</c:v>
                </c:pt>
                <c:pt idx="1256">
                  <c:v>-3.61025216455946E-4</c:v>
                </c:pt>
                <c:pt idx="1257">
                  <c:v>-4.0558178950898799E-4</c:v>
                </c:pt>
                <c:pt idx="1258">
                  <c:v>-4.56826846357612E-4</c:v>
                </c:pt>
                <c:pt idx="1259">
                  <c:v>-5.1465391022365698E-4</c:v>
                </c:pt>
                <c:pt idx="1260">
                  <c:v>-5.7728389009882196E-4</c:v>
                </c:pt>
                <c:pt idx="1261">
                  <c:v>-6.4261091114633595E-4</c:v>
                </c:pt>
                <c:pt idx="1262">
                  <c:v>-7.1001194398107102E-4</c:v>
                </c:pt>
                <c:pt idx="1263">
                  <c:v>-7.80907973391073E-4</c:v>
                </c:pt>
                <c:pt idx="1264">
                  <c:v>-8.5780170827256597E-4</c:v>
                </c:pt>
                <c:pt idx="1265">
                  <c:v>-9.4295797882659499E-4</c:v>
                </c:pt>
                <c:pt idx="1266">
                  <c:v>-1.0376728792090401E-3</c:v>
                </c:pt>
                <c:pt idx="1267">
                  <c:v>-1.14218734234356E-3</c:v>
                </c:pt>
                <c:pt idx="1268">
                  <c:v>-1.2561409786857E-3</c:v>
                </c:pt>
                <c:pt idx="1269">
                  <c:v>-1.3794774786097799E-3</c:v>
                </c:pt>
                <c:pt idx="1270">
                  <c:v>-1.5129957981504501E-3</c:v>
                </c:pt>
                <c:pt idx="1271">
                  <c:v>-1.6574897884941799E-3</c:v>
                </c:pt>
                <c:pt idx="1272">
                  <c:v>-1.81206525785304E-3</c:v>
                </c:pt>
                <c:pt idx="1273">
                  <c:v>-1.9740289340971699E-3</c:v>
                </c:pt>
                <c:pt idx="1274">
                  <c:v>-2.1414944829435899E-3</c:v>
                </c:pt>
                <c:pt idx="1275">
                  <c:v>-2.3161305154281299E-3</c:v>
                </c:pt>
                <c:pt idx="1276">
                  <c:v>-2.5024512305991801E-3</c:v>
                </c:pt>
                <c:pt idx="1277">
                  <c:v>-2.7041089749872001E-3</c:v>
                </c:pt>
                <c:pt idx="1278">
                  <c:v>-2.9217986278219001E-3</c:v>
                </c:pt>
                <c:pt idx="1279">
                  <c:v>-3.15538185644384E-3</c:v>
                </c:pt>
                <c:pt idx="1280">
                  <c:v>-3.4069651623271102E-3</c:v>
                </c:pt>
                <c:pt idx="1281">
                  <c:v>-3.6802395775987502E-3</c:v>
                </c:pt>
                <c:pt idx="1282">
                  <c:v>-3.9767745081755197E-3</c:v>
                </c:pt>
                <c:pt idx="1283">
                  <c:v>-4.2943627652823604E-3</c:v>
                </c:pt>
                <c:pt idx="1284">
                  <c:v>-4.62966269413776E-3</c:v>
                </c:pt>
                <c:pt idx="1285">
                  <c:v>-4.9817967828959097E-3</c:v>
                </c:pt>
                <c:pt idx="1286">
                  <c:v>-5.3532565212736699E-3</c:v>
                </c:pt>
                <c:pt idx="1287">
                  <c:v>-5.7486417798874902E-3</c:v>
                </c:pt>
                <c:pt idx="1288">
                  <c:v>-6.1733565383756796E-3</c:v>
                </c:pt>
                <c:pt idx="1289">
                  <c:v>-6.6321659572248703E-3</c:v>
                </c:pt>
                <c:pt idx="1290">
                  <c:v>-7.1271048090052304E-3</c:v>
                </c:pt>
                <c:pt idx="1291">
                  <c:v>-7.6567385261328202E-3</c:v>
                </c:pt>
                <c:pt idx="1292">
                  <c:v>-8.2186945963007799E-3</c:v>
                </c:pt>
                <c:pt idx="1293">
                  <c:v>-8.8129316824278499E-3</c:v>
                </c:pt>
                <c:pt idx="1294">
                  <c:v>-9.4414412035763694E-3</c:v>
                </c:pt>
                <c:pt idx="1295">
                  <c:v>-1.0104951672786799E-2</c:v>
                </c:pt>
                <c:pt idx="1296">
                  <c:v>-1.08016992590167E-2</c:v>
                </c:pt>
                <c:pt idx="1297">
                  <c:v>-1.15302450828888E-2</c:v>
                </c:pt>
                <c:pt idx="1298">
                  <c:v>-1.22920188824592E-2</c:v>
                </c:pt>
                <c:pt idx="1299">
                  <c:v>-1.30895859088849E-2</c:v>
                </c:pt>
                <c:pt idx="1300">
                  <c:v>-1.39229352295312E-2</c:v>
                </c:pt>
                <c:pt idx="1301">
                  <c:v>-1.47887262843804E-2</c:v>
                </c:pt>
                <c:pt idx="1302">
                  <c:v>-1.5682925043863202E-2</c:v>
                </c:pt>
                <c:pt idx="1303">
                  <c:v>-1.66031098093983E-2</c:v>
                </c:pt>
                <c:pt idx="1304">
                  <c:v>-1.7548521880433099E-2</c:v>
                </c:pt>
                <c:pt idx="1305">
                  <c:v>-1.8519452810828601E-2</c:v>
                </c:pt>
                <c:pt idx="1306">
                  <c:v>-1.95171230756154E-2</c:v>
                </c:pt>
                <c:pt idx="1307">
                  <c:v>-2.0542915771225499E-2</c:v>
                </c:pt>
                <c:pt idx="1308">
                  <c:v>-2.1596708504556101E-2</c:v>
                </c:pt>
                <c:pt idx="1309">
                  <c:v>-2.2676454589213801E-2</c:v>
                </c:pt>
                <c:pt idx="1310">
                  <c:v>-2.3780065907898301E-2</c:v>
                </c:pt>
                <c:pt idx="1311">
                  <c:v>-2.4906984913610399E-2</c:v>
                </c:pt>
                <c:pt idx="1312">
                  <c:v>-2.6056742507588999E-2</c:v>
                </c:pt>
                <c:pt idx="1313">
                  <c:v>-2.7226279742570601E-2</c:v>
                </c:pt>
                <c:pt idx="1314">
                  <c:v>-2.84101035563799E-2</c:v>
                </c:pt>
                <c:pt idx="1315">
                  <c:v>-2.9603674363098801E-2</c:v>
                </c:pt>
                <c:pt idx="1316">
                  <c:v>-3.0806074142584999E-2</c:v>
                </c:pt>
                <c:pt idx="1317">
                  <c:v>-3.2019115907689598E-2</c:v>
                </c:pt>
                <c:pt idx="1318">
                  <c:v>-3.3244568141917903E-2</c:v>
                </c:pt>
                <c:pt idx="1319">
                  <c:v>-3.4482546613434299E-2</c:v>
                </c:pt>
                <c:pt idx="1320">
                  <c:v>-3.5731657304777703E-2</c:v>
                </c:pt>
                <c:pt idx="1321">
                  <c:v>-3.6989915540530501E-2</c:v>
                </c:pt>
                <c:pt idx="1322">
                  <c:v>-3.8256148031430799E-2</c:v>
                </c:pt>
                <c:pt idx="1323">
                  <c:v>-3.95314228024796E-2</c:v>
                </c:pt>
                <c:pt idx="1324">
                  <c:v>-4.0818766507807198E-2</c:v>
                </c:pt>
                <c:pt idx="1325">
                  <c:v>-4.2120460445837497E-2</c:v>
                </c:pt>
                <c:pt idx="1326">
                  <c:v>-4.3435618186492699E-2</c:v>
                </c:pt>
                <c:pt idx="1327">
                  <c:v>-4.4761168052034402E-2</c:v>
                </c:pt>
                <c:pt idx="1328">
                  <c:v>-4.60951750090536E-2</c:v>
                </c:pt>
                <c:pt idx="1329">
                  <c:v>-4.7438548420770797E-2</c:v>
                </c:pt>
                <c:pt idx="1330">
                  <c:v>-4.8793598429562803E-2</c:v>
                </c:pt>
                <c:pt idx="1331">
                  <c:v>-5.0161790542761299E-2</c:v>
                </c:pt>
                <c:pt idx="1332">
                  <c:v>-5.1542952947504599E-2</c:v>
                </c:pt>
                <c:pt idx="1333">
                  <c:v>-5.2935793023534197E-2</c:v>
                </c:pt>
                <c:pt idx="1334">
                  <c:v>-5.4338776433430998E-2</c:v>
                </c:pt>
                <c:pt idx="1335">
                  <c:v>-5.5750972756010903E-2</c:v>
                </c:pt>
                <c:pt idx="1336">
                  <c:v>-5.7172130699090502E-2</c:v>
                </c:pt>
                <c:pt idx="1337">
                  <c:v>-5.86015262654596E-2</c:v>
                </c:pt>
                <c:pt idx="1338">
                  <c:v>-6.0037110654388298E-2</c:v>
                </c:pt>
                <c:pt idx="1339">
                  <c:v>-6.1476846804635603E-2</c:v>
                </c:pt>
                <c:pt idx="1340">
                  <c:v>-6.2920912934572804E-2</c:v>
                </c:pt>
                <c:pt idx="1341">
                  <c:v>-6.4371422218650096E-2</c:v>
                </c:pt>
                <c:pt idx="1342">
                  <c:v>-6.5829539787742197E-2</c:v>
                </c:pt>
                <c:pt idx="1343">
                  <c:v>-6.7293676721175796E-2</c:v>
                </c:pt>
                <c:pt idx="1344">
                  <c:v>-6.87606721913714E-2</c:v>
                </c:pt>
                <c:pt idx="1345">
                  <c:v>-7.0227707479903603E-2</c:v>
                </c:pt>
                <c:pt idx="1346">
                  <c:v>-7.1692907434409203E-2</c:v>
                </c:pt>
                <c:pt idx="1347">
                  <c:v>-7.3155755990317997E-2</c:v>
                </c:pt>
                <c:pt idx="1348">
                  <c:v>-7.4617907494575295E-2</c:v>
                </c:pt>
                <c:pt idx="1349">
                  <c:v>-7.6082085139494299E-2</c:v>
                </c:pt>
                <c:pt idx="1350">
                  <c:v>-7.7548177961638695E-2</c:v>
                </c:pt>
                <c:pt idx="1351">
                  <c:v>-7.9010312999676396E-2</c:v>
                </c:pt>
                <c:pt idx="1352">
                  <c:v>-8.0458713759560194E-2</c:v>
                </c:pt>
                <c:pt idx="1353">
                  <c:v>-8.1884498186694299E-2</c:v>
                </c:pt>
                <c:pt idx="1354">
                  <c:v>-8.3282485059977304E-2</c:v>
                </c:pt>
                <c:pt idx="1355">
                  <c:v>-8.4650437943644505E-2</c:v>
                </c:pt>
                <c:pt idx="1356">
                  <c:v>-8.5987053883552697E-2</c:v>
                </c:pt>
                <c:pt idx="1357">
                  <c:v>-8.7290725030809493E-2</c:v>
                </c:pt>
                <c:pt idx="1358">
                  <c:v>-8.8559427958862097E-2</c:v>
                </c:pt>
                <c:pt idx="1359">
                  <c:v>-8.9791887281024801E-2</c:v>
                </c:pt>
                <c:pt idx="1360">
                  <c:v>-9.09896813586136E-2</c:v>
                </c:pt>
                <c:pt idx="1361">
                  <c:v>-9.2157896957741403E-2</c:v>
                </c:pt>
                <c:pt idx="1362">
                  <c:v>-9.3302045840474607E-2</c:v>
                </c:pt>
                <c:pt idx="1363">
                  <c:v>-9.4422801614734694E-2</c:v>
                </c:pt>
                <c:pt idx="1364">
                  <c:v>-9.5513509268536301E-2</c:v>
                </c:pt>
                <c:pt idx="1365">
                  <c:v>-9.6563880604566693E-2</c:v>
                </c:pt>
                <c:pt idx="1366">
                  <c:v>-9.7567573844827199E-2</c:v>
                </c:pt>
                <c:pt idx="1367">
                  <c:v>-9.8527039524586302E-2</c:v>
                </c:pt>
                <c:pt idx="1368">
                  <c:v>-9.9450529794288797E-2</c:v>
                </c:pt>
                <c:pt idx="1369">
                  <c:v>-0.10034354411968099</c:v>
                </c:pt>
                <c:pt idx="1370">
                  <c:v>-0.101203245367967</c:v>
                </c:pt>
                <c:pt idx="1371">
                  <c:v>-0.102021486020667</c:v>
                </c:pt>
                <c:pt idx="1372">
                  <c:v>-0.102792264865755</c:v>
                </c:pt>
                <c:pt idx="1373">
                  <c:v>-0.103514841662587</c:v>
                </c:pt>
                <c:pt idx="1374">
                  <c:v>-0.10419035056155899</c:v>
                </c:pt>
                <c:pt idx="1375">
                  <c:v>-0.104817890900441</c:v>
                </c:pt>
                <c:pt idx="1376">
                  <c:v>-0.105394757870409</c:v>
                </c:pt>
                <c:pt idx="1377">
                  <c:v>-0.105918896925215</c:v>
                </c:pt>
                <c:pt idx="1378">
                  <c:v>-0.106390181668494</c:v>
                </c:pt>
                <c:pt idx="1379">
                  <c:v>-0.10681029590699501</c:v>
                </c:pt>
                <c:pt idx="1380">
                  <c:v>-0.10718158305494201</c:v>
                </c:pt>
                <c:pt idx="1381">
                  <c:v>-0.10750447872131801</c:v>
                </c:pt>
                <c:pt idx="1382">
                  <c:v>-0.107775880008969</c:v>
                </c:pt>
                <c:pt idx="1383">
                  <c:v>-0.107992104711874</c:v>
                </c:pt>
                <c:pt idx="1384">
                  <c:v>-0.10815394727182</c:v>
                </c:pt>
                <c:pt idx="1385">
                  <c:v>-0.108266038611746</c:v>
                </c:pt>
                <c:pt idx="1386">
                  <c:v>-0.108329632103197</c:v>
                </c:pt>
                <c:pt idx="1387">
                  <c:v>-0.10833858374493401</c:v>
                </c:pt>
                <c:pt idx="1388">
                  <c:v>-0.108284784359373</c:v>
                </c:pt>
                <c:pt idx="1389">
                  <c:v>-0.10816552773577</c:v>
                </c:pt>
                <c:pt idx="1390">
                  <c:v>-0.107982904838633</c:v>
                </c:pt>
                <c:pt idx="1391">
                  <c:v>-0.10773787095506999</c:v>
                </c:pt>
                <c:pt idx="1392">
                  <c:v>-0.107428559700046</c:v>
                </c:pt>
                <c:pt idx="1393">
                  <c:v>-0.10705396659343</c:v>
                </c:pt>
                <c:pt idx="1394">
                  <c:v>-0.106616055965533</c:v>
                </c:pt>
                <c:pt idx="1395">
                  <c:v>-0.10611770995285399</c:v>
                </c:pt>
                <c:pt idx="1396">
                  <c:v>-0.10556023256706901</c:v>
                </c:pt>
                <c:pt idx="1397">
                  <c:v>-0.10494211856961599</c:v>
                </c:pt>
                <c:pt idx="1398">
                  <c:v>-0.104258212755395</c:v>
                </c:pt>
                <c:pt idx="1399">
                  <c:v>-0.103501585194184</c:v>
                </c:pt>
                <c:pt idx="1400">
                  <c:v>-0.10266990099750101</c:v>
                </c:pt>
                <c:pt idx="1401">
                  <c:v>-0.10176981514794101</c:v>
                </c:pt>
                <c:pt idx="1402">
                  <c:v>-0.10081159217043099</c:v>
                </c:pt>
                <c:pt idx="1403">
                  <c:v>-9.9799029764407701E-2</c:v>
                </c:pt>
                <c:pt idx="1404">
                  <c:v>-9.8727696976175297E-2</c:v>
                </c:pt>
                <c:pt idx="1405">
                  <c:v>-9.7592708346322901E-2</c:v>
                </c:pt>
                <c:pt idx="1406">
                  <c:v>-9.6393571812284806E-2</c:v>
                </c:pt>
                <c:pt idx="1407">
                  <c:v>-9.5130423751582094E-2</c:v>
                </c:pt>
                <c:pt idx="1408">
                  <c:v>-9.3801103022949694E-2</c:v>
                </c:pt>
                <c:pt idx="1409">
                  <c:v>-9.2405912363472301E-2</c:v>
                </c:pt>
                <c:pt idx="1410">
                  <c:v>-9.0951770371494198E-2</c:v>
                </c:pt>
                <c:pt idx="1411">
                  <c:v>-8.9447018116163596E-2</c:v>
                </c:pt>
                <c:pt idx="1412">
                  <c:v>-8.7893729363009501E-2</c:v>
                </c:pt>
                <c:pt idx="1413">
                  <c:v>-8.6289056380799006E-2</c:v>
                </c:pt>
                <c:pt idx="1414">
                  <c:v>-8.4633045075339003E-2</c:v>
                </c:pt>
                <c:pt idx="1415">
                  <c:v>-8.2931016717544798E-2</c:v>
                </c:pt>
                <c:pt idx="1416">
                  <c:v>-8.1188111653112405E-2</c:v>
                </c:pt>
                <c:pt idx="1417">
                  <c:v>-7.9404594978695106E-2</c:v>
                </c:pt>
                <c:pt idx="1418">
                  <c:v>-7.7576815689408704E-2</c:v>
                </c:pt>
                <c:pt idx="1419">
                  <c:v>-7.5700417868046599E-2</c:v>
                </c:pt>
                <c:pt idx="1420">
                  <c:v>-7.3773086067137505E-2</c:v>
                </c:pt>
                <c:pt idx="1421">
                  <c:v>-7.1797472969949802E-2</c:v>
                </c:pt>
                <c:pt idx="1422">
                  <c:v>-6.9781661761340597E-2</c:v>
                </c:pt>
                <c:pt idx="1423">
                  <c:v>-6.7733468541855496E-2</c:v>
                </c:pt>
                <c:pt idx="1424">
                  <c:v>-6.5653586094900102E-2</c:v>
                </c:pt>
                <c:pt idx="1425">
                  <c:v>-6.3537599046497695E-2</c:v>
                </c:pt>
                <c:pt idx="1426">
                  <c:v>-6.13855738656078E-2</c:v>
                </c:pt>
                <c:pt idx="1427">
                  <c:v>-5.9205287660618798E-2</c:v>
                </c:pt>
                <c:pt idx="1428">
                  <c:v>-5.7003350138556397E-2</c:v>
                </c:pt>
                <c:pt idx="1429">
                  <c:v>-5.4777178565997599E-2</c:v>
                </c:pt>
                <c:pt idx="1430">
                  <c:v>-5.2520693787828698E-2</c:v>
                </c:pt>
                <c:pt idx="1431">
                  <c:v>-5.0236059624529102E-2</c:v>
                </c:pt>
                <c:pt idx="1432">
                  <c:v>-4.7933938620576398E-2</c:v>
                </c:pt>
                <c:pt idx="1433">
                  <c:v>-4.5620823200527197E-2</c:v>
                </c:pt>
                <c:pt idx="1434">
                  <c:v>-4.3290213333118797E-2</c:v>
                </c:pt>
                <c:pt idx="1435">
                  <c:v>-4.09288254266763E-2</c:v>
                </c:pt>
                <c:pt idx="1436">
                  <c:v>-3.8529246832507497E-2</c:v>
                </c:pt>
                <c:pt idx="1437">
                  <c:v>-3.6094478201164702E-2</c:v>
                </c:pt>
                <c:pt idx="1438">
                  <c:v>-3.36321405747134E-2</c:v>
                </c:pt>
                <c:pt idx="1439">
                  <c:v>-3.1147594773517698E-2</c:v>
                </c:pt>
                <c:pt idx="1440">
                  <c:v>-2.86428191390347E-2</c:v>
                </c:pt>
                <c:pt idx="1441">
                  <c:v>-2.6119040981679199E-2</c:v>
                </c:pt>
                <c:pt idx="1442">
                  <c:v>-2.3577998389632801E-2</c:v>
                </c:pt>
                <c:pt idx="1443">
                  <c:v>-2.10203585679948E-2</c:v>
                </c:pt>
                <c:pt idx="1444">
                  <c:v>-1.8444287654049402E-2</c:v>
                </c:pt>
                <c:pt idx="1445">
                  <c:v>-1.5847355680289499E-2</c:v>
                </c:pt>
                <c:pt idx="1446">
                  <c:v>-1.32304264235259E-2</c:v>
                </c:pt>
                <c:pt idx="1447">
                  <c:v>-1.05984177491399E-2</c:v>
                </c:pt>
                <c:pt idx="1448">
                  <c:v>-7.9555957882544003E-3</c:v>
                </c:pt>
                <c:pt idx="1449">
                  <c:v>-5.3010110850153303E-3</c:v>
                </c:pt>
                <c:pt idx="1450">
                  <c:v>-2.6314222752204502E-3</c:v>
                </c:pt>
                <c:pt idx="1451" formatCode="0.00E+00">
                  <c:v>5.0223673806404203E-5</c:v>
                </c:pt>
                <c:pt idx="1452">
                  <c:v>2.7315458141640801E-3</c:v>
                </c:pt>
                <c:pt idx="1453">
                  <c:v>5.3984307700331996E-3</c:v>
                </c:pt>
                <c:pt idx="1454">
                  <c:v>8.0458798094619494E-3</c:v>
                </c:pt>
                <c:pt idx="1455">
                  <c:v>1.0680083679211499E-2</c:v>
                </c:pt>
                <c:pt idx="1456">
                  <c:v>1.3310075794539199E-2</c:v>
                </c:pt>
                <c:pt idx="1457">
                  <c:v>1.5938019371660801E-2</c:v>
                </c:pt>
                <c:pt idx="1458">
                  <c:v>1.8556547595741501E-2</c:v>
                </c:pt>
                <c:pt idx="1459">
                  <c:v>2.1153582029712001E-2</c:v>
                </c:pt>
                <c:pt idx="1460">
                  <c:v>2.37194345893572E-2</c:v>
                </c:pt>
                <c:pt idx="1461">
                  <c:v>2.62505546785658E-2</c:v>
                </c:pt>
                <c:pt idx="1462">
                  <c:v>2.87474626924514E-2</c:v>
                </c:pt>
                <c:pt idx="1463">
                  <c:v>3.1209590613781701E-2</c:v>
                </c:pt>
                <c:pt idx="1464">
                  <c:v>3.3632956480577098E-2</c:v>
                </c:pt>
                <c:pt idx="1465">
                  <c:v>3.6012901579273601E-2</c:v>
                </c:pt>
                <c:pt idx="1466">
                  <c:v>3.8347186885776999E-2</c:v>
                </c:pt>
                <c:pt idx="1467">
                  <c:v>4.0634602725675997E-2</c:v>
                </c:pt>
                <c:pt idx="1468">
                  <c:v>4.2871635536882197E-2</c:v>
                </c:pt>
                <c:pt idx="1469">
                  <c:v>4.50529797374596E-2</c:v>
                </c:pt>
                <c:pt idx="1470">
                  <c:v>4.71756324064894E-2</c:v>
                </c:pt>
                <c:pt idx="1471">
                  <c:v>4.9240659945523499E-2</c:v>
                </c:pt>
                <c:pt idx="1472">
                  <c:v>5.12506386554848E-2</c:v>
                </c:pt>
                <c:pt idx="1473">
                  <c:v>5.3206833867965403E-2</c:v>
                </c:pt>
                <c:pt idx="1474">
                  <c:v>5.5108885086954301E-2</c:v>
                </c:pt>
                <c:pt idx="1475">
                  <c:v>5.69549700044895E-2</c:v>
                </c:pt>
                <c:pt idx="1476">
                  <c:v>5.87411031966645E-2</c:v>
                </c:pt>
                <c:pt idx="1477">
                  <c:v>6.0461694198260203E-2</c:v>
                </c:pt>
                <c:pt idx="1478">
                  <c:v>6.2111620303842499E-2</c:v>
                </c:pt>
                <c:pt idx="1479">
                  <c:v>6.3686199171293006E-2</c:v>
                </c:pt>
                <c:pt idx="1480">
                  <c:v>6.5178303394598805E-2</c:v>
                </c:pt>
                <c:pt idx="1481">
                  <c:v>6.6577885678365201E-2</c:v>
                </c:pt>
                <c:pt idx="1482">
                  <c:v>6.7877053278294894E-2</c:v>
                </c:pt>
                <c:pt idx="1483">
                  <c:v>6.9075065085346193E-2</c:v>
                </c:pt>
                <c:pt idx="1484">
                  <c:v>7.0175984069914196E-2</c:v>
                </c:pt>
                <c:pt idx="1485">
                  <c:v>7.1180747072828496E-2</c:v>
                </c:pt>
                <c:pt idx="1486">
                  <c:v>7.2082501757936998E-2</c:v>
                </c:pt>
                <c:pt idx="1487">
                  <c:v>7.2870102724261004E-2</c:v>
                </c:pt>
                <c:pt idx="1488">
                  <c:v>7.3535979748177993E-2</c:v>
                </c:pt>
                <c:pt idx="1489">
                  <c:v>7.4081020899776695E-2</c:v>
                </c:pt>
                <c:pt idx="1490">
                  <c:v>7.4511992700404803E-2</c:v>
                </c:pt>
                <c:pt idx="1491">
                  <c:v>7.4833041920395194E-2</c:v>
                </c:pt>
                <c:pt idx="1492">
                  <c:v>7.5038890960651902E-2</c:v>
                </c:pt>
                <c:pt idx="1493">
                  <c:v>7.5117440562453897E-2</c:v>
                </c:pt>
                <c:pt idx="1494">
                  <c:v>7.5060182658973296E-2</c:v>
                </c:pt>
                <c:pt idx="1495">
                  <c:v>7.4868923077156493E-2</c:v>
                </c:pt>
                <c:pt idx="1496">
                  <c:v>7.4551081752275095E-2</c:v>
                </c:pt>
                <c:pt idx="1497">
                  <c:v>7.4110244533788797E-2</c:v>
                </c:pt>
                <c:pt idx="1498">
                  <c:v>7.3543994505124499E-2</c:v>
                </c:pt>
                <c:pt idx="1499">
                  <c:v>7.2850108858404802E-2</c:v>
                </c:pt>
                <c:pt idx="1500">
                  <c:v>7.20315330919028E-2</c:v>
                </c:pt>
                <c:pt idx="1501">
                  <c:v>7.1094608670824802E-2</c:v>
                </c:pt>
                <c:pt idx="1502">
                  <c:v>7.0044538005548496E-2</c:v>
                </c:pt>
                <c:pt idx="1503">
                  <c:v>6.8882466819164698E-2</c:v>
                </c:pt>
                <c:pt idx="1504">
                  <c:v>6.7603290271935595E-2</c:v>
                </c:pt>
                <c:pt idx="1505">
                  <c:v>6.6194319854113795E-2</c:v>
                </c:pt>
                <c:pt idx="1506">
                  <c:v>6.4638779546401695E-2</c:v>
                </c:pt>
                <c:pt idx="1507">
                  <c:v>6.2924473623232197E-2</c:v>
                </c:pt>
                <c:pt idx="1508">
                  <c:v>6.1050386571102601E-2</c:v>
                </c:pt>
                <c:pt idx="1509">
                  <c:v>5.9025147669662298E-2</c:v>
                </c:pt>
                <c:pt idx="1510">
                  <c:v>5.6860240969048799E-2</c:v>
                </c:pt>
                <c:pt idx="1511">
                  <c:v>5.45647380554262E-2</c:v>
                </c:pt>
                <c:pt idx="1512">
                  <c:v>5.21441439735238E-2</c:v>
                </c:pt>
                <c:pt idx="1513">
                  <c:v>4.9601972675600702E-2</c:v>
                </c:pt>
                <c:pt idx="1514">
                  <c:v>4.6942559256226299E-2</c:v>
                </c:pt>
                <c:pt idx="1515">
                  <c:v>4.4172809824999403E-2</c:v>
                </c:pt>
                <c:pt idx="1516">
                  <c:v>4.1300026603868299E-2</c:v>
                </c:pt>
                <c:pt idx="1517">
                  <c:v>3.8327395872374402E-2</c:v>
                </c:pt>
                <c:pt idx="1518">
                  <c:v>3.5253093689007899E-2</c:v>
                </c:pt>
                <c:pt idx="1519">
                  <c:v>3.2074979584187598E-2</c:v>
                </c:pt>
                <c:pt idx="1520">
                  <c:v>2.8794634415195999E-2</c:v>
                </c:pt>
                <c:pt idx="1521">
                  <c:v>2.5415510956870099E-2</c:v>
                </c:pt>
                <c:pt idx="1522">
                  <c:v>2.1938796418393799E-2</c:v>
                </c:pt>
                <c:pt idx="1523">
                  <c:v>1.8363306637295799E-2</c:v>
                </c:pt>
                <c:pt idx="1524">
                  <c:v>1.4688921666599899E-2</c:v>
                </c:pt>
                <c:pt idx="1525">
                  <c:v>1.09191678932332E-2</c:v>
                </c:pt>
                <c:pt idx="1526">
                  <c:v>7.0623159320959E-3</c:v>
                </c:pt>
                <c:pt idx="1527">
                  <c:v>3.1320629955358201E-3</c:v>
                </c:pt>
                <c:pt idx="1528">
                  <c:v>-8.5479835895062805E-4</c:v>
                </c:pt>
                <c:pt idx="1529">
                  <c:v>-4.8856815872813601E-3</c:v>
                </c:pt>
                <c:pt idx="1530">
                  <c:v>-8.9586493182058202E-3</c:v>
                </c:pt>
                <c:pt idx="1531">
                  <c:v>-1.30802704620028E-2</c:v>
                </c:pt>
                <c:pt idx="1532">
                  <c:v>-1.7256906042214901E-2</c:v>
                </c:pt>
                <c:pt idx="1533">
                  <c:v>-2.1489384460220199E-2</c:v>
                </c:pt>
                <c:pt idx="1534">
                  <c:v>-2.5775762630707501E-2</c:v>
                </c:pt>
                <c:pt idx="1535">
                  <c:v>-3.0116887367942598E-2</c:v>
                </c:pt>
                <c:pt idx="1536">
                  <c:v>-3.4518244993127403E-2</c:v>
                </c:pt>
                <c:pt idx="1537">
                  <c:v>-3.8987139729866199E-2</c:v>
                </c:pt>
                <c:pt idx="1538">
                  <c:v>-4.3527745889389999E-2</c:v>
                </c:pt>
                <c:pt idx="1539">
                  <c:v>-4.8137035349722898E-2</c:v>
                </c:pt>
                <c:pt idx="1540">
                  <c:v>-5.2804700587887797E-2</c:v>
                </c:pt>
                <c:pt idx="1541">
                  <c:v>-5.75178627005229E-2</c:v>
                </c:pt>
                <c:pt idx="1542">
                  <c:v>-6.2266464566152001E-2</c:v>
                </c:pt>
                <c:pt idx="1543">
                  <c:v>-6.7044555381863394E-2</c:v>
                </c:pt>
                <c:pt idx="1544">
                  <c:v>-7.1848265407631395E-2</c:v>
                </c:pt>
                <c:pt idx="1545">
                  <c:v>-7.6674482676707498E-2</c:v>
                </c:pt>
                <c:pt idx="1546">
                  <c:v>-8.1520497909002704E-2</c:v>
                </c:pt>
                <c:pt idx="1547">
                  <c:v>-8.6382336906529605E-2</c:v>
                </c:pt>
                <c:pt idx="1548">
                  <c:v>-9.1253416460883002E-2</c:v>
                </c:pt>
                <c:pt idx="1549">
                  <c:v>-9.6127384067618504E-2</c:v>
                </c:pt>
                <c:pt idx="1550">
                  <c:v>-0.101003024275821</c:v>
                </c:pt>
                <c:pt idx="1551">
                  <c:v>-0.10588395327220899</c:v>
                </c:pt>
                <c:pt idx="1552">
                  <c:v>-0.110771768703436</c:v>
                </c:pt>
                <c:pt idx="1553">
                  <c:v>-0.115660657364034</c:v>
                </c:pt>
                <c:pt idx="1554">
                  <c:v>-0.12054030706697701</c:v>
                </c:pt>
                <c:pt idx="1555">
                  <c:v>-0.12540359994688999</c:v>
                </c:pt>
                <c:pt idx="1556">
                  <c:v>-0.130249620877816</c:v>
                </c:pt>
                <c:pt idx="1557">
                  <c:v>-0.135078017456811</c:v>
                </c:pt>
                <c:pt idx="1558">
                  <c:v>-0.13988107671882299</c:v>
                </c:pt>
                <c:pt idx="1559">
                  <c:v>-0.14464414563190101</c:v>
                </c:pt>
                <c:pt idx="1560">
                  <c:v>-0.14935722403781501</c:v>
                </c:pt>
                <c:pt idx="1561">
                  <c:v>-0.15402651605579001</c:v>
                </c:pt>
                <c:pt idx="1562">
                  <c:v>-0.15867049319579801</c:v>
                </c:pt>
                <c:pt idx="1563">
                  <c:v>-0.163300604544311</c:v>
                </c:pt>
                <c:pt idx="1564">
                  <c:v>-0.167906559646085</c:v>
                </c:pt>
                <c:pt idx="1565">
                  <c:v>-0.17246369298742101</c:v>
                </c:pt>
                <c:pt idx="1566">
                  <c:v>-0.17695435844284399</c:v>
                </c:pt>
                <c:pt idx="1567">
                  <c:v>-0.18137884379355601</c:v>
                </c:pt>
                <c:pt idx="1568">
                  <c:v>-0.18574525967254099</c:v>
                </c:pt>
                <c:pt idx="1569">
                  <c:v>-0.190053208324649</c:v>
                </c:pt>
                <c:pt idx="1570">
                  <c:v>-0.194290216967135</c:v>
                </c:pt>
                <c:pt idx="1571">
                  <c:v>-0.198441698518948</c:v>
                </c:pt>
                <c:pt idx="1572">
                  <c:v>-0.20250030562469201</c:v>
                </c:pt>
                <c:pt idx="1573">
                  <c:v>-0.20646514065706101</c:v>
                </c:pt>
                <c:pt idx="1574">
                  <c:v>-0.210335006962698</c:v>
                </c:pt>
                <c:pt idx="1575">
                  <c:v>-0.214105211618627</c:v>
                </c:pt>
                <c:pt idx="1576">
                  <c:v>-0.21777085563589399</c:v>
                </c:pt>
                <c:pt idx="1577">
                  <c:v>-0.221330264411674</c:v>
                </c:pt>
                <c:pt idx="1578">
                  <c:v>-0.224781936573719</c:v>
                </c:pt>
                <c:pt idx="1579">
                  <c:v>-0.22811793200358299</c:v>
                </c:pt>
                <c:pt idx="1580">
                  <c:v>-0.231323472311942</c:v>
                </c:pt>
                <c:pt idx="1581">
                  <c:v>-0.23438572194489801</c:v>
                </c:pt>
                <c:pt idx="1582">
                  <c:v>-0.237302133455145</c:v>
                </c:pt>
                <c:pt idx="1583">
                  <c:v>-0.24007855703617101</c:v>
                </c:pt>
                <c:pt idx="1584">
                  <c:v>-0.242720821064494</c:v>
                </c:pt>
                <c:pt idx="1585">
                  <c:v>-0.245230975044814</c:v>
                </c:pt>
                <c:pt idx="1586">
                  <c:v>-0.24761051765284001</c:v>
                </c:pt>
                <c:pt idx="1587">
                  <c:v>-0.24986279213436199</c:v>
                </c:pt>
                <c:pt idx="1588">
                  <c:v>-0.25198998065490402</c:v>
                </c:pt>
                <c:pt idx="1589">
                  <c:v>-0.25398987420358998</c:v>
                </c:pt>
                <c:pt idx="1590">
                  <c:v>-0.25585798626836198</c:v>
                </c:pt>
                <c:pt idx="1591">
                  <c:v>-0.25759300502427601</c:v>
                </c:pt>
                <c:pt idx="1592">
                  <c:v>-0.25919983289319998</c:v>
                </c:pt>
                <c:pt idx="1593">
                  <c:v>-0.26068768196327002</c:v>
                </c:pt>
                <c:pt idx="1594">
                  <c:v>-0.26206448629475099</c:v>
                </c:pt>
                <c:pt idx="1595">
                  <c:v>-0.26333099149089001</c:v>
                </c:pt>
                <c:pt idx="1596">
                  <c:v>-0.26447903492952901</c:v>
                </c:pt>
                <c:pt idx="1597">
                  <c:v>-0.26549631750011499</c:v>
                </c:pt>
                <c:pt idx="1598">
                  <c:v>-0.26637383948447302</c:v>
                </c:pt>
                <c:pt idx="1599">
                  <c:v>-0.267109224984171</c:v>
                </c:pt>
                <c:pt idx="1600">
                  <c:v>-0.26770391047012299</c:v>
                </c:pt>
                <c:pt idx="1601">
                  <c:v>-0.26815821824397801</c:v>
                </c:pt>
                <c:pt idx="1602">
                  <c:v>-0.26846849715565102</c:v>
                </c:pt>
                <c:pt idx="1603">
                  <c:v>-0.26862738459986801</c:v>
                </c:pt>
                <c:pt idx="1604">
                  <c:v>-0.26862668330026102</c:v>
                </c:pt>
                <c:pt idx="1605">
                  <c:v>-0.26846122172415399</c:v>
                </c:pt>
                <c:pt idx="1606">
                  <c:v>-0.26813034128159802</c:v>
                </c:pt>
                <c:pt idx="1607">
                  <c:v>-0.26763528622538002</c:v>
                </c:pt>
                <c:pt idx="1608">
                  <c:v>-0.26697606050865302</c:v>
                </c:pt>
                <c:pt idx="1609">
                  <c:v>-0.26615188717090399</c:v>
                </c:pt>
                <c:pt idx="1610">
                  <c:v>-0.265163534914437</c:v>
                </c:pt>
                <c:pt idx="1611">
                  <c:v>-0.26401276079367197</c:v>
                </c:pt>
                <c:pt idx="1612">
                  <c:v>-0.26269985604843998</c:v>
                </c:pt>
                <c:pt idx="1613">
                  <c:v>-0.26122451054308299</c:v>
                </c:pt>
                <c:pt idx="1614">
                  <c:v>-0.25958977909464198</c:v>
                </c:pt>
                <c:pt idx="1615">
                  <c:v>-0.257802576080782</c:v>
                </c:pt>
                <c:pt idx="1616">
                  <c:v>-0.255868298285092</c:v>
                </c:pt>
                <c:pt idx="1617">
                  <c:v>-0.25378627263547399</c:v>
                </c:pt>
                <c:pt idx="1618">
                  <c:v>-0.25155230845606003</c:v>
                </c:pt>
                <c:pt idx="1619">
                  <c:v>-0.24916541031921</c:v>
                </c:pt>
                <c:pt idx="1620">
                  <c:v>-0.246630814184819</c:v>
                </c:pt>
                <c:pt idx="1621">
                  <c:v>-0.243956616808503</c:v>
                </c:pt>
                <c:pt idx="1622">
                  <c:v>-0.24114810357970901</c:v>
                </c:pt>
                <c:pt idx="1623">
                  <c:v>-0.238204871014673</c:v>
                </c:pt>
                <c:pt idx="1624">
                  <c:v>-0.23512212375274799</c:v>
                </c:pt>
                <c:pt idx="1625">
                  <c:v>-0.23189462154579199</c:v>
                </c:pt>
                <c:pt idx="1626">
                  <c:v>-0.22852061446644101</c:v>
                </c:pt>
                <c:pt idx="1627">
                  <c:v>-0.22500373143117899</c:v>
                </c:pt>
                <c:pt idx="1628">
                  <c:v>-0.22135180995492901</c:v>
                </c:pt>
                <c:pt idx="1629">
                  <c:v>-0.21757352814367001</c:v>
                </c:pt>
                <c:pt idx="1630">
                  <c:v>-0.21367529358795301</c:v>
                </c:pt>
                <c:pt idx="1631">
                  <c:v>-0.20966059769916101</c:v>
                </c:pt>
                <c:pt idx="1632">
                  <c:v>-0.20553094998660101</c:v>
                </c:pt>
                <c:pt idx="1633">
                  <c:v>-0.20128565108100699</c:v>
                </c:pt>
                <c:pt idx="1634">
                  <c:v>-0.196920883444899</c:v>
                </c:pt>
                <c:pt idx="1635">
                  <c:v>-0.19243271040002299</c:v>
                </c:pt>
                <c:pt idx="1636">
                  <c:v>-0.187824387111345</c:v>
                </c:pt>
                <c:pt idx="1637">
                  <c:v>-0.18310942325589899</c:v>
                </c:pt>
                <c:pt idx="1638">
                  <c:v>-0.17830337028534801</c:v>
                </c:pt>
                <c:pt idx="1639">
                  <c:v>-0.17341271073127401</c:v>
                </c:pt>
                <c:pt idx="1640">
                  <c:v>-0.168435907908386</c:v>
                </c:pt>
                <c:pt idx="1641">
                  <c:v>-0.16337534997509401</c:v>
                </c:pt>
                <c:pt idx="1642">
                  <c:v>-0.158242088012648</c:v>
                </c:pt>
                <c:pt idx="1643">
                  <c:v>-0.15304569053229999</c:v>
                </c:pt>
                <c:pt idx="1644">
                  <c:v>-0.14778556387737099</c:v>
                </c:pt>
                <c:pt idx="1645">
                  <c:v>-0.14245887655133799</c:v>
                </c:pt>
                <c:pt idx="1646">
                  <c:v>-0.137073569378132</c:v>
                </c:pt>
                <c:pt idx="1647">
                  <c:v>-0.13164536752918299</c:v>
                </c:pt>
                <c:pt idx="1648">
                  <c:v>-0.12618237050338399</c:v>
                </c:pt>
                <c:pt idx="1649">
                  <c:v>-0.120681571137066</c:v>
                </c:pt>
                <c:pt idx="1650">
                  <c:v>-0.115144075199708</c:v>
                </c:pt>
                <c:pt idx="1651">
                  <c:v>-0.10958619735835801</c:v>
                </c:pt>
                <c:pt idx="1652">
                  <c:v>-0.10402784045048501</c:v>
                </c:pt>
                <c:pt idx="1653">
                  <c:v>-9.8472372892795798E-2</c:v>
                </c:pt>
                <c:pt idx="1654">
                  <c:v>-9.2905401718133704E-2</c:v>
                </c:pt>
                <c:pt idx="1655">
                  <c:v>-8.7315094976112395E-2</c:v>
                </c:pt>
                <c:pt idx="1656">
                  <c:v>-8.1709714660992999E-2</c:v>
                </c:pt>
                <c:pt idx="1657">
                  <c:v>-7.6113627031385606E-2</c:v>
                </c:pt>
                <c:pt idx="1658">
                  <c:v>-7.0549840160378102E-2</c:v>
                </c:pt>
                <c:pt idx="1659">
                  <c:v>-6.5029206673263104E-2</c:v>
                </c:pt>
                <c:pt idx="1660">
                  <c:v>-5.9553400049886199E-2</c:v>
                </c:pt>
                <c:pt idx="1661">
                  <c:v>-5.41223382054946E-2</c:v>
                </c:pt>
                <c:pt idx="1662">
                  <c:v>-4.8736191052767899E-2</c:v>
                </c:pt>
                <c:pt idx="1663">
                  <c:v>-4.33931376457087E-2</c:v>
                </c:pt>
                <c:pt idx="1664">
                  <c:v>-3.8089319383274201E-2</c:v>
                </c:pt>
                <c:pt idx="1665">
                  <c:v>-3.2822289460806398E-2</c:v>
                </c:pt>
                <c:pt idx="1666">
                  <c:v>-2.7593933756520399E-2</c:v>
                </c:pt>
                <c:pt idx="1667">
                  <c:v>-2.2410396837928701E-2</c:v>
                </c:pt>
                <c:pt idx="1668">
                  <c:v>-1.72801376098357E-2</c:v>
                </c:pt>
                <c:pt idx="1669">
                  <c:v>-1.22106762262399E-2</c:v>
                </c:pt>
                <c:pt idx="1670">
                  <c:v>-7.2037275791448103E-3</c:v>
                </c:pt>
                <c:pt idx="1671">
                  <c:v>-2.25248237008537E-3</c:v>
                </c:pt>
                <c:pt idx="1672">
                  <c:v>2.6529194135921199E-3</c:v>
                </c:pt>
                <c:pt idx="1673">
                  <c:v>7.5135821930640001E-3</c:v>
                </c:pt>
                <c:pt idx="1674">
                  <c:v>1.23158118773171E-2</c:v>
                </c:pt>
                <c:pt idx="1675">
                  <c:v>1.70387116992398E-2</c:v>
                </c:pt>
                <c:pt idx="1676">
                  <c:v>2.1667519953608098E-2</c:v>
                </c:pt>
                <c:pt idx="1677">
                  <c:v>2.6198531849717099E-2</c:v>
                </c:pt>
                <c:pt idx="1678">
                  <c:v>3.0633460161537399E-2</c:v>
                </c:pt>
                <c:pt idx="1679">
                  <c:v>3.4973100882286202E-2</c:v>
                </c:pt>
                <c:pt idx="1680">
                  <c:v>3.9216491904162397E-2</c:v>
                </c:pt>
                <c:pt idx="1681">
                  <c:v>4.3362116585861497E-2</c:v>
                </c:pt>
                <c:pt idx="1682">
                  <c:v>4.7408262009597503E-2</c:v>
                </c:pt>
                <c:pt idx="1683">
                  <c:v>5.1355310673994202E-2</c:v>
                </c:pt>
                <c:pt idx="1684">
                  <c:v>5.5209359761276E-2</c:v>
                </c:pt>
                <c:pt idx="1685">
                  <c:v>5.8980176688767399E-2</c:v>
                </c:pt>
                <c:pt idx="1686">
                  <c:v>6.2672819604990701E-2</c:v>
                </c:pt>
                <c:pt idx="1687">
                  <c:v>6.6284163215093603E-2</c:v>
                </c:pt>
                <c:pt idx="1688">
                  <c:v>6.9810886773691197E-2</c:v>
                </c:pt>
                <c:pt idx="1689">
                  <c:v>7.3257239029105206E-2</c:v>
                </c:pt>
                <c:pt idx="1690">
                  <c:v>7.6628795101574901E-2</c:v>
                </c:pt>
                <c:pt idx="1691">
                  <c:v>7.9919680301732701E-2</c:v>
                </c:pt>
                <c:pt idx="1692">
                  <c:v>8.3112432857544993E-2</c:v>
                </c:pt>
                <c:pt idx="1693">
                  <c:v>8.6190926324155204E-2</c:v>
                </c:pt>
                <c:pt idx="1694">
                  <c:v>8.9146766665557195E-2</c:v>
                </c:pt>
                <c:pt idx="1695">
                  <c:v>9.1971715409392807E-2</c:v>
                </c:pt>
                <c:pt idx="1696">
                  <c:v>9.4652901509950496E-2</c:v>
                </c:pt>
                <c:pt idx="1697">
                  <c:v>9.7181582561476701E-2</c:v>
                </c:pt>
                <c:pt idx="1698">
                  <c:v>9.9559289630761494E-2</c:v>
                </c:pt>
                <c:pt idx="1699">
                  <c:v>0.101786445766576</c:v>
                </c:pt>
                <c:pt idx="1700">
                  <c:v>0.10385024056473099</c:v>
                </c:pt>
                <c:pt idx="1701">
                  <c:v>0.10573613458311699</c:v>
                </c:pt>
                <c:pt idx="1702">
                  <c:v>0.107451132495122</c:v>
                </c:pt>
                <c:pt idx="1703">
                  <c:v>0.10902308116988201</c:v>
                </c:pt>
                <c:pt idx="1704">
                  <c:v>0.110471889145988</c:v>
                </c:pt>
                <c:pt idx="1705">
                  <c:v>0.111789953097749</c:v>
                </c:pt>
                <c:pt idx="1706">
                  <c:v>0.112955281084071</c:v>
                </c:pt>
                <c:pt idx="1707">
                  <c:v>0.11395373503473</c:v>
                </c:pt>
                <c:pt idx="1708">
                  <c:v>0.114779981341417</c:v>
                </c:pt>
                <c:pt idx="1709">
                  <c:v>0.11542583168198101</c:v>
                </c:pt>
                <c:pt idx="1710">
                  <c:v>0.11588261957048999</c:v>
                </c:pt>
                <c:pt idx="1711">
                  <c:v>0.116154310819143</c:v>
                </c:pt>
                <c:pt idx="1712">
                  <c:v>0.11625493520029501</c:v>
                </c:pt>
                <c:pt idx="1713">
                  <c:v>0.11618803645188</c:v>
                </c:pt>
                <c:pt idx="1714">
                  <c:v>0.115937083247359</c:v>
                </c:pt>
                <c:pt idx="1715">
                  <c:v>0.11548276103682401</c:v>
                </c:pt>
                <c:pt idx="1716">
                  <c:v>0.114825670975268</c:v>
                </c:pt>
                <c:pt idx="1717">
                  <c:v>0.113986157623529</c:v>
                </c:pt>
                <c:pt idx="1718">
                  <c:v>0.112982593767028</c:v>
                </c:pt>
                <c:pt idx="1719">
                  <c:v>0.111812773807744</c:v>
                </c:pt>
                <c:pt idx="1720">
                  <c:v>0.11045609679465899</c:v>
                </c:pt>
                <c:pt idx="1721">
                  <c:v>0.108892306605976</c:v>
                </c:pt>
                <c:pt idx="1722">
                  <c:v>0.107118769343838</c:v>
                </c:pt>
                <c:pt idx="1723">
                  <c:v>0.105150171032366</c:v>
                </c:pt>
                <c:pt idx="1724">
                  <c:v>0.103000612501033</c:v>
                </c:pt>
                <c:pt idx="1725">
                  <c:v>0.100666935740843</c:v>
                </c:pt>
                <c:pt idx="1726">
                  <c:v>9.8132335536779303E-2</c:v>
                </c:pt>
                <c:pt idx="1727">
                  <c:v>9.5386025623915405E-2</c:v>
                </c:pt>
                <c:pt idx="1728">
                  <c:v>9.2435018964003496E-2</c:v>
                </c:pt>
                <c:pt idx="1729">
                  <c:v>8.9294772698194302E-2</c:v>
                </c:pt>
                <c:pt idx="1730">
                  <c:v>8.5972137455315997E-2</c:v>
                </c:pt>
                <c:pt idx="1731">
                  <c:v>8.2461536687507206E-2</c:v>
                </c:pt>
                <c:pt idx="1732">
                  <c:v>7.8757028416094096E-2</c:v>
                </c:pt>
                <c:pt idx="1733">
                  <c:v>7.4865488669308103E-2</c:v>
                </c:pt>
                <c:pt idx="1734">
                  <c:v>7.0807992040704398E-2</c:v>
                </c:pt>
                <c:pt idx="1735">
                  <c:v>6.6608827508975302E-2</c:v>
                </c:pt>
                <c:pt idx="1736">
                  <c:v>6.2281012923092897E-2</c:v>
                </c:pt>
                <c:pt idx="1737">
                  <c:v>5.7820042346643202E-2</c:v>
                </c:pt>
                <c:pt idx="1738">
                  <c:v>5.3212404894338303E-2</c:v>
                </c:pt>
                <c:pt idx="1739">
                  <c:v>4.8451769212963902E-2</c:v>
                </c:pt>
                <c:pt idx="1740">
                  <c:v>4.3546307211101899E-2</c:v>
                </c:pt>
                <c:pt idx="1741">
                  <c:v>3.8509521800648698E-2</c:v>
                </c:pt>
                <c:pt idx="1742">
                  <c:v>3.3347289943511299E-2</c:v>
                </c:pt>
                <c:pt idx="1743">
                  <c:v>2.80587077771167E-2</c:v>
                </c:pt>
                <c:pt idx="1744">
                  <c:v>2.2649744654519501E-2</c:v>
                </c:pt>
                <c:pt idx="1745">
                  <c:v>1.7140584777345199E-2</c:v>
                </c:pt>
                <c:pt idx="1746">
                  <c:v>1.15545137233031E-2</c:v>
                </c:pt>
                <c:pt idx="1747">
                  <c:v>5.8996278232465102E-3</c:v>
                </c:pt>
                <c:pt idx="1748">
                  <c:v>1.64738042640205E-4</c:v>
                </c:pt>
                <c:pt idx="1749">
                  <c:v>-5.6649061649137102E-3</c:v>
                </c:pt>
                <c:pt idx="1750">
                  <c:v>-1.15889418501857E-2</c:v>
                </c:pt>
                <c:pt idx="1751">
                  <c:v>-1.7589595954192402E-2</c:v>
                </c:pt>
                <c:pt idx="1752">
                  <c:v>-2.3645970652490599E-2</c:v>
                </c:pt>
                <c:pt idx="1753">
                  <c:v>-2.97475677500952E-2</c:v>
                </c:pt>
                <c:pt idx="1754">
                  <c:v>-3.58937370884196E-2</c:v>
                </c:pt>
                <c:pt idx="1755">
                  <c:v>-4.2083934136307503E-2</c:v>
                </c:pt>
                <c:pt idx="1756">
                  <c:v>-4.8312430557592198E-2</c:v>
                </c:pt>
                <c:pt idx="1757">
                  <c:v>-5.4572023674446399E-2</c:v>
                </c:pt>
                <c:pt idx="1758">
                  <c:v>-6.0859091137756997E-2</c:v>
                </c:pt>
                <c:pt idx="1759">
                  <c:v>-6.7172588791556007E-2</c:v>
                </c:pt>
                <c:pt idx="1760">
                  <c:v>-7.3508762284014303E-2</c:v>
                </c:pt>
                <c:pt idx="1761">
                  <c:v>-7.9858133373925097E-2</c:v>
                </c:pt>
                <c:pt idx="1762">
                  <c:v>-8.6207843156125605E-2</c:v>
                </c:pt>
                <c:pt idx="1763">
                  <c:v>-9.2545826885911703E-2</c:v>
                </c:pt>
                <c:pt idx="1764">
                  <c:v>-9.8861344280133004E-2</c:v>
                </c:pt>
                <c:pt idx="1765">
                  <c:v>-0.105140726833134</c:v>
                </c:pt>
                <c:pt idx="1766">
                  <c:v>-0.11136495126974</c:v>
                </c:pt>
                <c:pt idx="1767">
                  <c:v>-0.117516572128722</c:v>
                </c:pt>
                <c:pt idx="1768">
                  <c:v>-0.123591601359371</c:v>
                </c:pt>
                <c:pt idx="1769">
                  <c:v>-0.129600354956078</c:v>
                </c:pt>
                <c:pt idx="1770">
                  <c:v>-0.13555011943706</c:v>
                </c:pt>
                <c:pt idx="1771">
                  <c:v>-0.14142650006958099</c:v>
                </c:pt>
                <c:pt idx="1772">
                  <c:v>-0.14719702651174801</c:v>
                </c:pt>
                <c:pt idx="1773">
                  <c:v>-0.15283520985492699</c:v>
                </c:pt>
                <c:pt idx="1774">
                  <c:v>-0.15833713592357401</c:v>
                </c:pt>
                <c:pt idx="1775">
                  <c:v>-0.16371221448220499</c:v>
                </c:pt>
                <c:pt idx="1776">
                  <c:v>-0.16896289607537801</c:v>
                </c:pt>
                <c:pt idx="1777">
                  <c:v>-0.17407947305222801</c:v>
                </c:pt>
                <c:pt idx="1778">
                  <c:v>-0.17905185321288999</c:v>
                </c:pt>
                <c:pt idx="1779">
                  <c:v>-0.183878009702373</c:v>
                </c:pt>
                <c:pt idx="1780">
                  <c:v>-0.18855825926248301</c:v>
                </c:pt>
                <c:pt idx="1781">
                  <c:v>-0.19308789503096299</c:v>
                </c:pt>
                <c:pt idx="1782">
                  <c:v>-0.197462085780783</c:v>
                </c:pt>
                <c:pt idx="1783">
                  <c:v>-0.20168661897593701</c:v>
                </c:pt>
                <c:pt idx="1784">
                  <c:v>-0.20577772304397099</c:v>
                </c:pt>
                <c:pt idx="1785">
                  <c:v>-0.20974822423030401</c:v>
                </c:pt>
                <c:pt idx="1786">
                  <c:v>-0.21359479439054499</c:v>
                </c:pt>
                <c:pt idx="1787">
                  <c:v>-0.21729940411027299</c:v>
                </c:pt>
                <c:pt idx="1788">
                  <c:v>-0.22084150873430899</c:v>
                </c:pt>
                <c:pt idx="1789">
                  <c:v>-0.22420840903905101</c:v>
                </c:pt>
                <c:pt idx="1790">
                  <c:v>-0.227397820664727</c:v>
                </c:pt>
                <c:pt idx="1791">
                  <c:v>-0.230416161318896</c:v>
                </c:pt>
                <c:pt idx="1792">
                  <c:v>-0.23327641209655101</c:v>
                </c:pt>
                <c:pt idx="1793">
                  <c:v>-0.235994017062686</c:v>
                </c:pt>
                <c:pt idx="1794">
                  <c:v>-0.238580049985228</c:v>
                </c:pt>
                <c:pt idx="1795">
                  <c:v>-0.24103742745652301</c:v>
                </c:pt>
                <c:pt idx="1796">
                  <c:v>-0.24336533162278901</c:v>
                </c:pt>
                <c:pt idx="1797">
                  <c:v>-0.245566494745488</c:v>
                </c:pt>
                <c:pt idx="1798">
                  <c:v>-0.247645979309083</c:v>
                </c:pt>
                <c:pt idx="1799">
                  <c:v>-0.249601194157027</c:v>
                </c:pt>
                <c:pt idx="1800">
                  <c:v>-0.25141720749532998</c:v>
                </c:pt>
                <c:pt idx="1801">
                  <c:v>-0.25307618630652901</c:v>
                </c:pt>
                <c:pt idx="1802">
                  <c:v>-0.25456980230652598</c:v>
                </c:pt>
                <c:pt idx="1803">
                  <c:v>-0.255898505521994</c:v>
                </c:pt>
                <c:pt idx="1804">
                  <c:v>-0.25706116979767402</c:v>
                </c:pt>
                <c:pt idx="1805">
                  <c:v>-0.25805314017457798</c:v>
                </c:pt>
                <c:pt idx="1806">
                  <c:v>-0.25887602222357098</c:v>
                </c:pt>
                <c:pt idx="1807">
                  <c:v>-0.25954159735986299</c:v>
                </c:pt>
                <c:pt idx="1808">
                  <c:v>-0.26006016354196998</c:v>
                </c:pt>
                <c:pt idx="1809">
                  <c:v>-0.26042919750077898</c:v>
                </c:pt>
                <c:pt idx="1810">
                  <c:v>-0.26063950538459102</c:v>
                </c:pt>
                <c:pt idx="1811">
                  <c:v>-0.260689153853704</c:v>
                </c:pt>
                <c:pt idx="1812">
                  <c:v>-0.26058378394941101</c:v>
                </c:pt>
                <c:pt idx="1813">
                  <c:v>-0.26032487582935299</c:v>
                </c:pt>
                <c:pt idx="1814">
                  <c:v>-0.25990700372850301</c:v>
                </c:pt>
                <c:pt idx="1815">
                  <c:v>-0.25932877715369801</c:v>
                </c:pt>
                <c:pt idx="1816">
                  <c:v>-0.25859794054433299</c:v>
                </c:pt>
                <c:pt idx="1817">
                  <c:v>-0.25772078169749602</c:v>
                </c:pt>
                <c:pt idx="1818">
                  <c:v>-0.25669288470142398</c:v>
                </c:pt>
                <c:pt idx="1819">
                  <c:v>-0.25550707634188202</c:v>
                </c:pt>
                <c:pt idx="1820">
                  <c:v>-0.25416676869104898</c:v>
                </c:pt>
                <c:pt idx="1821">
                  <c:v>-0.25268464220678799</c:v>
                </c:pt>
                <c:pt idx="1822">
                  <c:v>-0.25106981082378899</c:v>
                </c:pt>
                <c:pt idx="1823">
                  <c:v>-0.24932190433366799</c:v>
                </c:pt>
                <c:pt idx="1824">
                  <c:v>-0.24743568433671101</c:v>
                </c:pt>
                <c:pt idx="1825">
                  <c:v>-0.245404393420354</c:v>
                </c:pt>
                <c:pt idx="1826">
                  <c:v>-0.243219279243511</c:v>
                </c:pt>
                <c:pt idx="1827">
                  <c:v>-0.24087514449243499</c:v>
                </c:pt>
                <c:pt idx="1828">
                  <c:v>-0.23838123196357699</c:v>
                </c:pt>
                <c:pt idx="1829">
                  <c:v>-0.23576135436034501</c:v>
                </c:pt>
                <c:pt idx="1830">
                  <c:v>-0.23303733623599801</c:v>
                </c:pt>
                <c:pt idx="1831">
                  <c:v>-0.230214133469865</c:v>
                </c:pt>
                <c:pt idx="1832">
                  <c:v>-0.22728574276199401</c:v>
                </c:pt>
                <c:pt idx="1833">
                  <c:v>-0.224254755029755</c:v>
                </c:pt>
                <c:pt idx="1834">
                  <c:v>-0.22114072813632299</c:v>
                </c:pt>
                <c:pt idx="1835">
                  <c:v>-0.21796632883422601</c:v>
                </c:pt>
                <c:pt idx="1836">
                  <c:v>-0.214736444412476</c:v>
                </c:pt>
                <c:pt idx="1837">
                  <c:v>-0.21143322345420901</c:v>
                </c:pt>
                <c:pt idx="1838">
                  <c:v>-0.20803256862560199</c:v>
                </c:pt>
                <c:pt idx="1839">
                  <c:v>-0.204525979878842</c:v>
                </c:pt>
                <c:pt idx="1840">
                  <c:v>-0.20092739735409301</c:v>
                </c:pt>
                <c:pt idx="1841">
                  <c:v>-0.19726051078288501</c:v>
                </c:pt>
                <c:pt idx="1842">
                  <c:v>-0.19354013059900199</c:v>
                </c:pt>
                <c:pt idx="1843">
                  <c:v>-0.18976387079009899</c:v>
                </c:pt>
                <c:pt idx="1844">
                  <c:v>-0.18591853732670099</c:v>
                </c:pt>
                <c:pt idx="1845">
                  <c:v>-0.181993869568676</c:v>
                </c:pt>
                <c:pt idx="1846">
                  <c:v>-0.17799253540189899</c:v>
                </c:pt>
                <c:pt idx="1847">
                  <c:v>-0.17392864992270499</c:v>
                </c:pt>
                <c:pt idx="1848">
                  <c:v>-0.16981561126966399</c:v>
                </c:pt>
                <c:pt idx="1849">
                  <c:v>-0.16565507083942199</c:v>
                </c:pt>
                <c:pt idx="1850">
                  <c:v>-0.16143965743824301</c:v>
                </c:pt>
                <c:pt idx="1851">
                  <c:v>-0.15716588761730901</c:v>
                </c:pt>
                <c:pt idx="1852">
                  <c:v>-0.15283982743183</c:v>
                </c:pt>
                <c:pt idx="1853">
                  <c:v>-0.14846894717930201</c:v>
                </c:pt>
                <c:pt idx="1854">
                  <c:v>-0.144054910119437</c:v>
                </c:pt>
                <c:pt idx="1855">
                  <c:v>-0.139599334004363</c:v>
                </c:pt>
                <c:pt idx="1856">
                  <c:v>-0.135110981644186</c:v>
                </c:pt>
                <c:pt idx="1857">
                  <c:v>-0.13059893037070899</c:v>
                </c:pt>
                <c:pt idx="1858">
                  <c:v>-0.12606113198678001</c:v>
                </c:pt>
                <c:pt idx="1859">
                  <c:v>-0.121489075629543</c:v>
                </c:pt>
                <c:pt idx="1860">
                  <c:v>-0.11688461957021801</c:v>
                </c:pt>
                <c:pt idx="1861">
                  <c:v>-0.112264115056826</c:v>
                </c:pt>
                <c:pt idx="1862">
                  <c:v>-0.107643832557723</c:v>
                </c:pt>
                <c:pt idx="1863">
                  <c:v>-0.103029030400497</c:v>
                </c:pt>
                <c:pt idx="1864">
                  <c:v>-9.8420797792302894E-2</c:v>
                </c:pt>
                <c:pt idx="1865">
                  <c:v>-9.3826153387948197E-2</c:v>
                </c:pt>
                <c:pt idx="1866">
                  <c:v>-8.9255332518932501E-2</c:v>
                </c:pt>
                <c:pt idx="1867">
                  <c:v>-8.4714069840578193E-2</c:v>
                </c:pt>
                <c:pt idx="1868">
                  <c:v>-8.0205046662017804E-2</c:v>
                </c:pt>
                <c:pt idx="1869">
                  <c:v>-7.5734307711140897E-2</c:v>
                </c:pt>
                <c:pt idx="1870">
                  <c:v>-7.1310856676995896E-2</c:v>
                </c:pt>
                <c:pt idx="1871">
                  <c:v>-6.6941917111598206E-2</c:v>
                </c:pt>
                <c:pt idx="1872">
                  <c:v>-6.2633044790972495E-2</c:v>
                </c:pt>
                <c:pt idx="1873">
                  <c:v>-5.8390958522991303E-2</c:v>
                </c:pt>
                <c:pt idx="1874">
                  <c:v>-5.4221887549221699E-2</c:v>
                </c:pt>
                <c:pt idx="1875">
                  <c:v>-5.0129522645191597E-2</c:v>
                </c:pt>
                <c:pt idx="1876">
                  <c:v>-4.6119835997480603E-2</c:v>
                </c:pt>
                <c:pt idx="1877">
                  <c:v>-4.2206341472350403E-2</c:v>
                </c:pt>
                <c:pt idx="1878">
                  <c:v>-3.8404734148476102E-2</c:v>
                </c:pt>
                <c:pt idx="1879">
                  <c:v>-3.4722400781261799E-2</c:v>
                </c:pt>
                <c:pt idx="1880">
                  <c:v>-3.1158250651569502E-2</c:v>
                </c:pt>
                <c:pt idx="1881">
                  <c:v>-2.7712673458546201E-2</c:v>
                </c:pt>
                <c:pt idx="1882">
                  <c:v>-2.4391592963169902E-2</c:v>
                </c:pt>
                <c:pt idx="1883">
                  <c:v>-2.1199251995384E-2</c:v>
                </c:pt>
                <c:pt idx="1884">
                  <c:v>-1.8133409756593898E-2</c:v>
                </c:pt>
                <c:pt idx="1885">
                  <c:v>-1.5192461295288199E-2</c:v>
                </c:pt>
                <c:pt idx="1886">
                  <c:v>-1.2383948592084E-2</c:v>
                </c:pt>
                <c:pt idx="1887">
                  <c:v>-9.7208087721430206E-3</c:v>
                </c:pt>
                <c:pt idx="1888">
                  <c:v>-7.2092531453634397E-3</c:v>
                </c:pt>
                <c:pt idx="1889">
                  <c:v>-4.8434931949635201E-3</c:v>
                </c:pt>
                <c:pt idx="1890">
                  <c:v>-2.6129106699674001E-3</c:v>
                </c:pt>
                <c:pt idx="1891">
                  <c:v>-5.1295339062995896E-4</c:v>
                </c:pt>
                <c:pt idx="1892">
                  <c:v>1.45058678279887E-3</c:v>
                </c:pt>
                <c:pt idx="1893">
                  <c:v>3.26575194095245E-3</c:v>
                </c:pt>
                <c:pt idx="1894">
                  <c:v>4.9226519221259703E-3</c:v>
                </c:pt>
                <c:pt idx="1895">
                  <c:v>6.4202954884514801E-3</c:v>
                </c:pt>
                <c:pt idx="1896">
                  <c:v>7.7675159994569599E-3</c:v>
                </c:pt>
                <c:pt idx="1897">
                  <c:v>8.9761890273959994E-3</c:v>
                </c:pt>
                <c:pt idx="1898">
                  <c:v>1.0050979752320799E-2</c:v>
                </c:pt>
                <c:pt idx="1899">
                  <c:v>1.09852335133212E-2</c:v>
                </c:pt>
                <c:pt idx="1900">
                  <c:v>1.17688169775697E-2</c:v>
                </c:pt>
                <c:pt idx="1901">
                  <c:v>1.24009468802765E-2</c:v>
                </c:pt>
                <c:pt idx="1902">
                  <c:v>1.2893676164501201E-2</c:v>
                </c:pt>
                <c:pt idx="1903">
                  <c:v>1.32611937187836E-2</c:v>
                </c:pt>
                <c:pt idx="1904">
                  <c:v>1.3506780762298901E-2</c:v>
                </c:pt>
                <c:pt idx="1905">
                  <c:v>1.3621476585032001E-2</c:v>
                </c:pt>
                <c:pt idx="1906">
                  <c:v>1.3593207973221499E-2</c:v>
                </c:pt>
                <c:pt idx="1907">
                  <c:v>1.34138949143863E-2</c:v>
                </c:pt>
                <c:pt idx="1908">
                  <c:v>1.30788243241936E-2</c:v>
                </c:pt>
                <c:pt idx="1909">
                  <c:v>1.25841165627236E-2</c:v>
                </c:pt>
                <c:pt idx="1910">
                  <c:v>1.1927371003007401E-2</c:v>
                </c:pt>
                <c:pt idx="1911">
                  <c:v>1.1108914458369701E-2</c:v>
                </c:pt>
                <c:pt idx="1912">
                  <c:v>1.01310652015748E-2</c:v>
                </c:pt>
                <c:pt idx="1913">
                  <c:v>8.9980062565120297E-3</c:v>
                </c:pt>
                <c:pt idx="1914">
                  <c:v>7.7173653823444802E-3</c:v>
                </c:pt>
                <c:pt idx="1915">
                  <c:v>6.2992337998139802E-3</c:v>
                </c:pt>
                <c:pt idx="1916">
                  <c:v>4.7509781867780604E-3</c:v>
                </c:pt>
                <c:pt idx="1917">
                  <c:v>3.0738869958683401E-3</c:v>
                </c:pt>
                <c:pt idx="1918">
                  <c:v>1.26690960874149E-3</c:v>
                </c:pt>
                <c:pt idx="1919">
                  <c:v>-6.6674236257119595E-4</c:v>
                </c:pt>
                <c:pt idx="1920">
                  <c:v>-2.7186467062202402E-3</c:v>
                </c:pt>
                <c:pt idx="1921">
                  <c:v>-4.8815640671999398E-3</c:v>
                </c:pt>
                <c:pt idx="1922">
                  <c:v>-7.1560131209906803E-3</c:v>
                </c:pt>
                <c:pt idx="1923">
                  <c:v>-9.5490038948475506E-3</c:v>
                </c:pt>
                <c:pt idx="1924">
                  <c:v>-1.2064651104386899E-2</c:v>
                </c:pt>
                <c:pt idx="1925">
                  <c:v>-1.4695355977603901E-2</c:v>
                </c:pt>
                <c:pt idx="1926">
                  <c:v>-1.7422893278524101E-2</c:v>
                </c:pt>
                <c:pt idx="1927">
                  <c:v>-2.0227915530671398E-2</c:v>
                </c:pt>
                <c:pt idx="1928">
                  <c:v>-2.3096571614295999E-2</c:v>
                </c:pt>
                <c:pt idx="1929">
                  <c:v>-2.6018909342262201E-2</c:v>
                </c:pt>
                <c:pt idx="1930">
                  <c:v>-2.89869227718474E-2</c:v>
                </c:pt>
                <c:pt idx="1931">
                  <c:v>-3.1998751691947602E-2</c:v>
                </c:pt>
                <c:pt idx="1932">
                  <c:v>-3.5060700177443699E-2</c:v>
                </c:pt>
                <c:pt idx="1933">
                  <c:v>-3.8178056133965098E-2</c:v>
                </c:pt>
                <c:pt idx="1934">
                  <c:v>-4.1343904616047499E-2</c:v>
                </c:pt>
                <c:pt idx="1935">
                  <c:v>-4.4541342145034198E-2</c:v>
                </c:pt>
                <c:pt idx="1936">
                  <c:v>-4.77553862566839E-2</c:v>
                </c:pt>
                <c:pt idx="1937">
                  <c:v>-5.0977420148631498E-2</c:v>
                </c:pt>
                <c:pt idx="1938">
                  <c:v>-5.4200012199455E-2</c:v>
                </c:pt>
                <c:pt idx="1939">
                  <c:v>-5.74157111570242E-2</c:v>
                </c:pt>
                <c:pt idx="1940">
                  <c:v>-6.0621594416596598E-2</c:v>
                </c:pt>
                <c:pt idx="1941">
                  <c:v>-6.3816502603723999E-2</c:v>
                </c:pt>
                <c:pt idx="1942">
                  <c:v>-6.6991033484236198E-2</c:v>
                </c:pt>
                <c:pt idx="1943">
                  <c:v>-7.0128235482721304E-2</c:v>
                </c:pt>
                <c:pt idx="1944">
                  <c:v>-7.3218459026187593E-2</c:v>
                </c:pt>
                <c:pt idx="1945">
                  <c:v>-7.6266622975668899E-2</c:v>
                </c:pt>
                <c:pt idx="1946">
                  <c:v>-7.9280353405049103E-2</c:v>
                </c:pt>
                <c:pt idx="1947">
                  <c:v>-8.2257911613092094E-2</c:v>
                </c:pt>
                <c:pt idx="1948">
                  <c:v>-8.5192387384255996E-2</c:v>
                </c:pt>
                <c:pt idx="1949">
                  <c:v>-8.8078547761126003E-2</c:v>
                </c:pt>
                <c:pt idx="1950">
                  <c:v>-9.0906350476226E-2</c:v>
                </c:pt>
                <c:pt idx="1951">
                  <c:v>-9.36553881552145E-2</c:v>
                </c:pt>
                <c:pt idx="1952">
                  <c:v>-9.6309008956051601E-2</c:v>
                </c:pt>
                <c:pt idx="1953">
                  <c:v>-9.8872130654574397E-2</c:v>
                </c:pt>
                <c:pt idx="1954">
                  <c:v>-0.101362589045925</c:v>
                </c:pt>
                <c:pt idx="1955">
                  <c:v>-0.103782851814874</c:v>
                </c:pt>
                <c:pt idx="1956">
                  <c:v>-0.10610985619499499</c:v>
                </c:pt>
                <c:pt idx="1957">
                  <c:v>-0.108314788239187</c:v>
                </c:pt>
                <c:pt idx="1958">
                  <c:v>-0.110383468919028</c:v>
                </c:pt>
                <c:pt idx="1959">
                  <c:v>-0.11231393727414</c:v>
                </c:pt>
                <c:pt idx="1960">
                  <c:v>-0.114104813239916</c:v>
                </c:pt>
                <c:pt idx="1961">
                  <c:v>-0.115755310702872</c:v>
                </c:pt>
                <c:pt idx="1962">
                  <c:v>-0.117271389944309</c:v>
                </c:pt>
                <c:pt idx="1963">
                  <c:v>-0.118661434771276</c:v>
                </c:pt>
                <c:pt idx="1964">
                  <c:v>-0.119924806282177</c:v>
                </c:pt>
                <c:pt idx="1965">
                  <c:v>-0.121050084804387</c:v>
                </c:pt>
                <c:pt idx="1966">
                  <c:v>-0.12202535944011</c:v>
                </c:pt>
                <c:pt idx="1967">
                  <c:v>-0.12284591974509899</c:v>
                </c:pt>
                <c:pt idx="1968">
                  <c:v>-0.12351079148853</c:v>
                </c:pt>
                <c:pt idx="1969">
                  <c:v>-0.124016425717909</c:v>
                </c:pt>
                <c:pt idx="1970">
                  <c:v>-0.124357995819037</c:v>
                </c:pt>
                <c:pt idx="1971">
                  <c:v>-0.124536489510052</c:v>
                </c:pt>
                <c:pt idx="1972">
                  <c:v>-0.12456189449694299</c:v>
                </c:pt>
                <c:pt idx="1973">
                  <c:v>-0.124448310906</c:v>
                </c:pt>
                <c:pt idx="1974">
                  <c:v>-0.12420676509805099</c:v>
                </c:pt>
                <c:pt idx="1975">
                  <c:v>-0.123843348393102</c:v>
                </c:pt>
                <c:pt idx="1976">
                  <c:v>-0.123362706058796</c:v>
                </c:pt>
                <c:pt idx="1977">
                  <c:v>-0.122770029654606</c:v>
                </c:pt>
                <c:pt idx="1978">
                  <c:v>-0.122067747164038</c:v>
                </c:pt>
                <c:pt idx="1979">
                  <c:v>-0.121251714525715</c:v>
                </c:pt>
                <c:pt idx="1980">
                  <c:v>-0.12031343451993</c:v>
                </c:pt>
                <c:pt idx="1981">
                  <c:v>-0.119246997942242</c:v>
                </c:pt>
                <c:pt idx="1982">
                  <c:v>-0.118053586393239</c:v>
                </c:pt>
                <c:pt idx="1983">
                  <c:v>-0.116740545711912</c:v>
                </c:pt>
                <c:pt idx="1984">
                  <c:v>-0.115318753155705</c:v>
                </c:pt>
                <c:pt idx="1985">
                  <c:v>-0.11380108257154301</c:v>
                </c:pt>
                <c:pt idx="1986">
                  <c:v>-0.112199643648734</c:v>
                </c:pt>
                <c:pt idx="1987">
                  <c:v>-0.110520374731848</c:v>
                </c:pt>
                <c:pt idx="1988">
                  <c:v>-0.10875985027801501</c:v>
                </c:pt>
                <c:pt idx="1989">
                  <c:v>-0.10690924730154699</c:v>
                </c:pt>
                <c:pt idx="1990">
                  <c:v>-0.10496197066931</c:v>
                </c:pt>
                <c:pt idx="1991">
                  <c:v>-0.102915955303163</c:v>
                </c:pt>
                <c:pt idx="1992">
                  <c:v>-0.100769567763207</c:v>
                </c:pt>
                <c:pt idx="1993">
                  <c:v>-9.8520751107272403E-2</c:v>
                </c:pt>
                <c:pt idx="1994">
                  <c:v>-9.6174764940520296E-2</c:v>
                </c:pt>
                <c:pt idx="1995">
                  <c:v>-9.3750519968696794E-2</c:v>
                </c:pt>
                <c:pt idx="1996">
                  <c:v>-9.1273273811675507E-2</c:v>
                </c:pt>
                <c:pt idx="1997">
                  <c:v>-8.8760082576450697E-2</c:v>
                </c:pt>
                <c:pt idx="1998">
                  <c:v>-8.6216859447752994E-2</c:v>
                </c:pt>
                <c:pt idx="1999">
                  <c:v>-8.3649559152466496E-2</c:v>
                </c:pt>
                <c:pt idx="2000">
                  <c:v>-8.1069494242636805E-2</c:v>
                </c:pt>
                <c:pt idx="2001">
                  <c:v>-7.8481418934253699E-2</c:v>
                </c:pt>
                <c:pt idx="2002">
                  <c:v>-7.5872473098947096E-2</c:v>
                </c:pt>
                <c:pt idx="2003">
                  <c:v>-7.3222968581228703E-2</c:v>
                </c:pt>
                <c:pt idx="2004">
                  <c:v>-7.0528010581555597E-2</c:v>
                </c:pt>
                <c:pt idx="2005">
                  <c:v>-6.7801329735428295E-2</c:v>
                </c:pt>
                <c:pt idx="2006">
                  <c:v>-6.50576790815659E-2</c:v>
                </c:pt>
                <c:pt idx="2007">
                  <c:v>-6.2298894916525099E-2</c:v>
                </c:pt>
                <c:pt idx="2008">
                  <c:v>-5.9518560768318698E-2</c:v>
                </c:pt>
                <c:pt idx="2009">
                  <c:v>-5.6712019307801398E-2</c:v>
                </c:pt>
                <c:pt idx="2010">
                  <c:v>-5.3877280694254598E-2</c:v>
                </c:pt>
                <c:pt idx="2011">
                  <c:v>-5.1012477718096097E-2</c:v>
                </c:pt>
                <c:pt idx="2012">
                  <c:v>-4.8118927547616E-2</c:v>
                </c:pt>
                <c:pt idx="2013">
                  <c:v>-4.5204523392407901E-2</c:v>
                </c:pt>
                <c:pt idx="2014">
                  <c:v>-4.2280664363443E-2</c:v>
                </c:pt>
                <c:pt idx="2015">
                  <c:v>-3.93584472888115E-2</c:v>
                </c:pt>
                <c:pt idx="2016">
                  <c:v>-3.6449244507660197E-2</c:v>
                </c:pt>
                <c:pt idx="2017">
                  <c:v>-3.3562609838899297E-2</c:v>
                </c:pt>
                <c:pt idx="2018">
                  <c:v>-3.0698425140293199E-2</c:v>
                </c:pt>
                <c:pt idx="2019">
                  <c:v>-2.7846766405526399E-2</c:v>
                </c:pt>
                <c:pt idx="2020">
                  <c:v>-2.5003165087575299E-2</c:v>
                </c:pt>
                <c:pt idx="2021">
                  <c:v>-2.2180742945899199E-2</c:v>
                </c:pt>
                <c:pt idx="2022">
                  <c:v>-1.9399156365462501E-2</c:v>
                </c:pt>
                <c:pt idx="2023">
                  <c:v>-1.66634289138461E-2</c:v>
                </c:pt>
                <c:pt idx="2024">
                  <c:v>-1.39628250527872E-2</c:v>
                </c:pt>
                <c:pt idx="2025">
                  <c:v>-1.1291273992908701E-2</c:v>
                </c:pt>
                <c:pt idx="2026">
                  <c:v>-8.6598744235403691E-3</c:v>
                </c:pt>
                <c:pt idx="2027">
                  <c:v>-6.08592468318714E-3</c:v>
                </c:pt>
                <c:pt idx="2028">
                  <c:v>-3.5773055816759902E-3</c:v>
                </c:pt>
                <c:pt idx="2029">
                  <c:v>-1.13338007105066E-3</c:v>
                </c:pt>
                <c:pt idx="2030">
                  <c:v>1.2438632865789099E-3</c:v>
                </c:pt>
                <c:pt idx="2031">
                  <c:v>3.5462314894537201E-3</c:v>
                </c:pt>
                <c:pt idx="2032">
                  <c:v>5.7655729002905999E-3</c:v>
                </c:pt>
                <c:pt idx="2033">
                  <c:v>7.899334624966E-3</c:v>
                </c:pt>
                <c:pt idx="2034">
                  <c:v>9.9505799221372305E-3</c:v>
                </c:pt>
                <c:pt idx="2035">
                  <c:v>1.19248315782836E-2</c:v>
                </c:pt>
                <c:pt idx="2036">
                  <c:v>1.38248801433568E-2</c:v>
                </c:pt>
                <c:pt idx="2037">
                  <c:v>1.56462032137209E-2</c:v>
                </c:pt>
                <c:pt idx="2038">
                  <c:v>1.7379704117332102E-2</c:v>
                </c:pt>
                <c:pt idx="2039">
                  <c:v>1.9021593920491301E-2</c:v>
                </c:pt>
                <c:pt idx="2040">
                  <c:v>2.0577292833254102E-2</c:v>
                </c:pt>
                <c:pt idx="2041">
                  <c:v>2.2050962193748198E-2</c:v>
                </c:pt>
                <c:pt idx="2042">
                  <c:v>2.3433083083991901E-2</c:v>
                </c:pt>
                <c:pt idx="2043">
                  <c:v>2.4703791142288399E-2</c:v>
                </c:pt>
                <c:pt idx="2044">
                  <c:v>2.58483702327592E-2</c:v>
                </c:pt>
                <c:pt idx="2045">
                  <c:v>2.6865342333072299E-2</c:v>
                </c:pt>
                <c:pt idx="2046">
                  <c:v>2.7760069698638701E-2</c:v>
                </c:pt>
                <c:pt idx="2047">
                  <c:v>2.8535613087884999E-2</c:v>
                </c:pt>
                <c:pt idx="2048">
                  <c:v>2.9189450378895601E-2</c:v>
                </c:pt>
                <c:pt idx="2049">
                  <c:v>2.9712164625259701E-2</c:v>
                </c:pt>
                <c:pt idx="2050">
                  <c:v>3.0086970831815298E-2</c:v>
                </c:pt>
                <c:pt idx="2051">
                  <c:v>3.0297587125229099E-2</c:v>
                </c:pt>
                <c:pt idx="2052">
                  <c:v>3.0342138737774998E-2</c:v>
                </c:pt>
                <c:pt idx="2053">
                  <c:v>3.02351900600067E-2</c:v>
                </c:pt>
                <c:pt idx="2054">
                  <c:v>2.9990081851838601E-2</c:v>
                </c:pt>
                <c:pt idx="2055">
                  <c:v>2.9601585162612701E-2</c:v>
                </c:pt>
                <c:pt idx="2056">
                  <c:v>2.9051721548894401E-2</c:v>
                </c:pt>
                <c:pt idx="2057">
                  <c:v>2.8331619874002199E-2</c:v>
                </c:pt>
                <c:pt idx="2058">
                  <c:v>2.7451836912165899E-2</c:v>
                </c:pt>
                <c:pt idx="2059">
                  <c:v>2.6430578728114901E-2</c:v>
                </c:pt>
                <c:pt idx="2060">
                  <c:v>2.5276363603671199E-2</c:v>
                </c:pt>
                <c:pt idx="2061">
                  <c:v>2.39835181816766E-2</c:v>
                </c:pt>
                <c:pt idx="2062">
                  <c:v>2.2541120682185702E-2</c:v>
                </c:pt>
                <c:pt idx="2063">
                  <c:v>2.09450214070524E-2</c:v>
                </c:pt>
                <c:pt idx="2064">
                  <c:v>1.9203234211068301E-2</c:v>
                </c:pt>
                <c:pt idx="2065">
                  <c:v>1.7329466304417899E-2</c:v>
                </c:pt>
                <c:pt idx="2066">
                  <c:v>1.53286008544752E-2</c:v>
                </c:pt>
                <c:pt idx="2067">
                  <c:v>1.31895295719679E-2</c:v>
                </c:pt>
                <c:pt idx="2068">
                  <c:v>1.08967103196216E-2</c:v>
                </c:pt>
                <c:pt idx="2069">
                  <c:v>8.4489375444016992E-3</c:v>
                </c:pt>
                <c:pt idx="2070">
                  <c:v>5.8620976938507704E-3</c:v>
                </c:pt>
                <c:pt idx="2071">
                  <c:v>3.1526207415974801E-3</c:v>
                </c:pt>
                <c:pt idx="2072">
                  <c:v>3.2291224715622898E-4</c:v>
                </c:pt>
                <c:pt idx="2073">
                  <c:v>-2.6367235889111699E-3</c:v>
                </c:pt>
                <c:pt idx="2074">
                  <c:v>-5.7391517488990301E-3</c:v>
                </c:pt>
                <c:pt idx="2075">
                  <c:v>-8.9967252686501201E-3</c:v>
                </c:pt>
                <c:pt idx="2076">
                  <c:v>-1.24186526183896E-2</c:v>
                </c:pt>
                <c:pt idx="2077">
                  <c:v>-1.6003809543270801E-2</c:v>
                </c:pt>
                <c:pt idx="2078">
                  <c:v>-1.9738515578812399E-2</c:v>
                </c:pt>
                <c:pt idx="2079">
                  <c:v>-2.3607514519984999E-2</c:v>
                </c:pt>
                <c:pt idx="2080">
                  <c:v>-2.76050413021625E-2</c:v>
                </c:pt>
                <c:pt idx="2081">
                  <c:v>-3.1729158337234997E-2</c:v>
                </c:pt>
                <c:pt idx="2082">
                  <c:v>-3.5968004761019703E-2</c:v>
                </c:pt>
                <c:pt idx="2083">
                  <c:v>-4.0300895098409499E-2</c:v>
                </c:pt>
                <c:pt idx="2084">
                  <c:v>-4.4714918061374703E-2</c:v>
                </c:pt>
                <c:pt idx="2085">
                  <c:v>-4.9213280948450802E-2</c:v>
                </c:pt>
                <c:pt idx="2086">
                  <c:v>-5.3803814192306801E-2</c:v>
                </c:pt>
                <c:pt idx="2087">
                  <c:v>-5.84848835074709E-2</c:v>
                </c:pt>
                <c:pt idx="2088">
                  <c:v>-6.3247065790210694E-2</c:v>
                </c:pt>
                <c:pt idx="2089">
                  <c:v>-6.8083765637988805E-2</c:v>
                </c:pt>
                <c:pt idx="2090">
                  <c:v>-7.2992991320846204E-2</c:v>
                </c:pt>
                <c:pt idx="2091">
                  <c:v>-7.7969462751552907E-2</c:v>
                </c:pt>
                <c:pt idx="2092">
                  <c:v>-8.3001460767980401E-2</c:v>
                </c:pt>
                <c:pt idx="2093">
                  <c:v>-8.8077787647644207E-2</c:v>
                </c:pt>
                <c:pt idx="2094">
                  <c:v>-9.3193391189962199E-2</c:v>
                </c:pt>
                <c:pt idx="2095">
                  <c:v>-9.83435090109437E-2</c:v>
                </c:pt>
                <c:pt idx="2096">
                  <c:v>-0.10351343696769</c:v>
                </c:pt>
                <c:pt idx="2097">
                  <c:v>-0.10867943160108</c:v>
                </c:pt>
                <c:pt idx="2098">
                  <c:v>-0.113822985540253</c:v>
                </c:pt>
                <c:pt idx="2099">
                  <c:v>-0.118942038986905</c:v>
                </c:pt>
                <c:pt idx="2100">
                  <c:v>-0.124044129160198</c:v>
                </c:pt>
                <c:pt idx="2101">
                  <c:v>-0.12912872749374199</c:v>
                </c:pt>
                <c:pt idx="2102">
                  <c:v>-0.13418075921252601</c:v>
                </c:pt>
                <c:pt idx="2103">
                  <c:v>-0.13918295557001101</c:v>
                </c:pt>
                <c:pt idx="2104">
                  <c:v>-0.144129730039569</c:v>
                </c:pt>
                <c:pt idx="2105">
                  <c:v>-0.14902486273228999</c:v>
                </c:pt>
                <c:pt idx="2106">
                  <c:v>-0.153869297200279</c:v>
                </c:pt>
                <c:pt idx="2107">
                  <c:v>-0.15865759613205599</c:v>
                </c:pt>
                <c:pt idx="2108">
                  <c:v>-0.16338498305892801</c:v>
                </c:pt>
                <c:pt idx="2109">
                  <c:v>-0.16804994410535601</c:v>
                </c:pt>
                <c:pt idx="2110">
                  <c:v>-0.172646715488739</c:v>
                </c:pt>
                <c:pt idx="2111">
                  <c:v>-0.17716019059462601</c:v>
                </c:pt>
                <c:pt idx="2112">
                  <c:v>-0.18157222550463201</c:v>
                </c:pt>
                <c:pt idx="2113">
                  <c:v>-0.18587062805289101</c:v>
                </c:pt>
                <c:pt idx="2114">
                  <c:v>-0.19004982922430999</c:v>
                </c:pt>
                <c:pt idx="2115">
                  <c:v>-0.194106979882854</c:v>
                </c:pt>
                <c:pt idx="2116">
                  <c:v>-0.19804239536978999</c:v>
                </c:pt>
                <c:pt idx="2117">
                  <c:v>-0.20186179490615699</c:v>
                </c:pt>
                <c:pt idx="2118">
                  <c:v>-0.20557216105987799</c:v>
                </c:pt>
                <c:pt idx="2119">
                  <c:v>-0.20917329870404999</c:v>
                </c:pt>
                <c:pt idx="2120">
                  <c:v>-0.21265567285679099</c:v>
                </c:pt>
                <c:pt idx="2121">
                  <c:v>-0.216007149019845</c:v>
                </c:pt>
                <c:pt idx="2122">
                  <c:v>-0.21922003815305599</c:v>
                </c:pt>
                <c:pt idx="2123">
                  <c:v>-0.22229126557815199</c:v>
                </c:pt>
                <c:pt idx="2124">
                  <c:v>-0.22521819924299999</c:v>
                </c:pt>
                <c:pt idx="2125">
                  <c:v>-0.227996213857906</c:v>
                </c:pt>
                <c:pt idx="2126">
                  <c:v>-0.23061998675617401</c:v>
                </c:pt>
                <c:pt idx="2127">
                  <c:v>-0.23308591980822699</c:v>
                </c:pt>
                <c:pt idx="2128">
                  <c:v>-0.23539230808757999</c:v>
                </c:pt>
                <c:pt idx="2129">
                  <c:v>-0.23753708009225999</c:v>
                </c:pt>
                <c:pt idx="2130">
                  <c:v>-0.239517310804964</c:v>
                </c:pt>
                <c:pt idx="2131">
                  <c:v>-0.241333736438713</c:v>
                </c:pt>
                <c:pt idx="2132">
                  <c:v>-0.242994980890472</c:v>
                </c:pt>
                <c:pt idx="2133">
                  <c:v>-0.24451198458974899</c:v>
                </c:pt>
                <c:pt idx="2134">
                  <c:v>-0.24588459436420501</c:v>
                </c:pt>
                <c:pt idx="2135">
                  <c:v>-0.247096583271364</c:v>
                </c:pt>
                <c:pt idx="2136">
                  <c:v>-0.24812866635450401</c:v>
                </c:pt>
                <c:pt idx="2137">
                  <c:v>-0.24897576593398099</c:v>
                </c:pt>
                <c:pt idx="2138">
                  <c:v>-0.249647793883533</c:v>
                </c:pt>
                <c:pt idx="2139">
                  <c:v>-0.25015420215369499</c:v>
                </c:pt>
                <c:pt idx="2140">
                  <c:v>-0.25049238682979702</c:v>
                </c:pt>
                <c:pt idx="2141">
                  <c:v>-0.25065171376720602</c:v>
                </c:pt>
                <c:pt idx="2142">
                  <c:v>-0.25062387669328401</c:v>
                </c:pt>
                <c:pt idx="2143">
                  <c:v>-0.25040664326918899</c:v>
                </c:pt>
                <c:pt idx="2144">
                  <c:v>-0.25000100962991301</c:v>
                </c:pt>
                <c:pt idx="2145">
                  <c:v>-0.24940848062126</c:v>
                </c:pt>
                <c:pt idx="2146">
                  <c:v>-0.248630165355121</c:v>
                </c:pt>
                <c:pt idx="2147">
                  <c:v>-0.24766597295544501</c:v>
                </c:pt>
                <c:pt idx="2148">
                  <c:v>-0.24651479824773001</c:v>
                </c:pt>
                <c:pt idx="2149">
                  <c:v>-0.24517673645583299</c:v>
                </c:pt>
                <c:pt idx="2150">
                  <c:v>-0.24365473692431699</c:v>
                </c:pt>
                <c:pt idx="2151">
                  <c:v>-0.24195336664099501</c:v>
                </c:pt>
                <c:pt idx="2152">
                  <c:v>-0.24007648278120799</c:v>
                </c:pt>
                <c:pt idx="2153">
                  <c:v>-0.23802600366759499</c:v>
                </c:pt>
                <c:pt idx="2154">
                  <c:v>-0.23580149597551001</c:v>
                </c:pt>
                <c:pt idx="2155">
                  <c:v>-0.23340072540284801</c:v>
                </c:pt>
                <c:pt idx="2156">
                  <c:v>-0.23082260180075001</c:v>
                </c:pt>
                <c:pt idx="2157">
                  <c:v>-0.22807088670887801</c:v>
                </c:pt>
                <c:pt idx="2158">
                  <c:v>-0.22515406173292199</c:v>
                </c:pt>
                <c:pt idx="2159">
                  <c:v>-0.22208088486263</c:v>
                </c:pt>
                <c:pt idx="2160">
                  <c:v>-0.21885644391862399</c:v>
                </c:pt>
                <c:pt idx="2161">
                  <c:v>-0.21548124416019701</c:v>
                </c:pt>
                <c:pt idx="2162">
                  <c:v>-0.211951386729926</c:v>
                </c:pt>
                <c:pt idx="2163">
                  <c:v>-0.208259750475286</c:v>
                </c:pt>
                <c:pt idx="2164">
                  <c:v>-0.204401038596384</c:v>
                </c:pt>
                <c:pt idx="2165">
                  <c:v>-0.200377962900193</c:v>
                </c:pt>
                <c:pt idx="2166">
                  <c:v>-0.19620071501606101</c:v>
                </c:pt>
                <c:pt idx="2167">
                  <c:v>-0.191879346696328</c:v>
                </c:pt>
                <c:pt idx="2168">
                  <c:v>-0.18741959430746499</c:v>
                </c:pt>
                <c:pt idx="2169">
                  <c:v>-0.18282827155957601</c:v>
                </c:pt>
                <c:pt idx="2170">
                  <c:v>-0.17811985389622001</c:v>
                </c:pt>
                <c:pt idx="2171">
                  <c:v>-0.17331357287815799</c:v>
                </c:pt>
                <c:pt idx="2172">
                  <c:v>-0.168423398518003</c:v>
                </c:pt>
                <c:pt idx="2173">
                  <c:v>-0.16345147226844201</c:v>
                </c:pt>
                <c:pt idx="2174">
                  <c:v>-0.15838993262943499</c:v>
                </c:pt>
                <c:pt idx="2175">
                  <c:v>-0.153228234303799</c:v>
                </c:pt>
                <c:pt idx="2176">
                  <c:v>-0.14796140157957399</c:v>
                </c:pt>
                <c:pt idx="2177">
                  <c:v>-0.142594539729999</c:v>
                </c:pt>
                <c:pt idx="2178">
                  <c:v>-0.137139732363003</c:v>
                </c:pt>
                <c:pt idx="2179">
                  <c:v>-0.13160797024390899</c:v>
                </c:pt>
                <c:pt idx="2180">
                  <c:v>-0.12600514137954</c:v>
                </c:pt>
                <c:pt idx="2181">
                  <c:v>-0.120335230011725</c:v>
                </c:pt>
                <c:pt idx="2182">
                  <c:v>-0.114603097815108</c:v>
                </c:pt>
                <c:pt idx="2183">
                  <c:v>-0.108811546151733</c:v>
                </c:pt>
                <c:pt idx="2184">
                  <c:v>-0.102959374859107</c:v>
                </c:pt>
                <c:pt idx="2185">
                  <c:v>-9.7046849363982002E-2</c:v>
                </c:pt>
                <c:pt idx="2186">
                  <c:v>-9.1081579951758002E-2</c:v>
                </c:pt>
                <c:pt idx="2187">
                  <c:v>-8.5075348049118302E-2</c:v>
                </c:pt>
                <c:pt idx="2188">
                  <c:v>-7.9036750419192101E-2</c:v>
                </c:pt>
                <c:pt idx="2189">
                  <c:v>-7.2971310147282004E-2</c:v>
                </c:pt>
                <c:pt idx="2190">
                  <c:v>-6.6887721011086906E-2</c:v>
                </c:pt>
                <c:pt idx="2191">
                  <c:v>-6.0798652196344102E-2</c:v>
                </c:pt>
                <c:pt idx="2192">
                  <c:v>-5.4714551165062901E-2</c:v>
                </c:pt>
                <c:pt idx="2193">
                  <c:v>-4.8641039098610103E-2</c:v>
                </c:pt>
                <c:pt idx="2194">
                  <c:v>-4.2583843711020801E-2</c:v>
                </c:pt>
                <c:pt idx="2195">
                  <c:v>-3.6551837370053103E-2</c:v>
                </c:pt>
                <c:pt idx="2196">
                  <c:v>-3.0552022967533201E-2</c:v>
                </c:pt>
                <c:pt idx="2197">
                  <c:v>-2.4584053803912799E-2</c:v>
                </c:pt>
                <c:pt idx="2198">
                  <c:v>-1.8643154341977101E-2</c:v>
                </c:pt>
                <c:pt idx="2199">
                  <c:v>-1.2728075896163499E-2</c:v>
                </c:pt>
                <c:pt idx="2200">
                  <c:v>-6.8445653665799404E-3</c:v>
                </c:pt>
                <c:pt idx="2201">
                  <c:v>-1.0018779233592499E-3</c:v>
                </c:pt>
                <c:pt idx="2202">
                  <c:v>4.7923838655063999E-3</c:v>
                </c:pt>
                <c:pt idx="2203">
                  <c:v>1.0534380237093599E-2</c:v>
                </c:pt>
                <c:pt idx="2204">
                  <c:v>1.6222546933274198E-2</c:v>
                </c:pt>
                <c:pt idx="2205">
                  <c:v>2.1854361095037401E-2</c:v>
                </c:pt>
                <c:pt idx="2206">
                  <c:v>2.7424276751849601E-2</c:v>
                </c:pt>
                <c:pt idx="2207">
                  <c:v>3.2925245493041502E-2</c:v>
                </c:pt>
                <c:pt idx="2208">
                  <c:v>3.8352587123467501E-2</c:v>
                </c:pt>
                <c:pt idx="2209">
                  <c:v>4.3705542788597902E-2</c:v>
                </c:pt>
                <c:pt idx="2210">
                  <c:v>4.89839548030645E-2</c:v>
                </c:pt>
                <c:pt idx="2211">
                  <c:v>5.4183372064342802E-2</c:v>
                </c:pt>
                <c:pt idx="2212">
                  <c:v>5.9294102791062502E-2</c:v>
                </c:pt>
                <c:pt idx="2213">
                  <c:v>6.4305503272565998E-2</c:v>
                </c:pt>
                <c:pt idx="2214">
                  <c:v>6.9210966200866003E-2</c:v>
                </c:pt>
                <c:pt idx="2215">
                  <c:v>7.4008035943787506E-2</c:v>
                </c:pt>
                <c:pt idx="2216">
                  <c:v>7.8693438887677006E-2</c:v>
                </c:pt>
                <c:pt idx="2217">
                  <c:v>8.3259313761492801E-2</c:v>
                </c:pt>
                <c:pt idx="2218">
                  <c:v>8.7696215836540206E-2</c:v>
                </c:pt>
                <c:pt idx="2219">
                  <c:v>9.1999754646732698E-2</c:v>
                </c:pt>
                <c:pt idx="2220">
                  <c:v>9.6172133044970298E-2</c:v>
                </c:pt>
                <c:pt idx="2221">
                  <c:v>0.10021650268394799</c:v>
                </c:pt>
                <c:pt idx="2222">
                  <c:v>0.104132215100484</c:v>
                </c:pt>
                <c:pt idx="2223">
                  <c:v>0.107917076826272</c:v>
                </c:pt>
                <c:pt idx="2224">
                  <c:v>0.11157144044233901</c:v>
                </c:pt>
                <c:pt idx="2225">
                  <c:v>0.11509632744783201</c:v>
                </c:pt>
                <c:pt idx="2226">
                  <c:v>0.118488045640294</c:v>
                </c:pt>
                <c:pt idx="2227">
                  <c:v>0.121737876753787</c:v>
                </c:pt>
                <c:pt idx="2228">
                  <c:v>0.124837572216581</c:v>
                </c:pt>
                <c:pt idx="2229">
                  <c:v>0.12778329688433601</c:v>
                </c:pt>
                <c:pt idx="2230">
                  <c:v>0.130574700266123</c:v>
                </c:pt>
                <c:pt idx="2231">
                  <c:v>0.133213092032238</c:v>
                </c:pt>
                <c:pt idx="2232">
                  <c:v>0.13570081184959501</c:v>
                </c:pt>
                <c:pt idx="2233">
                  <c:v>0.138039234998732</c:v>
                </c:pt>
                <c:pt idx="2234">
                  <c:v>0.140226003385265</c:v>
                </c:pt>
                <c:pt idx="2235">
                  <c:v>0.14225641159017099</c:v>
                </c:pt>
                <c:pt idx="2236">
                  <c:v>0.144128468983898</c:v>
                </c:pt>
                <c:pt idx="2237">
                  <c:v>0.14584392520352299</c:v>
                </c:pt>
                <c:pt idx="2238">
                  <c:v>0.14740286015498699</c:v>
                </c:pt>
                <c:pt idx="2239">
                  <c:v>0.14880037771590801</c:v>
                </c:pt>
                <c:pt idx="2240">
                  <c:v>0.150031698775484</c:v>
                </c:pt>
                <c:pt idx="2241">
                  <c:v>0.151098676883932</c:v>
                </c:pt>
                <c:pt idx="2242">
                  <c:v>0.15200791079440901</c:v>
                </c:pt>
                <c:pt idx="2243">
                  <c:v>0.15276328571468101</c:v>
                </c:pt>
                <c:pt idx="2244">
                  <c:v>0.15336355501893401</c:v>
                </c:pt>
                <c:pt idx="2245">
                  <c:v>0.15380696997215201</c:v>
                </c:pt>
                <c:pt idx="2246">
                  <c:v>0.15409487124749999</c:v>
                </c:pt>
                <c:pt idx="2247">
                  <c:v>0.15423004983587801</c:v>
                </c:pt>
                <c:pt idx="2248">
                  <c:v>0.15421462629216601</c:v>
                </c:pt>
                <c:pt idx="2249">
                  <c:v>0.154051128921325</c:v>
                </c:pt>
                <c:pt idx="2250">
                  <c:v>0.15374372735724301</c:v>
                </c:pt>
                <c:pt idx="2251">
                  <c:v>0.15329682346578799</c:v>
                </c:pt>
                <c:pt idx="2252">
                  <c:v>0.152713715124279</c:v>
                </c:pt>
                <c:pt idx="2253">
                  <c:v>0.15199738115826</c:v>
                </c:pt>
                <c:pt idx="2254">
                  <c:v>0.151150338596373</c:v>
                </c:pt>
                <c:pt idx="2255">
                  <c:v>0.15017181288371301</c:v>
                </c:pt>
                <c:pt idx="2256">
                  <c:v>0.14905671166772799</c:v>
                </c:pt>
                <c:pt idx="2257">
                  <c:v>0.14780007010101701</c:v>
                </c:pt>
                <c:pt idx="2258">
                  <c:v>0.14640245411599201</c:v>
                </c:pt>
                <c:pt idx="2259">
                  <c:v>0.144869696405652</c:v>
                </c:pt>
                <c:pt idx="2260">
                  <c:v>0.14320827413783299</c:v>
                </c:pt>
                <c:pt idx="2261">
                  <c:v>0.14142281682580199</c:v>
                </c:pt>
                <c:pt idx="2262">
                  <c:v>0.139517119020928</c:v>
                </c:pt>
                <c:pt idx="2263">
                  <c:v>0.13749451022051901</c:v>
                </c:pt>
                <c:pt idx="2264">
                  <c:v>0.13535651807031401</c:v>
                </c:pt>
                <c:pt idx="2265">
                  <c:v>0.133103479027913</c:v>
                </c:pt>
                <c:pt idx="2266">
                  <c:v>0.13073761510280599</c:v>
                </c:pt>
                <c:pt idx="2267">
                  <c:v>0.12826389034986099</c:v>
                </c:pt>
                <c:pt idx="2268">
                  <c:v>0.12568679303427999</c:v>
                </c:pt>
                <c:pt idx="2269">
                  <c:v>0.12300786695524001</c:v>
                </c:pt>
                <c:pt idx="2270">
                  <c:v>0.12022783468621601</c:v>
                </c:pt>
                <c:pt idx="2271">
                  <c:v>0.117349686251675</c:v>
                </c:pt>
                <c:pt idx="2272">
                  <c:v>0.114377349609135</c:v>
                </c:pt>
                <c:pt idx="2273">
                  <c:v>0.111311412979897</c:v>
                </c:pt>
                <c:pt idx="2274">
                  <c:v>0.108148187229438</c:v>
                </c:pt>
                <c:pt idx="2275">
                  <c:v>0.104884251566981</c:v>
                </c:pt>
                <c:pt idx="2276">
                  <c:v>0.101521566744877</c:v>
                </c:pt>
                <c:pt idx="2277">
                  <c:v>9.8067526718942394E-2</c:v>
                </c:pt>
                <c:pt idx="2278">
                  <c:v>9.4530057673840096E-2</c:v>
                </c:pt>
                <c:pt idx="2279">
                  <c:v>9.0912996674840305E-2</c:v>
                </c:pt>
                <c:pt idx="2280">
                  <c:v>8.7216382832954006E-2</c:v>
                </c:pt>
                <c:pt idx="2281">
                  <c:v>8.34406448241264E-2</c:v>
                </c:pt>
                <c:pt idx="2282">
                  <c:v>7.9589459244118907E-2</c:v>
                </c:pt>
                <c:pt idx="2283">
                  <c:v>7.5668269178191902E-2</c:v>
                </c:pt>
                <c:pt idx="2284">
                  <c:v>7.1681598437863606E-2</c:v>
                </c:pt>
                <c:pt idx="2285">
                  <c:v>6.7633469547302094E-2</c:v>
                </c:pt>
                <c:pt idx="2286">
                  <c:v>6.3529562859165403E-2</c:v>
                </c:pt>
                <c:pt idx="2287">
                  <c:v>5.9376227832022399E-2</c:v>
                </c:pt>
                <c:pt idx="2288">
                  <c:v>5.51764859965439E-2</c:v>
                </c:pt>
                <c:pt idx="2289">
                  <c:v>5.09289351302065E-2</c:v>
                </c:pt>
                <c:pt idx="2290">
                  <c:v>4.66320511563761E-2</c:v>
                </c:pt>
                <c:pt idx="2291">
                  <c:v>4.2288448506317203E-2</c:v>
                </c:pt>
                <c:pt idx="2292">
                  <c:v>3.7903768066914097E-2</c:v>
                </c:pt>
                <c:pt idx="2293">
                  <c:v>3.3482800399606202E-2</c:v>
                </c:pt>
                <c:pt idx="2294">
                  <c:v>2.90287377380729E-2</c:v>
                </c:pt>
                <c:pt idx="2295">
                  <c:v>2.4545764255454201E-2</c:v>
                </c:pt>
                <c:pt idx="2296">
                  <c:v>2.0040417818062099E-2</c:v>
                </c:pt>
                <c:pt idx="2297">
                  <c:v>1.55199901594447E-2</c:v>
                </c:pt>
                <c:pt idx="2298">
                  <c:v>1.09906348383538E-2</c:v>
                </c:pt>
                <c:pt idx="2299">
                  <c:v>6.4569976257276597E-3</c:v>
                </c:pt>
                <c:pt idx="2300">
                  <c:v>1.9222402980691401E-3</c:v>
                </c:pt>
                <c:pt idx="2301">
                  <c:v>-2.61224825435635E-3</c:v>
                </c:pt>
                <c:pt idx="2302">
                  <c:v>-7.1464178192838399E-3</c:v>
                </c:pt>
                <c:pt idx="2303">
                  <c:v>-1.16800825897903E-2</c:v>
                </c:pt>
                <c:pt idx="2304">
                  <c:v>-1.6211494655704199E-2</c:v>
                </c:pt>
                <c:pt idx="2305">
                  <c:v>-2.0736504541591701E-2</c:v>
                </c:pt>
                <c:pt idx="2306">
                  <c:v>-2.52483093277125E-2</c:v>
                </c:pt>
                <c:pt idx="2307">
                  <c:v>-2.9739042176078801E-2</c:v>
                </c:pt>
                <c:pt idx="2308">
                  <c:v>-3.4203860484025801E-2</c:v>
                </c:pt>
                <c:pt idx="2309">
                  <c:v>-3.8644181608648201E-2</c:v>
                </c:pt>
                <c:pt idx="2310">
                  <c:v>-4.3065099848073198E-2</c:v>
                </c:pt>
                <c:pt idx="2311">
                  <c:v>-4.7467994982418799E-2</c:v>
                </c:pt>
                <c:pt idx="2312">
                  <c:v>-5.1846118844812702E-2</c:v>
                </c:pt>
                <c:pt idx="2313">
                  <c:v>-5.6188443091324598E-2</c:v>
                </c:pt>
                <c:pt idx="2314">
                  <c:v>-6.04872080695288E-2</c:v>
                </c:pt>
                <c:pt idx="2315">
                  <c:v>-6.4740393649858105E-2</c:v>
                </c:pt>
                <c:pt idx="2316">
                  <c:v>-6.8947332082540405E-2</c:v>
                </c:pt>
                <c:pt idx="2317">
                  <c:v>-7.3104284413599396E-2</c:v>
                </c:pt>
                <c:pt idx="2318">
                  <c:v>-7.7205746703483596E-2</c:v>
                </c:pt>
                <c:pt idx="2319">
                  <c:v>-8.1248985299539403E-2</c:v>
                </c:pt>
                <c:pt idx="2320">
                  <c:v>-8.5235200284564203E-2</c:v>
                </c:pt>
                <c:pt idx="2321">
                  <c:v>-8.9165507134010294E-2</c:v>
                </c:pt>
                <c:pt idx="2322">
                  <c:v>-9.3036557848127199E-2</c:v>
                </c:pt>
                <c:pt idx="2323">
                  <c:v>-9.6840676313692295E-2</c:v>
                </c:pt>
                <c:pt idx="2324">
                  <c:v>-0.10056981029827999</c:v>
                </c:pt>
                <c:pt idx="2325">
                  <c:v>-0.104218787843661</c:v>
                </c:pt>
                <c:pt idx="2326">
                  <c:v>-0.10778531589264601</c:v>
                </c:pt>
                <c:pt idx="2327">
                  <c:v>-0.111268215163665</c:v>
                </c:pt>
                <c:pt idx="2328">
                  <c:v>-0.114666452709413</c:v>
                </c:pt>
                <c:pt idx="2329">
                  <c:v>-0.117979367805569</c:v>
                </c:pt>
                <c:pt idx="2330">
                  <c:v>-0.1212067369361</c:v>
                </c:pt>
                <c:pt idx="2331">
                  <c:v>-0.124348127644396</c:v>
                </c:pt>
                <c:pt idx="2332">
                  <c:v>-0.12740236903320101</c:v>
                </c:pt>
                <c:pt idx="2333">
                  <c:v>-0.13036765078040399</c:v>
                </c:pt>
                <c:pt idx="2334">
                  <c:v>-0.13324159683964201</c:v>
                </c:pt>
                <c:pt idx="2335">
                  <c:v>-0.13602083125893999</c:v>
                </c:pt>
                <c:pt idx="2336">
                  <c:v>-0.13870104876665801</c:v>
                </c:pt>
                <c:pt idx="2337">
                  <c:v>-0.14127871592844601</c:v>
                </c:pt>
                <c:pt idx="2338">
                  <c:v>-0.14375330860412899</c:v>
                </c:pt>
                <c:pt idx="2339">
                  <c:v>-0.14612731603909099</c:v>
                </c:pt>
                <c:pt idx="2340">
                  <c:v>-0.14840328207348299</c:v>
                </c:pt>
                <c:pt idx="2341">
                  <c:v>-0.150580863254729</c:v>
                </c:pt>
                <c:pt idx="2342">
                  <c:v>-0.15265727553535199</c:v>
                </c:pt>
                <c:pt idx="2343">
                  <c:v>-0.154630378674528</c:v>
                </c:pt>
                <c:pt idx="2344">
                  <c:v>-0.15650036094185901</c:v>
                </c:pt>
                <c:pt idx="2345">
                  <c:v>-0.15826805336910399</c:v>
                </c:pt>
                <c:pt idx="2346">
                  <c:v>-0.15993254668066401</c:v>
                </c:pt>
                <c:pt idx="2347">
                  <c:v>-0.16149152599651601</c:v>
                </c:pt>
                <c:pt idx="2348">
                  <c:v>-0.16294372760121101</c:v>
                </c:pt>
                <c:pt idx="2349">
                  <c:v>-0.16429004803303701</c:v>
                </c:pt>
                <c:pt idx="2350">
                  <c:v>-0.16553197902216199</c:v>
                </c:pt>
                <c:pt idx="2351">
                  <c:v>-0.16666971991588</c:v>
                </c:pt>
                <c:pt idx="2352">
                  <c:v>-0.16770230810894299</c:v>
                </c:pt>
                <c:pt idx="2353">
                  <c:v>-0.16862891998163601</c:v>
                </c:pt>
                <c:pt idx="2354">
                  <c:v>-0.16944908936634501</c:v>
                </c:pt>
                <c:pt idx="2355">
                  <c:v>-0.17016169312795601</c:v>
                </c:pt>
                <c:pt idx="2356">
                  <c:v>-0.170764583739101</c:v>
                </c:pt>
                <c:pt idx="2357">
                  <c:v>-0.171255743415826</c:v>
                </c:pt>
                <c:pt idx="2358">
                  <c:v>-0.17163460210777401</c:v>
                </c:pt>
                <c:pt idx="2359">
                  <c:v>-0.171902051943433</c:v>
                </c:pt>
                <c:pt idx="2360">
                  <c:v>-0.17205952366703101</c:v>
                </c:pt>
                <c:pt idx="2361">
                  <c:v>-0.17210830580507699</c:v>
                </c:pt>
                <c:pt idx="2362">
                  <c:v>-0.17204930522623799</c:v>
                </c:pt>
                <c:pt idx="2363">
                  <c:v>-0.17188276997285201</c:v>
                </c:pt>
                <c:pt idx="2364">
                  <c:v>-0.171608179801398</c:v>
                </c:pt>
                <c:pt idx="2365">
                  <c:v>-0.17122494320126999</c:v>
                </c:pt>
                <c:pt idx="2366">
                  <c:v>-0.17073347167359501</c:v>
                </c:pt>
                <c:pt idx="2367">
                  <c:v>-0.17013525272746099</c:v>
                </c:pt>
                <c:pt idx="2368">
                  <c:v>-0.16943155840162699</c:v>
                </c:pt>
                <c:pt idx="2369">
                  <c:v>-0.168622219010162</c:v>
                </c:pt>
                <c:pt idx="2370">
                  <c:v>-0.16770590609072999</c:v>
                </c:pt>
                <c:pt idx="2371">
                  <c:v>-0.166681628426572</c:v>
                </c:pt>
                <c:pt idx="2372">
                  <c:v>-0.16554988989498801</c:v>
                </c:pt>
                <c:pt idx="2373">
                  <c:v>-0.16431249296216199</c:v>
                </c:pt>
                <c:pt idx="2374">
                  <c:v>-0.16297129908136099</c:v>
                </c:pt>
                <c:pt idx="2375">
                  <c:v>-0.161527060450741</c:v>
                </c:pt>
                <c:pt idx="2376">
                  <c:v>-0.15997932780456001</c:v>
                </c:pt>
                <c:pt idx="2377">
                  <c:v>-0.15832746846089299</c:v>
                </c:pt>
                <c:pt idx="2378">
                  <c:v>-0.15657174814004399</c:v>
                </c:pt>
                <c:pt idx="2379">
                  <c:v>-0.15471338813378499</c:v>
                </c:pt>
                <c:pt idx="2380">
                  <c:v>-0.15275378186670399</c:v>
                </c:pt>
                <c:pt idx="2381">
                  <c:v>-0.15069399211586601</c:v>
                </c:pt>
                <c:pt idx="2382">
                  <c:v>-0.14853497852750999</c:v>
                </c:pt>
                <c:pt idx="2383">
                  <c:v>-0.14627788537000699</c:v>
                </c:pt>
                <c:pt idx="2384">
                  <c:v>-0.14392389661730601</c:v>
                </c:pt>
                <c:pt idx="2385">
                  <c:v>-0.141474115493434</c:v>
                </c:pt>
                <c:pt idx="2386">
                  <c:v>-0.138929864119642</c:v>
                </c:pt>
                <c:pt idx="2387">
                  <c:v>-0.13629293525903799</c:v>
                </c:pt>
                <c:pt idx="2388">
                  <c:v>-0.13356531658037599</c:v>
                </c:pt>
                <c:pt idx="2389">
                  <c:v>-0.13074878432515799</c:v>
                </c:pt>
                <c:pt idx="2390">
                  <c:v>-0.12784493753248</c:v>
                </c:pt>
                <c:pt idx="2391">
                  <c:v>-0.12485546523504799</c:v>
                </c:pt>
                <c:pt idx="2392">
                  <c:v>-0.12178213449151699</c:v>
                </c:pt>
                <c:pt idx="2393">
                  <c:v>-0.11862660022412</c:v>
                </c:pt>
                <c:pt idx="2394">
                  <c:v>-0.11539047234817899</c:v>
                </c:pt>
                <c:pt idx="2395">
                  <c:v>-0.112075580895098</c:v>
                </c:pt>
                <c:pt idx="2396">
                  <c:v>-0.108684019658374</c:v>
                </c:pt>
                <c:pt idx="2397">
                  <c:v>-0.105217917741436</c:v>
                </c:pt>
                <c:pt idx="2398">
                  <c:v>-0.10167926788307199</c:v>
                </c:pt>
                <c:pt idx="2399">
                  <c:v>-9.8069975738228704E-2</c:v>
                </c:pt>
                <c:pt idx="2400">
                  <c:v>-9.4391990524432701E-2</c:v>
                </c:pt>
                <c:pt idx="2401">
                  <c:v>-9.0647371129250504E-2</c:v>
                </c:pt>
                <c:pt idx="2402">
                  <c:v>-8.68382688277958E-2</c:v>
                </c:pt>
                <c:pt idx="2403">
                  <c:v>-8.2966878575299094E-2</c:v>
                </c:pt>
                <c:pt idx="2404">
                  <c:v>-7.9035442458679897E-2</c:v>
                </c:pt>
                <c:pt idx="2405">
                  <c:v>-7.5046311587915596E-2</c:v>
                </c:pt>
                <c:pt idx="2406">
                  <c:v>-7.1001925740420205E-2</c:v>
                </c:pt>
                <c:pt idx="2407">
                  <c:v>-6.6904656772091606E-2</c:v>
                </c:pt>
                <c:pt idx="2408">
                  <c:v>-6.2756736479068806E-2</c:v>
                </c:pt>
                <c:pt idx="2409">
                  <c:v>-5.8560425532798902E-2</c:v>
                </c:pt>
                <c:pt idx="2410">
                  <c:v>-5.4318174818495199E-2</c:v>
                </c:pt>
                <c:pt idx="2411">
                  <c:v>-5.0032513713740297E-2</c:v>
                </c:pt>
                <c:pt idx="2412">
                  <c:v>-4.5705883025288802E-2</c:v>
                </c:pt>
                <c:pt idx="2413">
                  <c:v>-4.1340748146640398E-2</c:v>
                </c:pt>
                <c:pt idx="2414">
                  <c:v>-3.6939825121804597E-2</c:v>
                </c:pt>
                <c:pt idx="2415">
                  <c:v>-3.2506043283575099E-2</c:v>
                </c:pt>
                <c:pt idx="2416">
                  <c:v>-2.8042322189197801E-2</c:v>
                </c:pt>
                <c:pt idx="2417">
                  <c:v>-2.3551501435243399E-2</c:v>
                </c:pt>
                <c:pt idx="2418">
                  <c:v>-1.9036402942835699E-2</c:v>
                </c:pt>
                <c:pt idx="2419">
                  <c:v>-1.44998136145241E-2</c:v>
                </c:pt>
                <c:pt idx="2420">
                  <c:v>-9.9444699893645409E-3</c:v>
                </c:pt>
                <c:pt idx="2421">
                  <c:v>-5.3731752555511297E-3</c:v>
                </c:pt>
                <c:pt idx="2422">
                  <c:v>-7.8885376018230605E-4</c:v>
                </c:pt>
                <c:pt idx="2423">
                  <c:v>3.80555659059735E-3</c:v>
                </c:pt>
                <c:pt idx="2424">
                  <c:v>8.4070491061463606E-3</c:v>
                </c:pt>
                <c:pt idx="2425">
                  <c:v>1.30122978808311E-2</c:v>
                </c:pt>
                <c:pt idx="2426">
                  <c:v>1.7617816178113099E-2</c:v>
                </c:pt>
                <c:pt idx="2427">
                  <c:v>2.22206876138628E-2</c:v>
                </c:pt>
                <c:pt idx="2428">
                  <c:v>2.6818895112405899E-2</c:v>
                </c:pt>
                <c:pt idx="2429">
                  <c:v>3.1410545252269599E-2</c:v>
                </c:pt>
                <c:pt idx="2430">
                  <c:v>3.5992865775265601E-2</c:v>
                </c:pt>
                <c:pt idx="2431">
                  <c:v>4.0562193939120202E-2</c:v>
                </c:pt>
                <c:pt idx="2432">
                  <c:v>4.5114672844180199E-2</c:v>
                </c:pt>
                <c:pt idx="2433">
                  <c:v>4.96465487938876E-2</c:v>
                </c:pt>
                <c:pt idx="2434">
                  <c:v>5.4154011938297802E-2</c:v>
                </c:pt>
                <c:pt idx="2435">
                  <c:v>5.8633265127665403E-2</c:v>
                </c:pt>
                <c:pt idx="2436">
                  <c:v>6.3080742483374197E-2</c:v>
                </c:pt>
                <c:pt idx="2437">
                  <c:v>6.7492923942011895E-2</c:v>
                </c:pt>
                <c:pt idx="2438">
                  <c:v>7.1866131209640305E-2</c:v>
                </c:pt>
                <c:pt idx="2439">
                  <c:v>7.6197050494607094E-2</c:v>
                </c:pt>
                <c:pt idx="2440">
                  <c:v>8.0483454203847907E-2</c:v>
                </c:pt>
                <c:pt idx="2441">
                  <c:v>8.4723946467330294E-2</c:v>
                </c:pt>
                <c:pt idx="2442">
                  <c:v>8.89169353274257E-2</c:v>
                </c:pt>
                <c:pt idx="2443">
                  <c:v>9.3060160743406894E-2</c:v>
                </c:pt>
                <c:pt idx="2444">
                  <c:v>9.7151093115621895E-2</c:v>
                </c:pt>
                <c:pt idx="2445">
                  <c:v>0.10118728258710601</c:v>
                </c:pt>
                <c:pt idx="2446">
                  <c:v>0.105166341912681</c:v>
                </c:pt>
                <c:pt idx="2447">
                  <c:v>0.10908609916572699</c:v>
                </c:pt>
                <c:pt idx="2448">
                  <c:v>0.11294482134265101</c:v>
                </c:pt>
                <c:pt idx="2449">
                  <c:v>0.116740779166189</c:v>
                </c:pt>
                <c:pt idx="2450">
                  <c:v>0.12047147547247</c:v>
                </c:pt>
                <c:pt idx="2451">
                  <c:v>0.124133742955593</c:v>
                </c:pt>
                <c:pt idx="2452">
                  <c:v>0.12772469958369601</c:v>
                </c:pt>
                <c:pt idx="2453">
                  <c:v>0.13124215019807001</c:v>
                </c:pt>
                <c:pt idx="2454">
                  <c:v>0.13468393894109601</c:v>
                </c:pt>
                <c:pt idx="2455">
                  <c:v>0.13804731656158201</c:v>
                </c:pt>
                <c:pt idx="2456">
                  <c:v>0.141329062589375</c:v>
                </c:pt>
                <c:pt idx="2457">
                  <c:v>0.14452587725778099</c:v>
                </c:pt>
                <c:pt idx="2458">
                  <c:v>0.147634691890909</c:v>
                </c:pt>
                <c:pt idx="2459">
                  <c:v>0.150653130833445</c:v>
                </c:pt>
                <c:pt idx="2460">
                  <c:v>0.15357964760840301</c:v>
                </c:pt>
                <c:pt idx="2461">
                  <c:v>0.156412559367617</c:v>
                </c:pt>
                <c:pt idx="2462">
                  <c:v>0.15914889283750699</c:v>
                </c:pt>
                <c:pt idx="2463">
                  <c:v>0.16178495809979099</c:v>
                </c:pt>
                <c:pt idx="2464">
                  <c:v>0.164318231190828</c:v>
                </c:pt>
                <c:pt idx="2465">
                  <c:v>0.166747751562145</c:v>
                </c:pt>
                <c:pt idx="2466">
                  <c:v>0.169072327975689</c:v>
                </c:pt>
                <c:pt idx="2467">
                  <c:v>0.17128946884273</c:v>
                </c:pt>
                <c:pt idx="2468">
                  <c:v>0.17339684383503501</c:v>
                </c:pt>
                <c:pt idx="2469">
                  <c:v>0.175393798234106</c:v>
                </c:pt>
                <c:pt idx="2470">
                  <c:v>0.17728035688570301</c:v>
                </c:pt>
                <c:pt idx="2471">
                  <c:v>0.17905559411269001</c:v>
                </c:pt>
                <c:pt idx="2472">
                  <c:v>0.180718364845913</c:v>
                </c:pt>
                <c:pt idx="2473">
                  <c:v>0.182268992098371</c:v>
                </c:pt>
                <c:pt idx="2474">
                  <c:v>0.183708405859145</c:v>
                </c:pt>
                <c:pt idx="2475">
                  <c:v>0.185035542388505</c:v>
                </c:pt>
                <c:pt idx="2476">
                  <c:v>0.18624726534511701</c:v>
                </c:pt>
                <c:pt idx="2477">
                  <c:v>0.18734120784507799</c:v>
                </c:pt>
                <c:pt idx="2478">
                  <c:v>0.18831695118594799</c:v>
                </c:pt>
                <c:pt idx="2479">
                  <c:v>0.18917338044013601</c:v>
                </c:pt>
                <c:pt idx="2480">
                  <c:v>0.18990620711704601</c:v>
                </c:pt>
                <c:pt idx="2481">
                  <c:v>0.19050960258535601</c:v>
                </c:pt>
                <c:pt idx="2482">
                  <c:v>0.190980051940257</c:v>
                </c:pt>
                <c:pt idx="2483">
                  <c:v>0.191317935482056</c:v>
                </c:pt>
                <c:pt idx="2484">
                  <c:v>0.19152592871615701</c:v>
                </c:pt>
                <c:pt idx="2485">
                  <c:v>0.19160660214682301</c:v>
                </c:pt>
                <c:pt idx="2486">
                  <c:v>0.19156101855806501</c:v>
                </c:pt>
                <c:pt idx="2487">
                  <c:v>0.19138868753708399</c:v>
                </c:pt>
                <c:pt idx="2488">
                  <c:v>0.19108895743658399</c:v>
                </c:pt>
                <c:pt idx="2489">
                  <c:v>0.19066273312383999</c:v>
                </c:pt>
                <c:pt idx="2490">
                  <c:v>0.19011207876428399</c:v>
                </c:pt>
                <c:pt idx="2491">
                  <c:v>0.18943739552696101</c:v>
                </c:pt>
                <c:pt idx="2492">
                  <c:v>0.18863553236324401</c:v>
                </c:pt>
                <c:pt idx="2493">
                  <c:v>0.18770138839610001</c:v>
                </c:pt>
                <c:pt idx="2494">
                  <c:v>0.18663088922885199</c:v>
                </c:pt>
                <c:pt idx="2495">
                  <c:v>0.18542207418203399</c:v>
                </c:pt>
                <c:pt idx="2496">
                  <c:v>0.184074679648602</c:v>
                </c:pt>
                <c:pt idx="2497">
                  <c:v>0.18259025800836601</c:v>
                </c:pt>
                <c:pt idx="2498">
                  <c:v>0.180972111633635</c:v>
                </c:pt>
                <c:pt idx="2499">
                  <c:v>0.179223605993927</c:v>
                </c:pt>
                <c:pt idx="2500">
                  <c:v>0.17734662178097299</c:v>
                </c:pt>
                <c:pt idx="2501">
                  <c:v>0.17534239394547099</c:v>
                </c:pt>
                <c:pt idx="2502">
                  <c:v>0.17321283380354</c:v>
                </c:pt>
                <c:pt idx="2503">
                  <c:v>0.17095938909230601</c:v>
                </c:pt>
                <c:pt idx="2504">
                  <c:v>0.16858146905374999</c:v>
                </c:pt>
                <c:pt idx="2505">
                  <c:v>0.16607820497284201</c:v>
                </c:pt>
                <c:pt idx="2506">
                  <c:v>0.163451453931788</c:v>
                </c:pt>
                <c:pt idx="2507">
                  <c:v>0.16070481620650101</c:v>
                </c:pt>
                <c:pt idx="2508">
                  <c:v>0.15783994106810101</c:v>
                </c:pt>
                <c:pt idx="2509">
                  <c:v>0.154856903140491</c:v>
                </c:pt>
                <c:pt idx="2510">
                  <c:v>0.15175912770699901</c:v>
                </c:pt>
                <c:pt idx="2511">
                  <c:v>0.148554948960883</c:v>
                </c:pt>
                <c:pt idx="2512">
                  <c:v>0.14525224066623799</c:v>
                </c:pt>
                <c:pt idx="2513">
                  <c:v>0.14185339448429199</c:v>
                </c:pt>
                <c:pt idx="2514">
                  <c:v>0.13835756948492101</c:v>
                </c:pt>
                <c:pt idx="2515">
                  <c:v>0.13476593976581699</c:v>
                </c:pt>
                <c:pt idx="2516">
                  <c:v>0.13108182780657601</c:v>
                </c:pt>
                <c:pt idx="2517">
                  <c:v>0.12730648584851001</c:v>
                </c:pt>
                <c:pt idx="2518">
                  <c:v>0.12343810400892601</c:v>
                </c:pt>
                <c:pt idx="2519">
                  <c:v>0.119476091852004</c:v>
                </c:pt>
                <c:pt idx="2520">
                  <c:v>0.115424545190072</c:v>
                </c:pt>
                <c:pt idx="2521">
                  <c:v>0.111290124750955</c:v>
                </c:pt>
                <c:pt idx="2522">
                  <c:v>0.10707714435495901</c:v>
                </c:pt>
                <c:pt idx="2523">
                  <c:v>0.10278567968949701</c:v>
                </c:pt>
                <c:pt idx="2524">
                  <c:v>9.8414436982186895E-2</c:v>
                </c:pt>
                <c:pt idx="2525">
                  <c:v>9.3964945444036704E-2</c:v>
                </c:pt>
                <c:pt idx="2526">
                  <c:v>8.9442523158910506E-2</c:v>
                </c:pt>
                <c:pt idx="2527">
                  <c:v>8.4853346639044605E-2</c:v>
                </c:pt>
                <c:pt idx="2528">
                  <c:v>8.0201632959157096E-2</c:v>
                </c:pt>
                <c:pt idx="2529">
                  <c:v>7.5490772295927003E-2</c:v>
                </c:pt>
                <c:pt idx="2530">
                  <c:v>7.0726385243284201E-2</c:v>
                </c:pt>
                <c:pt idx="2531">
                  <c:v>6.5915942033997393E-2</c:v>
                </c:pt>
                <c:pt idx="2532">
                  <c:v>6.1064773308914397E-2</c:v>
                </c:pt>
                <c:pt idx="2533">
                  <c:v>5.61747001863084E-2</c:v>
                </c:pt>
                <c:pt idx="2534">
                  <c:v>5.1248303576742198E-2</c:v>
                </c:pt>
                <c:pt idx="2535">
                  <c:v>4.6293099237547299E-2</c:v>
                </c:pt>
                <c:pt idx="2536">
                  <c:v>4.13195837111398E-2</c:v>
                </c:pt>
                <c:pt idx="2537">
                  <c:v>3.6336176196954201E-2</c:v>
                </c:pt>
                <c:pt idx="2538">
                  <c:v>3.13480677705038E-2</c:v>
                </c:pt>
                <c:pt idx="2539">
                  <c:v>2.63598290345665E-2</c:v>
                </c:pt>
                <c:pt idx="2540">
                  <c:v>2.1375781140228901E-2</c:v>
                </c:pt>
                <c:pt idx="2541">
                  <c:v>1.6397104621399001E-2</c:v>
                </c:pt>
                <c:pt idx="2542">
                  <c:v>1.1421483439329401E-2</c:v>
                </c:pt>
                <c:pt idx="2543">
                  <c:v>6.4478767284007E-3</c:v>
                </c:pt>
                <c:pt idx="2544">
                  <c:v>1.48080101770914E-3</c:v>
                </c:pt>
                <c:pt idx="2545">
                  <c:v>-3.47148245374468E-3</c:v>
                </c:pt>
                <c:pt idx="2546">
                  <c:v>-8.4023777803463196E-3</c:v>
                </c:pt>
                <c:pt idx="2547">
                  <c:v>-1.33092125411434E-2</c:v>
                </c:pt>
                <c:pt idx="2548">
                  <c:v>-1.8190086707994799E-2</c:v>
                </c:pt>
                <c:pt idx="2549">
                  <c:v>-2.3039245860782299E-2</c:v>
                </c:pt>
                <c:pt idx="2550">
                  <c:v>-2.78458255233121E-2</c:v>
                </c:pt>
                <c:pt idx="2551">
                  <c:v>-3.2597524191414297E-2</c:v>
                </c:pt>
                <c:pt idx="2552">
                  <c:v>-3.7286768624668801E-2</c:v>
                </c:pt>
                <c:pt idx="2553">
                  <c:v>-4.1914172858303102E-2</c:v>
                </c:pt>
                <c:pt idx="2554">
                  <c:v>-4.64850580427583E-2</c:v>
                </c:pt>
                <c:pt idx="2555">
                  <c:v>-5.1000701433578599E-2</c:v>
                </c:pt>
                <c:pt idx="2556">
                  <c:v>-5.5452321986585298E-2</c:v>
                </c:pt>
                <c:pt idx="2557">
                  <c:v>-5.9824463898406899E-2</c:v>
                </c:pt>
                <c:pt idx="2558">
                  <c:v>-6.4104825277017302E-2</c:v>
                </c:pt>
                <c:pt idx="2559">
                  <c:v>-6.8290426064363197E-2</c:v>
                </c:pt>
                <c:pt idx="2560">
                  <c:v>-7.2384139069262901E-2</c:v>
                </c:pt>
                <c:pt idx="2561">
                  <c:v>-7.6386652803593302E-2</c:v>
                </c:pt>
                <c:pt idx="2562">
                  <c:v>-8.0293403783162395E-2</c:v>
                </c:pt>
                <c:pt idx="2563">
                  <c:v>-8.4098949908874801E-2</c:v>
                </c:pt>
                <c:pt idx="2564">
                  <c:v>-8.7802045769982601E-2</c:v>
                </c:pt>
                <c:pt idx="2565">
                  <c:v>-9.1404728004204294E-2</c:v>
                </c:pt>
                <c:pt idx="2566">
                  <c:v>-9.4907083143202994E-2</c:v>
                </c:pt>
                <c:pt idx="2567">
                  <c:v>-9.8304564595990004E-2</c:v>
                </c:pt>
                <c:pt idx="2568">
                  <c:v>-0.101590847708503</c:v>
                </c:pt>
                <c:pt idx="2569">
                  <c:v>-0.104761927668684</c:v>
                </c:pt>
                <c:pt idx="2570">
                  <c:v>-0.107816287140427</c:v>
                </c:pt>
                <c:pt idx="2571">
                  <c:v>-0.110751562591997</c:v>
                </c:pt>
                <c:pt idx="2572">
                  <c:v>-0.113562703706214</c:v>
                </c:pt>
                <c:pt idx="2573">
                  <c:v>-0.11624429277817699</c:v>
                </c:pt>
                <c:pt idx="2574">
                  <c:v>-0.118794025916702</c:v>
                </c:pt>
                <c:pt idx="2575">
                  <c:v>-0.12121248380071201</c:v>
                </c:pt>
                <c:pt idx="2576">
                  <c:v>-0.12349897180967501</c:v>
                </c:pt>
                <c:pt idx="2577">
                  <c:v>-0.12564857537110599</c:v>
                </c:pt>
                <c:pt idx="2578">
                  <c:v>-0.127654404757685</c:v>
                </c:pt>
                <c:pt idx="2579">
                  <c:v>-0.12951227647959199</c:v>
                </c:pt>
                <c:pt idx="2580">
                  <c:v>-0.13122179028266201</c:v>
                </c:pt>
                <c:pt idx="2581">
                  <c:v>-0.132782843154723</c:v>
                </c:pt>
                <c:pt idx="2582">
                  <c:v>-0.134193003327812</c:v>
                </c:pt>
                <c:pt idx="2583">
                  <c:v>-0.13544951097510799</c:v>
                </c:pt>
                <c:pt idx="2584">
                  <c:v>-0.136552463160618</c:v>
                </c:pt>
                <c:pt idx="2585">
                  <c:v>-0.137504073339695</c:v>
                </c:pt>
                <c:pt idx="2586">
                  <c:v>-0.13830513016436299</c:v>
                </c:pt>
                <c:pt idx="2587">
                  <c:v>-0.13895386363859899</c:v>
                </c:pt>
                <c:pt idx="2588">
                  <c:v>-0.13944823603537401</c:v>
                </c:pt>
                <c:pt idx="2589">
                  <c:v>-0.13978749606697899</c:v>
                </c:pt>
                <c:pt idx="2590">
                  <c:v>-0.13997090875438001</c:v>
                </c:pt>
                <c:pt idx="2591">
                  <c:v>-0.13999659670919901</c:v>
                </c:pt>
                <c:pt idx="2592">
                  <c:v>-0.13986288111714501</c:v>
                </c:pt>
                <c:pt idx="2593">
                  <c:v>-0.139569752113648</c:v>
                </c:pt>
                <c:pt idx="2594">
                  <c:v>-0.13911744790140301</c:v>
                </c:pt>
                <c:pt idx="2595">
                  <c:v>-0.13850379988515499</c:v>
                </c:pt>
                <c:pt idx="2596">
                  <c:v>-0.13772443677156601</c:v>
                </c:pt>
                <c:pt idx="2597">
                  <c:v>-0.13677633777831799</c:v>
                </c:pt>
                <c:pt idx="2598">
                  <c:v>-0.1356609163186</c:v>
                </c:pt>
                <c:pt idx="2599">
                  <c:v>-0.13438334459971599</c:v>
                </c:pt>
                <c:pt idx="2600">
                  <c:v>-0.132948965931737</c:v>
                </c:pt>
                <c:pt idx="2601">
                  <c:v>-0.131360162494328</c:v>
                </c:pt>
                <c:pt idx="2602">
                  <c:v>-0.12961593543827499</c:v>
                </c:pt>
                <c:pt idx="2603">
                  <c:v>-0.12771372964386399</c:v>
                </c:pt>
                <c:pt idx="2604">
                  <c:v>-0.125651588259869</c:v>
                </c:pt>
                <c:pt idx="2605">
                  <c:v>-0.12342912871280499</c:v>
                </c:pt>
                <c:pt idx="2606">
                  <c:v>-0.12104726696010901</c:v>
                </c:pt>
                <c:pt idx="2607">
                  <c:v>-0.118507622150654</c:v>
                </c:pt>
                <c:pt idx="2608">
                  <c:v>-0.115812953801679</c:v>
                </c:pt>
                <c:pt idx="2609">
                  <c:v>-0.112969104859084</c:v>
                </c:pt>
                <c:pt idx="2610">
                  <c:v>-0.109986470415289</c:v>
                </c:pt>
                <c:pt idx="2611">
                  <c:v>-0.10687733164027501</c:v>
                </c:pt>
                <c:pt idx="2612">
                  <c:v>-0.103648993315495</c:v>
                </c:pt>
                <c:pt idx="2613">
                  <c:v>-0.10029913938780601</c:v>
                </c:pt>
                <c:pt idx="2614">
                  <c:v>-9.6819894912357096E-2</c:v>
                </c:pt>
                <c:pt idx="2615">
                  <c:v>-9.3207046235679394E-2</c:v>
                </c:pt>
                <c:pt idx="2616">
                  <c:v>-8.9463519486807794E-2</c:v>
                </c:pt>
                <c:pt idx="2617">
                  <c:v>-8.55934760164338E-2</c:v>
                </c:pt>
                <c:pt idx="2618">
                  <c:v>-8.1596734643140406E-2</c:v>
                </c:pt>
                <c:pt idx="2619">
                  <c:v>-7.7472663732484306E-2</c:v>
                </c:pt>
                <c:pt idx="2620">
                  <c:v>-7.3228072877200401E-2</c:v>
                </c:pt>
                <c:pt idx="2621">
                  <c:v>-6.8876983847774201E-2</c:v>
                </c:pt>
                <c:pt idx="2622">
                  <c:v>-6.4431723760379297E-2</c:v>
                </c:pt>
                <c:pt idx="2623">
                  <c:v>-5.9896624410915103E-2</c:v>
                </c:pt>
                <c:pt idx="2624">
                  <c:v>-5.5270648311421998E-2</c:v>
                </c:pt>
                <c:pt idx="2625">
                  <c:v>-5.0552941808984501E-2</c:v>
                </c:pt>
                <c:pt idx="2626">
                  <c:v>-4.5744605370079398E-2</c:v>
                </c:pt>
                <c:pt idx="2627">
                  <c:v>-4.0848410952444202E-2</c:v>
                </c:pt>
                <c:pt idx="2628">
                  <c:v>-3.58700831146571E-2</c:v>
                </c:pt>
                <c:pt idx="2629">
                  <c:v>-3.0819216510906602E-2</c:v>
                </c:pt>
                <c:pt idx="2630">
                  <c:v>-2.5707022396962299E-2</c:v>
                </c:pt>
                <c:pt idx="2631">
                  <c:v>-2.0543377907001299E-2</c:v>
                </c:pt>
                <c:pt idx="2632">
                  <c:v>-1.5336488094736599E-2</c:v>
                </c:pt>
                <c:pt idx="2633">
                  <c:v>-1.00933388463171E-2</c:v>
                </c:pt>
                <c:pt idx="2634">
                  <c:v>-4.81846739759047E-3</c:v>
                </c:pt>
                <c:pt idx="2635">
                  <c:v>4.8640977363844002E-4</c:v>
                </c:pt>
                <c:pt idx="2636">
                  <c:v>5.8190571047829201E-3</c:v>
                </c:pt>
                <c:pt idx="2637">
                  <c:v>1.1173375739269799E-2</c:v>
                </c:pt>
                <c:pt idx="2638">
                  <c:v>1.6540858951009998E-2</c:v>
                </c:pt>
                <c:pt idx="2639">
                  <c:v>2.1913953946650199E-2</c:v>
                </c:pt>
                <c:pt idx="2640">
                  <c:v>2.7284896692248602E-2</c:v>
                </c:pt>
                <c:pt idx="2641">
                  <c:v>3.26421992459918E-2</c:v>
                </c:pt>
                <c:pt idx="2642">
                  <c:v>3.7973513702734801E-2</c:v>
                </c:pt>
                <c:pt idx="2643">
                  <c:v>4.3274874828640598E-2</c:v>
                </c:pt>
                <c:pt idx="2644">
                  <c:v>4.8554156720262899E-2</c:v>
                </c:pt>
                <c:pt idx="2645">
                  <c:v>5.3821004033439299E-2</c:v>
                </c:pt>
                <c:pt idx="2646">
                  <c:v>5.9073124857581302E-2</c:v>
                </c:pt>
                <c:pt idx="2647">
                  <c:v>6.4294898677898699E-2</c:v>
                </c:pt>
                <c:pt idx="2648">
                  <c:v>6.9469388311871397E-2</c:v>
                </c:pt>
                <c:pt idx="2649">
                  <c:v>7.4588998730028805E-2</c:v>
                </c:pt>
                <c:pt idx="2650">
                  <c:v>7.9653951224823202E-2</c:v>
                </c:pt>
                <c:pt idx="2651">
                  <c:v>8.4664121675881596E-2</c:v>
                </c:pt>
                <c:pt idx="2652">
                  <c:v>8.9615860589743607E-2</c:v>
                </c:pt>
                <c:pt idx="2653">
                  <c:v>9.4505319567643006E-2</c:v>
                </c:pt>
                <c:pt idx="2654">
                  <c:v>9.9330367668360897E-2</c:v>
                </c:pt>
                <c:pt idx="2655">
                  <c:v>0.104087320984485</c:v>
                </c:pt>
                <c:pt idx="2656">
                  <c:v>0.108767990847351</c:v>
                </c:pt>
                <c:pt idx="2657">
                  <c:v>0.113362317462802</c:v>
                </c:pt>
                <c:pt idx="2658">
                  <c:v>0.1178632901817</c:v>
                </c:pt>
                <c:pt idx="2659">
                  <c:v>0.122267370267907</c:v>
                </c:pt>
                <c:pt idx="2660">
                  <c:v>0.12657003135397599</c:v>
                </c:pt>
                <c:pt idx="2661">
                  <c:v>0.13076273799761801</c:v>
                </c:pt>
                <c:pt idx="2662">
                  <c:v>0.134835736614104</c:v>
                </c:pt>
                <c:pt idx="2663">
                  <c:v>0.13878376540264001</c:v>
                </c:pt>
                <c:pt idx="2664">
                  <c:v>0.142608322710809</c:v>
                </c:pt>
                <c:pt idx="2665">
                  <c:v>0.14631377044118099</c:v>
                </c:pt>
                <c:pt idx="2666">
                  <c:v>0.149900880649082</c:v>
                </c:pt>
                <c:pt idx="2667">
                  <c:v>0.15336392984726799</c:v>
                </c:pt>
                <c:pt idx="2668">
                  <c:v>0.156693750005617</c:v>
                </c:pt>
                <c:pt idx="2669">
                  <c:v>0.159883005235295</c:v>
                </c:pt>
                <c:pt idx="2670">
                  <c:v>0.16292826232819899</c:v>
                </c:pt>
                <c:pt idx="2671">
                  <c:v>0.16582764626955801</c:v>
                </c:pt>
                <c:pt idx="2672">
                  <c:v>0.16857750071742</c:v>
                </c:pt>
                <c:pt idx="2673">
                  <c:v>0.17117132595516299</c:v>
                </c:pt>
                <c:pt idx="2674">
                  <c:v>0.173601580029733</c:v>
                </c:pt>
                <c:pt idx="2675">
                  <c:v>0.17586340998743499</c:v>
                </c:pt>
                <c:pt idx="2676">
                  <c:v>0.177958228401142</c:v>
                </c:pt>
                <c:pt idx="2677">
                  <c:v>0.17989333460734799</c:v>
                </c:pt>
                <c:pt idx="2678">
                  <c:v>0.18167590545721801</c:v>
                </c:pt>
                <c:pt idx="2679">
                  <c:v>0.183306045951908</c:v>
                </c:pt>
                <c:pt idx="2680">
                  <c:v>0.18477595892072199</c:v>
                </c:pt>
                <c:pt idx="2681">
                  <c:v>0.186075757581707</c:v>
                </c:pt>
                <c:pt idx="2682">
                  <c:v>0.187199405838709</c:v>
                </c:pt>
                <c:pt idx="2683">
                  <c:v>0.188146285935164</c:v>
                </c:pt>
                <c:pt idx="2684">
                  <c:v>0.18891962621640701</c:v>
                </c:pt>
                <c:pt idx="2685">
                  <c:v>0.18952349589789799</c:v>
                </c:pt>
                <c:pt idx="2686">
                  <c:v>0.18995904146905801</c:v>
                </c:pt>
                <c:pt idx="2687">
                  <c:v>0.190223751068232</c:v>
                </c:pt>
                <c:pt idx="2688">
                  <c:v>0.19031740566324401</c:v>
                </c:pt>
                <c:pt idx="2689">
                  <c:v>0.19024858333400499</c:v>
                </c:pt>
                <c:pt idx="2690">
                  <c:v>0.19003068447302501</c:v>
                </c:pt>
                <c:pt idx="2691">
                  <c:v>0.1896698609511</c:v>
                </c:pt>
                <c:pt idx="2692">
                  <c:v>0.18916165985585301</c:v>
                </c:pt>
                <c:pt idx="2693">
                  <c:v>0.18850279028931299</c:v>
                </c:pt>
                <c:pt idx="2694">
                  <c:v>0.18770196140923401</c:v>
                </c:pt>
                <c:pt idx="2695">
                  <c:v>0.18677461397138501</c:v>
                </c:pt>
                <c:pt idx="2696">
                  <c:v>0.18573010263022799</c:v>
                </c:pt>
                <c:pt idx="2697">
                  <c:v>0.18456917780217</c:v>
                </c:pt>
                <c:pt idx="2698">
                  <c:v>0.18329123600602601</c:v>
                </c:pt>
                <c:pt idx="2699">
                  <c:v>0.18189739543578701</c:v>
                </c:pt>
                <c:pt idx="2700">
                  <c:v>0.18038721077061801</c:v>
                </c:pt>
                <c:pt idx="2701">
                  <c:v>0.178759710894309</c:v>
                </c:pt>
                <c:pt idx="2702">
                  <c:v>0.17702027268992501</c:v>
                </c:pt>
                <c:pt idx="2703">
                  <c:v>0.17518229190491799</c:v>
                </c:pt>
                <c:pt idx="2704">
                  <c:v>0.17326011046626999</c:v>
                </c:pt>
                <c:pt idx="2705">
                  <c:v>0.17126317403765701</c:v>
                </c:pt>
                <c:pt idx="2706">
                  <c:v>0.16919766753769799</c:v>
                </c:pt>
                <c:pt idx="2707">
                  <c:v>0.16706975579236</c:v>
                </c:pt>
                <c:pt idx="2708">
                  <c:v>0.164885325817028</c:v>
                </c:pt>
                <c:pt idx="2709">
                  <c:v>0.16264965067097001</c:v>
                </c:pt>
                <c:pt idx="2710">
                  <c:v>0.16036892918350301</c:v>
                </c:pt>
                <c:pt idx="2711">
                  <c:v>0.15804922243894601</c:v>
                </c:pt>
                <c:pt idx="2712">
                  <c:v>0.15569240554384101</c:v>
                </c:pt>
                <c:pt idx="2713">
                  <c:v>0.15329638915744501</c:v>
                </c:pt>
                <c:pt idx="2714">
                  <c:v>0.15086217188206899</c:v>
                </c:pt>
                <c:pt idx="2715">
                  <c:v>0.14839962539853799</c:v>
                </c:pt>
                <c:pt idx="2716">
                  <c:v>0.14592529044258801</c:v>
                </c:pt>
                <c:pt idx="2717">
                  <c:v>0.14345548754266199</c:v>
                </c:pt>
                <c:pt idx="2718">
                  <c:v>0.14100083646646799</c:v>
                </c:pt>
                <c:pt idx="2719">
                  <c:v>0.13856421481856801</c:v>
                </c:pt>
                <c:pt idx="2720">
                  <c:v>0.13614333056899799</c:v>
                </c:pt>
                <c:pt idx="2721">
                  <c:v>0.13373807546631</c:v>
                </c:pt>
                <c:pt idx="2722">
                  <c:v>0.131355339714993</c:v>
                </c:pt>
                <c:pt idx="2723">
                  <c:v>0.129002871010475</c:v>
                </c:pt>
                <c:pt idx="2724">
                  <c:v>0.12667871433150599</c:v>
                </c:pt>
                <c:pt idx="2725">
                  <c:v>0.12437364110174599</c:v>
                </c:pt>
                <c:pt idx="2726">
                  <c:v>0.12208765369892099</c:v>
                </c:pt>
                <c:pt idx="2727">
                  <c:v>0.119838230517539</c:v>
                </c:pt>
                <c:pt idx="2728">
                  <c:v>0.117645682400168</c:v>
                </c:pt>
                <c:pt idx="2729">
                  <c:v>0.11551359103372801</c:v>
                </c:pt>
                <c:pt idx="2730">
                  <c:v>0.113431118215345</c:v>
                </c:pt>
                <c:pt idx="2731">
                  <c:v>0.11139422978479301</c:v>
                </c:pt>
                <c:pt idx="2732">
                  <c:v>0.10941714546937201</c:v>
                </c:pt>
                <c:pt idx="2733">
                  <c:v>0.107520072001968</c:v>
                </c:pt>
                <c:pt idx="2734">
                  <c:v>0.105711093428348</c:v>
                </c:pt>
                <c:pt idx="2735">
                  <c:v>0.10398400843168699</c:v>
                </c:pt>
                <c:pt idx="2736">
                  <c:v>0.102329768411273</c:v>
                </c:pt>
                <c:pt idx="2737">
                  <c:v>0.100744517780595</c:v>
                </c:pt>
                <c:pt idx="2738">
                  <c:v>9.9228575985249298E-2</c:v>
                </c:pt>
                <c:pt idx="2739">
                  <c:v>9.7784916759290505E-2</c:v>
                </c:pt>
                <c:pt idx="2740">
                  <c:v>9.6420891529061997E-2</c:v>
                </c:pt>
                <c:pt idx="2741">
                  <c:v>9.5145657515995394E-2</c:v>
                </c:pt>
                <c:pt idx="2742">
                  <c:v>9.3960487558100894E-2</c:v>
                </c:pt>
                <c:pt idx="2743">
                  <c:v>9.2853396224034407E-2</c:v>
                </c:pt>
                <c:pt idx="2744">
                  <c:v>9.1808461129515601E-2</c:v>
                </c:pt>
                <c:pt idx="2745">
                  <c:v>9.0821299470634304E-2</c:v>
                </c:pt>
                <c:pt idx="2746">
                  <c:v>8.9902468262098606E-2</c:v>
                </c:pt>
                <c:pt idx="2747">
                  <c:v>8.9066019455959003E-2</c:v>
                </c:pt>
                <c:pt idx="2748">
                  <c:v>8.8318595914751705E-2</c:v>
                </c:pt>
                <c:pt idx="2749">
                  <c:v>8.7659851738843206E-2</c:v>
                </c:pt>
                <c:pt idx="2750">
                  <c:v>8.7087395775705401E-2</c:v>
                </c:pt>
                <c:pt idx="2751">
                  <c:v>8.6596985973158805E-2</c:v>
                </c:pt>
                <c:pt idx="2752">
                  <c:v>8.61814982283787E-2</c:v>
                </c:pt>
                <c:pt idx="2753">
                  <c:v>8.5836066248582296E-2</c:v>
                </c:pt>
                <c:pt idx="2754">
                  <c:v>8.5565090109710404E-2</c:v>
                </c:pt>
                <c:pt idx="2755">
                  <c:v>8.5380534944799094E-2</c:v>
                </c:pt>
                <c:pt idx="2756">
                  <c:v>8.5290856795371905E-2</c:v>
                </c:pt>
                <c:pt idx="2757">
                  <c:v>8.5291396187399601E-2</c:v>
                </c:pt>
                <c:pt idx="2758">
                  <c:v>8.5365631837104203E-2</c:v>
                </c:pt>
                <c:pt idx="2759">
                  <c:v>8.5497043745172599E-2</c:v>
                </c:pt>
                <c:pt idx="2760">
                  <c:v>8.5683260331347599E-2</c:v>
                </c:pt>
                <c:pt idx="2761">
                  <c:v>8.5940603201188806E-2</c:v>
                </c:pt>
                <c:pt idx="2762">
                  <c:v>8.6292343901102103E-2</c:v>
                </c:pt>
                <c:pt idx="2763">
                  <c:v>8.6749337115582095E-2</c:v>
                </c:pt>
                <c:pt idx="2764">
                  <c:v>8.7302150226457598E-2</c:v>
                </c:pt>
                <c:pt idx="2765">
                  <c:v>8.7932139339845602E-2</c:v>
                </c:pt>
                <c:pt idx="2766">
                  <c:v>8.8627036506159093E-2</c:v>
                </c:pt>
                <c:pt idx="2767">
                  <c:v>8.9383688000872999E-2</c:v>
                </c:pt>
                <c:pt idx="2768">
                  <c:v>9.0199052487975107E-2</c:v>
                </c:pt>
                <c:pt idx="2769">
                  <c:v>9.1063107303594501E-2</c:v>
                </c:pt>
                <c:pt idx="2770">
                  <c:v>9.1961118493268698E-2</c:v>
                </c:pt>
                <c:pt idx="2771">
                  <c:v>9.2882891245011798E-2</c:v>
                </c:pt>
                <c:pt idx="2772">
                  <c:v>9.38327741635092E-2</c:v>
                </c:pt>
                <c:pt idx="2773">
                  <c:v>9.4830920392078202E-2</c:v>
                </c:pt>
                <c:pt idx="2774">
                  <c:v>9.5897661418677699E-2</c:v>
                </c:pt>
                <c:pt idx="2775">
                  <c:v>9.7031053565405798E-2</c:v>
                </c:pt>
                <c:pt idx="2776">
                  <c:v>9.8204323432682095E-2</c:v>
                </c:pt>
                <c:pt idx="2777">
                  <c:v>9.9391998552399094E-2</c:v>
                </c:pt>
                <c:pt idx="2778">
                  <c:v>0.10059438298477601</c:v>
                </c:pt>
                <c:pt idx="2779">
                  <c:v>0.101827807531886</c:v>
                </c:pt>
                <c:pt idx="2780">
                  <c:v>0.10309414409547001</c:v>
                </c:pt>
                <c:pt idx="2781">
                  <c:v>0.10437287399258</c:v>
                </c:pt>
                <c:pt idx="2782">
                  <c:v>0.10564675733477601</c:v>
                </c:pt>
                <c:pt idx="2783">
                  <c:v>0.10692475959995899</c:v>
                </c:pt>
                <c:pt idx="2784">
                  <c:v>0.10823222836820499</c:v>
                </c:pt>
                <c:pt idx="2785">
                  <c:v>0.109584156744268</c:v>
                </c:pt>
                <c:pt idx="2786">
                  <c:v>0.11097522735170399</c:v>
                </c:pt>
                <c:pt idx="2787">
                  <c:v>0.112392333423838</c:v>
                </c:pt>
                <c:pt idx="2788">
                  <c:v>0.113828264530318</c:v>
                </c:pt>
                <c:pt idx="2789">
                  <c:v>0.11528178511157</c:v>
                </c:pt>
                <c:pt idx="2790">
                  <c:v>0.11674917986209001</c:v>
                </c:pt>
                <c:pt idx="2791">
                  <c:v>0.118218377637566</c:v>
                </c:pt>
                <c:pt idx="2792">
                  <c:v>0.11967076729673801</c:v>
                </c:pt>
                <c:pt idx="2793">
                  <c:v>0.12108958621565299</c:v>
                </c:pt>
                <c:pt idx="2794">
                  <c:v>0.122469050979973</c:v>
                </c:pt>
                <c:pt idx="2795">
                  <c:v>0.12381604396170701</c:v>
                </c:pt>
                <c:pt idx="2796">
                  <c:v>0.125141153491515</c:v>
                </c:pt>
                <c:pt idx="2797">
                  <c:v>0.12644553645262499</c:v>
                </c:pt>
                <c:pt idx="2798">
                  <c:v>0.12771416112110601</c:v>
                </c:pt>
                <c:pt idx="2799">
                  <c:v>0.128921171275302</c:v>
                </c:pt>
                <c:pt idx="2800">
                  <c:v>0.130044622901935</c:v>
                </c:pt>
                <c:pt idx="2801">
                  <c:v>0.131080299379943</c:v>
                </c:pt>
                <c:pt idx="2802">
                  <c:v>0.13204235788392901</c:v>
                </c:pt>
                <c:pt idx="2803">
                  <c:v>0.13294827265655901</c:v>
                </c:pt>
                <c:pt idx="2804">
                  <c:v>0.133801745938324</c:v>
                </c:pt>
                <c:pt idx="2805">
                  <c:v>0.134590431696542</c:v>
                </c:pt>
                <c:pt idx="2806">
                  <c:v>0.13529842420701599</c:v>
                </c:pt>
                <c:pt idx="2807">
                  <c:v>0.135917509980825</c:v>
                </c:pt>
                <c:pt idx="2808">
                  <c:v>0.13644694085245199</c:v>
                </c:pt>
                <c:pt idx="2809">
                  <c:v>0.13688799597962401</c:v>
                </c:pt>
                <c:pt idx="2810">
                  <c:v>0.13724257545715299</c:v>
                </c:pt>
                <c:pt idx="2811">
                  <c:v>0.13751454828941601</c:v>
                </c:pt>
                <c:pt idx="2812">
                  <c:v>0.13770811235765901</c:v>
                </c:pt>
                <c:pt idx="2813">
                  <c:v>0.13782392627301199</c:v>
                </c:pt>
                <c:pt idx="2814">
                  <c:v>0.13785781789439699</c:v>
                </c:pt>
                <c:pt idx="2815">
                  <c:v>0.13780269131629899</c:v>
                </c:pt>
                <c:pt idx="2816">
                  <c:v>0.13765055882191901</c:v>
                </c:pt>
                <c:pt idx="2817">
                  <c:v>0.137393328949524</c:v>
                </c:pt>
                <c:pt idx="2818">
                  <c:v>0.137023216674027</c:v>
                </c:pt>
                <c:pt idx="2819">
                  <c:v>0.13653351619422399</c:v>
                </c:pt>
                <c:pt idx="2820">
                  <c:v>0.13592018055892199</c:v>
                </c:pt>
                <c:pt idx="2821">
                  <c:v>0.13518392267288501</c:v>
                </c:pt>
                <c:pt idx="2822">
                  <c:v>0.13433053469699399</c:v>
                </c:pt>
                <c:pt idx="2823">
                  <c:v>0.13336775050404501</c:v>
                </c:pt>
                <c:pt idx="2824">
                  <c:v>0.13230155142001801</c:v>
                </c:pt>
                <c:pt idx="2825">
                  <c:v>0.13113609160755799</c:v>
                </c:pt>
                <c:pt idx="2826">
                  <c:v>0.12987576662999301</c:v>
                </c:pt>
                <c:pt idx="2827">
                  <c:v>0.128524384071034</c:v>
                </c:pt>
                <c:pt idx="2828">
                  <c:v>0.127081754084306</c:v>
                </c:pt>
                <c:pt idx="2829">
                  <c:v>0.12554334868294501</c:v>
                </c:pt>
                <c:pt idx="2830">
                  <c:v>0.12390453494331299</c:v>
                </c:pt>
                <c:pt idx="2831">
                  <c:v>0.122164040166776</c:v>
                </c:pt>
                <c:pt idx="2832">
                  <c:v>0.120322809215029</c:v>
                </c:pt>
                <c:pt idx="2833">
                  <c:v>0.118380726534886</c:v>
                </c:pt>
                <c:pt idx="2834">
                  <c:v>0.116334906451392</c:v>
                </c:pt>
                <c:pt idx="2835">
                  <c:v>0.11418082272887201</c:v>
                </c:pt>
                <c:pt idx="2836">
                  <c:v>0.111916538803377</c:v>
                </c:pt>
                <c:pt idx="2837">
                  <c:v>0.109547460673507</c:v>
                </c:pt>
                <c:pt idx="2838">
                  <c:v>0.107085086574087</c:v>
                </c:pt>
                <c:pt idx="2839">
                  <c:v>0.104537997199982</c:v>
                </c:pt>
                <c:pt idx="2840">
                  <c:v>0.101905710214997</c:v>
                </c:pt>
                <c:pt idx="2841">
                  <c:v>9.9185812436505302E-2</c:v>
                </c:pt>
                <c:pt idx="2842">
                  <c:v>9.6385274595554599E-2</c:v>
                </c:pt>
                <c:pt idx="2843">
                  <c:v>9.3517290978217496E-2</c:v>
                </c:pt>
                <c:pt idx="2844">
                  <c:v>9.0585410569613306E-2</c:v>
                </c:pt>
                <c:pt idx="2845">
                  <c:v>8.7578959559170902E-2</c:v>
                </c:pt>
                <c:pt idx="2846">
                  <c:v>8.4489448944241194E-2</c:v>
                </c:pt>
                <c:pt idx="2847">
                  <c:v>8.1325480255199395E-2</c:v>
                </c:pt>
                <c:pt idx="2848">
                  <c:v>7.8104332279286301E-2</c:v>
                </c:pt>
                <c:pt idx="2849">
                  <c:v>7.4833143238817804E-2</c:v>
                </c:pt>
                <c:pt idx="2850">
                  <c:v>7.1507404229577201E-2</c:v>
                </c:pt>
                <c:pt idx="2851">
                  <c:v>6.8126977563473107E-2</c:v>
                </c:pt>
                <c:pt idx="2852">
                  <c:v>6.4704572051035594E-2</c:v>
                </c:pt>
                <c:pt idx="2853">
                  <c:v>6.1256328957452998E-2</c:v>
                </c:pt>
                <c:pt idx="2854">
                  <c:v>5.7791482639725299E-2</c:v>
                </c:pt>
                <c:pt idx="2855">
                  <c:v>5.4314694904640297E-2</c:v>
                </c:pt>
                <c:pt idx="2856">
                  <c:v>5.0831550185628301E-2</c:v>
                </c:pt>
                <c:pt idx="2857">
                  <c:v>4.7345315754243E-2</c:v>
                </c:pt>
                <c:pt idx="2858">
                  <c:v>4.3851898682362001E-2</c:v>
                </c:pt>
                <c:pt idx="2859">
                  <c:v>4.0345326242119797E-2</c:v>
                </c:pt>
                <c:pt idx="2860">
                  <c:v>3.6828704532497397E-2</c:v>
                </c:pt>
                <c:pt idx="2861">
                  <c:v>3.3315117059232201E-2</c:v>
                </c:pt>
                <c:pt idx="2862">
                  <c:v>2.9816011327071099E-2</c:v>
                </c:pt>
                <c:pt idx="2863">
                  <c:v>2.6330995623238498E-2</c:v>
                </c:pt>
                <c:pt idx="2864">
                  <c:v>2.28506099264351E-2</c:v>
                </c:pt>
                <c:pt idx="2865">
                  <c:v>1.93691028141539E-2</c:v>
                </c:pt>
                <c:pt idx="2866">
                  <c:v>1.58952005765658E-2</c:v>
                </c:pt>
                <c:pt idx="2867">
                  <c:v>1.24518030498022E-2</c:v>
                </c:pt>
                <c:pt idx="2868">
                  <c:v>9.0644986763220494E-3</c:v>
                </c:pt>
                <c:pt idx="2869">
                  <c:v>5.7483916773075697E-3</c:v>
                </c:pt>
                <c:pt idx="2870">
                  <c:v>2.50470945312059E-3</c:v>
                </c:pt>
                <c:pt idx="2871">
                  <c:v>-6.7183060663090599E-4</c:v>
                </c:pt>
                <c:pt idx="2872">
                  <c:v>-3.7861505907233499E-3</c:v>
                </c:pt>
                <c:pt idx="2873">
                  <c:v>-6.8446283010498597E-3</c:v>
                </c:pt>
                <c:pt idx="2874">
                  <c:v>-9.8592714739292008E-3</c:v>
                </c:pt>
                <c:pt idx="2875">
                  <c:v>-1.28444837137143E-2</c:v>
                </c:pt>
                <c:pt idx="2876">
                  <c:v>-1.5809981326250701E-2</c:v>
                </c:pt>
                <c:pt idx="2877">
                  <c:v>-1.8760262345546602E-2</c:v>
                </c:pt>
                <c:pt idx="2878">
                  <c:v>-2.1698359522410698E-2</c:v>
                </c:pt>
                <c:pt idx="2879">
                  <c:v>-2.46215233694781E-2</c:v>
                </c:pt>
                <c:pt idx="2880">
                  <c:v>-2.75103188955667E-2</c:v>
                </c:pt>
                <c:pt idx="2881">
                  <c:v>-3.03298967675933E-2</c:v>
                </c:pt>
                <c:pt idx="2882">
                  <c:v>-3.3050543389262298E-2</c:v>
                </c:pt>
                <c:pt idx="2883">
                  <c:v>-3.5666295972584902E-2</c:v>
                </c:pt>
                <c:pt idx="2884">
                  <c:v>-3.81897123775638E-2</c:v>
                </c:pt>
                <c:pt idx="2885">
                  <c:v>-4.0631958977904198E-2</c:v>
                </c:pt>
                <c:pt idx="2886">
                  <c:v>-4.29945080568854E-2</c:v>
                </c:pt>
                <c:pt idx="2887">
                  <c:v>-4.5276916263869899E-2</c:v>
                </c:pt>
                <c:pt idx="2888">
                  <c:v>-4.7481409467224803E-2</c:v>
                </c:pt>
                <c:pt idx="2889">
                  <c:v>-4.9606530583402697E-2</c:v>
                </c:pt>
                <c:pt idx="2890">
                  <c:v>-5.1645459301374902E-2</c:v>
                </c:pt>
                <c:pt idx="2891">
                  <c:v>-5.3597161715741297E-2</c:v>
                </c:pt>
                <c:pt idx="2892">
                  <c:v>-5.54727579926887E-2</c:v>
                </c:pt>
                <c:pt idx="2893">
                  <c:v>-5.7282482501014399E-2</c:v>
                </c:pt>
                <c:pt idx="2894">
                  <c:v>-5.9019605050942697E-2</c:v>
                </c:pt>
                <c:pt idx="2895">
                  <c:v>-6.0665814322609597E-2</c:v>
                </c:pt>
                <c:pt idx="2896">
                  <c:v>-6.2212074232007503E-2</c:v>
                </c:pt>
                <c:pt idx="2897">
                  <c:v>-6.3667262445452705E-2</c:v>
                </c:pt>
                <c:pt idx="2898">
                  <c:v>-6.5046298747375497E-2</c:v>
                </c:pt>
                <c:pt idx="2899">
                  <c:v>-6.6356606405543195E-2</c:v>
                </c:pt>
                <c:pt idx="2900">
                  <c:v>-6.7596293940588997E-2</c:v>
                </c:pt>
                <c:pt idx="2901">
                  <c:v>-6.8756769712747801E-2</c:v>
                </c:pt>
                <c:pt idx="2902">
                  <c:v>-6.9823003056695296E-2</c:v>
                </c:pt>
                <c:pt idx="2903">
                  <c:v>-7.0778156126052094E-2</c:v>
                </c:pt>
                <c:pt idx="2904">
                  <c:v>-7.1614734822612797E-2</c:v>
                </c:pt>
                <c:pt idx="2905">
                  <c:v>-7.2339591166058106E-2</c:v>
                </c:pt>
                <c:pt idx="2906">
                  <c:v>-7.2964998096377895E-2</c:v>
                </c:pt>
                <c:pt idx="2907">
                  <c:v>-7.3497702470343096E-2</c:v>
                </c:pt>
                <c:pt idx="2908">
                  <c:v>-7.3938962330885399E-2</c:v>
                </c:pt>
                <c:pt idx="2909">
                  <c:v>-7.4290473770769194E-2</c:v>
                </c:pt>
                <c:pt idx="2910">
                  <c:v>-7.4554462850037195E-2</c:v>
                </c:pt>
                <c:pt idx="2911">
                  <c:v>-7.4729004200499299E-2</c:v>
                </c:pt>
                <c:pt idx="2912">
                  <c:v>-7.4807101169239901E-2</c:v>
                </c:pt>
                <c:pt idx="2913">
                  <c:v>-7.4779986869528595E-2</c:v>
                </c:pt>
                <c:pt idx="2914">
                  <c:v>-7.4640237824029301E-2</c:v>
                </c:pt>
                <c:pt idx="2915">
                  <c:v>-7.43851359892376E-2</c:v>
                </c:pt>
                <c:pt idx="2916">
                  <c:v>-7.4020266568688597E-2</c:v>
                </c:pt>
                <c:pt idx="2917">
                  <c:v>-7.3556551937781503E-2</c:v>
                </c:pt>
                <c:pt idx="2918">
                  <c:v>-7.2998656752459895E-2</c:v>
                </c:pt>
                <c:pt idx="2919">
                  <c:v>-7.2336712749680607E-2</c:v>
                </c:pt>
                <c:pt idx="2920">
                  <c:v>-7.1552370833197307E-2</c:v>
                </c:pt>
                <c:pt idx="2921">
                  <c:v>-7.0631999449763797E-2</c:v>
                </c:pt>
                <c:pt idx="2922">
                  <c:v>-6.9572244765643401E-2</c:v>
                </c:pt>
                <c:pt idx="2923">
                  <c:v>-6.8376130706476204E-2</c:v>
                </c:pt>
                <c:pt idx="2924">
                  <c:v>-6.7048264627972295E-2</c:v>
                </c:pt>
                <c:pt idx="2925">
                  <c:v>-6.5592346997273204E-2</c:v>
                </c:pt>
                <c:pt idx="2926">
                  <c:v>-6.4008799238686201E-2</c:v>
                </c:pt>
                <c:pt idx="2927">
                  <c:v>-6.2294097968138597E-2</c:v>
                </c:pt>
                <c:pt idx="2928">
                  <c:v>-6.0443911557330497E-2</c:v>
                </c:pt>
                <c:pt idx="2929">
                  <c:v>-5.8455891986052097E-2</c:v>
                </c:pt>
                <c:pt idx="2930">
                  <c:v>-5.63292409159592E-2</c:v>
                </c:pt>
                <c:pt idx="2931">
                  <c:v>-5.4066125305396603E-2</c:v>
                </c:pt>
                <c:pt idx="2932">
                  <c:v>-5.16763427228474E-2</c:v>
                </c:pt>
                <c:pt idx="2933">
                  <c:v>-4.9175523230881597E-2</c:v>
                </c:pt>
                <c:pt idx="2934">
                  <c:v>-4.6573301996104703E-2</c:v>
                </c:pt>
                <c:pt idx="2935">
                  <c:v>-4.3866213427819899E-2</c:v>
                </c:pt>
                <c:pt idx="2936">
                  <c:v>-4.1047064235656898E-2</c:v>
                </c:pt>
                <c:pt idx="2937">
                  <c:v>-3.8117689676744997E-2</c:v>
                </c:pt>
                <c:pt idx="2938">
                  <c:v>-3.50868453333689E-2</c:v>
                </c:pt>
                <c:pt idx="2939">
                  <c:v>-3.1959444146678999E-2</c:v>
                </c:pt>
                <c:pt idx="2940">
                  <c:v>-2.8735905051619201E-2</c:v>
                </c:pt>
                <c:pt idx="2941">
                  <c:v>-2.5420822495028601E-2</c:v>
                </c:pt>
                <c:pt idx="2942">
                  <c:v>-2.2024967980891898E-2</c:v>
                </c:pt>
                <c:pt idx="2943">
                  <c:v>-1.8558797776768901E-2</c:v>
                </c:pt>
                <c:pt idx="2944">
                  <c:v>-1.50289516884205E-2</c:v>
                </c:pt>
                <c:pt idx="2945">
                  <c:v>-1.14379999448117E-2</c:v>
                </c:pt>
                <c:pt idx="2946">
                  <c:v>-7.7800523433289798E-3</c:v>
                </c:pt>
                <c:pt idx="2947">
                  <c:v>-4.0401604427328201E-3</c:v>
                </c:pt>
                <c:pt idx="2948">
                  <c:v>-2.09711256163648E-4</c:v>
                </c:pt>
                <c:pt idx="2949">
                  <c:v>3.6969715511697599E-3</c:v>
                </c:pt>
                <c:pt idx="2950">
                  <c:v>7.6525271914548399E-3</c:v>
                </c:pt>
                <c:pt idx="2951">
                  <c:v>1.16456777327365E-2</c:v>
                </c:pt>
                <c:pt idx="2952">
                  <c:v>1.5690067014581501E-2</c:v>
                </c:pt>
                <c:pt idx="2953">
                  <c:v>1.9800899108559401E-2</c:v>
                </c:pt>
                <c:pt idx="2954">
                  <c:v>2.3975132536416501E-2</c:v>
                </c:pt>
                <c:pt idx="2955">
                  <c:v>2.8202241063535201E-2</c:v>
                </c:pt>
                <c:pt idx="2956">
                  <c:v>3.2482915112836602E-2</c:v>
                </c:pt>
                <c:pt idx="2957">
                  <c:v>3.6824401800376501E-2</c:v>
                </c:pt>
                <c:pt idx="2958">
                  <c:v>4.1224091626199597E-2</c:v>
                </c:pt>
                <c:pt idx="2959">
                  <c:v>4.5672638600682401E-2</c:v>
                </c:pt>
                <c:pt idx="2960">
                  <c:v>5.01727614578278E-2</c:v>
                </c:pt>
                <c:pt idx="2961">
                  <c:v>5.4741220904905102E-2</c:v>
                </c:pt>
                <c:pt idx="2962">
                  <c:v>5.9387074268403998E-2</c:v>
                </c:pt>
                <c:pt idx="2963">
                  <c:v>6.4096759265266604E-2</c:v>
                </c:pt>
                <c:pt idx="2964">
                  <c:v>6.8847044922433598E-2</c:v>
                </c:pt>
                <c:pt idx="2965">
                  <c:v>7.3627533686191501E-2</c:v>
                </c:pt>
                <c:pt idx="2966">
                  <c:v>7.8444203993874598E-2</c:v>
                </c:pt>
                <c:pt idx="2967">
                  <c:v>8.3304449556384594E-2</c:v>
                </c:pt>
                <c:pt idx="2968">
                  <c:v>8.8206376323722302E-2</c:v>
                </c:pt>
                <c:pt idx="2969">
                  <c:v>9.3143336295939697E-2</c:v>
                </c:pt>
                <c:pt idx="2970">
                  <c:v>9.8112035612940907E-2</c:v>
                </c:pt>
                <c:pt idx="2971">
                  <c:v>0.10311169658948501</c:v>
                </c:pt>
                <c:pt idx="2972">
                  <c:v>0.10813832046273</c:v>
                </c:pt>
                <c:pt idx="2973">
                  <c:v>0.113184310936118</c:v>
                </c:pt>
                <c:pt idx="2974">
                  <c:v>0.11824216604167199</c:v>
                </c:pt>
                <c:pt idx="2975">
                  <c:v>0.123303986317116</c:v>
                </c:pt>
                <c:pt idx="2976">
                  <c:v>0.128358456311855</c:v>
                </c:pt>
                <c:pt idx="2977">
                  <c:v>0.13339512381462401</c:v>
                </c:pt>
                <c:pt idx="2978">
                  <c:v>0.13841362189654099</c:v>
                </c:pt>
                <c:pt idx="2979">
                  <c:v>0.143422162036701</c:v>
                </c:pt>
                <c:pt idx="2980">
                  <c:v>0.14842255322045</c:v>
                </c:pt>
                <c:pt idx="2981">
                  <c:v>0.15340258107862401</c:v>
                </c:pt>
                <c:pt idx="2982">
                  <c:v>0.158350390700851</c:v>
                </c:pt>
                <c:pt idx="2983">
                  <c:v>0.16327327414462001</c:v>
                </c:pt>
                <c:pt idx="2984">
                  <c:v>0.16819373424168099</c:v>
                </c:pt>
                <c:pt idx="2985">
                  <c:v>0.17312595591636101</c:v>
                </c:pt>
                <c:pt idx="2986">
                  <c:v>0.178060671297257</c:v>
                </c:pt>
                <c:pt idx="2987">
                  <c:v>0.18297225608780901</c:v>
                </c:pt>
                <c:pt idx="2988">
                  <c:v>0.18783475398334101</c:v>
                </c:pt>
                <c:pt idx="2989">
                  <c:v>0.19263154289416201</c:v>
                </c:pt>
                <c:pt idx="2990">
                  <c:v>0.197357089801034</c:v>
                </c:pt>
                <c:pt idx="2991">
                  <c:v>0.202012876095998</c:v>
                </c:pt>
                <c:pt idx="2992">
                  <c:v>0.206597992858917</c:v>
                </c:pt>
                <c:pt idx="2993">
                  <c:v>0.21110192772609401</c:v>
                </c:pt>
                <c:pt idx="2994">
                  <c:v>0.21550914355297501</c:v>
                </c:pt>
                <c:pt idx="2995">
                  <c:v>0.219809791355948</c:v>
                </c:pt>
                <c:pt idx="2996">
                  <c:v>0.22400157655936301</c:v>
                </c:pt>
                <c:pt idx="2997">
                  <c:v>0.22808310677860599</c:v>
                </c:pt>
                <c:pt idx="2998">
                  <c:v>0.232053301366931</c:v>
                </c:pt>
                <c:pt idx="2999">
                  <c:v>0.235917614410393</c:v>
                </c:pt>
                <c:pt idx="3000">
                  <c:v>0.239685408581746</c:v>
                </c:pt>
                <c:pt idx="3001">
                  <c:v>0.24335751214961701</c:v>
                </c:pt>
                <c:pt idx="3002">
                  <c:v>0.24692452540555301</c:v>
                </c:pt>
                <c:pt idx="3003">
                  <c:v>0.25038190897220902</c:v>
                </c:pt>
                <c:pt idx="3004">
                  <c:v>0.25373757977769301</c:v>
                </c:pt>
                <c:pt idx="3005">
                  <c:v>0.25699618724873902</c:v>
                </c:pt>
                <c:pt idx="3006">
                  <c:v>0.260142679542468</c:v>
                </c:pt>
                <c:pt idx="3007">
                  <c:v>0.26315248860794099</c:v>
                </c:pt>
                <c:pt idx="3008">
                  <c:v>0.26601577356689798</c:v>
                </c:pt>
                <c:pt idx="3009">
                  <c:v>0.26874206577530702</c:v>
                </c:pt>
                <c:pt idx="3010">
                  <c:v>0.271342261908537</c:v>
                </c:pt>
                <c:pt idx="3011">
                  <c:v>0.27381655645169001</c:v>
                </c:pt>
                <c:pt idx="3012">
                  <c:v>0.27616159951346497</c:v>
                </c:pt>
                <c:pt idx="3013">
                  <c:v>0.27837848488660299</c:v>
                </c:pt>
                <c:pt idx="3014">
                  <c:v>0.28046693694439101</c:v>
                </c:pt>
                <c:pt idx="3015">
                  <c:v>0.28241816520370699</c:v>
                </c:pt>
                <c:pt idx="3016">
                  <c:v>0.28422107714935402</c:v>
                </c:pt>
                <c:pt idx="3017">
                  <c:v>0.28587253860204298</c:v>
                </c:pt>
                <c:pt idx="3018">
                  <c:v>0.287374808057974</c:v>
                </c:pt>
                <c:pt idx="3019">
                  <c:v>0.28872460547230699</c:v>
                </c:pt>
                <c:pt idx="3020">
                  <c:v>0.28991251452720201</c:v>
                </c:pt>
                <c:pt idx="3021">
                  <c:v>0.29093534660377102</c:v>
                </c:pt>
                <c:pt idx="3022">
                  <c:v>0.29180335356153803</c:v>
                </c:pt>
                <c:pt idx="3023">
                  <c:v>0.29253066750407802</c:v>
                </c:pt>
                <c:pt idx="3024">
                  <c:v>0.29312092128421902</c:v>
                </c:pt>
                <c:pt idx="3025">
                  <c:v>0.293566333187117</c:v>
                </c:pt>
                <c:pt idx="3026">
                  <c:v>0.29385989697752002</c:v>
                </c:pt>
                <c:pt idx="3027">
                  <c:v>0.29400417729369399</c:v>
                </c:pt>
                <c:pt idx="3028">
                  <c:v>0.29400712192258999</c:v>
                </c:pt>
                <c:pt idx="3029">
                  <c:v>0.293873027604314</c:v>
                </c:pt>
                <c:pt idx="3030">
                  <c:v>0.29360008142667199</c:v>
                </c:pt>
                <c:pt idx="3031">
                  <c:v>0.29318471684999597</c:v>
                </c:pt>
                <c:pt idx="3032">
                  <c:v>0.29262569750249801</c:v>
                </c:pt>
                <c:pt idx="3033">
                  <c:v>0.29192513709451301</c:v>
                </c:pt>
                <c:pt idx="3034">
                  <c:v>0.29108797925833702</c:v>
                </c:pt>
                <c:pt idx="3035">
                  <c:v>0.290119645541765</c:v>
                </c:pt>
                <c:pt idx="3036">
                  <c:v>0.28902215467583697</c:v>
                </c:pt>
                <c:pt idx="3037">
                  <c:v>0.28779409621746099</c:v>
                </c:pt>
                <c:pt idx="3038">
                  <c:v>0.28643696607954899</c:v>
                </c:pt>
                <c:pt idx="3039">
                  <c:v>0.28495860839078502</c:v>
                </c:pt>
                <c:pt idx="3040">
                  <c:v>0.28336457834078099</c:v>
                </c:pt>
                <c:pt idx="3041">
                  <c:v>0.28164723747526899</c:v>
                </c:pt>
                <c:pt idx="3042">
                  <c:v>0.27979180107249202</c:v>
                </c:pt>
                <c:pt idx="3043">
                  <c:v>0.27779666686494803</c:v>
                </c:pt>
                <c:pt idx="3044">
                  <c:v>0.27568080606408801</c:v>
                </c:pt>
                <c:pt idx="3045">
                  <c:v>0.27346491241417198</c:v>
                </c:pt>
                <c:pt idx="3046">
                  <c:v>0.27114998837357301</c:v>
                </c:pt>
                <c:pt idx="3047">
                  <c:v>0.26872204507429898</c:v>
                </c:pt>
                <c:pt idx="3048">
                  <c:v>0.26617495568981803</c:v>
                </c:pt>
                <c:pt idx="3049">
                  <c:v>0.263519004724307</c:v>
                </c:pt>
                <c:pt idx="3050">
                  <c:v>0.26076504228863701</c:v>
                </c:pt>
                <c:pt idx="3051">
                  <c:v>0.257907863683907</c:v>
                </c:pt>
                <c:pt idx="3052">
                  <c:v>0.25492997420536001</c:v>
                </c:pt>
                <c:pt idx="3053">
                  <c:v>0.25181834881276599</c:v>
                </c:pt>
                <c:pt idx="3054">
                  <c:v>0.24857456571827599</c:v>
                </c:pt>
                <c:pt idx="3055">
                  <c:v>0.24521183587915699</c:v>
                </c:pt>
                <c:pt idx="3056">
                  <c:v>0.24174603567685399</c:v>
                </c:pt>
                <c:pt idx="3057">
                  <c:v>0.238188590577604</c:v>
                </c:pt>
                <c:pt idx="3058">
                  <c:v>0.23454537106597501</c:v>
                </c:pt>
                <c:pt idx="3059">
                  <c:v>0.23082086408906199</c:v>
                </c:pt>
                <c:pt idx="3060">
                  <c:v>0.22702103595694501</c:v>
                </c:pt>
                <c:pt idx="3061">
                  <c:v>0.223149473939729</c:v>
                </c:pt>
                <c:pt idx="3062">
                  <c:v>0.21920365245479401</c:v>
                </c:pt>
                <c:pt idx="3063">
                  <c:v>0.215181849664527</c:v>
                </c:pt>
                <c:pt idx="3064">
                  <c:v>0.21109448179930099</c:v>
                </c:pt>
                <c:pt idx="3065">
                  <c:v>0.206961387319086</c:v>
                </c:pt>
                <c:pt idx="3066">
                  <c:v>0.202794535899194</c:v>
                </c:pt>
                <c:pt idx="3067">
                  <c:v>0.19858957058461299</c:v>
                </c:pt>
                <c:pt idx="3068">
                  <c:v>0.194338460854765</c:v>
                </c:pt>
                <c:pt idx="3069">
                  <c:v>0.190043106468158</c:v>
                </c:pt>
                <c:pt idx="3070">
                  <c:v>0.18570852889821701</c:v>
                </c:pt>
                <c:pt idx="3071">
                  <c:v>0.18132813550410201</c:v>
                </c:pt>
                <c:pt idx="3072">
                  <c:v>0.17688762218905801</c:v>
                </c:pt>
                <c:pt idx="3073">
                  <c:v>0.172384756535685</c:v>
                </c:pt>
                <c:pt idx="3074">
                  <c:v>0.167836573141527</c:v>
                </c:pt>
                <c:pt idx="3075">
                  <c:v>0.16326349049772701</c:v>
                </c:pt>
                <c:pt idx="3076">
                  <c:v>0.158671741155714</c:v>
                </c:pt>
                <c:pt idx="3077">
                  <c:v>0.15405436685361301</c:v>
                </c:pt>
                <c:pt idx="3078">
                  <c:v>0.14940515032912499</c:v>
                </c:pt>
                <c:pt idx="3079">
                  <c:v>0.14472876658018499</c:v>
                </c:pt>
                <c:pt idx="3080">
                  <c:v>0.140040670469887</c:v>
                </c:pt>
                <c:pt idx="3081">
                  <c:v>0.13535940113667899</c:v>
                </c:pt>
                <c:pt idx="3082">
                  <c:v>0.13069593218307199</c:v>
                </c:pt>
                <c:pt idx="3083">
                  <c:v>0.12604819055927299</c:v>
                </c:pt>
                <c:pt idx="3084">
                  <c:v>0.121408115637585</c:v>
                </c:pt>
                <c:pt idx="3085">
                  <c:v>0.11677486385429001</c:v>
                </c:pt>
                <c:pt idx="3086">
                  <c:v>0.11215736420852</c:v>
                </c:pt>
                <c:pt idx="3087">
                  <c:v>0.10756248430634199</c:v>
                </c:pt>
                <c:pt idx="3088">
                  <c:v>0.102985968064592</c:v>
                </c:pt>
                <c:pt idx="3089">
                  <c:v>9.84199327387211E-2</c:v>
                </c:pt>
                <c:pt idx="3090">
                  <c:v>9.3866927834060504E-2</c:v>
                </c:pt>
                <c:pt idx="3091">
                  <c:v>8.9341794437955702E-2</c:v>
                </c:pt>
                <c:pt idx="3092">
                  <c:v>8.48603910397982E-2</c:v>
                </c:pt>
                <c:pt idx="3093">
                  <c:v>8.0430545314159801E-2</c:v>
                </c:pt>
                <c:pt idx="3094">
                  <c:v>7.6053598506118397E-2</c:v>
                </c:pt>
                <c:pt idx="3095">
                  <c:v>7.1729342644377997E-2</c:v>
                </c:pt>
                <c:pt idx="3096">
                  <c:v>6.7456011808939897E-2</c:v>
                </c:pt>
                <c:pt idx="3097">
                  <c:v>6.3227990874950596E-2</c:v>
                </c:pt>
                <c:pt idx="3098">
                  <c:v>5.90382383557038E-2</c:v>
                </c:pt>
                <c:pt idx="3099">
                  <c:v>5.4884602208364303E-2</c:v>
                </c:pt>
                <c:pt idx="3100">
                  <c:v>5.0772070548776901E-2</c:v>
                </c:pt>
                <c:pt idx="3101">
                  <c:v>4.6707394213518202E-2</c:v>
                </c:pt>
                <c:pt idx="3102">
                  <c:v>4.2692309400899298E-2</c:v>
                </c:pt>
                <c:pt idx="3103">
                  <c:v>3.8722517050726601E-2</c:v>
                </c:pt>
                <c:pt idx="3104">
                  <c:v>3.4791029704778598E-2</c:v>
                </c:pt>
                <c:pt idx="3105">
                  <c:v>3.0889928264889101E-2</c:v>
                </c:pt>
                <c:pt idx="3106">
                  <c:v>2.70113627164787E-2</c:v>
                </c:pt>
                <c:pt idx="3107">
                  <c:v>2.3153230827929899E-2</c:v>
                </c:pt>
                <c:pt idx="3108">
                  <c:v>1.9326003097337799E-2</c:v>
                </c:pt>
                <c:pt idx="3109">
                  <c:v>1.5548919860788201E-2</c:v>
                </c:pt>
                <c:pt idx="3110">
                  <c:v>1.18350676548824E-2</c:v>
                </c:pt>
                <c:pt idx="3111">
                  <c:v>8.1828129786016505E-3</c:v>
                </c:pt>
                <c:pt idx="3112">
                  <c:v>4.5856835140059603E-3</c:v>
                </c:pt>
                <c:pt idx="3113">
                  <c:v>1.04746307298594E-3</c:v>
                </c:pt>
                <c:pt idx="3114">
                  <c:v>-2.41863509879179E-3</c:v>
                </c:pt>
                <c:pt idx="3115">
                  <c:v>-5.8050683640898E-3</c:v>
                </c:pt>
                <c:pt idx="3116">
                  <c:v>-9.1179525463971206E-3</c:v>
                </c:pt>
                <c:pt idx="3117">
                  <c:v>-1.23679993035366E-2</c:v>
                </c:pt>
                <c:pt idx="3118">
                  <c:v>-1.55577115910402E-2</c:v>
                </c:pt>
                <c:pt idx="3119">
                  <c:v>-1.86800516785058E-2</c:v>
                </c:pt>
                <c:pt idx="3120">
                  <c:v>-2.1726864221427201E-2</c:v>
                </c:pt>
                <c:pt idx="3121">
                  <c:v>-2.46957359364194E-2</c:v>
                </c:pt>
                <c:pt idx="3122">
                  <c:v>-2.7589967690534799E-2</c:v>
                </c:pt>
                <c:pt idx="3123">
                  <c:v>-3.0414582854046399E-2</c:v>
                </c:pt>
                <c:pt idx="3124">
                  <c:v>-3.3172808112283E-2</c:v>
                </c:pt>
                <c:pt idx="3125">
                  <c:v>-3.5864828213397502E-2</c:v>
                </c:pt>
                <c:pt idx="3126">
                  <c:v>-3.8487794255575199E-2</c:v>
                </c:pt>
                <c:pt idx="3127">
                  <c:v>-4.1035766426493502E-2</c:v>
                </c:pt>
                <c:pt idx="3128">
                  <c:v>-4.3501496463797203E-2</c:v>
                </c:pt>
                <c:pt idx="3129">
                  <c:v>-4.58826324747625E-2</c:v>
                </c:pt>
                <c:pt idx="3130">
                  <c:v>-4.8187594448809802E-2</c:v>
                </c:pt>
                <c:pt idx="3131">
                  <c:v>-5.0431271201396399E-2</c:v>
                </c:pt>
                <c:pt idx="3132">
                  <c:v>-5.2621567587804799E-2</c:v>
                </c:pt>
                <c:pt idx="3133">
                  <c:v>-5.4752661163983599E-2</c:v>
                </c:pt>
                <c:pt idx="3134">
                  <c:v>-5.6814080328998803E-2</c:v>
                </c:pt>
                <c:pt idx="3135">
                  <c:v>-5.8802241633447501E-2</c:v>
                </c:pt>
                <c:pt idx="3136">
                  <c:v>-6.07179314607788E-2</c:v>
                </c:pt>
                <c:pt idx="3137">
                  <c:v>-6.2555954259887803E-2</c:v>
                </c:pt>
                <c:pt idx="3138">
                  <c:v>-6.4305034695435498E-2</c:v>
                </c:pt>
                <c:pt idx="3139">
                  <c:v>-6.5957927645374601E-2</c:v>
                </c:pt>
                <c:pt idx="3140">
                  <c:v>-6.75152798262353E-2</c:v>
                </c:pt>
                <c:pt idx="3141">
                  <c:v>-6.8979419847509799E-2</c:v>
                </c:pt>
                <c:pt idx="3142">
                  <c:v>-7.0351501846457901E-2</c:v>
                </c:pt>
                <c:pt idx="3143">
                  <c:v>-7.1636290807582007E-2</c:v>
                </c:pt>
                <c:pt idx="3144">
                  <c:v>-7.2841459949734899E-2</c:v>
                </c:pt>
                <c:pt idx="3145">
                  <c:v>-7.3966272313927106E-2</c:v>
                </c:pt>
                <c:pt idx="3146">
                  <c:v>-7.4994969651049806E-2</c:v>
                </c:pt>
                <c:pt idx="3147">
                  <c:v>-7.5906725504989198E-2</c:v>
                </c:pt>
                <c:pt idx="3148">
                  <c:v>-7.6690512639785602E-2</c:v>
                </c:pt>
                <c:pt idx="3149">
                  <c:v>-7.7347774416471796E-2</c:v>
                </c:pt>
                <c:pt idx="3150">
                  <c:v>-7.7884570211261106E-2</c:v>
                </c:pt>
                <c:pt idx="3151">
                  <c:v>-7.8306433549728494E-2</c:v>
                </c:pt>
                <c:pt idx="3152">
                  <c:v>-7.8618731837623995E-2</c:v>
                </c:pt>
                <c:pt idx="3153">
                  <c:v>-7.8825668114111805E-2</c:v>
                </c:pt>
                <c:pt idx="3154">
                  <c:v>-7.8927382987542496E-2</c:v>
                </c:pt>
                <c:pt idx="3155">
                  <c:v>-7.8921503635010798E-2</c:v>
                </c:pt>
                <c:pt idx="3156">
                  <c:v>-7.8808900220128403E-2</c:v>
                </c:pt>
                <c:pt idx="3157">
                  <c:v>-7.8595591466995504E-2</c:v>
                </c:pt>
                <c:pt idx="3158">
                  <c:v>-7.8288264607543498E-2</c:v>
                </c:pt>
                <c:pt idx="3159">
                  <c:v>-7.7890719623061405E-2</c:v>
                </c:pt>
                <c:pt idx="3160">
                  <c:v>-7.7407020569114596E-2</c:v>
                </c:pt>
                <c:pt idx="3161">
                  <c:v>-7.6846445759254298E-2</c:v>
                </c:pt>
                <c:pt idx="3162">
                  <c:v>-7.6221434658263698E-2</c:v>
                </c:pt>
                <c:pt idx="3163">
                  <c:v>-7.5538498394017203E-2</c:v>
                </c:pt>
                <c:pt idx="3164">
                  <c:v>-7.4791972866388806E-2</c:v>
                </c:pt>
                <c:pt idx="3165">
                  <c:v>-7.3968396835006597E-2</c:v>
                </c:pt>
                <c:pt idx="3166">
                  <c:v>-7.3057023899761306E-2</c:v>
                </c:pt>
                <c:pt idx="3167">
                  <c:v>-7.2054927682084199E-2</c:v>
                </c:pt>
                <c:pt idx="3168">
                  <c:v>-7.0962780544346404E-2</c:v>
                </c:pt>
                <c:pt idx="3169">
                  <c:v>-6.9779169932266502E-2</c:v>
                </c:pt>
                <c:pt idx="3170">
                  <c:v>-6.8500744325766194E-2</c:v>
                </c:pt>
                <c:pt idx="3171">
                  <c:v>-6.7125443394324705E-2</c:v>
                </c:pt>
                <c:pt idx="3172">
                  <c:v>-6.5653412862871102E-2</c:v>
                </c:pt>
                <c:pt idx="3173">
                  <c:v>-6.4086846294793706E-2</c:v>
                </c:pt>
                <c:pt idx="3174">
                  <c:v>-6.2431110971101898E-2</c:v>
                </c:pt>
                <c:pt idx="3175">
                  <c:v>-6.0693070329748598E-2</c:v>
                </c:pt>
                <c:pt idx="3176">
                  <c:v>-5.8874345561173297E-2</c:v>
                </c:pt>
                <c:pt idx="3177">
                  <c:v>-5.6968557768123401E-2</c:v>
                </c:pt>
                <c:pt idx="3178">
                  <c:v>-5.4970829558839501E-2</c:v>
                </c:pt>
                <c:pt idx="3179">
                  <c:v>-5.2889416133803498E-2</c:v>
                </c:pt>
                <c:pt idx="3180">
                  <c:v>-5.07423591131188E-2</c:v>
                </c:pt>
                <c:pt idx="3181">
                  <c:v>-4.8541992944170602E-2</c:v>
                </c:pt>
                <c:pt idx="3182">
                  <c:v>-4.62887913511668E-2</c:v>
                </c:pt>
                <c:pt idx="3183">
                  <c:v>-4.3981939511227003E-2</c:v>
                </c:pt>
                <c:pt idx="3184">
                  <c:v>-4.16289982904171E-2</c:v>
                </c:pt>
                <c:pt idx="3185">
                  <c:v>-3.9239687646560099E-2</c:v>
                </c:pt>
                <c:pt idx="3186">
                  <c:v>-3.6813730486229997E-2</c:v>
                </c:pt>
                <c:pt idx="3187">
                  <c:v>-3.4339866325024303E-2</c:v>
                </c:pt>
                <c:pt idx="3188">
                  <c:v>-3.1805282117392197E-2</c:v>
                </c:pt>
                <c:pt idx="3189">
                  <c:v>-2.9202763150497298E-2</c:v>
                </c:pt>
                <c:pt idx="3190">
                  <c:v>-2.65307494882146E-2</c:v>
                </c:pt>
                <c:pt idx="3191">
                  <c:v>-2.37903238419984E-2</c:v>
                </c:pt>
                <c:pt idx="3192">
                  <c:v>-2.09816186708413E-2</c:v>
                </c:pt>
                <c:pt idx="3193">
                  <c:v>-1.8101937675411298E-2</c:v>
                </c:pt>
                <c:pt idx="3194">
                  <c:v>-1.5150627939272399E-2</c:v>
                </c:pt>
                <c:pt idx="3195">
                  <c:v>-1.2137937540473801E-2</c:v>
                </c:pt>
                <c:pt idx="3196">
                  <c:v>-9.0836719679538297E-3</c:v>
                </c:pt>
                <c:pt idx="3197">
                  <c:v>-6.0013515546082303E-3</c:v>
                </c:pt>
                <c:pt idx="3198">
                  <c:v>-2.8873895313279402E-3</c:v>
                </c:pt>
                <c:pt idx="3199">
                  <c:v>2.6739305337396399E-4</c:v>
                </c:pt>
                <c:pt idx="3200">
                  <c:v>3.4584150733673099E-3</c:v>
                </c:pt>
                <c:pt idx="3201">
                  <c:v>6.6678789273909404E-3</c:v>
                </c:pt>
                <c:pt idx="3202">
                  <c:v>9.8835253754225704E-3</c:v>
                </c:pt>
                <c:pt idx="3203">
                  <c:v>1.3107051499728E-2</c:v>
                </c:pt>
                <c:pt idx="3204">
                  <c:v>1.6341753495279599E-2</c:v>
                </c:pt>
                <c:pt idx="3205">
                  <c:v>1.9581080886050099E-2</c:v>
                </c:pt>
                <c:pt idx="3206">
                  <c:v>2.28146144810988E-2</c:v>
                </c:pt>
                <c:pt idx="3207">
                  <c:v>2.6038563417463401E-2</c:v>
                </c:pt>
                <c:pt idx="3208">
                  <c:v>2.9254706374977499E-2</c:v>
                </c:pt>
                <c:pt idx="3209">
                  <c:v>3.2465168558287801E-2</c:v>
                </c:pt>
                <c:pt idx="3210">
                  <c:v>3.5676475996685601E-2</c:v>
                </c:pt>
                <c:pt idx="3211">
                  <c:v>3.8906174661233001E-2</c:v>
                </c:pt>
                <c:pt idx="3212">
                  <c:v>4.2177433223259397E-2</c:v>
                </c:pt>
                <c:pt idx="3213">
                  <c:v>4.5505055783025702E-2</c:v>
                </c:pt>
                <c:pt idx="3214">
                  <c:v>4.8889102135027403E-2</c:v>
                </c:pt>
                <c:pt idx="3215">
                  <c:v>5.2320336347982499E-2</c:v>
                </c:pt>
                <c:pt idx="3216">
                  <c:v>5.5788338756707502E-2</c:v>
                </c:pt>
                <c:pt idx="3217">
                  <c:v>5.9285816353043398E-2</c:v>
                </c:pt>
                <c:pt idx="3218">
                  <c:v>6.2809249436195105E-2</c:v>
                </c:pt>
                <c:pt idx="3219">
                  <c:v>6.6355900356542999E-2</c:v>
                </c:pt>
                <c:pt idx="3220">
                  <c:v>6.9919254317169999E-2</c:v>
                </c:pt>
                <c:pt idx="3221">
                  <c:v>7.3489830359893898E-2</c:v>
                </c:pt>
                <c:pt idx="3222">
                  <c:v>7.7061809213333304E-2</c:v>
                </c:pt>
                <c:pt idx="3223">
                  <c:v>8.0634452004491902E-2</c:v>
                </c:pt>
                <c:pt idx="3224">
                  <c:v>8.4204088534624702E-2</c:v>
                </c:pt>
                <c:pt idx="3225">
                  <c:v>8.7760781123155995E-2</c:v>
                </c:pt>
                <c:pt idx="3226">
                  <c:v>9.1299057821636595E-2</c:v>
                </c:pt>
                <c:pt idx="3227">
                  <c:v>9.4826762501417805E-2</c:v>
                </c:pt>
                <c:pt idx="3228">
                  <c:v>9.8354614857292202E-2</c:v>
                </c:pt>
                <c:pt idx="3229">
                  <c:v>0.10188000971773201</c:v>
                </c:pt>
                <c:pt idx="3230">
                  <c:v>0.105391087419844</c:v>
                </c:pt>
                <c:pt idx="3231">
                  <c:v>0.108886203568467</c:v>
                </c:pt>
                <c:pt idx="3232">
                  <c:v>0.112378563397334</c:v>
                </c:pt>
                <c:pt idx="3233">
                  <c:v>0.115878524066073</c:v>
                </c:pt>
                <c:pt idx="3234">
                  <c:v>0.11937952031899</c:v>
                </c:pt>
                <c:pt idx="3235">
                  <c:v>0.12286455904432</c:v>
                </c:pt>
                <c:pt idx="3236">
                  <c:v>0.12631866217141999</c:v>
                </c:pt>
                <c:pt idx="3237">
                  <c:v>0.12973129299170599</c:v>
                </c:pt>
                <c:pt idx="3238">
                  <c:v>0.13309551301250899</c:v>
                </c:pt>
                <c:pt idx="3239">
                  <c:v>0.13641298756961201</c:v>
                </c:pt>
                <c:pt idx="3240">
                  <c:v>0.139695783838616</c:v>
                </c:pt>
                <c:pt idx="3241">
                  <c:v>0.1429563782155</c:v>
                </c:pt>
                <c:pt idx="3242">
                  <c:v>0.14619731053252499</c:v>
                </c:pt>
                <c:pt idx="3243">
                  <c:v>0.149413951194656</c:v>
                </c:pt>
                <c:pt idx="3244">
                  <c:v>0.1526035659569</c:v>
                </c:pt>
                <c:pt idx="3245">
                  <c:v>0.155766747449468</c:v>
                </c:pt>
                <c:pt idx="3246">
                  <c:v>0.15890286867994999</c:v>
                </c:pt>
                <c:pt idx="3247">
                  <c:v>0.16200897658045599</c:v>
                </c:pt>
                <c:pt idx="3248">
                  <c:v>0.165081179546504</c:v>
                </c:pt>
                <c:pt idx="3249">
                  <c:v>0.168113225196002</c:v>
                </c:pt>
                <c:pt idx="3250">
                  <c:v>0.171096349542259</c:v>
                </c:pt>
                <c:pt idx="3251">
                  <c:v>0.174025252564244</c:v>
                </c:pt>
                <c:pt idx="3252">
                  <c:v>0.17690221368060399</c:v>
                </c:pt>
                <c:pt idx="3253">
                  <c:v>0.17973103856985301</c:v>
                </c:pt>
                <c:pt idx="3254">
                  <c:v>0.18250911247138099</c:v>
                </c:pt>
                <c:pt idx="3255">
                  <c:v>0.18522978227977099</c:v>
                </c:pt>
                <c:pt idx="3256">
                  <c:v>0.18788978111820701</c:v>
                </c:pt>
                <c:pt idx="3257">
                  <c:v>0.19048809134393299</c:v>
                </c:pt>
                <c:pt idx="3258">
                  <c:v>0.19301856363197301</c:v>
                </c:pt>
                <c:pt idx="3259">
                  <c:v>0.19547015515494401</c:v>
                </c:pt>
                <c:pt idx="3260">
                  <c:v>0.197835595473912</c:v>
                </c:pt>
                <c:pt idx="3261">
                  <c:v>0.20011532137399299</c:v>
                </c:pt>
                <c:pt idx="3262">
                  <c:v>0.20231238665958801</c:v>
                </c:pt>
                <c:pt idx="3263">
                  <c:v>0.20442786870128499</c:v>
                </c:pt>
                <c:pt idx="3264">
                  <c:v>0.20646169630608299</c:v>
                </c:pt>
                <c:pt idx="3265">
                  <c:v>0.20841327590519401</c:v>
                </c:pt>
                <c:pt idx="3266">
                  <c:v>0.21028019026106701</c:v>
                </c:pt>
                <c:pt idx="3267">
                  <c:v>0.21206050345737301</c:v>
                </c:pt>
                <c:pt idx="3268">
                  <c:v>0.21375677320355599</c:v>
                </c:pt>
                <c:pt idx="3269">
                  <c:v>0.215371828432256</c:v>
                </c:pt>
                <c:pt idx="3270">
                  <c:v>0.216898139480661</c:v>
                </c:pt>
                <c:pt idx="3271">
                  <c:v>0.21831746145641101</c:v>
                </c:pt>
                <c:pt idx="3272">
                  <c:v>0.21961648378222301</c:v>
                </c:pt>
                <c:pt idx="3273">
                  <c:v>0.220799909029508</c:v>
                </c:pt>
                <c:pt idx="3274">
                  <c:v>0.22188302846751301</c:v>
                </c:pt>
                <c:pt idx="3275">
                  <c:v>0.22287331955197501</c:v>
                </c:pt>
                <c:pt idx="3276">
                  <c:v>0.22376448026586401</c:v>
                </c:pt>
                <c:pt idx="3277">
                  <c:v>0.22454715191140001</c:v>
                </c:pt>
                <c:pt idx="3278">
                  <c:v>0.22521864225309701</c:v>
                </c:pt>
                <c:pt idx="3279">
                  <c:v>0.22577994879131599</c:v>
                </c:pt>
                <c:pt idx="3280">
                  <c:v>0.22622900623428599</c:v>
                </c:pt>
                <c:pt idx="3281">
                  <c:v>0.22656233115320801</c:v>
                </c:pt>
                <c:pt idx="3282">
                  <c:v>0.226781562553933</c:v>
                </c:pt>
                <c:pt idx="3283">
                  <c:v>0.22689311993768299</c:v>
                </c:pt>
                <c:pt idx="3284">
                  <c:v>0.22690015798947699</c:v>
                </c:pt>
                <c:pt idx="3285">
                  <c:v>0.226798514583611</c:v>
                </c:pt>
                <c:pt idx="3286">
                  <c:v>0.22658335362420801</c:v>
                </c:pt>
                <c:pt idx="3287">
                  <c:v>0.22625776246318999</c:v>
                </c:pt>
                <c:pt idx="3288">
                  <c:v>0.225830942969175</c:v>
                </c:pt>
                <c:pt idx="3289">
                  <c:v>0.22530758569154599</c:v>
                </c:pt>
                <c:pt idx="3290">
                  <c:v>0.22468250386274299</c:v>
                </c:pt>
                <c:pt idx="3291">
                  <c:v>0.22394767305212601</c:v>
                </c:pt>
                <c:pt idx="3292">
                  <c:v>0.223101746127504</c:v>
                </c:pt>
                <c:pt idx="3293">
                  <c:v>0.22214914655979001</c:v>
                </c:pt>
                <c:pt idx="3294">
                  <c:v>0.22109112242342799</c:v>
                </c:pt>
                <c:pt idx="3295">
                  <c:v>0.21992186898027799</c:v>
                </c:pt>
                <c:pt idx="3296">
                  <c:v>0.218633827759868</c:v>
                </c:pt>
                <c:pt idx="3297">
                  <c:v>0.21722276164524301</c:v>
                </c:pt>
                <c:pt idx="3298">
                  <c:v>0.21568649384128799</c:v>
                </c:pt>
                <c:pt idx="3299">
                  <c:v>0.21402347550622</c:v>
                </c:pt>
                <c:pt idx="3300">
                  <c:v>0.21223664147098001</c:v>
                </c:pt>
                <c:pt idx="3301">
                  <c:v>0.210335552989692</c:v>
                </c:pt>
                <c:pt idx="3302">
                  <c:v>0.20832961980350201</c:v>
                </c:pt>
                <c:pt idx="3303">
                  <c:v>0.20621988668125299</c:v>
                </c:pt>
                <c:pt idx="3304">
                  <c:v>0.20400203758277599</c:v>
                </c:pt>
                <c:pt idx="3305">
                  <c:v>0.20167711787248599</c:v>
                </c:pt>
                <c:pt idx="3306">
                  <c:v>0.199253901925735</c:v>
                </c:pt>
                <c:pt idx="3307">
                  <c:v>0.19673887151281999</c:v>
                </c:pt>
                <c:pt idx="3308">
                  <c:v>0.19412851412552701</c:v>
                </c:pt>
                <c:pt idx="3309">
                  <c:v>0.19141526880545101</c:v>
                </c:pt>
                <c:pt idx="3310">
                  <c:v>0.18859864095509499</c:v>
                </c:pt>
                <c:pt idx="3311">
                  <c:v>0.18568705480721701</c:v>
                </c:pt>
                <c:pt idx="3312">
                  <c:v>0.182689893488789</c:v>
                </c:pt>
                <c:pt idx="3313">
                  <c:v>0.17961017131811299</c:v>
                </c:pt>
                <c:pt idx="3314">
                  <c:v>0.17644385829169201</c:v>
                </c:pt>
                <c:pt idx="3315">
                  <c:v>0.17318383406346399</c:v>
                </c:pt>
                <c:pt idx="3316">
                  <c:v>0.16982514265248899</c:v>
                </c:pt>
                <c:pt idx="3317">
                  <c:v>0.16636886474776699</c:v>
                </c:pt>
                <c:pt idx="3318">
                  <c:v>0.16282134697820899</c:v>
                </c:pt>
                <c:pt idx="3319">
                  <c:v>0.159189490442398</c:v>
                </c:pt>
                <c:pt idx="3320">
                  <c:v>0.15547867669263099</c:v>
                </c:pt>
                <c:pt idx="3321">
                  <c:v>0.151696158582279</c:v>
                </c:pt>
                <c:pt idx="3322">
                  <c:v>0.147852798997688</c:v>
                </c:pt>
                <c:pt idx="3323">
                  <c:v>0.14395720946100299</c:v>
                </c:pt>
                <c:pt idx="3324">
                  <c:v>0.14000966020515601</c:v>
                </c:pt>
                <c:pt idx="3325">
                  <c:v>0.13600620017461101</c:v>
                </c:pt>
                <c:pt idx="3326">
                  <c:v>0.13194868523433601</c:v>
                </c:pt>
                <c:pt idx="3327">
                  <c:v>0.12784630090205501</c:v>
                </c:pt>
                <c:pt idx="3328">
                  <c:v>0.123706321850981</c:v>
                </c:pt>
                <c:pt idx="3329">
                  <c:v>0.119527437183816</c:v>
                </c:pt>
                <c:pt idx="3330">
                  <c:v>0.11530382154746199</c:v>
                </c:pt>
                <c:pt idx="3331">
                  <c:v>0.111031930165301</c:v>
                </c:pt>
                <c:pt idx="3332">
                  <c:v>0.106710904990455</c:v>
                </c:pt>
                <c:pt idx="3333">
                  <c:v>0.102340611497899</c:v>
                </c:pt>
                <c:pt idx="3334">
                  <c:v>9.7924639234792804E-2</c:v>
                </c:pt>
                <c:pt idx="3335">
                  <c:v>9.3474033754427005E-2</c:v>
                </c:pt>
                <c:pt idx="3336">
                  <c:v>8.9002394072813795E-2</c:v>
                </c:pt>
                <c:pt idx="3337">
                  <c:v>8.4515169840739104E-2</c:v>
                </c:pt>
                <c:pt idx="3338">
                  <c:v>8.0007088528842807E-2</c:v>
                </c:pt>
                <c:pt idx="3339">
                  <c:v>7.5472774698297898E-2</c:v>
                </c:pt>
                <c:pt idx="3340">
                  <c:v>7.0917936263222695E-2</c:v>
                </c:pt>
                <c:pt idx="3341">
                  <c:v>6.6357393421887401E-2</c:v>
                </c:pt>
                <c:pt idx="3342">
                  <c:v>6.1803403557055998E-2</c:v>
                </c:pt>
                <c:pt idx="3343">
                  <c:v>5.7259470213001103E-2</c:v>
                </c:pt>
                <c:pt idx="3344">
                  <c:v>5.2725498197763898E-2</c:v>
                </c:pt>
                <c:pt idx="3345">
                  <c:v>4.82044239886898E-2</c:v>
                </c:pt>
                <c:pt idx="3346">
                  <c:v>4.3700942862083703E-2</c:v>
                </c:pt>
                <c:pt idx="3347">
                  <c:v>3.9216590824683803E-2</c:v>
                </c:pt>
                <c:pt idx="3348">
                  <c:v>3.4750143267832503E-2</c:v>
                </c:pt>
                <c:pt idx="3349">
                  <c:v>3.03020460266374E-2</c:v>
                </c:pt>
                <c:pt idx="3350">
                  <c:v>2.5875056806382701E-2</c:v>
                </c:pt>
                <c:pt idx="3351">
                  <c:v>2.1470824376852202E-2</c:v>
                </c:pt>
                <c:pt idx="3352">
                  <c:v>1.7088872814800399E-2</c:v>
                </c:pt>
                <c:pt idx="3353">
                  <c:v>1.27283404353742E-2</c:v>
                </c:pt>
                <c:pt idx="3354">
                  <c:v>8.3869656734571595E-3</c:v>
                </c:pt>
                <c:pt idx="3355">
                  <c:v>4.0590416264977298E-3</c:v>
                </c:pt>
                <c:pt idx="3356">
                  <c:v>-2.5988790906931103E-4</c:v>
                </c:pt>
                <c:pt idx="3357">
                  <c:v>-4.5647901470509599E-3</c:v>
                </c:pt>
                <c:pt idx="3358">
                  <c:v>-8.8433672582745506E-3</c:v>
                </c:pt>
                <c:pt idx="3359">
                  <c:v>-1.3090120779380999E-2</c:v>
                </c:pt>
                <c:pt idx="3360">
                  <c:v>-1.73133926369099E-2</c:v>
                </c:pt>
                <c:pt idx="3361">
                  <c:v>-2.1523602521457099E-2</c:v>
                </c:pt>
                <c:pt idx="3362">
                  <c:v>-2.5718237747078401E-2</c:v>
                </c:pt>
                <c:pt idx="3363">
                  <c:v>-2.9884521086575001E-2</c:v>
                </c:pt>
                <c:pt idx="3364">
                  <c:v>-3.4015012641563001E-2</c:v>
                </c:pt>
                <c:pt idx="3365">
                  <c:v>-3.8114400380456097E-2</c:v>
                </c:pt>
                <c:pt idx="3366">
                  <c:v>-4.2191112550628497E-2</c:v>
                </c:pt>
                <c:pt idx="3367">
                  <c:v>-4.6247593352369797E-2</c:v>
                </c:pt>
                <c:pt idx="3368">
                  <c:v>-5.0279132269718398E-2</c:v>
                </c:pt>
                <c:pt idx="3369">
                  <c:v>-5.4276294938365797E-2</c:v>
                </c:pt>
                <c:pt idx="3370">
                  <c:v>-5.8225791209642302E-2</c:v>
                </c:pt>
                <c:pt idx="3371">
                  <c:v>-6.21125207929853E-2</c:v>
                </c:pt>
                <c:pt idx="3372">
                  <c:v>-6.5924162726823304E-2</c:v>
                </c:pt>
                <c:pt idx="3373">
                  <c:v>-6.9653418598026595E-2</c:v>
                </c:pt>
                <c:pt idx="3374">
                  <c:v>-7.3296105460428002E-2</c:v>
                </c:pt>
                <c:pt idx="3375">
                  <c:v>-7.6849855950487406E-2</c:v>
                </c:pt>
                <c:pt idx="3376">
                  <c:v>-8.03155076279779E-2</c:v>
                </c:pt>
                <c:pt idx="3377">
                  <c:v>-8.3697003611033605E-2</c:v>
                </c:pt>
                <c:pt idx="3378">
                  <c:v>-8.6998100245216994E-2</c:v>
                </c:pt>
                <c:pt idx="3379">
                  <c:v>-9.0219950676999894E-2</c:v>
                </c:pt>
                <c:pt idx="3380">
                  <c:v>-9.3361698792647302E-2</c:v>
                </c:pt>
                <c:pt idx="3381">
                  <c:v>-9.6421244272185805E-2</c:v>
                </c:pt>
                <c:pt idx="3382">
                  <c:v>-9.9395079268457406E-2</c:v>
                </c:pt>
                <c:pt idx="3383">
                  <c:v>-0.102279872756089</c:v>
                </c:pt>
                <c:pt idx="3384">
                  <c:v>-0.105075263922896</c:v>
                </c:pt>
                <c:pt idx="3385">
                  <c:v>-0.107783707686367</c:v>
                </c:pt>
                <c:pt idx="3386">
                  <c:v>-0.110407174843864</c:v>
                </c:pt>
                <c:pt idx="3387">
                  <c:v>-0.112945057729083</c:v>
                </c:pt>
                <c:pt idx="3388">
                  <c:v>-0.115393905870238</c:v>
                </c:pt>
                <c:pt idx="3389">
                  <c:v>-0.117745869530301</c:v>
                </c:pt>
                <c:pt idx="3390">
                  <c:v>-0.119987893721149</c:v>
                </c:pt>
                <c:pt idx="3391">
                  <c:v>-0.12210764015004801</c:v>
                </c:pt>
                <c:pt idx="3392">
                  <c:v>-0.124103250599378</c:v>
                </c:pt>
                <c:pt idx="3393">
                  <c:v>-0.12598476380027401</c:v>
                </c:pt>
                <c:pt idx="3394">
                  <c:v>-0.12776307588053001</c:v>
                </c:pt>
                <c:pt idx="3395">
                  <c:v>-0.12943875628104001</c:v>
                </c:pt>
                <c:pt idx="3396">
                  <c:v>-0.13100314969706101</c:v>
                </c:pt>
                <c:pt idx="3397">
                  <c:v>-0.13244776072442099</c:v>
                </c:pt>
                <c:pt idx="3398">
                  <c:v>-0.13376918851615499</c:v>
                </c:pt>
                <c:pt idx="3399">
                  <c:v>-0.13496628442587899</c:v>
                </c:pt>
                <c:pt idx="3400">
                  <c:v>-0.13603692044710899</c:v>
                </c:pt>
                <c:pt idx="3401">
                  <c:v>-0.13697908923992899</c:v>
                </c:pt>
                <c:pt idx="3402">
                  <c:v>-0.137792716506829</c:v>
                </c:pt>
                <c:pt idx="3403">
                  <c:v>-0.13847816971756199</c:v>
                </c:pt>
                <c:pt idx="3404">
                  <c:v>-0.13903365283579999</c:v>
                </c:pt>
                <c:pt idx="3405">
                  <c:v>-0.139455881130891</c:v>
                </c:pt>
                <c:pt idx="3406">
                  <c:v>-0.13974390775773099</c:v>
                </c:pt>
                <c:pt idx="3407">
                  <c:v>-0.139901205150717</c:v>
                </c:pt>
                <c:pt idx="3408">
                  <c:v>-0.13993224855945299</c:v>
                </c:pt>
                <c:pt idx="3409">
                  <c:v>-0.13983652322022999</c:v>
                </c:pt>
                <c:pt idx="3410">
                  <c:v>-0.13960724461485999</c:v>
                </c:pt>
                <c:pt idx="3411">
                  <c:v>-0.13923783469700801</c:v>
                </c:pt>
                <c:pt idx="3412">
                  <c:v>-0.138729477993316</c:v>
                </c:pt>
                <c:pt idx="3413">
                  <c:v>-0.138090251355557</c:v>
                </c:pt>
                <c:pt idx="3414">
                  <c:v>-0.13732587316358399</c:v>
                </c:pt>
                <c:pt idx="3415">
                  <c:v>-0.13643294787183299</c:v>
                </c:pt>
                <c:pt idx="3416">
                  <c:v>-0.13540301483756001</c:v>
                </c:pt>
                <c:pt idx="3417">
                  <c:v>-0.13423227709018301</c:v>
                </c:pt>
                <c:pt idx="3418">
                  <c:v>-0.13292506525082901</c:v>
                </c:pt>
                <c:pt idx="3419">
                  <c:v>-0.13148779986866799</c:v>
                </c:pt>
                <c:pt idx="3420">
                  <c:v>-0.129922638234371</c:v>
                </c:pt>
                <c:pt idx="3421">
                  <c:v>-0.128229296603247</c:v>
                </c:pt>
                <c:pt idx="3422">
                  <c:v>-0.12641128940603399</c:v>
                </c:pt>
                <c:pt idx="3423">
                  <c:v>-0.12447638987675901</c:v>
                </c:pt>
                <c:pt idx="3424">
                  <c:v>-0.12242961345949301</c:v>
                </c:pt>
                <c:pt idx="3425">
                  <c:v>-0.12026843050876999</c:v>
                </c:pt>
                <c:pt idx="3426">
                  <c:v>-0.11798724586228999</c:v>
                </c:pt>
                <c:pt idx="3427">
                  <c:v>-0.115585314847437</c:v>
                </c:pt>
                <c:pt idx="3428">
                  <c:v>-0.113067970452378</c:v>
                </c:pt>
                <c:pt idx="3429">
                  <c:v>-0.110441087742877</c:v>
                </c:pt>
                <c:pt idx="3430">
                  <c:v>-0.10770725805367699</c:v>
                </c:pt>
                <c:pt idx="3431">
                  <c:v>-0.10486697291126899</c:v>
                </c:pt>
                <c:pt idx="3432">
                  <c:v>-0.10191990717733899</c:v>
                </c:pt>
                <c:pt idx="3433">
                  <c:v>-9.8864034855519603E-2</c:v>
                </c:pt>
                <c:pt idx="3434">
                  <c:v>-9.5697157707788597E-2</c:v>
                </c:pt>
                <c:pt idx="3435">
                  <c:v>-9.2422110961512996E-2</c:v>
                </c:pt>
                <c:pt idx="3436">
                  <c:v>-8.9048340195855905E-2</c:v>
                </c:pt>
                <c:pt idx="3437">
                  <c:v>-8.5585365308332204E-2</c:v>
                </c:pt>
                <c:pt idx="3438">
                  <c:v>-8.2035797123167498E-2</c:v>
                </c:pt>
                <c:pt idx="3439">
                  <c:v>-7.8397239076819197E-2</c:v>
                </c:pt>
                <c:pt idx="3440">
                  <c:v>-7.4669689196319403E-2</c:v>
                </c:pt>
                <c:pt idx="3441">
                  <c:v>-7.0857413249265602E-2</c:v>
                </c:pt>
                <c:pt idx="3442">
                  <c:v>-6.6963346483047206E-2</c:v>
                </c:pt>
                <c:pt idx="3443">
                  <c:v>-6.2985173643651401E-2</c:v>
                </c:pt>
                <c:pt idx="3444">
                  <c:v>-5.8918877616855103E-2</c:v>
                </c:pt>
                <c:pt idx="3445">
                  <c:v>-5.4764613350935E-2</c:v>
                </c:pt>
                <c:pt idx="3446">
                  <c:v>-5.0527968877395101E-2</c:v>
                </c:pt>
                <c:pt idx="3447">
                  <c:v>-4.6216936130344201E-2</c:v>
                </c:pt>
                <c:pt idx="3448">
                  <c:v>-4.1838867481060998E-2</c:v>
                </c:pt>
                <c:pt idx="3449">
                  <c:v>-3.7398908932525197E-2</c:v>
                </c:pt>
                <c:pt idx="3450">
                  <c:v>-3.2899119245568903E-2</c:v>
                </c:pt>
                <c:pt idx="3451">
                  <c:v>-2.8338876251092798E-2</c:v>
                </c:pt>
                <c:pt idx="3452">
                  <c:v>-2.3717464650510601E-2</c:v>
                </c:pt>
                <c:pt idx="3453">
                  <c:v>-1.903701569009E-2</c:v>
                </c:pt>
                <c:pt idx="3454">
                  <c:v>-1.43029540966296E-2</c:v>
                </c:pt>
                <c:pt idx="3455">
                  <c:v>-9.5217745696764902E-3</c:v>
                </c:pt>
                <c:pt idx="3456">
                  <c:v>-4.6984644685664403E-3</c:v>
                </c:pt>
                <c:pt idx="3457">
                  <c:v>1.64912855132023E-4</c:v>
                </c:pt>
                <c:pt idx="3458">
                  <c:v>5.0693441406702497E-3</c:v>
                </c:pt>
                <c:pt idx="3459">
                  <c:v>1.0017361612909099E-2</c:v>
                </c:pt>
                <c:pt idx="3460">
                  <c:v>1.5009794655490001E-2</c:v>
                </c:pt>
                <c:pt idx="3461">
                  <c:v>2.0043049858510301E-2</c:v>
                </c:pt>
                <c:pt idx="3462">
                  <c:v>2.51103056273486E-2</c:v>
                </c:pt>
                <c:pt idx="3463">
                  <c:v>3.0206060651141502E-2</c:v>
                </c:pt>
                <c:pt idx="3464">
                  <c:v>3.5328386801936403E-2</c:v>
                </c:pt>
                <c:pt idx="3465">
                  <c:v>4.0475304909594299E-2</c:v>
                </c:pt>
                <c:pt idx="3466">
                  <c:v>4.5639914847454402E-2</c:v>
                </c:pt>
                <c:pt idx="3467">
                  <c:v>5.0811755980573803E-2</c:v>
                </c:pt>
                <c:pt idx="3468">
                  <c:v>5.5983552050448797E-2</c:v>
                </c:pt>
                <c:pt idx="3469">
                  <c:v>6.1154441528890102E-2</c:v>
                </c:pt>
                <c:pt idx="3470">
                  <c:v>6.6325501255607697E-2</c:v>
                </c:pt>
                <c:pt idx="3471">
                  <c:v>7.1494437367268293E-2</c:v>
                </c:pt>
                <c:pt idx="3472">
                  <c:v>7.6656706179276501E-2</c:v>
                </c:pt>
                <c:pt idx="3473">
                  <c:v>8.1809783575689493E-2</c:v>
                </c:pt>
                <c:pt idx="3474">
                  <c:v>8.6953022034688701E-2</c:v>
                </c:pt>
                <c:pt idx="3475">
                  <c:v>9.2083877396420696E-2</c:v>
                </c:pt>
                <c:pt idx="3476">
                  <c:v>9.7197478020445996E-2</c:v>
                </c:pt>
                <c:pt idx="3477">
                  <c:v>0.102290108265953</c:v>
                </c:pt>
                <c:pt idx="3478">
                  <c:v>0.10735988215992601</c:v>
                </c:pt>
                <c:pt idx="3479">
                  <c:v>0.112402787802775</c:v>
                </c:pt>
                <c:pt idx="3480">
                  <c:v>0.11741060538911099</c:v>
                </c:pt>
                <c:pt idx="3481">
                  <c:v>0.12237440437569</c:v>
                </c:pt>
                <c:pt idx="3482">
                  <c:v>0.12728831411397901</c:v>
                </c:pt>
                <c:pt idx="3483">
                  <c:v>0.132148467619669</c:v>
                </c:pt>
                <c:pt idx="3484">
                  <c:v>0.13695025898985599</c:v>
                </c:pt>
                <c:pt idx="3485">
                  <c:v>0.14168887682478001</c:v>
                </c:pt>
                <c:pt idx="3486">
                  <c:v>0.146361437277583</c:v>
                </c:pt>
                <c:pt idx="3487">
                  <c:v>0.150966484438398</c:v>
                </c:pt>
                <c:pt idx="3488">
                  <c:v>0.155501788029654</c:v>
                </c:pt>
                <c:pt idx="3489">
                  <c:v>0.15996408306964899</c:v>
                </c:pt>
                <c:pt idx="3490">
                  <c:v>0.164350170074921</c:v>
                </c:pt>
                <c:pt idx="3491">
                  <c:v>0.168656171893383</c:v>
                </c:pt>
                <c:pt idx="3492">
                  <c:v>0.17287555338393201</c:v>
                </c:pt>
                <c:pt idx="3493">
                  <c:v>0.17699949276486099</c:v>
                </c:pt>
                <c:pt idx="3494">
                  <c:v>0.18102003859733801</c:v>
                </c:pt>
                <c:pt idx="3495">
                  <c:v>0.18493267883450401</c:v>
                </c:pt>
                <c:pt idx="3496">
                  <c:v>0.18873617878967899</c:v>
                </c:pt>
                <c:pt idx="3497">
                  <c:v>0.192430605331983</c:v>
                </c:pt>
                <c:pt idx="3498">
                  <c:v>0.19601518698314499</c:v>
                </c:pt>
                <c:pt idx="3499">
                  <c:v>0.19948731145995499</c:v>
                </c:pt>
                <c:pt idx="3500">
                  <c:v>0.20284360444831601</c:v>
                </c:pt>
                <c:pt idx="3501">
                  <c:v>0.20608208505296199</c:v>
                </c:pt>
                <c:pt idx="3502">
                  <c:v>0.209202326926032</c:v>
                </c:pt>
                <c:pt idx="3503">
                  <c:v>0.21220296674529501</c:v>
                </c:pt>
                <c:pt idx="3504">
                  <c:v>0.21508046260397801</c:v>
                </c:pt>
                <c:pt idx="3505">
                  <c:v>0.21783164332315899</c:v>
                </c:pt>
                <c:pt idx="3506">
                  <c:v>0.22045611743086699</c:v>
                </c:pt>
                <c:pt idx="3507">
                  <c:v>0.22295379887073</c:v>
                </c:pt>
                <c:pt idx="3508">
                  <c:v>0.22532055597144501</c:v>
                </c:pt>
                <c:pt idx="3509">
                  <c:v>0.22754910196589401</c:v>
                </c:pt>
                <c:pt idx="3510">
                  <c:v>0.22963490433898301</c:v>
                </c:pt>
                <c:pt idx="3511">
                  <c:v>0.23157889261529399</c:v>
                </c:pt>
                <c:pt idx="3512">
                  <c:v>0.23338301502394601</c:v>
                </c:pt>
                <c:pt idx="3513">
                  <c:v>0.23504508658482701</c:v>
                </c:pt>
                <c:pt idx="3514">
                  <c:v>0.236559994572907</c:v>
                </c:pt>
                <c:pt idx="3515">
                  <c:v>0.237924646273419</c:v>
                </c:pt>
                <c:pt idx="3516">
                  <c:v>0.23913910268609401</c:v>
                </c:pt>
                <c:pt idx="3517">
                  <c:v>0.24020293031509299</c:v>
                </c:pt>
                <c:pt idx="3518">
                  <c:v>0.24111297322660399</c:v>
                </c:pt>
                <c:pt idx="3519">
                  <c:v>0.24186596645924599</c:v>
                </c:pt>
                <c:pt idx="3520">
                  <c:v>0.24246198441458</c:v>
                </c:pt>
                <c:pt idx="3521">
                  <c:v>0.24290388304174201</c:v>
                </c:pt>
                <c:pt idx="3522">
                  <c:v>0.243193754309669</c:v>
                </c:pt>
                <c:pt idx="3523">
                  <c:v>0.24333082085771701</c:v>
                </c:pt>
                <c:pt idx="3524">
                  <c:v>0.24331237920134999</c:v>
                </c:pt>
                <c:pt idx="3525">
                  <c:v>0.243135785673574</c:v>
                </c:pt>
                <c:pt idx="3526">
                  <c:v>0.24279964002646701</c:v>
                </c:pt>
                <c:pt idx="3527">
                  <c:v>0.242304073020955</c:v>
                </c:pt>
                <c:pt idx="3528">
                  <c:v>0.24165028127076699</c:v>
                </c:pt>
                <c:pt idx="3529">
                  <c:v>0.24083933967334101</c:v>
                </c:pt>
                <c:pt idx="3530">
                  <c:v>0.239871381055237</c:v>
                </c:pt>
                <c:pt idx="3531">
                  <c:v>0.23874632865693499</c:v>
                </c:pt>
                <c:pt idx="3532">
                  <c:v>0.237465083503931</c:v>
                </c:pt>
                <c:pt idx="3533">
                  <c:v>0.23602880224775999</c:v>
                </c:pt>
                <c:pt idx="3534">
                  <c:v>0.234436688234301</c:v>
                </c:pt>
                <c:pt idx="3535">
                  <c:v>0.232685788855125</c:v>
                </c:pt>
                <c:pt idx="3536">
                  <c:v>0.230774231436119</c:v>
                </c:pt>
                <c:pt idx="3537">
                  <c:v>0.228704385572744</c:v>
                </c:pt>
                <c:pt idx="3538">
                  <c:v>0.22648204055878701</c:v>
                </c:pt>
                <c:pt idx="3539">
                  <c:v>0.22411263675676699</c:v>
                </c:pt>
                <c:pt idx="3540">
                  <c:v>0.22159872983815901</c:v>
                </c:pt>
                <c:pt idx="3541">
                  <c:v>0.21894030782851601</c:v>
                </c:pt>
                <c:pt idx="3542">
                  <c:v>0.21613612919568101</c:v>
                </c:pt>
                <c:pt idx="3543">
                  <c:v>0.21318469482364899</c:v>
                </c:pt>
                <c:pt idx="3544">
                  <c:v>0.21008538259979601</c:v>
                </c:pt>
                <c:pt idx="3545">
                  <c:v>0.20683975586431799</c:v>
                </c:pt>
                <c:pt idx="3546">
                  <c:v>0.203451706573538</c:v>
                </c:pt>
                <c:pt idx="3547">
                  <c:v>0.19992601552074199</c:v>
                </c:pt>
                <c:pt idx="3548">
                  <c:v>0.19626676168226101</c:v>
                </c:pt>
                <c:pt idx="3549">
                  <c:v>0.192476704398127</c:v>
                </c:pt>
                <c:pt idx="3550">
                  <c:v>0.18855730868874301</c:v>
                </c:pt>
                <c:pt idx="3551">
                  <c:v>0.184509144930251</c:v>
                </c:pt>
                <c:pt idx="3552">
                  <c:v>0.180333008976864</c:v>
                </c:pt>
                <c:pt idx="3553">
                  <c:v>0.17603125425184499</c:v>
                </c:pt>
                <c:pt idx="3554">
                  <c:v>0.17160781113436099</c:v>
                </c:pt>
                <c:pt idx="3555">
                  <c:v>0.16706668788183099</c:v>
                </c:pt>
                <c:pt idx="3556">
                  <c:v>0.16241073598248201</c:v>
                </c:pt>
                <c:pt idx="3557">
                  <c:v>0.15764189604223999</c:v>
                </c:pt>
                <c:pt idx="3558">
                  <c:v>0.15276202927527299</c:v>
                </c:pt>
                <c:pt idx="3559">
                  <c:v>0.14777324309350801</c:v>
                </c:pt>
                <c:pt idx="3560">
                  <c:v>0.14267816302561301</c:v>
                </c:pt>
                <c:pt idx="3561">
                  <c:v>0.137480705879819</c:v>
                </c:pt>
                <c:pt idx="3562">
                  <c:v>0.13218639535224999</c:v>
                </c:pt>
                <c:pt idx="3563">
                  <c:v>0.12680126225381499</c:v>
                </c:pt>
                <c:pt idx="3564">
                  <c:v>0.12133029391641501</c:v>
                </c:pt>
                <c:pt idx="3565">
                  <c:v>0.115777104505388</c:v>
                </c:pt>
                <c:pt idx="3566">
                  <c:v>0.110144761919996</c:v>
                </c:pt>
                <c:pt idx="3567">
                  <c:v>0.104436365938174</c:v>
                </c:pt>
                <c:pt idx="3568">
                  <c:v>9.8654952578290198E-2</c:v>
                </c:pt>
                <c:pt idx="3569">
                  <c:v>9.2803627435484107E-2</c:v>
                </c:pt>
                <c:pt idx="3570">
                  <c:v>8.6886240953798793E-2</c:v>
                </c:pt>
                <c:pt idx="3571">
                  <c:v>8.0907614840091194E-2</c:v>
                </c:pt>
                <c:pt idx="3572">
                  <c:v>7.4872660765080604E-2</c:v>
                </c:pt>
                <c:pt idx="3573">
                  <c:v>6.8785312318182398E-2</c:v>
                </c:pt>
                <c:pt idx="3574">
                  <c:v>6.2648599752893594E-2</c:v>
                </c:pt>
                <c:pt idx="3575">
                  <c:v>5.6465808403692502E-2</c:v>
                </c:pt>
                <c:pt idx="3576">
                  <c:v>5.0241316534366399E-2</c:v>
                </c:pt>
                <c:pt idx="3577">
                  <c:v>4.3980150181087099E-2</c:v>
                </c:pt>
                <c:pt idx="3578">
                  <c:v>3.76868895840103E-2</c:v>
                </c:pt>
                <c:pt idx="3579">
                  <c:v>3.1365297885257902E-2</c:v>
                </c:pt>
                <c:pt idx="3580">
                  <c:v>2.5019048762421101E-2</c:v>
                </c:pt>
                <c:pt idx="3581">
                  <c:v>1.8652551746513899E-2</c:v>
                </c:pt>
                <c:pt idx="3582">
                  <c:v>1.22708691841942E-2</c:v>
                </c:pt>
                <c:pt idx="3583">
                  <c:v>5.8789529041662998E-3</c:v>
                </c:pt>
                <c:pt idx="3584">
                  <c:v>-5.1881315182207598E-4</c:v>
                </c:pt>
                <c:pt idx="3585">
                  <c:v>-6.9183699459638096E-3</c:v>
                </c:pt>
                <c:pt idx="3586">
                  <c:v>-1.33155377226783E-2</c:v>
                </c:pt>
                <c:pt idx="3587">
                  <c:v>-1.9705874104567998E-2</c:v>
                </c:pt>
                <c:pt idx="3588">
                  <c:v>-2.6084770723383301E-2</c:v>
                </c:pt>
                <c:pt idx="3589">
                  <c:v>-3.2447555961104699E-2</c:v>
                </c:pt>
                <c:pt idx="3590">
                  <c:v>-3.8789641307096903E-2</c:v>
                </c:pt>
                <c:pt idx="3591">
                  <c:v>-4.51067676311597E-2</c:v>
                </c:pt>
                <c:pt idx="3592">
                  <c:v>-5.1395127283888301E-2</c:v>
                </c:pt>
                <c:pt idx="3593">
                  <c:v>-5.7651129215548602E-2</c:v>
                </c:pt>
                <c:pt idx="3594">
                  <c:v>-6.3870975541800504E-2</c:v>
                </c:pt>
                <c:pt idx="3595">
                  <c:v>-7.0050474821956102E-2</c:v>
                </c:pt>
                <c:pt idx="3596">
                  <c:v>-7.6185257967432404E-2</c:v>
                </c:pt>
                <c:pt idx="3597">
                  <c:v>-8.2271117914865299E-2</c:v>
                </c:pt>
                <c:pt idx="3598">
                  <c:v>-8.8304113011395305E-2</c:v>
                </c:pt>
                <c:pt idx="3599">
                  <c:v>-9.4280403590269402E-2</c:v>
                </c:pt>
                <c:pt idx="3600">
                  <c:v>-0.10019607775456001</c:v>
                </c:pt>
                <c:pt idx="3601">
                  <c:v>-0.106047141579973</c:v>
                </c:pt>
                <c:pt idx="3602">
                  <c:v>-0.111792661441076</c:v>
                </c:pt>
                <c:pt idx="3603">
                  <c:v>-0.11746168184258</c:v>
                </c:pt>
                <c:pt idx="3604">
                  <c:v>-0.123050323486941</c:v>
                </c:pt>
                <c:pt idx="3605">
                  <c:v>-0.12855476207961</c:v>
                </c:pt>
                <c:pt idx="3606">
                  <c:v>-0.133971230945991</c:v>
                </c:pt>
                <c:pt idx="3607">
                  <c:v>-0.139296023608972</c:v>
                </c:pt>
                <c:pt idx="3608">
                  <c:v>-0.14452549632525</c:v>
                </c:pt>
                <c:pt idx="3609">
                  <c:v>-0.149656070578744</c:v>
                </c:pt>
                <c:pt idx="3610">
                  <c:v>-0.154684235529363</c:v>
                </c:pt>
                <c:pt idx="3611">
                  <c:v>-0.15960655041546201</c:v>
                </c:pt>
                <c:pt idx="3612">
                  <c:v>-0.16441964690835201</c:v>
                </c:pt>
                <c:pt idx="3613">
                  <c:v>-0.169120231417239</c:v>
                </c:pt>
                <c:pt idx="3614">
                  <c:v>-0.17370508734301701</c:v>
                </c:pt>
                <c:pt idx="3615">
                  <c:v>-0.178171077279383</c:v>
                </c:pt>
                <c:pt idx="3616">
                  <c:v>-0.182515145159756</c:v>
                </c:pt>
                <c:pt idx="3617">
                  <c:v>-0.18673431834853499</c:v>
                </c:pt>
                <c:pt idx="3618">
                  <c:v>-0.19082570967526699</c:v>
                </c:pt>
                <c:pt idx="3619">
                  <c:v>-0.19478651941033201</c:v>
                </c:pt>
                <c:pt idx="3620">
                  <c:v>-0.19861403718079301</c:v>
                </c:pt>
                <c:pt idx="3621">
                  <c:v>-0.202305643825094</c:v>
                </c:pt>
                <c:pt idx="3622">
                  <c:v>-0.20585881318534799</c:v>
                </c:pt>
                <c:pt idx="3623">
                  <c:v>-0.20927111383598199</c:v>
                </c:pt>
                <c:pt idx="3624">
                  <c:v>-0.212540210747555</c:v>
                </c:pt>
                <c:pt idx="3625">
                  <c:v>-0.215663866884613</c:v>
                </c:pt>
                <c:pt idx="3626">
                  <c:v>-0.21863994473648801</c:v>
                </c:pt>
                <c:pt idx="3627">
                  <c:v>-0.22146640777999199</c:v>
                </c:pt>
                <c:pt idx="3628">
                  <c:v>-0.22414132187300101</c:v>
                </c:pt>
                <c:pt idx="3629">
                  <c:v>-0.22666285657799201</c:v>
                </c:pt>
                <c:pt idx="3630">
                  <c:v>-0.22902928641459799</c:v>
                </c:pt>
                <c:pt idx="3631">
                  <c:v>-0.231238992040357</c:v>
                </c:pt>
                <c:pt idx="3632">
                  <c:v>-0.23329046135882101</c:v>
                </c:pt>
                <c:pt idx="3633">
                  <c:v>-0.235182290554281</c:v>
                </c:pt>
                <c:pt idx="3634">
                  <c:v>-0.236913185052397</c:v>
                </c:pt>
                <c:pt idx="3635">
                  <c:v>-0.23848196040606601</c:v>
                </c:pt>
                <c:pt idx="3636">
                  <c:v>-0.23988754310594401</c:v>
                </c:pt>
                <c:pt idx="3637">
                  <c:v>-0.24112897131504099</c:v>
                </c:pt>
                <c:pt idx="3638">
                  <c:v>-0.24220539552690601</c:v>
                </c:pt>
                <c:pt idx="3639">
                  <c:v>-0.24311607914694</c:v>
                </c:pt>
                <c:pt idx="3640">
                  <c:v>-0.24386039899644901</c:v>
                </c:pt>
                <c:pt idx="3641">
                  <c:v>-0.244437845739083</c:v>
                </c:pt>
                <c:pt idx="3642">
                  <c:v>-0.24484802422936999</c:v>
                </c:pt>
                <c:pt idx="3643">
                  <c:v>-0.24509065378311901</c:v>
                </c:pt>
                <c:pt idx="3644">
                  <c:v>-0.245165568369489</c:v>
                </c:pt>
                <c:pt idx="3645">
                  <c:v>-0.24507271672459899</c:v>
                </c:pt>
                <c:pt idx="3646">
                  <c:v>-0.24481216238661699</c:v>
                </c:pt>
                <c:pt idx="3647">
                  <c:v>-0.24438408365227299</c:v>
                </c:pt>
                <c:pt idx="3648">
                  <c:v>-0.243788773454855</c:v>
                </c:pt>
                <c:pt idx="3649">
                  <c:v>-0.243026639163753</c:v>
                </c:pt>
                <c:pt idx="3650">
                  <c:v>-0.24209820230570001</c:v>
                </c:pt>
                <c:pt idx="3651">
                  <c:v>-0.24100409820789001</c:v>
                </c:pt>
                <c:pt idx="3652">
                  <c:v>-0.239745075563226</c:v>
                </c:pt>
                <c:pt idx="3653">
                  <c:v>-0.23832199591799</c:v>
                </c:pt>
                <c:pt idx="3654">
                  <c:v>-0.23673583308229201</c:v>
                </c:pt>
                <c:pt idx="3655">
                  <c:v>-0.23498767246369201</c:v>
                </c:pt>
                <c:pt idx="3656">
                  <c:v>-0.23307871032445501</c:v>
                </c:pt>
                <c:pt idx="3657">
                  <c:v>-0.23101025296295699</c:v>
                </c:pt>
                <c:pt idx="3658">
                  <c:v>-0.22878371581978699</c:v>
                </c:pt>
                <c:pt idx="3659">
                  <c:v>-0.22640062250915899</c:v>
                </c:pt>
                <c:pt idx="3660">
                  <c:v>-0.22386260377631301</c:v>
                </c:pt>
                <c:pt idx="3661">
                  <c:v>-0.221171396381597</c:v>
                </c:pt>
                <c:pt idx="3662">
                  <c:v>-0.218328841912004</c:v>
                </c:pt>
                <c:pt idx="3663">
                  <c:v>-0.21533688552098301</c:v>
                </c:pt>
                <c:pt idx="3664">
                  <c:v>-0.21219757459736899</c:v>
                </c:pt>
                <c:pt idx="3665">
                  <c:v>-0.20891305736436599</c:v>
                </c:pt>
                <c:pt idx="3666">
                  <c:v>-0.205485581409517</c:v>
                </c:pt>
                <c:pt idx="3667">
                  <c:v>-0.201917492146688</c:v>
                </c:pt>
                <c:pt idx="3668">
                  <c:v>-0.19821123121110901</c:v>
                </c:pt>
                <c:pt idx="3669">
                  <c:v>-0.194369334788562</c:v>
                </c:pt>
                <c:pt idx="3670">
                  <c:v>-0.190394431879882</c:v>
                </c:pt>
                <c:pt idx="3671">
                  <c:v>-0.18628924250193399</c:v>
                </c:pt>
                <c:pt idx="3672">
                  <c:v>-0.18205657582631099</c:v>
                </c:pt>
                <c:pt idx="3673">
                  <c:v>-0.177699328257027</c:v>
                </c:pt>
                <c:pt idx="3674">
                  <c:v>-0.17322048144851501</c:v>
                </c:pt>
                <c:pt idx="3675">
                  <c:v>-0.16862310026528399</c:v>
                </c:pt>
                <c:pt idx="3676">
                  <c:v>-0.163910330684641</c:v>
                </c:pt>
                <c:pt idx="3677">
                  <c:v>-0.159085397643908</c:v>
                </c:pt>
                <c:pt idx="3678">
                  <c:v>-0.15415160283360299</c:v>
                </c:pt>
                <c:pt idx="3679">
                  <c:v>-0.14911232243809899</c:v>
                </c:pt>
                <c:pt idx="3680">
                  <c:v>-0.143971004825315</c:v>
                </c:pt>
                <c:pt idx="3681">
                  <c:v>-0.13873116818699699</c:v>
                </c:pt>
                <c:pt idx="3682">
                  <c:v>-0.13339639813123499</c:v>
                </c:pt>
                <c:pt idx="3683">
                  <c:v>-0.12797034522883699</c:v>
                </c:pt>
                <c:pt idx="3684">
                  <c:v>-0.122456722515252</c:v>
                </c:pt>
                <c:pt idx="3685">
                  <c:v>-0.116859302949746</c:v>
                </c:pt>
                <c:pt idx="3686">
                  <c:v>-0.111181916833579</c:v>
                </c:pt>
                <c:pt idx="3687">
                  <c:v>-0.105428449188936</c:v>
                </c:pt>
                <c:pt idx="3688">
                  <c:v>-9.9602837100415301E-2</c:v>
                </c:pt>
                <c:pt idx="3689">
                  <c:v>-9.3709067020892794E-2</c:v>
                </c:pt>
                <c:pt idx="3690">
                  <c:v>-8.7751172043598502E-2</c:v>
                </c:pt>
                <c:pt idx="3691">
                  <c:v>-8.1733229142282204E-2</c:v>
                </c:pt>
                <c:pt idx="3692">
                  <c:v>-7.5659356381349102E-2</c:v>
                </c:pt>
                <c:pt idx="3693">
                  <c:v>-6.9533710097877899E-2</c:v>
                </c:pt>
                <c:pt idx="3694">
                  <c:v>-6.3360482057449097E-2</c:v>
                </c:pt>
                <c:pt idx="3695">
                  <c:v>-5.7143896585729298E-2</c:v>
                </c:pt>
                <c:pt idx="3696">
                  <c:v>-5.0888207677775001E-2</c:v>
                </c:pt>
                <c:pt idx="3697">
                  <c:v>-4.45976960870339E-2</c:v>
                </c:pt>
                <c:pt idx="3698">
                  <c:v>-3.8276666396034699E-2</c:v>
                </c:pt>
                <c:pt idx="3699">
                  <c:v>-3.1929444070771598E-2</c:v>
                </c:pt>
                <c:pt idx="3700">
                  <c:v>-2.5560372500797901E-2</c:v>
                </c:pt>
                <c:pt idx="3701">
                  <c:v>-1.9173810027054299E-2</c:v>
                </c:pt>
                <c:pt idx="3702">
                  <c:v>-1.27741269594668E-2</c:v>
                </c:pt>
                <c:pt idx="3703">
                  <c:v>-6.3657025863531301E-3</c:v>
                </c:pt>
                <c:pt idx="3704" formatCode="0.00E+00">
                  <c:v>4.7077822313687497E-5</c:v>
                </c:pt>
                <c:pt idx="3705">
                  <c:v>6.4598260157356004E-3</c:v>
                </c:pt>
                <c:pt idx="3706">
                  <c:v>1.28681537651594E-2</c:v>
                </c:pt>
                <c:pt idx="3707">
                  <c:v>1.92676758667314E-2</c:v>
                </c:pt>
                <c:pt idx="3708">
                  <c:v>2.5654013142282599E-2</c:v>
                </c:pt>
                <c:pt idx="3709">
                  <c:v>3.2022795435989598E-2</c:v>
                </c:pt>
                <c:pt idx="3710">
                  <c:v>3.8369664604862699E-2</c:v>
                </c:pt>
                <c:pt idx="3711">
                  <c:v>4.4690277501012697E-2</c:v>
                </c:pt>
                <c:pt idx="3712">
                  <c:v>5.09803089436573E-2</c:v>
                </c:pt>
                <c:pt idx="3713">
                  <c:v>5.7235454678831697E-2</c:v>
                </c:pt>
                <c:pt idx="3714">
                  <c:v>6.3451434324780495E-2</c:v>
                </c:pt>
                <c:pt idx="3715">
                  <c:v>6.9623994301012196E-2</c:v>
                </c:pt>
                <c:pt idx="3716">
                  <c:v>7.5748910739014894E-2</c:v>
                </c:pt>
                <c:pt idx="3717">
                  <c:v>8.1821992372639804E-2</c:v>
                </c:pt>
                <c:pt idx="3718">
                  <c:v>8.7839083406174606E-2</c:v>
                </c:pt>
                <c:pt idx="3719">
                  <c:v>9.37960663581454E-2</c:v>
                </c:pt>
                <c:pt idx="3720">
                  <c:v>9.9688864878899303E-2</c:v>
                </c:pt>
                <c:pt idx="3721">
                  <c:v>0.10551344654004099</c:v>
                </c:pt>
                <c:pt idx="3722">
                  <c:v>0.111265825593815</c:v>
                </c:pt>
                <c:pt idx="3723">
                  <c:v>0.116942065700542</c:v>
                </c:pt>
                <c:pt idx="3724">
                  <c:v>0.12253828262225</c:v>
                </c:pt>
                <c:pt idx="3725">
                  <c:v>0.12805064688064399</c:v>
                </c:pt>
                <c:pt idx="3726">
                  <c:v>0.133475386377616</c:v>
                </c:pt>
                <c:pt idx="3727">
                  <c:v>0.138808788976478</c:v>
                </c:pt>
                <c:pt idx="3728">
                  <c:v>0.144047205042169</c:v>
                </c:pt>
                <c:pt idx="3729">
                  <c:v>0.149187049938695</c:v>
                </c:pt>
                <c:pt idx="3730">
                  <c:v>0.154224806482084</c:v>
                </c:pt>
                <c:pt idx="3731">
                  <c:v>0.15915702734718801</c:v>
                </c:pt>
                <c:pt idx="3732">
                  <c:v>0.163980337426679</c:v>
                </c:pt>
                <c:pt idx="3733">
                  <c:v>0.16869143614062801</c:v>
                </c:pt>
                <c:pt idx="3734">
                  <c:v>0.17328709969508399</c:v>
                </c:pt>
                <c:pt idx="3735">
                  <c:v>0.177764183288109</c:v>
                </c:pt>
                <c:pt idx="3736">
                  <c:v>0.18211962326175701</c:v>
                </c:pt>
                <c:pt idx="3737">
                  <c:v>0.186350439198531</c:v>
                </c:pt>
                <c:pt idx="3738">
                  <c:v>0.19045373596087301</c:v>
                </c:pt>
                <c:pt idx="3739">
                  <c:v>0.1944267056723</c:v>
                </c:pt>
                <c:pt idx="3740">
                  <c:v>0.19826662963883199</c:v>
                </c:pt>
                <c:pt idx="3741">
                  <c:v>0.20197088020938</c:v>
                </c:pt>
                <c:pt idx="3742">
                  <c:v>0.20553692257384901</c:v>
                </c:pt>
                <c:pt idx="3743">
                  <c:v>0.208962316497699</c:v>
                </c:pt>
                <c:pt idx="3744">
                  <c:v>0.21224471799179201</c:v>
                </c:pt>
                <c:pt idx="3745">
                  <c:v>0.21538188091638</c:v>
                </c:pt>
                <c:pt idx="3746">
                  <c:v>0.21837165851813101</c:v>
                </c:pt>
                <c:pt idx="3747">
                  <c:v>0.221212004899148</c:v>
                </c:pt>
                <c:pt idx="3748">
                  <c:v>0.22390097641697401</c:v>
                </c:pt>
                <c:pt idx="3749">
                  <c:v>0.226436733014621</c:v>
                </c:pt>
                <c:pt idx="3750">
                  <c:v>0.228817539479714</c:v>
                </c:pt>
                <c:pt idx="3751">
                  <c:v>0.23104176663189799</c:v>
                </c:pt>
                <c:pt idx="3752">
                  <c:v>0.23310789243767799</c:v>
                </c:pt>
                <c:pt idx="3753">
                  <c:v>0.23501450305194499</c:v>
                </c:pt>
                <c:pt idx="3754">
                  <c:v>0.23676029378546601</c:v>
                </c:pt>
                <c:pt idx="3755">
                  <c:v>0.23834406999768201</c:v>
                </c:pt>
                <c:pt idx="3756">
                  <c:v>0.239764747914194</c:v>
                </c:pt>
                <c:pt idx="3757">
                  <c:v>0.24102135536839001</c:v>
                </c:pt>
                <c:pt idx="3758">
                  <c:v>0.24211303246669699</c:v>
                </c:pt>
                <c:pt idx="3759">
                  <c:v>0.24303903217700201</c:v>
                </c:pt>
                <c:pt idx="3760">
                  <c:v>0.24379872083984599</c:v>
                </c:pt>
                <c:pt idx="3761">
                  <c:v>0.244391578602033</c:v>
                </c:pt>
                <c:pt idx="3762">
                  <c:v>0.24481719977236999</c:v>
                </c:pt>
                <c:pt idx="3763">
                  <c:v>0.24507529309927301</c:v>
                </c:pt>
                <c:pt idx="3764">
                  <c:v>0.24516568197007599</c:v>
                </c:pt>
                <c:pt idx="3765">
                  <c:v>0.24508830453188399</c:v>
                </c:pt>
                <c:pt idx="3766">
                  <c:v>0.244843213733899</c:v>
                </c:pt>
                <c:pt idx="3767">
                  <c:v>0.244430577291187</c:v>
                </c:pt>
                <c:pt idx="3768">
                  <c:v>0.243850677569911</c:v>
                </c:pt>
                <c:pt idx="3769">
                  <c:v>0.243103911394109</c:v>
                </c:pt>
                <c:pt idx="3770">
                  <c:v>0.24219078977414699</c:v>
                </c:pt>
                <c:pt idx="3771">
                  <c:v>0.241111937557037</c:v>
                </c:pt>
                <c:pt idx="3772">
                  <c:v>0.239868092998856</c:v>
                </c:pt>
                <c:pt idx="3773">
                  <c:v>0.23846010725955799</c:v>
                </c:pt>
                <c:pt idx="3774">
                  <c:v>0.236888943820525</c:v>
                </c:pt>
                <c:pt idx="3775">
                  <c:v>0.235155677825266</c:v>
                </c:pt>
                <c:pt idx="3776">
                  <c:v>0.23326149534369001</c:v>
                </c:pt>
                <c:pt idx="3777">
                  <c:v>0.23120769256048801</c:v>
                </c:pt>
                <c:pt idx="3778">
                  <c:v>0.22899567488815301</c:v>
                </c:pt>
                <c:pt idx="3779">
                  <c:v>0.226626956005261</c:v>
                </c:pt>
                <c:pt idx="3780">
                  <c:v>0.22410315682066301</c:v>
                </c:pt>
                <c:pt idx="3781">
                  <c:v>0.22142600436430199</c:v>
                </c:pt>
                <c:pt idx="3782">
                  <c:v>0.218597330605412</c:v>
                </c:pt>
                <c:pt idx="3783">
                  <c:v>0.215619071198901</c:v>
                </c:pt>
                <c:pt idx="3784">
                  <c:v>0.21249326416079201</c:v>
                </c:pt>
                <c:pt idx="3785">
                  <c:v>0.20922204847360801</c:v>
                </c:pt>
                <c:pt idx="3786">
                  <c:v>0.205807662622677</c:v>
                </c:pt>
                <c:pt idx="3787">
                  <c:v>0.20225244306433901</c:v>
                </c:pt>
                <c:pt idx="3788">
                  <c:v>0.198558822627111</c:v>
                </c:pt>
                <c:pt idx="3789">
                  <c:v>0.19472932884691399</c:v>
                </c:pt>
                <c:pt idx="3790">
                  <c:v>0.190766582237482</c:v>
                </c:pt>
                <c:pt idx="3791">
                  <c:v>0.186673294497153</c:v>
                </c:pt>
                <c:pt idx="3792">
                  <c:v>0.18245226665325801</c:v>
                </c:pt>
                <c:pt idx="3793">
                  <c:v>0.17810638714538499</c:v>
                </c:pt>
                <c:pt idx="3794">
                  <c:v>0.173638629848828</c:v>
                </c:pt>
                <c:pt idx="3795">
                  <c:v>0.169052052039568</c:v>
                </c:pt>
                <c:pt idx="3796">
                  <c:v>0.16434979230218999</c:v>
                </c:pt>
                <c:pt idx="3797">
                  <c:v>0.159535068382154</c:v>
                </c:pt>
                <c:pt idx="3798">
                  <c:v>0.15461117498389901</c:v>
                </c:pt>
                <c:pt idx="3799">
                  <c:v>0.149581481516287</c:v>
                </c:pt>
                <c:pt idx="3800">
                  <c:v>0.14444942978692199</c:v>
                </c:pt>
                <c:pt idx="3801">
                  <c:v>0.13921853164692999</c:v>
                </c:pt>
                <c:pt idx="3802">
                  <c:v>0.13389236658780501</c:v>
                </c:pt>
                <c:pt idx="3803">
                  <c:v>0.128474579291977</c:v>
                </c:pt>
                <c:pt idx="3804">
                  <c:v>0.122968877138758</c:v>
                </c:pt>
                <c:pt idx="3805">
                  <c:v>0.117379027667395</c:v>
                </c:pt>
                <c:pt idx="3806">
                  <c:v>0.111708855998949</c:v>
                </c:pt>
                <c:pt idx="3807">
                  <c:v>0.105962242218775</c:v>
                </c:pt>
                <c:pt idx="3808">
                  <c:v>0.10014311872138799</c:v>
                </c:pt>
                <c:pt idx="3809">
                  <c:v>9.4255467519536201E-2</c:v>
                </c:pt>
                <c:pt idx="3810">
                  <c:v>8.8303317519315097E-2</c:v>
                </c:pt>
                <c:pt idx="3811">
                  <c:v>8.2290741763200295E-2</c:v>
                </c:pt>
                <c:pt idx="3812">
                  <c:v>7.62218546428719E-2</c:v>
                </c:pt>
                <c:pt idx="3813">
                  <c:v>7.0100809083746496E-2</c:v>
                </c:pt>
                <c:pt idx="3814">
                  <c:v>6.3931793703139297E-2</c:v>
                </c:pt>
                <c:pt idx="3815">
                  <c:v>5.77190299440037E-2</c:v>
                </c:pt>
                <c:pt idx="3816">
                  <c:v>5.1466769186207101E-2</c:v>
                </c:pt>
                <c:pt idx="3817">
                  <c:v>4.5179289837321897E-2</c:v>
                </c:pt>
                <c:pt idx="3818">
                  <c:v>3.8860894404920798E-2</c:v>
                </c:pt>
                <c:pt idx="3819">
                  <c:v>3.2515906552380902E-2</c:v>
                </c:pt>
                <c:pt idx="3820">
                  <c:v>2.6148668140210898E-2</c:v>
                </c:pt>
                <c:pt idx="3821">
                  <c:v>1.9763536254925999E-2</c:v>
                </c:pt>
                <c:pt idx="3822">
                  <c:v>1.33648802275038E-2</c:v>
                </c:pt>
                <c:pt idx="3823">
                  <c:v>6.9570786434607103E-3</c:v>
                </c:pt>
                <c:pt idx="3824">
                  <c:v>5.4451634659675595E-4</c:v>
                </c:pt>
                <c:pt idx="3825">
                  <c:v>-5.86841856154347E-3</c:v>
                </c:pt>
                <c:pt idx="3826">
                  <c:v>-1.22773377244383E-2</c:v>
                </c:pt>
                <c:pt idx="3827">
                  <c:v>-1.8677855533531199E-2</c:v>
                </c:pt>
                <c:pt idx="3828">
                  <c:v>-2.5065592129292699E-2</c:v>
                </c:pt>
                <c:pt idx="3829">
                  <c:v>-3.1436176398347997E-2</c:v>
                </c:pt>
                <c:pt idx="3830">
                  <c:v>-3.7785248964619697E-2</c:v>
                </c:pt>
                <c:pt idx="3831">
                  <c:v>-4.4108465172438903E-2</c:v>
                </c:pt>
                <c:pt idx="3832">
                  <c:v>-5.0401498059583202E-2</c:v>
                </c:pt>
                <c:pt idx="3833">
                  <c:v>-5.6660041318206303E-2</c:v>
                </c:pt>
                <c:pt idx="3834">
                  <c:v>-6.2879812241635205E-2</c:v>
                </c:pt>
                <c:pt idx="3835">
                  <c:v>-6.9056554655016006E-2</c:v>
                </c:pt>
                <c:pt idx="3836">
                  <c:v>-7.5186041827804903E-2</c:v>
                </c:pt>
                <c:pt idx="3837">
                  <c:v>-8.1264079366109701E-2</c:v>
                </c:pt>
                <c:pt idx="3838">
                  <c:v>-8.7286508082904196E-2</c:v>
                </c:pt>
                <c:pt idx="3839">
                  <c:v>-9.3249206844150001E-2</c:v>
                </c:pt>
                <c:pt idx="3840">
                  <c:v>-9.9148095388879198E-2</c:v>
                </c:pt>
                <c:pt idx="3841">
                  <c:v>-0.10497913712130701</c:v>
                </c:pt>
                <c:pt idx="3842">
                  <c:v>-0.110738341873067</c:v>
                </c:pt>
                <c:pt idx="3843">
                  <c:v>-0.116421768633669</c:v>
                </c:pt>
                <c:pt idx="3844">
                  <c:v>-0.122025528247331</c:v>
                </c:pt>
                <c:pt idx="3845">
                  <c:v>-0.127545786074312</c:v>
                </c:pt>
                <c:pt idx="3846">
                  <c:v>-0.132978764614953</c:v>
                </c:pt>
                <c:pt idx="3847">
                  <c:v>-0.13832074609460701</c:v>
                </c:pt>
                <c:pt idx="3848">
                  <c:v>-0.14356807500770499</c:v>
                </c:pt>
                <c:pt idx="3849">
                  <c:v>-0.148717160619212</c:v>
                </c:pt>
                <c:pt idx="3850">
                  <c:v>-0.153764479421757</c:v>
                </c:pt>
                <c:pt idx="3851">
                  <c:v>-0.15870657754675799</c:v>
                </c:pt>
                <c:pt idx="3852">
                  <c:v>-0.163540073127903</c:v>
                </c:pt>
                <c:pt idx="3853">
                  <c:v>-0.168261658615348</c:v>
                </c:pt>
                <c:pt idx="3854">
                  <c:v>-0.172868103039066</c:v>
                </c:pt>
                <c:pt idx="3855">
                  <c:v>-0.17735625421979501</c:v>
                </c:pt>
                <c:pt idx="3856">
                  <c:v>-0.181723040926065</c:v>
                </c:pt>
                <c:pt idx="3857">
                  <c:v>-0.18596547497583499</c:v>
                </c:pt>
                <c:pt idx="3858">
                  <c:v>-0.1900806532813</c:v>
                </c:pt>
                <c:pt idx="3859">
                  <c:v>-0.19406575983546601</c:v>
                </c:pt>
                <c:pt idx="3860">
                  <c:v>-0.197918067639136</c:v>
                </c:pt>
                <c:pt idx="3861">
                  <c:v>-0.20163494056699399</c:v>
                </c:pt>
                <c:pt idx="3862">
                  <c:v>-0.205213835171492</c:v>
                </c:pt>
                <c:pt idx="3863">
                  <c:v>-0.20865230242333399</c:v>
                </c:pt>
                <c:pt idx="3864">
                  <c:v>-0.211947989387332</c:v>
                </c:pt>
                <c:pt idx="3865">
                  <c:v>-0.215098640832523</c:v>
                </c:pt>
                <c:pt idx="3866">
                  <c:v>-0.21810210077541101</c:v>
                </c:pt>
                <c:pt idx="3867">
                  <c:v>-0.22095631395530399</c:v>
                </c:pt>
                <c:pt idx="3868">
                  <c:v>-0.22365932724072901</c:v>
                </c:pt>
                <c:pt idx="3869">
                  <c:v>-0.226209290965946</c:v>
                </c:pt>
                <c:pt idx="3870">
                  <c:v>-0.22860446019667699</c:v>
                </c:pt>
                <c:pt idx="3871">
                  <c:v>-0.230843195924159</c:v>
                </c:pt>
                <c:pt idx="3872">
                  <c:v>-0.23292396618671299</c:v>
                </c:pt>
                <c:pt idx="3873">
                  <c:v>-0.23484534711806301</c:v>
                </c:pt>
                <c:pt idx="3874">
                  <c:v>-0.23660602392168101</c:v>
                </c:pt>
                <c:pt idx="3875">
                  <c:v>-0.23820479177050399</c:v>
                </c:pt>
                <c:pt idx="3876">
                  <c:v>-0.239640556631391</c:v>
                </c:pt>
                <c:pt idx="3877">
                  <c:v>-0.24091233601377199</c:v>
                </c:pt>
                <c:pt idx="3878">
                  <c:v>-0.242019259641955</c:v>
                </c:pt>
                <c:pt idx="3879">
                  <c:v>-0.24296057005066299</c:v>
                </c:pt>
                <c:pt idx="3880">
                  <c:v>-0.24373562310336</c:v>
                </c:pt>
                <c:pt idx="3881">
                  <c:v>-0.244343888433038</c:v>
                </c:pt>
                <c:pt idx="3882">
                  <c:v>-0.24478494980513599</c:v>
                </c:pt>
                <c:pt idx="3883">
                  <c:v>-0.245058505402379</c:v>
                </c:pt>
                <c:pt idx="3884">
                  <c:v>-0.24516436803130401</c:v>
                </c:pt>
                <c:pt idx="3885">
                  <c:v>-0.245102465250359</c:v>
                </c:pt>
                <c:pt idx="3886">
                  <c:v>-0.24487283941947399</c:v>
                </c:pt>
                <c:pt idx="3887">
                  <c:v>-0.24447564767107399</c:v>
                </c:pt>
                <c:pt idx="3888">
                  <c:v>-0.24391116180255401</c:v>
                </c:pt>
                <c:pt idx="3889">
                  <c:v>-0.24317976809028699</c:v>
                </c:pt>
                <c:pt idx="3890">
                  <c:v>-0.242281967025298</c:v>
                </c:pt>
                <c:pt idx="3891">
                  <c:v>-0.24121837297078</c:v>
                </c:pt>
                <c:pt idx="3892">
                  <c:v>-0.23998971374168299</c:v>
                </c:pt>
                <c:pt idx="3893">
                  <c:v>-0.23859683010667501</c:v>
                </c:pt>
                <c:pt idx="3894">
                  <c:v>-0.237040675212806</c:v>
                </c:pt>
                <c:pt idx="3895">
                  <c:v>-0.235322313933269</c:v>
                </c:pt>
                <c:pt idx="3896">
                  <c:v>-0.23344292213871201</c:v>
                </c:pt>
                <c:pt idx="3897">
                  <c:v>-0.231403785892593</c:v>
                </c:pt>
                <c:pt idx="3898">
                  <c:v>-0.22920630057112701</c:v>
                </c:pt>
                <c:pt idx="3899">
                  <c:v>-0.22685196990843701</c:v>
                </c:pt>
                <c:pt idx="3900">
                  <c:v>-0.22434240496754701</c:v>
                </c:pt>
                <c:pt idx="3901">
                  <c:v>-0.22167932303794199</c:v>
                </c:pt>
                <c:pt idx="3902">
                  <c:v>-0.218864546460424</c:v>
                </c:pt>
                <c:pt idx="3903">
                  <c:v>-0.21590000138009499</c:v>
                </c:pt>
                <c:pt idx="3904">
                  <c:v>-0.212787716428293</c:v>
                </c:pt>
                <c:pt idx="3905">
                  <c:v>-0.209529821334412</c:v>
                </c:pt>
                <c:pt idx="3906">
                  <c:v>-0.20612854546852799</c:v>
                </c:pt>
                <c:pt idx="3907">
                  <c:v>-0.202586216315846</c:v>
                </c:pt>
                <c:pt idx="3908">
                  <c:v>-0.19890525788401101</c:v>
                </c:pt>
                <c:pt idx="3909">
                  <c:v>-0.19508818904436301</c:v>
                </c:pt>
                <c:pt idx="3910">
                  <c:v>-0.19113762180827701</c:v>
                </c:pt>
                <c:pt idx="3911">
                  <c:v>-0.18705625953977301</c:v>
                </c:pt>
                <c:pt idx="3912">
                  <c:v>-0.182846895105611</c:v>
                </c:pt>
                <c:pt idx="3913">
                  <c:v>-0.17851240896413401</c:v>
                </c:pt>
                <c:pt idx="3914">
                  <c:v>-0.174055767194181</c:v>
                </c:pt>
                <c:pt idx="3915">
                  <c:v>-0.169480019465406</c:v>
                </c:pt>
                <c:pt idx="3916">
                  <c:v>-0.16478829695139299</c:v>
                </c:pt>
                <c:pt idx="3917">
                  <c:v>-0.159983810187004</c:v>
                </c:pt>
                <c:pt idx="3918">
                  <c:v>-0.155069846871418</c:v>
                </c:pt>
                <c:pt idx="3919">
                  <c:v>-0.150049769618364</c:v>
                </c:pt>
                <c:pt idx="3920">
                  <c:v>-0.144927013655091</c:v>
                </c:pt>
                <c:pt idx="3921">
                  <c:v>-0.139705084471655</c:v>
                </c:pt>
                <c:pt idx="3922">
                  <c:v>-0.134387555422114</c:v>
                </c:pt>
                <c:pt idx="3923">
                  <c:v>-0.12897806527929701</c:v>
                </c:pt>
                <c:pt idx="3924">
                  <c:v>-0.123480315744792</c:v>
                </c:pt>
                <c:pt idx="3925">
                  <c:v>-0.117898068915888</c:v>
                </c:pt>
                <c:pt idx="3926">
                  <c:v>-0.112235144711175</c:v>
                </c:pt>
                <c:pt idx="3927">
                  <c:v>-0.106495418256586</c:v>
                </c:pt>
                <c:pt idx="3928">
                  <c:v>-0.10068281723365601</c:v>
                </c:pt>
                <c:pt idx="3929">
                  <c:v>-9.4801319191815905E-2</c:v>
                </c:pt>
                <c:pt idx="3930">
                  <c:v>-8.8854948826570898E-2</c:v>
                </c:pt>
                <c:pt idx="3931">
                  <c:v>-8.2847775225404804E-2</c:v>
                </c:pt>
                <c:pt idx="3932">
                  <c:v>-7.6783909083315602E-2</c:v>
                </c:pt>
                <c:pt idx="3933">
                  <c:v>-7.0667499889876001E-2</c:v>
                </c:pt>
                <c:pt idx="3934">
                  <c:v>-6.4502733089746994E-2</c:v>
                </c:pt>
                <c:pt idx="3935">
                  <c:v>-5.8293827218588203E-2</c:v>
                </c:pt>
                <c:pt idx="3936">
                  <c:v>-5.2045031016323198E-2</c:v>
                </c:pt>
                <c:pt idx="3937">
                  <c:v>-4.5760620519736998E-2</c:v>
                </c:pt>
                <c:pt idx="3938">
                  <c:v>-3.9444896136393799E-2</c:v>
                </c:pt>
                <c:pt idx="3939">
                  <c:v>-3.3102179701878003E-2</c:v>
                </c:pt>
                <c:pt idx="3940">
                  <c:v>-2.67368115223722E-2</c:v>
                </c:pt>
                <c:pt idx="3941">
                  <c:v>-2.03531474045958E-2</c:v>
                </c:pt>
                <c:pt idx="3942">
                  <c:v>-1.39555556751362E-2</c:v>
                </c:pt>
                <c:pt idx="3943">
                  <c:v>-7.5484141912136298E-3</c:v>
                </c:pt>
                <c:pt idx="3944">
                  <c:v>-1.1361073449228001E-3</c:v>
                </c:pt>
                <c:pt idx="3945">
                  <c:v>5.2769769369958404E-3</c:v>
                </c:pt>
                <c:pt idx="3946">
                  <c:v>1.16864501958045E-2</c:v>
                </c:pt>
                <c:pt idx="3947">
                  <c:v>1.80879264437801E-2</c:v>
                </c:pt>
                <c:pt idx="3948">
                  <c:v>2.4477025165535599E-2</c:v>
                </c:pt>
                <c:pt idx="3949">
                  <c:v>3.08493743155966E-2</c:v>
                </c:pt>
                <c:pt idx="3950">
                  <c:v>3.72006133101817E-2</c:v>
                </c:pt>
                <c:pt idx="3951">
                  <c:v>4.3526396011140202E-2</c:v>
                </c:pt>
                <c:pt idx="3952">
                  <c:v>4.98223937000042E-2</c:v>
                </c:pt>
                <c:pt idx="3953">
                  <c:v>5.6084298040120502E-2</c:v>
                </c:pt>
                <c:pt idx="3954">
                  <c:v>6.2307824024835902E-2</c:v>
                </c:pt>
                <c:pt idx="3955">
                  <c:v>6.8488712909716795E-2</c:v>
                </c:pt>
                <c:pt idx="3956">
                  <c:v>7.4622735126798304E-2</c:v>
                </c:pt>
                <c:pt idx="3957">
                  <c:v>8.0705693178867999E-2</c:v>
                </c:pt>
                <c:pt idx="3958">
                  <c:v>8.6733424511803603E-2</c:v>
                </c:pt>
                <c:pt idx="3959">
                  <c:v>9.2701804362998699E-2</c:v>
                </c:pt>
                <c:pt idx="3960">
                  <c:v>9.8606748583928497E-2</c:v>
                </c:pt>
                <c:pt idx="3961">
                  <c:v>0.10444421643492401</c:v>
                </c:pt>
                <c:pt idx="3962">
                  <c:v>0.11021021335023801</c:v>
                </c:pt>
                <c:pt idx="3963">
                  <c:v>0.11590079367152201</c:v>
                </c:pt>
                <c:pt idx="3964">
                  <c:v>0.12151206334782701</c:v>
                </c:pt>
                <c:pt idx="3965">
                  <c:v>0.12704018260029401</c:v>
                </c:pt>
                <c:pt idx="3966">
                  <c:v>0.13248136854970799</c:v>
                </c:pt>
                <c:pt idx="3967">
                  <c:v>0.13783189780511201</c:v>
                </c:pt>
                <c:pt idx="3968">
                  <c:v>0.14308810901171401</c:v>
                </c:pt>
                <c:pt idx="3969">
                  <c:v>0.14824640535634501</c:v>
                </c:pt>
                <c:pt idx="3970">
                  <c:v>0.153303257028751</c:v>
                </c:pt>
                <c:pt idx="3971">
                  <c:v>0.15825520363703099</c:v>
                </c:pt>
                <c:pt idx="3972">
                  <c:v>0.16309885657557699</c:v>
                </c:pt>
                <c:pt idx="3973">
                  <c:v>0.16783090134388701</c:v>
                </c:pt>
                <c:pt idx="3974">
                  <c:v>0.17244809981467599</c:v>
                </c:pt>
                <c:pt idx="3975">
                  <c:v>0.17694729244971</c:v>
                </c:pt>
                <c:pt idx="3976">
                  <c:v>0.181325400461879</c:v>
                </c:pt>
                <c:pt idx="3977">
                  <c:v>0.185579427921998</c:v>
                </c:pt>
                <c:pt idx="3978">
                  <c:v>0.18970646380891701</c:v>
                </c:pt>
                <c:pt idx="3979">
                  <c:v>0.19370368400152799</c:v>
                </c:pt>
                <c:pt idx="3980">
                  <c:v>0.19756835321129801</c:v>
                </c:pt>
                <c:pt idx="3981">
                  <c:v>0.20129782685403</c:v>
                </c:pt>
                <c:pt idx="3982">
                  <c:v>0.204889552859536</c:v>
                </c:pt>
                <c:pt idx="3983">
                  <c:v>0.20834107341802099</c:v>
                </c:pt>
                <c:pt idx="3984">
                  <c:v>0.21165002666195201</c:v>
                </c:pt>
                <c:pt idx="3985">
                  <c:v>0.21481414828227799</c:v>
                </c:pt>
                <c:pt idx="3986">
                  <c:v>0.21783127307789499</c:v>
                </c:pt>
                <c:pt idx="3987">
                  <c:v>0.22069933643728601</c:v>
                </c:pt>
                <c:pt idx="3988">
                  <c:v>0.223416375751328</c:v>
                </c:pt>
                <c:pt idx="3989">
                  <c:v>0.225980531756304</c:v>
                </c:pt>
                <c:pt idx="3990">
                  <c:v>0.22839004980619301</c:v>
                </c:pt>
                <c:pt idx="3991">
                  <c:v>0.23064328107336801</c:v>
                </c:pt>
                <c:pt idx="3992">
                  <c:v>0.232738683676884</c:v>
                </c:pt>
                <c:pt idx="3993">
                  <c:v>0.234674823737588</c:v>
                </c:pt>
                <c:pt idx="3994">
                  <c:v>0.23645037635931501</c:v>
                </c:pt>
                <c:pt idx="3995">
                  <c:v>0.23806412653551401</c:v>
                </c:pt>
                <c:pt idx="3996">
                  <c:v>0.23951496998067301</c:v>
                </c:pt>
                <c:pt idx="3997">
                  <c:v>0.24080191388597899</c:v>
                </c:pt>
                <c:pt idx="3998">
                  <c:v>0.241924077598694</c:v>
                </c:pt>
                <c:pt idx="3999">
                  <c:v>0.242880693224786</c:v>
                </c:pt>
                <c:pt idx="4000">
                  <c:v>0.24367110615439599</c:v>
                </c:pt>
                <c:pt idx="4001">
                  <c:v>0.24429477550978301</c:v>
                </c:pt>
                <c:pt idx="4002">
                  <c:v>0.24475127451545101</c:v>
                </c:pt>
                <c:pt idx="4003">
                  <c:v>0.24504029079018699</c:v>
                </c:pt>
                <c:pt idx="4004">
                  <c:v>0.24516162656082199</c:v>
                </c:pt>
                <c:pt idx="4005">
                  <c:v>0.24511519879756899</c:v>
                </c:pt>
                <c:pt idx="4006">
                  <c:v>0.244901039270839</c:v>
                </c:pt>
                <c:pt idx="4007">
                  <c:v>0.244519294529501</c:v>
                </c:pt>
                <c:pt idx="4008">
                  <c:v>0.24397022580059799</c:v>
                </c:pt>
                <c:pt idx="4009">
                  <c:v>0.24325420881059201</c:v>
                </c:pt>
                <c:pt idx="4010">
                  <c:v>0.242371733528251</c:v>
                </c:pt>
                <c:pt idx="4011">
                  <c:v>0.24132340382937001</c:v>
                </c:pt>
                <c:pt idx="4012">
                  <c:v>0.24010993708353701</c:v>
                </c:pt>
                <c:pt idx="4013">
                  <c:v>0.23873216366323799</c:v>
                </c:pt>
                <c:pt idx="4014">
                  <c:v>0.23719102637563799</c:v>
                </c:pt>
                <c:pt idx="4015">
                  <c:v>0.235487579817418</c:v>
                </c:pt>
                <c:pt idx="4016">
                  <c:v>0.23362298965311601</c:v>
                </c:pt>
                <c:pt idx="4017">
                  <c:v>0.23159853181746701</c:v>
                </c:pt>
                <c:pt idx="4018">
                  <c:v>0.229415591642287</c:v>
                </c:pt>
                <c:pt idx="4019">
                  <c:v>0.22707566290848499</c:v>
                </c:pt>
                <c:pt idx="4020">
                  <c:v>0.224580346823882</c:v>
                </c:pt>
                <c:pt idx="4021">
                  <c:v>0.22193135092750199</c:v>
                </c:pt>
                <c:pt idx="4022">
                  <c:v>0.21913048792110801</c:v>
                </c:pt>
                <c:pt idx="4023">
                  <c:v>0.216179674428775</c:v>
                </c:pt>
                <c:pt idx="4024">
                  <c:v>0.21308092968535</c:v>
                </c:pt>
                <c:pt idx="4025">
                  <c:v>0.209836374154693</c:v>
                </c:pt>
                <c:pt idx="4026">
                  <c:v>0.20644822807864599</c:v>
                </c:pt>
                <c:pt idx="4027">
                  <c:v>0.20291880995773101</c:v>
                </c:pt>
                <c:pt idx="4028">
                  <c:v>0.19925053496460299</c:v>
                </c:pt>
                <c:pt idx="4029">
                  <c:v>0.195445913291354</c:v>
                </c:pt>
                <c:pt idx="4030">
                  <c:v>0.19150754843179299</c:v>
                </c:pt>
                <c:pt idx="4031">
                  <c:v>0.18743813539988199</c:v>
                </c:pt>
                <c:pt idx="4032">
                  <c:v>0.18324045888554499</c:v>
                </c:pt>
                <c:pt idx="4033">
                  <c:v>0.178917391349109</c:v>
                </c:pt>
                <c:pt idx="4034">
                  <c:v>0.174471891055688</c:v>
                </c:pt>
                <c:pt idx="4035">
                  <c:v>0.16990700005084799</c:v>
                </c:pt>
                <c:pt idx="4036">
                  <c:v>0.165225842078944</c:v>
                </c:pt>
                <c:pt idx="4037">
                  <c:v>0.16043162044554601</c:v>
                </c:pt>
                <c:pt idx="4038">
                  <c:v>0.15552761582542701</c:v>
                </c:pt>
                <c:pt idx="4039">
                  <c:v>0.150517184017602</c:v>
                </c:pt>
                <c:pt idx="4040">
                  <c:v>0.14540375364896799</c:v>
                </c:pt>
                <c:pt idx="4041">
                  <c:v>0.140190823828095</c:v>
                </c:pt>
                <c:pt idx="4042">
                  <c:v>0.1348819617508</c:v>
                </c:pt>
                <c:pt idx="4043">
                  <c:v>0.12948080025912101</c:v>
                </c:pt>
                <c:pt idx="4044">
                  <c:v>0.123991035355371</c:v>
                </c:pt>
                <c:pt idx="4045">
                  <c:v>0.118416423672974</c:v>
                </c:pt>
                <c:pt idx="4046">
                  <c:v>0.112760779905807</c:v>
                </c:pt>
                <c:pt idx="4047">
                  <c:v>0.107027974197816</c:v>
                </c:pt>
                <c:pt idx="4048">
                  <c:v>0.101221929494685</c:v>
                </c:pt>
                <c:pt idx="4049">
                  <c:v>9.5346618859371804E-2</c:v>
                </c:pt>
                <c:pt idx="4050">
                  <c:v>8.9406062753352403E-2</c:v>
                </c:pt>
                <c:pt idx="4051">
                  <c:v>8.3404326285426697E-2</c:v>
                </c:pt>
                <c:pt idx="4052">
                  <c:v>7.7345516429975197E-2</c:v>
                </c:pt>
                <c:pt idx="4053">
                  <c:v>7.1233779216565096E-2</c:v>
                </c:pt>
                <c:pt idx="4054">
                  <c:v>6.5073296892832505E-2</c:v>
                </c:pt>
                <c:pt idx="4055">
                  <c:v>5.8868285062579601E-2</c:v>
                </c:pt>
                <c:pt idx="4056">
                  <c:v>5.26229898010468E-2</c:v>
                </c:pt>
                <c:pt idx="4057">
                  <c:v>4.6341684749333499E-2</c:v>
                </c:pt>
                <c:pt idx="4058">
                  <c:v>4.0028668189955097E-2</c:v>
                </c:pt>
                <c:pt idx="4059">
                  <c:v>3.3688260105538402E-2</c:v>
                </c:pt>
                <c:pt idx="4060">
                  <c:v>2.7324799222667399E-2</c:v>
                </c:pt>
                <c:pt idx="4061">
                  <c:v>2.0942640042902701E-2</c:v>
                </c:pt>
                <c:pt idx="4062">
                  <c:v>1.45461498630063E-2</c:v>
                </c:pt>
                <c:pt idx="4063">
                  <c:v>8.1397057864103194E-3</c:v>
                </c:pt>
                <c:pt idx="4064">
                  <c:v>1.7276917279754501E-3</c:v>
                </c:pt>
                <c:pt idx="4065">
                  <c:v>-4.6855045859119501E-3</c:v>
                </c:pt>
                <c:pt idx="4066">
                  <c:v>-1.1095494619850901E-2</c:v>
                </c:pt>
                <c:pt idx="4067">
                  <c:v>-1.7497892032490199E-2</c:v>
                </c:pt>
                <c:pt idx="4068">
                  <c:v>-2.3888315678092201E-2</c:v>
                </c:pt>
                <c:pt idx="4069">
                  <c:v>-3.0262392604539799E-2</c:v>
                </c:pt>
                <c:pt idx="4070">
                  <c:v>-3.6615761045738597E-2</c:v>
                </c:pt>
                <c:pt idx="4071">
                  <c:v>-4.29440734063622E-2</c:v>
                </c:pt>
                <c:pt idx="4072">
                  <c:v>-4.9242999236902597E-2</c:v>
                </c:pt>
                <c:pt idx="4073">
                  <c:v>-5.5508228196986101E-2</c:v>
                </c:pt>
                <c:pt idx="4074">
                  <c:v>-6.1735473004929597E-2</c:v>
                </c:pt>
                <c:pt idx="4075">
                  <c:v>-6.7920472371517299E-2</c:v>
                </c:pt>
                <c:pt idx="4076">
                  <c:v>-7.4058993915991397E-2</c:v>
                </c:pt>
                <c:pt idx="4077">
                  <c:v>-8.0146837062260196E-2</c:v>
                </c:pt>
                <c:pt idx="4078">
                  <c:v>-8.6179835913342398E-2</c:v>
                </c:pt>
                <c:pt idx="4079">
                  <c:v>-9.2153862102081402E-2</c:v>
                </c:pt>
                <c:pt idx="4080">
                  <c:v>-9.80648276161767E-2</c:v>
                </c:pt>
                <c:pt idx="4081">
                  <c:v>-0.103908687595602</c:v>
                </c:pt>
                <c:pt idx="4082">
                  <c:v>-0.10968144310049199</c:v>
                </c:pt>
                <c:pt idx="4083">
                  <c:v>-0.115379143847611</c:v>
                </c:pt>
                <c:pt idx="4084">
                  <c:v>-0.12099789091351699</c:v>
                </c:pt>
                <c:pt idx="4085">
                  <c:v>-0.12653383940259399</c:v>
                </c:pt>
                <c:pt idx="4086">
                  <c:v>-0.131983201078096</c:v>
                </c:pt>
                <c:pt idx="4087">
                  <c:v>-0.137342246954436</c:v>
                </c:pt>
                <c:pt idx="4088">
                  <c:v>-0.14260730984891901</c:v>
                </c:pt>
                <c:pt idx="4089">
                  <c:v>-0.14777478689118601</c:v>
                </c:pt>
                <c:pt idx="4090">
                  <c:v>-0.15284114198865301</c:v>
                </c:pt>
                <c:pt idx="4091">
                  <c:v>-0.15780290824624599</c:v>
                </c:pt>
                <c:pt idx="4092">
                  <c:v>-0.16265669033879401</c:v>
                </c:pt>
                <c:pt idx="4093">
                  <c:v>-0.16739916683444001</c:v>
                </c:pt>
                <c:pt idx="4094">
                  <c:v>-0.17202709246749101</c:v>
                </c:pt>
                <c:pt idx="4095">
                  <c:v>-0.17653730035914</c:v>
                </c:pt>
                <c:pt idx="4096">
                  <c:v>-0.180926704184564</c:v>
                </c:pt>
                <c:pt idx="4097">
                  <c:v>-0.18519230028487699</c:v>
                </c:pt>
                <c:pt idx="4098">
                  <c:v>-0.189331169722538</c:v>
                </c:pt>
                <c:pt idx="4099">
                  <c:v>-0.19334048027876399</c:v>
                </c:pt>
                <c:pt idx="4100">
                  <c:v>-0.19721748839161801</c:v>
                </c:pt>
                <c:pt idx="4101">
                  <c:v>-0.20095954103341701</c:v>
                </c:pt>
                <c:pt idx="4102">
                  <c:v>-0.20456407752619599</c:v>
                </c:pt>
                <c:pt idx="4103">
                  <c:v>-0.20802863129397101</c:v>
                </c:pt>
                <c:pt idx="4104">
                  <c:v>-0.21135083155061399</c:v>
                </c:pt>
                <c:pt idx="4105">
                  <c:v>-0.21452840492217601</c:v>
                </c:pt>
                <c:pt idx="4106">
                  <c:v>-0.21755917700254801</c:v>
                </c:pt>
                <c:pt idx="4107">
                  <c:v>-0.22044107384140901</c:v>
                </c:pt>
                <c:pt idx="4108">
                  <c:v>-0.22317212336341799</c:v>
                </c:pt>
                <c:pt idx="4109">
                  <c:v>-0.22575045671770599</c:v>
                </c:pt>
                <c:pt idx="4110">
                  <c:v>-0.22817430955672299</c:v>
                </c:pt>
                <c:pt idx="4111">
                  <c:v>-0.23044202324357899</c:v>
                </c:pt>
                <c:pt idx="4112">
                  <c:v>-0.23255204598704299</c:v>
                </c:pt>
                <c:pt idx="4113">
                  <c:v>-0.23450293390343499</c:v>
                </c:pt>
                <c:pt idx="4114">
                  <c:v>-0.236293352004666</c:v>
                </c:pt>
                <c:pt idx="4115">
                  <c:v>-0.23792207511177199</c:v>
                </c:pt>
                <c:pt idx="4116">
                  <c:v>-0.239387988693298</c:v>
                </c:pt>
                <c:pt idx="4117">
                  <c:v>-0.240690089627973</c:v>
                </c:pt>
                <c:pt idx="4118">
                  <c:v>-0.24182748689113701</c:v>
                </c:pt>
                <c:pt idx="4119">
                  <c:v>-0.24279940216447701</c:v>
                </c:pt>
                <c:pt idx="4120">
                  <c:v>-0.24360517036861801</c:v>
                </c:pt>
                <c:pt idx="4121">
                  <c:v>-0.244244240118242</c:v>
                </c:pt>
                <c:pt idx="4122">
                  <c:v>-0.2447161740994</c:v>
                </c:pt>
                <c:pt idx="4123">
                  <c:v>-0.245020649368758</c:v>
                </c:pt>
                <c:pt idx="4124">
                  <c:v>-0.24515745757459401</c:v>
                </c:pt>
                <c:pt idx="4125">
                  <c:v>-0.24512650509937101</c:v>
                </c:pt>
                <c:pt idx="4126">
                  <c:v>-0.244927813123794</c:v>
                </c:pt>
                <c:pt idx="4127">
                  <c:v>-0.244561517612323</c:v>
                </c:pt>
                <c:pt idx="4128">
                  <c:v>-0.24402786922013001</c:v>
                </c:pt>
                <c:pt idx="4129">
                  <c:v>-0.243327233121574</c:v>
                </c:pt>
                <c:pt idx="4130">
                  <c:v>-0.24246008876031699</c:v>
                </c:pt>
                <c:pt idx="4131">
                  <c:v>-0.24142702952123901</c:v>
                </c:pt>
                <c:pt idx="4132">
                  <c:v>-0.240228762324388</c:v>
                </c:pt>
                <c:pt idx="4133">
                  <c:v>-0.23886610714123399</c:v>
                </c:pt>
                <c:pt idx="4134">
                  <c:v>-0.23733999643356599</c:v>
                </c:pt>
                <c:pt idx="4135">
                  <c:v>-0.23565147451541199</c:v>
                </c:pt>
                <c:pt idx="4136">
                  <c:v>-0.23380169683841301</c:v>
                </c:pt>
                <c:pt idx="4137">
                  <c:v>-0.23179192920115499</c:v>
                </c:pt>
                <c:pt idx="4138">
                  <c:v>-0.229623546882982</c:v>
                </c:pt>
                <c:pt idx="4139">
                  <c:v>-0.227298033702898</c:v>
                </c:pt>
                <c:pt idx="4140">
                  <c:v>-0.22481698100419301</c:v>
                </c:pt>
                <c:pt idx="4141">
                  <c:v>-0.22218208656548799</c:v>
                </c:pt>
                <c:pt idx="4142">
                  <c:v>-0.219395153438952</c:v>
                </c:pt>
                <c:pt idx="4143">
                  <c:v>-0.21645808871647601</c:v>
                </c:pt>
                <c:pt idx="4144">
                  <c:v>-0.21337290222465499</c:v>
                </c:pt>
                <c:pt idx="4145">
                  <c:v>-0.21014170514946801</c:v>
                </c:pt>
                <c:pt idx="4146">
                  <c:v>-0.20676670859159799</c:v>
                </c:pt>
                <c:pt idx="4147">
                  <c:v>-0.203250222053383</c:v>
                </c:pt>
                <c:pt idx="4148">
                  <c:v>-0.19959465185842401</c:v>
                </c:pt>
                <c:pt idx="4149">
                  <c:v>-0.19580249950494899</c:v>
                </c:pt>
                <c:pt idx="4150">
                  <c:v>-0.19187635995404101</c:v>
                </c:pt>
                <c:pt idx="4151">
                  <c:v>-0.187818919853912</c:v>
                </c:pt>
                <c:pt idx="4152">
                  <c:v>-0.18363295570143601</c:v>
                </c:pt>
                <c:pt idx="4153">
                  <c:v>-0.17932133194219699</c:v>
                </c:pt>
                <c:pt idx="4154">
                  <c:v>-0.17488699901036101</c:v>
                </c:pt>
                <c:pt idx="4155">
                  <c:v>-0.17033299130969201</c:v>
                </c:pt>
                <c:pt idx="4156">
                  <c:v>-0.16566242513712701</c:v>
                </c:pt>
                <c:pt idx="4157">
                  <c:v>-0.16087849655029099</c:v>
                </c:pt>
                <c:pt idx="4158">
                  <c:v>-0.155984479180448</c:v>
                </c:pt>
                <c:pt idx="4159">
                  <c:v>-0.15098372199236401</c:v>
                </c:pt>
                <c:pt idx="4160">
                  <c:v>-0.14587964699261299</c:v>
                </c:pt>
                <c:pt idx="4161">
                  <c:v>-0.14067574688791001</c:v>
                </c:pt>
                <c:pt idx="4162">
                  <c:v>-0.13537558269505601</c:v>
                </c:pt>
                <c:pt idx="4163">
                  <c:v>-0.129982781304148</c:v>
                </c:pt>
                <c:pt idx="4164">
                  <c:v>-0.124501032996701</c:v>
                </c:pt>
                <c:pt idx="4165">
                  <c:v>-0.118934088920401</c:v>
                </c:pt>
                <c:pt idx="4166">
                  <c:v>-0.11328575852220001</c:v>
                </c:pt>
                <c:pt idx="4167">
                  <c:v>-0.107559906941523</c:v>
                </c:pt>
                <c:pt idx="4168">
                  <c:v>-0.10176045236535899</c:v>
                </c:pt>
                <c:pt idx="4169">
                  <c:v>-9.5891363347058695E-2</c:v>
                </c:pt>
                <c:pt idx="4170">
                  <c:v>-8.9956656090659406E-2</c:v>
                </c:pt>
                <c:pt idx="4171">
                  <c:v>-8.3960391702606899E-2</c:v>
                </c:pt>
                <c:pt idx="4172">
                  <c:v>-7.7906673412749899E-2</c:v>
                </c:pt>
                <c:pt idx="4173">
                  <c:v>-7.1799643766509394E-2</c:v>
                </c:pt>
                <c:pt idx="4174">
                  <c:v>-6.5643481790143801E-2</c:v>
                </c:pt>
                <c:pt idx="4175">
                  <c:v>-5.9442400131051801E-2</c:v>
                </c:pt>
                <c:pt idx="4176">
                  <c:v>-5.3200642175066801E-2</c:v>
                </c:pt>
                <c:pt idx="4177">
                  <c:v>-4.6922479142718E-2</c:v>
                </c:pt>
                <c:pt idx="4178">
                  <c:v>-4.0612207166444397E-2</c:v>
                </c:pt>
                <c:pt idx="4179">
                  <c:v>-3.4274144350760899E-2</c:v>
                </c:pt>
                <c:pt idx="4180">
                  <c:v>-2.7912627817389499E-2</c:v>
                </c:pt>
                <c:pt idx="4181">
                  <c:v>-2.1532010737377E-2</c:v>
                </c:pt>
                <c:pt idx="4182">
                  <c:v>-1.51366593522299E-2</c:v>
                </c:pt>
                <c:pt idx="4183">
                  <c:v>-8.73094998610594E-3</c:v>
                </c:pt>
                <c:pt idx="4184">
                  <c:v>-2.3192660511050399E-3</c:v>
                </c:pt>
                <c:pt idx="4185">
                  <c:v>4.09400495228914E-3</c:v>
                </c:pt>
                <c:pt idx="4186">
                  <c:v>1.05044744375657E-2</c:v>
                </c:pt>
                <c:pt idx="4187">
                  <c:v>1.69077557352862E-2</c:v>
                </c:pt>
                <c:pt idx="4188">
                  <c:v>2.3299467094872101E-2</c:v>
                </c:pt>
                <c:pt idx="4189">
                  <c:v>2.9675234683027098E-2</c:v>
                </c:pt>
                <c:pt idx="4190">
                  <c:v>3.60306955767404E-2</c:v>
                </c:pt>
                <c:pt idx="4191">
                  <c:v>4.2361500748825602E-2</c:v>
                </c:pt>
                <c:pt idx="4192">
                  <c:v>4.86633180439493E-2</c:v>
                </c:pt>
                <c:pt idx="4193">
                  <c:v>5.49318351431154E-2</c:v>
                </c:pt>
                <c:pt idx="4194">
                  <c:v>6.1162762514574802E-2</c:v>
                </c:pt>
                <c:pt idx="4195">
                  <c:v>6.7351836349142102E-2</c:v>
                </c:pt>
                <c:pt idx="4196">
                  <c:v>7.3494821477910297E-2</c:v>
                </c:pt>
                <c:pt idx="4197">
                  <c:v>7.9587514270367393E-2</c:v>
                </c:pt>
                <c:pt idx="4198">
                  <c:v>8.5625745510930495E-2</c:v>
                </c:pt>
                <c:pt idx="4199">
                  <c:v>9.1605383251930905E-2</c:v>
                </c:pt>
                <c:pt idx="4200">
                  <c:v>9.75223356410959E-2</c:v>
                </c:pt>
                <c:pt idx="4201">
                  <c:v>0.103372553721594</c:v>
                </c:pt>
                <c:pt idx="4202">
                  <c:v>0.109152034202727</c:v>
                </c:pt>
                <c:pt idx="4203">
                  <c:v>0.114856822199373</c:v>
                </c:pt>
                <c:pt idx="4204">
                  <c:v>0.12048301393830201</c:v>
                </c:pt>
                <c:pt idx="4205">
                  <c:v>0.12602675942952399</c:v>
                </c:pt>
                <c:pt idx="4206">
                  <c:v>0.131484265100824</c:v>
                </c:pt>
                <c:pt idx="4207">
                  <c:v>0.13685179639369699</c:v>
                </c:pt>
                <c:pt idx="4208">
                  <c:v>0.142125680318896</c:v>
                </c:pt>
                <c:pt idx="4209">
                  <c:v>0.147302307969854</c:v>
                </c:pt>
                <c:pt idx="4210">
                  <c:v>0.15237813699224301</c:v>
                </c:pt>
                <c:pt idx="4211">
                  <c:v>0.157349694008007</c:v>
                </c:pt>
                <c:pt idx="4212">
                  <c:v>0.16221357699218</c:v>
                </c:pt>
                <c:pt idx="4213">
                  <c:v>0.16696645760088999</c:v>
                </c:pt>
                <c:pt idx="4214">
                  <c:v>0.17160508344893199</c:v>
                </c:pt>
                <c:pt idx="4215">
                  <c:v>0.17612628033536801</c:v>
                </c:pt>
                <c:pt idx="4216">
                  <c:v>0.18052695441562799</c:v>
                </c:pt>
                <c:pt idx="4217">
                  <c:v>0.18480409431862099</c:v>
                </c:pt>
                <c:pt idx="4218">
                  <c:v>0.188954773207406</c:v>
                </c:pt>
                <c:pt idx="4219">
                  <c:v>0.19297615078202099</c:v>
                </c:pt>
                <c:pt idx="4220">
                  <c:v>0.196865475223096</c:v>
                </c:pt>
                <c:pt idx="4221">
                  <c:v>0.200620085074912</c:v>
                </c:pt>
                <c:pt idx="4222">
                  <c:v>0.20423741106663501</c:v>
                </c:pt>
                <c:pt idx="4223">
                  <c:v>0.20771497787045701</c:v>
                </c:pt>
                <c:pt idx="4224">
                  <c:v>0.21105040579546</c:v>
                </c:pt>
                <c:pt idx="4225">
                  <c:v>0.21424141241602901</c:v>
                </c:pt>
                <c:pt idx="4226">
                  <c:v>0.217285814133718</c:v>
                </c:pt>
                <c:pt idx="4227">
                  <c:v>0.220181527671474</c:v>
                </c:pt>
                <c:pt idx="4228">
                  <c:v>0.22292657149922199</c:v>
                </c:pt>
                <c:pt idx="4229">
                  <c:v>0.22551906718982101</c:v>
                </c:pt>
                <c:pt idx="4230">
                  <c:v>0.22795724070446799</c:v>
                </c:pt>
                <c:pt idx="4231">
                  <c:v>0.23023942360666699</c:v>
                </c:pt>
                <c:pt idx="4232">
                  <c:v>0.23236405420393799</c:v>
                </c:pt>
                <c:pt idx="4233">
                  <c:v>0.23432967861647799</c:v>
                </c:pt>
                <c:pt idx="4234">
                  <c:v>0.23613495177204999</c:v>
                </c:pt>
                <c:pt idx="4235">
                  <c:v>0.237778638326409</c:v>
                </c:pt>
                <c:pt idx="4236">
                  <c:v>0.23925961350864799</c:v>
                </c:pt>
                <c:pt idx="4237">
                  <c:v>0.24057686389087801</c:v>
                </c:pt>
                <c:pt idx="4238">
                  <c:v>0.24172948808170799</c:v>
                </c:pt>
                <c:pt idx="4239">
                  <c:v>0.242716697343072</c:v>
                </c:pt>
                <c:pt idx="4240">
                  <c:v>0.24353781612995501</c:v>
                </c:pt>
                <c:pt idx="4241">
                  <c:v>0.244192282552671</c:v>
                </c:pt>
                <c:pt idx="4242">
                  <c:v>0.244679648761362</c:v>
                </c:pt>
                <c:pt idx="4243">
                  <c:v>0.24499958125245799</c:v>
                </c:pt>
                <c:pt idx="4244">
                  <c:v>0.24515186109689599</c:v>
                </c:pt>
                <c:pt idx="4245">
                  <c:v>0.24513638408992999</c:v>
                </c:pt>
                <c:pt idx="4246">
                  <c:v>0.24495316082244101</c:v>
                </c:pt>
                <c:pt idx="4247">
                  <c:v>0.24460231667368601</c:v>
                </c:pt>
                <c:pt idx="4248">
                  <c:v>0.24408409172550499</c:v>
                </c:pt>
                <c:pt idx="4249">
                  <c:v>0.24339884059803199</c:v>
                </c:pt>
                <c:pt idx="4250">
                  <c:v>0.242547032207026</c:v>
                </c:pt>
                <c:pt idx="4251">
                  <c:v>0.241529249443001</c:v>
                </c:pt>
                <c:pt idx="4252">
                  <c:v>0.24034618877234601</c:v>
                </c:pt>
                <c:pt idx="4253">
                  <c:v>0.238998659760741</c:v>
                </c:pt>
                <c:pt idx="4254">
                  <c:v>0.23748758451917201</c:v>
                </c:pt>
                <c:pt idx="4255">
                  <c:v>0.23581399707293099</c:v>
                </c:pt>
                <c:pt idx="4256">
                  <c:v>0.23397904265403599</c:v>
                </c:pt>
                <c:pt idx="4257">
                  <c:v>0.23198397691754999</c:v>
                </c:pt>
                <c:pt idx="4258">
                  <c:v>0.22983016508234</c:v>
                </c:pt>
                <c:pt idx="4259">
                  <c:v>0.22751908099686499</c:v>
                </c:pt>
                <c:pt idx="4260">
                  <c:v>0.225052306130615</c:v>
                </c:pt>
                <c:pt idx="4261">
                  <c:v>0.22243152849192699</c:v>
                </c:pt>
                <c:pt idx="4262">
                  <c:v>0.219658541472874</c:v>
                </c:pt>
                <c:pt idx="4263">
                  <c:v>0.21673524262205901</c:v>
                </c:pt>
                <c:pt idx="4264">
                  <c:v>0.21366363234612301</c:v>
                </c:pt>
                <c:pt idx="4265">
                  <c:v>0.210445812540871</c:v>
                </c:pt>
                <c:pt idx="4266">
                  <c:v>0.20708398515295201</c:v>
                </c:pt>
                <c:pt idx="4267">
                  <c:v>0.20358045067307001</c:v>
                </c:pt>
                <c:pt idx="4268">
                  <c:v>0.19993760656176399</c:v>
                </c:pt>
                <c:pt idx="4269">
                  <c:v>0.19615794560883301</c:v>
                </c:pt>
                <c:pt idx="4270">
                  <c:v>0.192244054227522</c:v>
                </c:pt>
                <c:pt idx="4271">
                  <c:v>0.18819861068464799</c:v>
                </c:pt>
                <c:pt idx="4272">
                  <c:v>0.18402438326787099</c:v>
                </c:pt>
                <c:pt idx="4273">
                  <c:v>0.17972422839135299</c:v>
                </c:pt>
                <c:pt idx="4274">
                  <c:v>0.175301088641129</c:v>
                </c:pt>
                <c:pt idx="4275">
                  <c:v>0.170757990761497</c:v>
                </c:pt>
                <c:pt idx="4276">
                  <c:v>0.16609804358382599</c:v>
                </c:pt>
                <c:pt idx="4277">
                  <c:v>0.16132443589918899</c:v>
                </c:pt>
                <c:pt idx="4278">
                  <c:v>0.15644043427628099</c:v>
                </c:pt>
                <c:pt idx="4279">
                  <c:v>0.15144938082611401</c:v>
                </c:pt>
                <c:pt idx="4280">
                  <c:v>0.14635469091501699</c:v>
                </c:pt>
                <c:pt idx="4281">
                  <c:v>0.14115985082751101</c:v>
                </c:pt>
                <c:pt idx="4282">
                  <c:v>0.135868415380649</c:v>
                </c:pt>
                <c:pt idx="4283">
                  <c:v>0.13048400549146599</c:v>
                </c:pt>
                <c:pt idx="4284">
                  <c:v>0.125010305699192</c:v>
                </c:pt>
                <c:pt idx="4285">
                  <c:v>0.119451061643933</c:v>
                </c:pt>
                <c:pt idx="4286">
                  <c:v>0.113810077503534</c:v>
                </c:pt>
                <c:pt idx="4287">
                  <c:v>0.108091213390393</c:v>
                </c:pt>
                <c:pt idx="4288">
                  <c:v>0.102298382709992</c:v>
                </c:pt>
                <c:pt idx="4289">
                  <c:v>9.6435549482963401E-2</c:v>
                </c:pt>
                <c:pt idx="4290">
                  <c:v>9.0506725632522295E-2</c:v>
                </c:pt>
                <c:pt idx="4291">
                  <c:v>8.4515968239113101E-2</c:v>
                </c:pt>
                <c:pt idx="4292">
                  <c:v>7.8467376764160698E-2</c:v>
                </c:pt>
                <c:pt idx="4293">
                  <c:v>7.2365090244818603E-2</c:v>
                </c:pt>
                <c:pt idx="4294">
                  <c:v>6.6213284461634506E-2</c:v>
                </c:pt>
                <c:pt idx="4295">
                  <c:v>6.0016169081074003E-2</c:v>
                </c:pt>
                <c:pt idx="4296">
                  <c:v>5.3777984774855403E-2</c:v>
                </c:pt>
                <c:pt idx="4297">
                  <c:v>4.7503000318067701E-2</c:v>
                </c:pt>
                <c:pt idx="4298">
                  <c:v>4.1195509668057899E-2</c:v>
                </c:pt>
                <c:pt idx="4299">
                  <c:v>3.4859829026085698E-2</c:v>
                </c:pt>
                <c:pt idx="4300">
                  <c:v>2.8500293883757199E-2</c:v>
                </c:pt>
                <c:pt idx="4301">
                  <c:v>2.21212560562579E-2</c:v>
                </c:pt>
                <c:pt idx="4302">
                  <c:v>1.57270807044156E-2</c:v>
                </c:pt>
                <c:pt idx="4303">
                  <c:v>9.3221433476310192E-3</c:v>
                </c:pt>
                <c:pt idx="4304">
                  <c:v>2.9108268697198799E-3</c:v>
                </c:pt>
                <c:pt idx="4305">
                  <c:v>-3.50248148028418E-3</c:v>
                </c:pt>
                <c:pt idx="4306">
                  <c:v>-9.91339309031407E-3</c:v>
                </c:pt>
                <c:pt idx="4307">
                  <c:v>-1.6317520988386298E-2</c:v>
                </c:pt>
                <c:pt idx="4308">
                  <c:v>-2.2710482844595901E-2</c:v>
                </c:pt>
                <c:pt idx="4309">
                  <c:v>-2.9087903969934398E-2</c:v>
                </c:pt>
                <c:pt idx="4310">
                  <c:v>-3.5445420309879502E-2</c:v>
                </c:pt>
                <c:pt idx="4311">
                  <c:v>-4.1778681430707502E-2</c:v>
                </c:pt>
                <c:pt idx="4312">
                  <c:v>-4.8083353496485098E-2</c:v>
                </c:pt>
                <c:pt idx="4313">
                  <c:v>-5.43551222347032E-2</c:v>
                </c:pt>
                <c:pt idx="4314">
                  <c:v>-6.0589695888523601E-2</c:v>
                </c:pt>
                <c:pt idx="4315">
                  <c:v>-6.6782808153618395E-2</c:v>
                </c:pt>
                <c:pt idx="4316">
                  <c:v>-7.2930221097591993E-2</c:v>
                </c:pt>
                <c:pt idx="4317">
                  <c:v>-7.9027728059988395E-2</c:v>
                </c:pt>
                <c:pt idx="4318">
                  <c:v>-8.5071156530899597E-2</c:v>
                </c:pt>
                <c:pt idx="4319">
                  <c:v>-9.1056371006204104E-2</c:v>
                </c:pt>
                <c:pt idx="4320">
                  <c:v>-9.6979275817482793E-2</c:v>
                </c:pt>
                <c:pt idx="4321">
                  <c:v>-0.102835817934676</c:v>
                </c:pt>
                <c:pt idx="4322">
                  <c:v>-0.108621989739561</c:v>
                </c:pt>
                <c:pt idx="4323">
                  <c:v>-0.11433383176815801</c:v>
                </c:pt>
                <c:pt idx="4324">
                  <c:v>-0.119967435420181</c:v>
                </c:pt>
                <c:pt idx="4325">
                  <c:v>-0.12551894563368499</c:v>
                </c:pt>
                <c:pt idx="4326">
                  <c:v>-0.130984563523072</c:v>
                </c:pt>
                <c:pt idx="4327">
                  <c:v>-0.13636054897866501</c:v>
                </c:pt>
                <c:pt idx="4328">
                  <c:v>-0.14164322322605499</c:v>
                </c:pt>
                <c:pt idx="4329">
                  <c:v>-0.146828971343475</c:v>
                </c:pt>
                <c:pt idx="4330">
                  <c:v>-0.15191424473548601</c:v>
                </c:pt>
                <c:pt idx="4331">
                  <c:v>-0.15689556356126899</c:v>
                </c:pt>
                <c:pt idx="4332">
                  <c:v>-0.161769519115876</c:v>
                </c:pt>
                <c:pt idx="4333">
                  <c:v>-0.16653277616279599</c:v>
                </c:pt>
                <c:pt idx="4334">
                  <c:v>-0.171182075216253</c:v>
                </c:pt>
                <c:pt idx="4335">
                  <c:v>-0.17571423477166001</c:v>
                </c:pt>
                <c:pt idx="4336">
                  <c:v>-0.18012615348271699</c:v>
                </c:pt>
                <c:pt idx="4337">
                  <c:v>-0.184414812283658</c:v>
                </c:pt>
                <c:pt idx="4338">
                  <c:v>-0.18857727645518599</c:v>
                </c:pt>
                <c:pt idx="4339">
                  <c:v>-0.192610697632699</c:v>
                </c:pt>
                <c:pt idx="4340">
                  <c:v>-0.196512315755416</c:v>
                </c:pt>
                <c:pt idx="4341">
                  <c:v>-0.20027946095508201</c:v>
                </c:pt>
                <c:pt idx="4342">
                  <c:v>-0.203909555382952</c:v>
                </c:pt>
                <c:pt idx="4343">
                  <c:v>-0.207400114973806</c:v>
                </c:pt>
                <c:pt idx="4344">
                  <c:v>-0.210748751145792</c:v>
                </c:pt>
                <c:pt idx="4345">
                  <c:v>-0.21395317243492501</c:v>
                </c:pt>
                <c:pt idx="4346">
                  <c:v>-0.217011186063129</c:v>
                </c:pt>
                <c:pt idx="4347">
                  <c:v>-0.219920699438754</c:v>
                </c:pt>
                <c:pt idx="4348">
                  <c:v>-0.222679721588526</c:v>
                </c:pt>
                <c:pt idx="4349">
                  <c:v>-0.225286364519973</c:v>
                </c:pt>
                <c:pt idx="4350">
                  <c:v>-0.22773884451336601</c:v>
                </c:pt>
                <c:pt idx="4351">
                  <c:v>-0.23003548334231899</c:v>
                </c:pt>
                <c:pt idx="4352">
                  <c:v>-0.23217470942219601</c:v>
                </c:pt>
                <c:pt idx="4353">
                  <c:v>-0.234155058885538</c:v>
                </c:pt>
                <c:pt idx="4354">
                  <c:v>-0.23597517658379</c:v>
                </c:pt>
                <c:pt idx="4355">
                  <c:v>-0.23763381701462</c:v>
                </c:pt>
                <c:pt idx="4356">
                  <c:v>-0.23912984517422001</c:v>
                </c:pt>
                <c:pt idx="4357">
                  <c:v>-0.240462237333981</c:v>
                </c:pt>
                <c:pt idx="4358">
                  <c:v>-0.24163008174102901</c:v>
                </c:pt>
                <c:pt idx="4359">
                  <c:v>-0.24263257924214099</c:v>
                </c:pt>
                <c:pt idx="4360">
                  <c:v>-0.24346904383059301</c:v>
                </c:pt>
                <c:pt idx="4361">
                  <c:v>-0.24413890311560499</c:v>
                </c:pt>
                <c:pt idx="4362">
                  <c:v>-0.244641698714016</c:v>
                </c:pt>
                <c:pt idx="4363">
                  <c:v>-0.244977086563961</c:v>
                </c:pt>
                <c:pt idx="4364">
                  <c:v>-0.24514483716031199</c:v>
                </c:pt>
                <c:pt idx="4365">
                  <c:v>-0.24514483571172299</c:v>
                </c:pt>
                <c:pt idx="4366">
                  <c:v>-0.24497708221918499</c:v>
                </c:pt>
                <c:pt idx="4367">
                  <c:v>-0.24464169147602599</c:v>
                </c:pt>
                <c:pt idx="4368">
                  <c:v>-0.24413889298935401</c:v>
                </c:pt>
                <c:pt idx="4369">
                  <c:v>-0.243469030823011</c:v>
                </c:pt>
                <c:pt idx="4370">
                  <c:v>-0.24263256336212799</c:v>
                </c:pt>
                <c:pt idx="4371">
                  <c:v>-0.241630062999453</c:v>
                </c:pt>
                <c:pt idx="4372">
                  <c:v>-0.240462215743665</c:v>
                </c:pt>
                <c:pt idx="4373">
                  <c:v>-0.23912982074993999</c:v>
                </c:pt>
                <c:pt idx="4374">
                  <c:v>-0.23763378977308899</c:v>
                </c:pt>
                <c:pt idx="4375">
                  <c:v>-0.23597514654364801</c:v>
                </c:pt>
                <c:pt idx="4376">
                  <c:v>-0.23415502606734301</c:v>
                </c:pt>
                <c:pt idx="4377">
                  <c:v>-0.23217467384840501</c:v>
                </c:pt>
                <c:pt idx="4378">
                  <c:v>-0.23003544503727499</c:v>
                </c:pt>
                <c:pt idx="4379">
                  <c:v>-0.22773880350328099</c:v>
                </c:pt>
                <c:pt idx="4380">
                  <c:v>-0.22528632083291</c:v>
                </c:pt>
                <c:pt idx="4381">
                  <c:v>-0.22267967525438001</c:v>
                </c:pt>
                <c:pt idx="4382">
                  <c:v>-0.21992065048923101</c:v>
                </c:pt>
                <c:pt idx="4383">
                  <c:v>-0.21701113453172599</c:v>
                </c:pt>
                <c:pt idx="4384">
                  <c:v>-0.213953118356904</c:v>
                </c:pt>
                <c:pt idx="4385">
                  <c:v>-0.21074869455815901</c:v>
                </c:pt>
                <c:pt idx="4386">
                  <c:v>-0.20740005591528299</c:v>
                </c:pt>
                <c:pt idx="4387">
                  <c:v>-0.20390949389395299</c:v>
                </c:pt>
                <c:pt idx="4388">
                  <c:v>-0.200279397077684</c:v>
                </c:pt>
                <c:pt idx="4389">
                  <c:v>-0.19651224953333099</c:v>
                </c:pt>
                <c:pt idx="4390">
                  <c:v>-0.19261062911124099</c:v>
                </c:pt>
                <c:pt idx="4391">
                  <c:v>-0.188577205681245</c:v>
                </c:pt>
                <c:pt idx="4392">
                  <c:v>-0.18441473930566399</c:v>
                </c:pt>
                <c:pt idx="4393">
                  <c:v>-0.18012607835060901</c:v>
                </c:pt>
                <c:pt idx="4394">
                  <c:v>-0.17571415753684999</c:v>
                </c:pt>
                <c:pt idx="4395">
                  <c:v>-0.171181995931594</c:v>
                </c:pt>
                <c:pt idx="4396">
                  <c:v>-0.16653269488254099</c:v>
                </c:pt>
                <c:pt idx="4397">
                  <c:v>-0.16176943589564499</c:v>
                </c:pt>
                <c:pt idx="4398">
                  <c:v>-0.15689547845801</c:v>
                </c:pt>
                <c:pt idx="4399">
                  <c:v>-0.151914157807434</c:v>
                </c:pt>
                <c:pt idx="4400">
                  <c:v>-0.14682888265011601</c:v>
                </c:pt>
                <c:pt idx="4401">
                  <c:v>-0.141643132828081</c:v>
                </c:pt>
                <c:pt idx="4402">
                  <c:v>-0.136360456937936</c:v>
                </c:pt>
                <c:pt idx="4403">
                  <c:v>-0.13098446990256901</c:v>
                </c:pt>
                <c:pt idx="4404">
                  <c:v>-0.12551885049747399</c:v>
                </c:pt>
                <c:pt idx="4405">
                  <c:v>-0.119967338833364</c:v>
                </c:pt>
                <c:pt idx="4406">
                  <c:v>-0.114333733796828</c:v>
                </c:pt>
                <c:pt idx="4407">
                  <c:v>-0.10862189045076</c:v>
                </c:pt>
                <c:pt idx="4408">
                  <c:v>-0.102835717396347</c:v>
                </c:pt>
                <c:pt idx="4409">
                  <c:v>-9.6979174098424201E-2</c:v>
                </c:pt>
                <c:pt idx="4410">
                  <c:v>-9.1056268176021707E-2</c:v>
                </c:pt>
                <c:pt idx="4411">
                  <c:v>-8.5071052659959998E-2</c:v>
                </c:pt>
                <c:pt idx="4412">
                  <c:v>-7.9027623219370097E-2</c:v>
                </c:pt>
                <c:pt idx="4413">
                  <c:v>-7.2930115359037206E-2</c:v>
                </c:pt>
                <c:pt idx="4414">
                  <c:v>-6.6782701589483906E-2</c:v>
                </c:pt>
                <c:pt idx="4415">
                  <c:v>-6.0589588571730899E-2</c:v>
                </c:pt>
                <c:pt idx="4416">
                  <c:v>-5.4355014238688902E-2</c:v>
                </c:pt>
                <c:pt idx="4417">
                  <c:v>-4.8083244895150597E-2</c:v>
                </c:pt>
                <c:pt idx="4418">
                  <c:v>-4.1778572298368503E-2</c:v>
                </c:pt>
                <c:pt idx="4419">
                  <c:v>-3.5445310721214998E-2</c:v>
                </c:pt>
                <c:pt idx="4420">
                  <c:v>-2.9087793999935701E-2</c:v>
                </c:pt>
                <c:pt idx="4421">
                  <c:v>-2.27103725685152E-2</c:v>
                </c:pt>
                <c:pt idx="4422">
                  <c:v>-1.63174104816853E-2</c:v>
                </c:pt>
                <c:pt idx="4423">
                  <c:v>-9.9132824286121395E-3</c:v>
                </c:pt>
                <c:pt idx="4424">
                  <c:v>-3.5023707393069098E-3</c:v>
                </c:pt>
                <c:pt idx="4425">
                  <c:v>2.9109376141926799E-3</c:v>
                </c:pt>
                <c:pt idx="4426">
                  <c:v>9.3222540198171708E-3</c:v>
                </c:pt>
                <c:pt idx="4427">
                  <c:v>1.5727191228582401E-2</c:v>
                </c:pt>
                <c:pt idx="4428">
                  <c:v>2.2121366356773899E-2</c:v>
                </c:pt>
                <c:pt idx="4429">
                  <c:v>2.8500403885144E-2</c:v>
                </c:pt>
                <c:pt idx="4430">
                  <c:v>3.4859938653069598E-2</c:v>
                </c:pt>
                <c:pt idx="4431">
                  <c:v>4.1195618845621403E-2</c:v>
                </c:pt>
                <c:pt idx="4432">
                  <c:v>4.7503108971500903E-2</c:v>
                </c:pt>
                <c:pt idx="4433">
                  <c:v>5.3778092829807E-2</c:v>
                </c:pt>
                <c:pt idx="4434">
                  <c:v>6.0016276463602199E-2</c:v>
                </c:pt>
                <c:pt idx="4435">
                  <c:v>6.6213391098257704E-2</c:v>
                </c:pt>
                <c:pt idx="4436">
                  <c:v>7.2365196062565598E-2</c:v>
                </c:pt>
                <c:pt idx="4437">
                  <c:v>7.8467481690620802E-2</c:v>
                </c:pt>
                <c:pt idx="4438">
                  <c:v>8.4516072202485096E-2</c:v>
                </c:pt>
                <c:pt idx="4439">
                  <c:v>9.0506828561664504E-2</c:v>
                </c:pt>
                <c:pt idx="4440">
                  <c:v>9.6435651307441597E-2</c:v>
                </c:pt>
                <c:pt idx="4441">
                  <c:v>0.10229848336012801</c:v>
                </c:pt>
                <c:pt idx="4442">
                  <c:v>0.108091312797312</c:v>
                </c:pt>
                <c:pt idx="4443">
                  <c:v>0.113810175599212</c:v>
                </c:pt>
                <c:pt idx="4444">
                  <c:v>0.11945115836124399</c:v>
                </c:pt>
                <c:pt idx="4445">
                  <c:v>0.12501040097195201</c:v>
                </c:pt>
                <c:pt idx="4446">
                  <c:v>0.13048409925448001</c:v>
                </c:pt>
                <c:pt idx="4447">
                  <c:v>0.13586850756975499</c:v>
                </c:pt>
                <c:pt idx="4448">
                  <c:v>0.14115994137962501</c:v>
                </c:pt>
                <c:pt idx="4449">
                  <c:v>0.14635477976817399</c:v>
                </c:pt>
                <c:pt idx="4450">
                  <c:v>0.151449467919511</c:v>
                </c:pt>
                <c:pt idx="4451">
                  <c:v>0.15644051955032101</c:v>
                </c:pt>
                <c:pt idx="4452">
                  <c:v>0.16132451929552</c:v>
                </c:pt>
                <c:pt idx="4453">
                  <c:v>0.16609812504537899</c:v>
                </c:pt>
                <c:pt idx="4454">
                  <c:v>0.17075807023252801</c:v>
                </c:pt>
                <c:pt idx="4455">
                  <c:v>0.17530116606725701</c:v>
                </c:pt>
                <c:pt idx="4456">
                  <c:v>0.179724303719595</c:v>
                </c:pt>
                <c:pt idx="4457">
                  <c:v>0.18402445644668</c:v>
                </c:pt>
                <c:pt idx="4458">
                  <c:v>0.18819868166394901</c:v>
                </c:pt>
                <c:pt idx="4459">
                  <c:v>0.19224412295874199</c:v>
                </c:pt>
                <c:pt idx="4460">
                  <c:v>0.19615801204494099</c:v>
                </c:pt>
                <c:pt idx="4461">
                  <c:v>0.19993767065729801</c:v>
                </c:pt>
                <c:pt idx="4462">
                  <c:v>0.20358051238416799</c:v>
                </c:pt>
                <c:pt idx="4463">
                  <c:v>0.20708404443738701</c:v>
                </c:pt>
                <c:pt idx="4464">
                  <c:v>0.21044586935807399</c:v>
                </c:pt>
                <c:pt idx="4465">
                  <c:v>0.213663686657214</c:v>
                </c:pt>
                <c:pt idx="4466">
                  <c:v>0.21673529438987299</c:v>
                </c:pt>
                <c:pt idx="4467">
                  <c:v>0.21965859066198701</c:v>
                </c:pt>
                <c:pt idx="4468">
                  <c:v>0.222431575068678</c:v>
                </c:pt>
                <c:pt idx="4469">
                  <c:v>0.22505235006313301</c:v>
                </c:pt>
                <c:pt idx="4470">
                  <c:v>0.227519122255085</c:v>
                </c:pt>
                <c:pt idx="4471">
                  <c:v>0.229830203638031</c:v>
                </c:pt>
                <c:pt idx="4472">
                  <c:v>0.23198401274432701</c:v>
                </c:pt>
                <c:pt idx="4473">
                  <c:v>0.23397907572738399</c:v>
                </c:pt>
                <c:pt idx="4474">
                  <c:v>0.235814027370218</c:v>
                </c:pt>
                <c:pt idx="4475">
                  <c:v>0.23748761201966601</c:v>
                </c:pt>
                <c:pt idx="4476">
                  <c:v>0.238998684445622</c:v>
                </c:pt>
                <c:pt idx="4477">
                  <c:v>0.240346210624722</c:v>
                </c:pt>
                <c:pt idx="4478">
                  <c:v>0.24152926844792</c:v>
                </c:pt>
                <c:pt idx="4479">
                  <c:v>0.242547048351483</c:v>
                </c:pt>
                <c:pt idx="4480">
                  <c:v>0.24339885387097801</c:v>
                </c:pt>
                <c:pt idx="4481">
                  <c:v>0.244084102117858</c:v>
                </c:pt>
                <c:pt idx="4482">
                  <c:v>0.244602324178335</c:v>
                </c:pt>
                <c:pt idx="4483">
                  <c:v>0.24495316543425</c:v>
                </c:pt>
                <c:pt idx="4484">
                  <c:v>0.24513638580574301</c:v>
                </c:pt>
                <c:pt idx="4485">
                  <c:v>0.24515185991553901</c:v>
                </c:pt>
                <c:pt idx="4486">
                  <c:v>0.24499957717474</c:v>
                </c:pt>
                <c:pt idx="4487">
                  <c:v>0.24467964179007301</c:v>
                </c:pt>
                <c:pt idx="4488">
                  <c:v>0.24419227269258201</c:v>
                </c:pt>
                <c:pt idx="4489">
                  <c:v>0.243537803387812</c:v>
                </c:pt>
                <c:pt idx="4490">
                  <c:v>0.242716681727595</c:v>
                </c:pt>
                <c:pt idx="4491">
                  <c:v>0.24172946960358399</c:v>
                </c:pt>
                <c:pt idx="4492">
                  <c:v>0.24057684256275</c:v>
                </c:pt>
                <c:pt idx="4493">
                  <c:v>0.23925958934511099</c:v>
                </c:pt>
                <c:pt idx="4494">
                  <c:v>0.237778611343998</c:v>
                </c:pt>
                <c:pt idx="4495">
                  <c:v>0.236134921989229</c:v>
                </c:pt>
                <c:pt idx="4496">
                  <c:v>0.23432964605362699</c:v>
                </c:pt>
                <c:pt idx="4497">
                  <c:v>0.23236401888333999</c:v>
                </c:pt>
                <c:pt idx="4498">
                  <c:v>0.23023938555249199</c:v>
                </c:pt>
                <c:pt idx="4499">
                  <c:v>0.22795719994275601</c:v>
                </c:pt>
                <c:pt idx="4500">
                  <c:v>0.225519023748466</c:v>
                </c:pt>
                <c:pt idx="4501">
                  <c:v>0.22292652540795099</c:v>
                </c:pt>
                <c:pt idx="4502">
                  <c:v>0.22018147896182599</c:v>
                </c:pt>
                <c:pt idx="4503">
                  <c:v>0.21728576283902601</c:v>
                </c:pt>
                <c:pt idx="4504">
                  <c:v>0.21424135857139301</c:v>
                </c:pt>
                <c:pt idx="4505">
                  <c:v>0.21105034943772499</c:v>
                </c:pt>
                <c:pt idx="4506">
                  <c:v>0.20771491903819</c:v>
                </c:pt>
                <c:pt idx="4507">
                  <c:v>0.204237349800094</c:v>
                </c:pt>
                <c:pt idx="4508">
                  <c:v>0.200620021416022</c:v>
                </c:pt>
                <c:pt idx="4509">
                  <c:v>0.19686540921541801</c:v>
                </c:pt>
                <c:pt idx="4510">
                  <c:v>0.19297608247072401</c:v>
                </c:pt>
                <c:pt idx="4511">
                  <c:v>0.188954702639236</c:v>
                </c:pt>
                <c:pt idx="4512">
                  <c:v>0.18480402154186701</c:v>
                </c:pt>
                <c:pt idx="4513">
                  <c:v>0.180526879480091</c:v>
                </c:pt>
                <c:pt idx="4514">
                  <c:v>0.17612620329232601</c:v>
                </c:pt>
                <c:pt idx="4515">
                  <c:v>0.17160500435110601</c:v>
                </c:pt>
                <c:pt idx="4516">
                  <c:v>0.166966376502407</c:v>
                </c:pt>
                <c:pt idx="4517">
                  <c:v>0.16221349394853399</c:v>
                </c:pt>
                <c:pt idx="4518">
                  <c:v>0.15734960907602499</c:v>
                </c:pt>
                <c:pt idx="4519">
                  <c:v>0.152378050230044</c:v>
                </c:pt>
                <c:pt idx="4520">
                  <c:v>0.14730221943680899</c:v>
                </c:pt>
                <c:pt idx="4521">
                  <c:v>0.142125590075589</c:v>
                </c:pt>
                <c:pt idx="4522">
                  <c:v>0.136851704501879</c:v>
                </c:pt>
                <c:pt idx="4523">
                  <c:v>0.131484171623378</c:v>
                </c:pt>
                <c:pt idx="4524">
                  <c:v>0.12602666443041599</c:v>
                </c:pt>
                <c:pt idx="4525">
                  <c:v>0.12048291748254</c:v>
                </c:pt>
                <c:pt idx="4526">
                  <c:v>0.114856724352961</c:v>
                </c:pt>
                <c:pt idx="4527">
                  <c:v>0.10915193503262199</c:v>
                </c:pt>
                <c:pt idx="4528">
                  <c:v>0.103372453295658</c:v>
                </c:pt>
                <c:pt idx="4529">
                  <c:v>9.7522234028048702E-2</c:v>
                </c:pt>
                <c:pt idx="4530">
                  <c:v>9.1605280521306801E-2</c:v>
                </c:pt>
                <c:pt idx="4531">
                  <c:v>8.5625641733027794E-2</c:v>
                </c:pt>
                <c:pt idx="4532">
                  <c:v>7.9587409516201094E-2</c:v>
                </c:pt>
                <c:pt idx="4533">
                  <c:v>7.3494715819163406E-2</c:v>
                </c:pt>
                <c:pt idx="4534">
                  <c:v>6.7351729858116494E-2</c:v>
                </c:pt>
                <c:pt idx="4535">
                  <c:v>6.1162655264142197E-2</c:v>
                </c:pt>
                <c:pt idx="4536">
                  <c:v>5.4931727206667003E-2</c:v>
                </c:pt>
                <c:pt idx="4537">
                  <c:v>4.8663209495345798E-2</c:v>
                </c:pt>
                <c:pt idx="4538">
                  <c:v>4.2361391662346502E-2</c:v>
                </c:pt>
                <c:pt idx="4539">
                  <c:v>3.60305860270334E-2</c:v>
                </c:pt>
                <c:pt idx="4540">
                  <c:v>2.9675124745056701E-2</c:v>
                </c:pt>
                <c:pt idx="4541">
                  <c:v>2.3299356843868701E-2</c:v>
                </c:pt>
                <c:pt idx="4542">
                  <c:v>1.6907645246694199E-2</c:v>
                </c:pt>
                <c:pt idx="4543">
                  <c:v>1.05043637869922E-2</c:v>
                </c:pt>
                <c:pt idx="4544">
                  <c:v>4.0938942154521204E-3</c:v>
                </c:pt>
                <c:pt idx="4545">
                  <c:v>-2.3193767984286298E-3</c:v>
                </c:pt>
                <c:pt idx="4546">
                  <c:v>-8.73106066813196E-3</c:v>
                </c:pt>
                <c:pt idx="4547">
                  <c:v>-1.5136769893218899E-2</c:v>
                </c:pt>
                <c:pt idx="4548">
                  <c:v>-2.1532121061686001E-2</c:v>
                </c:pt>
                <c:pt idx="4549">
                  <c:v>-2.7912737849523899E-2</c:v>
                </c:pt>
                <c:pt idx="4550">
                  <c:v>-3.4274254015425998E-2</c:v>
                </c:pt>
                <c:pt idx="4551">
                  <c:v>-4.06123163885969E-2</c:v>
                </c:pt>
                <c:pt idx="4552">
                  <c:v>-4.6922587847617298E-2</c:v>
                </c:pt>
                <c:pt idx="4553">
                  <c:v>-5.32007502883265E-2</c:v>
                </c:pt>
                <c:pt idx="4554">
                  <c:v>-5.9442507578690199E-2</c:v>
                </c:pt>
                <c:pt idx="4555">
                  <c:v>-6.5643588498634803E-2</c:v>
                </c:pt>
                <c:pt idx="4556">
                  <c:v>-7.1799749662832604E-2</c:v>
                </c:pt>
                <c:pt idx="4557">
                  <c:v>-7.7906778424440701E-2</c:v>
                </c:pt>
                <c:pt idx="4558">
                  <c:v>-8.3960495757805995E-2</c:v>
                </c:pt>
                <c:pt idx="4559">
                  <c:v>-8.9956759118162102E-2</c:v>
                </c:pt>
                <c:pt idx="4560">
                  <c:v>-9.5891465276363497E-2</c:v>
                </c:pt>
                <c:pt idx="4561">
                  <c:v>-0.101760553126716</c:v>
                </c:pt>
                <c:pt idx="4562">
                  <c:v>-0.107560006465981</c:v>
                </c:pt>
                <c:pt idx="4563">
                  <c:v>-0.11328585674165501</c:v>
                </c:pt>
                <c:pt idx="4564">
                  <c:v>-0.118934185767642</c:v>
                </c:pt>
                <c:pt idx="4565">
                  <c:v>-0.124501128405456</c:v>
                </c:pt>
                <c:pt idx="4566">
                  <c:v>-0.12998287520912799</c:v>
                </c:pt>
                <c:pt idx="4567">
                  <c:v>-0.13537567503200201</c:v>
                </c:pt>
                <c:pt idx="4568">
                  <c:v>-0.140675837593636</c:v>
                </c:pt>
                <c:pt idx="4569">
                  <c:v>-0.14587973600505</c:v>
                </c:pt>
                <c:pt idx="4570">
                  <c:v>-0.15098380925060101</c:v>
                </c:pt>
                <c:pt idx="4571">
                  <c:v>-0.155984564624774</c:v>
                </c:pt>
                <c:pt idx="4572">
                  <c:v>-0.16087858012223599</c:v>
                </c:pt>
                <c:pt idx="4573">
                  <c:v>-0.165662506779504</c:v>
                </c:pt>
                <c:pt idx="4574">
                  <c:v>-0.170333070966634</c:v>
                </c:pt>
                <c:pt idx="4575">
                  <c:v>-0.174887076627357</c:v>
                </c:pt>
                <c:pt idx="4576">
                  <c:v>-0.17932140746613501</c:v>
                </c:pt>
                <c:pt idx="4577">
                  <c:v>-0.183633029080635</c:v>
                </c:pt>
                <c:pt idx="4578">
                  <c:v>-0.18781899103815899</c:v>
                </c:pt>
                <c:pt idx="4579">
                  <c:v>-0.191876428894624</c:v>
                </c:pt>
                <c:pt idx="4580">
                  <c:v>-0.19580256615469299</c:v>
                </c:pt>
                <c:pt idx="4581">
                  <c:v>-0.19959471617172</c:v>
                </c:pt>
                <c:pt idx="4582">
                  <c:v>-0.203250283986222</c:v>
                </c:pt>
                <c:pt idx="4583">
                  <c:v>-0.2067667681016</c:v>
                </c:pt>
                <c:pt idx="4584">
                  <c:v>-0.21014176219590899</c:v>
                </c:pt>
                <c:pt idx="4585">
                  <c:v>-0.21337295676849899</c:v>
                </c:pt>
                <c:pt idx="4586">
                  <c:v>-0.21645814072039901</c:v>
                </c:pt>
                <c:pt idx="4587">
                  <c:v>-0.21939520286736799</c:v>
                </c:pt>
                <c:pt idx="4588">
                  <c:v>-0.22218213338457299</c:v>
                </c:pt>
                <c:pt idx="4589">
                  <c:v>-0.22481702518190799</c:v>
                </c:pt>
                <c:pt idx="4590">
                  <c:v>-0.22729807520901399</c:v>
                </c:pt>
                <c:pt idx="4591">
                  <c:v>-0.22962358568909499</c:v>
                </c:pt>
                <c:pt idx="4592">
                  <c:v>-0.231791965280711</c:v>
                </c:pt>
                <c:pt idx="4593">
                  <c:v>-0.23380173016672201</c:v>
                </c:pt>
                <c:pt idx="4594">
                  <c:v>-0.235651505069668</c:v>
                </c:pt>
                <c:pt idx="4595">
                  <c:v>-0.23734002419286099</c:v>
                </c:pt>
                <c:pt idx="4596">
                  <c:v>-0.23886613208657201</c:v>
                </c:pt>
                <c:pt idx="4597">
                  <c:v>-0.24022878443869899</c:v>
                </c:pt>
                <c:pt idx="4598">
                  <c:v>-0.241427048789391</c:v>
                </c:pt>
                <c:pt idx="4599">
                  <c:v>-0.242460105169124</c:v>
                </c:pt>
                <c:pt idx="4600">
                  <c:v>-0.24332724665980701</c:v>
                </c:pt>
                <c:pt idx="4601">
                  <c:v>-0.24402787987852601</c:v>
                </c:pt>
                <c:pt idx="4602">
                  <c:v>-0.244561525383588</c:v>
                </c:pt>
                <c:pt idx="4603">
                  <c:v>-0.24492781800260999</c:v>
                </c:pt>
                <c:pt idx="4604">
                  <c:v>-0.245126507082399</c:v>
                </c:pt>
                <c:pt idx="4605">
                  <c:v>-0.245157456660478</c:v>
                </c:pt>
                <c:pt idx="4606">
                  <c:v>-0.245020645558123</c:v>
                </c:pt>
                <c:pt idx="4607">
                  <c:v>-0.244716167394853</c:v>
                </c:pt>
                <c:pt idx="4608">
                  <c:v>-0.244244230524373</c:v>
                </c:pt>
                <c:pt idx="4609">
                  <c:v>-0.24360515789199</c:v>
                </c:pt>
                <c:pt idx="4610">
                  <c:v>-0.242799386813628</c:v>
                </c:pt>
                <c:pt idx="4611">
                  <c:v>-0.24182746867657201</c:v>
                </c:pt>
                <c:pt idx="4612">
                  <c:v>-0.240690068562156</c:v>
                </c:pt>
                <c:pt idx="4613">
                  <c:v>-0.239387964790645</c:v>
                </c:pt>
                <c:pt idx="4614">
                  <c:v>-0.23792204838863901</c:v>
                </c:pt>
                <c:pt idx="4615">
                  <c:v>-0.23629332247934001</c:v>
                </c:pt>
                <c:pt idx="4616">
                  <c:v>-0.234502901596119</c:v>
                </c:pt>
                <c:pt idx="4617">
                  <c:v>-0.23255201091984601</c:v>
                </c:pt>
                <c:pt idx="4618">
                  <c:v>-0.23044198544049599</c:v>
                </c:pt>
                <c:pt idx="4619">
                  <c:v>-0.22817426904362301</c:v>
                </c:pt>
                <c:pt idx="4620">
                  <c:v>-0.22575041352231301</c:v>
                </c:pt>
                <c:pt idx="4621">
                  <c:v>-0.22317207751529</c:v>
                </c:pt>
                <c:pt idx="4622">
                  <c:v>-0.22044102537192001</c:v>
                </c:pt>
                <c:pt idx="4623">
                  <c:v>-0.21755912594486501</c:v>
                </c:pt>
                <c:pt idx="4624">
                  <c:v>-0.21452835131123801</c:v>
                </c:pt>
                <c:pt idx="4625">
                  <c:v>-0.21135077542310701</c:v>
                </c:pt>
                <c:pt idx="4626">
                  <c:v>-0.20802857268830299</c:v>
                </c:pt>
                <c:pt idx="4627">
                  <c:v>-0.20456401648247</c:v>
                </c:pt>
                <c:pt idx="4628">
                  <c:v>-0.20095947759340599</c:v>
                </c:pt>
                <c:pt idx="4629">
                  <c:v>-0.19721742259873301</c:v>
                </c:pt>
                <c:pt idx="4630">
                  <c:v>-0.193340412178027</c:v>
                </c:pt>
                <c:pt idx="4631">
                  <c:v>-0.18933109936055001</c:v>
                </c:pt>
                <c:pt idx="4632">
                  <c:v>-0.18519222770978699</c:v>
                </c:pt>
                <c:pt idx="4633">
                  <c:v>-0.18092662944603499</c:v>
                </c:pt>
                <c:pt idx="4634">
                  <c:v>-0.17653722350831599</c:v>
                </c:pt>
                <c:pt idx="4635">
                  <c:v>-0.17202701355695901</c:v>
                </c:pt>
                <c:pt idx="4636">
                  <c:v>-0.16739908591820099</c:v>
                </c:pt>
                <c:pt idx="4637">
                  <c:v>-0.162656607472216</c:v>
                </c:pt>
                <c:pt idx="4638">
                  <c:v>-0.157802823486036</c:v>
                </c:pt>
                <c:pt idx="4639">
                  <c:v>-0.15284105539281201</c:v>
                </c:pt>
                <c:pt idx="4640">
                  <c:v>-0.14777469851897199</c:v>
                </c:pt>
                <c:pt idx="4641">
                  <c:v>-0.14260721976080401</c:v>
                </c:pt>
                <c:pt idx="4642">
                  <c:v>-0.137342155212067</c:v>
                </c:pt>
                <c:pt idx="4643">
                  <c:v>-0.13198310774425201</c:v>
                </c:pt>
                <c:pt idx="4644">
                  <c:v>-0.126533744541143</c:v>
                </c:pt>
                <c:pt idx="4645">
                  <c:v>-0.120997794589374</c:v>
                </c:pt>
                <c:pt idx="4646">
                  <c:v>-0.11537904612668801</c:v>
                </c:pt>
                <c:pt idx="4647">
                  <c:v>-0.109681344049661</c:v>
                </c:pt>
                <c:pt idx="4648">
                  <c:v>-0.103908587282643</c:v>
                </c:pt>
                <c:pt idx="4649">
                  <c:v>-9.80647261097332E-2</c:v>
                </c:pt>
                <c:pt idx="4650">
                  <c:v>-9.2153759471614194E-2</c:v>
                </c:pt>
                <c:pt idx="4651">
                  <c:v>-8.6179732229081304E-2</c:v>
                </c:pt>
                <c:pt idx="4652">
                  <c:v>-8.0146732395156003E-2</c:v>
                </c:pt>
                <c:pt idx="4653">
                  <c:v>-7.4058888337667703E-2</c:v>
                </c:pt>
                <c:pt idx="4654">
                  <c:v>-6.7920365954221004E-2</c:v>
                </c:pt>
                <c:pt idx="4655">
                  <c:v>-6.17353658214818E-2</c:v>
                </c:pt>
                <c:pt idx="4656">
                  <c:v>-5.5508120320732303E-2</c:v>
                </c:pt>
                <c:pt idx="4657">
                  <c:v>-4.9242890741662201E-2</c:v>
                </c:pt>
                <c:pt idx="4658">
                  <c:v>-4.2943964366378297E-2</c:v>
                </c:pt>
                <c:pt idx="4659">
                  <c:v>-3.6615651535626903E-2</c:v>
                </c:pt>
                <c:pt idx="4660">
                  <c:v>-3.0262282699237902E-2</c:v>
                </c:pt>
                <c:pt idx="4661">
                  <c:v>-2.3888205452807999E-2</c:v>
                </c:pt>
                <c:pt idx="4662">
                  <c:v>-1.7497781562650701E-2</c:v>
                </c:pt>
                <c:pt idx="4663">
                  <c:v>-1.10953839810502E-2</c:v>
                </c:pt>
                <c:pt idx="4664">
                  <c:v>-4.68539385386001E-3</c:v>
                </c:pt>
                <c:pt idx="4665">
                  <c:v>1.7278024775049599E-3</c:v>
                </c:pt>
                <c:pt idx="4666">
                  <c:v>8.1398164776317408E-3</c:v>
                </c:pt>
                <c:pt idx="4667">
                  <c:v>1.4546260420173899E-2</c:v>
                </c:pt>
                <c:pt idx="4668">
                  <c:v>2.0942750390362499E-2</c:v>
                </c:pt>
                <c:pt idx="4669">
                  <c:v>2.7324909284908799E-2</c:v>
                </c:pt>
                <c:pt idx="4670">
                  <c:v>3.3688369807246099E-2</c:v>
                </c:pt>
                <c:pt idx="4671">
                  <c:v>4.0028777456060503E-2</c:v>
                </c:pt>
                <c:pt idx="4672">
                  <c:v>4.6341793505066099E-2</c:v>
                </c:pt>
                <c:pt idx="4673">
                  <c:v>5.2623097971985201E-2</c:v>
                </c:pt>
                <c:pt idx="4674">
                  <c:v>5.8868392574702701E-2</c:v>
                </c:pt>
                <c:pt idx="4675">
                  <c:v>6.5073403672570099E-2</c:v>
                </c:pt>
                <c:pt idx="4676">
                  <c:v>7.1233885190848001E-2</c:v>
                </c:pt>
                <c:pt idx="4677">
                  <c:v>7.7345621526285394E-2</c:v>
                </c:pt>
                <c:pt idx="4678">
                  <c:v>8.3404430431847101E-2</c:v>
                </c:pt>
                <c:pt idx="4679">
                  <c:v>8.9406165878615801E-2</c:v>
                </c:pt>
                <c:pt idx="4680">
                  <c:v>9.5346720892909895E-2</c:v>
                </c:pt>
                <c:pt idx="4681">
                  <c:v>0.101222030366676</c:v>
                </c:pt>
                <c:pt idx="4682">
                  <c:v>0.107028073839234</c:v>
                </c:pt>
                <c:pt idx="4683">
                  <c:v>0.11276087824846701</c:v>
                </c:pt>
                <c:pt idx="4684">
                  <c:v>0.118416520649581</c:v>
                </c:pt>
                <c:pt idx="4685">
                  <c:v>0.123991130899564</c:v>
                </c:pt>
                <c:pt idx="4686">
                  <c:v>0.12948089430552001</c:v>
                </c:pt>
                <c:pt idx="4687">
                  <c:v>0.13488205423504801</c:v>
                </c:pt>
                <c:pt idx="4688">
                  <c:v>0.140190914686906</c:v>
                </c:pt>
                <c:pt idx="4689">
                  <c:v>0.145403842820167</c:v>
                </c:pt>
                <c:pt idx="4690">
                  <c:v>0.15051727144017099</c:v>
                </c:pt>
                <c:pt idx="4691">
                  <c:v>0.15552770143954001</c:v>
                </c:pt>
                <c:pt idx="4692">
                  <c:v>0.16043170419262001</c:v>
                </c:pt>
                <c:pt idx="4693">
                  <c:v>0.16522592390167001</c:v>
                </c:pt>
                <c:pt idx="4694">
                  <c:v>0.169907079893235</c:v>
                </c:pt>
                <c:pt idx="4695">
                  <c:v>0.17447196886310001</c:v>
                </c:pt>
                <c:pt idx="4696">
                  <c:v>0.178917467068303</c:v>
                </c:pt>
                <c:pt idx="4697">
                  <c:v>0.18324053246470601</c:v>
                </c:pt>
                <c:pt idx="4698">
                  <c:v>0.18743820678866099</c:v>
                </c:pt>
                <c:pt idx="4699">
                  <c:v>0.191507617581338</c:v>
                </c:pt>
                <c:pt idx="4700">
                  <c:v>0.195445980154346</c:v>
                </c:pt>
                <c:pt idx="4701">
                  <c:v>0.19925059949528801</c:v>
                </c:pt>
                <c:pt idx="4702">
                  <c:v>0.20291887211195</c:v>
                </c:pt>
                <c:pt idx="4703">
                  <c:v>0.20644828781386801</c:v>
                </c:pt>
                <c:pt idx="4704">
                  <c:v>0.20983643143004099</c:v>
                </c:pt>
                <c:pt idx="4705">
                  <c:v>0.21308098446163101</c:v>
                </c:pt>
                <c:pt idx="4706">
                  <c:v>0.21617972666850499</c:v>
                </c:pt>
                <c:pt idx="4707">
                  <c:v>0.21913053758853901</c:v>
                </c:pt>
                <c:pt idx="4708">
                  <c:v>0.221931397988648</c:v>
                </c:pt>
                <c:pt idx="4709">
                  <c:v>0.224580391246539</c:v>
                </c:pt>
                <c:pt idx="4710">
                  <c:v>0.22707570466225499</c:v>
                </c:pt>
                <c:pt idx="4711">
                  <c:v>0.229415630698596</c:v>
                </c:pt>
                <c:pt idx="4712">
                  <c:v>0.23159856814959101</c:v>
                </c:pt>
                <c:pt idx="4713">
                  <c:v>0.233623023236192</c:v>
                </c:pt>
                <c:pt idx="4714">
                  <c:v>0.23548761062846599</c:v>
                </c:pt>
                <c:pt idx="4715">
                  <c:v>0.23719105439357399</c:v>
                </c:pt>
                <c:pt idx="4716">
                  <c:v>0.238732188868888</c:v>
                </c:pt>
                <c:pt idx="4717">
                  <c:v>0.24010995945965399</c:v>
                </c:pt>
                <c:pt idx="4718">
                  <c:v>0.241323423360642</c:v>
                </c:pt>
                <c:pt idx="4719">
                  <c:v>0.24237175020131199</c:v>
                </c:pt>
                <c:pt idx="4720">
                  <c:v>0.24325422261403301</c:v>
                </c:pt>
                <c:pt idx="4721">
                  <c:v>0.243970236724975</c:v>
                </c:pt>
                <c:pt idx="4722">
                  <c:v>0.244519302567337</c:v>
                </c:pt>
                <c:pt idx="4723">
                  <c:v>0.24490104441663299</c:v>
                </c:pt>
                <c:pt idx="4724">
                  <c:v>0.24511520104780099</c:v>
                </c:pt>
                <c:pt idx="4725">
                  <c:v>0.24516162591395099</c:v>
                </c:pt>
                <c:pt idx="4726">
                  <c:v>0.245040287246657</c:v>
                </c:pt>
                <c:pt idx="4727">
                  <c:v>0.24475126807768599</c:v>
                </c:pt>
                <c:pt idx="4728">
                  <c:v>0.24429476618218801</c:v>
                </c:pt>
                <c:pt idx="4729">
                  <c:v>0.24367109394335501</c:v>
                </c:pt>
                <c:pt idx="4730">
                  <c:v>0.24288067813865499</c:v>
                </c:pt>
                <c:pt idx="4731">
                  <c:v>0.24192405964779501</c:v>
                </c:pt>
                <c:pt idx="4732">
                  <c:v>0.240801893082596</c:v>
                </c:pt>
                <c:pt idx="4733">
                  <c:v>0.23951494633904299</c:v>
                </c:pt>
                <c:pt idx="4734">
                  <c:v>0.238064100071814</c:v>
                </c:pt>
                <c:pt idx="4735">
                  <c:v>0.236450347091654</c:v>
                </c:pt>
                <c:pt idx="4736">
                  <c:v>0.23467479168599401</c:v>
                </c:pt>
                <c:pt idx="4737">
                  <c:v>0.23273864886328999</c:v>
                </c:pt>
                <c:pt idx="4738">
                  <c:v>0.23064324352159599</c:v>
                </c:pt>
                <c:pt idx="4739">
                  <c:v>0.228390009541942</c:v>
                </c:pt>
                <c:pt idx="4740">
                  <c:v>0.22598048880712501</c:v>
                </c:pt>
                <c:pt idx="4741">
                  <c:v>0.22341633014661</c:v>
                </c:pt>
                <c:pt idx="4742">
                  <c:v>0.220699288208237</c:v>
                </c:pt>
                <c:pt idx="4743">
                  <c:v>0.217831222257519</c:v>
                </c:pt>
                <c:pt idx="4744">
                  <c:v>0.21481409490535</c:v>
                </c:pt>
                <c:pt idx="4745">
                  <c:v>0.211649970764998</c:v>
                </c:pt>
                <c:pt idx="4746">
                  <c:v>0.208341015039292</c:v>
                </c:pt>
                <c:pt idx="4747">
                  <c:v>0.20488949203897999</c:v>
                </c:pt>
                <c:pt idx="4748">
                  <c:v>0.20129776363326601</c:v>
                </c:pt>
                <c:pt idx="4749">
                  <c:v>0.197568287633588</c:v>
                </c:pt>
                <c:pt idx="4750">
                  <c:v>0.193703616111746</c:v>
                </c:pt>
                <c:pt idx="4751">
                  <c:v>0.18970639365352199</c:v>
                </c:pt>
                <c:pt idx="4752">
                  <c:v>0.18557935554899499</c:v>
                </c:pt>
                <c:pt idx="4753">
                  <c:v>0.18132532592079401</c:v>
                </c:pt>
                <c:pt idx="4754">
                  <c:v>0.17694721579155001</c:v>
                </c:pt>
                <c:pt idx="4755">
                  <c:v>0.172448021091899</c:v>
                </c:pt>
                <c:pt idx="4756">
                  <c:v>0.167830820610363</c:v>
                </c:pt>
                <c:pt idx="4757">
                  <c:v>0.16309877388655</c:v>
                </c:pt>
                <c:pt idx="4758">
                  <c:v>0.15825511904908701</c:v>
                </c:pt>
                <c:pt idx="4759">
                  <c:v>0.153303170599772</c:v>
                </c:pt>
                <c:pt idx="4760">
                  <c:v>0.14824631714547501</c:v>
                </c:pt>
                <c:pt idx="4761">
                  <c:v>0.14308801907931501</c:v>
                </c:pt>
                <c:pt idx="4762">
                  <c:v>0.13783180621272401</c:v>
                </c:pt>
                <c:pt idx="4763">
                  <c:v>0.132481275360009</c:v>
                </c:pt>
                <c:pt idx="4764">
                  <c:v>0.12704008787705201</c:v>
                </c:pt>
                <c:pt idx="4765">
                  <c:v>0.121511967155862</c:v>
                </c:pt>
                <c:pt idx="4766">
                  <c:v>0.115900696076657</c:v>
                </c:pt>
                <c:pt idx="4767">
                  <c:v>0.110210114419258</c:v>
                </c:pt>
                <c:pt idx="4768">
                  <c:v>0.104444116235526</c:v>
                </c:pt>
                <c:pt idx="4769">
                  <c:v>9.8606647184679597E-2</c:v>
                </c:pt>
                <c:pt idx="4770">
                  <c:v>9.2701701833285799E-2</c:v>
                </c:pt>
                <c:pt idx="4771">
                  <c:v>8.6733320921787704E-2</c:v>
                </c:pt>
                <c:pt idx="4772">
                  <c:v>8.0705588599435496E-2</c:v>
                </c:pt>
                <c:pt idx="4773">
                  <c:v>7.4622629629512605E-2</c:v>
                </c:pt>
                <c:pt idx="4774">
                  <c:v>6.8488606566769403E-2</c:v>
                </c:pt>
                <c:pt idx="4775">
                  <c:v>6.2307716908997203E-2</c:v>
                </c:pt>
                <c:pt idx="4776">
                  <c:v>5.6084190224689502E-2</c:v>
                </c:pt>
                <c:pt idx="4777">
                  <c:v>4.9822285258758703E-2</c:v>
                </c:pt>
                <c:pt idx="4778">
                  <c:v>4.3526287018286501E-2</c:v>
                </c:pt>
                <c:pt idx="4779">
                  <c:v>3.7200503840303198E-2</c:v>
                </c:pt>
                <c:pt idx="4780">
                  <c:v>3.0849264443603301E-2</c:v>
                </c:pt>
                <c:pt idx="4781">
                  <c:v>2.4476914966612601E-2</c:v>
                </c:pt>
                <c:pt idx="4782">
                  <c:v>1.8087815993336299E-2</c:v>
                </c:pt>
                <c:pt idx="4783">
                  <c:v>1.16863395694209E-2</c:v>
                </c:pt>
                <c:pt idx="4784">
                  <c:v>5.2768662103738397E-3</c:v>
                </c:pt>
                <c:pt idx="4785">
                  <c:v>-1.1362180960132499E-3</c:v>
                </c:pt>
                <c:pt idx="4786">
                  <c:v>-7.5485248909858199E-3</c:v>
                </c:pt>
                <c:pt idx="4787">
                  <c:v>-1.3955666247838601E-2</c:v>
                </c:pt>
                <c:pt idx="4788">
                  <c:v>-2.03532577745636E-2</c:v>
                </c:pt>
                <c:pt idx="4789">
                  <c:v>-2.67369216140796E-2</c:v>
                </c:pt>
                <c:pt idx="4790">
                  <c:v>-3.3102289439989503E-2</c:v>
                </c:pt>
                <c:pt idx="4791">
                  <c:v>-3.9445005445815799E-2</c:v>
                </c:pt>
                <c:pt idx="4792">
                  <c:v>-4.5760729325669401E-2</c:v>
                </c:pt>
                <c:pt idx="4793">
                  <c:v>-5.2045139244310402E-2</c:v>
                </c:pt>
                <c:pt idx="4794">
                  <c:v>-5.8293934794569902E-2</c:v>
                </c:pt>
                <c:pt idx="4795">
                  <c:v>-6.4502839940109302E-2</c:v>
                </c:pt>
                <c:pt idx="4796">
                  <c:v>-7.0667605941501399E-2</c:v>
                </c:pt>
                <c:pt idx="4797">
                  <c:v>-7.6784014263633196E-2</c:v>
                </c:pt>
                <c:pt idx="4798">
                  <c:v>-8.2847879462440002E-2</c:v>
                </c:pt>
                <c:pt idx="4799">
                  <c:v>-8.8855052048994507E-2</c:v>
                </c:pt>
                <c:pt idx="4800">
                  <c:v>-9.4801421328993093E-2</c:v>
                </c:pt>
                <c:pt idx="4801">
                  <c:v>-0.100682918215694</c:v>
                </c:pt>
                <c:pt idx="4802">
                  <c:v>-0.10649551801438401</c:v>
                </c:pt>
                <c:pt idx="4803">
                  <c:v>-0.112235243176469</c:v>
                </c:pt>
                <c:pt idx="4804">
                  <c:v>-0.117898166021297</c:v>
                </c:pt>
                <c:pt idx="4805">
                  <c:v>-0.12348041142386799</c:v>
                </c:pt>
                <c:pt idx="4806">
                  <c:v>-0.12897815946656699</c:v>
                </c:pt>
                <c:pt idx="4807">
                  <c:v>-0.134387648053127</c:v>
                </c:pt>
                <c:pt idx="4808">
                  <c:v>-0.139705175483022</c:v>
                </c:pt>
                <c:pt idx="4809">
                  <c:v>-0.14492710298453401</c:v>
                </c:pt>
                <c:pt idx="4810">
                  <c:v>-0.150049857204754</c:v>
                </c:pt>
                <c:pt idx="4811">
                  <c:v>-0.155069932654822</c:v>
                </c:pt>
                <c:pt idx="4812">
                  <c:v>-0.15998389410871899</c:v>
                </c:pt>
                <c:pt idx="4813">
                  <c:v>-0.16478837895399101</c:v>
                </c:pt>
                <c:pt idx="4814">
                  <c:v>-0.16948009949277401</c:v>
                </c:pt>
                <c:pt idx="4815">
                  <c:v>-0.17405584519155601</c:v>
                </c:pt>
                <c:pt idx="4816">
                  <c:v>-0.178512484878143</c:v>
                </c:pt>
                <c:pt idx="4817">
                  <c:v>-0.18284696888430599</c:v>
                </c:pt>
                <c:pt idx="4818">
                  <c:v>-0.18705633113266701</c:v>
                </c:pt>
                <c:pt idx="4819">
                  <c:v>-0.19113769116637899</c:v>
                </c:pt>
                <c:pt idx="4820">
                  <c:v>-0.19508825612021199</c:v>
                </c:pt>
                <c:pt idx="4821">
                  <c:v>-0.19890532263170799</c:v>
                </c:pt>
                <c:pt idx="4822">
                  <c:v>-0.202586278691083</c:v>
                </c:pt>
                <c:pt idx="4823">
                  <c:v>-0.20612860542862199</c:v>
                </c:pt>
                <c:pt idx="4824">
                  <c:v>-0.20952987883833299</c:v>
                </c:pt>
                <c:pt idx="4825">
                  <c:v>-0.212787771436691</c:v>
                </c:pt>
                <c:pt idx="4826">
                  <c:v>-0.21590005385532701</c:v>
                </c:pt>
                <c:pt idx="4827">
                  <c:v>-0.21886459636658201</c:v>
                </c:pt>
                <c:pt idx="4828">
                  <c:v>-0.22167937034087501</c:v>
                </c:pt>
                <c:pt idx="4829">
                  <c:v>-0.224342449634887</c:v>
                </c:pt>
                <c:pt idx="4830">
                  <c:v>-0.22685201190961701</c:v>
                </c:pt>
                <c:pt idx="4831">
                  <c:v>-0.22920633987740599</c:v>
                </c:pt>
                <c:pt idx="4832">
                  <c:v>-0.231403822477074</c:v>
                </c:pt>
                <c:pt idx="4833">
                  <c:v>-0.23344295597636</c:v>
                </c:pt>
                <c:pt idx="4834">
                  <c:v>-0.235322345000928</c:v>
                </c:pt>
                <c:pt idx="4835">
                  <c:v>-0.23704070348921799</c:v>
                </c:pt>
                <c:pt idx="4836">
                  <c:v>-0.23859685557249</c:v>
                </c:pt>
                <c:pt idx="4837">
                  <c:v>-0.23998973637947499</c:v>
                </c:pt>
                <c:pt idx="4838">
                  <c:v>-0.24121839276505799</c:v>
                </c:pt>
                <c:pt idx="4839">
                  <c:v>-0.24228198396251699</c:v>
                </c:pt>
                <c:pt idx="4840">
                  <c:v>-0.24317978215885599</c:v>
                </c:pt>
                <c:pt idx="4841">
                  <c:v>-0.24391117299284701</c:v>
                </c:pt>
                <c:pt idx="4842">
                  <c:v>-0.244475655975433</c:v>
                </c:pt>
                <c:pt idx="4843">
                  <c:v>-0.244872844832217</c:v>
                </c:pt>
                <c:pt idx="4844">
                  <c:v>-0.245102467767781</c:v>
                </c:pt>
                <c:pt idx="4845">
                  <c:v>-0.24516436765168201</c:v>
                </c:pt>
                <c:pt idx="4846">
                  <c:v>-0.24505850212597399</c:v>
                </c:pt>
                <c:pt idx="4847">
                  <c:v>-0.24478494363418901</c:v>
                </c:pt>
                <c:pt idx="4848">
                  <c:v>-0.24434387937177299</c:v>
                </c:pt>
                <c:pt idx="4849">
                  <c:v>-0.24373561115797701</c:v>
                </c:pt>
                <c:pt idx="4850">
                  <c:v>-0.24296055522933599</c:v>
                </c:pt>
                <c:pt idx="4851">
                  <c:v>-0.24201924195482599</c:v>
                </c:pt>
                <c:pt idx="4852">
                  <c:v>-0.240912315472945</c:v>
                </c:pt>
                <c:pt idx="4853">
                  <c:v>-0.23964053325092199</c:v>
                </c:pt>
                <c:pt idx="4854">
                  <c:v>-0.238204765566391</c:v>
                </c:pt>
                <c:pt idx="4855">
                  <c:v>-0.23660599491185599</c:v>
                </c:pt>
                <c:pt idx="4856">
                  <c:v>-0.23484531532237801</c:v>
                </c:pt>
                <c:pt idx="4857">
                  <c:v>-0.23292393162692601</c:v>
                </c:pt>
                <c:pt idx="4858">
                  <c:v>-0.23084315862391899</c:v>
                </c:pt>
                <c:pt idx="4859">
                  <c:v>-0.22860442018150701</c:v>
                </c:pt>
                <c:pt idx="4860">
                  <c:v>-0.226209248263229</c:v>
                </c:pt>
                <c:pt idx="4861">
                  <c:v>-0.22365928187968701</c:v>
                </c:pt>
                <c:pt idx="4862">
                  <c:v>-0.22095626596697801</c:v>
                </c:pt>
                <c:pt idx="4863">
                  <c:v>-0.21810205019263701</c:v>
                </c:pt>
                <c:pt idx="4864">
                  <c:v>-0.21509858768991699</c:v>
                </c:pt>
                <c:pt idx="4865">
                  <c:v>-0.211947933721259</c:v>
                </c:pt>
                <c:pt idx="4866">
                  <c:v>-0.208652244271885</c:v>
                </c:pt>
                <c:pt idx="4867">
                  <c:v>-0.20521377457446099</c:v>
                </c:pt>
                <c:pt idx="4868">
                  <c:v>-0.201634877565846</c:v>
                </c:pt>
                <c:pt idx="4869">
                  <c:v>-0.197918002276984</c:v>
                </c:pt>
                <c:pt idx="4870">
                  <c:v>-0.19406569215703601</c:v>
                </c:pt>
                <c:pt idx="4871">
                  <c:v>-0.19008058333290501</c:v>
                </c:pt>
                <c:pt idx="4872">
                  <c:v>-0.18596540280533999</c:v>
                </c:pt>
                <c:pt idx="4873">
                  <c:v>-0.181722966582856</c:v>
                </c:pt>
                <c:pt idx="4874">
                  <c:v>-0.17735617775474499</c:v>
                </c:pt>
                <c:pt idx="4875">
                  <c:v>-0.17286802450450101</c:v>
                </c:pt>
                <c:pt idx="4876">
                  <c:v>-0.16826157806500799</c:v>
                </c:pt>
                <c:pt idx="4877">
                  <c:v>-0.16353999061690899</c:v>
                </c:pt>
                <c:pt idx="4878">
                  <c:v>-0.15870649313157201</c:v>
                </c:pt>
                <c:pt idx="4879">
                  <c:v>-0.15376439316014301</c:v>
                </c:pt>
                <c:pt idx="4880">
                  <c:v>-0.1487170725702</c:v>
                </c:pt>
                <c:pt idx="4881">
                  <c:v>-0.14356798523154601</c:v>
                </c:pt>
                <c:pt idx="4882">
                  <c:v>-0.13832065465273399</c:v>
                </c:pt>
                <c:pt idx="4883">
                  <c:v>-0.132978671569941</c:v>
                </c:pt>
                <c:pt idx="4884">
                  <c:v>-0.127545691489831</c:v>
                </c:pt>
                <c:pt idx="4885">
                  <c:v>-0.12202543218810399</c:v>
                </c:pt>
                <c:pt idx="4886">
                  <c:v>-0.11642167116542999</c:v>
                </c:pt>
                <c:pt idx="4887">
                  <c:v>-0.11073824306251299</c:v>
                </c:pt>
                <c:pt idx="4888">
                  <c:v>-0.104979037036054</c:v>
                </c:pt>
                <c:pt idx="4889">
                  <c:v>-9.9147994097415093E-2</c:v>
                </c:pt>
                <c:pt idx="4890">
                  <c:v>-9.32491044157885E-2</c:v>
                </c:pt>
                <c:pt idx="4891">
                  <c:v>-8.7286404587736705E-2</c:v>
                </c:pt>
                <c:pt idx="4892">
                  <c:v>-8.1263974874957706E-2</c:v>
                </c:pt>
                <c:pt idx="4893">
                  <c:v>-7.5185936412171403E-2</c:v>
                </c:pt>
                <c:pt idx="4894">
                  <c:v>-6.9056448387036701E-2</c:v>
                </c:pt>
                <c:pt idx="4895">
                  <c:v>-6.2879705194028995E-2</c:v>
                </c:pt>
                <c:pt idx="4896">
                  <c:v>-5.6659933564225697E-2</c:v>
                </c:pt>
                <c:pt idx="4897">
                  <c:v>-5.0401389672964002E-2</c:v>
                </c:pt>
                <c:pt idx="4898">
                  <c:v>-4.41083562273498E-2</c:v>
                </c:pt>
                <c:pt idx="4899">
                  <c:v>-3.7785139535611502E-2</c:v>
                </c:pt>
                <c:pt idx="4900">
                  <c:v>-3.1436066560302803E-2</c:v>
                </c:pt>
                <c:pt idx="4901">
                  <c:v>-2.5065481957372401E-2</c:v>
                </c:pt>
                <c:pt idx="4902">
                  <c:v>-1.8677745103126201E-2</c:v>
                </c:pt>
                <c:pt idx="4903">
                  <c:v>-1.2277227111115801E-2</c:v>
                </c:pt>
                <c:pt idx="4904">
                  <c:v>-5.86830784099598E-3</c:v>
                </c:pt>
                <c:pt idx="4905">
                  <c:v>5.44627098603439E-4</c:v>
                </c:pt>
                <c:pt idx="4906">
                  <c:v>6.9571893511392504E-3</c:v>
                </c:pt>
                <c:pt idx="4907">
                  <c:v>1.3364990815097099E-2</c:v>
                </c:pt>
                <c:pt idx="4908">
                  <c:v>1.9763646646759399E-2</c:v>
                </c:pt>
                <c:pt idx="4909">
                  <c:v>2.61487782607434E-2</c:v>
                </c:pt>
                <c:pt idx="4910">
                  <c:v>3.2516016326257301E-2</c:v>
                </c:pt>
                <c:pt idx="4911">
                  <c:v>3.8861003757023102E-2</c:v>
                </c:pt>
                <c:pt idx="4912">
                  <c:v>4.5179398692820803E-2</c:v>
                </c:pt>
                <c:pt idx="4913">
                  <c:v>5.1466877470612897E-2</c:v>
                </c:pt>
                <c:pt idx="4914">
                  <c:v>5.77191375832177E-2</c:v>
                </c:pt>
                <c:pt idx="4915">
                  <c:v>6.3931900623504206E-2</c:v>
                </c:pt>
                <c:pt idx="4916">
                  <c:v>7.0100915212097006E-2</c:v>
                </c:pt>
                <c:pt idx="4917">
                  <c:v>7.6221959906584605E-2</c:v>
                </c:pt>
                <c:pt idx="4918">
                  <c:v>8.2290846090243397E-2</c:v>
                </c:pt>
                <c:pt idx="4919">
                  <c:v>8.8303420838297897E-2</c:v>
                </c:pt>
                <c:pt idx="4920">
                  <c:v>9.4255569759757796E-2</c:v>
                </c:pt>
                <c:pt idx="4921">
                  <c:v>0.100143219812886</c:v>
                </c:pt>
                <c:pt idx="4922">
                  <c:v>0.105962342092372</c:v>
                </c:pt>
                <c:pt idx="4923">
                  <c:v>0.11170895458630201</c:v>
                </c:pt>
                <c:pt idx="4924">
                  <c:v>0.11737912490104099</c:v>
                </c:pt>
                <c:pt idx="4925">
                  <c:v>0.122968972952161</c:v>
                </c:pt>
                <c:pt idx="4926">
                  <c:v>0.12847467361957099</c:v>
                </c:pt>
                <c:pt idx="4927">
                  <c:v>0.13389245936504199</c:v>
                </c:pt>
                <c:pt idx="4928">
                  <c:v>0.13921862281032199</c:v>
                </c:pt>
                <c:pt idx="4929">
                  <c:v>0.144449519274088</c:v>
                </c:pt>
                <c:pt idx="4930">
                  <c:v>0.14958156926599001</c:v>
                </c:pt>
                <c:pt idx="4931">
                  <c:v>0.15461126093609201</c:v>
                </c:pt>
                <c:pt idx="4932">
                  <c:v>0.159535152478021</c:v>
                </c:pt>
                <c:pt idx="4933">
                  <c:v>0.16434987448418401</c:v>
                </c:pt>
                <c:pt idx="4934">
                  <c:v>0.16905213225145099</c:v>
                </c:pt>
                <c:pt idx="4935">
                  <c:v>0.17363870803571199</c:v>
                </c:pt>
                <c:pt idx="4936">
                  <c:v>0.178106463253767</c:v>
                </c:pt>
                <c:pt idx="4937">
                  <c:v>0.182452340631057</c:v>
                </c:pt>
                <c:pt idx="4938">
                  <c:v>0.18667336629374701</c:v>
                </c:pt>
                <c:pt idx="4939">
                  <c:v>0.19076665180374</c:v>
                </c:pt>
                <c:pt idx="4940">
                  <c:v>0.19472939613523099</c:v>
                </c:pt>
                <c:pt idx="4941">
                  <c:v>0.198558887591443</c:v>
                </c:pt>
                <c:pt idx="4942">
                  <c:v>0.20225250566023101</c:v>
                </c:pt>
                <c:pt idx="4943">
                  <c:v>0.20580772280729501</c:v>
                </c:pt>
                <c:pt idx="4944">
                  <c:v>0.20922210620576701</c:v>
                </c:pt>
                <c:pt idx="4945">
                  <c:v>0.21249331940098601</c:v>
                </c:pt>
                <c:pt idx="4946">
                  <c:v>0.215619123909331</c:v>
                </c:pt>
                <c:pt idx="4947">
                  <c:v>0.21859738075000601</c:v>
                </c:pt>
                <c:pt idx="4948">
                  <c:v>0.22142605190874801</c:v>
                </c:pt>
                <c:pt idx="4949">
                  <c:v>0.22410320173242501</c:v>
                </c:pt>
                <c:pt idx="4950">
                  <c:v>0.22662699825360699</c:v>
                </c:pt>
                <c:pt idx="4951">
                  <c:v>0.22899571444417199</c:v>
                </c:pt>
                <c:pt idx="4952">
                  <c:v>0.23120772939711301</c:v>
                </c:pt>
                <c:pt idx="4953">
                  <c:v>0.23326152943571299</c:v>
                </c:pt>
                <c:pt idx="4954">
                  <c:v>0.23515570914935699</c:v>
                </c:pt>
                <c:pt idx="4955">
                  <c:v>0.23688897235525</c:v>
                </c:pt>
                <c:pt idx="4956">
                  <c:v>0.23846013298539001</c:v>
                </c:pt>
                <c:pt idx="4957">
                  <c:v>0.23986811589819201</c:v>
                </c:pt>
                <c:pt idx="4958">
                  <c:v>0.24111195761420701</c:v>
                </c:pt>
                <c:pt idx="4959">
                  <c:v>0.242190806975425</c:v>
                </c:pt>
                <c:pt idx="4960">
                  <c:v>0.24310392572772399</c:v>
                </c:pt>
                <c:pt idx="4961">
                  <c:v>0.243850689026056</c:v>
                </c:pt>
                <c:pt idx="4962">
                  <c:v>0.24443058586202099</c:v>
                </c:pt>
                <c:pt idx="4963">
                  <c:v>0.24484321941355799</c:v>
                </c:pt>
                <c:pt idx="4964">
                  <c:v>0.24508830731648101</c:v>
                </c:pt>
                <c:pt idx="4965">
                  <c:v>0.24516568185770601</c:v>
                </c:pt>
                <c:pt idx="4966">
                  <c:v>0.245075290090012</c:v>
                </c:pt>
                <c:pt idx="4967">
                  <c:v>0.24481719386827799</c:v>
                </c:pt>
                <c:pt idx="4968">
                  <c:v>0.24439156980715099</c:v>
                </c:pt>
                <c:pt idx="4969">
                  <c:v>0.24379870916019</c:v>
                </c:pt>
                <c:pt idx="4970">
                  <c:v>0.24303901762056701</c:v>
                </c:pt>
                <c:pt idx="4971">
                  <c:v>0.24211301504344199</c:v>
                </c:pt>
                <c:pt idx="4972">
                  <c:v>0.24102133509023799</c:v>
                </c:pt>
                <c:pt idx="4973">
                  <c:v>0.23976472479502101</c:v>
                </c:pt>
                <c:pt idx="4974">
                  <c:v>0.238344044053309</c:v>
                </c:pt>
                <c:pt idx="4975">
                  <c:v>0.236760265033648</c:v>
                </c:pt>
                <c:pt idx="4976">
                  <c:v>0.23501447151235499</c:v>
                </c:pt>
                <c:pt idx="4977">
                  <c:v>0.23310785813189899</c:v>
                </c:pt>
                <c:pt idx="4978">
                  <c:v>0.23104172958340499</c:v>
                </c:pt>
                <c:pt idx="4979">
                  <c:v>0.22881749971386001</c:v>
                </c:pt>
                <c:pt idx="4980">
                  <c:v>0.22643669055861601</c:v>
                </c:pt>
                <c:pt idx="4981">
                  <c:v>0.22390093129987301</c:v>
                </c:pt>
                <c:pt idx="4982">
                  <c:v>0.22121195715182199</c:v>
                </c:pt>
                <c:pt idx="4983">
                  <c:v>0.21837160817325499</c:v>
                </c:pt>
                <c:pt idx="4984">
                  <c:v>0.215381828008405</c:v>
                </c:pt>
                <c:pt idx="4985">
                  <c:v>0.21224466255692201</c:v>
                </c:pt>
                <c:pt idx="4986">
                  <c:v>0.20896225857386799</c:v>
                </c:pt>
                <c:pt idx="4987">
                  <c:v>0.205536862200694</c:v>
                </c:pt>
                <c:pt idx="4988">
                  <c:v>0.20197081742821499</c:v>
                </c:pt>
                <c:pt idx="4989">
                  <c:v>0.19826656449261701</c:v>
                </c:pt>
                <c:pt idx="4990">
                  <c:v>0.19442663820561601</c:v>
                </c:pt>
                <c:pt idx="4991">
                  <c:v>0.19045366621988499</c:v>
                </c:pt>
                <c:pt idx="4992">
                  <c:v>0.18635036723096499</c:v>
                </c:pt>
                <c:pt idx="4993">
                  <c:v>0.18211954911685899</c:v>
                </c:pt>
                <c:pt idx="4994">
                  <c:v>0.17776410701661599</c:v>
                </c:pt>
                <c:pt idx="4995">
                  <c:v>0.173287021349189</c:v>
                </c:pt>
                <c:pt idx="4996">
                  <c:v>0.16869135577394201</c:v>
                </c:pt>
                <c:pt idx="4997">
                  <c:v>0.163980255094197</c:v>
                </c:pt>
                <c:pt idx="4998">
                  <c:v>0.159156943105251</c:v>
                </c:pt>
                <c:pt idx="4999">
                  <c:v>0.15422472038833801</c:v>
                </c:pt>
                <c:pt idx="5000">
                  <c:v>0.14918696205205401</c:v>
                </c:pt>
                <c:pt idx="5001">
                  <c:v>0.14404711542277299</c:v>
                </c:pt>
                <c:pt idx="5002">
                  <c:v>0.13880869768565299</c:v>
                </c:pt>
                <c:pt idx="5003">
                  <c:v>0.13347529347783299</c:v>
                </c:pt>
                <c:pt idx="5004">
                  <c:v>0.128050552435474</c:v>
                </c:pt>
                <c:pt idx="5005">
                  <c:v>0.12253818669632099</c:v>
                </c:pt>
                <c:pt idx="5006">
                  <c:v>0.11694196835949699</c:v>
                </c:pt>
                <c:pt idx="5007">
                  <c:v>0.11126572690426299</c:v>
                </c:pt>
                <c:pt idx="5008">
                  <c:v>0.105513346569516</c:v>
                </c:pt>
                <c:pt idx="5009">
                  <c:v>9.9688763695810007E-2</c:v>
                </c:pt>
                <c:pt idx="5010">
                  <c:v>9.3795964031731696E-2</c:v>
                </c:pt>
                <c:pt idx="5011">
                  <c:v>8.7838980006458095E-2</c:v>
                </c:pt>
                <c:pt idx="5012">
                  <c:v>8.1821887970376705E-2</c:v>
                </c:pt>
                <c:pt idx="5013">
                  <c:v>7.5748805405647504E-2</c:v>
                </c:pt>
                <c:pt idx="5014">
                  <c:v>6.9623888108619802E-2</c:v>
                </c:pt>
                <c:pt idx="5015">
                  <c:v>6.3451327346030401E-2</c:v>
                </c:pt>
                <c:pt idx="5016">
                  <c:v>5.72353469869291E-2</c:v>
                </c:pt>
                <c:pt idx="5017">
                  <c:v>5.0980200612295502E-2</c:v>
                </c:pt>
                <c:pt idx="5018">
                  <c:v>4.4690168604322698E-2</c:v>
                </c:pt>
                <c:pt idx="5019">
                  <c:v>3.8369555217362197E-2</c:v>
                </c:pt>
                <c:pt idx="5020">
                  <c:v>3.2022685632532202E-2</c:v>
                </c:pt>
                <c:pt idx="5021">
                  <c:v>2.56539029980066E-2</c:v>
                </c:pt>
                <c:pt idx="5022">
                  <c:v>1.92675654570083E-2</c:v>
                </c:pt>
                <c:pt idx="5023">
                  <c:v>1.28680431655423E-2</c:v>
                </c:pt>
                <c:pt idx="5024">
                  <c:v>6.4597153019074899E-3</c:v>
                </c:pt>
                <c:pt idx="5025" formatCode="0.00E+00">
                  <c:v>4.69670700358152E-5</c:v>
                </c:pt>
                <c:pt idx="5026">
                  <c:v>-6.3658133012932296E-3</c:v>
                </c:pt>
                <c:pt idx="5027">
                  <c:v>-1.2774237561307199E-2</c:v>
                </c:pt>
                <c:pt idx="5028">
                  <c:v>-1.91739204401104E-2</c:v>
                </c:pt>
                <c:pt idx="5029">
                  <c:v>-2.5560482649514198E-2</c:v>
                </c:pt>
                <c:pt idx="5030">
                  <c:v>-3.1929553879773698E-2</c:v>
                </c:pt>
                <c:pt idx="5031">
                  <c:v>-3.8276775790180503E-2</c:v>
                </c:pt>
                <c:pt idx="5032">
                  <c:v>-4.4597804991465297E-2</c:v>
                </c:pt>
                <c:pt idx="5033">
                  <c:v>-5.08883160179689E-2</c:v>
                </c:pt>
                <c:pt idx="5034">
                  <c:v>-5.7144004287548698E-2</c:v>
                </c:pt>
                <c:pt idx="5035">
                  <c:v>-6.3360589047193994E-2</c:v>
                </c:pt>
                <c:pt idx="5036">
                  <c:v>-6.9533816302335405E-2</c:v>
                </c:pt>
                <c:pt idx="5037">
                  <c:v>-7.5659461727843796E-2</c:v>
                </c:pt>
                <c:pt idx="5038">
                  <c:v>-8.1733333558725696E-2</c:v>
                </c:pt>
                <c:pt idx="5039">
                  <c:v>-8.7751275458538794E-2</c:v>
                </c:pt>
                <c:pt idx="5040">
                  <c:v>-9.3709169363563397E-2</c:v>
                </c:pt>
                <c:pt idx="5041">
                  <c:v>-9.9602938300783303E-2</c:v>
                </c:pt>
                <c:pt idx="5042">
                  <c:v>-0.10542854917775001</c:v>
                </c:pt>
                <c:pt idx="5043">
                  <c:v>-0.111182015542417</c:v>
                </c:pt>
                <c:pt idx="5044">
                  <c:v>-0.116859400311062</c:v>
                </c:pt>
                <c:pt idx="5045">
                  <c:v>-0.122456818462422</c:v>
                </c:pt>
                <c:pt idx="5046">
                  <c:v>-0.127970439696205</c:v>
                </c:pt>
                <c:pt idx="5047">
                  <c:v>-0.13339649105415599</c:v>
                </c:pt>
                <c:pt idx="5048">
                  <c:v>-0.138731259501884</c:v>
                </c:pt>
                <c:pt idx="5049">
                  <c:v>-0.14397109446968201</c:v>
                </c:pt>
                <c:pt idx="5050">
                  <c:v>-0.14911241035060399</c:v>
                </c:pt>
                <c:pt idx="5051">
                  <c:v>-0.15415168895408499</c:v>
                </c:pt>
                <c:pt idx="5052">
                  <c:v>-0.15908548191343699</c:v>
                </c:pt>
                <c:pt idx="5053">
                  <c:v>-0.16391041304555101</c:v>
                </c:pt>
                <c:pt idx="5054">
                  <c:v>-0.16862318066121501</c:v>
                </c:pt>
                <c:pt idx="5055">
                  <c:v>-0.173220559824453</c:v>
                </c:pt>
                <c:pt idx="5056">
                  <c:v>-0.177699404559339</c:v>
                </c:pt>
                <c:pt idx="5057">
                  <c:v>-0.18205665000278301</c:v>
                </c:pt>
                <c:pt idx="5058">
                  <c:v>-0.186289314501808</c:v>
                </c:pt>
                <c:pt idx="5059">
                  <c:v>-0.19039450165388899</c:v>
                </c:pt>
                <c:pt idx="5060">
                  <c:v>-0.194369402288955</c:v>
                </c:pt>
                <c:pt idx="5061">
                  <c:v>-0.19821129639169799</c:v>
                </c:pt>
                <c:pt idx="5062">
                  <c:v>-0.201917554962871</c:v>
                </c:pt>
                <c:pt idx="5063">
                  <c:v>-0.205485641818307</c:v>
                </c:pt>
                <c:pt idx="5064">
                  <c:v>-0.208913115324427</c:v>
                </c:pt>
                <c:pt idx="5065">
                  <c:v>-0.21219763006903899</c:v>
                </c:pt>
                <c:pt idx="5066">
                  <c:v>-0.215336938466302</c:v>
                </c:pt>
                <c:pt idx="5067">
                  <c:v>-0.218328892294743</c:v>
                </c:pt>
                <c:pt idx="5068">
                  <c:v>-0.22117144416727699</c:v>
                </c:pt>
                <c:pt idx="5069">
                  <c:v>-0.22386264893223601</c:v>
                </c:pt>
                <c:pt idx="5070">
                  <c:v>-0.22640066500442499</c:v>
                </c:pt>
                <c:pt idx="5071">
                  <c:v>-0.228783755625316</c:v>
                </c:pt>
                <c:pt idx="5072">
                  <c:v>-0.231010290051511</c:v>
                </c:pt>
                <c:pt idx="5073">
                  <c:v>-0.23307874467065301</c:v>
                </c:pt>
                <c:pt idx="5074">
                  <c:v>-0.23498770404403099</c:v>
                </c:pt>
                <c:pt idx="5075">
                  <c:v>-0.23673586187516399</c:v>
                </c:pt>
                <c:pt idx="5076">
                  <c:v>-0.23832202190369001</c:v>
                </c:pt>
                <c:pt idx="5077">
                  <c:v>-0.23974509872397201</c:v>
                </c:pt>
                <c:pt idx="5078">
                  <c:v>-0.24100411852783399</c:v>
                </c:pt>
                <c:pt idx="5079">
                  <c:v>-0.24209821977093701</c:v>
                </c:pt>
                <c:pt idx="5080">
                  <c:v>-0.24302665376233101</c:v>
                </c:pt>
                <c:pt idx="5081">
                  <c:v>-0.24378878517678501</c:v>
                </c:pt>
                <c:pt idx="5082">
                  <c:v>-0.24438409248953299</c:v>
                </c:pt>
                <c:pt idx="5083">
                  <c:v>-0.24481216833316</c:v>
                </c:pt>
                <c:pt idx="5084">
                  <c:v>-0.245072719776356</c:v>
                </c:pt>
                <c:pt idx="5085">
                  <c:v>-0.24516556852437099</c:v>
                </c:pt>
                <c:pt idx="5086">
                  <c:v>-0.24509065104102101</c:v>
                </c:pt>
                <c:pt idx="5087">
                  <c:v>-0.24484801859216701</c:v>
                </c:pt>
                <c:pt idx="5088">
                  <c:v>-0.244437837210633</c:v>
                </c:pt>
                <c:pt idx="5089">
                  <c:v>-0.24386038758258999</c:v>
                </c:pt>
                <c:pt idx="5090">
                  <c:v>-0.24311606485548001</c:v>
                </c:pt>
                <c:pt idx="5091">
                  <c:v>-0.24220537836762501</c:v>
                </c:pt>
                <c:pt idx="5092">
                  <c:v>-0.24112895129968201</c:v>
                </c:pt>
                <c:pt idx="5093">
                  <c:v>-0.23988752024820301</c:v>
                </c:pt>
                <c:pt idx="5094">
                  <c:v>-0.23848193472158499</c:v>
                </c:pt>
                <c:pt idx="5095">
                  <c:v>-0.236913156558751</c:v>
                </c:pt>
                <c:pt idx="5096">
                  <c:v>-0.235182259270969</c:v>
                </c:pt>
                <c:pt idx="5097">
                  <c:v>-0.233290427307249</c:v>
                </c:pt>
                <c:pt idx="5098">
                  <c:v>-0.23123895524382701</c:v>
                </c:pt>
                <c:pt idx="5099">
                  <c:v>-0.22902924689828999</c:v>
                </c:pt>
                <c:pt idx="5100">
                  <c:v>-0.226662814368946</c:v>
                </c:pt>
                <c:pt idx="5101">
                  <c:v>-0.224141277000102</c:v>
                </c:pt>
                <c:pt idx="5102">
                  <c:v>-0.22146636027394501</c:v>
                </c:pt>
                <c:pt idx="5103">
                  <c:v>-0.21863989462980299</c:v>
                </c:pt>
                <c:pt idx="5104">
                  <c:v>-0.21566381421157599</c:v>
                </c:pt>
                <c:pt idx="5105">
                  <c:v>-0.21254015554421099</c:v>
                </c:pt>
                <c:pt idx="5106">
                  <c:v>-0.20927105614010599</c:v>
                </c:pt>
                <c:pt idx="5107">
                  <c:v>-0.20585875303642201</c:v>
                </c:pt>
                <c:pt idx="5108">
                  <c:v>-0.202305581264277</c:v>
                </c:pt>
                <c:pt idx="5109">
                  <c:v>-0.198613972250896</c:v>
                </c:pt>
                <c:pt idx="5110">
                  <c:v>-0.19478645215578599</c:v>
                </c:pt>
                <c:pt idx="5111">
                  <c:v>-0.19082564014209299</c:v>
                </c:pt>
                <c:pt idx="5112">
                  <c:v>-0.186734246584316</c:v>
                </c:pt>
                <c:pt idx="5113">
                  <c:v>-0.1825150712136</c:v>
                </c:pt>
                <c:pt idx="5114">
                  <c:v>-0.178171001201891</c:v>
                </c:pt>
                <c:pt idx="5115">
                  <c:v>-0.17370500918624801</c:v>
                </c:pt>
                <c:pt idx="5116">
                  <c:v>-0.169120151234676</c:v>
                </c:pt>
                <c:pt idx="5117">
                  <c:v>-0.164419564754863</c:v>
                </c:pt>
                <c:pt idx="5118">
                  <c:v>-0.159606466347265</c:v>
                </c:pt>
                <c:pt idx="5119">
                  <c:v>-0.15468414960398599</c:v>
                </c:pt>
                <c:pt idx="5120">
                  <c:v>-0.14965598285498599</c:v>
                </c:pt>
                <c:pt idx="5121">
                  <c:v>-0.144525406863138</c:v>
                </c:pt>
                <c:pt idx="5122">
                  <c:v>-0.13929593246972599</c:v>
                </c:pt>
                <c:pt idx="5123">
                  <c:v>-0.13397113819197901</c:v>
                </c:pt>
                <c:pt idx="5124">
                  <c:v>-0.128554667774301</c:v>
                </c:pt>
                <c:pt idx="5125">
                  <c:v>-0.12305022769486899</c:v>
                </c:pt>
                <c:pt idx="5126">
                  <c:v>-0.117461584629295</c:v>
                </c:pt>
                <c:pt idx="5127">
                  <c:v>-0.11179256287309999</c:v>
                </c:pt>
                <c:pt idx="5128">
                  <c:v>-0.106047041724758</c:v>
                </c:pt>
                <c:pt idx="5129">
                  <c:v>-0.10022895283109599</c:v>
                </c:pt>
                <c:pt idx="5130">
                  <c:v>-9.4342277496886798E-2</c:v>
                </c:pt>
                <c:pt idx="5131">
                  <c:v>-8.8391043960441701E-2</c:v>
                </c:pt>
                <c:pt idx="5132">
                  <c:v>-8.2379324637102305E-2</c:v>
                </c:pt>
                <c:pt idx="5133">
                  <c:v>-7.6311233332493594E-2</c:v>
                </c:pt>
                <c:pt idx="5134">
                  <c:v>-7.0190922427457197E-2</c:v>
                </c:pt>
                <c:pt idx="5135">
                  <c:v>-6.4022580036586493E-2</c:v>
                </c:pt>
                <c:pt idx="5136">
                  <c:v>-5.7810427142309398E-2</c:v>
                </c:pt>
                <c:pt idx="5137">
                  <c:v>-5.1558714706479998E-2</c:v>
                </c:pt>
                <c:pt idx="5138">
                  <c:v>-4.5271720761455102E-2</c:v>
                </c:pt>
                <c:pt idx="5139">
                  <c:v>-3.8953747482646801E-2</c:v>
                </c:pt>
                <c:pt idx="5140">
                  <c:v>-3.2609118244553398E-2</c:v>
                </c:pt>
                <c:pt idx="5141">
                  <c:v>-2.6242174662284599E-2</c:v>
                </c:pt>
                <c:pt idx="5142">
                  <c:v>-1.9857273620604202E-2</c:v>
                </c:pt>
                <c:pt idx="5143">
                  <c:v>-1.3458784292523999E-2</c:v>
                </c:pt>
                <c:pt idx="5144">
                  <c:v>-7.0510851494884801E-3</c:v>
                </c:pt>
                <c:pt idx="5145">
                  <c:v>-6.3856096519747797E-4</c:v>
                </c:pt>
                <c:pt idx="5146">
                  <c:v>5.7744001848847402E-3</c:v>
                </c:pt>
                <c:pt idx="5147">
                  <c:v>1.21834099262792E-2</c:v>
                </c:pt>
                <c:pt idx="5148">
                  <c:v>1.8584082588446699E-2</c:v>
                </c:pt>
                <c:pt idx="5149">
                  <c:v>2.4972038205892201E-2</c:v>
                </c:pt>
                <c:pt idx="5150">
                  <c:v>3.1342905515364797E-2</c:v>
                </c:pt>
                <c:pt idx="5151">
                  <c:v>3.7692324947103298E-2</c:v>
                </c:pt>
                <c:pt idx="5152">
                  <c:v>4.4015951608079598E-2</c:v>
                </c:pt>
                <c:pt idx="5153">
                  <c:v>5.0309458255198898E-2</c:v>
                </c:pt>
                <c:pt idx="5154">
                  <c:v>5.6568538256422302E-2</c:v>
                </c:pt>
                <c:pt idx="5155">
                  <c:v>6.2788908537785001E-2</c:v>
                </c:pt>
                <c:pt idx="5156">
                  <c:v>6.8966312514293804E-2</c:v>
                </c:pt>
                <c:pt idx="5157">
                  <c:v>7.5096523002698895E-2</c:v>
                </c:pt>
                <c:pt idx="5158">
                  <c:v>8.1175345114144801E-2</c:v>
                </c:pt>
                <c:pt idx="5159">
                  <c:v>8.7198619124723695E-2</c:v>
                </c:pt>
                <c:pt idx="5160">
                  <c:v>9.3162223321964596E-2</c:v>
                </c:pt>
                <c:pt idx="5161">
                  <c:v>9.9062076825311901E-2</c:v>
                </c:pt>
                <c:pt idx="5162">
                  <c:v>0.104894142378662</c:v>
                </c:pt>
                <c:pt idx="5163">
                  <c:v>0.11065442911305</c:v>
                </c:pt>
                <c:pt idx="5164">
                  <c:v>0.11633899527758799</c:v>
                </c:pt>
                <c:pt idx="5165">
                  <c:v>0.12194395093680099</c:v>
                </c:pt>
                <c:pt idx="5166">
                  <c:v>0.127465460632499</c:v>
                </c:pt>
                <c:pt idx="5167">
                  <c:v>0.13289974600837001</c:v>
                </c:pt>
                <c:pt idx="5168">
                  <c:v>0.138243088395504</c:v>
                </c:pt>
                <c:pt idx="5169">
                  <c:v>0.143491831357066</c:v>
                </c:pt>
                <c:pt idx="5170">
                  <c:v>0.148642383190391</c:v>
                </c:pt>
                <c:pt idx="5171">
                  <c:v>0.15369121938477501</c:v>
                </c:pt>
                <c:pt idx="5172">
                  <c:v>0.15863488503329001</c:v>
                </c:pt>
                <c:pt idx="5173">
                  <c:v>0.163469997196969</c:v>
                </c:pt>
                <c:pt idx="5174">
                  <c:v>0.16819324721974499</c:v>
                </c:pt>
                <c:pt idx="5175">
                  <c:v>0.172801402992554</c:v>
                </c:pt>
                <c:pt idx="5176">
                  <c:v>0.177291311165062</c:v>
                </c:pt>
                <c:pt idx="5177">
                  <c:v>0.18165989930349299</c:v>
                </c:pt>
                <c:pt idx="5178">
                  <c:v>0.185904177993091</c:v>
                </c:pt>
                <c:pt idx="5179">
                  <c:v>0.19002124288376701</c:v>
                </c:pt>
                <c:pt idx="5180">
                  <c:v>0.194008276677541</c:v>
                </c:pt>
                <c:pt idx="5181">
                  <c:v>0.19786255105641201</c:v>
                </c:pt>
                <c:pt idx="5182">
                  <c:v>0.201581428549339</c:v>
                </c:pt>
                <c:pt idx="5183">
                  <c:v>0.20516236433705701</c:v>
                </c:pt>
                <c:pt idx="5184">
                  <c:v>0.20860290799348999</c:v>
                </c:pt>
                <c:pt idx="5185">
                  <c:v>0.211900705162575</c:v>
                </c:pt>
                <c:pt idx="5186">
                  <c:v>0.215053499169338</c:v>
                </c:pt>
                <c:pt idx="5187">
                  <c:v>0.21805913256413301</c:v>
                </c:pt>
                <c:pt idx="5188">
                  <c:v>0.22091554859898199</c:v>
                </c:pt>
                <c:pt idx="5189">
                  <c:v>0.22362079263500101</c:v>
                </c:pt>
                <c:pt idx="5190">
                  <c:v>0.226173013479953</c:v>
                </c:pt>
                <c:pt idx="5191">
                  <c:v>0.22857046465502001</c:v>
                </c:pt>
                <c:pt idx="5192">
                  <c:v>0.23081150558990801</c:v>
                </c:pt>
                <c:pt idx="5193">
                  <c:v>0.23289460274549101</c:v>
                </c:pt>
                <c:pt idx="5194">
                  <c:v>0.23481833066320401</c:v>
                </c:pt>
                <c:pt idx="5195">
                  <c:v>0.23658137294048301</c:v>
                </c:pt>
                <c:pt idx="5196">
                  <c:v>0.23818252313157601</c:v>
                </c:pt>
                <c:pt idx="5197">
                  <c:v>0.239620685573112</c:v>
                </c:pt>
                <c:pt idx="5198">
                  <c:v>0.24089487613385999</c:v>
                </c:pt>
                <c:pt idx="5199">
                  <c:v>0.242004222888166</c:v>
                </c:pt>
                <c:pt idx="5200">
                  <c:v>0.24294796671261301</c:v>
                </c:pt>
                <c:pt idx="5201">
                  <c:v>0.24372546180548499</c:v>
                </c:pt>
                <c:pt idx="5202">
                  <c:v>0.24433617612868799</c:v>
                </c:pt>
                <c:pt idx="5203">
                  <c:v>0.24477969177182499</c:v>
                </c:pt>
                <c:pt idx="5204">
                  <c:v>0.245055705238167</c:v>
                </c:pt>
                <c:pt idx="5205">
                  <c:v>0.245164027652336</c:v>
                </c:pt>
                <c:pt idx="5206">
                  <c:v>0.245104584889557</c:v>
                </c:pt>
                <c:pt idx="5207">
                  <c:v>0.244877417626373</c:v>
                </c:pt>
                <c:pt idx="5208">
                  <c:v>0.244482681312817</c:v>
                </c:pt>
                <c:pt idx="5209">
                  <c:v>0.243920646066036</c:v>
                </c:pt>
                <c:pt idx="5210">
                  <c:v>0.243191696485449</c:v>
                </c:pt>
                <c:pt idx="5211">
                  <c:v>0.24229633138956799</c:v>
                </c:pt>
                <c:pt idx="5212">
                  <c:v>0.24123516347465501</c:v>
                </c:pt>
                <c:pt idx="5213">
                  <c:v>0.240008918895461</c:v>
                </c:pt>
                <c:pt idx="5214">
                  <c:v>0.23861843676831401</c:v>
                </c:pt>
                <c:pt idx="5215">
                  <c:v>0.237064668596916</c:v>
                </c:pt>
                <c:pt idx="5216">
                  <c:v>0.23534867762123399</c:v>
                </c:pt>
                <c:pt idx="5217">
                  <c:v>0.233471638089921</c:v>
                </c:pt>
                <c:pt idx="5218">
                  <c:v>0.231434834456787</c:v>
                </c:pt>
                <c:pt idx="5219">
                  <c:v>0.22923966050184599</c:v>
                </c:pt>
                <c:pt idx="5220">
                  <c:v>0.226887618377556</c:v>
                </c:pt>
                <c:pt idx="5221">
                  <c:v>0.22438031758090199</c:v>
                </c:pt>
                <c:pt idx="5222">
                  <c:v>0.22171947385201901</c:v>
                </c:pt>
                <c:pt idx="5223">
                  <c:v>0.218906908000115</c:v>
                </c:pt>
                <c:pt idx="5224">
                  <c:v>0.21594454465749499</c:v>
                </c:pt>
                <c:pt idx="5225">
                  <c:v>0.21283441096254099</c:v>
                </c:pt>
                <c:pt idx="5226">
                  <c:v>0.20957863517254699</c:v>
                </c:pt>
                <c:pt idx="5227">
                  <c:v>0.20617944520735201</c:v>
                </c:pt>
                <c:pt idx="5228">
                  <c:v>0.202639167124786</c:v>
                </c:pt>
                <c:pt idx="5229">
                  <c:v>0.19896022352895101</c:v>
                </c:pt>
                <c:pt idx="5230">
                  <c:v>0.19514513191243901</c:v>
                </c:pt>
                <c:pt idx="5231">
                  <c:v>0.19119650293361601</c:v>
                </c:pt>
                <c:pt idx="5232">
                  <c:v>0.18711703863015899</c:v>
                </c:pt>
                <c:pt idx="5233">
                  <c:v>0.18290953057005099</c:v>
                </c:pt>
                <c:pt idx="5234">
                  <c:v>0.178576857941325</c:v>
                </c:pt>
                <c:pt idx="5235">
                  <c:v>0.174121985581838</c:v>
                </c:pt>
                <c:pt idx="5236">
                  <c:v>0.169547961950438</c:v>
                </c:pt>
                <c:pt idx="5237">
                  <c:v>0.16485791704091499</c:v>
                </c:pt>
                <c:pt idx="5238">
                  <c:v>0.16005506024015101</c:v>
                </c:pt>
                <c:pt idx="5239">
                  <c:v>0.15514267813194299</c:v>
                </c:pt>
                <c:pt idx="5240">
                  <c:v>0.150124132248003</c:v>
                </c:pt>
                <c:pt idx="5241">
                  <c:v>0.14500285676767</c:v>
                </c:pt>
                <c:pt idx="5242">
                  <c:v>0.13978235616790599</c:v>
                </c:pt>
                <c:pt idx="5243">
                  <c:v>0.134466202825195</c:v>
                </c:pt>
                <c:pt idx="5244">
                  <c:v>0.12905803457097201</c:v>
                </c:pt>
                <c:pt idx="5245">
                  <c:v>0.12356155220225901</c:v>
                </c:pt>
                <c:pt idx="5246">
                  <c:v>0.117980516949228</c:v>
                </c:pt>
                <c:pt idx="5247">
                  <c:v>0.112318747901389</c:v>
                </c:pt>
                <c:pt idx="5248">
                  <c:v>0.106580119394205</c:v>
                </c:pt>
                <c:pt idx="5249">
                  <c:v>0.10076855835788601</c:v>
                </c:pt>
                <c:pt idx="5250">
                  <c:v>9.48880416302052E-2</c:v>
                </c:pt>
                <c:pt idx="5251">
                  <c:v>8.8942593235155201E-2</c:v>
                </c:pt>
                <c:pt idx="5252">
                  <c:v>8.2936281629318001E-2</c:v>
                </c:pt>
                <c:pt idx="5253">
                  <c:v>7.6873216917830403E-2</c:v>
                </c:pt>
                <c:pt idx="5254">
                  <c:v>7.0757548041847695E-2</c:v>
                </c:pt>
                <c:pt idx="5255">
                  <c:v>6.4593459939433606E-2</c:v>
                </c:pt>
                <c:pt idx="5256">
                  <c:v>5.8385170681816402E-2</c:v>
                </c:pt>
                <c:pt idx="5257">
                  <c:v>5.21369285869724E-2</c:v>
                </c:pt>
                <c:pt idx="5258">
                  <c:v>4.58530093125121E-2</c:v>
                </c:pt>
                <c:pt idx="5259">
                  <c:v>3.95377129298577E-2</c:v>
                </c:pt>
                <c:pt idx="5260">
                  <c:v>3.3195360981713697E-2</c:v>
                </c:pt>
                <c:pt idx="5261">
                  <c:v>2.6830293524845499E-2</c:v>
                </c:pt>
                <c:pt idx="5262">
                  <c:v>2.04468661601886E-2</c:v>
                </c:pt>
                <c:pt idx="5263">
                  <c:v>1.4049447052321E-2</c:v>
                </c:pt>
                <c:pt idx="5264">
                  <c:v>7.6424139403380503E-3</c:v>
                </c:pt>
                <c:pt idx="5265">
                  <c:v>1.2301511421760501E-3</c:v>
                </c:pt>
                <c:pt idx="5266">
                  <c:v>-5.1829534455666501E-3</c:v>
                </c:pt>
                <c:pt idx="5267">
                  <c:v>-1.1592511350257E-2</c:v>
                </c:pt>
                <c:pt idx="5268">
                  <c:v>-1.7994136526249101E-2</c:v>
                </c:pt>
                <c:pt idx="5269">
                  <c:v>-2.4383448356244598E-2</c:v>
                </c:pt>
                <c:pt idx="5270">
                  <c:v>-3.0756074648939698E-2</c:v>
                </c:pt>
                <c:pt idx="5271">
                  <c:v>-3.7107654630904999E-2</c:v>
                </c:pt>
                <c:pt idx="5272">
                  <c:v>-4.3433841930652799E-2</c:v>
                </c:pt>
                <c:pt idx="5273">
                  <c:v>-4.9730307552849198E-2</c:v>
                </c:pt>
                <c:pt idx="5274">
                  <c:v>-5.5992742840635601E-2</c:v>
                </c:pt>
                <c:pt idx="5275">
                  <c:v>-6.2216862424032099E-2</c:v>
                </c:pt>
                <c:pt idx="5276">
                  <c:v>-6.8398407152407095E-2</c:v>
                </c:pt>
                <c:pt idx="5277">
                  <c:v>-7.4533147009003597E-2</c:v>
                </c:pt>
                <c:pt idx="5278">
                  <c:v>-8.0616884005530104E-2</c:v>
                </c:pt>
                <c:pt idx="5279">
                  <c:v>-8.6645455054834203E-2</c:v>
                </c:pt>
                <c:pt idx="5280">
                  <c:v>-9.2614734819693706E-2</c:v>
                </c:pt>
                <c:pt idx="5281">
                  <c:v>-9.8520638535775099E-2</c:v>
                </c:pt>
                <c:pt idx="5282">
                  <c:v>-0.104359124806828</c:v>
                </c:pt>
                <c:pt idx="5283">
                  <c:v>-0.110126198370205</c:v>
                </c:pt>
                <c:pt idx="5284">
                  <c:v>-0.115817912830809</c:v>
                </c:pt>
                <c:pt idx="5285">
                  <c:v>-0.12143037336159999</c:v>
                </c:pt>
                <c:pt idx="5286">
                  <c:v>-0.12695973936882199</c:v>
                </c:pt>
                <c:pt idx="5287">
                  <c:v>-0.13240222712010799</c:v>
                </c:pt>
                <c:pt idx="5288">
                  <c:v>-0.13775411233368101</c:v>
                </c:pt>
                <c:pt idx="5289">
                  <c:v>-0.14301173272687101</c:v>
                </c:pt>
                <c:pt idx="5290">
                  <c:v>-0.14817149052220599</c:v>
                </c:pt>
                <c:pt idx="5291">
                  <c:v>-0.153229854909362</c:v>
                </c:pt>
                <c:pt idx="5292">
                  <c:v>-0.158183364461293</c:v>
                </c:pt>
                <c:pt idx="5293">
                  <c:v>-0.163028629502871</c:v>
                </c:pt>
                <c:pt idx="5294">
                  <c:v>-0.167762334430437</c:v>
                </c:pt>
                <c:pt idx="5295">
                  <c:v>-0.17238123998066199</c:v>
                </c:pt>
                <c:pt idx="5296">
                  <c:v>-0.176882185447163</c:v>
                </c:pt>
                <c:pt idx="5297">
                  <c:v>-0.181262090843369</c:v>
                </c:pt>
                <c:pt idx="5298">
                  <c:v>-0.18551795901015</c:v>
                </c:pt>
                <c:pt idx="5299">
                  <c:v>-0.18964687766676699</c:v>
                </c:pt>
                <c:pt idx="5300">
                  <c:v>-0.19364602140373299</c:v>
                </c:pt>
                <c:pt idx="5301">
                  <c:v>-0.19751265361624201</c:v>
                </c:pt>
                <c:pt idx="5302">
                  <c:v>-0.20124412837681599</c:v>
                </c:pt>
                <c:pt idx="5303">
                  <c:v>-0.20483789224590801</c:v>
                </c:pt>
                <c:pt idx="5304">
                  <c:v>-0.20829148601921799</c:v>
                </c:pt>
                <c:pt idx="5305">
                  <c:v>-0.21160254641051501</c:v>
                </c:pt>
                <c:pt idx="5306">
                  <c:v>-0.21476880766883499</c:v>
                </c:pt>
                <c:pt idx="5307">
                  <c:v>-0.21778810312892199</c:v>
                </c:pt>
                <c:pt idx="5308">
                  <c:v>-0.22065836669387801</c:v>
                </c:pt>
                <c:pt idx="5309">
                  <c:v>-0.22337763424898699</c:v>
                </c:pt>
                <c:pt idx="5310">
                  <c:v>-0.22594404500575099</c:v>
                </c:pt>
                <c:pt idx="5311">
                  <c:v>-0.228355842775226</c:v>
                </c:pt>
                <c:pt idx="5312">
                  <c:v>-0.230611377169779</c:v>
                </c:pt>
                <c:pt idx="5313">
                  <c:v>-0.232709104732441</c:v>
                </c:pt>
                <c:pt idx="5314">
                  <c:v>-0.23464758999309299</c:v>
                </c:pt>
                <c:pt idx="5315">
                  <c:v>-0.23642550645075799</c:v>
                </c:pt>
                <c:pt idx="5316">
                  <c:v>-0.23804163748131599</c:v>
                </c:pt>
                <c:pt idx="5317">
                  <c:v>-0.239494877170041</c:v>
                </c:pt>
                <c:pt idx="5318">
                  <c:v>-0.24078423106837599</c:v>
                </c:pt>
                <c:pt idx="5319">
                  <c:v>-0.241908816874432</c:v>
                </c:pt>
                <c:pt idx="5320">
                  <c:v>-0.24286786503674401</c:v>
                </c:pt>
                <c:pt idx="5321">
                  <c:v>-0.24366071928087199</c:v>
                </c:pt>
                <c:pt idx="5322">
                  <c:v>-0.244286837058492</c:v>
                </c:pt>
                <c:pt idx="5323">
                  <c:v>-0.244745789918656</c:v>
                </c:pt>
                <c:pt idx="5324">
                  <c:v>-0.24503726380098501</c:v>
                </c:pt>
                <c:pt idx="5325">
                  <c:v>-0.24516105925057499</c:v>
                </c:pt>
                <c:pt idx="5326">
                  <c:v>-0.24511709155448499</c:v>
                </c:pt>
                <c:pt idx="5327">
                  <c:v>-0.24490539079970999</c:v>
                </c:pt>
                <c:pt idx="5328">
                  <c:v>-0.244526101852586</c:v>
                </c:pt>
                <c:pt idx="5329">
                  <c:v>-0.24397948425966101</c:v>
                </c:pt>
                <c:pt idx="5330">
                  <c:v>-0.24326591207008999</c:v>
                </c:pt>
                <c:pt idx="5331">
                  <c:v>-0.24238587357967201</c:v>
                </c:pt>
                <c:pt idx="5332">
                  <c:v>-0.24133997099670901</c:v>
                </c:pt>
                <c:pt idx="5333">
                  <c:v>-0.24012892002991901</c:v>
                </c:pt>
                <c:pt idx="5334">
                  <c:v>-0.23875354939867799</c:v>
                </c:pt>
                <c:pt idx="5335">
                  <c:v>-0.23721480026592701</c:v>
                </c:pt>
                <c:pt idx="5336">
                  <c:v>-0.235513725594136</c:v>
                </c:pt>
                <c:pt idx="5337">
                  <c:v>-0.23365148942476999</c:v>
                </c:pt>
                <c:pt idx="5338">
                  <c:v>-0.23162936608172899</c:v>
                </c:pt>
                <c:pt idx="5339">
                  <c:v>-0.22944873929934001</c:v>
                </c:pt>
                <c:pt idx="5340">
                  <c:v>-0.22711110127546599</c:v>
                </c:pt>
                <c:pt idx="5341">
                  <c:v>-0.224618051650398</c:v>
                </c:pt>
                <c:pt idx="5342">
                  <c:v>-0.22197129641222599</c:v>
                </c:pt>
                <c:pt idx="5343">
                  <c:v>-0.21917264672943801</c:v>
                </c:pt>
                <c:pt idx="5344">
                  <c:v>-0.21622401771153599</c:v>
                </c:pt>
                <c:pt idx="5345">
                  <c:v>-0.21312742709853699</c:v>
                </c:pt>
                <c:pt idx="5346">
                  <c:v>-0.20988499388023199</c:v>
                </c:pt>
                <c:pt idx="5347">
                  <c:v>-0.20649893684617299</c:v>
                </c:pt>
                <c:pt idx="5348">
                  <c:v>-0.202971573067353</c:v>
                </c:pt>
                <c:pt idx="5349">
                  <c:v>-0.19930531631064699</c:v>
                </c:pt>
                <c:pt idx="5350">
                  <c:v>-0.19550267538707</c:v>
                </c:pt>
                <c:pt idx="5351">
                  <c:v>-0.19156625243501099</c:v>
                </c:pt>
                <c:pt idx="5352">
                  <c:v>-0.187498741139589</c:v>
                </c:pt>
                <c:pt idx="5353">
                  <c:v>-0.183302924889372</c:v>
                </c:pt>
                <c:pt idx="5354">
                  <c:v>-0.17898167487171501</c:v>
                </c:pt>
                <c:pt idx="5355">
                  <c:v>-0.17453794810800699</c:v>
                </c:pt>
                <c:pt idx="5356">
                  <c:v>-0.16997478543019301</c:v>
                </c:pt>
                <c:pt idx="5357">
                  <c:v>-0.165295309399936</c:v>
                </c:pt>
                <c:pt idx="5358">
                  <c:v>-0.16050272217185699</c:v>
                </c:pt>
                <c:pt idx="5359">
                  <c:v>-0.155600303302311</c:v>
                </c:pt>
                <c:pt idx="5360">
                  <c:v>-0.15059140750518801</c:v>
                </c:pt>
                <c:pt idx="5361">
                  <c:v>-0.145479462356293</c:v>
                </c:pt>
                <c:pt idx="5362">
                  <c:v>-0.140267965947867</c:v>
                </c:pt>
                <c:pt idx="5363">
                  <c:v>-0.13496048449484399</c:v>
                </c:pt>
                <c:pt idx="5364">
                  <c:v>-0.129560649894506</c:v>
                </c:pt>
                <c:pt idx="5365">
                  <c:v>-0.124072157241175</c:v>
                </c:pt>
                <c:pt idx="5366">
                  <c:v>-0.118498762297679</c:v>
                </c:pt>
                <c:pt idx="5367">
                  <c:v>-0.112844278925283</c:v>
                </c:pt>
                <c:pt idx="5368">
                  <c:v>-0.107112576473876</c:v>
                </c:pt>
                <c:pt idx="5369">
                  <c:v>-0.101307577134188</c:v>
                </c:pt>
                <c:pt idx="5370">
                  <c:v>-9.5433253253836503E-2</c:v>
                </c:pt>
                <c:pt idx="5371">
                  <c:v>-8.9493624619062601E-2</c:v>
                </c:pt>
                <c:pt idx="5372">
                  <c:v>-8.3492755704000401E-2</c:v>
                </c:pt>
                <c:pt idx="5373">
                  <c:v>-7.7434752889365702E-2</c:v>
                </c:pt>
                <c:pt idx="5374">
                  <c:v>-7.13237616524698E-2</c:v>
                </c:pt>
                <c:pt idx="5375">
                  <c:v>-6.51639637304786E-2</c:v>
                </c:pt>
                <c:pt idx="5376">
                  <c:v>-5.8959574258859899E-2</c:v>
                </c:pt>
                <c:pt idx="5377">
                  <c:v>-5.27148388869755E-2</c:v>
                </c:pt>
                <c:pt idx="5378">
                  <c:v>-4.6434030872793498E-2</c:v>
                </c:pt>
                <c:pt idx="5379">
                  <c:v>-4.0121448158707801E-2</c:v>
                </c:pt>
                <c:pt idx="5380">
                  <c:v>-3.3781410430465897E-2</c:v>
                </c:pt>
                <c:pt idx="5381">
                  <c:v>-2.7418256161217801E-2</c:v>
                </c:pt>
                <c:pt idx="5382">
                  <c:v>-2.1036339642709099E-2</c:v>
                </c:pt>
                <c:pt idx="5383">
                  <c:v>-1.46400280056493E-2</c:v>
                </c:pt>
                <c:pt idx="5384">
                  <c:v>-8.2336982312941794E-3</c:v>
                </c:pt>
                <c:pt idx="5385">
                  <c:v>-1.8217341562875499E-3</c:v>
                </c:pt>
                <c:pt idx="5386">
                  <c:v>4.5914765271877402E-3</c:v>
                </c:pt>
                <c:pt idx="5387">
                  <c:v>1.1001545273897601E-2</c:v>
                </c:pt>
                <c:pt idx="5388">
                  <c:v>1.7404085688628002E-2</c:v>
                </c:pt>
                <c:pt idx="5389">
                  <c:v>2.3794716527785E-2</c:v>
                </c:pt>
                <c:pt idx="5390">
                  <c:v>3.01690646974699E-2</c:v>
                </c:pt>
                <c:pt idx="5391">
                  <c:v>3.6522768245976701E-2</c:v>
                </c:pt>
                <c:pt idx="5392">
                  <c:v>4.2851479348666101E-2</c:v>
                </c:pt>
                <c:pt idx="5393">
                  <c:v>4.9150867283171702E-2</c:v>
                </c:pt>
                <c:pt idx="5394">
                  <c:v>5.5416621392903299E-2</c:v>
                </c:pt>
                <c:pt idx="5395">
                  <c:v>6.1644454036818903E-2</c:v>
                </c:pt>
                <c:pt idx="5396">
                  <c:v>6.7830103523448204E-2</c:v>
                </c:pt>
                <c:pt idx="5397">
                  <c:v>7.3969337027157397E-2</c:v>
                </c:pt>
                <c:pt idx="5398">
                  <c:v>8.0057953484662894E-2</c:v>
                </c:pt>
                <c:pt idx="5399">
                  <c:v>8.6091786469808501E-2</c:v>
                </c:pt>
                <c:pt idx="5400">
                  <c:v>9.2066707044641302E-2</c:v>
                </c:pt>
                <c:pt idx="5401">
                  <c:v>9.7978626584834499E-2</c:v>
                </c:pt>
                <c:pt idx="5402">
                  <c:v>0.103823499577524</c:v>
                </c:pt>
                <c:pt idx="5403">
                  <c:v>0.10959732638964199</c:v>
                </c:pt>
                <c:pt idx="5404">
                  <c:v>0.115296156004859</c:v>
                </c:pt>
                <c:pt idx="5405">
                  <c:v>0.120916088727253</c:v>
                </c:pt>
                <c:pt idx="5406">
                  <c:v>0.12645327884986399</c:v>
                </c:pt>
                <c:pt idx="5407">
                  <c:v>0.13190393728630101</c:v>
                </c:pt>
                <c:pt idx="5408">
                  <c:v>0.13726433416360401</c:v>
                </c:pt>
                <c:pt idx="5409">
                  <c:v>0.14253080137459301</c:v>
                </c:pt>
                <c:pt idx="5410">
                  <c:v>0.14769973508793799</c:v>
                </c:pt>
                <c:pt idx="5411">
                  <c:v>0.152767598214258</c:v>
                </c:pt>
                <c:pt idx="5412">
                  <c:v>0.157730922826539</c:v>
                </c:pt>
                <c:pt idx="5413">
                  <c:v>0.162586312533231</c:v>
                </c:pt>
                <c:pt idx="5414">
                  <c:v>0.16733044480239101</c:v>
                </c:pt>
                <c:pt idx="5415">
                  <c:v>0.17196007323528301</c:v>
                </c:pt>
                <c:pt idx="5416">
                  <c:v>0.17647202978787899</c:v>
                </c:pt>
                <c:pt idx="5417">
                  <c:v>0.18086322693875001</c:v>
                </c:pt>
                <c:pt idx="5418">
                  <c:v>0.18513065980184401</c:v>
                </c:pt>
                <c:pt idx="5419">
                  <c:v>0.189271408182725</c:v>
                </c:pt>
                <c:pt idx="5420">
                  <c:v>0.19328263857685499</c:v>
                </c:pt>
                <c:pt idx="5421">
                  <c:v>0.19716160610855499</c:v>
                </c:pt>
                <c:pt idx="5422">
                  <c:v>0.20090565640931801</c:v>
                </c:pt>
                <c:pt idx="5423">
                  <c:v>0.20451222743418301</c:v>
                </c:pt>
                <c:pt idx="5424">
                  <c:v>0.207978851214943</c:v>
                </c:pt>
                <c:pt idx="5425">
                  <c:v>0.21130315554896401</c:v>
                </c:pt>
                <c:pt idx="5426">
                  <c:v>0.21448286562248101</c:v>
                </c:pt>
                <c:pt idx="5427">
                  <c:v>0.21751580556724701</c:v>
                </c:pt>
                <c:pt idx="5428">
                  <c:v>0.22039989994947301</c:v>
                </c:pt>
                <c:pt idx="5429">
                  <c:v>0.223133175190047</c:v>
                </c:pt>
                <c:pt idx="5430">
                  <c:v>0.225713760915045</c:v>
                </c:pt>
                <c:pt idx="5431">
                  <c:v>0.228139891235624</c:v>
                </c:pt>
                <c:pt idx="5432">
                  <c:v>0.23040990595642</c:v>
                </c:pt>
                <c:pt idx="5433">
                  <c:v>0.23252225171161001</c:v>
                </c:pt>
                <c:pt idx="5434">
                  <c:v>0.23447548302788099</c:v>
                </c:pt>
                <c:pt idx="5435">
                  <c:v>0.23626826331356199</c:v>
                </c:pt>
                <c:pt idx="5436">
                  <c:v>0.23789936577325099</c:v>
                </c:pt>
                <c:pt idx="5437">
                  <c:v>0.23936767424730801</c:v>
                </c:pt>
                <c:pt idx="5438">
                  <c:v>0.240672183975642</c:v>
                </c:pt>
                <c:pt idx="5439">
                  <c:v>0.24181200228526201</c:v>
                </c:pt>
                <c:pt idx="5440">
                  <c:v>0.24278634920113701</c:v>
                </c:pt>
                <c:pt idx="5441">
                  <c:v>0.24359455797992699</c:v>
                </c:pt>
                <c:pt idx="5442">
                  <c:v>0.244236075566233</c:v>
                </c:pt>
                <c:pt idx="5443">
                  <c:v>0.244710462971055</c:v>
                </c:pt>
                <c:pt idx="5444">
                  <c:v>0.24501739557219099</c:v>
                </c:pt>
                <c:pt idx="5445">
                  <c:v>0.24515666333637001</c:v>
                </c:pt>
                <c:pt idx="5446">
                  <c:v>0.245128170962985</c:v>
                </c:pt>
                <c:pt idx="5447">
                  <c:v>0.24493193794929899</c:v>
                </c:pt>
                <c:pt idx="5448">
                  <c:v>0.24456809857711201</c:v>
                </c:pt>
                <c:pt idx="5449">
                  <c:v>0.24403690182086299</c:v>
                </c:pt>
                <c:pt idx="5450">
                  <c:v>0.243338711177263</c:v>
                </c:pt>
                <c:pt idx="5451">
                  <c:v>0.24247400441655501</c:v>
                </c:pt>
                <c:pt idx="5452">
                  <c:v>0.24144337325557499</c:v>
                </c:pt>
                <c:pt idx="5453">
                  <c:v>0.24024752295284199</c:v>
                </c:pt>
                <c:pt idx="5454">
                  <c:v>0.23888727182595099</c:v>
                </c:pt>
                <c:pt idx="5455">
                  <c:v>0.237363550691603</c:v>
                </c:pt>
                <c:pt idx="5456">
                  <c:v>0.235677402228643</c:v>
                </c:pt>
                <c:pt idx="5457">
                  <c:v>0.233829980264565</c:v>
                </c:pt>
                <c:pt idx="5458">
                  <c:v>0.23182254898594401</c:v>
                </c:pt>
                <c:pt idx="5459">
                  <c:v>0.22965648207336001</c:v>
                </c:pt>
                <c:pt idx="5460">
                  <c:v>0.22733326176139201</c:v>
                </c:pt>
                <c:pt idx="5461">
                  <c:v>0.224854477824322</c:v>
                </c:pt>
                <c:pt idx="5462">
                  <c:v>0.22222182648826599</c:v>
                </c:pt>
                <c:pt idx="5463">
                  <c:v>0.21943710927044099</c:v>
                </c:pt>
                <c:pt idx="5464">
                  <c:v>0.21650223174639799</c:v>
                </c:pt>
                <c:pt idx="5465">
                  <c:v>0.213419202246037</c:v>
                </c:pt>
                <c:pt idx="5466">
                  <c:v>0.21019013047931201</c:v>
                </c:pt>
                <c:pt idx="5467">
                  <c:v>0.206817226092564</c:v>
                </c:pt>
                <c:pt idx="5468">
                  <c:v>0.20330279715645999</c:v>
                </c:pt>
                <c:pt idx="5469">
                  <c:v>0.199649248586592</c:v>
                </c:pt>
                <c:pt idx="5470">
                  <c:v>0.19585908049779299</c:v>
                </c:pt>
                <c:pt idx="5471">
                  <c:v>0.191934886493319</c:v>
                </c:pt>
                <c:pt idx="5472">
                  <c:v>0.18787935189004701</c:v>
                </c:pt>
                <c:pt idx="5473">
                  <c:v>0.183695251880926</c:v>
                </c:pt>
                <c:pt idx="5474">
                  <c:v>0.17938544963591199</c:v>
                </c:pt>
                <c:pt idx="5475">
                  <c:v>0.174952894342709</c:v>
                </c:pt>
                <c:pt idx="5476">
                  <c:v>0.17040061918865201</c:v>
                </c:pt>
                <c:pt idx="5477">
                  <c:v>0.16573173928509599</c:v>
                </c:pt>
                <c:pt idx="5478">
                  <c:v>0.16094944953575899</c:v>
                </c:pt>
                <c:pt idx="5479">
                  <c:v>0.156057022450451</c:v>
                </c:pt>
                <c:pt idx="5480">
                  <c:v>0.15105780590571</c:v>
                </c:pt>
                <c:pt idx="5481">
                  <c:v>0.14595522085385201</c:v>
                </c:pt>
                <c:pt idx="5482">
                  <c:v>0.140752758982022</c:v>
                </c:pt>
                <c:pt idx="5483">
                  <c:v>0.135453980322845</c:v>
                </c:pt>
                <c:pt idx="5484">
                  <c:v>0.130062510818298</c:v>
                </c:pt>
                <c:pt idx="5485">
                  <c:v>0.12458203983849001</c:v>
                </c:pt>
                <c:pt idx="5486">
                  <c:v>0.11901631765703399</c:v>
                </c:pt>
                <c:pt idx="5487">
                  <c:v>0.113369152884744</c:v>
                </c:pt>
                <c:pt idx="5488">
                  <c:v>0.107644409863407</c:v>
                </c:pt>
                <c:pt idx="5489">
                  <c:v>0.10184600602143</c:v>
                </c:pt>
                <c:pt idx="5490">
                  <c:v>9.5977909193147803E-2</c:v>
                </c:pt>
                <c:pt idx="5491">
                  <c:v>9.0044134903644102E-2</c:v>
                </c:pt>
                <c:pt idx="5492">
                  <c:v>8.4048743620938005E-2</c:v>
                </c:pt>
                <c:pt idx="5493">
                  <c:v>7.7995837977414106E-2</c:v>
                </c:pt>
                <c:pt idx="5494">
                  <c:v>7.1889559962401206E-2</c:v>
                </c:pt>
                <c:pt idx="5495">
                  <c:v>6.5734088087818499E-2</c:v>
                </c:pt>
                <c:pt idx="5496">
                  <c:v>5.9533634528829503E-2</c:v>
                </c:pt>
                <c:pt idx="5497">
                  <c:v>5.3292442241460097E-2</c:v>
                </c:pt>
                <c:pt idx="5498">
                  <c:v>4.7014782059153999E-2</c:v>
                </c:pt>
                <c:pt idx="5499">
                  <c:v>4.0704949770250798E-2</c:v>
                </c:pt>
                <c:pt idx="5500">
                  <c:v>3.43672631783885E-2</c:v>
                </c:pt>
                <c:pt idx="5501">
                  <c:v>2.800605914784E-2</c:v>
                </c:pt>
                <c:pt idx="5502">
                  <c:v>2.1625690635807E-2</c:v>
                </c:pt>
                <c:pt idx="5503">
                  <c:v>1.5230523713701699E-2</c:v>
                </c:pt>
                <c:pt idx="5504">
                  <c:v>8.8249345794541908E-3</c:v>
                </c:pt>
                <c:pt idx="5505">
                  <c:v>2.4133065628899001E-3</c:v>
                </c:pt>
                <c:pt idx="5506">
                  <c:v>-3.9999728737723202E-3</c:v>
                </c:pt>
                <c:pt idx="5507">
                  <c:v>-1.0410515138250699E-2</c:v>
                </c:pt>
                <c:pt idx="5508">
                  <c:v>-1.68139335113042E-2</c:v>
                </c:pt>
                <c:pt idx="5509">
                  <c:v>-2.3205846148554001E-2</c:v>
                </c:pt>
                <c:pt idx="5510">
                  <c:v>-2.9581879078969701E-2</c:v>
                </c:pt>
                <c:pt idx="5511">
                  <c:v>-3.5937669197967703E-2</c:v>
                </c:pt>
                <c:pt idx="5512">
                  <c:v>-4.22688672530733E-2</c:v>
                </c:pt>
                <c:pt idx="5513">
                  <c:v>-4.8571140820104303E-2</c:v>
                </c:pt>
                <c:pt idx="5514">
                  <c:v>-5.48401772678387E-2</c:v>
                </c:pt>
                <c:pt idx="5515">
                  <c:v>-6.1071686709138498E-2</c:v>
                </c:pt>
                <c:pt idx="5516">
                  <c:v>-6.7261404936509006E-2</c:v>
                </c:pt>
                <c:pt idx="5517">
                  <c:v>-7.3405096340087003E-2</c:v>
                </c:pt>
                <c:pt idx="5518">
                  <c:v>-7.9498556806058093E-2</c:v>
                </c:pt>
                <c:pt idx="5519">
                  <c:v>-8.55376165935222E-2</c:v>
                </c:pt>
                <c:pt idx="5520">
                  <c:v>-9.1518143187837894E-2</c:v>
                </c:pt>
                <c:pt idx="5521">
                  <c:v>-9.7436044128492202E-2</c:v>
                </c:pt>
                <c:pt idx="5522">
                  <c:v>-0.103287269809562</c:v>
                </c:pt>
                <c:pt idx="5523">
                  <c:v>-0.109067816250851</c:v>
                </c:pt>
                <c:pt idx="5524">
                  <c:v>-0.114773727837801</c:v>
                </c:pt>
                <c:pt idx="5525">
                  <c:v>-0.120401100028315</c:v>
                </c:pt>
                <c:pt idx="5526">
                  <c:v>-0.12594608202461999</c:v>
                </c:pt>
                <c:pt idx="5527">
                  <c:v>-0.13140487940836601</c:v>
                </c:pt>
                <c:pt idx="5528">
                  <c:v>-0.13677375673712999</c:v>
                </c:pt>
                <c:pt idx="5529">
                  <c:v>-0.14204904010057701</c:v>
                </c:pt>
                <c:pt idx="5530">
                  <c:v>-0.14722711963450499</c:v>
                </c:pt>
                <c:pt idx="5531">
                  <c:v>-0.15230445199107001</c:v>
                </c:pt>
                <c:pt idx="5532">
                  <c:v>-0.15727756276348501</c:v>
                </c:pt>
                <c:pt idx="5533">
                  <c:v>-0.16214304886355399</c:v>
                </c:pt>
                <c:pt idx="5534">
                  <c:v>-0.166897580850394</c:v>
                </c:pt>
                <c:pt idx="5535">
                  <c:v>-0.171537905208766</c:v>
                </c:pt>
                <c:pt idx="5536">
                  <c:v>-0.17606084657544799</c:v>
                </c:pt>
                <c:pt idx="5537">
                  <c:v>-0.180463309912124</c:v>
                </c:pt>
                <c:pt idx="5538">
                  <c:v>-0.18474228262331999</c:v>
                </c:pt>
                <c:pt idx="5539">
                  <c:v>-0.18889483661790701</c:v>
                </c:pt>
                <c:pt idx="5540">
                  <c:v>-0.19291813031279501</c:v>
                </c:pt>
                <c:pt idx="5541">
                  <c:v>-0.196809410577414</c:v>
                </c:pt>
                <c:pt idx="5542">
                  <c:v>-0.200566014617683</c:v>
                </c:pt>
                <c:pt idx="5543">
                  <c:v>-0.204185371798148</c:v>
                </c:pt>
                <c:pt idx="5544">
                  <c:v>-0.207665005401062</c:v>
                </c:pt>
                <c:pt idx="5545">
                  <c:v>-0.211002534321202</c:v>
                </c:pt>
                <c:pt idx="5546">
                  <c:v>-0.214195674695248</c:v>
                </c:pt>
                <c:pt idx="5547">
                  <c:v>-0.21724224146463</c:v>
                </c:pt>
                <c:pt idx="5548">
                  <c:v>-0.220140149870755</c:v>
                </c:pt>
                <c:pt idx="5549">
                  <c:v>-0.22288741688160599</c:v>
                </c:pt>
                <c:pt idx="5550">
                  <c:v>-0.225482162548722</c:v>
                </c:pt>
                <c:pt idx="5551">
                  <c:v>-0.22792261129364699</c:v>
                </c:pt>
                <c:pt idx="5552">
                  <c:v>-0.23020709312294901</c:v>
                </c:pt>
                <c:pt idx="5553">
                  <c:v>-0.232334044770999</c:v>
                </c:pt>
                <c:pt idx="5554">
                  <c:v>-0.234302010769704</c:v>
                </c:pt>
                <c:pt idx="5555">
                  <c:v>-0.23610964444448301</c:v>
                </c:pt>
                <c:pt idx="5556">
                  <c:v>-0.237755708835796</c:v>
                </c:pt>
                <c:pt idx="5557">
                  <c:v>-0.23923907754558599</c:v>
                </c:pt>
                <c:pt idx="5558">
                  <c:v>-0.24055873550807899</c:v>
                </c:pt>
                <c:pt idx="5559">
                  <c:v>-0.24171377968438201</c:v>
                </c:pt>
                <c:pt idx="5560">
                  <c:v>-0.24270341968043899</c:v>
                </c:pt>
                <c:pt idx="5561">
                  <c:v>-0.243526978287889</c:v>
                </c:pt>
                <c:pt idx="5562">
                  <c:v>-0.24418389194748299</c:v>
                </c:pt>
                <c:pt idx="5563">
                  <c:v>-0.244673711134722</c:v>
                </c:pt>
                <c:pt idx="5564">
                  <c:v>-0.24499610066747199</c:v>
                </c:pt>
                <c:pt idx="5565">
                  <c:v>-0.245150839935319</c:v>
                </c:pt>
                <c:pt idx="5566">
                  <c:v>-0.24513782305054099</c:v>
                </c:pt>
                <c:pt idx="5567">
                  <c:v>-0.24495705892056199</c:v>
                </c:pt>
                <c:pt idx="5568">
                  <c:v>-0.244608671241859</c:v>
                </c:pt>
                <c:pt idx="5569">
                  <c:v>-0.24409289841531301</c:v>
                </c:pt>
                <c:pt idx="5570">
                  <c:v>-0.24341009338307701</c:v>
                </c:pt>
                <c:pt idx="5571">
                  <c:v>-0.24256072338705401</c:v>
                </c:pt>
                <c:pt idx="5572">
                  <c:v>-0.24154536964916801</c:v>
                </c:pt>
                <c:pt idx="5573">
                  <c:v>-0.24036472697363301</c:v>
                </c:pt>
                <c:pt idx="5574">
                  <c:v>-0.23901960327149999</c:v>
                </c:pt>
                <c:pt idx="5575">
                  <c:v>-0.23751091900780699</c:v>
                </c:pt>
                <c:pt idx="5576">
                  <c:v>-0.235839706571705</c:v>
                </c:pt>
                <c:pt idx="5577">
                  <c:v>-0.23400710956999801</c:v>
                </c:pt>
                <c:pt idx="5578">
                  <c:v>-0.232014382044574</c:v>
                </c:pt>
                <c:pt idx="5579">
                  <c:v>-0.22986288761427001</c:v>
                </c:pt>
                <c:pt idx="5580">
                  <c:v>-0.22755409854174599</c:v>
                </c:pt>
                <c:pt idx="5581">
                  <c:v>-0.22508959472602399</c:v>
                </c:pt>
                <c:pt idx="5582">
                  <c:v>-0.22247106262136301</c:v>
                </c:pt>
                <c:pt idx="5583">
                  <c:v>-0.219700294083224</c:v>
                </c:pt>
                <c:pt idx="5584">
                  <c:v>-0.216779185142109</c:v>
                </c:pt>
                <c:pt idx="5585">
                  <c:v>-0.21370973470610699</c:v>
                </c:pt>
                <c:pt idx="5586">
                  <c:v>-0.21049404319305101</c:v>
                </c:pt>
                <c:pt idx="5587">
                  <c:v>-0.20713431109320499</c:v>
                </c:pt>
                <c:pt idx="5588">
                  <c:v>-0.20363283746347099</c:v>
                </c:pt>
                <c:pt idx="5589">
                  <c:v>-0.19999201835415401</c:v>
                </c:pt>
                <c:pt idx="5590">
                  <c:v>-0.19621434516934699</c:v>
                </c:pt>
                <c:pt idx="5591">
                  <c:v>-0.19230240296207199</c:v>
                </c:pt>
                <c:pt idx="5592">
                  <c:v>-0.18825886866533101</c:v>
                </c:pt>
                <c:pt idx="5593">
                  <c:v>-0.18408650926028899</c:v>
                </c:pt>
                <c:pt idx="5594">
                  <c:v>-0.17978817988283299</c:v>
                </c:pt>
                <c:pt idx="5595">
                  <c:v>-0.175366821869814</c:v>
                </c:pt>
                <c:pt idx="5596">
                  <c:v>-0.17082546074629101</c:v>
                </c:pt>
                <c:pt idx="5597">
                  <c:v>-0.166167204155173</c:v>
                </c:pt>
                <c:pt idx="5598">
                  <c:v>-0.16139523973067099</c:v>
                </c:pt>
                <c:pt idx="5599">
                  <c:v>-0.15651283291700099</c:v>
                </c:pt>
                <c:pt idx="5600">
                  <c:v>-0.151523324733848</c:v>
                </c:pt>
                <c:pt idx="5601">
                  <c:v>-0.14643012949012099</c:v>
                </c:pt>
                <c:pt idx="5602">
                  <c:v>-0.14123673244754201</c:v>
                </c:pt>
                <c:pt idx="5603">
                  <c:v>-0.13594668743569199</c:v>
                </c:pt>
                <c:pt idx="5604">
                  <c:v>-0.130563614420135</c:v>
                </c:pt>
                <c:pt idx="5605">
                  <c:v>-0.12509119702528201</c:v>
                </c:pt>
                <c:pt idx="5606">
                  <c:v>-0.11953318001369601</c:v>
                </c:pt>
                <c:pt idx="5607">
                  <c:v>-0.11389336672356</c:v>
                </c:pt>
                <c:pt idx="5608">
                  <c:v>-0.108175616466061</c:v>
                </c:pt>
                <c:pt idx="5609">
                  <c:v>-0.102383841884473</c:v>
                </c:pt>
                <c:pt idx="5610">
                  <c:v>-9.6522006276741804E-2</c:v>
                </c:pt>
                <c:pt idx="5611">
                  <c:v>-9.0594120883414106E-2</c:v>
                </c:pt>
                <c:pt idx="5612">
                  <c:v>-8.4604242142750197E-2</c:v>
                </c:pt>
                <c:pt idx="5613">
                  <c:v>-7.8556468914915301E-2</c:v>
                </c:pt>
                <c:pt idx="5614">
                  <c:v>-7.24549396771378E-2</c:v>
                </c:pt>
                <c:pt idx="5615">
                  <c:v>-6.63038296917597E-2</c:v>
                </c:pt>
                <c:pt idx="5616">
                  <c:v>-6.0107348149113698E-2</c:v>
                </c:pt>
                <c:pt idx="5617">
                  <c:v>-5.3869735287184299E-2</c:v>
                </c:pt>
                <c:pt idx="5618">
                  <c:v>-4.7595259490022503E-2</c:v>
                </c:pt>
                <c:pt idx="5619">
                  <c:v>-4.1288214366900597E-2</c:v>
                </c:pt>
                <c:pt idx="5620">
                  <c:v>-3.4952915814205399E-2</c:v>
                </c:pt>
                <c:pt idx="5621">
                  <c:v>-2.8593699062080102E-2</c:v>
                </c:pt>
                <c:pt idx="5622">
                  <c:v>-2.22149157078366E-2</c:v>
                </c:pt>
                <c:pt idx="5623">
                  <c:v>-1.5820930738167201E-2</c:v>
                </c:pt>
                <c:pt idx="5624">
                  <c:v>-9.4161195421944895E-3</c:v>
                </c:pt>
                <c:pt idx="5625">
                  <c:v>-3.0048649174027201E-3</c:v>
                </c:pt>
                <c:pt idx="5626">
                  <c:v>3.4084459295004401E-3</c:v>
                </c:pt>
                <c:pt idx="5627">
                  <c:v>9.8194243847392997E-3</c:v>
                </c:pt>
                <c:pt idx="5628">
                  <c:v>1.6223683430588401E-2</c:v>
                </c:pt>
                <c:pt idx="5629">
                  <c:v>2.2616840647398499E-2</c:v>
                </c:pt>
                <c:pt idx="5630">
                  <c:v>2.8994521212476299E-2</c:v>
                </c:pt>
                <c:pt idx="5631">
                  <c:v>3.53523608937657E-2</c:v>
                </c:pt>
                <c:pt idx="5632">
                  <c:v>4.1686009036281203E-2</c:v>
                </c:pt>
                <c:pt idx="5633">
                  <c:v>4.79911315392514E-2</c:v>
                </c:pt>
                <c:pt idx="5634">
                  <c:v>5.4263413821934101E-2</c:v>
                </c:pt>
                <c:pt idx="5635">
                  <c:v>6.0498563776073801E-2</c:v>
                </c:pt>
                <c:pt idx="5636">
                  <c:v>6.6692314702981606E-2</c:v>
                </c:pt>
                <c:pt idx="5637">
                  <c:v>7.2840428233227006E-2</c:v>
                </c:pt>
                <c:pt idx="5638">
                  <c:v>7.8938697226944701E-2</c:v>
                </c:pt>
                <c:pt idx="5639">
                  <c:v>8.4982948652770202E-2</c:v>
                </c:pt>
                <c:pt idx="5640">
                  <c:v>9.0969046443435994E-2</c:v>
                </c:pt>
                <c:pt idx="5641">
                  <c:v>9.6892894326072301E-2</c:v>
                </c:pt>
                <c:pt idx="5642">
                  <c:v>0.102750438625278</c:v>
                </c:pt>
                <c:pt idx="5643">
                  <c:v>0.108537671037039</c:v>
                </c:pt>
                <c:pt idx="5644">
                  <c:v>0.114250631371605</c:v>
                </c:pt>
                <c:pt idx="5645">
                  <c:v>0.11988541026343701</c:v>
                </c:pt>
                <c:pt idx="5646">
                  <c:v>0.125438151846373</c:v>
                </c:pt>
                <c:pt idx="5647">
                  <c:v>0.13090505639219499</c:v>
                </c:pt>
                <c:pt idx="5648">
                  <c:v>0.136282382910769</c:v>
                </c:pt>
                <c:pt idx="5649">
                  <c:v>0.14156645170999901</c:v>
                </c:pt>
                <c:pt idx="5650">
                  <c:v>0.14675364691383</c:v>
                </c:pt>
                <c:pt idx="5651">
                  <c:v>0.15184041893658401</c:v>
                </c:pt>
                <c:pt idx="5652">
                  <c:v>0.15682328691193501</c:v>
                </c:pt>
                <c:pt idx="5653">
                  <c:v>0.16169884107485299</c:v>
                </c:pt>
                <c:pt idx="5654">
                  <c:v>0.166463745094905</c:v>
                </c:pt>
                <c:pt idx="5655">
                  <c:v>0.171114738359293</c:v>
                </c:pt>
                <c:pt idx="5656">
                  <c:v>0.17564863820408599</c:v>
                </c:pt>
                <c:pt idx="5657">
                  <c:v>0.180062342092109</c:v>
                </c:pt>
                <c:pt idx="5658">
                  <c:v>0.184352829736003</c:v>
                </c:pt>
                <c:pt idx="5659">
                  <c:v>0.188517165164998</c:v>
                </c:pt>
                <c:pt idx="5660">
                  <c:v>0.19255249873399499</c:v>
                </c:pt>
                <c:pt idx="5661">
                  <c:v>0.196456069073568</c:v>
                </c:pt>
                <c:pt idx="5662">
                  <c:v>0.200225204979563</c:v>
                </c:pt>
                <c:pt idx="5663">
                  <c:v>0.203857327241001</c:v>
                </c:pt>
                <c:pt idx="5664">
                  <c:v>0.20734995040502099</c:v>
                </c:pt>
                <c:pt idx="5665">
                  <c:v>0.21070068447767001</c:v>
                </c:pt>
                <c:pt idx="5666">
                  <c:v>0.21390723655937599</c:v>
                </c:pt>
                <c:pt idx="5667">
                  <c:v>0.216967412413967</c:v>
                </c:pt>
                <c:pt idx="5668">
                  <c:v>0.219879117970185</c:v>
                </c:pt>
                <c:pt idx="5669">
                  <c:v>0.22264036075465399</c:v>
                </c:pt>
                <c:pt idx="5670">
                  <c:v>0.225249251255324</c:v>
                </c:pt>
                <c:pt idx="5671">
                  <c:v>0.22770400421446199</c:v>
                </c:pt>
                <c:pt idx="5672">
                  <c:v>0.23000293985029599</c:v>
                </c:pt>
                <c:pt idx="5673">
                  <c:v>0.23214448500648999</c:v>
                </c:pt>
                <c:pt idx="5674">
                  <c:v>0.23412717422864701</c:v>
                </c:pt>
                <c:pt idx="5675">
                  <c:v>0.23594965076711899</c:v>
                </c:pt>
                <c:pt idx="5676">
                  <c:v>0.237610667505428</c:v>
                </c:pt>
                <c:pt idx="5677">
                  <c:v>0.239109087813662</c:v>
                </c:pt>
                <c:pt idx="5678">
                  <c:v>0.24044388632627001</c:v>
                </c:pt>
                <c:pt idx="5679">
                  <c:v>0.241614149643719</c:v>
                </c:pt>
                <c:pt idx="5680">
                  <c:v>0.24261907695752699</c:v>
                </c:pt>
                <c:pt idx="5681">
                  <c:v>0.24345798059825899</c:v>
                </c:pt>
                <c:pt idx="5682">
                  <c:v>0.244130286506094</c:v>
                </c:pt>
                <c:pt idx="5683">
                  <c:v>0.244635534623655</c:v>
                </c:pt>
                <c:pt idx="5684">
                  <c:v>0.24497337921082299</c:v>
                </c:pt>
                <c:pt idx="5685">
                  <c:v>0.24514358908132899</c:v>
                </c:pt>
                <c:pt idx="5686">
                  <c:v>0.245146047760953</c:v>
                </c:pt>
                <c:pt idx="5687">
                  <c:v>0.24498075356722601</c:v>
                </c:pt>
                <c:pt idx="5688">
                  <c:v>0.24464781961058199</c:v>
                </c:pt>
                <c:pt idx="5689">
                  <c:v>0.244147473716958</c:v>
                </c:pt>
                <c:pt idx="5690">
                  <c:v>0.24348005827189001</c:v>
                </c:pt>
                <c:pt idx="5691">
                  <c:v>0.242646029986225</c:v>
                </c:pt>
                <c:pt idx="5692">
                  <c:v>0.241645959583588</c:v>
                </c:pt>
                <c:pt idx="5693">
                  <c:v>0.24048053140984199</c:v>
                </c:pt>
                <c:pt idx="5694">
                  <c:v>0.23915054296478999</c:v>
                </c:pt>
                <c:pt idx="5695">
                  <c:v>0.23765690435645001</c:v>
                </c:pt>
                <c:pt idx="5696">
                  <c:v>0.23600063767826401</c:v>
                </c:pt>
                <c:pt idx="5697">
                  <c:v>0.23418287630968901</c:v>
                </c:pt>
                <c:pt idx="5698">
                  <c:v>0.232204864140624</c:v>
                </c:pt>
                <c:pt idx="5699">
                  <c:v>0.23006795472022101</c:v>
                </c:pt>
                <c:pt idx="5700">
                  <c:v>0.22777361033065199</c:v>
                </c:pt>
                <c:pt idx="5701">
                  <c:v>0.22532340098647499</c:v>
                </c:pt>
                <c:pt idx="5702">
                  <c:v>0.222719003360277</c:v>
                </c:pt>
                <c:pt idx="5703">
                  <c:v>0.21996219963532601</c:v>
                </c:pt>
                <c:pt idx="5704">
                  <c:v>0.21705487628603601</c:v>
                </c:pt>
                <c:pt idx="5705">
                  <c:v>0.21399902278704699</c:v>
                </c:pt>
                <c:pt idx="5706">
                  <c:v>0.21079673025184001</c:v>
                </c:pt>
                <c:pt idx="5707">
                  <c:v>0.20745019000178799</c:v>
                </c:pt>
                <c:pt idx="5708">
                  <c:v>0.203961692066642</c:v>
                </c:pt>
                <c:pt idx="5709">
                  <c:v>0.20033362361746901</c:v>
                </c:pt>
                <c:pt idx="5710">
                  <c:v>0.196568467333115</c:v>
                </c:pt>
                <c:pt idx="5711">
                  <c:v>0.19266879970131501</c:v>
                </c:pt>
                <c:pt idx="5712">
                  <c:v>0.18863728925560799</c:v>
                </c:pt>
                <c:pt idx="5713">
                  <c:v>0.18447669474926501</c:v>
                </c:pt>
                <c:pt idx="5714">
                  <c:v>0.18018986326748199</c:v>
                </c:pt>
                <c:pt idx="5715">
                  <c:v>0.175779728279124</c:v>
                </c:pt>
                <c:pt idx="5716">
                  <c:v>0.171249307629361</c:v>
                </c:pt>
                <c:pt idx="5717">
                  <c:v>0.16660170147456299</c:v>
                </c:pt>
                <c:pt idx="5718">
                  <c:v>0.161840090160869</c:v>
                </c:pt>
                <c:pt idx="5719">
                  <c:v>0.156967732047887</c:v>
                </c:pt>
                <c:pt idx="5720">
                  <c:v>0.15198796127899999</c:v>
                </c:pt>
                <c:pt idx="5721">
                  <c:v>0.14690418549982601</c:v>
                </c:pt>
                <c:pt idx="5722">
                  <c:v>0.141719883526368</c:v>
                </c:pt>
                <c:pt idx="5723">
                  <c:v>0.13643860296447499</c:v>
                </c:pt>
                <c:pt idx="5724">
                  <c:v>0.131063957782216</c:v>
                </c:pt>
                <c:pt idx="5725">
                  <c:v>0.12559962583685599</c:v>
                </c:pt>
                <c:pt idx="5726">
                  <c:v>0.12004934635810301</c:v>
                </c:pt>
                <c:pt idx="5727">
                  <c:v>0.11441691738936501</c:v>
                </c:pt>
                <c:pt idx="5728">
                  <c:v>0.10870619318875401</c:v>
                </c:pt>
                <c:pt idx="5729">
                  <c:v>0.10292108159163001</c:v>
                </c:pt>
                <c:pt idx="5730">
                  <c:v>9.7065541336475394E-2</c:v>
                </c:pt>
                <c:pt idx="5731">
                  <c:v>9.11435793559396E-2</c:v>
                </c:pt>
                <c:pt idx="5732">
                  <c:v>8.5159248034906099E-2</c:v>
                </c:pt>
                <c:pt idx="5733">
                  <c:v>7.9116642437453505E-2</c:v>
                </c:pt>
                <c:pt idx="5734">
                  <c:v>7.3019897504612796E-2</c:v>
                </c:pt>
                <c:pt idx="5735">
                  <c:v>6.6873185224837206E-2</c:v>
                </c:pt>
                <c:pt idx="5736">
                  <c:v>6.06807117791196E-2</c:v>
                </c:pt>
                <c:pt idx="5737">
                  <c:v>5.4446714662712899E-2</c:v>
                </c:pt>
                <c:pt idx="5738">
                  <c:v>4.8175459785422002E-2</c:v>
                </c:pt>
                <c:pt idx="5739">
                  <c:v>4.1871238552451097E-2</c:v>
                </c:pt>
                <c:pt idx="5740">
                  <c:v>3.5538364927805599E-2</c:v>
                </c:pt>
                <c:pt idx="5741">
                  <c:v>2.91811724822559E-2</c:v>
                </c:pt>
                <c:pt idx="5742">
                  <c:v>2.2804011427885702E-2</c:v>
                </c:pt>
                <c:pt idx="5743">
                  <c:v>1.6411245641251199E-2</c:v>
                </c:pt>
                <c:pt idx="5744">
                  <c:v>1.0007249677190799E-2</c:v>
                </c:pt>
                <c:pt idx="5745">
                  <c:v>3.59640577532756E-3</c:v>
                </c:pt>
                <c:pt idx="5746">
                  <c:v>-2.8168991386876602E-3</c:v>
                </c:pt>
                <c:pt idx="5747">
                  <c:v>-9.2282764551390103E-3</c:v>
                </c:pt>
                <c:pt idx="5748">
                  <c:v>-1.56333388833612E-2</c:v>
                </c:pt>
                <c:pt idx="5749">
                  <c:v>-2.2027703453952399E-2</c:v>
                </c:pt>
                <c:pt idx="5750">
                  <c:v>-2.8406994518029902E-2</c:v>
                </c:pt>
                <c:pt idx="5751">
                  <c:v>-3.4766846741476697E-2</c:v>
                </c:pt>
                <c:pt idx="5752">
                  <c:v>-4.1102908092129402E-2</c:v>
                </c:pt>
                <c:pt idx="5753">
                  <c:v>-4.7410842817864E-2</c:v>
                </c:pt>
                <c:pt idx="5754">
                  <c:v>-5.36863344135406E-2</c:v>
                </c:pt>
                <c:pt idx="5755">
                  <c:v>-5.99250885747784E-2</c:v>
                </c:pt>
                <c:pt idx="5756">
                  <c:v>-6.6122836136537799E-2</c:v>
                </c:pt>
                <c:pt idx="5757">
                  <c:v>-7.2275335994500395E-2</c:v>
                </c:pt>
                <c:pt idx="5758">
                  <c:v>-7.8378378007246993E-2</c:v>
                </c:pt>
                <c:pt idx="5759">
                  <c:v>-8.44277858772471E-2</c:v>
                </c:pt>
                <c:pt idx="5760">
                  <c:v>-9.0419420008690396E-2</c:v>
                </c:pt>
                <c:pt idx="5761">
                  <c:v>-9.6349180340201998E-2</c:v>
                </c:pt>
                <c:pt idx="5762">
                  <c:v>-0.102213009150505</c:v>
                </c:pt>
                <c:pt idx="5763">
                  <c:v>-0.108006893835111</c:v>
                </c:pt>
                <c:pt idx="5764">
                  <c:v>-0.11372686965213299</c:v>
                </c:pt>
                <c:pt idx="5765">
                  <c:v>-0.11936902243535299</c:v>
                </c:pt>
                <c:pt idx="5766">
                  <c:v>-0.124929491272674</c:v>
                </c:pt>
                <c:pt idx="5767">
                  <c:v>-0.130404471148134</c:v>
                </c:pt>
                <c:pt idx="5768">
                  <c:v>-0.135790215545672</c:v>
                </c:pt>
                <c:pt idx="5769">
                  <c:v>-0.14108303901285399</c:v>
                </c:pt>
                <c:pt idx="5770">
                  <c:v>-0.14627931968282801</c:v>
                </c:pt>
                <c:pt idx="5771">
                  <c:v>-0.151375501752751</c:v>
                </c:pt>
                <c:pt idx="5772">
                  <c:v>-0.156368097917024</c:v>
                </c:pt>
                <c:pt idx="5773">
                  <c:v>-0.16125369175364099</c:v>
                </c:pt>
                <c:pt idx="5774">
                  <c:v>-0.166028940062043</c:v>
                </c:pt>
                <c:pt idx="5775">
                  <c:v>-0.170690575150858</c:v>
                </c:pt>
                <c:pt idx="5776">
                  <c:v>-0.175235407073982</c:v>
                </c:pt>
                <c:pt idx="5777">
                  <c:v>-0.17966032581344099</c:v>
                </c:pt>
                <c:pt idx="5778">
                  <c:v>-0.18396230340758099</c:v>
                </c:pt>
                <c:pt idx="5779">
                  <c:v>-0.18813839602308499</c:v>
                </c:pt>
                <c:pt idx="5780">
                  <c:v>-0.19218574596943799</c:v>
                </c:pt>
                <c:pt idx="5781">
                  <c:v>-0.196101583654435</c:v>
                </c:pt>
                <c:pt idx="5782">
                  <c:v>-0.19988322947940801</c:v>
                </c:pt>
                <c:pt idx="5783">
                  <c:v>-0.203528095672867</c:v>
                </c:pt>
                <c:pt idx="5784">
                  <c:v>-0.20703368806130701</c:v>
                </c:pt>
                <c:pt idx="5785">
                  <c:v>-0.210397607775968</c:v>
                </c:pt>
                <c:pt idx="5786">
                  <c:v>-0.21361755289437101</c:v>
                </c:pt>
                <c:pt idx="5787">
                  <c:v>-0.21669132001551999</c:v>
                </c:pt>
                <c:pt idx="5788">
                  <c:v>-0.219616805767686</c:v>
                </c:pt>
                <c:pt idx="5789">
                  <c:v>-0.222392008247737</c:v>
                </c:pt>
                <c:pt idx="5790">
                  <c:v>-0.22501502839103499</c:v>
                </c:pt>
                <c:pt idx="5791">
                  <c:v>-0.22748407127096401</c:v>
                </c:pt>
                <c:pt idx="5792">
                  <c:v>-0.22979744732719501</c:v>
                </c:pt>
                <c:pt idx="5793">
                  <c:v>-0.23195357352184301</c:v>
                </c:pt>
                <c:pt idx="5794">
                  <c:v>-0.23395097442274099</c:v>
                </c:pt>
                <c:pt idx="5795">
                  <c:v>-0.23578828321307499</c:v>
                </c:pt>
                <c:pt idx="5796">
                  <c:v>-0.237464242626689</c:v>
                </c:pt>
                <c:pt idx="5797">
                  <c:v>-0.238977705808433</c:v>
                </c:pt>
                <c:pt idx="5798">
                  <c:v>-0.24032763709895499</c:v>
                </c:pt>
                <c:pt idx="5799">
                  <c:v>-0.24151311274339399</c:v>
                </c:pt>
                <c:pt idx="5800">
                  <c:v>-0.24253332152351001</c:v>
                </c:pt>
                <c:pt idx="5801">
                  <c:v>-0.24338756531279401</c:v>
                </c:pt>
                <c:pt idx="5802">
                  <c:v>-0.24407525955419901</c:v>
                </c:pt>
                <c:pt idx="5803">
                  <c:v>-0.24459593366014501</c:v>
                </c:pt>
                <c:pt idx="5804">
                  <c:v>-0.24494923133454599</c:v>
                </c:pt>
                <c:pt idx="5805">
                  <c:v>-0.245134910816622</c:v>
                </c:pt>
                <c:pt idx="5806">
                  <c:v>-0.245152845046331</c:v>
                </c:pt>
                <c:pt idx="5807">
                  <c:v>-0.24500302175132299</c:v>
                </c:pt>
                <c:pt idx="5808">
                  <c:v>-0.244685543455331</c:v>
                </c:pt>
                <c:pt idx="5809">
                  <c:v>-0.24420062740801901</c:v>
                </c:pt>
                <c:pt idx="5810">
                  <c:v>-0.24354860543631601</c:v>
                </c:pt>
                <c:pt idx="5811">
                  <c:v>-0.242729923717349</c:v>
                </c:pt>
                <c:pt idx="5812">
                  <c:v>-0.24174514247312401</c:v>
                </c:pt>
                <c:pt idx="5813">
                  <c:v>-0.24059493558716799</c:v>
                </c:pt>
                <c:pt idx="5814">
                  <c:v>-0.23928009014339399</c:v>
                </c:pt>
                <c:pt idx="5815">
                  <c:v>-0.23780150588749499</c:v>
                </c:pt>
                <c:pt idx="5816">
                  <c:v>-0.23616019461125801</c:v>
                </c:pt>
                <c:pt idx="5817">
                  <c:v>-0.234357279460192</c:v>
                </c:pt>
                <c:pt idx="5818">
                  <c:v>-0.23239399416496301</c:v>
                </c:pt>
                <c:pt idx="5819">
                  <c:v>-0.23027168219715799</c:v>
                </c:pt>
                <c:pt idx="5820">
                  <c:v>-0.227991795849946</c:v>
                </c:pt>
                <c:pt idx="5821">
                  <c:v>-0.22555589524427999</c:v>
                </c:pt>
                <c:pt idx="5822">
                  <c:v>-0.22296564726130999</c:v>
                </c:pt>
                <c:pt idx="5823">
                  <c:v>-0.22022282440173699</c:v>
                </c:pt>
                <c:pt idx="5824">
                  <c:v>-0.21732930357289901</c:v>
                </c:pt>
                <c:pt idx="5825">
                  <c:v>-0.21428706480440499</c:v>
                </c:pt>
                <c:pt idx="5826">
                  <c:v>-0.211098189893207</c:v>
                </c:pt>
                <c:pt idx="5827">
                  <c:v>-0.20776486097902899</c:v>
                </c:pt>
                <c:pt idx="5828">
                  <c:v>-0.20428935905113499</c:v>
                </c:pt>
                <c:pt idx="5829">
                  <c:v>-0.200674062387454</c:v>
                </c:pt>
                <c:pt idx="5830">
                  <c:v>-0.19692144492713001</c:v>
                </c:pt>
                <c:pt idx="5831">
                  <c:v>-0.19303407457760899</c:v>
                </c:pt>
                <c:pt idx="5832">
                  <c:v>-0.18901461145742801</c:v>
                </c:pt>
                <c:pt idx="5833">
                  <c:v>-0.184865806075901</c:v>
                </c:pt>
                <c:pt idx="5834">
                  <c:v>-0.18059049745095301</c:v>
                </c:pt>
                <c:pt idx="5835">
                  <c:v>-0.17619161116638599</c:v>
                </c:pt>
                <c:pt idx="5836">
                  <c:v>-0.17167215736990701</c:v>
                </c:pt>
                <c:pt idx="5837">
                  <c:v>-0.16703522871329399</c:v>
                </c:pt>
                <c:pt idx="5838">
                  <c:v>-0.16228399823609799</c:v>
                </c:pt>
                <c:pt idx="5839">
                  <c:v>-0.157421717194345</c:v>
                </c:pt>
                <c:pt idx="5840">
                  <c:v>-0.152451712835702</c:v>
                </c:pt>
                <c:pt idx="5841">
                  <c:v>-0.147377386122654</c:v>
                </c:pt>
                <c:pt idx="5842">
                  <c:v>-0.14220220940523101</c:v>
                </c:pt>
                <c:pt idx="5843">
                  <c:v>-0.13692972404488901</c:v>
                </c:pt>
                <c:pt idx="5844">
                  <c:v>-0.13156353799116299</c:v>
                </c:pt>
                <c:pt idx="5845">
                  <c:v>-0.12610732331275401</c:v>
                </c:pt>
                <c:pt idx="5846">
                  <c:v>-0.120564813684745</c:v>
                </c:pt>
                <c:pt idx="5847">
                  <c:v>-0.11493980183365</c:v>
                </c:pt>
                <c:pt idx="5848">
                  <c:v>-0.109236136942068</c:v>
                </c:pt>
                <c:pt idx="5849">
                  <c:v>-0.103457722014689</c:v>
                </c:pt>
                <c:pt idx="5850">
                  <c:v>-9.7608511207477794E-2</c:v>
                </c:pt>
                <c:pt idx="5851">
                  <c:v>-9.1692507121859501E-2</c:v>
                </c:pt>
                <c:pt idx="5852">
                  <c:v>-8.5713758065743106E-2</c:v>
                </c:pt>
                <c:pt idx="5853">
                  <c:v>-7.9676355283276407E-2</c:v>
                </c:pt>
                <c:pt idx="5854">
                  <c:v>-7.3584430155216096E-2</c:v>
                </c:pt>
                <c:pt idx="5855">
                  <c:v>-6.7442151371834E-2</c:v>
                </c:pt>
                <c:pt idx="5856">
                  <c:v>-6.1253722080291798E-2</c:v>
                </c:pt>
                <c:pt idx="5857">
                  <c:v>-5.5023377008437097E-2</c:v>
                </c:pt>
                <c:pt idx="5858">
                  <c:v>-4.8755379566989103E-2</c:v>
                </c:pt>
                <c:pt idx="5859">
                  <c:v>-4.2454018932096202E-2</c:v>
                </c:pt>
                <c:pt idx="5860">
                  <c:v>-3.6123607110263099E-2</c:v>
                </c:pt>
                <c:pt idx="5861">
                  <c:v>-2.9768475987654301E-2</c:v>
                </c:pt>
                <c:pt idx="5862">
                  <c:v>-2.3392974365794902E-2</c:v>
                </c:pt>
                <c:pt idx="5863">
                  <c:v>-1.7001464985695301E-2</c:v>
                </c:pt>
                <c:pt idx="5864">
                  <c:v>-1.0598321542437899E-2</c:v>
                </c:pt>
                <c:pt idx="5865">
                  <c:v>-4.18792569226772E-3</c:v>
                </c:pt>
                <c:pt idx="5866">
                  <c:v>2.2253359457651998E-3</c:v>
                </c:pt>
                <c:pt idx="5867">
                  <c:v>8.6370747915586292E-3</c:v>
                </c:pt>
                <c:pt idx="5868">
                  <c:v>1.5042903307053599E-2</c:v>
                </c:pt>
                <c:pt idx="5869">
                  <c:v>2.1438437998616399E-2</c:v>
                </c:pt>
                <c:pt idx="5870">
                  <c:v>2.78193024166534E-2</c:v>
                </c:pt>
                <c:pt idx="5871">
                  <c:v>3.4181130150405102E-2</c:v>
                </c:pt>
                <c:pt idx="5872">
                  <c:v>4.0519567815871002E-2</c:v>
                </c:pt>
                <c:pt idx="5873">
                  <c:v>4.6830278034820302E-2</c:v>
                </c:pt>
                <c:pt idx="5874">
                  <c:v>5.3108942402849503E-2</c:v>
                </c:pt>
                <c:pt idx="5875">
                  <c:v>5.9351264444457097E-2</c:v>
                </c:pt>
                <c:pt idx="5876">
                  <c:v>6.55529725531111E-2</c:v>
                </c:pt>
                <c:pt idx="5877">
                  <c:v>7.1709822914300198E-2</c:v>
                </c:pt>
                <c:pt idx="5878">
                  <c:v>7.7817602409565603E-2</c:v>
                </c:pt>
                <c:pt idx="5879">
                  <c:v>8.3872131499528907E-2</c:v>
                </c:pt>
                <c:pt idx="5880">
                  <c:v>8.9869267083940399E-2</c:v>
                </c:pt>
                <c:pt idx="5881">
                  <c:v>9.5804905336794005E-2</c:v>
                </c:pt>
                <c:pt idx="5882">
                  <c:v>0.101674984514565</c:v>
                </c:pt>
                <c:pt idx="5883">
                  <c:v>0.10747548773565201</c:v>
                </c:pt>
                <c:pt idx="5884">
                  <c:v>0.11320244572912</c:v>
                </c:pt>
                <c:pt idx="5885">
                  <c:v>0.118851939550863</c:v>
                </c:pt>
                <c:pt idx="5886">
                  <c:v>0.124420103265328</c:v>
                </c:pt>
                <c:pt idx="5887">
                  <c:v>0.129903126590969</c:v>
                </c:pt>
                <c:pt idx="5888">
                  <c:v>0.13529725750760599</c:v>
                </c:pt>
                <c:pt idx="5889">
                  <c:v>0.140598804823934</c:v>
                </c:pt>
                <c:pt idx="5890">
                  <c:v>0.14580414070338801</c:v>
                </c:pt>
                <c:pt idx="5891">
                  <c:v>0.15090970314666799</c:v>
                </c:pt>
                <c:pt idx="5892">
                  <c:v>0.155911998429207</c:v>
                </c:pt>
                <c:pt idx="5893">
                  <c:v>0.160807603491914</c:v>
                </c:pt>
                <c:pt idx="5894">
                  <c:v>0.16559316828357101</c:v>
                </c:pt>
                <c:pt idx="5895">
                  <c:v>0.17026541805326101</c:v>
                </c:pt>
                <c:pt idx="5896">
                  <c:v>0.174821155591278</c:v>
                </c:pt>
                <c:pt idx="5897">
                  <c:v>0.17925726341696199</c:v>
                </c:pt>
                <c:pt idx="5898">
                  <c:v>0.18357070591199201</c:v>
                </c:pt>
                <c:pt idx="5899">
                  <c:v>0.187758531397647</c:v>
                </c:pt>
                <c:pt idx="5900">
                  <c:v>0.191817874154635</c:v>
                </c:pt>
                <c:pt idx="5901">
                  <c:v>0.195745956384099</c:v>
                </c:pt>
                <c:pt idx="5902">
                  <c:v>0.199540090108457</c:v>
                </c:pt>
                <c:pt idx="5903">
                  <c:v>0.20319767901077801</c:v>
                </c:pt>
                <c:pt idx="5904">
                  <c:v>0.20671622021143801</c:v>
                </c:pt>
                <c:pt idx="5905">
                  <c:v>0.210093305980835</c:v>
                </c:pt>
                <c:pt idx="5906">
                  <c:v>0.21332662538698799</c:v>
                </c:pt>
                <c:pt idx="5907">
                  <c:v>0.21641396587690701</c:v>
                </c:pt>
                <c:pt idx="5908">
                  <c:v>0.21935321479063899</c:v>
                </c:pt>
                <c:pt idx="5909">
                  <c:v>0.22214236080694999</c:v>
                </c:pt>
                <c:pt idx="5910">
                  <c:v>0.224779495319676</c:v>
                </c:pt>
                <c:pt idx="5911">
                  <c:v>0.227262813743769</c:v>
                </c:pt>
                <c:pt idx="5912">
                  <c:v>0.229590616750177</c:v>
                </c:pt>
                <c:pt idx="5913">
                  <c:v>0.231761311428687</c:v>
                </c:pt>
                <c:pt idx="5914">
                  <c:v>0.23377341237795399</c:v>
                </c:pt>
                <c:pt idx="5915">
                  <c:v>0.23562554272195299</c:v>
                </c:pt>
                <c:pt idx="5916">
                  <c:v>0.23731643505217301</c:v>
                </c:pt>
                <c:pt idx="5917">
                  <c:v>0.238844932294905</c:v>
                </c:pt>
                <c:pt idx="5918">
                  <c:v>0.240209988503022</c:v>
                </c:pt>
                <c:pt idx="5919">
                  <c:v>0.241410669571719</c:v>
                </c:pt>
                <c:pt idx="5920">
                  <c:v>0.24244615387771801</c:v>
                </c:pt>
                <c:pt idx="5921">
                  <c:v>0.24331573284150401</c:v>
                </c:pt>
                <c:pt idx="5922">
                  <c:v>0.244018811412204</c:v>
                </c:pt>
                <c:pt idx="5923">
                  <c:v>0.24455490847477901</c:v>
                </c:pt>
                <c:pt idx="5924">
                  <c:v>0.24492365717924799</c:v>
                </c:pt>
                <c:pt idx="5925">
                  <c:v>0.245124805191727</c:v>
                </c:pt>
                <c:pt idx="5926">
                  <c:v>0.24515821486709499</c:v>
                </c:pt>
                <c:pt idx="5927">
                  <c:v>0.24502386334319001</c:v>
                </c:pt>
                <c:pt idx="5928">
                  <c:v>0.24472184255644799</c:v>
                </c:pt>
                <c:pt idx="5929">
                  <c:v>0.24425235917899399</c:v>
                </c:pt>
                <c:pt idx="5930">
                  <c:v>0.24361573447721899</c:v>
                </c:pt>
                <c:pt idx="5931">
                  <c:v>0.242812404091932</c:v>
                </c:pt>
                <c:pt idx="5932">
                  <c:v>0.24184291774025801</c:v>
                </c:pt>
                <c:pt idx="5933">
                  <c:v>0.24070793883946501</c:v>
                </c:pt>
                <c:pt idx="5934">
                  <c:v>0.239408244052988</c:v>
                </c:pt>
                <c:pt idx="5935">
                  <c:v>0.237944722758963</c:v>
                </c:pt>
                <c:pt idx="5936">
                  <c:v>0.23631837644162601</c:v>
                </c:pt>
                <c:pt idx="5937">
                  <c:v>0.23453031800599899</c:v>
                </c:pt>
                <c:pt idx="5938">
                  <c:v>0.23258177101633301</c:v>
                </c:pt>
                <c:pt idx="5939">
                  <c:v>0.23047406885882599</c:v>
                </c:pt>
                <c:pt idx="5940">
                  <c:v>0.22820865382918701</c:v>
                </c:pt>
                <c:pt idx="5941">
                  <c:v>0.225787076145682</c:v>
                </c:pt>
                <c:pt idx="5942">
                  <c:v>0.223210992888315</c:v>
                </c:pt>
                <c:pt idx="5943">
                  <c:v>0.22048216686490099</c:v>
                </c:pt>
                <c:pt idx="5944">
                  <c:v>0.21760246540477399</c:v>
                </c:pt>
                <c:pt idx="5945">
                  <c:v>0.214573859080983</c:v>
                </c:pt>
                <c:pt idx="5946">
                  <c:v>0.21139842036182599</c:v>
                </c:pt>
                <c:pt idx="5947">
                  <c:v>0.208078322192675</c:v>
                </c:pt>
                <c:pt idx="5948">
                  <c:v>0.20461583650902401</c:v>
                </c:pt>
                <c:pt idx="5949">
                  <c:v>0.20101333268181801</c:v>
                </c:pt>
                <c:pt idx="5950">
                  <c:v>0.19727327589609001</c:v>
                </c:pt>
                <c:pt idx="5951">
                  <c:v>0.193398225464048</c:v>
                </c:pt>
                <c:pt idx="5952">
                  <c:v>0.189390833073736</c:v>
                </c:pt>
                <c:pt idx="5953">
                  <c:v>0.18525384097449701</c:v>
                </c:pt>
                <c:pt idx="5954">
                  <c:v>0.180990080100454</c:v>
                </c:pt>
                <c:pt idx="5955">
                  <c:v>0.17660246813330799</c:v>
                </c:pt>
                <c:pt idx="5956">
                  <c:v>0.172094007505779</c:v>
                </c:pt>
                <c:pt idx="5957">
                  <c:v>0.16746778334704299</c:v>
                </c:pt>
                <c:pt idx="5958">
                  <c:v>0.16272696137159001</c:v>
                </c:pt>
                <c:pt idx="5959">
                  <c:v>0.15787478571293001</c:v>
                </c:pt>
                <c:pt idx="5960">
                  <c:v>0.152914576703642</c:v>
                </c:pt>
                <c:pt idx="5961">
                  <c:v>0.147849728603274</c:v>
                </c:pt>
                <c:pt idx="5962">
                  <c:v>0.14268370727566501</c:v>
                </c:pt>
                <c:pt idx="5963">
                  <c:v>0.137420047817259</c:v>
                </c:pt>
                <c:pt idx="5964">
                  <c:v>0.13206235213804399</c:v>
                </c:pt>
                <c:pt idx="5965">
                  <c:v>0.12661428649678</c:v>
                </c:pt>
                <c:pt idx="5966">
                  <c:v>0.121079578992182</c:v>
                </c:pt>
                <c:pt idx="5967">
                  <c:v>0.11546201701179</c:v>
                </c:pt>
                <c:pt idx="5968">
                  <c:v>0.10976544464027201</c:v>
                </c:pt>
                <c:pt idx="5969">
                  <c:v>0.10399376002892199</c:v>
                </c:pt>
                <c:pt idx="5970">
                  <c:v>9.8150912728168796E-2</c:v>
                </c:pt>
                <c:pt idx="5971">
                  <c:v>9.2240900984902202E-2</c:v>
                </c:pt>
                <c:pt idx="5972">
                  <c:v>8.6267769006485598E-2</c:v>
                </c:pt>
                <c:pt idx="5973">
                  <c:v>8.0235604193313603E-2</c:v>
                </c:pt>
                <c:pt idx="5974">
                  <c:v>7.4148534341812705E-2</c:v>
                </c:pt>
                <c:pt idx="5975">
                  <c:v>6.8010724819800195E-2</c:v>
                </c:pt>
                <c:pt idx="5976">
                  <c:v>6.1826375716132503E-2</c:v>
                </c:pt>
                <c:pt idx="5977">
                  <c:v>5.5599718966594103E-2</c:v>
                </c:pt>
                <c:pt idx="5978">
                  <c:v>4.9335015457993597E-2</c:v>
                </c:pt>
                <c:pt idx="5979">
                  <c:v>4.3036552112449097E-2</c:v>
                </c:pt>
                <c:pt idx="5980">
                  <c:v>3.67086389538566E-2</c:v>
                </c:pt>
                <c:pt idx="5981">
                  <c:v>3.0355606158551401E-2</c:v>
                </c:pt>
                <c:pt idx="5982">
                  <c:v>2.3981801092177998E-2</c:v>
                </c:pt>
                <c:pt idx="5983">
                  <c:v>1.7591585334797599E-2</c:v>
                </c:pt>
                <c:pt idx="5984">
                  <c:v>1.11893316962699E-2</c:v>
                </c:pt>
                <c:pt idx="5985">
                  <c:v>4.7794212239482201E-3</c:v>
                </c:pt>
                <c:pt idx="5986">
                  <c:v>-1.6337597952600499E-3</c:v>
                </c:pt>
                <c:pt idx="5987">
                  <c:v>-8.0458228364200298E-3</c:v>
                </c:pt>
                <c:pt idx="5988">
                  <c:v>-1.4452380139626599E-2</c:v>
                </c:pt>
                <c:pt idx="5989">
                  <c:v>-2.0849047712538399E-2</c:v>
                </c:pt>
                <c:pt idx="5990">
                  <c:v>-2.7231448330333599E-2</c:v>
                </c:pt>
                <c:pt idx="5991">
                  <c:v>-3.3595214531034798E-2</c:v>
                </c:pt>
                <c:pt idx="5992">
                  <c:v>-3.99359916041531E-2</c:v>
                </c:pt>
                <c:pt idx="5993">
                  <c:v>-4.6249440570606301E-2</c:v>
                </c:pt>
                <c:pt idx="5994">
                  <c:v>-5.25312411518725E-2</c:v>
                </c:pt>
                <c:pt idx="5995">
                  <c:v>-5.8777094726346603E-2</c:v>
                </c:pt>
                <c:pt idx="5996">
                  <c:v>-6.4982727270877005E-2</c:v>
                </c:pt>
                <c:pt idx="5997">
                  <c:v>-7.1143892285469801E-2</c:v>
                </c:pt>
                <c:pt idx="5998">
                  <c:v>-7.7256373699159095E-2</c:v>
                </c:pt>
                <c:pt idx="5999">
                  <c:v>-8.3315988755054304E-2</c:v>
                </c:pt>
                <c:pt idx="6000">
                  <c:v>-8.9318590872591294E-2</c:v>
                </c:pt>
                <c:pt idx="6001">
                  <c:v>-9.52600724850277E-2</c:v>
                </c:pt>
                <c:pt idx="6002">
                  <c:v>-0.10113636785024099</c:v>
                </c:pt>
                <c:pt idx="6003">
                  <c:v>-0.106943455832909</c:v>
                </c:pt>
                <c:pt idx="6004">
                  <c:v>-0.11267736265615701</c:v>
                </c:pt>
                <c:pt idx="6005">
                  <c:v>-0.118334164620813</c:v>
                </c:pt>
                <c:pt idx="6006">
                  <c:v>-0.123909990790378</c:v>
                </c:pt>
                <c:pt idx="6007">
                  <c:v>-0.12940102563990399</c:v>
                </c:pt>
                <c:pt idx="6008">
                  <c:v>-0.13480351166694601</c:v>
                </c:pt>
                <c:pt idx="6009">
                  <c:v>-0.140113751962815</c:v>
                </c:pt>
                <c:pt idx="6010">
                  <c:v>-0.14532811274236199</c:v>
                </c:pt>
                <c:pt idx="6011">
                  <c:v>-0.15044302583056701</c:v>
                </c:pt>
                <c:pt idx="6012">
                  <c:v>-0.15545499110423799</c:v>
                </c:pt>
                <c:pt idx="6013">
                  <c:v>-0.16036057888713301</c:v>
                </c:pt>
                <c:pt idx="6014">
                  <c:v>-0.16515643229688001</c:v>
                </c:pt>
                <c:pt idx="6015">
                  <c:v>-0.169839269542087</c:v>
                </c:pt>
                <c:pt idx="6016">
                  <c:v>-0.17440588616805999</c:v>
                </c:pt>
                <c:pt idx="6017">
                  <c:v>-0.17885315724960599</c:v>
                </c:pt>
                <c:pt idx="6018">
                  <c:v>-0.183178039529413</c:v>
                </c:pt>
                <c:pt idx="6019">
                  <c:v>-0.18737757350054199</c:v>
                </c:pt>
                <c:pt idx="6020">
                  <c:v>-0.19144888543161301</c:v>
                </c:pt>
                <c:pt idx="6021">
                  <c:v>-0.195389189333288</c:v>
                </c:pt>
                <c:pt idx="6022">
                  <c:v>-0.199195788864725</c:v>
                </c:pt>
                <c:pt idx="6023">
                  <c:v>-0.20286607917867</c:v>
                </c:pt>
                <c:pt idx="6024">
                  <c:v>-0.20639754870395299</c:v>
                </c:pt>
                <c:pt idx="6025">
                  <c:v>-0.20978778086414601</c:v>
                </c:pt>
                <c:pt idx="6026">
                  <c:v>-0.21303445573122601</c:v>
                </c:pt>
                <c:pt idx="6027">
                  <c:v>-0.216135351613093</c:v>
                </c:pt>
                <c:pt idx="6028">
                  <c:v>-0.219088346573868</c:v>
                </c:pt>
                <c:pt idx="6029">
                  <c:v>-0.221891419885931</c:v>
                </c:pt>
                <c:pt idx="6030">
                  <c:v>-0.22454265341269999</c:v>
                </c:pt>
                <c:pt idx="6031">
                  <c:v>-0.22704023292120501</c:v>
                </c:pt>
                <c:pt idx="6032">
                  <c:v>-0.229382449323566</c:v>
                </c:pt>
                <c:pt idx="6033">
                  <c:v>-0.23156769984652001</c:v>
                </c:pt>
                <c:pt idx="6034">
                  <c:v>-0.23359448912818701</c:v>
                </c:pt>
                <c:pt idx="6035">
                  <c:v>-0.23546143024135099</c:v>
                </c:pt>
                <c:pt idx="6036">
                  <c:v>-0.237167245642528</c:v>
                </c:pt>
                <c:pt idx="6037">
                  <c:v>-0.23871076804618499</c:v>
                </c:pt>
                <c:pt idx="6038">
                  <c:v>-0.24009094122351199</c:v>
                </c:pt>
                <c:pt idx="6039">
                  <c:v>-0.24130682072519699</c:v>
                </c:pt>
                <c:pt idx="6040">
                  <c:v>-0.24235757452770901</c:v>
                </c:pt>
                <c:pt idx="6041">
                  <c:v>-0.24324248360265299</c:v>
                </c:pt>
                <c:pt idx="6042">
                  <c:v>-0.24396094240879501</c:v>
                </c:pt>
                <c:pt idx="6043">
                  <c:v>-0.244512459306437</c:v>
                </c:pt>
                <c:pt idx="6044">
                  <c:v>-0.24489665689384099</c:v>
                </c:pt>
                <c:pt idx="6045">
                  <c:v>-0.24511327226548801</c:v>
                </c:pt>
                <c:pt idx="6046">
                  <c:v>-0.24516215719197901</c:v>
                </c:pt>
                <c:pt idx="6047">
                  <c:v>-0.24504327822147201</c:v>
                </c:pt>
                <c:pt idx="6048">
                  <c:v>-0.24475671670257201</c:v>
                </c:pt>
                <c:pt idx="6049">
                  <c:v>-0.24430266872866399</c:v>
                </c:pt>
                <c:pt idx="6050">
                  <c:v>-0.24368144500372499</c:v>
                </c:pt>
                <c:pt idx="6051">
                  <c:v>-0.242893470629714</c:v>
                </c:pt>
                <c:pt idx="6052">
                  <c:v>-0.24193928481567101</c:v>
                </c:pt>
                <c:pt idx="6053">
                  <c:v>-0.24081954050874199</c:v>
                </c:pt>
                <c:pt idx="6054">
                  <c:v>-0.23953500394736499</c:v>
                </c:pt>
                <c:pt idx="6055">
                  <c:v>-0.238086554136937</c:v>
                </c:pt>
                <c:pt idx="6056">
                  <c:v>-0.23647518224831399</c:v>
                </c:pt>
                <c:pt idx="6057">
                  <c:v>-0.23470199093954999</c:v>
                </c:pt>
                <c:pt idx="6058">
                  <c:v>-0.232768193601357</c:v>
                </c:pt>
                <c:pt idx="6059">
                  <c:v>-0.230675113526777</c:v>
                </c:pt>
                <c:pt idx="6060">
                  <c:v>-0.228424183005666</c:v>
                </c:pt>
                <c:pt idx="6061">
                  <c:v>-0.22601694234457001</c:v>
                </c:pt>
                <c:pt idx="6062">
                  <c:v>-0.22345503881270601</c:v>
                </c:pt>
                <c:pt idx="6063">
                  <c:v>-0.22074022551473199</c:v>
                </c:pt>
                <c:pt idx="6064">
                  <c:v>-0.21787436019110901</c:v>
                </c:pt>
                <c:pt idx="6065">
                  <c:v>-0.21485940394684799</c:v>
                </c:pt>
                <c:pt idx="6066">
                  <c:v>-0.21169741990953</c:v>
                </c:pt>
                <c:pt idx="6067">
                  <c:v>-0.20839057181751899</c:v>
                </c:pt>
                <c:pt idx="6068">
                  <c:v>-0.20494112253931299</c:v>
                </c:pt>
                <c:pt idx="6069">
                  <c:v>-0.20135143252507301</c:v>
                </c:pt>
                <c:pt idx="6070">
                  <c:v>-0.19762395819137099</c:v>
                </c:pt>
                <c:pt idx="6071">
                  <c:v>-0.19376125024027099</c:v>
                </c:pt>
                <c:pt idx="6072">
                  <c:v>-0.18976595191388701</c:v>
                </c:pt>
                <c:pt idx="6073">
                  <c:v>-0.18564079718562199</c:v>
                </c:pt>
                <c:pt idx="6074">
                  <c:v>-0.18138860888931199</c:v>
                </c:pt>
                <c:pt idx="6075">
                  <c:v>-0.17701229678757099</c:v>
                </c:pt>
                <c:pt idx="6076">
                  <c:v>-0.172514855580647</c:v>
                </c:pt>
                <c:pt idx="6077">
                  <c:v>-0.16789936285715201</c:v>
                </c:pt>
                <c:pt idx="6078">
                  <c:v>-0.16316897698808</c:v>
                </c:pt>
                <c:pt idx="6079">
                  <c:v>-0.15832693496553801</c:v>
                </c:pt>
                <c:pt idx="6080">
                  <c:v>-0.15337655018767801</c:v>
                </c:pt>
                <c:pt idx="6081">
                  <c:v>-0.148321210191354</c:v>
                </c:pt>
                <c:pt idx="6082">
                  <c:v>-0.14316437433402801</c:v>
                </c:pt>
                <c:pt idx="6083">
                  <c:v>-0.137909571426548</c:v>
                </c:pt>
                <c:pt idx="6084">
                  <c:v>-0.13256039731838801</c:v>
                </c:pt>
                <c:pt idx="6085">
                  <c:v>-0.127120512437013</c:v>
                </c:pt>
                <c:pt idx="6086">
                  <c:v>-0.12159363928306401</c:v>
                </c:pt>
                <c:pt idx="6087">
                  <c:v>-0.11598355988305301</c:v>
                </c:pt>
                <c:pt idx="6088">
                  <c:v>-0.110294113201336</c:v>
                </c:pt>
                <c:pt idx="6089">
                  <c:v>-0.104529192513115</c:v>
                </c:pt>
                <c:pt idx="6090">
                  <c:v>-9.8692742740278699E-2</c:v>
                </c:pt>
                <c:pt idx="6091">
                  <c:v>-9.2788757751905898E-2</c:v>
                </c:pt>
                <c:pt idx="6092">
                  <c:v>-8.6821277631265001E-2</c:v>
                </c:pt>
                <c:pt idx="6093">
                  <c:v>-8.0794385911197197E-2</c:v>
                </c:pt>
                <c:pt idx="6094">
                  <c:v>-7.4712206779763604E-2</c:v>
                </c:pt>
                <c:pt idx="6095">
                  <c:v>-6.8578902258073199E-2</c:v>
                </c:pt>
                <c:pt idx="6096">
                  <c:v>-6.2398669352220999E-2</c:v>
                </c:pt>
                <c:pt idx="6097">
                  <c:v>-5.6175737181286899E-2</c:v>
                </c:pt>
                <c:pt idx="6098">
                  <c:v>-4.9914364083359003E-2</c:v>
                </c:pt>
                <c:pt idx="6099">
                  <c:v>-4.3618834701562997E-2</c:v>
                </c:pt>
                <c:pt idx="6100">
                  <c:v>-3.7293457052090501E-2</c:v>
                </c:pt>
                <c:pt idx="6101">
                  <c:v>-3.09425595762335E-2</c:v>
                </c:pt>
                <c:pt idx="6102">
                  <c:v>-2.4570488178442401E-2</c:v>
                </c:pt>
                <c:pt idx="6103">
                  <c:v>-1.81816032524332E-2</c:v>
                </c:pt>
                <c:pt idx="6104">
                  <c:v>-1.17802766973805E-2</c:v>
                </c:pt>
                <c:pt idx="6105">
                  <c:v>-5.3708889262367799E-3</c:v>
                </c:pt>
                <c:pt idx="6106">
                  <c:v>1.0421741317739E-3</c:v>
                </c:pt>
                <c:pt idx="6107">
                  <c:v>7.4545240324372297E-3</c:v>
                </c:pt>
                <c:pt idx="6108">
                  <c:v>1.38617728195508E-2</c:v>
                </c:pt>
                <c:pt idx="6109">
                  <c:v>2.0259536027592302E-2</c:v>
                </c:pt>
                <c:pt idx="6110">
                  <c:v>2.6643435681999499E-2</c:v>
                </c:pt>
                <c:pt idx="6111">
                  <c:v>3.30091032950076E-2</c:v>
                </c:pt>
                <c:pt idx="6112">
                  <c:v>3.9352182854995699E-2</c:v>
                </c:pt>
                <c:pt idx="6113">
                  <c:v>4.5668333807295097E-2</c:v>
                </c:pt>
                <c:pt idx="6114">
                  <c:v>5.1953234024421299E-2</c:v>
                </c:pt>
                <c:pt idx="6115">
                  <c:v>5.8202582763695498E-2</c:v>
                </c:pt>
                <c:pt idx="6116">
                  <c:v>6.4412103610232904E-2</c:v>
                </c:pt>
                <c:pt idx="6117">
                  <c:v>7.0577547403283702E-2</c:v>
                </c:pt>
                <c:pt idx="6118">
                  <c:v>7.6694695143923505E-2</c:v>
                </c:pt>
                <c:pt idx="6119">
                  <c:v>8.2759360882105296E-2</c:v>
                </c:pt>
                <c:pt idx="6120">
                  <c:v>8.8767394581094505E-2</c:v>
                </c:pt>
                <c:pt idx="6121">
                  <c:v>9.4714684957330403E-2</c:v>
                </c:pt>
                <c:pt idx="6122">
                  <c:v>0.100597162293767</c:v>
                </c:pt>
                <c:pt idx="6123">
                  <c:v>0.10641080122477201</c:v>
                </c:pt>
                <c:pt idx="6124">
                  <c:v>0.11215162349067399</c:v>
                </c:pt>
                <c:pt idx="6125">
                  <c:v>0.117815700660078</c:v>
                </c:pt>
                <c:pt idx="6126">
                  <c:v>0.12339915681808</c:v>
                </c:pt>
                <c:pt idx="6127">
                  <c:v>0.12889817121854899</c:v>
                </c:pt>
                <c:pt idx="6128">
                  <c:v>0.13430898089865201</c:v>
                </c:pt>
                <c:pt idx="6129">
                  <c:v>0.13962788325384201</c:v>
                </c:pt>
                <c:pt idx="6130">
                  <c:v>0.144851238571543</c:v>
                </c:pt>
                <c:pt idx="6131">
                  <c:v>0.149975472521794</c:v>
                </c:pt>
                <c:pt idx="6132">
                  <c:v>0.15499707860315801</c:v>
                </c:pt>
                <c:pt idx="6133">
                  <c:v>0.159912620542212</c:v>
                </c:pt>
                <c:pt idx="6134">
                  <c:v>0.16471873464497699</c:v>
                </c:pt>
                <c:pt idx="6135">
                  <c:v>0.16941213209869299</c:v>
                </c:pt>
                <c:pt idx="6136">
                  <c:v>0.173989601222338</c:v>
                </c:pt>
                <c:pt idx="6137">
                  <c:v>0.17844800966438301</c:v>
                </c:pt>
                <c:pt idx="6138">
                  <c:v>0.182784306546243</c:v>
                </c:pt>
                <c:pt idx="6139">
                  <c:v>0.18699552454999499</c:v>
                </c:pt>
                <c:pt idx="6140">
                  <c:v>0.19107878194890099</c:v>
                </c:pt>
                <c:pt idx="6141">
                  <c:v>0.19503128457937</c:v>
                </c:pt>
                <c:pt idx="6142">
                  <c:v>0.19885032775299499</c:v>
                </c:pt>
                <c:pt idx="6143">
                  <c:v>0.202533298107368</c:v>
                </c:pt>
                <c:pt idx="6144">
                  <c:v>0.206077675394395</c:v>
                </c:pt>
                <c:pt idx="6145">
                  <c:v>0.209481034204899</c:v>
                </c:pt>
                <c:pt idx="6146">
                  <c:v>0.212741045628319</c:v>
                </c:pt>
                <c:pt idx="6147">
                  <c:v>0.21585547884638001</c:v>
                </c:pt>
                <c:pt idx="6148">
                  <c:v>0.21882220265963701</c:v>
                </c:pt>
                <c:pt idx="6149">
                  <c:v>0.221639186945846</c:v>
                </c:pt>
                <c:pt idx="6150">
                  <c:v>0.22430450404917801</c:v>
                </c:pt>
                <c:pt idx="6151">
                  <c:v>0.22681633009930499</c:v>
                </c:pt>
                <c:pt idx="6152">
                  <c:v>0.22917294625947099</c:v>
                </c:pt>
                <c:pt idx="6153">
                  <c:v>0.231372739902692</c:v>
                </c:pt>
                <c:pt idx="6154">
                  <c:v>0.233414205715264</c:v>
                </c:pt>
                <c:pt idx="6155">
                  <c:v>0.235295946726857</c:v>
                </c:pt>
                <c:pt idx="6156">
                  <c:v>0.23701667526644801</c:v>
                </c:pt>
                <c:pt idx="6157">
                  <c:v>0.23857521384347899</c:v>
                </c:pt>
                <c:pt idx="6158">
                  <c:v>0.239970495953608</c:v>
                </c:pt>
                <c:pt idx="6159">
                  <c:v>0.24120156680851301</c:v>
                </c:pt>
                <c:pt idx="6160">
                  <c:v>0.24226758398925799</c:v>
                </c:pt>
                <c:pt idx="6161">
                  <c:v>0.243167818022752</c:v>
                </c:pt>
                <c:pt idx="6162">
                  <c:v>0.24390165288092799</c:v>
                </c:pt>
                <c:pt idx="6163">
                  <c:v>0.24446858640228999</c:v>
                </c:pt>
                <c:pt idx="6164">
                  <c:v>0.244868230635541</c:v>
                </c:pt>
                <c:pt idx="6165">
                  <c:v>0.24510031210505701</c:v>
                </c:pt>
                <c:pt idx="6166">
                  <c:v>0.245164671998026</c:v>
                </c:pt>
                <c:pt idx="6167">
                  <c:v>0.245061266273121</c:v>
                </c:pt>
                <c:pt idx="6168">
                  <c:v>0.24479016569064099</c:v>
                </c:pt>
                <c:pt idx="6169">
                  <c:v>0.24435155576408801</c:v>
                </c:pt>
                <c:pt idx="6170">
                  <c:v>0.243745736633218</c:v>
                </c:pt>
                <c:pt idx="6171">
                  <c:v>0.24297312285866299</c:v>
                </c:pt>
                <c:pt idx="6172">
                  <c:v>0.24203424313824001</c:v>
                </c:pt>
                <c:pt idx="6173">
                  <c:v>0.24092973994517</c:v>
                </c:pt>
                <c:pt idx="6174">
                  <c:v>0.239660369088433</c:v>
                </c:pt>
                <c:pt idx="6175">
                  <c:v>0.23822699919557</c:v>
                </c:pt>
                <c:pt idx="6176">
                  <c:v>0.23663061111828201</c:v>
                </c:pt>
                <c:pt idx="6177">
                  <c:v>0.23487229726123701</c:v>
                </c:pt>
                <c:pt idx="6178">
                  <c:v>0.23295326083453999</c:v>
                </c:pt>
                <c:pt idx="6179">
                  <c:v>0.23087481503037899</c:v>
                </c:pt>
                <c:pt idx="6180">
                  <c:v>0.22863838212440801</c:v>
                </c:pt>
                <c:pt idx="6181">
                  <c:v>0.22624549250249201</c:v>
                </c:pt>
                <c:pt idx="6182">
                  <c:v>0.22369778361346301</c:v>
                </c:pt>
                <c:pt idx="6183">
                  <c:v>0.22099699884861901</c:v>
                </c:pt>
                <c:pt idx="6184">
                  <c:v>0.218144986348727</c:v>
                </c:pt>
                <c:pt idx="6185">
                  <c:v>0.215143697739343</c:v>
                </c:pt>
                <c:pt idx="6186">
                  <c:v>0.21199518679531801</c:v>
                </c:pt>
                <c:pt idx="6187">
                  <c:v>0.20870160803540899</c:v>
                </c:pt>
                <c:pt idx="6188">
                  <c:v>0.20526521524794</c:v>
                </c:pt>
                <c:pt idx="6189">
                  <c:v>0.201688359948547</c:v>
                </c:pt>
                <c:pt idx="6190">
                  <c:v>0.19797348977103599</c:v>
                </c:pt>
                <c:pt idx="6191">
                  <c:v>0.194123146792475</c:v>
                </c:pt>
                <c:pt idx="6192">
                  <c:v>0.190139965793657</c:v>
                </c:pt>
                <c:pt idx="6193">
                  <c:v>0.186026672456125</c:v>
                </c:pt>
                <c:pt idx="6194">
                  <c:v>0.18178608149699299</c:v>
                </c:pt>
                <c:pt idx="6195">
                  <c:v>0.17742109474284501</c:v>
                </c:pt>
                <c:pt idx="6196">
                  <c:v>0.17293469914401699</c:v>
                </c:pt>
                <c:pt idx="6197">
                  <c:v>0.16832996473064099</c:v>
                </c:pt>
                <c:pt idx="6198">
                  <c:v>0.16361004251182101</c:v>
                </c:pt>
                <c:pt idx="6199">
                  <c:v>0.158778162319413</c:v>
                </c:pt>
                <c:pt idx="6200">
                  <c:v>0.15383763059785399</c:v>
                </c:pt>
                <c:pt idx="6201">
                  <c:v>0.14879182814157199</c:v>
                </c:pt>
                <c:pt idx="6202">
                  <c:v>0.14364420778151399</c:v>
                </c:pt>
                <c:pt idx="6203">
                  <c:v>0.13839829202238399</c:v>
                </c:pt>
                <c:pt idx="6204">
                  <c:v>0.133057670632199</c:v>
                </c:pt>
                <c:pt idx="6205">
                  <c:v>0.12762599818582299</c:v>
                </c:pt>
                <c:pt idx="6206">
                  <c:v>0.12210699156414299</c:v>
                </c:pt>
                <c:pt idx="6207">
                  <c:v>0.116504427410624</c:v>
                </c:pt>
                <c:pt idx="6208">
                  <c:v>0.110822139546955</c:v>
                </c:pt>
                <c:pt idx="6209">
                  <c:v>0.105064016349574</c:v>
                </c:pt>
                <c:pt idx="6210">
                  <c:v>9.9233998088864503E-2</c:v>
                </c:pt>
                <c:pt idx="6211">
                  <c:v>9.3336074232835395E-2</c:v>
                </c:pt>
                <c:pt idx="6212">
                  <c:v>8.7374280717136502E-2</c:v>
                </c:pt>
                <c:pt idx="6213">
                  <c:v>8.1352697183278394E-2</c:v>
                </c:pt>
                <c:pt idx="6214">
                  <c:v>7.5275444186942694E-2</c:v>
                </c:pt>
                <c:pt idx="6215">
                  <c:v>6.9146680378295397E-2</c:v>
                </c:pt>
                <c:pt idx="6216">
                  <c:v>6.2970599656232196E-2</c:v>
                </c:pt>
                <c:pt idx="6217">
                  <c:v>5.6751428298503201E-2</c:v>
                </c:pt>
                <c:pt idx="6218">
                  <c:v>5.0493422069680702E-2</c:v>
                </c:pt>
                <c:pt idx="6219">
                  <c:v>4.4200863308949699E-2</c:v>
                </c:pt>
                <c:pt idx="6220">
                  <c:v>3.7878057999712597E-2</c:v>
                </c:pt>
                <c:pt idx="6221">
                  <c:v>3.1529332823014997E-2</c:v>
                </c:pt>
                <c:pt idx="6222">
                  <c:v>2.5159032196807998E-2</c:v>
                </c:pt>
                <c:pt idx="6223">
                  <c:v>1.8771515303072701E-2</c:v>
                </c:pt>
                <c:pt idx="6224">
                  <c:v>1.23711531048424E-2</c:v>
                </c:pt>
                <c:pt idx="6225">
                  <c:v>5.9623253551623796E-3</c:v>
                </c:pt>
                <c:pt idx="6226">
                  <c:v>-4.5058239996465199E-4</c:v>
                </c:pt>
                <c:pt idx="6227">
                  <c:v>-6.8631818225977801E-3</c:v>
                </c:pt>
                <c:pt idx="6228">
                  <c:v>-1.3271084785787301E-2</c:v>
                </c:pt>
                <c:pt idx="6229">
                  <c:v>-1.9669906376359798E-2</c:v>
                </c:pt>
                <c:pt idx="6230">
                  <c:v>-2.6055267895504199E-2</c:v>
                </c:pt>
                <c:pt idx="6231">
                  <c:v>-3.24227998551051E-2</c:v>
                </c:pt>
                <c:pt idx="6232">
                  <c:v>-3.8768144967773498E-2</c:v>
                </c:pt>
                <c:pt idx="6233">
                  <c:v>-4.5086961128528398E-2</c:v>
                </c:pt>
                <c:pt idx="6234">
                  <c:v>-5.1374924386089101E-2</c:v>
                </c:pt>
                <c:pt idx="6235">
                  <c:v>-5.7627731901745499E-2</c:v>
                </c:pt>
                <c:pt idx="6236">
                  <c:v>-6.3841104893780101E-2</c:v>
                </c:pt>
                <c:pt idx="6237">
                  <c:v>-7.0010791565428596E-2</c:v>
                </c:pt>
                <c:pt idx="6238">
                  <c:v>-7.6132570014374998E-2</c:v>
                </c:pt>
                <c:pt idx="6239">
                  <c:v>-8.2202251121788902E-2</c:v>
                </c:pt>
                <c:pt idx="6240">
                  <c:v>-8.8215681418930506E-2</c:v>
                </c:pt>
                <c:pt idx="6241">
                  <c:v>-9.4168745929359199E-2</c:v>
                </c:pt>
                <c:pt idx="6242">
                  <c:v>-0.100057370984803</c:v>
                </c:pt>
                <c:pt idx="6243">
                  <c:v>-0.105877527012758</c:v>
                </c:pt>
                <c:pt idx="6244">
                  <c:v>-0.111625231293921</c:v>
                </c:pt>
                <c:pt idx="6245">
                  <c:v>-0.117296550687547</c:v>
                </c:pt>
                <c:pt idx="6246">
                  <c:v>-0.122887604322898</c:v>
                </c:pt>
                <c:pt idx="6247">
                  <c:v>-0.128394566254903</c:v>
                </c:pt>
                <c:pt idx="6248">
                  <c:v>-0.13381366808225401</c:v>
                </c:pt>
                <c:pt idx="6249">
                  <c:v>-0.13914120152610701</c:v>
                </c:pt>
                <c:pt idx="6250">
                  <c:v>-0.14437352096765099</c:v>
                </c:pt>
                <c:pt idx="6251">
                  <c:v>-0.14950704594279701</c:v>
                </c:pt>
                <c:pt idx="6252">
                  <c:v>-0.15453826359228001</c:v>
                </c:pt>
                <c:pt idx="6253">
                  <c:v>-0.15946373106550299</c:v>
                </c:pt>
                <c:pt idx="6254">
                  <c:v>-0.16428007787646701</c:v>
                </c:pt>
                <c:pt idx="6255">
                  <c:v>-0.16898400821019399</c:v>
                </c:pt>
                <c:pt idx="6256">
                  <c:v>-0.17357230317803801</c:v>
                </c:pt>
                <c:pt idx="6257">
                  <c:v>-0.178041823020367</c:v>
                </c:pt>
                <c:pt idx="6258">
                  <c:v>-0.18238950925509201</c:v>
                </c:pt>
                <c:pt idx="6259">
                  <c:v>-0.18661238677058201</c:v>
                </c:pt>
                <c:pt idx="6260">
                  <c:v>-0.19070756586152299</c:v>
                </c:pt>
                <c:pt idx="6261">
                  <c:v>-0.194672244206336</c:v>
                </c:pt>
                <c:pt idx="6262">
                  <c:v>-0.198503708784801</c:v>
                </c:pt>
                <c:pt idx="6263">
                  <c:v>-0.20219933773457199</c:v>
                </c:pt>
                <c:pt idx="6264">
                  <c:v>-0.205756602145309</c:v>
                </c:pt>
                <c:pt idx="6265">
                  <c:v>-0.209173067789204</c:v>
                </c:pt>
                <c:pt idx="6266">
                  <c:v>-0.21244639678672</c:v>
                </c:pt>
                <c:pt idx="6267">
                  <c:v>-0.21557434920639901</c:v>
                </c:pt>
                <c:pt idx="6268">
                  <c:v>-0.218554784597634</c:v>
                </c:pt>
                <c:pt idx="6269">
                  <c:v>-0.22138566345538399</c:v>
                </c:pt>
                <c:pt idx="6270">
                  <c:v>-0.22406504861579499</c:v>
                </c:pt>
                <c:pt idx="6271">
                  <c:v>-0.22659110658179901</c:v>
                </c:pt>
                <c:pt idx="6272">
                  <c:v>-0.22896210877777601</c:v>
                </c:pt>
                <c:pt idx="6273">
                  <c:v>-0.23117643273240701</c:v>
                </c:pt>
                <c:pt idx="6274">
                  <c:v>-0.23323256318893301</c:v>
                </c:pt>
                <c:pt idx="6275">
                  <c:v>-0.235129093142039</c:v>
                </c:pt>
                <c:pt idx="6276">
                  <c:v>-0.236864724800666</c:v>
                </c:pt>
                <c:pt idx="6277">
                  <c:v>-0.23843827047608501</c:v>
                </c:pt>
                <c:pt idx="6278">
                  <c:v>-0.23984865339463099</c:v>
                </c:pt>
                <c:pt idx="6279">
                  <c:v>-0.24109490843453599</c:v>
                </c:pt>
                <c:pt idx="6280">
                  <c:v>-0.242176182786358</c:v>
                </c:pt>
                <c:pt idx="6281">
                  <c:v>-0.24309173653655999</c:v>
                </c:pt>
                <c:pt idx="6282">
                  <c:v>-0.24384094317383001</c:v>
                </c:pt>
                <c:pt idx="6283">
                  <c:v>-0.244423290017798</c:v>
                </c:pt>
                <c:pt idx="6284">
                  <c:v>-0.24483837856986701</c:v>
                </c:pt>
                <c:pt idx="6285">
                  <c:v>-0.24508592478589999</c:v>
                </c:pt>
                <c:pt idx="6286">
                  <c:v>-0.245165759270595</c:v>
                </c:pt>
                <c:pt idx="6287">
                  <c:v>-0.24507782739339801</c:v>
                </c:pt>
                <c:pt idx="6288">
                  <c:v>-0.24482218932588901</c:v>
                </c:pt>
                <c:pt idx="6289">
                  <c:v>-0.24439902000060801</c:v>
                </c:pt>
                <c:pt idx="6290">
                  <c:v>-0.24380860899134299</c:v>
                </c:pt>
                <c:pt idx="6291">
                  <c:v>-0.24305136031498301</c:v>
                </c:pt>
                <c:pt idx="6292">
                  <c:v>-0.24212779215504501</c:v>
                </c:pt>
                <c:pt idx="6293">
                  <c:v>-0.24103853650708501</c:v>
                </c:pt>
                <c:pt idx="6294">
                  <c:v>-0.23978433874622099</c:v>
                </c:pt>
                <c:pt idx="6295">
                  <c:v>-0.238366057117082</c:v>
                </c:pt>
                <c:pt idx="6296">
                  <c:v>-0.23678466214650401</c:v>
                </c:pt>
                <c:pt idx="6297">
                  <c:v>-0.23504123597940699</c:v>
                </c:pt>
                <c:pt idx="6298">
                  <c:v>-0.23313697163828401</c:v>
                </c:pt>
                <c:pt idx="6299">
                  <c:v>-0.231073172206818</c:v>
                </c:pt>
                <c:pt idx="6300">
                  <c:v>-0.22885124993818601</c:v>
                </c:pt>
                <c:pt idx="6301">
                  <c:v>-0.226472725288655</c:v>
                </c:pt>
                <c:pt idx="6302">
                  <c:v>-0.22393922587714199</c:v>
                </c:pt>
                <c:pt idx="6303">
                  <c:v>-0.221252485371432</c:v>
                </c:pt>
                <c:pt idx="6304">
                  <c:v>-0.21841434230183701</c:v>
                </c:pt>
                <c:pt idx="6305">
                  <c:v>-0.21542673880309501</c:v>
                </c:pt>
                <c:pt idx="6306">
                  <c:v>-0.212291719285367</c:v>
                </c:pt>
                <c:pt idx="6307">
                  <c:v>-0.20901142903525699</c:v>
                </c:pt>
                <c:pt idx="6308">
                  <c:v>-0.20558811274779501</c:v>
                </c:pt>
                <c:pt idx="6309">
                  <c:v>-0.20202411299039599</c:v>
                </c:pt>
                <c:pt idx="6310">
                  <c:v>-0.19832186859984899</c:v>
                </c:pt>
                <c:pt idx="6311">
                  <c:v>-0.19448391301342599</c:v>
                </c:pt>
                <c:pt idx="6312">
                  <c:v>-0.19051287253525501</c:v>
                </c:pt>
                <c:pt idx="6313">
                  <c:v>-0.186411464539149</c:v>
                </c:pt>
                <c:pt idx="6314">
                  <c:v>-0.18218249560911201</c:v>
                </c:pt>
                <c:pt idx="6315">
                  <c:v>-0.17782885961879799</c:v>
                </c:pt>
                <c:pt idx="6316">
                  <c:v>-0.17335353575124399</c:v>
                </c:pt>
                <c:pt idx="6317">
                  <c:v>-0.16875958646021899</c:v>
                </c:pt>
                <c:pt idx="6318">
                  <c:v>-0.164050155374596</c:v>
                </c:pt>
                <c:pt idx="6319">
                  <c:v>-0.15922846514717001</c:v>
                </c:pt>
                <c:pt idx="6320">
                  <c:v>-0.15429781524941</c:v>
                </c:pt>
                <c:pt idx="6321">
                  <c:v>-0.14926157971363499</c:v>
                </c:pt>
                <c:pt idx="6322">
                  <c:v>-0.14412320482416899</c:v>
                </c:pt>
                <c:pt idx="6323">
                  <c:v>-0.13888620675906399</c:v>
                </c:pt>
                <c:pt idx="6324">
                  <c:v>-0.133554169183979</c:v>
                </c:pt>
                <c:pt idx="6325">
                  <c:v>-0.12813074079989101</c:v>
                </c:pt>
                <c:pt idx="6326">
                  <c:v>-0.122619632846297</c:v>
                </c:pt>
                <c:pt idx="6327">
                  <c:v>-0.11702461656162</c:v>
                </c:pt>
                <c:pt idx="6328">
                  <c:v>-0.11134952060256</c:v>
                </c:pt>
                <c:pt idx="6329">
                  <c:v>-0.10559822842415199</c:v>
                </c:pt>
                <c:pt idx="6330">
                  <c:v>-9.9774675622329501E-2</c:v>
                </c:pt>
                <c:pt idx="6331">
                  <c:v>-9.3882847240801606E-2</c:v>
                </c:pt>
                <c:pt idx="6332">
                  <c:v>-8.7926775044099501E-2</c:v>
                </c:pt>
                <c:pt idx="6333">
                  <c:v>-8.1910534758648401E-2</c:v>
                </c:pt>
                <c:pt idx="6334">
                  <c:v>-7.5838243283757295E-2</c:v>
                </c:pt>
                <c:pt idx="6335">
                  <c:v>-6.9714055874434702E-2</c:v>
                </c:pt>
                <c:pt idx="6336">
                  <c:v>-6.3542163297956797E-2</c:v>
                </c:pt>
                <c:pt idx="6337">
                  <c:v>-5.73267889661353E-2</c:v>
                </c:pt>
                <c:pt idx="6338">
                  <c:v>-5.1072186045246597E-2</c:v>
                </c:pt>
                <c:pt idx="6339">
                  <c:v>-4.4782634545599803E-2</c:v>
                </c:pt>
                <c:pt idx="6340">
                  <c:v>-3.8462438392735603E-2</c:v>
                </c:pt>
                <c:pt idx="6341">
                  <c:v>-3.2115922482259897E-2</c:v>
                </c:pt>
                <c:pt idx="6342">
                  <c:v>-2.57474297203279E-2</c:v>
                </c:pt>
                <c:pt idx="6343">
                  <c:v>-1.9361318051803598E-2</c:v>
                </c:pt>
                <c:pt idx="6344">
                  <c:v>-1.2961957478127799E-2</c:v>
                </c:pt>
                <c:pt idx="6345">
                  <c:v>-6.5537270669363996E-3</c:v>
                </c:pt>
                <c:pt idx="6346">
                  <c:v>-1.4101195547480599E-4</c:v>
                </c:pt>
                <c:pt idx="6347">
                  <c:v>6.2717996501416903E-3</c:v>
                </c:pt>
                <c:pt idx="6348">
                  <c:v>1.2680319477767101E-2</c:v>
                </c:pt>
                <c:pt idx="6349">
                  <c:v>1.9080162192109E-2</c:v>
                </c:pt>
                <c:pt idx="6350">
                  <c:v>2.5466948395603799E-2</c:v>
                </c:pt>
                <c:pt idx="6351">
                  <c:v>3.1836307625227801E-2</c:v>
                </c:pt>
                <c:pt idx="6352">
                  <c:v>3.8183881343195399E-2</c:v>
                </c:pt>
                <c:pt idx="6353">
                  <c:v>4.4505325919496103E-2</c:v>
                </c:pt>
                <c:pt idx="6354">
                  <c:v>5.0796315604230598E-2</c:v>
                </c:pt>
                <c:pt idx="6355">
                  <c:v>5.7052545487711603E-2</c:v>
                </c:pt>
                <c:pt idx="6356">
                  <c:v>6.3269734446303294E-2</c:v>
                </c:pt>
                <c:pt idx="6357">
                  <c:v>6.9443628071984301E-2</c:v>
                </c:pt>
                <c:pt idx="6358">
                  <c:v>7.5570001583629601E-2</c:v>
                </c:pt>
                <c:pt idx="6359">
                  <c:v>8.1644662718018193E-2</c:v>
                </c:pt>
                <c:pt idx="6360">
                  <c:v>8.7663454598589194E-2</c:v>
                </c:pt>
                <c:pt idx="6361">
                  <c:v>9.3622258579982895E-2</c:v>
                </c:pt>
                <c:pt idx="6362">
                  <c:v>9.9516997066420101E-2</c:v>
                </c:pt>
                <c:pt idx="6363">
                  <c:v>0.10534363630199201</c:v>
                </c:pt>
                <c:pt idx="6364">
                  <c:v>0.111098189130949</c:v>
                </c:pt>
                <c:pt idx="6365">
                  <c:v>0.116776717726103</c:v>
                </c:pt>
                <c:pt idx="6366">
                  <c:v>0.122375336283473</c:v>
                </c:pt>
                <c:pt idx="6367">
                  <c:v>0.12789021368133299</c:v>
                </c:pt>
                <c:pt idx="6368">
                  <c:v>0.133317576101838</c:v>
                </c:pt>
                <c:pt idx="6369">
                  <c:v>0.13865370961343901</c:v>
                </c:pt>
                <c:pt idx="6370">
                  <c:v>0.143894962712319</c:v>
                </c:pt>
                <c:pt idx="6371">
                  <c:v>0.14903774882110801</c:v>
                </c:pt>
                <c:pt idx="6372">
                  <c:v>0.15407854874316901</c:v>
                </c:pt>
                <c:pt idx="6373">
                  <c:v>0.159013913070778</c:v>
                </c:pt>
                <c:pt idx="6374">
                  <c:v>0.16384046454554099</c:v>
                </c:pt>
                <c:pt idx="6375">
                  <c:v>0.168554900369452</c:v>
                </c:pt>
                <c:pt idx="6376">
                  <c:v>0.173153994464983</c:v>
                </c:pt>
                <c:pt idx="6377">
                  <c:v>0.177634599682683</c:v>
                </c:pt>
                <c:pt idx="6378">
                  <c:v>0.18199364995476799</c:v>
                </c:pt>
                <c:pt idx="6379">
                  <c:v>0.18622816239322099</c:v>
                </c:pt>
                <c:pt idx="6380">
                  <c:v>0.19033523933097701</c:v>
                </c:pt>
                <c:pt idx="6381">
                  <c:v>0.194312070304788</c:v>
                </c:pt>
                <c:pt idx="6382">
                  <c:v>0.19815593397841999</c:v>
                </c:pt>
                <c:pt idx="6383">
                  <c:v>0.201864200004854</c:v>
                </c:pt>
                <c:pt idx="6384">
                  <c:v>0.205434330826225</c:v>
                </c:pt>
                <c:pt idx="6385">
                  <c:v>0.20886388341027301</c:v>
                </c:pt>
                <c:pt idx="6386">
                  <c:v>0.212150510922098</c:v>
                </c:pt>
                <c:pt idx="6387">
                  <c:v>0.21529196433009701</c:v>
                </c:pt>
                <c:pt idx="6388">
                  <c:v>0.218286093944971</c:v>
                </c:pt>
                <c:pt idx="6389">
                  <c:v>0.22113085089075199</c:v>
                </c:pt>
                <c:pt idx="6390">
                  <c:v>0.223824288506841</c:v>
                </c:pt>
                <c:pt idx="6391">
                  <c:v>0.22636456368011099</c:v>
                </c:pt>
                <c:pt idx="6392">
                  <c:v>0.228749938106135</c:v>
                </c:pt>
                <c:pt idx="6393">
                  <c:v>0.23097877947871401</c:v>
                </c:pt>
                <c:pt idx="6394">
                  <c:v>0.233049562606852</c:v>
                </c:pt>
                <c:pt idx="6395">
                  <c:v>0.23496087045844499</c:v>
                </c:pt>
                <c:pt idx="6396">
                  <c:v>0.23671139512995301</c:v>
                </c:pt>
                <c:pt idx="6397">
                  <c:v>0.23829993874139099</c:v>
                </c:pt>
                <c:pt idx="6398">
                  <c:v>0.23972541425604299</c:v>
                </c:pt>
                <c:pt idx="6399">
                  <c:v>0.24098684622430999</c:v>
                </c:pt>
                <c:pt idx="6400">
                  <c:v>0.242083371451215</c:v>
                </c:pt>
                <c:pt idx="6401">
                  <c:v>0.24301423958708299</c:v>
                </c:pt>
                <c:pt idx="6402">
                  <c:v>0.24377881364100101</c:v>
                </c:pt>
                <c:pt idx="6403">
                  <c:v>0.24437657041671301</c:v>
                </c:pt>
                <c:pt idx="6404">
                  <c:v>0.24480710087064</c:v>
                </c:pt>
                <c:pt idx="6405">
                  <c:v>0.24507011039179</c:v>
                </c:pt>
                <c:pt idx="6406">
                  <c:v>0.24516541900335401</c:v>
                </c:pt>
                <c:pt idx="6407">
                  <c:v>0.24509296148587001</c:v>
                </c:pt>
                <c:pt idx="6408">
                  <c:v>0.24485278742185099</c:v>
                </c:pt>
                <c:pt idx="6409">
                  <c:v>0.244445061161852</c:v>
                </c:pt>
                <c:pt idx="6410">
                  <c:v>0.24387006171200901</c:v>
                </c:pt>
                <c:pt idx="6411">
                  <c:v>0.24312818254311699</c:v>
                </c:pt>
                <c:pt idx="6412">
                  <c:v>0.24221993132137501</c:v>
                </c:pt>
                <c:pt idx="6413">
                  <c:v>0.24114592956099101</c:v>
                </c:pt>
                <c:pt idx="6414">
                  <c:v>0.23990691219888599</c:v>
                </c:pt>
                <c:pt idx="6415">
                  <c:v>0.238503727091775</c:v>
                </c:pt>
                <c:pt idx="6416">
                  <c:v>0.23693733443598</c:v>
                </c:pt>
                <c:pt idx="6417">
                  <c:v>0.23520880611037101</c:v>
                </c:pt>
                <c:pt idx="6418">
                  <c:v>0.23331932494288399</c:v>
                </c:pt>
                <c:pt idx="6419">
                  <c:v>0.23127018390110901</c:v>
                </c:pt>
                <c:pt idx="6420">
                  <c:v>0.22906278520752099</c:v>
                </c:pt>
                <c:pt idx="6421">
                  <c:v>0.22669863937994</c:v>
                </c:pt>
                <c:pt idx="6422">
                  <c:v>0.22417936419788601</c:v>
                </c:pt>
                <c:pt idx="6423">
                  <c:v>0.22150668359553699</c:v>
                </c:pt>
                <c:pt idx="6424">
                  <c:v>0.218682426482048</c:v>
                </c:pt>
                <c:pt idx="6425">
                  <c:v>0.215708525490026</c:v>
                </c:pt>
                <c:pt idx="6426">
                  <c:v>0.212587015653041</c:v>
                </c:pt>
                <c:pt idx="6427">
                  <c:v>0.20932003301305299</c:v>
                </c:pt>
                <c:pt idx="6428">
                  <c:v>0.205909813158724</c:v>
                </c:pt>
                <c:pt idx="6429">
                  <c:v>0.20235868969561099</c:v>
                </c:pt>
                <c:pt idx="6430">
                  <c:v>0.19866909264928501</c:v>
                </c:pt>
                <c:pt idx="6431">
                  <c:v>0.19484354680246899</c:v>
                </c:pt>
                <c:pt idx="6432">
                  <c:v>0.190884669967336</c:v>
                </c:pt>
                <c:pt idx="6433">
                  <c:v>0.18679517119414499</c:v>
                </c:pt>
                <c:pt idx="6434">
                  <c:v>0.182577848917446</c:v>
                </c:pt>
                <c:pt idx="6435">
                  <c:v>0.178235589041117</c:v>
                </c:pt>
                <c:pt idx="6436">
                  <c:v>0.17377136296354401</c:v>
                </c:pt>
                <c:pt idx="6437">
                  <c:v>0.16918822554430599</c:v>
                </c:pt>
                <c:pt idx="6438">
                  <c:v>0.16448931301373601</c:v>
                </c:pt>
                <c:pt idx="6439">
                  <c:v>0.159677840826807</c:v>
                </c:pt>
                <c:pt idx="6440">
                  <c:v>0.154757101462806</c:v>
                </c:pt>
                <c:pt idx="6441">
                  <c:v>0.14973046217229599</c:v>
                </c:pt>
                <c:pt idx="6442">
                  <c:v>0.14460136267291401</c:v>
                </c:pt>
                <c:pt idx="6443">
                  <c:v>0.13937331279558299</c:v>
                </c:pt>
                <c:pt idx="6444">
                  <c:v>0.13404989008273699</c:v>
                </c:pt>
                <c:pt idx="6445">
                  <c:v>0.12863473734022501</c:v>
                </c:pt>
                <c:pt idx="6446">
                  <c:v>0.12313156014454101</c:v>
                </c:pt>
                <c:pt idx="6447">
                  <c:v>0.11754412430710701</c:v>
                </c:pt>
                <c:pt idx="6448">
                  <c:v>0.11187625329734199</c:v>
                </c:pt>
                <c:pt idx="6449">
                  <c:v>0.106131825626265</c:v>
                </c:pt>
                <c:pt idx="6450">
                  <c:v>0.100314772192442</c:v>
                </c:pt>
                <c:pt idx="6451">
                  <c:v>9.4429073592080207E-2</c:v>
                </c:pt>
                <c:pt idx="6452">
                  <c:v>8.8478757395115695E-2</c:v>
                </c:pt>
                <c:pt idx="6453">
                  <c:v>8.2467895389156401E-2</c:v>
                </c:pt>
                <c:pt idx="6454">
                  <c:v>7.6400600793167101E-2</c:v>
                </c:pt>
                <c:pt idx="6455">
                  <c:v>7.0281025442803596E-2</c:v>
                </c:pt>
                <c:pt idx="6456">
                  <c:v>6.4113356949320702E-2</c:v>
                </c:pt>
                <c:pt idx="6457">
                  <c:v>5.79018158340001E-2</c:v>
                </c:pt>
                <c:pt idx="6458">
                  <c:v>5.1650652640056902E-2</c:v>
                </c:pt>
                <c:pt idx="6459">
                  <c:v>4.5364145024003003E-2</c:v>
                </c:pt>
                <c:pt idx="6460">
                  <c:v>3.9046594828456599E-2</c:v>
                </c:pt>
                <c:pt idx="6461">
                  <c:v>3.2702325138401198E-2</c:v>
                </c:pt>
                <c:pt idx="6462">
                  <c:v>2.6335677322908601E-2</c:v>
                </c:pt>
                <c:pt idx="6463">
                  <c:v>1.995100806435E-2</c:v>
                </c:pt>
                <c:pt idx="6464">
                  <c:v>1.35526863771285E-2</c:v>
                </c:pt>
                <c:pt idx="6465">
                  <c:v>7.1450906179725202E-3</c:v>
                </c:pt>
                <c:pt idx="6466">
                  <c:v>7.3260548983643996E-4</c:v>
                </c:pt>
                <c:pt idx="6467">
                  <c:v>-5.6803809585415001E-3</c:v>
                </c:pt>
                <c:pt idx="6468">
                  <c:v>-1.20894803353708E-2</c:v>
                </c:pt>
                <c:pt idx="6469">
                  <c:v>-1.8490306908774901E-2</c:v>
                </c:pt>
                <c:pt idx="6470">
                  <c:v>-2.4878480607937601E-2</c:v>
                </c:pt>
                <c:pt idx="6471">
                  <c:v>-3.1249630020375199E-2</c:v>
                </c:pt>
                <c:pt idx="6472">
                  <c:v>-3.7599395383284197E-2</c:v>
                </c:pt>
                <c:pt idx="6473">
                  <c:v>-4.3923431566916499E-2</c:v>
                </c:pt>
                <c:pt idx="6474">
                  <c:v>-5.0217411047942001E-2</c:v>
                </c:pt>
                <c:pt idx="6475">
                  <c:v>-5.6477026870762503E-2</c:v>
                </c:pt>
                <c:pt idx="6476">
                  <c:v>-6.2697995594751796E-2</c:v>
                </c:pt>
                <c:pt idx="6477">
                  <c:v>-6.8876060225403907E-2</c:v>
                </c:pt>
                <c:pt idx="6478">
                  <c:v>-7.5006993127384597E-2</c:v>
                </c:pt>
                <c:pt idx="6479">
                  <c:v>-8.10865989174928E-2</c:v>
                </c:pt>
                <c:pt idx="6480">
                  <c:v>-8.7110717335550994E-2</c:v>
                </c:pt>
                <c:pt idx="6481">
                  <c:v>-9.30752260912623E-2</c:v>
                </c:pt>
                <c:pt idx="6482">
                  <c:v>-9.8976043685083601E-2</c:v>
                </c:pt>
                <c:pt idx="6483">
                  <c:v>-0.104809132201187</c:v>
                </c:pt>
                <c:pt idx="6484">
                  <c:v>-0.110570500070595</c:v>
                </c:pt>
                <c:pt idx="6485">
                  <c:v>-0.116256204802603</c:v>
                </c:pt>
                <c:pt idx="6486">
                  <c:v>-0.121862355682617</c:v>
                </c:pt>
                <c:pt idx="6487">
                  <c:v>-0.12738511643455899</c:v>
                </c:pt>
                <c:pt idx="6488">
                  <c:v>-0.13282070784602401</c:v>
                </c:pt>
                <c:pt idx="6489">
                  <c:v>-0.13816541035438201</c:v>
                </c:pt>
                <c:pt idx="6490">
                  <c:v>-0.143415566592073</c:v>
                </c:pt>
                <c:pt idx="6491">
                  <c:v>-0.148567583889329</c:v>
                </c:pt>
                <c:pt idx="6492">
                  <c:v>-0.15361793673263199</c:v>
                </c:pt>
                <c:pt idx="6493">
                  <c:v>-0.158563169177216</c:v>
                </c:pt>
                <c:pt idx="6494">
                  <c:v>-0.16339989721195899</c:v>
                </c:pt>
                <c:pt idx="6495">
                  <c:v>-0.168124811075056</c:v>
                </c:pt>
                <c:pt idx="6496">
                  <c:v>-0.172734677518881</c:v>
                </c:pt>
                <c:pt idx="6497">
                  <c:v>-0.17722634202249299</c:v>
                </c:pt>
                <c:pt idx="6498">
                  <c:v>-0.18159673095026099</c:v>
                </c:pt>
                <c:pt idx="6499">
                  <c:v>-0.18584285365515499</c:v>
                </c:pt>
                <c:pt idx="6500">
                  <c:v>-0.18996180452522901</c:v>
                </c:pt>
                <c:pt idx="6501">
                  <c:v>-0.193950764971932</c:v>
                </c:pt>
                <c:pt idx="6502">
                  <c:v>-0.19780700535885901</c:v>
                </c:pt>
                <c:pt idx="6503">
                  <c:v>-0.20152788686963499</c:v>
                </c:pt>
                <c:pt idx="6504">
                  <c:v>-0.205110863313649</c:v>
                </c:pt>
                <c:pt idx="6505">
                  <c:v>-0.20855348286841099</c:v>
                </c:pt>
                <c:pt idx="6506">
                  <c:v>-0.21185338975732201</c:v>
                </c:pt>
                <c:pt idx="6507">
                  <c:v>-0.21500832586173299</c:v>
                </c:pt>
                <c:pt idx="6508">
                  <c:v>-0.21801613226616701</c:v>
                </c:pt>
                <c:pt idx="6509">
                  <c:v>-0.22087475073565899</c:v>
                </c:pt>
                <c:pt idx="6510">
                  <c:v>-0.223582225124204</c:v>
                </c:pt>
                <c:pt idx="6511">
                  <c:v>-0.22613670271334099</c:v>
                </c:pt>
                <c:pt idx="6512">
                  <c:v>-0.22853643547996599</c:v>
                </c:pt>
                <c:pt idx="6513">
                  <c:v>-0.23077978129249899</c:v>
                </c:pt>
                <c:pt idx="6514">
                  <c:v>-0.23286520503458899</c:v>
                </c:pt>
                <c:pt idx="6515">
                  <c:v>-0.23479127965559499</c:v>
                </c:pt>
                <c:pt idx="6516">
                  <c:v>-0.23655668714710901</c:v>
                </c:pt>
                <c:pt idx="6517">
                  <c:v>-0.23816021944486801</c:v>
                </c:pt>
                <c:pt idx="6518">
                  <c:v>-0.23960077925543199</c:v>
                </c:pt>
                <c:pt idx="6519">
                  <c:v>-0.24087738080705401</c:v>
                </c:pt>
                <c:pt idx="6520">
                  <c:v>-0.24198915052424699</c:v>
                </c:pt>
                <c:pt idx="6521">
                  <c:v>-0.242935327625564</c:v>
                </c:pt>
                <c:pt idx="6522">
                  <c:v>-0.24371526464420401</c:v>
                </c:pt>
                <c:pt idx="6523">
                  <c:v>-0.24432842787106901</c:v>
                </c:pt>
                <c:pt idx="6524">
                  <c:v>-0.24477439771998299</c:v>
                </c:pt>
                <c:pt idx="6525">
                  <c:v>-0.24505286901480899</c:v>
                </c:pt>
                <c:pt idx="6526">
                  <c:v>-0.24516365119828301</c:v>
                </c:pt>
                <c:pt idx="6527">
                  <c:v>-0.24510666846241599</c:v>
                </c:pt>
                <c:pt idx="6528">
                  <c:v>-0.24488195980036001</c:v>
                </c:pt>
                <c:pt idx="6529">
                  <c:v>-0.24448967897973301</c:v>
                </c:pt>
                <c:pt idx="6530">
                  <c:v>-0.243930094437393</c:v>
                </c:pt>
                <c:pt idx="6531">
                  <c:v>-0.24320358909574899</c:v>
                </c:pt>
                <c:pt idx="6532">
                  <c:v>-0.242310660100724</c:v>
                </c:pt>
                <c:pt idx="6533">
                  <c:v>-0.24125191848156499</c:v>
                </c:pt>
                <c:pt idx="6534">
                  <c:v>-0.240028088732711</c:v>
                </c:pt>
                <c:pt idx="6535">
                  <c:v>-0.23864000831802901</c:v>
                </c:pt>
                <c:pt idx="6536">
                  <c:v>-0.23708862709773601</c:v>
                </c:pt>
                <c:pt idx="6537">
                  <c:v>-0.23537500667840999</c:v>
                </c:pt>
                <c:pt idx="6538">
                  <c:v>-0.233500319686542</c:v>
                </c:pt>
                <c:pt idx="6539">
                  <c:v>-0.23146584896610201</c:v>
                </c:pt>
                <c:pt idx="6540">
                  <c:v>-0.22927298670069701</c:v>
                </c:pt>
                <c:pt idx="6541">
                  <c:v>-0.22692323346090401</c:v>
                </c:pt>
                <c:pt idx="6542">
                  <c:v>-0.224418197177427</c:v>
                </c:pt>
                <c:pt idx="6543">
                  <c:v>-0.22175959204080101</c:v>
                </c:pt>
                <c:pt idx="6544">
                  <c:v>-0.21894923732836999</c:v>
                </c:pt>
                <c:pt idx="6545">
                  <c:v>-0.21598905615936101</c:v>
                </c:pt>
                <c:pt idx="6546">
                  <c:v>-0.21288107417890201</c:v>
                </c:pt>
                <c:pt idx="6547">
                  <c:v>-0.20962741817187</c:v>
                </c:pt>
                <c:pt idx="6548">
                  <c:v>-0.20623031460754401</c:v>
                </c:pt>
                <c:pt idx="6549">
                  <c:v>-0.20269208811603501</c:v>
                </c:pt>
                <c:pt idx="6550">
                  <c:v>-0.19901515989754501</c:v>
                </c:pt>
                <c:pt idx="6551">
                  <c:v>-0.195202046065547</c:v>
                </c:pt>
                <c:pt idx="6552">
                  <c:v>-0.191255355925016</c:v>
                </c:pt>
                <c:pt idx="6553">
                  <c:v>-0.18717779018688299</c:v>
                </c:pt>
                <c:pt idx="6554">
                  <c:v>-0.182972139119952</c:v>
                </c:pt>
                <c:pt idx="6555">
                  <c:v>-0.17864128064151599</c:v>
                </c:pt>
                <c:pt idx="6556">
                  <c:v>-0.17418817834801301</c:v>
                </c:pt>
                <c:pt idx="6557">
                  <c:v>-0.16961587948704199</c:v>
                </c:pt>
                <c:pt idx="6558">
                  <c:v>-0.164927512872135</c:v>
                </c:pt>
                <c:pt idx="6559">
                  <c:v>-0.16012628674172</c:v>
                </c:pt>
                <c:pt idx="6560">
                  <c:v>-0.15521548656372999</c:v>
                </c:pt>
                <c:pt idx="6561">
                  <c:v>-0.150198472787367</c:v>
                </c:pt>
                <c:pt idx="6562">
                  <c:v>-0.145078678543552</c:v>
                </c:pt>
                <c:pt idx="6563">
                  <c:v>-0.13985960729564101</c:v>
                </c:pt>
                <c:pt idx="6564">
                  <c:v>-0.13454483044201501</c:v>
                </c:pt>
                <c:pt idx="6565">
                  <c:v>-0.12913798487217901</c:v>
                </c:pt>
                <c:pt idx="6566">
                  <c:v>-0.123642770478048</c:v>
                </c:pt>
                <c:pt idx="6567">
                  <c:v>-0.11806294762212</c:v>
                </c:pt>
                <c:pt idx="6568">
                  <c:v>-0.112402334564267</c:v>
                </c:pt>
                <c:pt idx="6569">
                  <c:v>-0.106664804848907</c:v>
                </c:pt>
                <c:pt idx="6570">
                  <c:v>-0.10085428465435201</c:v>
                </c:pt>
                <c:pt idx="6571">
                  <c:v>-9.4974750106129505E-2</c:v>
                </c:pt>
                <c:pt idx="6572">
                  <c:v>-8.9030224556127704E-2</c:v>
                </c:pt>
                <c:pt idx="6573">
                  <c:v>-8.3024775829428701E-2</c:v>
                </c:pt>
                <c:pt idx="6574">
                  <c:v>-7.6962513440702707E-2</c:v>
                </c:pt>
                <c:pt idx="6575">
                  <c:v>-7.0847585782077699E-2</c:v>
                </c:pt>
                <c:pt idx="6576">
                  <c:v>-6.4684177284403996E-2</c:v>
                </c:pt>
                <c:pt idx="6577">
                  <c:v>-5.8476505553857701E-2</c:v>
                </c:pt>
                <c:pt idx="6578">
                  <c:v>-5.2228818485843098E-2</c:v>
                </c:pt>
                <c:pt idx="6579">
                  <c:v>-4.5945391358166998E-2</c:v>
                </c:pt>
                <c:pt idx="6580">
                  <c:v>-3.9630523905476597E-2</c:v>
                </c:pt>
                <c:pt idx="6581">
                  <c:v>-3.3288537376960803E-2</c:v>
                </c:pt>
                <c:pt idx="6582">
                  <c:v>-2.6923771579329001E-2</c:v>
                </c:pt>
                <c:pt idx="6583">
                  <c:v>-2.0540581907092102E-2</c:v>
                </c:pt>
                <c:pt idx="6584">
                  <c:v>-1.41433363621757E-2</c:v>
                </c:pt>
                <c:pt idx="6585">
                  <c:v>-7.7364125649064704E-3</c:v>
                </c:pt>
                <c:pt idx="6586">
                  <c:v>-1.3241947584168301E-3</c:v>
                </c:pt>
                <c:pt idx="6587">
                  <c:v>5.0889291914825502E-3</c:v>
                </c:pt>
                <c:pt idx="6588">
                  <c:v>1.1498570798909201E-2</c:v>
                </c:pt>
                <c:pt idx="6589">
                  <c:v>1.79003439609394E-2</c:v>
                </c:pt>
                <c:pt idx="6590">
                  <c:v>2.4289867959008501E-2</c:v>
                </c:pt>
                <c:pt idx="6591">
                  <c:v>3.06627704566266E-2</c:v>
                </c:pt>
                <c:pt idx="6592">
                  <c:v>3.7014690491357798E-2</c:v>
                </c:pt>
                <c:pt idx="6593">
                  <c:v>4.3341281459017202E-2</c:v>
                </c:pt>
                <c:pt idx="6594">
                  <c:v>4.9638214088041803E-2</c:v>
                </c:pt>
                <c:pt idx="6595">
                  <c:v>5.5901179402001198E-2</c:v>
                </c:pt>
                <c:pt idx="6596">
                  <c:v>6.2125891668220003E-2</c:v>
                </c:pt>
                <c:pt idx="6597">
                  <c:v>6.8308091330495105E-2</c:v>
                </c:pt>
                <c:pt idx="6598">
                  <c:v>7.4443547923899595E-2</c:v>
                </c:pt>
                <c:pt idx="6599">
                  <c:v>8.0528062969680805E-2</c:v>
                </c:pt>
                <c:pt idx="6600">
                  <c:v>8.6557472848268896E-2</c:v>
                </c:pt>
                <c:pt idx="6601">
                  <c:v>9.2527651648432893E-2</c:v>
                </c:pt>
                <c:pt idx="6602">
                  <c:v>9.8434513990631398E-2</c:v>
                </c:pt>
                <c:pt idx="6603">
                  <c:v>0.104274017822629</c:v>
                </c:pt>
                <c:pt idx="6604">
                  <c:v>0.110042167185462</c:v>
                </c:pt>
                <c:pt idx="6605">
                  <c:v>0.115735014947867</c:v>
                </c:pt>
                <c:pt idx="6606">
                  <c:v>0.12134866550729</c:v>
                </c:pt>
                <c:pt idx="6607">
                  <c:v>0.12687927745563901</c:v>
                </c:pt>
                <c:pt idx="6608">
                  <c:v>0.13232306620795301</c:v>
                </c:pt>
                <c:pt idx="6609">
                  <c:v>0.13767630659218399</c:v>
                </c:pt>
                <c:pt idx="6610">
                  <c:v>0.14293533539831901</c:v>
                </c:pt>
                <c:pt idx="6611">
                  <c:v>0.148096553885115</c:v>
                </c:pt>
                <c:pt idx="6612">
                  <c:v>0.15315643024270001</c:v>
                </c:pt>
                <c:pt idx="6613">
                  <c:v>0.15811150200938801</c:v>
                </c:pt>
                <c:pt idx="6614">
                  <c:v>0.162958378441034</c:v>
                </c:pt>
                <c:pt idx="6615">
                  <c:v>0.167693742831308</c:v>
                </c:pt>
                <c:pt idx="6616">
                  <c:v>0.17231435478131199</c:v>
                </c:pt>
                <c:pt idx="6617">
                  <c:v>0.17681705241697901</c:v>
                </c:pt>
                <c:pt idx="6618">
                  <c:v>0.18119875455273399</c:v>
                </c:pt>
                <c:pt idx="6619">
                  <c:v>0.18545646279994099</c:v>
                </c:pt>
                <c:pt idx="6620">
                  <c:v>0.18958726361869699</c:v>
                </c:pt>
                <c:pt idx="6621">
                  <c:v>0.193588330311559</c:v>
                </c:pt>
                <c:pt idx="6622">
                  <c:v>0.197456924957844</c:v>
                </c:pt>
                <c:pt idx="6623">
                  <c:v>0.20119040028718599</c:v>
                </c:pt>
                <c:pt idx="6624">
                  <c:v>0.204786201491054</c:v>
                </c:pt>
                <c:pt idx="6625">
                  <c:v>0.208241867971003</c:v>
                </c:pt>
                <c:pt idx="6626">
                  <c:v>0.21155503502245501</c:v>
                </c:pt>
                <c:pt idx="6627">
                  <c:v>0.21472343545286299</c:v>
                </c:pt>
                <c:pt idx="6628">
                  <c:v>0.21774490113313999</c:v>
                </c:pt>
                <c:pt idx="6629">
                  <c:v>0.220617364481313</c:v>
                </c:pt>
                <c:pt idx="6630">
                  <c:v>0.22333885987735699</c:v>
                </c:pt>
                <c:pt idx="6631">
                  <c:v>0.22590752500826899</c:v>
                </c:pt>
                <c:pt idx="6632">
                  <c:v>0.22832160214244299</c:v>
                </c:pt>
                <c:pt idx="6633">
                  <c:v>0.23057943933247901</c:v>
                </c:pt>
                <c:pt idx="6634">
                  <c:v>0.23267949154561299</c:v>
                </c:pt>
                <c:pt idx="6635">
                  <c:v>0.234620321720973</c:v>
                </c:pt>
                <c:pt idx="6636">
                  <c:v>0.23640060175295999</c:v>
                </c:pt>
                <c:pt idx="6637">
                  <c:v>0.23801911340006801</c:v>
                </c:pt>
                <c:pt idx="6638">
                  <c:v>0.23947474911851899</c:v>
                </c:pt>
                <c:pt idx="6639">
                  <c:v>0.24076651282016001</c:v>
                </c:pt>
                <c:pt idx="6640">
                  <c:v>0.24189352055407901</c:v>
                </c:pt>
                <c:pt idx="6641">
                  <c:v>0.242855001111489</c:v>
                </c:pt>
                <c:pt idx="6642">
                  <c:v>0.24365029655347001</c:v>
                </c:pt>
                <c:pt idx="6643">
                  <c:v>0.24427886266119</c:v>
                </c:pt>
                <c:pt idx="6644">
                  <c:v>0.24474026930831799</c:v>
                </c:pt>
                <c:pt idx="6645">
                  <c:v>0.24503420075535001</c:v>
                </c:pt>
                <c:pt idx="6646">
                  <c:v>0.245160455865678</c:v>
                </c:pt>
                <c:pt idx="6647">
                  <c:v>0.245118948243223</c:v>
                </c:pt>
                <c:pt idx="6648">
                  <c:v>0.24490970629155301</c:v>
                </c:pt>
                <c:pt idx="6649">
                  <c:v>0.24453287319445299</c:v>
                </c:pt>
                <c:pt idx="6650">
                  <c:v>0.24398870681793899</c:v>
                </c:pt>
                <c:pt idx="6651">
                  <c:v>0.24327757953380399</c:v>
                </c:pt>
                <c:pt idx="6652">
                  <c:v>0.242399977964803</c:v>
                </c:pt>
                <c:pt idx="6653">
                  <c:v>0.24135650265166</c:v>
                </c:pt>
                <c:pt idx="6654">
                  <c:v>0.24014786764211599</c:v>
                </c:pt>
                <c:pt idx="6655">
                  <c:v>0.23877490000231399</c:v>
                </c:pt>
                <c:pt idx="6656">
                  <c:v>0.23723853925083199</c:v>
                </c:pt>
                <c:pt idx="6657">
                  <c:v>0.23553983671577999</c:v>
                </c:pt>
                <c:pt idx="6658">
                  <c:v>0.23367995481536999</c:v>
                </c:pt>
                <c:pt idx="6659">
                  <c:v>0.23166016626248701</c:v>
                </c:pt>
                <c:pt idx="6660">
                  <c:v>0.22948185319376199</c:v>
                </c:pt>
                <c:pt idx="6661">
                  <c:v>0.22714650622379001</c:v>
                </c:pt>
                <c:pt idx="6662">
                  <c:v>0.22465572342510101</c:v>
                </c:pt>
                <c:pt idx="6663">
                  <c:v>0.22201120923459899</c:v>
                </c:pt>
                <c:pt idx="6664">
                  <c:v>0.21921477328722999</c:v>
                </c:pt>
                <c:pt idx="6665">
                  <c:v>0.21626832917764</c:v>
                </c:pt>
                <c:pt idx="6666">
                  <c:v>0.213173893150719</c:v>
                </c:pt>
                <c:pt idx="6667">
                  <c:v>0.20993358272188101</c:v>
                </c:pt>
                <c:pt idx="6668">
                  <c:v>0.20654961522805601</c:v>
                </c:pt>
                <c:pt idx="6669">
                  <c:v>0.20302430631037099</c:v>
                </c:pt>
                <c:pt idx="6670">
                  <c:v>0.19936006832956399</c:v>
                </c:pt>
                <c:pt idx="6671">
                  <c:v>0.19555940871520699</c:v>
                </c:pt>
                <c:pt idx="6672">
                  <c:v>0.191624928249881</c:v>
                </c:pt>
                <c:pt idx="6673">
                  <c:v>0.18755931928946801</c:v>
                </c:pt>
                <c:pt idx="6674">
                  <c:v>0.18336536392077399</c:v>
                </c:pt>
                <c:pt idx="6675">
                  <c:v>0.17904593205775299</c:v>
                </c:pt>
                <c:pt idx="6676">
                  <c:v>0.174603979477638</c:v>
                </c:pt>
                <c:pt idx="6677">
                  <c:v>0.170042545798303</c:v>
                </c:pt>
                <c:pt idx="6678">
                  <c:v>0.16536475239826301</c:v>
                </c:pt>
                <c:pt idx="6679">
                  <c:v>0.16057380028071799</c:v>
                </c:pt>
                <c:pt idx="6680">
                  <c:v>0.15567296788311999</c:v>
                </c:pt>
                <c:pt idx="6681">
                  <c:v>0.15066560883374</c:v>
                </c:pt>
                <c:pt idx="6682">
                  <c:v>0.14555514965679101</c:v>
                </c:pt>
                <c:pt idx="6683">
                  <c:v>0.14034508742766599</c:v>
                </c:pt>
                <c:pt idx="6684">
                  <c:v>0.135038987379895</c:v>
                </c:pt>
                <c:pt idx="6685">
                  <c:v>0.129640480465464</c:v>
                </c:pt>
                <c:pt idx="6686">
                  <c:v>0.124153260870167</c:v>
                </c:pt>
                <c:pt idx="6687">
                  <c:v>0.118581083485679</c:v>
                </c:pt>
                <c:pt idx="6688">
                  <c:v>0.112927761340092</c:v>
                </c:pt>
                <c:pt idx="6689">
                  <c:v>0.107197162988671</c:v>
                </c:pt>
                <c:pt idx="6690">
                  <c:v>0.101393209866613</c:v>
                </c:pt>
                <c:pt idx="6691">
                  <c:v>9.5519873605609804E-2</c:v>
                </c:pt>
                <c:pt idx="6692">
                  <c:v>8.95811733160784E-2</c:v>
                </c:pt>
                <c:pt idx="6693">
                  <c:v>8.3581172836887901E-2</c:v>
                </c:pt>
                <c:pt idx="6694">
                  <c:v>7.7523977954485401E-2</c:v>
                </c:pt>
                <c:pt idx="6695">
                  <c:v>7.1413733593316098E-2</c:v>
                </c:pt>
                <c:pt idx="6696">
                  <c:v>6.5254620979460498E-2</c:v>
                </c:pt>
                <c:pt idx="6697">
                  <c:v>5.9050854779431602E-2</c:v>
                </c:pt>
                <c:pt idx="6698">
                  <c:v>5.2806680216087899E-2</c:v>
                </c:pt>
                <c:pt idx="6699">
                  <c:v>4.6526370163637698E-2</c:v>
                </c:pt>
                <c:pt idx="6700">
                  <c:v>4.0214222223720703E-2</c:v>
                </c:pt>
                <c:pt idx="6701">
                  <c:v>3.3874555784569299E-2</c:v>
                </c:pt>
                <c:pt idx="6702">
                  <c:v>2.7511709065261399E-2</c:v>
                </c:pt>
                <c:pt idx="6703">
                  <c:v>2.11300361470869E-2</c:v>
                </c:pt>
                <c:pt idx="6704">
                  <c:v>1.47339039940602E-2</c:v>
                </c:pt>
                <c:pt idx="6705">
                  <c:v>8.3276894646163706E-3</c:v>
                </c:pt>
                <c:pt idx="6706">
                  <c:v>1.91577631653755E-3</c:v>
                </c:pt>
                <c:pt idx="6707">
                  <c:v>-4.49744779284263E-3</c:v>
                </c:pt>
                <c:pt idx="6708">
                  <c:v>-1.09075943091028E-2</c:v>
                </c:pt>
                <c:pt idx="6709">
                  <c:v>-1.73102767838113E-2</c:v>
                </c:pt>
                <c:pt idx="6710">
                  <c:v>-2.3701113876162999E-2</c:v>
                </c:pt>
                <c:pt idx="6711">
                  <c:v>-3.0075732351120502E-2</c:v>
                </c:pt>
                <c:pt idx="6712">
                  <c:v>-3.6429770072008601E-2</c:v>
                </c:pt>
                <c:pt idx="6713">
                  <c:v>-4.2758878985514601E-2</c:v>
                </c:pt>
                <c:pt idx="6714">
                  <c:v>-4.9058728097051203E-2</c:v>
                </c:pt>
                <c:pt idx="6715">
                  <c:v>-5.5325006434445503E-2</c:v>
                </c:pt>
                <c:pt idx="6716">
                  <c:v>-6.1553425997928103E-2</c:v>
                </c:pt>
                <c:pt idx="6717">
                  <c:v>-6.7739724694400705E-2</c:v>
                </c:pt>
                <c:pt idx="6718">
                  <c:v>-7.3879669253977001E-2</c:v>
                </c:pt>
                <c:pt idx="6719">
                  <c:v>-7.9969058126799206E-2</c:v>
                </c:pt>
                <c:pt idx="6720">
                  <c:v>-8.6003724358149194E-2</c:v>
                </c:pt>
                <c:pt idx="6721">
                  <c:v>-9.1979538439885697E-2</c:v>
                </c:pt>
                <c:pt idx="6722">
                  <c:v>-9.7892411136257296E-2</c:v>
                </c:pt>
                <c:pt idx="6723">
                  <c:v>-0.103738296282157</c:v>
                </c:pt>
                <c:pt idx="6724">
                  <c:v>-0.109513193551903</c:v>
                </c:pt>
                <c:pt idx="6725">
                  <c:v>-0.115213151196655</c:v>
                </c:pt>
                <c:pt idx="6726">
                  <c:v>-0.120834268748582</c:v>
                </c:pt>
                <c:pt idx="6727">
                  <c:v>-0.12637269968994799</c:v>
                </c:pt>
                <c:pt idx="6728">
                  <c:v>-0.131824654085271</c:v>
                </c:pt>
                <c:pt idx="6729">
                  <c:v>-0.13718640117477399</c:v>
                </c:pt>
                <c:pt idx="6730">
                  <c:v>-0.14245427192732499</c:v>
                </c:pt>
                <c:pt idx="6731">
                  <c:v>-0.147624661551157</c:v>
                </c:pt>
                <c:pt idx="6732">
                  <c:v>-0.15269403196060999</c:v>
                </c:pt>
                <c:pt idx="6733">
                  <c:v>-0.15765891419724201</c:v>
                </c:pt>
                <c:pt idx="6734">
                  <c:v>-0.16251591080362399</c:v>
                </c:pt>
                <c:pt idx="6735">
                  <c:v>-0.16726169814821401</c:v>
                </c:pt>
                <c:pt idx="6736">
                  <c:v>-0.17189302869971201</c:v>
                </c:pt>
                <c:pt idx="6737">
                  <c:v>-0.17640673324933601</c:v>
                </c:pt>
                <c:pt idx="6738">
                  <c:v>-0.18079972307950401</c:v>
                </c:pt>
                <c:pt idx="6739">
                  <c:v>-0.18506899207743899</c:v>
                </c:pt>
                <c:pt idx="6740">
                  <c:v>-0.18921161879224199</c:v>
                </c:pt>
                <c:pt idx="6741">
                  <c:v>-0.19322476843403599</c:v>
                </c:pt>
                <c:pt idx="6742">
                  <c:v>-0.19710569481380499</c:v>
                </c:pt>
                <c:pt idx="6743">
                  <c:v>-0.20085174222260699</c:v>
                </c:pt>
                <c:pt idx="6744">
                  <c:v>-0.204460347248864</c:v>
                </c:pt>
                <c:pt idx="6745">
                  <c:v>-0.20792904053250699</c:v>
                </c:pt>
                <c:pt idx="6746">
                  <c:v>-0.211255448454745</c:v>
                </c:pt>
                <c:pt idx="6747">
                  <c:v>-0.214437294762334</c:v>
                </c:pt>
                <c:pt idx="6748">
                  <c:v>-0.21747240212520499</c:v>
                </c:pt>
                <c:pt idx="6749">
                  <c:v>-0.220358693626412</c:v>
                </c:pt>
                <c:pt idx="6750">
                  <c:v>-0.22309419418335899</c:v>
                </c:pt>
                <c:pt idx="6751">
                  <c:v>-0.22567703189934099</c:v>
                </c:pt>
                <c:pt idx="6752">
                  <c:v>-0.22810543934448599</c:v>
                </c:pt>
                <c:pt idx="6753">
                  <c:v>-0.23037775476519601</c:v>
                </c:pt>
                <c:pt idx="6754">
                  <c:v>-0.23249242322128699</c:v>
                </c:pt>
                <c:pt idx="6755">
                  <c:v>-0.234447997650026</c:v>
                </c:pt>
                <c:pt idx="6756">
                  <c:v>-0.23624313985635501</c:v>
                </c:pt>
                <c:pt idx="6757">
                  <c:v>-0.23787662142861499</c:v>
                </c:pt>
                <c:pt idx="6758">
                  <c:v>-0.23934732457914701</c:v>
                </c:pt>
                <c:pt idx="6759">
                  <c:v>-0.240654242909185</c:v>
                </c:pt>
                <c:pt idx="6760">
                  <c:v>-0.24179648209754001</c:v>
                </c:pt>
                <c:pt idx="6761">
                  <c:v>-0.242773260512579</c:v>
                </c:pt>
                <c:pt idx="6762">
                  <c:v>-0.24358390974709199</c:v>
                </c:pt>
                <c:pt idx="6763">
                  <c:v>-0.244227875075682</c:v>
                </c:pt>
                <c:pt idx="6764">
                  <c:v>-0.24470471583436601</c:v>
                </c:pt>
                <c:pt idx="6765">
                  <c:v>-0.24501410572211399</c:v>
                </c:pt>
                <c:pt idx="6766">
                  <c:v>-0.24515583302414401</c:v>
                </c:pt>
                <c:pt idx="6767">
                  <c:v>-0.245129800756789</c:v>
                </c:pt>
                <c:pt idx="6768">
                  <c:v>-0.24493602673386999</c:v>
                </c:pt>
                <c:pt idx="6769">
                  <c:v>-0.24457464355450301</c:v>
                </c:pt>
                <c:pt idx="6770">
                  <c:v>-0.244045898512362</c:v>
                </c:pt>
                <c:pt idx="6771">
                  <c:v>-0.243350153426455</c:v>
                </c:pt>
                <c:pt idx="6772">
                  <c:v>-0.242487884393535</c:v>
                </c:pt>
                <c:pt idx="6773">
                  <c:v>-0.24145968146230701</c:v>
                </c:pt>
                <c:pt idx="6774">
                  <c:v>-0.240266248229658</c:v>
                </c:pt>
                <c:pt idx="6775">
                  <c:v>-0.23890840135918801</c:v>
                </c:pt>
                <c:pt idx="6776">
                  <c:v>-0.237387070022368</c:v>
                </c:pt>
                <c:pt idx="6777">
                  <c:v>-0.235703295262715</c:v>
                </c:pt>
                <c:pt idx="6778">
                  <c:v>-0.233858229283399</c:v>
                </c:pt>
                <c:pt idx="6779">
                  <c:v>-0.231853134658802</c:v>
                </c:pt>
                <c:pt idx="6780">
                  <c:v>-0.22968938347053799</c:v>
                </c:pt>
                <c:pt idx="6781">
                  <c:v>-0.227368456368538</c:v>
                </c:pt>
                <c:pt idx="6782">
                  <c:v>-0.22489194155785</c:v>
                </c:pt>
                <c:pt idx="6783">
                  <c:v>-0.222261533711828</c:v>
                </c:pt>
                <c:pt idx="6784">
                  <c:v>-0.21947903281247699</c:v>
                </c:pt>
                <c:pt idx="6785">
                  <c:v>-0.21654634291872499</c:v>
                </c:pt>
                <c:pt idx="6786">
                  <c:v>-0.213465470863481</c:v>
                </c:pt>
                <c:pt idx="6787">
                  <c:v>-0.21023852488036601</c:v>
                </c:pt>
                <c:pt idx="6788">
                  <c:v>-0.20686771316104999</c:v>
                </c:pt>
                <c:pt idx="6789">
                  <c:v>-0.203355342344195</c:v>
                </c:pt>
                <c:pt idx="6790">
                  <c:v>-0.19970381593702499</c:v>
                </c:pt>
                <c:pt idx="6791">
                  <c:v>-0.19591563267061299</c:v>
                </c:pt>
                <c:pt idx="6792">
                  <c:v>-0.191993384790005</c:v>
                </c:pt>
                <c:pt idx="6793">
                  <c:v>-0.18793975628035001</c:v>
                </c:pt>
                <c:pt idx="6794">
                  <c:v>-0.183757521030261</c:v>
                </c:pt>
                <c:pt idx="6795">
                  <c:v>-0.17944954093364299</c:v>
                </c:pt>
                <c:pt idx="6796">
                  <c:v>-0.17501876393131099</c:v>
                </c:pt>
                <c:pt idx="6797">
                  <c:v>-0.170468221993717</c:v>
                </c:pt>
                <c:pt idx="6798">
                  <c:v>-0.16580102904618199</c:v>
                </c:pt>
                <c:pt idx="6799">
                  <c:v>-0.16102037883804099</c:v>
                </c:pt>
                <c:pt idx="6800">
                  <c:v>-0.156129542757173</c:v>
                </c:pt>
                <c:pt idx="6801">
                  <c:v>-0.15113186759139399</c:v>
                </c:pt>
                <c:pt idx="6802">
                  <c:v>-0.146030773238257</c:v>
                </c:pt>
                <c:pt idx="6803">
                  <c:v>-0.14082975036482601</c:v>
                </c:pt>
                <c:pt idx="6804">
                  <c:v>-0.135532358019023</c:v>
                </c:pt>
                <c:pt idx="6805">
                  <c:v>-0.13014222119417401</c:v>
                </c:pt>
                <c:pt idx="6806">
                  <c:v>-0.124663028348439</c:v>
                </c:pt>
                <c:pt idx="6807">
                  <c:v>-0.11909852888080499</c:v>
                </c:pt>
                <c:pt idx="6808">
                  <c:v>-0.113452530565387</c:v>
                </c:pt>
                <c:pt idx="6809">
                  <c:v>-0.107728896945768</c:v>
                </c:pt>
                <c:pt idx="6810">
                  <c:v>-0.101931544691194</c:v>
                </c:pt>
                <c:pt idx="6811">
                  <c:v>-9.6064440916401303E-2</c:v>
                </c:pt>
                <c:pt idx="6812">
                  <c:v>-9.0131600466928904E-2</c:v>
                </c:pt>
                <c:pt idx="6813">
                  <c:v>-8.4137083171771307E-2</c:v>
                </c:pt>
                <c:pt idx="6814">
                  <c:v>-7.8084991065245704E-2</c:v>
                </c:pt>
                <c:pt idx="6815">
                  <c:v>-7.1979465579979404E-2</c:v>
                </c:pt>
                <c:pt idx="6816">
                  <c:v>-6.5824684712937204E-2</c:v>
                </c:pt>
                <c:pt idx="6817">
                  <c:v>-5.9624860166427603E-2</c:v>
                </c:pt>
                <c:pt idx="6818">
                  <c:v>-5.33842344660449E-2</c:v>
                </c:pt>
                <c:pt idx="6819">
                  <c:v>-4.7107078057518598E-2</c:v>
                </c:pt>
                <c:pt idx="6820">
                  <c:v>-4.0797686384457098E-2</c:v>
                </c:pt>
                <c:pt idx="6821">
                  <c:v>-3.4460376948985801E-2</c:v>
                </c:pt>
                <c:pt idx="6822">
                  <c:v>-2.8099486357290499E-2</c:v>
                </c:pt>
                <c:pt idx="6823">
                  <c:v>-2.1719367352087501E-2</c:v>
                </c:pt>
                <c:pt idx="6824">
                  <c:v>-1.5324385834052E-2</c:v>
                </c:pt>
                <c:pt idx="6825">
                  <c:v>-8.9189178742423297E-3</c:v>
                </c:pt>
                <c:pt idx="6826">
                  <c:v>-2.5073467195647599E-3</c:v>
                </c:pt>
                <c:pt idx="6827">
                  <c:v>3.9059402066724102E-3</c:v>
                </c:pt>
                <c:pt idx="6828">
                  <c:v>1.03165543070623E-2</c:v>
                </c:pt>
                <c:pt idx="6829">
                  <c:v>1.6720108813206701E-2</c:v>
                </c:pt>
                <c:pt idx="6830">
                  <c:v>2.3112221787571201E-2</c:v>
                </c:pt>
                <c:pt idx="6831">
                  <c:v>2.94885191220353E-2</c:v>
                </c:pt>
                <c:pt idx="6832">
                  <c:v>3.5844637531084203E-2</c:v>
                </c:pt>
                <c:pt idx="6833">
                  <c:v>4.2176227537595201E-2</c:v>
                </c:pt>
                <c:pt idx="6834">
                  <c:v>4.8478956449174597E-2</c:v>
                </c:pt>
                <c:pt idx="6835">
                  <c:v>5.4748511323009098E-2</c:v>
                </c:pt>
                <c:pt idx="6836">
                  <c:v>6.0980601917202899E-2</c:v>
                </c:pt>
                <c:pt idx="6837">
                  <c:v>6.7170963626579899E-2</c:v>
                </c:pt>
                <c:pt idx="6838">
                  <c:v>7.3315360400943594E-2</c:v>
                </c:pt>
                <c:pt idx="6839">
                  <c:v>7.9409587643795798E-2</c:v>
                </c:pt>
                <c:pt idx="6840">
                  <c:v>8.54494750895331E-2</c:v>
                </c:pt>
                <c:pt idx="6841">
                  <c:v>9.14308896571491E-2</c:v>
                </c:pt>
                <c:pt idx="6842">
                  <c:v>9.7349738278492998E-2</c:v>
                </c:pt>
                <c:pt idx="6843">
                  <c:v>0.103201970699146</c:v>
                </c:pt>
                <c:pt idx="6844">
                  <c:v>0.108983582250002</c:v>
                </c:pt>
                <c:pt idx="6845">
                  <c:v>0.11469061658765101</c:v>
                </c:pt>
                <c:pt idx="6846">
                  <c:v>0.1203191684017</c:v>
                </c:pt>
                <c:pt idx="6847">
                  <c:v>0.12586538608716299</c:v>
                </c:pt>
                <c:pt idx="6848">
                  <c:v>0.131325474380109</c:v>
                </c:pt>
                <c:pt idx="6849">
                  <c:v>0.13669569695475101</c:v>
                </c:pt>
                <c:pt idx="6850">
                  <c:v>0.14197237898020501</c:v>
                </c:pt>
                <c:pt idx="6851">
                  <c:v>0.147151909635167</c:v>
                </c:pt>
                <c:pt idx="6852">
                  <c:v>0.15223074457879399</c:v>
                </c:pt>
                <c:pt idx="6853">
                  <c:v>0.15720540837608399</c:v>
                </c:pt>
                <c:pt idx="6854">
                  <c:v>0.162072496876107</c:v>
                </c:pt>
                <c:pt idx="6855">
                  <c:v>0.16682867954146299</c:v>
                </c:pt>
                <c:pt idx="6856">
                  <c:v>0.17147070172735801</c:v>
                </c:pt>
                <c:pt idx="6857">
                  <c:v>0.175995386908749</c:v>
                </c:pt>
                <c:pt idx="6858">
                  <c:v>0.18039963885403401</c:v>
                </c:pt>
                <c:pt idx="6859">
                  <c:v>0.184680443743795</c:v>
                </c:pt>
                <c:pt idx="6860">
                  <c:v>0.18883487223315101</c:v>
                </c:pt>
                <c:pt idx="6861">
                  <c:v>0.19286008145629599</c:v>
                </c:pt>
                <c:pt idx="6862">
                  <c:v>0.19675331697187101</c:v>
                </c:pt>
                <c:pt idx="6863">
                  <c:v>0.20051191464782001</c:v>
                </c:pt>
                <c:pt idx="6864">
                  <c:v>0.204133302484449</c:v>
                </c:pt>
                <c:pt idx="6865">
                  <c:v>0.207615002374439</c:v>
                </c:pt>
                <c:pt idx="6866">
                  <c:v>0.21095463179860999</c:v>
                </c:pt>
                <c:pt idx="6867">
                  <c:v>0.21414990545627299</c:v>
                </c:pt>
                <c:pt idx="6868">
                  <c:v>0.21719863682905499</c:v>
                </c:pt>
                <c:pt idx="6869">
                  <c:v>0.220098739677133</c:v>
                </c:pt>
                <c:pt idx="6870">
                  <c:v>0.222848229466835</c:v>
                </c:pt>
                <c:pt idx="6871">
                  <c:v>0.22544522472865999</c:v>
                </c:pt>
                <c:pt idx="6872">
                  <c:v>0.22788794834475801</c:v>
                </c:pt>
                <c:pt idx="6873">
                  <c:v>0.23017472876500999</c:v>
                </c:pt>
                <c:pt idx="6874">
                  <c:v>0.232304001150865</c:v>
                </c:pt>
                <c:pt idx="6875">
                  <c:v>0.23427430844615399</c:v>
                </c:pt>
                <c:pt idx="6876">
                  <c:v>0.23608430237415401</c:v>
                </c:pt>
                <c:pt idx="6877">
                  <c:v>0.237732744360207</c:v>
                </c:pt>
                <c:pt idx="6878">
                  <c:v>0.239218506379275</c:v>
                </c:pt>
                <c:pt idx="6879">
                  <c:v>0.24054057172784701</c:v>
                </c:pt>
                <c:pt idx="6880">
                  <c:v>0.241698035719663</c:v>
                </c:pt>
                <c:pt idx="6881">
                  <c:v>0.24269010630479099</c:v>
                </c:pt>
                <c:pt idx="6882">
                  <c:v>0.24351610461162401</c:v>
                </c:pt>
                <c:pt idx="6883">
                  <c:v>0.24417546541143201</c:v>
                </c:pt>
                <c:pt idx="6884">
                  <c:v>0.244667737505146</c:v>
                </c:pt>
                <c:pt idx="6885">
                  <c:v>0.24499258403210999</c:v>
                </c:pt>
                <c:pt idx="6886">
                  <c:v>0.24514978270059701</c:v>
                </c:pt>
                <c:pt idx="6887">
                  <c:v>0.24513922593992299</c:v>
                </c:pt>
                <c:pt idx="6888">
                  <c:v>0.244960920974053</c:v>
                </c:pt>
                <c:pt idx="6889">
                  <c:v>0.24461498981666499</c:v>
                </c:pt>
                <c:pt idx="6890">
                  <c:v>0.244101669187648</c:v>
                </c:pt>
                <c:pt idx="6891">
                  <c:v>0.243421310351121</c:v>
                </c:pt>
                <c:pt idx="6892">
                  <c:v>0.242574378875063</c:v>
                </c:pt>
                <c:pt idx="6893">
                  <c:v>0.241561454312723</c:v>
                </c:pt>
                <c:pt idx="6894">
                  <c:v>0.24038322980603499</c:v>
                </c:pt>
                <c:pt idx="6895">
                  <c:v>0.23904051161130499</c:v>
                </c:pt>
                <c:pt idx="6896">
                  <c:v>0.23753421854748499</c:v>
                </c:pt>
                <c:pt idx="6897">
                  <c:v>0.23586538136743601</c:v>
                </c:pt>
                <c:pt idx="6898">
                  <c:v>0.234035142052578</c:v>
                </c:pt>
                <c:pt idx="6899">
                  <c:v>0.23204475303144101</c:v>
                </c:pt>
                <c:pt idx="6900">
                  <c:v>0.229895576322627</c:v>
                </c:pt>
                <c:pt idx="6901">
                  <c:v>0.22758908260278601</c:v>
                </c:pt>
                <c:pt idx="6902">
                  <c:v>0.22512685020023401</c:v>
                </c:pt>
                <c:pt idx="6903">
                  <c:v>0.22251056401490901</c:v>
                </c:pt>
                <c:pt idx="6904">
                  <c:v>0.21974201436539401</c:v>
                </c:pt>
                <c:pt idx="6905">
                  <c:v>0.21682309576380901</c:v>
                </c:pt>
                <c:pt idx="6906">
                  <c:v>0.213755805619402</c:v>
                </c:pt>
                <c:pt idx="6907">
                  <c:v>0.21054224287172099</c:v>
                </c:pt>
                <c:pt idx="6908">
                  <c:v>0.207184606554321</c:v>
                </c:pt>
                <c:pt idx="6909">
                  <c:v>0.20368519428996501</c:v>
                </c:pt>
                <c:pt idx="6910">
                  <c:v>0.20004640071837099</c:v>
                </c:pt>
                <c:pt idx="6911">
                  <c:v>0.19627071585756201</c:v>
                </c:pt>
                <c:pt idx="6912">
                  <c:v>0.192360723399953</c:v>
                </c:pt>
                <c:pt idx="6913">
                  <c:v>0.18831909894433699</c:v>
                </c:pt>
                <c:pt idx="6914">
                  <c:v>0.18414860816497899</c:v>
                </c:pt>
                <c:pt idx="6915">
                  <c:v>0.179852104919071</c:v>
                </c:pt>
                <c:pt idx="6916">
                  <c:v>0.17543252929384501</c:v>
                </c:pt>
                <c:pt idx="6917">
                  <c:v>0.17089290559467599</c:v>
                </c:pt>
                <c:pt idx="6918">
                  <c:v>0.16623634027556</c:v>
                </c:pt>
                <c:pt idx="6919">
                  <c:v>0.161466019813372</c:v>
                </c:pt>
                <c:pt idx="6920">
                  <c:v>0.15658520852736801</c:v>
                </c:pt>
                <c:pt idx="6921">
                  <c:v>0.15159724634542099</c:v>
                </c:pt>
                <c:pt idx="6922">
                  <c:v>0.14650554651851</c:v>
                </c:pt>
                <c:pt idx="6923">
                  <c:v>0.14131359328505</c:v>
                </c:pt>
                <c:pt idx="6924">
                  <c:v>0.136024939486625</c:v>
                </c:pt>
                <c:pt idx="6925">
                  <c:v>0.130643204136796</c:v>
                </c:pt>
                <c:pt idx="6926">
                  <c:v>0.125172069944612</c:v>
                </c:pt>
                <c:pt idx="6927">
                  <c:v>0.11961528079454301</c:v>
                </c:pt>
                <c:pt idx="6928">
                  <c:v>0.11397663918455</c:v>
                </c:pt>
                <c:pt idx="6929">
                  <c:v>0.10826000362404101</c:v>
                </c:pt>
                <c:pt idx="6930">
                  <c:v>0.10246928599350601</c:v>
                </c:pt>
                <c:pt idx="6931">
                  <c:v>9.6608448867622598E-2</c:v>
                </c:pt>
                <c:pt idx="6932">
                  <c:v>9.0681502803677205E-2</c:v>
                </c:pt>
                <c:pt idx="6933">
                  <c:v>8.4692503597149804E-2</c:v>
                </c:pt>
                <c:pt idx="6934">
                  <c:v>7.8645549506342199E-2</c:v>
                </c:pt>
                <c:pt idx="6935">
                  <c:v>7.2544778447949501E-2</c:v>
                </c:pt>
                <c:pt idx="6936">
                  <c:v>6.6394365165493199E-2</c:v>
                </c:pt>
                <c:pt idx="6937">
                  <c:v>6.01985183725538E-2</c:v>
                </c:pt>
                <c:pt idx="6938">
                  <c:v>5.3961477872757901E-2</c:v>
                </c:pt>
                <c:pt idx="6939">
                  <c:v>4.76875116584905E-2</c:v>
                </c:pt>
                <c:pt idx="6940">
                  <c:v>4.1380912990317702E-2</c:v>
                </c:pt>
                <c:pt idx="6941">
                  <c:v>3.5045997459117899E-2</c:v>
                </c:pt>
                <c:pt idx="6942">
                  <c:v>2.8687100032933899E-2</c:v>
                </c:pt>
                <c:pt idx="6943">
                  <c:v>2.2308572090563299E-2</c:v>
                </c:pt>
                <c:pt idx="6944">
                  <c:v>1.59147784439207E-2</c:v>
                </c:pt>
                <c:pt idx="6945">
                  <c:v>9.5100943512069804E-3</c:v>
                </c:pt>
                <c:pt idx="6946">
                  <c:v>3.09890252292975E-3</c:v>
                </c:pt>
                <c:pt idx="6947">
                  <c:v>-3.3144098771747798E-3</c:v>
                </c:pt>
                <c:pt idx="6948">
                  <c:v>-9.7254542342680595E-3</c:v>
                </c:pt>
                <c:pt idx="6949">
                  <c:v>-1.6129843485528102E-2</c:v>
                </c:pt>
                <c:pt idx="6950">
                  <c:v>-2.2523195122206501E-2</c:v>
                </c:pt>
                <c:pt idx="6951">
                  <c:v>-2.8901134188568999E-2</c:v>
                </c:pt>
                <c:pt idx="6952">
                  <c:v>-3.5259296275667297E-2</c:v>
                </c:pt>
                <c:pt idx="6953">
                  <c:v>-4.1593330507894599E-2</c:v>
                </c:pt>
                <c:pt idx="6954">
                  <c:v>-4.7898902520279202E-2</c:v>
                </c:pt>
                <c:pt idx="6955">
                  <c:v>-5.4171697424480601E-2</c:v>
                </c:pt>
                <c:pt idx="6956">
                  <c:v>-6.0407422761457698E-2</c:v>
                </c:pt>
                <c:pt idx="6957">
                  <c:v>-6.6601811438788197E-2</c:v>
                </c:pt>
                <c:pt idx="6958">
                  <c:v>-7.2750624650630702E-2</c:v>
                </c:pt>
                <c:pt idx="6959">
                  <c:v>-7.8849654778329295E-2</c:v>
                </c:pt>
                <c:pt idx="6960">
                  <c:v>-8.4894728269677394E-2</c:v>
                </c:pt>
                <c:pt idx="6961">
                  <c:v>-9.0881708494869706E-2</c:v>
                </c:pt>
                <c:pt idx="6962">
                  <c:v>-9.6806498577188704E-2</c:v>
                </c:pt>
                <c:pt idx="6963">
                  <c:v>-0.102665044196488</c:v>
                </c:pt>
                <c:pt idx="6964">
                  <c:v>-0.108453336363553</c:v>
                </c:pt>
                <c:pt idx="6965">
                  <c:v>-0.114167414163445</c:v>
                </c:pt>
                <c:pt idx="6966">
                  <c:v>-0.119803367465945</c:v>
                </c:pt>
                <c:pt idx="6967">
                  <c:v>-0.12535733960124701</c:v>
                </c:pt>
                <c:pt idx="6968">
                  <c:v>-0.13082552999906699</c:v>
                </c:pt>
                <c:pt idx="6969">
                  <c:v>-0.13620419678936599</c:v>
                </c:pt>
                <c:pt idx="6970">
                  <c:v>-0.141489659362902</c:v>
                </c:pt>
                <c:pt idx="6971">
                  <c:v>-0.146678300889865</c:v>
                </c:pt>
                <c:pt idx="6972">
                  <c:v>-0.151766570794861</c:v>
                </c:pt>
                <c:pt idx="6973">
                  <c:v>-0.15675098718656599</c:v>
                </c:pt>
                <c:pt idx="6974">
                  <c:v>-0.161628139240373</c:v>
                </c:pt>
                <c:pt idx="6975">
                  <c:v>-0.16639468953241601</c:v>
                </c:pt>
                <c:pt idx="6976">
                  <c:v>-0.17104737632335701</c:v>
                </c:pt>
                <c:pt idx="6977">
                  <c:v>-0.17558301579038799</c:v>
                </c:pt>
                <c:pt idx="6978">
                  <c:v>-0.17999850420591501</c:v>
                </c:pt>
                <c:pt idx="6979">
                  <c:v>-0.18429082006143099</c:v>
                </c:pt>
                <c:pt idx="6980">
                  <c:v>-0.18845702613512499</c:v>
                </c:pt>
                <c:pt idx="6981">
                  <c:v>-0.19249427150182</c:v>
                </c:pt>
                <c:pt idx="6982">
                  <c:v>-0.19639979348385</c:v>
                </c:pt>
                <c:pt idx="6983">
                  <c:v>-0.20017091954155999</c:v>
                </c:pt>
                <c:pt idx="6984">
                  <c:v>-0.20380506910211099</c:v>
                </c:pt>
                <c:pt idx="6985">
                  <c:v>-0.20729975532536701</c:v>
                </c:pt>
                <c:pt idx="6986">
                  <c:v>-0.21065258680563101</c:v>
                </c:pt>
                <c:pt idx="6987">
                  <c:v>-0.21386126920807599</c:v>
                </c:pt>
                <c:pt idx="6988">
                  <c:v>-0.216923606838759</c:v>
                </c:pt>
                <c:pt idx="6989">
                  <c:v>-0.219837504147122</c:v>
                </c:pt>
                <c:pt idx="6990">
                  <c:v>-0.22260096715997901</c:v>
                </c:pt>
                <c:pt idx="6991">
                  <c:v>-0.225212104845984</c:v>
                </c:pt>
                <c:pt idx="6992">
                  <c:v>-0.227669130409657</c:v>
                </c:pt>
                <c:pt idx="6993">
                  <c:v>-0.229970362514092</c:v>
                </c:pt>
                <c:pt idx="6994">
                  <c:v>-0.232114226431481</c:v>
                </c:pt>
                <c:pt idx="6995">
                  <c:v>-0.23409925512070701</c:v>
                </c:pt>
                <c:pt idx="6996">
                  <c:v>-0.23592409023122901</c:v>
                </c:pt>
                <c:pt idx="6997">
                  <c:v>-0.23758748303260299</c:v>
                </c:pt>
                <c:pt idx="6998">
                  <c:v>-0.23908829526898301</c:v>
                </c:pt>
                <c:pt idx="6999">
                  <c:v>-0.240425499938028</c:v>
                </c:pt>
                <c:pt idx="7000">
                  <c:v>-0.241598181993676</c:v>
                </c:pt>
                <c:pt idx="7001">
                  <c:v>-0.24260553897230999</c:v>
                </c:pt>
                <c:pt idx="7002">
                  <c:v>-0.24344688154187899</c:v>
                </c:pt>
                <c:pt idx="7003">
                  <c:v>-0.24412163397361</c:v>
                </c:pt>
                <c:pt idx="7004">
                  <c:v>-0.24462933453597499</c:v>
                </c:pt>
                <c:pt idx="7005">
                  <c:v>-0.24496963581065201</c:v>
                </c:pt>
                <c:pt idx="7006">
                  <c:v>-0.24514230493026901</c:v>
                </c:pt>
                <c:pt idx="7007">
                  <c:v>-0.245147223737744</c:v>
                </c:pt>
                <c:pt idx="7008">
                  <c:v>-0.24498438886714999</c:v>
                </c:pt>
                <c:pt idx="7009">
                  <c:v>-0.244653911746012</c:v>
                </c:pt>
                <c:pt idx="7010">
                  <c:v>-0.24415601851905899</c:v>
                </c:pt>
                <c:pt idx="7011">
                  <c:v>-0.243491049893474</c:v>
                </c:pt>
                <c:pt idx="7012">
                  <c:v>-0.242659460905751</c:v>
                </c:pt>
                <c:pt idx="7013">
                  <c:v>-0.241661820610309</c:v>
                </c:pt>
                <c:pt idx="7014">
                  <c:v>-0.24049881169009399</c:v>
                </c:pt>
                <c:pt idx="7015">
                  <c:v>-0.23917122998942</c:v>
                </c:pt>
                <c:pt idx="7016">
                  <c:v>-0.23767998396937401</c:v>
                </c:pt>
                <c:pt idx="7017">
                  <c:v>-0.23602609408615699</c:v>
                </c:pt>
                <c:pt idx="7018">
                  <c:v>-0.234210692092789</c:v>
                </c:pt>
                <c:pt idx="7019">
                  <c:v>-0.23223502026465601</c:v>
                </c:pt>
                <c:pt idx="7020">
                  <c:v>-0.230100430549419</c:v>
                </c:pt>
                <c:pt idx="7021">
                  <c:v>-0.227808383641881</c:v>
                </c:pt>
                <c:pt idx="7022">
                  <c:v>-0.22536044798443899</c:v>
                </c:pt>
                <c:pt idx="7023">
                  <c:v>-0.22275829869379901</c:v>
                </c:pt>
                <c:pt idx="7024">
                  <c:v>-0.22000371641470301</c:v>
                </c:pt>
                <c:pt idx="7025">
                  <c:v>-0.21709858610143001</c:v>
                </c:pt>
                <c:pt idx="7026">
                  <c:v>-0.214044895727933</c:v>
                </c:pt>
                <c:pt idx="7027">
                  <c:v>-0.21084473492747099</c:v>
                </c:pt>
                <c:pt idx="7028">
                  <c:v>-0.20750029356267499</c:v>
                </c:pt>
                <c:pt idx="7029">
                  <c:v>-0.20401386022703499</c:v>
                </c:pt>
                <c:pt idx="7030">
                  <c:v>-0.200387820678816</c:v>
                </c:pt>
                <c:pt idx="7031">
                  <c:v>-0.19662465620849201</c:v>
                </c:pt>
                <c:pt idx="7032">
                  <c:v>-0.192726941940805</c:v>
                </c:pt>
                <c:pt idx="7033">
                  <c:v>-0.18869734507261099</c:v>
                </c:pt>
                <c:pt idx="7034">
                  <c:v>-0.184538623047724</c:v>
                </c:pt>
                <c:pt idx="7035">
                  <c:v>-0.180253621670006</c:v>
                </c:pt>
                <c:pt idx="7036">
                  <c:v>-0.175845273155985</c:v>
                </c:pt>
                <c:pt idx="7037">
                  <c:v>-0.17131659412835201</c:v>
                </c:pt>
                <c:pt idx="7038">
                  <c:v>-0.16667068355168799</c:v>
                </c:pt>
                <c:pt idx="7039">
                  <c:v>-0.16191072061185399</c:v>
                </c:pt>
                <c:pt idx="7040">
                  <c:v>-0.157039962540475</c:v>
                </c:pt>
                <c:pt idx="7041">
                  <c:v>-0.15206174238603401</c:v>
                </c:pt>
                <c:pt idx="7042">
                  <c:v>-0.146979466733064</c:v>
                </c:pt>
                <c:pt idx="7043">
                  <c:v>-0.14179661337103699</c:v>
                </c:pt>
                <c:pt idx="7044">
                  <c:v>-0.13651672891451999</c:v>
                </c:pt>
                <c:pt idx="7045">
                  <c:v>-0.131143426376229</c:v>
                </c:pt>
                <c:pt idx="7046">
                  <c:v>-0.125680382694663</c:v>
                </c:pt>
                <c:pt idx="7047">
                  <c:v>-0.12013133621797301</c:v>
                </c:pt>
                <c:pt idx="7048">
                  <c:v>-0.11450008414582601</c:v>
                </c:pt>
                <c:pt idx="7049">
                  <c:v>-0.10879047993098701</c:v>
                </c:pt>
                <c:pt idx="7050">
                  <c:v>-0.10300643064241299</c:v>
                </c:pt>
                <c:pt idx="7051">
                  <c:v>-9.7151894291649596E-2</c:v>
                </c:pt>
                <c:pt idx="7052">
                  <c:v>-9.1230877124377802E-2</c:v>
                </c:pt>
                <c:pt idx="7053">
                  <c:v>-8.52474308789474E-2</c:v>
                </c:pt>
                <c:pt idx="7054">
                  <c:v>-7.9205650013781603E-2</c:v>
                </c:pt>
                <c:pt idx="7055">
                  <c:v>-7.3109668905549305E-2</c:v>
                </c:pt>
                <c:pt idx="7056">
                  <c:v>-6.6963659020019897E-2</c:v>
                </c:pt>
                <c:pt idx="7057">
                  <c:v>-6.0771826057539897E-2</c:v>
                </c:pt>
                <c:pt idx="7058">
                  <c:v>-5.4538407075080897E-2</c:v>
                </c:pt>
                <c:pt idx="7059">
                  <c:v>-4.8267667586832E-2</c:v>
                </c:pt>
                <c:pt idx="7060">
                  <c:v>-4.1963898645317903E-2</c:v>
                </c:pt>
                <c:pt idx="7061">
                  <c:v>-3.5631413905042E-2</c:v>
                </c:pt>
                <c:pt idx="7062">
                  <c:v>-2.9274546670662101E-2</c:v>
                </c:pt>
                <c:pt idx="7063">
                  <c:v>-2.2897646931720601E-2</c:v>
                </c:pt>
                <c:pt idx="7064">
                  <c:v>-1.6505078385955999E-2</c:v>
                </c:pt>
                <c:pt idx="7065">
                  <c:v>-1.01012154532356E-2</c:v>
                </c:pt>
                <c:pt idx="7066">
                  <c:v>-3.69044028214903E-3</c:v>
                </c:pt>
                <c:pt idx="7067">
                  <c:v>2.72286024868494E-3</c:v>
                </c:pt>
                <c:pt idx="7068">
                  <c:v>9.1342975325499204E-3</c:v>
                </c:pt>
                <c:pt idx="7069">
                  <c:v>1.5539484237745101E-2</c:v>
                </c:pt>
                <c:pt idx="7070">
                  <c:v>2.1934037309826002E-2</c:v>
                </c:pt>
                <c:pt idx="7071">
                  <c:v>2.83135809709191E-2</c:v>
                </c:pt>
                <c:pt idx="7072">
                  <c:v>3.4673749714055603E-2</c:v>
                </c:pt>
                <c:pt idx="7073">
                  <c:v>4.1010191290478497E-2</c:v>
                </c:pt>
                <c:pt idx="7074">
                  <c:v>4.7318569687876198E-2</c:v>
                </c:pt>
                <c:pt idx="7075">
                  <c:v>5.3594568097505298E-2</c:v>
                </c:pt>
                <c:pt idx="7076">
                  <c:v>5.9833891868173297E-2</c:v>
                </c:pt>
                <c:pt idx="7077">
                  <c:v>6.6032271445058299E-2</c:v>
                </c:pt>
                <c:pt idx="7078">
                  <c:v>7.2185465291355402E-2</c:v>
                </c:pt>
                <c:pt idx="7079">
                  <c:v>7.8289262790750699E-2</c:v>
                </c:pt>
                <c:pt idx="7080">
                  <c:v>8.4339487128735999E-2</c:v>
                </c:pt>
                <c:pt idx="7081">
                  <c:v>9.0331998150793902E-2</c:v>
                </c:pt>
                <c:pt idx="7082">
                  <c:v>9.6262695195495102E-2</c:v>
                </c:pt>
                <c:pt idx="7083">
                  <c:v>0.10212751990057201</c:v>
                </c:pt>
                <c:pt idx="7084">
                  <c:v>0.107922458980048</c:v>
                </c:pt>
                <c:pt idx="7085">
                  <c:v>0.113643546970516</c:v>
                </c:pt>
                <c:pt idx="7086">
                  <c:v>0.1192868689447</c:v>
                </c:pt>
                <c:pt idx="7087">
                  <c:v>0.124848563190429</c:v>
                </c:pt>
                <c:pt idx="7088">
                  <c:v>0.13032482385319699</c:v>
                </c:pt>
                <c:pt idx="7089">
                  <c:v>0.135711903540501</c:v>
                </c:pt>
                <c:pt idx="7090">
                  <c:v>0.14100611588617501</c:v>
                </c:pt>
                <c:pt idx="7091">
                  <c:v>0.146203838072957</c:v>
                </c:pt>
                <c:pt idx="7092">
                  <c:v>0.15130151331158001</c:v>
                </c:pt>
                <c:pt idx="7093">
                  <c:v>0.15629565327467199</c:v>
                </c:pt>
                <c:pt idx="7094">
                  <c:v>0.16118284048380899</c:v>
                </c:pt>
                <c:pt idx="7095">
                  <c:v>0.16595973064809</c:v>
                </c:pt>
                <c:pt idx="7096">
                  <c:v>0.170623054952628</c:v>
                </c:pt>
                <c:pt idx="7097">
                  <c:v>0.17516962229538799</c:v>
                </c:pt>
                <c:pt idx="7098">
                  <c:v>0.179596321470857</c:v>
                </c:pt>
                <c:pt idx="7099">
                  <c:v>0.18390012329902899</c:v>
                </c:pt>
                <c:pt idx="7100">
                  <c:v>0.18807808269827</c:v>
                </c:pt>
                <c:pt idx="7101">
                  <c:v>0.19212734070062901</c:v>
                </c:pt>
                <c:pt idx="7102">
                  <c:v>0.196045126408222</c:v>
                </c:pt>
                <c:pt idx="7103">
                  <c:v>0.199828758889354</c:v>
                </c:pt>
                <c:pt idx="7104">
                  <c:v>0.20347564901307</c:v>
                </c:pt>
                <c:pt idx="7105">
                  <c:v>0.206983301220896</c:v>
                </c:pt>
                <c:pt idx="7106">
                  <c:v>0.21034931523454101</c:v>
                </c:pt>
                <c:pt idx="7107">
                  <c:v>0.213571387698402</c:v>
                </c:pt>
                <c:pt idx="7108">
                  <c:v>0.216647313755747</c:v>
                </c:pt>
                <c:pt idx="7109">
                  <c:v>0.21957498855749</c:v>
                </c:pt>
                <c:pt idx="7110">
                  <c:v>0.222352408702538</c:v>
                </c:pt>
                <c:pt idx="7111">
                  <c:v>0.22497767360870999</c:v>
                </c:pt>
                <c:pt idx="7112">
                  <c:v>0.227448986813305</c:v>
                </c:pt>
                <c:pt idx="7113">
                  <c:v>0.22976465720241401</c:v>
                </c:pt>
                <c:pt idx="7114">
                  <c:v>0.23192310016814699</c:v>
                </c:pt>
                <c:pt idx="7115">
                  <c:v>0.233922838692977</c:v>
                </c:pt>
                <c:pt idx="7116">
                  <c:v>0.23576250436045601</c:v>
                </c:pt>
                <c:pt idx="7117">
                  <c:v>0.23744083829162399</c:v>
                </c:pt>
                <c:pt idx="7118">
                  <c:v>0.238956692006456</c:v>
                </c:pt>
                <c:pt idx="7119">
                  <c:v>0.24030902820976</c:v>
                </c:pt>
                <c:pt idx="7120">
                  <c:v>0.24149692150100199</c:v>
                </c:pt>
                <c:pt idx="7121">
                  <c:v>0.24251955900755101</c:v>
                </c:pt>
                <c:pt idx="7122">
                  <c:v>0.243376240940926</c:v>
                </c:pt>
                <c:pt idx="7123">
                  <c:v>0.244066381075662</c:v>
                </c:pt>
                <c:pt idx="7124">
                  <c:v>0.24458950715046199</c:v>
                </c:pt>
                <c:pt idx="7125">
                  <c:v>0.24494526119136401</c:v>
                </c:pt>
                <c:pt idx="7126">
                  <c:v>0.24513339975669901</c:v>
                </c:pt>
                <c:pt idx="7127">
                  <c:v>0.24515379410368299</c:v>
                </c:pt>
                <c:pt idx="7128">
                  <c:v>0.24500643027651101</c:v>
                </c:pt>
                <c:pt idx="7129">
                  <c:v>0.24469140911591</c:v>
                </c:pt>
                <c:pt idx="7130">
                  <c:v>0.244208946190131</c:v>
                </c:pt>
                <c:pt idx="7131">
                  <c:v>0.24355937164743699</c:v>
                </c:pt>
                <c:pt idx="7132">
                  <c:v>0.24274312999018599</c:v>
                </c:pt>
                <c:pt idx="7133">
                  <c:v>0.24176077977065599</c:v>
                </c:pt>
                <c:pt idx="7134">
                  <c:v>0.24061299320882801</c:v>
                </c:pt>
                <c:pt idx="7135">
                  <c:v>0.23930055573239201</c:v>
                </c:pt>
                <c:pt idx="7136">
                  <c:v>0.23782436543927701</c:v>
                </c:pt>
                <c:pt idx="7137">
                  <c:v>0.23618543248308599</c:v>
                </c:pt>
                <c:pt idx="7138">
                  <c:v>0.23438487838184699</c:v>
                </c:pt>
                <c:pt idx="7139">
                  <c:v>0.23242393525056901</c:v>
                </c:pt>
                <c:pt idx="7140">
                  <c:v>0.230303944958098</c:v>
                </c:pt>
                <c:pt idx="7141">
                  <c:v>0.228026358208888</c:v>
                </c:pt>
                <c:pt idx="7142">
                  <c:v>0.225592733550281</c:v>
                </c:pt>
                <c:pt idx="7143">
                  <c:v>0.22300473630600201</c:v>
                </c:pt>
                <c:pt idx="7144">
                  <c:v>0.22026413743657799</c:v>
                </c:pt>
                <c:pt idx="7145">
                  <c:v>0.21737281232747499</c:v>
                </c:pt>
                <c:pt idx="7146">
                  <c:v>0.214332739505776</c:v>
                </c:pt>
                <c:pt idx="7147">
                  <c:v>0.21114599928628</c:v>
                </c:pt>
                <c:pt idx="7148">
                  <c:v>0.20781477234794599</c:v>
                </c:pt>
                <c:pt idx="7149">
                  <c:v>0.20434133824166301</c:v>
                </c:pt>
                <c:pt idx="7150">
                  <c:v>0.20072807383035399</c:v>
                </c:pt>
                <c:pt idx="7151">
                  <c:v>0.196977451662495</c:v>
                </c:pt>
                <c:pt idx="7152">
                  <c:v>0.19309203828016</c:v>
                </c:pt>
                <c:pt idx="7153">
                  <c:v>0.189074492462737</c:v>
                </c:pt>
                <c:pt idx="7154">
                  <c:v>0.18492756340753599</c:v>
                </c:pt>
                <c:pt idx="7155">
                  <c:v>0.180654088848514</c:v>
                </c:pt>
                <c:pt idx="7156">
                  <c:v>0.176256993114426</c:v>
                </c:pt>
                <c:pt idx="7157">
                  <c:v>0.171739285127711</c:v>
                </c:pt>
                <c:pt idx="7158">
                  <c:v>0.167104056345492</c:v>
                </c:pt>
                <c:pt idx="7159">
                  <c:v>0.16235447864410199</c:v>
                </c:pt>
                <c:pt idx="7160">
                  <c:v>0.157493802148573</c:v>
                </c:pt>
                <c:pt idx="7161">
                  <c:v>0.15252535300858799</c:v>
                </c:pt>
                <c:pt idx="7162">
                  <c:v>0.14745253112239701</c:v>
                </c:pt>
                <c:pt idx="7163">
                  <c:v>0.14227880781028299</c:v>
                </c:pt>
                <c:pt idx="7164">
                  <c:v>0.137007723439138</c:v>
                </c:pt>
                <c:pt idx="7165">
                  <c:v>0.13164288499980301</c:v>
                </c:pt>
                <c:pt idx="7166">
                  <c:v>0.12618796363881099</c:v>
                </c:pt>
                <c:pt idx="7167">
                  <c:v>0.12064669214623</c:v>
                </c:pt>
                <c:pt idx="7168">
                  <c:v>0.11502286240132301</c:v>
                </c:pt>
                <c:pt idx="7169">
                  <c:v>0.109320322777774</c:v>
                </c:pt>
                <c:pt idx="7170">
                  <c:v>0.103542975510254</c:v>
                </c:pt>
                <c:pt idx="7171">
                  <c:v>9.7694774024133096E-2</c:v>
                </c:pt>
                <c:pt idx="7172">
                  <c:v>9.1779720230159095E-2</c:v>
                </c:pt>
                <c:pt idx="7173">
                  <c:v>8.5801861785958805E-2</c:v>
                </c:pt>
                <c:pt idx="7174">
                  <c:v>7.9765289326236194E-2</c:v>
                </c:pt>
                <c:pt idx="7175">
                  <c:v>7.3674133663560196E-2</c:v>
                </c:pt>
                <c:pt idx="7176">
                  <c:v>6.7532562961659201E-2</c:v>
                </c:pt>
                <c:pt idx="7177">
                  <c:v>6.13447798831563E-2</c:v>
                </c:pt>
                <c:pt idx="7178">
                  <c:v>5.5115018713697103E-2</c:v>
                </c:pt>
                <c:pt idx="7179">
                  <c:v>4.8847542464437503E-2</c:v>
                </c:pt>
                <c:pt idx="7180">
                  <c:v>4.2546639954875697E-2</c:v>
                </c:pt>
                <c:pt idx="7181">
                  <c:v>3.6216622878021902E-2</c:v>
                </c:pt>
                <c:pt idx="7182">
                  <c:v>2.98618228499179E-2</c:v>
                </c:pt>
                <c:pt idx="7183">
                  <c:v>2.34865884455213E-2</c:v>
                </c:pt>
                <c:pt idx="7184">
                  <c:v>1.70952822229864E-2</c:v>
                </c:pt>
                <c:pt idx="7185">
                  <c:v>1.06922777383752E-2</c:v>
                </c:pt>
                <c:pt idx="7186">
                  <c:v>4.2819565528436701E-3</c:v>
                </c:pt>
                <c:pt idx="7187">
                  <c:v>-2.13129476565092E-3</c:v>
                </c:pt>
                <c:pt idx="7188">
                  <c:v>-8.5430876440679999E-3</c:v>
                </c:pt>
                <c:pt idx="7189">
                  <c:v>-1.49490345073742E-2</c:v>
                </c:pt>
                <c:pt idx="7190">
                  <c:v>-2.1344751780950799E-2</c:v>
                </c:pt>
                <c:pt idx="7191">
                  <c:v>-2.7725862890263499E-2</c:v>
                </c:pt>
                <c:pt idx="7192">
                  <c:v>-3.4088001255742698E-2</c:v>
                </c:pt>
                <c:pt idx="7193">
                  <c:v>-4.0426813280823197E-2</c:v>
                </c:pt>
                <c:pt idx="7194">
                  <c:v>-4.6737961331100898E-2</c:v>
                </c:pt>
                <c:pt idx="7195">
                  <c:v>-5.3017126702565302E-2</c:v>
                </c:pt>
                <c:pt idx="7196">
                  <c:v>-5.9260012576879302E-2</c:v>
                </c:pt>
                <c:pt idx="7197">
                  <c:v>-6.5462346961681697E-2</c:v>
                </c:pt>
                <c:pt idx="7198">
                  <c:v>-7.1619885613901701E-2</c:v>
                </c:pt>
                <c:pt idx="7199">
                  <c:v>-7.7728414944084598E-2</c:v>
                </c:pt>
                <c:pt idx="7200">
                  <c:v>-8.3783754899741603E-2</c:v>
                </c:pt>
                <c:pt idx="7201">
                  <c:v>-8.9781761825749803E-2</c:v>
                </c:pt>
                <c:pt idx="7202">
                  <c:v>-9.5718331299845694E-2</c:v>
                </c:pt>
                <c:pt idx="7203">
                  <c:v>-0.101589400941272</c:v>
                </c:pt>
                <c:pt idx="7204">
                  <c:v>-0.107390953190656</c:v>
                </c:pt>
                <c:pt idx="7205">
                  <c:v>-0.113119018059214</c:v>
                </c:pt>
                <c:pt idx="7206">
                  <c:v>-0.118769675845409</c:v>
                </c:pt>
                <c:pt idx="7207">
                  <c:v>-0.12433905981719</c:v>
                </c:pt>
                <c:pt idx="7208">
                  <c:v>-0.12982335885798901</c:v>
                </c:pt>
                <c:pt idx="7209">
                  <c:v>-0.13521882007466099</c:v>
                </c:pt>
                <c:pt idx="7210">
                  <c:v>-0.14052175136557701</c:v>
                </c:pt>
                <c:pt idx="7211">
                  <c:v>-0.14572852394712299</c:v>
                </c:pt>
                <c:pt idx="7212">
                  <c:v>-0.15083557483686599</c:v>
                </c:pt>
                <c:pt idx="7213">
                  <c:v>-0.15583940929169801</c:v>
                </c:pt>
                <c:pt idx="7214">
                  <c:v>-0.16073660319927799</c:v>
                </c:pt>
                <c:pt idx="7215">
                  <c:v>-0.16552380542114301</c:v>
                </c:pt>
                <c:pt idx="7216">
                  <c:v>-0.170197740085889</c:v>
                </c:pt>
                <c:pt idx="7217">
                  <c:v>-0.17475520883083701</c:v>
                </c:pt>
                <c:pt idx="7218">
                  <c:v>-0.17919309299066899</c:v>
                </c:pt>
                <c:pt idx="7219">
                  <c:v>-0.18350835573152</c:v>
                </c:pt>
                <c:pt idx="7220">
                  <c:v>-0.18769804412908001</c:v>
                </c:pt>
                <c:pt idx="7221">
                  <c:v>-0.19175929118927201</c:v>
                </c:pt>
                <c:pt idx="7222">
                  <c:v>-0.19568931781012699</c:v>
                </c:pt>
                <c:pt idx="7223">
                  <c:v>-0.19948543468352101</c:v>
                </c:pt>
                <c:pt idx="7224">
                  <c:v>-0.20314504413546</c:v>
                </c:pt>
                <c:pt idx="7225">
                  <c:v>-0.20666564190366099</c:v>
                </c:pt>
                <c:pt idx="7226">
                  <c:v>-0.21004481885121701</c:v>
                </c:pt>
                <c:pt idx="7227">
                  <c:v>-0.21328026261516</c:v>
                </c:pt>
                <c:pt idx="7228">
                  <c:v>-0.21636975918880699</c:v>
                </c:pt>
                <c:pt idx="7229">
                  <c:v>-0.219311194436801</c:v>
                </c:pt>
                <c:pt idx="7230">
                  <c:v>-0.222102555541806</c:v>
                </c:pt>
                <c:pt idx="7231">
                  <c:v>-0.22474193238187501</c:v>
                </c:pt>
                <c:pt idx="7232">
                  <c:v>-0.227227518837544</c:v>
                </c:pt>
                <c:pt idx="7233">
                  <c:v>-0.22955761402774999</c:v>
                </c:pt>
                <c:pt idx="7234">
                  <c:v>-0.23173062347374501</c:v>
                </c:pt>
                <c:pt idx="7235">
                  <c:v>-0.233745060190193</c:v>
                </c:pt>
                <c:pt idx="7236">
                  <c:v>-0.235599545702709</c:v>
                </c:pt>
                <c:pt idx="7237">
                  <c:v>-0.23729281099114699</c:v>
                </c:pt>
                <c:pt idx="7238">
                  <c:v>-0.238823697357988</c:v>
                </c:pt>
                <c:pt idx="7239">
                  <c:v>-0.24019115722123099</c:v>
                </c:pt>
                <c:pt idx="7240">
                  <c:v>-0.24139425483125701</c:v>
                </c:pt>
                <c:pt idx="7241">
                  <c:v>-0.24243216691115399</c:v>
                </c:pt>
                <c:pt idx="7242">
                  <c:v>-0.24330418322008701</c:v>
                </c:pt>
                <c:pt idx="7243">
                  <c:v>-0.24400970703931299</c:v>
                </c:pt>
                <c:pt idx="7244">
                  <c:v>-0.24454825558051399</c:v>
                </c:pt>
                <c:pt idx="7245">
                  <c:v>-0.24491946031617101</c:v>
                </c:pt>
                <c:pt idx="7246">
                  <c:v>-0.24512306723174099</c:v>
                </c:pt>
                <c:pt idx="7247">
                  <c:v>-0.24515893699948199</c:v>
                </c:pt>
                <c:pt idx="7248">
                  <c:v>-0.245027045073796</c:v>
                </c:pt>
                <c:pt idx="7249">
                  <c:v>-0.244727481708023</c:v>
                </c:pt>
                <c:pt idx="7250">
                  <c:v>-0.24426045189268</c:v>
                </c:pt>
                <c:pt idx="7251">
                  <c:v>-0.24362627521519001</c:v>
                </c:pt>
                <c:pt idx="7252">
                  <c:v>-0.242825385641185</c:v>
                </c:pt>
                <c:pt idx="7253">
                  <c:v>-0.24185833121754999</c:v>
                </c:pt>
                <c:pt idx="7254">
                  <c:v>-0.24072577369738701</c:v>
                </c:pt>
                <c:pt idx="7255">
                  <c:v>-0.23942848808719</c:v>
                </c:pt>
                <c:pt idx="7256">
                  <c:v>-0.23796736211649899</c:v>
                </c:pt>
                <c:pt idx="7257">
                  <c:v>-0.23634339563043499</c:v>
                </c:pt>
                <c:pt idx="7258">
                  <c:v>-0.23455769990550901</c:v>
                </c:pt>
                <c:pt idx="7259">
                  <c:v>-0.23261149688917299</c:v>
                </c:pt>
                <c:pt idx="7260">
                  <c:v>-0.23050611836365001</c:v>
                </c:pt>
                <c:pt idx="7261">
                  <c:v>-0.22824300503459399</c:v>
                </c:pt>
                <c:pt idx="7262">
                  <c:v>-0.22582370554521999</c:v>
                </c:pt>
                <c:pt idx="7263">
                  <c:v>-0.22324987541657201</c:v>
                </c:pt>
                <c:pt idx="7264">
                  <c:v>-0.22052327591465201</c:v>
                </c:pt>
                <c:pt idx="7265">
                  <c:v>-0.21764577284519199</c:v>
                </c:pt>
                <c:pt idx="7266">
                  <c:v>-0.21461933527688501</c:v>
                </c:pt>
                <c:pt idx="7267">
                  <c:v>-0.21144603419395899</c:v>
                </c:pt>
                <c:pt idx="7268">
                  <c:v>-0.20812804107900201</c:v>
                </c:pt>
                <c:pt idx="7269">
                  <c:v>-0.20466762642702699</c:v>
                </c:pt>
                <c:pt idx="7270">
                  <c:v>-0.20106715819177501</c:v>
                </c:pt>
                <c:pt idx="7271">
                  <c:v>-0.19732910016533001</c:v>
                </c:pt>
                <c:pt idx="7272">
                  <c:v>-0.19345601029215201</c:v>
                </c:pt>
                <c:pt idx="7273">
                  <c:v>-0.18945053891867999</c:v>
                </c:pt>
                <c:pt idx="7274">
                  <c:v>-0.18531542697971001</c:v>
                </c:pt>
                <c:pt idx="7275">
                  <c:v>-0.18105350412277399</c:v>
                </c:pt>
                <c:pt idx="7276">
                  <c:v>-0.17666768677182401</c:v>
                </c:pt>
                <c:pt idx="7277">
                  <c:v>-0.172160976131527</c:v>
                </c:pt>
                <c:pt idx="7278">
                  <c:v>-0.16753645613354801</c:v>
                </c:pt>
                <c:pt idx="7279">
                  <c:v>-0.162797291326223</c:v>
                </c:pt>
                <c:pt idx="7280">
                  <c:v>-0.15794672470906601</c:v>
                </c:pt>
                <c:pt idx="7281">
                  <c:v>-0.152988075513592</c:v>
                </c:pt>
                <c:pt idx="7282">
                  <c:v>-0.147924736931972</c:v>
                </c:pt>
                <c:pt idx="7283">
                  <c:v>-0.14276017379508599</c:v>
                </c:pt>
                <c:pt idx="7284">
                  <c:v>-0.13749792020154</c:v>
                </c:pt>
                <c:pt idx="7285">
                  <c:v>-0.132141577099293</c:v>
                </c:pt>
                <c:pt idx="7286">
                  <c:v>-0.126694809821539</c:v>
                </c:pt>
                <c:pt idx="7287">
                  <c:v>-0.12116134557852599</c:v>
                </c:pt>
                <c:pt idx="7288">
                  <c:v>-0.115544970907033</c:v>
                </c:pt>
                <c:pt idx="7289">
                  <c:v>-0.10984952907925601</c:v>
                </c:pt>
                <c:pt idx="7290">
                  <c:v>-0.10407891747285999</c:v>
                </c:pt>
                <c:pt idx="7291">
                  <c:v>-9.8237084904018696E-2</c:v>
                </c:pt>
                <c:pt idx="7292">
                  <c:v>-9.2328028925243194E-2</c:v>
                </c:pt>
                <c:pt idx="7293">
                  <c:v>-8.635579308987E-2</c:v>
                </c:pt>
                <c:pt idx="7294">
                  <c:v>-8.0324464185064601E-2</c:v>
                </c:pt>
                <c:pt idx="7295">
                  <c:v>-7.4238169435243501E-2</c:v>
                </c:pt>
                <c:pt idx="7296">
                  <c:v>-6.8101073677823698E-2</c:v>
                </c:pt>
                <c:pt idx="7297">
                  <c:v>-6.1917376513234201E-2</c:v>
                </c:pt>
                <c:pt idx="7298">
                  <c:v>-5.5691309431139098E-2</c:v>
                </c:pt>
                <c:pt idx="7299">
                  <c:v>-4.9427132914839002E-2</c:v>
                </c:pt>
                <c:pt idx="7300">
                  <c:v>-4.31291335258321E-2</c:v>
                </c:pt>
                <c:pt idx="7301">
                  <c:v>-3.6801620970530399E-2</c:v>
                </c:pt>
                <c:pt idx="7302">
                  <c:v>-3.0448925151137E-2</c:v>
                </c:pt>
                <c:pt idx="7303">
                  <c:v>-2.40753932027045E-2</c:v>
                </c:pt>
                <c:pt idx="7304">
                  <c:v>-1.7685386518400601E-2</c:v>
                </c:pt>
                <c:pt idx="7305">
                  <c:v>-1.1283277765016199E-2</c:v>
                </c:pt>
                <c:pt idx="7306">
                  <c:v>-4.8734478907604597E-3</c:v>
                </c:pt>
                <c:pt idx="7307">
                  <c:v>1.5397168726124801E-3</c:v>
                </c:pt>
                <c:pt idx="7308">
                  <c:v>7.9518280112915399E-3</c:v>
                </c:pt>
                <c:pt idx="7309">
                  <c:v>1.43584977324586E-2</c:v>
                </c:pt>
                <c:pt idx="7310">
                  <c:v>2.0755341966844899E-2</c:v>
                </c:pt>
                <c:pt idx="7311">
                  <c:v>2.7137983368739599E-2</c:v>
                </c:pt>
                <c:pt idx="7312">
                  <c:v>3.35020543113973E-2</c:v>
                </c:pt>
                <c:pt idx="7313">
                  <c:v>3.9843199875794801E-2</c:v>
                </c:pt>
                <c:pt idx="7314">
                  <c:v>4.6157080830692303E-2</c:v>
                </c:pt>
                <c:pt idx="7315">
                  <c:v>5.2439376601959201E-2</c:v>
                </c:pt>
                <c:pt idx="7316">
                  <c:v>5.8685788229133E-2</c:v>
                </c:pt>
                <c:pt idx="7317">
                  <c:v>6.4892041307187801E-2</c:v>
                </c:pt>
                <c:pt idx="7318">
                  <c:v>7.1053888911500204E-2</c:v>
                </c:pt>
                <c:pt idx="7319">
                  <c:v>7.7167114504009704E-2</c:v>
                </c:pt>
                <c:pt idx="7320">
                  <c:v>8.3227534818585802E-2</c:v>
                </c:pt>
                <c:pt idx="7321">
                  <c:v>8.9231002723627897E-2</c:v>
                </c:pt>
                <c:pt idx="7322">
                  <c:v>9.5173410059937E-2</c:v>
                </c:pt>
                <c:pt idx="7323">
                  <c:v>0.101050690451921</c:v>
                </c:pt>
                <c:pt idx="7324">
                  <c:v>0.106858822090203</c:v>
                </c:pt>
                <c:pt idx="7325">
                  <c:v>0.112593830483741</c:v>
                </c:pt>
                <c:pt idx="7326">
                  <c:v>0.118251791179558</c:v>
                </c:pt>
                <c:pt idx="7327">
                  <c:v>0.12382883244824</c:v>
                </c:pt>
                <c:pt idx="7328">
                  <c:v>0.12932113793334901</c:v>
                </c:pt>
                <c:pt idx="7329">
                  <c:v>0.13472494926294801</c:v>
                </c:pt>
                <c:pt idx="7330">
                  <c:v>0.14003656862144401</c:v>
                </c:pt>
                <c:pt idx="7331">
                  <c:v>0.14525236127999899</c:v>
                </c:pt>
                <c:pt idx="7332">
                  <c:v>0.15036875808376399</c:v>
                </c:pt>
                <c:pt idx="7333">
                  <c:v>0.15538225789424201</c:v>
                </c:pt>
                <c:pt idx="7334">
                  <c:v>0.16028942998511</c:v>
                </c:pt>
                <c:pt idx="7335">
                  <c:v>0.165086916389861</c:v>
                </c:pt>
                <c:pt idx="7336">
                  <c:v>0.16977143419964499</c:v>
                </c:pt>
                <c:pt idx="7337">
                  <c:v>0.17433977780976301</c:v>
                </c:pt>
                <c:pt idx="7338">
                  <c:v>0.17878882111325201</c:v>
                </c:pt>
                <c:pt idx="7339">
                  <c:v>0.18311551964007</c:v>
                </c:pt>
                <c:pt idx="7340">
                  <c:v>0.18731691264042599</c:v>
                </c:pt>
                <c:pt idx="7341">
                  <c:v>0.19139012511080999</c:v>
                </c:pt>
                <c:pt idx="7342">
                  <c:v>0.19533236976134999</c:v>
                </c:pt>
                <c:pt idx="7343">
                  <c:v>0.19914094892315301</c:v>
                </c:pt>
                <c:pt idx="7344">
                  <c:v>0.20281325639431</c:v>
                </c:pt>
                <c:pt idx="7345">
                  <c:v>0.20634677922331299</c:v>
                </c:pt>
                <c:pt idx="7346">
                  <c:v>0.209739099428665</c:v>
                </c:pt>
                <c:pt idx="7347">
                  <c:v>0.21298789565349799</c:v>
                </c:pt>
                <c:pt idx="7348">
                  <c:v>0.21609094475407101</c:v>
                </c:pt>
                <c:pt idx="7349">
                  <c:v>0.21904612332106299</c:v>
                </c:pt>
                <c:pt idx="7350">
                  <c:v>0.221851409132617</c:v>
                </c:pt>
                <c:pt idx="7351">
                  <c:v>0.22450488253814199</c:v>
                </c:pt>
                <c:pt idx="7352">
                  <c:v>0.22700472777192601</c:v>
                </c:pt>
                <c:pt idx="7353">
                  <c:v>0.229349234195659</c:v>
                </c:pt>
                <c:pt idx="7354">
                  <c:v>0.23153679746901801</c:v>
                </c:pt>
                <c:pt idx="7355">
                  <c:v>0.233565920647516</c:v>
                </c:pt>
                <c:pt idx="7356">
                  <c:v>0.23543521520685701</c:v>
                </c:pt>
                <c:pt idx="7357">
                  <c:v>0.237143401993098</c:v>
                </c:pt>
                <c:pt idx="7358">
                  <c:v>0.23868931209797301</c:v>
                </c:pt>
                <c:pt idx="7359">
                  <c:v>0.24007188765877399</c:v>
                </c:pt>
                <c:pt idx="7360">
                  <c:v>0.241290182582243</c:v>
                </c:pt>
                <c:pt idx="7361">
                  <c:v>0.24234336319198199</c:v>
                </c:pt>
                <c:pt idx="7362">
                  <c:v>0.24323070879893599</c:v>
                </c:pt>
                <c:pt idx="7363">
                  <c:v>0.24395161219455999</c:v>
                </c:pt>
                <c:pt idx="7364">
                  <c:v>0.244505580066328</c:v>
                </c:pt>
                <c:pt idx="7365">
                  <c:v>0.24489223333530599</c:v>
                </c:pt>
                <c:pt idx="7366">
                  <c:v>0.24511130741555801</c:v>
                </c:pt>
                <c:pt idx="7367">
                  <c:v>0.245162652395196</c:v>
                </c:pt>
                <c:pt idx="7368">
                  <c:v>0.24504623313897</c:v>
                </c:pt>
                <c:pt idx="7369">
                  <c:v>0.24476212931230801</c:v>
                </c:pt>
                <c:pt idx="7370">
                  <c:v>0.244310535326801</c:v>
                </c:pt>
                <c:pt idx="7371">
                  <c:v>0.24369176020716801</c:v>
                </c:pt>
                <c:pt idx="7372">
                  <c:v>0.242906227379793</c:v>
                </c:pt>
                <c:pt idx="7373">
                  <c:v>0.24195447438297199</c:v>
                </c:pt>
                <c:pt idx="7374">
                  <c:v>0.240837152499079</c:v>
                </c:pt>
                <c:pt idx="7375">
                  <c:v>0.239555026308894</c:v>
                </c:pt>
                <c:pt idx="7376">
                  <c:v>0.23810897316840299</c:v>
                </c:pt>
                <c:pt idx="7377">
                  <c:v>0.236499982608424</c:v>
                </c:pt>
                <c:pt idx="7378">
                  <c:v>0.23472915565747601</c:v>
                </c:pt>
                <c:pt idx="7379">
                  <c:v>0.23279770408834499</c:v>
                </c:pt>
                <c:pt idx="7380">
                  <c:v>0.23070694958887</c:v>
                </c:pt>
                <c:pt idx="7381">
                  <c:v>0.22845832285751899</c:v>
                </c:pt>
                <c:pt idx="7382">
                  <c:v>0.22605336262436199</c:v>
                </c:pt>
                <c:pt idx="7383">
                  <c:v>0.22349371459812301</c:v>
                </c:pt>
                <c:pt idx="7384">
                  <c:v>0.220781130340025</c:v>
                </c:pt>
                <c:pt idx="7385">
                  <c:v>0.21791746606519899</c:v>
                </c:pt>
                <c:pt idx="7386">
                  <c:v>0.214904681372486</c:v>
                </c:pt>
                <c:pt idx="7387">
                  <c:v>0.21174483790347901</c:v>
                </c:pt>
                <c:pt idx="7388">
                  <c:v>0.208440097931754</c:v>
                </c:pt>
                <c:pt idx="7389">
                  <c:v>0.20499272288322901</c:v>
                </c:pt>
                <c:pt idx="7390">
                  <c:v>0.20140507178867501</c:v>
                </c:pt>
                <c:pt idx="7391">
                  <c:v>0.19767959966943499</c:v>
                </c:pt>
                <c:pt idx="7392">
                  <c:v>0.193818855857461</c:v>
                </c:pt>
                <c:pt idx="7393">
                  <c:v>0.189825482250814</c:v>
                </c:pt>
                <c:pt idx="7394">
                  <c:v>0.18570221150581301</c:v>
                </c:pt>
                <c:pt idx="7395">
                  <c:v>0.18145186516709</c:v>
                </c:pt>
                <c:pt idx="7396">
                  <c:v>0.17707735173681199</c:v>
                </c:pt>
                <c:pt idx="7397">
                  <c:v>0.17258166468439801</c:v>
                </c:pt>
                <c:pt idx="7398">
                  <c:v>0.16796788039810001</c:v>
                </c:pt>
                <c:pt idx="7399">
                  <c:v>0.163239156079829</c:v>
                </c:pt>
                <c:pt idx="7400">
                  <c:v>0.158398727584698</c:v>
                </c:pt>
                <c:pt idx="7401">
                  <c:v>0.15344990720672699</c:v>
                </c:pt>
                <c:pt idx="7402">
                  <c:v>0.148396081412252</c:v>
                </c:pt>
                <c:pt idx="7403">
                  <c:v>0.14324070852257201</c:v>
                </c:pt>
                <c:pt idx="7404">
                  <c:v>0.13798731634743</c:v>
                </c:pt>
                <c:pt idx="7405">
                  <c:v>0.132639499770938</c:v>
                </c:pt>
                <c:pt idx="7406">
                  <c:v>0.12720091829160601</c:v>
                </c:pt>
                <c:pt idx="7407">
                  <c:v>0.12167529351815901</c:v>
                </c:pt>
                <c:pt idx="7408">
                  <c:v>0.11606640662284699</c:v>
                </c:pt>
                <c:pt idx="7409">
                  <c:v>0.110378095753996</c:v>
                </c:pt>
                <c:pt idx="7410">
                  <c:v>0.104614253409574</c:v>
                </c:pt>
                <c:pt idx="7411">
                  <c:v>9.8778823773563396E-2</c:v>
                </c:pt>
                <c:pt idx="7412">
                  <c:v>9.2875800016963606E-2</c:v>
                </c:pt>
                <c:pt idx="7413">
                  <c:v>8.6909221565275099E-2</c:v>
                </c:pt>
                <c:pt idx="7414">
                  <c:v>8.0883171334329096E-2</c:v>
                </c:pt>
                <c:pt idx="7415">
                  <c:v>7.4801772936357702E-2</c:v>
                </c:pt>
                <c:pt idx="7416">
                  <c:v>6.8669187858215602E-2</c:v>
                </c:pt>
                <c:pt idx="7417">
                  <c:v>6.2489612613684499E-2</c:v>
                </c:pt>
                <c:pt idx="7418">
                  <c:v>5.6267275871808103E-2</c:v>
                </c:pt>
                <c:pt idx="7419">
                  <c:v>5.0006435563223803E-2</c:v>
                </c:pt>
                <c:pt idx="7420">
                  <c:v>4.3711375966470602E-2</c:v>
                </c:pt>
                <c:pt idx="7421">
                  <c:v>3.7386404776267403E-2</c:v>
                </c:pt>
                <c:pt idx="7422">
                  <c:v>3.1035850155767201E-2</c:v>
                </c:pt>
                <c:pt idx="7423">
                  <c:v>2.4664057774805102E-2</c:v>
                </c:pt>
                <c:pt idx="7424">
                  <c:v>1.8275387836166501E-2</c:v>
                </c:pt>
                <c:pt idx="7425">
                  <c:v>1.18742120919108E-2</c:v>
                </c:pt>
                <c:pt idx="7426">
                  <c:v>5.4649108517909302E-3</c:v>
                </c:pt>
                <c:pt idx="7427">
                  <c:v>-9.4813001418207797E-4</c:v>
                </c:pt>
                <c:pt idx="7428">
                  <c:v>-7.36052207697983E-3</c:v>
                </c:pt>
                <c:pt idx="7429">
                  <c:v>-1.37678773515485E-2</c:v>
                </c:pt>
                <c:pt idx="7430">
                  <c:v>-2.01658112994966E-2</c:v>
                </c:pt>
                <c:pt idx="7431">
                  <c:v>-2.6549945829424999E-2</c:v>
                </c:pt>
                <c:pt idx="7432">
                  <c:v>-3.2915912292844199E-2</c:v>
                </c:pt>
                <c:pt idx="7433">
                  <c:v>-3.9259354473630499E-2</c:v>
                </c:pt>
                <c:pt idx="7434">
                  <c:v>-4.5575931568974701E-2</c:v>
                </c:pt>
                <c:pt idx="7435">
                  <c:v>-5.1861321159783702E-2</c:v>
                </c:pt>
                <c:pt idx="7436">
                  <c:v>-5.81112221685013E-2</c:v>
                </c:pt>
                <c:pt idx="7437">
                  <c:v>-6.4321357802326104E-2</c:v>
                </c:pt>
                <c:pt idx="7438">
                  <c:v>-7.04874784798106E-2</c:v>
                </c:pt>
                <c:pt idx="7439">
                  <c:v>-7.6605364738840206E-2</c:v>
                </c:pt>
                <c:pt idx="7440">
                  <c:v>-8.2670830124001199E-2</c:v>
                </c:pt>
                <c:pt idx="7441">
                  <c:v>-8.8679724051362596E-2</c:v>
                </c:pt>
                <c:pt idx="7442">
                  <c:v>-9.4627934648711401E-2</c:v>
                </c:pt>
                <c:pt idx="7443">
                  <c:v>-0.100511391569296</c:v>
                </c:pt>
                <c:pt idx="7444">
                  <c:v>-0.106326068777158</c:v>
                </c:pt>
                <c:pt idx="7445">
                  <c:v>-0.11206798730213501</c:v>
                </c:pt>
                <c:pt idx="7446">
                  <c:v>-0.11773321796266401</c:v>
                </c:pt>
                <c:pt idx="7447">
                  <c:v>-0.12331788405451</c:v>
                </c:pt>
                <c:pt idx="7448">
                  <c:v>-0.128818164003587</c:v>
                </c:pt>
                <c:pt idx="7449">
                  <c:v>-0.13423029398104999</c:v>
                </c:pt>
                <c:pt idx="7450">
                  <c:v>-0.13955057047887501</c:v>
                </c:pt>
                <c:pt idx="7451">
                  <c:v>-0.14477535284416501</c:v>
                </c:pt>
                <c:pt idx="7452">
                  <c:v>-0.149901065770433</c:v>
                </c:pt>
                <c:pt idx="7453">
                  <c:v>-0.15492420174418201</c:v>
                </c:pt>
                <c:pt idx="7454">
                  <c:v>-0.159841323445086</c:v>
                </c:pt>
                <c:pt idx="7455">
                  <c:v>-0.16464906609814001</c:v>
                </c:pt>
                <c:pt idx="7456">
                  <c:v>-0.16934413977616999</c:v>
                </c:pt>
                <c:pt idx="7457">
                  <c:v>-0.17392333165111901</c:v>
                </c:pt>
                <c:pt idx="7458">
                  <c:v>-0.178383508192581</c:v>
                </c:pt>
                <c:pt idx="7459">
                  <c:v>-0.18272161731206699</c:v>
                </c:pt>
                <c:pt idx="7460">
                  <c:v>-0.18693469045154301</c:v>
                </c:pt>
                <c:pt idx="7461">
                  <c:v>-0.19101984461480501</c:v>
                </c:pt>
                <c:pt idx="7462">
                  <c:v>-0.194974284340312</c:v>
                </c:pt>
                <c:pt idx="7463">
                  <c:v>-0.19879530361410599</c:v>
                </c:pt>
                <c:pt idx="7464">
                  <c:v>-0.202480287721539</c:v>
                </c:pt>
                <c:pt idx="7465">
                  <c:v>-0.20602671503651099</c:v>
                </c:pt>
                <c:pt idx="7466">
                  <c:v>-0.20943215874701501</c:v>
                </c:pt>
                <c:pt idx="7467">
                  <c:v>-0.212694288515798</c:v>
                </c:pt>
                <c:pt idx="7468">
                  <c:v>-0.21581087207500599</c:v>
                </c:pt>
                <c:pt idx="7469">
                  <c:v>-0.21877977675371901</c:v>
                </c:pt>
                <c:pt idx="7470">
                  <c:v>-0.22159897093733399</c:v>
                </c:pt>
                <c:pt idx="7471">
                  <c:v>-0.22426652545779399</c:v>
                </c:pt>
                <c:pt idx="7472">
                  <c:v>-0.22678061491371099</c:v>
                </c:pt>
                <c:pt idx="7473">
                  <c:v>-0.229139518919487</c:v>
                </c:pt>
                <c:pt idx="7474">
                  <c:v>-0.23134162328256699</c:v>
                </c:pt>
                <c:pt idx="7475">
                  <c:v>-0.23338542110803201</c:v>
                </c:pt>
                <c:pt idx="7476">
                  <c:v>-0.235269513829756</c:v>
                </c:pt>
                <c:pt idx="7477">
                  <c:v>-0.23699261216744899</c:v>
                </c:pt>
                <c:pt idx="7478">
                  <c:v>-0.238553537008905</c:v>
                </c:pt>
                <c:pt idx="7479">
                  <c:v>-0.23995122021686599</c:v>
                </c:pt>
                <c:pt idx="7480">
                  <c:v>-0.24118470535994699</c:v>
                </c:pt>
                <c:pt idx="7481">
                  <c:v>-0.242253148367117</c:v>
                </c:pt>
                <c:pt idx="7482">
                  <c:v>-0.24315581810529799</c:v>
                </c:pt>
                <c:pt idx="7483">
                  <c:v>-0.243892096879677</c:v>
                </c:pt>
                <c:pt idx="7484">
                  <c:v>-0.24446148085639299</c:v>
                </c:pt>
                <c:pt idx="7485">
                  <c:v>-0.24486358040730599</c:v>
                </c:pt>
                <c:pt idx="7486">
                  <c:v>-0.24509812037662401</c:v>
                </c:pt>
                <c:pt idx="7487">
                  <c:v>-0.24516494026919</c:v>
                </c:pt>
                <c:pt idx="7488">
                  <c:v>-0.24506399436030499</c:v>
                </c:pt>
                <c:pt idx="7489">
                  <c:v>-0.24479535172701999</c:v>
                </c:pt>
                <c:pt idx="7490">
                  <c:v>-0.24435919620086999</c:v>
                </c:pt>
                <c:pt idx="7491">
                  <c:v>-0.24375582624207001</c:v>
                </c:pt>
                <c:pt idx="7492">
                  <c:v>-0.24298565473528899</c:v>
                </c:pt>
                <c:pt idx="7493">
                  <c:v>-0.242049208707105</c:v>
                </c:pt>
                <c:pt idx="7494">
                  <c:v>-0.24094712896537099</c:v>
                </c:pt>
                <c:pt idx="7495">
                  <c:v>-0.23968016966070299</c:v>
                </c:pt>
                <c:pt idx="7496">
                  <c:v>-0.238249197770424</c:v>
                </c:pt>
                <c:pt idx="7497">
                  <c:v>-0.23665519250528599</c:v>
                </c:pt>
                <c:pt idx="7498">
                  <c:v>-0.23489924463940501</c:v>
                </c:pt>
                <c:pt idx="7499">
                  <c:v>-0.232982555763843</c:v>
                </c:pt>
                <c:pt idx="7500">
                  <c:v>-0.23090643746436501</c:v>
                </c:pt>
                <c:pt idx="7501">
                  <c:v>-0.228672310423919</c:v>
                </c:pt>
                <c:pt idx="7502">
                  <c:v>-0.22628170345047</c:v>
                </c:pt>
                <c:pt idx="7503">
                  <c:v>-0.22373625243084</c:v>
                </c:pt>
                <c:pt idx="7504">
                  <c:v>-0.221037699211273</c:v>
                </c:pt>
                <c:pt idx="7505">
                  <c:v>-0.21818789040549399</c:v>
                </c:pt>
                <c:pt idx="7506">
                  <c:v>-0.21518877613107601</c:v>
                </c:pt>
                <c:pt idx="7507">
                  <c:v>-0.212042408674979</c:v>
                </c:pt>
                <c:pt idx="7508">
                  <c:v>-0.208750941089174</c:v>
                </c:pt>
                <c:pt idx="7509">
                  <c:v>-0.20531662571731499</c:v>
                </c:pt>
                <c:pt idx="7510">
                  <c:v>-0.201741812653466</c:v>
                </c:pt>
                <c:pt idx="7511">
                  <c:v>-0.19802894813393601</c:v>
                </c:pt>
                <c:pt idx="7512">
                  <c:v>-0.19418057286332799</c:v>
                </c:pt>
                <c:pt idx="7513">
                  <c:v>-0.190199320275935</c:v>
                </c:pt>
                <c:pt idx="7514">
                  <c:v>-0.18608791473369199</c:v>
                </c:pt>
                <c:pt idx="7515">
                  <c:v>-0.18184916966190201</c:v>
                </c:pt>
                <c:pt idx="7516">
                  <c:v>-0.177485985624009</c:v>
                </c:pt>
                <c:pt idx="7517">
                  <c:v>-0.17300134833675801</c:v>
                </c:pt>
                <c:pt idx="7518">
                  <c:v>-0.16839832662706899</c:v>
                </c:pt>
                <c:pt idx="7519">
                  <c:v>-0.16368007033204901</c:v>
                </c:pt>
                <c:pt idx="7520">
                  <c:v>-0.158849808143566</c:v>
                </c:pt>
                <c:pt idx="7521">
                  <c:v>-0.15391084539885999</c:v>
                </c:pt>
                <c:pt idx="7522">
                  <c:v>-0.148866561818712</c:v>
                </c:pt>
                <c:pt idx="7523">
                  <c:v>-0.143720409194705</c:v>
                </c:pt>
                <c:pt idx="7524">
                  <c:v>-0.13847590902717599</c:v>
                </c:pt>
                <c:pt idx="7525">
                  <c:v>-0.133136650115456</c:v>
                </c:pt>
                <c:pt idx="7526">
                  <c:v>-0.127706286102066</c:v>
                </c:pt>
                <c:pt idx="7527">
                  <c:v>-0.122188532972538</c:v>
                </c:pt>
                <c:pt idx="7528">
                  <c:v>-0.116587166512572</c:v>
                </c:pt>
                <c:pt idx="7529">
                  <c:v>-0.110906019724281</c:v>
                </c:pt>
                <c:pt idx="7530">
                  <c:v>-0.105148980203266</c:v>
                </c:pt>
                <c:pt idx="7531">
                  <c:v>-9.9319987478355201E-2</c:v>
                </c:pt>
                <c:pt idx="7532">
                  <c:v>-9.3423030315783903E-2</c:v>
                </c:pt>
                <c:pt idx="7533">
                  <c:v>-8.74621439896964E-2</c:v>
                </c:pt>
                <c:pt idx="7534">
                  <c:v>-8.1441407520815495E-2</c:v>
                </c:pt>
                <c:pt idx="7535">
                  <c:v>-7.5364940885178297E-2</c:v>
                </c:pt>
                <c:pt idx="7536">
                  <c:v>-6.9236902194845906E-2</c:v>
                </c:pt>
                <c:pt idx="7537">
                  <c:v>-6.3061484852517294E-2</c:v>
                </c:pt>
                <c:pt idx="7538">
                  <c:v>-5.6842914681993199E-2</c:v>
                </c:pt>
                <c:pt idx="7539">
                  <c:v>-5.0585447036455199E-2</c:v>
                </c:pt>
                <c:pt idx="7540">
                  <c:v>-4.4293363886536798E-2</c:v>
                </c:pt>
                <c:pt idx="7541">
                  <c:v>-3.7970970890180998E-2</c:v>
                </c:pt>
                <c:pt idx="7542">
                  <c:v>-3.1622594446288801E-2</c:v>
                </c:pt>
                <c:pt idx="7543">
                  <c:v>-2.5252578734174001E-2</c:v>
                </c:pt>
                <c:pt idx="7544">
                  <c:v>-1.8865282740851901E-2</c:v>
                </c:pt>
                <c:pt idx="7545">
                  <c:v>-1.2465077278194001E-2</c:v>
                </c:pt>
                <c:pt idx="7546">
                  <c:v>-6.0563419919919198E-3</c:v>
                </c:pt>
                <c:pt idx="7547">
                  <c:v>3.5653763502430298E-4</c:v>
                </c:pt>
                <c:pt idx="7548">
                  <c:v>6.7691732841617096E-3</c:v>
                </c:pt>
                <c:pt idx="7549">
                  <c:v>1.31771768036809E-2</c:v>
                </c:pt>
                <c:pt idx="7550">
                  <c:v>1.95761632115979E-2</c:v>
                </c:pt>
                <c:pt idx="7551">
                  <c:v>2.5961753696317601E-2</c:v>
                </c:pt>
                <c:pt idx="7552">
                  <c:v>3.2329578613044002E-2</c:v>
                </c:pt>
                <c:pt idx="7553">
                  <c:v>3.8675280473918203E-2</c:v>
                </c:pt>
                <c:pt idx="7554">
                  <c:v>4.4994516929837101E-2</c:v>
                </c:pt>
                <c:pt idx="7555">
                  <c:v>5.1282963741913302E-2</c:v>
                </c:pt>
                <c:pt idx="7556">
                  <c:v>5.7536317740541097E-2</c:v>
                </c:pt>
                <c:pt idx="7557">
                  <c:v>6.3750299770046107E-2</c:v>
                </c:pt>
                <c:pt idx="7558">
                  <c:v>6.9920657616901194E-2</c:v>
                </c:pt>
                <c:pt idx="7559">
                  <c:v>7.6043168919506604E-2</c:v>
                </c:pt>
                <c:pt idx="7560">
                  <c:v>8.2113644057541998E-2</c:v>
                </c:pt>
                <c:pt idx="7561">
                  <c:v>8.81279290189141E-2</c:v>
                </c:pt>
                <c:pt idx="7562">
                  <c:v>9.40819082423376E-2</c:v>
                </c:pt>
                <c:pt idx="7563">
                  <c:v>9.9971507433604098E-2</c:v>
                </c:pt>
                <c:pt idx="7564">
                  <c:v>0.10579269635361201</c:v>
                </c:pt>
                <c:pt idx="7565">
                  <c:v>0.111541491576251</c:v>
                </c:pt>
                <c:pt idx="7566">
                  <c:v>0.117213959214249</c:v>
                </c:pt>
                <c:pt idx="7567">
                  <c:v>0.12280621761112499</c:v>
                </c:pt>
                <c:pt idx="7568">
                  <c:v>0.128314439997395</c:v>
                </c:pt>
                <c:pt idx="7569">
                  <c:v>0.133734857109223</c:v>
                </c:pt>
                <c:pt idx="7570">
                  <c:v>0.13906375976771901</c:v>
                </c:pt>
                <c:pt idx="7571">
                  <c:v>0.144297501417122</c:v>
                </c:pt>
                <c:pt idx="7572">
                  <c:v>0.14943250062013</c:v>
                </c:pt>
                <c:pt idx="7573">
                  <c:v>0.154465243508667</c:v>
                </c:pt>
                <c:pt idx="7574">
                  <c:v>0.159392286188418</c:v>
                </c:pt>
                <c:pt idx="7575">
                  <c:v>0.16421025709547499</c:v>
                </c:pt>
                <c:pt idx="7576">
                  <c:v>0.16891585930349301</c:v>
                </c:pt>
                <c:pt idx="7577">
                  <c:v>0.17350587277976701</c:v>
                </c:pt>
                <c:pt idx="7578">
                  <c:v>0.17797715658869401</c:v>
                </c:pt>
                <c:pt idx="7579">
                  <c:v>0.18232665104110701</c:v>
                </c:pt>
                <c:pt idx="7580">
                  <c:v>0.186551379788016</c:v>
                </c:pt>
                <c:pt idx="7581">
                  <c:v>0.190648451857311</c:v>
                </c:pt>
                <c:pt idx="7582">
                  <c:v>0.194615063632055</c:v>
                </c:pt>
                <c:pt idx="7583">
                  <c:v>0.19844850076898701</c:v>
                </c:pt>
                <c:pt idx="7584">
                  <c:v>0.202146140055942</c:v>
                </c:pt>
                <c:pt idx="7585">
                  <c:v>0.205705451206911</c:v>
                </c:pt>
                <c:pt idx="7586">
                  <c:v>0.209123998593507</c:v>
                </c:pt>
                <c:pt idx="7587">
                  <c:v>0.21239944291166199</c:v>
                </c:pt>
                <c:pt idx="7588">
                  <c:v>0.21552954278240599</c:v>
                </c:pt>
                <c:pt idx="7589">
                  <c:v>0.21851215628564</c:v>
                </c:pt>
                <c:pt idx="7590">
                  <c:v>0.221345242425844</c:v>
                </c:pt>
                <c:pt idx="7591">
                  <c:v>0.224026862528725</c:v>
                </c:pt>
                <c:pt idx="7592">
                  <c:v>0.22655518156785101</c:v>
                </c:pt>
                <c:pt idx="7593">
                  <c:v>0.228928469420354</c:v>
                </c:pt>
                <c:pt idx="7594">
                  <c:v>0.23114510205084501</c:v>
                </c:pt>
                <c:pt idx="7595">
                  <c:v>0.233203562622744</c:v>
                </c:pt>
                <c:pt idx="7596">
                  <c:v>0.23510244253624299</c:v>
                </c:pt>
                <c:pt idx="7597">
                  <c:v>0.236840442392212</c:v>
                </c:pt>
                <c:pt idx="7598">
                  <c:v>0.23841637288136799</c:v>
                </c:pt>
                <c:pt idx="7599">
                  <c:v>0.23982915559812501</c:v>
                </c:pt>
                <c:pt idx="7600">
                  <c:v>0.24107782377853701</c:v>
                </c:pt>
                <c:pt idx="7601">
                  <c:v>0.242161522961857</c:v>
                </c:pt>
                <c:pt idx="7602">
                  <c:v>0.24307951157524199</c:v>
                </c:pt>
                <c:pt idx="7603">
                  <c:v>0.24383116144120701</c:v>
                </c:pt>
                <c:pt idx="7604">
                  <c:v>0.24441595820748699</c:v>
                </c:pt>
                <c:pt idx="7605">
                  <c:v>0.244833501699009</c:v>
                </c:pt>
                <c:pt idx="7606">
                  <c:v>0.245083506191726</c:v>
                </c:pt>
                <c:pt idx="7607">
                  <c:v>0.245165800608143</c:v>
                </c:pt>
                <c:pt idx="7608">
                  <c:v>0.24508032863438201</c:v>
                </c:pt>
                <c:pt idx="7609">
                  <c:v>0.244827148758715</c:v>
                </c:pt>
                <c:pt idx="7610">
                  <c:v>0.24440643423154701</c:v>
                </c:pt>
                <c:pt idx="7611">
                  <c:v>0.24381847294685499</c:v>
                </c:pt>
                <c:pt idx="7612">
                  <c:v>0.24306366724518599</c:v>
                </c:pt>
                <c:pt idx="7613">
                  <c:v>0.24214253363833499</c:v>
                </c:pt>
                <c:pt idx="7614">
                  <c:v>0.241055702455898</c:v>
                </c:pt>
                <c:pt idx="7615">
                  <c:v>0.23980391741394</c:v>
                </c:pt>
                <c:pt idx="7616">
                  <c:v>0.23838803510606801</c:v>
                </c:pt>
                <c:pt idx="7617">
                  <c:v>0.236809024417271</c:v>
                </c:pt>
                <c:pt idx="7618">
                  <c:v>0.235067965860909</c:v>
                </c:pt>
                <c:pt idx="7619">
                  <c:v>0.23316605083932501</c:v>
                </c:pt>
                <c:pt idx="7620">
                  <c:v>0.231104580828568</c:v>
                </c:pt>
                <c:pt idx="7621">
                  <c:v>0.22888496648779799</c:v>
                </c:pt>
                <c:pt idx="7622">
                  <c:v>0.22650872669397301</c:v>
                </c:pt>
                <c:pt idx="7623">
                  <c:v>0.223977487502486</c:v>
                </c:pt>
                <c:pt idx="7624">
                  <c:v>0.22129298103446099</c:v>
                </c:pt>
                <c:pt idx="7625">
                  <c:v>0.21845704429146301</c:v>
                </c:pt>
                <c:pt idx="7626">
                  <c:v>0.21547161789844399</c:v>
                </c:pt>
                <c:pt idx="7627">
                  <c:v>0.21233874477577899</c:v>
                </c:pt>
                <c:pt idx="7628">
                  <c:v>0.209060568741298</c:v>
                </c:pt>
                <c:pt idx="7629">
                  <c:v>0.205639333043276</c:v>
                </c:pt>
                <c:pt idx="7630">
                  <c:v>0.20207737882538901</c:v>
                </c:pt>
                <c:pt idx="7631">
                  <c:v>0.19837714352466601</c:v>
                </c:pt>
                <c:pt idx="7632">
                  <c:v>0.19454115920356299</c:v>
                </c:pt>
                <c:pt idx="7633">
                  <c:v>0.19057205081727699</c:v>
                </c:pt>
                <c:pt idx="7634">
                  <c:v>0.18647253441749501</c:v>
                </c:pt>
                <c:pt idx="7635">
                  <c:v>0.182245415293805</c:v>
                </c:pt>
                <c:pt idx="7636">
                  <c:v>0.17789358605404401</c:v>
                </c:pt>
                <c:pt idx="7637">
                  <c:v>0.17342002464489301</c:v>
                </c:pt>
                <c:pt idx="7638">
                  <c:v>0.16882779231407399</c:v>
                </c:pt>
                <c:pt idx="7639">
                  <c:v>0.16412003151554899</c:v>
                </c:pt>
                <c:pt idx="7640">
                  <c:v>0.15929996375914099</c:v>
                </c:pt>
                <c:pt idx="7641">
                  <c:v>0.154370887406063</c:v>
                </c:pt>
                <c:pt idx="7642">
                  <c:v>0.149336175411862</c:v>
                </c:pt>
                <c:pt idx="7643">
                  <c:v>0.14419927301830701</c:v>
                </c:pt>
                <c:pt idx="7644">
                  <c:v>0.13896369539582301</c:v>
                </c:pt>
                <c:pt idx="7645">
                  <c:v>0.133633025238065</c:v>
                </c:pt>
                <c:pt idx="7646">
                  <c:v>0.128210910310288</c:v>
                </c:pt>
                <c:pt idx="7647">
                  <c:v>0.122701060953195</c:v>
                </c:pt>
                <c:pt idx="7648">
                  <c:v>0.11710724754395301</c:v>
                </c:pt>
                <c:pt idx="7649">
                  <c:v>0.111433297916139</c:v>
                </c:pt>
                <c:pt idx="7650">
                  <c:v>0.10568309474035401</c:v>
                </c:pt>
                <c:pt idx="7651">
                  <c:v>9.9860572867331507E-2</c:v>
                </c:pt>
                <c:pt idx="7652">
                  <c:v>9.3969716635317294E-2</c:v>
                </c:pt>
                <c:pt idx="7653">
                  <c:v>8.8014557143603206E-2</c:v>
                </c:pt>
                <c:pt idx="7654">
                  <c:v>8.1999169494052407E-2</c:v>
                </c:pt>
                <c:pt idx="7655">
                  <c:v>7.5927670002517406E-2</c:v>
                </c:pt>
                <c:pt idx="7656">
                  <c:v>6.9804213382054003E-2</c:v>
                </c:pt>
                <c:pt idx="7657">
                  <c:v>6.3632989899861506E-2</c:v>
                </c:pt>
                <c:pt idx="7658">
                  <c:v>5.74182225098918E-2</c:v>
                </c:pt>
                <c:pt idx="7659">
                  <c:v>5.1164163963092403E-2</c:v>
                </c:pt>
                <c:pt idx="7660">
                  <c:v>4.4875093897258599E-2</c:v>
                </c:pt>
                <c:pt idx="7661">
                  <c:v>3.8555315908486799E-2</c:v>
                </c:pt>
                <c:pt idx="7662">
                  <c:v>3.22091546062344E-2</c:v>
                </c:pt>
                <c:pt idx="7663">
                  <c:v>2.5840952653999098E-2</c:v>
                </c:pt>
                <c:pt idx="7664">
                  <c:v>1.94550677976442E-2</c:v>
                </c:pt>
                <c:pt idx="7665">
                  <c:v>1.30558698834036E-2</c:v>
                </c:pt>
                <c:pt idx="7666">
                  <c:v>6.6477378676057996E-3</c:v>
                </c:pt>
                <c:pt idx="7667">
                  <c:v>2.3505682016436999E-4</c:v>
                </c:pt>
                <c:pt idx="7668">
                  <c:v>-6.1777850761153101E-3</c:v>
                </c:pt>
                <c:pt idx="7669">
                  <c:v>-1.2586399528359399E-2</c:v>
                </c:pt>
                <c:pt idx="7670">
                  <c:v>-1.8986401136524101E-2</c:v>
                </c:pt>
                <c:pt idx="7671">
                  <c:v>-2.53734103943151E-2</c:v>
                </c:pt>
                <c:pt idx="7672">
                  <c:v>-3.1743056686073197E-2</c:v>
                </c:pt>
                <c:pt idx="7673">
                  <c:v>-3.8090981277576798E-2</c:v>
                </c:pt>
                <c:pt idx="7674">
                  <c:v>-4.44128402987135E-2</c:v>
                </c:pt>
                <c:pt idx="7675">
                  <c:v>-5.0704307715980397E-2</c:v>
                </c:pt>
                <c:pt idx="7676">
                  <c:v>-5.6961078292778897E-2</c:v>
                </c:pt>
                <c:pt idx="7677">
                  <c:v>-6.3178870535477799E-2</c:v>
                </c:pt>
                <c:pt idx="7678">
                  <c:v>-6.9353429623230198E-2</c:v>
                </c:pt>
                <c:pt idx="7679">
                  <c:v>-7.5480530319536596E-2</c:v>
                </c:pt>
                <c:pt idx="7680">
                  <c:v>-8.1555979863565303E-2</c:v>
                </c:pt>
                <c:pt idx="7681">
                  <c:v>-8.7575620839248594E-2</c:v>
                </c:pt>
                <c:pt idx="7682">
                  <c:v>-9.3535334020192804E-2</c:v>
                </c:pt>
                <c:pt idx="7683">
                  <c:v>-9.9431041188455804E-2</c:v>
                </c:pt>
                <c:pt idx="7684">
                  <c:v>-0.105258707925262</c:v>
                </c:pt>
                <c:pt idx="7685">
                  <c:v>-0.111014346371744</c:v>
                </c:pt>
                <c:pt idx="7686">
                  <c:v>-0.11669401795783001</c:v>
                </c:pt>
                <c:pt idx="7687">
                  <c:v>-0.122293836097393</c:v>
                </c:pt>
                <c:pt idx="7688">
                  <c:v>-0.12780996884783399</c:v>
                </c:pt>
                <c:pt idx="7689">
                  <c:v>-0.13323864153227399</c:v>
                </c:pt>
                <c:pt idx="7690">
                  <c:v>-0.138576139322553</c:v>
                </c:pt>
                <c:pt idx="7691">
                  <c:v>-0.143818809781282</c:v>
                </c:pt>
                <c:pt idx="7692">
                  <c:v>-0.148963065361194</c:v>
                </c:pt>
                <c:pt idx="7693">
                  <c:v>-0.15400538586009799</c:v>
                </c:pt>
                <c:pt idx="7694">
                  <c:v>-0.15894232082974</c:v>
                </c:pt>
                <c:pt idx="7695">
                  <c:v>-0.16377049193694199</c:v>
                </c:pt>
                <c:pt idx="7696">
                  <c:v>-0.16848659527538601</c:v>
                </c:pt>
                <c:pt idx="7697">
                  <c:v>-0.17308740362646799</c:v>
                </c:pt>
                <c:pt idx="7698">
                  <c:v>-0.17756976866767499</c:v>
                </c:pt>
                <c:pt idx="7699">
                  <c:v>-0.18193062312698199</c:v>
                </c:pt>
                <c:pt idx="7700">
                  <c:v>-0.186166982881768</c:v>
                </c:pt>
                <c:pt idx="7701">
                  <c:v>-0.19027594900085601</c:v>
                </c:pt>
                <c:pt idx="7702">
                  <c:v>-0.194254709728235</c:v>
                </c:pt>
                <c:pt idx="7703">
                  <c:v>-0.198100542407144</c:v>
                </c:pt>
                <c:pt idx="7704">
                  <c:v>-0.20181081534317899</c:v>
                </c:pt>
                <c:pt idx="7705">
                  <c:v>-0.205382989605152</c:v>
                </c:pt>
                <c:pt idx="7706">
                  <c:v>-0.20881462076248</c:v>
                </c:pt>
                <c:pt idx="7707">
                  <c:v>-0.21210336055790199</c:v>
                </c:pt>
                <c:pt idx="7708">
                  <c:v>-0.215246958514383</c:v>
                </c:pt>
                <c:pt idx="7709">
                  <c:v>-0.218243263475115</c:v>
                </c:pt>
                <c:pt idx="7710">
                  <c:v>-0.22109022507554399</c:v>
                </c:pt>
                <c:pt idx="7711">
                  <c:v>-0.22378589514643299</c:v>
                </c:pt>
                <c:pt idx="7712">
                  <c:v>-0.22632842904698999</c:v>
                </c:pt>
                <c:pt idx="7713">
                  <c:v>-0.22871608692714901</c:v>
                </c:pt>
                <c:pt idx="7714">
                  <c:v>-0.23094723491814501</c:v>
                </c:pt>
                <c:pt idx="7715">
                  <c:v>-0.23302034625057</c:v>
                </c:pt>
                <c:pt idx="7716">
                  <c:v>-0.234934002299135</c:v>
                </c:pt>
                <c:pt idx="7717">
                  <c:v>-0.236686893553433</c:v>
                </c:pt>
                <c:pt idx="7718">
                  <c:v>-0.23827782051403501</c:v>
                </c:pt>
                <c:pt idx="7719">
                  <c:v>-0.23970569451330101</c:v>
                </c:pt>
                <c:pt idx="7720">
                  <c:v>-0.24096953846035801</c:v>
                </c:pt>
                <c:pt idx="7721">
                  <c:v>-0.24206848750971599</c:v>
                </c:pt>
                <c:pt idx="7722">
                  <c:v>-0.243001789653082</c:v>
                </c:pt>
                <c:pt idx="7723">
                  <c:v>-0.24376880623396099</c:v>
                </c:pt>
                <c:pt idx="7724">
                  <c:v>-0.24436901238467801</c:v>
                </c:pt>
                <c:pt idx="7725">
                  <c:v>-0.244801997385555</c:v>
                </c:pt>
                <c:pt idx="7726">
                  <c:v>-0.24506746494595699</c:v>
                </c:pt>
                <c:pt idx="7727">
                  <c:v>-0.24516523340704599</c:v>
                </c:pt>
                <c:pt idx="7728">
                  <c:v>-0.24509523586609</c:v>
                </c:pt>
                <c:pt idx="7729">
                  <c:v>-0.24485752022224599</c:v>
                </c:pt>
                <c:pt idx="7730">
                  <c:v>-0.244452249143777</c:v>
                </c:pt>
                <c:pt idx="7731">
                  <c:v>-0.24387969995674599</c:v>
                </c:pt>
                <c:pt idx="7732">
                  <c:v>-0.24314026445523701</c:v>
                </c:pt>
                <c:pt idx="7733">
                  <c:v>-0.242234448633252</c:v>
                </c:pt>
                <c:pt idx="7734">
                  <c:v>-0.24116287233846301</c:v>
                </c:pt>
                <c:pt idx="7735">
                  <c:v>-0.23992626884804999</c:v>
                </c:pt>
                <c:pt idx="7736">
                  <c:v>-0.23852548436692</c:v>
                </c:pt>
                <c:pt idx="7737">
                  <c:v>-0.23696147744865401</c:v>
                </c:pt>
                <c:pt idx="7738">
                  <c:v>-0.23523531833956601</c:v>
                </c:pt>
                <c:pt idx="7739">
                  <c:v>-0.23334818824634199</c:v>
                </c:pt>
                <c:pt idx="7740">
                  <c:v>-0.23130137852773899</c:v>
                </c:pt>
                <c:pt idx="7741">
                  <c:v>-0.22909628981091201</c:v>
                </c:pt>
                <c:pt idx="7742">
                  <c:v>-0.22673443103297</c:v>
                </c:pt>
                <c:pt idx="7743">
                  <c:v>-0.224217418408408</c:v>
                </c:pt>
                <c:pt idx="7744">
                  <c:v>-0.22154697432314499</c:v>
                </c:pt>
                <c:pt idx="7745">
                  <c:v>-0.21872492615588801</c:v>
                </c:pt>
                <c:pt idx="7746">
                  <c:v>-0.21575320502767101</c:v>
                </c:pt>
                <c:pt idx="7747">
                  <c:v>-0.212633844480386</c:v>
                </c:pt>
                <c:pt idx="7748">
                  <c:v>-0.20936897908523999</c:v>
                </c:pt>
                <c:pt idx="7749">
                  <c:v>-0.20596084298206899</c:v>
                </c:pt>
                <c:pt idx="7750">
                  <c:v>-0.20241176835052499</c:v>
                </c:pt>
                <c:pt idx="7751">
                  <c:v>-0.19872418381416601</c:v>
                </c:pt>
                <c:pt idx="7752">
                  <c:v>-0.19490061277856099</c:v>
                </c:pt>
                <c:pt idx="7753">
                  <c:v>-0.190943671704523</c:v>
                </c:pt>
                <c:pt idx="7754">
                  <c:v>-0.18685606831767501</c:v>
                </c:pt>
                <c:pt idx="7755">
                  <c:v>-0.18264059975555799</c:v>
                </c:pt>
                <c:pt idx="7756">
                  <c:v>-0.178300150653558</c:v>
                </c:pt>
                <c:pt idx="7757">
                  <c:v>-0.17383769117095199</c:v>
                </c:pt>
                <c:pt idx="7758">
                  <c:v>-0.169256274958442</c:v>
                </c:pt>
                <c:pt idx="7759">
                  <c:v>-0.164559037068543</c:v>
                </c:pt>
                <c:pt idx="7760">
                  <c:v>-0.159749191810276</c:v>
                </c:pt>
                <c:pt idx="7761">
                  <c:v>-0.15483003054962399</c:v>
                </c:pt>
                <c:pt idx="7762">
                  <c:v>-0.14980491945725699</c:v>
                </c:pt>
                <c:pt idx="7763">
                  <c:v>-0.144677297205072</c:v>
                </c:pt>
                <c:pt idx="7764">
                  <c:v>-0.139450672613111</c:v>
                </c:pt>
                <c:pt idx="7765">
                  <c:v>-0.13412862224849301</c:v>
                </c:pt>
                <c:pt idx="7766">
                  <c:v>-0.12871478797796901</c:v>
                </c:pt>
                <c:pt idx="7767">
                  <c:v>-0.12321287447580601</c:v>
                </c:pt>
                <c:pt idx="7768">
                  <c:v>-0.117626646688686</c:v>
                </c:pt>
                <c:pt idx="7769">
                  <c:v>-0.11195992725935899</c:v>
                </c:pt>
                <c:pt idx="7770">
                  <c:v>-0.106216593910821</c:v>
                </c:pt>
                <c:pt idx="7771">
                  <c:v>-0.100400576792797</c:v>
                </c:pt>
                <c:pt idx="7772">
                  <c:v>-9.4515855792343895E-2</c:v>
                </c:pt>
                <c:pt idx="7773">
                  <c:v>-8.85664578104296E-2</c:v>
                </c:pt>
                <c:pt idx="7774">
                  <c:v>-8.2556454006329202E-2</c:v>
                </c:pt>
                <c:pt idx="7775">
                  <c:v>-7.6489957011741896E-2</c:v>
                </c:pt>
                <c:pt idx="7776">
                  <c:v>-7.0371118116526798E-2</c:v>
                </c:pt>
                <c:pt idx="7777">
                  <c:v>-6.4204124427984094E-2</c:v>
                </c:pt>
                <c:pt idx="7778">
                  <c:v>-5.7993196005628002E-2</c:v>
                </c:pt>
                <c:pt idx="7779">
                  <c:v>-5.17425829734093E-2</c:v>
                </c:pt>
                <c:pt idx="7780">
                  <c:v>-4.5456562611365402E-2</c:v>
                </c:pt>
                <c:pt idx="7781">
                  <c:v>-3.91394364286878E-2</c:v>
                </c:pt>
                <c:pt idx="7782">
                  <c:v>-3.2795527220208898E-2</c:v>
                </c:pt>
                <c:pt idx="7783">
                  <c:v>-2.6429176108323901E-2</c:v>
                </c:pt>
                <c:pt idx="7784">
                  <c:v>-2.0044739572370299E-2</c:v>
                </c:pt>
                <c:pt idx="7785">
                  <c:v>-1.3646586467499699E-2</c:v>
                </c:pt>
                <c:pt idx="7786">
                  <c:v>-7.23909503508007E-3</c:v>
                </c:pt>
                <c:pt idx="7787">
                  <c:v>-8.2664990667515004E-4</c:v>
                </c:pt>
                <c:pt idx="7788">
                  <c:v>5.5863608963485E-3</c:v>
                </c:pt>
                <c:pt idx="7789">
                  <c:v>1.19955489655345E-2</c:v>
                </c:pt>
                <c:pt idx="7790">
                  <c:v>1.83965285083144E-2</c:v>
                </c:pt>
                <c:pt idx="7791">
                  <c:v>2.4784919349195501E-2</c:v>
                </c:pt>
                <c:pt idx="7792">
                  <c:v>3.11563499271044E-2</c:v>
                </c:pt>
                <c:pt idx="7793">
                  <c:v>3.7506460286836601E-2</c:v>
                </c:pt>
                <c:pt idx="7794">
                  <c:v>4.3830905062563701E-2</c:v>
                </c:pt>
                <c:pt idx="7795">
                  <c:v>5.0125356451356698E-2</c:v>
                </c:pt>
                <c:pt idx="7796">
                  <c:v>5.6385507174692401E-2</c:v>
                </c:pt>
                <c:pt idx="7797">
                  <c:v>6.2607073425913096E-2</c:v>
                </c:pt>
                <c:pt idx="7798">
                  <c:v>6.87857978016264E-2</c:v>
                </c:pt>
                <c:pt idx="7799">
                  <c:v>7.4917452215036096E-2</c:v>
                </c:pt>
                <c:pt idx="7800">
                  <c:v>8.0997840789212405E-2</c:v>
                </c:pt>
                <c:pt idx="7801">
                  <c:v>8.7022802728320595E-2</c:v>
                </c:pt>
                <c:pt idx="7802">
                  <c:v>9.2988215164844207E-2</c:v>
                </c:pt>
                <c:pt idx="7803">
                  <c:v>9.8889995980853504E-2</c:v>
                </c:pt>
                <c:pt idx="7804">
                  <c:v>0.10472410660139</c:v>
                </c:pt>
                <c:pt idx="7805">
                  <c:v>0.110486554758052</c:v>
                </c:pt>
                <c:pt idx="7806">
                  <c:v>0.11617339722089701</c:v>
                </c:pt>
                <c:pt idx="7807">
                  <c:v>0.121780742496785</c:v>
                </c:pt>
                <c:pt idx="7808">
                  <c:v>0.12730475349231599</c:v>
                </c:pt>
                <c:pt idx="7809">
                  <c:v>0.132741650139544</c:v>
                </c:pt>
                <c:pt idx="7810">
                  <c:v>0.138087711982672</c:v>
                </c:pt>
                <c:pt idx="7811">
                  <c:v>0.143339280723948</c:v>
                </c:pt>
                <c:pt idx="7812">
                  <c:v>0.14849276272703199</c:v>
                </c:pt>
                <c:pt idx="7813">
                  <c:v>0.153544631476112</c:v>
                </c:pt>
                <c:pt idx="7814">
                  <c:v>0.15849142998908999</c:v>
                </c:pt>
                <c:pt idx="7815">
                  <c:v>0.163329773183187</c:v>
                </c:pt>
                <c:pt idx="7816">
                  <c:v>0.16805635019134901</c:v>
                </c:pt>
                <c:pt idx="7817">
                  <c:v>0.17266792662786401</c:v>
                </c:pt>
                <c:pt idx="7818">
                  <c:v>0.177161346801645</c:v>
                </c:pt>
                <c:pt idx="7819">
                  <c:v>0.18153353587566301</c:v>
                </c:pt>
                <c:pt idx="7820">
                  <c:v>0.18578150197104901</c:v>
                </c:pt>
                <c:pt idx="7821">
                  <c:v>0.189902338214431</c:v>
                </c:pt>
                <c:pt idx="7822">
                  <c:v>0.19389322472710099</c:v>
                </c:pt>
                <c:pt idx="7823">
                  <c:v>0.197751430554652</c:v>
                </c:pt>
                <c:pt idx="7824">
                  <c:v>0.20147431553576101</c:v>
                </c:pt>
                <c:pt idx="7825">
                  <c:v>0.205059332108848</c:v>
                </c:pt>
                <c:pt idx="7826">
                  <c:v>0.208504027055367</c:v>
                </c:pt>
                <c:pt idx="7827">
                  <c:v>0.21180604317853399</c:v>
                </c:pt>
                <c:pt idx="7828">
                  <c:v>0.214963120916355</c:v>
                </c:pt>
                <c:pt idx="7829">
                  <c:v>0.217973099887838</c:v>
                </c:pt>
                <c:pt idx="7830">
                  <c:v>0.22083392037133701</c:v>
                </c:pt>
                <c:pt idx="7831">
                  <c:v>0.22354362471401201</c:v>
                </c:pt>
                <c:pt idx="7832">
                  <c:v>0.22610035867145201</c:v>
                </c:pt>
                <c:pt idx="7833">
                  <c:v>0.22850237267652301</c:v>
                </c:pt>
                <c:pt idx="7834">
                  <c:v>0.230748023036598</c:v>
                </c:pt>
                <c:pt idx="7835">
                  <c:v>0.232835773058333</c:v>
                </c:pt>
                <c:pt idx="7836">
                  <c:v>0.23476419409921601</c:v>
                </c:pt>
                <c:pt idx="7837">
                  <c:v>0.23653196654519101</c:v>
                </c:pt>
                <c:pt idx="7838">
                  <c:v>0.23813788071366199</c:v>
                </c:pt>
                <c:pt idx="7839">
                  <c:v>0.23958083768128</c:v>
                </c:pt>
                <c:pt idx="7840">
                  <c:v>0.240859850035929</c:v>
                </c:pt>
                <c:pt idx="7841">
                  <c:v>0.241974042552415</c:v>
                </c:pt>
                <c:pt idx="7842">
                  <c:v>0.24292265279137501</c:v>
                </c:pt>
                <c:pt idx="7843">
                  <c:v>0.243705031621018</c:v>
                </c:pt>
                <c:pt idx="7844">
                  <c:v>0.24432064366132</c:v>
                </c:pt>
                <c:pt idx="7845">
                  <c:v>0.244769067650388</c:v>
                </c:pt>
                <c:pt idx="7846">
                  <c:v>0.24504999673272099</c:v>
                </c:pt>
                <c:pt idx="7847">
                  <c:v>0.24516323866920001</c:v>
                </c:pt>
                <c:pt idx="7848">
                  <c:v>0.24510871596862899</c:v>
                </c:pt>
                <c:pt idx="7849">
                  <c:v>0.24488646594076599</c:v>
                </c:pt>
                <c:pt idx="7850">
                  <c:v>0.24449664067079099</c:v>
                </c:pt>
                <c:pt idx="7851">
                  <c:v>0.243939506915234</c:v>
                </c:pt>
                <c:pt idx="7852">
                  <c:v>0.243215445919435</c:v>
                </c:pt>
                <c:pt idx="7853">
                  <c:v>0.242324953156659</c:v>
                </c:pt>
                <c:pt idx="7854">
                  <c:v>0.24126863798904299</c:v>
                </c:pt>
                <c:pt idx="7855">
                  <c:v>0.24004722325061201</c:v>
                </c:pt>
                <c:pt idx="7856">
                  <c:v>0.238661544752647</c:v>
                </c:pt>
                <c:pt idx="7857">
                  <c:v>0.23711255071173801</c:v>
                </c:pt>
                <c:pt idx="7858">
                  <c:v>0.235401301100924</c:v>
                </c:pt>
                <c:pt idx="7859">
                  <c:v>0.23352896692435299</c:v>
                </c:pt>
                <c:pt idx="7860">
                  <c:v>0.23149682941597299</c:v>
                </c:pt>
                <c:pt idx="7861">
                  <c:v>0.22930627916277799</c:v>
                </c:pt>
                <c:pt idx="7862">
                  <c:v>0.22695881515323901</c:v>
                </c:pt>
                <c:pt idx="7863">
                  <c:v>0.22445604375154801</c:v>
                </c:pt>
                <c:pt idx="7864">
                  <c:v>0.22179967759838301</c:v>
                </c:pt>
                <c:pt idx="7865">
                  <c:v>0.21899153443895999</c:v>
                </c:pt>
                <c:pt idx="7866">
                  <c:v>0.21603353587914401</c:v>
                </c:pt>
                <c:pt idx="7867">
                  <c:v>0.21292770607050801</c:v>
                </c:pt>
                <c:pt idx="7868">
                  <c:v>0.209676170325203</c:v>
                </c:pt>
                <c:pt idx="7869">
                  <c:v>0.20628115366162</c:v>
                </c:pt>
                <c:pt idx="7870">
                  <c:v>0.20274497928180599</c:v>
                </c:pt>
                <c:pt idx="7871">
                  <c:v>0.19907006698170801</c:v>
                </c:pt>
                <c:pt idx="7872">
                  <c:v>0.19525893149531201</c:v>
                </c:pt>
                <c:pt idx="7873">
                  <c:v>0.19131418077381501</c:v>
                </c:pt>
                <c:pt idx="7874">
                  <c:v>0.18723851420100801</c:v>
                </c:pt>
              </c:numCache>
            </c:numRef>
          </c:yVal>
          <c:smooth val="1"/>
          <c:extLst>
            <c:ext xmlns:c16="http://schemas.microsoft.com/office/drawing/2014/chart" uri="{C3380CC4-5D6E-409C-BE32-E72D297353CC}">
              <c16:uniqueId val="{00000000-C12D-40EE-B3B6-696719DB9182}"/>
            </c:ext>
          </c:extLst>
        </c:ser>
        <c:ser>
          <c:idx val="1"/>
          <c:order val="1"/>
          <c:tx>
            <c:v>FEM</c:v>
          </c:tx>
          <c:spPr>
            <a:ln w="19050"/>
          </c:spPr>
          <c:marker>
            <c:symbol val="none"/>
          </c:marker>
          <c:xVal>
            <c:numRef>
              <c:f>'double-span'!$A$9:$A$3342</c:f>
              <c:numCache>
                <c:formatCode>0.00E+00</c:formatCode>
                <c:ptCount val="3334"/>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pt idx="2223" formatCode="General">
                  <c:v>3.3344999999999998</c:v>
                </c:pt>
                <c:pt idx="2224" formatCode="General">
                  <c:v>3.3359999999999999</c:v>
                </c:pt>
                <c:pt idx="2225" formatCode="General">
                  <c:v>3.3374999999999999</c:v>
                </c:pt>
                <c:pt idx="2226" formatCode="General">
                  <c:v>3.339</c:v>
                </c:pt>
                <c:pt idx="2227" formatCode="General">
                  <c:v>3.3405</c:v>
                </c:pt>
                <c:pt idx="2228" formatCode="General">
                  <c:v>3.3420000000000001</c:v>
                </c:pt>
                <c:pt idx="2229" formatCode="General">
                  <c:v>3.3435000000000001</c:v>
                </c:pt>
                <c:pt idx="2230" formatCode="General">
                  <c:v>3.3450000000000002</c:v>
                </c:pt>
                <c:pt idx="2231" formatCode="General">
                  <c:v>3.3464999999999998</c:v>
                </c:pt>
                <c:pt idx="2232" formatCode="General">
                  <c:v>3.3479999999999999</c:v>
                </c:pt>
                <c:pt idx="2233" formatCode="General">
                  <c:v>3.3494999999999999</c:v>
                </c:pt>
                <c:pt idx="2234" formatCode="General">
                  <c:v>3.351</c:v>
                </c:pt>
                <c:pt idx="2235" formatCode="General">
                  <c:v>3.3525</c:v>
                </c:pt>
                <c:pt idx="2236" formatCode="General">
                  <c:v>3.3540000000000001</c:v>
                </c:pt>
                <c:pt idx="2237" formatCode="General">
                  <c:v>3.3555000000000001</c:v>
                </c:pt>
                <c:pt idx="2238" formatCode="General">
                  <c:v>3.3570000000000002</c:v>
                </c:pt>
                <c:pt idx="2239" formatCode="General">
                  <c:v>3.3584999999999998</c:v>
                </c:pt>
                <c:pt idx="2240" formatCode="General">
                  <c:v>3.36</c:v>
                </c:pt>
                <c:pt idx="2241" formatCode="General">
                  <c:v>3.3614999999999999</c:v>
                </c:pt>
                <c:pt idx="2242" formatCode="General">
                  <c:v>3.363</c:v>
                </c:pt>
                <c:pt idx="2243" formatCode="General">
                  <c:v>3.3645</c:v>
                </c:pt>
                <c:pt idx="2244" formatCode="General">
                  <c:v>3.3660000000000001</c:v>
                </c:pt>
                <c:pt idx="2245" formatCode="General">
                  <c:v>3.3675000000000002</c:v>
                </c:pt>
                <c:pt idx="2246" formatCode="General">
                  <c:v>3.3690000000000002</c:v>
                </c:pt>
                <c:pt idx="2247" formatCode="General">
                  <c:v>3.3704999999999998</c:v>
                </c:pt>
                <c:pt idx="2248" formatCode="General">
                  <c:v>3.3719999999999999</c:v>
                </c:pt>
                <c:pt idx="2249" formatCode="General">
                  <c:v>3.3734999999999999</c:v>
                </c:pt>
                <c:pt idx="2250" formatCode="General">
                  <c:v>3.375</c:v>
                </c:pt>
                <c:pt idx="2251" formatCode="General">
                  <c:v>3.3765000000000001</c:v>
                </c:pt>
                <c:pt idx="2252" formatCode="General">
                  <c:v>3.3780000000000001</c:v>
                </c:pt>
                <c:pt idx="2253" formatCode="General">
                  <c:v>3.3795000000000002</c:v>
                </c:pt>
                <c:pt idx="2254" formatCode="General">
                  <c:v>3.3809999999999998</c:v>
                </c:pt>
                <c:pt idx="2255" formatCode="General">
                  <c:v>3.3824999999999998</c:v>
                </c:pt>
                <c:pt idx="2256" formatCode="General">
                  <c:v>3.3839999999999999</c:v>
                </c:pt>
                <c:pt idx="2257" formatCode="General">
                  <c:v>3.3855</c:v>
                </c:pt>
                <c:pt idx="2258" formatCode="General">
                  <c:v>3.387</c:v>
                </c:pt>
                <c:pt idx="2259" formatCode="General">
                  <c:v>3.3885000000000001</c:v>
                </c:pt>
                <c:pt idx="2260" formatCode="General">
                  <c:v>3.39</c:v>
                </c:pt>
                <c:pt idx="2261" formatCode="General">
                  <c:v>3.3915000000000002</c:v>
                </c:pt>
                <c:pt idx="2262" formatCode="General">
                  <c:v>3.3929999999999998</c:v>
                </c:pt>
                <c:pt idx="2263" formatCode="General">
                  <c:v>3.3944999999999999</c:v>
                </c:pt>
                <c:pt idx="2264" formatCode="General">
                  <c:v>3.3959999999999999</c:v>
                </c:pt>
                <c:pt idx="2265" formatCode="General">
                  <c:v>3.3975</c:v>
                </c:pt>
                <c:pt idx="2266" formatCode="General">
                  <c:v>3.399</c:v>
                </c:pt>
                <c:pt idx="2267" formatCode="General">
                  <c:v>3.4005000000000001</c:v>
                </c:pt>
                <c:pt idx="2268" formatCode="General">
                  <c:v>3.4020000000000001</c:v>
                </c:pt>
                <c:pt idx="2269" formatCode="General">
                  <c:v>3.4035000000000002</c:v>
                </c:pt>
                <c:pt idx="2270" formatCode="General">
                  <c:v>3.4049999999999998</c:v>
                </c:pt>
                <c:pt idx="2271" formatCode="General">
                  <c:v>3.4064999999999999</c:v>
                </c:pt>
                <c:pt idx="2272" formatCode="General">
                  <c:v>3.4079999999999999</c:v>
                </c:pt>
                <c:pt idx="2273" formatCode="General">
                  <c:v>3.4095</c:v>
                </c:pt>
                <c:pt idx="2274" formatCode="General">
                  <c:v>3.411</c:v>
                </c:pt>
                <c:pt idx="2275" formatCode="General">
                  <c:v>3.4125000000000001</c:v>
                </c:pt>
                <c:pt idx="2276" formatCode="General">
                  <c:v>3.4140000000000001</c:v>
                </c:pt>
                <c:pt idx="2277" formatCode="General">
                  <c:v>3.4155000000000002</c:v>
                </c:pt>
                <c:pt idx="2278" formatCode="General">
                  <c:v>3.4169999999999998</c:v>
                </c:pt>
                <c:pt idx="2279" formatCode="General">
                  <c:v>3.4184999999999999</c:v>
                </c:pt>
                <c:pt idx="2280" formatCode="General">
                  <c:v>3.42</c:v>
                </c:pt>
                <c:pt idx="2281" formatCode="General">
                  <c:v>3.4215</c:v>
                </c:pt>
                <c:pt idx="2282" formatCode="General">
                  <c:v>3.423</c:v>
                </c:pt>
                <c:pt idx="2283" formatCode="General">
                  <c:v>3.4245000000000001</c:v>
                </c:pt>
                <c:pt idx="2284" formatCode="General">
                  <c:v>3.4260000000000002</c:v>
                </c:pt>
                <c:pt idx="2285" formatCode="General">
                  <c:v>3.4275000000000002</c:v>
                </c:pt>
                <c:pt idx="2286" formatCode="General">
                  <c:v>3.4289999999999998</c:v>
                </c:pt>
                <c:pt idx="2287" formatCode="General">
                  <c:v>3.4304999999999999</c:v>
                </c:pt>
                <c:pt idx="2288" formatCode="General">
                  <c:v>3.4319999999999999</c:v>
                </c:pt>
                <c:pt idx="2289" formatCode="General">
                  <c:v>3.4335</c:v>
                </c:pt>
                <c:pt idx="2290" formatCode="General">
                  <c:v>3.4350000000000001</c:v>
                </c:pt>
                <c:pt idx="2291" formatCode="General">
                  <c:v>3.4365000000000001</c:v>
                </c:pt>
                <c:pt idx="2292" formatCode="General">
                  <c:v>3.4380000000000002</c:v>
                </c:pt>
                <c:pt idx="2293" formatCode="General">
                  <c:v>3.4394999999999998</c:v>
                </c:pt>
                <c:pt idx="2294" formatCode="General">
                  <c:v>3.4409999999999998</c:v>
                </c:pt>
                <c:pt idx="2295" formatCode="General">
                  <c:v>3.4424999999999999</c:v>
                </c:pt>
                <c:pt idx="2296" formatCode="General">
                  <c:v>3.444</c:v>
                </c:pt>
                <c:pt idx="2297" formatCode="General">
                  <c:v>3.4455</c:v>
                </c:pt>
                <c:pt idx="2298" formatCode="General">
                  <c:v>3.4470000000000001</c:v>
                </c:pt>
                <c:pt idx="2299" formatCode="General">
                  <c:v>3.4485000000000001</c:v>
                </c:pt>
                <c:pt idx="2300" formatCode="General">
                  <c:v>3.45</c:v>
                </c:pt>
                <c:pt idx="2301" formatCode="General">
                  <c:v>3.4514999999999998</c:v>
                </c:pt>
                <c:pt idx="2302" formatCode="General">
                  <c:v>3.4529999999999998</c:v>
                </c:pt>
                <c:pt idx="2303" formatCode="General">
                  <c:v>3.4544999999999999</c:v>
                </c:pt>
                <c:pt idx="2304" formatCode="General">
                  <c:v>3.456</c:v>
                </c:pt>
                <c:pt idx="2305" formatCode="General">
                  <c:v>3.4575</c:v>
                </c:pt>
                <c:pt idx="2306" formatCode="General">
                  <c:v>3.4590000000000001</c:v>
                </c:pt>
                <c:pt idx="2307" formatCode="General">
                  <c:v>3.4605000000000001</c:v>
                </c:pt>
                <c:pt idx="2308" formatCode="General">
                  <c:v>3.4620000000000002</c:v>
                </c:pt>
                <c:pt idx="2309" formatCode="General">
                  <c:v>3.4634999999999998</c:v>
                </c:pt>
                <c:pt idx="2310" formatCode="General">
                  <c:v>3.4649999999999999</c:v>
                </c:pt>
                <c:pt idx="2311" formatCode="General">
                  <c:v>3.4664999999999999</c:v>
                </c:pt>
                <c:pt idx="2312" formatCode="General">
                  <c:v>3.468</c:v>
                </c:pt>
                <c:pt idx="2313" formatCode="General">
                  <c:v>3.4695</c:v>
                </c:pt>
                <c:pt idx="2314" formatCode="General">
                  <c:v>3.4710000000000001</c:v>
                </c:pt>
                <c:pt idx="2315" formatCode="General">
                  <c:v>3.4725000000000001</c:v>
                </c:pt>
                <c:pt idx="2316" formatCode="General">
                  <c:v>3.4740000000000002</c:v>
                </c:pt>
                <c:pt idx="2317" formatCode="General">
                  <c:v>3.4754999999999998</c:v>
                </c:pt>
                <c:pt idx="2318" formatCode="General">
                  <c:v>3.4769999999999999</c:v>
                </c:pt>
                <c:pt idx="2319" formatCode="General">
                  <c:v>3.4784999999999999</c:v>
                </c:pt>
                <c:pt idx="2320" formatCode="General">
                  <c:v>3.48</c:v>
                </c:pt>
                <c:pt idx="2321" formatCode="General">
                  <c:v>3.4815</c:v>
                </c:pt>
                <c:pt idx="2322" formatCode="General">
                  <c:v>3.4830000000000001</c:v>
                </c:pt>
                <c:pt idx="2323" formatCode="General">
                  <c:v>3.4845000000000002</c:v>
                </c:pt>
                <c:pt idx="2324" formatCode="General">
                  <c:v>3.4860000000000002</c:v>
                </c:pt>
                <c:pt idx="2325" formatCode="General">
                  <c:v>3.4874999999999998</c:v>
                </c:pt>
                <c:pt idx="2326" formatCode="General">
                  <c:v>3.4889999999999999</c:v>
                </c:pt>
                <c:pt idx="2327" formatCode="General">
                  <c:v>3.4904999999999999</c:v>
                </c:pt>
                <c:pt idx="2328" formatCode="General">
                  <c:v>3.492</c:v>
                </c:pt>
                <c:pt idx="2329" formatCode="General">
                  <c:v>3.4935</c:v>
                </c:pt>
                <c:pt idx="2330" formatCode="General">
                  <c:v>3.4950000000000001</c:v>
                </c:pt>
                <c:pt idx="2331" formatCode="General">
                  <c:v>3.4965000000000002</c:v>
                </c:pt>
                <c:pt idx="2332" formatCode="General">
                  <c:v>3.4980000000000002</c:v>
                </c:pt>
                <c:pt idx="2333" formatCode="General">
                  <c:v>3.4994999999999998</c:v>
                </c:pt>
                <c:pt idx="2334" formatCode="General">
                  <c:v>3.5009999999999999</c:v>
                </c:pt>
                <c:pt idx="2335" formatCode="General">
                  <c:v>3.5024999999999999</c:v>
                </c:pt>
                <c:pt idx="2336" formatCode="General">
                  <c:v>3.504</c:v>
                </c:pt>
                <c:pt idx="2337" formatCode="General">
                  <c:v>3.5055000000000001</c:v>
                </c:pt>
                <c:pt idx="2338" formatCode="General">
                  <c:v>3.5070000000000001</c:v>
                </c:pt>
                <c:pt idx="2339" formatCode="General">
                  <c:v>3.5085000000000002</c:v>
                </c:pt>
                <c:pt idx="2340" formatCode="General">
                  <c:v>3.51</c:v>
                </c:pt>
                <c:pt idx="2341" formatCode="General">
                  <c:v>3.5114999999999998</c:v>
                </c:pt>
                <c:pt idx="2342" formatCode="General">
                  <c:v>3.5129999999999999</c:v>
                </c:pt>
                <c:pt idx="2343" formatCode="General">
                  <c:v>3.5145</c:v>
                </c:pt>
                <c:pt idx="2344" formatCode="General">
                  <c:v>3.516</c:v>
                </c:pt>
                <c:pt idx="2345" formatCode="General">
                  <c:v>3.5175000000000001</c:v>
                </c:pt>
                <c:pt idx="2346" formatCode="General">
                  <c:v>3.5190000000000001</c:v>
                </c:pt>
                <c:pt idx="2347" formatCode="General">
                  <c:v>3.5205000000000002</c:v>
                </c:pt>
                <c:pt idx="2348" formatCode="General">
                  <c:v>3.5219999999999998</c:v>
                </c:pt>
                <c:pt idx="2349" formatCode="General">
                  <c:v>3.5234999999999999</c:v>
                </c:pt>
                <c:pt idx="2350" formatCode="General">
                  <c:v>3.5249999999999999</c:v>
                </c:pt>
                <c:pt idx="2351" formatCode="General">
                  <c:v>3.5265</c:v>
                </c:pt>
                <c:pt idx="2352" formatCode="General">
                  <c:v>3.528</c:v>
                </c:pt>
                <c:pt idx="2353" formatCode="General">
                  <c:v>3.5295000000000001</c:v>
                </c:pt>
                <c:pt idx="2354" formatCode="General">
                  <c:v>3.5310000000000001</c:v>
                </c:pt>
                <c:pt idx="2355" formatCode="General">
                  <c:v>3.5325000000000002</c:v>
                </c:pt>
                <c:pt idx="2356" formatCode="General">
                  <c:v>3.5339999999999998</c:v>
                </c:pt>
                <c:pt idx="2357" formatCode="General">
                  <c:v>3.5354999999999999</c:v>
                </c:pt>
                <c:pt idx="2358" formatCode="General">
                  <c:v>3.5369999999999999</c:v>
                </c:pt>
                <c:pt idx="2359" formatCode="General">
                  <c:v>3.5385</c:v>
                </c:pt>
                <c:pt idx="2360" formatCode="General">
                  <c:v>3.54</c:v>
                </c:pt>
                <c:pt idx="2361" formatCode="General">
                  <c:v>3.5415000000000001</c:v>
                </c:pt>
                <c:pt idx="2362" formatCode="General">
                  <c:v>3.5430000000000001</c:v>
                </c:pt>
                <c:pt idx="2363" formatCode="General">
                  <c:v>3.5445000000000002</c:v>
                </c:pt>
                <c:pt idx="2364" formatCode="General">
                  <c:v>3.5459999999999998</c:v>
                </c:pt>
                <c:pt idx="2365" formatCode="General">
                  <c:v>3.5474999999999999</c:v>
                </c:pt>
                <c:pt idx="2366" formatCode="General">
                  <c:v>3.5489999999999999</c:v>
                </c:pt>
                <c:pt idx="2367" formatCode="General">
                  <c:v>3.5505</c:v>
                </c:pt>
                <c:pt idx="2368" formatCode="General">
                  <c:v>3.552</c:v>
                </c:pt>
                <c:pt idx="2369" formatCode="General">
                  <c:v>3.5535000000000001</c:v>
                </c:pt>
                <c:pt idx="2370" formatCode="General">
                  <c:v>3.5550000000000002</c:v>
                </c:pt>
                <c:pt idx="2371" formatCode="General">
                  <c:v>3.5565000000000002</c:v>
                </c:pt>
                <c:pt idx="2372" formatCode="General">
                  <c:v>3.5579999999999998</c:v>
                </c:pt>
                <c:pt idx="2373" formatCode="General">
                  <c:v>3.5594999999999999</c:v>
                </c:pt>
                <c:pt idx="2374" formatCode="General">
                  <c:v>3.5609999999999999</c:v>
                </c:pt>
                <c:pt idx="2375" formatCode="General">
                  <c:v>3.5625</c:v>
                </c:pt>
                <c:pt idx="2376" formatCode="General">
                  <c:v>3.5640000000000001</c:v>
                </c:pt>
                <c:pt idx="2377" formatCode="General">
                  <c:v>3.5655000000000001</c:v>
                </c:pt>
                <c:pt idx="2378" formatCode="General">
                  <c:v>3.5670000000000002</c:v>
                </c:pt>
                <c:pt idx="2379" formatCode="General">
                  <c:v>3.5684999999999998</c:v>
                </c:pt>
                <c:pt idx="2380" formatCode="General">
                  <c:v>3.57</c:v>
                </c:pt>
                <c:pt idx="2381" formatCode="General">
                  <c:v>3.5714999999999999</c:v>
                </c:pt>
                <c:pt idx="2382" formatCode="General">
                  <c:v>3.573</c:v>
                </c:pt>
                <c:pt idx="2383" formatCode="General">
                  <c:v>3.5745</c:v>
                </c:pt>
                <c:pt idx="2384" formatCode="General">
                  <c:v>3.5760000000000001</c:v>
                </c:pt>
                <c:pt idx="2385" formatCode="General">
                  <c:v>3.5775000000000001</c:v>
                </c:pt>
                <c:pt idx="2386" formatCode="General">
                  <c:v>3.5790000000000002</c:v>
                </c:pt>
                <c:pt idx="2387" formatCode="General">
                  <c:v>3.5804999999999998</c:v>
                </c:pt>
                <c:pt idx="2388" formatCode="General">
                  <c:v>3.5819999999999999</c:v>
                </c:pt>
                <c:pt idx="2389" formatCode="General">
                  <c:v>3.5834999999999999</c:v>
                </c:pt>
                <c:pt idx="2390" formatCode="General">
                  <c:v>3.585</c:v>
                </c:pt>
                <c:pt idx="2391" formatCode="General">
                  <c:v>3.5865</c:v>
                </c:pt>
                <c:pt idx="2392" formatCode="General">
                  <c:v>3.5880000000000001</c:v>
                </c:pt>
                <c:pt idx="2393" formatCode="General">
                  <c:v>3.5895000000000001</c:v>
                </c:pt>
                <c:pt idx="2394" formatCode="General">
                  <c:v>3.5910000000000002</c:v>
                </c:pt>
                <c:pt idx="2395" formatCode="General">
                  <c:v>3.5924999999999998</c:v>
                </c:pt>
                <c:pt idx="2396" formatCode="General">
                  <c:v>3.5939999999999999</c:v>
                </c:pt>
                <c:pt idx="2397" formatCode="General">
                  <c:v>3.5954999999999999</c:v>
                </c:pt>
                <c:pt idx="2398" formatCode="General">
                  <c:v>3.597</c:v>
                </c:pt>
                <c:pt idx="2399" formatCode="General">
                  <c:v>3.5985</c:v>
                </c:pt>
                <c:pt idx="2400" formatCode="General">
                  <c:v>3.6</c:v>
                </c:pt>
                <c:pt idx="2401" formatCode="General">
                  <c:v>3.6015000000000001</c:v>
                </c:pt>
                <c:pt idx="2402" formatCode="General">
                  <c:v>3.6030000000000002</c:v>
                </c:pt>
                <c:pt idx="2403" formatCode="General">
                  <c:v>3.6044999999999998</c:v>
                </c:pt>
                <c:pt idx="2404" formatCode="General">
                  <c:v>3.6059999999999999</c:v>
                </c:pt>
                <c:pt idx="2405" formatCode="General">
                  <c:v>3.6074999999999999</c:v>
                </c:pt>
                <c:pt idx="2406" formatCode="General">
                  <c:v>3.609</c:v>
                </c:pt>
                <c:pt idx="2407" formatCode="General">
                  <c:v>3.6105</c:v>
                </c:pt>
                <c:pt idx="2408" formatCode="General">
                  <c:v>3.6120000000000001</c:v>
                </c:pt>
                <c:pt idx="2409" formatCode="General">
                  <c:v>3.6135000000000002</c:v>
                </c:pt>
                <c:pt idx="2410" formatCode="General">
                  <c:v>3.6150000000000002</c:v>
                </c:pt>
                <c:pt idx="2411" formatCode="General">
                  <c:v>3.6164999999999998</c:v>
                </c:pt>
                <c:pt idx="2412" formatCode="General">
                  <c:v>3.6179999999999999</c:v>
                </c:pt>
                <c:pt idx="2413" formatCode="General">
                  <c:v>3.6194999999999999</c:v>
                </c:pt>
                <c:pt idx="2414" formatCode="General">
                  <c:v>3.621</c:v>
                </c:pt>
                <c:pt idx="2415" formatCode="General">
                  <c:v>3.6225000000000001</c:v>
                </c:pt>
                <c:pt idx="2416" formatCode="General">
                  <c:v>3.6240000000000001</c:v>
                </c:pt>
                <c:pt idx="2417" formatCode="General">
                  <c:v>3.6255000000000002</c:v>
                </c:pt>
                <c:pt idx="2418" formatCode="General">
                  <c:v>3.6269999999999998</c:v>
                </c:pt>
                <c:pt idx="2419" formatCode="General">
                  <c:v>3.6284999999999998</c:v>
                </c:pt>
                <c:pt idx="2420" formatCode="General">
                  <c:v>3.63</c:v>
                </c:pt>
                <c:pt idx="2421" formatCode="General">
                  <c:v>3.6315</c:v>
                </c:pt>
                <c:pt idx="2422" formatCode="General">
                  <c:v>3.633</c:v>
                </c:pt>
                <c:pt idx="2423" formatCode="General">
                  <c:v>3.6345000000000001</c:v>
                </c:pt>
                <c:pt idx="2424" formatCode="General">
                  <c:v>3.6360000000000001</c:v>
                </c:pt>
                <c:pt idx="2425" formatCode="General">
                  <c:v>3.6375000000000002</c:v>
                </c:pt>
                <c:pt idx="2426" formatCode="General">
                  <c:v>3.6389999999999998</c:v>
                </c:pt>
                <c:pt idx="2427" formatCode="General">
                  <c:v>3.6404999999999998</c:v>
                </c:pt>
                <c:pt idx="2428" formatCode="General">
                  <c:v>3.6419999999999999</c:v>
                </c:pt>
                <c:pt idx="2429" formatCode="General">
                  <c:v>3.6435</c:v>
                </c:pt>
                <c:pt idx="2430" formatCode="General">
                  <c:v>3.645</c:v>
                </c:pt>
                <c:pt idx="2431" formatCode="General">
                  <c:v>3.6465000000000001</c:v>
                </c:pt>
                <c:pt idx="2432" formatCode="General">
                  <c:v>3.6480000000000001</c:v>
                </c:pt>
                <c:pt idx="2433" formatCode="General">
                  <c:v>3.6495000000000002</c:v>
                </c:pt>
                <c:pt idx="2434" formatCode="General">
                  <c:v>3.6509999999999998</c:v>
                </c:pt>
                <c:pt idx="2435" formatCode="General">
                  <c:v>3.6524999999999999</c:v>
                </c:pt>
                <c:pt idx="2436" formatCode="General">
                  <c:v>3.6539999999999999</c:v>
                </c:pt>
                <c:pt idx="2437" formatCode="General">
                  <c:v>3.6555</c:v>
                </c:pt>
                <c:pt idx="2438" formatCode="General">
                  <c:v>3.657</c:v>
                </c:pt>
                <c:pt idx="2439" formatCode="General">
                  <c:v>3.6585000000000001</c:v>
                </c:pt>
                <c:pt idx="2440" formatCode="General">
                  <c:v>3.66</c:v>
                </c:pt>
                <c:pt idx="2441" formatCode="General">
                  <c:v>3.6615000000000002</c:v>
                </c:pt>
                <c:pt idx="2442" formatCode="General">
                  <c:v>3.6629999999999998</c:v>
                </c:pt>
                <c:pt idx="2443" formatCode="General">
                  <c:v>3.6644999999999999</c:v>
                </c:pt>
                <c:pt idx="2444" formatCode="General">
                  <c:v>3.6659999999999999</c:v>
                </c:pt>
                <c:pt idx="2445" formatCode="General">
                  <c:v>3.6675</c:v>
                </c:pt>
                <c:pt idx="2446" formatCode="General">
                  <c:v>3.669</c:v>
                </c:pt>
                <c:pt idx="2447" formatCode="General">
                  <c:v>3.6705000000000001</c:v>
                </c:pt>
                <c:pt idx="2448" formatCode="General">
                  <c:v>3.6720000000000002</c:v>
                </c:pt>
                <c:pt idx="2449" formatCode="General">
                  <c:v>3.6735000000000002</c:v>
                </c:pt>
                <c:pt idx="2450" formatCode="General">
                  <c:v>3.6749999999999998</c:v>
                </c:pt>
                <c:pt idx="2451" formatCode="General">
                  <c:v>3.6764999999999999</c:v>
                </c:pt>
                <c:pt idx="2452" formatCode="General">
                  <c:v>3.6779999999999999</c:v>
                </c:pt>
                <c:pt idx="2453" formatCode="General">
                  <c:v>3.6795</c:v>
                </c:pt>
                <c:pt idx="2454" formatCode="General">
                  <c:v>3.681</c:v>
                </c:pt>
                <c:pt idx="2455" formatCode="General">
                  <c:v>3.6825000000000001</c:v>
                </c:pt>
                <c:pt idx="2456" formatCode="General">
                  <c:v>3.6840000000000002</c:v>
                </c:pt>
                <c:pt idx="2457" formatCode="General">
                  <c:v>3.6855000000000002</c:v>
                </c:pt>
                <c:pt idx="2458" formatCode="General">
                  <c:v>3.6869999999999998</c:v>
                </c:pt>
                <c:pt idx="2459" formatCode="General">
                  <c:v>3.6884999999999999</c:v>
                </c:pt>
                <c:pt idx="2460" formatCode="General">
                  <c:v>3.69</c:v>
                </c:pt>
                <c:pt idx="2461" formatCode="General">
                  <c:v>3.6915</c:v>
                </c:pt>
                <c:pt idx="2462" formatCode="General">
                  <c:v>3.6930000000000001</c:v>
                </c:pt>
                <c:pt idx="2463" formatCode="General">
                  <c:v>3.6945000000000001</c:v>
                </c:pt>
                <c:pt idx="2464" formatCode="General">
                  <c:v>3.6960000000000002</c:v>
                </c:pt>
                <c:pt idx="2465" formatCode="General">
                  <c:v>3.6974999999999998</c:v>
                </c:pt>
                <c:pt idx="2466" formatCode="General">
                  <c:v>3.6989999999999998</c:v>
                </c:pt>
                <c:pt idx="2467" formatCode="General">
                  <c:v>3.7004999999999999</c:v>
                </c:pt>
                <c:pt idx="2468" formatCode="General">
                  <c:v>3.702</c:v>
                </c:pt>
                <c:pt idx="2469" formatCode="General">
                  <c:v>3.7035</c:v>
                </c:pt>
                <c:pt idx="2470" formatCode="General">
                  <c:v>3.7050000000000001</c:v>
                </c:pt>
                <c:pt idx="2471" formatCode="General">
                  <c:v>3.7065000000000001</c:v>
                </c:pt>
                <c:pt idx="2472" formatCode="General">
                  <c:v>3.7080000000000002</c:v>
                </c:pt>
                <c:pt idx="2473" formatCode="General">
                  <c:v>3.7094999999999998</c:v>
                </c:pt>
                <c:pt idx="2474" formatCode="General">
                  <c:v>3.7109999999999999</c:v>
                </c:pt>
                <c:pt idx="2475" formatCode="General">
                  <c:v>3.7124999999999999</c:v>
                </c:pt>
                <c:pt idx="2476" formatCode="General">
                  <c:v>3.714</c:v>
                </c:pt>
                <c:pt idx="2477" formatCode="General">
                  <c:v>3.7155</c:v>
                </c:pt>
                <c:pt idx="2478" formatCode="General">
                  <c:v>3.7170000000000001</c:v>
                </c:pt>
                <c:pt idx="2479" formatCode="General">
                  <c:v>3.7185000000000001</c:v>
                </c:pt>
                <c:pt idx="2480" formatCode="General">
                  <c:v>3.72</c:v>
                </c:pt>
                <c:pt idx="2481" formatCode="General">
                  <c:v>3.7214999999999998</c:v>
                </c:pt>
                <c:pt idx="2482" formatCode="General">
                  <c:v>3.7229999999999999</c:v>
                </c:pt>
                <c:pt idx="2483" formatCode="General">
                  <c:v>3.7244999999999999</c:v>
                </c:pt>
                <c:pt idx="2484" formatCode="General">
                  <c:v>3.726</c:v>
                </c:pt>
                <c:pt idx="2485" formatCode="General">
                  <c:v>3.7275</c:v>
                </c:pt>
                <c:pt idx="2486" formatCode="General">
                  <c:v>3.7290000000000001</c:v>
                </c:pt>
                <c:pt idx="2487" formatCode="General">
                  <c:v>3.7305000000000001</c:v>
                </c:pt>
                <c:pt idx="2488" formatCode="General">
                  <c:v>3.7320000000000002</c:v>
                </c:pt>
                <c:pt idx="2489" formatCode="General">
                  <c:v>3.7334999999999998</c:v>
                </c:pt>
                <c:pt idx="2490" formatCode="General">
                  <c:v>3.7349999999999999</c:v>
                </c:pt>
                <c:pt idx="2491" formatCode="General">
                  <c:v>3.7364999999999999</c:v>
                </c:pt>
                <c:pt idx="2492" formatCode="General">
                  <c:v>3.738</c:v>
                </c:pt>
                <c:pt idx="2493" formatCode="General">
                  <c:v>3.7395</c:v>
                </c:pt>
                <c:pt idx="2494" formatCode="General">
                  <c:v>3.7410000000000001</c:v>
                </c:pt>
                <c:pt idx="2495" formatCode="General">
                  <c:v>3.7425000000000002</c:v>
                </c:pt>
                <c:pt idx="2496" formatCode="General">
                  <c:v>3.7440000000000002</c:v>
                </c:pt>
                <c:pt idx="2497" formatCode="General">
                  <c:v>3.7454999999999998</c:v>
                </c:pt>
                <c:pt idx="2498" formatCode="General">
                  <c:v>3.7469999999999999</c:v>
                </c:pt>
                <c:pt idx="2499" formatCode="General">
                  <c:v>3.7484999999999999</c:v>
                </c:pt>
                <c:pt idx="2500" formatCode="General">
                  <c:v>3.75</c:v>
                </c:pt>
                <c:pt idx="2501" formatCode="General">
                  <c:v>3.7515000000000001</c:v>
                </c:pt>
                <c:pt idx="2502" formatCode="General">
                  <c:v>3.7530000000000001</c:v>
                </c:pt>
                <c:pt idx="2503" formatCode="General">
                  <c:v>3.7545000000000002</c:v>
                </c:pt>
                <c:pt idx="2504" formatCode="General">
                  <c:v>3.7559999999999998</c:v>
                </c:pt>
                <c:pt idx="2505" formatCode="General">
                  <c:v>3.7574999999999998</c:v>
                </c:pt>
                <c:pt idx="2506" formatCode="General">
                  <c:v>3.7589999999999999</c:v>
                </c:pt>
                <c:pt idx="2507" formatCode="General">
                  <c:v>3.7605</c:v>
                </c:pt>
                <c:pt idx="2508" formatCode="General">
                  <c:v>3.762</c:v>
                </c:pt>
                <c:pt idx="2509" formatCode="General">
                  <c:v>3.7635000000000001</c:v>
                </c:pt>
                <c:pt idx="2510" formatCode="General">
                  <c:v>3.7650000000000001</c:v>
                </c:pt>
                <c:pt idx="2511" formatCode="General">
                  <c:v>3.7665000000000002</c:v>
                </c:pt>
                <c:pt idx="2512" formatCode="General">
                  <c:v>3.7679999999999998</c:v>
                </c:pt>
                <c:pt idx="2513" formatCode="General">
                  <c:v>3.7694999999999999</c:v>
                </c:pt>
                <c:pt idx="2514" formatCode="General">
                  <c:v>3.7709999999999999</c:v>
                </c:pt>
                <c:pt idx="2515" formatCode="General">
                  <c:v>3.7725</c:v>
                </c:pt>
                <c:pt idx="2516" formatCode="General">
                  <c:v>3.774</c:v>
                </c:pt>
                <c:pt idx="2517" formatCode="General">
                  <c:v>3.7755000000000001</c:v>
                </c:pt>
                <c:pt idx="2518" formatCode="General">
                  <c:v>3.7770000000000001</c:v>
                </c:pt>
                <c:pt idx="2519" formatCode="General">
                  <c:v>3.7785000000000002</c:v>
                </c:pt>
                <c:pt idx="2520" formatCode="General">
                  <c:v>3.78</c:v>
                </c:pt>
                <c:pt idx="2521" formatCode="General">
                  <c:v>3.7814999999999999</c:v>
                </c:pt>
                <c:pt idx="2522" formatCode="General">
                  <c:v>3.7829999999999999</c:v>
                </c:pt>
                <c:pt idx="2523" formatCode="General">
                  <c:v>3.7845</c:v>
                </c:pt>
                <c:pt idx="2524" formatCode="General">
                  <c:v>3.786</c:v>
                </c:pt>
                <c:pt idx="2525" formatCode="General">
                  <c:v>3.7875000000000001</c:v>
                </c:pt>
                <c:pt idx="2526" formatCode="General">
                  <c:v>3.7890000000000001</c:v>
                </c:pt>
                <c:pt idx="2527" formatCode="General">
                  <c:v>3.7905000000000002</c:v>
                </c:pt>
                <c:pt idx="2528" formatCode="General">
                  <c:v>3.7919999999999998</c:v>
                </c:pt>
                <c:pt idx="2529" formatCode="General">
                  <c:v>3.7934999999999999</c:v>
                </c:pt>
                <c:pt idx="2530" formatCode="General">
                  <c:v>3.7949999999999999</c:v>
                </c:pt>
                <c:pt idx="2531" formatCode="General">
                  <c:v>3.7965</c:v>
                </c:pt>
                <c:pt idx="2532" formatCode="General">
                  <c:v>3.798</c:v>
                </c:pt>
                <c:pt idx="2533" formatCode="General">
                  <c:v>3.7995000000000001</c:v>
                </c:pt>
                <c:pt idx="2534" formatCode="General">
                  <c:v>3.8010000000000002</c:v>
                </c:pt>
                <c:pt idx="2535" formatCode="General">
                  <c:v>3.8025000000000002</c:v>
                </c:pt>
                <c:pt idx="2536" formatCode="General">
                  <c:v>3.8039999999999998</c:v>
                </c:pt>
                <c:pt idx="2537" formatCode="General">
                  <c:v>3.8054999999999999</c:v>
                </c:pt>
                <c:pt idx="2538" formatCode="General">
                  <c:v>3.8069999999999999</c:v>
                </c:pt>
                <c:pt idx="2539" formatCode="General">
                  <c:v>3.8085</c:v>
                </c:pt>
                <c:pt idx="2540" formatCode="General">
                  <c:v>3.81</c:v>
                </c:pt>
                <c:pt idx="2541" formatCode="General">
                  <c:v>3.8115000000000001</c:v>
                </c:pt>
                <c:pt idx="2542" formatCode="General">
                  <c:v>3.8130000000000002</c:v>
                </c:pt>
                <c:pt idx="2543" formatCode="General">
                  <c:v>3.8144999999999998</c:v>
                </c:pt>
                <c:pt idx="2544" formatCode="General">
                  <c:v>3.8159999999999998</c:v>
                </c:pt>
                <c:pt idx="2545" formatCode="General">
                  <c:v>3.8174999999999999</c:v>
                </c:pt>
                <c:pt idx="2546" formatCode="General">
                  <c:v>3.819</c:v>
                </c:pt>
                <c:pt idx="2547" formatCode="General">
                  <c:v>3.8205</c:v>
                </c:pt>
                <c:pt idx="2548" formatCode="General">
                  <c:v>3.8220000000000001</c:v>
                </c:pt>
                <c:pt idx="2549" formatCode="General">
                  <c:v>3.8235000000000001</c:v>
                </c:pt>
                <c:pt idx="2550" formatCode="General">
                  <c:v>3.8250000000000002</c:v>
                </c:pt>
                <c:pt idx="2551" formatCode="General">
                  <c:v>3.8264999999999998</c:v>
                </c:pt>
                <c:pt idx="2552" formatCode="General">
                  <c:v>3.8279999999999998</c:v>
                </c:pt>
                <c:pt idx="2553" formatCode="General">
                  <c:v>3.8294999999999999</c:v>
                </c:pt>
                <c:pt idx="2554" formatCode="General">
                  <c:v>3.831</c:v>
                </c:pt>
                <c:pt idx="2555" formatCode="General">
                  <c:v>3.8325</c:v>
                </c:pt>
                <c:pt idx="2556" formatCode="General">
                  <c:v>3.8340000000000001</c:v>
                </c:pt>
                <c:pt idx="2557" formatCode="General">
                  <c:v>3.8355000000000001</c:v>
                </c:pt>
                <c:pt idx="2558" formatCode="General">
                  <c:v>3.8370000000000002</c:v>
                </c:pt>
                <c:pt idx="2559" formatCode="General">
                  <c:v>3.8384999999999998</c:v>
                </c:pt>
                <c:pt idx="2560" formatCode="General">
                  <c:v>3.84</c:v>
                </c:pt>
                <c:pt idx="2561" formatCode="General">
                  <c:v>3.8414999999999999</c:v>
                </c:pt>
                <c:pt idx="2562" formatCode="General">
                  <c:v>3.843</c:v>
                </c:pt>
                <c:pt idx="2563" formatCode="General">
                  <c:v>3.8445</c:v>
                </c:pt>
                <c:pt idx="2564" formatCode="General">
                  <c:v>3.8460000000000001</c:v>
                </c:pt>
                <c:pt idx="2565" formatCode="General">
                  <c:v>3.8475000000000001</c:v>
                </c:pt>
                <c:pt idx="2566" formatCode="General">
                  <c:v>3.8490000000000002</c:v>
                </c:pt>
                <c:pt idx="2567" formatCode="General">
                  <c:v>3.8504999999999998</c:v>
                </c:pt>
                <c:pt idx="2568" formatCode="General">
                  <c:v>3.8519999999999999</c:v>
                </c:pt>
                <c:pt idx="2569" formatCode="General">
                  <c:v>3.8534999999999999</c:v>
                </c:pt>
                <c:pt idx="2570" formatCode="General">
                  <c:v>3.855</c:v>
                </c:pt>
                <c:pt idx="2571" formatCode="General">
                  <c:v>3.8565</c:v>
                </c:pt>
                <c:pt idx="2572" formatCode="General">
                  <c:v>3.8580000000000001</c:v>
                </c:pt>
                <c:pt idx="2573" formatCode="General">
                  <c:v>3.8595000000000002</c:v>
                </c:pt>
                <c:pt idx="2574" formatCode="General">
                  <c:v>3.8610000000000002</c:v>
                </c:pt>
                <c:pt idx="2575" formatCode="General">
                  <c:v>3.8624999999999998</c:v>
                </c:pt>
                <c:pt idx="2576" formatCode="General">
                  <c:v>3.8639999999999999</c:v>
                </c:pt>
                <c:pt idx="2577" formatCode="General">
                  <c:v>3.8654999999999999</c:v>
                </c:pt>
                <c:pt idx="2578" formatCode="General">
                  <c:v>3.867</c:v>
                </c:pt>
                <c:pt idx="2579" formatCode="General">
                  <c:v>3.8685</c:v>
                </c:pt>
                <c:pt idx="2580" formatCode="General">
                  <c:v>3.87</c:v>
                </c:pt>
                <c:pt idx="2581" formatCode="General">
                  <c:v>3.8715000000000002</c:v>
                </c:pt>
                <c:pt idx="2582" formatCode="General">
                  <c:v>3.8730000000000002</c:v>
                </c:pt>
                <c:pt idx="2583" formatCode="General">
                  <c:v>3.8744999999999998</c:v>
                </c:pt>
                <c:pt idx="2584" formatCode="General">
                  <c:v>3.8759999999999999</c:v>
                </c:pt>
                <c:pt idx="2585" formatCode="General">
                  <c:v>3.8774999999999999</c:v>
                </c:pt>
                <c:pt idx="2586" formatCode="General">
                  <c:v>3.879</c:v>
                </c:pt>
                <c:pt idx="2587" formatCode="General">
                  <c:v>3.8805000000000001</c:v>
                </c:pt>
                <c:pt idx="2588" formatCode="General">
                  <c:v>3.8820000000000001</c:v>
                </c:pt>
                <c:pt idx="2589" formatCode="General">
                  <c:v>3.8835000000000002</c:v>
                </c:pt>
                <c:pt idx="2590" formatCode="General">
                  <c:v>3.8849999999999998</c:v>
                </c:pt>
                <c:pt idx="2591" formatCode="General">
                  <c:v>3.8864999999999998</c:v>
                </c:pt>
                <c:pt idx="2592" formatCode="General">
                  <c:v>3.8879999999999999</c:v>
                </c:pt>
                <c:pt idx="2593" formatCode="General">
                  <c:v>3.8895</c:v>
                </c:pt>
                <c:pt idx="2594" formatCode="General">
                  <c:v>3.891</c:v>
                </c:pt>
                <c:pt idx="2595" formatCode="General">
                  <c:v>3.8925000000000001</c:v>
                </c:pt>
                <c:pt idx="2596" formatCode="General">
                  <c:v>3.8940000000000001</c:v>
                </c:pt>
                <c:pt idx="2597" formatCode="General">
                  <c:v>3.8955000000000002</c:v>
                </c:pt>
                <c:pt idx="2598" formatCode="General">
                  <c:v>3.8969999999999998</c:v>
                </c:pt>
                <c:pt idx="2599" formatCode="General">
                  <c:v>3.8984999999999999</c:v>
                </c:pt>
                <c:pt idx="2600" formatCode="General">
                  <c:v>3.9</c:v>
                </c:pt>
                <c:pt idx="2601" formatCode="General">
                  <c:v>3.9015</c:v>
                </c:pt>
                <c:pt idx="2602" formatCode="General">
                  <c:v>3.903</c:v>
                </c:pt>
                <c:pt idx="2603" formatCode="General">
                  <c:v>3.9045000000000001</c:v>
                </c:pt>
                <c:pt idx="2604" formatCode="General">
                  <c:v>3.9060000000000001</c:v>
                </c:pt>
                <c:pt idx="2605" formatCode="General">
                  <c:v>3.9075000000000002</c:v>
                </c:pt>
                <c:pt idx="2606" formatCode="General">
                  <c:v>3.9089999999999998</c:v>
                </c:pt>
                <c:pt idx="2607" formatCode="General">
                  <c:v>3.9104999999999999</c:v>
                </c:pt>
                <c:pt idx="2608" formatCode="General">
                  <c:v>3.9119999999999999</c:v>
                </c:pt>
                <c:pt idx="2609" formatCode="General">
                  <c:v>3.9135</c:v>
                </c:pt>
                <c:pt idx="2610" formatCode="General">
                  <c:v>3.915</c:v>
                </c:pt>
                <c:pt idx="2611" formatCode="General">
                  <c:v>3.9165000000000001</c:v>
                </c:pt>
                <c:pt idx="2612" formatCode="General">
                  <c:v>3.9180000000000001</c:v>
                </c:pt>
                <c:pt idx="2613" formatCode="General">
                  <c:v>3.9195000000000002</c:v>
                </c:pt>
                <c:pt idx="2614" formatCode="General">
                  <c:v>3.9209999999999998</c:v>
                </c:pt>
                <c:pt idx="2615" formatCode="General">
                  <c:v>3.9224999999999999</c:v>
                </c:pt>
                <c:pt idx="2616" formatCode="General">
                  <c:v>3.9239999999999999</c:v>
                </c:pt>
                <c:pt idx="2617" formatCode="General">
                  <c:v>3.9255</c:v>
                </c:pt>
                <c:pt idx="2618" formatCode="General">
                  <c:v>3.927</c:v>
                </c:pt>
                <c:pt idx="2619" formatCode="General">
                  <c:v>3.9285000000000001</c:v>
                </c:pt>
                <c:pt idx="2620" formatCode="General">
                  <c:v>3.93</c:v>
                </c:pt>
                <c:pt idx="2621" formatCode="General">
                  <c:v>3.9315000000000002</c:v>
                </c:pt>
                <c:pt idx="2622" formatCode="General">
                  <c:v>3.9329999999999998</c:v>
                </c:pt>
                <c:pt idx="2623" formatCode="General">
                  <c:v>3.9344999999999999</c:v>
                </c:pt>
                <c:pt idx="2624" formatCode="General">
                  <c:v>3.9359999999999999</c:v>
                </c:pt>
                <c:pt idx="2625" formatCode="General">
                  <c:v>3.9375</c:v>
                </c:pt>
                <c:pt idx="2626" formatCode="General">
                  <c:v>3.9390000000000001</c:v>
                </c:pt>
                <c:pt idx="2627" formatCode="General">
                  <c:v>3.9405000000000001</c:v>
                </c:pt>
                <c:pt idx="2628" formatCode="General">
                  <c:v>3.9420000000000002</c:v>
                </c:pt>
                <c:pt idx="2629" formatCode="General">
                  <c:v>3.9434999999999998</c:v>
                </c:pt>
                <c:pt idx="2630" formatCode="General">
                  <c:v>3.9449999999999998</c:v>
                </c:pt>
                <c:pt idx="2631" formatCode="General">
                  <c:v>3.9464999999999999</c:v>
                </c:pt>
                <c:pt idx="2632" formatCode="General">
                  <c:v>3.948</c:v>
                </c:pt>
                <c:pt idx="2633" formatCode="General">
                  <c:v>3.9495</c:v>
                </c:pt>
                <c:pt idx="2634" formatCode="General">
                  <c:v>3.9510000000000001</c:v>
                </c:pt>
                <c:pt idx="2635" formatCode="General">
                  <c:v>3.9525000000000001</c:v>
                </c:pt>
                <c:pt idx="2636" formatCode="General">
                  <c:v>3.9540000000000002</c:v>
                </c:pt>
                <c:pt idx="2637" formatCode="General">
                  <c:v>3.9554999999999998</c:v>
                </c:pt>
                <c:pt idx="2638" formatCode="General">
                  <c:v>3.9569999999999999</c:v>
                </c:pt>
                <c:pt idx="2639" formatCode="General">
                  <c:v>3.9584999999999999</c:v>
                </c:pt>
                <c:pt idx="2640" formatCode="General">
                  <c:v>3.96</c:v>
                </c:pt>
                <c:pt idx="2641" formatCode="General">
                  <c:v>3.9615</c:v>
                </c:pt>
                <c:pt idx="2642" formatCode="General">
                  <c:v>3.9630000000000001</c:v>
                </c:pt>
                <c:pt idx="2643" formatCode="General">
                  <c:v>3.9645000000000001</c:v>
                </c:pt>
                <c:pt idx="2644" formatCode="General">
                  <c:v>3.9660000000000002</c:v>
                </c:pt>
                <c:pt idx="2645" formatCode="General">
                  <c:v>3.9674999999999998</c:v>
                </c:pt>
                <c:pt idx="2646" formatCode="General">
                  <c:v>3.9689999999999999</c:v>
                </c:pt>
                <c:pt idx="2647" formatCode="General">
                  <c:v>3.9704999999999999</c:v>
                </c:pt>
                <c:pt idx="2648" formatCode="General">
                  <c:v>3.972</c:v>
                </c:pt>
                <c:pt idx="2649" formatCode="General">
                  <c:v>3.9735</c:v>
                </c:pt>
                <c:pt idx="2650" formatCode="General">
                  <c:v>3.9750000000000001</c:v>
                </c:pt>
                <c:pt idx="2651" formatCode="General">
                  <c:v>3.9765000000000001</c:v>
                </c:pt>
                <c:pt idx="2652" formatCode="General">
                  <c:v>3.9780000000000002</c:v>
                </c:pt>
                <c:pt idx="2653" formatCode="General">
                  <c:v>3.9794999999999998</c:v>
                </c:pt>
                <c:pt idx="2654" formatCode="General">
                  <c:v>3.9809999999999999</c:v>
                </c:pt>
                <c:pt idx="2655" formatCode="General">
                  <c:v>3.9824999999999999</c:v>
                </c:pt>
                <c:pt idx="2656" formatCode="General">
                  <c:v>3.984</c:v>
                </c:pt>
                <c:pt idx="2657" formatCode="General">
                  <c:v>3.9855</c:v>
                </c:pt>
                <c:pt idx="2658" formatCode="General">
                  <c:v>3.9870000000000001</c:v>
                </c:pt>
                <c:pt idx="2659" formatCode="General">
                  <c:v>3.9885000000000002</c:v>
                </c:pt>
                <c:pt idx="2660" formatCode="General">
                  <c:v>3.99</c:v>
                </c:pt>
                <c:pt idx="2661" formatCode="General">
                  <c:v>3.9914999999999998</c:v>
                </c:pt>
                <c:pt idx="2662" formatCode="General">
                  <c:v>3.9929999999999999</c:v>
                </c:pt>
                <c:pt idx="2663" formatCode="General">
                  <c:v>3.9944999999999999</c:v>
                </c:pt>
                <c:pt idx="2664" formatCode="General">
                  <c:v>3.996</c:v>
                </c:pt>
                <c:pt idx="2665" formatCode="General">
                  <c:v>3.9975000000000001</c:v>
                </c:pt>
                <c:pt idx="2666" formatCode="General">
                  <c:v>3.9990000000000001</c:v>
                </c:pt>
                <c:pt idx="2667" formatCode="General">
                  <c:v>4.0004999999999997</c:v>
                </c:pt>
                <c:pt idx="2668" formatCode="General">
                  <c:v>4.0019999999999998</c:v>
                </c:pt>
                <c:pt idx="2669" formatCode="General">
                  <c:v>4.0034999999999998</c:v>
                </c:pt>
                <c:pt idx="2670" formatCode="General">
                  <c:v>4.0049999999999999</c:v>
                </c:pt>
                <c:pt idx="2671" formatCode="General">
                  <c:v>4.0065</c:v>
                </c:pt>
                <c:pt idx="2672" formatCode="General">
                  <c:v>4.008</c:v>
                </c:pt>
                <c:pt idx="2673" formatCode="General">
                  <c:v>4.0095000000000001</c:v>
                </c:pt>
                <c:pt idx="2674" formatCode="General">
                  <c:v>4.0110000000000001</c:v>
                </c:pt>
                <c:pt idx="2675" formatCode="General">
                  <c:v>4.0125000000000002</c:v>
                </c:pt>
                <c:pt idx="2676" formatCode="General">
                  <c:v>4.0140000000000002</c:v>
                </c:pt>
                <c:pt idx="2677" formatCode="General">
                  <c:v>4.0155000000000003</c:v>
                </c:pt>
                <c:pt idx="2678" formatCode="General">
                  <c:v>4.0170000000000003</c:v>
                </c:pt>
                <c:pt idx="2679" formatCode="General">
                  <c:v>4.0185000000000004</c:v>
                </c:pt>
                <c:pt idx="2680" formatCode="General">
                  <c:v>4.0199999999999996</c:v>
                </c:pt>
                <c:pt idx="2681" formatCode="General">
                  <c:v>4.0214999999999996</c:v>
                </c:pt>
                <c:pt idx="2682" formatCode="General">
                  <c:v>4.0229999999999997</c:v>
                </c:pt>
                <c:pt idx="2683" formatCode="General">
                  <c:v>4.0244999999999997</c:v>
                </c:pt>
                <c:pt idx="2684" formatCode="General">
                  <c:v>4.0259999999999998</c:v>
                </c:pt>
                <c:pt idx="2685" formatCode="General">
                  <c:v>4.0274999999999999</c:v>
                </c:pt>
                <c:pt idx="2686" formatCode="General">
                  <c:v>4.0289999999999999</c:v>
                </c:pt>
                <c:pt idx="2687" formatCode="General">
                  <c:v>4.0305</c:v>
                </c:pt>
                <c:pt idx="2688" formatCode="General">
                  <c:v>4.032</c:v>
                </c:pt>
                <c:pt idx="2689" formatCode="General">
                  <c:v>4.0335000000000001</c:v>
                </c:pt>
                <c:pt idx="2690" formatCode="General">
                  <c:v>4.0350000000000001</c:v>
                </c:pt>
                <c:pt idx="2691" formatCode="General">
                  <c:v>4.0365000000000002</c:v>
                </c:pt>
                <c:pt idx="2692" formatCode="General">
                  <c:v>4.0380000000000003</c:v>
                </c:pt>
                <c:pt idx="2693" formatCode="General">
                  <c:v>4.0395000000000003</c:v>
                </c:pt>
                <c:pt idx="2694" formatCode="General">
                  <c:v>4.0410000000000004</c:v>
                </c:pt>
                <c:pt idx="2695" formatCode="General">
                  <c:v>4.0425000000000004</c:v>
                </c:pt>
                <c:pt idx="2696" formatCode="General">
                  <c:v>4.0439999999999996</c:v>
                </c:pt>
                <c:pt idx="2697" formatCode="General">
                  <c:v>4.0454999999999997</c:v>
                </c:pt>
                <c:pt idx="2698" formatCode="General">
                  <c:v>4.0469999999999997</c:v>
                </c:pt>
                <c:pt idx="2699" formatCode="General">
                  <c:v>4.0484999999999998</c:v>
                </c:pt>
                <c:pt idx="2700" formatCode="General">
                  <c:v>4.05</c:v>
                </c:pt>
                <c:pt idx="2701" formatCode="General">
                  <c:v>4.0514999999999999</c:v>
                </c:pt>
                <c:pt idx="2702" formatCode="General">
                  <c:v>4.0529999999999999</c:v>
                </c:pt>
                <c:pt idx="2703" formatCode="General">
                  <c:v>4.0545</c:v>
                </c:pt>
                <c:pt idx="2704" formatCode="General">
                  <c:v>4.056</c:v>
                </c:pt>
                <c:pt idx="2705" formatCode="General">
                  <c:v>4.0575000000000001</c:v>
                </c:pt>
                <c:pt idx="2706" formatCode="General">
                  <c:v>4.0590000000000002</c:v>
                </c:pt>
                <c:pt idx="2707" formatCode="General">
                  <c:v>4.0605000000000002</c:v>
                </c:pt>
                <c:pt idx="2708" formatCode="General">
                  <c:v>4.0620000000000003</c:v>
                </c:pt>
                <c:pt idx="2709" formatCode="General">
                  <c:v>4.0635000000000003</c:v>
                </c:pt>
                <c:pt idx="2710" formatCode="General">
                  <c:v>4.0650000000000004</c:v>
                </c:pt>
                <c:pt idx="2711" formatCode="General">
                  <c:v>4.0664999999999996</c:v>
                </c:pt>
                <c:pt idx="2712" formatCode="General">
                  <c:v>4.0679999999999996</c:v>
                </c:pt>
                <c:pt idx="2713" formatCode="General">
                  <c:v>4.0694999999999997</c:v>
                </c:pt>
                <c:pt idx="2714" formatCode="General">
                  <c:v>4.0709999999999997</c:v>
                </c:pt>
                <c:pt idx="2715" formatCode="General">
                  <c:v>4.0724999999999998</c:v>
                </c:pt>
                <c:pt idx="2716" formatCode="General">
                  <c:v>4.0739999999999998</c:v>
                </c:pt>
                <c:pt idx="2717" formatCode="General">
                  <c:v>4.0754999999999999</c:v>
                </c:pt>
                <c:pt idx="2718" formatCode="General">
                  <c:v>4.077</c:v>
                </c:pt>
                <c:pt idx="2719" formatCode="General">
                  <c:v>4.0785</c:v>
                </c:pt>
                <c:pt idx="2720" formatCode="General">
                  <c:v>4.08</c:v>
                </c:pt>
                <c:pt idx="2721" formatCode="General">
                  <c:v>4.0815000000000001</c:v>
                </c:pt>
                <c:pt idx="2722" formatCode="General">
                  <c:v>4.0830000000000002</c:v>
                </c:pt>
                <c:pt idx="2723" formatCode="General">
                  <c:v>4.0845000000000002</c:v>
                </c:pt>
                <c:pt idx="2724" formatCode="General">
                  <c:v>4.0860000000000003</c:v>
                </c:pt>
                <c:pt idx="2725" formatCode="General">
                  <c:v>4.0875000000000004</c:v>
                </c:pt>
                <c:pt idx="2726" formatCode="General">
                  <c:v>4.0890000000000004</c:v>
                </c:pt>
                <c:pt idx="2727" formatCode="General">
                  <c:v>4.0904999999999996</c:v>
                </c:pt>
                <c:pt idx="2728" formatCode="General">
                  <c:v>4.0919999999999996</c:v>
                </c:pt>
                <c:pt idx="2729" formatCode="General">
                  <c:v>4.0934999999999997</c:v>
                </c:pt>
                <c:pt idx="2730" formatCode="General">
                  <c:v>4.0949999999999998</c:v>
                </c:pt>
                <c:pt idx="2731" formatCode="General">
                  <c:v>4.0964999999999998</c:v>
                </c:pt>
                <c:pt idx="2732" formatCode="General">
                  <c:v>4.0979999999999999</c:v>
                </c:pt>
                <c:pt idx="2733" formatCode="General">
                  <c:v>4.0994999999999999</c:v>
                </c:pt>
                <c:pt idx="2734" formatCode="General">
                  <c:v>4.101</c:v>
                </c:pt>
                <c:pt idx="2735" formatCode="General">
                  <c:v>4.1025</c:v>
                </c:pt>
                <c:pt idx="2736" formatCode="General">
                  <c:v>4.1040000000000001</c:v>
                </c:pt>
                <c:pt idx="2737" formatCode="General">
                  <c:v>4.1055000000000001</c:v>
                </c:pt>
                <c:pt idx="2738" formatCode="General">
                  <c:v>4.1070000000000002</c:v>
                </c:pt>
                <c:pt idx="2739" formatCode="General">
                  <c:v>4.1085000000000003</c:v>
                </c:pt>
                <c:pt idx="2740" formatCode="General">
                  <c:v>4.1100000000000003</c:v>
                </c:pt>
                <c:pt idx="2741" formatCode="General">
                  <c:v>4.1115000000000004</c:v>
                </c:pt>
                <c:pt idx="2742" formatCode="General">
                  <c:v>4.1130000000000004</c:v>
                </c:pt>
                <c:pt idx="2743" formatCode="General">
                  <c:v>4.1144999999999996</c:v>
                </c:pt>
                <c:pt idx="2744" formatCode="General">
                  <c:v>4.1159999999999997</c:v>
                </c:pt>
                <c:pt idx="2745" formatCode="General">
                  <c:v>4.1174999999999997</c:v>
                </c:pt>
                <c:pt idx="2746" formatCode="General">
                  <c:v>4.1189999999999998</c:v>
                </c:pt>
                <c:pt idx="2747" formatCode="General">
                  <c:v>4.1204999999999998</c:v>
                </c:pt>
                <c:pt idx="2748" formatCode="General">
                  <c:v>4.1219999999999999</c:v>
                </c:pt>
                <c:pt idx="2749" formatCode="General">
                  <c:v>4.1234999999999999</c:v>
                </c:pt>
                <c:pt idx="2750" formatCode="General">
                  <c:v>4.125</c:v>
                </c:pt>
                <c:pt idx="2751" formatCode="General">
                  <c:v>4.1265000000000001</c:v>
                </c:pt>
                <c:pt idx="2752" formatCode="General">
                  <c:v>4.1280000000000001</c:v>
                </c:pt>
                <c:pt idx="2753" formatCode="General">
                  <c:v>4.1295000000000002</c:v>
                </c:pt>
                <c:pt idx="2754" formatCode="General">
                  <c:v>4.1310000000000002</c:v>
                </c:pt>
                <c:pt idx="2755" formatCode="General">
                  <c:v>4.1325000000000003</c:v>
                </c:pt>
                <c:pt idx="2756" formatCode="General">
                  <c:v>4.1340000000000003</c:v>
                </c:pt>
                <c:pt idx="2757" formatCode="General">
                  <c:v>4.1355000000000004</c:v>
                </c:pt>
                <c:pt idx="2758" formatCode="General">
                  <c:v>4.1369999999999996</c:v>
                </c:pt>
                <c:pt idx="2759" formatCode="General">
                  <c:v>4.1384999999999996</c:v>
                </c:pt>
                <c:pt idx="2760" formatCode="General">
                  <c:v>4.1399999999999997</c:v>
                </c:pt>
                <c:pt idx="2761" formatCode="General">
                  <c:v>4.1414999999999997</c:v>
                </c:pt>
                <c:pt idx="2762" formatCode="General">
                  <c:v>4.1429999999999998</c:v>
                </c:pt>
                <c:pt idx="2763" formatCode="General">
                  <c:v>4.1444999999999999</c:v>
                </c:pt>
                <c:pt idx="2764" formatCode="General">
                  <c:v>4.1459999999999999</c:v>
                </c:pt>
                <c:pt idx="2765" formatCode="General">
                  <c:v>4.1475</c:v>
                </c:pt>
                <c:pt idx="2766" formatCode="General">
                  <c:v>4.149</c:v>
                </c:pt>
                <c:pt idx="2767" formatCode="General">
                  <c:v>4.1505000000000001</c:v>
                </c:pt>
                <c:pt idx="2768" formatCode="General">
                  <c:v>4.1520000000000001</c:v>
                </c:pt>
                <c:pt idx="2769" formatCode="General">
                  <c:v>4.1535000000000002</c:v>
                </c:pt>
                <c:pt idx="2770" formatCode="General">
                  <c:v>4.1550000000000002</c:v>
                </c:pt>
                <c:pt idx="2771" formatCode="General">
                  <c:v>4.1565000000000003</c:v>
                </c:pt>
                <c:pt idx="2772" formatCode="General">
                  <c:v>4.1580000000000004</c:v>
                </c:pt>
                <c:pt idx="2773" formatCode="General">
                  <c:v>4.1595000000000004</c:v>
                </c:pt>
                <c:pt idx="2774" formatCode="General">
                  <c:v>4.1609999999999996</c:v>
                </c:pt>
                <c:pt idx="2775" formatCode="General">
                  <c:v>4.1624999999999996</c:v>
                </c:pt>
                <c:pt idx="2776" formatCode="General">
                  <c:v>4.1639999999999997</c:v>
                </c:pt>
                <c:pt idx="2777" formatCode="General">
                  <c:v>4.1654999999999998</c:v>
                </c:pt>
                <c:pt idx="2778" formatCode="General">
                  <c:v>4.1669999999999998</c:v>
                </c:pt>
                <c:pt idx="2779" formatCode="General">
                  <c:v>4.1684999999999999</c:v>
                </c:pt>
                <c:pt idx="2780" formatCode="General">
                  <c:v>4.17</c:v>
                </c:pt>
                <c:pt idx="2781" formatCode="General">
                  <c:v>4.1715</c:v>
                </c:pt>
                <c:pt idx="2782" formatCode="General">
                  <c:v>4.173</c:v>
                </c:pt>
                <c:pt idx="2783" formatCode="General">
                  <c:v>4.1745000000000001</c:v>
                </c:pt>
                <c:pt idx="2784" formatCode="General">
                  <c:v>4.1760000000000002</c:v>
                </c:pt>
                <c:pt idx="2785" formatCode="General">
                  <c:v>4.1775000000000002</c:v>
                </c:pt>
                <c:pt idx="2786" formatCode="General">
                  <c:v>4.1790000000000003</c:v>
                </c:pt>
                <c:pt idx="2787" formatCode="General">
                  <c:v>4.1805000000000003</c:v>
                </c:pt>
                <c:pt idx="2788" formatCode="General">
                  <c:v>4.1820000000000004</c:v>
                </c:pt>
                <c:pt idx="2789" formatCode="General">
                  <c:v>4.1835000000000004</c:v>
                </c:pt>
                <c:pt idx="2790" formatCode="General">
                  <c:v>4.1849999999999996</c:v>
                </c:pt>
                <c:pt idx="2791" formatCode="General">
                  <c:v>4.1864999999999997</c:v>
                </c:pt>
                <c:pt idx="2792" formatCode="General">
                  <c:v>4.1879999999999997</c:v>
                </c:pt>
                <c:pt idx="2793" formatCode="General">
                  <c:v>4.1894999999999998</c:v>
                </c:pt>
                <c:pt idx="2794" formatCode="General">
                  <c:v>4.1909999999999998</c:v>
                </c:pt>
                <c:pt idx="2795" formatCode="General">
                  <c:v>4.1924999999999999</c:v>
                </c:pt>
                <c:pt idx="2796" formatCode="General">
                  <c:v>4.194</c:v>
                </c:pt>
                <c:pt idx="2797" formatCode="General">
                  <c:v>4.1955</c:v>
                </c:pt>
                <c:pt idx="2798" formatCode="General">
                  <c:v>4.1970000000000001</c:v>
                </c:pt>
                <c:pt idx="2799" formatCode="General">
                  <c:v>4.1985000000000001</c:v>
                </c:pt>
                <c:pt idx="2800" formatCode="General">
                  <c:v>4.2</c:v>
                </c:pt>
                <c:pt idx="2801" formatCode="General">
                  <c:v>4.2015000000000002</c:v>
                </c:pt>
                <c:pt idx="2802" formatCode="General">
                  <c:v>4.2030000000000003</c:v>
                </c:pt>
                <c:pt idx="2803" formatCode="General">
                  <c:v>4.2045000000000003</c:v>
                </c:pt>
                <c:pt idx="2804" formatCode="General">
                  <c:v>4.2060000000000004</c:v>
                </c:pt>
                <c:pt idx="2805" formatCode="General">
                  <c:v>4.2074999999999996</c:v>
                </c:pt>
                <c:pt idx="2806" formatCode="General">
                  <c:v>4.2089999999999996</c:v>
                </c:pt>
                <c:pt idx="2807" formatCode="General">
                  <c:v>4.2104999999999997</c:v>
                </c:pt>
                <c:pt idx="2808" formatCode="General">
                  <c:v>4.2119999999999997</c:v>
                </c:pt>
                <c:pt idx="2809" formatCode="General">
                  <c:v>4.2134999999999998</c:v>
                </c:pt>
                <c:pt idx="2810" formatCode="General">
                  <c:v>4.2149999999999999</c:v>
                </c:pt>
                <c:pt idx="2811" formatCode="General">
                  <c:v>4.2164999999999999</c:v>
                </c:pt>
                <c:pt idx="2812" formatCode="General">
                  <c:v>4.218</c:v>
                </c:pt>
                <c:pt idx="2813" formatCode="General">
                  <c:v>4.2195</c:v>
                </c:pt>
                <c:pt idx="2814" formatCode="General">
                  <c:v>4.2210000000000001</c:v>
                </c:pt>
                <c:pt idx="2815" formatCode="General">
                  <c:v>4.2225000000000001</c:v>
                </c:pt>
                <c:pt idx="2816" formatCode="General">
                  <c:v>4.2240000000000002</c:v>
                </c:pt>
                <c:pt idx="2817" formatCode="General">
                  <c:v>4.2255000000000003</c:v>
                </c:pt>
                <c:pt idx="2818" formatCode="General">
                  <c:v>4.2270000000000003</c:v>
                </c:pt>
                <c:pt idx="2819" formatCode="General">
                  <c:v>4.2285000000000004</c:v>
                </c:pt>
                <c:pt idx="2820" formatCode="General">
                  <c:v>4.2300000000000004</c:v>
                </c:pt>
                <c:pt idx="2821" formatCode="General">
                  <c:v>4.2314999999999996</c:v>
                </c:pt>
                <c:pt idx="2822" formatCode="General">
                  <c:v>4.2329999999999997</c:v>
                </c:pt>
                <c:pt idx="2823" formatCode="General">
                  <c:v>4.2344999999999997</c:v>
                </c:pt>
                <c:pt idx="2824" formatCode="General">
                  <c:v>4.2359999999999998</c:v>
                </c:pt>
                <c:pt idx="2825" formatCode="General">
                  <c:v>4.2374999999999998</c:v>
                </c:pt>
                <c:pt idx="2826" formatCode="General">
                  <c:v>4.2389999999999999</c:v>
                </c:pt>
                <c:pt idx="2827" formatCode="General">
                  <c:v>4.2404999999999999</c:v>
                </c:pt>
                <c:pt idx="2828" formatCode="General">
                  <c:v>4.242</c:v>
                </c:pt>
                <c:pt idx="2829" formatCode="General">
                  <c:v>4.2435</c:v>
                </c:pt>
                <c:pt idx="2830" formatCode="General">
                  <c:v>4.2450000000000001</c:v>
                </c:pt>
                <c:pt idx="2831" formatCode="General">
                  <c:v>4.2465000000000002</c:v>
                </c:pt>
                <c:pt idx="2832" formatCode="General">
                  <c:v>4.2480000000000002</c:v>
                </c:pt>
                <c:pt idx="2833" formatCode="General">
                  <c:v>4.2495000000000003</c:v>
                </c:pt>
                <c:pt idx="2834" formatCode="General">
                  <c:v>4.2510000000000003</c:v>
                </c:pt>
                <c:pt idx="2835" formatCode="General">
                  <c:v>4.2525000000000004</c:v>
                </c:pt>
                <c:pt idx="2836" formatCode="General">
                  <c:v>4.2539999999999996</c:v>
                </c:pt>
                <c:pt idx="2837" formatCode="General">
                  <c:v>4.2554999999999996</c:v>
                </c:pt>
                <c:pt idx="2838" formatCode="General">
                  <c:v>4.2569999999999997</c:v>
                </c:pt>
                <c:pt idx="2839" formatCode="General">
                  <c:v>4.2584999999999997</c:v>
                </c:pt>
                <c:pt idx="2840" formatCode="General">
                  <c:v>4.26</c:v>
                </c:pt>
                <c:pt idx="2841" formatCode="General">
                  <c:v>4.2614999999999998</c:v>
                </c:pt>
                <c:pt idx="2842" formatCode="General">
                  <c:v>4.2629999999999999</c:v>
                </c:pt>
                <c:pt idx="2843" formatCode="General">
                  <c:v>4.2645</c:v>
                </c:pt>
                <c:pt idx="2844" formatCode="General">
                  <c:v>4.266</c:v>
                </c:pt>
                <c:pt idx="2845" formatCode="General">
                  <c:v>4.2675000000000001</c:v>
                </c:pt>
                <c:pt idx="2846" formatCode="General">
                  <c:v>4.2690000000000001</c:v>
                </c:pt>
                <c:pt idx="2847" formatCode="General">
                  <c:v>4.2705000000000002</c:v>
                </c:pt>
                <c:pt idx="2848" formatCode="General">
                  <c:v>4.2720000000000002</c:v>
                </c:pt>
                <c:pt idx="2849" formatCode="General">
                  <c:v>4.2735000000000003</c:v>
                </c:pt>
                <c:pt idx="2850" formatCode="General">
                  <c:v>4.2750000000000004</c:v>
                </c:pt>
                <c:pt idx="2851" formatCode="General">
                  <c:v>4.2765000000000004</c:v>
                </c:pt>
                <c:pt idx="2852" formatCode="General">
                  <c:v>4.2779999999999996</c:v>
                </c:pt>
                <c:pt idx="2853" formatCode="General">
                  <c:v>4.2794999999999996</c:v>
                </c:pt>
                <c:pt idx="2854" formatCode="General">
                  <c:v>4.2809999999999997</c:v>
                </c:pt>
                <c:pt idx="2855" formatCode="General">
                  <c:v>4.2824999999999998</c:v>
                </c:pt>
                <c:pt idx="2856" formatCode="General">
                  <c:v>4.2839999999999998</c:v>
                </c:pt>
                <c:pt idx="2857" formatCode="General">
                  <c:v>4.2854999999999999</c:v>
                </c:pt>
                <c:pt idx="2858" formatCode="General">
                  <c:v>4.2869999999999999</c:v>
                </c:pt>
                <c:pt idx="2859" formatCode="General">
                  <c:v>4.2885</c:v>
                </c:pt>
                <c:pt idx="2860" formatCode="General">
                  <c:v>4.29</c:v>
                </c:pt>
                <c:pt idx="2861" formatCode="General">
                  <c:v>4.2915000000000001</c:v>
                </c:pt>
                <c:pt idx="2862" formatCode="General">
                  <c:v>4.2930000000000001</c:v>
                </c:pt>
                <c:pt idx="2863" formatCode="General">
                  <c:v>4.2945000000000002</c:v>
                </c:pt>
                <c:pt idx="2864" formatCode="General">
                  <c:v>4.2960000000000003</c:v>
                </c:pt>
                <c:pt idx="2865" formatCode="General">
                  <c:v>4.2975000000000003</c:v>
                </c:pt>
                <c:pt idx="2866" formatCode="General">
                  <c:v>4.2990000000000004</c:v>
                </c:pt>
                <c:pt idx="2867" formatCode="General">
                  <c:v>4.3005000000000004</c:v>
                </c:pt>
                <c:pt idx="2868" formatCode="General">
                  <c:v>4.3019999999999996</c:v>
                </c:pt>
                <c:pt idx="2869" formatCode="General">
                  <c:v>4.3034999999999997</c:v>
                </c:pt>
                <c:pt idx="2870" formatCode="General">
                  <c:v>4.3049999999999997</c:v>
                </c:pt>
                <c:pt idx="2871" formatCode="General">
                  <c:v>4.3064999999999998</c:v>
                </c:pt>
                <c:pt idx="2872" formatCode="General">
                  <c:v>4.3079999999999998</c:v>
                </c:pt>
                <c:pt idx="2873" formatCode="General">
                  <c:v>4.3094999999999999</c:v>
                </c:pt>
                <c:pt idx="2874" formatCode="General">
                  <c:v>4.3109999999999999</c:v>
                </c:pt>
                <c:pt idx="2875" formatCode="General">
                  <c:v>4.3125</c:v>
                </c:pt>
                <c:pt idx="2876" formatCode="General">
                  <c:v>4.3140000000000001</c:v>
                </c:pt>
                <c:pt idx="2877" formatCode="General">
                  <c:v>4.3155000000000001</c:v>
                </c:pt>
                <c:pt idx="2878" formatCode="General">
                  <c:v>4.3170000000000002</c:v>
                </c:pt>
                <c:pt idx="2879" formatCode="General">
                  <c:v>4.3185000000000002</c:v>
                </c:pt>
                <c:pt idx="2880" formatCode="General">
                  <c:v>4.32</c:v>
                </c:pt>
                <c:pt idx="2881" formatCode="General">
                  <c:v>4.3215000000000003</c:v>
                </c:pt>
                <c:pt idx="2882" formatCode="General">
                  <c:v>4.3230000000000004</c:v>
                </c:pt>
                <c:pt idx="2883" formatCode="General">
                  <c:v>4.3244999999999996</c:v>
                </c:pt>
                <c:pt idx="2884" formatCode="General">
                  <c:v>4.3259999999999996</c:v>
                </c:pt>
                <c:pt idx="2885" formatCode="General">
                  <c:v>4.3274999999999997</c:v>
                </c:pt>
                <c:pt idx="2886" formatCode="General">
                  <c:v>4.3289999999999997</c:v>
                </c:pt>
                <c:pt idx="2887" formatCode="General">
                  <c:v>4.3304999999999998</c:v>
                </c:pt>
                <c:pt idx="2888" formatCode="General">
                  <c:v>4.3319999999999999</c:v>
                </c:pt>
                <c:pt idx="2889" formatCode="General">
                  <c:v>4.3334999999999999</c:v>
                </c:pt>
                <c:pt idx="2890" formatCode="General">
                  <c:v>4.335</c:v>
                </c:pt>
                <c:pt idx="2891" formatCode="General">
                  <c:v>4.3365</c:v>
                </c:pt>
                <c:pt idx="2892" formatCode="General">
                  <c:v>4.3380000000000001</c:v>
                </c:pt>
                <c:pt idx="2893" formatCode="General">
                  <c:v>4.3395000000000001</c:v>
                </c:pt>
                <c:pt idx="2894" formatCode="General">
                  <c:v>4.3410000000000002</c:v>
                </c:pt>
                <c:pt idx="2895" formatCode="General">
                  <c:v>4.3425000000000002</c:v>
                </c:pt>
                <c:pt idx="2896" formatCode="General">
                  <c:v>4.3440000000000003</c:v>
                </c:pt>
                <c:pt idx="2897" formatCode="General">
                  <c:v>4.3455000000000004</c:v>
                </c:pt>
                <c:pt idx="2898" formatCode="General">
                  <c:v>4.3470000000000004</c:v>
                </c:pt>
                <c:pt idx="2899" formatCode="General">
                  <c:v>4.3484999999999996</c:v>
                </c:pt>
                <c:pt idx="2900" formatCode="General">
                  <c:v>4.3499999999999996</c:v>
                </c:pt>
                <c:pt idx="2901" formatCode="General">
                  <c:v>4.3514999999999997</c:v>
                </c:pt>
                <c:pt idx="2902" formatCode="General">
                  <c:v>4.3529999999999998</c:v>
                </c:pt>
                <c:pt idx="2903" formatCode="General">
                  <c:v>4.3544999999999998</c:v>
                </c:pt>
                <c:pt idx="2904" formatCode="General">
                  <c:v>4.3559999999999999</c:v>
                </c:pt>
                <c:pt idx="2905" formatCode="General">
                  <c:v>4.3574999999999999</c:v>
                </c:pt>
                <c:pt idx="2906" formatCode="General">
                  <c:v>4.359</c:v>
                </c:pt>
                <c:pt idx="2907" formatCode="General">
                  <c:v>4.3605</c:v>
                </c:pt>
                <c:pt idx="2908" formatCode="General">
                  <c:v>4.3620000000000001</c:v>
                </c:pt>
                <c:pt idx="2909" formatCode="General">
                  <c:v>4.3635000000000002</c:v>
                </c:pt>
                <c:pt idx="2910" formatCode="General">
                  <c:v>4.3650000000000002</c:v>
                </c:pt>
                <c:pt idx="2911" formatCode="General">
                  <c:v>4.3665000000000003</c:v>
                </c:pt>
                <c:pt idx="2912" formatCode="General">
                  <c:v>4.3680000000000003</c:v>
                </c:pt>
                <c:pt idx="2913" formatCode="General">
                  <c:v>4.3695000000000004</c:v>
                </c:pt>
                <c:pt idx="2914" formatCode="General">
                  <c:v>4.3710000000000004</c:v>
                </c:pt>
                <c:pt idx="2915" formatCode="General">
                  <c:v>4.3724999999999996</c:v>
                </c:pt>
                <c:pt idx="2916" formatCode="General">
                  <c:v>4.3739999999999997</c:v>
                </c:pt>
                <c:pt idx="2917" formatCode="General">
                  <c:v>4.3754999999999997</c:v>
                </c:pt>
                <c:pt idx="2918" formatCode="General">
                  <c:v>4.3769999999999998</c:v>
                </c:pt>
                <c:pt idx="2919" formatCode="General">
                  <c:v>4.3784999999999998</c:v>
                </c:pt>
                <c:pt idx="2920" formatCode="General">
                  <c:v>4.38</c:v>
                </c:pt>
                <c:pt idx="2921" formatCode="General">
                  <c:v>4.3815</c:v>
                </c:pt>
                <c:pt idx="2922" formatCode="General">
                  <c:v>4.383</c:v>
                </c:pt>
                <c:pt idx="2923" formatCode="General">
                  <c:v>4.3845000000000001</c:v>
                </c:pt>
                <c:pt idx="2924" formatCode="General">
                  <c:v>4.3860000000000001</c:v>
                </c:pt>
                <c:pt idx="2925" formatCode="General">
                  <c:v>4.3875000000000002</c:v>
                </c:pt>
                <c:pt idx="2926" formatCode="General">
                  <c:v>4.3890000000000002</c:v>
                </c:pt>
                <c:pt idx="2927" formatCode="General">
                  <c:v>4.3905000000000003</c:v>
                </c:pt>
                <c:pt idx="2928" formatCode="General">
                  <c:v>4.3920000000000003</c:v>
                </c:pt>
                <c:pt idx="2929" formatCode="General">
                  <c:v>4.3935000000000004</c:v>
                </c:pt>
                <c:pt idx="2930" formatCode="General">
                  <c:v>4.3949999999999996</c:v>
                </c:pt>
                <c:pt idx="2931" formatCode="General">
                  <c:v>4.3964999999999996</c:v>
                </c:pt>
                <c:pt idx="2932" formatCode="General">
                  <c:v>4.3979999999999997</c:v>
                </c:pt>
                <c:pt idx="2933" formatCode="General">
                  <c:v>4.3994999999999997</c:v>
                </c:pt>
                <c:pt idx="2934" formatCode="General">
                  <c:v>4.4009999999999998</c:v>
                </c:pt>
                <c:pt idx="2935" formatCode="General">
                  <c:v>4.4024999999999999</c:v>
                </c:pt>
                <c:pt idx="2936" formatCode="General">
                  <c:v>4.4039999999999999</c:v>
                </c:pt>
                <c:pt idx="2937" formatCode="General">
                  <c:v>4.4055</c:v>
                </c:pt>
                <c:pt idx="2938" formatCode="General">
                  <c:v>4.407</c:v>
                </c:pt>
                <c:pt idx="2939" formatCode="General">
                  <c:v>4.4085000000000001</c:v>
                </c:pt>
                <c:pt idx="2940" formatCode="General">
                  <c:v>4.41</c:v>
                </c:pt>
                <c:pt idx="2941" formatCode="General">
                  <c:v>4.4115000000000002</c:v>
                </c:pt>
                <c:pt idx="2942" formatCode="General">
                  <c:v>4.4130000000000003</c:v>
                </c:pt>
                <c:pt idx="2943" formatCode="General">
                  <c:v>4.4145000000000003</c:v>
                </c:pt>
                <c:pt idx="2944" formatCode="General">
                  <c:v>4.4160000000000004</c:v>
                </c:pt>
                <c:pt idx="2945" formatCode="General">
                  <c:v>4.4175000000000004</c:v>
                </c:pt>
                <c:pt idx="2946" formatCode="General">
                  <c:v>4.4189999999999996</c:v>
                </c:pt>
                <c:pt idx="2947" formatCode="General">
                  <c:v>4.4204999999999997</c:v>
                </c:pt>
                <c:pt idx="2948" formatCode="General">
                  <c:v>4.4219999999999997</c:v>
                </c:pt>
                <c:pt idx="2949" formatCode="General">
                  <c:v>4.4234999999999998</c:v>
                </c:pt>
                <c:pt idx="2950" formatCode="General">
                  <c:v>4.4249999999999998</c:v>
                </c:pt>
                <c:pt idx="2951" formatCode="General">
                  <c:v>4.4264999999999999</c:v>
                </c:pt>
                <c:pt idx="2952" formatCode="General">
                  <c:v>4.4279999999999999</c:v>
                </c:pt>
                <c:pt idx="2953" formatCode="General">
                  <c:v>4.4295</c:v>
                </c:pt>
                <c:pt idx="2954" formatCode="General">
                  <c:v>4.431</c:v>
                </c:pt>
                <c:pt idx="2955" formatCode="General">
                  <c:v>4.4325000000000001</c:v>
                </c:pt>
                <c:pt idx="2956" formatCode="General">
                  <c:v>4.4340000000000002</c:v>
                </c:pt>
                <c:pt idx="2957" formatCode="General">
                  <c:v>4.4355000000000002</c:v>
                </c:pt>
                <c:pt idx="2958" formatCode="General">
                  <c:v>4.4370000000000003</c:v>
                </c:pt>
                <c:pt idx="2959" formatCode="General">
                  <c:v>4.4385000000000003</c:v>
                </c:pt>
                <c:pt idx="2960" formatCode="General">
                  <c:v>4.4400000000000004</c:v>
                </c:pt>
                <c:pt idx="2961" formatCode="General">
                  <c:v>4.4414999999999996</c:v>
                </c:pt>
                <c:pt idx="2962" formatCode="General">
                  <c:v>4.4429999999999996</c:v>
                </c:pt>
                <c:pt idx="2963" formatCode="General">
                  <c:v>4.4444999999999997</c:v>
                </c:pt>
                <c:pt idx="2964" formatCode="General">
                  <c:v>4.4459999999999997</c:v>
                </c:pt>
                <c:pt idx="2965" formatCode="General">
                  <c:v>4.4474999999999998</c:v>
                </c:pt>
                <c:pt idx="2966" formatCode="General">
                  <c:v>4.4489999999999998</c:v>
                </c:pt>
                <c:pt idx="2967" formatCode="General">
                  <c:v>4.4504999999999999</c:v>
                </c:pt>
                <c:pt idx="2968" formatCode="General">
                  <c:v>4.452</c:v>
                </c:pt>
                <c:pt idx="2969" formatCode="General">
                  <c:v>4.4535</c:v>
                </c:pt>
                <c:pt idx="2970" formatCode="General">
                  <c:v>4.4550000000000001</c:v>
                </c:pt>
                <c:pt idx="2971" formatCode="General">
                  <c:v>4.4565000000000001</c:v>
                </c:pt>
                <c:pt idx="2972" formatCode="General">
                  <c:v>4.4580000000000002</c:v>
                </c:pt>
                <c:pt idx="2973" formatCode="General">
                  <c:v>4.4595000000000002</c:v>
                </c:pt>
                <c:pt idx="2974" formatCode="General">
                  <c:v>4.4610000000000003</c:v>
                </c:pt>
                <c:pt idx="2975" formatCode="General">
                  <c:v>4.4625000000000004</c:v>
                </c:pt>
                <c:pt idx="2976" formatCode="General">
                  <c:v>4.4640000000000004</c:v>
                </c:pt>
                <c:pt idx="2977" formatCode="General">
                  <c:v>4.4654999999999996</c:v>
                </c:pt>
                <c:pt idx="2978" formatCode="General">
                  <c:v>4.4669999999999996</c:v>
                </c:pt>
                <c:pt idx="2979" formatCode="General">
                  <c:v>4.4684999999999997</c:v>
                </c:pt>
                <c:pt idx="2980" formatCode="General">
                  <c:v>4.47</c:v>
                </c:pt>
                <c:pt idx="2981" formatCode="General">
                  <c:v>4.4714999999999998</c:v>
                </c:pt>
                <c:pt idx="2982" formatCode="General">
                  <c:v>4.4729999999999999</c:v>
                </c:pt>
                <c:pt idx="2983" formatCode="General">
                  <c:v>4.4744999999999999</c:v>
                </c:pt>
                <c:pt idx="2984" formatCode="General">
                  <c:v>4.476</c:v>
                </c:pt>
                <c:pt idx="2985" formatCode="General">
                  <c:v>4.4775</c:v>
                </c:pt>
                <c:pt idx="2986" formatCode="General">
                  <c:v>4.4790000000000001</c:v>
                </c:pt>
                <c:pt idx="2987" formatCode="General">
                  <c:v>4.4805000000000001</c:v>
                </c:pt>
                <c:pt idx="2988" formatCode="General">
                  <c:v>4.4820000000000002</c:v>
                </c:pt>
                <c:pt idx="2989" formatCode="General">
                  <c:v>4.4835000000000003</c:v>
                </c:pt>
                <c:pt idx="2990" formatCode="General">
                  <c:v>4.4850000000000003</c:v>
                </c:pt>
                <c:pt idx="2991" formatCode="General">
                  <c:v>4.4865000000000004</c:v>
                </c:pt>
                <c:pt idx="2992" formatCode="General">
                  <c:v>4.4880000000000004</c:v>
                </c:pt>
                <c:pt idx="2993" formatCode="General">
                  <c:v>4.4894999999999996</c:v>
                </c:pt>
                <c:pt idx="2994" formatCode="General">
                  <c:v>4.4909999999999997</c:v>
                </c:pt>
                <c:pt idx="2995" formatCode="General">
                  <c:v>4.4924999999999997</c:v>
                </c:pt>
                <c:pt idx="2996" formatCode="General">
                  <c:v>4.4939999999999998</c:v>
                </c:pt>
                <c:pt idx="2997" formatCode="General">
                  <c:v>4.4954999999999998</c:v>
                </c:pt>
                <c:pt idx="2998" formatCode="General">
                  <c:v>4.4969999999999999</c:v>
                </c:pt>
                <c:pt idx="2999" formatCode="General">
                  <c:v>4.4984999999999999</c:v>
                </c:pt>
                <c:pt idx="3000" formatCode="General">
                  <c:v>4.5</c:v>
                </c:pt>
                <c:pt idx="3001" formatCode="General">
                  <c:v>4.5015000000000001</c:v>
                </c:pt>
                <c:pt idx="3002" formatCode="General">
                  <c:v>4.5030000000000001</c:v>
                </c:pt>
                <c:pt idx="3003" formatCode="General">
                  <c:v>4.5045000000000002</c:v>
                </c:pt>
                <c:pt idx="3004" formatCode="General">
                  <c:v>4.5060000000000002</c:v>
                </c:pt>
                <c:pt idx="3005" formatCode="General">
                  <c:v>4.5075000000000003</c:v>
                </c:pt>
                <c:pt idx="3006" formatCode="General">
                  <c:v>4.5090000000000003</c:v>
                </c:pt>
                <c:pt idx="3007" formatCode="General">
                  <c:v>4.5105000000000004</c:v>
                </c:pt>
                <c:pt idx="3008" formatCode="General">
                  <c:v>4.5119999999999996</c:v>
                </c:pt>
                <c:pt idx="3009" formatCode="General">
                  <c:v>4.5134999999999996</c:v>
                </c:pt>
                <c:pt idx="3010" formatCode="General">
                  <c:v>4.5149999999999997</c:v>
                </c:pt>
                <c:pt idx="3011" formatCode="General">
                  <c:v>4.5164999999999997</c:v>
                </c:pt>
                <c:pt idx="3012" formatCode="General">
                  <c:v>4.5179999999999998</c:v>
                </c:pt>
                <c:pt idx="3013" formatCode="General">
                  <c:v>4.5194999999999999</c:v>
                </c:pt>
                <c:pt idx="3014" formatCode="General">
                  <c:v>4.5209999999999999</c:v>
                </c:pt>
                <c:pt idx="3015" formatCode="General">
                  <c:v>4.5225</c:v>
                </c:pt>
                <c:pt idx="3016" formatCode="General">
                  <c:v>4.524</c:v>
                </c:pt>
                <c:pt idx="3017" formatCode="General">
                  <c:v>4.5255000000000001</c:v>
                </c:pt>
                <c:pt idx="3018" formatCode="General">
                  <c:v>4.5270000000000001</c:v>
                </c:pt>
                <c:pt idx="3019" formatCode="General">
                  <c:v>4.5285000000000002</c:v>
                </c:pt>
                <c:pt idx="3020" formatCode="General">
                  <c:v>4.53</c:v>
                </c:pt>
                <c:pt idx="3021" formatCode="General">
                  <c:v>4.5315000000000003</c:v>
                </c:pt>
                <c:pt idx="3022" formatCode="General">
                  <c:v>4.5330000000000004</c:v>
                </c:pt>
                <c:pt idx="3023" formatCode="General">
                  <c:v>4.5345000000000004</c:v>
                </c:pt>
                <c:pt idx="3024" formatCode="General">
                  <c:v>4.5359999999999996</c:v>
                </c:pt>
                <c:pt idx="3025" formatCode="General">
                  <c:v>4.5374999999999996</c:v>
                </c:pt>
                <c:pt idx="3026" formatCode="General">
                  <c:v>4.5389999999999997</c:v>
                </c:pt>
                <c:pt idx="3027" formatCode="General">
                  <c:v>4.5404999999999998</c:v>
                </c:pt>
                <c:pt idx="3028" formatCode="General">
                  <c:v>4.5419999999999998</c:v>
                </c:pt>
                <c:pt idx="3029" formatCode="General">
                  <c:v>4.5434999999999999</c:v>
                </c:pt>
                <c:pt idx="3030" formatCode="General">
                  <c:v>4.5449999999999999</c:v>
                </c:pt>
                <c:pt idx="3031" formatCode="General">
                  <c:v>4.5465</c:v>
                </c:pt>
                <c:pt idx="3032" formatCode="General">
                  <c:v>4.548</c:v>
                </c:pt>
                <c:pt idx="3033" formatCode="General">
                  <c:v>4.5495000000000001</c:v>
                </c:pt>
                <c:pt idx="3034" formatCode="General">
                  <c:v>4.5510000000000002</c:v>
                </c:pt>
                <c:pt idx="3035" formatCode="General">
                  <c:v>4.5525000000000002</c:v>
                </c:pt>
                <c:pt idx="3036" formatCode="General">
                  <c:v>4.5540000000000003</c:v>
                </c:pt>
                <c:pt idx="3037" formatCode="General">
                  <c:v>4.5555000000000003</c:v>
                </c:pt>
                <c:pt idx="3038" formatCode="General">
                  <c:v>4.5570000000000004</c:v>
                </c:pt>
                <c:pt idx="3039" formatCode="General">
                  <c:v>4.5585000000000004</c:v>
                </c:pt>
                <c:pt idx="3040" formatCode="General">
                  <c:v>4.5599999999999996</c:v>
                </c:pt>
                <c:pt idx="3041" formatCode="General">
                  <c:v>4.5614999999999997</c:v>
                </c:pt>
                <c:pt idx="3042" formatCode="General">
                  <c:v>4.5629999999999997</c:v>
                </c:pt>
                <c:pt idx="3043" formatCode="General">
                  <c:v>4.5644999999999998</c:v>
                </c:pt>
                <c:pt idx="3044" formatCode="General">
                  <c:v>4.5659999999999998</c:v>
                </c:pt>
                <c:pt idx="3045" formatCode="General">
                  <c:v>4.5674999999999999</c:v>
                </c:pt>
                <c:pt idx="3046" formatCode="General">
                  <c:v>4.569</c:v>
                </c:pt>
                <c:pt idx="3047" formatCode="General">
                  <c:v>4.5705</c:v>
                </c:pt>
                <c:pt idx="3048" formatCode="General">
                  <c:v>4.5720000000000001</c:v>
                </c:pt>
                <c:pt idx="3049" formatCode="General">
                  <c:v>4.5735000000000001</c:v>
                </c:pt>
                <c:pt idx="3050" formatCode="General">
                  <c:v>4.5750000000000002</c:v>
                </c:pt>
                <c:pt idx="3051" formatCode="General">
                  <c:v>4.5765000000000002</c:v>
                </c:pt>
                <c:pt idx="3052" formatCode="General">
                  <c:v>4.5780000000000003</c:v>
                </c:pt>
                <c:pt idx="3053" formatCode="General">
                  <c:v>4.5795000000000003</c:v>
                </c:pt>
                <c:pt idx="3054" formatCode="General">
                  <c:v>4.5810000000000004</c:v>
                </c:pt>
                <c:pt idx="3055" formatCode="General">
                  <c:v>4.5824999999999996</c:v>
                </c:pt>
                <c:pt idx="3056" formatCode="General">
                  <c:v>4.5839999999999996</c:v>
                </c:pt>
                <c:pt idx="3057" formatCode="General">
                  <c:v>4.5854999999999997</c:v>
                </c:pt>
                <c:pt idx="3058" formatCode="General">
                  <c:v>4.5869999999999997</c:v>
                </c:pt>
                <c:pt idx="3059" formatCode="General">
                  <c:v>4.5884999999999998</c:v>
                </c:pt>
                <c:pt idx="3060" formatCode="General">
                  <c:v>4.59</c:v>
                </c:pt>
                <c:pt idx="3061" formatCode="General">
                  <c:v>4.5914999999999999</c:v>
                </c:pt>
                <c:pt idx="3062" formatCode="General">
                  <c:v>4.593</c:v>
                </c:pt>
                <c:pt idx="3063" formatCode="General">
                  <c:v>4.5945</c:v>
                </c:pt>
                <c:pt idx="3064" formatCode="General">
                  <c:v>4.5960000000000001</c:v>
                </c:pt>
                <c:pt idx="3065" formatCode="General">
                  <c:v>4.5975000000000001</c:v>
                </c:pt>
                <c:pt idx="3066" formatCode="General">
                  <c:v>4.5990000000000002</c:v>
                </c:pt>
                <c:pt idx="3067" formatCode="General">
                  <c:v>4.6005000000000003</c:v>
                </c:pt>
                <c:pt idx="3068" formatCode="General">
                  <c:v>4.6020000000000003</c:v>
                </c:pt>
                <c:pt idx="3069" formatCode="General">
                  <c:v>4.6035000000000004</c:v>
                </c:pt>
                <c:pt idx="3070" formatCode="General">
                  <c:v>4.6050000000000004</c:v>
                </c:pt>
                <c:pt idx="3071" formatCode="General">
                  <c:v>4.6064999999999996</c:v>
                </c:pt>
                <c:pt idx="3072" formatCode="General">
                  <c:v>4.6079999999999997</c:v>
                </c:pt>
                <c:pt idx="3073" formatCode="General">
                  <c:v>4.6094999999999997</c:v>
                </c:pt>
                <c:pt idx="3074" formatCode="General">
                  <c:v>4.6109999999999998</c:v>
                </c:pt>
                <c:pt idx="3075" formatCode="General">
                  <c:v>4.6124999999999998</c:v>
                </c:pt>
                <c:pt idx="3076" formatCode="General">
                  <c:v>4.6139999999999999</c:v>
                </c:pt>
                <c:pt idx="3077" formatCode="General">
                  <c:v>4.6154999999999999</c:v>
                </c:pt>
                <c:pt idx="3078" formatCode="General">
                  <c:v>4.617</c:v>
                </c:pt>
                <c:pt idx="3079" formatCode="General">
                  <c:v>4.6185</c:v>
                </c:pt>
                <c:pt idx="3080" formatCode="General">
                  <c:v>4.62</c:v>
                </c:pt>
                <c:pt idx="3081" formatCode="General">
                  <c:v>4.6215000000000002</c:v>
                </c:pt>
                <c:pt idx="3082" formatCode="General">
                  <c:v>4.6230000000000002</c:v>
                </c:pt>
                <c:pt idx="3083" formatCode="General">
                  <c:v>4.6245000000000003</c:v>
                </c:pt>
                <c:pt idx="3084" formatCode="General">
                  <c:v>4.6260000000000003</c:v>
                </c:pt>
                <c:pt idx="3085" formatCode="General">
                  <c:v>4.6275000000000004</c:v>
                </c:pt>
                <c:pt idx="3086" formatCode="General">
                  <c:v>4.6289999999999996</c:v>
                </c:pt>
                <c:pt idx="3087" formatCode="General">
                  <c:v>4.6304999999999996</c:v>
                </c:pt>
                <c:pt idx="3088" formatCode="General">
                  <c:v>4.6319999999999997</c:v>
                </c:pt>
                <c:pt idx="3089" formatCode="General">
                  <c:v>4.6334999999999997</c:v>
                </c:pt>
                <c:pt idx="3090" formatCode="General">
                  <c:v>4.6349999999999998</c:v>
                </c:pt>
                <c:pt idx="3091" formatCode="General">
                  <c:v>4.6364999999999998</c:v>
                </c:pt>
                <c:pt idx="3092" formatCode="General">
                  <c:v>4.6379999999999999</c:v>
                </c:pt>
                <c:pt idx="3093" formatCode="General">
                  <c:v>4.6395</c:v>
                </c:pt>
                <c:pt idx="3094" formatCode="General">
                  <c:v>4.641</c:v>
                </c:pt>
                <c:pt idx="3095" formatCode="General">
                  <c:v>4.6425000000000001</c:v>
                </c:pt>
                <c:pt idx="3096" formatCode="General">
                  <c:v>4.6440000000000001</c:v>
                </c:pt>
                <c:pt idx="3097" formatCode="General">
                  <c:v>4.6455000000000002</c:v>
                </c:pt>
                <c:pt idx="3098" formatCode="General">
                  <c:v>4.6470000000000002</c:v>
                </c:pt>
                <c:pt idx="3099" formatCode="General">
                  <c:v>4.6485000000000003</c:v>
                </c:pt>
                <c:pt idx="3100" formatCode="General">
                  <c:v>4.6500000000000004</c:v>
                </c:pt>
                <c:pt idx="3101" formatCode="General">
                  <c:v>4.6515000000000004</c:v>
                </c:pt>
                <c:pt idx="3102" formatCode="General">
                  <c:v>4.6529999999999996</c:v>
                </c:pt>
                <c:pt idx="3103" formatCode="General">
                  <c:v>4.6544999999999996</c:v>
                </c:pt>
                <c:pt idx="3104" formatCode="General">
                  <c:v>4.6559999999999997</c:v>
                </c:pt>
                <c:pt idx="3105" formatCode="General">
                  <c:v>4.6574999999999998</c:v>
                </c:pt>
                <c:pt idx="3106" formatCode="General">
                  <c:v>4.6589999999999998</c:v>
                </c:pt>
                <c:pt idx="3107" formatCode="General">
                  <c:v>4.6604999999999999</c:v>
                </c:pt>
                <c:pt idx="3108" formatCode="General">
                  <c:v>4.6619999999999999</c:v>
                </c:pt>
                <c:pt idx="3109" formatCode="General">
                  <c:v>4.6635</c:v>
                </c:pt>
                <c:pt idx="3110" formatCode="General">
                  <c:v>4.665</c:v>
                </c:pt>
                <c:pt idx="3111" formatCode="General">
                  <c:v>4.6665000000000001</c:v>
                </c:pt>
                <c:pt idx="3112" formatCode="General">
                  <c:v>4.6680000000000001</c:v>
                </c:pt>
                <c:pt idx="3113" formatCode="General">
                  <c:v>4.6695000000000002</c:v>
                </c:pt>
                <c:pt idx="3114" formatCode="General">
                  <c:v>4.6710000000000003</c:v>
                </c:pt>
                <c:pt idx="3115" formatCode="General">
                  <c:v>4.6725000000000003</c:v>
                </c:pt>
                <c:pt idx="3116" formatCode="General">
                  <c:v>4.6740000000000004</c:v>
                </c:pt>
                <c:pt idx="3117" formatCode="General">
                  <c:v>4.6755000000000004</c:v>
                </c:pt>
                <c:pt idx="3118" formatCode="General">
                  <c:v>4.6769999999999996</c:v>
                </c:pt>
                <c:pt idx="3119" formatCode="General">
                  <c:v>4.6784999999999997</c:v>
                </c:pt>
                <c:pt idx="3120" formatCode="General">
                  <c:v>4.68</c:v>
                </c:pt>
                <c:pt idx="3121" formatCode="General">
                  <c:v>4.6814999999999998</c:v>
                </c:pt>
                <c:pt idx="3122" formatCode="General">
                  <c:v>4.6829999999999998</c:v>
                </c:pt>
                <c:pt idx="3123" formatCode="General">
                  <c:v>4.6844999999999999</c:v>
                </c:pt>
                <c:pt idx="3124" formatCode="General">
                  <c:v>4.6859999999999999</c:v>
                </c:pt>
                <c:pt idx="3125" formatCode="General">
                  <c:v>4.6875</c:v>
                </c:pt>
                <c:pt idx="3126" formatCode="General">
                  <c:v>4.6890000000000001</c:v>
                </c:pt>
                <c:pt idx="3127" formatCode="General">
                  <c:v>4.6905000000000001</c:v>
                </c:pt>
                <c:pt idx="3128" formatCode="General">
                  <c:v>4.6920000000000002</c:v>
                </c:pt>
                <c:pt idx="3129" formatCode="General">
                  <c:v>4.6935000000000002</c:v>
                </c:pt>
                <c:pt idx="3130" formatCode="General">
                  <c:v>4.6950000000000003</c:v>
                </c:pt>
                <c:pt idx="3131" formatCode="General">
                  <c:v>4.6965000000000003</c:v>
                </c:pt>
                <c:pt idx="3132" formatCode="General">
                  <c:v>4.6980000000000004</c:v>
                </c:pt>
                <c:pt idx="3133" formatCode="General">
                  <c:v>4.6994999999999996</c:v>
                </c:pt>
                <c:pt idx="3134" formatCode="General">
                  <c:v>4.7009999999999996</c:v>
                </c:pt>
                <c:pt idx="3135" formatCode="General">
                  <c:v>4.7024999999999997</c:v>
                </c:pt>
                <c:pt idx="3136" formatCode="General">
                  <c:v>4.7039999999999997</c:v>
                </c:pt>
                <c:pt idx="3137" formatCode="General">
                  <c:v>4.7054999999999998</c:v>
                </c:pt>
                <c:pt idx="3138" formatCode="General">
                  <c:v>4.7069999999999999</c:v>
                </c:pt>
                <c:pt idx="3139" formatCode="General">
                  <c:v>4.7084999999999999</c:v>
                </c:pt>
                <c:pt idx="3140" formatCode="General">
                  <c:v>4.71</c:v>
                </c:pt>
                <c:pt idx="3141" formatCode="General">
                  <c:v>4.7115</c:v>
                </c:pt>
                <c:pt idx="3142" formatCode="General">
                  <c:v>4.7130000000000001</c:v>
                </c:pt>
                <c:pt idx="3143" formatCode="General">
                  <c:v>4.7145000000000001</c:v>
                </c:pt>
                <c:pt idx="3144" formatCode="General">
                  <c:v>4.7160000000000002</c:v>
                </c:pt>
                <c:pt idx="3145" formatCode="General">
                  <c:v>4.7175000000000002</c:v>
                </c:pt>
                <c:pt idx="3146" formatCode="General">
                  <c:v>4.7190000000000003</c:v>
                </c:pt>
                <c:pt idx="3147" formatCode="General">
                  <c:v>4.7205000000000004</c:v>
                </c:pt>
                <c:pt idx="3148" formatCode="General">
                  <c:v>4.7220000000000004</c:v>
                </c:pt>
                <c:pt idx="3149" formatCode="General">
                  <c:v>4.7234999999999996</c:v>
                </c:pt>
                <c:pt idx="3150" formatCode="General">
                  <c:v>4.7249999999999996</c:v>
                </c:pt>
                <c:pt idx="3151" formatCode="General">
                  <c:v>4.7264999999999997</c:v>
                </c:pt>
                <c:pt idx="3152" formatCode="General">
                  <c:v>4.7279999999999998</c:v>
                </c:pt>
                <c:pt idx="3153" formatCode="General">
                  <c:v>4.7294999999999998</c:v>
                </c:pt>
                <c:pt idx="3154" formatCode="General">
                  <c:v>4.7309999999999999</c:v>
                </c:pt>
                <c:pt idx="3155" formatCode="General">
                  <c:v>4.7324999999999999</c:v>
                </c:pt>
                <c:pt idx="3156" formatCode="General">
                  <c:v>4.734</c:v>
                </c:pt>
                <c:pt idx="3157" formatCode="General">
                  <c:v>4.7355</c:v>
                </c:pt>
                <c:pt idx="3158" formatCode="General">
                  <c:v>4.7370000000000001</c:v>
                </c:pt>
                <c:pt idx="3159" formatCode="General">
                  <c:v>4.7385000000000002</c:v>
                </c:pt>
                <c:pt idx="3160" formatCode="General">
                  <c:v>4.74</c:v>
                </c:pt>
                <c:pt idx="3161" formatCode="General">
                  <c:v>4.7415000000000003</c:v>
                </c:pt>
                <c:pt idx="3162" formatCode="General">
                  <c:v>4.7430000000000003</c:v>
                </c:pt>
                <c:pt idx="3163" formatCode="General">
                  <c:v>4.7445000000000004</c:v>
                </c:pt>
                <c:pt idx="3164" formatCode="General">
                  <c:v>4.7460000000000004</c:v>
                </c:pt>
                <c:pt idx="3165" formatCode="General">
                  <c:v>4.7474999999999996</c:v>
                </c:pt>
                <c:pt idx="3166" formatCode="General">
                  <c:v>4.7489999999999997</c:v>
                </c:pt>
                <c:pt idx="3167" formatCode="General">
                  <c:v>4.7504999999999997</c:v>
                </c:pt>
                <c:pt idx="3168" formatCode="General">
                  <c:v>4.7519999999999998</c:v>
                </c:pt>
                <c:pt idx="3169" formatCode="General">
                  <c:v>4.7534999999999998</c:v>
                </c:pt>
                <c:pt idx="3170" formatCode="General">
                  <c:v>4.7549999999999999</c:v>
                </c:pt>
                <c:pt idx="3171" formatCode="General">
                  <c:v>4.7565</c:v>
                </c:pt>
                <c:pt idx="3172" formatCode="General">
                  <c:v>4.758</c:v>
                </c:pt>
                <c:pt idx="3173" formatCode="General">
                  <c:v>4.7595000000000001</c:v>
                </c:pt>
                <c:pt idx="3174" formatCode="General">
                  <c:v>4.7610000000000001</c:v>
                </c:pt>
                <c:pt idx="3175" formatCode="General">
                  <c:v>4.7625000000000002</c:v>
                </c:pt>
                <c:pt idx="3176" formatCode="General">
                  <c:v>4.7640000000000002</c:v>
                </c:pt>
                <c:pt idx="3177" formatCode="General">
                  <c:v>4.7655000000000003</c:v>
                </c:pt>
                <c:pt idx="3178" formatCode="General">
                  <c:v>4.7670000000000003</c:v>
                </c:pt>
                <c:pt idx="3179" formatCode="General">
                  <c:v>4.7685000000000004</c:v>
                </c:pt>
                <c:pt idx="3180" formatCode="General">
                  <c:v>4.7699999999999996</c:v>
                </c:pt>
                <c:pt idx="3181" formatCode="General">
                  <c:v>4.7714999999999996</c:v>
                </c:pt>
                <c:pt idx="3182" formatCode="General">
                  <c:v>4.7729999999999997</c:v>
                </c:pt>
                <c:pt idx="3183" formatCode="General">
                  <c:v>4.7744999999999997</c:v>
                </c:pt>
                <c:pt idx="3184" formatCode="General">
                  <c:v>4.7759999999999998</c:v>
                </c:pt>
                <c:pt idx="3185" formatCode="General">
                  <c:v>4.7774999999999999</c:v>
                </c:pt>
                <c:pt idx="3186" formatCode="General">
                  <c:v>4.7789999999999999</c:v>
                </c:pt>
                <c:pt idx="3187" formatCode="General">
                  <c:v>4.7805</c:v>
                </c:pt>
                <c:pt idx="3188" formatCode="General">
                  <c:v>4.782</c:v>
                </c:pt>
                <c:pt idx="3189" formatCode="General">
                  <c:v>4.7835000000000001</c:v>
                </c:pt>
                <c:pt idx="3190" formatCode="General">
                  <c:v>4.7850000000000001</c:v>
                </c:pt>
                <c:pt idx="3191" formatCode="General">
                  <c:v>4.7865000000000002</c:v>
                </c:pt>
                <c:pt idx="3192" formatCode="General">
                  <c:v>4.7880000000000003</c:v>
                </c:pt>
                <c:pt idx="3193" formatCode="General">
                  <c:v>4.7895000000000003</c:v>
                </c:pt>
                <c:pt idx="3194" formatCode="General">
                  <c:v>4.7910000000000004</c:v>
                </c:pt>
                <c:pt idx="3195" formatCode="General">
                  <c:v>4.7925000000000004</c:v>
                </c:pt>
                <c:pt idx="3196" formatCode="General">
                  <c:v>4.7939999999999996</c:v>
                </c:pt>
                <c:pt idx="3197" formatCode="General">
                  <c:v>4.7954999999999997</c:v>
                </c:pt>
                <c:pt idx="3198" formatCode="General">
                  <c:v>4.7969999999999997</c:v>
                </c:pt>
                <c:pt idx="3199" formatCode="General">
                  <c:v>4.7984999999999998</c:v>
                </c:pt>
                <c:pt idx="3200" formatCode="General">
                  <c:v>4.8</c:v>
                </c:pt>
                <c:pt idx="3201" formatCode="General">
                  <c:v>4.8014999999999999</c:v>
                </c:pt>
                <c:pt idx="3202" formatCode="General">
                  <c:v>4.8029999999999999</c:v>
                </c:pt>
                <c:pt idx="3203" formatCode="General">
                  <c:v>4.8045</c:v>
                </c:pt>
                <c:pt idx="3204" formatCode="General">
                  <c:v>4.806</c:v>
                </c:pt>
                <c:pt idx="3205" formatCode="General">
                  <c:v>4.8075000000000001</c:v>
                </c:pt>
                <c:pt idx="3206" formatCode="General">
                  <c:v>4.8090000000000002</c:v>
                </c:pt>
                <c:pt idx="3207" formatCode="General">
                  <c:v>4.8105000000000002</c:v>
                </c:pt>
                <c:pt idx="3208" formatCode="General">
                  <c:v>4.8120000000000003</c:v>
                </c:pt>
                <c:pt idx="3209" formatCode="General">
                  <c:v>4.8135000000000003</c:v>
                </c:pt>
                <c:pt idx="3210" formatCode="General">
                  <c:v>4.8150000000000004</c:v>
                </c:pt>
                <c:pt idx="3211" formatCode="General">
                  <c:v>4.8164999999999996</c:v>
                </c:pt>
                <c:pt idx="3212" formatCode="General">
                  <c:v>4.8179999999999996</c:v>
                </c:pt>
                <c:pt idx="3213" formatCode="General">
                  <c:v>4.8194999999999997</c:v>
                </c:pt>
                <c:pt idx="3214" formatCode="General">
                  <c:v>4.8209999999999997</c:v>
                </c:pt>
                <c:pt idx="3215" formatCode="General">
                  <c:v>4.8224999999999998</c:v>
                </c:pt>
                <c:pt idx="3216" formatCode="General">
                  <c:v>4.8239999999999998</c:v>
                </c:pt>
                <c:pt idx="3217" formatCode="General">
                  <c:v>4.8254999999999999</c:v>
                </c:pt>
                <c:pt idx="3218" formatCode="General">
                  <c:v>4.827</c:v>
                </c:pt>
                <c:pt idx="3219" formatCode="General">
                  <c:v>4.8285</c:v>
                </c:pt>
                <c:pt idx="3220" formatCode="General">
                  <c:v>4.83</c:v>
                </c:pt>
                <c:pt idx="3221" formatCode="General">
                  <c:v>4.8315000000000001</c:v>
                </c:pt>
                <c:pt idx="3222" formatCode="General">
                  <c:v>4.8330000000000002</c:v>
                </c:pt>
                <c:pt idx="3223" formatCode="General">
                  <c:v>4.8345000000000002</c:v>
                </c:pt>
                <c:pt idx="3224" formatCode="General">
                  <c:v>4.8360000000000003</c:v>
                </c:pt>
                <c:pt idx="3225" formatCode="General">
                  <c:v>4.8375000000000004</c:v>
                </c:pt>
                <c:pt idx="3226" formatCode="General">
                  <c:v>4.8390000000000004</c:v>
                </c:pt>
                <c:pt idx="3227" formatCode="General">
                  <c:v>4.8404999999999996</c:v>
                </c:pt>
                <c:pt idx="3228" formatCode="General">
                  <c:v>4.8419999999999996</c:v>
                </c:pt>
                <c:pt idx="3229" formatCode="General">
                  <c:v>4.8434999999999997</c:v>
                </c:pt>
                <c:pt idx="3230" formatCode="General">
                  <c:v>4.8449999999999998</c:v>
                </c:pt>
                <c:pt idx="3231" formatCode="General">
                  <c:v>4.8464999999999998</c:v>
                </c:pt>
                <c:pt idx="3232" formatCode="General">
                  <c:v>4.8479999999999999</c:v>
                </c:pt>
                <c:pt idx="3233" formatCode="General">
                  <c:v>4.8494999999999999</c:v>
                </c:pt>
                <c:pt idx="3234" formatCode="General">
                  <c:v>4.851</c:v>
                </c:pt>
                <c:pt idx="3235" formatCode="General">
                  <c:v>4.8525</c:v>
                </c:pt>
                <c:pt idx="3236" formatCode="General">
                  <c:v>4.8540000000000001</c:v>
                </c:pt>
                <c:pt idx="3237" formatCode="General">
                  <c:v>4.8555000000000001</c:v>
                </c:pt>
                <c:pt idx="3238" formatCode="General">
                  <c:v>4.8570000000000002</c:v>
                </c:pt>
                <c:pt idx="3239" formatCode="General">
                  <c:v>4.8585000000000003</c:v>
                </c:pt>
                <c:pt idx="3240" formatCode="General">
                  <c:v>4.8600000000000003</c:v>
                </c:pt>
                <c:pt idx="3241" formatCode="General">
                  <c:v>4.8615000000000004</c:v>
                </c:pt>
                <c:pt idx="3242" formatCode="General">
                  <c:v>4.8630000000000004</c:v>
                </c:pt>
                <c:pt idx="3243" formatCode="General">
                  <c:v>4.8644999999999996</c:v>
                </c:pt>
                <c:pt idx="3244" formatCode="General">
                  <c:v>4.8659999999999997</c:v>
                </c:pt>
                <c:pt idx="3245" formatCode="General">
                  <c:v>4.8674999999999997</c:v>
                </c:pt>
                <c:pt idx="3246" formatCode="General">
                  <c:v>4.8689999999999998</c:v>
                </c:pt>
                <c:pt idx="3247" formatCode="General">
                  <c:v>4.8704999999999998</c:v>
                </c:pt>
                <c:pt idx="3248" formatCode="General">
                  <c:v>4.8719999999999999</c:v>
                </c:pt>
                <c:pt idx="3249" formatCode="General">
                  <c:v>4.8734999999999999</c:v>
                </c:pt>
                <c:pt idx="3250" formatCode="General">
                  <c:v>4.875</c:v>
                </c:pt>
                <c:pt idx="3251" formatCode="General">
                  <c:v>4.8765000000000001</c:v>
                </c:pt>
                <c:pt idx="3252" formatCode="General">
                  <c:v>4.8780000000000001</c:v>
                </c:pt>
                <c:pt idx="3253" formatCode="General">
                  <c:v>4.8795000000000002</c:v>
                </c:pt>
                <c:pt idx="3254" formatCode="General">
                  <c:v>4.8810000000000002</c:v>
                </c:pt>
                <c:pt idx="3255" formatCode="General">
                  <c:v>4.8825000000000003</c:v>
                </c:pt>
                <c:pt idx="3256" formatCode="General">
                  <c:v>4.8840000000000003</c:v>
                </c:pt>
                <c:pt idx="3257" formatCode="General">
                  <c:v>4.8855000000000004</c:v>
                </c:pt>
                <c:pt idx="3258" formatCode="General">
                  <c:v>4.8869999999999996</c:v>
                </c:pt>
                <c:pt idx="3259" formatCode="General">
                  <c:v>4.8884999999999996</c:v>
                </c:pt>
                <c:pt idx="3260" formatCode="General">
                  <c:v>4.8899999999999997</c:v>
                </c:pt>
                <c:pt idx="3261" formatCode="General">
                  <c:v>4.8914999999999997</c:v>
                </c:pt>
                <c:pt idx="3262" formatCode="General">
                  <c:v>4.8929999999999998</c:v>
                </c:pt>
                <c:pt idx="3263" formatCode="General">
                  <c:v>4.8944999999999999</c:v>
                </c:pt>
                <c:pt idx="3264" formatCode="General">
                  <c:v>4.8959999999999999</c:v>
                </c:pt>
                <c:pt idx="3265" formatCode="General">
                  <c:v>4.8975</c:v>
                </c:pt>
                <c:pt idx="3266" formatCode="General">
                  <c:v>4.899</c:v>
                </c:pt>
                <c:pt idx="3267" formatCode="General">
                  <c:v>4.9005000000000001</c:v>
                </c:pt>
                <c:pt idx="3268" formatCode="General">
                  <c:v>4.9020000000000001</c:v>
                </c:pt>
                <c:pt idx="3269" formatCode="General">
                  <c:v>4.9035000000000002</c:v>
                </c:pt>
                <c:pt idx="3270" formatCode="General">
                  <c:v>4.9050000000000002</c:v>
                </c:pt>
                <c:pt idx="3271" formatCode="General">
                  <c:v>4.9065000000000003</c:v>
                </c:pt>
                <c:pt idx="3272" formatCode="General">
                  <c:v>4.9080000000000004</c:v>
                </c:pt>
                <c:pt idx="3273" formatCode="General">
                  <c:v>4.9095000000000004</c:v>
                </c:pt>
                <c:pt idx="3274" formatCode="General">
                  <c:v>4.9109999999999996</c:v>
                </c:pt>
                <c:pt idx="3275" formatCode="General">
                  <c:v>4.9124999999999996</c:v>
                </c:pt>
                <c:pt idx="3276" formatCode="General">
                  <c:v>4.9139999999999997</c:v>
                </c:pt>
                <c:pt idx="3277" formatCode="General">
                  <c:v>4.9154999999999998</c:v>
                </c:pt>
                <c:pt idx="3278" formatCode="General">
                  <c:v>4.9169999999999998</c:v>
                </c:pt>
                <c:pt idx="3279" formatCode="General">
                  <c:v>4.9184999999999999</c:v>
                </c:pt>
                <c:pt idx="3280" formatCode="General">
                  <c:v>4.92</c:v>
                </c:pt>
                <c:pt idx="3281" formatCode="General">
                  <c:v>4.9215</c:v>
                </c:pt>
                <c:pt idx="3282" formatCode="General">
                  <c:v>4.923</c:v>
                </c:pt>
                <c:pt idx="3283" formatCode="General">
                  <c:v>4.9245000000000001</c:v>
                </c:pt>
                <c:pt idx="3284" formatCode="General">
                  <c:v>4.9260000000000002</c:v>
                </c:pt>
                <c:pt idx="3285" formatCode="General">
                  <c:v>4.9275000000000002</c:v>
                </c:pt>
                <c:pt idx="3286" formatCode="General">
                  <c:v>4.9290000000000003</c:v>
                </c:pt>
                <c:pt idx="3287" formatCode="General">
                  <c:v>4.9305000000000003</c:v>
                </c:pt>
                <c:pt idx="3288" formatCode="General">
                  <c:v>4.9320000000000004</c:v>
                </c:pt>
                <c:pt idx="3289" formatCode="General">
                  <c:v>4.9335000000000004</c:v>
                </c:pt>
                <c:pt idx="3290" formatCode="General">
                  <c:v>4.9349999999999996</c:v>
                </c:pt>
                <c:pt idx="3291" formatCode="General">
                  <c:v>4.9364999999999997</c:v>
                </c:pt>
                <c:pt idx="3292" formatCode="General">
                  <c:v>4.9379999999999997</c:v>
                </c:pt>
                <c:pt idx="3293" formatCode="General">
                  <c:v>4.9394999999999998</c:v>
                </c:pt>
                <c:pt idx="3294" formatCode="General">
                  <c:v>4.9409999999999998</c:v>
                </c:pt>
                <c:pt idx="3295" formatCode="General">
                  <c:v>4.9424999999999999</c:v>
                </c:pt>
                <c:pt idx="3296" formatCode="General">
                  <c:v>4.944</c:v>
                </c:pt>
                <c:pt idx="3297" formatCode="General">
                  <c:v>4.9455</c:v>
                </c:pt>
                <c:pt idx="3298" formatCode="General">
                  <c:v>4.9470000000000001</c:v>
                </c:pt>
                <c:pt idx="3299" formatCode="General">
                  <c:v>4.9485000000000001</c:v>
                </c:pt>
                <c:pt idx="3300" formatCode="General">
                  <c:v>4.95</c:v>
                </c:pt>
                <c:pt idx="3301" formatCode="General">
                  <c:v>4.9515000000000002</c:v>
                </c:pt>
                <c:pt idx="3302" formatCode="General">
                  <c:v>4.9530000000000003</c:v>
                </c:pt>
                <c:pt idx="3303" formatCode="General">
                  <c:v>4.9545000000000003</c:v>
                </c:pt>
                <c:pt idx="3304" formatCode="General">
                  <c:v>4.9560000000000004</c:v>
                </c:pt>
                <c:pt idx="3305" formatCode="General">
                  <c:v>4.9574999999999996</c:v>
                </c:pt>
                <c:pt idx="3306" formatCode="General">
                  <c:v>4.9589999999999996</c:v>
                </c:pt>
                <c:pt idx="3307" formatCode="General">
                  <c:v>4.9604999999999997</c:v>
                </c:pt>
                <c:pt idx="3308" formatCode="General">
                  <c:v>4.9619999999999997</c:v>
                </c:pt>
                <c:pt idx="3309" formatCode="General">
                  <c:v>4.9634999999999998</c:v>
                </c:pt>
                <c:pt idx="3310" formatCode="General">
                  <c:v>4.9649999999999999</c:v>
                </c:pt>
                <c:pt idx="3311" formatCode="General">
                  <c:v>4.9664999999999999</c:v>
                </c:pt>
                <c:pt idx="3312" formatCode="General">
                  <c:v>4.968</c:v>
                </c:pt>
                <c:pt idx="3313" formatCode="General">
                  <c:v>4.9695</c:v>
                </c:pt>
                <c:pt idx="3314" formatCode="General">
                  <c:v>4.9710000000000001</c:v>
                </c:pt>
                <c:pt idx="3315" formatCode="General">
                  <c:v>4.9725000000000001</c:v>
                </c:pt>
                <c:pt idx="3316" formatCode="General">
                  <c:v>4.9740000000000002</c:v>
                </c:pt>
                <c:pt idx="3317" formatCode="General">
                  <c:v>4.9755000000000003</c:v>
                </c:pt>
                <c:pt idx="3318" formatCode="General">
                  <c:v>4.9770000000000003</c:v>
                </c:pt>
                <c:pt idx="3319" formatCode="General">
                  <c:v>4.9785000000000004</c:v>
                </c:pt>
                <c:pt idx="3320" formatCode="General">
                  <c:v>4.9800000000000004</c:v>
                </c:pt>
                <c:pt idx="3321" formatCode="General">
                  <c:v>4.9814999999999996</c:v>
                </c:pt>
                <c:pt idx="3322" formatCode="General">
                  <c:v>4.9829999999999997</c:v>
                </c:pt>
                <c:pt idx="3323" formatCode="General">
                  <c:v>4.9844999999999997</c:v>
                </c:pt>
                <c:pt idx="3324" formatCode="General">
                  <c:v>4.9859999999999998</c:v>
                </c:pt>
                <c:pt idx="3325" formatCode="General">
                  <c:v>4.9874999999999998</c:v>
                </c:pt>
                <c:pt idx="3326" formatCode="General">
                  <c:v>4.9889999999999999</c:v>
                </c:pt>
                <c:pt idx="3327" formatCode="General">
                  <c:v>4.9904999999999999</c:v>
                </c:pt>
                <c:pt idx="3328" formatCode="General">
                  <c:v>4.992</c:v>
                </c:pt>
                <c:pt idx="3329" formatCode="General">
                  <c:v>4.9935</c:v>
                </c:pt>
                <c:pt idx="3330" formatCode="General">
                  <c:v>4.9950000000000001</c:v>
                </c:pt>
                <c:pt idx="3331" formatCode="General">
                  <c:v>4.9965000000000002</c:v>
                </c:pt>
                <c:pt idx="3332" formatCode="General">
                  <c:v>4.9980000000000002</c:v>
                </c:pt>
                <c:pt idx="3333" formatCode="General">
                  <c:v>4.9995000000000003</c:v>
                </c:pt>
              </c:numCache>
            </c:numRef>
          </c:xVal>
          <c:yVal>
            <c:numRef>
              <c:f>'double-span'!$B$9:$B$3342</c:f>
              <c:numCache>
                <c:formatCode>0.00E+00</c:formatCode>
                <c:ptCount val="3334"/>
                <c:pt idx="0" formatCode="General">
                  <c:v>0</c:v>
                </c:pt>
                <c:pt idx="1">
                  <c:v>-1.9318500000000001E-123</c:v>
                </c:pt>
                <c:pt idx="2">
                  <c:v>-1.47672E-122</c:v>
                </c:pt>
                <c:pt idx="3">
                  <c:v>-6.12501E-122</c:v>
                </c:pt>
                <c:pt idx="4">
                  <c:v>-1.7509200000000001E-121</c:v>
                </c:pt>
                <c:pt idx="5">
                  <c:v>-3.71664E-121</c:v>
                </c:pt>
                <c:pt idx="6">
                  <c:v>-6.0636299999999997E-121</c:v>
                </c:pt>
                <c:pt idx="7">
                  <c:v>-7.5759900000000002E-121</c:v>
                </c:pt>
                <c:pt idx="8">
                  <c:v>-6.4571200000000003E-121</c:v>
                </c:pt>
                <c:pt idx="9">
                  <c:v>-8.7908600000000002E-122</c:v>
                </c:pt>
                <c:pt idx="10">
                  <c:v>9.9665200000000007E-121</c:v>
                </c:pt>
                <c:pt idx="11">
                  <c:v>2.4721399999999998E-120</c:v>
                </c:pt>
                <c:pt idx="12">
                  <c:v>3.9738500000000001E-120</c:v>
                </c:pt>
                <c:pt idx="13">
                  <c:v>5.0230499999999997E-120</c:v>
                </c:pt>
                <c:pt idx="14">
                  <c:v>5.1792900000000003E-120</c:v>
                </c:pt>
                <c:pt idx="15">
                  <c:v>4.2128600000000001E-120</c:v>
                </c:pt>
                <c:pt idx="16">
                  <c:v>2.2442999999999999E-120</c:v>
                </c:pt>
                <c:pt idx="17">
                  <c:v>-1.69816E-121</c:v>
                </c:pt>
                <c:pt idx="18">
                  <c:v>-1.7076900000000001E-120</c:v>
                </c:pt>
                <c:pt idx="19">
                  <c:v>-1.9435199999999999E-122</c:v>
                </c:pt>
                <c:pt idx="20">
                  <c:v>7.5517199999999994E-120</c:v>
                </c:pt>
                <c:pt idx="21">
                  <c:v>2.2491899999999999E-119</c:v>
                </c:pt>
                <c:pt idx="22">
                  <c:v>4.35359E-119</c:v>
                </c:pt>
                <c:pt idx="23">
                  <c:v>6.5267899999999999E-119</c:v>
                </c:pt>
                <c:pt idx="24">
                  <c:v>7.87619E-119</c:v>
                </c:pt>
                <c:pt idx="25">
                  <c:v>7.4686299999999999E-119</c:v>
                </c:pt>
                <c:pt idx="26">
                  <c:v>4.6183799999999998E-119</c:v>
                </c:pt>
                <c:pt idx="27">
                  <c:v>-7.6534899999999995E-120</c:v>
                </c:pt>
                <c:pt idx="28">
                  <c:v>-7.6254299999999999E-119</c:v>
                </c:pt>
                <c:pt idx="29">
                  <c:v>-1.35128E-118</c:v>
                </c:pt>
                <c:pt idx="30">
                  <c:v>-1.5201100000000001E-118</c:v>
                </c:pt>
                <c:pt idx="31">
                  <c:v>-9.7750600000000001E-119</c:v>
                </c:pt>
                <c:pt idx="32">
                  <c:v>4.5229099999999998E-119</c:v>
                </c:pt>
                <c:pt idx="33">
                  <c:v>2.6848199999999999E-118</c:v>
                </c:pt>
                <c:pt idx="34">
                  <c:v>5.09795E-118</c:v>
                </c:pt>
                <c:pt idx="35">
                  <c:v>6.5873299999999996E-118</c:v>
                </c:pt>
                <c:pt idx="36">
                  <c:v>6.2687300000000003E-118</c:v>
                </c:pt>
                <c:pt idx="37">
                  <c:v>3.91956E-118</c:v>
                </c:pt>
                <c:pt idx="38">
                  <c:v>-2.9767800000000002E-119</c:v>
                </c:pt>
                <c:pt idx="39">
                  <c:v>-5.7101800000000001E-118</c:v>
                </c:pt>
                <c:pt idx="40">
                  <c:v>-1.05504E-117</c:v>
                </c:pt>
                <c:pt idx="41">
                  <c:v>-1.2496699999999999E-117</c:v>
                </c:pt>
                <c:pt idx="42">
                  <c:v>-1.02967E-117</c:v>
                </c:pt>
                <c:pt idx="43">
                  <c:v>-4.4529400000000003E-118</c:v>
                </c:pt>
                <c:pt idx="44">
                  <c:v>3.72799E-118</c:v>
                </c:pt>
                <c:pt idx="45">
                  <c:v>1.2062899999999999E-117</c:v>
                </c:pt>
                <c:pt idx="46">
                  <c:v>1.3955899999999999E-117</c:v>
                </c:pt>
                <c:pt idx="47">
                  <c:v>-3.80577E-118</c:v>
                </c:pt>
                <c:pt idx="48">
                  <c:v>-5.58446E-117</c:v>
                </c:pt>
                <c:pt idx="49">
                  <c:v>-1.48997E-116</c:v>
                </c:pt>
                <c:pt idx="50">
                  <c:v>-2.7230799999999997E-116</c:v>
                </c:pt>
                <c:pt idx="51">
                  <c:v>-3.8447599999999999E-116</c:v>
                </c:pt>
                <c:pt idx="52">
                  <c:v>-4.09611E-116</c:v>
                </c:pt>
                <c:pt idx="53">
                  <c:v>-2.5417400000000002E-116</c:v>
                </c:pt>
                <c:pt idx="54">
                  <c:v>1.55925E-116</c:v>
                </c:pt>
                <c:pt idx="55">
                  <c:v>8.1732599999999998E-116</c:v>
                </c:pt>
                <c:pt idx="56">
                  <c:v>1.58863E-115</c:v>
                </c:pt>
                <c:pt idx="57">
                  <c:v>2.1904099999999999E-115</c:v>
                </c:pt>
                <c:pt idx="58">
                  <c:v>2.2885700000000002E-115</c:v>
                </c:pt>
                <c:pt idx="59">
                  <c:v>1.58908E-115</c:v>
                </c:pt>
                <c:pt idx="60">
                  <c:v>-5.4532999999999998E-117</c:v>
                </c:pt>
                <c:pt idx="61">
                  <c:v>-2.4348E-115</c:v>
                </c:pt>
                <c:pt idx="62">
                  <c:v>-4.8101400000000004E-115</c:v>
                </c:pt>
                <c:pt idx="63">
                  <c:v>-5.98395E-115</c:v>
                </c:pt>
                <c:pt idx="64">
                  <c:v>-4.5239499999999999E-115</c:v>
                </c:pt>
                <c:pt idx="65">
                  <c:v>8.5994300000000002E-116</c:v>
                </c:pt>
                <c:pt idx="66">
                  <c:v>1.0360800000000001E-114</c:v>
                </c:pt>
                <c:pt idx="67">
                  <c:v>2.2001500000000001E-114</c:v>
                </c:pt>
                <c:pt idx="68">
                  <c:v>3.1545799999999999E-114</c:v>
                </c:pt>
                <c:pt idx="69">
                  <c:v>3.3464299999999998E-114</c:v>
                </c:pt>
                <c:pt idx="70">
                  <c:v>2.2460099999999999E-114</c:v>
                </c:pt>
                <c:pt idx="71">
                  <c:v>-4.3345400000000002E-115</c:v>
                </c:pt>
                <c:pt idx="72">
                  <c:v>-4.4206300000000001E-114</c:v>
                </c:pt>
                <c:pt idx="73">
                  <c:v>-8.4940400000000006E-114</c:v>
                </c:pt>
                <c:pt idx="74">
                  <c:v>-1.0389800000000001E-113</c:v>
                </c:pt>
                <c:pt idx="75">
                  <c:v>-7.5116599999999999E-114</c:v>
                </c:pt>
                <c:pt idx="76">
                  <c:v>1.9519299999999999E-114</c:v>
                </c:pt>
                <c:pt idx="77">
                  <c:v>1.8098399999999999E-113</c:v>
                </c:pt>
                <c:pt idx="78">
                  <c:v>3.8065300000000001E-113</c:v>
                </c:pt>
                <c:pt idx="79">
                  <c:v>5.4590399999999999E-113</c:v>
                </c:pt>
                <c:pt idx="80">
                  <c:v>5.6818400000000002E-113</c:v>
                </c:pt>
                <c:pt idx="81">
                  <c:v>3.4677000000000003E-113</c:v>
                </c:pt>
                <c:pt idx="82">
                  <c:v>-1.5813099999999999E-113</c:v>
                </c:pt>
                <c:pt idx="83">
                  <c:v>-8.90546E-113</c:v>
                </c:pt>
                <c:pt idx="84">
                  <c:v>-1.6691699999999999E-112</c:v>
                </c:pt>
                <c:pt idx="85">
                  <c:v>-2.1622800000000001E-112</c:v>
                </c:pt>
                <c:pt idx="86">
                  <c:v>-1.94864E-112</c:v>
                </c:pt>
                <c:pt idx="87">
                  <c:v>-7.0973000000000005E-113</c:v>
                </c:pt>
                <c:pt idx="88">
                  <c:v>1.5650100000000001E-112</c:v>
                </c:pt>
                <c:pt idx="89">
                  <c:v>4.4658500000000001E-112</c:v>
                </c:pt>
                <c:pt idx="90">
                  <c:v>7.1105300000000001E-112</c:v>
                </c:pt>
                <c:pt idx="91">
                  <c:v>8.2418099999999998E-112</c:v>
                </c:pt>
                <c:pt idx="92">
                  <c:v>6.6200000000000003E-112</c:v>
                </c:pt>
                <c:pt idx="93">
                  <c:v>1.6054000000000001E-112</c:v>
                </c:pt>
                <c:pt idx="94">
                  <c:v>-6.2944800000000002E-112</c:v>
                </c:pt>
                <c:pt idx="95">
                  <c:v>-1.5174600000000001E-111</c:v>
                </c:pt>
                <c:pt idx="96">
                  <c:v>-2.1853900000000001E-111</c:v>
                </c:pt>
                <c:pt idx="97">
                  <c:v>-2.2123E-111</c:v>
                </c:pt>
                <c:pt idx="98">
                  <c:v>-1.1683899999999999E-111</c:v>
                </c:pt>
                <c:pt idx="99">
                  <c:v>1.1258600000000001E-111</c:v>
                </c:pt>
                <c:pt idx="100">
                  <c:v>4.3010600000000003E-111</c:v>
                </c:pt>
                <c:pt idx="101">
                  <c:v>7.2974699999999999E-111</c:v>
                </c:pt>
                <c:pt idx="102">
                  <c:v>8.5070800000000006E-111</c:v>
                </c:pt>
                <c:pt idx="103">
                  <c:v>6.33651E-111</c:v>
                </c:pt>
                <c:pt idx="104">
                  <c:v>-2.42804E-113</c:v>
                </c:pt>
                <c:pt idx="105">
                  <c:v>-1.0050899999999999E-110</c:v>
                </c:pt>
                <c:pt idx="106">
                  <c:v>-2.1594200000000001E-110</c:v>
                </c:pt>
                <c:pt idx="107">
                  <c:v>-3.1052100000000002E-110</c:v>
                </c:pt>
                <c:pt idx="108">
                  <c:v>-3.4185699999999999E-110</c:v>
                </c:pt>
                <c:pt idx="109">
                  <c:v>-2.6931299999999997E-110</c:v>
                </c:pt>
                <c:pt idx="110">
                  <c:v>-6.8040299999999998E-111</c:v>
                </c:pt>
                <c:pt idx="111">
                  <c:v>2.3687000000000001E-110</c:v>
                </c:pt>
                <c:pt idx="112">
                  <c:v>5.4476699999999998E-110</c:v>
                </c:pt>
                <c:pt idx="113">
                  <c:v>7.1836199999999997E-110</c:v>
                </c:pt>
                <c:pt idx="114">
                  <c:v>6.6084999999999999E-110</c:v>
                </c:pt>
                <c:pt idx="115">
                  <c:v>3.4208799999999999E-110</c:v>
                </c:pt>
                <c:pt idx="116">
                  <c:v>-2.1234E-110</c:v>
                </c:pt>
                <c:pt idx="117">
                  <c:v>-8.8105500000000003E-110</c:v>
                </c:pt>
                <c:pt idx="118">
                  <c:v>-1.3746999999999999E-109</c:v>
                </c:pt>
                <c:pt idx="119">
                  <c:v>-1.26688E-109</c:v>
                </c:pt>
                <c:pt idx="120">
                  <c:v>-1.8766600000000001E-110</c:v>
                </c:pt>
                <c:pt idx="121">
                  <c:v>1.96206E-109</c:v>
                </c:pt>
                <c:pt idx="122">
                  <c:v>4.9119200000000003E-109</c:v>
                </c:pt>
                <c:pt idx="123">
                  <c:v>7.9233999999999998E-109</c:v>
                </c:pt>
                <c:pt idx="124">
                  <c:v>9.8936300000000004E-109</c:v>
                </c:pt>
                <c:pt idx="125">
                  <c:v>1.0140400000000001E-108</c:v>
                </c:pt>
                <c:pt idx="126">
                  <c:v>8.9071799999999996E-109</c:v>
                </c:pt>
                <c:pt idx="127">
                  <c:v>6.6403500000000003E-109</c:v>
                </c:pt>
                <c:pt idx="128">
                  <c:v>3.8030299999999999E-109</c:v>
                </c:pt>
                <c:pt idx="129">
                  <c:v>1.8315599999999999E-109</c:v>
                </c:pt>
                <c:pt idx="130">
                  <c:v>3.0625900000000001E-109</c:v>
                </c:pt>
                <c:pt idx="131">
                  <c:v>9.6038000000000008E-109</c:v>
                </c:pt>
                <c:pt idx="132">
                  <c:v>2.18533E-108</c:v>
                </c:pt>
                <c:pt idx="133">
                  <c:v>3.7631200000000003E-108</c:v>
                </c:pt>
                <c:pt idx="134">
                  <c:v>5.4245299999999996E-108</c:v>
                </c:pt>
                <c:pt idx="135">
                  <c:v>6.6998300000000003E-108</c:v>
                </c:pt>
                <c:pt idx="136">
                  <c:v>6.2062500000000002E-108</c:v>
                </c:pt>
                <c:pt idx="137">
                  <c:v>2.36479E-108</c:v>
                </c:pt>
                <c:pt idx="138">
                  <c:v>-4.68461E-108</c:v>
                </c:pt>
                <c:pt idx="139">
                  <c:v>-1.3267799999999999E-107</c:v>
                </c:pt>
                <c:pt idx="140">
                  <c:v>-2.1833299999999999E-107</c:v>
                </c:pt>
                <c:pt idx="141">
                  <c:v>-2.8968300000000002E-107</c:v>
                </c:pt>
                <c:pt idx="142">
                  <c:v>-3.25701E-107</c:v>
                </c:pt>
                <c:pt idx="143">
                  <c:v>-3.0353100000000002E-107</c:v>
                </c:pt>
                <c:pt idx="144">
                  <c:v>-2.18621E-107</c:v>
                </c:pt>
                <c:pt idx="145">
                  <c:v>-1.14247E-107</c:v>
                </c:pt>
                <c:pt idx="146">
                  <c:v>-9.9904800000000003E-108</c:v>
                </c:pt>
                <c:pt idx="147">
                  <c:v>-3.0458599999999997E-107</c:v>
                </c:pt>
                <c:pt idx="148">
                  <c:v>-7.6188999999999996E-107</c:v>
                </c:pt>
                <c:pt idx="149">
                  <c:v>-1.36369E-106</c:v>
                </c:pt>
                <c:pt idx="150">
                  <c:v>-1.9869399999999999E-106</c:v>
                </c:pt>
                <c:pt idx="151">
                  <c:v>-2.6775299999999999E-106</c:v>
                </c:pt>
                <c:pt idx="152">
                  <c:v>-3.6018199999999999E-106</c:v>
                </c:pt>
                <c:pt idx="153">
                  <c:v>-4.6787600000000002E-106</c:v>
                </c:pt>
                <c:pt idx="154">
                  <c:v>-5.5349500000000001E-106</c:v>
                </c:pt>
                <c:pt idx="155">
                  <c:v>-6.0884199999999996E-106</c:v>
                </c:pt>
                <c:pt idx="156">
                  <c:v>-6.4283399999999998E-106</c:v>
                </c:pt>
                <c:pt idx="157">
                  <c:v>-6.0390299999999996E-106</c:v>
                </c:pt>
                <c:pt idx="158">
                  <c:v>-5.0876499999999998E-106</c:v>
                </c:pt>
                <c:pt idx="159">
                  <c:v>-6.5344100000000004E-106</c:v>
                </c:pt>
                <c:pt idx="160">
                  <c:v>-1.42651E-105</c:v>
                </c:pt>
                <c:pt idx="161">
                  <c:v>-2.8270000000000002E-105</c:v>
                </c:pt>
                <c:pt idx="162">
                  <c:v>-4.2063799999999998E-105</c:v>
                </c:pt>
                <c:pt idx="163">
                  <c:v>-4.5266899999999999E-105</c:v>
                </c:pt>
                <c:pt idx="164">
                  <c:v>-2.9286999999999999E-105</c:v>
                </c:pt>
                <c:pt idx="165">
                  <c:v>9.9907100000000006E-106</c:v>
                </c:pt>
                <c:pt idx="166">
                  <c:v>7.15492E-105</c:v>
                </c:pt>
                <c:pt idx="167">
                  <c:v>1.4433900000000001E-104</c:v>
                </c:pt>
                <c:pt idx="168">
                  <c:v>2.0145599999999999E-104</c:v>
                </c:pt>
                <c:pt idx="169">
                  <c:v>2.0180900000000001E-104</c:v>
                </c:pt>
                <c:pt idx="170">
                  <c:v>1.04428E-104</c:v>
                </c:pt>
                <c:pt idx="171">
                  <c:v>-1.06515E-104</c:v>
                </c:pt>
                <c:pt idx="172">
                  <c:v>-4.0296600000000003E-104</c:v>
                </c:pt>
                <c:pt idx="173">
                  <c:v>-7.1190199999999994E-104</c:v>
                </c:pt>
                <c:pt idx="174">
                  <c:v>-9.3677999999999994E-104</c:v>
                </c:pt>
                <c:pt idx="175">
                  <c:v>-1.00475E-103</c:v>
                </c:pt>
                <c:pt idx="176">
                  <c:v>-8.8361000000000005E-104</c:v>
                </c:pt>
                <c:pt idx="177">
                  <c:v>-5.5504499999999999E-104</c:v>
                </c:pt>
                <c:pt idx="178">
                  <c:v>-9.2812300000000005E-105</c:v>
                </c:pt>
                <c:pt idx="179">
                  <c:v>1.5130599999999999E-104</c:v>
                </c:pt>
                <c:pt idx="180">
                  <c:v>-4.40264E-104</c:v>
                </c:pt>
                <c:pt idx="181">
                  <c:v>-2.4408900000000001E-103</c:v>
                </c:pt>
                <c:pt idx="182">
                  <c:v>-6.0628400000000004E-103</c:v>
                </c:pt>
                <c:pt idx="183">
                  <c:v>-1.0996900000000001E-102</c:v>
                </c:pt>
                <c:pt idx="184">
                  <c:v>-1.6106300000000001E-102</c:v>
                </c:pt>
                <c:pt idx="185">
                  <c:v>-1.89053E-102</c:v>
                </c:pt>
                <c:pt idx="186">
                  <c:v>-1.61828E-102</c:v>
                </c:pt>
                <c:pt idx="187">
                  <c:v>-6.3376300000000001E-103</c:v>
                </c:pt>
                <c:pt idx="188">
                  <c:v>9.5551100000000002E-103</c:v>
                </c:pt>
                <c:pt idx="189">
                  <c:v>2.8612999999999998E-102</c:v>
                </c:pt>
                <c:pt idx="190">
                  <c:v>4.4580100000000003E-102</c:v>
                </c:pt>
                <c:pt idx="191">
                  <c:v>4.56081E-102</c:v>
                </c:pt>
                <c:pt idx="192">
                  <c:v>1.6691900000000001E-102</c:v>
                </c:pt>
                <c:pt idx="193">
                  <c:v>-5.4973899999999996E-102</c:v>
                </c:pt>
                <c:pt idx="194">
                  <c:v>-1.69557E-101</c:v>
                </c:pt>
                <c:pt idx="195">
                  <c:v>-2.9992999999999997E-101</c:v>
                </c:pt>
                <c:pt idx="196">
                  <c:v>-3.9287999999999999E-101</c:v>
                </c:pt>
                <c:pt idx="197">
                  <c:v>-3.8620899999999999E-101</c:v>
                </c:pt>
                <c:pt idx="198">
                  <c:v>-2.2130800000000002E-101</c:v>
                </c:pt>
                <c:pt idx="199">
                  <c:v>1.29945E-101</c:v>
                </c:pt>
                <c:pt idx="200">
                  <c:v>6.1569500000000003E-101</c:v>
                </c:pt>
                <c:pt idx="201">
                  <c:v>1.06649E-100</c:v>
                </c:pt>
                <c:pt idx="202">
                  <c:v>1.18855E-100</c:v>
                </c:pt>
                <c:pt idx="203">
                  <c:v>6.3426299999999996E-101</c:v>
                </c:pt>
                <c:pt idx="204">
                  <c:v>-8.18829E-101</c:v>
                </c:pt>
                <c:pt idx="205">
                  <c:v>-3.0883000000000002E-100</c:v>
                </c:pt>
                <c:pt idx="206">
                  <c:v>-5.6903699999999997E-100</c:v>
                </c:pt>
                <c:pt idx="207">
                  <c:v>-7.7269400000000001E-100</c:v>
                </c:pt>
                <c:pt idx="208">
                  <c:v>-8.09655E-100</c:v>
                </c:pt>
                <c:pt idx="209">
                  <c:v>-5.9966500000000002E-100</c:v>
                </c:pt>
                <c:pt idx="210">
                  <c:v>-1.3915200000000001E-100</c:v>
                </c:pt>
                <c:pt idx="211">
                  <c:v>4.8782800000000005E-100</c:v>
                </c:pt>
                <c:pt idx="212">
                  <c:v>1.1072099999999999E-99</c:v>
                </c:pt>
                <c:pt idx="213">
                  <c:v>1.43119E-99</c:v>
                </c:pt>
                <c:pt idx="214">
                  <c:v>1.07593E-99</c:v>
                </c:pt>
                <c:pt idx="215">
                  <c:v>-3.0837000000000001E-100</c:v>
                </c:pt>
                <c:pt idx="216">
                  <c:v>-2.78883E-99</c:v>
                </c:pt>
                <c:pt idx="217">
                  <c:v>-5.8460600000000003E-99</c:v>
                </c:pt>
                <c:pt idx="218">
                  <c:v>-8.3065399999999999E-99</c:v>
                </c:pt>
                <c:pt idx="219">
                  <c:v>-8.7190699999999993E-99</c:v>
                </c:pt>
                <c:pt idx="220">
                  <c:v>-5.8496899999999999E-99</c:v>
                </c:pt>
                <c:pt idx="221">
                  <c:v>8.35755E-100</c:v>
                </c:pt>
                <c:pt idx="222">
                  <c:v>1.0522399999999999E-98</c:v>
                </c:pt>
                <c:pt idx="223">
                  <c:v>2.0599800000000001E-98</c:v>
                </c:pt>
                <c:pt idx="224">
                  <c:v>2.6744099999999999E-98</c:v>
                </c:pt>
                <c:pt idx="225">
                  <c:v>2.3592399999999999E-98</c:v>
                </c:pt>
                <c:pt idx="226">
                  <c:v>6.6161499999999999E-99</c:v>
                </c:pt>
                <c:pt idx="227">
                  <c:v>-2.4784899999999999E-98</c:v>
                </c:pt>
                <c:pt idx="228">
                  <c:v>-6.4462800000000005E-98</c:v>
                </c:pt>
                <c:pt idx="229">
                  <c:v>-9.9013999999999995E-98</c:v>
                </c:pt>
                <c:pt idx="230">
                  <c:v>-1.10158E-97</c:v>
                </c:pt>
                <c:pt idx="231">
                  <c:v>-7.8328800000000006E-98</c:v>
                </c:pt>
                <c:pt idx="232">
                  <c:v>9.7231700000000005E-99</c:v>
                </c:pt>
                <c:pt idx="233">
                  <c:v>1.46867E-97</c:v>
                </c:pt>
                <c:pt idx="234">
                  <c:v>2.9687299999999999E-97</c:v>
                </c:pt>
                <c:pt idx="235">
                  <c:v>3.9870799999999999E-97</c:v>
                </c:pt>
                <c:pt idx="236">
                  <c:v>3.7736299999999998E-97</c:v>
                </c:pt>
                <c:pt idx="237">
                  <c:v>1.7235200000000001E-97</c:v>
                </c:pt>
                <c:pt idx="238">
                  <c:v>-2.14923E-97</c:v>
                </c:pt>
                <c:pt idx="239">
                  <c:v>-7.0661999999999998E-97</c:v>
                </c:pt>
                <c:pt idx="240">
                  <c:v>-1.1848200000000001E-96</c:v>
                </c:pt>
                <c:pt idx="241">
                  <c:v>-1.5163800000000001E-96</c:v>
                </c:pt>
                <c:pt idx="242">
                  <c:v>-1.54063E-96</c:v>
                </c:pt>
                <c:pt idx="243">
                  <c:v>-1.10141E-96</c:v>
                </c:pt>
                <c:pt idx="244">
                  <c:v>-1.8972099999999999E-97</c:v>
                </c:pt>
                <c:pt idx="245">
                  <c:v>8.8434399999999998E-97</c:v>
                </c:pt>
                <c:pt idx="246">
                  <c:v>1.4577899999999999E-96</c:v>
                </c:pt>
                <c:pt idx="247">
                  <c:v>7.3218899999999996E-97</c:v>
                </c:pt>
                <c:pt idx="248">
                  <c:v>-1.85729E-96</c:v>
                </c:pt>
                <c:pt idx="249">
                  <c:v>-6.4102799999999998E-96</c:v>
                </c:pt>
                <c:pt idx="250">
                  <c:v>-1.23283E-95</c:v>
                </c:pt>
                <c:pt idx="251">
                  <c:v>-1.7718600000000002E-95</c:v>
                </c:pt>
                <c:pt idx="252">
                  <c:v>-1.95915E-95</c:v>
                </c:pt>
                <c:pt idx="253">
                  <c:v>-1.5601799999999999E-95</c:v>
                </c:pt>
                <c:pt idx="254">
                  <c:v>-5.0343399999999998E-96</c:v>
                </c:pt>
                <c:pt idx="255">
                  <c:v>1.13841E-95</c:v>
                </c:pt>
                <c:pt idx="256">
                  <c:v>3.0301199999999997E-95</c:v>
                </c:pt>
                <c:pt idx="257">
                  <c:v>4.4972E-95</c:v>
                </c:pt>
                <c:pt idx="258">
                  <c:v>4.7667000000000002E-95</c:v>
                </c:pt>
                <c:pt idx="259">
                  <c:v>3.1755599999999998E-95</c:v>
                </c:pt>
                <c:pt idx="260">
                  <c:v>-6.9297200000000003E-96</c:v>
                </c:pt>
                <c:pt idx="261">
                  <c:v>-6.4227800000000006E-95</c:v>
                </c:pt>
                <c:pt idx="262">
                  <c:v>-1.2127400000000001E-94</c:v>
                </c:pt>
                <c:pt idx="263">
                  <c:v>-1.48375E-94</c:v>
                </c:pt>
                <c:pt idx="264">
                  <c:v>-1.1707600000000001E-94</c:v>
                </c:pt>
                <c:pt idx="265">
                  <c:v>-1.12252E-95</c:v>
                </c:pt>
                <c:pt idx="266">
                  <c:v>1.62869E-94</c:v>
                </c:pt>
                <c:pt idx="267">
                  <c:v>3.6999499999999998E-94</c:v>
                </c:pt>
                <c:pt idx="268">
                  <c:v>5.4694899999999997E-94</c:v>
                </c:pt>
                <c:pt idx="269">
                  <c:v>5.9593800000000005E-94</c:v>
                </c:pt>
                <c:pt idx="270">
                  <c:v>3.7904599999999999E-94</c:v>
                </c:pt>
                <c:pt idx="271">
                  <c:v>-2.20873E-94</c:v>
                </c:pt>
                <c:pt idx="272">
                  <c:v>-1.1619200000000001E-93</c:v>
                </c:pt>
                <c:pt idx="273">
                  <c:v>-2.1642900000000002E-93</c:v>
                </c:pt>
                <c:pt idx="274">
                  <c:v>-2.82958E-93</c:v>
                </c:pt>
                <c:pt idx="275">
                  <c:v>-2.8352599999999998E-93</c:v>
                </c:pt>
                <c:pt idx="276">
                  <c:v>-1.9814600000000002E-93</c:v>
                </c:pt>
                <c:pt idx="277">
                  <c:v>-2.26016E-94</c:v>
                </c:pt>
                <c:pt idx="278">
                  <c:v>2.07225E-93</c:v>
                </c:pt>
                <c:pt idx="279">
                  <c:v>3.9807599999999998E-93</c:v>
                </c:pt>
                <c:pt idx="280">
                  <c:v>4.3428199999999998E-93</c:v>
                </c:pt>
                <c:pt idx="281">
                  <c:v>2.3899100000000001E-93</c:v>
                </c:pt>
                <c:pt idx="282">
                  <c:v>-2.1186299999999999E-93</c:v>
                </c:pt>
                <c:pt idx="283">
                  <c:v>-8.87064E-93</c:v>
                </c:pt>
                <c:pt idx="284">
                  <c:v>-1.5896000000000001E-92</c:v>
                </c:pt>
                <c:pt idx="285">
                  <c:v>-1.8514600000000001E-92</c:v>
                </c:pt>
                <c:pt idx="286">
                  <c:v>-1.06899E-92</c:v>
                </c:pt>
                <c:pt idx="287">
                  <c:v>1.2471799999999999E-92</c:v>
                </c:pt>
                <c:pt idx="288">
                  <c:v>5.2206399999999997E-92</c:v>
                </c:pt>
                <c:pt idx="289">
                  <c:v>1.02721E-91</c:v>
                </c:pt>
                <c:pt idx="290">
                  <c:v>1.5158099999999999E-91</c:v>
                </c:pt>
                <c:pt idx="291">
                  <c:v>1.8612100000000001E-91</c:v>
                </c:pt>
                <c:pt idx="292">
                  <c:v>1.98004E-91</c:v>
                </c:pt>
                <c:pt idx="293">
                  <c:v>1.84733E-91</c:v>
                </c:pt>
                <c:pt idx="294">
                  <c:v>1.5198499999999999E-91</c:v>
                </c:pt>
                <c:pt idx="295">
                  <c:v>1.1348499999999999E-91</c:v>
                </c:pt>
                <c:pt idx="296">
                  <c:v>9.6316099999999994E-92</c:v>
                </c:pt>
                <c:pt idx="297">
                  <c:v>1.5831799999999999E-91</c:v>
                </c:pt>
                <c:pt idx="298">
                  <c:v>3.8557300000000001E-91</c:v>
                </c:pt>
                <c:pt idx="299">
                  <c:v>8.3331E-91</c:v>
                </c:pt>
                <c:pt idx="300">
                  <c:v>1.44605E-90</c:v>
                </c:pt>
                <c:pt idx="301">
                  <c:v>2.0621199999999999E-90</c:v>
                </c:pt>
                <c:pt idx="302">
                  <c:v>2.5005599999999999E-90</c:v>
                </c:pt>
                <c:pt idx="303">
                  <c:v>2.57603E-90</c:v>
                </c:pt>
                <c:pt idx="304">
                  <c:v>2.0941000000000001E-90</c:v>
                </c:pt>
                <c:pt idx="305">
                  <c:v>1.0314599999999999E-90</c:v>
                </c:pt>
                <c:pt idx="306">
                  <c:v>-3.1280799999999998E-91</c:v>
                </c:pt>
                <c:pt idx="307">
                  <c:v>-1.51206E-90</c:v>
                </c:pt>
                <c:pt idx="308">
                  <c:v>-2.2119300000000001E-90</c:v>
                </c:pt>
                <c:pt idx="309">
                  <c:v>-1.94792E-90</c:v>
                </c:pt>
                <c:pt idx="310">
                  <c:v>-1.2473200000000001E-91</c:v>
                </c:pt>
                <c:pt idx="311">
                  <c:v>3.2065600000000001E-90</c:v>
                </c:pt>
                <c:pt idx="312">
                  <c:v>6.3020499999999999E-90</c:v>
                </c:pt>
                <c:pt idx="313">
                  <c:v>5.4207199999999998E-90</c:v>
                </c:pt>
                <c:pt idx="314">
                  <c:v>-4.4026499999999999E-90</c:v>
                </c:pt>
                <c:pt idx="315">
                  <c:v>-2.7190700000000001E-89</c:v>
                </c:pt>
                <c:pt idx="316">
                  <c:v>-6.2919699999999997E-89</c:v>
                </c:pt>
                <c:pt idx="317">
                  <c:v>-1.0482199999999999E-88</c:v>
                </c:pt>
                <c:pt idx="318">
                  <c:v>-1.35439E-88</c:v>
                </c:pt>
                <c:pt idx="319">
                  <c:v>-1.245E-88</c:v>
                </c:pt>
                <c:pt idx="320">
                  <c:v>-4.1211900000000002E-89</c:v>
                </c:pt>
                <c:pt idx="321">
                  <c:v>1.23403E-88</c:v>
                </c:pt>
                <c:pt idx="322">
                  <c:v>3.4692599999999999E-88</c:v>
                </c:pt>
                <c:pt idx="323">
                  <c:v>5.7510100000000005E-88</c:v>
                </c:pt>
                <c:pt idx="324">
                  <c:v>7.1668100000000004E-88</c:v>
                </c:pt>
                <c:pt idx="325">
                  <c:v>6.5687400000000002E-88</c:v>
                </c:pt>
                <c:pt idx="326">
                  <c:v>3.05409E-88</c:v>
                </c:pt>
                <c:pt idx="327">
                  <c:v>-3.4442700000000002E-88</c:v>
                </c:pt>
                <c:pt idx="328">
                  <c:v>-1.16337E-87</c:v>
                </c:pt>
                <c:pt idx="329">
                  <c:v>-1.84769E-87</c:v>
                </c:pt>
                <c:pt idx="330">
                  <c:v>-1.93737E-87</c:v>
                </c:pt>
                <c:pt idx="331">
                  <c:v>-9.7104500000000005E-88</c:v>
                </c:pt>
                <c:pt idx="332">
                  <c:v>1.2302400000000001E-87</c:v>
                </c:pt>
                <c:pt idx="333">
                  <c:v>4.37461E-87</c:v>
                </c:pt>
                <c:pt idx="334">
                  <c:v>7.7420400000000003E-87</c:v>
                </c:pt>
                <c:pt idx="335">
                  <c:v>1.02407E-86</c:v>
                </c:pt>
                <c:pt idx="336">
                  <c:v>1.0494300000000001E-86</c:v>
                </c:pt>
                <c:pt idx="337">
                  <c:v>7.3773000000000004E-87</c:v>
                </c:pt>
                <c:pt idx="338">
                  <c:v>8.3160499999999995E-88</c:v>
                </c:pt>
                <c:pt idx="339">
                  <c:v>-7.7600400000000001E-87</c:v>
                </c:pt>
                <c:pt idx="340">
                  <c:v>-1.5772E-86</c:v>
                </c:pt>
                <c:pt idx="341">
                  <c:v>-1.9621099999999999E-86</c:v>
                </c:pt>
                <c:pt idx="342">
                  <c:v>-1.51551E-86</c:v>
                </c:pt>
                <c:pt idx="343">
                  <c:v>7.9659900000000004E-88</c:v>
                </c:pt>
                <c:pt idx="344">
                  <c:v>2.7501200000000001E-86</c:v>
                </c:pt>
                <c:pt idx="345">
                  <c:v>5.76726E-86</c:v>
                </c:pt>
                <c:pt idx="346">
                  <c:v>7.58832E-86</c:v>
                </c:pt>
                <c:pt idx="347">
                  <c:v>5.95194E-86</c:v>
                </c:pt>
                <c:pt idx="348">
                  <c:v>-1.3600699999999999E-86</c:v>
                </c:pt>
                <c:pt idx="349">
                  <c:v>-1.5172599999999999E-85</c:v>
                </c:pt>
                <c:pt idx="350">
                  <c:v>-3.3558600000000002E-85</c:v>
                </c:pt>
                <c:pt idx="351">
                  <c:v>-5.0744100000000001E-85</c:v>
                </c:pt>
                <c:pt idx="352">
                  <c:v>-5.7542800000000001E-85</c:v>
                </c:pt>
                <c:pt idx="353">
                  <c:v>-4.4711800000000001E-85</c:v>
                </c:pt>
                <c:pt idx="354">
                  <c:v>-7.4225399999999998E-86</c:v>
                </c:pt>
                <c:pt idx="355">
                  <c:v>5.1566000000000003E-85</c:v>
                </c:pt>
                <c:pt idx="356">
                  <c:v>1.1926499999999999E-84</c:v>
                </c:pt>
                <c:pt idx="357">
                  <c:v>1.70063E-84</c:v>
                </c:pt>
                <c:pt idx="358">
                  <c:v>1.68975E-84</c:v>
                </c:pt>
                <c:pt idx="359">
                  <c:v>8.5177799999999996E-85</c:v>
                </c:pt>
                <c:pt idx="360">
                  <c:v>-9.0618E-85</c:v>
                </c:pt>
                <c:pt idx="361">
                  <c:v>-3.33275E-84</c:v>
                </c:pt>
                <c:pt idx="362">
                  <c:v>-5.7028800000000004E-84</c:v>
                </c:pt>
                <c:pt idx="363">
                  <c:v>-6.7757799999999998E-84</c:v>
                </c:pt>
                <c:pt idx="364">
                  <c:v>-5.1580699999999999E-84</c:v>
                </c:pt>
                <c:pt idx="365">
                  <c:v>-3.4444499999999999E-88</c:v>
                </c:pt>
                <c:pt idx="366">
                  <c:v>8.4470699999999998E-84</c:v>
                </c:pt>
                <c:pt idx="367">
                  <c:v>1.8466399999999998E-83</c:v>
                </c:pt>
                <c:pt idx="368">
                  <c:v>2.65372E-83</c:v>
                </c:pt>
                <c:pt idx="369">
                  <c:v>2.7693500000000001E-83</c:v>
                </c:pt>
                <c:pt idx="370">
                  <c:v>1.7119500000000002E-83</c:v>
                </c:pt>
                <c:pt idx="371">
                  <c:v>-7.6137699999999997E-84</c:v>
                </c:pt>
                <c:pt idx="372">
                  <c:v>-4.3890199999999997E-83</c:v>
                </c:pt>
                <c:pt idx="373">
                  <c:v>-8.1708300000000001E-83</c:v>
                </c:pt>
                <c:pt idx="374">
                  <c:v>-1.0572400000000001E-82</c:v>
                </c:pt>
                <c:pt idx="375">
                  <c:v>-1.0127E-82</c:v>
                </c:pt>
                <c:pt idx="376">
                  <c:v>-5.7179100000000001E-83</c:v>
                </c:pt>
                <c:pt idx="377">
                  <c:v>3.0557600000000001E-83</c:v>
                </c:pt>
                <c:pt idx="378">
                  <c:v>1.4510400000000001E-82</c:v>
                </c:pt>
                <c:pt idx="379">
                  <c:v>2.3691999999999999E-82</c:v>
                </c:pt>
                <c:pt idx="380">
                  <c:v>2.3312900000000001E-82</c:v>
                </c:pt>
                <c:pt idx="381">
                  <c:v>6.5952499999999995E-83</c:v>
                </c:pt>
                <c:pt idx="382">
                  <c:v>-2.9359899999999999E-82</c:v>
                </c:pt>
                <c:pt idx="383">
                  <c:v>-8.0804399999999995E-82</c:v>
                </c:pt>
                <c:pt idx="384">
                  <c:v>-1.3564400000000001E-81</c:v>
                </c:pt>
                <c:pt idx="385">
                  <c:v>-1.7245400000000001E-81</c:v>
                </c:pt>
                <c:pt idx="386">
                  <c:v>-1.62706E-81</c:v>
                </c:pt>
                <c:pt idx="387">
                  <c:v>-8.1535100000000002E-82</c:v>
                </c:pt>
                <c:pt idx="388">
                  <c:v>7.5217099999999995E-82</c:v>
                </c:pt>
                <c:pt idx="389">
                  <c:v>2.7869399999999999E-81</c:v>
                </c:pt>
                <c:pt idx="390">
                  <c:v>4.6297399999999999E-81</c:v>
                </c:pt>
                <c:pt idx="391">
                  <c:v>5.3171700000000003E-81</c:v>
                </c:pt>
                <c:pt idx="392">
                  <c:v>3.8867200000000002E-81</c:v>
                </c:pt>
                <c:pt idx="393">
                  <c:v>-1.3449900000000001E-82</c:v>
                </c:pt>
                <c:pt idx="394">
                  <c:v>-6.3513999999999999E-81</c:v>
                </c:pt>
                <c:pt idx="395">
                  <c:v>-1.32695E-80</c:v>
                </c:pt>
                <c:pt idx="396">
                  <c:v>-1.8322999999999998E-80</c:v>
                </c:pt>
                <c:pt idx="397">
                  <c:v>-1.8833600000000002E-80</c:v>
                </c:pt>
                <c:pt idx="398">
                  <c:v>-1.35319E-80</c:v>
                </c:pt>
                <c:pt idx="399">
                  <c:v>-2.9928799999999998E-81</c:v>
                </c:pt>
                <c:pt idx="400">
                  <c:v>1.07375E-80</c:v>
                </c:pt>
                <c:pt idx="401">
                  <c:v>2.3604799999999999E-80</c:v>
                </c:pt>
                <c:pt idx="402">
                  <c:v>2.97811E-80</c:v>
                </c:pt>
                <c:pt idx="403">
                  <c:v>2.4690500000000001E-80</c:v>
                </c:pt>
                <c:pt idx="404">
                  <c:v>7.4042499999999998E-81</c:v>
                </c:pt>
                <c:pt idx="405">
                  <c:v>-1.9722500000000001E-80</c:v>
                </c:pt>
                <c:pt idx="406">
                  <c:v>-5.07287E-80</c:v>
                </c:pt>
                <c:pt idx="407">
                  <c:v>-7.5065699999999998E-80</c:v>
                </c:pt>
                <c:pt idx="408">
                  <c:v>-7.9632000000000004E-80</c:v>
                </c:pt>
                <c:pt idx="409">
                  <c:v>-5.2634499999999997E-80</c:v>
                </c:pt>
                <c:pt idx="410">
                  <c:v>1.09615E-80</c:v>
                </c:pt>
                <c:pt idx="411">
                  <c:v>1.0177600000000001E-79</c:v>
                </c:pt>
                <c:pt idx="412">
                  <c:v>1.9610999999999999E-79</c:v>
                </c:pt>
                <c:pt idx="413">
                  <c:v>2.68625E-79</c:v>
                </c:pt>
                <c:pt idx="414">
                  <c:v>3.0614500000000001E-79</c:v>
                </c:pt>
                <c:pt idx="415">
                  <c:v>3.16085E-79</c:v>
                </c:pt>
                <c:pt idx="416">
                  <c:v>3.20385E-79</c:v>
                </c:pt>
                <c:pt idx="417">
                  <c:v>3.2898100000000002E-79</c:v>
                </c:pt>
                <c:pt idx="418">
                  <c:v>3.2788699999999999E-79</c:v>
                </c:pt>
                <c:pt idx="419">
                  <c:v>2.8583500000000002E-79</c:v>
                </c:pt>
                <c:pt idx="420">
                  <c:v>1.39085E-79</c:v>
                </c:pt>
                <c:pt idx="421">
                  <c:v>-1.76122E-79</c:v>
                </c:pt>
                <c:pt idx="422">
                  <c:v>-6.2741799999999999E-79</c:v>
                </c:pt>
                <c:pt idx="423">
                  <c:v>-1.1761600000000001E-78</c:v>
                </c:pt>
                <c:pt idx="424">
                  <c:v>-2.0188699999999999E-78</c:v>
                </c:pt>
                <c:pt idx="425">
                  <c:v>-3.5105099999999999E-78</c:v>
                </c:pt>
                <c:pt idx="426">
                  <c:v>-5.8430399999999998E-78</c:v>
                </c:pt>
                <c:pt idx="427">
                  <c:v>-8.9098700000000001E-78</c:v>
                </c:pt>
                <c:pt idx="428">
                  <c:v>-1.23666E-77</c:v>
                </c:pt>
                <c:pt idx="429">
                  <c:v>-1.5966399999999999E-77</c:v>
                </c:pt>
                <c:pt idx="430">
                  <c:v>-1.97624E-77</c:v>
                </c:pt>
                <c:pt idx="431">
                  <c:v>-2.36743E-77</c:v>
                </c:pt>
                <c:pt idx="432">
                  <c:v>-2.7550000000000001E-77</c:v>
                </c:pt>
                <c:pt idx="433">
                  <c:v>-3.1568600000000001E-77</c:v>
                </c:pt>
                <c:pt idx="434">
                  <c:v>-3.60444E-77</c:v>
                </c:pt>
                <c:pt idx="435">
                  <c:v>-4.3867600000000001E-77</c:v>
                </c:pt>
                <c:pt idx="436">
                  <c:v>-6.32005E-77</c:v>
                </c:pt>
                <c:pt idx="437">
                  <c:v>-1.0150100000000001E-76</c:v>
                </c:pt>
                <c:pt idx="438">
                  <c:v>-1.5811900000000001E-76</c:v>
                </c:pt>
                <c:pt idx="439">
                  <c:v>-2.2473E-76</c:v>
                </c:pt>
                <c:pt idx="440">
                  <c:v>-2.8120700000000002E-76</c:v>
                </c:pt>
                <c:pt idx="441">
                  <c:v>-2.90786E-76</c:v>
                </c:pt>
                <c:pt idx="442">
                  <c:v>-2.1724400000000001E-76</c:v>
                </c:pt>
                <c:pt idx="443">
                  <c:v>-5.2471200000000004E-77</c:v>
                </c:pt>
                <c:pt idx="444">
                  <c:v>1.7606800000000001E-76</c:v>
                </c:pt>
                <c:pt idx="445">
                  <c:v>4.2985399999999997E-76</c:v>
                </c:pt>
                <c:pt idx="446">
                  <c:v>7.0714699999999996E-76</c:v>
                </c:pt>
                <c:pt idx="447">
                  <c:v>1.06938E-75</c:v>
                </c:pt>
                <c:pt idx="448">
                  <c:v>1.59786E-75</c:v>
                </c:pt>
                <c:pt idx="449">
                  <c:v>2.3099599999999998E-75</c:v>
                </c:pt>
                <c:pt idx="450">
                  <c:v>3.13338E-75</c:v>
                </c:pt>
                <c:pt idx="451">
                  <c:v>3.9697199999999999E-75</c:v>
                </c:pt>
                <c:pt idx="452">
                  <c:v>4.7424299999999996E-75</c:v>
                </c:pt>
                <c:pt idx="453">
                  <c:v>5.3912399999999996E-75</c:v>
                </c:pt>
                <c:pt idx="454">
                  <c:v>5.9171799999999998E-75</c:v>
                </c:pt>
                <c:pt idx="455">
                  <c:v>6.4281199999999997E-75</c:v>
                </c:pt>
                <c:pt idx="456">
                  <c:v>6.9069100000000003E-75</c:v>
                </c:pt>
                <c:pt idx="457">
                  <c:v>6.7135899999999998E-75</c:v>
                </c:pt>
                <c:pt idx="458">
                  <c:v>4.7251599999999999E-75</c:v>
                </c:pt>
                <c:pt idx="459">
                  <c:v>5.3843199999999999E-76</c:v>
                </c:pt>
                <c:pt idx="460">
                  <c:v>-5.1299199999999996E-75</c:v>
                </c:pt>
                <c:pt idx="461">
                  <c:v>-1.14844E-74</c:v>
                </c:pt>
                <c:pt idx="462">
                  <c:v>-1.6516899999999999E-74</c:v>
                </c:pt>
                <c:pt idx="463">
                  <c:v>-1.39982E-74</c:v>
                </c:pt>
                <c:pt idx="464">
                  <c:v>4.12094E-75</c:v>
                </c:pt>
                <c:pt idx="465">
                  <c:v>4.0356200000000002E-74</c:v>
                </c:pt>
                <c:pt idx="466">
                  <c:v>8.9528700000000004E-74</c:v>
                </c:pt>
                <c:pt idx="467">
                  <c:v>1.43497E-73</c:v>
                </c:pt>
                <c:pt idx="468">
                  <c:v>1.9214199999999999E-73</c:v>
                </c:pt>
                <c:pt idx="469">
                  <c:v>2.1604100000000001E-73</c:v>
                </c:pt>
                <c:pt idx="470">
                  <c:v>1.8385100000000001E-73</c:v>
                </c:pt>
                <c:pt idx="471">
                  <c:v>6.7440499999999998E-74</c:v>
                </c:pt>
                <c:pt idx="472">
                  <c:v>-1.2703699999999999E-73</c:v>
                </c:pt>
                <c:pt idx="473">
                  <c:v>-3.3233900000000002E-73</c:v>
                </c:pt>
                <c:pt idx="474">
                  <c:v>-4.44799E-73</c:v>
                </c:pt>
                <c:pt idx="475">
                  <c:v>-3.8407999999999998E-73</c:v>
                </c:pt>
                <c:pt idx="476">
                  <c:v>-9.0920100000000006E-74</c:v>
                </c:pt>
                <c:pt idx="477">
                  <c:v>4.7768400000000002E-73</c:v>
                </c:pt>
                <c:pt idx="478">
                  <c:v>1.2280200000000001E-72</c:v>
                </c:pt>
                <c:pt idx="479">
                  <c:v>1.8141599999999999E-72</c:v>
                </c:pt>
                <c:pt idx="480">
                  <c:v>1.6714200000000001E-72</c:v>
                </c:pt>
                <c:pt idx="481">
                  <c:v>1.5342599999999999E-73</c:v>
                </c:pt>
                <c:pt idx="482">
                  <c:v>-3.1823100000000002E-72</c:v>
                </c:pt>
                <c:pt idx="483">
                  <c:v>-8.1459300000000004E-72</c:v>
                </c:pt>
                <c:pt idx="484">
                  <c:v>-1.3322899999999999E-71</c:v>
                </c:pt>
                <c:pt idx="485">
                  <c:v>-1.51991E-71</c:v>
                </c:pt>
                <c:pt idx="486">
                  <c:v>-8.1724899999999995E-72</c:v>
                </c:pt>
                <c:pt idx="487">
                  <c:v>1.28337E-71</c:v>
                </c:pt>
                <c:pt idx="488">
                  <c:v>4.84481E-71</c:v>
                </c:pt>
                <c:pt idx="489">
                  <c:v>9.2901000000000006E-71</c:v>
                </c:pt>
                <c:pt idx="490">
                  <c:v>1.34851E-70</c:v>
                </c:pt>
                <c:pt idx="491">
                  <c:v>1.5961399999999999E-70</c:v>
                </c:pt>
                <c:pt idx="492">
                  <c:v>1.52119E-70</c:v>
                </c:pt>
                <c:pt idx="493">
                  <c:v>1.0213400000000001E-70</c:v>
                </c:pt>
                <c:pt idx="494">
                  <c:v>1.2970900000000001E-71</c:v>
                </c:pt>
                <c:pt idx="495">
                  <c:v>-8.9055200000000001E-71</c:v>
                </c:pt>
                <c:pt idx="496">
                  <c:v>-1.5168400000000001E-70</c:v>
                </c:pt>
                <c:pt idx="497">
                  <c:v>-1.1113299999999999E-70</c:v>
                </c:pt>
                <c:pt idx="498">
                  <c:v>7.7347500000000007E-71</c:v>
                </c:pt>
                <c:pt idx="499">
                  <c:v>4.1587900000000001E-70</c:v>
                </c:pt>
                <c:pt idx="500">
                  <c:v>8.5277699999999997E-70</c:v>
                </c:pt>
                <c:pt idx="501">
                  <c:v>1.2586100000000001E-69</c:v>
                </c:pt>
                <c:pt idx="502">
                  <c:v>1.4187899999999999E-69</c:v>
                </c:pt>
                <c:pt idx="503">
                  <c:v>1.1009100000000001E-69</c:v>
                </c:pt>
                <c:pt idx="504">
                  <c:v>1.6158E-70</c:v>
                </c:pt>
                <c:pt idx="505">
                  <c:v>-1.3557899999999999E-69</c:v>
                </c:pt>
                <c:pt idx="506">
                  <c:v>-3.1123999999999999E-69</c:v>
                </c:pt>
                <c:pt idx="507">
                  <c:v>-4.3974700000000001E-69</c:v>
                </c:pt>
                <c:pt idx="508">
                  <c:v>-4.2120899999999999E-69</c:v>
                </c:pt>
                <c:pt idx="509">
                  <c:v>-1.57279E-69</c:v>
                </c:pt>
                <c:pt idx="510">
                  <c:v>3.9901400000000002E-69</c:v>
                </c:pt>
                <c:pt idx="511">
                  <c:v>1.1803199999999999E-68</c:v>
                </c:pt>
                <c:pt idx="512">
                  <c:v>1.95227E-68</c:v>
                </c:pt>
                <c:pt idx="513">
                  <c:v>2.34698E-68</c:v>
                </c:pt>
                <c:pt idx="514">
                  <c:v>2.01612E-68</c:v>
                </c:pt>
                <c:pt idx="515">
                  <c:v>7.7297700000000001E-69</c:v>
                </c:pt>
                <c:pt idx="516">
                  <c:v>-1.3391299999999999E-68</c:v>
                </c:pt>
                <c:pt idx="517">
                  <c:v>-3.87596E-68</c:v>
                </c:pt>
                <c:pt idx="518">
                  <c:v>-5.7190300000000003E-68</c:v>
                </c:pt>
                <c:pt idx="519">
                  <c:v>-5.1445800000000002E-68</c:v>
                </c:pt>
                <c:pt idx="520">
                  <c:v>-4.7894499999999999E-69</c:v>
                </c:pt>
                <c:pt idx="521">
                  <c:v>9.0041499999999996E-68</c:v>
                </c:pt>
                <c:pt idx="522">
                  <c:v>2.2289200000000001E-67</c:v>
                </c:pt>
                <c:pt idx="523">
                  <c:v>3.5865800000000001E-67</c:v>
                </c:pt>
                <c:pt idx="524">
                  <c:v>4.3341200000000002E-67</c:v>
                </c:pt>
                <c:pt idx="525">
                  <c:v>3.6909600000000001E-67</c:v>
                </c:pt>
                <c:pt idx="526">
                  <c:v>1.1267799999999999E-67</c:v>
                </c:pt>
                <c:pt idx="527">
                  <c:v>-3.26801E-67</c:v>
                </c:pt>
                <c:pt idx="528">
                  <c:v>-8.6408600000000004E-67</c:v>
                </c:pt>
                <c:pt idx="529">
                  <c:v>-1.33199E-66</c:v>
                </c:pt>
                <c:pt idx="530">
                  <c:v>-1.5084499999999999E-66</c:v>
                </c:pt>
                <c:pt idx="531">
                  <c:v>-1.20971E-66</c:v>
                </c:pt>
                <c:pt idx="532">
                  <c:v>-3.7203000000000003E-67</c:v>
                </c:pt>
                <c:pt idx="533">
                  <c:v>9.1117400000000003E-67</c:v>
                </c:pt>
                <c:pt idx="534">
                  <c:v>2.2708000000000001E-66</c:v>
                </c:pt>
                <c:pt idx="535">
                  <c:v>2.9627700000000001E-66</c:v>
                </c:pt>
                <c:pt idx="536">
                  <c:v>2.09602E-66</c:v>
                </c:pt>
                <c:pt idx="537">
                  <c:v>-9.58294E-67</c:v>
                </c:pt>
                <c:pt idx="538">
                  <c:v>-6.2735299999999996E-66</c:v>
                </c:pt>
                <c:pt idx="539">
                  <c:v>-1.3021300000000001E-65</c:v>
                </c:pt>
                <c:pt idx="540">
                  <c:v>-1.91294E-65</c:v>
                </c:pt>
                <c:pt idx="541">
                  <c:v>-2.16147E-65</c:v>
                </c:pt>
                <c:pt idx="542">
                  <c:v>-1.7753E-65</c:v>
                </c:pt>
                <c:pt idx="543">
                  <c:v>-6.3554300000000001E-66</c:v>
                </c:pt>
                <c:pt idx="544">
                  <c:v>1.13664E-65</c:v>
                </c:pt>
                <c:pt idx="545">
                  <c:v>3.1081000000000002E-65</c:v>
                </c:pt>
                <c:pt idx="546">
                  <c:v>4.4872900000000001E-65</c:v>
                </c:pt>
                <c:pt idx="547">
                  <c:v>4.2482499999999999E-65</c:v>
                </c:pt>
                <c:pt idx="548">
                  <c:v>1.4870300000000001E-65</c:v>
                </c:pt>
                <c:pt idx="549">
                  <c:v>-4.08555E-65</c:v>
                </c:pt>
                <c:pt idx="550">
                  <c:v>-1.16149E-64</c:v>
                </c:pt>
                <c:pt idx="551">
                  <c:v>-1.8890700000000001E-64</c:v>
                </c:pt>
                <c:pt idx="552">
                  <c:v>-2.2946200000000002E-64</c:v>
                </c:pt>
                <c:pt idx="553">
                  <c:v>-2.11063E-64</c:v>
                </c:pt>
                <c:pt idx="554">
                  <c:v>-1.1829500000000001E-64</c:v>
                </c:pt>
                <c:pt idx="555">
                  <c:v>4.2989000000000003E-65</c:v>
                </c:pt>
                <c:pt idx="556">
                  <c:v>2.3332700000000001E-64</c:v>
                </c:pt>
                <c:pt idx="557">
                  <c:v>3.7810199999999999E-64</c:v>
                </c:pt>
                <c:pt idx="558">
                  <c:v>3.87E-64</c:v>
                </c:pt>
                <c:pt idx="559">
                  <c:v>1.8532299999999999E-64</c:v>
                </c:pt>
                <c:pt idx="560">
                  <c:v>-2.5151399999999998E-64</c:v>
                </c:pt>
                <c:pt idx="561">
                  <c:v>-8.6053599999999996E-64</c:v>
                </c:pt>
                <c:pt idx="562">
                  <c:v>-1.4772199999999999E-63</c:v>
                </c:pt>
                <c:pt idx="563">
                  <c:v>-1.8673999999999999E-63</c:v>
                </c:pt>
                <c:pt idx="564">
                  <c:v>-1.7602E-63</c:v>
                </c:pt>
                <c:pt idx="565">
                  <c:v>-9.0861899999999996E-64</c:v>
                </c:pt>
                <c:pt idx="566">
                  <c:v>7.1287400000000001E-64</c:v>
                </c:pt>
                <c:pt idx="567">
                  <c:v>2.7375599999999999E-63</c:v>
                </c:pt>
                <c:pt idx="568">
                  <c:v>4.5110999999999998E-63</c:v>
                </c:pt>
                <c:pt idx="569">
                  <c:v>5.2076599999999995E-63</c:v>
                </c:pt>
                <c:pt idx="570">
                  <c:v>3.7814399999999999E-63</c:v>
                </c:pt>
                <c:pt idx="571">
                  <c:v>-5.9039000000000001E-64</c:v>
                </c:pt>
                <c:pt idx="572">
                  <c:v>-7.4776400000000004E-63</c:v>
                </c:pt>
                <c:pt idx="573">
                  <c:v>-1.49315E-62</c:v>
                </c:pt>
                <c:pt idx="574">
                  <c:v>-2.0596000000000001E-62</c:v>
                </c:pt>
                <c:pt idx="575">
                  <c:v>-2.272E-62</c:v>
                </c:pt>
                <c:pt idx="576">
                  <c:v>-2.02114E-62</c:v>
                </c:pt>
                <c:pt idx="577">
                  <c:v>-1.2924E-62</c:v>
                </c:pt>
                <c:pt idx="578">
                  <c:v>-2.8772499999999998E-63</c:v>
                </c:pt>
                <c:pt idx="579">
                  <c:v>3.90664E-63</c:v>
                </c:pt>
                <c:pt idx="580">
                  <c:v>-3.3429700000000001E-63</c:v>
                </c:pt>
                <c:pt idx="581">
                  <c:v>-3.65688E-62</c:v>
                </c:pt>
                <c:pt idx="582">
                  <c:v>-1.01927E-61</c:v>
                </c:pt>
                <c:pt idx="583">
                  <c:v>-1.94017E-61</c:v>
                </c:pt>
                <c:pt idx="584">
                  <c:v>-2.9284799999999999E-61</c:v>
                </c:pt>
                <c:pt idx="585">
                  <c:v>-3.71866E-61</c:v>
                </c:pt>
                <c:pt idx="586">
                  <c:v>-4.2229799999999998E-61</c:v>
                </c:pt>
                <c:pt idx="587">
                  <c:v>-4.6168099999999998E-61</c:v>
                </c:pt>
                <c:pt idx="588">
                  <c:v>-5.0695300000000002E-61</c:v>
                </c:pt>
                <c:pt idx="589">
                  <c:v>-5.5772900000000003E-61</c:v>
                </c:pt>
                <c:pt idx="590">
                  <c:v>-6.0702399999999998E-61</c:v>
                </c:pt>
                <c:pt idx="591">
                  <c:v>-6.4322600000000004E-61</c:v>
                </c:pt>
                <c:pt idx="592">
                  <c:v>-6.5091300000000003E-61</c:v>
                </c:pt>
                <c:pt idx="593">
                  <c:v>-6.1525300000000002E-61</c:v>
                </c:pt>
                <c:pt idx="594">
                  <c:v>-5.2038800000000003E-61</c:v>
                </c:pt>
                <c:pt idx="595">
                  <c:v>-4.2126600000000003E-61</c:v>
                </c:pt>
                <c:pt idx="596">
                  <c:v>-5.6854699999999997E-61</c:v>
                </c:pt>
                <c:pt idx="597">
                  <c:v>-1.3506099999999999E-60</c:v>
                </c:pt>
                <c:pt idx="598">
                  <c:v>-3.0129299999999999E-60</c:v>
                </c:pt>
                <c:pt idx="599">
                  <c:v>-5.4713600000000003E-60</c:v>
                </c:pt>
                <c:pt idx="600">
                  <c:v>-8.3806999999999997E-60</c:v>
                </c:pt>
                <c:pt idx="601">
                  <c:v>-1.1017799999999999E-59</c:v>
                </c:pt>
                <c:pt idx="602">
                  <c:v>-1.1870999999999999E-59</c:v>
                </c:pt>
                <c:pt idx="603">
                  <c:v>-9.0977100000000001E-60</c:v>
                </c:pt>
                <c:pt idx="604">
                  <c:v>-1.9329300000000001E-60</c:v>
                </c:pt>
                <c:pt idx="605">
                  <c:v>8.7913600000000005E-60</c:v>
                </c:pt>
                <c:pt idx="606">
                  <c:v>2.0826E-59</c:v>
                </c:pt>
                <c:pt idx="607">
                  <c:v>3.0314100000000001E-59</c:v>
                </c:pt>
                <c:pt idx="608">
                  <c:v>3.2563700000000001E-59</c:v>
                </c:pt>
                <c:pt idx="609">
                  <c:v>2.2689600000000002E-59</c:v>
                </c:pt>
                <c:pt idx="610">
                  <c:v>-4.4021399999999999E-60</c:v>
                </c:pt>
                <c:pt idx="611">
                  <c:v>-4.77267E-59</c:v>
                </c:pt>
                <c:pt idx="612">
                  <c:v>-8.8797900000000003E-59</c:v>
                </c:pt>
                <c:pt idx="613">
                  <c:v>-9.2817899999999997E-59</c:v>
                </c:pt>
                <c:pt idx="614">
                  <c:v>-2.8386199999999999E-59</c:v>
                </c:pt>
                <c:pt idx="615">
                  <c:v>1.11305E-58</c:v>
                </c:pt>
                <c:pt idx="616">
                  <c:v>3.0453E-58</c:v>
                </c:pt>
                <c:pt idx="617">
                  <c:v>5.18561E-58</c:v>
                </c:pt>
                <c:pt idx="618">
                  <c:v>7.2712099999999995E-58</c:v>
                </c:pt>
                <c:pt idx="619">
                  <c:v>9.1642800000000003E-58</c:v>
                </c:pt>
                <c:pt idx="620">
                  <c:v>1.1013599999999999E-57</c:v>
                </c:pt>
                <c:pt idx="621">
                  <c:v>1.32751E-57</c:v>
                </c:pt>
                <c:pt idx="622">
                  <c:v>1.6169199999999999E-57</c:v>
                </c:pt>
                <c:pt idx="623">
                  <c:v>1.9073E-57</c:v>
                </c:pt>
                <c:pt idx="624">
                  <c:v>2.0130899999999999E-57</c:v>
                </c:pt>
                <c:pt idx="625">
                  <c:v>1.6025599999999999E-57</c:v>
                </c:pt>
                <c:pt idx="626">
                  <c:v>3.2493899999999997E-58</c:v>
                </c:pt>
                <c:pt idx="627">
                  <c:v>-1.9261800000000001E-57</c:v>
                </c:pt>
                <c:pt idx="628">
                  <c:v>-4.7296099999999998E-57</c:v>
                </c:pt>
                <c:pt idx="629">
                  <c:v>-6.5089900000000001E-57</c:v>
                </c:pt>
                <c:pt idx="630">
                  <c:v>-4.0138600000000002E-57</c:v>
                </c:pt>
                <c:pt idx="631">
                  <c:v>6.43977E-57</c:v>
                </c:pt>
                <c:pt idx="632">
                  <c:v>2.63701E-56</c:v>
                </c:pt>
                <c:pt idx="633">
                  <c:v>5.3695300000000002E-56</c:v>
                </c:pt>
                <c:pt idx="634">
                  <c:v>8.2657400000000004E-56</c:v>
                </c:pt>
                <c:pt idx="635">
                  <c:v>1.0411499999999999E-55</c:v>
                </c:pt>
                <c:pt idx="636">
                  <c:v>1.07608E-55</c:v>
                </c:pt>
                <c:pt idx="637">
                  <c:v>8.5585600000000003E-56</c:v>
                </c:pt>
                <c:pt idx="638">
                  <c:v>3.7467400000000002E-56</c:v>
                </c:pt>
                <c:pt idx="639">
                  <c:v>-2.6812100000000001E-56</c:v>
                </c:pt>
                <c:pt idx="640">
                  <c:v>-8.1733499999999993E-56</c:v>
                </c:pt>
                <c:pt idx="641">
                  <c:v>-8.56645E-56</c:v>
                </c:pt>
                <c:pt idx="642">
                  <c:v>2.5009700000000001E-57</c:v>
                </c:pt>
                <c:pt idx="643">
                  <c:v>1.9804E-55</c:v>
                </c:pt>
                <c:pt idx="644">
                  <c:v>4.8065E-55</c:v>
                </c:pt>
                <c:pt idx="645">
                  <c:v>7.8556399999999993E-55</c:v>
                </c:pt>
                <c:pt idx="646">
                  <c:v>9.7216599999999997E-55</c:v>
                </c:pt>
                <c:pt idx="647">
                  <c:v>8.3251300000000005E-55</c:v>
                </c:pt>
                <c:pt idx="648">
                  <c:v>1.9283100000000001E-55</c:v>
                </c:pt>
                <c:pt idx="649">
                  <c:v>-9.7340000000000003E-55</c:v>
                </c:pt>
                <c:pt idx="650">
                  <c:v>-2.4877799999999999E-54</c:v>
                </c:pt>
                <c:pt idx="651">
                  <c:v>-3.93036E-54</c:v>
                </c:pt>
                <c:pt idx="652">
                  <c:v>-4.6590199999999999E-54</c:v>
                </c:pt>
                <c:pt idx="653">
                  <c:v>-3.9548599999999998E-54</c:v>
                </c:pt>
                <c:pt idx="654">
                  <c:v>-1.28841E-54</c:v>
                </c:pt>
                <c:pt idx="655">
                  <c:v>3.2823700000000002E-54</c:v>
                </c:pt>
                <c:pt idx="656">
                  <c:v>8.6652300000000004E-54</c:v>
                </c:pt>
                <c:pt idx="657">
                  <c:v>1.2565200000000001E-53</c:v>
                </c:pt>
                <c:pt idx="658">
                  <c:v>1.1890599999999999E-53</c:v>
                </c:pt>
                <c:pt idx="659">
                  <c:v>3.7117000000000001E-54</c:v>
                </c:pt>
                <c:pt idx="660">
                  <c:v>-1.3292600000000001E-53</c:v>
                </c:pt>
                <c:pt idx="661">
                  <c:v>-3.70209E-53</c:v>
                </c:pt>
                <c:pt idx="662">
                  <c:v>-6.0516999999999999E-53</c:v>
                </c:pt>
                <c:pt idx="663">
                  <c:v>-7.2622399999999995E-53</c:v>
                </c:pt>
                <c:pt idx="664">
                  <c:v>-6.1514499999999999E-53</c:v>
                </c:pt>
                <c:pt idx="665">
                  <c:v>-1.9326699999999999E-53</c:v>
                </c:pt>
                <c:pt idx="666">
                  <c:v>5.3341300000000003E-53</c:v>
                </c:pt>
                <c:pt idx="667">
                  <c:v>1.4109299999999999E-52</c:v>
                </c:pt>
                <c:pt idx="668">
                  <c:v>2.0725199999999999E-52</c:v>
                </c:pt>
                <c:pt idx="669">
                  <c:v>1.9839699999999998E-52</c:v>
                </c:pt>
                <c:pt idx="670">
                  <c:v>6.4830000000000001E-53</c:v>
                </c:pt>
                <c:pt idx="671">
                  <c:v>-2.1355300000000002E-52</c:v>
                </c:pt>
                <c:pt idx="672">
                  <c:v>-6.0450799999999996E-52</c:v>
                </c:pt>
                <c:pt idx="673">
                  <c:v>-1.01323E-51</c:v>
                </c:pt>
                <c:pt idx="674">
                  <c:v>-1.30678E-51</c:v>
                </c:pt>
                <c:pt idx="675">
                  <c:v>-1.36242E-51</c:v>
                </c:pt>
                <c:pt idx="676">
                  <c:v>-1.0974300000000001E-51</c:v>
                </c:pt>
                <c:pt idx="677">
                  <c:v>-4.96981E-52</c:v>
                </c:pt>
                <c:pt idx="678">
                  <c:v>3.0041399999999999E-52</c:v>
                </c:pt>
                <c:pt idx="679">
                  <c:v>8.7816099999999996E-52</c:v>
                </c:pt>
                <c:pt idx="680">
                  <c:v>5.6339400000000002E-52</c:v>
                </c:pt>
                <c:pt idx="681">
                  <c:v>-1.2607300000000001E-51</c:v>
                </c:pt>
                <c:pt idx="682">
                  <c:v>-4.7842599999999997E-51</c:v>
                </c:pt>
                <c:pt idx="683">
                  <c:v>-9.6229299999999999E-51</c:v>
                </c:pt>
                <c:pt idx="684">
                  <c:v>-1.4733100000000001E-50</c:v>
                </c:pt>
                <c:pt idx="685">
                  <c:v>-1.8347E-50</c:v>
                </c:pt>
                <c:pt idx="686">
                  <c:v>-1.8329200000000001E-50</c:v>
                </c:pt>
                <c:pt idx="687">
                  <c:v>-1.29171E-50</c:v>
                </c:pt>
                <c:pt idx="688">
                  <c:v>-1.6057000000000001E-51</c:v>
                </c:pt>
                <c:pt idx="689">
                  <c:v>1.3568000000000001E-50</c:v>
                </c:pt>
                <c:pt idx="690">
                  <c:v>2.6804400000000002E-50</c:v>
                </c:pt>
                <c:pt idx="691">
                  <c:v>2.9358899999999999E-50</c:v>
                </c:pt>
                <c:pt idx="692">
                  <c:v>1.3221699999999999E-50</c:v>
                </c:pt>
                <c:pt idx="693">
                  <c:v>-2.4876299999999999E-50</c:v>
                </c:pt>
                <c:pt idx="694">
                  <c:v>-8.1352300000000002E-50</c:v>
                </c:pt>
                <c:pt idx="695">
                  <c:v>-1.4335399999999999E-49</c:v>
                </c:pt>
                <c:pt idx="696">
                  <c:v>-1.8652399999999999E-49</c:v>
                </c:pt>
                <c:pt idx="697">
                  <c:v>-1.8139299999999998E-49</c:v>
                </c:pt>
                <c:pt idx="698">
                  <c:v>-1.07626E-49</c:v>
                </c:pt>
                <c:pt idx="699">
                  <c:v>3.6125000000000001E-50</c:v>
                </c:pt>
                <c:pt idx="700">
                  <c:v>2.2628400000000001E-49</c:v>
                </c:pt>
                <c:pt idx="701">
                  <c:v>4.0774900000000003E-49</c:v>
                </c:pt>
                <c:pt idx="702">
                  <c:v>4.9577999999999998E-49</c:v>
                </c:pt>
                <c:pt idx="703">
                  <c:v>3.9099000000000001E-49</c:v>
                </c:pt>
                <c:pt idx="704">
                  <c:v>1.7999800000000001E-50</c:v>
                </c:pt>
                <c:pt idx="705">
                  <c:v>-6.0694499999999998E-49</c:v>
                </c:pt>
                <c:pt idx="706">
                  <c:v>-1.34326E-48</c:v>
                </c:pt>
                <c:pt idx="707">
                  <c:v>-1.9773899999999999E-48</c:v>
                </c:pt>
                <c:pt idx="708">
                  <c:v>-2.2805099999999999E-48</c:v>
                </c:pt>
                <c:pt idx="709">
                  <c:v>-2.03654E-48</c:v>
                </c:pt>
                <c:pt idx="710">
                  <c:v>-1.1427000000000001E-48</c:v>
                </c:pt>
                <c:pt idx="711">
                  <c:v>2.3796400000000002E-49</c:v>
                </c:pt>
                <c:pt idx="712">
                  <c:v>1.6497499999999999E-48</c:v>
                </c:pt>
                <c:pt idx="713">
                  <c:v>2.4844199999999999E-48</c:v>
                </c:pt>
                <c:pt idx="714">
                  <c:v>2.1388299999999999E-48</c:v>
                </c:pt>
                <c:pt idx="715">
                  <c:v>1.50111E-49</c:v>
                </c:pt>
                <c:pt idx="716">
                  <c:v>-3.5080199999999999E-48</c:v>
                </c:pt>
                <c:pt idx="717">
                  <c:v>-8.0356299999999994E-48</c:v>
                </c:pt>
                <c:pt idx="718">
                  <c:v>-1.18409E-47</c:v>
                </c:pt>
                <c:pt idx="719">
                  <c:v>-1.3035599999999999E-47</c:v>
                </c:pt>
                <c:pt idx="720">
                  <c:v>-9.78872E-48</c:v>
                </c:pt>
                <c:pt idx="721">
                  <c:v>-9.7022900000000005E-49</c:v>
                </c:pt>
                <c:pt idx="722">
                  <c:v>1.2391799999999999E-47</c:v>
                </c:pt>
                <c:pt idx="723">
                  <c:v>2.70176E-47</c:v>
                </c:pt>
                <c:pt idx="724">
                  <c:v>4.03131E-47</c:v>
                </c:pt>
                <c:pt idx="725">
                  <c:v>5.3109300000000005E-47</c:v>
                </c:pt>
                <c:pt idx="726">
                  <c:v>6.8826899999999997E-47</c:v>
                </c:pt>
                <c:pt idx="727">
                  <c:v>8.9912599999999991E-47</c:v>
                </c:pt>
                <c:pt idx="728">
                  <c:v>1.1476799999999999E-46</c:v>
                </c:pt>
                <c:pt idx="729">
                  <c:v>1.39161E-46</c:v>
                </c:pt>
                <c:pt idx="730">
                  <c:v>1.6047999999999999E-46</c:v>
                </c:pt>
                <c:pt idx="731">
                  <c:v>1.8022800000000001E-46</c:v>
                </c:pt>
                <c:pt idx="732">
                  <c:v>2.0499499999999999E-46</c:v>
                </c:pt>
                <c:pt idx="733">
                  <c:v>2.40141E-46</c:v>
                </c:pt>
                <c:pt idx="734">
                  <c:v>2.81318E-46</c:v>
                </c:pt>
                <c:pt idx="735">
                  <c:v>3.2707400000000001E-46</c:v>
                </c:pt>
                <c:pt idx="736">
                  <c:v>3.8548100000000003E-46</c:v>
                </c:pt>
                <c:pt idx="737">
                  <c:v>4.5407100000000002E-46</c:v>
                </c:pt>
                <c:pt idx="738">
                  <c:v>5.3222100000000004E-46</c:v>
                </c:pt>
                <c:pt idx="739">
                  <c:v>6.2376500000000003E-46</c:v>
                </c:pt>
                <c:pt idx="740">
                  <c:v>6.6677799999999999E-46</c:v>
                </c:pt>
                <c:pt idx="741">
                  <c:v>5.3957499999999997E-46</c:v>
                </c:pt>
                <c:pt idx="742">
                  <c:v>1.6214499999999999E-46</c:v>
                </c:pt>
                <c:pt idx="743">
                  <c:v>-4.65211E-46</c:v>
                </c:pt>
                <c:pt idx="744">
                  <c:v>-1.26472E-45</c:v>
                </c:pt>
                <c:pt idx="745">
                  <c:v>-2.10061E-45</c:v>
                </c:pt>
                <c:pt idx="746">
                  <c:v>-2.53501E-45</c:v>
                </c:pt>
                <c:pt idx="747">
                  <c:v>-1.20688E-45</c:v>
                </c:pt>
                <c:pt idx="748">
                  <c:v>3.7841899999999997E-45</c:v>
                </c:pt>
                <c:pt idx="749">
                  <c:v>1.30941E-44</c:v>
                </c:pt>
                <c:pt idx="750">
                  <c:v>2.5217599999999999E-44</c:v>
                </c:pt>
                <c:pt idx="751">
                  <c:v>3.6339300000000002E-44</c:v>
                </c:pt>
                <c:pt idx="752">
                  <c:v>3.96009E-44</c:v>
                </c:pt>
                <c:pt idx="753">
                  <c:v>2.71309E-44</c:v>
                </c:pt>
                <c:pt idx="754">
                  <c:v>-4.1328300000000001E-45</c:v>
                </c:pt>
                <c:pt idx="755">
                  <c:v>-4.9584399999999997E-44</c:v>
                </c:pt>
                <c:pt idx="756">
                  <c:v>-1.0033999999999999E-43</c:v>
                </c:pt>
                <c:pt idx="757">
                  <c:v>-1.46769E-43</c:v>
                </c:pt>
                <c:pt idx="758">
                  <c:v>-1.7876100000000001E-43</c:v>
                </c:pt>
                <c:pt idx="759">
                  <c:v>-1.88152E-43</c:v>
                </c:pt>
                <c:pt idx="760">
                  <c:v>-1.7280899999999999E-43</c:v>
                </c:pt>
                <c:pt idx="761">
                  <c:v>-1.3880099999999999E-43</c:v>
                </c:pt>
                <c:pt idx="762">
                  <c:v>-1.13026E-43</c:v>
                </c:pt>
                <c:pt idx="763">
                  <c:v>-1.5327200000000001E-43</c:v>
                </c:pt>
                <c:pt idx="764">
                  <c:v>-3.1641900000000002E-43</c:v>
                </c:pt>
                <c:pt idx="765">
                  <c:v>-6.1625500000000001E-43</c:v>
                </c:pt>
                <c:pt idx="766">
                  <c:v>-1.0213400000000001E-42</c:v>
                </c:pt>
                <c:pt idx="767">
                  <c:v>-1.4757099999999999E-42</c:v>
                </c:pt>
                <c:pt idx="768">
                  <c:v>-1.9497499999999999E-42</c:v>
                </c:pt>
                <c:pt idx="769">
                  <c:v>-2.48004E-42</c:v>
                </c:pt>
                <c:pt idx="770">
                  <c:v>-3.0784500000000001E-42</c:v>
                </c:pt>
                <c:pt idx="771">
                  <c:v>-3.6530500000000003E-42</c:v>
                </c:pt>
                <c:pt idx="772">
                  <c:v>-4.1378400000000001E-42</c:v>
                </c:pt>
                <c:pt idx="773">
                  <c:v>-4.5536199999999998E-42</c:v>
                </c:pt>
                <c:pt idx="774">
                  <c:v>-4.8641500000000001E-42</c:v>
                </c:pt>
                <c:pt idx="775">
                  <c:v>-5.0309600000000001E-42</c:v>
                </c:pt>
                <c:pt idx="776">
                  <c:v>-5.1243299999999997E-42</c:v>
                </c:pt>
                <c:pt idx="777">
                  <c:v>-5.1239599999999999E-42</c:v>
                </c:pt>
                <c:pt idx="778">
                  <c:v>-5.0096499999999998E-42</c:v>
                </c:pt>
                <c:pt idx="779">
                  <c:v>-5.1296300000000001E-42</c:v>
                </c:pt>
                <c:pt idx="780">
                  <c:v>-5.77015E-42</c:v>
                </c:pt>
                <c:pt idx="781">
                  <c:v>-6.8297000000000004E-42</c:v>
                </c:pt>
                <c:pt idx="782">
                  <c:v>-8.8244300000000001E-42</c:v>
                </c:pt>
                <c:pt idx="783">
                  <c:v>-1.2655999999999999E-41</c:v>
                </c:pt>
                <c:pt idx="784">
                  <c:v>-1.67396E-41</c:v>
                </c:pt>
                <c:pt idx="785">
                  <c:v>-1.49398E-41</c:v>
                </c:pt>
                <c:pt idx="786">
                  <c:v>4.5634400000000002E-42</c:v>
                </c:pt>
                <c:pt idx="787">
                  <c:v>5.9914499999999999E-41</c:v>
                </c:pt>
                <c:pt idx="788">
                  <c:v>1.65577E-40</c:v>
                </c:pt>
                <c:pt idx="789">
                  <c:v>3.0859400000000001E-40</c:v>
                </c:pt>
                <c:pt idx="790">
                  <c:v>4.3204699999999996E-40</c:v>
                </c:pt>
                <c:pt idx="791">
                  <c:v>4.4771699999999998E-40</c:v>
                </c:pt>
                <c:pt idx="792">
                  <c:v>2.7316499999999998E-40</c:v>
                </c:pt>
                <c:pt idx="793">
                  <c:v>-1.2896199999999999E-40</c:v>
                </c:pt>
                <c:pt idx="794">
                  <c:v>-7.2297299999999999E-40</c:v>
                </c:pt>
                <c:pt idx="795">
                  <c:v>-1.37622E-39</c:v>
                </c:pt>
                <c:pt idx="796">
                  <c:v>-1.8375300000000002E-39</c:v>
                </c:pt>
                <c:pt idx="797">
                  <c:v>-1.7670500000000001E-39</c:v>
                </c:pt>
                <c:pt idx="798">
                  <c:v>-8.4531100000000008E-40</c:v>
                </c:pt>
                <c:pt idx="799">
                  <c:v>1.07264E-39</c:v>
                </c:pt>
                <c:pt idx="800">
                  <c:v>3.7229800000000001E-39</c:v>
                </c:pt>
                <c:pt idx="801">
                  <c:v>6.2471099999999994E-39</c:v>
                </c:pt>
                <c:pt idx="802">
                  <c:v>7.5428599999999997E-39</c:v>
                </c:pt>
                <c:pt idx="803">
                  <c:v>6.8845300000000001E-39</c:v>
                </c:pt>
                <c:pt idx="804">
                  <c:v>3.8717900000000001E-39</c:v>
                </c:pt>
                <c:pt idx="805">
                  <c:v>-1.6106999999999999E-39</c:v>
                </c:pt>
                <c:pt idx="806">
                  <c:v>-8.2110600000000004E-39</c:v>
                </c:pt>
                <c:pt idx="807">
                  <c:v>-1.2288800000000001E-38</c:v>
                </c:pt>
                <c:pt idx="808">
                  <c:v>-9.3934899999999998E-39</c:v>
                </c:pt>
                <c:pt idx="809">
                  <c:v>3.6707400000000001E-39</c:v>
                </c:pt>
                <c:pt idx="810">
                  <c:v>2.8023599999999998E-38</c:v>
                </c:pt>
                <c:pt idx="811">
                  <c:v>6.1158799999999998E-38</c:v>
                </c:pt>
                <c:pt idx="812">
                  <c:v>9.1806799999999997E-38</c:v>
                </c:pt>
                <c:pt idx="813">
                  <c:v>9.4851100000000001E-38</c:v>
                </c:pt>
                <c:pt idx="814">
                  <c:v>3.6327E-38</c:v>
                </c:pt>
                <c:pt idx="815">
                  <c:v>-1.1033400000000001E-37</c:v>
                </c:pt>
                <c:pt idx="816">
                  <c:v>-3.4590100000000001E-37</c:v>
                </c:pt>
                <c:pt idx="817">
                  <c:v>-6.2583499999999998E-37</c:v>
                </c:pt>
                <c:pt idx="818">
                  <c:v>-8.4396300000000007E-37</c:v>
                </c:pt>
                <c:pt idx="819">
                  <c:v>-8.4742200000000007E-37</c:v>
                </c:pt>
                <c:pt idx="820">
                  <c:v>-4.9486300000000004E-37</c:v>
                </c:pt>
                <c:pt idx="821">
                  <c:v>2.6917899999999998E-37</c:v>
                </c:pt>
                <c:pt idx="822">
                  <c:v>1.351E-36</c:v>
                </c:pt>
                <c:pt idx="823">
                  <c:v>2.4741800000000001E-36</c:v>
                </c:pt>
                <c:pt idx="824">
                  <c:v>3.1959800000000002E-36</c:v>
                </c:pt>
                <c:pt idx="825">
                  <c:v>2.9858300000000001E-36</c:v>
                </c:pt>
                <c:pt idx="826">
                  <c:v>1.3971E-36</c:v>
                </c:pt>
                <c:pt idx="827">
                  <c:v>-1.65244E-36</c:v>
                </c:pt>
                <c:pt idx="828">
                  <c:v>-5.5458400000000001E-36</c:v>
                </c:pt>
                <c:pt idx="829">
                  <c:v>-8.6768700000000007E-36</c:v>
                </c:pt>
                <c:pt idx="830">
                  <c:v>-8.5805400000000006E-36</c:v>
                </c:pt>
                <c:pt idx="831">
                  <c:v>-2.8242900000000001E-36</c:v>
                </c:pt>
                <c:pt idx="832">
                  <c:v>9.7828100000000003E-36</c:v>
                </c:pt>
                <c:pt idx="833">
                  <c:v>2.8133500000000003E-35</c:v>
                </c:pt>
                <c:pt idx="834">
                  <c:v>4.7741099999999999E-35</c:v>
                </c:pt>
                <c:pt idx="835">
                  <c:v>6.0652400000000002E-35</c:v>
                </c:pt>
                <c:pt idx="836">
                  <c:v>5.7747900000000001E-35</c:v>
                </c:pt>
                <c:pt idx="837">
                  <c:v>3.1942199999999998E-35</c:v>
                </c:pt>
                <c:pt idx="838">
                  <c:v>-1.85162E-35</c:v>
                </c:pt>
                <c:pt idx="839">
                  <c:v>-8.4999699999999999E-35</c:v>
                </c:pt>
                <c:pt idx="840">
                  <c:v>-1.44765E-34</c:v>
                </c:pt>
                <c:pt idx="841">
                  <c:v>-1.65276E-34</c:v>
                </c:pt>
                <c:pt idx="842">
                  <c:v>-1.15928E-34</c:v>
                </c:pt>
                <c:pt idx="843">
                  <c:v>1.86037E-35</c:v>
                </c:pt>
                <c:pt idx="844">
                  <c:v>2.2607299999999998E-34</c:v>
                </c:pt>
                <c:pt idx="845">
                  <c:v>4.5718000000000004E-34</c:v>
                </c:pt>
                <c:pt idx="846">
                  <c:v>6.2246800000000002E-34</c:v>
                </c:pt>
                <c:pt idx="847">
                  <c:v>6.04853E-34</c:v>
                </c:pt>
                <c:pt idx="848">
                  <c:v>2.9761100000000002E-34</c:v>
                </c:pt>
                <c:pt idx="849">
                  <c:v>-3.36669E-34</c:v>
                </c:pt>
                <c:pt idx="850">
                  <c:v>-1.2006499999999999E-33</c:v>
                </c:pt>
                <c:pt idx="851">
                  <c:v>-2.0224900000000001E-33</c:v>
                </c:pt>
                <c:pt idx="852">
                  <c:v>-2.4183600000000001E-33</c:v>
                </c:pt>
                <c:pt idx="853">
                  <c:v>-2.0512199999999999E-33</c:v>
                </c:pt>
                <c:pt idx="854">
                  <c:v>-7.4974100000000001E-34</c:v>
                </c:pt>
                <c:pt idx="855">
                  <c:v>1.4053900000000001E-33</c:v>
                </c:pt>
                <c:pt idx="856">
                  <c:v>3.9215799999999998E-33</c:v>
                </c:pt>
                <c:pt idx="857">
                  <c:v>5.8324200000000001E-33</c:v>
                </c:pt>
                <c:pt idx="858">
                  <c:v>5.9293799999999999E-33</c:v>
                </c:pt>
                <c:pt idx="859">
                  <c:v>3.1235400000000003E-33</c:v>
                </c:pt>
                <c:pt idx="860">
                  <c:v>-3.0658799999999999E-33</c:v>
                </c:pt>
                <c:pt idx="861">
                  <c:v>-1.18084E-32</c:v>
                </c:pt>
                <c:pt idx="862">
                  <c:v>-2.07056E-32</c:v>
                </c:pt>
                <c:pt idx="863">
                  <c:v>-2.6607699999999999E-32</c:v>
                </c:pt>
                <c:pt idx="864">
                  <c:v>-2.6787700000000003E-32</c:v>
                </c:pt>
                <c:pt idx="865">
                  <c:v>-1.9607500000000001E-32</c:v>
                </c:pt>
                <c:pt idx="866">
                  <c:v>-5.2003599999999998E-33</c:v>
                </c:pt>
                <c:pt idx="867">
                  <c:v>1.27944E-32</c:v>
                </c:pt>
                <c:pt idx="868">
                  <c:v>2.5029199999999998E-32</c:v>
                </c:pt>
                <c:pt idx="869">
                  <c:v>1.7236199999999999E-32</c:v>
                </c:pt>
                <c:pt idx="870">
                  <c:v>-2.39507E-32</c:v>
                </c:pt>
                <c:pt idx="871">
                  <c:v>-1.03564E-31</c:v>
                </c:pt>
                <c:pt idx="872">
                  <c:v>-2.1279500000000001E-31</c:v>
                </c:pt>
                <c:pt idx="873">
                  <c:v>-3.2569999999999999E-31</c:v>
                </c:pt>
                <c:pt idx="874">
                  <c:v>-4.0309400000000004E-31</c:v>
                </c:pt>
                <c:pt idx="875">
                  <c:v>-4.0771499999999996E-31</c:v>
                </c:pt>
                <c:pt idx="876">
                  <c:v>-3.1860699999999999E-31</c:v>
                </c:pt>
                <c:pt idx="877">
                  <c:v>-1.3765399999999999E-31</c:v>
                </c:pt>
                <c:pt idx="878">
                  <c:v>9.5639200000000004E-32</c:v>
                </c:pt>
                <c:pt idx="879">
                  <c:v>2.8429500000000001E-31</c:v>
                </c:pt>
                <c:pt idx="880">
                  <c:v>2.8934900000000002E-31</c:v>
                </c:pt>
                <c:pt idx="881">
                  <c:v>-1.5804699999999999E-32</c:v>
                </c:pt>
                <c:pt idx="882">
                  <c:v>-6.9123100000000001E-31</c:v>
                </c:pt>
                <c:pt idx="883">
                  <c:v>-1.6773399999999998E-30</c:v>
                </c:pt>
                <c:pt idx="884">
                  <c:v>-2.7303699999999999E-30</c:v>
                </c:pt>
                <c:pt idx="885">
                  <c:v>-3.4080600000000003E-30</c:v>
                </c:pt>
                <c:pt idx="886">
                  <c:v>-3.2316499999999998E-30</c:v>
                </c:pt>
                <c:pt idx="887">
                  <c:v>-2.0002700000000001E-30</c:v>
                </c:pt>
                <c:pt idx="888">
                  <c:v>7.1140800000000004E-32</c:v>
                </c:pt>
                <c:pt idx="889">
                  <c:v>2.5437999999999998E-30</c:v>
                </c:pt>
                <c:pt idx="890">
                  <c:v>4.9202000000000001E-30</c:v>
                </c:pt>
                <c:pt idx="891">
                  <c:v>6.66054E-30</c:v>
                </c:pt>
                <c:pt idx="892">
                  <c:v>7.2831700000000001E-30</c:v>
                </c:pt>
                <c:pt idx="893">
                  <c:v>6.49644E-30</c:v>
                </c:pt>
                <c:pt idx="894">
                  <c:v>4.4284200000000001E-30</c:v>
                </c:pt>
                <c:pt idx="895">
                  <c:v>1.8090700000000001E-30</c:v>
                </c:pt>
                <c:pt idx="896">
                  <c:v>-4.7797700000000003E-31</c:v>
                </c:pt>
                <c:pt idx="897">
                  <c:v>-1.4236199999999999E-30</c:v>
                </c:pt>
                <c:pt idx="898">
                  <c:v>8.4940599999999996E-31</c:v>
                </c:pt>
                <c:pt idx="899">
                  <c:v>7.7522799999999995E-30</c:v>
                </c:pt>
                <c:pt idx="900">
                  <c:v>1.7998500000000001E-29</c:v>
                </c:pt>
                <c:pt idx="901">
                  <c:v>2.8261000000000003E-29</c:v>
                </c:pt>
                <c:pt idx="902">
                  <c:v>3.4115099999999997E-29</c:v>
                </c:pt>
                <c:pt idx="903">
                  <c:v>3.0653799999999999E-29</c:v>
                </c:pt>
                <c:pt idx="904">
                  <c:v>1.5049000000000001E-29</c:v>
                </c:pt>
                <c:pt idx="905">
                  <c:v>-1.23923E-29</c:v>
                </c:pt>
                <c:pt idx="906">
                  <c:v>-4.3933899999999998E-29</c:v>
                </c:pt>
                <c:pt idx="907">
                  <c:v>-5.6959600000000005E-29</c:v>
                </c:pt>
                <c:pt idx="908">
                  <c:v>-2.9176100000000003E-29</c:v>
                </c:pt>
                <c:pt idx="909">
                  <c:v>3.4818999999999999E-29</c:v>
                </c:pt>
                <c:pt idx="910">
                  <c:v>1.15548E-28</c:v>
                </c:pt>
                <c:pt idx="911">
                  <c:v>2.0387500000000001E-28</c:v>
                </c:pt>
                <c:pt idx="912">
                  <c:v>2.8167400000000001E-28</c:v>
                </c:pt>
                <c:pt idx="913">
                  <c:v>3.0462699999999999E-28</c:v>
                </c:pt>
                <c:pt idx="914">
                  <c:v>2.5081099999999999E-28</c:v>
                </c:pt>
                <c:pt idx="915">
                  <c:v>1.8078700000000001E-28</c:v>
                </c:pt>
                <c:pt idx="916">
                  <c:v>2.0358199999999999E-28</c:v>
                </c:pt>
                <c:pt idx="917">
                  <c:v>2.9775100000000002E-28</c:v>
                </c:pt>
                <c:pt idx="918">
                  <c:v>9.4767699999999998E-29</c:v>
                </c:pt>
                <c:pt idx="919">
                  <c:v>-1.07374E-27</c:v>
                </c:pt>
                <c:pt idx="920">
                  <c:v>-3.7297499999999997E-27</c:v>
                </c:pt>
                <c:pt idx="921">
                  <c:v>-7.8135299999999998E-27</c:v>
                </c:pt>
                <c:pt idx="922">
                  <c:v>-1.27613E-26</c:v>
                </c:pt>
                <c:pt idx="923">
                  <c:v>-1.77292E-26</c:v>
                </c:pt>
                <c:pt idx="924">
                  <c:v>-2.11811E-26</c:v>
                </c:pt>
                <c:pt idx="925">
                  <c:v>-2.0625900000000001E-26</c:v>
                </c:pt>
                <c:pt idx="926">
                  <c:v>-1.38664E-26</c:v>
                </c:pt>
                <c:pt idx="927">
                  <c:v>-7.3296000000000002E-28</c:v>
                </c:pt>
                <c:pt idx="928">
                  <c:v>1.5939999999999999E-26</c:v>
                </c:pt>
                <c:pt idx="929">
                  <c:v>2.9501599999999999E-26</c:v>
                </c:pt>
                <c:pt idx="930">
                  <c:v>3.0654200000000001E-26</c:v>
                </c:pt>
                <c:pt idx="931">
                  <c:v>1.286E-26</c:v>
                </c:pt>
                <c:pt idx="932">
                  <c:v>-2.2780300000000001E-26</c:v>
                </c:pt>
                <c:pt idx="933">
                  <c:v>-6.9202499999999995E-26</c:v>
                </c:pt>
                <c:pt idx="934">
                  <c:v>-1.17763E-25</c:v>
                </c:pt>
                <c:pt idx="935">
                  <c:v>-1.57721E-25</c:v>
                </c:pt>
                <c:pt idx="936">
                  <c:v>-1.7596700000000001E-25</c:v>
                </c:pt>
                <c:pt idx="937">
                  <c:v>-1.6618E-25</c:v>
                </c:pt>
                <c:pt idx="938">
                  <c:v>-1.3495800000000001E-25</c:v>
                </c:pt>
                <c:pt idx="939">
                  <c:v>-9.4542200000000005E-26</c:v>
                </c:pt>
                <c:pt idx="940">
                  <c:v>-6.3615099999999997E-26</c:v>
                </c:pt>
                <c:pt idx="941">
                  <c:v>-7.5408000000000004E-26</c:v>
                </c:pt>
                <c:pt idx="942">
                  <c:v>-1.6320500000000001E-25</c:v>
                </c:pt>
                <c:pt idx="943">
                  <c:v>-3.4118800000000001E-25</c:v>
                </c:pt>
                <c:pt idx="944">
                  <c:v>-5.9862699999999999E-25</c:v>
                </c:pt>
                <c:pt idx="945">
                  <c:v>-8.8523499999999993E-25</c:v>
                </c:pt>
                <c:pt idx="946">
                  <c:v>-1.12728E-24</c:v>
                </c:pt>
                <c:pt idx="947">
                  <c:v>-1.3120299999999999E-24</c:v>
                </c:pt>
                <c:pt idx="948">
                  <c:v>-1.5738599999999999E-24</c:v>
                </c:pt>
                <c:pt idx="949">
                  <c:v>-2.1507100000000002E-24</c:v>
                </c:pt>
                <c:pt idx="950">
                  <c:v>-3.08141E-24</c:v>
                </c:pt>
                <c:pt idx="951">
                  <c:v>-3.9783E-24</c:v>
                </c:pt>
                <c:pt idx="952">
                  <c:v>-4.3361399999999997E-24</c:v>
                </c:pt>
                <c:pt idx="953">
                  <c:v>-3.7657600000000001E-24</c:v>
                </c:pt>
                <c:pt idx="954">
                  <c:v>-1.9767399999999999E-24</c:v>
                </c:pt>
                <c:pt idx="955">
                  <c:v>7.1793100000000003E-25</c:v>
                </c:pt>
                <c:pt idx="956">
                  <c:v>3.9480400000000003E-24</c:v>
                </c:pt>
                <c:pt idx="957">
                  <c:v>9.1835799999999998E-24</c:v>
                </c:pt>
                <c:pt idx="958">
                  <c:v>1.81841E-23</c:v>
                </c:pt>
                <c:pt idx="959">
                  <c:v>2.9351700000000001E-23</c:v>
                </c:pt>
                <c:pt idx="960">
                  <c:v>3.95965E-23</c:v>
                </c:pt>
                <c:pt idx="961">
                  <c:v>4.8321300000000001E-23</c:v>
                </c:pt>
                <c:pt idx="962">
                  <c:v>5.6732099999999997E-23</c:v>
                </c:pt>
                <c:pt idx="963">
                  <c:v>6.4962799999999996E-23</c:v>
                </c:pt>
                <c:pt idx="964">
                  <c:v>6.7276599999999998E-23</c:v>
                </c:pt>
                <c:pt idx="965">
                  <c:v>5.07575E-23</c:v>
                </c:pt>
                <c:pt idx="966">
                  <c:v>9.1669899999999995E-24</c:v>
                </c:pt>
                <c:pt idx="967">
                  <c:v>-4.7933999999999999E-23</c:v>
                </c:pt>
                <c:pt idx="968">
                  <c:v>-1.2102699999999999E-22</c:v>
                </c:pt>
                <c:pt idx="969">
                  <c:v>-2.5001599999999998E-22</c:v>
                </c:pt>
                <c:pt idx="970">
                  <c:v>-4.9462400000000002E-22</c:v>
                </c:pt>
                <c:pt idx="971">
                  <c:v>-8.8513699999999994E-22</c:v>
                </c:pt>
                <c:pt idx="972">
                  <c:v>-1.3920199999999999E-21</c:v>
                </c:pt>
                <c:pt idx="973">
                  <c:v>-1.8897E-21</c:v>
                </c:pt>
                <c:pt idx="974">
                  <c:v>-2.0413000000000002E-21</c:v>
                </c:pt>
                <c:pt idx="975">
                  <c:v>-1.2286000000000001E-21</c:v>
                </c:pt>
                <c:pt idx="976">
                  <c:v>1.1295599999999999E-21</c:v>
                </c:pt>
                <c:pt idx="977">
                  <c:v>5.0237900000000004E-21</c:v>
                </c:pt>
                <c:pt idx="978">
                  <c:v>9.7195400000000006E-21</c:v>
                </c:pt>
                <c:pt idx="979">
                  <c:v>1.38376E-20</c:v>
                </c:pt>
                <c:pt idx="980">
                  <c:v>1.5119899999999999E-20</c:v>
                </c:pt>
                <c:pt idx="981">
                  <c:v>1.07953E-20</c:v>
                </c:pt>
                <c:pt idx="982">
                  <c:v>-8.9148400000000004E-22</c:v>
                </c:pt>
                <c:pt idx="983">
                  <c:v>-1.9065200000000001E-20</c:v>
                </c:pt>
                <c:pt idx="984">
                  <c:v>-3.8291900000000003E-20</c:v>
                </c:pt>
                <c:pt idx="985">
                  <c:v>-4.6771899999999998E-20</c:v>
                </c:pt>
                <c:pt idx="986">
                  <c:v>-2.8739099999999997E-20</c:v>
                </c:pt>
                <c:pt idx="987">
                  <c:v>2.8144699999999999E-20</c:v>
                </c:pt>
                <c:pt idx="988">
                  <c:v>1.2498600000000001E-19</c:v>
                </c:pt>
                <c:pt idx="989">
                  <c:v>2.46364E-19</c:v>
                </c:pt>
                <c:pt idx="990">
                  <c:v>3.5796800000000001E-19</c:v>
                </c:pt>
                <c:pt idx="991">
                  <c:v>4.09194E-19</c:v>
                </c:pt>
                <c:pt idx="992">
                  <c:v>3.4511800000000002E-19</c:v>
                </c:pt>
                <c:pt idx="993">
                  <c:v>1.29754E-19</c:v>
                </c:pt>
                <c:pt idx="994">
                  <c:v>-2.2388999999999999E-19</c:v>
                </c:pt>
                <c:pt idx="995">
                  <c:v>-6.2316700000000001E-19</c:v>
                </c:pt>
                <c:pt idx="996">
                  <c:v>-8.9354000000000002E-19</c:v>
                </c:pt>
                <c:pt idx="997">
                  <c:v>-8.3900599999999998E-19</c:v>
                </c:pt>
                <c:pt idx="998">
                  <c:v>-3.1147E-19</c:v>
                </c:pt>
                <c:pt idx="999">
                  <c:v>7.5076999999999999E-19</c:v>
                </c:pt>
                <c:pt idx="1000">
                  <c:v>2.20925E-18</c:v>
                </c:pt>
                <c:pt idx="1001">
                  <c:v>3.5539200000000003E-18</c:v>
                </c:pt>
                <c:pt idx="1002">
                  <c:v>3.9078300000000001E-18</c:v>
                </c:pt>
                <c:pt idx="1003">
                  <c:v>2.25749E-18</c:v>
                </c:pt>
                <c:pt idx="1004">
                  <c:v>-2.1308800000000001E-18</c:v>
                </c:pt>
                <c:pt idx="1005">
                  <c:v>-9.1046299999999993E-18</c:v>
                </c:pt>
                <c:pt idx="1006">
                  <c:v>-1.7172600000000001E-17</c:v>
                </c:pt>
                <c:pt idx="1007">
                  <c:v>-2.35154E-17</c:v>
                </c:pt>
                <c:pt idx="1008">
                  <c:v>-2.4529599999999999E-17</c:v>
                </c:pt>
                <c:pt idx="1009">
                  <c:v>-1.7217999999999999E-17</c:v>
                </c:pt>
                <c:pt idx="1010">
                  <c:v>-9.4360800000000007E-19</c:v>
                </c:pt>
                <c:pt idx="1011">
                  <c:v>2.1626699999999999E-17</c:v>
                </c:pt>
                <c:pt idx="1012">
                  <c:v>4.3430800000000002E-17</c:v>
                </c:pt>
                <c:pt idx="1013">
                  <c:v>5.1698900000000002E-17</c:v>
                </c:pt>
                <c:pt idx="1014">
                  <c:v>3.0886300000000002E-17</c:v>
                </c:pt>
                <c:pt idx="1015">
                  <c:v>-2.9105200000000001E-17</c:v>
                </c:pt>
                <c:pt idx="1016">
                  <c:v>-1.2544800000000001E-16</c:v>
                </c:pt>
                <c:pt idx="1017">
                  <c:v>-2.3909999999999998E-16</c:v>
                </c:pt>
                <c:pt idx="1018">
                  <c:v>-3.33078E-16</c:v>
                </c:pt>
                <c:pt idx="1019">
                  <c:v>-3.5344800000000002E-16</c:v>
                </c:pt>
                <c:pt idx="1020">
                  <c:v>-2.4318100000000001E-16</c:v>
                </c:pt>
                <c:pt idx="1021">
                  <c:v>2.62401E-17</c:v>
                </c:pt>
                <c:pt idx="1022">
                  <c:v>4.2172299999999998E-16</c:v>
                </c:pt>
                <c:pt idx="1023">
                  <c:v>8.3288799999999998E-16</c:v>
                </c:pt>
                <c:pt idx="1024">
                  <c:v>1.08233E-15</c:v>
                </c:pt>
                <c:pt idx="1025">
                  <c:v>9.7051499999999995E-16</c:v>
                </c:pt>
                <c:pt idx="1026">
                  <c:v>3.4843899999999998E-16</c:v>
                </c:pt>
                <c:pt idx="1027">
                  <c:v>-7.9688400000000001E-16</c:v>
                </c:pt>
                <c:pt idx="1028">
                  <c:v>-2.2422599999999999E-15</c:v>
                </c:pt>
                <c:pt idx="1029">
                  <c:v>-3.46148E-15</c:v>
                </c:pt>
                <c:pt idx="1030">
                  <c:v>-3.7155699999999997E-15</c:v>
                </c:pt>
                <c:pt idx="1031">
                  <c:v>-2.3173100000000002E-15</c:v>
                </c:pt>
                <c:pt idx="1032">
                  <c:v>1.0481E-15</c:v>
                </c:pt>
                <c:pt idx="1033">
                  <c:v>6.0306699999999998E-15</c:v>
                </c:pt>
                <c:pt idx="1034">
                  <c:v>1.1357899999999999E-14</c:v>
                </c:pt>
                <c:pt idx="1035">
                  <c:v>1.46959E-14</c:v>
                </c:pt>
                <c:pt idx="1036">
                  <c:v>1.30748E-14</c:v>
                </c:pt>
                <c:pt idx="1037">
                  <c:v>4.19832E-15</c:v>
                </c:pt>
                <c:pt idx="1038">
                  <c:v>-1.2072899999999999E-14</c:v>
                </c:pt>
                <c:pt idx="1039">
                  <c:v>-3.2837300000000002E-14</c:v>
                </c:pt>
                <c:pt idx="1040">
                  <c:v>-5.1576300000000003E-14</c:v>
                </c:pt>
                <c:pt idx="1041">
                  <c:v>-5.8576900000000004E-14</c:v>
                </c:pt>
                <c:pt idx="1042">
                  <c:v>-4.3784899999999999E-14</c:v>
                </c:pt>
                <c:pt idx="1043">
                  <c:v>-1.3618899999999999E-15</c:v>
                </c:pt>
                <c:pt idx="1044">
                  <c:v>6.55063E-14</c:v>
                </c:pt>
                <c:pt idx="1045">
                  <c:v>1.4052699999999999E-13</c:v>
                </c:pt>
                <c:pt idx="1046">
                  <c:v>1.9424599999999999E-13</c:v>
                </c:pt>
                <c:pt idx="1047">
                  <c:v>1.9177400000000001E-13</c:v>
                </c:pt>
                <c:pt idx="1048">
                  <c:v>1.06889E-13</c:v>
                </c:pt>
                <c:pt idx="1049">
                  <c:v>-6.3399099999999998E-14</c:v>
                </c:pt>
                <c:pt idx="1050">
                  <c:v>-2.8956899999999998E-13</c:v>
                </c:pt>
                <c:pt idx="1051">
                  <c:v>-5.0584900000000004E-13</c:v>
                </c:pt>
                <c:pt idx="1052">
                  <c:v>-6.1756800000000002E-13</c:v>
                </c:pt>
                <c:pt idx="1053">
                  <c:v>-5.33832E-13</c:v>
                </c:pt>
                <c:pt idx="1054">
                  <c:v>-2.13567E-13</c:v>
                </c:pt>
                <c:pt idx="1055">
                  <c:v>3.0857200000000001E-13</c:v>
                </c:pt>
                <c:pt idx="1056">
                  <c:v>9.0942299999999999E-13</c:v>
                </c:pt>
                <c:pt idx="1057">
                  <c:v>1.35917E-12</c:v>
                </c:pt>
                <c:pt idx="1058">
                  <c:v>1.3583799999999999E-12</c:v>
                </c:pt>
                <c:pt idx="1059">
                  <c:v>6.6835800000000005E-13</c:v>
                </c:pt>
                <c:pt idx="1060">
                  <c:v>-7.5843499999999999E-13</c:v>
                </c:pt>
                <c:pt idx="1061">
                  <c:v>-2.7060500000000002E-12</c:v>
                </c:pt>
                <c:pt idx="1062">
                  <c:v>-4.6501700000000002E-12</c:v>
                </c:pt>
                <c:pt idx="1063">
                  <c:v>-5.8081599999999998E-12</c:v>
                </c:pt>
                <c:pt idx="1064">
                  <c:v>-5.3242399999999999E-12</c:v>
                </c:pt>
                <c:pt idx="1065">
                  <c:v>-2.5474699999999998E-12</c:v>
                </c:pt>
                <c:pt idx="1066">
                  <c:v>2.50894E-12</c:v>
                </c:pt>
                <c:pt idx="1067">
                  <c:v>8.7419200000000004E-12</c:v>
                </c:pt>
                <c:pt idx="1068">
                  <c:v>1.42711E-11</c:v>
                </c:pt>
                <c:pt idx="1069">
                  <c:v>1.7475099999999999E-11</c:v>
                </c:pt>
                <c:pt idx="1070">
                  <c:v>1.74624E-11</c:v>
                </c:pt>
                <c:pt idx="1071">
                  <c:v>1.35332E-11</c:v>
                </c:pt>
                <c:pt idx="1072">
                  <c:v>5.7780499999999996E-12</c:v>
                </c:pt>
                <c:pt idx="1073">
                  <c:v>-1.74617E-12</c:v>
                </c:pt>
                <c:pt idx="1074">
                  <c:v>5.90622E-15</c:v>
                </c:pt>
                <c:pt idx="1075">
                  <c:v>1.9546800000000001E-11</c:v>
                </c:pt>
                <c:pt idx="1076">
                  <c:v>5.9608599999999995E-11</c:v>
                </c:pt>
                <c:pt idx="1077">
                  <c:v>1.17761E-10</c:v>
                </c:pt>
                <c:pt idx="1078">
                  <c:v>1.85638E-10</c:v>
                </c:pt>
                <c:pt idx="1079">
                  <c:v>2.4362599999999998E-10</c:v>
                </c:pt>
                <c:pt idx="1080">
                  <c:v>2.6238699999999999E-10</c:v>
                </c:pt>
                <c:pt idx="1081">
                  <c:v>2.1842600000000001E-10</c:v>
                </c:pt>
                <c:pt idx="1082">
                  <c:v>1.0989899999999999E-10</c:v>
                </c:pt>
                <c:pt idx="1083">
                  <c:v>-4.3732199999999997E-11</c:v>
                </c:pt>
                <c:pt idx="1084">
                  <c:v>-2.0481500000000001E-10</c:v>
                </c:pt>
                <c:pt idx="1085">
                  <c:v>-3.11186E-10</c:v>
                </c:pt>
                <c:pt idx="1086">
                  <c:v>-2.9844399999999999E-10</c:v>
                </c:pt>
                <c:pt idx="1087">
                  <c:v>-1.5375099999999999E-10</c:v>
                </c:pt>
                <c:pt idx="1088">
                  <c:v>7.6414800000000003E-11</c:v>
                </c:pt>
                <c:pt idx="1089">
                  <c:v>3.38076E-10</c:v>
                </c:pt>
                <c:pt idx="1090">
                  <c:v>6.2415700000000002E-10</c:v>
                </c:pt>
                <c:pt idx="1091">
                  <c:v>1.0029499999999999E-9</c:v>
                </c:pt>
                <c:pt idx="1092">
                  <c:v>1.58228E-9</c:v>
                </c:pt>
                <c:pt idx="1093">
                  <c:v>2.4101000000000002E-9</c:v>
                </c:pt>
                <c:pt idx="1094">
                  <c:v>3.4101300000000001E-9</c:v>
                </c:pt>
                <c:pt idx="1095">
                  <c:v>4.51707E-9</c:v>
                </c:pt>
                <c:pt idx="1096">
                  <c:v>6.06582E-9</c:v>
                </c:pt>
                <c:pt idx="1097">
                  <c:v>8.8282999999999994E-9</c:v>
                </c:pt>
                <c:pt idx="1098">
                  <c:v>1.31882E-8</c:v>
                </c:pt>
                <c:pt idx="1099">
                  <c:v>1.86121E-8</c:v>
                </c:pt>
                <c:pt idx="1100">
                  <c:v>2.43497E-8</c:v>
                </c:pt>
                <c:pt idx="1101">
                  <c:v>2.9977599999999997E-8</c:v>
                </c:pt>
                <c:pt idx="1102">
                  <c:v>3.4708799999999999E-8</c:v>
                </c:pt>
                <c:pt idx="1103">
                  <c:v>3.62301E-8</c:v>
                </c:pt>
                <c:pt idx="1104">
                  <c:v>3.1034800000000002E-8</c:v>
                </c:pt>
                <c:pt idx="1105">
                  <c:v>1.7953299999999998E-8</c:v>
                </c:pt>
                <c:pt idx="1106">
                  <c:v>7.8072600000000002E-10</c:v>
                </c:pt>
                <c:pt idx="1107">
                  <c:v>-1.47731E-8</c:v>
                </c:pt>
                <c:pt idx="1108">
                  <c:v>-2.3105500000000001E-8</c:v>
                </c:pt>
                <c:pt idx="1109">
                  <c:v>-1.7238100000000001E-8</c:v>
                </c:pt>
                <c:pt idx="1110">
                  <c:v>6.10164E-9</c:v>
                </c:pt>
                <c:pt idx="1111">
                  <c:v>4.1023600000000002E-8</c:v>
                </c:pt>
                <c:pt idx="1112">
                  <c:v>7.7283799999999995E-8</c:v>
                </c:pt>
                <c:pt idx="1113">
                  <c:v>1.00052E-7</c:v>
                </c:pt>
                <c:pt idx="1114">
                  <c:v>7.0825699999999999E-8</c:v>
                </c:pt>
                <c:pt idx="1115">
                  <c:v>-1.07192E-7</c:v>
                </c:pt>
                <c:pt idx="1116">
                  <c:v>-6.0330400000000001E-7</c:v>
                </c:pt>
                <c:pt idx="1117">
                  <c:v>-1.57108E-6</c:v>
                </c:pt>
                <c:pt idx="1118">
                  <c:v>-2.99182E-6</c:v>
                </c:pt>
                <c:pt idx="1119">
                  <c:v>-4.66289E-6</c:v>
                </c:pt>
                <c:pt idx="1120">
                  <c:v>-6.3892200000000003E-6</c:v>
                </c:pt>
                <c:pt idx="1121">
                  <c:v>-8.1610099999999993E-6</c:v>
                </c:pt>
                <c:pt idx="1122">
                  <c:v>-1.01889E-5</c:v>
                </c:pt>
                <c:pt idx="1123">
                  <c:v>-1.28785E-5</c:v>
                </c:pt>
                <c:pt idx="1124">
                  <c:v>-1.6721499999999999E-5</c:v>
                </c:pt>
                <c:pt idx="1125">
                  <c:v>-2.1991799999999998E-5</c:v>
                </c:pt>
                <c:pt idx="1126">
                  <c:v>-2.8452000000000001E-5</c:v>
                </c:pt>
                <c:pt idx="1127">
                  <c:v>-3.5457599999999997E-5</c:v>
                </c:pt>
                <c:pt idx="1128">
                  <c:v>-4.2370300000000003E-5</c:v>
                </c:pt>
                <c:pt idx="1129">
                  <c:v>-4.8782100000000002E-5</c:v>
                </c:pt>
                <c:pt idx="1130">
                  <c:v>-5.4392299999999998E-5</c:v>
                </c:pt>
                <c:pt idx="1131">
                  <c:v>-5.8919100000000003E-5</c:v>
                </c:pt>
                <c:pt idx="1132">
                  <c:v>-6.2273000000000005E-5</c:v>
                </c:pt>
                <c:pt idx="1133">
                  <c:v>-6.4679100000000002E-5</c:v>
                </c:pt>
                <c:pt idx="1134">
                  <c:v>-6.6448599999999999E-5</c:v>
                </c:pt>
                <c:pt idx="1135">
                  <c:v>-6.7645999999999996E-5</c:v>
                </c:pt>
                <c:pt idx="1136">
                  <c:v>-6.8116500000000004E-5</c:v>
                </c:pt>
                <c:pt idx="1137">
                  <c:v>-6.7840000000000001E-5</c:v>
                </c:pt>
                <c:pt idx="1138">
                  <c:v>-6.7066500000000006E-5</c:v>
                </c:pt>
                <c:pt idx="1139">
                  <c:v>-6.5970599999999995E-5</c:v>
                </c:pt>
                <c:pt idx="1140">
                  <c:v>-6.4285199999999999E-5</c:v>
                </c:pt>
                <c:pt idx="1141">
                  <c:v>-6.1477300000000002E-5</c:v>
                </c:pt>
                <c:pt idx="1142">
                  <c:v>-5.7342000000000001E-5</c:v>
                </c:pt>
                <c:pt idx="1143">
                  <c:v>-5.23416E-5</c:v>
                </c:pt>
                <c:pt idx="1144">
                  <c:v>-4.7407799999999997E-5</c:v>
                </c:pt>
                <c:pt idx="1145">
                  <c:v>-4.3655999999999997E-5</c:v>
                </c:pt>
                <c:pt idx="1146">
                  <c:v>-4.2344600000000001E-5</c:v>
                </c:pt>
                <c:pt idx="1147">
                  <c:v>-4.4743000000000002E-5</c:v>
                </c:pt>
                <c:pt idx="1148">
                  <c:v>-5.1669599999999997E-5</c:v>
                </c:pt>
                <c:pt idx="1149">
                  <c:v>-6.3233900000000005E-5</c:v>
                </c:pt>
                <c:pt idx="1150">
                  <c:v>-7.9125899999999994E-5</c:v>
                </c:pt>
                <c:pt idx="1151">
                  <c:v>-9.8833700000000002E-5</c:v>
                </c:pt>
                <c:pt idx="1152">
                  <c:v>-1.2145400000000001E-4</c:v>
                </c:pt>
                <c:pt idx="1153">
                  <c:v>-1.4589799999999999E-4</c:v>
                </c:pt>
                <c:pt idx="1154">
                  <c:v>-1.71896E-4</c:v>
                </c:pt>
                <c:pt idx="1155">
                  <c:v>-2.0059E-4</c:v>
                </c:pt>
                <c:pt idx="1156">
                  <c:v>-2.33563E-4</c:v>
                </c:pt>
                <c:pt idx="1157">
                  <c:v>-2.71184E-4</c:v>
                </c:pt>
                <c:pt idx="1158">
                  <c:v>-3.1224999999999997E-4</c:v>
                </c:pt>
                <c:pt idx="1159">
                  <c:v>-3.55285E-4</c:v>
                </c:pt>
                <c:pt idx="1160">
                  <c:v>-4.0001000000000001E-4</c:v>
                </c:pt>
                <c:pt idx="1161">
                  <c:v>-4.4765700000000001E-4</c:v>
                </c:pt>
                <c:pt idx="1162">
                  <c:v>-5.0020299999999995E-4</c:v>
                </c:pt>
                <c:pt idx="1163">
                  <c:v>-5.5926100000000002E-4</c:v>
                </c:pt>
                <c:pt idx="1164">
                  <c:v>-6.25192E-4</c:v>
                </c:pt>
                <c:pt idx="1165">
                  <c:v>-6.9696500000000002E-4</c:v>
                </c:pt>
                <c:pt idx="1166">
                  <c:v>-7.7307400000000001E-4</c:v>
                </c:pt>
                <c:pt idx="1167">
                  <c:v>-8.5294799999999997E-4</c:v>
                </c:pt>
                <c:pt idx="1168">
                  <c:v>-9.3763799999999997E-4</c:v>
                </c:pt>
                <c:pt idx="1169">
                  <c:v>-1.02929E-3</c:v>
                </c:pt>
                <c:pt idx="1170">
                  <c:v>-1.13002E-3</c:v>
                </c:pt>
                <c:pt idx="1171">
                  <c:v>-1.24113E-3</c:v>
                </c:pt>
                <c:pt idx="1172">
                  <c:v>-1.36301E-3</c:v>
                </c:pt>
                <c:pt idx="1173">
                  <c:v>-1.4957E-3</c:v>
                </c:pt>
                <c:pt idx="1174">
                  <c:v>-1.6395400000000001E-3</c:v>
                </c:pt>
                <c:pt idx="1175">
                  <c:v>-1.79492E-3</c:v>
                </c:pt>
                <c:pt idx="1176">
                  <c:v>-1.96131E-3</c:v>
                </c:pt>
                <c:pt idx="1177">
                  <c:v>-2.1371099999999998E-3</c:v>
                </c:pt>
                <c:pt idx="1178">
                  <c:v>-2.3211500000000001E-3</c:v>
                </c:pt>
                <c:pt idx="1179">
                  <c:v>-2.5145200000000001E-3</c:v>
                </c:pt>
                <c:pt idx="1180">
                  <c:v>-2.7203800000000001E-3</c:v>
                </c:pt>
                <c:pt idx="1181">
                  <c:v>-2.9418399999999998E-3</c:v>
                </c:pt>
                <c:pt idx="1182">
                  <c:v>-3.1806899999999999E-3</c:v>
                </c:pt>
                <c:pt idx="1183">
                  <c:v>-3.4384200000000002E-3</c:v>
                </c:pt>
                <c:pt idx="1184">
                  <c:v>-3.7174E-3</c:v>
                </c:pt>
                <c:pt idx="1185">
                  <c:v>-4.0199099999999998E-3</c:v>
                </c:pt>
                <c:pt idx="1186">
                  <c:v>-4.3460599999999997E-3</c:v>
                </c:pt>
                <c:pt idx="1187">
                  <c:v>-4.6938800000000001E-3</c:v>
                </c:pt>
                <c:pt idx="1188">
                  <c:v>-5.0619999999999997E-3</c:v>
                </c:pt>
                <c:pt idx="1189">
                  <c:v>-5.4517599999999999E-3</c:v>
                </c:pt>
                <c:pt idx="1190">
                  <c:v>-5.8672100000000003E-3</c:v>
                </c:pt>
                <c:pt idx="1191">
                  <c:v>-6.3136399999999997E-3</c:v>
                </c:pt>
                <c:pt idx="1192">
                  <c:v>-6.7956500000000003E-3</c:v>
                </c:pt>
                <c:pt idx="1193">
                  <c:v>-7.31549E-3</c:v>
                </c:pt>
                <c:pt idx="1194">
                  <c:v>-7.8728900000000004E-3</c:v>
                </c:pt>
                <c:pt idx="1195">
                  <c:v>-8.4668999999999994E-3</c:v>
                </c:pt>
                <c:pt idx="1196">
                  <c:v>-9.0976300000000006E-3</c:v>
                </c:pt>
                <c:pt idx="1197">
                  <c:v>-9.7658299999999996E-3</c:v>
                </c:pt>
                <c:pt idx="1198" formatCode="General">
                  <c:v>-1.0471299999999999E-2</c:v>
                </c:pt>
                <c:pt idx="1199" formatCode="General">
                  <c:v>-1.1213300000000001E-2</c:v>
                </c:pt>
                <c:pt idx="1200" formatCode="General">
                  <c:v>-1.19918E-2</c:v>
                </c:pt>
                <c:pt idx="1201" formatCode="General">
                  <c:v>-1.2808099999999999E-2</c:v>
                </c:pt>
                <c:pt idx="1202" formatCode="General">
                  <c:v>-1.36623E-2</c:v>
                </c:pt>
                <c:pt idx="1203" formatCode="General">
                  <c:v>-1.4552300000000001E-2</c:v>
                </c:pt>
                <c:pt idx="1204" formatCode="General">
                  <c:v>-1.5474699999999999E-2</c:v>
                </c:pt>
                <c:pt idx="1205" formatCode="General">
                  <c:v>-1.64266E-2</c:v>
                </c:pt>
                <c:pt idx="1206" formatCode="General">
                  <c:v>-1.74068E-2</c:v>
                </c:pt>
                <c:pt idx="1207" formatCode="General">
                  <c:v>-1.8415399999999998E-2</c:v>
                </c:pt>
                <c:pt idx="1208" formatCode="General">
                  <c:v>-1.94533E-2</c:v>
                </c:pt>
                <c:pt idx="1209" formatCode="General">
                  <c:v>-2.0521000000000001E-2</c:v>
                </c:pt>
                <c:pt idx="1210" formatCode="General">
                  <c:v>-2.16177E-2</c:v>
                </c:pt>
                <c:pt idx="1211" formatCode="General">
                  <c:v>-2.2741600000000001E-2</c:v>
                </c:pt>
                <c:pt idx="1212" formatCode="General">
                  <c:v>-2.3891099999999998E-2</c:v>
                </c:pt>
                <c:pt idx="1213" formatCode="General">
                  <c:v>-2.5064699999999999E-2</c:v>
                </c:pt>
                <c:pt idx="1214" formatCode="General">
                  <c:v>-2.6259299999999999E-2</c:v>
                </c:pt>
                <c:pt idx="1215" formatCode="General">
                  <c:v>-2.7470700000000001E-2</c:v>
                </c:pt>
                <c:pt idx="1216" formatCode="General">
                  <c:v>-2.8694399999999998E-2</c:v>
                </c:pt>
                <c:pt idx="1217" formatCode="General">
                  <c:v>-2.99286E-2</c:v>
                </c:pt>
                <c:pt idx="1218" formatCode="General">
                  <c:v>-3.1173699999999999E-2</c:v>
                </c:pt>
                <c:pt idx="1219" formatCode="General">
                  <c:v>-3.24307E-2</c:v>
                </c:pt>
                <c:pt idx="1220" formatCode="General">
                  <c:v>-3.3699300000000001E-2</c:v>
                </c:pt>
                <c:pt idx="1221" formatCode="General">
                  <c:v>-3.4978500000000003E-2</c:v>
                </c:pt>
                <c:pt idx="1222" formatCode="General">
                  <c:v>-3.6266699999999999E-2</c:v>
                </c:pt>
                <c:pt idx="1223" formatCode="General">
                  <c:v>-3.7563800000000001E-2</c:v>
                </c:pt>
                <c:pt idx="1224" formatCode="General">
                  <c:v>-3.88714E-2</c:v>
                </c:pt>
                <c:pt idx="1225" formatCode="General">
                  <c:v>-4.0191699999999997E-2</c:v>
                </c:pt>
                <c:pt idx="1226" formatCode="General">
                  <c:v>-4.1524999999999999E-2</c:v>
                </c:pt>
                <c:pt idx="1227" formatCode="General">
                  <c:v>-4.2869699999999997E-2</c:v>
                </c:pt>
                <c:pt idx="1228" formatCode="General">
                  <c:v>-4.4224300000000001E-2</c:v>
                </c:pt>
                <c:pt idx="1229" formatCode="General">
                  <c:v>-4.5588799999999999E-2</c:v>
                </c:pt>
                <c:pt idx="1230" formatCode="General">
                  <c:v>-4.6964699999999998E-2</c:v>
                </c:pt>
                <c:pt idx="1231" formatCode="General">
                  <c:v>-4.8353199999999999E-2</c:v>
                </c:pt>
                <c:pt idx="1232" formatCode="General">
                  <c:v>-4.9754399999999997E-2</c:v>
                </c:pt>
                <c:pt idx="1233" formatCode="General">
                  <c:v>-5.1167200000000003E-2</c:v>
                </c:pt>
                <c:pt idx="1234" formatCode="General">
                  <c:v>-5.2590400000000002E-2</c:v>
                </c:pt>
                <c:pt idx="1235" formatCode="General">
                  <c:v>-5.40232E-2</c:v>
                </c:pt>
                <c:pt idx="1236" formatCode="General">
                  <c:v>-5.5464600000000003E-2</c:v>
                </c:pt>
                <c:pt idx="1237" formatCode="General">
                  <c:v>-5.6913199999999997E-2</c:v>
                </c:pt>
                <c:pt idx="1238" formatCode="General">
                  <c:v>-5.8367500000000003E-2</c:v>
                </c:pt>
                <c:pt idx="1239" formatCode="General">
                  <c:v>-5.9826900000000002E-2</c:v>
                </c:pt>
                <c:pt idx="1240" formatCode="General">
                  <c:v>-6.12925E-2</c:v>
                </c:pt>
                <c:pt idx="1241" formatCode="General">
                  <c:v>-6.2764799999999996E-2</c:v>
                </c:pt>
                <c:pt idx="1242" formatCode="General">
                  <c:v>-6.4242800000000003E-2</c:v>
                </c:pt>
                <c:pt idx="1243" formatCode="General">
                  <c:v>-6.5724099999999994E-2</c:v>
                </c:pt>
                <c:pt idx="1244" formatCode="General">
                  <c:v>-6.7205899999999999E-2</c:v>
                </c:pt>
                <c:pt idx="1245" formatCode="General">
                  <c:v>-6.8686499999999998E-2</c:v>
                </c:pt>
                <c:pt idx="1246" formatCode="General">
                  <c:v>-7.0166000000000006E-2</c:v>
                </c:pt>
                <c:pt idx="1247" formatCode="General">
                  <c:v>-7.1646000000000001E-2</c:v>
                </c:pt>
                <c:pt idx="1248" formatCode="General">
                  <c:v>-7.3126899999999995E-2</c:v>
                </c:pt>
                <c:pt idx="1249" formatCode="General">
                  <c:v>-7.4605400000000002E-2</c:v>
                </c:pt>
                <c:pt idx="1250" formatCode="General">
                  <c:v>-7.6073699999999994E-2</c:v>
                </c:pt>
                <c:pt idx="1251" formatCode="General">
                  <c:v>-7.7522499999999994E-2</c:v>
                </c:pt>
                <c:pt idx="1252" formatCode="General">
                  <c:v>-7.8944700000000007E-2</c:v>
                </c:pt>
                <c:pt idx="1253" formatCode="General">
                  <c:v>-8.0335900000000002E-2</c:v>
                </c:pt>
                <c:pt idx="1254" formatCode="General">
                  <c:v>-8.1693699999999994E-2</c:v>
                </c:pt>
                <c:pt idx="1255" formatCode="General">
                  <c:v>-8.3016099999999995E-2</c:v>
                </c:pt>
                <c:pt idx="1256" formatCode="General">
                  <c:v>-8.4301399999999999E-2</c:v>
                </c:pt>
                <c:pt idx="1257" formatCode="General">
                  <c:v>-8.5549299999999995E-2</c:v>
                </c:pt>
                <c:pt idx="1258" formatCode="General">
                  <c:v>-8.6762400000000003E-2</c:v>
                </c:pt>
                <c:pt idx="1259" formatCode="General">
                  <c:v>-8.7944999999999995E-2</c:v>
                </c:pt>
                <c:pt idx="1260" formatCode="General">
                  <c:v>-8.9100100000000002E-2</c:v>
                </c:pt>
                <c:pt idx="1261" formatCode="General">
                  <c:v>-9.0225200000000005E-2</c:v>
                </c:pt>
                <c:pt idx="1262" formatCode="General">
                  <c:v>-9.13128E-2</c:v>
                </c:pt>
                <c:pt idx="1263" formatCode="General">
                  <c:v>-9.2356199999999999E-2</c:v>
                </c:pt>
                <c:pt idx="1264" formatCode="General">
                  <c:v>-9.3354500000000007E-2</c:v>
                </c:pt>
                <c:pt idx="1265" formatCode="General">
                  <c:v>-9.4312099999999996E-2</c:v>
                </c:pt>
                <c:pt idx="1266" formatCode="General">
                  <c:v>-9.5233300000000007E-2</c:v>
                </c:pt>
                <c:pt idx="1267" formatCode="General">
                  <c:v>-9.6116999999999994E-2</c:v>
                </c:pt>
                <c:pt idx="1268" formatCode="General">
                  <c:v>-9.69579E-2</c:v>
                </c:pt>
                <c:pt idx="1269" formatCode="General">
                  <c:v>-9.7751099999999994E-2</c:v>
                </c:pt>
                <c:pt idx="1270" formatCode="General">
                  <c:v>-9.8494499999999999E-2</c:v>
                </c:pt>
                <c:pt idx="1271" formatCode="General">
                  <c:v>-9.9187399999999995E-2</c:v>
                </c:pt>
                <c:pt idx="1272" formatCode="General">
                  <c:v>-9.9828600000000003E-2</c:v>
                </c:pt>
                <c:pt idx="1273" formatCode="General">
                  <c:v>-0.10041600000000001</c:v>
                </c:pt>
                <c:pt idx="1274" formatCode="General">
                  <c:v>-0.100949</c:v>
                </c:pt>
                <c:pt idx="1275" formatCode="General">
                  <c:v>-0.101427</c:v>
                </c:pt>
                <c:pt idx="1276" formatCode="General">
                  <c:v>-0.101853</c:v>
                </c:pt>
                <c:pt idx="1277" formatCode="General">
                  <c:v>-0.102227</c:v>
                </c:pt>
                <c:pt idx="1278" formatCode="General">
                  <c:v>-0.102548</c:v>
                </c:pt>
                <c:pt idx="1279" formatCode="General">
                  <c:v>-0.102813</c:v>
                </c:pt>
                <c:pt idx="1280" formatCode="General">
                  <c:v>-0.103023</c:v>
                </c:pt>
                <c:pt idx="1281" formatCode="General">
                  <c:v>-0.10317999999999999</c:v>
                </c:pt>
                <c:pt idx="1282" formatCode="General">
                  <c:v>-0.103283</c:v>
                </c:pt>
                <c:pt idx="1283" formatCode="General">
                  <c:v>-0.103327</c:v>
                </c:pt>
                <c:pt idx="1284" formatCode="General">
                  <c:v>-0.103306</c:v>
                </c:pt>
                <c:pt idx="1285" formatCode="General">
                  <c:v>-0.10321900000000001</c:v>
                </c:pt>
                <c:pt idx="1286" formatCode="General">
                  <c:v>-0.103065</c:v>
                </c:pt>
                <c:pt idx="1287" formatCode="General">
                  <c:v>-0.10284500000000001</c:v>
                </c:pt>
                <c:pt idx="1288" formatCode="General">
                  <c:v>-0.102558</c:v>
                </c:pt>
                <c:pt idx="1289" formatCode="General">
                  <c:v>-0.102205</c:v>
                </c:pt>
                <c:pt idx="1290" formatCode="General">
                  <c:v>-0.101787</c:v>
                </c:pt>
                <c:pt idx="1291" formatCode="General">
                  <c:v>-0.10130599999999999</c:v>
                </c:pt>
                <c:pt idx="1292" formatCode="General">
                  <c:v>-0.100761</c:v>
                </c:pt>
                <c:pt idx="1293" formatCode="General">
                  <c:v>-0.100145</c:v>
                </c:pt>
                <c:pt idx="1294" formatCode="General">
                  <c:v>-9.9455600000000005E-2</c:v>
                </c:pt>
                <c:pt idx="1295" formatCode="General">
                  <c:v>-9.8692000000000002E-2</c:v>
                </c:pt>
                <c:pt idx="1296" formatCode="General">
                  <c:v>-9.7860000000000003E-2</c:v>
                </c:pt>
                <c:pt idx="1297" formatCode="General">
                  <c:v>-9.6965899999999994E-2</c:v>
                </c:pt>
                <c:pt idx="1298" formatCode="General">
                  <c:v>-9.6011399999999997E-2</c:v>
                </c:pt>
                <c:pt idx="1299" formatCode="General">
                  <c:v>-9.4993599999999997E-2</c:v>
                </c:pt>
                <c:pt idx="1300" formatCode="General">
                  <c:v>-9.3909500000000007E-2</c:v>
                </c:pt>
                <c:pt idx="1301" formatCode="General">
                  <c:v>-9.2757800000000001E-2</c:v>
                </c:pt>
                <c:pt idx="1302" formatCode="General">
                  <c:v>-9.1538099999999997E-2</c:v>
                </c:pt>
                <c:pt idx="1303" formatCode="General">
                  <c:v>-9.0251700000000004E-2</c:v>
                </c:pt>
                <c:pt idx="1304" formatCode="General">
                  <c:v>-8.8903399999999994E-2</c:v>
                </c:pt>
                <c:pt idx="1305" formatCode="General">
                  <c:v>-8.7499099999999996E-2</c:v>
                </c:pt>
                <c:pt idx="1306" formatCode="General">
                  <c:v>-8.6041800000000002E-2</c:v>
                </c:pt>
                <c:pt idx="1307" formatCode="General">
                  <c:v>-8.4532200000000002E-2</c:v>
                </c:pt>
                <c:pt idx="1308" formatCode="General">
                  <c:v>-8.2971799999999998E-2</c:v>
                </c:pt>
                <c:pt idx="1309" formatCode="General">
                  <c:v>-8.1364699999999998E-2</c:v>
                </c:pt>
                <c:pt idx="1310" formatCode="General">
                  <c:v>-7.9713599999999996E-2</c:v>
                </c:pt>
                <c:pt idx="1311" formatCode="General">
                  <c:v>-7.8017699999999995E-2</c:v>
                </c:pt>
                <c:pt idx="1312" formatCode="General">
                  <c:v>-7.6273400000000005E-2</c:v>
                </c:pt>
                <c:pt idx="1313" formatCode="General">
                  <c:v>-7.4478199999999994E-2</c:v>
                </c:pt>
                <c:pt idx="1314" formatCode="General">
                  <c:v>-7.2633400000000001E-2</c:v>
                </c:pt>
                <c:pt idx="1315" formatCode="General">
                  <c:v>-7.0744699999999994E-2</c:v>
                </c:pt>
                <c:pt idx="1316" formatCode="General">
                  <c:v>-6.8818000000000004E-2</c:v>
                </c:pt>
                <c:pt idx="1317" formatCode="General">
                  <c:v>-6.6855499999999998E-2</c:v>
                </c:pt>
                <c:pt idx="1318" formatCode="General">
                  <c:v>-6.4857100000000001E-2</c:v>
                </c:pt>
                <c:pt idx="1319" formatCode="General">
                  <c:v>-6.2824400000000002E-2</c:v>
                </c:pt>
                <c:pt idx="1320" formatCode="General">
                  <c:v>-6.0761999999999997E-2</c:v>
                </c:pt>
                <c:pt idx="1321" formatCode="General">
                  <c:v>-5.86729E-2</c:v>
                </c:pt>
                <c:pt idx="1322" formatCode="General">
                  <c:v>-5.6555899999999999E-2</c:v>
                </c:pt>
                <c:pt idx="1323" formatCode="General">
                  <c:v>-5.4410100000000003E-2</c:v>
                </c:pt>
                <c:pt idx="1324" formatCode="General">
                  <c:v>-5.2240300000000003E-2</c:v>
                </c:pt>
                <c:pt idx="1325" formatCode="General">
                  <c:v>-5.00518E-2</c:v>
                </c:pt>
                <c:pt idx="1326" formatCode="General">
                  <c:v>-4.7842999999999997E-2</c:v>
                </c:pt>
                <c:pt idx="1327" formatCode="General">
                  <c:v>-4.5605600000000003E-2</c:v>
                </c:pt>
                <c:pt idx="1328" formatCode="General">
                  <c:v>-4.3332099999999998E-2</c:v>
                </c:pt>
                <c:pt idx="1329" formatCode="General">
                  <c:v>-4.1021599999999998E-2</c:v>
                </c:pt>
                <c:pt idx="1330" formatCode="General">
                  <c:v>-3.8678799999999999E-2</c:v>
                </c:pt>
                <c:pt idx="1331" formatCode="General">
                  <c:v>-3.6308600000000003E-2</c:v>
                </c:pt>
                <c:pt idx="1332" formatCode="General">
                  <c:v>-3.3914300000000001E-2</c:v>
                </c:pt>
                <c:pt idx="1333" formatCode="General">
                  <c:v>-3.1497400000000002E-2</c:v>
                </c:pt>
                <c:pt idx="1334" formatCode="General">
                  <c:v>-2.9059000000000001E-2</c:v>
                </c:pt>
                <c:pt idx="1335" formatCode="General">
                  <c:v>-2.65986E-2</c:v>
                </c:pt>
                <c:pt idx="1336" formatCode="General">
                  <c:v>-2.4114400000000001E-2</c:v>
                </c:pt>
                <c:pt idx="1337" formatCode="General">
                  <c:v>-2.1606199999999999E-2</c:v>
                </c:pt>
                <c:pt idx="1338" formatCode="General">
                  <c:v>-1.9076300000000001E-2</c:v>
                </c:pt>
                <c:pt idx="1339" formatCode="General">
                  <c:v>-1.6527799999999999E-2</c:v>
                </c:pt>
                <c:pt idx="1340" formatCode="General">
                  <c:v>-1.39617E-2</c:v>
                </c:pt>
                <c:pt idx="1341" formatCode="General">
                  <c:v>-1.1377999999999999E-2</c:v>
                </c:pt>
                <c:pt idx="1342">
                  <c:v>-8.7808999999999995E-3</c:v>
                </c:pt>
                <c:pt idx="1343">
                  <c:v>-6.1801900000000003E-3</c:v>
                </c:pt>
                <c:pt idx="1344">
                  <c:v>-3.5861500000000002E-3</c:v>
                </c:pt>
                <c:pt idx="1345">
                  <c:v>-1.00238E-3</c:v>
                </c:pt>
                <c:pt idx="1346">
                  <c:v>1.57504E-3</c:v>
                </c:pt>
                <c:pt idx="1347">
                  <c:v>4.1509800000000003E-3</c:v>
                </c:pt>
                <c:pt idx="1348">
                  <c:v>6.7240599999999996E-3</c:v>
                </c:pt>
                <c:pt idx="1349">
                  <c:v>9.2858100000000002E-3</c:v>
                </c:pt>
                <c:pt idx="1350" formatCode="General">
                  <c:v>1.18259E-2</c:v>
                </c:pt>
                <c:pt idx="1351" formatCode="General">
                  <c:v>1.4337600000000001E-2</c:v>
                </c:pt>
                <c:pt idx="1352" formatCode="General">
                  <c:v>1.6818199999999998E-2</c:v>
                </c:pt>
                <c:pt idx="1353" formatCode="General">
                  <c:v>1.9266100000000001E-2</c:v>
                </c:pt>
                <c:pt idx="1354" formatCode="General">
                  <c:v>2.1678200000000002E-2</c:v>
                </c:pt>
                <c:pt idx="1355" formatCode="General">
                  <c:v>2.4050700000000001E-2</c:v>
                </c:pt>
                <c:pt idx="1356" formatCode="General">
                  <c:v>2.6380399999999998E-2</c:v>
                </c:pt>
                <c:pt idx="1357" formatCode="General">
                  <c:v>2.86644E-2</c:v>
                </c:pt>
                <c:pt idx="1358" formatCode="General">
                  <c:v>3.0898700000000001E-2</c:v>
                </c:pt>
                <c:pt idx="1359" formatCode="General">
                  <c:v>3.3079299999999999E-2</c:v>
                </c:pt>
                <c:pt idx="1360" formatCode="General">
                  <c:v>3.5204600000000003E-2</c:v>
                </c:pt>
                <c:pt idx="1361" formatCode="General">
                  <c:v>3.7275599999999999E-2</c:v>
                </c:pt>
                <c:pt idx="1362" formatCode="General">
                  <c:v>3.9294000000000003E-2</c:v>
                </c:pt>
                <c:pt idx="1363" formatCode="General">
                  <c:v>4.1260199999999997E-2</c:v>
                </c:pt>
                <c:pt idx="1364" formatCode="General">
                  <c:v>4.3172599999999998E-2</c:v>
                </c:pt>
                <c:pt idx="1365" formatCode="General">
                  <c:v>4.5027499999999998E-2</c:v>
                </c:pt>
                <c:pt idx="1366" formatCode="General">
                  <c:v>4.6819800000000002E-2</c:v>
                </c:pt>
                <c:pt idx="1367" formatCode="General">
                  <c:v>4.8543299999999998E-2</c:v>
                </c:pt>
                <c:pt idx="1368" formatCode="General">
                  <c:v>5.0191300000000001E-2</c:v>
                </c:pt>
                <c:pt idx="1369" formatCode="General">
                  <c:v>5.1755500000000003E-2</c:v>
                </c:pt>
                <c:pt idx="1370" formatCode="General">
                  <c:v>5.3226599999999999E-2</c:v>
                </c:pt>
                <c:pt idx="1371" formatCode="General">
                  <c:v>5.4598800000000003E-2</c:v>
                </c:pt>
                <c:pt idx="1372" formatCode="General">
                  <c:v>5.5870900000000001E-2</c:v>
                </c:pt>
                <c:pt idx="1373" formatCode="General">
                  <c:v>5.7043400000000001E-2</c:v>
                </c:pt>
                <c:pt idx="1374" formatCode="General">
                  <c:v>5.8112700000000003E-2</c:v>
                </c:pt>
                <c:pt idx="1375" formatCode="General">
                  <c:v>5.9070699999999997E-2</c:v>
                </c:pt>
                <c:pt idx="1376" formatCode="General">
                  <c:v>5.9909299999999999E-2</c:v>
                </c:pt>
                <c:pt idx="1377" formatCode="General">
                  <c:v>6.0625999999999999E-2</c:v>
                </c:pt>
                <c:pt idx="1378" formatCode="General">
                  <c:v>6.12235E-2</c:v>
                </c:pt>
                <c:pt idx="1379" formatCode="General">
                  <c:v>6.1703399999999999E-2</c:v>
                </c:pt>
                <c:pt idx="1380" formatCode="General">
                  <c:v>6.2061499999999999E-2</c:v>
                </c:pt>
                <c:pt idx="1381" formatCode="General">
                  <c:v>6.2289200000000003E-2</c:v>
                </c:pt>
                <c:pt idx="1382" formatCode="General">
                  <c:v>6.2380600000000001E-2</c:v>
                </c:pt>
                <c:pt idx="1383" formatCode="General">
                  <c:v>6.2336099999999998E-2</c:v>
                </c:pt>
                <c:pt idx="1384" formatCode="General">
                  <c:v>6.2159600000000002E-2</c:v>
                </c:pt>
                <c:pt idx="1385" formatCode="General">
                  <c:v>6.1852999999999998E-2</c:v>
                </c:pt>
                <c:pt idx="1386" formatCode="General">
                  <c:v>6.1415699999999997E-2</c:v>
                </c:pt>
                <c:pt idx="1387" formatCode="General">
                  <c:v>6.0848800000000001E-2</c:v>
                </c:pt>
                <c:pt idx="1388" formatCode="General">
                  <c:v>6.0156399999999999E-2</c:v>
                </c:pt>
                <c:pt idx="1389" formatCode="General">
                  <c:v>5.9343399999999998E-2</c:v>
                </c:pt>
                <c:pt idx="1390" formatCode="General">
                  <c:v>5.8411100000000001E-2</c:v>
                </c:pt>
                <c:pt idx="1391" formatCode="General">
                  <c:v>5.7354099999999998E-2</c:v>
                </c:pt>
                <c:pt idx="1392" formatCode="General">
                  <c:v>5.6160599999999998E-2</c:v>
                </c:pt>
                <c:pt idx="1393" formatCode="General">
                  <c:v>5.4815500000000003E-2</c:v>
                </c:pt>
                <c:pt idx="1394" formatCode="General">
                  <c:v>5.3308300000000003E-2</c:v>
                </c:pt>
                <c:pt idx="1395" formatCode="General">
                  <c:v>5.1637799999999998E-2</c:v>
                </c:pt>
                <c:pt idx="1396" formatCode="General">
                  <c:v>4.9811000000000001E-2</c:v>
                </c:pt>
                <c:pt idx="1397" formatCode="General">
                  <c:v>4.78383E-2</c:v>
                </c:pt>
                <c:pt idx="1398" formatCode="General">
                  <c:v>4.57283E-2</c:v>
                </c:pt>
                <c:pt idx="1399" formatCode="General">
                  <c:v>4.3487499999999998E-2</c:v>
                </c:pt>
                <c:pt idx="1400" formatCode="General">
                  <c:v>4.1121100000000001E-2</c:v>
                </c:pt>
                <c:pt idx="1401" formatCode="General">
                  <c:v>3.8635700000000002E-2</c:v>
                </c:pt>
                <c:pt idx="1402" formatCode="General">
                  <c:v>3.6037699999999999E-2</c:v>
                </c:pt>
                <c:pt idx="1403" formatCode="General">
                  <c:v>3.3331300000000001E-2</c:v>
                </c:pt>
                <c:pt idx="1404" formatCode="General">
                  <c:v>3.0516999999999999E-2</c:v>
                </c:pt>
                <c:pt idx="1405" formatCode="General">
                  <c:v>2.7594400000000002E-2</c:v>
                </c:pt>
                <c:pt idx="1406" formatCode="General">
                  <c:v>2.4564200000000001E-2</c:v>
                </c:pt>
                <c:pt idx="1407" formatCode="General">
                  <c:v>2.1428200000000001E-2</c:v>
                </c:pt>
                <c:pt idx="1408" formatCode="General">
                  <c:v>1.8187200000000001E-2</c:v>
                </c:pt>
                <c:pt idx="1409" formatCode="General">
                  <c:v>1.4841200000000001E-2</c:v>
                </c:pt>
                <c:pt idx="1410" formatCode="General">
                  <c:v>1.13921E-2</c:v>
                </c:pt>
                <c:pt idx="1411">
                  <c:v>7.8465900000000005E-3</c:v>
                </c:pt>
                <c:pt idx="1412">
                  <c:v>4.2166699999999996E-3</c:v>
                </c:pt>
                <c:pt idx="1413">
                  <c:v>5.1787199999999995E-4</c:v>
                </c:pt>
                <c:pt idx="1414">
                  <c:v>-3.2365599999999999E-3</c:v>
                </c:pt>
                <c:pt idx="1415">
                  <c:v>-7.0410799999999999E-3</c:v>
                </c:pt>
                <c:pt idx="1416" formatCode="General">
                  <c:v>-1.08979E-2</c:v>
                </c:pt>
                <c:pt idx="1417" formatCode="General">
                  <c:v>-1.4811700000000001E-2</c:v>
                </c:pt>
                <c:pt idx="1418" formatCode="General">
                  <c:v>-1.8785099999999999E-2</c:v>
                </c:pt>
                <c:pt idx="1419" formatCode="General">
                  <c:v>-2.2819200000000001E-2</c:v>
                </c:pt>
                <c:pt idx="1420" formatCode="General">
                  <c:v>-2.6916900000000001E-2</c:v>
                </c:pt>
                <c:pt idx="1421" formatCode="General">
                  <c:v>-3.1084000000000001E-2</c:v>
                </c:pt>
                <c:pt idx="1422" formatCode="General">
                  <c:v>-3.5326400000000001E-2</c:v>
                </c:pt>
                <c:pt idx="1423" formatCode="General">
                  <c:v>-3.9645399999999997E-2</c:v>
                </c:pt>
                <c:pt idx="1424" formatCode="General">
                  <c:v>-4.4035100000000001E-2</c:v>
                </c:pt>
                <c:pt idx="1425" formatCode="General">
                  <c:v>-4.8484399999999997E-2</c:v>
                </c:pt>
                <c:pt idx="1426" formatCode="General">
                  <c:v>-5.2982000000000001E-2</c:v>
                </c:pt>
                <c:pt idx="1427" formatCode="General">
                  <c:v>-5.7519399999999998E-2</c:v>
                </c:pt>
                <c:pt idx="1428" formatCode="General">
                  <c:v>-6.2091300000000002E-2</c:v>
                </c:pt>
                <c:pt idx="1429" formatCode="General">
                  <c:v>-6.6693799999999998E-2</c:v>
                </c:pt>
                <c:pt idx="1430" formatCode="General">
                  <c:v>-7.13231E-2</c:v>
                </c:pt>
                <c:pt idx="1431" formatCode="General">
                  <c:v>-7.5974399999999997E-2</c:v>
                </c:pt>
                <c:pt idx="1432" formatCode="General">
                  <c:v>-8.0641900000000002E-2</c:v>
                </c:pt>
                <c:pt idx="1433" formatCode="General">
                  <c:v>-8.5321300000000003E-2</c:v>
                </c:pt>
                <c:pt idx="1434" formatCode="General">
                  <c:v>-9.0012200000000001E-2</c:v>
                </c:pt>
                <c:pt idx="1435" formatCode="General">
                  <c:v>-9.4715599999999997E-2</c:v>
                </c:pt>
                <c:pt idx="1436" formatCode="General">
                  <c:v>-9.9429400000000001E-2</c:v>
                </c:pt>
                <c:pt idx="1437" formatCode="General">
                  <c:v>-0.104147</c:v>
                </c:pt>
                <c:pt idx="1438" formatCode="General">
                  <c:v>-0.10886</c:v>
                </c:pt>
                <c:pt idx="1439" formatCode="General">
                  <c:v>-0.113565</c:v>
                </c:pt>
                <c:pt idx="1440" formatCode="General">
                  <c:v>-0.118257</c:v>
                </c:pt>
                <c:pt idx="1441" formatCode="General">
                  <c:v>-0.122931</c:v>
                </c:pt>
                <c:pt idx="1442" formatCode="General">
                  <c:v>-0.12757399999999999</c:v>
                </c:pt>
                <c:pt idx="1443" formatCode="General">
                  <c:v>-0.13218099999999999</c:v>
                </c:pt>
                <c:pt idx="1444" formatCode="General">
                  <c:v>-0.13675899999999999</c:v>
                </c:pt>
                <c:pt idx="1445" formatCode="General">
                  <c:v>-0.141318</c:v>
                </c:pt>
                <c:pt idx="1446" formatCode="General">
                  <c:v>-0.14586199999999999</c:v>
                </c:pt>
                <c:pt idx="1447" formatCode="General">
                  <c:v>-0.15037900000000001</c:v>
                </c:pt>
                <c:pt idx="1448" formatCode="General">
                  <c:v>-0.15485099999999999</c:v>
                </c:pt>
                <c:pt idx="1449" formatCode="General">
                  <c:v>-0.15926899999999999</c:v>
                </c:pt>
                <c:pt idx="1450" formatCode="General">
                  <c:v>-0.163631</c:v>
                </c:pt>
                <c:pt idx="1451" formatCode="General">
                  <c:v>-0.167938</c:v>
                </c:pt>
                <c:pt idx="1452" formatCode="General">
                  <c:v>-0.172183</c:v>
                </c:pt>
                <c:pt idx="1453" formatCode="General">
                  <c:v>-0.17635300000000001</c:v>
                </c:pt>
                <c:pt idx="1454" formatCode="General">
                  <c:v>-0.18043899999999999</c:v>
                </c:pt>
                <c:pt idx="1455" formatCode="General">
                  <c:v>-0.18443699999999999</c:v>
                </c:pt>
                <c:pt idx="1456" formatCode="General">
                  <c:v>-0.18834300000000001</c:v>
                </c:pt>
                <c:pt idx="1457" formatCode="General">
                  <c:v>-0.19215199999999999</c:v>
                </c:pt>
                <c:pt idx="1458" formatCode="General">
                  <c:v>-0.19586200000000001</c:v>
                </c:pt>
                <c:pt idx="1459" formatCode="General">
                  <c:v>-0.19946900000000001</c:v>
                </c:pt>
                <c:pt idx="1460" formatCode="General">
                  <c:v>-0.20296700000000001</c:v>
                </c:pt>
                <c:pt idx="1461" formatCode="General">
                  <c:v>-0.206343</c:v>
                </c:pt>
                <c:pt idx="1462" formatCode="General">
                  <c:v>-0.209587</c:v>
                </c:pt>
                <c:pt idx="1463" formatCode="General">
                  <c:v>-0.21268999999999999</c:v>
                </c:pt>
                <c:pt idx="1464" formatCode="General">
                  <c:v>-0.21565200000000001</c:v>
                </c:pt>
                <c:pt idx="1465" formatCode="General">
                  <c:v>-0.21847900000000001</c:v>
                </c:pt>
                <c:pt idx="1466" formatCode="General">
                  <c:v>-0.22117500000000001</c:v>
                </c:pt>
                <c:pt idx="1467" formatCode="General">
                  <c:v>-0.223742</c:v>
                </c:pt>
                <c:pt idx="1468" formatCode="General">
                  <c:v>-0.22618199999999999</c:v>
                </c:pt>
                <c:pt idx="1469" formatCode="General">
                  <c:v>-0.22849800000000001</c:v>
                </c:pt>
                <c:pt idx="1470" formatCode="General">
                  <c:v>-0.230686</c:v>
                </c:pt>
                <c:pt idx="1471" formatCode="General">
                  <c:v>-0.23274500000000001</c:v>
                </c:pt>
                <c:pt idx="1472" formatCode="General">
                  <c:v>-0.234677</c:v>
                </c:pt>
                <c:pt idx="1473" formatCode="General">
                  <c:v>-0.236487</c:v>
                </c:pt>
                <c:pt idx="1474" formatCode="General">
                  <c:v>-0.23818300000000001</c:v>
                </c:pt>
                <c:pt idx="1475" formatCode="General">
                  <c:v>-0.23976900000000001</c:v>
                </c:pt>
                <c:pt idx="1476" formatCode="General">
                  <c:v>-0.24123900000000001</c:v>
                </c:pt>
                <c:pt idx="1477" formatCode="General">
                  <c:v>-0.242585</c:v>
                </c:pt>
                <c:pt idx="1478" formatCode="General">
                  <c:v>-0.24379600000000001</c:v>
                </c:pt>
                <c:pt idx="1479" formatCode="General">
                  <c:v>-0.244867</c:v>
                </c:pt>
                <c:pt idx="1480" formatCode="General">
                  <c:v>-0.24579799999999999</c:v>
                </c:pt>
                <c:pt idx="1481" formatCode="General">
                  <c:v>-0.246585</c:v>
                </c:pt>
                <c:pt idx="1482" formatCode="General">
                  <c:v>-0.247225</c:v>
                </c:pt>
                <c:pt idx="1483" formatCode="General">
                  <c:v>-0.24770900000000001</c:v>
                </c:pt>
                <c:pt idx="1484" formatCode="General">
                  <c:v>-0.248031</c:v>
                </c:pt>
                <c:pt idx="1485" formatCode="General">
                  <c:v>-0.24818499999999999</c:v>
                </c:pt>
                <c:pt idx="1486" formatCode="General">
                  <c:v>-0.248169</c:v>
                </c:pt>
                <c:pt idx="1487" formatCode="General">
                  <c:v>-0.24798500000000001</c:v>
                </c:pt>
                <c:pt idx="1488" formatCode="General">
                  <c:v>-0.24762999999999999</c:v>
                </c:pt>
                <c:pt idx="1489" formatCode="General">
                  <c:v>-0.24710499999999999</c:v>
                </c:pt>
                <c:pt idx="1490" formatCode="General">
                  <c:v>-0.24641099999999999</c:v>
                </c:pt>
                <c:pt idx="1491" formatCode="General">
                  <c:v>-0.24554799999999999</c:v>
                </c:pt>
                <c:pt idx="1492" formatCode="General">
                  <c:v>-0.24451600000000001</c:v>
                </c:pt>
                <c:pt idx="1493" formatCode="General">
                  <c:v>-0.24331900000000001</c:v>
                </c:pt>
                <c:pt idx="1494" formatCode="General">
                  <c:v>-0.24196200000000001</c:v>
                </c:pt>
                <c:pt idx="1495" formatCode="General">
                  <c:v>-0.240448</c:v>
                </c:pt>
                <c:pt idx="1496" formatCode="General">
                  <c:v>-0.23877699999999999</c:v>
                </c:pt>
                <c:pt idx="1497" formatCode="General">
                  <c:v>-0.23694599999999999</c:v>
                </c:pt>
                <c:pt idx="1498" formatCode="General">
                  <c:v>-0.234957</c:v>
                </c:pt>
                <c:pt idx="1499" formatCode="General">
                  <c:v>-0.23281499999999999</c:v>
                </c:pt>
                <c:pt idx="1500" formatCode="General">
                  <c:v>-0.23052700000000001</c:v>
                </c:pt>
                <c:pt idx="1501" formatCode="General">
                  <c:v>-0.22809199999999999</c:v>
                </c:pt>
                <c:pt idx="1502" formatCode="General">
                  <c:v>-0.22550899999999999</c:v>
                </c:pt>
                <c:pt idx="1503" formatCode="General">
                  <c:v>-0.222774</c:v>
                </c:pt>
                <c:pt idx="1504" formatCode="General">
                  <c:v>-0.21988199999999999</c:v>
                </c:pt>
                <c:pt idx="1505" formatCode="General">
                  <c:v>-0.216839</c:v>
                </c:pt>
                <c:pt idx="1506" formatCode="General">
                  <c:v>-0.21365000000000001</c:v>
                </c:pt>
                <c:pt idx="1507" formatCode="General">
                  <c:v>-0.21032200000000001</c:v>
                </c:pt>
                <c:pt idx="1508" formatCode="General">
                  <c:v>-0.20686299999999999</c:v>
                </c:pt>
                <c:pt idx="1509" formatCode="General">
                  <c:v>-0.20327500000000001</c:v>
                </c:pt>
                <c:pt idx="1510" formatCode="General">
                  <c:v>-0.19955800000000001</c:v>
                </c:pt>
                <c:pt idx="1511" formatCode="General">
                  <c:v>-0.195712</c:v>
                </c:pt>
                <c:pt idx="1512" formatCode="General">
                  <c:v>-0.19173100000000001</c:v>
                </c:pt>
                <c:pt idx="1513" formatCode="General">
                  <c:v>-0.18761900000000001</c:v>
                </c:pt>
                <c:pt idx="1514" formatCode="General">
                  <c:v>-0.18338399999999999</c:v>
                </c:pt>
                <c:pt idx="1515" formatCode="General">
                  <c:v>-0.179038</c:v>
                </c:pt>
                <c:pt idx="1516" formatCode="General">
                  <c:v>-0.17459</c:v>
                </c:pt>
                <c:pt idx="1517" formatCode="General">
                  <c:v>-0.170045</c:v>
                </c:pt>
                <c:pt idx="1518" formatCode="General">
                  <c:v>-0.165406</c:v>
                </c:pt>
                <c:pt idx="1519" formatCode="General">
                  <c:v>-0.16068099999999999</c:v>
                </c:pt>
                <c:pt idx="1520" formatCode="General">
                  <c:v>-0.15587699999999999</c:v>
                </c:pt>
                <c:pt idx="1521" formatCode="General">
                  <c:v>-0.15099599999999999</c:v>
                </c:pt>
                <c:pt idx="1522" formatCode="General">
                  <c:v>-0.146041</c:v>
                </c:pt>
                <c:pt idx="1523" formatCode="General">
                  <c:v>-0.14102200000000001</c:v>
                </c:pt>
                <c:pt idx="1524" formatCode="General">
                  <c:v>-0.13594800000000001</c:v>
                </c:pt>
                <c:pt idx="1525" formatCode="General">
                  <c:v>-0.130826</c:v>
                </c:pt>
                <c:pt idx="1526" formatCode="General">
                  <c:v>-0.12565799999999999</c:v>
                </c:pt>
                <c:pt idx="1527" formatCode="General">
                  <c:v>-0.12045500000000001</c:v>
                </c:pt>
                <c:pt idx="1528" formatCode="General">
                  <c:v>-0.115232</c:v>
                </c:pt>
                <c:pt idx="1529" formatCode="General">
                  <c:v>-0.10999299999999999</c:v>
                </c:pt>
                <c:pt idx="1530" formatCode="General">
                  <c:v>-0.10473200000000001</c:v>
                </c:pt>
                <c:pt idx="1531" formatCode="General">
                  <c:v>-9.9444699999999997E-2</c:v>
                </c:pt>
                <c:pt idx="1532" formatCode="General">
                  <c:v>-9.4140100000000004E-2</c:v>
                </c:pt>
                <c:pt idx="1533" formatCode="General">
                  <c:v>-8.8837600000000003E-2</c:v>
                </c:pt>
                <c:pt idx="1534" formatCode="General">
                  <c:v>-8.3556800000000001E-2</c:v>
                </c:pt>
                <c:pt idx="1535" formatCode="General">
                  <c:v>-7.8308299999999997E-2</c:v>
                </c:pt>
                <c:pt idx="1536" formatCode="General">
                  <c:v>-7.3095499999999994E-2</c:v>
                </c:pt>
                <c:pt idx="1537" formatCode="General">
                  <c:v>-6.7918099999999995E-2</c:v>
                </c:pt>
                <c:pt idx="1538" formatCode="General">
                  <c:v>-6.2774399999999994E-2</c:v>
                </c:pt>
                <c:pt idx="1539" formatCode="General">
                  <c:v>-5.7661700000000003E-2</c:v>
                </c:pt>
                <c:pt idx="1540" formatCode="General">
                  <c:v>-5.2577800000000001E-2</c:v>
                </c:pt>
                <c:pt idx="1541" formatCode="General">
                  <c:v>-4.7523799999999998E-2</c:v>
                </c:pt>
                <c:pt idx="1542" formatCode="General">
                  <c:v>-4.2505000000000001E-2</c:v>
                </c:pt>
                <c:pt idx="1543" formatCode="General">
                  <c:v>-3.7528800000000001E-2</c:v>
                </c:pt>
                <c:pt idx="1544" formatCode="General">
                  <c:v>-3.2600799999999999E-2</c:v>
                </c:pt>
                <c:pt idx="1545" formatCode="General">
                  <c:v>-2.77208E-2</c:v>
                </c:pt>
                <c:pt idx="1546" formatCode="General">
                  <c:v>-2.28831E-2</c:v>
                </c:pt>
                <c:pt idx="1547" formatCode="General">
                  <c:v>-1.8083200000000001E-2</c:v>
                </c:pt>
                <c:pt idx="1548" formatCode="General">
                  <c:v>-1.3326299999999999E-2</c:v>
                </c:pt>
                <c:pt idx="1549">
                  <c:v>-8.6278399999999995E-3</c:v>
                </c:pt>
                <c:pt idx="1550">
                  <c:v>-4.0048599999999998E-3</c:v>
                </c:pt>
                <c:pt idx="1551">
                  <c:v>5.3275600000000001E-4</c:v>
                </c:pt>
                <c:pt idx="1552">
                  <c:v>4.9823699999999999E-3</c:v>
                </c:pt>
                <c:pt idx="1553">
                  <c:v>9.3440299999999997E-3</c:v>
                </c:pt>
                <c:pt idx="1554" formatCode="General">
                  <c:v>1.3617199999999999E-2</c:v>
                </c:pt>
                <c:pt idx="1555" formatCode="General">
                  <c:v>1.7800699999999999E-2</c:v>
                </c:pt>
                <c:pt idx="1556" formatCode="General">
                  <c:v>2.1893699999999999E-2</c:v>
                </c:pt>
                <c:pt idx="1557" formatCode="General">
                  <c:v>2.5898899999999999E-2</c:v>
                </c:pt>
                <c:pt idx="1558" formatCode="General">
                  <c:v>2.9822399999999999E-2</c:v>
                </c:pt>
                <c:pt idx="1559" formatCode="General">
                  <c:v>3.3671199999999998E-2</c:v>
                </c:pt>
                <c:pt idx="1560" formatCode="General">
                  <c:v>3.74484E-2</c:v>
                </c:pt>
                <c:pt idx="1561" formatCode="General">
                  <c:v>4.11534E-2</c:v>
                </c:pt>
                <c:pt idx="1562" formatCode="General">
                  <c:v>4.4786800000000002E-2</c:v>
                </c:pt>
                <c:pt idx="1563" formatCode="General">
                  <c:v>4.8350400000000002E-2</c:v>
                </c:pt>
                <c:pt idx="1564" formatCode="General">
                  <c:v>5.1840200000000003E-2</c:v>
                </c:pt>
                <c:pt idx="1565" formatCode="General">
                  <c:v>5.5243800000000003E-2</c:v>
                </c:pt>
                <c:pt idx="1566" formatCode="General">
                  <c:v>5.8545199999999999E-2</c:v>
                </c:pt>
                <c:pt idx="1567" formatCode="General">
                  <c:v>6.1730699999999999E-2</c:v>
                </c:pt>
                <c:pt idx="1568" formatCode="General">
                  <c:v>6.4787999999999998E-2</c:v>
                </c:pt>
                <c:pt idx="1569" formatCode="General">
                  <c:v>6.7705799999999997E-2</c:v>
                </c:pt>
                <c:pt idx="1570" formatCode="General">
                  <c:v>7.04766E-2</c:v>
                </c:pt>
                <c:pt idx="1571" formatCode="General">
                  <c:v>7.30962E-2</c:v>
                </c:pt>
                <c:pt idx="1572" formatCode="General">
                  <c:v>7.5557799999999994E-2</c:v>
                </c:pt>
                <c:pt idx="1573" formatCode="General">
                  <c:v>7.7851400000000001E-2</c:v>
                </c:pt>
                <c:pt idx="1574" formatCode="General">
                  <c:v>7.9975599999999994E-2</c:v>
                </c:pt>
                <c:pt idx="1575" formatCode="General">
                  <c:v>8.1944400000000001E-2</c:v>
                </c:pt>
                <c:pt idx="1576" formatCode="General">
                  <c:v>8.3774500000000002E-2</c:v>
                </c:pt>
                <c:pt idx="1577" formatCode="General">
                  <c:v>8.54684E-2</c:v>
                </c:pt>
                <c:pt idx="1578" formatCode="General">
                  <c:v>8.7013099999999996E-2</c:v>
                </c:pt>
                <c:pt idx="1579" formatCode="General">
                  <c:v>8.8392499999999999E-2</c:v>
                </c:pt>
                <c:pt idx="1580" formatCode="General">
                  <c:v>8.9594400000000005E-2</c:v>
                </c:pt>
                <c:pt idx="1581" formatCode="General">
                  <c:v>9.0609999999999996E-2</c:v>
                </c:pt>
                <c:pt idx="1582" formatCode="General">
                  <c:v>9.1435000000000002E-2</c:v>
                </c:pt>
                <c:pt idx="1583" formatCode="General">
                  <c:v>9.2072600000000004E-2</c:v>
                </c:pt>
                <c:pt idx="1584" formatCode="General">
                  <c:v>9.2527899999999996E-2</c:v>
                </c:pt>
                <c:pt idx="1585" formatCode="General">
                  <c:v>9.2796500000000004E-2</c:v>
                </c:pt>
                <c:pt idx="1586" formatCode="General">
                  <c:v>9.2865000000000003E-2</c:v>
                </c:pt>
                <c:pt idx="1587" formatCode="General">
                  <c:v>9.27259E-2</c:v>
                </c:pt>
                <c:pt idx="1588" formatCode="General">
                  <c:v>9.2387200000000003E-2</c:v>
                </c:pt>
                <c:pt idx="1589" formatCode="General">
                  <c:v>9.1861799999999993E-2</c:v>
                </c:pt>
                <c:pt idx="1590" formatCode="General">
                  <c:v>9.1151899999999994E-2</c:v>
                </c:pt>
                <c:pt idx="1591" formatCode="General">
                  <c:v>9.0245000000000006E-2</c:v>
                </c:pt>
                <c:pt idx="1592" formatCode="General">
                  <c:v>8.91261E-2</c:v>
                </c:pt>
                <c:pt idx="1593" formatCode="General">
                  <c:v>8.7790800000000002E-2</c:v>
                </c:pt>
                <c:pt idx="1594" formatCode="General">
                  <c:v>8.6245799999999997E-2</c:v>
                </c:pt>
                <c:pt idx="1595" formatCode="General">
                  <c:v>8.4497500000000003E-2</c:v>
                </c:pt>
                <c:pt idx="1596" formatCode="General">
                  <c:v>8.2541199999999995E-2</c:v>
                </c:pt>
                <c:pt idx="1597" formatCode="General">
                  <c:v>8.0366300000000002E-2</c:v>
                </c:pt>
                <c:pt idx="1598" formatCode="General">
                  <c:v>7.7969200000000002E-2</c:v>
                </c:pt>
                <c:pt idx="1599" formatCode="General">
                  <c:v>7.5356800000000002E-2</c:v>
                </c:pt>
                <c:pt idx="1600" formatCode="General">
                  <c:v>7.2537199999999996E-2</c:v>
                </c:pt>
                <c:pt idx="1601" formatCode="General">
                  <c:v>6.9511799999999999E-2</c:v>
                </c:pt>
                <c:pt idx="1602" formatCode="General">
                  <c:v>6.6279299999999999E-2</c:v>
                </c:pt>
                <c:pt idx="1603" formatCode="General">
                  <c:v>6.2845399999999996E-2</c:v>
                </c:pt>
                <c:pt idx="1604" formatCode="General">
                  <c:v>5.9227000000000002E-2</c:v>
                </c:pt>
                <c:pt idx="1605" formatCode="General">
                  <c:v>5.5444E-2</c:v>
                </c:pt>
                <c:pt idx="1606" formatCode="General">
                  <c:v>5.1507999999999998E-2</c:v>
                </c:pt>
                <c:pt idx="1607" formatCode="General">
                  <c:v>4.7417500000000001E-2</c:v>
                </c:pt>
                <c:pt idx="1608" formatCode="General">
                  <c:v>4.3165200000000001E-2</c:v>
                </c:pt>
                <c:pt idx="1609" formatCode="General">
                  <c:v>3.87493E-2</c:v>
                </c:pt>
                <c:pt idx="1610" formatCode="General">
                  <c:v>3.41768E-2</c:v>
                </c:pt>
                <c:pt idx="1611" formatCode="General">
                  <c:v>2.9456300000000001E-2</c:v>
                </c:pt>
                <c:pt idx="1612" formatCode="General">
                  <c:v>2.45936E-2</c:v>
                </c:pt>
                <c:pt idx="1613" formatCode="General">
                  <c:v>1.9595899999999999E-2</c:v>
                </c:pt>
                <c:pt idx="1614" formatCode="General">
                  <c:v>1.44782E-2</c:v>
                </c:pt>
                <c:pt idx="1615">
                  <c:v>9.2589100000000004E-3</c:v>
                </c:pt>
                <c:pt idx="1616">
                  <c:v>3.9477499999999999E-3</c:v>
                </c:pt>
                <c:pt idx="1617">
                  <c:v>-1.45868E-3</c:v>
                </c:pt>
                <c:pt idx="1618">
                  <c:v>-6.9675300000000004E-3</c:v>
                </c:pt>
                <c:pt idx="1619" formatCode="General">
                  <c:v>-1.25766E-2</c:v>
                </c:pt>
                <c:pt idx="1620" formatCode="General">
                  <c:v>-1.8272199999999999E-2</c:v>
                </c:pt>
                <c:pt idx="1621" formatCode="General">
                  <c:v>-2.4037699999999999E-2</c:v>
                </c:pt>
                <c:pt idx="1622" formatCode="General">
                  <c:v>-2.9863199999999999E-2</c:v>
                </c:pt>
                <c:pt idx="1623" formatCode="General">
                  <c:v>-3.57448E-2</c:v>
                </c:pt>
                <c:pt idx="1624" formatCode="General">
                  <c:v>-4.1678699999999999E-2</c:v>
                </c:pt>
                <c:pt idx="1625" formatCode="General">
                  <c:v>-4.7659100000000003E-2</c:v>
                </c:pt>
                <c:pt idx="1626" formatCode="General">
                  <c:v>-5.3680899999999997E-2</c:v>
                </c:pt>
                <c:pt idx="1627" formatCode="General">
                  <c:v>-5.9740099999999997E-2</c:v>
                </c:pt>
                <c:pt idx="1628" formatCode="General">
                  <c:v>-6.5831799999999996E-2</c:v>
                </c:pt>
                <c:pt idx="1629" formatCode="General">
                  <c:v>-7.1946700000000002E-2</c:v>
                </c:pt>
                <c:pt idx="1630" formatCode="General">
                  <c:v>-7.80724E-2</c:v>
                </c:pt>
                <c:pt idx="1631" formatCode="General">
                  <c:v>-8.4195199999999998E-2</c:v>
                </c:pt>
                <c:pt idx="1632" formatCode="General">
                  <c:v>-9.0300199999999997E-2</c:v>
                </c:pt>
                <c:pt idx="1633" formatCode="General">
                  <c:v>-9.63701E-2</c:v>
                </c:pt>
                <c:pt idx="1634" formatCode="General">
                  <c:v>-0.10238700000000001</c:v>
                </c:pt>
                <c:pt idx="1635" formatCode="General">
                  <c:v>-0.108338</c:v>
                </c:pt>
                <c:pt idx="1636" formatCode="General">
                  <c:v>-0.114222</c:v>
                </c:pt>
                <c:pt idx="1637" formatCode="General">
                  <c:v>-0.120043</c:v>
                </c:pt>
                <c:pt idx="1638" formatCode="General">
                  <c:v>-0.12579299999999999</c:v>
                </c:pt>
                <c:pt idx="1639" formatCode="General">
                  <c:v>-0.13144900000000001</c:v>
                </c:pt>
                <c:pt idx="1640" formatCode="General">
                  <c:v>-0.136985</c:v>
                </c:pt>
                <c:pt idx="1641" formatCode="General">
                  <c:v>-0.14238999999999999</c:v>
                </c:pt>
                <c:pt idx="1642" formatCode="General">
                  <c:v>-0.14766399999999999</c:v>
                </c:pt>
                <c:pt idx="1643" formatCode="General">
                  <c:v>-0.152806</c:v>
                </c:pt>
                <c:pt idx="1644" formatCode="General">
                  <c:v>-0.157809</c:v>
                </c:pt>
                <c:pt idx="1645" formatCode="General">
                  <c:v>-0.16266700000000001</c:v>
                </c:pt>
                <c:pt idx="1646" formatCode="General">
                  <c:v>-0.167376</c:v>
                </c:pt>
                <c:pt idx="1647" formatCode="General">
                  <c:v>-0.171933</c:v>
                </c:pt>
                <c:pt idx="1648" formatCode="General">
                  <c:v>-0.17633399999999999</c:v>
                </c:pt>
                <c:pt idx="1649" formatCode="General">
                  <c:v>-0.18058199999999999</c:v>
                </c:pt>
                <c:pt idx="1650" formatCode="General">
                  <c:v>-0.18468699999999999</c:v>
                </c:pt>
                <c:pt idx="1651" formatCode="General">
                  <c:v>-0.18865999999999999</c:v>
                </c:pt>
                <c:pt idx="1652" formatCode="General">
                  <c:v>-0.19250300000000001</c:v>
                </c:pt>
                <c:pt idx="1653" formatCode="General">
                  <c:v>-0.19620199999999999</c:v>
                </c:pt>
                <c:pt idx="1654" formatCode="General">
                  <c:v>-0.19974</c:v>
                </c:pt>
                <c:pt idx="1655" formatCode="General">
                  <c:v>-0.20310400000000001</c:v>
                </c:pt>
                <c:pt idx="1656" formatCode="General">
                  <c:v>-0.206289</c:v>
                </c:pt>
                <c:pt idx="1657" formatCode="General">
                  <c:v>-0.20930299999999999</c:v>
                </c:pt>
                <c:pt idx="1658" formatCode="General">
                  <c:v>-0.21215899999999999</c:v>
                </c:pt>
                <c:pt idx="1659" formatCode="General">
                  <c:v>-0.21487100000000001</c:v>
                </c:pt>
                <c:pt idx="1660" formatCode="General">
                  <c:v>-0.217447</c:v>
                </c:pt>
                <c:pt idx="1661" formatCode="General">
                  <c:v>-0.21989300000000001</c:v>
                </c:pt>
                <c:pt idx="1662" formatCode="General">
                  <c:v>-0.22220999999999999</c:v>
                </c:pt>
                <c:pt idx="1663" formatCode="General">
                  <c:v>-0.22440099999999999</c:v>
                </c:pt>
                <c:pt idx="1664" formatCode="General">
                  <c:v>-0.226463</c:v>
                </c:pt>
                <c:pt idx="1665" formatCode="General">
                  <c:v>-0.22838600000000001</c:v>
                </c:pt>
                <c:pt idx="1666" formatCode="General">
                  <c:v>-0.230155</c:v>
                </c:pt>
                <c:pt idx="1667" formatCode="General">
                  <c:v>-0.23175799999999999</c:v>
                </c:pt>
                <c:pt idx="1668" formatCode="General">
                  <c:v>-0.23319200000000001</c:v>
                </c:pt>
                <c:pt idx="1669" formatCode="General">
                  <c:v>-0.234454</c:v>
                </c:pt>
                <c:pt idx="1670" formatCode="General">
                  <c:v>-0.235542</c:v>
                </c:pt>
                <c:pt idx="1671" formatCode="General">
                  <c:v>-0.23646</c:v>
                </c:pt>
                <c:pt idx="1672" formatCode="General">
                  <c:v>-0.23721800000000001</c:v>
                </c:pt>
                <c:pt idx="1673" formatCode="General">
                  <c:v>-0.237818</c:v>
                </c:pt>
                <c:pt idx="1674" formatCode="General">
                  <c:v>-0.238259</c:v>
                </c:pt>
                <c:pt idx="1675" formatCode="General">
                  <c:v>-0.238536</c:v>
                </c:pt>
                <c:pt idx="1676" formatCode="General">
                  <c:v>-0.238649</c:v>
                </c:pt>
                <c:pt idx="1677" formatCode="General">
                  <c:v>-0.23859900000000001</c:v>
                </c:pt>
                <c:pt idx="1678" formatCode="General">
                  <c:v>-0.23838500000000001</c:v>
                </c:pt>
                <c:pt idx="1679" formatCode="General">
                  <c:v>-0.238006</c:v>
                </c:pt>
                <c:pt idx="1680" formatCode="General">
                  <c:v>-0.23746600000000001</c:v>
                </c:pt>
                <c:pt idx="1681" formatCode="General">
                  <c:v>-0.23676800000000001</c:v>
                </c:pt>
                <c:pt idx="1682" formatCode="General">
                  <c:v>-0.23590900000000001</c:v>
                </c:pt>
                <c:pt idx="1683" formatCode="General">
                  <c:v>-0.23488700000000001</c:v>
                </c:pt>
                <c:pt idx="1684" formatCode="General">
                  <c:v>-0.233708</c:v>
                </c:pt>
                <c:pt idx="1685" formatCode="General">
                  <c:v>-0.232381</c:v>
                </c:pt>
                <c:pt idx="1686" formatCode="General">
                  <c:v>-0.23091</c:v>
                </c:pt>
                <c:pt idx="1687" formatCode="General">
                  <c:v>-0.229292</c:v>
                </c:pt>
                <c:pt idx="1688" formatCode="General">
                  <c:v>-0.227522</c:v>
                </c:pt>
                <c:pt idx="1689" formatCode="General">
                  <c:v>-0.22559199999999999</c:v>
                </c:pt>
                <c:pt idx="1690" formatCode="General">
                  <c:v>-0.223497</c:v>
                </c:pt>
                <c:pt idx="1691" formatCode="General">
                  <c:v>-0.221247</c:v>
                </c:pt>
                <c:pt idx="1692" formatCode="General">
                  <c:v>-0.218858</c:v>
                </c:pt>
                <c:pt idx="1693" formatCode="General">
                  <c:v>-0.21634800000000001</c:v>
                </c:pt>
                <c:pt idx="1694" formatCode="General">
                  <c:v>-0.213726</c:v>
                </c:pt>
                <c:pt idx="1695" formatCode="General">
                  <c:v>-0.21099399999999999</c:v>
                </c:pt>
                <c:pt idx="1696" formatCode="General">
                  <c:v>-0.20816200000000001</c:v>
                </c:pt>
                <c:pt idx="1697" formatCode="General">
                  <c:v>-0.20524600000000001</c:v>
                </c:pt>
                <c:pt idx="1698" formatCode="General">
                  <c:v>-0.20225899999999999</c:v>
                </c:pt>
                <c:pt idx="1699" formatCode="General">
                  <c:v>-0.19919700000000001</c:v>
                </c:pt>
                <c:pt idx="1700" formatCode="General">
                  <c:v>-0.196043</c:v>
                </c:pt>
                <c:pt idx="1701" formatCode="General">
                  <c:v>-0.19278400000000001</c:v>
                </c:pt>
                <c:pt idx="1702" formatCode="General">
                  <c:v>-0.18942600000000001</c:v>
                </c:pt>
                <c:pt idx="1703" formatCode="General">
                  <c:v>-0.18598400000000001</c:v>
                </c:pt>
                <c:pt idx="1704" formatCode="General">
                  <c:v>-0.182472</c:v>
                </c:pt>
                <c:pt idx="1705" formatCode="General">
                  <c:v>-0.17889099999999999</c:v>
                </c:pt>
                <c:pt idx="1706" formatCode="General">
                  <c:v>-0.175234</c:v>
                </c:pt>
                <c:pt idx="1707" formatCode="General">
                  <c:v>-0.17149400000000001</c:v>
                </c:pt>
                <c:pt idx="1708" formatCode="General">
                  <c:v>-0.16767599999999999</c:v>
                </c:pt>
                <c:pt idx="1709" formatCode="General">
                  <c:v>-0.16378799999999999</c:v>
                </c:pt>
                <c:pt idx="1710" formatCode="General">
                  <c:v>-0.15984100000000001</c:v>
                </c:pt>
                <c:pt idx="1711" formatCode="General">
                  <c:v>-0.155832</c:v>
                </c:pt>
                <c:pt idx="1712" formatCode="General">
                  <c:v>-0.15176100000000001</c:v>
                </c:pt>
                <c:pt idx="1713" formatCode="General">
                  <c:v>-0.14762700000000001</c:v>
                </c:pt>
                <c:pt idx="1714" formatCode="General">
                  <c:v>-0.14343500000000001</c:v>
                </c:pt>
                <c:pt idx="1715" formatCode="General">
                  <c:v>-0.13919100000000001</c:v>
                </c:pt>
                <c:pt idx="1716" formatCode="General">
                  <c:v>-0.13489799999999999</c:v>
                </c:pt>
                <c:pt idx="1717" formatCode="General">
                  <c:v>-0.13056400000000001</c:v>
                </c:pt>
                <c:pt idx="1718" formatCode="General">
                  <c:v>-0.126193</c:v>
                </c:pt>
                <c:pt idx="1719" formatCode="General">
                  <c:v>-0.121785</c:v>
                </c:pt>
                <c:pt idx="1720" formatCode="General">
                  <c:v>-0.117339</c:v>
                </c:pt>
                <c:pt idx="1721" formatCode="General">
                  <c:v>-0.11286</c:v>
                </c:pt>
                <c:pt idx="1722" formatCode="General">
                  <c:v>-0.108363</c:v>
                </c:pt>
                <c:pt idx="1723" formatCode="General">
                  <c:v>-0.10385800000000001</c:v>
                </c:pt>
                <c:pt idx="1724" formatCode="General">
                  <c:v>-9.9354499999999998E-2</c:v>
                </c:pt>
                <c:pt idx="1725" formatCode="General">
                  <c:v>-9.4857499999999997E-2</c:v>
                </c:pt>
                <c:pt idx="1726" formatCode="General">
                  <c:v>-9.0375499999999998E-2</c:v>
                </c:pt>
                <c:pt idx="1727" formatCode="General">
                  <c:v>-8.5916599999999996E-2</c:v>
                </c:pt>
                <c:pt idx="1728" formatCode="General">
                  <c:v>-8.1487299999999999E-2</c:v>
                </c:pt>
                <c:pt idx="1729" formatCode="General">
                  <c:v>-7.7094499999999996E-2</c:v>
                </c:pt>
                <c:pt idx="1730" formatCode="General">
                  <c:v>-7.2746500000000006E-2</c:v>
                </c:pt>
                <c:pt idx="1731" formatCode="General">
                  <c:v>-6.8451899999999996E-2</c:v>
                </c:pt>
                <c:pt idx="1732" formatCode="General">
                  <c:v>-6.4218499999999998E-2</c:v>
                </c:pt>
                <c:pt idx="1733" formatCode="General">
                  <c:v>-6.0053700000000002E-2</c:v>
                </c:pt>
                <c:pt idx="1734" formatCode="General">
                  <c:v>-5.5964100000000003E-2</c:v>
                </c:pt>
                <c:pt idx="1735" formatCode="General">
                  <c:v>-5.1957099999999999E-2</c:v>
                </c:pt>
                <c:pt idx="1736" formatCode="General">
                  <c:v>-4.80439E-2</c:v>
                </c:pt>
                <c:pt idx="1737" formatCode="General">
                  <c:v>-4.4238800000000002E-2</c:v>
                </c:pt>
                <c:pt idx="1738" formatCode="General">
                  <c:v>-4.0553199999999998E-2</c:v>
                </c:pt>
                <c:pt idx="1739" formatCode="General">
                  <c:v>-3.6992299999999999E-2</c:v>
                </c:pt>
                <c:pt idx="1740" formatCode="General">
                  <c:v>-3.3558900000000003E-2</c:v>
                </c:pt>
                <c:pt idx="1741" formatCode="General">
                  <c:v>-3.0256600000000002E-2</c:v>
                </c:pt>
                <c:pt idx="1742" formatCode="General">
                  <c:v>-2.7088500000000001E-2</c:v>
                </c:pt>
                <c:pt idx="1743" formatCode="General">
                  <c:v>-2.40561E-2</c:v>
                </c:pt>
                <c:pt idx="1744" formatCode="General">
                  <c:v>-2.1162199999999999E-2</c:v>
                </c:pt>
                <c:pt idx="1745" formatCode="General">
                  <c:v>-1.8414199999999999E-2</c:v>
                </c:pt>
                <c:pt idx="1746" formatCode="General">
                  <c:v>-1.5820899999999999E-2</c:v>
                </c:pt>
                <c:pt idx="1747" formatCode="General">
                  <c:v>-1.33851E-2</c:v>
                </c:pt>
                <c:pt idx="1748" formatCode="General">
                  <c:v>-1.11016E-2</c:v>
                </c:pt>
                <c:pt idx="1749">
                  <c:v>-8.9645699999999998E-3</c:v>
                </c:pt>
                <c:pt idx="1750">
                  <c:v>-6.97519E-3</c:v>
                </c:pt>
                <c:pt idx="1751">
                  <c:v>-5.1417600000000004E-3</c:v>
                </c:pt>
                <c:pt idx="1752">
                  <c:v>-3.4733300000000002E-3</c:v>
                </c:pt>
                <c:pt idx="1753">
                  <c:v>-1.9726600000000002E-3</c:v>
                </c:pt>
                <c:pt idx="1754">
                  <c:v>-6.3449899999999996E-4</c:v>
                </c:pt>
                <c:pt idx="1755">
                  <c:v>5.4918000000000002E-4</c:v>
                </c:pt>
                <c:pt idx="1756">
                  <c:v>1.5815600000000001E-3</c:v>
                </c:pt>
                <c:pt idx="1757">
                  <c:v>2.4587799999999998E-3</c:v>
                </c:pt>
                <c:pt idx="1758">
                  <c:v>3.1762000000000001E-3</c:v>
                </c:pt>
                <c:pt idx="1759">
                  <c:v>3.7366000000000001E-3</c:v>
                </c:pt>
                <c:pt idx="1760">
                  <c:v>4.1498799999999999E-3</c:v>
                </c:pt>
                <c:pt idx="1761">
                  <c:v>4.4238999999999997E-3</c:v>
                </c:pt>
                <c:pt idx="1762">
                  <c:v>4.5568900000000001E-3</c:v>
                </c:pt>
                <c:pt idx="1763">
                  <c:v>4.5394299999999997E-3</c:v>
                </c:pt>
                <c:pt idx="1764">
                  <c:v>4.3612099999999999E-3</c:v>
                </c:pt>
                <c:pt idx="1765">
                  <c:v>4.0146799999999996E-3</c:v>
                </c:pt>
                <c:pt idx="1766">
                  <c:v>3.4948499999999999E-3</c:v>
                </c:pt>
                <c:pt idx="1767">
                  <c:v>2.7989099999999999E-3</c:v>
                </c:pt>
                <c:pt idx="1768">
                  <c:v>1.9265899999999999E-3</c:v>
                </c:pt>
                <c:pt idx="1769">
                  <c:v>8.8036600000000005E-4</c:v>
                </c:pt>
                <c:pt idx="1770">
                  <c:v>-3.3419400000000001E-4</c:v>
                </c:pt>
                <c:pt idx="1771">
                  <c:v>-1.70871E-3</c:v>
                </c:pt>
                <c:pt idx="1772">
                  <c:v>-3.2343900000000002E-3</c:v>
                </c:pt>
                <c:pt idx="1773">
                  <c:v>-4.9056000000000004E-3</c:v>
                </c:pt>
                <c:pt idx="1774">
                  <c:v>-6.72004E-3</c:v>
                </c:pt>
                <c:pt idx="1775">
                  <c:v>-8.6749700000000006E-3</c:v>
                </c:pt>
                <c:pt idx="1776" formatCode="General">
                  <c:v>-1.0764599999999999E-2</c:v>
                </c:pt>
                <c:pt idx="1777" formatCode="General">
                  <c:v>-1.2983099999999999E-2</c:v>
                </c:pt>
                <c:pt idx="1778" formatCode="General">
                  <c:v>-1.5328899999999999E-2</c:v>
                </c:pt>
                <c:pt idx="1779" formatCode="General">
                  <c:v>-1.78047E-2</c:v>
                </c:pt>
                <c:pt idx="1780" formatCode="General">
                  <c:v>-2.0411100000000001E-2</c:v>
                </c:pt>
                <c:pt idx="1781" formatCode="General">
                  <c:v>-2.3139799999999999E-2</c:v>
                </c:pt>
                <c:pt idx="1782" formatCode="General">
                  <c:v>-2.5974299999999999E-2</c:v>
                </c:pt>
                <c:pt idx="1783" formatCode="General">
                  <c:v>-2.88957E-2</c:v>
                </c:pt>
                <c:pt idx="1784" formatCode="General">
                  <c:v>-3.1888399999999997E-2</c:v>
                </c:pt>
                <c:pt idx="1785" formatCode="General">
                  <c:v>-3.4940899999999997E-2</c:v>
                </c:pt>
                <c:pt idx="1786" formatCode="General">
                  <c:v>-3.8047999999999998E-2</c:v>
                </c:pt>
                <c:pt idx="1787" formatCode="General">
                  <c:v>-4.1210200000000002E-2</c:v>
                </c:pt>
                <c:pt idx="1788" formatCode="General">
                  <c:v>-4.4429999999999997E-2</c:v>
                </c:pt>
                <c:pt idx="1789" formatCode="General">
                  <c:v>-4.7703200000000001E-2</c:v>
                </c:pt>
                <c:pt idx="1790" formatCode="General">
                  <c:v>-5.1017399999999997E-2</c:v>
                </c:pt>
                <c:pt idx="1791" formatCode="General">
                  <c:v>-5.4357299999999997E-2</c:v>
                </c:pt>
                <c:pt idx="1792" formatCode="General">
                  <c:v>-5.7710200000000003E-2</c:v>
                </c:pt>
                <c:pt idx="1793" formatCode="General">
                  <c:v>-6.1066599999999999E-2</c:v>
                </c:pt>
                <c:pt idx="1794" formatCode="General">
                  <c:v>-6.4419400000000002E-2</c:v>
                </c:pt>
                <c:pt idx="1795" formatCode="General">
                  <c:v>-6.7763400000000001E-2</c:v>
                </c:pt>
                <c:pt idx="1796" formatCode="General">
                  <c:v>-7.1091799999999997E-2</c:v>
                </c:pt>
                <c:pt idx="1797" formatCode="General">
                  <c:v>-7.4392600000000003E-2</c:v>
                </c:pt>
                <c:pt idx="1798" formatCode="General">
                  <c:v>-7.7654000000000001E-2</c:v>
                </c:pt>
                <c:pt idx="1799" formatCode="General">
                  <c:v>-8.0871600000000002E-2</c:v>
                </c:pt>
                <c:pt idx="1800" formatCode="General">
                  <c:v>-8.4048100000000001E-2</c:v>
                </c:pt>
                <c:pt idx="1801" formatCode="General">
                  <c:v>-8.7184600000000001E-2</c:v>
                </c:pt>
                <c:pt idx="1802" formatCode="General">
                  <c:v>-9.0277200000000002E-2</c:v>
                </c:pt>
                <c:pt idx="1803" formatCode="General">
                  <c:v>-9.3317499999999998E-2</c:v>
                </c:pt>
                <c:pt idx="1804" formatCode="General">
                  <c:v>-9.6292500000000003E-2</c:v>
                </c:pt>
                <c:pt idx="1805" formatCode="General">
                  <c:v>-9.9186099999999999E-2</c:v>
                </c:pt>
                <c:pt idx="1806" formatCode="General">
                  <c:v>-0.10198699999999999</c:v>
                </c:pt>
                <c:pt idx="1807" formatCode="General">
                  <c:v>-0.104698</c:v>
                </c:pt>
                <c:pt idx="1808" formatCode="General">
                  <c:v>-0.107323</c:v>
                </c:pt>
                <c:pt idx="1809" formatCode="General">
                  <c:v>-0.109858</c:v>
                </c:pt>
                <c:pt idx="1810" formatCode="General">
                  <c:v>-0.11228</c:v>
                </c:pt>
                <c:pt idx="1811" formatCode="General">
                  <c:v>-0.114567</c:v>
                </c:pt>
                <c:pt idx="1812" formatCode="General">
                  <c:v>-0.11670800000000001</c:v>
                </c:pt>
                <c:pt idx="1813" formatCode="General">
                  <c:v>-0.118698</c:v>
                </c:pt>
                <c:pt idx="1814" formatCode="General">
                  <c:v>-0.120536</c:v>
                </c:pt>
                <c:pt idx="1815" formatCode="General">
                  <c:v>-0.122227</c:v>
                </c:pt>
                <c:pt idx="1816" formatCode="General">
                  <c:v>-0.123775</c:v>
                </c:pt>
                <c:pt idx="1817" formatCode="General">
                  <c:v>-0.12517800000000001</c:v>
                </c:pt>
                <c:pt idx="1818" formatCode="General">
                  <c:v>-0.12642900000000001</c:v>
                </c:pt>
                <c:pt idx="1819" formatCode="General">
                  <c:v>-0.12751699999999999</c:v>
                </c:pt>
                <c:pt idx="1820" formatCode="General">
                  <c:v>-0.128437</c:v>
                </c:pt>
                <c:pt idx="1821" formatCode="General">
                  <c:v>-0.12918399999999999</c:v>
                </c:pt>
                <c:pt idx="1822" formatCode="General">
                  <c:v>-0.12975400000000001</c:v>
                </c:pt>
                <c:pt idx="1823" formatCode="General">
                  <c:v>-0.13014600000000001</c:v>
                </c:pt>
                <c:pt idx="1824" formatCode="General">
                  <c:v>-0.13036600000000001</c:v>
                </c:pt>
                <c:pt idx="1825" formatCode="General">
                  <c:v>-0.13042500000000001</c:v>
                </c:pt>
                <c:pt idx="1826" formatCode="General">
                  <c:v>-0.13033600000000001</c:v>
                </c:pt>
                <c:pt idx="1827" formatCode="General">
                  <c:v>-0.130109</c:v>
                </c:pt>
                <c:pt idx="1828" formatCode="General">
                  <c:v>-0.12975</c:v>
                </c:pt>
                <c:pt idx="1829" formatCode="General">
                  <c:v>-0.12926399999999999</c:v>
                </c:pt>
                <c:pt idx="1830" formatCode="General">
                  <c:v>-0.12865299999999999</c:v>
                </c:pt>
                <c:pt idx="1831" formatCode="General">
                  <c:v>-0.127913</c:v>
                </c:pt>
                <c:pt idx="1832" formatCode="General">
                  <c:v>-0.12703800000000001</c:v>
                </c:pt>
                <c:pt idx="1833" formatCode="General">
                  <c:v>-0.126024</c:v>
                </c:pt>
                <c:pt idx="1834" formatCode="General">
                  <c:v>-0.124874</c:v>
                </c:pt>
                <c:pt idx="1835" formatCode="General">
                  <c:v>-0.123595</c:v>
                </c:pt>
                <c:pt idx="1836" formatCode="General">
                  <c:v>-0.122201</c:v>
                </c:pt>
                <c:pt idx="1837" formatCode="General">
                  <c:v>-0.12070500000000001</c:v>
                </c:pt>
                <c:pt idx="1838" formatCode="General">
                  <c:v>-0.119114</c:v>
                </c:pt>
                <c:pt idx="1839" formatCode="General">
                  <c:v>-0.11743000000000001</c:v>
                </c:pt>
                <c:pt idx="1840" formatCode="General">
                  <c:v>-0.115646</c:v>
                </c:pt>
                <c:pt idx="1841" formatCode="General">
                  <c:v>-0.113755</c:v>
                </c:pt>
                <c:pt idx="1842" formatCode="General">
                  <c:v>-0.11175400000000001</c:v>
                </c:pt>
                <c:pt idx="1843" formatCode="General">
                  <c:v>-0.109639</c:v>
                </c:pt>
                <c:pt idx="1844" formatCode="General">
                  <c:v>-0.10741299999999999</c:v>
                </c:pt>
                <c:pt idx="1845" formatCode="General">
                  <c:v>-0.105084</c:v>
                </c:pt>
                <c:pt idx="1846" formatCode="General">
                  <c:v>-0.102673</c:v>
                </c:pt>
                <c:pt idx="1847" formatCode="General">
                  <c:v>-0.1002</c:v>
                </c:pt>
                <c:pt idx="1848" formatCode="General">
                  <c:v>-9.7682000000000005E-2</c:v>
                </c:pt>
                <c:pt idx="1849" formatCode="General">
                  <c:v>-9.5129000000000005E-2</c:v>
                </c:pt>
                <c:pt idx="1850" formatCode="General">
                  <c:v>-9.2549400000000004E-2</c:v>
                </c:pt>
                <c:pt idx="1851" formatCode="General">
                  <c:v>-8.9947100000000002E-2</c:v>
                </c:pt>
                <c:pt idx="1852" formatCode="General">
                  <c:v>-8.7315799999999999E-2</c:v>
                </c:pt>
                <c:pt idx="1853" formatCode="General">
                  <c:v>-8.4643300000000005E-2</c:v>
                </c:pt>
                <c:pt idx="1854" formatCode="General">
                  <c:v>-8.1923700000000002E-2</c:v>
                </c:pt>
                <c:pt idx="1855" formatCode="General">
                  <c:v>-7.9162999999999997E-2</c:v>
                </c:pt>
                <c:pt idx="1856" formatCode="General">
                  <c:v>-7.6370400000000005E-2</c:v>
                </c:pt>
                <c:pt idx="1857" formatCode="General">
                  <c:v>-7.3548699999999995E-2</c:v>
                </c:pt>
                <c:pt idx="1858" formatCode="General">
                  <c:v>-7.0694800000000002E-2</c:v>
                </c:pt>
                <c:pt idx="1859" formatCode="General">
                  <c:v>-6.7803600000000006E-2</c:v>
                </c:pt>
                <c:pt idx="1860" formatCode="General">
                  <c:v>-6.4871399999999996E-2</c:v>
                </c:pt>
                <c:pt idx="1861" formatCode="General">
                  <c:v>-6.1898399999999999E-2</c:v>
                </c:pt>
                <c:pt idx="1862" formatCode="General">
                  <c:v>-5.88903E-2</c:v>
                </c:pt>
                <c:pt idx="1863" formatCode="General">
                  <c:v>-5.5857900000000002E-2</c:v>
                </c:pt>
                <c:pt idx="1864" formatCode="General">
                  <c:v>-5.2813300000000001E-2</c:v>
                </c:pt>
                <c:pt idx="1865" formatCode="General">
                  <c:v>-4.9768399999999997E-2</c:v>
                </c:pt>
                <c:pt idx="1866" formatCode="General">
                  <c:v>-4.6730800000000003E-2</c:v>
                </c:pt>
                <c:pt idx="1867" formatCode="General">
                  <c:v>-4.37011E-2</c:v>
                </c:pt>
                <c:pt idx="1868" formatCode="General">
                  <c:v>-4.0675500000000003E-2</c:v>
                </c:pt>
                <c:pt idx="1869" formatCode="General">
                  <c:v>-3.7656000000000002E-2</c:v>
                </c:pt>
                <c:pt idx="1870" formatCode="General">
                  <c:v>-3.4653700000000003E-2</c:v>
                </c:pt>
                <c:pt idx="1871" formatCode="General">
                  <c:v>-3.1679699999999998E-2</c:v>
                </c:pt>
                <c:pt idx="1872" formatCode="General">
                  <c:v>-2.8735400000000001E-2</c:v>
                </c:pt>
                <c:pt idx="1873" formatCode="General">
                  <c:v>-2.5817400000000001E-2</c:v>
                </c:pt>
                <c:pt idx="1874" formatCode="General">
                  <c:v>-2.29292E-2</c:v>
                </c:pt>
                <c:pt idx="1875" formatCode="General">
                  <c:v>-2.00825E-2</c:v>
                </c:pt>
                <c:pt idx="1876" formatCode="General">
                  <c:v>-1.72883E-2</c:v>
                </c:pt>
                <c:pt idx="1877" formatCode="General">
                  <c:v>-1.4552000000000001E-2</c:v>
                </c:pt>
                <c:pt idx="1878" formatCode="General">
                  <c:v>-1.1878E-2</c:v>
                </c:pt>
                <c:pt idx="1879">
                  <c:v>-9.27271E-3</c:v>
                </c:pt>
                <c:pt idx="1880">
                  <c:v>-6.7425699999999998E-3</c:v>
                </c:pt>
                <c:pt idx="1881">
                  <c:v>-4.2900500000000001E-3</c:v>
                </c:pt>
                <c:pt idx="1882">
                  <c:v>-1.9129699999999999E-3</c:v>
                </c:pt>
                <c:pt idx="1883">
                  <c:v>3.9188899999999997E-4</c:v>
                </c:pt>
                <c:pt idx="1884">
                  <c:v>2.624E-3</c:v>
                </c:pt>
                <c:pt idx="1885">
                  <c:v>4.7781100000000003E-3</c:v>
                </c:pt>
                <c:pt idx="1886">
                  <c:v>6.8492400000000004E-3</c:v>
                </c:pt>
                <c:pt idx="1887">
                  <c:v>8.8369499999999997E-3</c:v>
                </c:pt>
                <c:pt idx="1888" formatCode="General">
                  <c:v>1.0741300000000001E-2</c:v>
                </c:pt>
                <c:pt idx="1889" formatCode="General">
                  <c:v>1.25551E-2</c:v>
                </c:pt>
                <c:pt idx="1890" formatCode="General">
                  <c:v>1.42636E-2</c:v>
                </c:pt>
                <c:pt idx="1891" formatCode="General">
                  <c:v>1.5853200000000001E-2</c:v>
                </c:pt>
                <c:pt idx="1892" formatCode="General">
                  <c:v>1.7318699999999999E-2</c:v>
                </c:pt>
                <c:pt idx="1893" formatCode="General">
                  <c:v>1.8660900000000001E-2</c:v>
                </c:pt>
                <c:pt idx="1894" formatCode="General">
                  <c:v>1.9880100000000001E-2</c:v>
                </c:pt>
                <c:pt idx="1895" formatCode="General">
                  <c:v>2.0970699999999998E-2</c:v>
                </c:pt>
                <c:pt idx="1896" formatCode="General">
                  <c:v>2.19197E-2</c:v>
                </c:pt>
                <c:pt idx="1897" formatCode="General">
                  <c:v>2.2711599999999998E-2</c:v>
                </c:pt>
                <c:pt idx="1898" formatCode="General">
                  <c:v>2.3337699999999999E-2</c:v>
                </c:pt>
                <c:pt idx="1899" formatCode="General">
                  <c:v>2.3801800000000001E-2</c:v>
                </c:pt>
                <c:pt idx="1900" formatCode="General">
                  <c:v>2.4112100000000001E-2</c:v>
                </c:pt>
                <c:pt idx="1901" formatCode="General">
                  <c:v>2.4268399999999999E-2</c:v>
                </c:pt>
                <c:pt idx="1902" formatCode="General">
                  <c:v>2.42612E-2</c:v>
                </c:pt>
                <c:pt idx="1903" formatCode="General">
                  <c:v>2.40842E-2</c:v>
                </c:pt>
                <c:pt idx="1904" formatCode="General">
                  <c:v>2.3742300000000001E-2</c:v>
                </c:pt>
                <c:pt idx="1905" formatCode="General">
                  <c:v>2.3246800000000001E-2</c:v>
                </c:pt>
                <c:pt idx="1906" formatCode="General">
                  <c:v>2.2603499999999999E-2</c:v>
                </c:pt>
                <c:pt idx="1907" formatCode="General">
                  <c:v>2.18087E-2</c:v>
                </c:pt>
                <c:pt idx="1908" formatCode="General">
                  <c:v>2.0856099999999999E-2</c:v>
                </c:pt>
                <c:pt idx="1909" formatCode="General">
                  <c:v>1.9745800000000001E-2</c:v>
                </c:pt>
                <c:pt idx="1910" formatCode="General">
                  <c:v>1.8485499999999998E-2</c:v>
                </c:pt>
                <c:pt idx="1911" formatCode="General">
                  <c:v>1.7081200000000001E-2</c:v>
                </c:pt>
                <c:pt idx="1912" formatCode="General">
                  <c:v>1.55289E-2</c:v>
                </c:pt>
                <c:pt idx="1913" formatCode="General">
                  <c:v>1.3819100000000001E-2</c:v>
                </c:pt>
                <c:pt idx="1914" formatCode="General">
                  <c:v>1.19483E-2</c:v>
                </c:pt>
                <c:pt idx="1915">
                  <c:v>9.9244499999999996E-3</c:v>
                </c:pt>
                <c:pt idx="1916">
                  <c:v>7.7582900000000002E-3</c:v>
                </c:pt>
                <c:pt idx="1917">
                  <c:v>5.4526899999999996E-3</c:v>
                </c:pt>
                <c:pt idx="1918">
                  <c:v>2.9999699999999998E-3</c:v>
                </c:pt>
                <c:pt idx="1919">
                  <c:v>3.8691799999999998E-4</c:v>
                </c:pt>
                <c:pt idx="1920">
                  <c:v>-2.3990000000000001E-3</c:v>
                </c:pt>
                <c:pt idx="1921">
                  <c:v>-5.3635599999999999E-3</c:v>
                </c:pt>
                <c:pt idx="1922">
                  <c:v>-8.5018699999999999E-3</c:v>
                </c:pt>
                <c:pt idx="1923" formatCode="General">
                  <c:v>-1.1802099999999999E-2</c:v>
                </c:pt>
                <c:pt idx="1924" formatCode="General">
                  <c:v>-1.5253600000000001E-2</c:v>
                </c:pt>
                <c:pt idx="1925" formatCode="General">
                  <c:v>-1.88486E-2</c:v>
                </c:pt>
                <c:pt idx="1926" formatCode="General">
                  <c:v>-2.2576200000000001E-2</c:v>
                </c:pt>
                <c:pt idx="1927" formatCode="General">
                  <c:v>-2.6421400000000001E-2</c:v>
                </c:pt>
                <c:pt idx="1928" formatCode="General">
                  <c:v>-3.0372699999999999E-2</c:v>
                </c:pt>
                <c:pt idx="1929" formatCode="General">
                  <c:v>-3.4427899999999997E-2</c:v>
                </c:pt>
                <c:pt idx="1930" formatCode="General">
                  <c:v>-3.8589199999999997E-2</c:v>
                </c:pt>
                <c:pt idx="1931" formatCode="General">
                  <c:v>-4.2854799999999998E-2</c:v>
                </c:pt>
                <c:pt idx="1932" formatCode="General">
                  <c:v>-4.7219200000000003E-2</c:v>
                </c:pt>
                <c:pt idx="1933" formatCode="General">
                  <c:v>-5.1676399999999997E-2</c:v>
                </c:pt>
                <c:pt idx="1934" formatCode="General">
                  <c:v>-5.6221E-2</c:v>
                </c:pt>
                <c:pt idx="1935" formatCode="General">
                  <c:v>-6.0844299999999997E-2</c:v>
                </c:pt>
                <c:pt idx="1936" formatCode="General">
                  <c:v>-6.5535899999999994E-2</c:v>
                </c:pt>
                <c:pt idx="1937" formatCode="General">
                  <c:v>-7.0286500000000002E-2</c:v>
                </c:pt>
                <c:pt idx="1938" formatCode="General">
                  <c:v>-7.5087000000000001E-2</c:v>
                </c:pt>
                <c:pt idx="1939" formatCode="General">
                  <c:v>-7.9922999999999994E-2</c:v>
                </c:pt>
                <c:pt idx="1940" formatCode="General">
                  <c:v>-8.4775100000000006E-2</c:v>
                </c:pt>
                <c:pt idx="1941" formatCode="General">
                  <c:v>-8.9626999999999998E-2</c:v>
                </c:pt>
                <c:pt idx="1942" formatCode="General">
                  <c:v>-9.4472600000000004E-2</c:v>
                </c:pt>
                <c:pt idx="1943" formatCode="General">
                  <c:v>-9.93116E-2</c:v>
                </c:pt>
                <c:pt idx="1944" formatCode="General">
                  <c:v>-0.104139</c:v>
                </c:pt>
                <c:pt idx="1945" formatCode="General">
                  <c:v>-0.108942</c:v>
                </c:pt>
                <c:pt idx="1946" formatCode="General">
                  <c:v>-0.11371000000000001</c:v>
                </c:pt>
                <c:pt idx="1947" formatCode="General">
                  <c:v>-0.118438</c:v>
                </c:pt>
                <c:pt idx="1948" formatCode="General">
                  <c:v>-0.123127</c:v>
                </c:pt>
                <c:pt idx="1949" formatCode="General">
                  <c:v>-0.127774</c:v>
                </c:pt>
                <c:pt idx="1950" formatCode="General">
                  <c:v>-0.13237499999999999</c:v>
                </c:pt>
                <c:pt idx="1951" formatCode="General">
                  <c:v>-0.13692599999999999</c:v>
                </c:pt>
                <c:pt idx="1952" formatCode="General">
                  <c:v>-0.14141899999999999</c:v>
                </c:pt>
                <c:pt idx="1953" formatCode="General">
                  <c:v>-0.145841</c:v>
                </c:pt>
                <c:pt idx="1954" formatCode="General">
                  <c:v>-0.150176</c:v>
                </c:pt>
                <c:pt idx="1955" formatCode="General">
                  <c:v>-0.15440899999999999</c:v>
                </c:pt>
                <c:pt idx="1956" formatCode="General">
                  <c:v>-0.15853500000000001</c:v>
                </c:pt>
                <c:pt idx="1957" formatCode="General">
                  <c:v>-0.162549</c:v>
                </c:pt>
                <c:pt idx="1958" formatCode="General">
                  <c:v>-0.16645599999999999</c:v>
                </c:pt>
                <c:pt idx="1959" formatCode="General">
                  <c:v>-0.17025799999999999</c:v>
                </c:pt>
                <c:pt idx="1960" formatCode="General">
                  <c:v>-0.173961</c:v>
                </c:pt>
                <c:pt idx="1961" formatCode="General">
                  <c:v>-0.17755799999999999</c:v>
                </c:pt>
                <c:pt idx="1962" formatCode="General">
                  <c:v>-0.18103900000000001</c:v>
                </c:pt>
                <c:pt idx="1963" formatCode="General">
                  <c:v>-0.18439700000000001</c:v>
                </c:pt>
                <c:pt idx="1964" formatCode="General">
                  <c:v>-0.18762400000000001</c:v>
                </c:pt>
                <c:pt idx="1965" formatCode="General">
                  <c:v>-0.190716</c:v>
                </c:pt>
                <c:pt idx="1966" formatCode="General">
                  <c:v>-0.19366800000000001</c:v>
                </c:pt>
                <c:pt idx="1967" formatCode="General">
                  <c:v>-0.19647600000000001</c:v>
                </c:pt>
                <c:pt idx="1968" formatCode="General">
                  <c:v>-0.19913500000000001</c:v>
                </c:pt>
                <c:pt idx="1969" formatCode="General">
                  <c:v>-0.20164199999999999</c:v>
                </c:pt>
                <c:pt idx="1970" formatCode="General">
                  <c:v>-0.20399600000000001</c:v>
                </c:pt>
                <c:pt idx="1971" formatCode="General">
                  <c:v>-0.20619499999999999</c:v>
                </c:pt>
                <c:pt idx="1972" formatCode="General">
                  <c:v>-0.20824400000000001</c:v>
                </c:pt>
                <c:pt idx="1973" formatCode="General">
                  <c:v>-0.210151</c:v>
                </c:pt>
                <c:pt idx="1974" formatCode="General">
                  <c:v>-0.211919</c:v>
                </c:pt>
                <c:pt idx="1975" formatCode="General">
                  <c:v>-0.213537</c:v>
                </c:pt>
                <c:pt idx="1976" formatCode="General">
                  <c:v>-0.21499199999999999</c:v>
                </c:pt>
                <c:pt idx="1977" formatCode="General">
                  <c:v>-0.216275</c:v>
                </c:pt>
                <c:pt idx="1978" formatCode="General">
                  <c:v>-0.21739</c:v>
                </c:pt>
                <c:pt idx="1979" formatCode="General">
                  <c:v>-0.21834100000000001</c:v>
                </c:pt>
                <c:pt idx="1980" formatCode="General">
                  <c:v>-0.21912499999999999</c:v>
                </c:pt>
                <c:pt idx="1981" formatCode="General">
                  <c:v>-0.21973599999999999</c:v>
                </c:pt>
                <c:pt idx="1982" formatCode="General">
                  <c:v>-0.220166</c:v>
                </c:pt>
                <c:pt idx="1983" formatCode="General">
                  <c:v>-0.220413</c:v>
                </c:pt>
                <c:pt idx="1984" formatCode="General">
                  <c:v>-0.220475</c:v>
                </c:pt>
                <c:pt idx="1985" formatCode="General">
                  <c:v>-0.22035299999999999</c:v>
                </c:pt>
                <c:pt idx="1986" formatCode="General">
                  <c:v>-0.22004799999999999</c:v>
                </c:pt>
                <c:pt idx="1987" formatCode="General">
                  <c:v>-0.21956000000000001</c:v>
                </c:pt>
                <c:pt idx="1988" formatCode="General">
                  <c:v>-0.218887</c:v>
                </c:pt>
                <c:pt idx="1989" formatCode="General">
                  <c:v>-0.218032</c:v>
                </c:pt>
                <c:pt idx="1990" formatCode="General">
                  <c:v>-0.216998</c:v>
                </c:pt>
                <c:pt idx="1991" formatCode="General">
                  <c:v>-0.21578800000000001</c:v>
                </c:pt>
                <c:pt idx="1992" formatCode="General">
                  <c:v>-0.21440500000000001</c:v>
                </c:pt>
                <c:pt idx="1993" formatCode="General">
                  <c:v>-0.21284700000000001</c:v>
                </c:pt>
                <c:pt idx="1994" formatCode="General">
                  <c:v>-0.211113</c:v>
                </c:pt>
                <c:pt idx="1995" formatCode="General">
                  <c:v>-0.209203</c:v>
                </c:pt>
                <c:pt idx="1996" formatCode="General">
                  <c:v>-0.207122</c:v>
                </c:pt>
                <c:pt idx="1997" formatCode="General">
                  <c:v>-0.20487900000000001</c:v>
                </c:pt>
                <c:pt idx="1998" formatCode="General">
                  <c:v>-0.20247899999999999</c:v>
                </c:pt>
                <c:pt idx="1999" formatCode="General">
                  <c:v>-0.19992499999999999</c:v>
                </c:pt>
                <c:pt idx="2000" formatCode="General">
                  <c:v>-0.197214</c:v>
                </c:pt>
                <c:pt idx="2001" formatCode="General">
                  <c:v>-0.19433900000000001</c:v>
                </c:pt>
                <c:pt idx="2002" formatCode="General">
                  <c:v>-0.19129699999999999</c:v>
                </c:pt>
                <c:pt idx="2003" formatCode="General">
                  <c:v>-0.18808900000000001</c:v>
                </c:pt>
                <c:pt idx="2004" formatCode="General">
                  <c:v>-0.18472</c:v>
                </c:pt>
                <c:pt idx="2005" formatCode="General">
                  <c:v>-0.181201</c:v>
                </c:pt>
                <c:pt idx="2006" formatCode="General">
                  <c:v>-0.177539</c:v>
                </c:pt>
                <c:pt idx="2007" formatCode="General">
                  <c:v>-0.17374700000000001</c:v>
                </c:pt>
                <c:pt idx="2008" formatCode="General">
                  <c:v>-0.16983899999999999</c:v>
                </c:pt>
                <c:pt idx="2009" formatCode="General">
                  <c:v>-0.16583100000000001</c:v>
                </c:pt>
                <c:pt idx="2010" formatCode="General">
                  <c:v>-0.16173199999999999</c:v>
                </c:pt>
                <c:pt idx="2011" formatCode="General">
                  <c:v>-0.15754099999999999</c:v>
                </c:pt>
                <c:pt idx="2012" formatCode="General">
                  <c:v>-0.153248</c:v>
                </c:pt>
                <c:pt idx="2013" formatCode="General">
                  <c:v>-0.14884700000000001</c:v>
                </c:pt>
                <c:pt idx="2014" formatCode="General">
                  <c:v>-0.14434</c:v>
                </c:pt>
                <c:pt idx="2015" formatCode="General">
                  <c:v>-0.139736</c:v>
                </c:pt>
                <c:pt idx="2016" formatCode="General">
                  <c:v>-0.135043</c:v>
                </c:pt>
                <c:pt idx="2017" formatCode="General">
                  <c:v>-0.13027</c:v>
                </c:pt>
                <c:pt idx="2018" formatCode="General">
                  <c:v>-0.125421</c:v>
                </c:pt>
                <c:pt idx="2019" formatCode="General">
                  <c:v>-0.1205</c:v>
                </c:pt>
                <c:pt idx="2020" formatCode="General">
                  <c:v>-0.115508</c:v>
                </c:pt>
                <c:pt idx="2021" formatCode="General">
                  <c:v>-0.110445</c:v>
                </c:pt>
                <c:pt idx="2022" formatCode="General">
                  <c:v>-0.10531600000000001</c:v>
                </c:pt>
                <c:pt idx="2023" formatCode="General">
                  <c:v>-0.100129</c:v>
                </c:pt>
                <c:pt idx="2024" formatCode="General">
                  <c:v>-9.4892400000000002E-2</c:v>
                </c:pt>
                <c:pt idx="2025" formatCode="General">
                  <c:v>-8.9616100000000004E-2</c:v>
                </c:pt>
                <c:pt idx="2026" formatCode="General">
                  <c:v>-8.4308999999999995E-2</c:v>
                </c:pt>
                <c:pt idx="2027" formatCode="General">
                  <c:v>-7.8981800000000005E-2</c:v>
                </c:pt>
                <c:pt idx="2028" formatCode="General">
                  <c:v>-7.3645199999999994E-2</c:v>
                </c:pt>
                <c:pt idx="2029" formatCode="General">
                  <c:v>-6.8307400000000004E-2</c:v>
                </c:pt>
                <c:pt idx="2030" formatCode="General">
                  <c:v>-6.2975900000000001E-2</c:v>
                </c:pt>
                <c:pt idx="2031" formatCode="General">
                  <c:v>-5.7657800000000002E-2</c:v>
                </c:pt>
                <c:pt idx="2032" formatCode="General">
                  <c:v>-5.2357300000000002E-2</c:v>
                </c:pt>
                <c:pt idx="2033" formatCode="General">
                  <c:v>-4.7073700000000003E-2</c:v>
                </c:pt>
                <c:pt idx="2034" formatCode="General">
                  <c:v>-4.1804800000000003E-2</c:v>
                </c:pt>
                <c:pt idx="2035" formatCode="General">
                  <c:v>-3.6552099999999997E-2</c:v>
                </c:pt>
                <c:pt idx="2036" formatCode="General">
                  <c:v>-3.13219E-2</c:v>
                </c:pt>
                <c:pt idx="2037" formatCode="General">
                  <c:v>-2.6121599999999998E-2</c:v>
                </c:pt>
                <c:pt idx="2038" formatCode="General">
                  <c:v>-2.0956599999999999E-2</c:v>
                </c:pt>
                <c:pt idx="2039" formatCode="General">
                  <c:v>-1.5830199999999999E-2</c:v>
                </c:pt>
                <c:pt idx="2040" formatCode="General">
                  <c:v>-1.0745299999999999E-2</c:v>
                </c:pt>
                <c:pt idx="2041">
                  <c:v>-5.7069299999999998E-3</c:v>
                </c:pt>
                <c:pt idx="2042">
                  <c:v>-7.2048800000000003E-4</c:v>
                </c:pt>
                <c:pt idx="2043">
                  <c:v>4.2100699999999998E-3</c:v>
                </c:pt>
                <c:pt idx="2044">
                  <c:v>9.0828300000000001E-3</c:v>
                </c:pt>
                <c:pt idx="2045" formatCode="General">
                  <c:v>1.38952E-2</c:v>
                </c:pt>
                <c:pt idx="2046" formatCode="General">
                  <c:v>1.8641000000000001E-2</c:v>
                </c:pt>
                <c:pt idx="2047" formatCode="General">
                  <c:v>2.33108E-2</c:v>
                </c:pt>
                <c:pt idx="2048" formatCode="General">
                  <c:v>2.7895799999999998E-2</c:v>
                </c:pt>
                <c:pt idx="2049" formatCode="General">
                  <c:v>3.2390099999999998E-2</c:v>
                </c:pt>
                <c:pt idx="2050" formatCode="General">
                  <c:v>3.6789000000000002E-2</c:v>
                </c:pt>
                <c:pt idx="2051" formatCode="General">
                  <c:v>4.1085799999999999E-2</c:v>
                </c:pt>
                <c:pt idx="2052" formatCode="General">
                  <c:v>4.5273000000000001E-2</c:v>
                </c:pt>
                <c:pt idx="2053" formatCode="General">
                  <c:v>4.9345800000000002E-2</c:v>
                </c:pt>
                <c:pt idx="2054" formatCode="General">
                  <c:v>5.33041E-2</c:v>
                </c:pt>
                <c:pt idx="2055" formatCode="General">
                  <c:v>5.71493E-2</c:v>
                </c:pt>
                <c:pt idx="2056" formatCode="General">
                  <c:v>6.0881600000000001E-2</c:v>
                </c:pt>
                <c:pt idx="2057" formatCode="General">
                  <c:v>6.4500799999999997E-2</c:v>
                </c:pt>
                <c:pt idx="2058" formatCode="General">
                  <c:v>6.8006700000000003E-2</c:v>
                </c:pt>
                <c:pt idx="2059" formatCode="General">
                  <c:v>7.1397299999999997E-2</c:v>
                </c:pt>
                <c:pt idx="2060" formatCode="General">
                  <c:v>7.4666999999999997E-2</c:v>
                </c:pt>
                <c:pt idx="2061" formatCode="General">
                  <c:v>7.7807600000000005E-2</c:v>
                </c:pt>
                <c:pt idx="2062" formatCode="General">
                  <c:v>8.0813399999999994E-2</c:v>
                </c:pt>
                <c:pt idx="2063" formatCode="General">
                  <c:v>8.3681900000000004E-2</c:v>
                </c:pt>
                <c:pt idx="2064" formatCode="General">
                  <c:v>8.6413599999999993E-2</c:v>
                </c:pt>
                <c:pt idx="2065" formatCode="General">
                  <c:v>8.9010300000000001E-2</c:v>
                </c:pt>
                <c:pt idx="2066" formatCode="General">
                  <c:v>9.1472100000000001E-2</c:v>
                </c:pt>
                <c:pt idx="2067" formatCode="General">
                  <c:v>9.3797400000000003E-2</c:v>
                </c:pt>
                <c:pt idx="2068" formatCode="General">
                  <c:v>9.5983200000000005E-2</c:v>
                </c:pt>
                <c:pt idx="2069" formatCode="General">
                  <c:v>9.8027799999999998E-2</c:v>
                </c:pt>
                <c:pt idx="2070" formatCode="General">
                  <c:v>9.9930500000000005E-2</c:v>
                </c:pt>
                <c:pt idx="2071" formatCode="General">
                  <c:v>0.101689</c:v>
                </c:pt>
                <c:pt idx="2072" formatCode="General">
                  <c:v>0.1033</c:v>
                </c:pt>
                <c:pt idx="2073" formatCode="General">
                  <c:v>0.104763</c:v>
                </c:pt>
                <c:pt idx="2074" formatCode="General">
                  <c:v>0.10607900000000001</c:v>
                </c:pt>
                <c:pt idx="2075" formatCode="General">
                  <c:v>0.107253</c:v>
                </c:pt>
                <c:pt idx="2076" formatCode="General">
                  <c:v>0.10828699999999999</c:v>
                </c:pt>
                <c:pt idx="2077" formatCode="General">
                  <c:v>0.109179</c:v>
                </c:pt>
                <c:pt idx="2078" formatCode="General">
                  <c:v>0.109931</c:v>
                </c:pt>
                <c:pt idx="2079" formatCode="General">
                  <c:v>0.110543</c:v>
                </c:pt>
                <c:pt idx="2080" formatCode="General">
                  <c:v>0.11101900000000001</c:v>
                </c:pt>
                <c:pt idx="2081" formatCode="General">
                  <c:v>0.111362</c:v>
                </c:pt>
                <c:pt idx="2082" formatCode="General">
                  <c:v>0.11157599999999999</c:v>
                </c:pt>
                <c:pt idx="2083" formatCode="General">
                  <c:v>0.111664</c:v>
                </c:pt>
                <c:pt idx="2084" formatCode="General">
                  <c:v>0.11163099999999999</c:v>
                </c:pt>
                <c:pt idx="2085" formatCode="General">
                  <c:v>0.11147899999999999</c:v>
                </c:pt>
                <c:pt idx="2086" formatCode="General">
                  <c:v>0.111208</c:v>
                </c:pt>
                <c:pt idx="2087" formatCode="General">
                  <c:v>0.11081299999999999</c:v>
                </c:pt>
                <c:pt idx="2088" formatCode="General">
                  <c:v>0.110292</c:v>
                </c:pt>
                <c:pt idx="2089" formatCode="General">
                  <c:v>0.109642</c:v>
                </c:pt>
                <c:pt idx="2090" formatCode="General">
                  <c:v>0.10886800000000001</c:v>
                </c:pt>
                <c:pt idx="2091" formatCode="General">
                  <c:v>0.107974</c:v>
                </c:pt>
                <c:pt idx="2092" formatCode="General">
                  <c:v>0.10696600000000001</c:v>
                </c:pt>
                <c:pt idx="2093" formatCode="General">
                  <c:v>0.105848</c:v>
                </c:pt>
                <c:pt idx="2094" formatCode="General">
                  <c:v>0.10462200000000001</c:v>
                </c:pt>
                <c:pt idx="2095" formatCode="General">
                  <c:v>0.10328900000000001</c:v>
                </c:pt>
                <c:pt idx="2096" formatCode="General">
                  <c:v>0.101851</c:v>
                </c:pt>
                <c:pt idx="2097" formatCode="General">
                  <c:v>0.100311</c:v>
                </c:pt>
                <c:pt idx="2098" formatCode="General">
                  <c:v>9.8672399999999993E-2</c:v>
                </c:pt>
                <c:pt idx="2099" formatCode="General">
                  <c:v>9.6937899999999994E-2</c:v>
                </c:pt>
                <c:pt idx="2100" formatCode="General">
                  <c:v>9.5109100000000002E-2</c:v>
                </c:pt>
                <c:pt idx="2101" formatCode="General">
                  <c:v>9.3187900000000004E-2</c:v>
                </c:pt>
                <c:pt idx="2102" formatCode="General">
                  <c:v>9.1175900000000004E-2</c:v>
                </c:pt>
                <c:pt idx="2103" formatCode="General">
                  <c:v>8.9073100000000002E-2</c:v>
                </c:pt>
                <c:pt idx="2104" formatCode="General">
                  <c:v>8.6876800000000004E-2</c:v>
                </c:pt>
                <c:pt idx="2105" formatCode="General">
                  <c:v>8.4584999999999994E-2</c:v>
                </c:pt>
                <c:pt idx="2106" formatCode="General">
                  <c:v>8.2199599999999998E-2</c:v>
                </c:pt>
                <c:pt idx="2107" formatCode="General">
                  <c:v>7.9726099999999994E-2</c:v>
                </c:pt>
                <c:pt idx="2108" formatCode="General">
                  <c:v>7.7170000000000002E-2</c:v>
                </c:pt>
                <c:pt idx="2109" formatCode="General">
                  <c:v>7.4534100000000006E-2</c:v>
                </c:pt>
                <c:pt idx="2110" formatCode="General">
                  <c:v>7.18192E-2</c:v>
                </c:pt>
                <c:pt idx="2111" formatCode="General">
                  <c:v>6.9027199999999997E-2</c:v>
                </c:pt>
                <c:pt idx="2112" formatCode="General">
                  <c:v>6.6161700000000004E-2</c:v>
                </c:pt>
                <c:pt idx="2113" formatCode="General">
                  <c:v>6.3227500000000006E-2</c:v>
                </c:pt>
                <c:pt idx="2114" formatCode="General">
                  <c:v>6.0229199999999997E-2</c:v>
                </c:pt>
                <c:pt idx="2115" formatCode="General">
                  <c:v>5.7171899999999998E-2</c:v>
                </c:pt>
                <c:pt idx="2116" formatCode="General">
                  <c:v>5.4060299999999999E-2</c:v>
                </c:pt>
                <c:pt idx="2117" formatCode="General">
                  <c:v>5.0896700000000003E-2</c:v>
                </c:pt>
                <c:pt idx="2118" formatCode="General">
                  <c:v>4.7680599999999997E-2</c:v>
                </c:pt>
                <c:pt idx="2119" formatCode="General">
                  <c:v>4.4412100000000003E-2</c:v>
                </c:pt>
                <c:pt idx="2120" formatCode="General">
                  <c:v>4.1093200000000003E-2</c:v>
                </c:pt>
                <c:pt idx="2121" formatCode="General">
                  <c:v>3.7728200000000003E-2</c:v>
                </c:pt>
                <c:pt idx="2122" formatCode="General">
                  <c:v>3.4321200000000003E-2</c:v>
                </c:pt>
                <c:pt idx="2123" formatCode="General">
                  <c:v>3.0876500000000001E-2</c:v>
                </c:pt>
                <c:pt idx="2124" formatCode="General">
                  <c:v>2.73996E-2</c:v>
                </c:pt>
                <c:pt idx="2125" formatCode="General">
                  <c:v>2.3897100000000001E-2</c:v>
                </c:pt>
                <c:pt idx="2126" formatCode="General">
                  <c:v>2.0375399999999998E-2</c:v>
                </c:pt>
                <c:pt idx="2127" formatCode="General">
                  <c:v>1.68396E-2</c:v>
                </c:pt>
                <c:pt idx="2128" formatCode="General">
                  <c:v>1.32926E-2</c:v>
                </c:pt>
                <c:pt idx="2129">
                  <c:v>9.7356999999999999E-3</c:v>
                </c:pt>
                <c:pt idx="2130">
                  <c:v>6.1691200000000002E-3</c:v>
                </c:pt>
                <c:pt idx="2131">
                  <c:v>2.5932099999999999E-3</c:v>
                </c:pt>
                <c:pt idx="2132">
                  <c:v>-9.8992000000000004E-4</c:v>
                </c:pt>
                <c:pt idx="2133">
                  <c:v>-4.5755300000000004E-3</c:v>
                </c:pt>
                <c:pt idx="2134">
                  <c:v>-8.1570700000000006E-3</c:v>
                </c:pt>
                <c:pt idx="2135" formatCode="General">
                  <c:v>-1.1729099999999999E-2</c:v>
                </c:pt>
                <c:pt idx="2136" formatCode="General">
                  <c:v>-1.5290400000000001E-2</c:v>
                </c:pt>
                <c:pt idx="2137" formatCode="General">
                  <c:v>-1.8843499999999999E-2</c:v>
                </c:pt>
                <c:pt idx="2138" formatCode="General">
                  <c:v>-2.2389800000000001E-2</c:v>
                </c:pt>
                <c:pt idx="2139" formatCode="General">
                  <c:v>-2.5925500000000001E-2</c:v>
                </c:pt>
                <c:pt idx="2140" formatCode="General">
                  <c:v>-2.9442699999999999E-2</c:v>
                </c:pt>
                <c:pt idx="2141" formatCode="General">
                  <c:v>-3.2933999999999998E-2</c:v>
                </c:pt>
                <c:pt idx="2142" formatCode="General">
                  <c:v>-3.6395499999999997E-2</c:v>
                </c:pt>
                <c:pt idx="2143" formatCode="General">
                  <c:v>-3.9824699999999998E-2</c:v>
                </c:pt>
                <c:pt idx="2144" formatCode="General">
                  <c:v>-4.3217999999999999E-2</c:v>
                </c:pt>
                <c:pt idx="2145" formatCode="General">
                  <c:v>-4.6572099999999998E-2</c:v>
                </c:pt>
                <c:pt idx="2146" formatCode="General">
                  <c:v>-4.9885600000000002E-2</c:v>
                </c:pt>
                <c:pt idx="2147" formatCode="General">
                  <c:v>-5.3158700000000003E-2</c:v>
                </c:pt>
                <c:pt idx="2148" formatCode="General">
                  <c:v>-5.6390000000000003E-2</c:v>
                </c:pt>
                <c:pt idx="2149" formatCode="General">
                  <c:v>-5.9574000000000002E-2</c:v>
                </c:pt>
                <c:pt idx="2150" formatCode="General">
                  <c:v>-6.2703599999999998E-2</c:v>
                </c:pt>
                <c:pt idx="2151" formatCode="General">
                  <c:v>-6.5772600000000001E-2</c:v>
                </c:pt>
                <c:pt idx="2152" formatCode="General">
                  <c:v>-6.87773E-2</c:v>
                </c:pt>
                <c:pt idx="2153" formatCode="General">
                  <c:v>-7.1716199999999994E-2</c:v>
                </c:pt>
                <c:pt idx="2154" formatCode="General">
                  <c:v>-7.4588199999999993E-2</c:v>
                </c:pt>
                <c:pt idx="2155" formatCode="General">
                  <c:v>-7.7393100000000006E-2</c:v>
                </c:pt>
                <c:pt idx="2156" formatCode="General">
                  <c:v>-8.0130699999999999E-2</c:v>
                </c:pt>
                <c:pt idx="2157" formatCode="General">
                  <c:v>-8.2800399999999996E-2</c:v>
                </c:pt>
                <c:pt idx="2158" formatCode="General">
                  <c:v>-8.5401199999999997E-2</c:v>
                </c:pt>
                <c:pt idx="2159" formatCode="General">
                  <c:v>-8.7930999999999995E-2</c:v>
                </c:pt>
                <c:pt idx="2160" formatCode="General">
                  <c:v>-9.0386800000000003E-2</c:v>
                </c:pt>
                <c:pt idx="2161" formatCode="General">
                  <c:v>-9.2764700000000005E-2</c:v>
                </c:pt>
                <c:pt idx="2162" formatCode="General">
                  <c:v>-9.5061499999999993E-2</c:v>
                </c:pt>
                <c:pt idx="2163" formatCode="General">
                  <c:v>-9.7275899999999998E-2</c:v>
                </c:pt>
                <c:pt idx="2164" formatCode="General">
                  <c:v>-9.9408999999999997E-2</c:v>
                </c:pt>
                <c:pt idx="2165" formatCode="General">
                  <c:v>-0.101463</c:v>
                </c:pt>
                <c:pt idx="2166" formatCode="General">
                  <c:v>-0.103437</c:v>
                </c:pt>
                <c:pt idx="2167" formatCode="General">
                  <c:v>-0.10533099999999999</c:v>
                </c:pt>
                <c:pt idx="2168" formatCode="General">
                  <c:v>-0.107143</c:v>
                </c:pt>
                <c:pt idx="2169" formatCode="General">
                  <c:v>-0.108872</c:v>
                </c:pt>
                <c:pt idx="2170" formatCode="General">
                  <c:v>-0.11051900000000001</c:v>
                </c:pt>
                <c:pt idx="2171" formatCode="General">
                  <c:v>-0.112082</c:v>
                </c:pt>
                <c:pt idx="2172" formatCode="General">
                  <c:v>-0.113561</c:v>
                </c:pt>
                <c:pt idx="2173" formatCode="General">
                  <c:v>-0.114954</c:v>
                </c:pt>
                <c:pt idx="2174" formatCode="General">
                  <c:v>-0.11626300000000001</c:v>
                </c:pt>
                <c:pt idx="2175" formatCode="General">
                  <c:v>-0.117489</c:v>
                </c:pt>
                <c:pt idx="2176" formatCode="General">
                  <c:v>-0.11863</c:v>
                </c:pt>
                <c:pt idx="2177" formatCode="General">
                  <c:v>-0.119686</c:v>
                </c:pt>
                <c:pt idx="2178" formatCode="General">
                  <c:v>-0.120656</c:v>
                </c:pt>
                <c:pt idx="2179" formatCode="General">
                  <c:v>-0.12153899999999999</c:v>
                </c:pt>
                <c:pt idx="2180" formatCode="General">
                  <c:v>-0.122332</c:v>
                </c:pt>
                <c:pt idx="2181" formatCode="General">
                  <c:v>-0.123034</c:v>
                </c:pt>
                <c:pt idx="2182" formatCode="General">
                  <c:v>-0.123644</c:v>
                </c:pt>
                <c:pt idx="2183" formatCode="General">
                  <c:v>-0.124163</c:v>
                </c:pt>
                <c:pt idx="2184" formatCode="General">
                  <c:v>-0.12459199999999999</c:v>
                </c:pt>
                <c:pt idx="2185" formatCode="General">
                  <c:v>-0.124932</c:v>
                </c:pt>
                <c:pt idx="2186" formatCode="General">
                  <c:v>-0.12518399999999999</c:v>
                </c:pt>
                <c:pt idx="2187" formatCode="General">
                  <c:v>-0.12534600000000001</c:v>
                </c:pt>
                <c:pt idx="2188" formatCode="General">
                  <c:v>-0.12542</c:v>
                </c:pt>
                <c:pt idx="2189" formatCode="General">
                  <c:v>-0.12540399999999999</c:v>
                </c:pt>
                <c:pt idx="2190" formatCode="General">
                  <c:v>-0.12529899999999999</c:v>
                </c:pt>
                <c:pt idx="2191" formatCode="General">
                  <c:v>-0.12510599999999999</c:v>
                </c:pt>
                <c:pt idx="2192" formatCode="General">
                  <c:v>-0.12482500000000001</c:v>
                </c:pt>
                <c:pt idx="2193" formatCode="General">
                  <c:v>-0.124454</c:v>
                </c:pt>
                <c:pt idx="2194" formatCode="General">
                  <c:v>-0.123992</c:v>
                </c:pt>
                <c:pt idx="2195" formatCode="General">
                  <c:v>-0.123441</c:v>
                </c:pt>
                <c:pt idx="2196" formatCode="General">
                  <c:v>-0.12280000000000001</c:v>
                </c:pt>
                <c:pt idx="2197" formatCode="General">
                  <c:v>-0.122072</c:v>
                </c:pt>
                <c:pt idx="2198" formatCode="General">
                  <c:v>-0.121255</c:v>
                </c:pt>
                <c:pt idx="2199" formatCode="General">
                  <c:v>-0.12035</c:v>
                </c:pt>
                <c:pt idx="2200" formatCode="General">
                  <c:v>-0.119355</c:v>
                </c:pt>
                <c:pt idx="2201" formatCode="General">
                  <c:v>-0.118271</c:v>
                </c:pt>
                <c:pt idx="2202" formatCode="General">
                  <c:v>-0.11709899999999999</c:v>
                </c:pt>
                <c:pt idx="2203" formatCode="General">
                  <c:v>-0.11584</c:v>
                </c:pt>
                <c:pt idx="2204" formatCode="General">
                  <c:v>-0.114495</c:v>
                </c:pt>
                <c:pt idx="2205" formatCode="General">
                  <c:v>-0.113063</c:v>
                </c:pt>
                <c:pt idx="2206" formatCode="General">
                  <c:v>-0.11154600000000001</c:v>
                </c:pt>
                <c:pt idx="2207" formatCode="General">
                  <c:v>-0.109944</c:v>
                </c:pt>
                <c:pt idx="2208" formatCode="General">
                  <c:v>-0.10826</c:v>
                </c:pt>
                <c:pt idx="2209" formatCode="General">
                  <c:v>-0.106493</c:v>
                </c:pt>
                <c:pt idx="2210" formatCode="General">
                  <c:v>-0.104647</c:v>
                </c:pt>
                <c:pt idx="2211" formatCode="General">
                  <c:v>-0.10272100000000001</c:v>
                </c:pt>
                <c:pt idx="2212" formatCode="General">
                  <c:v>-0.100717</c:v>
                </c:pt>
                <c:pt idx="2213" formatCode="General">
                  <c:v>-9.8637600000000006E-2</c:v>
                </c:pt>
                <c:pt idx="2214" formatCode="General">
                  <c:v>-9.6482700000000005E-2</c:v>
                </c:pt>
                <c:pt idx="2215" formatCode="General">
                  <c:v>-9.4254099999999993E-2</c:v>
                </c:pt>
                <c:pt idx="2216" formatCode="General">
                  <c:v>-9.1952999999999993E-2</c:v>
                </c:pt>
                <c:pt idx="2217" formatCode="General">
                  <c:v>-8.95812E-2</c:v>
                </c:pt>
                <c:pt idx="2218" formatCode="General">
                  <c:v>-8.7140300000000004E-2</c:v>
                </c:pt>
                <c:pt idx="2219" formatCode="General">
                  <c:v>-8.4631799999999993E-2</c:v>
                </c:pt>
                <c:pt idx="2220" formatCode="General">
                  <c:v>-8.20573E-2</c:v>
                </c:pt>
                <c:pt idx="2221" formatCode="General">
                  <c:v>-7.94184E-2</c:v>
                </c:pt>
                <c:pt idx="2222" formatCode="General">
                  <c:v>-7.6716699999999999E-2</c:v>
                </c:pt>
                <c:pt idx="2223" formatCode="General">
                  <c:v>-7.39538E-2</c:v>
                </c:pt>
                <c:pt idx="2224" formatCode="General">
                  <c:v>-7.1131700000000006E-2</c:v>
                </c:pt>
                <c:pt idx="2225" formatCode="General">
                  <c:v>-6.8252199999999999E-2</c:v>
                </c:pt>
                <c:pt idx="2226" formatCode="General">
                  <c:v>-6.5317200000000006E-2</c:v>
                </c:pt>
                <c:pt idx="2227" formatCode="General">
                  <c:v>-6.2328599999999998E-2</c:v>
                </c:pt>
                <c:pt idx="2228" formatCode="General">
                  <c:v>-5.9288500000000001E-2</c:v>
                </c:pt>
                <c:pt idx="2229" formatCode="General">
                  <c:v>-5.6198499999999998E-2</c:v>
                </c:pt>
                <c:pt idx="2230" formatCode="General">
                  <c:v>-5.3060799999999998E-2</c:v>
                </c:pt>
                <c:pt idx="2231" formatCode="General">
                  <c:v>-4.9877299999999999E-2</c:v>
                </c:pt>
                <c:pt idx="2232" formatCode="General">
                  <c:v>-4.66501E-2</c:v>
                </c:pt>
                <c:pt idx="2233" formatCode="General">
                  <c:v>-4.3381400000000001E-2</c:v>
                </c:pt>
                <c:pt idx="2234" formatCode="General">
                  <c:v>-4.0073499999999998E-2</c:v>
                </c:pt>
                <c:pt idx="2235" formatCode="General">
                  <c:v>-3.6728799999999999E-2</c:v>
                </c:pt>
                <c:pt idx="2236" formatCode="General">
                  <c:v>-3.3349999999999998E-2</c:v>
                </c:pt>
                <c:pt idx="2237" formatCode="General">
                  <c:v>-2.9939299999999999E-2</c:v>
                </c:pt>
                <c:pt idx="2238" formatCode="General">
                  <c:v>-2.64993E-2</c:v>
                </c:pt>
                <c:pt idx="2239" formatCode="General">
                  <c:v>-2.3032299999999999E-2</c:v>
                </c:pt>
                <c:pt idx="2240" formatCode="General">
                  <c:v>-1.9540800000000001E-2</c:v>
                </c:pt>
                <c:pt idx="2241" formatCode="General">
                  <c:v>-1.6027199999999998E-2</c:v>
                </c:pt>
                <c:pt idx="2242" formatCode="General">
                  <c:v>-1.24942E-2</c:v>
                </c:pt>
                <c:pt idx="2243">
                  <c:v>-8.9444599999999996E-3</c:v>
                </c:pt>
                <c:pt idx="2244">
                  <c:v>-5.3809799999999996E-3</c:v>
                </c:pt>
                <c:pt idx="2245">
                  <c:v>-1.80653E-3</c:v>
                </c:pt>
                <c:pt idx="2246">
                  <c:v>1.77662E-3</c:v>
                </c:pt>
                <c:pt idx="2247">
                  <c:v>5.3666499999999997E-3</c:v>
                </c:pt>
                <c:pt idx="2248">
                  <c:v>8.9615000000000007E-3</c:v>
                </c:pt>
                <c:pt idx="2249" formatCode="General">
                  <c:v>1.2558400000000001E-2</c:v>
                </c:pt>
                <c:pt idx="2250" formatCode="General">
                  <c:v>1.6153899999999999E-2</c:v>
                </c:pt>
                <c:pt idx="2251" formatCode="General">
                  <c:v>1.9744399999999999E-2</c:v>
                </c:pt>
                <c:pt idx="2252" formatCode="General">
                  <c:v>2.3326400000000001E-2</c:v>
                </c:pt>
                <c:pt idx="2253" formatCode="General">
                  <c:v>2.6896199999999999E-2</c:v>
                </c:pt>
                <c:pt idx="2254" formatCode="General">
                  <c:v>3.0450499999999998E-2</c:v>
                </c:pt>
                <c:pt idx="2255" formatCode="General">
                  <c:v>3.3985799999999997E-2</c:v>
                </c:pt>
                <c:pt idx="2256" formatCode="General">
                  <c:v>3.7498900000000002E-2</c:v>
                </c:pt>
                <c:pt idx="2257" formatCode="General">
                  <c:v>4.0987099999999999E-2</c:v>
                </c:pt>
                <c:pt idx="2258" formatCode="General">
                  <c:v>4.4448599999999998E-2</c:v>
                </c:pt>
                <c:pt idx="2259" formatCode="General">
                  <c:v>4.7882000000000001E-2</c:v>
                </c:pt>
                <c:pt idx="2260" formatCode="General">
                  <c:v>5.1285799999999999E-2</c:v>
                </c:pt>
                <c:pt idx="2261" formatCode="General">
                  <c:v>5.4658199999999997E-2</c:v>
                </c:pt>
                <c:pt idx="2262" formatCode="General">
                  <c:v>5.7997100000000003E-2</c:v>
                </c:pt>
                <c:pt idx="2263" formatCode="General">
                  <c:v>6.1300199999999999E-2</c:v>
                </c:pt>
                <c:pt idx="2264" formatCode="General">
                  <c:v>6.4565999999999998E-2</c:v>
                </c:pt>
                <c:pt idx="2265" formatCode="General">
                  <c:v>6.7792599999999995E-2</c:v>
                </c:pt>
                <c:pt idx="2266" formatCode="General">
                  <c:v>7.0978399999999997E-2</c:v>
                </c:pt>
                <c:pt idx="2267" formatCode="General">
                  <c:v>7.4121300000000001E-2</c:v>
                </c:pt>
                <c:pt idx="2268" formatCode="General">
                  <c:v>7.7218700000000001E-2</c:v>
                </c:pt>
                <c:pt idx="2269" formatCode="General">
                  <c:v>8.0268000000000006E-2</c:v>
                </c:pt>
                <c:pt idx="2270" formatCode="General">
                  <c:v>8.3266999999999994E-2</c:v>
                </c:pt>
                <c:pt idx="2271" formatCode="General">
                  <c:v>8.6213399999999996E-2</c:v>
                </c:pt>
                <c:pt idx="2272" formatCode="General">
                  <c:v>8.9104299999999997E-2</c:v>
                </c:pt>
                <c:pt idx="2273" formatCode="General">
                  <c:v>9.1936699999999996E-2</c:v>
                </c:pt>
                <c:pt idx="2274" formatCode="General">
                  <c:v>9.47075E-2</c:v>
                </c:pt>
                <c:pt idx="2275" formatCode="General">
                  <c:v>9.7414200000000006E-2</c:v>
                </c:pt>
                <c:pt idx="2276" formatCode="General">
                  <c:v>0.10005500000000001</c:v>
                </c:pt>
                <c:pt idx="2277" formatCode="General">
                  <c:v>0.102627</c:v>
                </c:pt>
                <c:pt idx="2278" formatCode="General">
                  <c:v>0.105129</c:v>
                </c:pt>
                <c:pt idx="2279" formatCode="General">
                  <c:v>0.107556</c:v>
                </c:pt>
                <c:pt idx="2280" formatCode="General">
                  <c:v>0.10990800000000001</c:v>
                </c:pt>
                <c:pt idx="2281" formatCode="General">
                  <c:v>0.112181</c:v>
                </c:pt>
                <c:pt idx="2282" formatCode="General">
                  <c:v>0.114375</c:v>
                </c:pt>
                <c:pt idx="2283" formatCode="General">
                  <c:v>0.11648799999999999</c:v>
                </c:pt>
                <c:pt idx="2284" formatCode="General">
                  <c:v>0.118517</c:v>
                </c:pt>
                <c:pt idx="2285" formatCode="General">
                  <c:v>0.120462</c:v>
                </c:pt>
                <c:pt idx="2286" formatCode="General">
                  <c:v>0.122323</c:v>
                </c:pt>
                <c:pt idx="2287" formatCode="General">
                  <c:v>0.1241</c:v>
                </c:pt>
                <c:pt idx="2288" formatCode="General">
                  <c:v>0.12579099999999999</c:v>
                </c:pt>
                <c:pt idx="2289" formatCode="General">
                  <c:v>0.12739700000000001</c:v>
                </c:pt>
                <c:pt idx="2290" formatCode="General">
                  <c:v>0.128917</c:v>
                </c:pt>
                <c:pt idx="2291" formatCode="General">
                  <c:v>0.13034899999999999</c:v>
                </c:pt>
                <c:pt idx="2292" formatCode="General">
                  <c:v>0.13169</c:v>
                </c:pt>
                <c:pt idx="2293" formatCode="General">
                  <c:v>0.13294</c:v>
                </c:pt>
                <c:pt idx="2294" formatCode="General">
                  <c:v>0.13409499999999999</c:v>
                </c:pt>
                <c:pt idx="2295" formatCode="General">
                  <c:v>0.13514999999999999</c:v>
                </c:pt>
                <c:pt idx="2296" formatCode="General">
                  <c:v>0.136101</c:v>
                </c:pt>
                <c:pt idx="2297" formatCode="General">
                  <c:v>0.13694600000000001</c:v>
                </c:pt>
                <c:pt idx="2298" formatCode="General">
                  <c:v>0.137684</c:v>
                </c:pt>
                <c:pt idx="2299" formatCode="General">
                  <c:v>0.138319</c:v>
                </c:pt>
                <c:pt idx="2300" formatCode="General">
                  <c:v>0.138851</c:v>
                </c:pt>
                <c:pt idx="2301" formatCode="General">
                  <c:v>0.13927999999999999</c:v>
                </c:pt>
                <c:pt idx="2302" formatCode="General">
                  <c:v>0.13960700000000001</c:v>
                </c:pt>
                <c:pt idx="2303" formatCode="General">
                  <c:v>0.13983100000000001</c:v>
                </c:pt>
                <c:pt idx="2304" formatCode="General">
                  <c:v>0.139954</c:v>
                </c:pt>
                <c:pt idx="2305" formatCode="General">
                  <c:v>0.13997299999999999</c:v>
                </c:pt>
                <c:pt idx="2306" formatCode="General">
                  <c:v>0.13988700000000001</c:v>
                </c:pt>
                <c:pt idx="2307" formatCode="General">
                  <c:v>0.13968900000000001</c:v>
                </c:pt>
                <c:pt idx="2308" formatCode="General">
                  <c:v>0.139376</c:v>
                </c:pt>
                <c:pt idx="2309" formatCode="General">
                  <c:v>0.13894500000000001</c:v>
                </c:pt>
                <c:pt idx="2310" formatCode="General">
                  <c:v>0.13839599999999999</c:v>
                </c:pt>
                <c:pt idx="2311" formatCode="General">
                  <c:v>0.13772999999999999</c:v>
                </c:pt>
                <c:pt idx="2312" formatCode="General">
                  <c:v>0.13695199999999999</c:v>
                </c:pt>
                <c:pt idx="2313" formatCode="General">
                  <c:v>0.13606199999999999</c:v>
                </c:pt>
                <c:pt idx="2314" formatCode="General">
                  <c:v>0.13506199999999999</c:v>
                </c:pt>
                <c:pt idx="2315" formatCode="General">
                  <c:v>0.13395299999999999</c:v>
                </c:pt>
                <c:pt idx="2316" formatCode="General">
                  <c:v>0.13273499999999999</c:v>
                </c:pt>
                <c:pt idx="2317" formatCode="General">
                  <c:v>0.131408</c:v>
                </c:pt>
                <c:pt idx="2318" formatCode="General">
                  <c:v>0.129972</c:v>
                </c:pt>
                <c:pt idx="2319" formatCode="General">
                  <c:v>0.12842700000000001</c:v>
                </c:pt>
                <c:pt idx="2320" formatCode="General">
                  <c:v>0.126776</c:v>
                </c:pt>
                <c:pt idx="2321" formatCode="General">
                  <c:v>0.12501899999999999</c:v>
                </c:pt>
                <c:pt idx="2322" formatCode="General">
                  <c:v>0.123159</c:v>
                </c:pt>
                <c:pt idx="2323" formatCode="General">
                  <c:v>0.1212</c:v>
                </c:pt>
                <c:pt idx="2324" formatCode="General">
                  <c:v>0.11915000000000001</c:v>
                </c:pt>
                <c:pt idx="2325" formatCode="General">
                  <c:v>0.117011</c:v>
                </c:pt>
                <c:pt idx="2326" formatCode="General">
                  <c:v>0.114786</c:v>
                </c:pt>
                <c:pt idx="2327" formatCode="General">
                  <c:v>0.11247500000000001</c:v>
                </c:pt>
                <c:pt idx="2328" formatCode="General">
                  <c:v>0.110078</c:v>
                </c:pt>
                <c:pt idx="2329" formatCode="General">
                  <c:v>0.107596</c:v>
                </c:pt>
                <c:pt idx="2330" formatCode="General">
                  <c:v>0.105027</c:v>
                </c:pt>
                <c:pt idx="2331" formatCode="General">
                  <c:v>0.10237300000000001</c:v>
                </c:pt>
                <c:pt idx="2332" formatCode="General">
                  <c:v>9.9635500000000002E-2</c:v>
                </c:pt>
                <c:pt idx="2333" formatCode="General">
                  <c:v>9.6819100000000005E-2</c:v>
                </c:pt>
                <c:pt idx="2334" formatCode="General">
                  <c:v>9.3925700000000001E-2</c:v>
                </c:pt>
                <c:pt idx="2335" formatCode="General">
                  <c:v>9.0954999999999994E-2</c:v>
                </c:pt>
                <c:pt idx="2336" formatCode="General">
                  <c:v>8.7906999999999999E-2</c:v>
                </c:pt>
                <c:pt idx="2337" formatCode="General">
                  <c:v>8.4784200000000004E-2</c:v>
                </c:pt>
                <c:pt idx="2338" formatCode="General">
                  <c:v>8.1591300000000005E-2</c:v>
                </c:pt>
                <c:pt idx="2339" formatCode="General">
                  <c:v>7.8332499999999999E-2</c:v>
                </c:pt>
                <c:pt idx="2340" formatCode="General">
                  <c:v>7.5011999999999995E-2</c:v>
                </c:pt>
                <c:pt idx="2341" formatCode="General">
                  <c:v>7.1634799999999998E-2</c:v>
                </c:pt>
                <c:pt idx="2342" formatCode="General">
                  <c:v>6.8206500000000003E-2</c:v>
                </c:pt>
                <c:pt idx="2343" formatCode="General">
                  <c:v>6.4731399999999994E-2</c:v>
                </c:pt>
                <c:pt idx="2344" formatCode="General">
                  <c:v>6.1212500000000003E-2</c:v>
                </c:pt>
                <c:pt idx="2345" formatCode="General">
                  <c:v>5.7654299999999999E-2</c:v>
                </c:pt>
                <c:pt idx="2346" formatCode="General">
                  <c:v>5.40642E-2</c:v>
                </c:pt>
                <c:pt idx="2347" formatCode="General">
                  <c:v>5.04509E-2</c:v>
                </c:pt>
                <c:pt idx="2348" formatCode="General">
                  <c:v>4.6821599999999998E-2</c:v>
                </c:pt>
                <c:pt idx="2349" formatCode="General">
                  <c:v>4.3181299999999999E-2</c:v>
                </c:pt>
                <c:pt idx="2350" formatCode="General">
                  <c:v>3.95333E-2</c:v>
                </c:pt>
                <c:pt idx="2351" formatCode="General">
                  <c:v>3.5878399999999998E-2</c:v>
                </c:pt>
                <c:pt idx="2352" formatCode="General">
                  <c:v>3.22157E-2</c:v>
                </c:pt>
                <c:pt idx="2353" formatCode="General">
                  <c:v>2.85446E-2</c:v>
                </c:pt>
                <c:pt idx="2354" formatCode="General">
                  <c:v>2.4868100000000001E-2</c:v>
                </c:pt>
                <c:pt idx="2355" formatCode="General">
                  <c:v>2.1191600000000001E-2</c:v>
                </c:pt>
                <c:pt idx="2356" formatCode="General">
                  <c:v>1.75202E-2</c:v>
                </c:pt>
                <c:pt idx="2357" formatCode="General">
                  <c:v>1.3857299999999999E-2</c:v>
                </c:pt>
                <c:pt idx="2358" formatCode="General">
                  <c:v>1.0206700000000001E-2</c:v>
                </c:pt>
                <c:pt idx="2359">
                  <c:v>6.5759399999999997E-3</c:v>
                </c:pt>
                <c:pt idx="2360">
                  <c:v>2.9753100000000001E-3</c:v>
                </c:pt>
                <c:pt idx="2361">
                  <c:v>-5.8659999999999995E-4</c:v>
                </c:pt>
                <c:pt idx="2362">
                  <c:v>-4.10721E-3</c:v>
                </c:pt>
                <c:pt idx="2363">
                  <c:v>-7.5886299999999999E-3</c:v>
                </c:pt>
                <c:pt idx="2364" formatCode="General">
                  <c:v>-1.10315E-2</c:v>
                </c:pt>
                <c:pt idx="2365" formatCode="General">
                  <c:v>-1.4429600000000001E-2</c:v>
                </c:pt>
                <c:pt idx="2366" formatCode="General">
                  <c:v>-1.7771700000000001E-2</c:v>
                </c:pt>
                <c:pt idx="2367" formatCode="General">
                  <c:v>-2.1047699999999999E-2</c:v>
                </c:pt>
                <c:pt idx="2368" formatCode="General">
                  <c:v>-2.42536E-2</c:v>
                </c:pt>
                <c:pt idx="2369" formatCode="General">
                  <c:v>-2.73896E-2</c:v>
                </c:pt>
                <c:pt idx="2370" formatCode="General">
                  <c:v>-3.0455099999999999E-2</c:v>
                </c:pt>
                <c:pt idx="2371" formatCode="General">
                  <c:v>-3.3447200000000003E-2</c:v>
                </c:pt>
                <c:pt idx="2372" formatCode="General">
                  <c:v>-3.6363600000000003E-2</c:v>
                </c:pt>
                <c:pt idx="2373" formatCode="General">
                  <c:v>-3.92044E-2</c:v>
                </c:pt>
                <c:pt idx="2374" formatCode="General">
                  <c:v>-4.1969899999999997E-2</c:v>
                </c:pt>
                <c:pt idx="2375" formatCode="General">
                  <c:v>-4.4658200000000002E-2</c:v>
                </c:pt>
                <c:pt idx="2376" formatCode="General">
                  <c:v>-4.7264800000000003E-2</c:v>
                </c:pt>
                <c:pt idx="2377" formatCode="General">
                  <c:v>-4.9785799999999998E-2</c:v>
                </c:pt>
                <c:pt idx="2378" formatCode="General">
                  <c:v>-5.2218199999999999E-2</c:v>
                </c:pt>
                <c:pt idx="2379" formatCode="General">
                  <c:v>-5.4559200000000002E-2</c:v>
                </c:pt>
                <c:pt idx="2380" formatCode="General">
                  <c:v>-5.6804500000000001E-2</c:v>
                </c:pt>
                <c:pt idx="2381" formatCode="General">
                  <c:v>-5.89504E-2</c:v>
                </c:pt>
                <c:pt idx="2382" formatCode="General">
                  <c:v>-6.0995000000000001E-2</c:v>
                </c:pt>
                <c:pt idx="2383" formatCode="General">
                  <c:v>-6.2937300000000002E-2</c:v>
                </c:pt>
                <c:pt idx="2384" formatCode="General">
                  <c:v>-6.4774799999999993E-2</c:v>
                </c:pt>
                <c:pt idx="2385" formatCode="General">
                  <c:v>-6.6502599999999995E-2</c:v>
                </c:pt>
                <c:pt idx="2386" formatCode="General">
                  <c:v>-6.8115499999999995E-2</c:v>
                </c:pt>
                <c:pt idx="2387" formatCode="General">
                  <c:v>-6.9611000000000006E-2</c:v>
                </c:pt>
                <c:pt idx="2388" formatCode="General">
                  <c:v>-7.0987900000000007E-2</c:v>
                </c:pt>
                <c:pt idx="2389" formatCode="General">
                  <c:v>-7.2244699999999995E-2</c:v>
                </c:pt>
                <c:pt idx="2390" formatCode="General">
                  <c:v>-7.3379899999999998E-2</c:v>
                </c:pt>
                <c:pt idx="2391" formatCode="General">
                  <c:v>-7.4393200000000007E-2</c:v>
                </c:pt>
                <c:pt idx="2392" formatCode="General">
                  <c:v>-7.5285400000000002E-2</c:v>
                </c:pt>
                <c:pt idx="2393" formatCode="General">
                  <c:v>-7.6056899999999997E-2</c:v>
                </c:pt>
                <c:pt idx="2394" formatCode="General">
                  <c:v>-7.6706700000000003E-2</c:v>
                </c:pt>
                <c:pt idx="2395" formatCode="General">
                  <c:v>-7.7233099999999999E-2</c:v>
                </c:pt>
                <c:pt idx="2396" formatCode="General">
                  <c:v>-7.7634999999999996E-2</c:v>
                </c:pt>
                <c:pt idx="2397" formatCode="General">
                  <c:v>-7.7910699999999999E-2</c:v>
                </c:pt>
                <c:pt idx="2398" formatCode="General">
                  <c:v>-7.8058500000000003E-2</c:v>
                </c:pt>
                <c:pt idx="2399" formatCode="General">
                  <c:v>-7.8077300000000002E-2</c:v>
                </c:pt>
                <c:pt idx="2400" formatCode="General">
                  <c:v>-7.7965999999999994E-2</c:v>
                </c:pt>
                <c:pt idx="2401" formatCode="General">
                  <c:v>-7.77225E-2</c:v>
                </c:pt>
                <c:pt idx="2402" formatCode="General">
                  <c:v>-7.7343300000000004E-2</c:v>
                </c:pt>
                <c:pt idx="2403" formatCode="General">
                  <c:v>-7.6826000000000005E-2</c:v>
                </c:pt>
                <c:pt idx="2404" formatCode="General">
                  <c:v>-7.6171100000000005E-2</c:v>
                </c:pt>
                <c:pt idx="2405" formatCode="General">
                  <c:v>-7.5382199999999996E-2</c:v>
                </c:pt>
                <c:pt idx="2406" formatCode="General">
                  <c:v>-7.4463299999999996E-2</c:v>
                </c:pt>
                <c:pt idx="2407" formatCode="General">
                  <c:v>-7.34157E-2</c:v>
                </c:pt>
                <c:pt idx="2408" formatCode="General">
                  <c:v>-7.2238300000000005E-2</c:v>
                </c:pt>
                <c:pt idx="2409" formatCode="General">
                  <c:v>-7.0928500000000005E-2</c:v>
                </c:pt>
                <c:pt idx="2410" formatCode="General">
                  <c:v>-6.9484400000000002E-2</c:v>
                </c:pt>
                <c:pt idx="2411" formatCode="General">
                  <c:v>-6.7905400000000005E-2</c:v>
                </c:pt>
                <c:pt idx="2412" formatCode="General">
                  <c:v>-6.6192399999999998E-2</c:v>
                </c:pt>
                <c:pt idx="2413" formatCode="General">
                  <c:v>-6.4348100000000005E-2</c:v>
                </c:pt>
                <c:pt idx="2414" formatCode="General">
                  <c:v>-6.2378299999999998E-2</c:v>
                </c:pt>
                <c:pt idx="2415" formatCode="General">
                  <c:v>-6.02923E-2</c:v>
                </c:pt>
                <c:pt idx="2416" formatCode="General">
                  <c:v>-5.80998E-2</c:v>
                </c:pt>
                <c:pt idx="2417" formatCode="General">
                  <c:v>-5.5806300000000003E-2</c:v>
                </c:pt>
                <c:pt idx="2418" formatCode="General">
                  <c:v>-5.3410300000000001E-2</c:v>
                </c:pt>
                <c:pt idx="2419" formatCode="General">
                  <c:v>-5.0906600000000003E-2</c:v>
                </c:pt>
                <c:pt idx="2420" formatCode="General">
                  <c:v>-4.8291899999999999E-2</c:v>
                </c:pt>
                <c:pt idx="2421" formatCode="General">
                  <c:v>-4.5566599999999999E-2</c:v>
                </c:pt>
                <c:pt idx="2422" formatCode="General">
                  <c:v>-4.2731699999999997E-2</c:v>
                </c:pt>
                <c:pt idx="2423" formatCode="General">
                  <c:v>-3.9787900000000001E-2</c:v>
                </c:pt>
                <c:pt idx="2424" formatCode="General">
                  <c:v>-3.6739399999999998E-2</c:v>
                </c:pt>
                <c:pt idx="2425" formatCode="General">
                  <c:v>-3.3595699999999999E-2</c:v>
                </c:pt>
                <c:pt idx="2426" formatCode="General">
                  <c:v>-3.0367399999999999E-2</c:v>
                </c:pt>
                <c:pt idx="2427" formatCode="General">
                  <c:v>-2.7060899999999999E-2</c:v>
                </c:pt>
                <c:pt idx="2428" formatCode="General">
                  <c:v>-2.3677199999999999E-2</c:v>
                </c:pt>
                <c:pt idx="2429" formatCode="General">
                  <c:v>-2.0215500000000001E-2</c:v>
                </c:pt>
                <c:pt idx="2430" formatCode="General">
                  <c:v>-1.6676099999999999E-2</c:v>
                </c:pt>
                <c:pt idx="2431" formatCode="General">
                  <c:v>-1.3061700000000001E-2</c:v>
                </c:pt>
                <c:pt idx="2432">
                  <c:v>-9.3787799999999998E-3</c:v>
                </c:pt>
                <c:pt idx="2433">
                  <c:v>-5.6365499999999997E-3</c:v>
                </c:pt>
                <c:pt idx="2434">
                  <c:v>-1.84545E-3</c:v>
                </c:pt>
                <c:pt idx="2435">
                  <c:v>1.9850499999999999E-3</c:v>
                </c:pt>
                <c:pt idx="2436">
                  <c:v>5.8475000000000003E-3</c:v>
                </c:pt>
                <c:pt idx="2437">
                  <c:v>9.73685E-3</c:v>
                </c:pt>
                <c:pt idx="2438" formatCode="General">
                  <c:v>1.3650199999999999E-2</c:v>
                </c:pt>
                <c:pt idx="2439" formatCode="General">
                  <c:v>1.7584800000000001E-2</c:v>
                </c:pt>
                <c:pt idx="2440" formatCode="General">
                  <c:v>2.1536E-2</c:v>
                </c:pt>
                <c:pt idx="2441" formatCode="General">
                  <c:v>2.5496899999999999E-2</c:v>
                </c:pt>
                <c:pt idx="2442" formatCode="General">
                  <c:v>2.94594E-2</c:v>
                </c:pt>
                <c:pt idx="2443" formatCode="General">
                  <c:v>3.3414100000000002E-2</c:v>
                </c:pt>
                <c:pt idx="2444" formatCode="General">
                  <c:v>3.7350599999999998E-2</c:v>
                </c:pt>
                <c:pt idx="2445" formatCode="General">
                  <c:v>4.12615E-2</c:v>
                </c:pt>
                <c:pt idx="2446" formatCode="General">
                  <c:v>4.5147E-2</c:v>
                </c:pt>
                <c:pt idx="2447" formatCode="General">
                  <c:v>4.9014000000000002E-2</c:v>
                </c:pt>
                <c:pt idx="2448" formatCode="General">
                  <c:v>5.28654E-2</c:v>
                </c:pt>
                <c:pt idx="2449" formatCode="General">
                  <c:v>5.6694000000000001E-2</c:v>
                </c:pt>
                <c:pt idx="2450" formatCode="General">
                  <c:v>6.0486699999999997E-2</c:v>
                </c:pt>
                <c:pt idx="2451" formatCode="General">
                  <c:v>6.4233600000000002E-2</c:v>
                </c:pt>
                <c:pt idx="2452" formatCode="General">
                  <c:v>6.7931099999999994E-2</c:v>
                </c:pt>
                <c:pt idx="2453" formatCode="General">
                  <c:v>7.1578500000000003E-2</c:v>
                </c:pt>
                <c:pt idx="2454" formatCode="General">
                  <c:v>7.5174299999999999E-2</c:v>
                </c:pt>
                <c:pt idx="2455" formatCode="General">
                  <c:v>7.8716300000000003E-2</c:v>
                </c:pt>
                <c:pt idx="2456" formatCode="General">
                  <c:v>8.2201499999999997E-2</c:v>
                </c:pt>
                <c:pt idx="2457" formatCode="General">
                  <c:v>8.5625099999999996E-2</c:v>
                </c:pt>
                <c:pt idx="2458" formatCode="General">
                  <c:v>8.8979600000000006E-2</c:v>
                </c:pt>
                <c:pt idx="2459" formatCode="General">
                  <c:v>9.2257099999999995E-2</c:v>
                </c:pt>
                <c:pt idx="2460" formatCode="General">
                  <c:v>9.5451599999999998E-2</c:v>
                </c:pt>
                <c:pt idx="2461" formatCode="General">
                  <c:v>9.8557900000000004E-2</c:v>
                </c:pt>
                <c:pt idx="2462" formatCode="General">
                  <c:v>0.10156900000000001</c:v>
                </c:pt>
                <c:pt idx="2463" formatCode="General">
                  <c:v>0.104479</c:v>
                </c:pt>
                <c:pt idx="2464" formatCode="General">
                  <c:v>0.10728</c:v>
                </c:pt>
                <c:pt idx="2465" formatCode="General">
                  <c:v>0.109974</c:v>
                </c:pt>
                <c:pt idx="2466" formatCode="General">
                  <c:v>0.112562</c:v>
                </c:pt>
                <c:pt idx="2467" formatCode="General">
                  <c:v>0.11504499999999999</c:v>
                </c:pt>
                <c:pt idx="2468" formatCode="General">
                  <c:v>0.117419</c:v>
                </c:pt>
                <c:pt idx="2469" formatCode="General">
                  <c:v>0.11967700000000001</c:v>
                </c:pt>
                <c:pt idx="2470" formatCode="General">
                  <c:v>0.121812</c:v>
                </c:pt>
                <c:pt idx="2471" formatCode="General">
                  <c:v>0.123821</c:v>
                </c:pt>
                <c:pt idx="2472" formatCode="General">
                  <c:v>0.12570000000000001</c:v>
                </c:pt>
                <c:pt idx="2473" formatCode="General">
                  <c:v>0.127445</c:v>
                </c:pt>
                <c:pt idx="2474" formatCode="General">
                  <c:v>0.129049</c:v>
                </c:pt>
                <c:pt idx="2475" formatCode="General">
                  <c:v>0.13050899999999999</c:v>
                </c:pt>
                <c:pt idx="2476" formatCode="General">
                  <c:v>0.131823</c:v>
                </c:pt>
                <c:pt idx="2477" formatCode="General">
                  <c:v>0.132997</c:v>
                </c:pt>
                <c:pt idx="2478" formatCode="General">
                  <c:v>0.13403699999999999</c:v>
                </c:pt>
                <c:pt idx="2479" formatCode="General">
                  <c:v>0.13494300000000001</c:v>
                </c:pt>
                <c:pt idx="2480" formatCode="General">
                  <c:v>0.13571</c:v>
                </c:pt>
                <c:pt idx="2481" formatCode="General">
                  <c:v>0.13633000000000001</c:v>
                </c:pt>
                <c:pt idx="2482" formatCode="General">
                  <c:v>0.136799</c:v>
                </c:pt>
                <c:pt idx="2483" formatCode="General">
                  <c:v>0.13711599999999999</c:v>
                </c:pt>
                <c:pt idx="2484" formatCode="General">
                  <c:v>0.13728399999999999</c:v>
                </c:pt>
                <c:pt idx="2485" formatCode="General">
                  <c:v>0.13730600000000001</c:v>
                </c:pt>
                <c:pt idx="2486" formatCode="General">
                  <c:v>0.137182</c:v>
                </c:pt>
                <c:pt idx="2487" formatCode="General">
                  <c:v>0.13691400000000001</c:v>
                </c:pt>
                <c:pt idx="2488" formatCode="General">
                  <c:v>0.13650899999999999</c:v>
                </c:pt>
                <c:pt idx="2489" formatCode="General">
                  <c:v>0.13597600000000001</c:v>
                </c:pt>
                <c:pt idx="2490" formatCode="General">
                  <c:v>0.135321</c:v>
                </c:pt>
                <c:pt idx="2491" formatCode="General">
                  <c:v>0.134547</c:v>
                </c:pt>
                <c:pt idx="2492" formatCode="General">
                  <c:v>0.133655</c:v>
                </c:pt>
                <c:pt idx="2493" formatCode="General">
                  <c:v>0.13265299999999999</c:v>
                </c:pt>
                <c:pt idx="2494" formatCode="General">
                  <c:v>0.131554</c:v>
                </c:pt>
                <c:pt idx="2495" formatCode="General">
                  <c:v>0.13036400000000001</c:v>
                </c:pt>
                <c:pt idx="2496" formatCode="General">
                  <c:v>0.12908800000000001</c:v>
                </c:pt>
                <c:pt idx="2497" formatCode="General">
                  <c:v>0.12772500000000001</c:v>
                </c:pt>
                <c:pt idx="2498" formatCode="General">
                  <c:v>0.126276</c:v>
                </c:pt>
                <c:pt idx="2499" formatCode="General">
                  <c:v>0.124741</c:v>
                </c:pt>
                <c:pt idx="2500" formatCode="General">
                  <c:v>0.123126</c:v>
                </c:pt>
                <c:pt idx="2501" formatCode="General">
                  <c:v>0.12144000000000001</c:v>
                </c:pt>
                <c:pt idx="2502" formatCode="General">
                  <c:v>0.119697</c:v>
                </c:pt>
                <c:pt idx="2503" formatCode="General">
                  <c:v>0.117908</c:v>
                </c:pt>
                <c:pt idx="2504" formatCode="General">
                  <c:v>0.11608300000000001</c:v>
                </c:pt>
                <c:pt idx="2505" formatCode="General">
                  <c:v>0.114228</c:v>
                </c:pt>
                <c:pt idx="2506" formatCode="General">
                  <c:v>0.11235000000000001</c:v>
                </c:pt>
                <c:pt idx="2507" formatCode="General">
                  <c:v>0.110455</c:v>
                </c:pt>
                <c:pt idx="2508" formatCode="General">
                  <c:v>0.10854900000000001</c:v>
                </c:pt>
                <c:pt idx="2509" formatCode="General">
                  <c:v>0.106637</c:v>
                </c:pt>
                <c:pt idx="2510" formatCode="General">
                  <c:v>0.10471800000000001</c:v>
                </c:pt>
                <c:pt idx="2511" formatCode="General">
                  <c:v>0.102794</c:v>
                </c:pt>
                <c:pt idx="2512" formatCode="General">
                  <c:v>0.100872</c:v>
                </c:pt>
                <c:pt idx="2513" formatCode="General">
                  <c:v>9.8965999999999998E-2</c:v>
                </c:pt>
                <c:pt idx="2514" formatCode="General">
                  <c:v>9.7091300000000005E-2</c:v>
                </c:pt>
                <c:pt idx="2515" formatCode="General">
                  <c:v>9.5259099999999999E-2</c:v>
                </c:pt>
                <c:pt idx="2516" formatCode="General">
                  <c:v>9.3474600000000005E-2</c:v>
                </c:pt>
                <c:pt idx="2517" formatCode="General">
                  <c:v>9.1738299999999995E-2</c:v>
                </c:pt>
                <c:pt idx="2518" formatCode="General">
                  <c:v>9.0051900000000004E-2</c:v>
                </c:pt>
                <c:pt idx="2519" formatCode="General">
                  <c:v>8.8419399999999995E-2</c:v>
                </c:pt>
                <c:pt idx="2520" formatCode="General">
                  <c:v>8.6843100000000006E-2</c:v>
                </c:pt>
                <c:pt idx="2521" formatCode="General">
                  <c:v>8.5319699999999998E-2</c:v>
                </c:pt>
                <c:pt idx="2522" formatCode="General">
                  <c:v>8.3846900000000002E-2</c:v>
                </c:pt>
                <c:pt idx="2523" formatCode="General">
                  <c:v>8.2431900000000002E-2</c:v>
                </c:pt>
                <c:pt idx="2524" formatCode="General">
                  <c:v>8.1088800000000003E-2</c:v>
                </c:pt>
                <c:pt idx="2525" formatCode="General">
                  <c:v>7.9825900000000005E-2</c:v>
                </c:pt>
                <c:pt idx="2526" formatCode="General">
                  <c:v>7.8641699999999995E-2</c:v>
                </c:pt>
                <c:pt idx="2527" formatCode="General">
                  <c:v>7.7534800000000001E-2</c:v>
                </c:pt>
                <c:pt idx="2528" formatCode="General">
                  <c:v>7.6513200000000003E-2</c:v>
                </c:pt>
                <c:pt idx="2529" formatCode="General">
                  <c:v>7.5589600000000007E-2</c:v>
                </c:pt>
                <c:pt idx="2530" formatCode="General">
                  <c:v>7.4770699999999995E-2</c:v>
                </c:pt>
                <c:pt idx="2531" formatCode="General">
                  <c:v>7.4053099999999997E-2</c:v>
                </c:pt>
                <c:pt idx="2532" formatCode="General">
                  <c:v>7.3429800000000003E-2</c:v>
                </c:pt>
                <c:pt idx="2533" formatCode="General">
                  <c:v>7.2896199999999994E-2</c:v>
                </c:pt>
                <c:pt idx="2534" formatCode="General">
                  <c:v>7.2452000000000003E-2</c:v>
                </c:pt>
                <c:pt idx="2535" formatCode="General">
                  <c:v>7.2101399999999996E-2</c:v>
                </c:pt>
                <c:pt idx="2536" formatCode="General">
                  <c:v>7.1850200000000003E-2</c:v>
                </c:pt>
                <c:pt idx="2537" formatCode="General">
                  <c:v>7.1699600000000002E-2</c:v>
                </c:pt>
                <c:pt idx="2538" formatCode="General">
                  <c:v>7.1641899999999994E-2</c:v>
                </c:pt>
                <c:pt idx="2539" formatCode="General">
                  <c:v>7.1665000000000006E-2</c:v>
                </c:pt>
                <c:pt idx="2540" formatCode="General">
                  <c:v>7.1762699999999999E-2</c:v>
                </c:pt>
                <c:pt idx="2541" formatCode="General">
                  <c:v>7.1939299999999998E-2</c:v>
                </c:pt>
                <c:pt idx="2542" formatCode="General">
                  <c:v>7.2203900000000001E-2</c:v>
                </c:pt>
                <c:pt idx="2543" formatCode="General">
                  <c:v>7.2562299999999996E-2</c:v>
                </c:pt>
                <c:pt idx="2544" formatCode="General">
                  <c:v>7.3014999999999997E-2</c:v>
                </c:pt>
                <c:pt idx="2545" formatCode="General">
                  <c:v>7.3557800000000007E-2</c:v>
                </c:pt>
                <c:pt idx="2546" formatCode="General">
                  <c:v>7.4184299999999995E-2</c:v>
                </c:pt>
                <c:pt idx="2547" formatCode="General">
                  <c:v>7.4888399999999994E-2</c:v>
                </c:pt>
                <c:pt idx="2548" formatCode="General">
                  <c:v>7.5669700000000006E-2</c:v>
                </c:pt>
                <c:pt idx="2549" formatCode="General">
                  <c:v>7.6534099999999994E-2</c:v>
                </c:pt>
                <c:pt idx="2550" formatCode="General">
                  <c:v>7.7487600000000004E-2</c:v>
                </c:pt>
                <c:pt idx="2551" formatCode="General">
                  <c:v>7.8527700000000006E-2</c:v>
                </c:pt>
                <c:pt idx="2552" formatCode="General">
                  <c:v>7.9642199999999996E-2</c:v>
                </c:pt>
                <c:pt idx="2553" formatCode="General">
                  <c:v>8.0818399999999999E-2</c:v>
                </c:pt>
                <c:pt idx="2554" formatCode="General">
                  <c:v>8.2054100000000005E-2</c:v>
                </c:pt>
                <c:pt idx="2555" formatCode="General">
                  <c:v>8.3360900000000002E-2</c:v>
                </c:pt>
                <c:pt idx="2556" formatCode="General">
                  <c:v>8.4754300000000005E-2</c:v>
                </c:pt>
                <c:pt idx="2557" formatCode="General">
                  <c:v>8.6239800000000005E-2</c:v>
                </c:pt>
                <c:pt idx="2558" formatCode="General">
                  <c:v>8.7808499999999998E-2</c:v>
                </c:pt>
                <c:pt idx="2559" formatCode="General">
                  <c:v>8.94456E-2</c:v>
                </c:pt>
                <c:pt idx="2560" formatCode="General">
                  <c:v>9.1139700000000004E-2</c:v>
                </c:pt>
                <c:pt idx="2561" formatCode="General">
                  <c:v>9.2883499999999994E-2</c:v>
                </c:pt>
                <c:pt idx="2562" formatCode="General">
                  <c:v>9.4667200000000007E-2</c:v>
                </c:pt>
                <c:pt idx="2563" formatCode="General">
                  <c:v>9.6478300000000003E-2</c:v>
                </c:pt>
                <c:pt idx="2564" formatCode="General">
                  <c:v>9.8307699999999998E-2</c:v>
                </c:pt>
                <c:pt idx="2565" formatCode="General">
                  <c:v>0.100158</c:v>
                </c:pt>
                <c:pt idx="2566" formatCode="General">
                  <c:v>0.10204199999999999</c:v>
                </c:pt>
                <c:pt idx="2567" formatCode="General">
                  <c:v>0.10397099999999999</c:v>
                </c:pt>
                <c:pt idx="2568" formatCode="General">
                  <c:v>0.10594099999999999</c:v>
                </c:pt>
                <c:pt idx="2569" formatCode="General">
                  <c:v>0.107934</c:v>
                </c:pt>
                <c:pt idx="2570" formatCode="General">
                  <c:v>0.109933</c:v>
                </c:pt>
                <c:pt idx="2571" formatCode="General">
                  <c:v>0.111939</c:v>
                </c:pt>
                <c:pt idx="2572" formatCode="General">
                  <c:v>0.113954</c:v>
                </c:pt>
                <c:pt idx="2573" formatCode="General">
                  <c:v>0.11597200000000001</c:v>
                </c:pt>
                <c:pt idx="2574" formatCode="General">
                  <c:v>0.11798</c:v>
                </c:pt>
                <c:pt idx="2575" formatCode="General">
                  <c:v>0.119979</c:v>
                </c:pt>
                <c:pt idx="2576" formatCode="General">
                  <c:v>0.12198100000000001</c:v>
                </c:pt>
                <c:pt idx="2577" formatCode="General">
                  <c:v>0.124001</c:v>
                </c:pt>
                <c:pt idx="2578" formatCode="General">
                  <c:v>0.12604099999999999</c:v>
                </c:pt>
                <c:pt idx="2579" formatCode="General">
                  <c:v>0.12809300000000001</c:v>
                </c:pt>
                <c:pt idx="2580" formatCode="General">
                  <c:v>0.13014999999999999</c:v>
                </c:pt>
                <c:pt idx="2581" formatCode="General">
                  <c:v>0.13220599999999999</c:v>
                </c:pt>
                <c:pt idx="2582" formatCode="General">
                  <c:v>0.13425200000000001</c:v>
                </c:pt>
                <c:pt idx="2583" formatCode="General">
                  <c:v>0.13627600000000001</c:v>
                </c:pt>
                <c:pt idx="2584" formatCode="General">
                  <c:v>0.13825899999999999</c:v>
                </c:pt>
                <c:pt idx="2585" formatCode="General">
                  <c:v>0.14018900000000001</c:v>
                </c:pt>
                <c:pt idx="2586" formatCode="General">
                  <c:v>0.142067</c:v>
                </c:pt>
                <c:pt idx="2587" formatCode="General">
                  <c:v>0.143896</c:v>
                </c:pt>
                <c:pt idx="2588" formatCode="General">
                  <c:v>0.14568</c:v>
                </c:pt>
                <c:pt idx="2589" formatCode="General">
                  <c:v>0.14740500000000001</c:v>
                </c:pt>
                <c:pt idx="2590" formatCode="General">
                  <c:v>0.14905299999999999</c:v>
                </c:pt>
                <c:pt idx="2591" formatCode="General">
                  <c:v>0.15060299999999999</c:v>
                </c:pt>
                <c:pt idx="2592" formatCode="General">
                  <c:v>0.15205099999999999</c:v>
                </c:pt>
                <c:pt idx="2593" formatCode="General">
                  <c:v>0.15340699999999999</c:v>
                </c:pt>
                <c:pt idx="2594" formatCode="General">
                  <c:v>0.15467900000000001</c:v>
                </c:pt>
                <c:pt idx="2595" formatCode="General">
                  <c:v>0.15587000000000001</c:v>
                </c:pt>
                <c:pt idx="2596" formatCode="General">
                  <c:v>0.156969</c:v>
                </c:pt>
                <c:pt idx="2597" formatCode="General">
                  <c:v>0.15796499999999999</c:v>
                </c:pt>
                <c:pt idx="2598" formatCode="General">
                  <c:v>0.15885199999999999</c:v>
                </c:pt>
                <c:pt idx="2599" formatCode="General">
                  <c:v>0.15962799999999999</c:v>
                </c:pt>
                <c:pt idx="2600" formatCode="General">
                  <c:v>0.16029599999999999</c:v>
                </c:pt>
                <c:pt idx="2601" formatCode="General">
                  <c:v>0.160861</c:v>
                </c:pt>
                <c:pt idx="2602" formatCode="General">
                  <c:v>0.161325</c:v>
                </c:pt>
                <c:pt idx="2603" formatCode="General">
                  <c:v>0.161691</c:v>
                </c:pt>
                <c:pt idx="2604" formatCode="General">
                  <c:v>0.16195300000000001</c:v>
                </c:pt>
                <c:pt idx="2605" formatCode="General">
                  <c:v>0.162107</c:v>
                </c:pt>
                <c:pt idx="2606" formatCode="General">
                  <c:v>0.16214300000000001</c:v>
                </c:pt>
                <c:pt idx="2607" formatCode="General">
                  <c:v>0.162052</c:v>
                </c:pt>
                <c:pt idx="2608" formatCode="General">
                  <c:v>0.161826</c:v>
                </c:pt>
                <c:pt idx="2609" formatCode="General">
                  <c:v>0.16145999999999999</c:v>
                </c:pt>
                <c:pt idx="2610" formatCode="General">
                  <c:v>0.16095300000000001</c:v>
                </c:pt>
                <c:pt idx="2611" formatCode="General">
                  <c:v>0.16030800000000001</c:v>
                </c:pt>
                <c:pt idx="2612" formatCode="General">
                  <c:v>0.15953300000000001</c:v>
                </c:pt>
                <c:pt idx="2613" formatCode="General">
                  <c:v>0.158635</c:v>
                </c:pt>
                <c:pt idx="2614" formatCode="General">
                  <c:v>0.15762000000000001</c:v>
                </c:pt>
                <c:pt idx="2615" formatCode="General">
                  <c:v>0.15649299999999999</c:v>
                </c:pt>
                <c:pt idx="2616" formatCode="General">
                  <c:v>0.15525800000000001</c:v>
                </c:pt>
                <c:pt idx="2617" formatCode="General">
                  <c:v>0.153914</c:v>
                </c:pt>
                <c:pt idx="2618" formatCode="General">
                  <c:v>0.15245800000000001</c:v>
                </c:pt>
                <c:pt idx="2619" formatCode="General">
                  <c:v>0.15088799999999999</c:v>
                </c:pt>
                <c:pt idx="2620" formatCode="General">
                  <c:v>0.149203</c:v>
                </c:pt>
                <c:pt idx="2621" formatCode="General">
                  <c:v>0.147401</c:v>
                </c:pt>
                <c:pt idx="2622" formatCode="General">
                  <c:v>0.145481</c:v>
                </c:pt>
                <c:pt idx="2623" formatCode="General">
                  <c:v>0.14344000000000001</c:v>
                </c:pt>
                <c:pt idx="2624" formatCode="General">
                  <c:v>0.14127799999999999</c:v>
                </c:pt>
                <c:pt idx="2625" formatCode="General">
                  <c:v>0.13899700000000001</c:v>
                </c:pt>
                <c:pt idx="2626" formatCode="General">
                  <c:v>0.13660600000000001</c:v>
                </c:pt>
                <c:pt idx="2627" formatCode="General">
                  <c:v>0.13411300000000001</c:v>
                </c:pt>
                <c:pt idx="2628" formatCode="General">
                  <c:v>0.131521</c:v>
                </c:pt>
                <c:pt idx="2629" formatCode="General">
                  <c:v>0.128833</c:v>
                </c:pt>
                <c:pt idx="2630" formatCode="General">
                  <c:v>0.126056</c:v>
                </c:pt>
                <c:pt idx="2631" formatCode="General">
                  <c:v>0.123198</c:v>
                </c:pt>
                <c:pt idx="2632" formatCode="General">
                  <c:v>0.120257</c:v>
                </c:pt>
                <c:pt idx="2633" formatCode="General">
                  <c:v>0.117228</c:v>
                </c:pt>
                <c:pt idx="2634" formatCode="General">
                  <c:v>0.11411300000000001</c:v>
                </c:pt>
                <c:pt idx="2635" formatCode="General">
                  <c:v>0.11092200000000001</c:v>
                </c:pt>
                <c:pt idx="2636" formatCode="General">
                  <c:v>0.10766199999999999</c:v>
                </c:pt>
                <c:pt idx="2637" formatCode="General">
                  <c:v>0.10434</c:v>
                </c:pt>
                <c:pt idx="2638" formatCode="General">
                  <c:v>0.100956</c:v>
                </c:pt>
                <c:pt idx="2639" formatCode="General">
                  <c:v>9.7521499999999997E-2</c:v>
                </c:pt>
                <c:pt idx="2640" formatCode="General">
                  <c:v>9.4048499999999993E-2</c:v>
                </c:pt>
                <c:pt idx="2641" formatCode="General">
                  <c:v>9.0548400000000001E-2</c:v>
                </c:pt>
                <c:pt idx="2642" formatCode="General">
                  <c:v>8.7028999999999995E-2</c:v>
                </c:pt>
                <c:pt idx="2643" formatCode="General">
                  <c:v>8.3494799999999994E-2</c:v>
                </c:pt>
                <c:pt idx="2644" formatCode="General">
                  <c:v>7.9946500000000004E-2</c:v>
                </c:pt>
                <c:pt idx="2645" formatCode="General">
                  <c:v>7.6381199999999996E-2</c:v>
                </c:pt>
                <c:pt idx="2646" formatCode="General">
                  <c:v>7.2798600000000005E-2</c:v>
                </c:pt>
                <c:pt idx="2647" formatCode="General">
                  <c:v>6.9205299999999997E-2</c:v>
                </c:pt>
                <c:pt idx="2648" formatCode="General">
                  <c:v>6.5610699999999994E-2</c:v>
                </c:pt>
                <c:pt idx="2649" formatCode="General">
                  <c:v>6.2018200000000002E-2</c:v>
                </c:pt>
                <c:pt idx="2650" formatCode="General">
                  <c:v>5.8423999999999997E-2</c:v>
                </c:pt>
                <c:pt idx="2651" formatCode="General">
                  <c:v>5.4825800000000001E-2</c:v>
                </c:pt>
                <c:pt idx="2652" formatCode="General">
                  <c:v>5.1231499999999999E-2</c:v>
                </c:pt>
                <c:pt idx="2653" formatCode="General">
                  <c:v>4.7660500000000001E-2</c:v>
                </c:pt>
                <c:pt idx="2654" formatCode="General">
                  <c:v>4.4134699999999999E-2</c:v>
                </c:pt>
                <c:pt idx="2655" formatCode="General">
                  <c:v>4.0668200000000002E-2</c:v>
                </c:pt>
                <c:pt idx="2656" formatCode="General">
                  <c:v>3.7264100000000001E-2</c:v>
                </c:pt>
                <c:pt idx="2657" formatCode="General">
                  <c:v>3.39181E-2</c:v>
                </c:pt>
                <c:pt idx="2658" formatCode="General">
                  <c:v>3.0622699999999999E-2</c:v>
                </c:pt>
                <c:pt idx="2659" formatCode="General">
                  <c:v>2.73663E-2</c:v>
                </c:pt>
                <c:pt idx="2660" formatCode="General">
                  <c:v>2.4134599999999999E-2</c:v>
                </c:pt>
                <c:pt idx="2661" formatCode="General">
                  <c:v>2.0914599999999998E-2</c:v>
                </c:pt>
                <c:pt idx="2662" formatCode="General">
                  <c:v>1.76977E-2</c:v>
                </c:pt>
                <c:pt idx="2663" formatCode="General">
                  <c:v>1.4480700000000001E-2</c:v>
                </c:pt>
                <c:pt idx="2664" formatCode="General">
                  <c:v>1.1269599999999999E-2</c:v>
                </c:pt>
                <c:pt idx="2665">
                  <c:v>8.0837800000000005E-3</c:v>
                </c:pt>
                <c:pt idx="2666">
                  <c:v>4.9520299999999996E-3</c:v>
                </c:pt>
                <c:pt idx="2667">
                  <c:v>1.8977099999999999E-3</c:v>
                </c:pt>
                <c:pt idx="2668">
                  <c:v>-1.0725699999999999E-3</c:v>
                </c:pt>
                <c:pt idx="2669">
                  <c:v>-3.9652999999999997E-3</c:v>
                </c:pt>
                <c:pt idx="2670">
                  <c:v>-6.7882899999999998E-3</c:v>
                </c:pt>
                <c:pt idx="2671">
                  <c:v>-9.5452599999999999E-3</c:v>
                </c:pt>
                <c:pt idx="2672" formatCode="General">
                  <c:v>-1.22375E-2</c:v>
                </c:pt>
                <c:pt idx="2673" formatCode="General">
                  <c:v>-1.48643E-2</c:v>
                </c:pt>
                <c:pt idx="2674" formatCode="General">
                  <c:v>-1.7423600000000001E-2</c:v>
                </c:pt>
                <c:pt idx="2675" formatCode="General">
                  <c:v>-1.9915599999999999E-2</c:v>
                </c:pt>
                <c:pt idx="2676" formatCode="General">
                  <c:v>-2.2346299999999999E-2</c:v>
                </c:pt>
                <c:pt idx="2677" formatCode="General">
                  <c:v>-2.47204E-2</c:v>
                </c:pt>
                <c:pt idx="2678" formatCode="General">
                  <c:v>-2.7033700000000001E-2</c:v>
                </c:pt>
                <c:pt idx="2679" formatCode="General">
                  <c:v>-2.9276199999999999E-2</c:v>
                </c:pt>
                <c:pt idx="2680" formatCode="General">
                  <c:v>-3.1443499999999999E-2</c:v>
                </c:pt>
                <c:pt idx="2681" formatCode="General">
                  <c:v>-3.3542200000000001E-2</c:v>
                </c:pt>
                <c:pt idx="2682" formatCode="General">
                  <c:v>-3.5582500000000003E-2</c:v>
                </c:pt>
                <c:pt idx="2683" formatCode="General">
                  <c:v>-3.7568999999999998E-2</c:v>
                </c:pt>
                <c:pt idx="2684" formatCode="General">
                  <c:v>-3.9496799999999999E-2</c:v>
                </c:pt>
                <c:pt idx="2685" formatCode="General">
                  <c:v>-4.13532E-2</c:v>
                </c:pt>
                <c:pt idx="2686" formatCode="General">
                  <c:v>-4.3123399999999999E-2</c:v>
                </c:pt>
                <c:pt idx="2687" formatCode="General">
                  <c:v>-4.4797900000000002E-2</c:v>
                </c:pt>
                <c:pt idx="2688" formatCode="General">
                  <c:v>-4.63779E-2</c:v>
                </c:pt>
                <c:pt idx="2689" formatCode="General">
                  <c:v>-4.7871299999999999E-2</c:v>
                </c:pt>
                <c:pt idx="2690" formatCode="General">
                  <c:v>-4.9285299999999997E-2</c:v>
                </c:pt>
                <c:pt idx="2691" formatCode="General">
                  <c:v>-5.0624200000000001E-2</c:v>
                </c:pt>
                <c:pt idx="2692" formatCode="General">
                  <c:v>-5.18898E-2</c:v>
                </c:pt>
                <c:pt idx="2693" formatCode="General">
                  <c:v>-5.3081900000000001E-2</c:v>
                </c:pt>
                <c:pt idx="2694" formatCode="General">
                  <c:v>-5.4196599999999998E-2</c:v>
                </c:pt>
                <c:pt idx="2695" formatCode="General">
                  <c:v>-5.5225999999999997E-2</c:v>
                </c:pt>
                <c:pt idx="2696" formatCode="General">
                  <c:v>-5.6161599999999999E-2</c:v>
                </c:pt>
                <c:pt idx="2697" formatCode="General">
                  <c:v>-5.6998199999999999E-2</c:v>
                </c:pt>
                <c:pt idx="2698" formatCode="General">
                  <c:v>-5.77371E-2</c:v>
                </c:pt>
                <c:pt idx="2699" formatCode="General">
                  <c:v>-5.8384400000000003E-2</c:v>
                </c:pt>
                <c:pt idx="2700" formatCode="General">
                  <c:v>-5.8942599999999998E-2</c:v>
                </c:pt>
                <c:pt idx="2701" formatCode="General">
                  <c:v>-5.9404600000000002E-2</c:v>
                </c:pt>
                <c:pt idx="2702" formatCode="General">
                  <c:v>-5.9755799999999998E-2</c:v>
                </c:pt>
                <c:pt idx="2703" formatCode="General">
                  <c:v>-5.9982599999999997E-2</c:v>
                </c:pt>
                <c:pt idx="2704" formatCode="General">
                  <c:v>-6.0078800000000002E-2</c:v>
                </c:pt>
                <c:pt idx="2705" formatCode="General">
                  <c:v>-6.0044399999999998E-2</c:v>
                </c:pt>
                <c:pt idx="2706" formatCode="General">
                  <c:v>-5.9882100000000001E-2</c:v>
                </c:pt>
                <c:pt idx="2707" formatCode="General">
                  <c:v>-5.9593399999999998E-2</c:v>
                </c:pt>
                <c:pt idx="2708" formatCode="General">
                  <c:v>-5.9176399999999997E-2</c:v>
                </c:pt>
                <c:pt idx="2709" formatCode="General">
                  <c:v>-5.8626600000000001E-2</c:v>
                </c:pt>
                <c:pt idx="2710" formatCode="General">
                  <c:v>-5.7939699999999997E-2</c:v>
                </c:pt>
                <c:pt idx="2711" formatCode="General">
                  <c:v>-5.71136E-2</c:v>
                </c:pt>
                <c:pt idx="2712" formatCode="General">
                  <c:v>-5.6149999999999999E-2</c:v>
                </c:pt>
                <c:pt idx="2713" formatCode="General">
                  <c:v>-5.50567E-2</c:v>
                </c:pt>
                <c:pt idx="2714" formatCode="General">
                  <c:v>-5.3844599999999999E-2</c:v>
                </c:pt>
                <c:pt idx="2715" formatCode="General">
                  <c:v>-5.2520699999999997E-2</c:v>
                </c:pt>
                <c:pt idx="2716" formatCode="General">
                  <c:v>-5.1084999999999998E-2</c:v>
                </c:pt>
                <c:pt idx="2717" formatCode="General">
                  <c:v>-4.9534599999999998E-2</c:v>
                </c:pt>
                <c:pt idx="2718" formatCode="General">
                  <c:v>-4.7870500000000003E-2</c:v>
                </c:pt>
                <c:pt idx="2719" formatCode="General">
                  <c:v>-4.6097199999999998E-2</c:v>
                </c:pt>
                <c:pt idx="2720" formatCode="General">
                  <c:v>-4.4218E-2</c:v>
                </c:pt>
                <c:pt idx="2721" formatCode="General">
                  <c:v>-4.2236799999999998E-2</c:v>
                </c:pt>
                <c:pt idx="2722" formatCode="General">
                  <c:v>-4.0160500000000002E-2</c:v>
                </c:pt>
                <c:pt idx="2723" formatCode="General">
                  <c:v>-3.7998200000000003E-2</c:v>
                </c:pt>
                <c:pt idx="2724" formatCode="General">
                  <c:v>-3.5757299999999999E-2</c:v>
                </c:pt>
                <c:pt idx="2725" formatCode="General">
                  <c:v>-3.3439099999999999E-2</c:v>
                </c:pt>
                <c:pt idx="2726" formatCode="General">
                  <c:v>-3.1037700000000001E-2</c:v>
                </c:pt>
                <c:pt idx="2727" formatCode="General">
                  <c:v>-2.85428E-2</c:v>
                </c:pt>
                <c:pt idx="2728" formatCode="General">
                  <c:v>-2.5950899999999999E-2</c:v>
                </c:pt>
                <c:pt idx="2729" formatCode="General">
                  <c:v>-2.3272000000000001E-2</c:v>
                </c:pt>
                <c:pt idx="2730" formatCode="General">
                  <c:v>-2.0521500000000002E-2</c:v>
                </c:pt>
                <c:pt idx="2731" formatCode="General">
                  <c:v>-1.7703799999999999E-2</c:v>
                </c:pt>
                <c:pt idx="2732" formatCode="General">
                  <c:v>-1.4810500000000001E-2</c:v>
                </c:pt>
                <c:pt idx="2733" formatCode="General">
                  <c:v>-1.18342E-2</c:v>
                </c:pt>
                <c:pt idx="2734">
                  <c:v>-8.7755000000000003E-3</c:v>
                </c:pt>
                <c:pt idx="2735">
                  <c:v>-5.6359499999999998E-3</c:v>
                </c:pt>
                <c:pt idx="2736">
                  <c:v>-2.4133900000000001E-3</c:v>
                </c:pt>
                <c:pt idx="2737">
                  <c:v>8.9349199999999996E-4</c:v>
                </c:pt>
                <c:pt idx="2738">
                  <c:v>4.2839799999999997E-3</c:v>
                </c:pt>
                <c:pt idx="2739">
                  <c:v>7.7621299999999999E-3</c:v>
                </c:pt>
                <c:pt idx="2740" formatCode="General">
                  <c:v>1.13375E-2</c:v>
                </c:pt>
                <c:pt idx="2741" formatCode="General">
                  <c:v>1.5014400000000001E-2</c:v>
                </c:pt>
                <c:pt idx="2742" formatCode="General">
                  <c:v>1.87843E-2</c:v>
                </c:pt>
                <c:pt idx="2743" formatCode="General">
                  <c:v>2.26331E-2</c:v>
                </c:pt>
                <c:pt idx="2744" formatCode="General">
                  <c:v>2.6554899999999999E-2</c:v>
                </c:pt>
                <c:pt idx="2745" formatCode="General">
                  <c:v>3.0552599999999999E-2</c:v>
                </c:pt>
                <c:pt idx="2746" formatCode="General">
                  <c:v>3.4629500000000001E-2</c:v>
                </c:pt>
                <c:pt idx="2747" formatCode="General">
                  <c:v>3.8784300000000001E-2</c:v>
                </c:pt>
                <c:pt idx="2748" formatCode="General">
                  <c:v>4.3013799999999998E-2</c:v>
                </c:pt>
                <c:pt idx="2749" formatCode="General">
                  <c:v>4.7315400000000001E-2</c:v>
                </c:pt>
                <c:pt idx="2750" formatCode="General">
                  <c:v>5.1685799999999997E-2</c:v>
                </c:pt>
                <c:pt idx="2751" formatCode="General">
                  <c:v>5.6119200000000001E-2</c:v>
                </c:pt>
                <c:pt idx="2752" formatCode="General">
                  <c:v>6.0607800000000003E-2</c:v>
                </c:pt>
                <c:pt idx="2753" formatCode="General">
                  <c:v>6.5142199999999997E-2</c:v>
                </c:pt>
                <c:pt idx="2754" formatCode="General">
                  <c:v>6.9712399999999994E-2</c:v>
                </c:pt>
                <c:pt idx="2755" formatCode="General">
                  <c:v>7.4312199999999995E-2</c:v>
                </c:pt>
                <c:pt idx="2756" formatCode="General">
                  <c:v>7.8941800000000006E-2</c:v>
                </c:pt>
                <c:pt idx="2757" formatCode="General">
                  <c:v>8.3603800000000006E-2</c:v>
                </c:pt>
                <c:pt idx="2758" formatCode="General">
                  <c:v>8.8295299999999993E-2</c:v>
                </c:pt>
                <c:pt idx="2759" formatCode="General">
                  <c:v>9.3009400000000006E-2</c:v>
                </c:pt>
                <c:pt idx="2760" formatCode="General">
                  <c:v>9.7747200000000006E-2</c:v>
                </c:pt>
                <c:pt idx="2761" formatCode="General">
                  <c:v>0.102522</c:v>
                </c:pt>
                <c:pt idx="2762" formatCode="General">
                  <c:v>0.107345</c:v>
                </c:pt>
                <c:pt idx="2763" formatCode="General">
                  <c:v>0.11221399999999999</c:v>
                </c:pt>
                <c:pt idx="2764" formatCode="General">
                  <c:v>0.11711100000000001</c:v>
                </c:pt>
                <c:pt idx="2765" formatCode="General">
                  <c:v>0.12201099999999999</c:v>
                </c:pt>
                <c:pt idx="2766" formatCode="General">
                  <c:v>0.12689600000000001</c:v>
                </c:pt>
                <c:pt idx="2767" formatCode="General">
                  <c:v>0.13175799999999999</c:v>
                </c:pt>
                <c:pt idx="2768" formatCode="General">
                  <c:v>0.13659299999999999</c:v>
                </c:pt>
                <c:pt idx="2769" formatCode="General">
                  <c:v>0.14139699999999999</c:v>
                </c:pt>
                <c:pt idx="2770" formatCode="General">
                  <c:v>0.14615700000000001</c:v>
                </c:pt>
                <c:pt idx="2771" formatCode="General">
                  <c:v>0.15085999999999999</c:v>
                </c:pt>
                <c:pt idx="2772" formatCode="General">
                  <c:v>0.155498</c:v>
                </c:pt>
                <c:pt idx="2773" formatCode="General">
                  <c:v>0.16006799999999999</c:v>
                </c:pt>
                <c:pt idx="2774" formatCode="General">
                  <c:v>0.16456899999999999</c:v>
                </c:pt>
                <c:pt idx="2775" formatCode="General">
                  <c:v>0.16900599999999999</c:v>
                </c:pt>
                <c:pt idx="2776" formatCode="General">
                  <c:v>0.17338300000000001</c:v>
                </c:pt>
                <c:pt idx="2777" formatCode="General">
                  <c:v>0.1777</c:v>
                </c:pt>
                <c:pt idx="2778" formatCode="General">
                  <c:v>0.18195500000000001</c:v>
                </c:pt>
                <c:pt idx="2779" formatCode="General">
                  <c:v>0.186144</c:v>
                </c:pt>
                <c:pt idx="2780" formatCode="General">
                  <c:v>0.190271</c:v>
                </c:pt>
                <c:pt idx="2781" formatCode="General">
                  <c:v>0.194328</c:v>
                </c:pt>
                <c:pt idx="2782" formatCode="General">
                  <c:v>0.19830200000000001</c:v>
                </c:pt>
                <c:pt idx="2783" formatCode="General">
                  <c:v>0.202177</c:v>
                </c:pt>
                <c:pt idx="2784" formatCode="General">
                  <c:v>0.20594699999999999</c:v>
                </c:pt>
                <c:pt idx="2785" formatCode="General">
                  <c:v>0.209619</c:v>
                </c:pt>
                <c:pt idx="2786" formatCode="General">
                  <c:v>0.213196</c:v>
                </c:pt>
                <c:pt idx="2787" formatCode="General">
                  <c:v>0.21667900000000001</c:v>
                </c:pt>
                <c:pt idx="2788" formatCode="General">
                  <c:v>0.22006500000000001</c:v>
                </c:pt>
                <c:pt idx="2789" formatCode="General">
                  <c:v>0.22334999999999999</c:v>
                </c:pt>
                <c:pt idx="2790" formatCode="General">
                  <c:v>0.22652600000000001</c:v>
                </c:pt>
                <c:pt idx="2791" formatCode="General">
                  <c:v>0.22958600000000001</c:v>
                </c:pt>
                <c:pt idx="2792" formatCode="General">
                  <c:v>0.23252200000000001</c:v>
                </c:pt>
                <c:pt idx="2793" formatCode="General">
                  <c:v>0.23533200000000001</c:v>
                </c:pt>
                <c:pt idx="2794" formatCode="General">
                  <c:v>0.238009</c:v>
                </c:pt>
                <c:pt idx="2795" formatCode="General">
                  <c:v>0.24054800000000001</c:v>
                </c:pt>
                <c:pt idx="2796" formatCode="General">
                  <c:v>0.242951</c:v>
                </c:pt>
                <c:pt idx="2797" formatCode="General">
                  <c:v>0.245225</c:v>
                </c:pt>
                <c:pt idx="2798" formatCode="General">
                  <c:v>0.24737700000000001</c:v>
                </c:pt>
                <c:pt idx="2799" formatCode="General">
                  <c:v>0.24940399999999999</c:v>
                </c:pt>
                <c:pt idx="2800" formatCode="General">
                  <c:v>0.25130000000000002</c:v>
                </c:pt>
                <c:pt idx="2801" formatCode="General">
                  <c:v>0.25306499999999998</c:v>
                </c:pt>
                <c:pt idx="2802" formatCode="General">
                  <c:v>0.25470100000000001</c:v>
                </c:pt>
                <c:pt idx="2803" formatCode="General">
                  <c:v>0.25621100000000002</c:v>
                </c:pt>
                <c:pt idx="2804" formatCode="General">
                  <c:v>0.25759300000000002</c:v>
                </c:pt>
                <c:pt idx="2805" formatCode="General">
                  <c:v>0.25884400000000002</c:v>
                </c:pt>
                <c:pt idx="2806" formatCode="General">
                  <c:v>0.25996200000000003</c:v>
                </c:pt>
                <c:pt idx="2807" formatCode="General">
                  <c:v>0.26094899999999999</c:v>
                </c:pt>
                <c:pt idx="2808" formatCode="General">
                  <c:v>0.26180700000000001</c:v>
                </c:pt>
                <c:pt idx="2809" formatCode="General">
                  <c:v>0.26253900000000002</c:v>
                </c:pt>
                <c:pt idx="2810" formatCode="General">
                  <c:v>0.26314599999999999</c:v>
                </c:pt>
                <c:pt idx="2811" formatCode="General">
                  <c:v>0.263627</c:v>
                </c:pt>
                <c:pt idx="2812" formatCode="General">
                  <c:v>0.263986</c:v>
                </c:pt>
                <c:pt idx="2813" formatCode="General">
                  <c:v>0.26422299999999999</c:v>
                </c:pt>
                <c:pt idx="2814" formatCode="General">
                  <c:v>0.26433299999999998</c:v>
                </c:pt>
                <c:pt idx="2815" formatCode="General">
                  <c:v>0.26430700000000001</c:v>
                </c:pt>
                <c:pt idx="2816" formatCode="General">
                  <c:v>0.26414500000000002</c:v>
                </c:pt>
                <c:pt idx="2817" formatCode="General">
                  <c:v>0.26385900000000001</c:v>
                </c:pt>
                <c:pt idx="2818" formatCode="General">
                  <c:v>0.26345800000000003</c:v>
                </c:pt>
                <c:pt idx="2819" formatCode="General">
                  <c:v>0.26294099999999998</c:v>
                </c:pt>
                <c:pt idx="2820" formatCode="General">
                  <c:v>0.26230199999999998</c:v>
                </c:pt>
                <c:pt idx="2821" formatCode="General">
                  <c:v>0.26153900000000002</c:v>
                </c:pt>
                <c:pt idx="2822" formatCode="General">
                  <c:v>0.260656</c:v>
                </c:pt>
                <c:pt idx="2823" formatCode="General">
                  <c:v>0.25965100000000002</c:v>
                </c:pt>
                <c:pt idx="2824" formatCode="General">
                  <c:v>0.25851299999999999</c:v>
                </c:pt>
                <c:pt idx="2825" formatCode="General">
                  <c:v>0.25722899999999999</c:v>
                </c:pt>
                <c:pt idx="2826" formatCode="General">
                  <c:v>0.25579499999999999</c:v>
                </c:pt>
                <c:pt idx="2827" formatCode="General">
                  <c:v>0.25422</c:v>
                </c:pt>
                <c:pt idx="2828" formatCode="General">
                  <c:v>0.25251499999999999</c:v>
                </c:pt>
                <c:pt idx="2829" formatCode="General">
                  <c:v>0.250691</c:v>
                </c:pt>
                <c:pt idx="2830" formatCode="General">
                  <c:v>0.248756</c:v>
                </c:pt>
                <c:pt idx="2831" formatCode="General">
                  <c:v>0.24671399999999999</c:v>
                </c:pt>
                <c:pt idx="2832" formatCode="General">
                  <c:v>0.24456900000000001</c:v>
                </c:pt>
                <c:pt idx="2833" formatCode="General">
                  <c:v>0.24232000000000001</c:v>
                </c:pt>
                <c:pt idx="2834" formatCode="General">
                  <c:v>0.23996899999999999</c:v>
                </c:pt>
                <c:pt idx="2835" formatCode="General">
                  <c:v>0.23751900000000001</c:v>
                </c:pt>
                <c:pt idx="2836" formatCode="General">
                  <c:v>0.234984</c:v>
                </c:pt>
                <c:pt idx="2837" formatCode="General">
                  <c:v>0.232374</c:v>
                </c:pt>
                <c:pt idx="2838" formatCode="General">
                  <c:v>0.22969200000000001</c:v>
                </c:pt>
                <c:pt idx="2839" formatCode="General">
                  <c:v>0.22693199999999999</c:v>
                </c:pt>
                <c:pt idx="2840" formatCode="General">
                  <c:v>0.22409399999999999</c:v>
                </c:pt>
                <c:pt idx="2841" formatCode="General">
                  <c:v>0.22117400000000001</c:v>
                </c:pt>
                <c:pt idx="2842" formatCode="General">
                  <c:v>0.218166</c:v>
                </c:pt>
                <c:pt idx="2843" formatCode="General">
                  <c:v>0.215061</c:v>
                </c:pt>
                <c:pt idx="2844" formatCode="General">
                  <c:v>0.21186199999999999</c:v>
                </c:pt>
                <c:pt idx="2845" formatCode="General">
                  <c:v>0.20858299999999999</c:v>
                </c:pt>
                <c:pt idx="2846" formatCode="General">
                  <c:v>0.205234</c:v>
                </c:pt>
                <c:pt idx="2847" formatCode="General">
                  <c:v>0.201818</c:v>
                </c:pt>
                <c:pt idx="2848" formatCode="General">
                  <c:v>0.19833200000000001</c:v>
                </c:pt>
                <c:pt idx="2849" formatCode="General">
                  <c:v>0.194776</c:v>
                </c:pt>
                <c:pt idx="2850" formatCode="General">
                  <c:v>0.191161</c:v>
                </c:pt>
                <c:pt idx="2851" formatCode="General">
                  <c:v>0.187503</c:v>
                </c:pt>
                <c:pt idx="2852" formatCode="General">
                  <c:v>0.183811</c:v>
                </c:pt>
                <c:pt idx="2853" formatCode="General">
                  <c:v>0.180087</c:v>
                </c:pt>
                <c:pt idx="2854" formatCode="General">
                  <c:v>0.17632800000000001</c:v>
                </c:pt>
                <c:pt idx="2855" formatCode="General">
                  <c:v>0.17253499999999999</c:v>
                </c:pt>
                <c:pt idx="2856" formatCode="General">
                  <c:v>0.16871</c:v>
                </c:pt>
                <c:pt idx="2857" formatCode="General">
                  <c:v>0.164857</c:v>
                </c:pt>
                <c:pt idx="2858" formatCode="General">
                  <c:v>0.160972</c:v>
                </c:pt>
                <c:pt idx="2859" formatCode="General">
                  <c:v>0.157054</c:v>
                </c:pt>
                <c:pt idx="2860" formatCode="General">
                  <c:v>0.153112</c:v>
                </c:pt>
                <c:pt idx="2861" formatCode="General">
                  <c:v>0.14915800000000001</c:v>
                </c:pt>
                <c:pt idx="2862" formatCode="General">
                  <c:v>0.145204</c:v>
                </c:pt>
                <c:pt idx="2863" formatCode="General">
                  <c:v>0.14125499999999999</c:v>
                </c:pt>
                <c:pt idx="2864" formatCode="General">
                  <c:v>0.13730999999999999</c:v>
                </c:pt>
                <c:pt idx="2865" formatCode="General">
                  <c:v>0.13336799999999999</c:v>
                </c:pt>
                <c:pt idx="2866" formatCode="General">
                  <c:v>0.12942200000000001</c:v>
                </c:pt>
                <c:pt idx="2867" formatCode="General">
                  <c:v>0.125469</c:v>
                </c:pt>
                <c:pt idx="2868" formatCode="General">
                  <c:v>0.121506</c:v>
                </c:pt>
                <c:pt idx="2869" formatCode="General">
                  <c:v>0.117539</c:v>
                </c:pt>
                <c:pt idx="2870" formatCode="General">
                  <c:v>0.113569</c:v>
                </c:pt>
                <c:pt idx="2871" formatCode="General">
                  <c:v>0.109598</c:v>
                </c:pt>
                <c:pt idx="2872" formatCode="General">
                  <c:v>0.105619</c:v>
                </c:pt>
                <c:pt idx="2873" formatCode="General">
                  <c:v>0.10162499999999999</c:v>
                </c:pt>
                <c:pt idx="2874" formatCode="General">
                  <c:v>9.7607200000000005E-2</c:v>
                </c:pt>
                <c:pt idx="2875" formatCode="General">
                  <c:v>9.3565899999999994E-2</c:v>
                </c:pt>
                <c:pt idx="2876" formatCode="General">
                  <c:v>8.9508799999999999E-2</c:v>
                </c:pt>
                <c:pt idx="2877" formatCode="General">
                  <c:v>8.5450499999999999E-2</c:v>
                </c:pt>
                <c:pt idx="2878" formatCode="General">
                  <c:v>8.1402299999999997E-2</c:v>
                </c:pt>
                <c:pt idx="2879" formatCode="General">
                  <c:v>7.7367900000000003E-2</c:v>
                </c:pt>
                <c:pt idx="2880" formatCode="General">
                  <c:v>7.3348200000000002E-2</c:v>
                </c:pt>
                <c:pt idx="2881" formatCode="General">
                  <c:v>6.9349099999999997E-2</c:v>
                </c:pt>
                <c:pt idx="2882" formatCode="General">
                  <c:v>6.5379499999999993E-2</c:v>
                </c:pt>
                <c:pt idx="2883" formatCode="General">
                  <c:v>6.1441900000000001E-2</c:v>
                </c:pt>
                <c:pt idx="2884" formatCode="General">
                  <c:v>5.7532100000000003E-2</c:v>
                </c:pt>
                <c:pt idx="2885" formatCode="General">
                  <c:v>5.36458E-2</c:v>
                </c:pt>
                <c:pt idx="2886" formatCode="General">
                  <c:v>4.9785900000000001E-2</c:v>
                </c:pt>
                <c:pt idx="2887" formatCode="General">
                  <c:v>4.5958899999999997E-2</c:v>
                </c:pt>
                <c:pt idx="2888" formatCode="General">
                  <c:v>4.21693E-2</c:v>
                </c:pt>
                <c:pt idx="2889" formatCode="General">
                  <c:v>3.8417E-2</c:v>
                </c:pt>
                <c:pt idx="2890" formatCode="General">
                  <c:v>3.4699000000000001E-2</c:v>
                </c:pt>
                <c:pt idx="2891" formatCode="General">
                  <c:v>3.1013499999999999E-2</c:v>
                </c:pt>
                <c:pt idx="2892" formatCode="General">
                  <c:v>2.73615E-2</c:v>
                </c:pt>
                <c:pt idx="2893" formatCode="General">
                  <c:v>2.3747600000000001E-2</c:v>
                </c:pt>
                <c:pt idx="2894" formatCode="General">
                  <c:v>2.01788E-2</c:v>
                </c:pt>
                <c:pt idx="2895" formatCode="General">
                  <c:v>1.66602E-2</c:v>
                </c:pt>
                <c:pt idx="2896" formatCode="General">
                  <c:v>1.319E-2</c:v>
                </c:pt>
                <c:pt idx="2897">
                  <c:v>9.7592600000000005E-3</c:v>
                </c:pt>
                <c:pt idx="2898">
                  <c:v>6.3601600000000001E-3</c:v>
                </c:pt>
                <c:pt idx="2899">
                  <c:v>2.9932800000000001E-3</c:v>
                </c:pt>
                <c:pt idx="2900">
                  <c:v>-3.3430599999999998E-4</c:v>
                </c:pt>
                <c:pt idx="2901">
                  <c:v>-3.61569E-3</c:v>
                </c:pt>
                <c:pt idx="2902">
                  <c:v>-6.8455499999999997E-3</c:v>
                </c:pt>
                <c:pt idx="2903" formatCode="General">
                  <c:v>-1.0016600000000001E-2</c:v>
                </c:pt>
                <c:pt idx="2904" formatCode="General">
                  <c:v>-1.31194E-2</c:v>
                </c:pt>
                <c:pt idx="2905" formatCode="General">
                  <c:v>-1.6146600000000001E-2</c:v>
                </c:pt>
                <c:pt idx="2906" formatCode="General">
                  <c:v>-1.90958E-2</c:v>
                </c:pt>
                <c:pt idx="2907" formatCode="General">
                  <c:v>-2.19671E-2</c:v>
                </c:pt>
                <c:pt idx="2908" formatCode="General">
                  <c:v>-2.47631E-2</c:v>
                </c:pt>
                <c:pt idx="2909" formatCode="General">
                  <c:v>-2.74871E-2</c:v>
                </c:pt>
                <c:pt idx="2910" formatCode="General">
                  <c:v>-3.01383E-2</c:v>
                </c:pt>
                <c:pt idx="2911" formatCode="General">
                  <c:v>-3.27053E-2</c:v>
                </c:pt>
                <c:pt idx="2912" formatCode="General">
                  <c:v>-3.5170399999999997E-2</c:v>
                </c:pt>
                <c:pt idx="2913" formatCode="General">
                  <c:v>-3.7518999999999997E-2</c:v>
                </c:pt>
                <c:pt idx="2914" formatCode="General">
                  <c:v>-3.9746200000000002E-2</c:v>
                </c:pt>
                <c:pt idx="2915" formatCode="General">
                  <c:v>-4.1854200000000001E-2</c:v>
                </c:pt>
                <c:pt idx="2916" formatCode="General">
                  <c:v>-4.3847499999999998E-2</c:v>
                </c:pt>
                <c:pt idx="2917" formatCode="General">
                  <c:v>-4.5730199999999999E-2</c:v>
                </c:pt>
                <c:pt idx="2918" formatCode="General">
                  <c:v>-4.7504299999999999E-2</c:v>
                </c:pt>
                <c:pt idx="2919" formatCode="General">
                  <c:v>-4.9168999999999997E-2</c:v>
                </c:pt>
                <c:pt idx="2920" formatCode="General">
                  <c:v>-5.0723499999999998E-2</c:v>
                </c:pt>
                <c:pt idx="2921" formatCode="General">
                  <c:v>-5.2169800000000002E-2</c:v>
                </c:pt>
                <c:pt idx="2922" formatCode="General">
                  <c:v>-5.3512700000000003E-2</c:v>
                </c:pt>
                <c:pt idx="2923" formatCode="General">
                  <c:v>-5.4757199999999999E-2</c:v>
                </c:pt>
                <c:pt idx="2924" formatCode="General">
                  <c:v>-5.5908699999999999E-2</c:v>
                </c:pt>
                <c:pt idx="2925" formatCode="General">
                  <c:v>-5.6974900000000002E-2</c:v>
                </c:pt>
                <c:pt idx="2926" formatCode="General">
                  <c:v>-5.7964599999999998E-2</c:v>
                </c:pt>
                <c:pt idx="2927" formatCode="General">
                  <c:v>-5.88821E-2</c:v>
                </c:pt>
                <c:pt idx="2928" formatCode="General">
                  <c:v>-5.9722499999999998E-2</c:v>
                </c:pt>
                <c:pt idx="2929" formatCode="General">
                  <c:v>-6.0474800000000002E-2</c:v>
                </c:pt>
                <c:pt idx="2930" formatCode="General">
                  <c:v>-6.1128599999999998E-2</c:v>
                </c:pt>
                <c:pt idx="2931" formatCode="General">
                  <c:v>-6.1678299999999998E-2</c:v>
                </c:pt>
                <c:pt idx="2932" formatCode="General">
                  <c:v>-6.2120799999999997E-2</c:v>
                </c:pt>
                <c:pt idx="2933" formatCode="General">
                  <c:v>-6.2452899999999999E-2</c:v>
                </c:pt>
                <c:pt idx="2934" formatCode="General">
                  <c:v>-6.2671000000000004E-2</c:v>
                </c:pt>
                <c:pt idx="2935" formatCode="General">
                  <c:v>-6.2773099999999998E-2</c:v>
                </c:pt>
                <c:pt idx="2936" formatCode="General">
                  <c:v>-6.2759999999999996E-2</c:v>
                </c:pt>
                <c:pt idx="2937" formatCode="General">
                  <c:v>-6.2635200000000002E-2</c:v>
                </c:pt>
                <c:pt idx="2938" formatCode="General">
                  <c:v>-6.2402399999999997E-2</c:v>
                </c:pt>
                <c:pt idx="2939" formatCode="General">
                  <c:v>-6.2062300000000001E-2</c:v>
                </c:pt>
                <c:pt idx="2940" formatCode="General">
                  <c:v>-6.1611899999999997E-2</c:v>
                </c:pt>
                <c:pt idx="2941" formatCode="General">
                  <c:v>-6.1050500000000001E-2</c:v>
                </c:pt>
                <c:pt idx="2942" formatCode="General">
                  <c:v>-6.0385800000000003E-2</c:v>
                </c:pt>
                <c:pt idx="2943" formatCode="General">
                  <c:v>-5.9630099999999998E-2</c:v>
                </c:pt>
                <c:pt idx="2944" formatCode="General">
                  <c:v>-5.8792700000000003E-2</c:v>
                </c:pt>
                <c:pt idx="2945" formatCode="General">
                  <c:v>-5.7877199999999997E-2</c:v>
                </c:pt>
                <c:pt idx="2946" formatCode="General">
                  <c:v>-5.6887300000000002E-2</c:v>
                </c:pt>
                <c:pt idx="2947" formatCode="General">
                  <c:v>-5.5828999999999997E-2</c:v>
                </c:pt>
                <c:pt idx="2948" formatCode="General">
                  <c:v>-5.4704000000000003E-2</c:v>
                </c:pt>
                <c:pt idx="2949" formatCode="General">
                  <c:v>-5.35056E-2</c:v>
                </c:pt>
                <c:pt idx="2950" formatCode="General">
                  <c:v>-5.2222400000000002E-2</c:v>
                </c:pt>
                <c:pt idx="2951" formatCode="General">
                  <c:v>-5.08447E-2</c:v>
                </c:pt>
                <c:pt idx="2952" formatCode="General">
                  <c:v>-4.9367800000000003E-2</c:v>
                </c:pt>
                <c:pt idx="2953" formatCode="General">
                  <c:v>-4.7789999999999999E-2</c:v>
                </c:pt>
                <c:pt idx="2954" formatCode="General">
                  <c:v>-4.6109999999999998E-2</c:v>
                </c:pt>
                <c:pt idx="2955" formatCode="General">
                  <c:v>-4.4326699999999997E-2</c:v>
                </c:pt>
                <c:pt idx="2956" formatCode="General">
                  <c:v>-4.24444E-2</c:v>
                </c:pt>
                <c:pt idx="2957" formatCode="General">
                  <c:v>-4.0475299999999999E-2</c:v>
                </c:pt>
                <c:pt idx="2958" formatCode="General">
                  <c:v>-3.8433700000000001E-2</c:v>
                </c:pt>
                <c:pt idx="2959" formatCode="General">
                  <c:v>-3.6325900000000001E-2</c:v>
                </c:pt>
                <c:pt idx="2960" formatCode="General">
                  <c:v>-3.41505E-2</c:v>
                </c:pt>
                <c:pt idx="2961" formatCode="General">
                  <c:v>-3.1908899999999997E-2</c:v>
                </c:pt>
                <c:pt idx="2962" formatCode="General">
                  <c:v>-2.9610899999999999E-2</c:v>
                </c:pt>
                <c:pt idx="2963" formatCode="General">
                  <c:v>-2.7267400000000001E-2</c:v>
                </c:pt>
                <c:pt idx="2964" formatCode="General">
                  <c:v>-2.4883300000000001E-2</c:v>
                </c:pt>
                <c:pt idx="2965" formatCode="General">
                  <c:v>-2.2460299999999999E-2</c:v>
                </c:pt>
                <c:pt idx="2966" formatCode="General">
                  <c:v>-2.0003400000000001E-2</c:v>
                </c:pt>
                <c:pt idx="2967" formatCode="General">
                  <c:v>-1.7519300000000002E-2</c:v>
                </c:pt>
                <c:pt idx="2968" formatCode="General">
                  <c:v>-1.5011699999999999E-2</c:v>
                </c:pt>
                <c:pt idx="2969" formatCode="General">
                  <c:v>-1.24796E-2</c:v>
                </c:pt>
                <c:pt idx="2970">
                  <c:v>-9.9171399999999996E-3</c:v>
                </c:pt>
                <c:pt idx="2971">
                  <c:v>-7.31038E-3</c:v>
                </c:pt>
                <c:pt idx="2972">
                  <c:v>-4.6389600000000001E-3</c:v>
                </c:pt>
                <c:pt idx="2973">
                  <c:v>-1.8849699999999999E-3</c:v>
                </c:pt>
                <c:pt idx="2974">
                  <c:v>9.5861099999999995E-4</c:v>
                </c:pt>
                <c:pt idx="2975">
                  <c:v>3.8878200000000002E-3</c:v>
                </c:pt>
                <c:pt idx="2976">
                  <c:v>6.8937900000000003E-3</c:v>
                </c:pt>
                <c:pt idx="2977">
                  <c:v>9.9684300000000003E-3</c:v>
                </c:pt>
                <c:pt idx="2978" formatCode="General">
                  <c:v>1.3106E-2</c:v>
                </c:pt>
                <c:pt idx="2979" formatCode="General">
                  <c:v>1.63009E-2</c:v>
                </c:pt>
                <c:pt idx="2980" formatCode="General">
                  <c:v>1.9545900000000001E-2</c:v>
                </c:pt>
                <c:pt idx="2981" formatCode="General">
                  <c:v>2.2833099999999999E-2</c:v>
                </c:pt>
                <c:pt idx="2982" formatCode="General">
                  <c:v>2.6156800000000001E-2</c:v>
                </c:pt>
                <c:pt idx="2983" formatCode="General">
                  <c:v>2.9512199999999999E-2</c:v>
                </c:pt>
                <c:pt idx="2984" formatCode="General">
                  <c:v>3.2892900000000003E-2</c:v>
                </c:pt>
                <c:pt idx="2985" formatCode="General">
                  <c:v>3.6293400000000003E-2</c:v>
                </c:pt>
                <c:pt idx="2986" formatCode="General">
                  <c:v>3.9715E-2</c:v>
                </c:pt>
                <c:pt idx="2987" formatCode="General">
                  <c:v>4.3162699999999998E-2</c:v>
                </c:pt>
                <c:pt idx="2988" formatCode="General">
                  <c:v>4.6637100000000001E-2</c:v>
                </c:pt>
                <c:pt idx="2989" formatCode="General">
                  <c:v>5.0134100000000001E-2</c:v>
                </c:pt>
                <c:pt idx="2990" formatCode="General">
                  <c:v>5.3653300000000001E-2</c:v>
                </c:pt>
                <c:pt idx="2991" formatCode="General">
                  <c:v>5.7200800000000003E-2</c:v>
                </c:pt>
                <c:pt idx="2992" formatCode="General">
                  <c:v>6.0780599999999997E-2</c:v>
                </c:pt>
                <c:pt idx="2993" formatCode="General">
                  <c:v>6.4385899999999996E-2</c:v>
                </c:pt>
                <c:pt idx="2994" formatCode="General">
                  <c:v>6.8002099999999996E-2</c:v>
                </c:pt>
                <c:pt idx="2995" formatCode="General">
                  <c:v>7.1613899999999994E-2</c:v>
                </c:pt>
                <c:pt idx="2996" formatCode="General">
                  <c:v>7.5211E-2</c:v>
                </c:pt>
                <c:pt idx="2997" formatCode="General">
                  <c:v>7.8790899999999997E-2</c:v>
                </c:pt>
                <c:pt idx="2998" formatCode="General">
                  <c:v>8.23599E-2</c:v>
                </c:pt>
                <c:pt idx="2999" formatCode="General">
                  <c:v>8.5927699999999996E-2</c:v>
                </c:pt>
                <c:pt idx="3000" formatCode="General">
                  <c:v>8.9499700000000001E-2</c:v>
                </c:pt>
                <c:pt idx="3001" formatCode="General">
                  <c:v>9.3075500000000005E-2</c:v>
                </c:pt>
                <c:pt idx="3002" formatCode="General">
                  <c:v>9.66529E-2</c:v>
                </c:pt>
                <c:pt idx="3003" formatCode="General">
                  <c:v>0.10023</c:v>
                </c:pt>
                <c:pt idx="3004" formatCode="General">
                  <c:v>0.10380499999999999</c:v>
                </c:pt>
                <c:pt idx="3005" formatCode="General">
                  <c:v>0.107374</c:v>
                </c:pt>
                <c:pt idx="3006" formatCode="General">
                  <c:v>0.110932</c:v>
                </c:pt>
                <c:pt idx="3007" formatCode="General">
                  <c:v>0.114471</c:v>
                </c:pt>
                <c:pt idx="3008" formatCode="General">
                  <c:v>0.117983</c:v>
                </c:pt>
                <c:pt idx="3009" formatCode="General">
                  <c:v>0.121466</c:v>
                </c:pt>
                <c:pt idx="3010" formatCode="General">
                  <c:v>0.12492</c:v>
                </c:pt>
                <c:pt idx="3011" formatCode="General">
                  <c:v>0.12834300000000001</c:v>
                </c:pt>
                <c:pt idx="3012" formatCode="General">
                  <c:v>0.13173299999999999</c:v>
                </c:pt>
                <c:pt idx="3013" formatCode="General">
                  <c:v>0.13508200000000001</c:v>
                </c:pt>
                <c:pt idx="3014" formatCode="General">
                  <c:v>0.13838700000000001</c:v>
                </c:pt>
                <c:pt idx="3015" formatCode="General">
                  <c:v>0.14164099999999999</c:v>
                </c:pt>
                <c:pt idx="3016" formatCode="General">
                  <c:v>0.14483299999999999</c:v>
                </c:pt>
                <c:pt idx="3017" formatCode="General">
                  <c:v>0.14795800000000001</c:v>
                </c:pt>
                <c:pt idx="3018" formatCode="General">
                  <c:v>0.15101400000000001</c:v>
                </c:pt>
                <c:pt idx="3019" formatCode="General">
                  <c:v>0.154001</c:v>
                </c:pt>
                <c:pt idx="3020" formatCode="General">
                  <c:v>0.15692</c:v>
                </c:pt>
                <c:pt idx="3021" formatCode="General">
                  <c:v>0.15977</c:v>
                </c:pt>
                <c:pt idx="3022" formatCode="General">
                  <c:v>0.162549</c:v>
                </c:pt>
                <c:pt idx="3023" formatCode="General">
                  <c:v>0.16525599999999999</c:v>
                </c:pt>
                <c:pt idx="3024" formatCode="General">
                  <c:v>0.16788900000000001</c:v>
                </c:pt>
                <c:pt idx="3025" formatCode="General">
                  <c:v>0.17044899999999999</c:v>
                </c:pt>
                <c:pt idx="3026" formatCode="General">
                  <c:v>0.172927</c:v>
                </c:pt>
                <c:pt idx="3027" formatCode="General">
                  <c:v>0.17530999999999999</c:v>
                </c:pt>
                <c:pt idx="3028" formatCode="General">
                  <c:v>0.177588</c:v>
                </c:pt>
                <c:pt idx="3029" formatCode="General">
                  <c:v>0.17976300000000001</c:v>
                </c:pt>
                <c:pt idx="3030" formatCode="General">
                  <c:v>0.181842</c:v>
                </c:pt>
                <c:pt idx="3031" formatCode="General">
                  <c:v>0.18382899999999999</c:v>
                </c:pt>
                <c:pt idx="3032" formatCode="General">
                  <c:v>0.18572</c:v>
                </c:pt>
                <c:pt idx="3033" formatCode="General">
                  <c:v>0.18750700000000001</c:v>
                </c:pt>
                <c:pt idx="3034" formatCode="General">
                  <c:v>0.189189</c:v>
                </c:pt>
                <c:pt idx="3035" formatCode="General">
                  <c:v>0.19076100000000001</c:v>
                </c:pt>
                <c:pt idx="3036" formatCode="General">
                  <c:v>0.192223</c:v>
                </c:pt>
                <c:pt idx="3037" formatCode="General">
                  <c:v>0.193575</c:v>
                </c:pt>
                <c:pt idx="3038" formatCode="General">
                  <c:v>0.19481899999999999</c:v>
                </c:pt>
                <c:pt idx="3039" formatCode="General">
                  <c:v>0.19595599999999999</c:v>
                </c:pt>
                <c:pt idx="3040" formatCode="General">
                  <c:v>0.19698599999999999</c:v>
                </c:pt>
                <c:pt idx="3041" formatCode="General">
                  <c:v>0.197905</c:v>
                </c:pt>
                <c:pt idx="3042" formatCode="General">
                  <c:v>0.19871800000000001</c:v>
                </c:pt>
                <c:pt idx="3043" formatCode="General">
                  <c:v>0.199429</c:v>
                </c:pt>
                <c:pt idx="3044" formatCode="General">
                  <c:v>0.20003799999999999</c:v>
                </c:pt>
                <c:pt idx="3045" formatCode="General">
                  <c:v>0.200541</c:v>
                </c:pt>
                <c:pt idx="3046" formatCode="General">
                  <c:v>0.200934</c:v>
                </c:pt>
                <c:pt idx="3047" formatCode="General">
                  <c:v>0.201215</c:v>
                </c:pt>
                <c:pt idx="3048" formatCode="General">
                  <c:v>0.20138600000000001</c:v>
                </c:pt>
                <c:pt idx="3049" formatCode="General">
                  <c:v>0.20144100000000001</c:v>
                </c:pt>
                <c:pt idx="3050" formatCode="General">
                  <c:v>0.201376</c:v>
                </c:pt>
                <c:pt idx="3051" formatCode="General">
                  <c:v>0.201182</c:v>
                </c:pt>
                <c:pt idx="3052" formatCode="General">
                  <c:v>0.20085700000000001</c:v>
                </c:pt>
                <c:pt idx="3053" formatCode="General">
                  <c:v>0.20039999999999999</c:v>
                </c:pt>
                <c:pt idx="3054" formatCode="General">
                  <c:v>0.19981399999999999</c:v>
                </c:pt>
                <c:pt idx="3055" formatCode="General">
                  <c:v>0.19910600000000001</c:v>
                </c:pt>
                <c:pt idx="3056" formatCode="General">
                  <c:v>0.19828299999999999</c:v>
                </c:pt>
                <c:pt idx="3057" formatCode="General">
                  <c:v>0.19734399999999999</c:v>
                </c:pt>
                <c:pt idx="3058" formatCode="General">
                  <c:v>0.19628999999999999</c:v>
                </c:pt>
                <c:pt idx="3059" formatCode="General">
                  <c:v>0.19512399999999999</c:v>
                </c:pt>
                <c:pt idx="3060" formatCode="General">
                  <c:v>0.193852</c:v>
                </c:pt>
                <c:pt idx="3061" formatCode="General">
                  <c:v>0.19247300000000001</c:v>
                </c:pt>
                <c:pt idx="3062" formatCode="General">
                  <c:v>0.19098300000000001</c:v>
                </c:pt>
                <c:pt idx="3063" formatCode="General">
                  <c:v>0.18938199999999999</c:v>
                </c:pt>
                <c:pt idx="3064" formatCode="General">
                  <c:v>0.18767400000000001</c:v>
                </c:pt>
                <c:pt idx="3065" formatCode="General">
                  <c:v>0.185865</c:v>
                </c:pt>
                <c:pt idx="3066" formatCode="General">
                  <c:v>0.18395600000000001</c:v>
                </c:pt>
                <c:pt idx="3067" formatCode="General">
                  <c:v>0.181946</c:v>
                </c:pt>
                <c:pt idx="3068" formatCode="General">
                  <c:v>0.17982799999999999</c:v>
                </c:pt>
                <c:pt idx="3069" formatCode="General">
                  <c:v>0.17759800000000001</c:v>
                </c:pt>
                <c:pt idx="3070" formatCode="General">
                  <c:v>0.175258</c:v>
                </c:pt>
                <c:pt idx="3071" formatCode="General">
                  <c:v>0.172814</c:v>
                </c:pt>
                <c:pt idx="3072" formatCode="General">
                  <c:v>0.17027200000000001</c:v>
                </c:pt>
                <c:pt idx="3073" formatCode="General">
                  <c:v>0.16764100000000001</c:v>
                </c:pt>
                <c:pt idx="3074" formatCode="General">
                  <c:v>0.16492799999999999</c:v>
                </c:pt>
                <c:pt idx="3075" formatCode="General">
                  <c:v>0.16214300000000001</c:v>
                </c:pt>
                <c:pt idx="3076" formatCode="General">
                  <c:v>0.15928700000000001</c:v>
                </c:pt>
                <c:pt idx="3077" formatCode="General">
                  <c:v>0.156361</c:v>
                </c:pt>
                <c:pt idx="3078" formatCode="General">
                  <c:v>0.153367</c:v>
                </c:pt>
                <c:pt idx="3079" formatCode="General">
                  <c:v>0.150311</c:v>
                </c:pt>
                <c:pt idx="3080" formatCode="General">
                  <c:v>0.14719599999999999</c:v>
                </c:pt>
                <c:pt idx="3081" formatCode="General">
                  <c:v>0.14402100000000001</c:v>
                </c:pt>
                <c:pt idx="3082" formatCode="General">
                  <c:v>0.14078199999999999</c:v>
                </c:pt>
                <c:pt idx="3083" formatCode="General">
                  <c:v>0.13747500000000001</c:v>
                </c:pt>
                <c:pt idx="3084" formatCode="General">
                  <c:v>0.134099</c:v>
                </c:pt>
                <c:pt idx="3085" formatCode="General">
                  <c:v>0.13065599999999999</c:v>
                </c:pt>
                <c:pt idx="3086" formatCode="General">
                  <c:v>0.12715499999999999</c:v>
                </c:pt>
                <c:pt idx="3087" formatCode="General">
                  <c:v>0.12360599999999999</c:v>
                </c:pt>
                <c:pt idx="3088" formatCode="General">
                  <c:v>0.120014</c:v>
                </c:pt>
                <c:pt idx="3089" formatCode="General">
                  <c:v>0.11638</c:v>
                </c:pt>
                <c:pt idx="3090" formatCode="General">
                  <c:v>0.112703</c:v>
                </c:pt>
                <c:pt idx="3091" formatCode="General">
                  <c:v>0.108986</c:v>
                </c:pt>
                <c:pt idx="3092" formatCode="General">
                  <c:v>0.105242</c:v>
                </c:pt>
                <c:pt idx="3093" formatCode="General">
                  <c:v>0.10148</c:v>
                </c:pt>
                <c:pt idx="3094" formatCode="General">
                  <c:v>9.7704200000000005E-2</c:v>
                </c:pt>
                <c:pt idx="3095" formatCode="General">
                  <c:v>9.3917899999999999E-2</c:v>
                </c:pt>
                <c:pt idx="3096" formatCode="General">
                  <c:v>9.0123700000000001E-2</c:v>
                </c:pt>
                <c:pt idx="3097" formatCode="General">
                  <c:v>8.6323800000000006E-2</c:v>
                </c:pt>
                <c:pt idx="3098" formatCode="General">
                  <c:v>8.2518599999999998E-2</c:v>
                </c:pt>
                <c:pt idx="3099" formatCode="General">
                  <c:v>7.8708100000000003E-2</c:v>
                </c:pt>
                <c:pt idx="3100" formatCode="General">
                  <c:v>7.4893399999999999E-2</c:v>
                </c:pt>
                <c:pt idx="3101" formatCode="General">
                  <c:v>7.1075100000000002E-2</c:v>
                </c:pt>
                <c:pt idx="3102" formatCode="General">
                  <c:v>6.7253099999999996E-2</c:v>
                </c:pt>
                <c:pt idx="3103" formatCode="General">
                  <c:v>6.3425200000000001E-2</c:v>
                </c:pt>
                <c:pt idx="3104" formatCode="General">
                  <c:v>5.9587500000000002E-2</c:v>
                </c:pt>
                <c:pt idx="3105" formatCode="General">
                  <c:v>5.5735399999999997E-2</c:v>
                </c:pt>
                <c:pt idx="3106" formatCode="General">
                  <c:v>5.1867900000000002E-2</c:v>
                </c:pt>
                <c:pt idx="3107" formatCode="General">
                  <c:v>4.7990400000000003E-2</c:v>
                </c:pt>
                <c:pt idx="3108" formatCode="General">
                  <c:v>4.4109099999999998E-2</c:v>
                </c:pt>
                <c:pt idx="3109" formatCode="General">
                  <c:v>4.0223200000000001E-2</c:v>
                </c:pt>
                <c:pt idx="3110" formatCode="General">
                  <c:v>3.6326600000000001E-2</c:v>
                </c:pt>
                <c:pt idx="3111" formatCode="General">
                  <c:v>3.24172E-2</c:v>
                </c:pt>
                <c:pt idx="3112" formatCode="General">
                  <c:v>2.85007E-2</c:v>
                </c:pt>
                <c:pt idx="3113" formatCode="General">
                  <c:v>2.45826E-2</c:v>
                </c:pt>
                <c:pt idx="3114" formatCode="General">
                  <c:v>2.0662199999999999E-2</c:v>
                </c:pt>
                <c:pt idx="3115" formatCode="General">
                  <c:v>1.6734599999999999E-2</c:v>
                </c:pt>
                <c:pt idx="3116" formatCode="General">
                  <c:v>1.2797899999999999E-2</c:v>
                </c:pt>
                <c:pt idx="3117">
                  <c:v>8.8564500000000001E-3</c:v>
                </c:pt>
                <c:pt idx="3118">
                  <c:v>4.9209600000000003E-3</c:v>
                </c:pt>
                <c:pt idx="3119">
                  <c:v>1.0058999999999999E-3</c:v>
                </c:pt>
                <c:pt idx="3120">
                  <c:v>-2.8738000000000001E-3</c:v>
                </c:pt>
                <c:pt idx="3121">
                  <c:v>-6.7063000000000001E-3</c:v>
                </c:pt>
                <c:pt idx="3122" formatCode="General">
                  <c:v>-1.0484200000000001E-2</c:v>
                </c:pt>
                <c:pt idx="3123" formatCode="General">
                  <c:v>-1.4203800000000001E-2</c:v>
                </c:pt>
                <c:pt idx="3124" formatCode="General">
                  <c:v>-1.78648E-2</c:v>
                </c:pt>
                <c:pt idx="3125" formatCode="General">
                  <c:v>-2.1469599999999998E-2</c:v>
                </c:pt>
                <c:pt idx="3126" formatCode="General">
                  <c:v>-2.50213E-2</c:v>
                </c:pt>
                <c:pt idx="3127" formatCode="General">
                  <c:v>-2.8521700000000001E-2</c:v>
                </c:pt>
                <c:pt idx="3128" formatCode="General">
                  <c:v>-3.19703E-2</c:v>
                </c:pt>
                <c:pt idx="3129" formatCode="General">
                  <c:v>-3.5364600000000003E-2</c:v>
                </c:pt>
                <c:pt idx="3130" formatCode="General">
                  <c:v>-3.8701600000000003E-2</c:v>
                </c:pt>
                <c:pt idx="3131" formatCode="General">
                  <c:v>-4.19789E-2</c:v>
                </c:pt>
                <c:pt idx="3132" formatCode="General">
                  <c:v>-4.5196699999999999E-2</c:v>
                </c:pt>
                <c:pt idx="3133" formatCode="General">
                  <c:v>-4.8356200000000002E-2</c:v>
                </c:pt>
                <c:pt idx="3134" formatCode="General">
                  <c:v>-5.1457799999999998E-2</c:v>
                </c:pt>
                <c:pt idx="3135" formatCode="General">
                  <c:v>-5.44983E-2</c:v>
                </c:pt>
                <c:pt idx="3136" formatCode="General">
                  <c:v>-5.7469899999999997E-2</c:v>
                </c:pt>
                <c:pt idx="3137" formatCode="General">
                  <c:v>-6.0361199999999997E-2</c:v>
                </c:pt>
                <c:pt idx="3138" formatCode="General">
                  <c:v>-6.3161599999999998E-2</c:v>
                </c:pt>
                <c:pt idx="3139" formatCode="General">
                  <c:v>-6.5867499999999995E-2</c:v>
                </c:pt>
                <c:pt idx="3140" formatCode="General">
                  <c:v>-6.84839E-2</c:v>
                </c:pt>
                <c:pt idx="3141" formatCode="General">
                  <c:v>-7.1016999999999997E-2</c:v>
                </c:pt>
                <c:pt idx="3142" formatCode="General">
                  <c:v>-7.3466900000000002E-2</c:v>
                </c:pt>
                <c:pt idx="3143" formatCode="General">
                  <c:v>-7.5827199999999997E-2</c:v>
                </c:pt>
                <c:pt idx="3144" formatCode="General">
                  <c:v>-7.8090699999999999E-2</c:v>
                </c:pt>
                <c:pt idx="3145" formatCode="General">
                  <c:v>-8.0252699999999996E-2</c:v>
                </c:pt>
                <c:pt idx="3146" formatCode="General">
                  <c:v>-8.23102E-2</c:v>
                </c:pt>
                <c:pt idx="3147" formatCode="General">
                  <c:v>-8.4260699999999994E-2</c:v>
                </c:pt>
                <c:pt idx="3148" formatCode="General">
                  <c:v>-8.6102499999999998E-2</c:v>
                </c:pt>
                <c:pt idx="3149" formatCode="General">
                  <c:v>-8.7834300000000004E-2</c:v>
                </c:pt>
                <c:pt idx="3150" formatCode="General">
                  <c:v>-8.9454000000000006E-2</c:v>
                </c:pt>
                <c:pt idx="3151" formatCode="General">
                  <c:v>-9.0959200000000004E-2</c:v>
                </c:pt>
                <c:pt idx="3152" formatCode="General">
                  <c:v>-9.2348799999999995E-2</c:v>
                </c:pt>
                <c:pt idx="3153" formatCode="General">
                  <c:v>-9.3624200000000005E-2</c:v>
                </c:pt>
                <c:pt idx="3154" formatCode="General">
                  <c:v>-9.4786599999999999E-2</c:v>
                </c:pt>
                <c:pt idx="3155" formatCode="General">
                  <c:v>-9.5833799999999997E-2</c:v>
                </c:pt>
                <c:pt idx="3156" formatCode="General">
                  <c:v>-9.6760299999999994E-2</c:v>
                </c:pt>
                <c:pt idx="3157" formatCode="General">
                  <c:v>-9.7562300000000005E-2</c:v>
                </c:pt>
                <c:pt idx="3158" formatCode="General">
                  <c:v>-9.8241899999999993E-2</c:v>
                </c:pt>
                <c:pt idx="3159" formatCode="General">
                  <c:v>-9.8803299999999997E-2</c:v>
                </c:pt>
                <c:pt idx="3160" formatCode="General">
                  <c:v>-9.9246399999999999E-2</c:v>
                </c:pt>
                <c:pt idx="3161" formatCode="General">
                  <c:v>-9.9565899999999999E-2</c:v>
                </c:pt>
                <c:pt idx="3162" formatCode="General">
                  <c:v>-9.9757200000000004E-2</c:v>
                </c:pt>
                <c:pt idx="3163" formatCode="General">
                  <c:v>-9.9820500000000006E-2</c:v>
                </c:pt>
                <c:pt idx="3164" formatCode="General">
                  <c:v>-9.9758799999999995E-2</c:v>
                </c:pt>
                <c:pt idx="3165" formatCode="General">
                  <c:v>-9.9574899999999994E-2</c:v>
                </c:pt>
                <c:pt idx="3166" formatCode="General">
                  <c:v>-9.9270600000000001E-2</c:v>
                </c:pt>
                <c:pt idx="3167" formatCode="General">
                  <c:v>-9.8849500000000007E-2</c:v>
                </c:pt>
                <c:pt idx="3168" formatCode="General">
                  <c:v>-9.8316100000000003E-2</c:v>
                </c:pt>
                <c:pt idx="3169" formatCode="General">
                  <c:v>-9.7672200000000001E-2</c:v>
                </c:pt>
                <c:pt idx="3170" formatCode="General">
                  <c:v>-9.6914899999999998E-2</c:v>
                </c:pt>
                <c:pt idx="3171" formatCode="General">
                  <c:v>-9.6041299999999996E-2</c:v>
                </c:pt>
                <c:pt idx="3172" formatCode="General">
                  <c:v>-9.5051999999999998E-2</c:v>
                </c:pt>
                <c:pt idx="3173" formatCode="General">
                  <c:v>-9.3950900000000004E-2</c:v>
                </c:pt>
                <c:pt idx="3174" formatCode="General">
                  <c:v>-9.2740900000000001E-2</c:v>
                </c:pt>
                <c:pt idx="3175" formatCode="General">
                  <c:v>-9.1422799999999999E-2</c:v>
                </c:pt>
                <c:pt idx="3176" formatCode="General">
                  <c:v>-8.99953E-2</c:v>
                </c:pt>
                <c:pt idx="3177" formatCode="General">
                  <c:v>-8.8455900000000004E-2</c:v>
                </c:pt>
                <c:pt idx="3178" formatCode="General">
                  <c:v>-8.6803699999999998E-2</c:v>
                </c:pt>
                <c:pt idx="3179" formatCode="General">
                  <c:v>-8.5041599999999995E-2</c:v>
                </c:pt>
                <c:pt idx="3180" formatCode="General">
                  <c:v>-8.3176399999999998E-2</c:v>
                </c:pt>
                <c:pt idx="3181" formatCode="General">
                  <c:v>-8.1213999999999995E-2</c:v>
                </c:pt>
                <c:pt idx="3182" formatCode="General">
                  <c:v>-7.9156099999999993E-2</c:v>
                </c:pt>
                <c:pt idx="3183" formatCode="General">
                  <c:v>-7.7002100000000004E-2</c:v>
                </c:pt>
                <c:pt idx="3184" formatCode="General">
                  <c:v>-7.4752399999999997E-2</c:v>
                </c:pt>
                <c:pt idx="3185" formatCode="General">
                  <c:v>-7.2408399999999998E-2</c:v>
                </c:pt>
                <c:pt idx="3186" formatCode="General">
                  <c:v>-6.9968799999999998E-2</c:v>
                </c:pt>
                <c:pt idx="3187" formatCode="General">
                  <c:v>-6.7430699999999996E-2</c:v>
                </c:pt>
                <c:pt idx="3188" formatCode="General">
                  <c:v>-6.4793199999999995E-2</c:v>
                </c:pt>
                <c:pt idx="3189" formatCode="General">
                  <c:v>-6.2059400000000001E-2</c:v>
                </c:pt>
                <c:pt idx="3190" formatCode="General">
                  <c:v>-5.9235500000000003E-2</c:v>
                </c:pt>
                <c:pt idx="3191" formatCode="General">
                  <c:v>-5.63279E-2</c:v>
                </c:pt>
                <c:pt idx="3192" formatCode="General">
                  <c:v>-5.3340699999999998E-2</c:v>
                </c:pt>
                <c:pt idx="3193" formatCode="General">
                  <c:v>-5.0275300000000002E-2</c:v>
                </c:pt>
                <c:pt idx="3194" formatCode="General">
                  <c:v>-4.7130900000000003E-2</c:v>
                </c:pt>
                <c:pt idx="3195" formatCode="General">
                  <c:v>-4.3907599999999998E-2</c:v>
                </c:pt>
                <c:pt idx="3196" formatCode="General">
                  <c:v>-4.0608100000000001E-2</c:v>
                </c:pt>
                <c:pt idx="3197" formatCode="General">
                  <c:v>-3.7237199999999998E-2</c:v>
                </c:pt>
                <c:pt idx="3198" formatCode="General">
                  <c:v>-3.3799599999999999E-2</c:v>
                </c:pt>
                <c:pt idx="3199" formatCode="General">
                  <c:v>-3.0297399999999999E-2</c:v>
                </c:pt>
                <c:pt idx="3200" formatCode="General">
                  <c:v>-2.673E-2</c:v>
                </c:pt>
                <c:pt idx="3201" formatCode="General">
                  <c:v>-2.30951E-2</c:v>
                </c:pt>
                <c:pt idx="3202" formatCode="General">
                  <c:v>-1.93919E-2</c:v>
                </c:pt>
                <c:pt idx="3203" formatCode="General">
                  <c:v>-1.56227E-2</c:v>
                </c:pt>
                <c:pt idx="3204" formatCode="General">
                  <c:v>-1.17918E-2</c:v>
                </c:pt>
                <c:pt idx="3205">
                  <c:v>-7.9034399999999994E-3</c:v>
                </c:pt>
                <c:pt idx="3206">
                  <c:v>-3.96043E-3</c:v>
                </c:pt>
                <c:pt idx="3207">
                  <c:v>3.2883399999999998E-5</c:v>
                </c:pt>
                <c:pt idx="3208">
                  <c:v>4.0691800000000004E-3</c:v>
                </c:pt>
                <c:pt idx="3209">
                  <c:v>8.1408299999999999E-3</c:v>
                </c:pt>
                <c:pt idx="3210" formatCode="General">
                  <c:v>1.2243800000000001E-2</c:v>
                </c:pt>
                <c:pt idx="3211" formatCode="General">
                  <c:v>1.6377300000000001E-2</c:v>
                </c:pt>
                <c:pt idx="3212" formatCode="General">
                  <c:v>2.05404E-2</c:v>
                </c:pt>
                <c:pt idx="3213" formatCode="General">
                  <c:v>2.47309E-2</c:v>
                </c:pt>
                <c:pt idx="3214" formatCode="General">
                  <c:v>2.8946400000000001E-2</c:v>
                </c:pt>
                <c:pt idx="3215" formatCode="General">
                  <c:v>3.3185300000000001E-2</c:v>
                </c:pt>
                <c:pt idx="3216" formatCode="General">
                  <c:v>3.7445199999999998E-2</c:v>
                </c:pt>
                <c:pt idx="3217" formatCode="General">
                  <c:v>4.1722700000000001E-2</c:v>
                </c:pt>
                <c:pt idx="3218" formatCode="General">
                  <c:v>4.6014600000000003E-2</c:v>
                </c:pt>
                <c:pt idx="3219" formatCode="General">
                  <c:v>5.0317500000000001E-2</c:v>
                </c:pt>
                <c:pt idx="3220" formatCode="General">
                  <c:v>5.4625600000000003E-2</c:v>
                </c:pt>
                <c:pt idx="3221" formatCode="General">
                  <c:v>5.8930900000000001E-2</c:v>
                </c:pt>
                <c:pt idx="3222" formatCode="General">
                  <c:v>6.3225900000000002E-2</c:v>
                </c:pt>
                <c:pt idx="3223" formatCode="General">
                  <c:v>6.7504700000000001E-2</c:v>
                </c:pt>
                <c:pt idx="3224" formatCode="General">
                  <c:v>7.1762699999999999E-2</c:v>
                </c:pt>
                <c:pt idx="3225" formatCode="General">
                  <c:v>7.5995499999999994E-2</c:v>
                </c:pt>
                <c:pt idx="3226" formatCode="General">
                  <c:v>8.0199599999999996E-2</c:v>
                </c:pt>
                <c:pt idx="3227" formatCode="General">
                  <c:v>8.4372699999999995E-2</c:v>
                </c:pt>
                <c:pt idx="3228" formatCode="General">
                  <c:v>8.8512300000000002E-2</c:v>
                </c:pt>
                <c:pt idx="3229" formatCode="General">
                  <c:v>9.2615500000000003E-2</c:v>
                </c:pt>
                <c:pt idx="3230" formatCode="General">
                  <c:v>9.6678399999999998E-2</c:v>
                </c:pt>
                <c:pt idx="3231" formatCode="General">
                  <c:v>0.10069500000000001</c:v>
                </c:pt>
                <c:pt idx="3232" formatCode="General">
                  <c:v>0.104659</c:v>
                </c:pt>
                <c:pt idx="3233" formatCode="General">
                  <c:v>0.108561</c:v>
                </c:pt>
                <c:pt idx="3234" formatCode="General">
                  <c:v>0.11239399999999999</c:v>
                </c:pt>
                <c:pt idx="3235" formatCode="General">
                  <c:v>0.11615499999999999</c:v>
                </c:pt>
                <c:pt idx="3236" formatCode="General">
                  <c:v>0.11984300000000001</c:v>
                </c:pt>
                <c:pt idx="3237" formatCode="General">
                  <c:v>0.123456</c:v>
                </c:pt>
                <c:pt idx="3238" formatCode="General">
                  <c:v>0.12699199999999999</c:v>
                </c:pt>
                <c:pt idx="3239" formatCode="General">
                  <c:v>0.13044800000000001</c:v>
                </c:pt>
                <c:pt idx="3240" formatCode="General">
                  <c:v>0.133823</c:v>
                </c:pt>
                <c:pt idx="3241" formatCode="General">
                  <c:v>0.13711499999999999</c:v>
                </c:pt>
                <c:pt idx="3242" formatCode="General">
                  <c:v>0.14032</c:v>
                </c:pt>
                <c:pt idx="3243" formatCode="General">
                  <c:v>0.14343700000000001</c:v>
                </c:pt>
                <c:pt idx="3244" formatCode="General">
                  <c:v>0.14646300000000001</c:v>
                </c:pt>
                <c:pt idx="3245" formatCode="General">
                  <c:v>0.149396</c:v>
                </c:pt>
                <c:pt idx="3246" formatCode="General">
                  <c:v>0.15223400000000001</c:v>
                </c:pt>
                <c:pt idx="3247" formatCode="General">
                  <c:v>0.15497</c:v>
                </c:pt>
                <c:pt idx="3248" formatCode="General">
                  <c:v>0.15759899999999999</c:v>
                </c:pt>
                <c:pt idx="3249" formatCode="General">
                  <c:v>0.16012000000000001</c:v>
                </c:pt>
                <c:pt idx="3250" formatCode="General">
                  <c:v>0.16253100000000001</c:v>
                </c:pt>
                <c:pt idx="3251" formatCode="General">
                  <c:v>0.16483</c:v>
                </c:pt>
                <c:pt idx="3252" formatCode="General">
                  <c:v>0.167015</c:v>
                </c:pt>
                <c:pt idx="3253" formatCode="General">
                  <c:v>0.16908100000000001</c:v>
                </c:pt>
                <c:pt idx="3254" formatCode="General">
                  <c:v>0.17102600000000001</c:v>
                </c:pt>
                <c:pt idx="3255" formatCode="General">
                  <c:v>0.172848</c:v>
                </c:pt>
                <c:pt idx="3256" formatCode="General">
                  <c:v>0.174544</c:v>
                </c:pt>
                <c:pt idx="3257" formatCode="General">
                  <c:v>0.17611199999999999</c:v>
                </c:pt>
                <c:pt idx="3258" formatCode="General">
                  <c:v>0.17755199999999999</c:v>
                </c:pt>
                <c:pt idx="3259" formatCode="General">
                  <c:v>0.178864</c:v>
                </c:pt>
                <c:pt idx="3260" formatCode="General">
                  <c:v>0.18004999999999999</c:v>
                </c:pt>
                <c:pt idx="3261" formatCode="General">
                  <c:v>0.18110599999999999</c:v>
                </c:pt>
                <c:pt idx="3262" formatCode="General">
                  <c:v>0.182029</c:v>
                </c:pt>
                <c:pt idx="3263" formatCode="General">
                  <c:v>0.18281800000000001</c:v>
                </c:pt>
                <c:pt idx="3264" formatCode="General">
                  <c:v>0.18346999999999999</c:v>
                </c:pt>
                <c:pt idx="3265" formatCode="General">
                  <c:v>0.18398700000000001</c:v>
                </c:pt>
                <c:pt idx="3266" formatCode="General">
                  <c:v>0.184367</c:v>
                </c:pt>
                <c:pt idx="3267" formatCode="General">
                  <c:v>0.18461</c:v>
                </c:pt>
                <c:pt idx="3268" formatCode="General">
                  <c:v>0.18471599999999999</c:v>
                </c:pt>
                <c:pt idx="3269" formatCode="General">
                  <c:v>0.18468599999999999</c:v>
                </c:pt>
                <c:pt idx="3270" formatCode="General">
                  <c:v>0.18451699999999999</c:v>
                </c:pt>
                <c:pt idx="3271" formatCode="General">
                  <c:v>0.18420800000000001</c:v>
                </c:pt>
                <c:pt idx="3272" formatCode="General">
                  <c:v>0.183755</c:v>
                </c:pt>
                <c:pt idx="3273" formatCode="General">
                  <c:v>0.18315999999999999</c:v>
                </c:pt>
                <c:pt idx="3274" formatCode="General">
                  <c:v>0.182424</c:v>
                </c:pt>
                <c:pt idx="3275" formatCode="General">
                  <c:v>0.18155299999999999</c:v>
                </c:pt>
                <c:pt idx="3276" formatCode="General">
                  <c:v>0.18054799999999999</c:v>
                </c:pt>
                <c:pt idx="3277" formatCode="General">
                  <c:v>0.17940900000000001</c:v>
                </c:pt>
                <c:pt idx="3278" formatCode="General">
                  <c:v>0.17813499999999999</c:v>
                </c:pt>
                <c:pt idx="3279" formatCode="General">
                  <c:v>0.17672399999999999</c:v>
                </c:pt>
                <c:pt idx="3280" formatCode="General">
                  <c:v>0.175173</c:v>
                </c:pt>
                <c:pt idx="3281" formatCode="General">
                  <c:v>0.173485</c:v>
                </c:pt>
                <c:pt idx="3282" formatCode="General">
                  <c:v>0.17166300000000001</c:v>
                </c:pt>
                <c:pt idx="3283" formatCode="General">
                  <c:v>0.169709</c:v>
                </c:pt>
                <c:pt idx="3284" formatCode="General">
                  <c:v>0.167627</c:v>
                </c:pt>
                <c:pt idx="3285" formatCode="General">
                  <c:v>0.16541800000000001</c:v>
                </c:pt>
                <c:pt idx="3286" formatCode="General">
                  <c:v>0.163082</c:v>
                </c:pt>
                <c:pt idx="3287" formatCode="General">
                  <c:v>0.16062000000000001</c:v>
                </c:pt>
                <c:pt idx="3288" formatCode="General">
                  <c:v>0.15803200000000001</c:v>
                </c:pt>
                <c:pt idx="3289" formatCode="General">
                  <c:v>0.15532099999999999</c:v>
                </c:pt>
                <c:pt idx="3290" formatCode="General">
                  <c:v>0.15248900000000001</c:v>
                </c:pt>
                <c:pt idx="3291" formatCode="General">
                  <c:v>0.14953900000000001</c:v>
                </c:pt>
                <c:pt idx="3292" formatCode="General">
                  <c:v>0.14647199999999999</c:v>
                </c:pt>
                <c:pt idx="3293" formatCode="General">
                  <c:v>0.143289</c:v>
                </c:pt>
                <c:pt idx="3294" formatCode="General">
                  <c:v>0.13999200000000001</c:v>
                </c:pt>
                <c:pt idx="3295" formatCode="General">
                  <c:v>0.13658200000000001</c:v>
                </c:pt>
                <c:pt idx="3296" formatCode="General">
                  <c:v>0.13306499999999999</c:v>
                </c:pt>
                <c:pt idx="3297" formatCode="General">
                  <c:v>0.129444</c:v>
                </c:pt>
                <c:pt idx="3298" formatCode="General">
                  <c:v>0.125725</c:v>
                </c:pt>
                <c:pt idx="3299" formatCode="General">
                  <c:v>0.12191100000000001</c:v>
                </c:pt>
                <c:pt idx="3300" formatCode="General">
                  <c:v>0.118004</c:v>
                </c:pt>
                <c:pt idx="3301" formatCode="General">
                  <c:v>0.114008</c:v>
                </c:pt>
                <c:pt idx="3302" formatCode="General">
                  <c:v>0.10992399999999999</c:v>
                </c:pt>
                <c:pt idx="3303" formatCode="General">
                  <c:v>0.105756</c:v>
                </c:pt>
                <c:pt idx="3304" formatCode="General">
                  <c:v>0.101506</c:v>
                </c:pt>
                <c:pt idx="3305" formatCode="General">
                  <c:v>9.7177799999999995E-2</c:v>
                </c:pt>
                <c:pt idx="3306" formatCode="General">
                  <c:v>9.2775999999999997E-2</c:v>
                </c:pt>
                <c:pt idx="3307" formatCode="General">
                  <c:v>8.8303400000000004E-2</c:v>
                </c:pt>
                <c:pt idx="3308" formatCode="General">
                  <c:v>8.3762799999999998E-2</c:v>
                </c:pt>
                <c:pt idx="3309" formatCode="General">
                  <c:v>7.9157500000000006E-2</c:v>
                </c:pt>
                <c:pt idx="3310" formatCode="General">
                  <c:v>7.4491199999999994E-2</c:v>
                </c:pt>
                <c:pt idx="3311" formatCode="General">
                  <c:v>6.9768200000000002E-2</c:v>
                </c:pt>
                <c:pt idx="3312" formatCode="General">
                  <c:v>6.4991800000000002E-2</c:v>
                </c:pt>
                <c:pt idx="3313" formatCode="General">
                  <c:v>6.0165799999999998E-2</c:v>
                </c:pt>
                <c:pt idx="3314" formatCode="General">
                  <c:v>5.5293700000000001E-2</c:v>
                </c:pt>
                <c:pt idx="3315" formatCode="General">
                  <c:v>5.0380000000000001E-2</c:v>
                </c:pt>
                <c:pt idx="3316" formatCode="General">
                  <c:v>4.5428999999999997E-2</c:v>
                </c:pt>
                <c:pt idx="3317" formatCode="General">
                  <c:v>4.04447E-2</c:v>
                </c:pt>
                <c:pt idx="3318" formatCode="General">
                  <c:v>3.5430900000000001E-2</c:v>
                </c:pt>
                <c:pt idx="3319" formatCode="General">
                  <c:v>3.0391499999999998E-2</c:v>
                </c:pt>
                <c:pt idx="3320" formatCode="General">
                  <c:v>2.5330600000000002E-2</c:v>
                </c:pt>
                <c:pt idx="3321" formatCode="General">
                  <c:v>2.02524E-2</c:v>
                </c:pt>
                <c:pt idx="3322" formatCode="General">
                  <c:v>1.5161300000000001E-2</c:v>
                </c:pt>
                <c:pt idx="3323" formatCode="General">
                  <c:v>1.00613E-2</c:v>
                </c:pt>
                <c:pt idx="3324">
                  <c:v>4.9560400000000001E-3</c:v>
                </c:pt>
                <c:pt idx="3325">
                  <c:v>-1.5107099999999999E-4</c:v>
                </c:pt>
                <c:pt idx="3326">
                  <c:v>-5.2564899999999999E-3</c:v>
                </c:pt>
                <c:pt idx="3327" formatCode="General">
                  <c:v>-1.03564E-2</c:v>
                </c:pt>
                <c:pt idx="3328" formatCode="General">
                  <c:v>-1.54468E-2</c:v>
                </c:pt>
                <c:pt idx="3329" formatCode="General">
                  <c:v>-2.0523799999999998E-2</c:v>
                </c:pt>
                <c:pt idx="3330" formatCode="General">
                  <c:v>-2.5583700000000001E-2</c:v>
                </c:pt>
                <c:pt idx="3331" formatCode="General">
                  <c:v>-3.0622799999999999E-2</c:v>
                </c:pt>
                <c:pt idx="3332" formatCode="General">
                  <c:v>-3.5637299999999997E-2</c:v>
                </c:pt>
                <c:pt idx="3333" formatCode="General">
                  <c:v>-4.0623399999999997E-2</c:v>
                </c:pt>
              </c:numCache>
            </c:numRef>
          </c:yVal>
          <c:smooth val="1"/>
          <c:extLst>
            <c:ext xmlns:c16="http://schemas.microsoft.com/office/drawing/2014/chart" uri="{C3380CC4-5D6E-409C-BE32-E72D297353CC}">
              <c16:uniqueId val="{00000001-C12D-40EE-B3B6-696719DB9182}"/>
            </c:ext>
          </c:extLst>
        </c:ser>
        <c:dLbls>
          <c:showLegendKey val="0"/>
          <c:showVal val="0"/>
          <c:showCatName val="0"/>
          <c:showSerName val="0"/>
          <c:showPercent val="0"/>
          <c:showBubbleSize val="0"/>
        </c:dLbls>
        <c:axId val="147171968"/>
        <c:axId val="147177856"/>
      </c:scatterChart>
      <c:valAx>
        <c:axId val="147171968"/>
        <c:scaling>
          <c:orientation val="minMax"/>
          <c:max val="5"/>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147177856"/>
        <c:crossesAt val="-0.30000000000000004"/>
        <c:crossBetween val="midCat"/>
      </c:valAx>
      <c:valAx>
        <c:axId val="147177856"/>
        <c:scaling>
          <c:orientation val="minMax"/>
        </c:scaling>
        <c:delete val="0"/>
        <c:axPos val="l"/>
        <c:majorGridlines/>
        <c:title>
          <c:tx>
            <c:rich>
              <a:bodyPr/>
              <a:lstStyle/>
              <a:p>
                <a:pPr>
                  <a:defRPr/>
                </a:pPr>
                <a:r>
                  <a:rPr lang="en-US"/>
                  <a:t>Midspan Displacement (in)</a:t>
                </a:r>
              </a:p>
            </c:rich>
          </c:tx>
          <c:overlay val="0"/>
        </c:title>
        <c:numFmt formatCode="General" sourceLinked="1"/>
        <c:majorTickMark val="out"/>
        <c:minorTickMark val="none"/>
        <c:tickLblPos val="nextTo"/>
        <c:crossAx val="147171968"/>
        <c:crosses val="autoZero"/>
        <c:crossBetween val="midCat"/>
      </c:valAx>
    </c:plotArea>
    <c:legend>
      <c:legendPos val="b"/>
      <c:layout>
        <c:manualLayout>
          <c:xMode val="edge"/>
          <c:yMode val="edge"/>
          <c:x val="0.31000787401574803"/>
          <c:y val="0.89398381452318465"/>
          <c:w val="0.37998425196850394"/>
          <c:h val="0.10046062992125984"/>
        </c:manualLayout>
      </c:layout>
      <c:overlay val="0"/>
    </c:legend>
    <c:plotVisOnly val="1"/>
    <c:dispBlanksAs val="gap"/>
    <c:showDLblsOverMax val="0"/>
  </c:chart>
  <c:txPr>
    <a:bodyPr/>
    <a:lstStyle/>
    <a:p>
      <a:pPr>
        <a:defRPr b="0"/>
      </a:pPr>
      <a:endParaRPr lang="en-U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640529308836395"/>
          <c:y val="5.9499033681883015E-2"/>
          <c:w val="0.81599759405074368"/>
          <c:h val="0.61713758850883194"/>
        </c:manualLayout>
      </c:layout>
      <c:scatterChart>
        <c:scatterStyle val="smoothMarker"/>
        <c:varyColors val="0"/>
        <c:ser>
          <c:idx val="3"/>
          <c:order val="0"/>
          <c:tx>
            <c:v>FEM - 5 modes</c:v>
          </c:tx>
          <c:spPr>
            <a:ln w="19050">
              <a:solidFill>
                <a:schemeClr val="accent1"/>
              </a:solidFill>
            </a:ln>
          </c:spPr>
          <c:marker>
            <c:symbol val="none"/>
          </c:marker>
          <c:xVal>
            <c:numRef>
              <c:f>'double-span'!$A$9:$A$3342</c:f>
              <c:numCache>
                <c:formatCode>0.00E+00</c:formatCode>
                <c:ptCount val="3334"/>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pt idx="2223" formatCode="General">
                  <c:v>3.3344999999999998</c:v>
                </c:pt>
                <c:pt idx="2224" formatCode="General">
                  <c:v>3.3359999999999999</c:v>
                </c:pt>
                <c:pt idx="2225" formatCode="General">
                  <c:v>3.3374999999999999</c:v>
                </c:pt>
                <c:pt idx="2226" formatCode="General">
                  <c:v>3.339</c:v>
                </c:pt>
                <c:pt idx="2227" formatCode="General">
                  <c:v>3.3405</c:v>
                </c:pt>
                <c:pt idx="2228" formatCode="General">
                  <c:v>3.3420000000000001</c:v>
                </c:pt>
                <c:pt idx="2229" formatCode="General">
                  <c:v>3.3435000000000001</c:v>
                </c:pt>
                <c:pt idx="2230" formatCode="General">
                  <c:v>3.3450000000000002</c:v>
                </c:pt>
                <c:pt idx="2231" formatCode="General">
                  <c:v>3.3464999999999998</c:v>
                </c:pt>
                <c:pt idx="2232" formatCode="General">
                  <c:v>3.3479999999999999</c:v>
                </c:pt>
                <c:pt idx="2233" formatCode="General">
                  <c:v>3.3494999999999999</c:v>
                </c:pt>
                <c:pt idx="2234" formatCode="General">
                  <c:v>3.351</c:v>
                </c:pt>
                <c:pt idx="2235" formatCode="General">
                  <c:v>3.3525</c:v>
                </c:pt>
                <c:pt idx="2236" formatCode="General">
                  <c:v>3.3540000000000001</c:v>
                </c:pt>
                <c:pt idx="2237" formatCode="General">
                  <c:v>3.3555000000000001</c:v>
                </c:pt>
                <c:pt idx="2238" formatCode="General">
                  <c:v>3.3570000000000002</c:v>
                </c:pt>
                <c:pt idx="2239" formatCode="General">
                  <c:v>3.3584999999999998</c:v>
                </c:pt>
                <c:pt idx="2240" formatCode="General">
                  <c:v>3.36</c:v>
                </c:pt>
                <c:pt idx="2241" formatCode="General">
                  <c:v>3.3614999999999999</c:v>
                </c:pt>
                <c:pt idx="2242" formatCode="General">
                  <c:v>3.363</c:v>
                </c:pt>
                <c:pt idx="2243" formatCode="General">
                  <c:v>3.3645</c:v>
                </c:pt>
                <c:pt idx="2244" formatCode="General">
                  <c:v>3.3660000000000001</c:v>
                </c:pt>
                <c:pt idx="2245" formatCode="General">
                  <c:v>3.3675000000000002</c:v>
                </c:pt>
                <c:pt idx="2246" formatCode="General">
                  <c:v>3.3690000000000002</c:v>
                </c:pt>
                <c:pt idx="2247" formatCode="General">
                  <c:v>3.3704999999999998</c:v>
                </c:pt>
                <c:pt idx="2248" formatCode="General">
                  <c:v>3.3719999999999999</c:v>
                </c:pt>
                <c:pt idx="2249" formatCode="General">
                  <c:v>3.3734999999999999</c:v>
                </c:pt>
                <c:pt idx="2250" formatCode="General">
                  <c:v>3.375</c:v>
                </c:pt>
                <c:pt idx="2251" formatCode="General">
                  <c:v>3.3765000000000001</c:v>
                </c:pt>
                <c:pt idx="2252" formatCode="General">
                  <c:v>3.3780000000000001</c:v>
                </c:pt>
                <c:pt idx="2253" formatCode="General">
                  <c:v>3.3795000000000002</c:v>
                </c:pt>
                <c:pt idx="2254" formatCode="General">
                  <c:v>3.3809999999999998</c:v>
                </c:pt>
                <c:pt idx="2255" formatCode="General">
                  <c:v>3.3824999999999998</c:v>
                </c:pt>
                <c:pt idx="2256" formatCode="General">
                  <c:v>3.3839999999999999</c:v>
                </c:pt>
                <c:pt idx="2257" formatCode="General">
                  <c:v>3.3855</c:v>
                </c:pt>
                <c:pt idx="2258" formatCode="General">
                  <c:v>3.387</c:v>
                </c:pt>
                <c:pt idx="2259" formatCode="General">
                  <c:v>3.3885000000000001</c:v>
                </c:pt>
                <c:pt idx="2260" formatCode="General">
                  <c:v>3.39</c:v>
                </c:pt>
                <c:pt idx="2261" formatCode="General">
                  <c:v>3.3915000000000002</c:v>
                </c:pt>
                <c:pt idx="2262" formatCode="General">
                  <c:v>3.3929999999999998</c:v>
                </c:pt>
                <c:pt idx="2263" formatCode="General">
                  <c:v>3.3944999999999999</c:v>
                </c:pt>
                <c:pt idx="2264" formatCode="General">
                  <c:v>3.3959999999999999</c:v>
                </c:pt>
                <c:pt idx="2265" formatCode="General">
                  <c:v>3.3975</c:v>
                </c:pt>
                <c:pt idx="2266" formatCode="General">
                  <c:v>3.399</c:v>
                </c:pt>
                <c:pt idx="2267" formatCode="General">
                  <c:v>3.4005000000000001</c:v>
                </c:pt>
                <c:pt idx="2268" formatCode="General">
                  <c:v>3.4020000000000001</c:v>
                </c:pt>
                <c:pt idx="2269" formatCode="General">
                  <c:v>3.4035000000000002</c:v>
                </c:pt>
                <c:pt idx="2270" formatCode="General">
                  <c:v>3.4049999999999998</c:v>
                </c:pt>
                <c:pt idx="2271" formatCode="General">
                  <c:v>3.4064999999999999</c:v>
                </c:pt>
                <c:pt idx="2272" formatCode="General">
                  <c:v>3.4079999999999999</c:v>
                </c:pt>
                <c:pt idx="2273" formatCode="General">
                  <c:v>3.4095</c:v>
                </c:pt>
                <c:pt idx="2274" formatCode="General">
                  <c:v>3.411</c:v>
                </c:pt>
                <c:pt idx="2275" formatCode="General">
                  <c:v>3.4125000000000001</c:v>
                </c:pt>
                <c:pt idx="2276" formatCode="General">
                  <c:v>3.4140000000000001</c:v>
                </c:pt>
                <c:pt idx="2277" formatCode="General">
                  <c:v>3.4155000000000002</c:v>
                </c:pt>
                <c:pt idx="2278" formatCode="General">
                  <c:v>3.4169999999999998</c:v>
                </c:pt>
                <c:pt idx="2279" formatCode="General">
                  <c:v>3.4184999999999999</c:v>
                </c:pt>
                <c:pt idx="2280" formatCode="General">
                  <c:v>3.42</c:v>
                </c:pt>
                <c:pt idx="2281" formatCode="General">
                  <c:v>3.4215</c:v>
                </c:pt>
                <c:pt idx="2282" formatCode="General">
                  <c:v>3.423</c:v>
                </c:pt>
                <c:pt idx="2283" formatCode="General">
                  <c:v>3.4245000000000001</c:v>
                </c:pt>
                <c:pt idx="2284" formatCode="General">
                  <c:v>3.4260000000000002</c:v>
                </c:pt>
                <c:pt idx="2285" formatCode="General">
                  <c:v>3.4275000000000002</c:v>
                </c:pt>
                <c:pt idx="2286" formatCode="General">
                  <c:v>3.4289999999999998</c:v>
                </c:pt>
                <c:pt idx="2287" formatCode="General">
                  <c:v>3.4304999999999999</c:v>
                </c:pt>
                <c:pt idx="2288" formatCode="General">
                  <c:v>3.4319999999999999</c:v>
                </c:pt>
                <c:pt idx="2289" formatCode="General">
                  <c:v>3.4335</c:v>
                </c:pt>
                <c:pt idx="2290" formatCode="General">
                  <c:v>3.4350000000000001</c:v>
                </c:pt>
                <c:pt idx="2291" formatCode="General">
                  <c:v>3.4365000000000001</c:v>
                </c:pt>
                <c:pt idx="2292" formatCode="General">
                  <c:v>3.4380000000000002</c:v>
                </c:pt>
                <c:pt idx="2293" formatCode="General">
                  <c:v>3.4394999999999998</c:v>
                </c:pt>
                <c:pt idx="2294" formatCode="General">
                  <c:v>3.4409999999999998</c:v>
                </c:pt>
                <c:pt idx="2295" formatCode="General">
                  <c:v>3.4424999999999999</c:v>
                </c:pt>
                <c:pt idx="2296" formatCode="General">
                  <c:v>3.444</c:v>
                </c:pt>
                <c:pt idx="2297" formatCode="General">
                  <c:v>3.4455</c:v>
                </c:pt>
                <c:pt idx="2298" formatCode="General">
                  <c:v>3.4470000000000001</c:v>
                </c:pt>
                <c:pt idx="2299" formatCode="General">
                  <c:v>3.4485000000000001</c:v>
                </c:pt>
                <c:pt idx="2300" formatCode="General">
                  <c:v>3.45</c:v>
                </c:pt>
                <c:pt idx="2301" formatCode="General">
                  <c:v>3.4514999999999998</c:v>
                </c:pt>
                <c:pt idx="2302" formatCode="General">
                  <c:v>3.4529999999999998</c:v>
                </c:pt>
                <c:pt idx="2303" formatCode="General">
                  <c:v>3.4544999999999999</c:v>
                </c:pt>
                <c:pt idx="2304" formatCode="General">
                  <c:v>3.456</c:v>
                </c:pt>
                <c:pt idx="2305" formatCode="General">
                  <c:v>3.4575</c:v>
                </c:pt>
                <c:pt idx="2306" formatCode="General">
                  <c:v>3.4590000000000001</c:v>
                </c:pt>
                <c:pt idx="2307" formatCode="General">
                  <c:v>3.4605000000000001</c:v>
                </c:pt>
                <c:pt idx="2308" formatCode="General">
                  <c:v>3.4620000000000002</c:v>
                </c:pt>
                <c:pt idx="2309" formatCode="General">
                  <c:v>3.4634999999999998</c:v>
                </c:pt>
                <c:pt idx="2310" formatCode="General">
                  <c:v>3.4649999999999999</c:v>
                </c:pt>
                <c:pt idx="2311" formatCode="General">
                  <c:v>3.4664999999999999</c:v>
                </c:pt>
                <c:pt idx="2312" formatCode="General">
                  <c:v>3.468</c:v>
                </c:pt>
                <c:pt idx="2313" formatCode="General">
                  <c:v>3.4695</c:v>
                </c:pt>
                <c:pt idx="2314" formatCode="General">
                  <c:v>3.4710000000000001</c:v>
                </c:pt>
                <c:pt idx="2315" formatCode="General">
                  <c:v>3.4725000000000001</c:v>
                </c:pt>
                <c:pt idx="2316" formatCode="General">
                  <c:v>3.4740000000000002</c:v>
                </c:pt>
                <c:pt idx="2317" formatCode="General">
                  <c:v>3.4754999999999998</c:v>
                </c:pt>
                <c:pt idx="2318" formatCode="General">
                  <c:v>3.4769999999999999</c:v>
                </c:pt>
                <c:pt idx="2319" formatCode="General">
                  <c:v>3.4784999999999999</c:v>
                </c:pt>
                <c:pt idx="2320" formatCode="General">
                  <c:v>3.48</c:v>
                </c:pt>
                <c:pt idx="2321" formatCode="General">
                  <c:v>3.4815</c:v>
                </c:pt>
                <c:pt idx="2322" formatCode="General">
                  <c:v>3.4830000000000001</c:v>
                </c:pt>
                <c:pt idx="2323" formatCode="General">
                  <c:v>3.4845000000000002</c:v>
                </c:pt>
                <c:pt idx="2324" formatCode="General">
                  <c:v>3.4860000000000002</c:v>
                </c:pt>
                <c:pt idx="2325" formatCode="General">
                  <c:v>3.4874999999999998</c:v>
                </c:pt>
                <c:pt idx="2326" formatCode="General">
                  <c:v>3.4889999999999999</c:v>
                </c:pt>
                <c:pt idx="2327" formatCode="General">
                  <c:v>3.4904999999999999</c:v>
                </c:pt>
                <c:pt idx="2328" formatCode="General">
                  <c:v>3.492</c:v>
                </c:pt>
                <c:pt idx="2329" formatCode="General">
                  <c:v>3.4935</c:v>
                </c:pt>
                <c:pt idx="2330" formatCode="General">
                  <c:v>3.4950000000000001</c:v>
                </c:pt>
                <c:pt idx="2331" formatCode="General">
                  <c:v>3.4965000000000002</c:v>
                </c:pt>
                <c:pt idx="2332" formatCode="General">
                  <c:v>3.4980000000000002</c:v>
                </c:pt>
                <c:pt idx="2333" formatCode="General">
                  <c:v>3.4994999999999998</c:v>
                </c:pt>
                <c:pt idx="2334" formatCode="General">
                  <c:v>3.5009999999999999</c:v>
                </c:pt>
                <c:pt idx="2335" formatCode="General">
                  <c:v>3.5024999999999999</c:v>
                </c:pt>
                <c:pt idx="2336" formatCode="General">
                  <c:v>3.504</c:v>
                </c:pt>
                <c:pt idx="2337" formatCode="General">
                  <c:v>3.5055000000000001</c:v>
                </c:pt>
                <c:pt idx="2338" formatCode="General">
                  <c:v>3.5070000000000001</c:v>
                </c:pt>
                <c:pt idx="2339" formatCode="General">
                  <c:v>3.5085000000000002</c:v>
                </c:pt>
                <c:pt idx="2340" formatCode="General">
                  <c:v>3.51</c:v>
                </c:pt>
                <c:pt idx="2341" formatCode="General">
                  <c:v>3.5114999999999998</c:v>
                </c:pt>
                <c:pt idx="2342" formatCode="General">
                  <c:v>3.5129999999999999</c:v>
                </c:pt>
                <c:pt idx="2343" formatCode="General">
                  <c:v>3.5145</c:v>
                </c:pt>
                <c:pt idx="2344" formatCode="General">
                  <c:v>3.516</c:v>
                </c:pt>
                <c:pt idx="2345" formatCode="General">
                  <c:v>3.5175000000000001</c:v>
                </c:pt>
                <c:pt idx="2346" formatCode="General">
                  <c:v>3.5190000000000001</c:v>
                </c:pt>
                <c:pt idx="2347" formatCode="General">
                  <c:v>3.5205000000000002</c:v>
                </c:pt>
                <c:pt idx="2348" formatCode="General">
                  <c:v>3.5219999999999998</c:v>
                </c:pt>
                <c:pt idx="2349" formatCode="General">
                  <c:v>3.5234999999999999</c:v>
                </c:pt>
                <c:pt idx="2350" formatCode="General">
                  <c:v>3.5249999999999999</c:v>
                </c:pt>
                <c:pt idx="2351" formatCode="General">
                  <c:v>3.5265</c:v>
                </c:pt>
                <c:pt idx="2352" formatCode="General">
                  <c:v>3.528</c:v>
                </c:pt>
                <c:pt idx="2353" formatCode="General">
                  <c:v>3.5295000000000001</c:v>
                </c:pt>
                <c:pt idx="2354" formatCode="General">
                  <c:v>3.5310000000000001</c:v>
                </c:pt>
                <c:pt idx="2355" formatCode="General">
                  <c:v>3.5325000000000002</c:v>
                </c:pt>
                <c:pt idx="2356" formatCode="General">
                  <c:v>3.5339999999999998</c:v>
                </c:pt>
                <c:pt idx="2357" formatCode="General">
                  <c:v>3.5354999999999999</c:v>
                </c:pt>
                <c:pt idx="2358" formatCode="General">
                  <c:v>3.5369999999999999</c:v>
                </c:pt>
                <c:pt idx="2359" formatCode="General">
                  <c:v>3.5385</c:v>
                </c:pt>
                <c:pt idx="2360" formatCode="General">
                  <c:v>3.54</c:v>
                </c:pt>
                <c:pt idx="2361" formatCode="General">
                  <c:v>3.5415000000000001</c:v>
                </c:pt>
                <c:pt idx="2362" formatCode="General">
                  <c:v>3.5430000000000001</c:v>
                </c:pt>
                <c:pt idx="2363" formatCode="General">
                  <c:v>3.5445000000000002</c:v>
                </c:pt>
                <c:pt idx="2364" formatCode="General">
                  <c:v>3.5459999999999998</c:v>
                </c:pt>
                <c:pt idx="2365" formatCode="General">
                  <c:v>3.5474999999999999</c:v>
                </c:pt>
                <c:pt idx="2366" formatCode="General">
                  <c:v>3.5489999999999999</c:v>
                </c:pt>
                <c:pt idx="2367" formatCode="General">
                  <c:v>3.5505</c:v>
                </c:pt>
                <c:pt idx="2368" formatCode="General">
                  <c:v>3.552</c:v>
                </c:pt>
                <c:pt idx="2369" formatCode="General">
                  <c:v>3.5535000000000001</c:v>
                </c:pt>
                <c:pt idx="2370" formatCode="General">
                  <c:v>3.5550000000000002</c:v>
                </c:pt>
                <c:pt idx="2371" formatCode="General">
                  <c:v>3.5565000000000002</c:v>
                </c:pt>
                <c:pt idx="2372" formatCode="General">
                  <c:v>3.5579999999999998</c:v>
                </c:pt>
                <c:pt idx="2373" formatCode="General">
                  <c:v>3.5594999999999999</c:v>
                </c:pt>
                <c:pt idx="2374" formatCode="General">
                  <c:v>3.5609999999999999</c:v>
                </c:pt>
                <c:pt idx="2375" formatCode="General">
                  <c:v>3.5625</c:v>
                </c:pt>
                <c:pt idx="2376" formatCode="General">
                  <c:v>3.5640000000000001</c:v>
                </c:pt>
                <c:pt idx="2377" formatCode="General">
                  <c:v>3.5655000000000001</c:v>
                </c:pt>
                <c:pt idx="2378" formatCode="General">
                  <c:v>3.5670000000000002</c:v>
                </c:pt>
                <c:pt idx="2379" formatCode="General">
                  <c:v>3.5684999999999998</c:v>
                </c:pt>
                <c:pt idx="2380" formatCode="General">
                  <c:v>3.57</c:v>
                </c:pt>
                <c:pt idx="2381" formatCode="General">
                  <c:v>3.5714999999999999</c:v>
                </c:pt>
                <c:pt idx="2382" formatCode="General">
                  <c:v>3.573</c:v>
                </c:pt>
                <c:pt idx="2383" formatCode="General">
                  <c:v>3.5745</c:v>
                </c:pt>
                <c:pt idx="2384" formatCode="General">
                  <c:v>3.5760000000000001</c:v>
                </c:pt>
                <c:pt idx="2385" formatCode="General">
                  <c:v>3.5775000000000001</c:v>
                </c:pt>
                <c:pt idx="2386" formatCode="General">
                  <c:v>3.5790000000000002</c:v>
                </c:pt>
                <c:pt idx="2387" formatCode="General">
                  <c:v>3.5804999999999998</c:v>
                </c:pt>
                <c:pt idx="2388" formatCode="General">
                  <c:v>3.5819999999999999</c:v>
                </c:pt>
                <c:pt idx="2389" formatCode="General">
                  <c:v>3.5834999999999999</c:v>
                </c:pt>
                <c:pt idx="2390" formatCode="General">
                  <c:v>3.585</c:v>
                </c:pt>
                <c:pt idx="2391" formatCode="General">
                  <c:v>3.5865</c:v>
                </c:pt>
                <c:pt idx="2392" formatCode="General">
                  <c:v>3.5880000000000001</c:v>
                </c:pt>
                <c:pt idx="2393" formatCode="General">
                  <c:v>3.5895000000000001</c:v>
                </c:pt>
                <c:pt idx="2394" formatCode="General">
                  <c:v>3.5910000000000002</c:v>
                </c:pt>
                <c:pt idx="2395" formatCode="General">
                  <c:v>3.5924999999999998</c:v>
                </c:pt>
                <c:pt idx="2396" formatCode="General">
                  <c:v>3.5939999999999999</c:v>
                </c:pt>
                <c:pt idx="2397" formatCode="General">
                  <c:v>3.5954999999999999</c:v>
                </c:pt>
                <c:pt idx="2398" formatCode="General">
                  <c:v>3.597</c:v>
                </c:pt>
                <c:pt idx="2399" formatCode="General">
                  <c:v>3.5985</c:v>
                </c:pt>
                <c:pt idx="2400" formatCode="General">
                  <c:v>3.6</c:v>
                </c:pt>
                <c:pt idx="2401" formatCode="General">
                  <c:v>3.6015000000000001</c:v>
                </c:pt>
                <c:pt idx="2402" formatCode="General">
                  <c:v>3.6030000000000002</c:v>
                </c:pt>
                <c:pt idx="2403" formatCode="General">
                  <c:v>3.6044999999999998</c:v>
                </c:pt>
                <c:pt idx="2404" formatCode="General">
                  <c:v>3.6059999999999999</c:v>
                </c:pt>
                <c:pt idx="2405" formatCode="General">
                  <c:v>3.6074999999999999</c:v>
                </c:pt>
                <c:pt idx="2406" formatCode="General">
                  <c:v>3.609</c:v>
                </c:pt>
                <c:pt idx="2407" formatCode="General">
                  <c:v>3.6105</c:v>
                </c:pt>
                <c:pt idx="2408" formatCode="General">
                  <c:v>3.6120000000000001</c:v>
                </c:pt>
                <c:pt idx="2409" formatCode="General">
                  <c:v>3.6135000000000002</c:v>
                </c:pt>
                <c:pt idx="2410" formatCode="General">
                  <c:v>3.6150000000000002</c:v>
                </c:pt>
                <c:pt idx="2411" formatCode="General">
                  <c:v>3.6164999999999998</c:v>
                </c:pt>
                <c:pt idx="2412" formatCode="General">
                  <c:v>3.6179999999999999</c:v>
                </c:pt>
                <c:pt idx="2413" formatCode="General">
                  <c:v>3.6194999999999999</c:v>
                </c:pt>
                <c:pt idx="2414" formatCode="General">
                  <c:v>3.621</c:v>
                </c:pt>
                <c:pt idx="2415" formatCode="General">
                  <c:v>3.6225000000000001</c:v>
                </c:pt>
                <c:pt idx="2416" formatCode="General">
                  <c:v>3.6240000000000001</c:v>
                </c:pt>
                <c:pt idx="2417" formatCode="General">
                  <c:v>3.6255000000000002</c:v>
                </c:pt>
                <c:pt idx="2418" formatCode="General">
                  <c:v>3.6269999999999998</c:v>
                </c:pt>
                <c:pt idx="2419" formatCode="General">
                  <c:v>3.6284999999999998</c:v>
                </c:pt>
                <c:pt idx="2420" formatCode="General">
                  <c:v>3.63</c:v>
                </c:pt>
                <c:pt idx="2421" formatCode="General">
                  <c:v>3.6315</c:v>
                </c:pt>
                <c:pt idx="2422" formatCode="General">
                  <c:v>3.633</c:v>
                </c:pt>
                <c:pt idx="2423" formatCode="General">
                  <c:v>3.6345000000000001</c:v>
                </c:pt>
                <c:pt idx="2424" formatCode="General">
                  <c:v>3.6360000000000001</c:v>
                </c:pt>
                <c:pt idx="2425" formatCode="General">
                  <c:v>3.6375000000000002</c:v>
                </c:pt>
                <c:pt idx="2426" formatCode="General">
                  <c:v>3.6389999999999998</c:v>
                </c:pt>
                <c:pt idx="2427" formatCode="General">
                  <c:v>3.6404999999999998</c:v>
                </c:pt>
                <c:pt idx="2428" formatCode="General">
                  <c:v>3.6419999999999999</c:v>
                </c:pt>
                <c:pt idx="2429" formatCode="General">
                  <c:v>3.6435</c:v>
                </c:pt>
                <c:pt idx="2430" formatCode="General">
                  <c:v>3.645</c:v>
                </c:pt>
                <c:pt idx="2431" formatCode="General">
                  <c:v>3.6465000000000001</c:v>
                </c:pt>
                <c:pt idx="2432" formatCode="General">
                  <c:v>3.6480000000000001</c:v>
                </c:pt>
                <c:pt idx="2433" formatCode="General">
                  <c:v>3.6495000000000002</c:v>
                </c:pt>
                <c:pt idx="2434" formatCode="General">
                  <c:v>3.6509999999999998</c:v>
                </c:pt>
                <c:pt idx="2435" formatCode="General">
                  <c:v>3.6524999999999999</c:v>
                </c:pt>
                <c:pt idx="2436" formatCode="General">
                  <c:v>3.6539999999999999</c:v>
                </c:pt>
                <c:pt idx="2437" formatCode="General">
                  <c:v>3.6555</c:v>
                </c:pt>
                <c:pt idx="2438" formatCode="General">
                  <c:v>3.657</c:v>
                </c:pt>
                <c:pt idx="2439" formatCode="General">
                  <c:v>3.6585000000000001</c:v>
                </c:pt>
                <c:pt idx="2440" formatCode="General">
                  <c:v>3.66</c:v>
                </c:pt>
                <c:pt idx="2441" formatCode="General">
                  <c:v>3.6615000000000002</c:v>
                </c:pt>
                <c:pt idx="2442" formatCode="General">
                  <c:v>3.6629999999999998</c:v>
                </c:pt>
                <c:pt idx="2443" formatCode="General">
                  <c:v>3.6644999999999999</c:v>
                </c:pt>
                <c:pt idx="2444" formatCode="General">
                  <c:v>3.6659999999999999</c:v>
                </c:pt>
                <c:pt idx="2445" formatCode="General">
                  <c:v>3.6675</c:v>
                </c:pt>
                <c:pt idx="2446" formatCode="General">
                  <c:v>3.669</c:v>
                </c:pt>
                <c:pt idx="2447" formatCode="General">
                  <c:v>3.6705000000000001</c:v>
                </c:pt>
                <c:pt idx="2448" formatCode="General">
                  <c:v>3.6720000000000002</c:v>
                </c:pt>
                <c:pt idx="2449" formatCode="General">
                  <c:v>3.6735000000000002</c:v>
                </c:pt>
                <c:pt idx="2450" formatCode="General">
                  <c:v>3.6749999999999998</c:v>
                </c:pt>
                <c:pt idx="2451" formatCode="General">
                  <c:v>3.6764999999999999</c:v>
                </c:pt>
                <c:pt idx="2452" formatCode="General">
                  <c:v>3.6779999999999999</c:v>
                </c:pt>
                <c:pt idx="2453" formatCode="General">
                  <c:v>3.6795</c:v>
                </c:pt>
                <c:pt idx="2454" formatCode="General">
                  <c:v>3.681</c:v>
                </c:pt>
                <c:pt idx="2455" formatCode="General">
                  <c:v>3.6825000000000001</c:v>
                </c:pt>
                <c:pt idx="2456" formatCode="General">
                  <c:v>3.6840000000000002</c:v>
                </c:pt>
                <c:pt idx="2457" formatCode="General">
                  <c:v>3.6855000000000002</c:v>
                </c:pt>
                <c:pt idx="2458" formatCode="General">
                  <c:v>3.6869999999999998</c:v>
                </c:pt>
                <c:pt idx="2459" formatCode="General">
                  <c:v>3.6884999999999999</c:v>
                </c:pt>
                <c:pt idx="2460" formatCode="General">
                  <c:v>3.69</c:v>
                </c:pt>
                <c:pt idx="2461" formatCode="General">
                  <c:v>3.6915</c:v>
                </c:pt>
                <c:pt idx="2462" formatCode="General">
                  <c:v>3.6930000000000001</c:v>
                </c:pt>
                <c:pt idx="2463" formatCode="General">
                  <c:v>3.6945000000000001</c:v>
                </c:pt>
                <c:pt idx="2464" formatCode="General">
                  <c:v>3.6960000000000002</c:v>
                </c:pt>
                <c:pt idx="2465" formatCode="General">
                  <c:v>3.6974999999999998</c:v>
                </c:pt>
                <c:pt idx="2466" formatCode="General">
                  <c:v>3.6989999999999998</c:v>
                </c:pt>
                <c:pt idx="2467" formatCode="General">
                  <c:v>3.7004999999999999</c:v>
                </c:pt>
                <c:pt idx="2468" formatCode="General">
                  <c:v>3.702</c:v>
                </c:pt>
                <c:pt idx="2469" formatCode="General">
                  <c:v>3.7035</c:v>
                </c:pt>
                <c:pt idx="2470" formatCode="General">
                  <c:v>3.7050000000000001</c:v>
                </c:pt>
                <c:pt idx="2471" formatCode="General">
                  <c:v>3.7065000000000001</c:v>
                </c:pt>
                <c:pt idx="2472" formatCode="General">
                  <c:v>3.7080000000000002</c:v>
                </c:pt>
                <c:pt idx="2473" formatCode="General">
                  <c:v>3.7094999999999998</c:v>
                </c:pt>
                <c:pt idx="2474" formatCode="General">
                  <c:v>3.7109999999999999</c:v>
                </c:pt>
                <c:pt idx="2475" formatCode="General">
                  <c:v>3.7124999999999999</c:v>
                </c:pt>
                <c:pt idx="2476" formatCode="General">
                  <c:v>3.714</c:v>
                </c:pt>
                <c:pt idx="2477" formatCode="General">
                  <c:v>3.7155</c:v>
                </c:pt>
                <c:pt idx="2478" formatCode="General">
                  <c:v>3.7170000000000001</c:v>
                </c:pt>
                <c:pt idx="2479" formatCode="General">
                  <c:v>3.7185000000000001</c:v>
                </c:pt>
                <c:pt idx="2480" formatCode="General">
                  <c:v>3.72</c:v>
                </c:pt>
                <c:pt idx="2481" formatCode="General">
                  <c:v>3.7214999999999998</c:v>
                </c:pt>
                <c:pt idx="2482" formatCode="General">
                  <c:v>3.7229999999999999</c:v>
                </c:pt>
                <c:pt idx="2483" formatCode="General">
                  <c:v>3.7244999999999999</c:v>
                </c:pt>
                <c:pt idx="2484" formatCode="General">
                  <c:v>3.726</c:v>
                </c:pt>
                <c:pt idx="2485" formatCode="General">
                  <c:v>3.7275</c:v>
                </c:pt>
                <c:pt idx="2486" formatCode="General">
                  <c:v>3.7290000000000001</c:v>
                </c:pt>
                <c:pt idx="2487" formatCode="General">
                  <c:v>3.7305000000000001</c:v>
                </c:pt>
                <c:pt idx="2488" formatCode="General">
                  <c:v>3.7320000000000002</c:v>
                </c:pt>
                <c:pt idx="2489" formatCode="General">
                  <c:v>3.7334999999999998</c:v>
                </c:pt>
                <c:pt idx="2490" formatCode="General">
                  <c:v>3.7349999999999999</c:v>
                </c:pt>
                <c:pt idx="2491" formatCode="General">
                  <c:v>3.7364999999999999</c:v>
                </c:pt>
                <c:pt idx="2492" formatCode="General">
                  <c:v>3.738</c:v>
                </c:pt>
                <c:pt idx="2493" formatCode="General">
                  <c:v>3.7395</c:v>
                </c:pt>
                <c:pt idx="2494" formatCode="General">
                  <c:v>3.7410000000000001</c:v>
                </c:pt>
                <c:pt idx="2495" formatCode="General">
                  <c:v>3.7425000000000002</c:v>
                </c:pt>
                <c:pt idx="2496" formatCode="General">
                  <c:v>3.7440000000000002</c:v>
                </c:pt>
                <c:pt idx="2497" formatCode="General">
                  <c:v>3.7454999999999998</c:v>
                </c:pt>
                <c:pt idx="2498" formatCode="General">
                  <c:v>3.7469999999999999</c:v>
                </c:pt>
                <c:pt idx="2499" formatCode="General">
                  <c:v>3.7484999999999999</c:v>
                </c:pt>
                <c:pt idx="2500" formatCode="General">
                  <c:v>3.75</c:v>
                </c:pt>
                <c:pt idx="2501" formatCode="General">
                  <c:v>3.7515000000000001</c:v>
                </c:pt>
                <c:pt idx="2502" formatCode="General">
                  <c:v>3.7530000000000001</c:v>
                </c:pt>
                <c:pt idx="2503" formatCode="General">
                  <c:v>3.7545000000000002</c:v>
                </c:pt>
                <c:pt idx="2504" formatCode="General">
                  <c:v>3.7559999999999998</c:v>
                </c:pt>
                <c:pt idx="2505" formatCode="General">
                  <c:v>3.7574999999999998</c:v>
                </c:pt>
                <c:pt idx="2506" formatCode="General">
                  <c:v>3.7589999999999999</c:v>
                </c:pt>
                <c:pt idx="2507" formatCode="General">
                  <c:v>3.7605</c:v>
                </c:pt>
                <c:pt idx="2508" formatCode="General">
                  <c:v>3.762</c:v>
                </c:pt>
                <c:pt idx="2509" formatCode="General">
                  <c:v>3.7635000000000001</c:v>
                </c:pt>
                <c:pt idx="2510" formatCode="General">
                  <c:v>3.7650000000000001</c:v>
                </c:pt>
                <c:pt idx="2511" formatCode="General">
                  <c:v>3.7665000000000002</c:v>
                </c:pt>
                <c:pt idx="2512" formatCode="General">
                  <c:v>3.7679999999999998</c:v>
                </c:pt>
                <c:pt idx="2513" formatCode="General">
                  <c:v>3.7694999999999999</c:v>
                </c:pt>
                <c:pt idx="2514" formatCode="General">
                  <c:v>3.7709999999999999</c:v>
                </c:pt>
                <c:pt idx="2515" formatCode="General">
                  <c:v>3.7725</c:v>
                </c:pt>
                <c:pt idx="2516" formatCode="General">
                  <c:v>3.774</c:v>
                </c:pt>
                <c:pt idx="2517" formatCode="General">
                  <c:v>3.7755000000000001</c:v>
                </c:pt>
                <c:pt idx="2518" formatCode="General">
                  <c:v>3.7770000000000001</c:v>
                </c:pt>
                <c:pt idx="2519" formatCode="General">
                  <c:v>3.7785000000000002</c:v>
                </c:pt>
                <c:pt idx="2520" formatCode="General">
                  <c:v>3.78</c:v>
                </c:pt>
                <c:pt idx="2521" formatCode="General">
                  <c:v>3.7814999999999999</c:v>
                </c:pt>
                <c:pt idx="2522" formatCode="General">
                  <c:v>3.7829999999999999</c:v>
                </c:pt>
                <c:pt idx="2523" formatCode="General">
                  <c:v>3.7845</c:v>
                </c:pt>
                <c:pt idx="2524" formatCode="General">
                  <c:v>3.786</c:v>
                </c:pt>
                <c:pt idx="2525" formatCode="General">
                  <c:v>3.7875000000000001</c:v>
                </c:pt>
                <c:pt idx="2526" formatCode="General">
                  <c:v>3.7890000000000001</c:v>
                </c:pt>
                <c:pt idx="2527" formatCode="General">
                  <c:v>3.7905000000000002</c:v>
                </c:pt>
                <c:pt idx="2528" formatCode="General">
                  <c:v>3.7919999999999998</c:v>
                </c:pt>
                <c:pt idx="2529" formatCode="General">
                  <c:v>3.7934999999999999</c:v>
                </c:pt>
                <c:pt idx="2530" formatCode="General">
                  <c:v>3.7949999999999999</c:v>
                </c:pt>
                <c:pt idx="2531" formatCode="General">
                  <c:v>3.7965</c:v>
                </c:pt>
                <c:pt idx="2532" formatCode="General">
                  <c:v>3.798</c:v>
                </c:pt>
                <c:pt idx="2533" formatCode="General">
                  <c:v>3.7995000000000001</c:v>
                </c:pt>
                <c:pt idx="2534" formatCode="General">
                  <c:v>3.8010000000000002</c:v>
                </c:pt>
                <c:pt idx="2535" formatCode="General">
                  <c:v>3.8025000000000002</c:v>
                </c:pt>
                <c:pt idx="2536" formatCode="General">
                  <c:v>3.8039999999999998</c:v>
                </c:pt>
                <c:pt idx="2537" formatCode="General">
                  <c:v>3.8054999999999999</c:v>
                </c:pt>
                <c:pt idx="2538" formatCode="General">
                  <c:v>3.8069999999999999</c:v>
                </c:pt>
                <c:pt idx="2539" formatCode="General">
                  <c:v>3.8085</c:v>
                </c:pt>
                <c:pt idx="2540" formatCode="General">
                  <c:v>3.81</c:v>
                </c:pt>
                <c:pt idx="2541" formatCode="General">
                  <c:v>3.8115000000000001</c:v>
                </c:pt>
                <c:pt idx="2542" formatCode="General">
                  <c:v>3.8130000000000002</c:v>
                </c:pt>
                <c:pt idx="2543" formatCode="General">
                  <c:v>3.8144999999999998</c:v>
                </c:pt>
                <c:pt idx="2544" formatCode="General">
                  <c:v>3.8159999999999998</c:v>
                </c:pt>
                <c:pt idx="2545" formatCode="General">
                  <c:v>3.8174999999999999</c:v>
                </c:pt>
                <c:pt idx="2546" formatCode="General">
                  <c:v>3.819</c:v>
                </c:pt>
                <c:pt idx="2547" formatCode="General">
                  <c:v>3.8205</c:v>
                </c:pt>
                <c:pt idx="2548" formatCode="General">
                  <c:v>3.8220000000000001</c:v>
                </c:pt>
                <c:pt idx="2549" formatCode="General">
                  <c:v>3.8235000000000001</c:v>
                </c:pt>
                <c:pt idx="2550" formatCode="General">
                  <c:v>3.8250000000000002</c:v>
                </c:pt>
                <c:pt idx="2551" formatCode="General">
                  <c:v>3.8264999999999998</c:v>
                </c:pt>
                <c:pt idx="2552" formatCode="General">
                  <c:v>3.8279999999999998</c:v>
                </c:pt>
                <c:pt idx="2553" formatCode="General">
                  <c:v>3.8294999999999999</c:v>
                </c:pt>
                <c:pt idx="2554" formatCode="General">
                  <c:v>3.831</c:v>
                </c:pt>
                <c:pt idx="2555" formatCode="General">
                  <c:v>3.8325</c:v>
                </c:pt>
                <c:pt idx="2556" formatCode="General">
                  <c:v>3.8340000000000001</c:v>
                </c:pt>
                <c:pt idx="2557" formatCode="General">
                  <c:v>3.8355000000000001</c:v>
                </c:pt>
                <c:pt idx="2558" formatCode="General">
                  <c:v>3.8370000000000002</c:v>
                </c:pt>
                <c:pt idx="2559" formatCode="General">
                  <c:v>3.8384999999999998</c:v>
                </c:pt>
                <c:pt idx="2560" formatCode="General">
                  <c:v>3.84</c:v>
                </c:pt>
                <c:pt idx="2561" formatCode="General">
                  <c:v>3.8414999999999999</c:v>
                </c:pt>
                <c:pt idx="2562" formatCode="General">
                  <c:v>3.843</c:v>
                </c:pt>
                <c:pt idx="2563" formatCode="General">
                  <c:v>3.8445</c:v>
                </c:pt>
                <c:pt idx="2564" formatCode="General">
                  <c:v>3.8460000000000001</c:v>
                </c:pt>
                <c:pt idx="2565" formatCode="General">
                  <c:v>3.8475000000000001</c:v>
                </c:pt>
                <c:pt idx="2566" formatCode="General">
                  <c:v>3.8490000000000002</c:v>
                </c:pt>
                <c:pt idx="2567" formatCode="General">
                  <c:v>3.8504999999999998</c:v>
                </c:pt>
                <c:pt idx="2568" formatCode="General">
                  <c:v>3.8519999999999999</c:v>
                </c:pt>
                <c:pt idx="2569" formatCode="General">
                  <c:v>3.8534999999999999</c:v>
                </c:pt>
                <c:pt idx="2570" formatCode="General">
                  <c:v>3.855</c:v>
                </c:pt>
                <c:pt idx="2571" formatCode="General">
                  <c:v>3.8565</c:v>
                </c:pt>
                <c:pt idx="2572" formatCode="General">
                  <c:v>3.8580000000000001</c:v>
                </c:pt>
                <c:pt idx="2573" formatCode="General">
                  <c:v>3.8595000000000002</c:v>
                </c:pt>
                <c:pt idx="2574" formatCode="General">
                  <c:v>3.8610000000000002</c:v>
                </c:pt>
                <c:pt idx="2575" formatCode="General">
                  <c:v>3.8624999999999998</c:v>
                </c:pt>
                <c:pt idx="2576" formatCode="General">
                  <c:v>3.8639999999999999</c:v>
                </c:pt>
                <c:pt idx="2577" formatCode="General">
                  <c:v>3.8654999999999999</c:v>
                </c:pt>
                <c:pt idx="2578" formatCode="General">
                  <c:v>3.867</c:v>
                </c:pt>
                <c:pt idx="2579" formatCode="General">
                  <c:v>3.8685</c:v>
                </c:pt>
                <c:pt idx="2580" formatCode="General">
                  <c:v>3.87</c:v>
                </c:pt>
                <c:pt idx="2581" formatCode="General">
                  <c:v>3.8715000000000002</c:v>
                </c:pt>
                <c:pt idx="2582" formatCode="General">
                  <c:v>3.8730000000000002</c:v>
                </c:pt>
                <c:pt idx="2583" formatCode="General">
                  <c:v>3.8744999999999998</c:v>
                </c:pt>
                <c:pt idx="2584" formatCode="General">
                  <c:v>3.8759999999999999</c:v>
                </c:pt>
                <c:pt idx="2585" formatCode="General">
                  <c:v>3.8774999999999999</c:v>
                </c:pt>
                <c:pt idx="2586" formatCode="General">
                  <c:v>3.879</c:v>
                </c:pt>
                <c:pt idx="2587" formatCode="General">
                  <c:v>3.8805000000000001</c:v>
                </c:pt>
                <c:pt idx="2588" formatCode="General">
                  <c:v>3.8820000000000001</c:v>
                </c:pt>
                <c:pt idx="2589" formatCode="General">
                  <c:v>3.8835000000000002</c:v>
                </c:pt>
                <c:pt idx="2590" formatCode="General">
                  <c:v>3.8849999999999998</c:v>
                </c:pt>
                <c:pt idx="2591" formatCode="General">
                  <c:v>3.8864999999999998</c:v>
                </c:pt>
                <c:pt idx="2592" formatCode="General">
                  <c:v>3.8879999999999999</c:v>
                </c:pt>
                <c:pt idx="2593" formatCode="General">
                  <c:v>3.8895</c:v>
                </c:pt>
                <c:pt idx="2594" formatCode="General">
                  <c:v>3.891</c:v>
                </c:pt>
                <c:pt idx="2595" formatCode="General">
                  <c:v>3.8925000000000001</c:v>
                </c:pt>
                <c:pt idx="2596" formatCode="General">
                  <c:v>3.8940000000000001</c:v>
                </c:pt>
                <c:pt idx="2597" formatCode="General">
                  <c:v>3.8955000000000002</c:v>
                </c:pt>
                <c:pt idx="2598" formatCode="General">
                  <c:v>3.8969999999999998</c:v>
                </c:pt>
                <c:pt idx="2599" formatCode="General">
                  <c:v>3.8984999999999999</c:v>
                </c:pt>
                <c:pt idx="2600" formatCode="General">
                  <c:v>3.9</c:v>
                </c:pt>
                <c:pt idx="2601" formatCode="General">
                  <c:v>3.9015</c:v>
                </c:pt>
                <c:pt idx="2602" formatCode="General">
                  <c:v>3.903</c:v>
                </c:pt>
                <c:pt idx="2603" formatCode="General">
                  <c:v>3.9045000000000001</c:v>
                </c:pt>
                <c:pt idx="2604" formatCode="General">
                  <c:v>3.9060000000000001</c:v>
                </c:pt>
                <c:pt idx="2605" formatCode="General">
                  <c:v>3.9075000000000002</c:v>
                </c:pt>
                <c:pt idx="2606" formatCode="General">
                  <c:v>3.9089999999999998</c:v>
                </c:pt>
                <c:pt idx="2607" formatCode="General">
                  <c:v>3.9104999999999999</c:v>
                </c:pt>
                <c:pt idx="2608" formatCode="General">
                  <c:v>3.9119999999999999</c:v>
                </c:pt>
                <c:pt idx="2609" formatCode="General">
                  <c:v>3.9135</c:v>
                </c:pt>
                <c:pt idx="2610" formatCode="General">
                  <c:v>3.915</c:v>
                </c:pt>
                <c:pt idx="2611" formatCode="General">
                  <c:v>3.9165000000000001</c:v>
                </c:pt>
                <c:pt idx="2612" formatCode="General">
                  <c:v>3.9180000000000001</c:v>
                </c:pt>
                <c:pt idx="2613" formatCode="General">
                  <c:v>3.9195000000000002</c:v>
                </c:pt>
                <c:pt idx="2614" formatCode="General">
                  <c:v>3.9209999999999998</c:v>
                </c:pt>
                <c:pt idx="2615" formatCode="General">
                  <c:v>3.9224999999999999</c:v>
                </c:pt>
                <c:pt idx="2616" formatCode="General">
                  <c:v>3.9239999999999999</c:v>
                </c:pt>
                <c:pt idx="2617" formatCode="General">
                  <c:v>3.9255</c:v>
                </c:pt>
                <c:pt idx="2618" formatCode="General">
                  <c:v>3.927</c:v>
                </c:pt>
                <c:pt idx="2619" formatCode="General">
                  <c:v>3.9285000000000001</c:v>
                </c:pt>
                <c:pt idx="2620" formatCode="General">
                  <c:v>3.93</c:v>
                </c:pt>
                <c:pt idx="2621" formatCode="General">
                  <c:v>3.9315000000000002</c:v>
                </c:pt>
                <c:pt idx="2622" formatCode="General">
                  <c:v>3.9329999999999998</c:v>
                </c:pt>
                <c:pt idx="2623" formatCode="General">
                  <c:v>3.9344999999999999</c:v>
                </c:pt>
                <c:pt idx="2624" formatCode="General">
                  <c:v>3.9359999999999999</c:v>
                </c:pt>
                <c:pt idx="2625" formatCode="General">
                  <c:v>3.9375</c:v>
                </c:pt>
                <c:pt idx="2626" formatCode="General">
                  <c:v>3.9390000000000001</c:v>
                </c:pt>
                <c:pt idx="2627" formatCode="General">
                  <c:v>3.9405000000000001</c:v>
                </c:pt>
                <c:pt idx="2628" formatCode="General">
                  <c:v>3.9420000000000002</c:v>
                </c:pt>
                <c:pt idx="2629" formatCode="General">
                  <c:v>3.9434999999999998</c:v>
                </c:pt>
                <c:pt idx="2630" formatCode="General">
                  <c:v>3.9449999999999998</c:v>
                </c:pt>
                <c:pt idx="2631" formatCode="General">
                  <c:v>3.9464999999999999</c:v>
                </c:pt>
                <c:pt idx="2632" formatCode="General">
                  <c:v>3.948</c:v>
                </c:pt>
                <c:pt idx="2633" formatCode="General">
                  <c:v>3.9495</c:v>
                </c:pt>
                <c:pt idx="2634" formatCode="General">
                  <c:v>3.9510000000000001</c:v>
                </c:pt>
                <c:pt idx="2635" formatCode="General">
                  <c:v>3.9525000000000001</c:v>
                </c:pt>
                <c:pt idx="2636" formatCode="General">
                  <c:v>3.9540000000000002</c:v>
                </c:pt>
                <c:pt idx="2637" formatCode="General">
                  <c:v>3.9554999999999998</c:v>
                </c:pt>
                <c:pt idx="2638" formatCode="General">
                  <c:v>3.9569999999999999</c:v>
                </c:pt>
                <c:pt idx="2639" formatCode="General">
                  <c:v>3.9584999999999999</c:v>
                </c:pt>
                <c:pt idx="2640" formatCode="General">
                  <c:v>3.96</c:v>
                </c:pt>
                <c:pt idx="2641" formatCode="General">
                  <c:v>3.9615</c:v>
                </c:pt>
                <c:pt idx="2642" formatCode="General">
                  <c:v>3.9630000000000001</c:v>
                </c:pt>
                <c:pt idx="2643" formatCode="General">
                  <c:v>3.9645000000000001</c:v>
                </c:pt>
                <c:pt idx="2644" formatCode="General">
                  <c:v>3.9660000000000002</c:v>
                </c:pt>
                <c:pt idx="2645" formatCode="General">
                  <c:v>3.9674999999999998</c:v>
                </c:pt>
                <c:pt idx="2646" formatCode="General">
                  <c:v>3.9689999999999999</c:v>
                </c:pt>
                <c:pt idx="2647" formatCode="General">
                  <c:v>3.9704999999999999</c:v>
                </c:pt>
                <c:pt idx="2648" formatCode="General">
                  <c:v>3.972</c:v>
                </c:pt>
                <c:pt idx="2649" formatCode="General">
                  <c:v>3.9735</c:v>
                </c:pt>
                <c:pt idx="2650" formatCode="General">
                  <c:v>3.9750000000000001</c:v>
                </c:pt>
                <c:pt idx="2651" formatCode="General">
                  <c:v>3.9765000000000001</c:v>
                </c:pt>
                <c:pt idx="2652" formatCode="General">
                  <c:v>3.9780000000000002</c:v>
                </c:pt>
                <c:pt idx="2653" formatCode="General">
                  <c:v>3.9794999999999998</c:v>
                </c:pt>
                <c:pt idx="2654" formatCode="General">
                  <c:v>3.9809999999999999</c:v>
                </c:pt>
                <c:pt idx="2655" formatCode="General">
                  <c:v>3.9824999999999999</c:v>
                </c:pt>
                <c:pt idx="2656" formatCode="General">
                  <c:v>3.984</c:v>
                </c:pt>
                <c:pt idx="2657" formatCode="General">
                  <c:v>3.9855</c:v>
                </c:pt>
                <c:pt idx="2658" formatCode="General">
                  <c:v>3.9870000000000001</c:v>
                </c:pt>
                <c:pt idx="2659" formatCode="General">
                  <c:v>3.9885000000000002</c:v>
                </c:pt>
                <c:pt idx="2660" formatCode="General">
                  <c:v>3.99</c:v>
                </c:pt>
                <c:pt idx="2661" formatCode="General">
                  <c:v>3.9914999999999998</c:v>
                </c:pt>
                <c:pt idx="2662" formatCode="General">
                  <c:v>3.9929999999999999</c:v>
                </c:pt>
                <c:pt idx="2663" formatCode="General">
                  <c:v>3.9944999999999999</c:v>
                </c:pt>
                <c:pt idx="2664" formatCode="General">
                  <c:v>3.996</c:v>
                </c:pt>
                <c:pt idx="2665" formatCode="General">
                  <c:v>3.9975000000000001</c:v>
                </c:pt>
                <c:pt idx="2666" formatCode="General">
                  <c:v>3.9990000000000001</c:v>
                </c:pt>
                <c:pt idx="2667" formatCode="General">
                  <c:v>4.0004999999999997</c:v>
                </c:pt>
                <c:pt idx="2668" formatCode="General">
                  <c:v>4.0019999999999998</c:v>
                </c:pt>
                <c:pt idx="2669" formatCode="General">
                  <c:v>4.0034999999999998</c:v>
                </c:pt>
                <c:pt idx="2670" formatCode="General">
                  <c:v>4.0049999999999999</c:v>
                </c:pt>
                <c:pt idx="2671" formatCode="General">
                  <c:v>4.0065</c:v>
                </c:pt>
                <c:pt idx="2672" formatCode="General">
                  <c:v>4.008</c:v>
                </c:pt>
                <c:pt idx="2673" formatCode="General">
                  <c:v>4.0095000000000001</c:v>
                </c:pt>
                <c:pt idx="2674" formatCode="General">
                  <c:v>4.0110000000000001</c:v>
                </c:pt>
                <c:pt idx="2675" formatCode="General">
                  <c:v>4.0125000000000002</c:v>
                </c:pt>
                <c:pt idx="2676" formatCode="General">
                  <c:v>4.0140000000000002</c:v>
                </c:pt>
                <c:pt idx="2677" formatCode="General">
                  <c:v>4.0155000000000003</c:v>
                </c:pt>
                <c:pt idx="2678" formatCode="General">
                  <c:v>4.0170000000000003</c:v>
                </c:pt>
                <c:pt idx="2679" formatCode="General">
                  <c:v>4.0185000000000004</c:v>
                </c:pt>
                <c:pt idx="2680" formatCode="General">
                  <c:v>4.0199999999999996</c:v>
                </c:pt>
                <c:pt idx="2681" formatCode="General">
                  <c:v>4.0214999999999996</c:v>
                </c:pt>
                <c:pt idx="2682" formatCode="General">
                  <c:v>4.0229999999999997</c:v>
                </c:pt>
                <c:pt idx="2683" formatCode="General">
                  <c:v>4.0244999999999997</c:v>
                </c:pt>
                <c:pt idx="2684" formatCode="General">
                  <c:v>4.0259999999999998</c:v>
                </c:pt>
                <c:pt idx="2685" formatCode="General">
                  <c:v>4.0274999999999999</c:v>
                </c:pt>
                <c:pt idx="2686" formatCode="General">
                  <c:v>4.0289999999999999</c:v>
                </c:pt>
                <c:pt idx="2687" formatCode="General">
                  <c:v>4.0305</c:v>
                </c:pt>
                <c:pt idx="2688" formatCode="General">
                  <c:v>4.032</c:v>
                </c:pt>
                <c:pt idx="2689" formatCode="General">
                  <c:v>4.0335000000000001</c:v>
                </c:pt>
                <c:pt idx="2690" formatCode="General">
                  <c:v>4.0350000000000001</c:v>
                </c:pt>
                <c:pt idx="2691" formatCode="General">
                  <c:v>4.0365000000000002</c:v>
                </c:pt>
                <c:pt idx="2692" formatCode="General">
                  <c:v>4.0380000000000003</c:v>
                </c:pt>
                <c:pt idx="2693" formatCode="General">
                  <c:v>4.0395000000000003</c:v>
                </c:pt>
                <c:pt idx="2694" formatCode="General">
                  <c:v>4.0410000000000004</c:v>
                </c:pt>
                <c:pt idx="2695" formatCode="General">
                  <c:v>4.0425000000000004</c:v>
                </c:pt>
                <c:pt idx="2696" formatCode="General">
                  <c:v>4.0439999999999996</c:v>
                </c:pt>
                <c:pt idx="2697" formatCode="General">
                  <c:v>4.0454999999999997</c:v>
                </c:pt>
                <c:pt idx="2698" formatCode="General">
                  <c:v>4.0469999999999997</c:v>
                </c:pt>
                <c:pt idx="2699" formatCode="General">
                  <c:v>4.0484999999999998</c:v>
                </c:pt>
                <c:pt idx="2700" formatCode="General">
                  <c:v>4.05</c:v>
                </c:pt>
                <c:pt idx="2701" formatCode="General">
                  <c:v>4.0514999999999999</c:v>
                </c:pt>
                <c:pt idx="2702" formatCode="General">
                  <c:v>4.0529999999999999</c:v>
                </c:pt>
                <c:pt idx="2703" formatCode="General">
                  <c:v>4.0545</c:v>
                </c:pt>
                <c:pt idx="2704" formatCode="General">
                  <c:v>4.056</c:v>
                </c:pt>
                <c:pt idx="2705" formatCode="General">
                  <c:v>4.0575000000000001</c:v>
                </c:pt>
                <c:pt idx="2706" formatCode="General">
                  <c:v>4.0590000000000002</c:v>
                </c:pt>
                <c:pt idx="2707" formatCode="General">
                  <c:v>4.0605000000000002</c:v>
                </c:pt>
                <c:pt idx="2708" formatCode="General">
                  <c:v>4.0620000000000003</c:v>
                </c:pt>
                <c:pt idx="2709" formatCode="General">
                  <c:v>4.0635000000000003</c:v>
                </c:pt>
                <c:pt idx="2710" formatCode="General">
                  <c:v>4.0650000000000004</c:v>
                </c:pt>
                <c:pt idx="2711" formatCode="General">
                  <c:v>4.0664999999999996</c:v>
                </c:pt>
                <c:pt idx="2712" formatCode="General">
                  <c:v>4.0679999999999996</c:v>
                </c:pt>
                <c:pt idx="2713" formatCode="General">
                  <c:v>4.0694999999999997</c:v>
                </c:pt>
                <c:pt idx="2714" formatCode="General">
                  <c:v>4.0709999999999997</c:v>
                </c:pt>
                <c:pt idx="2715" formatCode="General">
                  <c:v>4.0724999999999998</c:v>
                </c:pt>
                <c:pt idx="2716" formatCode="General">
                  <c:v>4.0739999999999998</c:v>
                </c:pt>
                <c:pt idx="2717" formatCode="General">
                  <c:v>4.0754999999999999</c:v>
                </c:pt>
                <c:pt idx="2718" formatCode="General">
                  <c:v>4.077</c:v>
                </c:pt>
                <c:pt idx="2719" formatCode="General">
                  <c:v>4.0785</c:v>
                </c:pt>
                <c:pt idx="2720" formatCode="General">
                  <c:v>4.08</c:v>
                </c:pt>
                <c:pt idx="2721" formatCode="General">
                  <c:v>4.0815000000000001</c:v>
                </c:pt>
                <c:pt idx="2722" formatCode="General">
                  <c:v>4.0830000000000002</c:v>
                </c:pt>
                <c:pt idx="2723" formatCode="General">
                  <c:v>4.0845000000000002</c:v>
                </c:pt>
                <c:pt idx="2724" formatCode="General">
                  <c:v>4.0860000000000003</c:v>
                </c:pt>
                <c:pt idx="2725" formatCode="General">
                  <c:v>4.0875000000000004</c:v>
                </c:pt>
                <c:pt idx="2726" formatCode="General">
                  <c:v>4.0890000000000004</c:v>
                </c:pt>
                <c:pt idx="2727" formatCode="General">
                  <c:v>4.0904999999999996</c:v>
                </c:pt>
                <c:pt idx="2728" formatCode="General">
                  <c:v>4.0919999999999996</c:v>
                </c:pt>
                <c:pt idx="2729" formatCode="General">
                  <c:v>4.0934999999999997</c:v>
                </c:pt>
                <c:pt idx="2730" formatCode="General">
                  <c:v>4.0949999999999998</c:v>
                </c:pt>
                <c:pt idx="2731" formatCode="General">
                  <c:v>4.0964999999999998</c:v>
                </c:pt>
                <c:pt idx="2732" formatCode="General">
                  <c:v>4.0979999999999999</c:v>
                </c:pt>
                <c:pt idx="2733" formatCode="General">
                  <c:v>4.0994999999999999</c:v>
                </c:pt>
                <c:pt idx="2734" formatCode="General">
                  <c:v>4.101</c:v>
                </c:pt>
                <c:pt idx="2735" formatCode="General">
                  <c:v>4.1025</c:v>
                </c:pt>
                <c:pt idx="2736" formatCode="General">
                  <c:v>4.1040000000000001</c:v>
                </c:pt>
                <c:pt idx="2737" formatCode="General">
                  <c:v>4.1055000000000001</c:v>
                </c:pt>
                <c:pt idx="2738" formatCode="General">
                  <c:v>4.1070000000000002</c:v>
                </c:pt>
                <c:pt idx="2739" formatCode="General">
                  <c:v>4.1085000000000003</c:v>
                </c:pt>
                <c:pt idx="2740" formatCode="General">
                  <c:v>4.1100000000000003</c:v>
                </c:pt>
                <c:pt idx="2741" formatCode="General">
                  <c:v>4.1115000000000004</c:v>
                </c:pt>
                <c:pt idx="2742" formatCode="General">
                  <c:v>4.1130000000000004</c:v>
                </c:pt>
                <c:pt idx="2743" formatCode="General">
                  <c:v>4.1144999999999996</c:v>
                </c:pt>
                <c:pt idx="2744" formatCode="General">
                  <c:v>4.1159999999999997</c:v>
                </c:pt>
                <c:pt idx="2745" formatCode="General">
                  <c:v>4.1174999999999997</c:v>
                </c:pt>
                <c:pt idx="2746" formatCode="General">
                  <c:v>4.1189999999999998</c:v>
                </c:pt>
                <c:pt idx="2747" formatCode="General">
                  <c:v>4.1204999999999998</c:v>
                </c:pt>
                <c:pt idx="2748" formatCode="General">
                  <c:v>4.1219999999999999</c:v>
                </c:pt>
                <c:pt idx="2749" formatCode="General">
                  <c:v>4.1234999999999999</c:v>
                </c:pt>
                <c:pt idx="2750" formatCode="General">
                  <c:v>4.125</c:v>
                </c:pt>
                <c:pt idx="2751" formatCode="General">
                  <c:v>4.1265000000000001</c:v>
                </c:pt>
                <c:pt idx="2752" formatCode="General">
                  <c:v>4.1280000000000001</c:v>
                </c:pt>
                <c:pt idx="2753" formatCode="General">
                  <c:v>4.1295000000000002</c:v>
                </c:pt>
                <c:pt idx="2754" formatCode="General">
                  <c:v>4.1310000000000002</c:v>
                </c:pt>
                <c:pt idx="2755" formatCode="General">
                  <c:v>4.1325000000000003</c:v>
                </c:pt>
                <c:pt idx="2756" formatCode="General">
                  <c:v>4.1340000000000003</c:v>
                </c:pt>
                <c:pt idx="2757" formatCode="General">
                  <c:v>4.1355000000000004</c:v>
                </c:pt>
                <c:pt idx="2758" formatCode="General">
                  <c:v>4.1369999999999996</c:v>
                </c:pt>
                <c:pt idx="2759" formatCode="General">
                  <c:v>4.1384999999999996</c:v>
                </c:pt>
                <c:pt idx="2760" formatCode="General">
                  <c:v>4.1399999999999997</c:v>
                </c:pt>
                <c:pt idx="2761" formatCode="General">
                  <c:v>4.1414999999999997</c:v>
                </c:pt>
                <c:pt idx="2762" formatCode="General">
                  <c:v>4.1429999999999998</c:v>
                </c:pt>
                <c:pt idx="2763" formatCode="General">
                  <c:v>4.1444999999999999</c:v>
                </c:pt>
                <c:pt idx="2764" formatCode="General">
                  <c:v>4.1459999999999999</c:v>
                </c:pt>
                <c:pt idx="2765" formatCode="General">
                  <c:v>4.1475</c:v>
                </c:pt>
                <c:pt idx="2766" formatCode="General">
                  <c:v>4.149</c:v>
                </c:pt>
                <c:pt idx="2767" formatCode="General">
                  <c:v>4.1505000000000001</c:v>
                </c:pt>
                <c:pt idx="2768" formatCode="General">
                  <c:v>4.1520000000000001</c:v>
                </c:pt>
                <c:pt idx="2769" formatCode="General">
                  <c:v>4.1535000000000002</c:v>
                </c:pt>
                <c:pt idx="2770" formatCode="General">
                  <c:v>4.1550000000000002</c:v>
                </c:pt>
                <c:pt idx="2771" formatCode="General">
                  <c:v>4.1565000000000003</c:v>
                </c:pt>
                <c:pt idx="2772" formatCode="General">
                  <c:v>4.1580000000000004</c:v>
                </c:pt>
                <c:pt idx="2773" formatCode="General">
                  <c:v>4.1595000000000004</c:v>
                </c:pt>
                <c:pt idx="2774" formatCode="General">
                  <c:v>4.1609999999999996</c:v>
                </c:pt>
                <c:pt idx="2775" formatCode="General">
                  <c:v>4.1624999999999996</c:v>
                </c:pt>
                <c:pt idx="2776" formatCode="General">
                  <c:v>4.1639999999999997</c:v>
                </c:pt>
                <c:pt idx="2777" formatCode="General">
                  <c:v>4.1654999999999998</c:v>
                </c:pt>
                <c:pt idx="2778" formatCode="General">
                  <c:v>4.1669999999999998</c:v>
                </c:pt>
                <c:pt idx="2779" formatCode="General">
                  <c:v>4.1684999999999999</c:v>
                </c:pt>
                <c:pt idx="2780" formatCode="General">
                  <c:v>4.17</c:v>
                </c:pt>
                <c:pt idx="2781" formatCode="General">
                  <c:v>4.1715</c:v>
                </c:pt>
                <c:pt idx="2782" formatCode="General">
                  <c:v>4.173</c:v>
                </c:pt>
                <c:pt idx="2783" formatCode="General">
                  <c:v>4.1745000000000001</c:v>
                </c:pt>
                <c:pt idx="2784" formatCode="General">
                  <c:v>4.1760000000000002</c:v>
                </c:pt>
                <c:pt idx="2785" formatCode="General">
                  <c:v>4.1775000000000002</c:v>
                </c:pt>
                <c:pt idx="2786" formatCode="General">
                  <c:v>4.1790000000000003</c:v>
                </c:pt>
                <c:pt idx="2787" formatCode="General">
                  <c:v>4.1805000000000003</c:v>
                </c:pt>
                <c:pt idx="2788" formatCode="General">
                  <c:v>4.1820000000000004</c:v>
                </c:pt>
                <c:pt idx="2789" formatCode="General">
                  <c:v>4.1835000000000004</c:v>
                </c:pt>
                <c:pt idx="2790" formatCode="General">
                  <c:v>4.1849999999999996</c:v>
                </c:pt>
                <c:pt idx="2791" formatCode="General">
                  <c:v>4.1864999999999997</c:v>
                </c:pt>
                <c:pt idx="2792" formatCode="General">
                  <c:v>4.1879999999999997</c:v>
                </c:pt>
                <c:pt idx="2793" formatCode="General">
                  <c:v>4.1894999999999998</c:v>
                </c:pt>
                <c:pt idx="2794" formatCode="General">
                  <c:v>4.1909999999999998</c:v>
                </c:pt>
                <c:pt idx="2795" formatCode="General">
                  <c:v>4.1924999999999999</c:v>
                </c:pt>
                <c:pt idx="2796" formatCode="General">
                  <c:v>4.194</c:v>
                </c:pt>
                <c:pt idx="2797" formatCode="General">
                  <c:v>4.1955</c:v>
                </c:pt>
                <c:pt idx="2798" formatCode="General">
                  <c:v>4.1970000000000001</c:v>
                </c:pt>
                <c:pt idx="2799" formatCode="General">
                  <c:v>4.1985000000000001</c:v>
                </c:pt>
                <c:pt idx="2800" formatCode="General">
                  <c:v>4.2</c:v>
                </c:pt>
                <c:pt idx="2801" formatCode="General">
                  <c:v>4.2015000000000002</c:v>
                </c:pt>
                <c:pt idx="2802" formatCode="General">
                  <c:v>4.2030000000000003</c:v>
                </c:pt>
                <c:pt idx="2803" formatCode="General">
                  <c:v>4.2045000000000003</c:v>
                </c:pt>
                <c:pt idx="2804" formatCode="General">
                  <c:v>4.2060000000000004</c:v>
                </c:pt>
                <c:pt idx="2805" formatCode="General">
                  <c:v>4.2074999999999996</c:v>
                </c:pt>
                <c:pt idx="2806" formatCode="General">
                  <c:v>4.2089999999999996</c:v>
                </c:pt>
                <c:pt idx="2807" formatCode="General">
                  <c:v>4.2104999999999997</c:v>
                </c:pt>
                <c:pt idx="2808" formatCode="General">
                  <c:v>4.2119999999999997</c:v>
                </c:pt>
                <c:pt idx="2809" formatCode="General">
                  <c:v>4.2134999999999998</c:v>
                </c:pt>
                <c:pt idx="2810" formatCode="General">
                  <c:v>4.2149999999999999</c:v>
                </c:pt>
                <c:pt idx="2811" formatCode="General">
                  <c:v>4.2164999999999999</c:v>
                </c:pt>
                <c:pt idx="2812" formatCode="General">
                  <c:v>4.218</c:v>
                </c:pt>
                <c:pt idx="2813" formatCode="General">
                  <c:v>4.2195</c:v>
                </c:pt>
                <c:pt idx="2814" formatCode="General">
                  <c:v>4.2210000000000001</c:v>
                </c:pt>
                <c:pt idx="2815" formatCode="General">
                  <c:v>4.2225000000000001</c:v>
                </c:pt>
                <c:pt idx="2816" formatCode="General">
                  <c:v>4.2240000000000002</c:v>
                </c:pt>
                <c:pt idx="2817" formatCode="General">
                  <c:v>4.2255000000000003</c:v>
                </c:pt>
                <c:pt idx="2818" formatCode="General">
                  <c:v>4.2270000000000003</c:v>
                </c:pt>
                <c:pt idx="2819" formatCode="General">
                  <c:v>4.2285000000000004</c:v>
                </c:pt>
                <c:pt idx="2820" formatCode="General">
                  <c:v>4.2300000000000004</c:v>
                </c:pt>
                <c:pt idx="2821" formatCode="General">
                  <c:v>4.2314999999999996</c:v>
                </c:pt>
                <c:pt idx="2822" formatCode="General">
                  <c:v>4.2329999999999997</c:v>
                </c:pt>
                <c:pt idx="2823" formatCode="General">
                  <c:v>4.2344999999999997</c:v>
                </c:pt>
                <c:pt idx="2824" formatCode="General">
                  <c:v>4.2359999999999998</c:v>
                </c:pt>
                <c:pt idx="2825" formatCode="General">
                  <c:v>4.2374999999999998</c:v>
                </c:pt>
                <c:pt idx="2826" formatCode="General">
                  <c:v>4.2389999999999999</c:v>
                </c:pt>
                <c:pt idx="2827" formatCode="General">
                  <c:v>4.2404999999999999</c:v>
                </c:pt>
                <c:pt idx="2828" formatCode="General">
                  <c:v>4.242</c:v>
                </c:pt>
                <c:pt idx="2829" formatCode="General">
                  <c:v>4.2435</c:v>
                </c:pt>
                <c:pt idx="2830" formatCode="General">
                  <c:v>4.2450000000000001</c:v>
                </c:pt>
                <c:pt idx="2831" formatCode="General">
                  <c:v>4.2465000000000002</c:v>
                </c:pt>
                <c:pt idx="2832" formatCode="General">
                  <c:v>4.2480000000000002</c:v>
                </c:pt>
                <c:pt idx="2833" formatCode="General">
                  <c:v>4.2495000000000003</c:v>
                </c:pt>
                <c:pt idx="2834" formatCode="General">
                  <c:v>4.2510000000000003</c:v>
                </c:pt>
                <c:pt idx="2835" formatCode="General">
                  <c:v>4.2525000000000004</c:v>
                </c:pt>
                <c:pt idx="2836" formatCode="General">
                  <c:v>4.2539999999999996</c:v>
                </c:pt>
                <c:pt idx="2837" formatCode="General">
                  <c:v>4.2554999999999996</c:v>
                </c:pt>
                <c:pt idx="2838" formatCode="General">
                  <c:v>4.2569999999999997</c:v>
                </c:pt>
                <c:pt idx="2839" formatCode="General">
                  <c:v>4.2584999999999997</c:v>
                </c:pt>
                <c:pt idx="2840" formatCode="General">
                  <c:v>4.26</c:v>
                </c:pt>
                <c:pt idx="2841" formatCode="General">
                  <c:v>4.2614999999999998</c:v>
                </c:pt>
                <c:pt idx="2842" formatCode="General">
                  <c:v>4.2629999999999999</c:v>
                </c:pt>
                <c:pt idx="2843" formatCode="General">
                  <c:v>4.2645</c:v>
                </c:pt>
                <c:pt idx="2844" formatCode="General">
                  <c:v>4.266</c:v>
                </c:pt>
                <c:pt idx="2845" formatCode="General">
                  <c:v>4.2675000000000001</c:v>
                </c:pt>
                <c:pt idx="2846" formatCode="General">
                  <c:v>4.2690000000000001</c:v>
                </c:pt>
                <c:pt idx="2847" formatCode="General">
                  <c:v>4.2705000000000002</c:v>
                </c:pt>
                <c:pt idx="2848" formatCode="General">
                  <c:v>4.2720000000000002</c:v>
                </c:pt>
                <c:pt idx="2849" formatCode="General">
                  <c:v>4.2735000000000003</c:v>
                </c:pt>
                <c:pt idx="2850" formatCode="General">
                  <c:v>4.2750000000000004</c:v>
                </c:pt>
                <c:pt idx="2851" formatCode="General">
                  <c:v>4.2765000000000004</c:v>
                </c:pt>
                <c:pt idx="2852" formatCode="General">
                  <c:v>4.2779999999999996</c:v>
                </c:pt>
                <c:pt idx="2853" formatCode="General">
                  <c:v>4.2794999999999996</c:v>
                </c:pt>
                <c:pt idx="2854" formatCode="General">
                  <c:v>4.2809999999999997</c:v>
                </c:pt>
                <c:pt idx="2855" formatCode="General">
                  <c:v>4.2824999999999998</c:v>
                </c:pt>
                <c:pt idx="2856" formatCode="General">
                  <c:v>4.2839999999999998</c:v>
                </c:pt>
                <c:pt idx="2857" formatCode="General">
                  <c:v>4.2854999999999999</c:v>
                </c:pt>
                <c:pt idx="2858" formatCode="General">
                  <c:v>4.2869999999999999</c:v>
                </c:pt>
                <c:pt idx="2859" formatCode="General">
                  <c:v>4.2885</c:v>
                </c:pt>
                <c:pt idx="2860" formatCode="General">
                  <c:v>4.29</c:v>
                </c:pt>
                <c:pt idx="2861" formatCode="General">
                  <c:v>4.2915000000000001</c:v>
                </c:pt>
                <c:pt idx="2862" formatCode="General">
                  <c:v>4.2930000000000001</c:v>
                </c:pt>
                <c:pt idx="2863" formatCode="General">
                  <c:v>4.2945000000000002</c:v>
                </c:pt>
                <c:pt idx="2864" formatCode="General">
                  <c:v>4.2960000000000003</c:v>
                </c:pt>
                <c:pt idx="2865" formatCode="General">
                  <c:v>4.2975000000000003</c:v>
                </c:pt>
                <c:pt idx="2866" formatCode="General">
                  <c:v>4.2990000000000004</c:v>
                </c:pt>
                <c:pt idx="2867" formatCode="General">
                  <c:v>4.3005000000000004</c:v>
                </c:pt>
                <c:pt idx="2868" formatCode="General">
                  <c:v>4.3019999999999996</c:v>
                </c:pt>
                <c:pt idx="2869" formatCode="General">
                  <c:v>4.3034999999999997</c:v>
                </c:pt>
                <c:pt idx="2870" formatCode="General">
                  <c:v>4.3049999999999997</c:v>
                </c:pt>
                <c:pt idx="2871" formatCode="General">
                  <c:v>4.3064999999999998</c:v>
                </c:pt>
                <c:pt idx="2872" formatCode="General">
                  <c:v>4.3079999999999998</c:v>
                </c:pt>
                <c:pt idx="2873" formatCode="General">
                  <c:v>4.3094999999999999</c:v>
                </c:pt>
                <c:pt idx="2874" formatCode="General">
                  <c:v>4.3109999999999999</c:v>
                </c:pt>
                <c:pt idx="2875" formatCode="General">
                  <c:v>4.3125</c:v>
                </c:pt>
                <c:pt idx="2876" formatCode="General">
                  <c:v>4.3140000000000001</c:v>
                </c:pt>
                <c:pt idx="2877" formatCode="General">
                  <c:v>4.3155000000000001</c:v>
                </c:pt>
                <c:pt idx="2878" formatCode="General">
                  <c:v>4.3170000000000002</c:v>
                </c:pt>
                <c:pt idx="2879" formatCode="General">
                  <c:v>4.3185000000000002</c:v>
                </c:pt>
                <c:pt idx="2880" formatCode="General">
                  <c:v>4.32</c:v>
                </c:pt>
                <c:pt idx="2881" formatCode="General">
                  <c:v>4.3215000000000003</c:v>
                </c:pt>
                <c:pt idx="2882" formatCode="General">
                  <c:v>4.3230000000000004</c:v>
                </c:pt>
                <c:pt idx="2883" formatCode="General">
                  <c:v>4.3244999999999996</c:v>
                </c:pt>
                <c:pt idx="2884" formatCode="General">
                  <c:v>4.3259999999999996</c:v>
                </c:pt>
                <c:pt idx="2885" formatCode="General">
                  <c:v>4.3274999999999997</c:v>
                </c:pt>
                <c:pt idx="2886" formatCode="General">
                  <c:v>4.3289999999999997</c:v>
                </c:pt>
                <c:pt idx="2887" formatCode="General">
                  <c:v>4.3304999999999998</c:v>
                </c:pt>
                <c:pt idx="2888" formatCode="General">
                  <c:v>4.3319999999999999</c:v>
                </c:pt>
                <c:pt idx="2889" formatCode="General">
                  <c:v>4.3334999999999999</c:v>
                </c:pt>
                <c:pt idx="2890" formatCode="General">
                  <c:v>4.335</c:v>
                </c:pt>
                <c:pt idx="2891" formatCode="General">
                  <c:v>4.3365</c:v>
                </c:pt>
                <c:pt idx="2892" formatCode="General">
                  <c:v>4.3380000000000001</c:v>
                </c:pt>
                <c:pt idx="2893" formatCode="General">
                  <c:v>4.3395000000000001</c:v>
                </c:pt>
                <c:pt idx="2894" formatCode="General">
                  <c:v>4.3410000000000002</c:v>
                </c:pt>
                <c:pt idx="2895" formatCode="General">
                  <c:v>4.3425000000000002</c:v>
                </c:pt>
                <c:pt idx="2896" formatCode="General">
                  <c:v>4.3440000000000003</c:v>
                </c:pt>
                <c:pt idx="2897" formatCode="General">
                  <c:v>4.3455000000000004</c:v>
                </c:pt>
                <c:pt idx="2898" formatCode="General">
                  <c:v>4.3470000000000004</c:v>
                </c:pt>
                <c:pt idx="2899" formatCode="General">
                  <c:v>4.3484999999999996</c:v>
                </c:pt>
                <c:pt idx="2900" formatCode="General">
                  <c:v>4.3499999999999996</c:v>
                </c:pt>
                <c:pt idx="2901" formatCode="General">
                  <c:v>4.3514999999999997</c:v>
                </c:pt>
                <c:pt idx="2902" formatCode="General">
                  <c:v>4.3529999999999998</c:v>
                </c:pt>
                <c:pt idx="2903" formatCode="General">
                  <c:v>4.3544999999999998</c:v>
                </c:pt>
                <c:pt idx="2904" formatCode="General">
                  <c:v>4.3559999999999999</c:v>
                </c:pt>
                <c:pt idx="2905" formatCode="General">
                  <c:v>4.3574999999999999</c:v>
                </c:pt>
                <c:pt idx="2906" formatCode="General">
                  <c:v>4.359</c:v>
                </c:pt>
                <c:pt idx="2907" formatCode="General">
                  <c:v>4.3605</c:v>
                </c:pt>
                <c:pt idx="2908" formatCode="General">
                  <c:v>4.3620000000000001</c:v>
                </c:pt>
                <c:pt idx="2909" formatCode="General">
                  <c:v>4.3635000000000002</c:v>
                </c:pt>
                <c:pt idx="2910" formatCode="General">
                  <c:v>4.3650000000000002</c:v>
                </c:pt>
                <c:pt idx="2911" formatCode="General">
                  <c:v>4.3665000000000003</c:v>
                </c:pt>
                <c:pt idx="2912" formatCode="General">
                  <c:v>4.3680000000000003</c:v>
                </c:pt>
                <c:pt idx="2913" formatCode="General">
                  <c:v>4.3695000000000004</c:v>
                </c:pt>
                <c:pt idx="2914" formatCode="General">
                  <c:v>4.3710000000000004</c:v>
                </c:pt>
                <c:pt idx="2915" formatCode="General">
                  <c:v>4.3724999999999996</c:v>
                </c:pt>
                <c:pt idx="2916" formatCode="General">
                  <c:v>4.3739999999999997</c:v>
                </c:pt>
                <c:pt idx="2917" formatCode="General">
                  <c:v>4.3754999999999997</c:v>
                </c:pt>
                <c:pt idx="2918" formatCode="General">
                  <c:v>4.3769999999999998</c:v>
                </c:pt>
                <c:pt idx="2919" formatCode="General">
                  <c:v>4.3784999999999998</c:v>
                </c:pt>
                <c:pt idx="2920" formatCode="General">
                  <c:v>4.38</c:v>
                </c:pt>
                <c:pt idx="2921" formatCode="General">
                  <c:v>4.3815</c:v>
                </c:pt>
                <c:pt idx="2922" formatCode="General">
                  <c:v>4.383</c:v>
                </c:pt>
                <c:pt idx="2923" formatCode="General">
                  <c:v>4.3845000000000001</c:v>
                </c:pt>
                <c:pt idx="2924" formatCode="General">
                  <c:v>4.3860000000000001</c:v>
                </c:pt>
                <c:pt idx="2925" formatCode="General">
                  <c:v>4.3875000000000002</c:v>
                </c:pt>
                <c:pt idx="2926" formatCode="General">
                  <c:v>4.3890000000000002</c:v>
                </c:pt>
                <c:pt idx="2927" formatCode="General">
                  <c:v>4.3905000000000003</c:v>
                </c:pt>
                <c:pt idx="2928" formatCode="General">
                  <c:v>4.3920000000000003</c:v>
                </c:pt>
                <c:pt idx="2929" formatCode="General">
                  <c:v>4.3935000000000004</c:v>
                </c:pt>
                <c:pt idx="2930" formatCode="General">
                  <c:v>4.3949999999999996</c:v>
                </c:pt>
                <c:pt idx="2931" formatCode="General">
                  <c:v>4.3964999999999996</c:v>
                </c:pt>
                <c:pt idx="2932" formatCode="General">
                  <c:v>4.3979999999999997</c:v>
                </c:pt>
                <c:pt idx="2933" formatCode="General">
                  <c:v>4.3994999999999997</c:v>
                </c:pt>
                <c:pt idx="2934" formatCode="General">
                  <c:v>4.4009999999999998</c:v>
                </c:pt>
                <c:pt idx="2935" formatCode="General">
                  <c:v>4.4024999999999999</c:v>
                </c:pt>
                <c:pt idx="2936" formatCode="General">
                  <c:v>4.4039999999999999</c:v>
                </c:pt>
                <c:pt idx="2937" formatCode="General">
                  <c:v>4.4055</c:v>
                </c:pt>
                <c:pt idx="2938" formatCode="General">
                  <c:v>4.407</c:v>
                </c:pt>
                <c:pt idx="2939" formatCode="General">
                  <c:v>4.4085000000000001</c:v>
                </c:pt>
                <c:pt idx="2940" formatCode="General">
                  <c:v>4.41</c:v>
                </c:pt>
                <c:pt idx="2941" formatCode="General">
                  <c:v>4.4115000000000002</c:v>
                </c:pt>
                <c:pt idx="2942" formatCode="General">
                  <c:v>4.4130000000000003</c:v>
                </c:pt>
                <c:pt idx="2943" formatCode="General">
                  <c:v>4.4145000000000003</c:v>
                </c:pt>
                <c:pt idx="2944" formatCode="General">
                  <c:v>4.4160000000000004</c:v>
                </c:pt>
                <c:pt idx="2945" formatCode="General">
                  <c:v>4.4175000000000004</c:v>
                </c:pt>
                <c:pt idx="2946" formatCode="General">
                  <c:v>4.4189999999999996</c:v>
                </c:pt>
                <c:pt idx="2947" formatCode="General">
                  <c:v>4.4204999999999997</c:v>
                </c:pt>
                <c:pt idx="2948" formatCode="General">
                  <c:v>4.4219999999999997</c:v>
                </c:pt>
                <c:pt idx="2949" formatCode="General">
                  <c:v>4.4234999999999998</c:v>
                </c:pt>
                <c:pt idx="2950" formatCode="General">
                  <c:v>4.4249999999999998</c:v>
                </c:pt>
                <c:pt idx="2951" formatCode="General">
                  <c:v>4.4264999999999999</c:v>
                </c:pt>
                <c:pt idx="2952" formatCode="General">
                  <c:v>4.4279999999999999</c:v>
                </c:pt>
                <c:pt idx="2953" formatCode="General">
                  <c:v>4.4295</c:v>
                </c:pt>
                <c:pt idx="2954" formatCode="General">
                  <c:v>4.431</c:v>
                </c:pt>
                <c:pt idx="2955" formatCode="General">
                  <c:v>4.4325000000000001</c:v>
                </c:pt>
                <c:pt idx="2956" formatCode="General">
                  <c:v>4.4340000000000002</c:v>
                </c:pt>
                <c:pt idx="2957" formatCode="General">
                  <c:v>4.4355000000000002</c:v>
                </c:pt>
                <c:pt idx="2958" formatCode="General">
                  <c:v>4.4370000000000003</c:v>
                </c:pt>
                <c:pt idx="2959" formatCode="General">
                  <c:v>4.4385000000000003</c:v>
                </c:pt>
                <c:pt idx="2960" formatCode="General">
                  <c:v>4.4400000000000004</c:v>
                </c:pt>
                <c:pt idx="2961" formatCode="General">
                  <c:v>4.4414999999999996</c:v>
                </c:pt>
                <c:pt idx="2962" formatCode="General">
                  <c:v>4.4429999999999996</c:v>
                </c:pt>
                <c:pt idx="2963" formatCode="General">
                  <c:v>4.4444999999999997</c:v>
                </c:pt>
                <c:pt idx="2964" formatCode="General">
                  <c:v>4.4459999999999997</c:v>
                </c:pt>
                <c:pt idx="2965" formatCode="General">
                  <c:v>4.4474999999999998</c:v>
                </c:pt>
                <c:pt idx="2966" formatCode="General">
                  <c:v>4.4489999999999998</c:v>
                </c:pt>
                <c:pt idx="2967" formatCode="General">
                  <c:v>4.4504999999999999</c:v>
                </c:pt>
                <c:pt idx="2968" formatCode="General">
                  <c:v>4.452</c:v>
                </c:pt>
                <c:pt idx="2969" formatCode="General">
                  <c:v>4.4535</c:v>
                </c:pt>
                <c:pt idx="2970" formatCode="General">
                  <c:v>4.4550000000000001</c:v>
                </c:pt>
                <c:pt idx="2971" formatCode="General">
                  <c:v>4.4565000000000001</c:v>
                </c:pt>
                <c:pt idx="2972" formatCode="General">
                  <c:v>4.4580000000000002</c:v>
                </c:pt>
                <c:pt idx="2973" formatCode="General">
                  <c:v>4.4595000000000002</c:v>
                </c:pt>
                <c:pt idx="2974" formatCode="General">
                  <c:v>4.4610000000000003</c:v>
                </c:pt>
                <c:pt idx="2975" formatCode="General">
                  <c:v>4.4625000000000004</c:v>
                </c:pt>
                <c:pt idx="2976" formatCode="General">
                  <c:v>4.4640000000000004</c:v>
                </c:pt>
                <c:pt idx="2977" formatCode="General">
                  <c:v>4.4654999999999996</c:v>
                </c:pt>
                <c:pt idx="2978" formatCode="General">
                  <c:v>4.4669999999999996</c:v>
                </c:pt>
                <c:pt idx="2979" formatCode="General">
                  <c:v>4.4684999999999997</c:v>
                </c:pt>
                <c:pt idx="2980" formatCode="General">
                  <c:v>4.47</c:v>
                </c:pt>
                <c:pt idx="2981" formatCode="General">
                  <c:v>4.4714999999999998</c:v>
                </c:pt>
                <c:pt idx="2982" formatCode="General">
                  <c:v>4.4729999999999999</c:v>
                </c:pt>
                <c:pt idx="2983" formatCode="General">
                  <c:v>4.4744999999999999</c:v>
                </c:pt>
                <c:pt idx="2984" formatCode="General">
                  <c:v>4.476</c:v>
                </c:pt>
                <c:pt idx="2985" formatCode="General">
                  <c:v>4.4775</c:v>
                </c:pt>
                <c:pt idx="2986" formatCode="General">
                  <c:v>4.4790000000000001</c:v>
                </c:pt>
                <c:pt idx="2987" formatCode="General">
                  <c:v>4.4805000000000001</c:v>
                </c:pt>
                <c:pt idx="2988" formatCode="General">
                  <c:v>4.4820000000000002</c:v>
                </c:pt>
                <c:pt idx="2989" formatCode="General">
                  <c:v>4.4835000000000003</c:v>
                </c:pt>
                <c:pt idx="2990" formatCode="General">
                  <c:v>4.4850000000000003</c:v>
                </c:pt>
                <c:pt idx="2991" formatCode="General">
                  <c:v>4.4865000000000004</c:v>
                </c:pt>
                <c:pt idx="2992" formatCode="General">
                  <c:v>4.4880000000000004</c:v>
                </c:pt>
                <c:pt idx="2993" formatCode="General">
                  <c:v>4.4894999999999996</c:v>
                </c:pt>
                <c:pt idx="2994" formatCode="General">
                  <c:v>4.4909999999999997</c:v>
                </c:pt>
                <c:pt idx="2995" formatCode="General">
                  <c:v>4.4924999999999997</c:v>
                </c:pt>
                <c:pt idx="2996" formatCode="General">
                  <c:v>4.4939999999999998</c:v>
                </c:pt>
                <c:pt idx="2997" formatCode="General">
                  <c:v>4.4954999999999998</c:v>
                </c:pt>
                <c:pt idx="2998" formatCode="General">
                  <c:v>4.4969999999999999</c:v>
                </c:pt>
                <c:pt idx="2999" formatCode="General">
                  <c:v>4.4984999999999999</c:v>
                </c:pt>
                <c:pt idx="3000" formatCode="General">
                  <c:v>4.5</c:v>
                </c:pt>
                <c:pt idx="3001" formatCode="General">
                  <c:v>4.5015000000000001</c:v>
                </c:pt>
                <c:pt idx="3002" formatCode="General">
                  <c:v>4.5030000000000001</c:v>
                </c:pt>
                <c:pt idx="3003" formatCode="General">
                  <c:v>4.5045000000000002</c:v>
                </c:pt>
                <c:pt idx="3004" formatCode="General">
                  <c:v>4.5060000000000002</c:v>
                </c:pt>
                <c:pt idx="3005" formatCode="General">
                  <c:v>4.5075000000000003</c:v>
                </c:pt>
                <c:pt idx="3006" formatCode="General">
                  <c:v>4.5090000000000003</c:v>
                </c:pt>
                <c:pt idx="3007" formatCode="General">
                  <c:v>4.5105000000000004</c:v>
                </c:pt>
                <c:pt idx="3008" formatCode="General">
                  <c:v>4.5119999999999996</c:v>
                </c:pt>
                <c:pt idx="3009" formatCode="General">
                  <c:v>4.5134999999999996</c:v>
                </c:pt>
                <c:pt idx="3010" formatCode="General">
                  <c:v>4.5149999999999997</c:v>
                </c:pt>
                <c:pt idx="3011" formatCode="General">
                  <c:v>4.5164999999999997</c:v>
                </c:pt>
                <c:pt idx="3012" formatCode="General">
                  <c:v>4.5179999999999998</c:v>
                </c:pt>
                <c:pt idx="3013" formatCode="General">
                  <c:v>4.5194999999999999</c:v>
                </c:pt>
                <c:pt idx="3014" formatCode="General">
                  <c:v>4.5209999999999999</c:v>
                </c:pt>
                <c:pt idx="3015" formatCode="General">
                  <c:v>4.5225</c:v>
                </c:pt>
                <c:pt idx="3016" formatCode="General">
                  <c:v>4.524</c:v>
                </c:pt>
                <c:pt idx="3017" formatCode="General">
                  <c:v>4.5255000000000001</c:v>
                </c:pt>
                <c:pt idx="3018" formatCode="General">
                  <c:v>4.5270000000000001</c:v>
                </c:pt>
                <c:pt idx="3019" formatCode="General">
                  <c:v>4.5285000000000002</c:v>
                </c:pt>
                <c:pt idx="3020" formatCode="General">
                  <c:v>4.53</c:v>
                </c:pt>
                <c:pt idx="3021" formatCode="General">
                  <c:v>4.5315000000000003</c:v>
                </c:pt>
                <c:pt idx="3022" formatCode="General">
                  <c:v>4.5330000000000004</c:v>
                </c:pt>
                <c:pt idx="3023" formatCode="General">
                  <c:v>4.5345000000000004</c:v>
                </c:pt>
                <c:pt idx="3024" formatCode="General">
                  <c:v>4.5359999999999996</c:v>
                </c:pt>
                <c:pt idx="3025" formatCode="General">
                  <c:v>4.5374999999999996</c:v>
                </c:pt>
                <c:pt idx="3026" formatCode="General">
                  <c:v>4.5389999999999997</c:v>
                </c:pt>
                <c:pt idx="3027" formatCode="General">
                  <c:v>4.5404999999999998</c:v>
                </c:pt>
                <c:pt idx="3028" formatCode="General">
                  <c:v>4.5419999999999998</c:v>
                </c:pt>
                <c:pt idx="3029" formatCode="General">
                  <c:v>4.5434999999999999</c:v>
                </c:pt>
                <c:pt idx="3030" formatCode="General">
                  <c:v>4.5449999999999999</c:v>
                </c:pt>
                <c:pt idx="3031" formatCode="General">
                  <c:v>4.5465</c:v>
                </c:pt>
                <c:pt idx="3032" formatCode="General">
                  <c:v>4.548</c:v>
                </c:pt>
                <c:pt idx="3033" formatCode="General">
                  <c:v>4.5495000000000001</c:v>
                </c:pt>
                <c:pt idx="3034" formatCode="General">
                  <c:v>4.5510000000000002</c:v>
                </c:pt>
                <c:pt idx="3035" formatCode="General">
                  <c:v>4.5525000000000002</c:v>
                </c:pt>
                <c:pt idx="3036" formatCode="General">
                  <c:v>4.5540000000000003</c:v>
                </c:pt>
                <c:pt idx="3037" formatCode="General">
                  <c:v>4.5555000000000003</c:v>
                </c:pt>
                <c:pt idx="3038" formatCode="General">
                  <c:v>4.5570000000000004</c:v>
                </c:pt>
                <c:pt idx="3039" formatCode="General">
                  <c:v>4.5585000000000004</c:v>
                </c:pt>
                <c:pt idx="3040" formatCode="General">
                  <c:v>4.5599999999999996</c:v>
                </c:pt>
                <c:pt idx="3041" formatCode="General">
                  <c:v>4.5614999999999997</c:v>
                </c:pt>
                <c:pt idx="3042" formatCode="General">
                  <c:v>4.5629999999999997</c:v>
                </c:pt>
                <c:pt idx="3043" formatCode="General">
                  <c:v>4.5644999999999998</c:v>
                </c:pt>
                <c:pt idx="3044" formatCode="General">
                  <c:v>4.5659999999999998</c:v>
                </c:pt>
                <c:pt idx="3045" formatCode="General">
                  <c:v>4.5674999999999999</c:v>
                </c:pt>
                <c:pt idx="3046" formatCode="General">
                  <c:v>4.569</c:v>
                </c:pt>
                <c:pt idx="3047" formatCode="General">
                  <c:v>4.5705</c:v>
                </c:pt>
                <c:pt idx="3048" formatCode="General">
                  <c:v>4.5720000000000001</c:v>
                </c:pt>
                <c:pt idx="3049" formatCode="General">
                  <c:v>4.5735000000000001</c:v>
                </c:pt>
                <c:pt idx="3050" formatCode="General">
                  <c:v>4.5750000000000002</c:v>
                </c:pt>
                <c:pt idx="3051" formatCode="General">
                  <c:v>4.5765000000000002</c:v>
                </c:pt>
                <c:pt idx="3052" formatCode="General">
                  <c:v>4.5780000000000003</c:v>
                </c:pt>
                <c:pt idx="3053" formatCode="General">
                  <c:v>4.5795000000000003</c:v>
                </c:pt>
                <c:pt idx="3054" formatCode="General">
                  <c:v>4.5810000000000004</c:v>
                </c:pt>
                <c:pt idx="3055" formatCode="General">
                  <c:v>4.5824999999999996</c:v>
                </c:pt>
                <c:pt idx="3056" formatCode="General">
                  <c:v>4.5839999999999996</c:v>
                </c:pt>
                <c:pt idx="3057" formatCode="General">
                  <c:v>4.5854999999999997</c:v>
                </c:pt>
                <c:pt idx="3058" formatCode="General">
                  <c:v>4.5869999999999997</c:v>
                </c:pt>
                <c:pt idx="3059" formatCode="General">
                  <c:v>4.5884999999999998</c:v>
                </c:pt>
                <c:pt idx="3060" formatCode="General">
                  <c:v>4.59</c:v>
                </c:pt>
                <c:pt idx="3061" formatCode="General">
                  <c:v>4.5914999999999999</c:v>
                </c:pt>
                <c:pt idx="3062" formatCode="General">
                  <c:v>4.593</c:v>
                </c:pt>
                <c:pt idx="3063" formatCode="General">
                  <c:v>4.5945</c:v>
                </c:pt>
                <c:pt idx="3064" formatCode="General">
                  <c:v>4.5960000000000001</c:v>
                </c:pt>
                <c:pt idx="3065" formatCode="General">
                  <c:v>4.5975000000000001</c:v>
                </c:pt>
                <c:pt idx="3066" formatCode="General">
                  <c:v>4.5990000000000002</c:v>
                </c:pt>
                <c:pt idx="3067" formatCode="General">
                  <c:v>4.6005000000000003</c:v>
                </c:pt>
                <c:pt idx="3068" formatCode="General">
                  <c:v>4.6020000000000003</c:v>
                </c:pt>
                <c:pt idx="3069" formatCode="General">
                  <c:v>4.6035000000000004</c:v>
                </c:pt>
                <c:pt idx="3070" formatCode="General">
                  <c:v>4.6050000000000004</c:v>
                </c:pt>
                <c:pt idx="3071" formatCode="General">
                  <c:v>4.6064999999999996</c:v>
                </c:pt>
                <c:pt idx="3072" formatCode="General">
                  <c:v>4.6079999999999997</c:v>
                </c:pt>
                <c:pt idx="3073" formatCode="General">
                  <c:v>4.6094999999999997</c:v>
                </c:pt>
                <c:pt idx="3074" formatCode="General">
                  <c:v>4.6109999999999998</c:v>
                </c:pt>
                <c:pt idx="3075" formatCode="General">
                  <c:v>4.6124999999999998</c:v>
                </c:pt>
                <c:pt idx="3076" formatCode="General">
                  <c:v>4.6139999999999999</c:v>
                </c:pt>
                <c:pt idx="3077" formatCode="General">
                  <c:v>4.6154999999999999</c:v>
                </c:pt>
                <c:pt idx="3078" formatCode="General">
                  <c:v>4.617</c:v>
                </c:pt>
                <c:pt idx="3079" formatCode="General">
                  <c:v>4.6185</c:v>
                </c:pt>
                <c:pt idx="3080" formatCode="General">
                  <c:v>4.62</c:v>
                </c:pt>
                <c:pt idx="3081" formatCode="General">
                  <c:v>4.6215000000000002</c:v>
                </c:pt>
                <c:pt idx="3082" formatCode="General">
                  <c:v>4.6230000000000002</c:v>
                </c:pt>
                <c:pt idx="3083" formatCode="General">
                  <c:v>4.6245000000000003</c:v>
                </c:pt>
                <c:pt idx="3084" formatCode="General">
                  <c:v>4.6260000000000003</c:v>
                </c:pt>
                <c:pt idx="3085" formatCode="General">
                  <c:v>4.6275000000000004</c:v>
                </c:pt>
                <c:pt idx="3086" formatCode="General">
                  <c:v>4.6289999999999996</c:v>
                </c:pt>
                <c:pt idx="3087" formatCode="General">
                  <c:v>4.6304999999999996</c:v>
                </c:pt>
                <c:pt idx="3088" formatCode="General">
                  <c:v>4.6319999999999997</c:v>
                </c:pt>
                <c:pt idx="3089" formatCode="General">
                  <c:v>4.6334999999999997</c:v>
                </c:pt>
                <c:pt idx="3090" formatCode="General">
                  <c:v>4.6349999999999998</c:v>
                </c:pt>
                <c:pt idx="3091" formatCode="General">
                  <c:v>4.6364999999999998</c:v>
                </c:pt>
                <c:pt idx="3092" formatCode="General">
                  <c:v>4.6379999999999999</c:v>
                </c:pt>
                <c:pt idx="3093" formatCode="General">
                  <c:v>4.6395</c:v>
                </c:pt>
                <c:pt idx="3094" formatCode="General">
                  <c:v>4.641</c:v>
                </c:pt>
                <c:pt idx="3095" formatCode="General">
                  <c:v>4.6425000000000001</c:v>
                </c:pt>
                <c:pt idx="3096" formatCode="General">
                  <c:v>4.6440000000000001</c:v>
                </c:pt>
                <c:pt idx="3097" formatCode="General">
                  <c:v>4.6455000000000002</c:v>
                </c:pt>
                <c:pt idx="3098" formatCode="General">
                  <c:v>4.6470000000000002</c:v>
                </c:pt>
                <c:pt idx="3099" formatCode="General">
                  <c:v>4.6485000000000003</c:v>
                </c:pt>
                <c:pt idx="3100" formatCode="General">
                  <c:v>4.6500000000000004</c:v>
                </c:pt>
                <c:pt idx="3101" formatCode="General">
                  <c:v>4.6515000000000004</c:v>
                </c:pt>
                <c:pt idx="3102" formatCode="General">
                  <c:v>4.6529999999999996</c:v>
                </c:pt>
                <c:pt idx="3103" formatCode="General">
                  <c:v>4.6544999999999996</c:v>
                </c:pt>
                <c:pt idx="3104" formatCode="General">
                  <c:v>4.6559999999999997</c:v>
                </c:pt>
                <c:pt idx="3105" formatCode="General">
                  <c:v>4.6574999999999998</c:v>
                </c:pt>
                <c:pt idx="3106" formatCode="General">
                  <c:v>4.6589999999999998</c:v>
                </c:pt>
                <c:pt idx="3107" formatCode="General">
                  <c:v>4.6604999999999999</c:v>
                </c:pt>
                <c:pt idx="3108" formatCode="General">
                  <c:v>4.6619999999999999</c:v>
                </c:pt>
                <c:pt idx="3109" formatCode="General">
                  <c:v>4.6635</c:v>
                </c:pt>
                <c:pt idx="3110" formatCode="General">
                  <c:v>4.665</c:v>
                </c:pt>
                <c:pt idx="3111" formatCode="General">
                  <c:v>4.6665000000000001</c:v>
                </c:pt>
                <c:pt idx="3112" formatCode="General">
                  <c:v>4.6680000000000001</c:v>
                </c:pt>
                <c:pt idx="3113" formatCode="General">
                  <c:v>4.6695000000000002</c:v>
                </c:pt>
                <c:pt idx="3114" formatCode="General">
                  <c:v>4.6710000000000003</c:v>
                </c:pt>
                <c:pt idx="3115" formatCode="General">
                  <c:v>4.6725000000000003</c:v>
                </c:pt>
                <c:pt idx="3116" formatCode="General">
                  <c:v>4.6740000000000004</c:v>
                </c:pt>
                <c:pt idx="3117" formatCode="General">
                  <c:v>4.6755000000000004</c:v>
                </c:pt>
                <c:pt idx="3118" formatCode="General">
                  <c:v>4.6769999999999996</c:v>
                </c:pt>
                <c:pt idx="3119" formatCode="General">
                  <c:v>4.6784999999999997</c:v>
                </c:pt>
                <c:pt idx="3120" formatCode="General">
                  <c:v>4.68</c:v>
                </c:pt>
                <c:pt idx="3121" formatCode="General">
                  <c:v>4.6814999999999998</c:v>
                </c:pt>
                <c:pt idx="3122" formatCode="General">
                  <c:v>4.6829999999999998</c:v>
                </c:pt>
                <c:pt idx="3123" formatCode="General">
                  <c:v>4.6844999999999999</c:v>
                </c:pt>
                <c:pt idx="3124" formatCode="General">
                  <c:v>4.6859999999999999</c:v>
                </c:pt>
                <c:pt idx="3125" formatCode="General">
                  <c:v>4.6875</c:v>
                </c:pt>
                <c:pt idx="3126" formatCode="General">
                  <c:v>4.6890000000000001</c:v>
                </c:pt>
                <c:pt idx="3127" formatCode="General">
                  <c:v>4.6905000000000001</c:v>
                </c:pt>
                <c:pt idx="3128" formatCode="General">
                  <c:v>4.6920000000000002</c:v>
                </c:pt>
                <c:pt idx="3129" formatCode="General">
                  <c:v>4.6935000000000002</c:v>
                </c:pt>
                <c:pt idx="3130" formatCode="General">
                  <c:v>4.6950000000000003</c:v>
                </c:pt>
                <c:pt idx="3131" formatCode="General">
                  <c:v>4.6965000000000003</c:v>
                </c:pt>
                <c:pt idx="3132" formatCode="General">
                  <c:v>4.6980000000000004</c:v>
                </c:pt>
                <c:pt idx="3133" formatCode="General">
                  <c:v>4.6994999999999996</c:v>
                </c:pt>
                <c:pt idx="3134" formatCode="General">
                  <c:v>4.7009999999999996</c:v>
                </c:pt>
                <c:pt idx="3135" formatCode="General">
                  <c:v>4.7024999999999997</c:v>
                </c:pt>
                <c:pt idx="3136" formatCode="General">
                  <c:v>4.7039999999999997</c:v>
                </c:pt>
                <c:pt idx="3137" formatCode="General">
                  <c:v>4.7054999999999998</c:v>
                </c:pt>
                <c:pt idx="3138" formatCode="General">
                  <c:v>4.7069999999999999</c:v>
                </c:pt>
                <c:pt idx="3139" formatCode="General">
                  <c:v>4.7084999999999999</c:v>
                </c:pt>
                <c:pt idx="3140" formatCode="General">
                  <c:v>4.71</c:v>
                </c:pt>
                <c:pt idx="3141" formatCode="General">
                  <c:v>4.7115</c:v>
                </c:pt>
                <c:pt idx="3142" formatCode="General">
                  <c:v>4.7130000000000001</c:v>
                </c:pt>
                <c:pt idx="3143" formatCode="General">
                  <c:v>4.7145000000000001</c:v>
                </c:pt>
                <c:pt idx="3144" formatCode="General">
                  <c:v>4.7160000000000002</c:v>
                </c:pt>
                <c:pt idx="3145" formatCode="General">
                  <c:v>4.7175000000000002</c:v>
                </c:pt>
                <c:pt idx="3146" formatCode="General">
                  <c:v>4.7190000000000003</c:v>
                </c:pt>
                <c:pt idx="3147" formatCode="General">
                  <c:v>4.7205000000000004</c:v>
                </c:pt>
                <c:pt idx="3148" formatCode="General">
                  <c:v>4.7220000000000004</c:v>
                </c:pt>
                <c:pt idx="3149" formatCode="General">
                  <c:v>4.7234999999999996</c:v>
                </c:pt>
                <c:pt idx="3150" formatCode="General">
                  <c:v>4.7249999999999996</c:v>
                </c:pt>
                <c:pt idx="3151" formatCode="General">
                  <c:v>4.7264999999999997</c:v>
                </c:pt>
                <c:pt idx="3152" formatCode="General">
                  <c:v>4.7279999999999998</c:v>
                </c:pt>
                <c:pt idx="3153" formatCode="General">
                  <c:v>4.7294999999999998</c:v>
                </c:pt>
                <c:pt idx="3154" formatCode="General">
                  <c:v>4.7309999999999999</c:v>
                </c:pt>
                <c:pt idx="3155" formatCode="General">
                  <c:v>4.7324999999999999</c:v>
                </c:pt>
                <c:pt idx="3156" formatCode="General">
                  <c:v>4.734</c:v>
                </c:pt>
                <c:pt idx="3157" formatCode="General">
                  <c:v>4.7355</c:v>
                </c:pt>
                <c:pt idx="3158" formatCode="General">
                  <c:v>4.7370000000000001</c:v>
                </c:pt>
                <c:pt idx="3159" formatCode="General">
                  <c:v>4.7385000000000002</c:v>
                </c:pt>
                <c:pt idx="3160" formatCode="General">
                  <c:v>4.74</c:v>
                </c:pt>
                <c:pt idx="3161" formatCode="General">
                  <c:v>4.7415000000000003</c:v>
                </c:pt>
                <c:pt idx="3162" formatCode="General">
                  <c:v>4.7430000000000003</c:v>
                </c:pt>
                <c:pt idx="3163" formatCode="General">
                  <c:v>4.7445000000000004</c:v>
                </c:pt>
                <c:pt idx="3164" formatCode="General">
                  <c:v>4.7460000000000004</c:v>
                </c:pt>
                <c:pt idx="3165" formatCode="General">
                  <c:v>4.7474999999999996</c:v>
                </c:pt>
                <c:pt idx="3166" formatCode="General">
                  <c:v>4.7489999999999997</c:v>
                </c:pt>
                <c:pt idx="3167" formatCode="General">
                  <c:v>4.7504999999999997</c:v>
                </c:pt>
                <c:pt idx="3168" formatCode="General">
                  <c:v>4.7519999999999998</c:v>
                </c:pt>
                <c:pt idx="3169" formatCode="General">
                  <c:v>4.7534999999999998</c:v>
                </c:pt>
                <c:pt idx="3170" formatCode="General">
                  <c:v>4.7549999999999999</c:v>
                </c:pt>
                <c:pt idx="3171" formatCode="General">
                  <c:v>4.7565</c:v>
                </c:pt>
                <c:pt idx="3172" formatCode="General">
                  <c:v>4.758</c:v>
                </c:pt>
                <c:pt idx="3173" formatCode="General">
                  <c:v>4.7595000000000001</c:v>
                </c:pt>
                <c:pt idx="3174" formatCode="General">
                  <c:v>4.7610000000000001</c:v>
                </c:pt>
                <c:pt idx="3175" formatCode="General">
                  <c:v>4.7625000000000002</c:v>
                </c:pt>
                <c:pt idx="3176" formatCode="General">
                  <c:v>4.7640000000000002</c:v>
                </c:pt>
                <c:pt idx="3177" formatCode="General">
                  <c:v>4.7655000000000003</c:v>
                </c:pt>
                <c:pt idx="3178" formatCode="General">
                  <c:v>4.7670000000000003</c:v>
                </c:pt>
                <c:pt idx="3179" formatCode="General">
                  <c:v>4.7685000000000004</c:v>
                </c:pt>
                <c:pt idx="3180" formatCode="General">
                  <c:v>4.7699999999999996</c:v>
                </c:pt>
                <c:pt idx="3181" formatCode="General">
                  <c:v>4.7714999999999996</c:v>
                </c:pt>
                <c:pt idx="3182" formatCode="General">
                  <c:v>4.7729999999999997</c:v>
                </c:pt>
                <c:pt idx="3183" formatCode="General">
                  <c:v>4.7744999999999997</c:v>
                </c:pt>
                <c:pt idx="3184" formatCode="General">
                  <c:v>4.7759999999999998</c:v>
                </c:pt>
                <c:pt idx="3185" formatCode="General">
                  <c:v>4.7774999999999999</c:v>
                </c:pt>
                <c:pt idx="3186" formatCode="General">
                  <c:v>4.7789999999999999</c:v>
                </c:pt>
                <c:pt idx="3187" formatCode="General">
                  <c:v>4.7805</c:v>
                </c:pt>
                <c:pt idx="3188" formatCode="General">
                  <c:v>4.782</c:v>
                </c:pt>
                <c:pt idx="3189" formatCode="General">
                  <c:v>4.7835000000000001</c:v>
                </c:pt>
                <c:pt idx="3190" formatCode="General">
                  <c:v>4.7850000000000001</c:v>
                </c:pt>
                <c:pt idx="3191" formatCode="General">
                  <c:v>4.7865000000000002</c:v>
                </c:pt>
                <c:pt idx="3192" formatCode="General">
                  <c:v>4.7880000000000003</c:v>
                </c:pt>
                <c:pt idx="3193" formatCode="General">
                  <c:v>4.7895000000000003</c:v>
                </c:pt>
                <c:pt idx="3194" formatCode="General">
                  <c:v>4.7910000000000004</c:v>
                </c:pt>
                <c:pt idx="3195" formatCode="General">
                  <c:v>4.7925000000000004</c:v>
                </c:pt>
                <c:pt idx="3196" formatCode="General">
                  <c:v>4.7939999999999996</c:v>
                </c:pt>
                <c:pt idx="3197" formatCode="General">
                  <c:v>4.7954999999999997</c:v>
                </c:pt>
                <c:pt idx="3198" formatCode="General">
                  <c:v>4.7969999999999997</c:v>
                </c:pt>
                <c:pt idx="3199" formatCode="General">
                  <c:v>4.7984999999999998</c:v>
                </c:pt>
                <c:pt idx="3200" formatCode="General">
                  <c:v>4.8</c:v>
                </c:pt>
                <c:pt idx="3201" formatCode="General">
                  <c:v>4.8014999999999999</c:v>
                </c:pt>
                <c:pt idx="3202" formatCode="General">
                  <c:v>4.8029999999999999</c:v>
                </c:pt>
                <c:pt idx="3203" formatCode="General">
                  <c:v>4.8045</c:v>
                </c:pt>
                <c:pt idx="3204" formatCode="General">
                  <c:v>4.806</c:v>
                </c:pt>
                <c:pt idx="3205" formatCode="General">
                  <c:v>4.8075000000000001</c:v>
                </c:pt>
                <c:pt idx="3206" formatCode="General">
                  <c:v>4.8090000000000002</c:v>
                </c:pt>
                <c:pt idx="3207" formatCode="General">
                  <c:v>4.8105000000000002</c:v>
                </c:pt>
                <c:pt idx="3208" formatCode="General">
                  <c:v>4.8120000000000003</c:v>
                </c:pt>
                <c:pt idx="3209" formatCode="General">
                  <c:v>4.8135000000000003</c:v>
                </c:pt>
                <c:pt idx="3210" formatCode="General">
                  <c:v>4.8150000000000004</c:v>
                </c:pt>
                <c:pt idx="3211" formatCode="General">
                  <c:v>4.8164999999999996</c:v>
                </c:pt>
                <c:pt idx="3212" formatCode="General">
                  <c:v>4.8179999999999996</c:v>
                </c:pt>
                <c:pt idx="3213" formatCode="General">
                  <c:v>4.8194999999999997</c:v>
                </c:pt>
                <c:pt idx="3214" formatCode="General">
                  <c:v>4.8209999999999997</c:v>
                </c:pt>
                <c:pt idx="3215" formatCode="General">
                  <c:v>4.8224999999999998</c:v>
                </c:pt>
                <c:pt idx="3216" formatCode="General">
                  <c:v>4.8239999999999998</c:v>
                </c:pt>
                <c:pt idx="3217" formatCode="General">
                  <c:v>4.8254999999999999</c:v>
                </c:pt>
                <c:pt idx="3218" formatCode="General">
                  <c:v>4.827</c:v>
                </c:pt>
                <c:pt idx="3219" formatCode="General">
                  <c:v>4.8285</c:v>
                </c:pt>
                <c:pt idx="3220" formatCode="General">
                  <c:v>4.83</c:v>
                </c:pt>
                <c:pt idx="3221" formatCode="General">
                  <c:v>4.8315000000000001</c:v>
                </c:pt>
                <c:pt idx="3222" formatCode="General">
                  <c:v>4.8330000000000002</c:v>
                </c:pt>
                <c:pt idx="3223" formatCode="General">
                  <c:v>4.8345000000000002</c:v>
                </c:pt>
                <c:pt idx="3224" formatCode="General">
                  <c:v>4.8360000000000003</c:v>
                </c:pt>
                <c:pt idx="3225" formatCode="General">
                  <c:v>4.8375000000000004</c:v>
                </c:pt>
                <c:pt idx="3226" formatCode="General">
                  <c:v>4.8390000000000004</c:v>
                </c:pt>
                <c:pt idx="3227" formatCode="General">
                  <c:v>4.8404999999999996</c:v>
                </c:pt>
                <c:pt idx="3228" formatCode="General">
                  <c:v>4.8419999999999996</c:v>
                </c:pt>
                <c:pt idx="3229" formatCode="General">
                  <c:v>4.8434999999999997</c:v>
                </c:pt>
                <c:pt idx="3230" formatCode="General">
                  <c:v>4.8449999999999998</c:v>
                </c:pt>
                <c:pt idx="3231" formatCode="General">
                  <c:v>4.8464999999999998</c:v>
                </c:pt>
                <c:pt idx="3232" formatCode="General">
                  <c:v>4.8479999999999999</c:v>
                </c:pt>
                <c:pt idx="3233" formatCode="General">
                  <c:v>4.8494999999999999</c:v>
                </c:pt>
                <c:pt idx="3234" formatCode="General">
                  <c:v>4.851</c:v>
                </c:pt>
                <c:pt idx="3235" formatCode="General">
                  <c:v>4.8525</c:v>
                </c:pt>
                <c:pt idx="3236" formatCode="General">
                  <c:v>4.8540000000000001</c:v>
                </c:pt>
                <c:pt idx="3237" formatCode="General">
                  <c:v>4.8555000000000001</c:v>
                </c:pt>
                <c:pt idx="3238" formatCode="General">
                  <c:v>4.8570000000000002</c:v>
                </c:pt>
                <c:pt idx="3239" formatCode="General">
                  <c:v>4.8585000000000003</c:v>
                </c:pt>
                <c:pt idx="3240" formatCode="General">
                  <c:v>4.8600000000000003</c:v>
                </c:pt>
                <c:pt idx="3241" formatCode="General">
                  <c:v>4.8615000000000004</c:v>
                </c:pt>
                <c:pt idx="3242" formatCode="General">
                  <c:v>4.8630000000000004</c:v>
                </c:pt>
                <c:pt idx="3243" formatCode="General">
                  <c:v>4.8644999999999996</c:v>
                </c:pt>
                <c:pt idx="3244" formatCode="General">
                  <c:v>4.8659999999999997</c:v>
                </c:pt>
                <c:pt idx="3245" formatCode="General">
                  <c:v>4.8674999999999997</c:v>
                </c:pt>
                <c:pt idx="3246" formatCode="General">
                  <c:v>4.8689999999999998</c:v>
                </c:pt>
                <c:pt idx="3247" formatCode="General">
                  <c:v>4.8704999999999998</c:v>
                </c:pt>
                <c:pt idx="3248" formatCode="General">
                  <c:v>4.8719999999999999</c:v>
                </c:pt>
                <c:pt idx="3249" formatCode="General">
                  <c:v>4.8734999999999999</c:v>
                </c:pt>
                <c:pt idx="3250" formatCode="General">
                  <c:v>4.875</c:v>
                </c:pt>
                <c:pt idx="3251" formatCode="General">
                  <c:v>4.8765000000000001</c:v>
                </c:pt>
                <c:pt idx="3252" formatCode="General">
                  <c:v>4.8780000000000001</c:v>
                </c:pt>
                <c:pt idx="3253" formatCode="General">
                  <c:v>4.8795000000000002</c:v>
                </c:pt>
                <c:pt idx="3254" formatCode="General">
                  <c:v>4.8810000000000002</c:v>
                </c:pt>
                <c:pt idx="3255" formatCode="General">
                  <c:v>4.8825000000000003</c:v>
                </c:pt>
                <c:pt idx="3256" formatCode="General">
                  <c:v>4.8840000000000003</c:v>
                </c:pt>
                <c:pt idx="3257" formatCode="General">
                  <c:v>4.8855000000000004</c:v>
                </c:pt>
                <c:pt idx="3258" formatCode="General">
                  <c:v>4.8869999999999996</c:v>
                </c:pt>
                <c:pt idx="3259" formatCode="General">
                  <c:v>4.8884999999999996</c:v>
                </c:pt>
                <c:pt idx="3260" formatCode="General">
                  <c:v>4.8899999999999997</c:v>
                </c:pt>
                <c:pt idx="3261" formatCode="General">
                  <c:v>4.8914999999999997</c:v>
                </c:pt>
                <c:pt idx="3262" formatCode="General">
                  <c:v>4.8929999999999998</c:v>
                </c:pt>
                <c:pt idx="3263" formatCode="General">
                  <c:v>4.8944999999999999</c:v>
                </c:pt>
                <c:pt idx="3264" formatCode="General">
                  <c:v>4.8959999999999999</c:v>
                </c:pt>
                <c:pt idx="3265" formatCode="General">
                  <c:v>4.8975</c:v>
                </c:pt>
                <c:pt idx="3266" formatCode="General">
                  <c:v>4.899</c:v>
                </c:pt>
                <c:pt idx="3267" formatCode="General">
                  <c:v>4.9005000000000001</c:v>
                </c:pt>
                <c:pt idx="3268" formatCode="General">
                  <c:v>4.9020000000000001</c:v>
                </c:pt>
                <c:pt idx="3269" formatCode="General">
                  <c:v>4.9035000000000002</c:v>
                </c:pt>
                <c:pt idx="3270" formatCode="General">
                  <c:v>4.9050000000000002</c:v>
                </c:pt>
                <c:pt idx="3271" formatCode="General">
                  <c:v>4.9065000000000003</c:v>
                </c:pt>
                <c:pt idx="3272" formatCode="General">
                  <c:v>4.9080000000000004</c:v>
                </c:pt>
                <c:pt idx="3273" formatCode="General">
                  <c:v>4.9095000000000004</c:v>
                </c:pt>
                <c:pt idx="3274" formatCode="General">
                  <c:v>4.9109999999999996</c:v>
                </c:pt>
                <c:pt idx="3275" formatCode="General">
                  <c:v>4.9124999999999996</c:v>
                </c:pt>
                <c:pt idx="3276" formatCode="General">
                  <c:v>4.9139999999999997</c:v>
                </c:pt>
                <c:pt idx="3277" formatCode="General">
                  <c:v>4.9154999999999998</c:v>
                </c:pt>
                <c:pt idx="3278" formatCode="General">
                  <c:v>4.9169999999999998</c:v>
                </c:pt>
                <c:pt idx="3279" formatCode="General">
                  <c:v>4.9184999999999999</c:v>
                </c:pt>
                <c:pt idx="3280" formatCode="General">
                  <c:v>4.92</c:v>
                </c:pt>
                <c:pt idx="3281" formatCode="General">
                  <c:v>4.9215</c:v>
                </c:pt>
                <c:pt idx="3282" formatCode="General">
                  <c:v>4.923</c:v>
                </c:pt>
                <c:pt idx="3283" formatCode="General">
                  <c:v>4.9245000000000001</c:v>
                </c:pt>
                <c:pt idx="3284" formatCode="General">
                  <c:v>4.9260000000000002</c:v>
                </c:pt>
                <c:pt idx="3285" formatCode="General">
                  <c:v>4.9275000000000002</c:v>
                </c:pt>
                <c:pt idx="3286" formatCode="General">
                  <c:v>4.9290000000000003</c:v>
                </c:pt>
                <c:pt idx="3287" formatCode="General">
                  <c:v>4.9305000000000003</c:v>
                </c:pt>
                <c:pt idx="3288" formatCode="General">
                  <c:v>4.9320000000000004</c:v>
                </c:pt>
                <c:pt idx="3289" formatCode="General">
                  <c:v>4.9335000000000004</c:v>
                </c:pt>
                <c:pt idx="3290" formatCode="General">
                  <c:v>4.9349999999999996</c:v>
                </c:pt>
                <c:pt idx="3291" formatCode="General">
                  <c:v>4.9364999999999997</c:v>
                </c:pt>
                <c:pt idx="3292" formatCode="General">
                  <c:v>4.9379999999999997</c:v>
                </c:pt>
                <c:pt idx="3293" formatCode="General">
                  <c:v>4.9394999999999998</c:v>
                </c:pt>
                <c:pt idx="3294" formatCode="General">
                  <c:v>4.9409999999999998</c:v>
                </c:pt>
                <c:pt idx="3295" formatCode="General">
                  <c:v>4.9424999999999999</c:v>
                </c:pt>
                <c:pt idx="3296" formatCode="General">
                  <c:v>4.944</c:v>
                </c:pt>
                <c:pt idx="3297" formatCode="General">
                  <c:v>4.9455</c:v>
                </c:pt>
                <c:pt idx="3298" formatCode="General">
                  <c:v>4.9470000000000001</c:v>
                </c:pt>
                <c:pt idx="3299" formatCode="General">
                  <c:v>4.9485000000000001</c:v>
                </c:pt>
                <c:pt idx="3300" formatCode="General">
                  <c:v>4.95</c:v>
                </c:pt>
                <c:pt idx="3301" formatCode="General">
                  <c:v>4.9515000000000002</c:v>
                </c:pt>
                <c:pt idx="3302" formatCode="General">
                  <c:v>4.9530000000000003</c:v>
                </c:pt>
                <c:pt idx="3303" formatCode="General">
                  <c:v>4.9545000000000003</c:v>
                </c:pt>
                <c:pt idx="3304" formatCode="General">
                  <c:v>4.9560000000000004</c:v>
                </c:pt>
                <c:pt idx="3305" formatCode="General">
                  <c:v>4.9574999999999996</c:v>
                </c:pt>
                <c:pt idx="3306" formatCode="General">
                  <c:v>4.9589999999999996</c:v>
                </c:pt>
                <c:pt idx="3307" formatCode="General">
                  <c:v>4.9604999999999997</c:v>
                </c:pt>
                <c:pt idx="3308" formatCode="General">
                  <c:v>4.9619999999999997</c:v>
                </c:pt>
                <c:pt idx="3309" formatCode="General">
                  <c:v>4.9634999999999998</c:v>
                </c:pt>
                <c:pt idx="3310" formatCode="General">
                  <c:v>4.9649999999999999</c:v>
                </c:pt>
                <c:pt idx="3311" formatCode="General">
                  <c:v>4.9664999999999999</c:v>
                </c:pt>
                <c:pt idx="3312" formatCode="General">
                  <c:v>4.968</c:v>
                </c:pt>
                <c:pt idx="3313" formatCode="General">
                  <c:v>4.9695</c:v>
                </c:pt>
                <c:pt idx="3314" formatCode="General">
                  <c:v>4.9710000000000001</c:v>
                </c:pt>
                <c:pt idx="3315" formatCode="General">
                  <c:v>4.9725000000000001</c:v>
                </c:pt>
                <c:pt idx="3316" formatCode="General">
                  <c:v>4.9740000000000002</c:v>
                </c:pt>
                <c:pt idx="3317" formatCode="General">
                  <c:v>4.9755000000000003</c:v>
                </c:pt>
                <c:pt idx="3318" formatCode="General">
                  <c:v>4.9770000000000003</c:v>
                </c:pt>
                <c:pt idx="3319" formatCode="General">
                  <c:v>4.9785000000000004</c:v>
                </c:pt>
                <c:pt idx="3320" formatCode="General">
                  <c:v>4.9800000000000004</c:v>
                </c:pt>
                <c:pt idx="3321" formatCode="General">
                  <c:v>4.9814999999999996</c:v>
                </c:pt>
                <c:pt idx="3322" formatCode="General">
                  <c:v>4.9829999999999997</c:v>
                </c:pt>
                <c:pt idx="3323" formatCode="General">
                  <c:v>4.9844999999999997</c:v>
                </c:pt>
                <c:pt idx="3324" formatCode="General">
                  <c:v>4.9859999999999998</c:v>
                </c:pt>
                <c:pt idx="3325" formatCode="General">
                  <c:v>4.9874999999999998</c:v>
                </c:pt>
                <c:pt idx="3326" formatCode="General">
                  <c:v>4.9889999999999999</c:v>
                </c:pt>
                <c:pt idx="3327" formatCode="General">
                  <c:v>4.9904999999999999</c:v>
                </c:pt>
                <c:pt idx="3328" formatCode="General">
                  <c:v>4.992</c:v>
                </c:pt>
                <c:pt idx="3329" formatCode="General">
                  <c:v>4.9935</c:v>
                </c:pt>
                <c:pt idx="3330" formatCode="General">
                  <c:v>4.9950000000000001</c:v>
                </c:pt>
                <c:pt idx="3331" formatCode="General">
                  <c:v>4.9965000000000002</c:v>
                </c:pt>
                <c:pt idx="3332" formatCode="General">
                  <c:v>4.9980000000000002</c:v>
                </c:pt>
                <c:pt idx="3333" formatCode="General">
                  <c:v>4.9995000000000003</c:v>
                </c:pt>
              </c:numCache>
            </c:numRef>
          </c:xVal>
          <c:yVal>
            <c:numRef>
              <c:f>'double-span'!$G$9:$G$3342</c:f>
              <c:numCache>
                <c:formatCode>0.00E+00</c:formatCode>
                <c:ptCount val="3334"/>
                <c:pt idx="0" formatCode="General">
                  <c:v>0</c:v>
                </c:pt>
                <c:pt idx="1">
                  <c:v>2.9308600000000001E-123</c:v>
                </c:pt>
                <c:pt idx="2">
                  <c:v>2.2020400000000001E-122</c:v>
                </c:pt>
                <c:pt idx="3">
                  <c:v>8.9250099999999999E-122</c:v>
                </c:pt>
                <c:pt idx="4">
                  <c:v>2.4673799999999998E-121</c:v>
                </c:pt>
                <c:pt idx="5">
                  <c:v>4.9612100000000004E-121</c:v>
                </c:pt>
                <c:pt idx="6">
                  <c:v>7.3364400000000004E-121</c:v>
                </c:pt>
                <c:pt idx="7">
                  <c:v>7.3533599999999998E-121</c:v>
                </c:pt>
                <c:pt idx="8">
                  <c:v>2.1219599999999999E-121</c:v>
                </c:pt>
                <c:pt idx="9">
                  <c:v>-1.06986E-120</c:v>
                </c:pt>
                <c:pt idx="10">
                  <c:v>-3.0969299999999999E-120</c:v>
                </c:pt>
                <c:pt idx="11">
                  <c:v>-5.4252200000000001E-120</c:v>
                </c:pt>
                <c:pt idx="12">
                  <c:v>-7.2038000000000001E-120</c:v>
                </c:pt>
                <c:pt idx="13">
                  <c:v>-7.4388899999999998E-120</c:v>
                </c:pt>
                <c:pt idx="14">
                  <c:v>-5.3358900000000002E-120</c:v>
                </c:pt>
                <c:pt idx="15">
                  <c:v>-6.5579300000000001E-121</c:v>
                </c:pt>
                <c:pt idx="16">
                  <c:v>6.0344700000000001E-120</c:v>
                </c:pt>
                <c:pt idx="17">
                  <c:v>1.3279100000000001E-119</c:v>
                </c:pt>
                <c:pt idx="18">
                  <c:v>1.8381399999999999E-119</c:v>
                </c:pt>
                <c:pt idx="19">
                  <c:v>1.7309199999999999E-119</c:v>
                </c:pt>
                <c:pt idx="20">
                  <c:v>6.2831100000000005E-120</c:v>
                </c:pt>
                <c:pt idx="21">
                  <c:v>-1.5469400000000001E-119</c:v>
                </c:pt>
                <c:pt idx="22">
                  <c:v>-4.3109999999999999E-119</c:v>
                </c:pt>
                <c:pt idx="23">
                  <c:v>-6.4492000000000001E-119</c:v>
                </c:pt>
                <c:pt idx="24">
                  <c:v>-6.2440600000000001E-119</c:v>
                </c:pt>
                <c:pt idx="25">
                  <c:v>-2.14518E-119</c:v>
                </c:pt>
                <c:pt idx="26">
                  <c:v>6.6010099999999999E-119</c:v>
                </c:pt>
                <c:pt idx="27">
                  <c:v>1.93054E-118</c:v>
                </c:pt>
                <c:pt idx="28">
                  <c:v>3.3029199999999998E-118</c:v>
                </c:pt>
                <c:pt idx="29">
                  <c:v>4.2503500000000003E-118</c:v>
                </c:pt>
                <c:pt idx="30">
                  <c:v>4.1641000000000004E-118</c:v>
                </c:pt>
                <c:pt idx="31">
                  <c:v>2.5898399999999998E-118</c:v>
                </c:pt>
                <c:pt idx="32">
                  <c:v>-5.8542200000000003E-119</c:v>
                </c:pt>
                <c:pt idx="33">
                  <c:v>-4.88862E-118</c:v>
                </c:pt>
                <c:pt idx="34">
                  <c:v>-8.8771999999999997E-118</c:v>
                </c:pt>
                <c:pt idx="35">
                  <c:v>-1.0376700000000001E-117</c:v>
                </c:pt>
                <c:pt idx="36">
                  <c:v>-7.79521E-118</c:v>
                </c:pt>
                <c:pt idx="37">
                  <c:v>-9.8367600000000005E-119</c:v>
                </c:pt>
                <c:pt idx="38">
                  <c:v>9.1511599999999995E-118</c:v>
                </c:pt>
                <c:pt idx="39">
                  <c:v>2.0528699999999999E-117</c:v>
                </c:pt>
                <c:pt idx="40">
                  <c:v>2.92054E-117</c:v>
                </c:pt>
                <c:pt idx="41">
                  <c:v>3.0621099999999999E-117</c:v>
                </c:pt>
                <c:pt idx="42">
                  <c:v>2.2585E-117</c:v>
                </c:pt>
                <c:pt idx="43">
                  <c:v>6.5811899999999996E-118</c:v>
                </c:pt>
                <c:pt idx="44">
                  <c:v>-1.38172E-117</c:v>
                </c:pt>
                <c:pt idx="45">
                  <c:v>-3.3193500000000003E-117</c:v>
                </c:pt>
                <c:pt idx="46">
                  <c:v>-3.9482700000000003E-117</c:v>
                </c:pt>
                <c:pt idx="47">
                  <c:v>-1.2060400000000001E-117</c:v>
                </c:pt>
                <c:pt idx="48">
                  <c:v>6.7700999999999998E-117</c:v>
                </c:pt>
                <c:pt idx="49">
                  <c:v>1.99791E-116</c:v>
                </c:pt>
                <c:pt idx="50">
                  <c:v>3.49648E-116</c:v>
                </c:pt>
                <c:pt idx="51">
                  <c:v>4.3235300000000002E-116</c:v>
                </c:pt>
                <c:pt idx="52">
                  <c:v>3.1571999999999997E-116</c:v>
                </c:pt>
                <c:pt idx="53">
                  <c:v>-1.3794300000000001E-116</c:v>
                </c:pt>
                <c:pt idx="54">
                  <c:v>-9.9725399999999999E-116</c:v>
                </c:pt>
                <c:pt idx="55">
                  <c:v>-2.1616999999999998E-115</c:v>
                </c:pt>
                <c:pt idx="56">
                  <c:v>-3.2761299999999999E-115</c:v>
                </c:pt>
                <c:pt idx="57">
                  <c:v>-3.76722E-115</c:v>
                </c:pt>
                <c:pt idx="58">
                  <c:v>-3.03428E-115</c:v>
                </c:pt>
                <c:pt idx="59">
                  <c:v>-6.6490100000000005E-116</c:v>
                </c:pt>
                <c:pt idx="60">
                  <c:v>3.3458700000000002E-115</c:v>
                </c:pt>
                <c:pt idx="61">
                  <c:v>8.2664000000000004E-115</c:v>
                </c:pt>
                <c:pt idx="62">
                  <c:v>1.2421499999999999E-114</c:v>
                </c:pt>
                <c:pt idx="63">
                  <c:v>1.3492399999999999E-114</c:v>
                </c:pt>
                <c:pt idx="64">
                  <c:v>9.11738E-115</c:v>
                </c:pt>
                <c:pt idx="65">
                  <c:v>-2.2398500000000001E-115</c:v>
                </c:pt>
                <c:pt idx="66">
                  <c:v>-1.9611E-114</c:v>
                </c:pt>
                <c:pt idx="67">
                  <c:v>-3.7932400000000001E-114</c:v>
                </c:pt>
                <c:pt idx="68">
                  <c:v>-4.8426300000000001E-114</c:v>
                </c:pt>
                <c:pt idx="69">
                  <c:v>-4.10476E-114</c:v>
                </c:pt>
                <c:pt idx="70">
                  <c:v>-7.9941100000000001E-115</c:v>
                </c:pt>
                <c:pt idx="71">
                  <c:v>5.1925200000000002E-114</c:v>
                </c:pt>
                <c:pt idx="72">
                  <c:v>1.2813E-113</c:v>
                </c:pt>
                <c:pt idx="73">
                  <c:v>1.9324599999999999E-113</c:v>
                </c:pt>
                <c:pt idx="74">
                  <c:v>2.04663E-113</c:v>
                </c:pt>
                <c:pt idx="75">
                  <c:v>1.2029100000000001E-113</c:v>
                </c:pt>
                <c:pt idx="76">
                  <c:v>-7.9184600000000001E-114</c:v>
                </c:pt>
                <c:pt idx="77">
                  <c:v>-3.7309699999999998E-113</c:v>
                </c:pt>
                <c:pt idx="78">
                  <c:v>-6.8304200000000005E-113</c:v>
                </c:pt>
                <c:pt idx="79">
                  <c:v>-8.5879900000000003E-113</c:v>
                </c:pt>
                <c:pt idx="80">
                  <c:v>-7.0738399999999996E-113</c:v>
                </c:pt>
                <c:pt idx="81">
                  <c:v>-8.2657900000000006E-114</c:v>
                </c:pt>
                <c:pt idx="82">
                  <c:v>1.01455E-112</c:v>
                </c:pt>
                <c:pt idx="83">
                  <c:v>2.3793900000000001E-112</c:v>
                </c:pt>
                <c:pt idx="84">
                  <c:v>3.5764299999999999E-112</c:v>
                </c:pt>
                <c:pt idx="85">
                  <c:v>3.9472300000000001E-112</c:v>
                </c:pt>
                <c:pt idx="86">
                  <c:v>2.7777700000000002E-112</c:v>
                </c:pt>
                <c:pt idx="87">
                  <c:v>-3.2184700000000001E-113</c:v>
                </c:pt>
                <c:pt idx="88">
                  <c:v>-5.0485499999999999E-112</c:v>
                </c:pt>
                <c:pt idx="89">
                  <c:v>-1.0252999999999999E-111</c:v>
                </c:pt>
                <c:pt idx="90">
                  <c:v>-1.3973199999999999E-111</c:v>
                </c:pt>
                <c:pt idx="91">
                  <c:v>-1.37953E-111</c:v>
                </c:pt>
                <c:pt idx="92">
                  <c:v>-7.72826E-112</c:v>
                </c:pt>
                <c:pt idx="93">
                  <c:v>4.6598500000000001E-112</c:v>
                </c:pt>
                <c:pt idx="94">
                  <c:v>2.13174E-111</c:v>
                </c:pt>
                <c:pt idx="95">
                  <c:v>3.7507299999999997E-111</c:v>
                </c:pt>
                <c:pt idx="96">
                  <c:v>4.6480799999999999E-111</c:v>
                </c:pt>
                <c:pt idx="97">
                  <c:v>4.0598500000000001E-111</c:v>
                </c:pt>
                <c:pt idx="98">
                  <c:v>1.36674E-111</c:v>
                </c:pt>
                <c:pt idx="99">
                  <c:v>-3.4296499999999999E-111</c:v>
                </c:pt>
                <c:pt idx="100">
                  <c:v>-9.2345400000000007E-111</c:v>
                </c:pt>
                <c:pt idx="101">
                  <c:v>-1.3750900000000001E-110</c:v>
                </c:pt>
                <c:pt idx="102">
                  <c:v>-1.3946600000000001E-110</c:v>
                </c:pt>
                <c:pt idx="103">
                  <c:v>-7.2626700000000003E-111</c:v>
                </c:pt>
                <c:pt idx="104">
                  <c:v>6.8956999999999996E-111</c:v>
                </c:pt>
                <c:pt idx="105">
                  <c:v>2.6200999999999999E-110</c:v>
                </c:pt>
                <c:pt idx="106">
                  <c:v>4.51587E-110</c:v>
                </c:pt>
                <c:pt idx="107">
                  <c:v>5.5929100000000004E-110</c:v>
                </c:pt>
                <c:pt idx="108">
                  <c:v>5.04212E-110</c:v>
                </c:pt>
                <c:pt idx="109">
                  <c:v>2.24656E-110</c:v>
                </c:pt>
                <c:pt idx="110">
                  <c:v>-2.9251999999999999E-110</c:v>
                </c:pt>
                <c:pt idx="111">
                  <c:v>-9.5664200000000002E-110</c:v>
                </c:pt>
                <c:pt idx="112">
                  <c:v>-1.5425100000000001E-109</c:v>
                </c:pt>
                <c:pt idx="113">
                  <c:v>-1.7737600000000001E-109</c:v>
                </c:pt>
                <c:pt idx="114">
                  <c:v>-1.4712E-109</c:v>
                </c:pt>
                <c:pt idx="115">
                  <c:v>-6.1367600000000002E-110</c:v>
                </c:pt>
                <c:pt idx="116">
                  <c:v>6.7408799999999999E-110</c:v>
                </c:pt>
                <c:pt idx="117">
                  <c:v>2.0709199999999999E-109</c:v>
                </c:pt>
                <c:pt idx="118">
                  <c:v>2.98206E-109</c:v>
                </c:pt>
                <c:pt idx="119">
                  <c:v>2.6528300000000002E-109</c:v>
                </c:pt>
                <c:pt idx="120">
                  <c:v>5.5335799999999999E-110</c:v>
                </c:pt>
                <c:pt idx="121">
                  <c:v>-3.2248000000000001E-109</c:v>
                </c:pt>
                <c:pt idx="122">
                  <c:v>-7.8137699999999997E-109</c:v>
                </c:pt>
                <c:pt idx="123">
                  <c:v>-1.15008E-108</c:v>
                </c:pt>
                <c:pt idx="124">
                  <c:v>-1.20674E-108</c:v>
                </c:pt>
                <c:pt idx="125">
                  <c:v>-8.2323699999999998E-109</c:v>
                </c:pt>
                <c:pt idx="126">
                  <c:v>-5.6664600000000002E-110</c:v>
                </c:pt>
                <c:pt idx="127">
                  <c:v>9.6629799999999998E-109</c:v>
                </c:pt>
                <c:pt idx="128">
                  <c:v>2.0901499999999998E-108</c:v>
                </c:pt>
                <c:pt idx="129">
                  <c:v>2.9997800000000001E-108</c:v>
                </c:pt>
                <c:pt idx="130">
                  <c:v>3.2659299999999998E-108</c:v>
                </c:pt>
                <c:pt idx="131">
                  <c:v>2.5673800000000001E-108</c:v>
                </c:pt>
                <c:pt idx="132">
                  <c:v>9.5755400000000007E-109</c:v>
                </c:pt>
                <c:pt idx="133">
                  <c:v>-1.0027099999999999E-108</c:v>
                </c:pt>
                <c:pt idx="134">
                  <c:v>-2.6155099999999998E-108</c:v>
                </c:pt>
                <c:pt idx="135">
                  <c:v>-2.8901699999999999E-108</c:v>
                </c:pt>
                <c:pt idx="136">
                  <c:v>4.2795299999999999E-109</c:v>
                </c:pt>
                <c:pt idx="137">
                  <c:v>9.48643E-108</c:v>
                </c:pt>
                <c:pt idx="138">
                  <c:v>2.31218E-107</c:v>
                </c:pt>
                <c:pt idx="139">
                  <c:v>3.7224700000000001E-107</c:v>
                </c:pt>
                <c:pt idx="140">
                  <c:v>4.7679900000000003E-107</c:v>
                </c:pt>
                <c:pt idx="141">
                  <c:v>5.0803699999999999E-107</c:v>
                </c:pt>
                <c:pt idx="142">
                  <c:v>4.2458199999999998E-107</c:v>
                </c:pt>
                <c:pt idx="143">
                  <c:v>1.9293700000000001E-107</c:v>
                </c:pt>
                <c:pt idx="144">
                  <c:v>-1.7752000000000001E-107</c:v>
                </c:pt>
                <c:pt idx="145">
                  <c:v>-5.8985399999999997E-107</c:v>
                </c:pt>
                <c:pt idx="146">
                  <c:v>-8.4213700000000002E-107</c:v>
                </c:pt>
                <c:pt idx="147">
                  <c:v>-7.2224600000000005E-107</c:v>
                </c:pt>
                <c:pt idx="148">
                  <c:v>-2.08758E-107</c:v>
                </c:pt>
                <c:pt idx="149">
                  <c:v>4.5384999999999999E-107</c:v>
                </c:pt>
                <c:pt idx="150">
                  <c:v>9.7379799999999996E-107</c:v>
                </c:pt>
                <c:pt idx="151">
                  <c:v>1.3216600000000001E-106</c:v>
                </c:pt>
                <c:pt idx="152">
                  <c:v>1.6536100000000001E-106</c:v>
                </c:pt>
                <c:pt idx="153">
                  <c:v>1.72598E-106</c:v>
                </c:pt>
                <c:pt idx="154">
                  <c:v>8.5023699999999994E-107</c:v>
                </c:pt>
                <c:pt idx="155">
                  <c:v>-1.14007E-106</c:v>
                </c:pt>
                <c:pt idx="156">
                  <c:v>-4.0531999999999998E-106</c:v>
                </c:pt>
                <c:pt idx="157">
                  <c:v>-8.5379099999999999E-106</c:v>
                </c:pt>
                <c:pt idx="158">
                  <c:v>-1.4035700000000001E-105</c:v>
                </c:pt>
                <c:pt idx="159">
                  <c:v>-1.5631400000000001E-105</c:v>
                </c:pt>
                <c:pt idx="160">
                  <c:v>-7.4987999999999999E-106</c:v>
                </c:pt>
                <c:pt idx="161">
                  <c:v>9.0172800000000004E-106</c:v>
                </c:pt>
                <c:pt idx="162">
                  <c:v>2.1568500000000001E-105</c:v>
                </c:pt>
                <c:pt idx="163">
                  <c:v>1.2155400000000001E-105</c:v>
                </c:pt>
                <c:pt idx="164">
                  <c:v>-3.2058999999999999E-105</c:v>
                </c:pt>
                <c:pt idx="165">
                  <c:v>-1.1297600000000001E-104</c:v>
                </c:pt>
                <c:pt idx="166">
                  <c:v>-2.2001300000000001E-104</c:v>
                </c:pt>
                <c:pt idx="167">
                  <c:v>-3.2341400000000003E-104</c:v>
                </c:pt>
                <c:pt idx="168">
                  <c:v>-3.6838099999999999E-104</c:v>
                </c:pt>
                <c:pt idx="169">
                  <c:v>-2.8378199999999998E-104</c:v>
                </c:pt>
                <c:pt idx="170">
                  <c:v>-1.25311E-105</c:v>
                </c:pt>
                <c:pt idx="171">
                  <c:v>4.4264400000000001E-104</c:v>
                </c:pt>
                <c:pt idx="172">
                  <c:v>9.8924099999999999E-104</c:v>
                </c:pt>
                <c:pt idx="173">
                  <c:v>1.4519000000000001E-103</c:v>
                </c:pt>
                <c:pt idx="174">
                  <c:v>1.6233E-103</c:v>
                </c:pt>
                <c:pt idx="175">
                  <c:v>1.3585900000000001E-103</c:v>
                </c:pt>
                <c:pt idx="176">
                  <c:v>6.1757100000000001E-104</c:v>
                </c:pt>
                <c:pt idx="177">
                  <c:v>-5.7004000000000003E-104</c:v>
                </c:pt>
                <c:pt idx="178">
                  <c:v>-1.9859099999999999E-103</c:v>
                </c:pt>
                <c:pt idx="179">
                  <c:v>-2.9620399999999999E-103</c:v>
                </c:pt>
                <c:pt idx="180">
                  <c:v>-2.47723E-103</c:v>
                </c:pt>
                <c:pt idx="181">
                  <c:v>2.4494300000000001E-104</c:v>
                </c:pt>
                <c:pt idx="182">
                  <c:v>5.1472000000000004E-103</c:v>
                </c:pt>
                <c:pt idx="183">
                  <c:v>1.1075799999999999E-102</c:v>
                </c:pt>
                <c:pt idx="184">
                  <c:v>1.5417900000000001E-102</c:v>
                </c:pt>
                <c:pt idx="185">
                  <c:v>1.35902E-102</c:v>
                </c:pt>
                <c:pt idx="186">
                  <c:v>5.2503699999999997E-104</c:v>
                </c:pt>
                <c:pt idx="187">
                  <c:v>-2.51371E-102</c:v>
                </c:pt>
                <c:pt idx="188">
                  <c:v>-5.9178300000000004E-102</c:v>
                </c:pt>
                <c:pt idx="189">
                  <c:v>-9.3489500000000005E-102</c:v>
                </c:pt>
                <c:pt idx="190">
                  <c:v>-1.1449100000000001E-101</c:v>
                </c:pt>
                <c:pt idx="191">
                  <c:v>-1.01251E-101</c:v>
                </c:pt>
                <c:pt idx="192">
                  <c:v>-3.1709500000000001E-102</c:v>
                </c:pt>
                <c:pt idx="193">
                  <c:v>1.0626299999999999E-101</c:v>
                </c:pt>
                <c:pt idx="194">
                  <c:v>2.9693199999999999E-101</c:v>
                </c:pt>
                <c:pt idx="195">
                  <c:v>4.7538E-101</c:v>
                </c:pt>
                <c:pt idx="196">
                  <c:v>5.3616000000000003E-101</c:v>
                </c:pt>
                <c:pt idx="197">
                  <c:v>3.71257E-101</c:v>
                </c:pt>
                <c:pt idx="198">
                  <c:v>-9.7673900000000007E-102</c:v>
                </c:pt>
                <c:pt idx="199">
                  <c:v>-8.6752800000000001E-101</c:v>
                </c:pt>
                <c:pt idx="200">
                  <c:v>-1.7758500000000001E-100</c:v>
                </c:pt>
                <c:pt idx="201">
                  <c:v>-2.4590700000000002E-100</c:v>
                </c:pt>
                <c:pt idx="202">
                  <c:v>-2.3823100000000002E-100</c:v>
                </c:pt>
                <c:pt idx="203">
                  <c:v>-1.00996E-100</c:v>
                </c:pt>
                <c:pt idx="204">
                  <c:v>1.85338E-100</c:v>
                </c:pt>
                <c:pt idx="205">
                  <c:v>5.7546200000000001E-100</c:v>
                </c:pt>
                <c:pt idx="206">
                  <c:v>9.4818900000000008E-100</c:v>
                </c:pt>
                <c:pt idx="207">
                  <c:v>1.1169500000000001E-99</c:v>
                </c:pt>
                <c:pt idx="208">
                  <c:v>8.8260900000000003E-100</c:v>
                </c:pt>
                <c:pt idx="209">
                  <c:v>1.3345100000000001E-100</c:v>
                </c:pt>
                <c:pt idx="210">
                  <c:v>-1.0685800000000001E-99</c:v>
                </c:pt>
                <c:pt idx="211">
                  <c:v>-2.47461E-99</c:v>
                </c:pt>
                <c:pt idx="212">
                  <c:v>-3.6692299999999999E-99</c:v>
                </c:pt>
                <c:pt idx="213">
                  <c:v>-4.0781400000000003E-99</c:v>
                </c:pt>
                <c:pt idx="214">
                  <c:v>-3.0603300000000001E-99</c:v>
                </c:pt>
                <c:pt idx="215">
                  <c:v>-1.85049E-100</c:v>
                </c:pt>
                <c:pt idx="216">
                  <c:v>4.3275500000000004E-99</c:v>
                </c:pt>
                <c:pt idx="217">
                  <c:v>9.1515800000000005E-99</c:v>
                </c:pt>
                <c:pt idx="218">
                  <c:v>1.1888099999999999E-98</c:v>
                </c:pt>
                <c:pt idx="219">
                  <c:v>9.9061000000000002E-99</c:v>
                </c:pt>
                <c:pt idx="220">
                  <c:v>1.407E-99</c:v>
                </c:pt>
                <c:pt idx="221">
                  <c:v>-1.3603299999999999E-98</c:v>
                </c:pt>
                <c:pt idx="222">
                  <c:v>-3.2272400000000001E-98</c:v>
                </c:pt>
                <c:pt idx="223">
                  <c:v>-4.8483399999999998E-98</c:v>
                </c:pt>
                <c:pt idx="224">
                  <c:v>-5.3625799999999997E-98</c:v>
                </c:pt>
                <c:pt idx="225">
                  <c:v>-3.8599799999999999E-98</c:v>
                </c:pt>
                <c:pt idx="226">
                  <c:v>2.22E-99</c:v>
                </c:pt>
                <c:pt idx="227">
                  <c:v>6.54694E-98</c:v>
                </c:pt>
                <c:pt idx="228">
                  <c:v>1.3465300000000001E-97</c:v>
                </c:pt>
                <c:pt idx="229">
                  <c:v>1.81027E-97</c:v>
                </c:pt>
                <c:pt idx="230">
                  <c:v>1.7036900000000001E-97</c:v>
                </c:pt>
                <c:pt idx="231">
                  <c:v>7.2440399999999999E-98</c:v>
                </c:pt>
                <c:pt idx="232">
                  <c:v>-1.2356500000000001E-97</c:v>
                </c:pt>
                <c:pt idx="233">
                  <c:v>-3.8562000000000002E-97</c:v>
                </c:pt>
                <c:pt idx="234">
                  <c:v>-6.2832599999999995E-97</c:v>
                </c:pt>
                <c:pt idx="235">
                  <c:v>-7.2844399999999995E-97</c:v>
                </c:pt>
                <c:pt idx="236">
                  <c:v>-5.5526300000000005E-97</c:v>
                </c:pt>
                <c:pt idx="237">
                  <c:v>-2.97246E-98</c:v>
                </c:pt>
                <c:pt idx="238">
                  <c:v>7.9248999999999998E-97</c:v>
                </c:pt>
                <c:pt idx="239">
                  <c:v>1.7024000000000001E-96</c:v>
                </c:pt>
                <c:pt idx="240">
                  <c:v>2.41378E-96</c:v>
                </c:pt>
                <c:pt idx="241">
                  <c:v>2.6307300000000001E-96</c:v>
                </c:pt>
                <c:pt idx="242">
                  <c:v>2.0609900000000002E-96</c:v>
                </c:pt>
                <c:pt idx="243">
                  <c:v>4.9932199999999998E-97</c:v>
                </c:pt>
                <c:pt idx="244">
                  <c:v>-1.9270899999999999E-96</c:v>
                </c:pt>
                <c:pt idx="245">
                  <c:v>-4.5045000000000003E-96</c:v>
                </c:pt>
                <c:pt idx="246">
                  <c:v>-5.9575499999999999E-96</c:v>
                </c:pt>
                <c:pt idx="247">
                  <c:v>-4.9269499999999998E-96</c:v>
                </c:pt>
                <c:pt idx="248">
                  <c:v>-6.9666400000000002E-97</c:v>
                </c:pt>
                <c:pt idx="249">
                  <c:v>6.35109E-96</c:v>
                </c:pt>
                <c:pt idx="250">
                  <c:v>1.43947E-95</c:v>
                </c:pt>
                <c:pt idx="251">
                  <c:v>1.9441699999999999E-95</c:v>
                </c:pt>
                <c:pt idx="252">
                  <c:v>1.60716E-95</c:v>
                </c:pt>
                <c:pt idx="253">
                  <c:v>7.2282700000000003E-97</c:v>
                </c:pt>
                <c:pt idx="254">
                  <c:v>-2.6347000000000001E-95</c:v>
                </c:pt>
                <c:pt idx="255">
                  <c:v>-6.1285800000000002E-95</c:v>
                </c:pt>
                <c:pt idx="256">
                  <c:v>-9.5160400000000006E-95</c:v>
                </c:pt>
                <c:pt idx="257">
                  <c:v>-1.1369E-94</c:v>
                </c:pt>
                <c:pt idx="258">
                  <c:v>-1.02479E-94</c:v>
                </c:pt>
                <c:pt idx="259">
                  <c:v>-5.1868999999999999E-95</c:v>
                </c:pt>
                <c:pt idx="260">
                  <c:v>3.9697900000000002E-95</c:v>
                </c:pt>
                <c:pt idx="261">
                  <c:v>1.56247E-94</c:v>
                </c:pt>
                <c:pt idx="262">
                  <c:v>2.5600600000000002E-94</c:v>
                </c:pt>
                <c:pt idx="263">
                  <c:v>2.8181299999999999E-94</c:v>
                </c:pt>
                <c:pt idx="264">
                  <c:v>1.8604899999999999E-94</c:v>
                </c:pt>
                <c:pt idx="265">
                  <c:v>-4.6675800000000002E-95</c:v>
                </c:pt>
                <c:pt idx="266">
                  <c:v>-3.81447E-94</c:v>
                </c:pt>
                <c:pt idx="267">
                  <c:v>-7.2605500000000001E-94</c:v>
                </c:pt>
                <c:pt idx="268">
                  <c:v>-9.4168800000000002E-94</c:v>
                </c:pt>
                <c:pt idx="269">
                  <c:v>-8.4803500000000004E-94</c:v>
                </c:pt>
                <c:pt idx="270">
                  <c:v>-2.3619500000000001E-94</c:v>
                </c:pt>
                <c:pt idx="271">
                  <c:v>1.01161E-93</c:v>
                </c:pt>
                <c:pt idx="272">
                  <c:v>2.6926300000000002E-93</c:v>
                </c:pt>
                <c:pt idx="273">
                  <c:v>4.1806299999999998E-93</c:v>
                </c:pt>
                <c:pt idx="274">
                  <c:v>4.6744599999999998E-93</c:v>
                </c:pt>
                <c:pt idx="275">
                  <c:v>3.5839299999999999E-93</c:v>
                </c:pt>
                <c:pt idx="276">
                  <c:v>6.7073699999999997E-94</c:v>
                </c:pt>
                <c:pt idx="277">
                  <c:v>-3.8627499999999999E-93</c:v>
                </c:pt>
                <c:pt idx="278">
                  <c:v>-9.0121299999999993E-93</c:v>
                </c:pt>
                <c:pt idx="279">
                  <c:v>-1.2807799999999999E-92</c:v>
                </c:pt>
                <c:pt idx="280">
                  <c:v>-1.30637E-92</c:v>
                </c:pt>
                <c:pt idx="281">
                  <c:v>-8.5617200000000002E-93</c:v>
                </c:pt>
                <c:pt idx="282">
                  <c:v>5.8084099999999997E-94</c:v>
                </c:pt>
                <c:pt idx="283">
                  <c:v>1.28549E-92</c:v>
                </c:pt>
                <c:pt idx="284">
                  <c:v>2.3807100000000001E-92</c:v>
                </c:pt>
                <c:pt idx="285">
                  <c:v>2.49223E-92</c:v>
                </c:pt>
                <c:pt idx="286">
                  <c:v>6.6907599999999998E-93</c:v>
                </c:pt>
                <c:pt idx="287">
                  <c:v>-3.6381799999999998E-92</c:v>
                </c:pt>
                <c:pt idx="288">
                  <c:v>-1.0110299999999999E-91</c:v>
                </c:pt>
                <c:pt idx="289">
                  <c:v>-1.7054000000000001E-91</c:v>
                </c:pt>
                <c:pt idx="290">
                  <c:v>-2.1624E-91</c:v>
                </c:pt>
                <c:pt idx="291">
                  <c:v>-2.1099900000000001E-91</c:v>
                </c:pt>
                <c:pt idx="292">
                  <c:v>-1.3876400000000001E-91</c:v>
                </c:pt>
                <c:pt idx="293">
                  <c:v>1.2264100000000001E-93</c:v>
                </c:pt>
                <c:pt idx="294">
                  <c:v>1.90587E-91</c:v>
                </c:pt>
                <c:pt idx="295">
                  <c:v>3.9371800000000001E-91</c:v>
                </c:pt>
                <c:pt idx="296">
                  <c:v>5.5335199999999998E-91</c:v>
                </c:pt>
                <c:pt idx="297">
                  <c:v>5.70529E-91</c:v>
                </c:pt>
                <c:pt idx="298">
                  <c:v>3.2056100000000003E-91</c:v>
                </c:pt>
                <c:pt idx="299">
                  <c:v>-2.4057200000000001E-91</c:v>
                </c:pt>
                <c:pt idx="300">
                  <c:v>-9.4650100000000003E-91</c:v>
                </c:pt>
                <c:pt idx="301">
                  <c:v>-1.4431999999999999E-90</c:v>
                </c:pt>
                <c:pt idx="302">
                  <c:v>-1.3594499999999999E-90</c:v>
                </c:pt>
                <c:pt idx="303">
                  <c:v>-3.7106199999999998E-91</c:v>
                </c:pt>
                <c:pt idx="304">
                  <c:v>1.76699E-90</c:v>
                </c:pt>
                <c:pt idx="305">
                  <c:v>4.9116100000000004E-90</c:v>
                </c:pt>
                <c:pt idx="306">
                  <c:v>8.3083600000000006E-90</c:v>
                </c:pt>
                <c:pt idx="307">
                  <c:v>1.09645E-89</c:v>
                </c:pt>
                <c:pt idx="308">
                  <c:v>1.2057299999999999E-89</c:v>
                </c:pt>
                <c:pt idx="309">
                  <c:v>1.07452E-89</c:v>
                </c:pt>
                <c:pt idx="310">
                  <c:v>6.2360800000000004E-90</c:v>
                </c:pt>
                <c:pt idx="311">
                  <c:v>-9.2185799999999996E-91</c:v>
                </c:pt>
                <c:pt idx="312">
                  <c:v>-7.2915099999999999E-90</c:v>
                </c:pt>
                <c:pt idx="313">
                  <c:v>-6.47872E-90</c:v>
                </c:pt>
                <c:pt idx="314">
                  <c:v>8.9094000000000004E-90</c:v>
                </c:pt>
                <c:pt idx="315">
                  <c:v>4.3000099999999999E-89</c:v>
                </c:pt>
                <c:pt idx="316">
                  <c:v>9.1266099999999996E-89</c:v>
                </c:pt>
                <c:pt idx="317">
                  <c:v>1.3670599999999999E-88</c:v>
                </c:pt>
                <c:pt idx="318">
                  <c:v>1.4560000000000001E-88</c:v>
                </c:pt>
                <c:pt idx="319">
                  <c:v>6.8186499999999999E-89</c:v>
                </c:pt>
                <c:pt idx="320">
                  <c:v>-1.3646000000000001E-88</c:v>
                </c:pt>
                <c:pt idx="321">
                  <c:v>-4.6078400000000002E-88</c:v>
                </c:pt>
                <c:pt idx="322">
                  <c:v>-8.3370699999999995E-88</c:v>
                </c:pt>
                <c:pt idx="323">
                  <c:v>-1.12663E-87</c:v>
                </c:pt>
                <c:pt idx="324">
                  <c:v>-1.1591299999999999E-87</c:v>
                </c:pt>
                <c:pt idx="325">
                  <c:v>-7.4002099999999996E-88</c:v>
                </c:pt>
                <c:pt idx="326">
                  <c:v>2.3603900000000001E-88</c:v>
                </c:pt>
                <c:pt idx="327">
                  <c:v>1.68293E-87</c:v>
                </c:pt>
                <c:pt idx="328">
                  <c:v>3.24805E-87</c:v>
                </c:pt>
                <c:pt idx="329">
                  <c:v>4.2889899999999998E-87</c:v>
                </c:pt>
                <c:pt idx="330">
                  <c:v>3.9722600000000002E-87</c:v>
                </c:pt>
                <c:pt idx="331">
                  <c:v>1.6077200000000001E-87</c:v>
                </c:pt>
                <c:pt idx="332">
                  <c:v>-2.83004E-87</c:v>
                </c:pt>
                <c:pt idx="333">
                  <c:v>-8.3951400000000003E-87</c:v>
                </c:pt>
                <c:pt idx="334">
                  <c:v>-1.3323300000000001E-86</c:v>
                </c:pt>
                <c:pt idx="335">
                  <c:v>-1.53004E-86</c:v>
                </c:pt>
                <c:pt idx="336">
                  <c:v>-1.1851199999999999E-86</c:v>
                </c:pt>
                <c:pt idx="337">
                  <c:v>-1.4467999999999999E-87</c:v>
                </c:pt>
                <c:pt idx="338">
                  <c:v>1.50436E-86</c:v>
                </c:pt>
                <c:pt idx="339">
                  <c:v>3.3832800000000001E-86</c:v>
                </c:pt>
                <c:pt idx="340">
                  <c:v>4.8891999999999998E-86</c:v>
                </c:pt>
                <c:pt idx="341">
                  <c:v>5.3027799999999997E-86</c:v>
                </c:pt>
                <c:pt idx="342">
                  <c:v>3.9286999999999999E-86</c:v>
                </c:pt>
                <c:pt idx="343">
                  <c:v>4.1726499999999997E-87</c:v>
                </c:pt>
                <c:pt idx="344">
                  <c:v>-4.7374300000000001E-86</c:v>
                </c:pt>
                <c:pt idx="345">
                  <c:v>-9.8330200000000006E-86</c:v>
                </c:pt>
                <c:pt idx="346">
                  <c:v>-1.1898400000000001E-85</c:v>
                </c:pt>
                <c:pt idx="347">
                  <c:v>-7.1825700000000004E-86</c:v>
                </c:pt>
                <c:pt idx="348">
                  <c:v>7.2219900000000006E-86</c:v>
                </c:pt>
                <c:pt idx="349">
                  <c:v>3.0918200000000003E-85</c:v>
                </c:pt>
                <c:pt idx="350">
                  <c:v>5.8078900000000002E-85</c:v>
                </c:pt>
                <c:pt idx="351">
                  <c:v>7.63406E-85</c:v>
                </c:pt>
                <c:pt idx="352">
                  <c:v>6.8825700000000003E-85</c:v>
                </c:pt>
                <c:pt idx="353">
                  <c:v>2.12291E-85</c:v>
                </c:pt>
                <c:pt idx="354">
                  <c:v>-6.9549000000000002E-85</c:v>
                </c:pt>
                <c:pt idx="355">
                  <c:v>-1.8988700000000001E-84</c:v>
                </c:pt>
                <c:pt idx="356">
                  <c:v>-3.0654799999999998E-84</c:v>
                </c:pt>
                <c:pt idx="357">
                  <c:v>-3.66439E-84</c:v>
                </c:pt>
                <c:pt idx="358">
                  <c:v>-3.07475E-84</c:v>
                </c:pt>
                <c:pt idx="359">
                  <c:v>-8.6589700000000003E-85</c:v>
                </c:pt>
                <c:pt idx="360">
                  <c:v>2.8802100000000001E-84</c:v>
                </c:pt>
                <c:pt idx="361">
                  <c:v>7.3684199999999997E-84</c:v>
                </c:pt>
                <c:pt idx="362">
                  <c:v>1.0968799999999999E-83</c:v>
                </c:pt>
                <c:pt idx="363">
                  <c:v>1.1328500000000001E-83</c:v>
                </c:pt>
                <c:pt idx="364">
                  <c:v>6.1969099999999998E-84</c:v>
                </c:pt>
                <c:pt idx="365">
                  <c:v>-5.2329800000000001E-84</c:v>
                </c:pt>
                <c:pt idx="366">
                  <c:v>-2.1342E-83</c:v>
                </c:pt>
                <c:pt idx="367">
                  <c:v>-3.7651100000000002E-83</c:v>
                </c:pt>
                <c:pt idx="368">
                  <c:v>-4.6766100000000001E-83</c:v>
                </c:pt>
                <c:pt idx="369">
                  <c:v>-3.9740699999999999E-83</c:v>
                </c:pt>
                <c:pt idx="370">
                  <c:v>-9.5665600000000007E-84</c:v>
                </c:pt>
                <c:pt idx="371">
                  <c:v>4.4495999999999999E-83</c:v>
                </c:pt>
                <c:pt idx="372">
                  <c:v>1.12582E-82</c:v>
                </c:pt>
                <c:pt idx="373">
                  <c:v>1.7154400000000001E-82</c:v>
                </c:pt>
                <c:pt idx="374">
                  <c:v>1.9051299999999999E-82</c:v>
                </c:pt>
                <c:pt idx="375">
                  <c:v>1.4353400000000001E-82</c:v>
                </c:pt>
                <c:pt idx="376">
                  <c:v>1.69672E-83</c:v>
                </c:pt>
                <c:pt idx="377">
                  <c:v>-1.8293600000000001E-82</c:v>
                </c:pt>
                <c:pt idx="378">
                  <c:v>-4.0922699999999999E-82</c:v>
                </c:pt>
                <c:pt idx="379">
                  <c:v>-5.6089199999999995E-82</c:v>
                </c:pt>
                <c:pt idx="380">
                  <c:v>-5.0844299999999998E-82</c:v>
                </c:pt>
                <c:pt idx="381">
                  <c:v>-1.5265899999999999E-82</c:v>
                </c:pt>
                <c:pt idx="382">
                  <c:v>5.1108699999999998E-82</c:v>
                </c:pt>
                <c:pt idx="383">
                  <c:v>1.3474300000000001E-81</c:v>
                </c:pt>
                <c:pt idx="384">
                  <c:v>2.0674E-81</c:v>
                </c:pt>
                <c:pt idx="385">
                  <c:v>2.2438E-81</c:v>
                </c:pt>
                <c:pt idx="386">
                  <c:v>1.39354E-81</c:v>
                </c:pt>
                <c:pt idx="387">
                  <c:v>-7.9934800000000005E-82</c:v>
                </c:pt>
                <c:pt idx="388">
                  <c:v>-4.1796400000000002E-81</c:v>
                </c:pt>
                <c:pt idx="389">
                  <c:v>-7.93904E-81</c:v>
                </c:pt>
                <c:pt idx="390">
                  <c:v>-1.0634300000000001E-80</c:v>
                </c:pt>
                <c:pt idx="391">
                  <c:v>-1.0445199999999999E-80</c:v>
                </c:pt>
                <c:pt idx="392">
                  <c:v>-5.8503600000000002E-81</c:v>
                </c:pt>
                <c:pt idx="393">
                  <c:v>3.4372800000000001E-81</c:v>
                </c:pt>
                <c:pt idx="394">
                  <c:v>1.5828499999999999E-80</c:v>
                </c:pt>
                <c:pt idx="395">
                  <c:v>2.7644500000000001E-80</c:v>
                </c:pt>
                <c:pt idx="396">
                  <c:v>3.3541300000000001E-80</c:v>
                </c:pt>
                <c:pt idx="397">
                  <c:v>2.85595E-80</c:v>
                </c:pt>
                <c:pt idx="398">
                  <c:v>1.10184E-80</c:v>
                </c:pt>
                <c:pt idx="399">
                  <c:v>-1.65879E-80</c:v>
                </c:pt>
                <c:pt idx="400">
                  <c:v>-4.8368900000000002E-80</c:v>
                </c:pt>
                <c:pt idx="401">
                  <c:v>-7.4795599999999997E-80</c:v>
                </c:pt>
                <c:pt idx="402">
                  <c:v>-8.4065699999999999E-80</c:v>
                </c:pt>
                <c:pt idx="403">
                  <c:v>-6.8026800000000005E-80</c:v>
                </c:pt>
                <c:pt idx="404">
                  <c:v>-2.6790900000000001E-80</c:v>
                </c:pt>
                <c:pt idx="405">
                  <c:v>3.17255E-80</c:v>
                </c:pt>
                <c:pt idx="406">
                  <c:v>9.2041200000000005E-80</c:v>
                </c:pt>
                <c:pt idx="407">
                  <c:v>1.31192E-79</c:v>
                </c:pt>
                <c:pt idx="408">
                  <c:v>1.2432699999999999E-79</c:v>
                </c:pt>
                <c:pt idx="409">
                  <c:v>5.3467999999999998E-80</c:v>
                </c:pt>
                <c:pt idx="410">
                  <c:v>-8.1883500000000007E-80</c:v>
                </c:pt>
                <c:pt idx="411">
                  <c:v>-2.5255700000000001E-79</c:v>
                </c:pt>
                <c:pt idx="412">
                  <c:v>-4.0262199999999998E-79</c:v>
                </c:pt>
                <c:pt idx="413">
                  <c:v>-4.7451699999999997E-79</c:v>
                </c:pt>
                <c:pt idx="414">
                  <c:v>-4.36167E-79</c:v>
                </c:pt>
                <c:pt idx="415">
                  <c:v>-2.9709800000000002E-79</c:v>
                </c:pt>
                <c:pt idx="416">
                  <c:v>-9.78556E-80</c:v>
                </c:pt>
                <c:pt idx="417">
                  <c:v>1.35058E-79</c:v>
                </c:pt>
                <c:pt idx="418">
                  <c:v>4.0992900000000002E-79</c:v>
                </c:pt>
                <c:pt idx="419">
                  <c:v>7.5779999999999994E-79</c:v>
                </c:pt>
                <c:pt idx="420">
                  <c:v>1.2503100000000001E-78</c:v>
                </c:pt>
                <c:pt idx="421">
                  <c:v>1.93935E-78</c:v>
                </c:pt>
                <c:pt idx="422">
                  <c:v>2.7012100000000002E-78</c:v>
                </c:pt>
                <c:pt idx="423">
                  <c:v>3.3838500000000002E-78</c:v>
                </c:pt>
                <c:pt idx="424">
                  <c:v>4.1863699999999999E-78</c:v>
                </c:pt>
                <c:pt idx="425">
                  <c:v>5.5095299999999998E-78</c:v>
                </c:pt>
                <c:pt idx="426">
                  <c:v>7.4057599999999996E-78</c:v>
                </c:pt>
                <c:pt idx="427">
                  <c:v>9.3495799999999992E-78</c:v>
                </c:pt>
                <c:pt idx="428">
                  <c:v>1.03724E-77</c:v>
                </c:pt>
                <c:pt idx="429">
                  <c:v>9.6658900000000002E-78</c:v>
                </c:pt>
                <c:pt idx="430">
                  <c:v>6.9636400000000001E-78</c:v>
                </c:pt>
                <c:pt idx="431">
                  <c:v>1.89291E-78</c:v>
                </c:pt>
                <c:pt idx="432">
                  <c:v>-5.9018199999999999E-78</c:v>
                </c:pt>
                <c:pt idx="433">
                  <c:v>-1.6110900000000001E-77</c:v>
                </c:pt>
                <c:pt idx="434">
                  <c:v>-2.8096500000000001E-77</c:v>
                </c:pt>
                <c:pt idx="435">
                  <c:v>-3.7262700000000004E-77</c:v>
                </c:pt>
                <c:pt idx="436">
                  <c:v>-3.1553099999999999E-77</c:v>
                </c:pt>
                <c:pt idx="437">
                  <c:v>-2.1195799999999999E-78</c:v>
                </c:pt>
                <c:pt idx="438">
                  <c:v>4.4110400000000002E-77</c:v>
                </c:pt>
                <c:pt idx="439">
                  <c:v>8.5574899999999993E-77</c:v>
                </c:pt>
                <c:pt idx="440">
                  <c:v>8.1997200000000001E-77</c:v>
                </c:pt>
                <c:pt idx="441">
                  <c:v>-2.8380000000000002E-77</c:v>
                </c:pt>
                <c:pt idx="442">
                  <c:v>-2.95084E-76</c:v>
                </c:pt>
                <c:pt idx="443">
                  <c:v>-7.0673499999999999E-76</c:v>
                </c:pt>
                <c:pt idx="444">
                  <c:v>-1.1795399999999999E-75</c:v>
                </c:pt>
                <c:pt idx="445">
                  <c:v>-1.6024899999999999E-75</c:v>
                </c:pt>
                <c:pt idx="446">
                  <c:v>-1.9206799999999999E-75</c:v>
                </c:pt>
                <c:pt idx="447">
                  <c:v>-2.17888E-75</c:v>
                </c:pt>
                <c:pt idx="448">
                  <c:v>-2.4464300000000001E-75</c:v>
                </c:pt>
                <c:pt idx="449">
                  <c:v>-2.6772400000000002E-75</c:v>
                </c:pt>
                <c:pt idx="450">
                  <c:v>-2.6714700000000002E-75</c:v>
                </c:pt>
                <c:pt idx="451">
                  <c:v>-2.19164E-75</c:v>
                </c:pt>
                <c:pt idx="452">
                  <c:v>-1.05995E-75</c:v>
                </c:pt>
                <c:pt idx="453">
                  <c:v>8.3145399999999998E-76</c:v>
                </c:pt>
                <c:pt idx="454">
                  <c:v>3.4395000000000001E-75</c:v>
                </c:pt>
                <c:pt idx="455">
                  <c:v>6.5041299999999995E-75</c:v>
                </c:pt>
                <c:pt idx="456">
                  <c:v>9.9275500000000003E-75</c:v>
                </c:pt>
                <c:pt idx="457">
                  <c:v>1.4533799999999999E-74</c:v>
                </c:pt>
                <c:pt idx="458">
                  <c:v>2.1738800000000001E-74</c:v>
                </c:pt>
                <c:pt idx="459">
                  <c:v>3.1520200000000002E-74</c:v>
                </c:pt>
                <c:pt idx="460">
                  <c:v>4.1768499999999997E-74</c:v>
                </c:pt>
                <c:pt idx="461">
                  <c:v>5.0069799999999998E-74</c:v>
                </c:pt>
                <c:pt idx="462">
                  <c:v>5.2215200000000003E-74</c:v>
                </c:pt>
                <c:pt idx="463">
                  <c:v>3.8104499999999999E-74</c:v>
                </c:pt>
                <c:pt idx="464">
                  <c:v>-3.3386700000000002E-75</c:v>
                </c:pt>
                <c:pt idx="465">
                  <c:v>-7.1481899999999998E-74</c:v>
                </c:pt>
                <c:pt idx="466">
                  <c:v>-1.5047499999999999E-73</c:v>
                </c:pt>
                <c:pt idx="467">
                  <c:v>-2.1793600000000001E-73</c:v>
                </c:pt>
                <c:pt idx="468">
                  <c:v>-2.4866099999999999E-73</c:v>
                </c:pt>
                <c:pt idx="469">
                  <c:v>-2.06106E-73</c:v>
                </c:pt>
                <c:pt idx="470">
                  <c:v>-4.2687299999999998E-74</c:v>
                </c:pt>
                <c:pt idx="471">
                  <c:v>2.7104699999999999E-73</c:v>
                </c:pt>
                <c:pt idx="472">
                  <c:v>6.9450100000000003E-73</c:v>
                </c:pt>
                <c:pt idx="473">
                  <c:v>1.07947E-72</c:v>
                </c:pt>
                <c:pt idx="474">
                  <c:v>1.22367E-72</c:v>
                </c:pt>
                <c:pt idx="475">
                  <c:v>9.8466199999999996E-73</c:v>
                </c:pt>
                <c:pt idx="476">
                  <c:v>2.9359999999999997E-73</c:v>
                </c:pt>
                <c:pt idx="477">
                  <c:v>-8.4161400000000003E-73</c:v>
                </c:pt>
                <c:pt idx="478">
                  <c:v>-2.14945E-72</c:v>
                </c:pt>
                <c:pt idx="479">
                  <c:v>-2.9458700000000001E-72</c:v>
                </c:pt>
                <c:pt idx="480">
                  <c:v>-2.26334E-72</c:v>
                </c:pt>
                <c:pt idx="481">
                  <c:v>8.2268699999999996E-73</c:v>
                </c:pt>
                <c:pt idx="482">
                  <c:v>6.6355100000000003E-72</c:v>
                </c:pt>
                <c:pt idx="483">
                  <c:v>1.4180300000000001E-71</c:v>
                </c:pt>
                <c:pt idx="484">
                  <c:v>2.0325699999999999E-71</c:v>
                </c:pt>
                <c:pt idx="485">
                  <c:v>1.8815200000000001E-71</c:v>
                </c:pt>
                <c:pt idx="486">
                  <c:v>1.03848E-72</c:v>
                </c:pt>
                <c:pt idx="487">
                  <c:v>-3.88873E-71</c:v>
                </c:pt>
                <c:pt idx="488">
                  <c:v>-9.7268000000000002E-71</c:v>
                </c:pt>
                <c:pt idx="489">
                  <c:v>-1.5802700000000001E-70</c:v>
                </c:pt>
                <c:pt idx="490">
                  <c:v>-1.95545E-70</c:v>
                </c:pt>
                <c:pt idx="491">
                  <c:v>-1.80787E-70</c:v>
                </c:pt>
                <c:pt idx="492">
                  <c:v>-8.9111300000000007E-71</c:v>
                </c:pt>
                <c:pt idx="493">
                  <c:v>8.8722500000000001E-71</c:v>
                </c:pt>
                <c:pt idx="494">
                  <c:v>3.3169400000000001E-70</c:v>
                </c:pt>
                <c:pt idx="495">
                  <c:v>5.7580300000000001E-70</c:v>
                </c:pt>
                <c:pt idx="496">
                  <c:v>7.1627200000000004E-70</c:v>
                </c:pt>
                <c:pt idx="497">
                  <c:v>6.4133199999999999E-70</c:v>
                </c:pt>
                <c:pt idx="498">
                  <c:v>2.9213299999999998E-70</c:v>
                </c:pt>
                <c:pt idx="499">
                  <c:v>-2.9312400000000001E-70</c:v>
                </c:pt>
                <c:pt idx="500">
                  <c:v>-9.64302E-70</c:v>
                </c:pt>
                <c:pt idx="501">
                  <c:v>-1.4375700000000001E-69</c:v>
                </c:pt>
                <c:pt idx="502">
                  <c:v>-1.3150400000000001E-69</c:v>
                </c:pt>
                <c:pt idx="503">
                  <c:v>-2.3389299999999999E-70</c:v>
                </c:pt>
                <c:pt idx="504">
                  <c:v>1.9249000000000001E-69</c:v>
                </c:pt>
                <c:pt idx="505">
                  <c:v>4.8657299999999996E-69</c:v>
                </c:pt>
                <c:pt idx="506">
                  <c:v>7.7359700000000003E-69</c:v>
                </c:pt>
                <c:pt idx="507">
                  <c:v>9.0973399999999999E-69</c:v>
                </c:pt>
                <c:pt idx="508">
                  <c:v>7.2156899999999995E-69</c:v>
                </c:pt>
                <c:pt idx="509">
                  <c:v>7.3266399999999997E-70</c:v>
                </c:pt>
                <c:pt idx="510">
                  <c:v>-1.0391300000000001E-68</c:v>
                </c:pt>
                <c:pt idx="511">
                  <c:v>-2.3869399999999999E-68</c:v>
                </c:pt>
                <c:pt idx="512">
                  <c:v>-3.44986E-68</c:v>
                </c:pt>
                <c:pt idx="513">
                  <c:v>-3.5231500000000001E-68</c:v>
                </c:pt>
                <c:pt idx="514">
                  <c:v>-2.0315899999999999E-68</c:v>
                </c:pt>
                <c:pt idx="515">
                  <c:v>1.18307E-68</c:v>
                </c:pt>
                <c:pt idx="516">
                  <c:v>5.7289600000000004E-68</c:v>
                </c:pt>
                <c:pt idx="517">
                  <c:v>1.0433099999999999E-67</c:v>
                </c:pt>
                <c:pt idx="518">
                  <c:v>1.3044599999999999E-67</c:v>
                </c:pt>
                <c:pt idx="519">
                  <c:v>1.05948E-67</c:v>
                </c:pt>
                <c:pt idx="520">
                  <c:v>7.5454799999999999E-69</c:v>
                </c:pt>
                <c:pt idx="521">
                  <c:v>-1.6485500000000001E-67</c:v>
                </c:pt>
                <c:pt idx="522">
                  <c:v>-3.7530600000000002E-67</c:v>
                </c:pt>
                <c:pt idx="523">
                  <c:v>-5.4364699999999998E-67</c:v>
                </c:pt>
                <c:pt idx="524">
                  <c:v>-5.4819799999999998E-67</c:v>
                </c:pt>
                <c:pt idx="525">
                  <c:v>-2.6220100000000001E-67</c:v>
                </c:pt>
                <c:pt idx="526">
                  <c:v>3.7079099999999998E-67</c:v>
                </c:pt>
                <c:pt idx="527">
                  <c:v>1.2716500000000001E-66</c:v>
                </c:pt>
                <c:pt idx="528">
                  <c:v>2.2099400000000001E-66</c:v>
                </c:pt>
                <c:pt idx="529">
                  <c:v>2.8182400000000001E-66</c:v>
                </c:pt>
                <c:pt idx="530">
                  <c:v>2.6731599999999999E-66</c:v>
                </c:pt>
                <c:pt idx="531">
                  <c:v>1.48595E-66</c:v>
                </c:pt>
                <c:pt idx="532">
                  <c:v>-7.3656899999999998E-67</c:v>
                </c:pt>
                <c:pt idx="533">
                  <c:v>-3.6292999999999997E-66</c:v>
                </c:pt>
                <c:pt idx="534">
                  <c:v>-6.3210300000000001E-66</c:v>
                </c:pt>
                <c:pt idx="535">
                  <c:v>-7.37577E-66</c:v>
                </c:pt>
                <c:pt idx="536">
                  <c:v>-5.3046700000000005E-66</c:v>
                </c:pt>
                <c:pt idx="537">
                  <c:v>6.2807299999999995E-67</c:v>
                </c:pt>
                <c:pt idx="538">
                  <c:v>9.8487900000000003E-66</c:v>
                </c:pt>
                <c:pt idx="539">
                  <c:v>1.9975600000000002E-65</c:v>
                </c:pt>
                <c:pt idx="540">
                  <c:v>2.6530800000000001E-65</c:v>
                </c:pt>
                <c:pt idx="541">
                  <c:v>2.3937800000000002E-65</c:v>
                </c:pt>
                <c:pt idx="542">
                  <c:v>7.9491199999999998E-66</c:v>
                </c:pt>
                <c:pt idx="543">
                  <c:v>-2.1869400000000002E-65</c:v>
                </c:pt>
                <c:pt idx="544">
                  <c:v>-6.0673699999999998E-65</c:v>
                </c:pt>
                <c:pt idx="545">
                  <c:v>-9.7671700000000006E-65</c:v>
                </c:pt>
                <c:pt idx="546">
                  <c:v>-1.16531E-64</c:v>
                </c:pt>
                <c:pt idx="547">
                  <c:v>-9.9092500000000007E-65</c:v>
                </c:pt>
                <c:pt idx="548">
                  <c:v>-3.2962600000000001E-65</c:v>
                </c:pt>
                <c:pt idx="549">
                  <c:v>7.9293499999999992E-65</c:v>
                </c:pt>
                <c:pt idx="550">
                  <c:v>2.11974E-64</c:v>
                </c:pt>
                <c:pt idx="551">
                  <c:v>3.1548399999999999E-64</c:v>
                </c:pt>
                <c:pt idx="552">
                  <c:v>3.3077899999999998E-64</c:v>
                </c:pt>
                <c:pt idx="553">
                  <c:v>2.1198700000000001E-64</c:v>
                </c:pt>
                <c:pt idx="554">
                  <c:v>-5.5194199999999998E-65</c:v>
                </c:pt>
                <c:pt idx="555">
                  <c:v>-4.35933E-64</c:v>
                </c:pt>
                <c:pt idx="556">
                  <c:v>-8.3025700000000004E-64</c:v>
                </c:pt>
                <c:pt idx="557">
                  <c:v>-1.08096E-63</c:v>
                </c:pt>
                <c:pt idx="558">
                  <c:v>-1.02056E-63</c:v>
                </c:pt>
                <c:pt idx="559">
                  <c:v>-5.3856100000000002E-64</c:v>
                </c:pt>
                <c:pt idx="560">
                  <c:v>3.5159799999999999E-64</c:v>
                </c:pt>
                <c:pt idx="561">
                  <c:v>1.4538800000000001E-63</c:v>
                </c:pt>
                <c:pt idx="562">
                  <c:v>2.3869799999999999E-63</c:v>
                </c:pt>
                <c:pt idx="563">
                  <c:v>2.6733099999999999E-63</c:v>
                </c:pt>
                <c:pt idx="564">
                  <c:v>1.84262E-63</c:v>
                </c:pt>
                <c:pt idx="565">
                  <c:v>-4.1866900000000003E-64</c:v>
                </c:pt>
                <c:pt idx="566">
                  <c:v>-3.9225099999999998E-63</c:v>
                </c:pt>
                <c:pt idx="567">
                  <c:v>-7.7287099999999995E-63</c:v>
                </c:pt>
                <c:pt idx="568">
                  <c:v>-1.03995E-62</c:v>
                </c:pt>
                <c:pt idx="569">
                  <c:v>-1.0332100000000001E-62</c:v>
                </c:pt>
                <c:pt idx="570">
                  <c:v>-5.8703099999999999E-63</c:v>
                </c:pt>
                <c:pt idx="571">
                  <c:v>3.8126000000000002E-63</c:v>
                </c:pt>
                <c:pt idx="572">
                  <c:v>1.70129E-62</c:v>
                </c:pt>
                <c:pt idx="573">
                  <c:v>2.9242300000000001E-62</c:v>
                </c:pt>
                <c:pt idx="574">
                  <c:v>3.53925E-62</c:v>
                </c:pt>
                <c:pt idx="575">
                  <c:v>3.1830299999999998E-62</c:v>
                </c:pt>
                <c:pt idx="576">
                  <c:v>1.68845E-62</c:v>
                </c:pt>
                <c:pt idx="577">
                  <c:v>-8.5012899999999996E-63</c:v>
                </c:pt>
                <c:pt idx="578">
                  <c:v>-3.8960699999999999E-62</c:v>
                </c:pt>
                <c:pt idx="579">
                  <c:v>-6.24576E-62</c:v>
                </c:pt>
                <c:pt idx="580">
                  <c:v>-6.0524600000000002E-62</c:v>
                </c:pt>
                <c:pt idx="581">
                  <c:v>-1.59544E-62</c:v>
                </c:pt>
                <c:pt idx="582">
                  <c:v>7.4325900000000002E-62</c:v>
                </c:pt>
                <c:pt idx="583">
                  <c:v>1.89656E-61</c:v>
                </c:pt>
                <c:pt idx="584">
                  <c:v>2.8285400000000001E-61</c:v>
                </c:pt>
                <c:pt idx="585">
                  <c:v>2.9736500000000001E-61</c:v>
                </c:pt>
                <c:pt idx="586">
                  <c:v>2.1043900000000001E-61</c:v>
                </c:pt>
                <c:pt idx="587">
                  <c:v>4.8345700000000004E-62</c:v>
                </c:pt>
                <c:pt idx="588">
                  <c:v>-1.5790199999999998E-61</c:v>
                </c:pt>
                <c:pt idx="589">
                  <c:v>-4.0164800000000001E-61</c:v>
                </c:pt>
                <c:pt idx="590">
                  <c:v>-6.8469000000000005E-61</c:v>
                </c:pt>
                <c:pt idx="591">
                  <c:v>-1.01347E-60</c:v>
                </c:pt>
                <c:pt idx="592">
                  <c:v>-1.39621E-60</c:v>
                </c:pt>
                <c:pt idx="593">
                  <c:v>-1.8341499999999999E-60</c:v>
                </c:pt>
                <c:pt idx="594">
                  <c:v>-2.32231E-60</c:v>
                </c:pt>
                <c:pt idx="595">
                  <c:v>-2.7391699999999999E-60</c:v>
                </c:pt>
                <c:pt idx="596">
                  <c:v>-2.6702900000000002E-60</c:v>
                </c:pt>
                <c:pt idx="597">
                  <c:v>-1.54815E-60</c:v>
                </c:pt>
                <c:pt idx="598">
                  <c:v>8.4643900000000004E-61</c:v>
                </c:pt>
                <c:pt idx="599">
                  <c:v>4.0615300000000001E-60</c:v>
                </c:pt>
                <c:pt idx="600">
                  <c:v>7.1141499999999998E-60</c:v>
                </c:pt>
                <c:pt idx="601">
                  <c:v>8.4089800000000002E-60</c:v>
                </c:pt>
                <c:pt idx="602">
                  <c:v>5.2884900000000001E-60</c:v>
                </c:pt>
                <c:pt idx="603">
                  <c:v>-4.9510300000000003E-60</c:v>
                </c:pt>
                <c:pt idx="604">
                  <c:v>-2.2563500000000002E-59</c:v>
                </c:pt>
                <c:pt idx="605">
                  <c:v>-4.4467299999999997E-59</c:v>
                </c:pt>
                <c:pt idx="606">
                  <c:v>-6.4793099999999997E-59</c:v>
                </c:pt>
                <c:pt idx="607">
                  <c:v>-7.5188400000000003E-59</c:v>
                </c:pt>
                <c:pt idx="608">
                  <c:v>-6.6903500000000003E-59</c:v>
                </c:pt>
                <c:pt idx="609">
                  <c:v>-3.2794400000000002E-59</c:v>
                </c:pt>
                <c:pt idx="610">
                  <c:v>3.1750299999999998E-59</c:v>
                </c:pt>
                <c:pt idx="611">
                  <c:v>1.18448E-58</c:v>
                </c:pt>
                <c:pt idx="612">
                  <c:v>1.8939899999999999E-58</c:v>
                </c:pt>
                <c:pt idx="613">
                  <c:v>1.8314600000000001E-58</c:v>
                </c:pt>
                <c:pt idx="614">
                  <c:v>5.2006399999999998E-59</c:v>
                </c:pt>
                <c:pt idx="615">
                  <c:v>-1.99547E-58</c:v>
                </c:pt>
                <c:pt idx="616">
                  <c:v>-5.0844300000000003E-58</c:v>
                </c:pt>
                <c:pt idx="617">
                  <c:v>-7.8572100000000005E-58</c:v>
                </c:pt>
                <c:pt idx="618">
                  <c:v>-9.5186000000000005E-58</c:v>
                </c:pt>
                <c:pt idx="619">
                  <c:v>-9.5352700000000001E-58</c:v>
                </c:pt>
                <c:pt idx="620">
                  <c:v>-7.9275100000000003E-58</c:v>
                </c:pt>
                <c:pt idx="621">
                  <c:v>-5.2828700000000003E-58</c:v>
                </c:pt>
                <c:pt idx="622">
                  <c:v>-1.8479300000000001E-58</c:v>
                </c:pt>
                <c:pt idx="623">
                  <c:v>3.4325399999999998E-58</c:v>
                </c:pt>
                <c:pt idx="624">
                  <c:v>1.33776E-57</c:v>
                </c:pt>
                <c:pt idx="625">
                  <c:v>3.2549799999999998E-57</c:v>
                </c:pt>
                <c:pt idx="626">
                  <c:v>6.4697099999999995E-57</c:v>
                </c:pt>
                <c:pt idx="627">
                  <c:v>1.08157E-56</c:v>
                </c:pt>
                <c:pt idx="628">
                  <c:v>1.5154299999999999E-56</c:v>
                </c:pt>
                <c:pt idx="629">
                  <c:v>1.6536200000000001E-56</c:v>
                </c:pt>
                <c:pt idx="630">
                  <c:v>9.7596599999999998E-57</c:v>
                </c:pt>
                <c:pt idx="631">
                  <c:v>-1.0086E-56</c:v>
                </c:pt>
                <c:pt idx="632">
                  <c:v>-4.2987199999999998E-56</c:v>
                </c:pt>
                <c:pt idx="633">
                  <c:v>-8.1667999999999998E-56</c:v>
                </c:pt>
                <c:pt idx="634">
                  <c:v>-1.1213400000000001E-55</c:v>
                </c:pt>
                <c:pt idx="635">
                  <c:v>-1.15574E-55</c:v>
                </c:pt>
                <c:pt idx="636">
                  <c:v>-7.3595999999999997E-56</c:v>
                </c:pt>
                <c:pt idx="637">
                  <c:v>2.3129099999999999E-56</c:v>
                </c:pt>
                <c:pt idx="638">
                  <c:v>1.6734399999999998E-55</c:v>
                </c:pt>
                <c:pt idx="639">
                  <c:v>3.3020699999999997E-55</c:v>
                </c:pt>
                <c:pt idx="640">
                  <c:v>4.5640099999999999E-55</c:v>
                </c:pt>
                <c:pt idx="641">
                  <c:v>4.6939299999999998E-55</c:v>
                </c:pt>
                <c:pt idx="642">
                  <c:v>3.0574400000000002E-55</c:v>
                </c:pt>
                <c:pt idx="643">
                  <c:v>-3.8287599999999998E-56</c:v>
                </c:pt>
                <c:pt idx="644">
                  <c:v>-4.9009300000000003E-55</c:v>
                </c:pt>
                <c:pt idx="645">
                  <c:v>-8.9376399999999993E-55</c:v>
                </c:pt>
                <c:pt idx="646">
                  <c:v>-9.7879200000000007E-55</c:v>
                </c:pt>
                <c:pt idx="647">
                  <c:v>-4.0430800000000003E-55</c:v>
                </c:pt>
                <c:pt idx="648">
                  <c:v>1.04417E-54</c:v>
                </c:pt>
                <c:pt idx="649">
                  <c:v>3.2516699999999999E-54</c:v>
                </c:pt>
                <c:pt idx="650">
                  <c:v>5.6903399999999999E-54</c:v>
                </c:pt>
                <c:pt idx="651">
                  <c:v>7.4146500000000003E-54</c:v>
                </c:pt>
                <c:pt idx="652">
                  <c:v>7.1926500000000005E-54</c:v>
                </c:pt>
                <c:pt idx="653">
                  <c:v>3.8691799999999998E-54</c:v>
                </c:pt>
                <c:pt idx="654">
                  <c:v>-3.08389E-54</c:v>
                </c:pt>
                <c:pt idx="655">
                  <c:v>-1.28755E-53</c:v>
                </c:pt>
                <c:pt idx="656">
                  <c:v>-2.2771400000000002E-53</c:v>
                </c:pt>
                <c:pt idx="657">
                  <c:v>-2.8119899999999999E-53</c:v>
                </c:pt>
                <c:pt idx="658">
                  <c:v>-2.3493599999999999E-53</c:v>
                </c:pt>
                <c:pt idx="659">
                  <c:v>-4.8009299999999998E-54</c:v>
                </c:pt>
                <c:pt idx="660">
                  <c:v>2.7959400000000001E-53</c:v>
                </c:pt>
                <c:pt idx="661">
                  <c:v>6.7804900000000003E-53</c:v>
                </c:pt>
                <c:pt idx="662">
                  <c:v>9.9240499999999997E-53</c:v>
                </c:pt>
                <c:pt idx="663">
                  <c:v>1.00926E-52</c:v>
                </c:pt>
                <c:pt idx="664">
                  <c:v>5.3518299999999997E-53</c:v>
                </c:pt>
                <c:pt idx="665">
                  <c:v>-5.0886399999999998E-53</c:v>
                </c:pt>
                <c:pt idx="666">
                  <c:v>-2.00598E-52</c:v>
                </c:pt>
                <c:pt idx="667">
                  <c:v>-3.5549600000000001E-52</c:v>
                </c:pt>
                <c:pt idx="668">
                  <c:v>-4.4125000000000001E-52</c:v>
                </c:pt>
                <c:pt idx="669">
                  <c:v>-3.64604E-52</c:v>
                </c:pt>
                <c:pt idx="670">
                  <c:v>-5.5749699999999999E-53</c:v>
                </c:pt>
                <c:pt idx="671">
                  <c:v>4.8290399999999998E-52</c:v>
                </c:pt>
                <c:pt idx="672">
                  <c:v>1.1402E-51</c:v>
                </c:pt>
                <c:pt idx="673">
                  <c:v>1.6908799999999999E-51</c:v>
                </c:pt>
                <c:pt idx="674">
                  <c:v>1.8563100000000001E-51</c:v>
                </c:pt>
                <c:pt idx="675">
                  <c:v>1.4088000000000001E-51</c:v>
                </c:pt>
                <c:pt idx="676">
                  <c:v>2.4363699999999998E-52</c:v>
                </c:pt>
                <c:pt idx="677">
                  <c:v>-1.56355E-51</c:v>
                </c:pt>
                <c:pt idx="678">
                  <c:v>-3.63012E-51</c:v>
                </c:pt>
                <c:pt idx="679">
                  <c:v>-5.1151000000000001E-51</c:v>
                </c:pt>
                <c:pt idx="680">
                  <c:v>-4.8475099999999998E-51</c:v>
                </c:pt>
                <c:pt idx="681">
                  <c:v>-1.9426900000000001E-51</c:v>
                </c:pt>
                <c:pt idx="682">
                  <c:v>3.5158600000000003E-51</c:v>
                </c:pt>
                <c:pt idx="683">
                  <c:v>1.02372E-50</c:v>
                </c:pt>
                <c:pt idx="684">
                  <c:v>1.57127E-50</c:v>
                </c:pt>
                <c:pt idx="685">
                  <c:v>1.63798E-50</c:v>
                </c:pt>
                <c:pt idx="686">
                  <c:v>8.56656E-51</c:v>
                </c:pt>
                <c:pt idx="687">
                  <c:v>-9.9366499999999998E-51</c:v>
                </c:pt>
                <c:pt idx="688">
                  <c:v>-3.8212600000000001E-50</c:v>
                </c:pt>
                <c:pt idx="689">
                  <c:v>-7.0271300000000003E-50</c:v>
                </c:pt>
                <c:pt idx="690">
                  <c:v>-9.3775499999999996E-50</c:v>
                </c:pt>
                <c:pt idx="691">
                  <c:v>-9.2645300000000008E-50</c:v>
                </c:pt>
                <c:pt idx="692">
                  <c:v>-5.4543099999999995E-50</c:v>
                </c:pt>
                <c:pt idx="693">
                  <c:v>2.1448800000000001E-50</c:v>
                </c:pt>
                <c:pt idx="694">
                  <c:v>1.2122200000000001E-49</c:v>
                </c:pt>
                <c:pt idx="695">
                  <c:v>2.1320299999999998E-49</c:v>
                </c:pt>
                <c:pt idx="696">
                  <c:v>2.4824199999999999E-49</c:v>
                </c:pt>
                <c:pt idx="697">
                  <c:v>1.74865E-49</c:v>
                </c:pt>
                <c:pt idx="698">
                  <c:v>-3.28528E-50</c:v>
                </c:pt>
                <c:pt idx="699">
                  <c:v>-3.5661400000000003E-49</c:v>
                </c:pt>
                <c:pt idx="700">
                  <c:v>-7.2585000000000006E-49</c:v>
                </c:pt>
                <c:pt idx="701">
                  <c:v>-1.0144700000000001E-48</c:v>
                </c:pt>
                <c:pt idx="702">
                  <c:v>-1.05721E-48</c:v>
                </c:pt>
                <c:pt idx="703">
                  <c:v>-6.9139100000000002E-49</c:v>
                </c:pt>
                <c:pt idx="704">
                  <c:v>1.64045E-49</c:v>
                </c:pt>
                <c:pt idx="705">
                  <c:v>1.3929900000000001E-48</c:v>
                </c:pt>
                <c:pt idx="706">
                  <c:v>2.6412700000000001E-48</c:v>
                </c:pt>
                <c:pt idx="707">
                  <c:v>3.4309199999999999E-48</c:v>
                </c:pt>
                <c:pt idx="708">
                  <c:v>3.2993800000000001E-48</c:v>
                </c:pt>
                <c:pt idx="709">
                  <c:v>1.89418E-48</c:v>
                </c:pt>
                <c:pt idx="710">
                  <c:v>-8.3018900000000002E-49</c:v>
                </c:pt>
                <c:pt idx="711">
                  <c:v>-4.3671599999999999E-48</c:v>
                </c:pt>
                <c:pt idx="712">
                  <c:v>-7.6654900000000002E-48</c:v>
                </c:pt>
                <c:pt idx="713">
                  <c:v>-9.4538399999999997E-48</c:v>
                </c:pt>
                <c:pt idx="714">
                  <c:v>-8.6216800000000002E-48</c:v>
                </c:pt>
                <c:pt idx="715">
                  <c:v>-4.5555999999999999E-48</c:v>
                </c:pt>
                <c:pt idx="716">
                  <c:v>2.3245200000000001E-48</c:v>
                </c:pt>
                <c:pt idx="717">
                  <c:v>9.9969799999999998E-48</c:v>
                </c:pt>
                <c:pt idx="718">
                  <c:v>1.50975E-47</c:v>
                </c:pt>
                <c:pt idx="719">
                  <c:v>1.4043899999999999E-47</c:v>
                </c:pt>
                <c:pt idx="720">
                  <c:v>3.9896500000000002E-48</c:v>
                </c:pt>
                <c:pt idx="721">
                  <c:v>-1.5831599999999999E-47</c:v>
                </c:pt>
                <c:pt idx="722">
                  <c:v>-4.1728800000000001E-47</c:v>
                </c:pt>
                <c:pt idx="723">
                  <c:v>-6.5743700000000001E-47</c:v>
                </c:pt>
                <c:pt idx="724">
                  <c:v>-8.0936199999999997E-47</c:v>
                </c:pt>
                <c:pt idx="725">
                  <c:v>-8.6234899999999996E-47</c:v>
                </c:pt>
                <c:pt idx="726">
                  <c:v>-8.5143900000000003E-47</c:v>
                </c:pt>
                <c:pt idx="727">
                  <c:v>-7.9754800000000003E-47</c:v>
                </c:pt>
                <c:pt idx="728">
                  <c:v>-6.5697199999999999E-47</c:v>
                </c:pt>
                <c:pt idx="729">
                  <c:v>-3.4705999999999999E-47</c:v>
                </c:pt>
                <c:pt idx="730">
                  <c:v>1.79762E-47</c:v>
                </c:pt>
                <c:pt idx="731">
                  <c:v>8.9262000000000006E-47</c:v>
                </c:pt>
                <c:pt idx="732">
                  <c:v>1.671E-46</c:v>
                </c:pt>
                <c:pt idx="733">
                  <c:v>2.4149199999999999E-46</c:v>
                </c:pt>
                <c:pt idx="734">
                  <c:v>3.1855000000000001E-46</c:v>
                </c:pt>
                <c:pt idx="735">
                  <c:v>4.0054699999999998E-46</c:v>
                </c:pt>
                <c:pt idx="736">
                  <c:v>4.7558200000000001E-46</c:v>
                </c:pt>
                <c:pt idx="737">
                  <c:v>5.4960600000000001E-46</c:v>
                </c:pt>
                <c:pt idx="738">
                  <c:v>6.27025E-46</c:v>
                </c:pt>
                <c:pt idx="739">
                  <c:v>7.0641399999999993E-46</c:v>
                </c:pt>
                <c:pt idx="740">
                  <c:v>8.87542E-46</c:v>
                </c:pt>
                <c:pt idx="741">
                  <c:v>1.34966E-45</c:v>
                </c:pt>
                <c:pt idx="742">
                  <c:v>2.1737599999999999E-45</c:v>
                </c:pt>
                <c:pt idx="743">
                  <c:v>3.27054E-45</c:v>
                </c:pt>
                <c:pt idx="744">
                  <c:v>4.3900699999999997E-45</c:v>
                </c:pt>
                <c:pt idx="745">
                  <c:v>5.1745699999999998E-45</c:v>
                </c:pt>
                <c:pt idx="746">
                  <c:v>4.8241699999999999E-45</c:v>
                </c:pt>
                <c:pt idx="747">
                  <c:v>1.2494200000000001E-45</c:v>
                </c:pt>
                <c:pt idx="748">
                  <c:v>-8.0749800000000004E-45</c:v>
                </c:pt>
                <c:pt idx="749">
                  <c:v>-2.30484E-44</c:v>
                </c:pt>
                <c:pt idx="750">
                  <c:v>-3.9488899999999999E-44</c:v>
                </c:pt>
                <c:pt idx="751">
                  <c:v>-4.9319799999999997E-44</c:v>
                </c:pt>
                <c:pt idx="752">
                  <c:v>-4.0351500000000001E-44</c:v>
                </c:pt>
                <c:pt idx="753">
                  <c:v>-8.2730500000000003E-46</c:v>
                </c:pt>
                <c:pt idx="754">
                  <c:v>7.0194099999999997E-44</c:v>
                </c:pt>
                <c:pt idx="755">
                  <c:v>1.5811699999999999E-43</c:v>
                </c:pt>
                <c:pt idx="756">
                  <c:v>2.3932499999999998E-43</c:v>
                </c:pt>
                <c:pt idx="757">
                  <c:v>2.88905E-43</c:v>
                </c:pt>
                <c:pt idx="758">
                  <c:v>2.83584E-43</c:v>
                </c:pt>
                <c:pt idx="759">
                  <c:v>2.07884E-43</c:v>
                </c:pt>
                <c:pt idx="760">
                  <c:v>6.2112799999999998E-44</c:v>
                </c:pt>
                <c:pt idx="761">
                  <c:v>-1.3413800000000001E-43</c:v>
                </c:pt>
                <c:pt idx="762">
                  <c:v>-3.2467499999999999E-43</c:v>
                </c:pt>
                <c:pt idx="763">
                  <c:v>-4.0772299999999998E-43</c:v>
                </c:pt>
                <c:pt idx="764">
                  <c:v>-2.96481E-43</c:v>
                </c:pt>
                <c:pt idx="765">
                  <c:v>5.5386700000000002E-45</c:v>
                </c:pt>
                <c:pt idx="766">
                  <c:v>3.9998100000000001E-43</c:v>
                </c:pt>
                <c:pt idx="767">
                  <c:v>7.3433400000000003E-43</c:v>
                </c:pt>
                <c:pt idx="768">
                  <c:v>8.9419900000000007E-43</c:v>
                </c:pt>
                <c:pt idx="769">
                  <c:v>8.7376999999999999E-43</c:v>
                </c:pt>
                <c:pt idx="770">
                  <c:v>6.3429400000000003E-43</c:v>
                </c:pt>
                <c:pt idx="771">
                  <c:v>-1.5050099999999999E-44</c:v>
                </c:pt>
                <c:pt idx="772">
                  <c:v>-1.199E-42</c:v>
                </c:pt>
                <c:pt idx="773">
                  <c:v>-2.86955E-42</c:v>
                </c:pt>
                <c:pt idx="774">
                  <c:v>-5.0294299999999997E-42</c:v>
                </c:pt>
                <c:pt idx="775">
                  <c:v>-7.6450400000000003E-42</c:v>
                </c:pt>
                <c:pt idx="776">
                  <c:v>-1.04762E-41</c:v>
                </c:pt>
                <c:pt idx="777">
                  <c:v>-1.3400799999999999E-41</c:v>
                </c:pt>
                <c:pt idx="778">
                  <c:v>-1.6282300000000001E-41</c:v>
                </c:pt>
                <c:pt idx="779">
                  <c:v>-1.8417200000000001E-41</c:v>
                </c:pt>
                <c:pt idx="780">
                  <c:v>-1.92677E-41</c:v>
                </c:pt>
                <c:pt idx="781">
                  <c:v>-1.9018599999999999E-41</c:v>
                </c:pt>
                <c:pt idx="782">
                  <c:v>-1.70304E-41</c:v>
                </c:pt>
                <c:pt idx="783">
                  <c:v>-1.22844E-41</c:v>
                </c:pt>
                <c:pt idx="784">
                  <c:v>-7.8981999999999997E-42</c:v>
                </c:pt>
                <c:pt idx="785">
                  <c:v>-1.3898999999999999E-41</c:v>
                </c:pt>
                <c:pt idx="786">
                  <c:v>-4.7684599999999999E-41</c:v>
                </c:pt>
                <c:pt idx="787">
                  <c:v>-1.3267900000000001E-40</c:v>
                </c:pt>
                <c:pt idx="788">
                  <c:v>-2.7979800000000002E-40</c:v>
                </c:pt>
                <c:pt idx="789">
                  <c:v>-4.4922200000000003E-40</c:v>
                </c:pt>
                <c:pt idx="790">
                  <c:v>-5.29077E-40</c:v>
                </c:pt>
                <c:pt idx="791">
                  <c:v>-3.6745100000000002E-40</c:v>
                </c:pt>
                <c:pt idx="792">
                  <c:v>1.52776E-40</c:v>
                </c:pt>
                <c:pt idx="793">
                  <c:v>1.0384400000000001E-39</c:v>
                </c:pt>
                <c:pt idx="794">
                  <c:v>2.1392499999999998E-39</c:v>
                </c:pt>
                <c:pt idx="795">
                  <c:v>3.1244299999999999E-39</c:v>
                </c:pt>
                <c:pt idx="796">
                  <c:v>3.4840000000000001E-39</c:v>
                </c:pt>
                <c:pt idx="797">
                  <c:v>2.6316299999999999E-39</c:v>
                </c:pt>
                <c:pt idx="798">
                  <c:v>1.4169699999999999E-40</c:v>
                </c:pt>
                <c:pt idx="799">
                  <c:v>-3.9570899999999999E-39</c:v>
                </c:pt>
                <c:pt idx="800">
                  <c:v>-8.8125600000000003E-39</c:v>
                </c:pt>
                <c:pt idx="801">
                  <c:v>-1.25464E-38</c:v>
                </c:pt>
                <c:pt idx="802">
                  <c:v>-1.2991800000000001E-38</c:v>
                </c:pt>
                <c:pt idx="803">
                  <c:v>-8.8825300000000002E-39</c:v>
                </c:pt>
                <c:pt idx="804">
                  <c:v>7.1194999999999997E-41</c:v>
                </c:pt>
                <c:pt idx="805">
                  <c:v>1.3183700000000001E-38</c:v>
                </c:pt>
                <c:pt idx="806">
                  <c:v>2.70294E-38</c:v>
                </c:pt>
                <c:pt idx="807">
                  <c:v>3.4547700000000002E-38</c:v>
                </c:pt>
                <c:pt idx="808">
                  <c:v>2.8100799999999999E-38</c:v>
                </c:pt>
                <c:pt idx="809">
                  <c:v>3.5424699999999998E-39</c:v>
                </c:pt>
                <c:pt idx="810">
                  <c:v>-3.7944399999999999E-38</c:v>
                </c:pt>
                <c:pt idx="811">
                  <c:v>-8.7446600000000002E-38</c:v>
                </c:pt>
                <c:pt idx="812">
                  <c:v>-1.21331E-37</c:v>
                </c:pt>
                <c:pt idx="813">
                  <c:v>-9.6157199999999995E-38</c:v>
                </c:pt>
                <c:pt idx="814">
                  <c:v>3.84349E-38</c:v>
                </c:pt>
                <c:pt idx="815">
                  <c:v>3.0841699999999998E-37</c:v>
                </c:pt>
                <c:pt idx="816">
                  <c:v>6.8303699999999997E-37</c:v>
                </c:pt>
                <c:pt idx="817">
                  <c:v>1.04699E-36</c:v>
                </c:pt>
                <c:pt idx="818">
                  <c:v>1.1873300000000001E-36</c:v>
                </c:pt>
                <c:pt idx="819">
                  <c:v>8.4031599999999998E-37</c:v>
                </c:pt>
                <c:pt idx="820">
                  <c:v>-1.8809799999999998E-37</c:v>
                </c:pt>
                <c:pt idx="821">
                  <c:v>-1.88263E-36</c:v>
                </c:pt>
                <c:pt idx="822">
                  <c:v>-3.9176500000000002E-36</c:v>
                </c:pt>
                <c:pt idx="823">
                  <c:v>-5.6359500000000002E-36</c:v>
                </c:pt>
                <c:pt idx="824">
                  <c:v>-6.1426299999999998E-36</c:v>
                </c:pt>
                <c:pt idx="825">
                  <c:v>-4.5254400000000003E-36</c:v>
                </c:pt>
                <c:pt idx="826">
                  <c:v>-2.2697100000000001E-37</c:v>
                </c:pt>
                <c:pt idx="827">
                  <c:v>6.4486700000000001E-36</c:v>
                </c:pt>
                <c:pt idx="828">
                  <c:v>1.38374E-35</c:v>
                </c:pt>
                <c:pt idx="829">
                  <c:v>1.86414E-35</c:v>
                </c:pt>
                <c:pt idx="830">
                  <c:v>1.6497300000000001E-35</c:v>
                </c:pt>
                <c:pt idx="831">
                  <c:v>3.8546900000000003E-36</c:v>
                </c:pt>
                <c:pt idx="832">
                  <c:v>-1.9715299999999999E-35</c:v>
                </c:pt>
                <c:pt idx="833">
                  <c:v>-4.9763700000000004E-35</c:v>
                </c:pt>
                <c:pt idx="834">
                  <c:v>-7.57091E-35</c:v>
                </c:pt>
                <c:pt idx="835">
                  <c:v>-8.1821399999999996E-35</c:v>
                </c:pt>
                <c:pt idx="836">
                  <c:v>-5.2508600000000003E-35</c:v>
                </c:pt>
                <c:pt idx="837">
                  <c:v>2.09155E-35</c:v>
                </c:pt>
                <c:pt idx="838">
                  <c:v>1.3394400000000001E-34</c:v>
                </c:pt>
                <c:pt idx="839">
                  <c:v>2.6131000000000001E-34</c:v>
                </c:pt>
                <c:pt idx="840">
                  <c:v>3.5375800000000001E-34</c:v>
                </c:pt>
                <c:pt idx="841">
                  <c:v>3.5000100000000002E-34</c:v>
                </c:pt>
                <c:pt idx="842">
                  <c:v>2.0167900000000001E-34</c:v>
                </c:pt>
                <c:pt idx="843">
                  <c:v>-1.0021800000000001E-34</c:v>
                </c:pt>
                <c:pt idx="844">
                  <c:v>-5.04509E-34</c:v>
                </c:pt>
                <c:pt idx="845">
                  <c:v>-8.8983899999999995E-34</c:v>
                </c:pt>
                <c:pt idx="846">
                  <c:v>-1.0725399999999999E-33</c:v>
                </c:pt>
                <c:pt idx="847">
                  <c:v>-8.4627600000000004E-34</c:v>
                </c:pt>
                <c:pt idx="848">
                  <c:v>-6.4584899999999995E-35</c:v>
                </c:pt>
                <c:pt idx="849">
                  <c:v>1.24942E-33</c:v>
                </c:pt>
                <c:pt idx="850">
                  <c:v>2.8012000000000002E-33</c:v>
                </c:pt>
                <c:pt idx="851">
                  <c:v>3.9925499999999997E-33</c:v>
                </c:pt>
                <c:pt idx="852">
                  <c:v>4.08162E-33</c:v>
                </c:pt>
                <c:pt idx="853">
                  <c:v>2.50934E-33</c:v>
                </c:pt>
                <c:pt idx="854">
                  <c:v>-8.5035500000000003E-34</c:v>
                </c:pt>
                <c:pt idx="855">
                  <c:v>-5.5338299999999997E-33</c:v>
                </c:pt>
                <c:pt idx="856">
                  <c:v>-1.02817E-32</c:v>
                </c:pt>
                <c:pt idx="857">
                  <c:v>-1.30735E-32</c:v>
                </c:pt>
                <c:pt idx="858">
                  <c:v>-1.17039E-32</c:v>
                </c:pt>
                <c:pt idx="859">
                  <c:v>-4.5940200000000003E-33</c:v>
                </c:pt>
                <c:pt idx="860">
                  <c:v>8.2565400000000006E-33</c:v>
                </c:pt>
                <c:pt idx="861">
                  <c:v>2.4151099999999999E-32</c:v>
                </c:pt>
                <c:pt idx="862">
                  <c:v>3.7557700000000002E-32</c:v>
                </c:pt>
                <c:pt idx="863">
                  <c:v>4.19377E-32</c:v>
                </c:pt>
                <c:pt idx="864">
                  <c:v>3.2256599999999998E-32</c:v>
                </c:pt>
                <c:pt idx="865">
                  <c:v>6.5892000000000003E-33</c:v>
                </c:pt>
                <c:pt idx="866">
                  <c:v>-3.2554300000000002E-32</c:v>
                </c:pt>
                <c:pt idx="867">
                  <c:v>-7.5763499999999995E-32</c:v>
                </c:pt>
                <c:pt idx="868">
                  <c:v>-1.04343E-31</c:v>
                </c:pt>
                <c:pt idx="869">
                  <c:v>-9.3633999999999997E-32</c:v>
                </c:pt>
                <c:pt idx="870">
                  <c:v>-2.48594E-32</c:v>
                </c:pt>
                <c:pt idx="871">
                  <c:v>1.0103899999999999E-31</c:v>
                </c:pt>
                <c:pt idx="872">
                  <c:v>2.54562E-31</c:v>
                </c:pt>
                <c:pt idx="873">
                  <c:v>3.7536400000000001E-31</c:v>
                </c:pt>
                <c:pt idx="874">
                  <c:v>3.8457000000000001E-31</c:v>
                </c:pt>
                <c:pt idx="875">
                  <c:v>2.1670600000000001E-31</c:v>
                </c:pt>
                <c:pt idx="876">
                  <c:v>-1.50561E-31</c:v>
                </c:pt>
                <c:pt idx="877">
                  <c:v>-6.82934E-31</c:v>
                </c:pt>
                <c:pt idx="878">
                  <c:v>-1.2693500000000001E-30</c:v>
                </c:pt>
                <c:pt idx="879">
                  <c:v>-1.7027499999999999E-30</c:v>
                </c:pt>
                <c:pt idx="880">
                  <c:v>-1.7264799999999999E-30</c:v>
                </c:pt>
                <c:pt idx="881">
                  <c:v>-1.1469900000000001E-30</c:v>
                </c:pt>
                <c:pt idx="882">
                  <c:v>5.8707599999999997E-32</c:v>
                </c:pt>
                <c:pt idx="883">
                  <c:v>1.6546900000000002E-30</c:v>
                </c:pt>
                <c:pt idx="884">
                  <c:v>3.06878E-30</c:v>
                </c:pt>
                <c:pt idx="885">
                  <c:v>3.43128E-30</c:v>
                </c:pt>
                <c:pt idx="886">
                  <c:v>1.9204499999999999E-30</c:v>
                </c:pt>
                <c:pt idx="887">
                  <c:v>-1.6599699999999998E-30</c:v>
                </c:pt>
                <c:pt idx="888">
                  <c:v>-6.6382200000000007E-30</c:v>
                </c:pt>
                <c:pt idx="889">
                  <c:v>-1.18292E-29</c:v>
                </c:pt>
                <c:pt idx="890">
                  <c:v>-1.5903400000000001E-29</c:v>
                </c:pt>
                <c:pt idx="891">
                  <c:v>-1.75449E-29</c:v>
                </c:pt>
                <c:pt idx="892">
                  <c:v>-1.5740400000000001E-29</c:v>
                </c:pt>
                <c:pt idx="893">
                  <c:v>-1.0092000000000001E-29</c:v>
                </c:pt>
                <c:pt idx="894">
                  <c:v>-1.21977E-30</c:v>
                </c:pt>
                <c:pt idx="895">
                  <c:v>9.0127399999999994E-30</c:v>
                </c:pt>
                <c:pt idx="896">
                  <c:v>1.8369700000000001E-29</c:v>
                </c:pt>
                <c:pt idx="897">
                  <c:v>2.45155E-29</c:v>
                </c:pt>
                <c:pt idx="898">
                  <c:v>2.41365E-29</c:v>
                </c:pt>
                <c:pt idx="899">
                  <c:v>1.53668E-29</c:v>
                </c:pt>
                <c:pt idx="900">
                  <c:v>1.4371299999999999E-30</c:v>
                </c:pt>
                <c:pt idx="901">
                  <c:v>-1.06535E-29</c:v>
                </c:pt>
                <c:pt idx="902">
                  <c:v>-1.2346E-29</c:v>
                </c:pt>
                <c:pt idx="903">
                  <c:v>4.5579600000000001E-30</c:v>
                </c:pt>
                <c:pt idx="904">
                  <c:v>4.2990899999999998E-29</c:v>
                </c:pt>
                <c:pt idx="905">
                  <c:v>9.8538600000000004E-29</c:v>
                </c:pt>
                <c:pt idx="906">
                  <c:v>1.5322199999999999E-28</c:v>
                </c:pt>
                <c:pt idx="907">
                  <c:v>1.6610499999999999E-28</c:v>
                </c:pt>
                <c:pt idx="908">
                  <c:v>1.0123799999999999E-28</c:v>
                </c:pt>
                <c:pt idx="909">
                  <c:v>-2.7481699999999999E-29</c:v>
                </c:pt>
                <c:pt idx="910">
                  <c:v>-1.75865E-28</c:v>
                </c:pt>
                <c:pt idx="911">
                  <c:v>-3.1244099999999998E-28</c:v>
                </c:pt>
                <c:pt idx="912">
                  <c:v>-3.91992E-28</c:v>
                </c:pt>
                <c:pt idx="913">
                  <c:v>-3.3412499999999998E-28</c:v>
                </c:pt>
                <c:pt idx="914">
                  <c:v>-1.0654700000000001E-28</c:v>
                </c:pt>
                <c:pt idx="915">
                  <c:v>1.7948200000000001E-28</c:v>
                </c:pt>
                <c:pt idx="916">
                  <c:v>3.3395299999999999E-28</c:v>
                </c:pt>
                <c:pt idx="917">
                  <c:v>3.8270899999999999E-28</c:v>
                </c:pt>
                <c:pt idx="918">
                  <c:v>8.9222400000000006E-28</c:v>
                </c:pt>
                <c:pt idx="919">
                  <c:v>2.8243899999999999E-27</c:v>
                </c:pt>
                <c:pt idx="920">
                  <c:v>6.7300699999999993E-27</c:v>
                </c:pt>
                <c:pt idx="921">
                  <c:v>1.19994E-26</c:v>
                </c:pt>
                <c:pt idx="922">
                  <c:v>1.70226E-26</c:v>
                </c:pt>
                <c:pt idx="923">
                  <c:v>1.9686400000000001E-26</c:v>
                </c:pt>
                <c:pt idx="924">
                  <c:v>1.69658E-26</c:v>
                </c:pt>
                <c:pt idx="925">
                  <c:v>4.8710999999999997E-27</c:v>
                </c:pt>
                <c:pt idx="926">
                  <c:v>-1.9151199999999999E-26</c:v>
                </c:pt>
                <c:pt idx="927">
                  <c:v>-5.3200900000000003E-26</c:v>
                </c:pt>
                <c:pt idx="928">
                  <c:v>-8.9538199999999996E-26</c:v>
                </c:pt>
                <c:pt idx="929">
                  <c:v>-1.1412199999999999E-25</c:v>
                </c:pt>
                <c:pt idx="930">
                  <c:v>-1.09939E-25</c:v>
                </c:pt>
                <c:pt idx="931">
                  <c:v>-6.7228899999999995E-26</c:v>
                </c:pt>
                <c:pt idx="932">
                  <c:v>7.8339799999999999E-27</c:v>
                </c:pt>
                <c:pt idx="933">
                  <c:v>9.6166699999999999E-26</c:v>
                </c:pt>
                <c:pt idx="934">
                  <c:v>1.74338E-25</c:v>
                </c:pt>
                <c:pt idx="935">
                  <c:v>2.1611200000000002E-25</c:v>
                </c:pt>
                <c:pt idx="936">
                  <c:v>1.94776E-25</c:v>
                </c:pt>
                <c:pt idx="937">
                  <c:v>1.00022E-25</c:v>
                </c:pt>
                <c:pt idx="938">
                  <c:v>-5.1444599999999998E-26</c:v>
                </c:pt>
                <c:pt idx="939">
                  <c:v>-2.28668E-25</c:v>
                </c:pt>
                <c:pt idx="940">
                  <c:v>-3.88415E-25</c:v>
                </c:pt>
                <c:pt idx="941">
                  <c:v>-4.6747799999999999E-25</c:v>
                </c:pt>
                <c:pt idx="942">
                  <c:v>-4.1204E-25</c:v>
                </c:pt>
                <c:pt idx="943">
                  <c:v>-2.1354699999999998E-25</c:v>
                </c:pt>
                <c:pt idx="944">
                  <c:v>8.0437299999999994E-26</c:v>
                </c:pt>
                <c:pt idx="945">
                  <c:v>3.4800399999999999E-25</c:v>
                </c:pt>
                <c:pt idx="946">
                  <c:v>4.30057E-25</c:v>
                </c:pt>
                <c:pt idx="947">
                  <c:v>2.7584000000000002E-25</c:v>
                </c:pt>
                <c:pt idx="948">
                  <c:v>7.8010500000000003E-26</c:v>
                </c:pt>
                <c:pt idx="949">
                  <c:v>1.8047900000000001E-25</c:v>
                </c:pt>
                <c:pt idx="950">
                  <c:v>5.73022E-25</c:v>
                </c:pt>
                <c:pt idx="951">
                  <c:v>5.4263699999999999E-25</c:v>
                </c:pt>
                <c:pt idx="952">
                  <c:v>-7.7346699999999997E-25</c:v>
                </c:pt>
                <c:pt idx="953">
                  <c:v>-3.9275900000000001E-24</c:v>
                </c:pt>
                <c:pt idx="954">
                  <c:v>-9.1129300000000007E-24</c:v>
                </c:pt>
                <c:pt idx="955">
                  <c:v>-1.5355399999999999E-23</c:v>
                </c:pt>
                <c:pt idx="956">
                  <c:v>-2.1434499999999999E-23</c:v>
                </c:pt>
                <c:pt idx="957">
                  <c:v>-2.8874500000000001E-23</c:v>
                </c:pt>
                <c:pt idx="958">
                  <c:v>-3.93429E-23</c:v>
                </c:pt>
                <c:pt idx="959">
                  <c:v>-4.8827599999999997E-23</c:v>
                </c:pt>
                <c:pt idx="960">
                  <c:v>-5.0878600000000001E-23</c:v>
                </c:pt>
                <c:pt idx="961">
                  <c:v>-4.3370300000000002E-23</c:v>
                </c:pt>
                <c:pt idx="962">
                  <c:v>-2.7644900000000001E-23</c:v>
                </c:pt>
                <c:pt idx="963">
                  <c:v>-3.9377500000000002E-24</c:v>
                </c:pt>
                <c:pt idx="964">
                  <c:v>3.59353E-23</c:v>
                </c:pt>
                <c:pt idx="965">
                  <c:v>1.0945899999999999E-22</c:v>
                </c:pt>
                <c:pt idx="966">
                  <c:v>2.1996600000000001E-22</c:v>
                </c:pt>
                <c:pt idx="967">
                  <c:v>3.4192799999999998E-22</c:v>
                </c:pt>
                <c:pt idx="968">
                  <c:v>4.6272500000000004E-22</c:v>
                </c:pt>
                <c:pt idx="969">
                  <c:v>6.2792E-22</c:v>
                </c:pt>
                <c:pt idx="970">
                  <c:v>9.0449099999999993E-22</c:v>
                </c:pt>
                <c:pt idx="971">
                  <c:v>1.2956599999999999E-21</c:v>
                </c:pt>
                <c:pt idx="972">
                  <c:v>1.69133E-21</c:v>
                </c:pt>
                <c:pt idx="973">
                  <c:v>1.8228500000000001E-21</c:v>
                </c:pt>
                <c:pt idx="974">
                  <c:v>1.1176899999999999E-21</c:v>
                </c:pt>
                <c:pt idx="975">
                  <c:v>-1.3363300000000001E-21</c:v>
                </c:pt>
                <c:pt idx="976">
                  <c:v>-6.1870799999999998E-21</c:v>
                </c:pt>
                <c:pt idx="977">
                  <c:v>-1.28771E-20</c:v>
                </c:pt>
                <c:pt idx="978">
                  <c:v>-1.94737E-20</c:v>
                </c:pt>
                <c:pt idx="979">
                  <c:v>-2.2986100000000001E-20</c:v>
                </c:pt>
                <c:pt idx="980">
                  <c:v>-1.93374E-20</c:v>
                </c:pt>
                <c:pt idx="981">
                  <c:v>-4.4055700000000001E-21</c:v>
                </c:pt>
                <c:pt idx="982">
                  <c:v>2.31122E-20</c:v>
                </c:pt>
                <c:pt idx="983">
                  <c:v>5.8984200000000004E-20</c:v>
                </c:pt>
                <c:pt idx="984">
                  <c:v>9.0867199999999997E-20</c:v>
                </c:pt>
                <c:pt idx="985">
                  <c:v>9.6889000000000005E-20</c:v>
                </c:pt>
                <c:pt idx="986">
                  <c:v>5.1867200000000003E-20</c:v>
                </c:pt>
                <c:pt idx="987">
                  <c:v>-5.8269000000000001E-20</c:v>
                </c:pt>
                <c:pt idx="988">
                  <c:v>-2.2247300000000001E-19</c:v>
                </c:pt>
                <c:pt idx="989">
                  <c:v>-3.9708900000000002E-19</c:v>
                </c:pt>
                <c:pt idx="990">
                  <c:v>-5.0653899999999999E-19</c:v>
                </c:pt>
                <c:pt idx="991">
                  <c:v>-4.55486E-19</c:v>
                </c:pt>
                <c:pt idx="992">
                  <c:v>-1.5812400000000001E-19</c:v>
                </c:pt>
                <c:pt idx="993">
                  <c:v>4.1549099999999999E-19</c:v>
                </c:pt>
                <c:pt idx="994">
                  <c:v>1.1882E-18</c:v>
                </c:pt>
                <c:pt idx="995">
                  <c:v>1.9353E-18</c:v>
                </c:pt>
                <c:pt idx="996">
                  <c:v>2.3045500000000002E-18</c:v>
                </c:pt>
                <c:pt idx="997">
                  <c:v>1.9477199999999999E-18</c:v>
                </c:pt>
                <c:pt idx="998">
                  <c:v>6.6777300000000001E-19</c:v>
                </c:pt>
                <c:pt idx="999">
                  <c:v>-1.4951E-18</c:v>
                </c:pt>
                <c:pt idx="1000">
                  <c:v>-4.0866499999999997E-18</c:v>
                </c:pt>
                <c:pt idx="1001">
                  <c:v>-6.0206600000000001E-18</c:v>
                </c:pt>
                <c:pt idx="1002">
                  <c:v>-5.70604E-18</c:v>
                </c:pt>
                <c:pt idx="1003">
                  <c:v>-1.58581E-18</c:v>
                </c:pt>
                <c:pt idx="1004">
                  <c:v>7.0291700000000003E-18</c:v>
                </c:pt>
                <c:pt idx="1005">
                  <c:v>1.89197E-17</c:v>
                </c:pt>
                <c:pt idx="1006">
                  <c:v>3.0361799999999998E-17</c:v>
                </c:pt>
                <c:pt idx="1007">
                  <c:v>3.5526E-17</c:v>
                </c:pt>
                <c:pt idx="1008">
                  <c:v>2.7954700000000001E-17</c:v>
                </c:pt>
                <c:pt idx="1009">
                  <c:v>3.4448100000000001E-18</c:v>
                </c:pt>
                <c:pt idx="1010">
                  <c:v>-3.6717500000000002E-17</c:v>
                </c:pt>
                <c:pt idx="1011">
                  <c:v>-8.4335500000000002E-17</c:v>
                </c:pt>
                <c:pt idx="1012">
                  <c:v>-1.23425E-16</c:v>
                </c:pt>
                <c:pt idx="1013">
                  <c:v>-1.2994099999999999E-16</c:v>
                </c:pt>
                <c:pt idx="1014">
                  <c:v>-7.9041099999999998E-17</c:v>
                </c:pt>
                <c:pt idx="1015">
                  <c:v>3.9285100000000001E-17</c:v>
                </c:pt>
                <c:pt idx="1016">
                  <c:v>2.0718399999999999E-16</c:v>
                </c:pt>
                <c:pt idx="1017">
                  <c:v>3.7532100000000002E-16</c:v>
                </c:pt>
                <c:pt idx="1018">
                  <c:v>4.6527499999999995E-16</c:v>
                </c:pt>
                <c:pt idx="1019">
                  <c:v>3.79701E-16</c:v>
                </c:pt>
                <c:pt idx="1020">
                  <c:v>3.4978400000000002E-17</c:v>
                </c:pt>
                <c:pt idx="1021">
                  <c:v>-5.7970500000000002E-16</c:v>
                </c:pt>
                <c:pt idx="1022">
                  <c:v>-1.3484400000000001E-15</c:v>
                </c:pt>
                <c:pt idx="1023">
                  <c:v>-2.01533E-15</c:v>
                </c:pt>
                <c:pt idx="1024">
                  <c:v>-2.22727E-15</c:v>
                </c:pt>
                <c:pt idx="1025">
                  <c:v>-1.6422799999999999E-15</c:v>
                </c:pt>
                <c:pt idx="1026">
                  <c:v>-8.1600199999999998E-17</c:v>
                </c:pt>
                <c:pt idx="1027">
                  <c:v>2.3138400000000001E-15</c:v>
                </c:pt>
                <c:pt idx="1028">
                  <c:v>4.9386400000000001E-15</c:v>
                </c:pt>
                <c:pt idx="1029">
                  <c:v>6.6818500000000003E-15</c:v>
                </c:pt>
                <c:pt idx="1030">
                  <c:v>6.1869699999999996E-15</c:v>
                </c:pt>
                <c:pt idx="1031">
                  <c:v>2.4140299999999999E-15</c:v>
                </c:pt>
                <c:pt idx="1032">
                  <c:v>-4.7378900000000002E-15</c:v>
                </c:pt>
                <c:pt idx="1033">
                  <c:v>-1.39473E-14</c:v>
                </c:pt>
                <c:pt idx="1034">
                  <c:v>-2.21963E-14</c:v>
                </c:pt>
                <c:pt idx="1035">
                  <c:v>-2.4877700000000001E-14</c:v>
                </c:pt>
                <c:pt idx="1036">
                  <c:v>-1.69667E-14</c:v>
                </c:pt>
                <c:pt idx="1037">
                  <c:v>4.37147E-15</c:v>
                </c:pt>
                <c:pt idx="1038">
                  <c:v>3.7115700000000002E-14</c:v>
                </c:pt>
                <c:pt idx="1039">
                  <c:v>7.3154300000000005E-14</c:v>
                </c:pt>
                <c:pt idx="1040">
                  <c:v>9.8208999999999996E-14</c:v>
                </c:pt>
                <c:pt idx="1041">
                  <c:v>9.4033399999999998E-14</c:v>
                </c:pt>
                <c:pt idx="1042">
                  <c:v>4.4876800000000002E-14</c:v>
                </c:pt>
                <c:pt idx="1043">
                  <c:v>-5.3578099999999999E-14</c:v>
                </c:pt>
                <c:pt idx="1044">
                  <c:v>-1.8603799999999999E-13</c:v>
                </c:pt>
                <c:pt idx="1045">
                  <c:v>-3.1266599999999998E-13</c:v>
                </c:pt>
                <c:pt idx="1046">
                  <c:v>-3.73135E-13</c:v>
                </c:pt>
                <c:pt idx="1047">
                  <c:v>-3.0514E-13</c:v>
                </c:pt>
                <c:pt idx="1048">
                  <c:v>-7.3261099999999999E-14</c:v>
                </c:pt>
                <c:pt idx="1049">
                  <c:v>3.0399599999999998E-13</c:v>
                </c:pt>
                <c:pt idx="1050">
                  <c:v>7.4092800000000001E-13</c:v>
                </c:pt>
                <c:pt idx="1051">
                  <c:v>1.0872700000000001E-12</c:v>
                </c:pt>
                <c:pt idx="1052">
                  <c:v>1.15544E-12</c:v>
                </c:pt>
                <c:pt idx="1053">
                  <c:v>7.9150899999999995E-13</c:v>
                </c:pt>
                <c:pt idx="1054">
                  <c:v>-3.5954900000000002E-14</c:v>
                </c:pt>
                <c:pt idx="1055">
                  <c:v>-1.19031E-12</c:v>
                </c:pt>
                <c:pt idx="1056">
                  <c:v>-2.3593900000000001E-12</c:v>
                </c:pt>
                <c:pt idx="1057">
                  <c:v>-3.0599599999999998E-12</c:v>
                </c:pt>
                <c:pt idx="1058">
                  <c:v>-2.7476000000000001E-12</c:v>
                </c:pt>
                <c:pt idx="1059">
                  <c:v>-1.0792000000000001E-12</c:v>
                </c:pt>
                <c:pt idx="1060">
                  <c:v>1.8429300000000001E-12</c:v>
                </c:pt>
                <c:pt idx="1061">
                  <c:v>5.36241E-12</c:v>
                </c:pt>
                <c:pt idx="1062">
                  <c:v>8.2633399999999998E-12</c:v>
                </c:pt>
                <c:pt idx="1063">
                  <c:v>8.9754099999999992E-12</c:v>
                </c:pt>
                <c:pt idx="1064">
                  <c:v>6.0330400000000003E-12</c:v>
                </c:pt>
                <c:pt idx="1065">
                  <c:v>-1.3231699999999999E-12</c:v>
                </c:pt>
                <c:pt idx="1066">
                  <c:v>-1.23344E-11</c:v>
                </c:pt>
                <c:pt idx="1067">
                  <c:v>-2.4124900000000001E-11</c:v>
                </c:pt>
                <c:pt idx="1068">
                  <c:v>-3.2467299999999998E-11</c:v>
                </c:pt>
                <c:pt idx="1069">
                  <c:v>-3.3810300000000003E-11</c:v>
                </c:pt>
                <c:pt idx="1070">
                  <c:v>-2.6379599999999999E-11</c:v>
                </c:pt>
                <c:pt idx="1071">
                  <c:v>-9.5637799999999999E-12</c:v>
                </c:pt>
                <c:pt idx="1072">
                  <c:v>1.50676E-11</c:v>
                </c:pt>
                <c:pt idx="1073">
                  <c:v>3.9049599999999999E-11</c:v>
                </c:pt>
                <c:pt idx="1074">
                  <c:v>4.6416500000000002E-11</c:v>
                </c:pt>
                <c:pt idx="1075">
                  <c:v>2.4008799999999998E-11</c:v>
                </c:pt>
                <c:pt idx="1076">
                  <c:v>-2.8861199999999999E-11</c:v>
                </c:pt>
                <c:pt idx="1077">
                  <c:v>-1.01011E-10</c:v>
                </c:pt>
                <c:pt idx="1078">
                  <c:v>-1.6914100000000001E-10</c:v>
                </c:pt>
                <c:pt idx="1079">
                  <c:v>-1.9207599999999999E-10</c:v>
                </c:pt>
                <c:pt idx="1080">
                  <c:v>-1.17641E-10</c:v>
                </c:pt>
                <c:pt idx="1081">
                  <c:v>8.7452100000000003E-11</c:v>
                </c:pt>
                <c:pt idx="1082">
                  <c:v>4.0909900000000001E-10</c:v>
                </c:pt>
                <c:pt idx="1083">
                  <c:v>7.8699600000000004E-10</c:v>
                </c:pt>
                <c:pt idx="1084">
                  <c:v>1.12508E-9</c:v>
                </c:pt>
                <c:pt idx="1085">
                  <c:v>1.2917399999999999E-9</c:v>
                </c:pt>
                <c:pt idx="1086">
                  <c:v>1.1681900000000001E-9</c:v>
                </c:pt>
                <c:pt idx="1087">
                  <c:v>7.4412499999999995E-10</c:v>
                </c:pt>
                <c:pt idx="1088">
                  <c:v>1.3143699999999999E-10</c:v>
                </c:pt>
                <c:pt idx="1089">
                  <c:v>-5.2611199999999997E-10</c:v>
                </c:pt>
                <c:pt idx="1090">
                  <c:v>-1.14989E-9</c:v>
                </c:pt>
                <c:pt idx="1091">
                  <c:v>-1.7750600000000001E-9</c:v>
                </c:pt>
                <c:pt idx="1092">
                  <c:v>-2.4868199999999999E-9</c:v>
                </c:pt>
                <c:pt idx="1093">
                  <c:v>-3.2528999999999998E-9</c:v>
                </c:pt>
                <c:pt idx="1094">
                  <c:v>-3.8225799999999998E-9</c:v>
                </c:pt>
                <c:pt idx="1095">
                  <c:v>-3.95511E-9</c:v>
                </c:pt>
                <c:pt idx="1096">
                  <c:v>-4.0313700000000003E-9</c:v>
                </c:pt>
                <c:pt idx="1097">
                  <c:v>-5.0507499999999997E-9</c:v>
                </c:pt>
                <c:pt idx="1098">
                  <c:v>-7.2360299999999999E-9</c:v>
                </c:pt>
                <c:pt idx="1099">
                  <c:v>-9.1758199999999994E-9</c:v>
                </c:pt>
                <c:pt idx="1100">
                  <c:v>-9.0283099999999994E-9</c:v>
                </c:pt>
                <c:pt idx="1101">
                  <c:v>-5.5365499999999999E-9</c:v>
                </c:pt>
                <c:pt idx="1102">
                  <c:v>2.89934E-9</c:v>
                </c:pt>
                <c:pt idx="1103">
                  <c:v>1.9807099999999999E-8</c:v>
                </c:pt>
                <c:pt idx="1104">
                  <c:v>4.9678499999999997E-8</c:v>
                </c:pt>
                <c:pt idx="1105">
                  <c:v>9.1968999999999995E-8</c:v>
                </c:pt>
                <c:pt idx="1106">
                  <c:v>1.3701899999999999E-7</c:v>
                </c:pt>
                <c:pt idx="1107">
                  <c:v>1.71671E-7</c:v>
                </c:pt>
                <c:pt idx="1108">
                  <c:v>1.83736E-7</c:v>
                </c:pt>
                <c:pt idx="1109">
                  <c:v>1.6108000000000001E-7</c:v>
                </c:pt>
                <c:pt idx="1110">
                  <c:v>1.0080399999999999E-7</c:v>
                </c:pt>
                <c:pt idx="1111">
                  <c:v>1.80502E-8</c:v>
                </c:pt>
                <c:pt idx="1112">
                  <c:v>-6.28459E-8</c:v>
                </c:pt>
                <c:pt idx="1113">
                  <c:v>-1.1056199999999999E-7</c:v>
                </c:pt>
                <c:pt idx="1114">
                  <c:v>-6.1324800000000004E-8</c:v>
                </c:pt>
                <c:pt idx="1115">
                  <c:v>2.2562999999999999E-7</c:v>
                </c:pt>
                <c:pt idx="1116">
                  <c:v>9.7071199999999999E-7</c:v>
                </c:pt>
                <c:pt idx="1117">
                  <c:v>2.3087099999999999E-6</c:v>
                </c:pt>
                <c:pt idx="1118">
                  <c:v>4.0268899999999997E-6</c:v>
                </c:pt>
                <c:pt idx="1119">
                  <c:v>5.5620799999999999E-6</c:v>
                </c:pt>
                <c:pt idx="1120">
                  <c:v>6.34674E-6</c:v>
                </c:pt>
                <c:pt idx="1121">
                  <c:v>6.13268E-6</c:v>
                </c:pt>
                <c:pt idx="1122">
                  <c:v>5.0598000000000002E-6</c:v>
                </c:pt>
                <c:pt idx="1123">
                  <c:v>3.5852500000000001E-6</c:v>
                </c:pt>
                <c:pt idx="1124">
                  <c:v>2.24765E-6</c:v>
                </c:pt>
                <c:pt idx="1125">
                  <c:v>1.1207999999999999E-6</c:v>
                </c:pt>
                <c:pt idx="1126">
                  <c:v>-6.6262199999999999E-7</c:v>
                </c:pt>
                <c:pt idx="1127">
                  <c:v>-4.6771999999999999E-6</c:v>
                </c:pt>
                <c:pt idx="1128">
                  <c:v>-1.2416600000000001E-5</c:v>
                </c:pt>
                <c:pt idx="1129">
                  <c:v>-2.4799799999999999E-5</c:v>
                </c:pt>
                <c:pt idx="1130">
                  <c:v>-4.2258900000000003E-5</c:v>
                </c:pt>
                <c:pt idx="1131">
                  <c:v>-6.4816599999999999E-5</c:v>
                </c:pt>
                <c:pt idx="1132">
                  <c:v>-9.1796299999999994E-5</c:v>
                </c:pt>
                <c:pt idx="1133">
                  <c:v>-1.2167099999999999E-4</c:v>
                </c:pt>
                <c:pt idx="1134">
                  <c:v>-1.5252700000000001E-4</c:v>
                </c:pt>
                <c:pt idx="1135">
                  <c:v>-1.82709E-4</c:v>
                </c:pt>
                <c:pt idx="1136">
                  <c:v>-2.10891E-4</c:v>
                </c:pt>
                <c:pt idx="1137">
                  <c:v>-2.3560399999999999E-4</c:v>
                </c:pt>
                <c:pt idx="1138">
                  <c:v>-2.55123E-4</c:v>
                </c:pt>
                <c:pt idx="1139">
                  <c:v>-2.6810799999999997E-4</c:v>
                </c:pt>
                <c:pt idx="1140">
                  <c:v>-2.7425099999999999E-4</c:v>
                </c:pt>
                <c:pt idx="1141">
                  <c:v>-2.7399299999999999E-4</c:v>
                </c:pt>
                <c:pt idx="1142">
                  <c:v>-2.6755300000000002E-4</c:v>
                </c:pt>
                <c:pt idx="1143">
                  <c:v>-2.5438199999999999E-4</c:v>
                </c:pt>
                <c:pt idx="1144">
                  <c:v>-2.33537E-4</c:v>
                </c:pt>
                <c:pt idx="1145">
                  <c:v>-2.0425599999999999E-4</c:v>
                </c:pt>
                <c:pt idx="1146">
                  <c:v>-1.6617499999999999E-4</c:v>
                </c:pt>
                <c:pt idx="1147">
                  <c:v>-1.19669E-4</c:v>
                </c:pt>
                <c:pt idx="1148">
                  <c:v>-6.66404E-5</c:v>
                </c:pt>
                <c:pt idx="1149">
                  <c:v>-1.08594E-5</c:v>
                </c:pt>
                <c:pt idx="1150">
                  <c:v>4.2685799999999997E-5</c:v>
                </c:pt>
                <c:pt idx="1151">
                  <c:v>8.8449199999999993E-5</c:v>
                </c:pt>
                <c:pt idx="1152">
                  <c:v>1.2044000000000001E-4</c:v>
                </c:pt>
                <c:pt idx="1153">
                  <c:v>1.32986E-4</c:v>
                </c:pt>
                <c:pt idx="1154">
                  <c:v>1.22638E-4</c:v>
                </c:pt>
                <c:pt idx="1155">
                  <c:v>8.9262E-5</c:v>
                </c:pt>
                <c:pt idx="1156">
                  <c:v>3.4486000000000002E-5</c:v>
                </c:pt>
                <c:pt idx="1157">
                  <c:v>-4.0978400000000001E-5</c:v>
                </c:pt>
                <c:pt idx="1158">
                  <c:v>-1.3795600000000001E-4</c:v>
                </c:pt>
                <c:pt idx="1159">
                  <c:v>-2.5676200000000001E-4</c:v>
                </c:pt>
                <c:pt idx="1160">
                  <c:v>-3.9494299999999998E-4</c:v>
                </c:pt>
                <c:pt idx="1161">
                  <c:v>-5.4697800000000005E-4</c:v>
                </c:pt>
                <c:pt idx="1162">
                  <c:v>-7.0587899999999997E-4</c:v>
                </c:pt>
                <c:pt idx="1163">
                  <c:v>-8.65455E-4</c:v>
                </c:pt>
                <c:pt idx="1164">
                  <c:v>-1.0221200000000001E-3</c:v>
                </c:pt>
                <c:pt idx="1165">
                  <c:v>-1.1753899999999999E-3</c:v>
                </c:pt>
                <c:pt idx="1166">
                  <c:v>-1.3264699999999999E-3</c:v>
                </c:pt>
                <c:pt idx="1167">
                  <c:v>-1.4760699999999999E-3</c:v>
                </c:pt>
                <c:pt idx="1168">
                  <c:v>-1.6233300000000001E-3</c:v>
                </c:pt>
                <c:pt idx="1169">
                  <c:v>-1.7667500000000001E-3</c:v>
                </c:pt>
                <c:pt idx="1170">
                  <c:v>-1.9061099999999999E-3</c:v>
                </c:pt>
                <c:pt idx="1171">
                  <c:v>-2.0438000000000001E-3</c:v>
                </c:pt>
                <c:pt idx="1172">
                  <c:v>-2.1848900000000001E-3</c:v>
                </c:pt>
                <c:pt idx="1173">
                  <c:v>-2.3360899999999999E-3</c:v>
                </c:pt>
                <c:pt idx="1174">
                  <c:v>-2.5044400000000001E-3</c:v>
                </c:pt>
                <c:pt idx="1175">
                  <c:v>-2.6972400000000001E-3</c:v>
                </c:pt>
                <c:pt idx="1176">
                  <c:v>-2.92289E-3</c:v>
                </c:pt>
                <c:pt idx="1177">
                  <c:v>-3.1906299999999999E-3</c:v>
                </c:pt>
                <c:pt idx="1178">
                  <c:v>-3.5076399999999998E-3</c:v>
                </c:pt>
                <c:pt idx="1179">
                  <c:v>-3.8759900000000002E-3</c:v>
                </c:pt>
                <c:pt idx="1180">
                  <c:v>-4.2929099999999996E-3</c:v>
                </c:pt>
                <c:pt idx="1181">
                  <c:v>-4.7541900000000002E-3</c:v>
                </c:pt>
                <c:pt idx="1182">
                  <c:v>-5.2564400000000002E-3</c:v>
                </c:pt>
                <c:pt idx="1183">
                  <c:v>-5.7961799999999997E-3</c:v>
                </c:pt>
                <c:pt idx="1184">
                  <c:v>-6.36851E-3</c:v>
                </c:pt>
                <c:pt idx="1185">
                  <c:v>-6.9690400000000001E-3</c:v>
                </c:pt>
                <c:pt idx="1186">
                  <c:v>-7.5972000000000001E-3</c:v>
                </c:pt>
                <c:pt idx="1187">
                  <c:v>-8.2560299999999993E-3</c:v>
                </c:pt>
                <c:pt idx="1188">
                  <c:v>-8.9483700000000006E-3</c:v>
                </c:pt>
                <c:pt idx="1189">
                  <c:v>-9.6737200000000002E-3</c:v>
                </c:pt>
                <c:pt idx="1190" formatCode="General">
                  <c:v>-1.04285E-2</c:v>
                </c:pt>
                <c:pt idx="1191" formatCode="General">
                  <c:v>-1.12087E-2</c:v>
                </c:pt>
                <c:pt idx="1192" formatCode="General">
                  <c:v>-1.2012999999999999E-2</c:v>
                </c:pt>
                <c:pt idx="1193" formatCode="General">
                  <c:v>-1.2846E-2</c:v>
                </c:pt>
                <c:pt idx="1194" formatCode="General">
                  <c:v>-1.37178E-2</c:v>
                </c:pt>
                <c:pt idx="1195" formatCode="General">
                  <c:v>-1.4641400000000001E-2</c:v>
                </c:pt>
                <c:pt idx="1196" formatCode="General">
                  <c:v>-1.5629299999999999E-2</c:v>
                </c:pt>
                <c:pt idx="1197" formatCode="General">
                  <c:v>-1.6693599999999999E-2</c:v>
                </c:pt>
                <c:pt idx="1198" formatCode="General">
                  <c:v>-1.7847100000000001E-2</c:v>
                </c:pt>
                <c:pt idx="1199" formatCode="General">
                  <c:v>-1.9102399999999999E-2</c:v>
                </c:pt>
                <c:pt idx="1200" formatCode="General">
                  <c:v>-2.0468900000000002E-2</c:v>
                </c:pt>
                <c:pt idx="1201" formatCode="General">
                  <c:v>-2.1952200000000002E-2</c:v>
                </c:pt>
                <c:pt idx="1202" formatCode="General">
                  <c:v>-2.3556400000000002E-2</c:v>
                </c:pt>
                <c:pt idx="1203" formatCode="General">
                  <c:v>-2.5285599999999998E-2</c:v>
                </c:pt>
                <c:pt idx="1204" formatCode="General">
                  <c:v>-2.7141999999999999E-2</c:v>
                </c:pt>
                <c:pt idx="1205" formatCode="General">
                  <c:v>-2.9123400000000001E-2</c:v>
                </c:pt>
                <c:pt idx="1206" formatCode="General">
                  <c:v>-3.1221499999999999E-2</c:v>
                </c:pt>
                <c:pt idx="1207" formatCode="General">
                  <c:v>-3.34227E-2</c:v>
                </c:pt>
                <c:pt idx="1208" formatCode="General">
                  <c:v>-3.5709900000000003E-2</c:v>
                </c:pt>
                <c:pt idx="1209" formatCode="General">
                  <c:v>-3.8064399999999998E-2</c:v>
                </c:pt>
                <c:pt idx="1210" formatCode="General">
                  <c:v>-4.0468999999999998E-2</c:v>
                </c:pt>
                <c:pt idx="1211" formatCode="General">
                  <c:v>-4.2907599999999997E-2</c:v>
                </c:pt>
                <c:pt idx="1212" formatCode="General">
                  <c:v>-4.5365299999999997E-2</c:v>
                </c:pt>
                <c:pt idx="1213" formatCode="General">
                  <c:v>-4.7828700000000002E-2</c:v>
                </c:pt>
                <c:pt idx="1214" formatCode="General">
                  <c:v>-5.0288300000000001E-2</c:v>
                </c:pt>
                <c:pt idx="1215" formatCode="General">
                  <c:v>-5.2738699999999999E-2</c:v>
                </c:pt>
                <c:pt idx="1216" formatCode="General">
                  <c:v>-5.5176500000000003E-2</c:v>
                </c:pt>
                <c:pt idx="1217" formatCode="General">
                  <c:v>-5.7597000000000002E-2</c:v>
                </c:pt>
                <c:pt idx="1218" formatCode="General">
                  <c:v>-5.9994699999999998E-2</c:v>
                </c:pt>
                <c:pt idx="1219" formatCode="General">
                  <c:v>-6.2364900000000001E-2</c:v>
                </c:pt>
                <c:pt idx="1220" formatCode="General">
                  <c:v>-6.4706399999999997E-2</c:v>
                </c:pt>
                <c:pt idx="1221" formatCode="General">
                  <c:v>-6.7020700000000002E-2</c:v>
                </c:pt>
                <c:pt idx="1222" formatCode="General">
                  <c:v>-6.93111E-2</c:v>
                </c:pt>
                <c:pt idx="1223" formatCode="General">
                  <c:v>-7.1579699999999996E-2</c:v>
                </c:pt>
                <c:pt idx="1224" formatCode="General">
                  <c:v>-7.3827400000000001E-2</c:v>
                </c:pt>
                <c:pt idx="1225" formatCode="General">
                  <c:v>-7.6054800000000006E-2</c:v>
                </c:pt>
                <c:pt idx="1226" formatCode="General">
                  <c:v>-7.8264299999999995E-2</c:v>
                </c:pt>
                <c:pt idx="1227" formatCode="General">
                  <c:v>-8.0460699999999996E-2</c:v>
                </c:pt>
                <c:pt idx="1228" formatCode="General">
                  <c:v>-8.2647700000000004E-2</c:v>
                </c:pt>
                <c:pt idx="1229" formatCode="General">
                  <c:v>-8.4826200000000004E-2</c:v>
                </c:pt>
                <c:pt idx="1230" formatCode="General">
                  <c:v>-8.6994199999999994E-2</c:v>
                </c:pt>
                <c:pt idx="1231" formatCode="General">
                  <c:v>-8.9148699999999997E-2</c:v>
                </c:pt>
                <c:pt idx="1232" formatCode="General">
                  <c:v>-9.1287199999999999E-2</c:v>
                </c:pt>
                <c:pt idx="1233" formatCode="General">
                  <c:v>-9.3407100000000007E-2</c:v>
                </c:pt>
                <c:pt idx="1234" formatCode="General">
                  <c:v>-9.5505599999999996E-2</c:v>
                </c:pt>
                <c:pt idx="1235" formatCode="General">
                  <c:v>-9.7578899999999996E-2</c:v>
                </c:pt>
                <c:pt idx="1236" formatCode="General">
                  <c:v>-9.96224E-2</c:v>
                </c:pt>
                <c:pt idx="1237" formatCode="General">
                  <c:v>-0.101632</c:v>
                </c:pt>
                <c:pt idx="1238" formatCode="General">
                  <c:v>-0.103605</c:v>
                </c:pt>
                <c:pt idx="1239" formatCode="General">
                  <c:v>-0.105535</c:v>
                </c:pt>
                <c:pt idx="1240" formatCode="General">
                  <c:v>-0.107419</c:v>
                </c:pt>
                <c:pt idx="1241" formatCode="General">
                  <c:v>-0.109251</c:v>
                </c:pt>
                <c:pt idx="1242" formatCode="General">
                  <c:v>-0.11103300000000001</c:v>
                </c:pt>
                <c:pt idx="1243" formatCode="General">
                  <c:v>-0.11276600000000001</c:v>
                </c:pt>
                <c:pt idx="1244" formatCode="General">
                  <c:v>-0.114457</c:v>
                </c:pt>
                <c:pt idx="1245" formatCode="General">
                  <c:v>-0.11611</c:v>
                </c:pt>
                <c:pt idx="1246" formatCode="General">
                  <c:v>-0.117729</c:v>
                </c:pt>
                <c:pt idx="1247" formatCode="General">
                  <c:v>-0.11931799999999999</c:v>
                </c:pt>
                <c:pt idx="1248" formatCode="General">
                  <c:v>-0.12088400000000001</c:v>
                </c:pt>
                <c:pt idx="1249" formatCode="General">
                  <c:v>-0.122436</c:v>
                </c:pt>
                <c:pt idx="1250" formatCode="General">
                  <c:v>-0.123989</c:v>
                </c:pt>
                <c:pt idx="1251" formatCode="General">
                  <c:v>-0.125556</c:v>
                </c:pt>
                <c:pt idx="1252" formatCode="General">
                  <c:v>-0.12714400000000001</c:v>
                </c:pt>
                <c:pt idx="1253" formatCode="General">
                  <c:v>-0.12875500000000001</c:v>
                </c:pt>
                <c:pt idx="1254" formatCode="General">
                  <c:v>-0.130383</c:v>
                </c:pt>
                <c:pt idx="1255" formatCode="General">
                  <c:v>-0.13201599999999999</c:v>
                </c:pt>
                <c:pt idx="1256" formatCode="General">
                  <c:v>-0.13364000000000001</c:v>
                </c:pt>
                <c:pt idx="1257" formatCode="General">
                  <c:v>-0.13523199999999999</c:v>
                </c:pt>
                <c:pt idx="1258" formatCode="General">
                  <c:v>-0.136768</c:v>
                </c:pt>
                <c:pt idx="1259" formatCode="General">
                  <c:v>-0.13821900000000001</c:v>
                </c:pt>
                <c:pt idx="1260" formatCode="General">
                  <c:v>-0.13955899999999999</c:v>
                </c:pt>
                <c:pt idx="1261" formatCode="General">
                  <c:v>-0.14077100000000001</c:v>
                </c:pt>
                <c:pt idx="1262" formatCode="General">
                  <c:v>-0.141843</c:v>
                </c:pt>
                <c:pt idx="1263" formatCode="General">
                  <c:v>-0.14276800000000001</c:v>
                </c:pt>
                <c:pt idx="1264" formatCode="General">
                  <c:v>-0.143535</c:v>
                </c:pt>
                <c:pt idx="1265" formatCode="General">
                  <c:v>-0.14413300000000001</c:v>
                </c:pt>
                <c:pt idx="1266" formatCode="General">
                  <c:v>-0.14455799999999999</c:v>
                </c:pt>
                <c:pt idx="1267" formatCode="General">
                  <c:v>-0.144812</c:v>
                </c:pt>
                <c:pt idx="1268" formatCode="General">
                  <c:v>-0.14490400000000001</c:v>
                </c:pt>
                <c:pt idx="1269" formatCode="General">
                  <c:v>-0.14484900000000001</c:v>
                </c:pt>
                <c:pt idx="1270" formatCode="General">
                  <c:v>-0.14465700000000001</c:v>
                </c:pt>
                <c:pt idx="1271" formatCode="General">
                  <c:v>-0.144342</c:v>
                </c:pt>
                <c:pt idx="1272" formatCode="General">
                  <c:v>-0.14391599999999999</c:v>
                </c:pt>
                <c:pt idx="1273" formatCode="General">
                  <c:v>-0.14338999999999999</c:v>
                </c:pt>
                <c:pt idx="1274" formatCode="General">
                  <c:v>-0.14277300000000001</c:v>
                </c:pt>
                <c:pt idx="1275" formatCode="General">
                  <c:v>-0.142071</c:v>
                </c:pt>
                <c:pt idx="1276" formatCode="General">
                  <c:v>-0.14128399999999999</c:v>
                </c:pt>
                <c:pt idx="1277" formatCode="General">
                  <c:v>-0.14041300000000001</c:v>
                </c:pt>
                <c:pt idx="1278" formatCode="General">
                  <c:v>-0.139458</c:v>
                </c:pt>
                <c:pt idx="1279" formatCode="General">
                  <c:v>-0.13841600000000001</c:v>
                </c:pt>
                <c:pt idx="1280" formatCode="General">
                  <c:v>-0.13728199999999999</c:v>
                </c:pt>
                <c:pt idx="1281" formatCode="General">
                  <c:v>-0.136047</c:v>
                </c:pt>
                <c:pt idx="1282" formatCode="General">
                  <c:v>-0.13470599999999999</c:v>
                </c:pt>
                <c:pt idx="1283" formatCode="General">
                  <c:v>-0.13325600000000001</c:v>
                </c:pt>
                <c:pt idx="1284" formatCode="General">
                  <c:v>-0.13169600000000001</c:v>
                </c:pt>
                <c:pt idx="1285" formatCode="General">
                  <c:v>-0.130022</c:v>
                </c:pt>
                <c:pt idx="1286" formatCode="General">
                  <c:v>-0.12823200000000001</c:v>
                </c:pt>
                <c:pt idx="1287" formatCode="General">
                  <c:v>-0.12632399999999999</c:v>
                </c:pt>
                <c:pt idx="1288" formatCode="General">
                  <c:v>-0.12429999999999999</c:v>
                </c:pt>
                <c:pt idx="1289" formatCode="General">
                  <c:v>-0.122165</c:v>
                </c:pt>
                <c:pt idx="1290" formatCode="General">
                  <c:v>-0.119923</c:v>
                </c:pt>
                <c:pt idx="1291" formatCode="General">
                  <c:v>-0.11758399999999999</c:v>
                </c:pt>
                <c:pt idx="1292" formatCode="General">
                  <c:v>-0.115162</c:v>
                </c:pt>
                <c:pt idx="1293" formatCode="General">
                  <c:v>-0.112673</c:v>
                </c:pt>
                <c:pt idx="1294" formatCode="General">
                  <c:v>-0.110137</c:v>
                </c:pt>
                <c:pt idx="1295" formatCode="General">
                  <c:v>-0.107568</c:v>
                </c:pt>
                <c:pt idx="1296" formatCode="General">
                  <c:v>-0.104979</c:v>
                </c:pt>
                <c:pt idx="1297" formatCode="General">
                  <c:v>-0.10238</c:v>
                </c:pt>
                <c:pt idx="1298" formatCode="General">
                  <c:v>-9.9781900000000007E-2</c:v>
                </c:pt>
                <c:pt idx="1299" formatCode="General">
                  <c:v>-9.7197000000000006E-2</c:v>
                </c:pt>
                <c:pt idx="1300" formatCode="General">
                  <c:v>-9.4634499999999996E-2</c:v>
                </c:pt>
                <c:pt idx="1301" formatCode="General">
                  <c:v>-9.2099299999999995E-2</c:v>
                </c:pt>
                <c:pt idx="1302" formatCode="General">
                  <c:v>-8.9592099999999994E-2</c:v>
                </c:pt>
                <c:pt idx="1303" formatCode="General">
                  <c:v>-8.7109000000000006E-2</c:v>
                </c:pt>
                <c:pt idx="1304" formatCode="General">
                  <c:v>-8.4640999999999994E-2</c:v>
                </c:pt>
                <c:pt idx="1305" formatCode="General">
                  <c:v>-8.2175899999999996E-2</c:v>
                </c:pt>
                <c:pt idx="1306" formatCode="General">
                  <c:v>-7.9701099999999997E-2</c:v>
                </c:pt>
                <c:pt idx="1307" formatCode="General">
                  <c:v>-7.7203999999999995E-2</c:v>
                </c:pt>
                <c:pt idx="1308" formatCode="General">
                  <c:v>-7.4671899999999999E-2</c:v>
                </c:pt>
                <c:pt idx="1309" formatCode="General">
                  <c:v>-7.2092299999999998E-2</c:v>
                </c:pt>
                <c:pt idx="1310" formatCode="General">
                  <c:v>-6.9455000000000003E-2</c:v>
                </c:pt>
                <c:pt idx="1311" formatCode="General">
                  <c:v>-6.6753699999999999E-2</c:v>
                </c:pt>
                <c:pt idx="1312" formatCode="General">
                  <c:v>-6.3985500000000001E-2</c:v>
                </c:pt>
                <c:pt idx="1313" formatCode="General">
                  <c:v>-6.1149700000000001E-2</c:v>
                </c:pt>
                <c:pt idx="1314" formatCode="General">
                  <c:v>-5.8247399999999998E-2</c:v>
                </c:pt>
                <c:pt idx="1315" formatCode="General">
                  <c:v>-5.5280700000000002E-2</c:v>
                </c:pt>
                <c:pt idx="1316" formatCode="General">
                  <c:v>-5.2254700000000001E-2</c:v>
                </c:pt>
                <c:pt idx="1317" formatCode="General">
                  <c:v>-4.9178399999999997E-2</c:v>
                </c:pt>
                <c:pt idx="1318" formatCode="General">
                  <c:v>-4.6064099999999997E-2</c:v>
                </c:pt>
                <c:pt idx="1319" formatCode="General">
                  <c:v>-4.2925900000000003E-2</c:v>
                </c:pt>
                <c:pt idx="1320" formatCode="General">
                  <c:v>-3.9778800000000003E-2</c:v>
                </c:pt>
                <c:pt idx="1321" formatCode="General">
                  <c:v>-3.6639400000000003E-2</c:v>
                </c:pt>
                <c:pt idx="1322" formatCode="General">
                  <c:v>-3.3525399999999997E-2</c:v>
                </c:pt>
                <c:pt idx="1323" formatCode="General">
                  <c:v>-3.0453999999999998E-2</c:v>
                </c:pt>
                <c:pt idx="1324" formatCode="General">
                  <c:v>-2.7440300000000001E-2</c:v>
                </c:pt>
                <c:pt idx="1325" formatCode="General">
                  <c:v>-2.4497600000000001E-2</c:v>
                </c:pt>
                <c:pt idx="1326" formatCode="General">
                  <c:v>-2.1638399999999999E-2</c:v>
                </c:pt>
                <c:pt idx="1327" formatCode="General">
                  <c:v>-1.88731E-2</c:v>
                </c:pt>
                <c:pt idx="1328" formatCode="General">
                  <c:v>-1.6208E-2</c:v>
                </c:pt>
                <c:pt idx="1329" formatCode="General">
                  <c:v>-1.3644399999999999E-2</c:v>
                </c:pt>
                <c:pt idx="1330" formatCode="General">
                  <c:v>-1.11783E-2</c:v>
                </c:pt>
                <c:pt idx="1331">
                  <c:v>-8.80242E-3</c:v>
                </c:pt>
                <c:pt idx="1332">
                  <c:v>-6.5066400000000002E-3</c:v>
                </c:pt>
                <c:pt idx="1333">
                  <c:v>-4.27956E-3</c:v>
                </c:pt>
                <c:pt idx="1334">
                  <c:v>-2.1092300000000001E-3</c:v>
                </c:pt>
                <c:pt idx="1335">
                  <c:v>1.59324E-5</c:v>
                </c:pt>
                <c:pt idx="1336">
                  <c:v>2.1065400000000001E-3</c:v>
                </c:pt>
                <c:pt idx="1337">
                  <c:v>4.1717100000000003E-3</c:v>
                </c:pt>
                <c:pt idx="1338">
                  <c:v>6.2184900000000001E-3</c:v>
                </c:pt>
                <c:pt idx="1339">
                  <c:v>8.2514600000000004E-3</c:v>
                </c:pt>
                <c:pt idx="1340" formatCode="General">
                  <c:v>1.0272399999999999E-2</c:v>
                </c:pt>
                <c:pt idx="1341" formatCode="General">
                  <c:v>1.22805E-2</c:v>
                </c:pt>
                <c:pt idx="1342" formatCode="General">
                  <c:v>1.4271799999999999E-2</c:v>
                </c:pt>
                <c:pt idx="1343" formatCode="General">
                  <c:v>1.62395E-2</c:v>
                </c:pt>
                <c:pt idx="1344" formatCode="General">
                  <c:v>1.81738E-2</c:v>
                </c:pt>
                <c:pt idx="1345" formatCode="General">
                  <c:v>2.00632E-2</c:v>
                </c:pt>
                <c:pt idx="1346" formatCode="General">
                  <c:v>2.1895299999999999E-2</c:v>
                </c:pt>
                <c:pt idx="1347" formatCode="General">
                  <c:v>2.3657899999999999E-2</c:v>
                </c:pt>
                <c:pt idx="1348" formatCode="General">
                  <c:v>2.5339299999999999E-2</c:v>
                </c:pt>
                <c:pt idx="1349" formatCode="General">
                  <c:v>2.69292E-2</c:v>
                </c:pt>
                <c:pt idx="1350" formatCode="General">
                  <c:v>2.84196E-2</c:v>
                </c:pt>
                <c:pt idx="1351" formatCode="General">
                  <c:v>2.9805999999999999E-2</c:v>
                </c:pt>
                <c:pt idx="1352" formatCode="General">
                  <c:v>3.1087400000000001E-2</c:v>
                </c:pt>
                <c:pt idx="1353" formatCode="General">
                  <c:v>3.2266099999999999E-2</c:v>
                </c:pt>
                <c:pt idx="1354" formatCode="General">
                  <c:v>3.33472E-2</c:v>
                </c:pt>
                <c:pt idx="1355" formatCode="General">
                  <c:v>3.4338300000000002E-2</c:v>
                </c:pt>
                <c:pt idx="1356" formatCode="General">
                  <c:v>3.5249700000000002E-2</c:v>
                </c:pt>
                <c:pt idx="1357" formatCode="General">
                  <c:v>3.6093300000000002E-2</c:v>
                </c:pt>
                <c:pt idx="1358" formatCode="General">
                  <c:v>3.68816E-2</c:v>
                </c:pt>
                <c:pt idx="1359" formatCode="General">
                  <c:v>3.7627000000000001E-2</c:v>
                </c:pt>
                <c:pt idx="1360" formatCode="General">
                  <c:v>3.8341600000000003E-2</c:v>
                </c:pt>
                <c:pt idx="1361" formatCode="General">
                  <c:v>3.9036500000000002E-2</c:v>
                </c:pt>
                <c:pt idx="1362" formatCode="General">
                  <c:v>3.9720900000000003E-2</c:v>
                </c:pt>
                <c:pt idx="1363" formatCode="General">
                  <c:v>4.0400999999999999E-2</c:v>
                </c:pt>
                <c:pt idx="1364" formatCode="General">
                  <c:v>4.1079200000000003E-2</c:v>
                </c:pt>
                <c:pt idx="1365" formatCode="General">
                  <c:v>4.1753999999999999E-2</c:v>
                </c:pt>
                <c:pt idx="1366" formatCode="General">
                  <c:v>4.2419900000000003E-2</c:v>
                </c:pt>
                <c:pt idx="1367" formatCode="General">
                  <c:v>4.3067000000000001E-2</c:v>
                </c:pt>
                <c:pt idx="1368" formatCode="General">
                  <c:v>4.3681200000000003E-2</c:v>
                </c:pt>
                <c:pt idx="1369" formatCode="General">
                  <c:v>4.4243600000000001E-2</c:v>
                </c:pt>
                <c:pt idx="1370" formatCode="General">
                  <c:v>4.4731399999999998E-2</c:v>
                </c:pt>
                <c:pt idx="1371" formatCode="General">
                  <c:v>4.5119899999999998E-2</c:v>
                </c:pt>
                <c:pt idx="1372" formatCode="General">
                  <c:v>4.53842E-2</c:v>
                </c:pt>
                <c:pt idx="1373" formatCode="General">
                  <c:v>4.5499100000000001E-2</c:v>
                </c:pt>
                <c:pt idx="1374" formatCode="General">
                  <c:v>4.5437900000000003E-2</c:v>
                </c:pt>
                <c:pt idx="1375" formatCode="General">
                  <c:v>4.5173400000000002E-2</c:v>
                </c:pt>
                <c:pt idx="1376" formatCode="General">
                  <c:v>4.4680900000000003E-2</c:v>
                </c:pt>
                <c:pt idx="1377" formatCode="General">
                  <c:v>4.39417E-2</c:v>
                </c:pt>
                <c:pt idx="1378" formatCode="General">
                  <c:v>4.2944200000000002E-2</c:v>
                </c:pt>
                <c:pt idx="1379" formatCode="General">
                  <c:v>4.1681799999999998E-2</c:v>
                </c:pt>
                <c:pt idx="1380" formatCode="General">
                  <c:v>4.0150100000000001E-2</c:v>
                </c:pt>
                <c:pt idx="1381" formatCode="General">
                  <c:v>3.8348199999999999E-2</c:v>
                </c:pt>
                <c:pt idx="1382" formatCode="General">
                  <c:v>3.62817E-2</c:v>
                </c:pt>
                <c:pt idx="1383" formatCode="General">
                  <c:v>3.3964500000000002E-2</c:v>
                </c:pt>
                <c:pt idx="1384" formatCode="General">
                  <c:v>3.1416399999999997E-2</c:v>
                </c:pt>
                <c:pt idx="1385" formatCode="General">
                  <c:v>2.8659199999999999E-2</c:v>
                </c:pt>
                <c:pt idx="1386" formatCode="General">
                  <c:v>2.5715499999999999E-2</c:v>
                </c:pt>
                <c:pt idx="1387" formatCode="General">
                  <c:v>2.26103E-2</c:v>
                </c:pt>
                <c:pt idx="1388" formatCode="General">
                  <c:v>1.9370999999999999E-2</c:v>
                </c:pt>
                <c:pt idx="1389" formatCode="General">
                  <c:v>1.6024500000000001E-2</c:v>
                </c:pt>
                <c:pt idx="1390" formatCode="General">
                  <c:v>1.25942E-2</c:v>
                </c:pt>
                <c:pt idx="1391">
                  <c:v>9.0962000000000005E-3</c:v>
                </c:pt>
                <c:pt idx="1392">
                  <c:v>5.5379399999999999E-3</c:v>
                </c:pt>
                <c:pt idx="1393">
                  <c:v>1.91968E-3</c:v>
                </c:pt>
                <c:pt idx="1394">
                  <c:v>-1.7615199999999999E-3</c:v>
                </c:pt>
                <c:pt idx="1395">
                  <c:v>-5.50827E-3</c:v>
                </c:pt>
                <c:pt idx="1396">
                  <c:v>-9.3228600000000005E-3</c:v>
                </c:pt>
                <c:pt idx="1397" formatCode="General">
                  <c:v>-1.3209800000000001E-2</c:v>
                </c:pt>
                <c:pt idx="1398" formatCode="General">
                  <c:v>-1.7177700000000001E-2</c:v>
                </c:pt>
                <c:pt idx="1399" formatCode="General">
                  <c:v>-2.1238199999999999E-2</c:v>
                </c:pt>
                <c:pt idx="1400" formatCode="General">
                  <c:v>-2.5402899999999999E-2</c:v>
                </c:pt>
                <c:pt idx="1401" formatCode="General">
                  <c:v>-2.96803E-2</c:v>
                </c:pt>
                <c:pt idx="1402" formatCode="General">
                  <c:v>-3.4074899999999998E-2</c:v>
                </c:pt>
                <c:pt idx="1403" formatCode="General">
                  <c:v>-3.8588400000000002E-2</c:v>
                </c:pt>
                <c:pt idx="1404" formatCode="General">
                  <c:v>-4.3219899999999999E-2</c:v>
                </c:pt>
                <c:pt idx="1405" formatCode="General">
                  <c:v>-4.7963699999999998E-2</c:v>
                </c:pt>
                <c:pt idx="1406" formatCode="General">
                  <c:v>-5.2807800000000002E-2</c:v>
                </c:pt>
                <c:pt idx="1407" formatCode="General">
                  <c:v>-5.7734199999999999E-2</c:v>
                </c:pt>
                <c:pt idx="1408" formatCode="General">
                  <c:v>-6.2722399999999998E-2</c:v>
                </c:pt>
                <c:pt idx="1409" formatCode="General">
                  <c:v>-6.7750000000000005E-2</c:v>
                </c:pt>
                <c:pt idx="1410" formatCode="General">
                  <c:v>-7.2791800000000004E-2</c:v>
                </c:pt>
                <c:pt idx="1411" formatCode="General">
                  <c:v>-7.7818499999999999E-2</c:v>
                </c:pt>
                <c:pt idx="1412" formatCode="General">
                  <c:v>-8.2796999999999996E-2</c:v>
                </c:pt>
                <c:pt idx="1413" formatCode="General">
                  <c:v>-8.7693099999999996E-2</c:v>
                </c:pt>
                <c:pt idx="1414" formatCode="General">
                  <c:v>-9.2478099999999994E-2</c:v>
                </c:pt>
                <c:pt idx="1415" formatCode="General">
                  <c:v>-9.7134600000000001E-2</c:v>
                </c:pt>
                <c:pt idx="1416" formatCode="General">
                  <c:v>-0.101658</c:v>
                </c:pt>
                <c:pt idx="1417" formatCode="General">
                  <c:v>-0.10605100000000001</c:v>
                </c:pt>
                <c:pt idx="1418" formatCode="General">
                  <c:v>-0.11032</c:v>
                </c:pt>
                <c:pt idx="1419" formatCode="General">
                  <c:v>-0.114479</c:v>
                </c:pt>
                <c:pt idx="1420" formatCode="General">
                  <c:v>-0.118544</c:v>
                </c:pt>
                <c:pt idx="1421" formatCode="General">
                  <c:v>-0.122545</c:v>
                </c:pt>
                <c:pt idx="1422" formatCode="General">
                  <c:v>-0.12651299999999999</c:v>
                </c:pt>
                <c:pt idx="1423" formatCode="General">
                  <c:v>-0.13047800000000001</c:v>
                </c:pt>
                <c:pt idx="1424" formatCode="General">
                  <c:v>-0.134464</c:v>
                </c:pt>
                <c:pt idx="1425" formatCode="General">
                  <c:v>-0.138489</c:v>
                </c:pt>
                <c:pt idx="1426" formatCode="General">
                  <c:v>-0.142567</c:v>
                </c:pt>
                <c:pt idx="1427" formatCode="General">
                  <c:v>-0.14671100000000001</c:v>
                </c:pt>
                <c:pt idx="1428" formatCode="General">
                  <c:v>-0.15093200000000001</c:v>
                </c:pt>
                <c:pt idx="1429" formatCode="General">
                  <c:v>-0.15523500000000001</c:v>
                </c:pt>
                <c:pt idx="1430" formatCode="General">
                  <c:v>-0.15961800000000001</c:v>
                </c:pt>
                <c:pt idx="1431" formatCode="General">
                  <c:v>-0.16406999999999999</c:v>
                </c:pt>
                <c:pt idx="1432" formatCode="General">
                  <c:v>-0.168571</c:v>
                </c:pt>
                <c:pt idx="1433" formatCode="General">
                  <c:v>-0.173096</c:v>
                </c:pt>
                <c:pt idx="1434" formatCode="General">
                  <c:v>-0.177619</c:v>
                </c:pt>
                <c:pt idx="1435" formatCode="General">
                  <c:v>-0.182113</c:v>
                </c:pt>
                <c:pt idx="1436" formatCode="General">
                  <c:v>-0.18654599999999999</c:v>
                </c:pt>
                <c:pt idx="1437" formatCode="General">
                  <c:v>-0.19087899999999999</c:v>
                </c:pt>
                <c:pt idx="1438" formatCode="General">
                  <c:v>-0.195074</c:v>
                </c:pt>
                <c:pt idx="1439" formatCode="General">
                  <c:v>-0.199102</c:v>
                </c:pt>
                <c:pt idx="1440" formatCode="General">
                  <c:v>-0.20293900000000001</c:v>
                </c:pt>
                <c:pt idx="1441" formatCode="General">
                  <c:v>-0.206564</c:v>
                </c:pt>
                <c:pt idx="1442" formatCode="General">
                  <c:v>-0.20995800000000001</c:v>
                </c:pt>
                <c:pt idx="1443" formatCode="General">
                  <c:v>-0.213118</c:v>
                </c:pt>
                <c:pt idx="1444" formatCode="General">
                  <c:v>-0.216061</c:v>
                </c:pt>
                <c:pt idx="1445" formatCode="General">
                  <c:v>-0.21882299999999999</c:v>
                </c:pt>
                <c:pt idx="1446" formatCode="General">
                  <c:v>-0.22143399999999999</c:v>
                </c:pt>
                <c:pt idx="1447" formatCode="General">
                  <c:v>-0.223909</c:v>
                </c:pt>
                <c:pt idx="1448" formatCode="General">
                  <c:v>-0.22625600000000001</c:v>
                </c:pt>
                <c:pt idx="1449" formatCode="General">
                  <c:v>-0.22849700000000001</c:v>
                </c:pt>
                <c:pt idx="1450" formatCode="General">
                  <c:v>-0.23066800000000001</c:v>
                </c:pt>
                <c:pt idx="1451" formatCode="General">
                  <c:v>-0.23280000000000001</c:v>
                </c:pt>
                <c:pt idx="1452" formatCode="General">
                  <c:v>-0.23491400000000001</c:v>
                </c:pt>
                <c:pt idx="1453" formatCode="General">
                  <c:v>-0.237015</c:v>
                </c:pt>
                <c:pt idx="1454" formatCode="General">
                  <c:v>-0.23910600000000001</c:v>
                </c:pt>
                <c:pt idx="1455" formatCode="General">
                  <c:v>-0.24118999999999999</c:v>
                </c:pt>
                <c:pt idx="1456" formatCode="General">
                  <c:v>-0.24326300000000001</c:v>
                </c:pt>
                <c:pt idx="1457" formatCode="General">
                  <c:v>-0.245314</c:v>
                </c:pt>
                <c:pt idx="1458" formatCode="General">
                  <c:v>-0.24732499999999999</c:v>
                </c:pt>
                <c:pt idx="1459" formatCode="General">
                  <c:v>-0.249274</c:v>
                </c:pt>
                <c:pt idx="1460" formatCode="General">
                  <c:v>-0.25113099999999999</c:v>
                </c:pt>
                <c:pt idx="1461" formatCode="General">
                  <c:v>-0.252855</c:v>
                </c:pt>
                <c:pt idx="1462" formatCode="General">
                  <c:v>-0.25440299999999999</c:v>
                </c:pt>
                <c:pt idx="1463" formatCode="General">
                  <c:v>-0.25574200000000002</c:v>
                </c:pt>
                <c:pt idx="1464" formatCode="General">
                  <c:v>-0.25685599999999997</c:v>
                </c:pt>
                <c:pt idx="1465" formatCode="General">
                  <c:v>-0.25773800000000002</c:v>
                </c:pt>
                <c:pt idx="1466" formatCode="General">
                  <c:v>-0.25839000000000001</c:v>
                </c:pt>
                <c:pt idx="1467" formatCode="General">
                  <c:v>-0.25881599999999999</c:v>
                </c:pt>
                <c:pt idx="1468" formatCode="General">
                  <c:v>-0.25903100000000001</c:v>
                </c:pt>
                <c:pt idx="1469" formatCode="General">
                  <c:v>-0.25905099999999998</c:v>
                </c:pt>
                <c:pt idx="1470" formatCode="General">
                  <c:v>-0.25889600000000002</c:v>
                </c:pt>
                <c:pt idx="1471" formatCode="General">
                  <c:v>-0.25859100000000002</c:v>
                </c:pt>
                <c:pt idx="1472" formatCode="General">
                  <c:v>-0.25817200000000001</c:v>
                </c:pt>
                <c:pt idx="1473" formatCode="General">
                  <c:v>-0.25768400000000002</c:v>
                </c:pt>
                <c:pt idx="1474" formatCode="General">
                  <c:v>-0.25717699999999999</c:v>
                </c:pt>
                <c:pt idx="1475" formatCode="General">
                  <c:v>-0.256691</c:v>
                </c:pt>
                <c:pt idx="1476" formatCode="General">
                  <c:v>-0.25624999999999998</c:v>
                </c:pt>
                <c:pt idx="1477" formatCode="General">
                  <c:v>-0.25586100000000001</c:v>
                </c:pt>
                <c:pt idx="1478" formatCode="General">
                  <c:v>-0.255527</c:v>
                </c:pt>
                <c:pt idx="1479" formatCode="General">
                  <c:v>-0.255249</c:v>
                </c:pt>
                <c:pt idx="1480" formatCode="General">
                  <c:v>-0.255027</c:v>
                </c:pt>
                <c:pt idx="1481" formatCode="General">
                  <c:v>-0.25485200000000002</c:v>
                </c:pt>
                <c:pt idx="1482" formatCode="General">
                  <c:v>-0.25470199999999998</c:v>
                </c:pt>
                <c:pt idx="1483" formatCode="General">
                  <c:v>-0.25454199999999999</c:v>
                </c:pt>
                <c:pt idx="1484" formatCode="General">
                  <c:v>-0.25433099999999997</c:v>
                </c:pt>
                <c:pt idx="1485" formatCode="General">
                  <c:v>-0.254029</c:v>
                </c:pt>
                <c:pt idx="1486" formatCode="General">
                  <c:v>-0.25360100000000002</c:v>
                </c:pt>
                <c:pt idx="1487" formatCode="General">
                  <c:v>-0.25301400000000002</c:v>
                </c:pt>
                <c:pt idx="1488" formatCode="General">
                  <c:v>-0.25223600000000002</c:v>
                </c:pt>
                <c:pt idx="1489" formatCode="General">
                  <c:v>-0.25124200000000002</c:v>
                </c:pt>
                <c:pt idx="1490" formatCode="General">
                  <c:v>-0.25001200000000001</c:v>
                </c:pt>
                <c:pt idx="1491" formatCode="General">
                  <c:v>-0.248533</c:v>
                </c:pt>
                <c:pt idx="1492" formatCode="General">
                  <c:v>-0.24680299999999999</c:v>
                </c:pt>
                <c:pt idx="1493" formatCode="General">
                  <c:v>-0.24482999999999999</c:v>
                </c:pt>
                <c:pt idx="1494" formatCode="General">
                  <c:v>-0.24263599999999999</c:v>
                </c:pt>
                <c:pt idx="1495" formatCode="General">
                  <c:v>-0.24024400000000001</c:v>
                </c:pt>
                <c:pt idx="1496" formatCode="General">
                  <c:v>-0.237679</c:v>
                </c:pt>
                <c:pt idx="1497" formatCode="General">
                  <c:v>-0.23496600000000001</c:v>
                </c:pt>
                <c:pt idx="1498" formatCode="General">
                  <c:v>-0.23214000000000001</c:v>
                </c:pt>
                <c:pt idx="1499" formatCode="General">
                  <c:v>-0.229244</c:v>
                </c:pt>
                <c:pt idx="1500" formatCode="General">
                  <c:v>-0.22631999999999999</c:v>
                </c:pt>
                <c:pt idx="1501" formatCode="General">
                  <c:v>-0.22339899999999999</c:v>
                </c:pt>
                <c:pt idx="1502" formatCode="General">
                  <c:v>-0.220497</c:v>
                </c:pt>
                <c:pt idx="1503" formatCode="General">
                  <c:v>-0.21762000000000001</c:v>
                </c:pt>
                <c:pt idx="1504" formatCode="General">
                  <c:v>-0.21476899999999999</c:v>
                </c:pt>
                <c:pt idx="1505" formatCode="General">
                  <c:v>-0.21195</c:v>
                </c:pt>
                <c:pt idx="1506" formatCode="General">
                  <c:v>-0.20916799999999999</c:v>
                </c:pt>
                <c:pt idx="1507" formatCode="General">
                  <c:v>-0.20642099999999999</c:v>
                </c:pt>
                <c:pt idx="1508" formatCode="General">
                  <c:v>-0.20369899999999999</c:v>
                </c:pt>
                <c:pt idx="1509" formatCode="General">
                  <c:v>-0.20097699999999999</c:v>
                </c:pt>
                <c:pt idx="1510" formatCode="General">
                  <c:v>-0.19822100000000001</c:v>
                </c:pt>
                <c:pt idx="1511" formatCode="General">
                  <c:v>-0.19539100000000001</c:v>
                </c:pt>
                <c:pt idx="1512" formatCode="General">
                  <c:v>-0.192441</c:v>
                </c:pt>
                <c:pt idx="1513" formatCode="General">
                  <c:v>-0.18934100000000001</c:v>
                </c:pt>
                <c:pt idx="1514" formatCode="General">
                  <c:v>-0.18607799999999999</c:v>
                </c:pt>
                <c:pt idx="1515" formatCode="General">
                  <c:v>-0.18265600000000001</c:v>
                </c:pt>
                <c:pt idx="1516" formatCode="General">
                  <c:v>-0.17907400000000001</c:v>
                </c:pt>
                <c:pt idx="1517" formatCode="General">
                  <c:v>-0.17533099999999999</c:v>
                </c:pt>
                <c:pt idx="1518" formatCode="General">
                  <c:v>-0.171432</c:v>
                </c:pt>
                <c:pt idx="1519" formatCode="General">
                  <c:v>-0.16739799999999999</c:v>
                </c:pt>
                <c:pt idx="1520" formatCode="General">
                  <c:v>-0.16325400000000001</c:v>
                </c:pt>
                <c:pt idx="1521" formatCode="General">
                  <c:v>-0.15901899999999999</c:v>
                </c:pt>
                <c:pt idx="1522" formatCode="General">
                  <c:v>-0.154722</c:v>
                </c:pt>
                <c:pt idx="1523" formatCode="General">
                  <c:v>-0.15040500000000001</c:v>
                </c:pt>
                <c:pt idx="1524" formatCode="General">
                  <c:v>-0.14611399999999999</c:v>
                </c:pt>
                <c:pt idx="1525" formatCode="General">
                  <c:v>-0.14188100000000001</c:v>
                </c:pt>
                <c:pt idx="1526" formatCode="General">
                  <c:v>-0.13773099999999999</c:v>
                </c:pt>
                <c:pt idx="1527" formatCode="General">
                  <c:v>-0.13370000000000001</c:v>
                </c:pt>
                <c:pt idx="1528" formatCode="General">
                  <c:v>-0.129825</c:v>
                </c:pt>
                <c:pt idx="1529" formatCode="General">
                  <c:v>-0.126113</c:v>
                </c:pt>
                <c:pt idx="1530" formatCode="General">
                  <c:v>-0.122539</c:v>
                </c:pt>
                <c:pt idx="1531" formatCode="General">
                  <c:v>-0.119071</c:v>
                </c:pt>
                <c:pt idx="1532" formatCode="General">
                  <c:v>-0.115705</c:v>
                </c:pt>
                <c:pt idx="1533" formatCode="General">
                  <c:v>-0.112452</c:v>
                </c:pt>
                <c:pt idx="1534" formatCode="General">
                  <c:v>-0.109323</c:v>
                </c:pt>
                <c:pt idx="1535" formatCode="General">
                  <c:v>-0.10630100000000001</c:v>
                </c:pt>
                <c:pt idx="1536" formatCode="General">
                  <c:v>-0.103351</c:v>
                </c:pt>
                <c:pt idx="1537" formatCode="General">
                  <c:v>-0.100429</c:v>
                </c:pt>
                <c:pt idx="1538" formatCode="General">
                  <c:v>-9.7489900000000004E-2</c:v>
                </c:pt>
                <c:pt idx="1539" formatCode="General">
                  <c:v>-9.4490500000000005E-2</c:v>
                </c:pt>
                <c:pt idx="1540" formatCode="General">
                  <c:v>-9.1396099999999994E-2</c:v>
                </c:pt>
                <c:pt idx="1541" formatCode="General">
                  <c:v>-8.8188000000000002E-2</c:v>
                </c:pt>
                <c:pt idx="1542" formatCode="General">
                  <c:v>-8.4866200000000003E-2</c:v>
                </c:pt>
                <c:pt idx="1543" formatCode="General">
                  <c:v>-8.1445500000000004E-2</c:v>
                </c:pt>
                <c:pt idx="1544" formatCode="General">
                  <c:v>-7.7944700000000006E-2</c:v>
                </c:pt>
                <c:pt idx="1545" formatCode="General">
                  <c:v>-7.4375700000000003E-2</c:v>
                </c:pt>
                <c:pt idx="1546" formatCode="General">
                  <c:v>-7.0742600000000003E-2</c:v>
                </c:pt>
                <c:pt idx="1547" formatCode="General">
                  <c:v>-6.7057800000000001E-2</c:v>
                </c:pt>
                <c:pt idx="1548" formatCode="General">
                  <c:v>-6.3361200000000006E-2</c:v>
                </c:pt>
                <c:pt idx="1549" formatCode="General">
                  <c:v>-5.9719800000000003E-2</c:v>
                </c:pt>
                <c:pt idx="1550" formatCode="General">
                  <c:v>-5.6202799999999997E-2</c:v>
                </c:pt>
                <c:pt idx="1551" formatCode="General">
                  <c:v>-5.2856800000000002E-2</c:v>
                </c:pt>
                <c:pt idx="1552" formatCode="General">
                  <c:v>-4.9703200000000003E-2</c:v>
                </c:pt>
                <c:pt idx="1553" formatCode="General">
                  <c:v>-4.6748400000000002E-2</c:v>
                </c:pt>
                <c:pt idx="1554" formatCode="General">
                  <c:v>-4.3991200000000001E-2</c:v>
                </c:pt>
                <c:pt idx="1555" formatCode="General">
                  <c:v>-4.1423300000000003E-2</c:v>
                </c:pt>
                <c:pt idx="1556" formatCode="General">
                  <c:v>-3.9025499999999998E-2</c:v>
                </c:pt>
                <c:pt idx="1557" formatCode="General">
                  <c:v>-3.6762700000000002E-2</c:v>
                </c:pt>
                <c:pt idx="1558" formatCode="General">
                  <c:v>-3.45829E-2</c:v>
                </c:pt>
                <c:pt idx="1559" formatCode="General">
                  <c:v>-3.2427699999999997E-2</c:v>
                </c:pt>
                <c:pt idx="1560" formatCode="General">
                  <c:v>-3.02469E-2</c:v>
                </c:pt>
                <c:pt idx="1561" formatCode="General">
                  <c:v>-2.8000199999999999E-2</c:v>
                </c:pt>
                <c:pt idx="1562" formatCode="General">
                  <c:v>-2.56464E-2</c:v>
                </c:pt>
                <c:pt idx="1563" formatCode="General">
                  <c:v>-2.3146099999999999E-2</c:v>
                </c:pt>
                <c:pt idx="1564" formatCode="General">
                  <c:v>-2.0481900000000001E-2</c:v>
                </c:pt>
                <c:pt idx="1565" formatCode="General">
                  <c:v>-1.7666899999999999E-2</c:v>
                </c:pt>
                <c:pt idx="1566" formatCode="General">
                  <c:v>-1.4732E-2</c:v>
                </c:pt>
                <c:pt idx="1567" formatCode="General">
                  <c:v>-1.17108E-2</c:v>
                </c:pt>
                <c:pt idx="1568">
                  <c:v>-8.6402400000000004E-3</c:v>
                </c:pt>
                <c:pt idx="1569">
                  <c:v>-5.5615400000000002E-3</c:v>
                </c:pt>
                <c:pt idx="1570">
                  <c:v>-2.5108600000000002E-3</c:v>
                </c:pt>
                <c:pt idx="1571">
                  <c:v>4.8141699999999999E-4</c:v>
                </c:pt>
                <c:pt idx="1572">
                  <c:v>3.3752500000000002E-3</c:v>
                </c:pt>
                <c:pt idx="1573">
                  <c:v>6.1217099999999998E-3</c:v>
                </c:pt>
                <c:pt idx="1574">
                  <c:v>8.6971199999999992E-3</c:v>
                </c:pt>
                <c:pt idx="1575" formatCode="General">
                  <c:v>1.11235E-2</c:v>
                </c:pt>
                <c:pt idx="1576" formatCode="General">
                  <c:v>1.34345E-2</c:v>
                </c:pt>
                <c:pt idx="1577" formatCode="General">
                  <c:v>1.5626999999999999E-2</c:v>
                </c:pt>
                <c:pt idx="1578" formatCode="General">
                  <c:v>1.7660100000000001E-2</c:v>
                </c:pt>
                <c:pt idx="1579" formatCode="General">
                  <c:v>1.94889E-2</c:v>
                </c:pt>
                <c:pt idx="1580" formatCode="General">
                  <c:v>2.10855E-2</c:v>
                </c:pt>
                <c:pt idx="1581" formatCode="General">
                  <c:v>2.2436399999999999E-2</c:v>
                </c:pt>
                <c:pt idx="1582" formatCode="General">
                  <c:v>2.3547100000000001E-2</c:v>
                </c:pt>
                <c:pt idx="1583" formatCode="General">
                  <c:v>2.4448999999999999E-2</c:v>
                </c:pt>
                <c:pt idx="1584" formatCode="General">
                  <c:v>2.51813E-2</c:v>
                </c:pt>
                <c:pt idx="1585" formatCode="General">
                  <c:v>2.5756999999999999E-2</c:v>
                </c:pt>
                <c:pt idx="1586" formatCode="General">
                  <c:v>2.61634E-2</c:v>
                </c:pt>
                <c:pt idx="1587" formatCode="General">
                  <c:v>2.6403099999999999E-2</c:v>
                </c:pt>
                <c:pt idx="1588" formatCode="General">
                  <c:v>2.65191E-2</c:v>
                </c:pt>
                <c:pt idx="1589" formatCode="General">
                  <c:v>2.6564600000000001E-2</c:v>
                </c:pt>
                <c:pt idx="1590" formatCode="General">
                  <c:v>2.6554299999999999E-2</c:v>
                </c:pt>
                <c:pt idx="1591" formatCode="General">
                  <c:v>2.6454100000000001E-2</c:v>
                </c:pt>
                <c:pt idx="1592" formatCode="General">
                  <c:v>2.6214500000000002E-2</c:v>
                </c:pt>
                <c:pt idx="1593" formatCode="General">
                  <c:v>2.58106E-2</c:v>
                </c:pt>
                <c:pt idx="1594" formatCode="General">
                  <c:v>2.5244800000000001E-2</c:v>
                </c:pt>
                <c:pt idx="1595" formatCode="General">
                  <c:v>2.4512099999999998E-2</c:v>
                </c:pt>
                <c:pt idx="1596" formatCode="General">
                  <c:v>2.35724E-2</c:v>
                </c:pt>
                <c:pt idx="1597" formatCode="General">
                  <c:v>2.23661E-2</c:v>
                </c:pt>
                <c:pt idx="1598" formatCode="General">
                  <c:v>2.0852800000000001E-2</c:v>
                </c:pt>
                <c:pt idx="1599" formatCode="General">
                  <c:v>1.9025400000000001E-2</c:v>
                </c:pt>
                <c:pt idx="1600" formatCode="General">
                  <c:v>1.68833E-2</c:v>
                </c:pt>
                <c:pt idx="1601" formatCode="General">
                  <c:v>1.44096E-2</c:v>
                </c:pt>
                <c:pt idx="1602" formatCode="General">
                  <c:v>1.1584199999999999E-2</c:v>
                </c:pt>
                <c:pt idx="1603">
                  <c:v>8.4143299999999994E-3</c:v>
                </c:pt>
                <c:pt idx="1604">
                  <c:v>4.9453400000000003E-3</c:v>
                </c:pt>
                <c:pt idx="1605">
                  <c:v>1.2371699999999999E-3</c:v>
                </c:pt>
                <c:pt idx="1606">
                  <c:v>-2.67132E-3</c:v>
                </c:pt>
                <c:pt idx="1607">
                  <c:v>-6.7770199999999999E-3</c:v>
                </c:pt>
                <c:pt idx="1608" formatCode="General">
                  <c:v>-1.1092100000000001E-2</c:v>
                </c:pt>
                <c:pt idx="1609" formatCode="General">
                  <c:v>-1.56109E-2</c:v>
                </c:pt>
                <c:pt idx="1610" formatCode="General">
                  <c:v>-2.0300800000000001E-2</c:v>
                </c:pt>
                <c:pt idx="1611" formatCode="General">
                  <c:v>-2.5124E-2</c:v>
                </c:pt>
                <c:pt idx="1612" formatCode="General">
                  <c:v>-3.0053799999999999E-2</c:v>
                </c:pt>
                <c:pt idx="1613" formatCode="General">
                  <c:v>-3.50619E-2</c:v>
                </c:pt>
                <c:pt idx="1614" formatCode="General">
                  <c:v>-4.0100499999999997E-2</c:v>
                </c:pt>
                <c:pt idx="1615" formatCode="General">
                  <c:v>-4.5117200000000003E-2</c:v>
                </c:pt>
                <c:pt idx="1616" formatCode="General">
                  <c:v>-5.0092100000000001E-2</c:v>
                </c:pt>
                <c:pt idx="1617" formatCode="General">
                  <c:v>-5.5051900000000001E-2</c:v>
                </c:pt>
                <c:pt idx="1618" formatCode="General">
                  <c:v>-6.0040400000000001E-2</c:v>
                </c:pt>
                <c:pt idx="1619" formatCode="General">
                  <c:v>-6.5077399999999994E-2</c:v>
                </c:pt>
                <c:pt idx="1620" formatCode="General">
                  <c:v>-7.0150799999999999E-2</c:v>
                </c:pt>
                <c:pt idx="1621" formatCode="General">
                  <c:v>-7.5242900000000001E-2</c:v>
                </c:pt>
                <c:pt idx="1622" formatCode="General">
                  <c:v>-8.0357499999999998E-2</c:v>
                </c:pt>
                <c:pt idx="1623" formatCode="General">
                  <c:v>-8.5517300000000004E-2</c:v>
                </c:pt>
                <c:pt idx="1624" formatCode="General">
                  <c:v>-9.0744500000000006E-2</c:v>
                </c:pt>
                <c:pt idx="1625" formatCode="General">
                  <c:v>-9.60535E-2</c:v>
                </c:pt>
                <c:pt idx="1626" formatCode="General">
                  <c:v>-0.101456</c:v>
                </c:pt>
                <c:pt idx="1627" formatCode="General">
                  <c:v>-0.106964</c:v>
                </c:pt>
                <c:pt idx="1628" formatCode="General">
                  <c:v>-0.11258</c:v>
                </c:pt>
                <c:pt idx="1629" formatCode="General">
                  <c:v>-0.11828900000000001</c:v>
                </c:pt>
                <c:pt idx="1630" formatCode="General">
                  <c:v>-0.12406</c:v>
                </c:pt>
                <c:pt idx="1631" formatCode="General">
                  <c:v>-0.129852</c:v>
                </c:pt>
                <c:pt idx="1632" formatCode="General">
                  <c:v>-0.13561999999999999</c:v>
                </c:pt>
                <c:pt idx="1633" formatCode="General">
                  <c:v>-0.14130699999999999</c:v>
                </c:pt>
                <c:pt idx="1634" formatCode="General">
                  <c:v>-0.14685500000000001</c:v>
                </c:pt>
                <c:pt idx="1635" formatCode="General">
                  <c:v>-0.152224</c:v>
                </c:pt>
                <c:pt idx="1636" formatCode="General">
                  <c:v>-0.157414</c:v>
                </c:pt>
                <c:pt idx="1637" formatCode="General">
                  <c:v>-0.162441</c:v>
                </c:pt>
                <c:pt idx="1638" formatCode="General">
                  <c:v>-0.16728699999999999</c:v>
                </c:pt>
                <c:pt idx="1639" formatCode="General">
                  <c:v>-0.17189499999999999</c:v>
                </c:pt>
                <c:pt idx="1640" formatCode="General">
                  <c:v>-0.176206</c:v>
                </c:pt>
                <c:pt idx="1641" formatCode="General">
                  <c:v>-0.18020600000000001</c:v>
                </c:pt>
                <c:pt idx="1642" formatCode="General">
                  <c:v>-0.183922</c:v>
                </c:pt>
                <c:pt idx="1643" formatCode="General">
                  <c:v>-0.187388</c:v>
                </c:pt>
                <c:pt idx="1644" formatCode="General">
                  <c:v>-0.19062200000000001</c:v>
                </c:pt>
                <c:pt idx="1645" formatCode="General">
                  <c:v>-0.19363900000000001</c:v>
                </c:pt>
                <c:pt idx="1646" formatCode="General">
                  <c:v>-0.196464</c:v>
                </c:pt>
                <c:pt idx="1647" formatCode="General">
                  <c:v>-0.199124</c:v>
                </c:pt>
                <c:pt idx="1648" formatCode="General">
                  <c:v>-0.20164099999999999</c:v>
                </c:pt>
                <c:pt idx="1649" formatCode="General">
                  <c:v>-0.20405200000000001</c:v>
                </c:pt>
                <c:pt idx="1650" formatCode="General">
                  <c:v>-0.20641000000000001</c:v>
                </c:pt>
                <c:pt idx="1651" formatCode="General">
                  <c:v>-0.208761</c:v>
                </c:pt>
                <c:pt idx="1652" formatCode="General">
                  <c:v>-0.211115</c:v>
                </c:pt>
                <c:pt idx="1653" formatCode="General">
                  <c:v>-0.21342900000000001</c:v>
                </c:pt>
                <c:pt idx="1654" formatCode="General">
                  <c:v>-0.21563299999999999</c:v>
                </c:pt>
                <c:pt idx="1655" formatCode="General">
                  <c:v>-0.217669</c:v>
                </c:pt>
                <c:pt idx="1656" formatCode="General">
                  <c:v>-0.21950700000000001</c:v>
                </c:pt>
                <c:pt idx="1657" formatCode="General">
                  <c:v>-0.22114500000000001</c:v>
                </c:pt>
                <c:pt idx="1658" formatCode="General">
                  <c:v>-0.222604</c:v>
                </c:pt>
                <c:pt idx="1659" formatCode="General">
                  <c:v>-0.223911</c:v>
                </c:pt>
                <c:pt idx="1660" formatCode="General">
                  <c:v>-0.225077</c:v>
                </c:pt>
                <c:pt idx="1661" formatCode="General">
                  <c:v>-0.2261</c:v>
                </c:pt>
                <c:pt idx="1662" formatCode="General">
                  <c:v>-0.22697700000000001</c:v>
                </c:pt>
                <c:pt idx="1663" formatCode="General">
                  <c:v>-0.22770699999999999</c:v>
                </c:pt>
                <c:pt idx="1664" formatCode="General">
                  <c:v>-0.22828100000000001</c:v>
                </c:pt>
                <c:pt idx="1665" formatCode="General">
                  <c:v>-0.22866900000000001</c:v>
                </c:pt>
                <c:pt idx="1666" formatCode="General">
                  <c:v>-0.22883500000000001</c:v>
                </c:pt>
                <c:pt idx="1667" formatCode="General">
                  <c:v>-0.22876199999999999</c:v>
                </c:pt>
                <c:pt idx="1668" formatCode="General">
                  <c:v>-0.22845799999999999</c:v>
                </c:pt>
                <c:pt idx="1669" formatCode="General">
                  <c:v>-0.22794500000000001</c:v>
                </c:pt>
                <c:pt idx="1670" formatCode="General">
                  <c:v>-0.22725500000000001</c:v>
                </c:pt>
                <c:pt idx="1671" formatCode="General">
                  <c:v>-0.22644</c:v>
                </c:pt>
                <c:pt idx="1672" formatCode="General">
                  <c:v>-0.22556200000000001</c:v>
                </c:pt>
                <c:pt idx="1673" formatCode="General">
                  <c:v>-0.22467000000000001</c:v>
                </c:pt>
                <c:pt idx="1674" formatCode="General">
                  <c:v>-0.22378600000000001</c:v>
                </c:pt>
                <c:pt idx="1675" formatCode="General">
                  <c:v>-0.22292000000000001</c:v>
                </c:pt>
                <c:pt idx="1676" formatCode="General">
                  <c:v>-0.22208900000000001</c:v>
                </c:pt>
                <c:pt idx="1677" formatCode="General">
                  <c:v>-0.221304</c:v>
                </c:pt>
                <c:pt idx="1678" formatCode="General">
                  <c:v>-0.22056300000000001</c:v>
                </c:pt>
                <c:pt idx="1679" formatCode="General">
                  <c:v>-0.219857</c:v>
                </c:pt>
                <c:pt idx="1680" formatCode="General">
                  <c:v>-0.21918000000000001</c:v>
                </c:pt>
                <c:pt idx="1681" formatCode="General">
                  <c:v>-0.21851699999999999</c:v>
                </c:pt>
                <c:pt idx="1682" formatCode="General">
                  <c:v>-0.217836</c:v>
                </c:pt>
                <c:pt idx="1683" formatCode="General">
                  <c:v>-0.21709999999999999</c:v>
                </c:pt>
                <c:pt idx="1684" formatCode="General">
                  <c:v>-0.21629200000000001</c:v>
                </c:pt>
                <c:pt idx="1685" formatCode="General">
                  <c:v>-0.21540799999999999</c:v>
                </c:pt>
                <c:pt idx="1686" formatCode="General">
                  <c:v>-0.21443300000000001</c:v>
                </c:pt>
                <c:pt idx="1687" formatCode="General">
                  <c:v>-0.213335</c:v>
                </c:pt>
                <c:pt idx="1688" formatCode="General">
                  <c:v>-0.21207000000000001</c:v>
                </c:pt>
                <c:pt idx="1689" formatCode="General">
                  <c:v>-0.21059900000000001</c:v>
                </c:pt>
                <c:pt idx="1690" formatCode="General">
                  <c:v>-0.20890700000000001</c:v>
                </c:pt>
                <c:pt idx="1691" formatCode="General">
                  <c:v>-0.20701900000000001</c:v>
                </c:pt>
                <c:pt idx="1692" formatCode="General">
                  <c:v>-0.20500299999999999</c:v>
                </c:pt>
                <c:pt idx="1693" formatCode="General">
                  <c:v>-0.202932</c:v>
                </c:pt>
                <c:pt idx="1694" formatCode="General">
                  <c:v>-0.20085</c:v>
                </c:pt>
                <c:pt idx="1695" formatCode="General">
                  <c:v>-0.19878799999999999</c:v>
                </c:pt>
                <c:pt idx="1696" formatCode="General">
                  <c:v>-0.196795</c:v>
                </c:pt>
                <c:pt idx="1697" formatCode="General">
                  <c:v>-0.194942</c:v>
                </c:pt>
                <c:pt idx="1698" formatCode="General">
                  <c:v>-0.19328000000000001</c:v>
                </c:pt>
                <c:pt idx="1699" formatCode="General">
                  <c:v>-0.191799</c:v>
                </c:pt>
                <c:pt idx="1700" formatCode="General">
                  <c:v>-0.190443</c:v>
                </c:pt>
                <c:pt idx="1701" formatCode="General">
                  <c:v>-0.189162</c:v>
                </c:pt>
                <c:pt idx="1702" formatCode="General">
                  <c:v>-0.18795400000000001</c:v>
                </c:pt>
                <c:pt idx="1703" formatCode="General">
                  <c:v>-0.18684999999999999</c:v>
                </c:pt>
                <c:pt idx="1704" formatCode="General">
                  <c:v>-0.185862</c:v>
                </c:pt>
                <c:pt idx="1705" formatCode="General">
                  <c:v>-0.18496099999999999</c:v>
                </c:pt>
                <c:pt idx="1706" formatCode="General">
                  <c:v>-0.184083</c:v>
                </c:pt>
                <c:pt idx="1707" formatCode="General">
                  <c:v>-0.183169</c:v>
                </c:pt>
                <c:pt idx="1708" formatCode="General">
                  <c:v>-0.18218999999999999</c:v>
                </c:pt>
                <c:pt idx="1709" formatCode="General">
                  <c:v>-0.18114</c:v>
                </c:pt>
                <c:pt idx="1710" formatCode="General">
                  <c:v>-0.180009</c:v>
                </c:pt>
                <c:pt idx="1711" formatCode="General">
                  <c:v>-0.17876800000000001</c:v>
                </c:pt>
                <c:pt idx="1712" formatCode="General">
                  <c:v>-0.17738200000000001</c:v>
                </c:pt>
                <c:pt idx="1713" formatCode="General">
                  <c:v>-0.17583499999999999</c:v>
                </c:pt>
                <c:pt idx="1714" formatCode="General">
                  <c:v>-0.17413200000000001</c:v>
                </c:pt>
                <c:pt idx="1715" formatCode="General">
                  <c:v>-0.17228399999999999</c:v>
                </c:pt>
                <c:pt idx="1716" formatCode="General">
                  <c:v>-0.17030699999999999</c:v>
                </c:pt>
                <c:pt idx="1717" formatCode="General">
                  <c:v>-0.16822799999999999</c:v>
                </c:pt>
                <c:pt idx="1718" formatCode="General">
                  <c:v>-0.166077</c:v>
                </c:pt>
                <c:pt idx="1719" formatCode="General">
                  <c:v>-0.16386500000000001</c:v>
                </c:pt>
                <c:pt idx="1720" formatCode="General">
                  <c:v>-0.161604</c:v>
                </c:pt>
                <c:pt idx="1721" formatCode="General">
                  <c:v>-0.159328</c:v>
                </c:pt>
                <c:pt idx="1722" formatCode="General">
                  <c:v>-0.15708900000000001</c:v>
                </c:pt>
                <c:pt idx="1723" formatCode="General">
                  <c:v>-0.15493499999999999</c:v>
                </c:pt>
                <c:pt idx="1724" formatCode="General">
                  <c:v>-0.152891</c:v>
                </c:pt>
                <c:pt idx="1725" formatCode="General">
                  <c:v>-0.15097099999999999</c:v>
                </c:pt>
                <c:pt idx="1726" formatCode="General">
                  <c:v>-0.14918799999999999</c:v>
                </c:pt>
                <c:pt idx="1727" formatCode="General">
                  <c:v>-0.14754600000000001</c:v>
                </c:pt>
                <c:pt idx="1728" formatCode="General">
                  <c:v>-0.146037</c:v>
                </c:pt>
                <c:pt idx="1729" formatCode="General">
                  <c:v>-0.144647</c:v>
                </c:pt>
                <c:pt idx="1730" formatCode="General">
                  <c:v>-0.14336299999999999</c:v>
                </c:pt>
                <c:pt idx="1731" formatCode="General">
                  <c:v>-0.14216500000000001</c:v>
                </c:pt>
                <c:pt idx="1732" formatCode="General">
                  <c:v>-0.14103099999999999</c:v>
                </c:pt>
                <c:pt idx="1733" formatCode="General">
                  <c:v>-0.13993700000000001</c:v>
                </c:pt>
                <c:pt idx="1734" formatCode="General">
                  <c:v>-0.13885800000000001</c:v>
                </c:pt>
                <c:pt idx="1735" formatCode="General">
                  <c:v>-0.13777400000000001</c:v>
                </c:pt>
                <c:pt idx="1736" formatCode="General">
                  <c:v>-0.136683</c:v>
                </c:pt>
                <c:pt idx="1737" formatCode="General">
                  <c:v>-0.135599</c:v>
                </c:pt>
                <c:pt idx="1738" formatCode="General">
                  <c:v>-0.13453000000000001</c:v>
                </c:pt>
                <c:pt idx="1739" formatCode="General">
                  <c:v>-0.13347600000000001</c:v>
                </c:pt>
                <c:pt idx="1740" formatCode="General">
                  <c:v>-0.132433</c:v>
                </c:pt>
                <c:pt idx="1741" formatCode="General">
                  <c:v>-0.131407</c:v>
                </c:pt>
                <c:pt idx="1742" formatCode="General">
                  <c:v>-0.130409</c:v>
                </c:pt>
                <c:pt idx="1743" formatCode="General">
                  <c:v>-0.12944800000000001</c:v>
                </c:pt>
                <c:pt idx="1744" formatCode="General">
                  <c:v>-0.12854399999999999</c:v>
                </c:pt>
                <c:pt idx="1745" formatCode="General">
                  <c:v>-0.12773100000000001</c:v>
                </c:pt>
                <c:pt idx="1746" formatCode="General">
                  <c:v>-0.127049</c:v>
                </c:pt>
                <c:pt idx="1747" formatCode="General">
                  <c:v>-0.12651499999999999</c:v>
                </c:pt>
                <c:pt idx="1748" formatCode="General">
                  <c:v>-0.12612200000000001</c:v>
                </c:pt>
                <c:pt idx="1749" formatCode="General">
                  <c:v>-0.125856</c:v>
                </c:pt>
                <c:pt idx="1750" formatCode="General">
                  <c:v>-0.125718</c:v>
                </c:pt>
                <c:pt idx="1751" formatCode="General">
                  <c:v>-0.12572800000000001</c:v>
                </c:pt>
                <c:pt idx="1752" formatCode="General">
                  <c:v>-0.12590100000000001</c:v>
                </c:pt>
                <c:pt idx="1753" formatCode="General">
                  <c:v>-0.12623000000000001</c:v>
                </c:pt>
                <c:pt idx="1754" formatCode="General">
                  <c:v>-0.12667400000000001</c:v>
                </c:pt>
                <c:pt idx="1755" formatCode="General">
                  <c:v>-0.12718099999999999</c:v>
                </c:pt>
                <c:pt idx="1756" formatCode="General">
                  <c:v>-0.12771399999999999</c:v>
                </c:pt>
                <c:pt idx="1757" formatCode="General">
                  <c:v>-0.12825400000000001</c:v>
                </c:pt>
                <c:pt idx="1758" formatCode="General">
                  <c:v>-0.12878600000000001</c:v>
                </c:pt>
                <c:pt idx="1759" formatCode="General">
                  <c:v>-0.129277</c:v>
                </c:pt>
                <c:pt idx="1760" formatCode="General">
                  <c:v>-0.12967400000000001</c:v>
                </c:pt>
                <c:pt idx="1761" formatCode="General">
                  <c:v>-0.129938</c:v>
                </c:pt>
                <c:pt idx="1762" formatCode="General">
                  <c:v>-0.13006499999999999</c:v>
                </c:pt>
                <c:pt idx="1763" formatCode="General">
                  <c:v>-0.13008500000000001</c:v>
                </c:pt>
                <c:pt idx="1764" formatCode="General">
                  <c:v>-0.13003500000000001</c:v>
                </c:pt>
                <c:pt idx="1765" formatCode="General">
                  <c:v>-0.12995200000000001</c:v>
                </c:pt>
                <c:pt idx="1766" formatCode="General">
                  <c:v>-0.12987000000000001</c:v>
                </c:pt>
                <c:pt idx="1767" formatCode="General">
                  <c:v>-0.12982299999999999</c:v>
                </c:pt>
                <c:pt idx="1768" formatCode="General">
                  <c:v>-0.12983800000000001</c:v>
                </c:pt>
                <c:pt idx="1769" formatCode="General">
                  <c:v>-0.129938</c:v>
                </c:pt>
                <c:pt idx="1770" formatCode="General">
                  <c:v>-0.130135</c:v>
                </c:pt>
                <c:pt idx="1771" formatCode="General">
                  <c:v>-0.13043299999999999</c:v>
                </c:pt>
                <c:pt idx="1772" formatCode="General">
                  <c:v>-0.130832</c:v>
                </c:pt>
                <c:pt idx="1773" formatCode="General">
                  <c:v>-0.13133900000000001</c:v>
                </c:pt>
                <c:pt idx="1774" formatCode="General">
                  <c:v>-0.131967</c:v>
                </c:pt>
                <c:pt idx="1775" formatCode="General">
                  <c:v>-0.13272300000000001</c:v>
                </c:pt>
                <c:pt idx="1776" formatCode="General">
                  <c:v>-0.13359799999999999</c:v>
                </c:pt>
                <c:pt idx="1777" formatCode="General">
                  <c:v>-0.13458100000000001</c:v>
                </c:pt>
                <c:pt idx="1778" formatCode="General">
                  <c:v>-0.13566400000000001</c:v>
                </c:pt>
                <c:pt idx="1779" formatCode="General">
                  <c:v>-0.136852</c:v>
                </c:pt>
                <c:pt idx="1780" formatCode="General">
                  <c:v>-0.13813400000000001</c:v>
                </c:pt>
                <c:pt idx="1781" formatCode="General">
                  <c:v>-0.13947599999999999</c:v>
                </c:pt>
                <c:pt idx="1782" formatCode="General">
                  <c:v>-0.14081199999999999</c:v>
                </c:pt>
                <c:pt idx="1783" formatCode="General">
                  <c:v>-0.14207500000000001</c:v>
                </c:pt>
                <c:pt idx="1784" formatCode="General">
                  <c:v>-0.143207</c:v>
                </c:pt>
                <c:pt idx="1785" formatCode="General">
                  <c:v>-0.14416499999999999</c:v>
                </c:pt>
                <c:pt idx="1786" formatCode="General">
                  <c:v>-0.14493200000000001</c:v>
                </c:pt>
                <c:pt idx="1787" formatCode="General">
                  <c:v>-0.145512</c:v>
                </c:pt>
                <c:pt idx="1788" formatCode="General">
                  <c:v>-0.14591999999999999</c:v>
                </c:pt>
                <c:pt idx="1789" formatCode="General">
                  <c:v>-0.14615800000000001</c:v>
                </c:pt>
                <c:pt idx="1790" formatCode="General">
                  <c:v>-0.14621100000000001</c:v>
                </c:pt>
                <c:pt idx="1791" formatCode="General">
                  <c:v>-0.146061</c:v>
                </c:pt>
                <c:pt idx="1792" formatCode="General">
                  <c:v>-0.145702</c:v>
                </c:pt>
                <c:pt idx="1793" formatCode="General">
                  <c:v>-0.14513999999999999</c:v>
                </c:pt>
                <c:pt idx="1794" formatCode="General">
                  <c:v>-0.14439299999999999</c:v>
                </c:pt>
                <c:pt idx="1795" formatCode="General">
                  <c:v>-0.143482</c:v>
                </c:pt>
                <c:pt idx="1796" formatCode="General">
                  <c:v>-0.142428</c:v>
                </c:pt>
                <c:pt idx="1797" formatCode="General">
                  <c:v>-0.141233</c:v>
                </c:pt>
                <c:pt idx="1798" formatCode="General">
                  <c:v>-0.13989699999999999</c:v>
                </c:pt>
                <c:pt idx="1799" formatCode="General">
                  <c:v>-0.13844000000000001</c:v>
                </c:pt>
                <c:pt idx="1800" formatCode="General">
                  <c:v>-0.13689499999999999</c:v>
                </c:pt>
                <c:pt idx="1801" formatCode="General">
                  <c:v>-0.13528499999999999</c:v>
                </c:pt>
                <c:pt idx="1802" formatCode="General">
                  <c:v>-0.13361700000000001</c:v>
                </c:pt>
                <c:pt idx="1803" formatCode="General">
                  <c:v>-0.13187599999999999</c:v>
                </c:pt>
                <c:pt idx="1804" formatCode="General">
                  <c:v>-0.13003400000000001</c:v>
                </c:pt>
                <c:pt idx="1805" formatCode="General">
                  <c:v>-0.128049</c:v>
                </c:pt>
                <c:pt idx="1806" formatCode="General">
                  <c:v>-0.125892</c:v>
                </c:pt>
                <c:pt idx="1807" formatCode="General">
                  <c:v>-0.123567</c:v>
                </c:pt>
                <c:pt idx="1808" formatCode="General">
                  <c:v>-0.121091</c:v>
                </c:pt>
                <c:pt idx="1809" formatCode="General">
                  <c:v>-0.11845</c:v>
                </c:pt>
                <c:pt idx="1810" formatCode="General">
                  <c:v>-0.115592</c:v>
                </c:pt>
                <c:pt idx="1811" formatCode="General">
                  <c:v>-0.112466</c:v>
                </c:pt>
                <c:pt idx="1812" formatCode="General">
                  <c:v>-0.109054</c:v>
                </c:pt>
                <c:pt idx="1813" formatCode="General">
                  <c:v>-0.105365</c:v>
                </c:pt>
                <c:pt idx="1814" formatCode="General">
                  <c:v>-0.101427</c:v>
                </c:pt>
                <c:pt idx="1815" formatCode="General">
                  <c:v>-9.7279299999999999E-2</c:v>
                </c:pt>
                <c:pt idx="1816" formatCode="General">
                  <c:v>-9.2969300000000005E-2</c:v>
                </c:pt>
                <c:pt idx="1817" formatCode="General">
                  <c:v>-8.8532200000000005E-2</c:v>
                </c:pt>
                <c:pt idx="1818" formatCode="General">
                  <c:v>-8.3986599999999995E-2</c:v>
                </c:pt>
                <c:pt idx="1819" formatCode="General">
                  <c:v>-7.9346E-2</c:v>
                </c:pt>
                <c:pt idx="1820" formatCode="General">
                  <c:v>-7.46304E-2</c:v>
                </c:pt>
                <c:pt idx="1821" formatCode="General">
                  <c:v>-6.9863700000000001E-2</c:v>
                </c:pt>
                <c:pt idx="1822" formatCode="General">
                  <c:v>-6.5066600000000002E-2</c:v>
                </c:pt>
                <c:pt idx="1823" formatCode="General">
                  <c:v>-6.0261500000000003E-2</c:v>
                </c:pt>
                <c:pt idx="1824" formatCode="General">
                  <c:v>-5.5481500000000003E-2</c:v>
                </c:pt>
                <c:pt idx="1825" formatCode="General">
                  <c:v>-5.0768199999999999E-2</c:v>
                </c:pt>
                <c:pt idx="1826" formatCode="General">
                  <c:v>-4.6157799999999999E-2</c:v>
                </c:pt>
                <c:pt idx="1827" formatCode="General">
                  <c:v>-4.1670899999999997E-2</c:v>
                </c:pt>
                <c:pt idx="1828" formatCode="General">
                  <c:v>-3.7313499999999999E-2</c:v>
                </c:pt>
                <c:pt idx="1829" formatCode="General">
                  <c:v>-3.3079799999999999E-2</c:v>
                </c:pt>
                <c:pt idx="1830" formatCode="General">
                  <c:v>-2.8950300000000002E-2</c:v>
                </c:pt>
                <c:pt idx="1831" formatCode="General">
                  <c:v>-2.4890099999999998E-2</c:v>
                </c:pt>
                <c:pt idx="1832" formatCode="General">
                  <c:v>-2.0856E-2</c:v>
                </c:pt>
                <c:pt idx="1833" formatCode="General">
                  <c:v>-1.68115E-2</c:v>
                </c:pt>
                <c:pt idx="1834" formatCode="General">
                  <c:v>-1.2737800000000001E-2</c:v>
                </c:pt>
                <c:pt idx="1835">
                  <c:v>-8.6358600000000004E-3</c:v>
                </c:pt>
                <c:pt idx="1836">
                  <c:v>-4.52142E-3</c:v>
                </c:pt>
                <c:pt idx="1837">
                  <c:v>-4.1667800000000002E-4</c:v>
                </c:pt>
                <c:pt idx="1838">
                  <c:v>3.6614999999999998E-3</c:v>
                </c:pt>
                <c:pt idx="1839">
                  <c:v>7.7089400000000001E-3</c:v>
                </c:pt>
                <c:pt idx="1840" formatCode="General">
                  <c:v>1.17302E-2</c:v>
                </c:pt>
                <c:pt idx="1841" formatCode="General">
                  <c:v>1.5726899999999999E-2</c:v>
                </c:pt>
                <c:pt idx="1842" formatCode="General">
                  <c:v>1.9690599999999999E-2</c:v>
                </c:pt>
                <c:pt idx="1843" formatCode="General">
                  <c:v>2.3603599999999999E-2</c:v>
                </c:pt>
                <c:pt idx="1844" formatCode="General">
                  <c:v>2.74369E-2</c:v>
                </c:pt>
                <c:pt idx="1845" formatCode="General">
                  <c:v>3.1140899999999999E-2</c:v>
                </c:pt>
                <c:pt idx="1846" formatCode="General">
                  <c:v>3.4645299999999997E-2</c:v>
                </c:pt>
                <c:pt idx="1847" formatCode="General">
                  <c:v>3.7877500000000001E-2</c:v>
                </c:pt>
                <c:pt idx="1848" formatCode="General">
                  <c:v>4.0783600000000003E-2</c:v>
                </c:pt>
                <c:pt idx="1849" formatCode="General">
                  <c:v>4.3329399999999997E-2</c:v>
                </c:pt>
                <c:pt idx="1850" formatCode="General">
                  <c:v>4.5491999999999998E-2</c:v>
                </c:pt>
                <c:pt idx="1851" formatCode="General">
                  <c:v>4.7266200000000001E-2</c:v>
                </c:pt>
                <c:pt idx="1852" formatCode="General">
                  <c:v>4.8677699999999997E-2</c:v>
                </c:pt>
                <c:pt idx="1853" formatCode="General">
                  <c:v>4.97721E-2</c:v>
                </c:pt>
                <c:pt idx="1854" formatCode="General">
                  <c:v>5.0584700000000003E-2</c:v>
                </c:pt>
                <c:pt idx="1855" formatCode="General">
                  <c:v>5.1128100000000003E-2</c:v>
                </c:pt>
                <c:pt idx="1856" formatCode="General">
                  <c:v>5.1410200000000003E-2</c:v>
                </c:pt>
                <c:pt idx="1857" formatCode="General">
                  <c:v>5.1453699999999998E-2</c:v>
                </c:pt>
                <c:pt idx="1858" formatCode="General">
                  <c:v>5.1295199999999999E-2</c:v>
                </c:pt>
                <c:pt idx="1859" formatCode="General">
                  <c:v>5.0972299999999998E-2</c:v>
                </c:pt>
                <c:pt idx="1860" formatCode="General">
                  <c:v>5.0516499999999999E-2</c:v>
                </c:pt>
                <c:pt idx="1861" formatCode="General">
                  <c:v>4.9945499999999997E-2</c:v>
                </c:pt>
                <c:pt idx="1862" formatCode="General">
                  <c:v>4.9258700000000002E-2</c:v>
                </c:pt>
                <c:pt idx="1863" formatCode="General">
                  <c:v>4.8439799999999998E-2</c:v>
                </c:pt>
                <c:pt idx="1864" formatCode="General">
                  <c:v>4.7462799999999999E-2</c:v>
                </c:pt>
                <c:pt idx="1865" formatCode="General">
                  <c:v>4.6297999999999999E-2</c:v>
                </c:pt>
                <c:pt idx="1866" formatCode="General">
                  <c:v>4.49202E-2</c:v>
                </c:pt>
                <c:pt idx="1867" formatCode="General">
                  <c:v>4.3317099999999997E-2</c:v>
                </c:pt>
                <c:pt idx="1868" formatCode="General">
                  <c:v>4.1483100000000002E-2</c:v>
                </c:pt>
                <c:pt idx="1869" formatCode="General">
                  <c:v>3.9400999999999999E-2</c:v>
                </c:pt>
                <c:pt idx="1870" formatCode="General">
                  <c:v>3.7035199999999997E-2</c:v>
                </c:pt>
                <c:pt idx="1871" formatCode="General">
                  <c:v>3.4353300000000003E-2</c:v>
                </c:pt>
                <c:pt idx="1872" formatCode="General">
                  <c:v>3.1348399999999998E-2</c:v>
                </c:pt>
                <c:pt idx="1873" formatCode="General">
                  <c:v>2.8029700000000001E-2</c:v>
                </c:pt>
                <c:pt idx="1874" formatCode="General">
                  <c:v>2.4398599999999999E-2</c:v>
                </c:pt>
                <c:pt idx="1875" formatCode="General">
                  <c:v>2.04469E-2</c:v>
                </c:pt>
                <c:pt idx="1876" formatCode="General">
                  <c:v>1.6175700000000001E-2</c:v>
                </c:pt>
                <c:pt idx="1877" formatCode="General">
                  <c:v>1.1604700000000001E-2</c:v>
                </c:pt>
                <c:pt idx="1878">
                  <c:v>6.76226E-3</c:v>
                </c:pt>
                <c:pt idx="1879">
                  <c:v>1.6779E-3</c:v>
                </c:pt>
                <c:pt idx="1880">
                  <c:v>-3.6150700000000002E-3</c:v>
                </c:pt>
                <c:pt idx="1881">
                  <c:v>-9.0730199999999993E-3</c:v>
                </c:pt>
                <c:pt idx="1882" formatCode="General">
                  <c:v>-1.4642799999999999E-2</c:v>
                </c:pt>
                <c:pt idx="1883" formatCode="General">
                  <c:v>-2.02706E-2</c:v>
                </c:pt>
                <c:pt idx="1884" formatCode="General">
                  <c:v>-2.5913200000000001E-2</c:v>
                </c:pt>
                <c:pt idx="1885" formatCode="General">
                  <c:v>-3.1541300000000001E-2</c:v>
                </c:pt>
                <c:pt idx="1886" formatCode="General">
                  <c:v>-3.71311E-2</c:v>
                </c:pt>
                <c:pt idx="1887" formatCode="General">
                  <c:v>-4.26565E-2</c:v>
                </c:pt>
                <c:pt idx="1888" formatCode="General">
                  <c:v>-4.80977E-2</c:v>
                </c:pt>
                <c:pt idx="1889" formatCode="General">
                  <c:v>-5.3456799999999999E-2</c:v>
                </c:pt>
                <c:pt idx="1890" formatCode="General">
                  <c:v>-5.8756599999999999E-2</c:v>
                </c:pt>
                <c:pt idx="1891" formatCode="General">
                  <c:v>-6.4024399999999995E-2</c:v>
                </c:pt>
                <c:pt idx="1892" formatCode="General">
                  <c:v>-6.92773E-2</c:v>
                </c:pt>
                <c:pt idx="1893" formatCode="General">
                  <c:v>-7.45252E-2</c:v>
                </c:pt>
                <c:pt idx="1894" formatCode="General">
                  <c:v>-7.9781299999999999E-2</c:v>
                </c:pt>
                <c:pt idx="1895" formatCode="General">
                  <c:v>-8.5071099999999997E-2</c:v>
                </c:pt>
                <c:pt idx="1896" formatCode="General">
                  <c:v>-9.0432200000000004E-2</c:v>
                </c:pt>
                <c:pt idx="1897" formatCode="General">
                  <c:v>-9.5904900000000001E-2</c:v>
                </c:pt>
                <c:pt idx="1898" formatCode="General">
                  <c:v>-0.10151300000000001</c:v>
                </c:pt>
                <c:pt idx="1899" formatCode="General">
                  <c:v>-0.107253</c:v>
                </c:pt>
                <c:pt idx="1900" formatCode="General">
                  <c:v>-0.113107</c:v>
                </c:pt>
                <c:pt idx="1901" formatCode="General">
                  <c:v>-0.11906700000000001</c:v>
                </c:pt>
                <c:pt idx="1902" formatCode="General">
                  <c:v>-0.125136</c:v>
                </c:pt>
                <c:pt idx="1903" formatCode="General">
                  <c:v>-0.131303</c:v>
                </c:pt>
                <c:pt idx="1904" formatCode="General">
                  <c:v>-0.13753399999999999</c:v>
                </c:pt>
                <c:pt idx="1905" formatCode="General">
                  <c:v>-0.14377899999999999</c:v>
                </c:pt>
                <c:pt idx="1906" formatCode="General">
                  <c:v>-0.14999399999999999</c:v>
                </c:pt>
                <c:pt idx="1907" formatCode="General">
                  <c:v>-0.15615200000000001</c:v>
                </c:pt>
                <c:pt idx="1908" formatCode="General">
                  <c:v>-0.16222700000000001</c:v>
                </c:pt>
                <c:pt idx="1909" formatCode="General">
                  <c:v>-0.168188</c:v>
                </c:pt>
                <c:pt idx="1910" formatCode="General">
                  <c:v>-0.17399100000000001</c:v>
                </c:pt>
                <c:pt idx="1911" formatCode="General">
                  <c:v>-0.17960300000000001</c:v>
                </c:pt>
                <c:pt idx="1912" formatCode="General">
                  <c:v>-0.18501000000000001</c:v>
                </c:pt>
                <c:pt idx="1913" formatCode="General">
                  <c:v>-0.190216</c:v>
                </c:pt>
                <c:pt idx="1914" formatCode="General">
                  <c:v>-0.19522100000000001</c:v>
                </c:pt>
                <c:pt idx="1915" formatCode="General">
                  <c:v>-0.200014</c:v>
                </c:pt>
                <c:pt idx="1916" formatCode="General">
                  <c:v>-0.20458499999999999</c:v>
                </c:pt>
                <c:pt idx="1917" formatCode="General">
                  <c:v>-0.20894499999999999</c:v>
                </c:pt>
                <c:pt idx="1918" formatCode="General">
                  <c:v>-0.21312200000000001</c:v>
                </c:pt>
                <c:pt idx="1919" formatCode="General">
                  <c:v>-0.21715799999999999</c:v>
                </c:pt>
                <c:pt idx="1920" formatCode="General">
                  <c:v>-0.22109400000000001</c:v>
                </c:pt>
                <c:pt idx="1921" formatCode="General">
                  <c:v>-0.224963</c:v>
                </c:pt>
                <c:pt idx="1922" formatCode="General">
                  <c:v>-0.22877700000000001</c:v>
                </c:pt>
                <c:pt idx="1923" formatCode="General">
                  <c:v>-0.232539</c:v>
                </c:pt>
                <c:pt idx="1924" formatCode="General">
                  <c:v>-0.23624700000000001</c:v>
                </c:pt>
                <c:pt idx="1925" formatCode="General">
                  <c:v>-0.239898</c:v>
                </c:pt>
                <c:pt idx="1926" formatCode="General">
                  <c:v>-0.243479</c:v>
                </c:pt>
                <c:pt idx="1927" formatCode="General">
                  <c:v>-0.24696399999999999</c:v>
                </c:pt>
                <c:pt idx="1928" formatCode="General">
                  <c:v>-0.25032300000000002</c:v>
                </c:pt>
                <c:pt idx="1929" formatCode="General">
                  <c:v>-0.25353500000000001</c:v>
                </c:pt>
                <c:pt idx="1930" formatCode="General">
                  <c:v>-0.256577</c:v>
                </c:pt>
                <c:pt idx="1931" formatCode="General">
                  <c:v>-0.25941900000000001</c:v>
                </c:pt>
                <c:pt idx="1932" formatCode="General">
                  <c:v>-0.26202199999999998</c:v>
                </c:pt>
                <c:pt idx="1933" formatCode="General">
                  <c:v>-0.26434800000000003</c:v>
                </c:pt>
                <c:pt idx="1934" formatCode="General">
                  <c:v>-0.26636100000000001</c:v>
                </c:pt>
                <c:pt idx="1935" formatCode="General">
                  <c:v>-0.26802599999999999</c:v>
                </c:pt>
                <c:pt idx="1936" formatCode="General">
                  <c:v>-0.269312</c:v>
                </c:pt>
                <c:pt idx="1937" formatCode="General">
                  <c:v>-0.27019700000000002</c:v>
                </c:pt>
                <c:pt idx="1938" formatCode="General">
                  <c:v>-0.27066899999999999</c:v>
                </c:pt>
                <c:pt idx="1939" formatCode="General">
                  <c:v>-0.27071600000000001</c:v>
                </c:pt>
                <c:pt idx="1940" formatCode="General">
                  <c:v>-0.27033099999999999</c:v>
                </c:pt>
                <c:pt idx="1941" formatCode="General">
                  <c:v>-0.26951799999999998</c:v>
                </c:pt>
                <c:pt idx="1942" formatCode="General">
                  <c:v>-0.26830100000000001</c:v>
                </c:pt>
                <c:pt idx="1943" formatCode="General">
                  <c:v>-0.26671699999999998</c:v>
                </c:pt>
                <c:pt idx="1944" formatCode="General">
                  <c:v>-0.26479999999999998</c:v>
                </c:pt>
                <c:pt idx="1945" formatCode="General">
                  <c:v>-0.26257999999999998</c:v>
                </c:pt>
                <c:pt idx="1946" formatCode="General">
                  <c:v>-0.26008700000000001</c:v>
                </c:pt>
                <c:pt idx="1947" formatCode="General">
                  <c:v>-0.25735999999999998</c:v>
                </c:pt>
                <c:pt idx="1948" formatCode="General">
                  <c:v>-0.25443900000000003</c:v>
                </c:pt>
                <c:pt idx="1949" formatCode="General">
                  <c:v>-0.251357</c:v>
                </c:pt>
                <c:pt idx="1950" formatCode="General">
                  <c:v>-0.248141</c:v>
                </c:pt>
                <c:pt idx="1951" formatCode="General">
                  <c:v>-0.244811</c:v>
                </c:pt>
                <c:pt idx="1952" formatCode="General">
                  <c:v>-0.24137800000000001</c:v>
                </c:pt>
                <c:pt idx="1953" formatCode="General">
                  <c:v>-0.23783699999999999</c:v>
                </c:pt>
                <c:pt idx="1954" formatCode="General">
                  <c:v>-0.234178</c:v>
                </c:pt>
                <c:pt idx="1955" formatCode="General">
                  <c:v>-0.23038600000000001</c:v>
                </c:pt>
                <c:pt idx="1956" formatCode="General">
                  <c:v>-0.22644600000000001</c:v>
                </c:pt>
                <c:pt idx="1957" formatCode="General">
                  <c:v>-0.22234499999999999</c:v>
                </c:pt>
                <c:pt idx="1958" formatCode="General">
                  <c:v>-0.21807199999999999</c:v>
                </c:pt>
                <c:pt idx="1959" formatCode="General">
                  <c:v>-0.213618</c:v>
                </c:pt>
                <c:pt idx="1960" formatCode="General">
                  <c:v>-0.20897499999999999</c:v>
                </c:pt>
                <c:pt idx="1961" formatCode="General">
                  <c:v>-0.204128</c:v>
                </c:pt>
                <c:pt idx="1962" formatCode="General">
                  <c:v>-0.19906499999999999</c:v>
                </c:pt>
                <c:pt idx="1963" formatCode="General">
                  <c:v>-0.19377900000000001</c:v>
                </c:pt>
                <c:pt idx="1964" formatCode="General">
                  <c:v>-0.18827199999999999</c:v>
                </c:pt>
                <c:pt idx="1965" formatCode="General">
                  <c:v>-0.182556</c:v>
                </c:pt>
                <c:pt idx="1966" formatCode="General">
                  <c:v>-0.176648</c:v>
                </c:pt>
                <c:pt idx="1967" formatCode="General">
                  <c:v>-0.170568</c:v>
                </c:pt>
                <c:pt idx="1968" formatCode="General">
                  <c:v>-0.16434399999999999</c:v>
                </c:pt>
                <c:pt idx="1969" formatCode="General">
                  <c:v>-0.15800500000000001</c:v>
                </c:pt>
                <c:pt idx="1970" formatCode="General">
                  <c:v>-0.151584</c:v>
                </c:pt>
                <c:pt idx="1971" formatCode="General">
                  <c:v>-0.14511399999999999</c:v>
                </c:pt>
                <c:pt idx="1972" formatCode="General">
                  <c:v>-0.13863200000000001</c:v>
                </c:pt>
                <c:pt idx="1973" formatCode="General">
                  <c:v>-0.13217400000000001</c:v>
                </c:pt>
                <c:pt idx="1974" formatCode="General">
                  <c:v>-0.12576699999999999</c:v>
                </c:pt>
                <c:pt idx="1975" formatCode="General">
                  <c:v>-0.11942700000000001</c:v>
                </c:pt>
                <c:pt idx="1976" formatCode="General">
                  <c:v>-0.113159</c:v>
                </c:pt>
                <c:pt idx="1977" formatCode="General">
                  <c:v>-0.10696799999999999</c:v>
                </c:pt>
                <c:pt idx="1978" formatCode="General">
                  <c:v>-0.10086000000000001</c:v>
                </c:pt>
                <c:pt idx="1979" formatCode="General">
                  <c:v>-9.4836400000000001E-2</c:v>
                </c:pt>
                <c:pt idx="1980" formatCode="General">
                  <c:v>-8.8889700000000002E-2</c:v>
                </c:pt>
                <c:pt idx="1981" formatCode="General">
                  <c:v>-8.3003400000000005E-2</c:v>
                </c:pt>
                <c:pt idx="1982" formatCode="General">
                  <c:v>-7.7159000000000005E-2</c:v>
                </c:pt>
                <c:pt idx="1983" formatCode="General">
                  <c:v>-7.1339700000000006E-2</c:v>
                </c:pt>
                <c:pt idx="1984" formatCode="General">
                  <c:v>-6.5530900000000003E-2</c:v>
                </c:pt>
                <c:pt idx="1985" formatCode="General">
                  <c:v>-5.9720700000000002E-2</c:v>
                </c:pt>
                <c:pt idx="1986" formatCode="General">
                  <c:v>-5.3900099999999999E-2</c:v>
                </c:pt>
                <c:pt idx="1987" formatCode="General">
                  <c:v>-4.8065200000000002E-2</c:v>
                </c:pt>
                <c:pt idx="1988" formatCode="General">
                  <c:v>-4.2218600000000002E-2</c:v>
                </c:pt>
                <c:pt idx="1989" formatCode="General">
                  <c:v>-3.6371300000000002E-2</c:v>
                </c:pt>
                <c:pt idx="1990" formatCode="General">
                  <c:v>-3.05426E-2</c:v>
                </c:pt>
                <c:pt idx="1991" formatCode="General">
                  <c:v>-2.4759300000000001E-2</c:v>
                </c:pt>
                <c:pt idx="1992" formatCode="General">
                  <c:v>-1.9054399999999999E-2</c:v>
                </c:pt>
                <c:pt idx="1993" formatCode="General">
                  <c:v>-1.34652E-2</c:v>
                </c:pt>
                <c:pt idx="1994">
                  <c:v>-8.0331599999999993E-3</c:v>
                </c:pt>
                <c:pt idx="1995">
                  <c:v>-2.8030300000000002E-3</c:v>
                </c:pt>
                <c:pt idx="1996">
                  <c:v>2.1779299999999998E-3</c:v>
                </c:pt>
                <c:pt idx="1997">
                  <c:v>6.8628200000000004E-3</c:v>
                </c:pt>
                <c:pt idx="1998" formatCode="General">
                  <c:v>1.1208900000000001E-2</c:v>
                </c:pt>
                <c:pt idx="1999" formatCode="General">
                  <c:v>1.51808E-2</c:v>
                </c:pt>
                <c:pt idx="2000" formatCode="General">
                  <c:v>1.8752499999999998E-2</c:v>
                </c:pt>
                <c:pt idx="2001" formatCode="General">
                  <c:v>2.1907900000000001E-2</c:v>
                </c:pt>
                <c:pt idx="2002" formatCode="General">
                  <c:v>2.46403E-2</c:v>
                </c:pt>
                <c:pt idx="2003" formatCode="General">
                  <c:v>2.69514E-2</c:v>
                </c:pt>
                <c:pt idx="2004" formatCode="General">
                  <c:v>2.8851600000000002E-2</c:v>
                </c:pt>
                <c:pt idx="2005" formatCode="General">
                  <c:v>3.03603E-2</c:v>
                </c:pt>
                <c:pt idx="2006" formatCode="General">
                  <c:v>3.15053E-2</c:v>
                </c:pt>
                <c:pt idx="2007" formatCode="General">
                  <c:v>3.2319399999999998E-2</c:v>
                </c:pt>
                <c:pt idx="2008" formatCode="General">
                  <c:v>3.2836700000000003E-2</c:v>
                </c:pt>
                <c:pt idx="2009" formatCode="General">
                  <c:v>3.3091000000000002E-2</c:v>
                </c:pt>
                <c:pt idx="2010" formatCode="General">
                  <c:v>3.3115899999999997E-2</c:v>
                </c:pt>
                <c:pt idx="2011" formatCode="General">
                  <c:v>3.2942800000000001E-2</c:v>
                </c:pt>
                <c:pt idx="2012" formatCode="General">
                  <c:v>3.2599000000000003E-2</c:v>
                </c:pt>
                <c:pt idx="2013" formatCode="General">
                  <c:v>3.2104099999999997E-2</c:v>
                </c:pt>
                <c:pt idx="2014" formatCode="General">
                  <c:v>3.1469499999999997E-2</c:v>
                </c:pt>
                <c:pt idx="2015" formatCode="General">
                  <c:v>3.0698900000000001E-2</c:v>
                </c:pt>
                <c:pt idx="2016" formatCode="General">
                  <c:v>2.9790000000000001E-2</c:v>
                </c:pt>
                <c:pt idx="2017" formatCode="General">
                  <c:v>2.87362E-2</c:v>
                </c:pt>
                <c:pt idx="2018" formatCode="General">
                  <c:v>2.7527300000000001E-2</c:v>
                </c:pt>
                <c:pt idx="2019" formatCode="General">
                  <c:v>2.6150099999999999E-2</c:v>
                </c:pt>
                <c:pt idx="2020" formatCode="General">
                  <c:v>2.45907E-2</c:v>
                </c:pt>
                <c:pt idx="2021" formatCode="General">
                  <c:v>2.28357E-2</c:v>
                </c:pt>
                <c:pt idx="2022" formatCode="General">
                  <c:v>2.0873699999999999E-2</c:v>
                </c:pt>
                <c:pt idx="2023" formatCode="General">
                  <c:v>1.8696000000000001E-2</c:v>
                </c:pt>
                <c:pt idx="2024" formatCode="General">
                  <c:v>1.6298799999999999E-2</c:v>
                </c:pt>
                <c:pt idx="2025" formatCode="General">
                  <c:v>1.3683600000000001E-2</c:v>
                </c:pt>
                <c:pt idx="2026" formatCode="General">
                  <c:v>1.0857E-2</c:v>
                </c:pt>
                <c:pt idx="2027">
                  <c:v>7.8302200000000006E-3</c:v>
                </c:pt>
                <c:pt idx="2028">
                  <c:v>4.6183700000000001E-3</c:v>
                </c:pt>
                <c:pt idx="2029">
                  <c:v>1.23975E-3</c:v>
                </c:pt>
                <c:pt idx="2030">
                  <c:v>-2.2856199999999999E-3</c:v>
                </c:pt>
                <c:pt idx="2031">
                  <c:v>-5.9371900000000002E-3</c:v>
                </c:pt>
                <c:pt idx="2032">
                  <c:v>-9.6948499999999996E-3</c:v>
                </c:pt>
                <c:pt idx="2033" formatCode="General">
                  <c:v>-1.35397E-2</c:v>
                </c:pt>
                <c:pt idx="2034" formatCode="General">
                  <c:v>-1.7454399999999998E-2</c:v>
                </c:pt>
                <c:pt idx="2035" formatCode="General">
                  <c:v>-2.14238E-2</c:v>
                </c:pt>
                <c:pt idx="2036" formatCode="General">
                  <c:v>-2.54348E-2</c:v>
                </c:pt>
                <c:pt idx="2037" formatCode="General">
                  <c:v>-2.9476499999999999E-2</c:v>
                </c:pt>
                <c:pt idx="2038" formatCode="General">
                  <c:v>-3.3541300000000003E-2</c:v>
                </c:pt>
                <c:pt idx="2039" formatCode="General">
                  <c:v>-3.7624499999999998E-2</c:v>
                </c:pt>
                <c:pt idx="2040" formatCode="General">
                  <c:v>-4.1724499999999998E-2</c:v>
                </c:pt>
                <c:pt idx="2041" formatCode="General">
                  <c:v>-4.5841800000000002E-2</c:v>
                </c:pt>
                <c:pt idx="2042" formatCode="General">
                  <c:v>-4.9979000000000003E-2</c:v>
                </c:pt>
                <c:pt idx="2043" formatCode="General">
                  <c:v>-5.4139699999999999E-2</c:v>
                </c:pt>
                <c:pt idx="2044" formatCode="General">
                  <c:v>-5.8328400000000002E-2</c:v>
                </c:pt>
                <c:pt idx="2045" formatCode="General">
                  <c:v>-6.2548599999999996E-2</c:v>
                </c:pt>
                <c:pt idx="2046" formatCode="General">
                  <c:v>-6.6801799999999995E-2</c:v>
                </c:pt>
                <c:pt idx="2047" formatCode="General">
                  <c:v>-7.1086499999999997E-2</c:v>
                </c:pt>
                <c:pt idx="2048" formatCode="General">
                  <c:v>-7.5399099999999997E-2</c:v>
                </c:pt>
                <c:pt idx="2049" formatCode="General">
                  <c:v>-7.9733299999999993E-2</c:v>
                </c:pt>
                <c:pt idx="2050" formatCode="General">
                  <c:v>-8.4080600000000005E-2</c:v>
                </c:pt>
                <c:pt idx="2051" formatCode="General">
                  <c:v>-8.8428699999999999E-2</c:v>
                </c:pt>
                <c:pt idx="2052" formatCode="General">
                  <c:v>-9.2762600000000001E-2</c:v>
                </c:pt>
                <c:pt idx="2053" formatCode="General">
                  <c:v>-9.7065299999999993E-2</c:v>
                </c:pt>
                <c:pt idx="2054" formatCode="General">
                  <c:v>-0.10131800000000001</c:v>
                </c:pt>
                <c:pt idx="2055" formatCode="General">
                  <c:v>-0.105501</c:v>
                </c:pt>
                <c:pt idx="2056" formatCode="General">
                  <c:v>-0.10959000000000001</c:v>
                </c:pt>
                <c:pt idx="2057" formatCode="General">
                  <c:v>-0.11355999999999999</c:v>
                </c:pt>
                <c:pt idx="2058" formatCode="General">
                  <c:v>-0.117382</c:v>
                </c:pt>
                <c:pt idx="2059" formatCode="General">
                  <c:v>-0.121027</c:v>
                </c:pt>
                <c:pt idx="2060" formatCode="General">
                  <c:v>-0.12446</c:v>
                </c:pt>
                <c:pt idx="2061" formatCode="General">
                  <c:v>-0.12765000000000001</c:v>
                </c:pt>
                <c:pt idx="2062" formatCode="General">
                  <c:v>-0.13056699999999999</c:v>
                </c:pt>
                <c:pt idx="2063" formatCode="General">
                  <c:v>-0.133185</c:v>
                </c:pt>
                <c:pt idx="2064" formatCode="General">
                  <c:v>-0.13548299999999999</c:v>
                </c:pt>
                <c:pt idx="2065" formatCode="General">
                  <c:v>-0.13744700000000001</c:v>
                </c:pt>
                <c:pt idx="2066" formatCode="General">
                  <c:v>-0.139066</c:v>
                </c:pt>
                <c:pt idx="2067" formatCode="General">
                  <c:v>-0.14033200000000001</c:v>
                </c:pt>
                <c:pt idx="2068" formatCode="General">
                  <c:v>-0.14124100000000001</c:v>
                </c:pt>
                <c:pt idx="2069" formatCode="General">
                  <c:v>-0.14179600000000001</c:v>
                </c:pt>
                <c:pt idx="2070" formatCode="General">
                  <c:v>-0.14200199999999999</c:v>
                </c:pt>
                <c:pt idx="2071" formatCode="General">
                  <c:v>-0.14186799999999999</c:v>
                </c:pt>
                <c:pt idx="2072" formatCode="General">
                  <c:v>-0.141404</c:v>
                </c:pt>
                <c:pt idx="2073" formatCode="General">
                  <c:v>-0.140623</c:v>
                </c:pt>
                <c:pt idx="2074" formatCode="General">
                  <c:v>-0.139544</c:v>
                </c:pt>
                <c:pt idx="2075" formatCode="General">
                  <c:v>-0.138184</c:v>
                </c:pt>
                <c:pt idx="2076" formatCode="General">
                  <c:v>-0.13655700000000001</c:v>
                </c:pt>
                <c:pt idx="2077" formatCode="General">
                  <c:v>-0.13467799999999999</c:v>
                </c:pt>
                <c:pt idx="2078" formatCode="General">
                  <c:v>-0.13255600000000001</c:v>
                </c:pt>
                <c:pt idx="2079" formatCode="General">
                  <c:v>-0.13020000000000001</c:v>
                </c:pt>
                <c:pt idx="2080" formatCode="General">
                  <c:v>-0.12761600000000001</c:v>
                </c:pt>
                <c:pt idx="2081" formatCode="General">
                  <c:v>-0.124807</c:v>
                </c:pt>
                <c:pt idx="2082" formatCode="General">
                  <c:v>-0.12177300000000001</c:v>
                </c:pt>
                <c:pt idx="2083" formatCode="General">
                  <c:v>-0.11851200000000001</c:v>
                </c:pt>
                <c:pt idx="2084" formatCode="General">
                  <c:v>-0.115019</c:v>
                </c:pt>
                <c:pt idx="2085" formatCode="General">
                  <c:v>-0.111287</c:v>
                </c:pt>
                <c:pt idx="2086" formatCode="General">
                  <c:v>-0.107306</c:v>
                </c:pt>
                <c:pt idx="2087" formatCode="General">
                  <c:v>-0.103065</c:v>
                </c:pt>
                <c:pt idx="2088" formatCode="General">
                  <c:v>-9.8554799999999998E-2</c:v>
                </c:pt>
                <c:pt idx="2089" formatCode="General">
                  <c:v>-9.37727E-2</c:v>
                </c:pt>
                <c:pt idx="2090" formatCode="General">
                  <c:v>-8.8723200000000002E-2</c:v>
                </c:pt>
                <c:pt idx="2091" formatCode="General">
                  <c:v>-8.3418099999999995E-2</c:v>
                </c:pt>
                <c:pt idx="2092" formatCode="General">
                  <c:v>-7.7873600000000001E-2</c:v>
                </c:pt>
                <c:pt idx="2093" formatCode="General">
                  <c:v>-7.2109199999999998E-2</c:v>
                </c:pt>
                <c:pt idx="2094" formatCode="General">
                  <c:v>-6.6146899999999995E-2</c:v>
                </c:pt>
                <c:pt idx="2095" formatCode="General">
                  <c:v>-6.0009800000000002E-2</c:v>
                </c:pt>
                <c:pt idx="2096" formatCode="General">
                  <c:v>-5.3722399999999997E-2</c:v>
                </c:pt>
                <c:pt idx="2097" formatCode="General">
                  <c:v>-4.7310499999999998E-2</c:v>
                </c:pt>
                <c:pt idx="2098" formatCode="General">
                  <c:v>-4.0799500000000002E-2</c:v>
                </c:pt>
                <c:pt idx="2099" formatCode="General">
                  <c:v>-3.4211699999999998E-2</c:v>
                </c:pt>
                <c:pt idx="2100" formatCode="General">
                  <c:v>-2.7565300000000001E-2</c:v>
                </c:pt>
                <c:pt idx="2101" formatCode="General">
                  <c:v>-2.08747E-2</c:v>
                </c:pt>
                <c:pt idx="2102" formatCode="General">
                  <c:v>-1.41499E-2</c:v>
                </c:pt>
                <c:pt idx="2103">
                  <c:v>-7.3945900000000004E-3</c:v>
                </c:pt>
                <c:pt idx="2104">
                  <c:v>-6.0665000000000003E-4</c:v>
                </c:pt>
                <c:pt idx="2105">
                  <c:v>6.2186899999999998E-3</c:v>
                </c:pt>
                <c:pt idx="2106" formatCode="General">
                  <c:v>1.3084800000000001E-2</c:v>
                </c:pt>
                <c:pt idx="2107" formatCode="General">
                  <c:v>1.9992699999999999E-2</c:v>
                </c:pt>
                <c:pt idx="2108" formatCode="General">
                  <c:v>2.6944200000000001E-2</c:v>
                </c:pt>
                <c:pt idx="2109" formatCode="General">
                  <c:v>3.39432E-2</c:v>
                </c:pt>
                <c:pt idx="2110" formatCode="General">
                  <c:v>4.0994700000000002E-2</c:v>
                </c:pt>
                <c:pt idx="2111" formatCode="General">
                  <c:v>4.81006E-2</c:v>
                </c:pt>
                <c:pt idx="2112" formatCode="General">
                  <c:v>5.5258099999999997E-2</c:v>
                </c:pt>
                <c:pt idx="2113" formatCode="General">
                  <c:v>6.2460300000000003E-2</c:v>
                </c:pt>
                <c:pt idx="2114" formatCode="General">
                  <c:v>6.9696099999999997E-2</c:v>
                </c:pt>
                <c:pt idx="2115" formatCode="General">
                  <c:v>7.6950400000000002E-2</c:v>
                </c:pt>
                <c:pt idx="2116" formatCode="General">
                  <c:v>8.4204600000000004E-2</c:v>
                </c:pt>
                <c:pt idx="2117" formatCode="General">
                  <c:v>9.1439099999999995E-2</c:v>
                </c:pt>
                <c:pt idx="2118" formatCode="General">
                  <c:v>9.8633399999999996E-2</c:v>
                </c:pt>
                <c:pt idx="2119" formatCode="General">
                  <c:v>0.105764</c:v>
                </c:pt>
                <c:pt idx="2120" formatCode="General">
                  <c:v>0.1128</c:v>
                </c:pt>
                <c:pt idx="2121" formatCode="General">
                  <c:v>0.11970799999999999</c:v>
                </c:pt>
                <c:pt idx="2122" formatCode="General">
                  <c:v>0.12645300000000001</c:v>
                </c:pt>
                <c:pt idx="2123" formatCode="General">
                  <c:v>0.132996</c:v>
                </c:pt>
                <c:pt idx="2124" formatCode="General">
                  <c:v>0.13930200000000001</c:v>
                </c:pt>
                <c:pt idx="2125" formatCode="General">
                  <c:v>0.14533299999999999</c:v>
                </c:pt>
                <c:pt idx="2126" formatCode="General">
                  <c:v>0.151056</c:v>
                </c:pt>
                <c:pt idx="2127" formatCode="General">
                  <c:v>0.156444</c:v>
                </c:pt>
                <c:pt idx="2128" formatCode="General">
                  <c:v>0.16147700000000001</c:v>
                </c:pt>
                <c:pt idx="2129" formatCode="General">
                  <c:v>0.16614300000000001</c:v>
                </c:pt>
                <c:pt idx="2130" formatCode="General">
                  <c:v>0.170436</c:v>
                </c:pt>
                <c:pt idx="2131" formatCode="General">
                  <c:v>0.17435300000000001</c:v>
                </c:pt>
                <c:pt idx="2132" formatCode="General">
                  <c:v>0.177893</c:v>
                </c:pt>
                <c:pt idx="2133" formatCode="General">
                  <c:v>0.18105299999999999</c:v>
                </c:pt>
                <c:pt idx="2134" formatCode="General">
                  <c:v>0.18383099999999999</c:v>
                </c:pt>
                <c:pt idx="2135" formatCode="General">
                  <c:v>0.186226</c:v>
                </c:pt>
                <c:pt idx="2136" formatCode="General">
                  <c:v>0.188245</c:v>
                </c:pt>
                <c:pt idx="2137" formatCode="General">
                  <c:v>0.18989800000000001</c:v>
                </c:pt>
                <c:pt idx="2138" formatCode="General">
                  <c:v>0.19119</c:v>
                </c:pt>
                <c:pt idx="2139" formatCode="General">
                  <c:v>0.19212099999999999</c:v>
                </c:pt>
                <c:pt idx="2140" formatCode="General">
                  <c:v>0.19268099999999999</c:v>
                </c:pt>
                <c:pt idx="2141" formatCode="General">
                  <c:v>0.192858</c:v>
                </c:pt>
                <c:pt idx="2142" formatCode="General">
                  <c:v>0.19264500000000001</c:v>
                </c:pt>
                <c:pt idx="2143" formatCode="General">
                  <c:v>0.19203600000000001</c:v>
                </c:pt>
                <c:pt idx="2144" formatCode="General">
                  <c:v>0.191023</c:v>
                </c:pt>
                <c:pt idx="2145" formatCode="General">
                  <c:v>0.18959899999999999</c:v>
                </c:pt>
                <c:pt idx="2146" formatCode="General">
                  <c:v>0.18776200000000001</c:v>
                </c:pt>
                <c:pt idx="2147" formatCode="General">
                  <c:v>0.18551500000000001</c:v>
                </c:pt>
                <c:pt idx="2148" formatCode="General">
                  <c:v>0.18285899999999999</c:v>
                </c:pt>
                <c:pt idx="2149" formatCode="General">
                  <c:v>0.17979200000000001</c:v>
                </c:pt>
                <c:pt idx="2150" formatCode="General">
                  <c:v>0.176315</c:v>
                </c:pt>
                <c:pt idx="2151" formatCode="General">
                  <c:v>0.172433</c:v>
                </c:pt>
                <c:pt idx="2152" formatCode="General">
                  <c:v>0.168158</c:v>
                </c:pt>
                <c:pt idx="2153" formatCode="General">
                  <c:v>0.16350799999999999</c:v>
                </c:pt>
                <c:pt idx="2154" formatCode="General">
                  <c:v>0.15850900000000001</c:v>
                </c:pt>
                <c:pt idx="2155" formatCode="General">
                  <c:v>0.15318799999999999</c:v>
                </c:pt>
                <c:pt idx="2156" formatCode="General">
                  <c:v>0.14757300000000001</c:v>
                </c:pt>
                <c:pt idx="2157" formatCode="General">
                  <c:v>0.14169200000000001</c:v>
                </c:pt>
                <c:pt idx="2158" formatCode="General">
                  <c:v>0.13557</c:v>
                </c:pt>
                <c:pt idx="2159" formatCode="General">
                  <c:v>0.12922900000000001</c:v>
                </c:pt>
                <c:pt idx="2160" formatCode="General">
                  <c:v>0.122684</c:v>
                </c:pt>
                <c:pt idx="2161" formatCode="General">
                  <c:v>0.115948</c:v>
                </c:pt>
                <c:pt idx="2162" formatCode="General">
                  <c:v>0.109026</c:v>
                </c:pt>
                <c:pt idx="2163" formatCode="General">
                  <c:v>0.101926</c:v>
                </c:pt>
                <c:pt idx="2164" formatCode="General">
                  <c:v>9.4652200000000006E-2</c:v>
                </c:pt>
                <c:pt idx="2165" formatCode="General">
                  <c:v>8.7207099999999996E-2</c:v>
                </c:pt>
                <c:pt idx="2166" formatCode="General">
                  <c:v>7.9586500000000004E-2</c:v>
                </c:pt>
                <c:pt idx="2167" formatCode="General">
                  <c:v>7.1780099999999999E-2</c:v>
                </c:pt>
                <c:pt idx="2168" formatCode="General">
                  <c:v>6.3775200000000004E-2</c:v>
                </c:pt>
                <c:pt idx="2169" formatCode="General">
                  <c:v>5.5559299999999999E-2</c:v>
                </c:pt>
                <c:pt idx="2170" formatCode="General">
                  <c:v>4.7120000000000002E-2</c:v>
                </c:pt>
                <c:pt idx="2171" formatCode="General">
                  <c:v>3.8444699999999998E-2</c:v>
                </c:pt>
                <c:pt idx="2172" formatCode="General">
                  <c:v>2.9522699999999999E-2</c:v>
                </c:pt>
                <c:pt idx="2173" formatCode="General">
                  <c:v>2.0348999999999999E-2</c:v>
                </c:pt>
                <c:pt idx="2174" formatCode="General">
                  <c:v>1.0924400000000001E-2</c:v>
                </c:pt>
                <c:pt idx="2175">
                  <c:v>1.2549499999999999E-3</c:v>
                </c:pt>
                <c:pt idx="2176">
                  <c:v>-8.6495400000000007E-3</c:v>
                </c:pt>
                <c:pt idx="2177" formatCode="General">
                  <c:v>-1.87744E-2</c:v>
                </c:pt>
                <c:pt idx="2178" formatCode="General">
                  <c:v>-2.90996E-2</c:v>
                </c:pt>
                <c:pt idx="2179" formatCode="General">
                  <c:v>-3.96011E-2</c:v>
                </c:pt>
                <c:pt idx="2180" formatCode="General">
                  <c:v>-5.0250299999999998E-2</c:v>
                </c:pt>
                <c:pt idx="2181" formatCode="General">
                  <c:v>-6.10143E-2</c:v>
                </c:pt>
                <c:pt idx="2182" formatCode="General">
                  <c:v>-7.1854799999999996E-2</c:v>
                </c:pt>
                <c:pt idx="2183" formatCode="General">
                  <c:v>-8.2729700000000003E-2</c:v>
                </c:pt>
                <c:pt idx="2184" formatCode="General">
                  <c:v>-9.3594999999999998E-2</c:v>
                </c:pt>
                <c:pt idx="2185" formatCode="General">
                  <c:v>-0.104408</c:v>
                </c:pt>
                <c:pt idx="2186" formatCode="General">
                  <c:v>-0.115129</c:v>
                </c:pt>
                <c:pt idx="2187" formatCode="General">
                  <c:v>-0.125723</c:v>
                </c:pt>
                <c:pt idx="2188" formatCode="General">
                  <c:v>-0.136159</c:v>
                </c:pt>
                <c:pt idx="2189" formatCode="General">
                  <c:v>-0.14641100000000001</c:v>
                </c:pt>
                <c:pt idx="2190" formatCode="General">
                  <c:v>-0.15645500000000001</c:v>
                </c:pt>
                <c:pt idx="2191" formatCode="General">
                  <c:v>-0.166272</c:v>
                </c:pt>
                <c:pt idx="2192" formatCode="General">
                  <c:v>-0.17585100000000001</c:v>
                </c:pt>
                <c:pt idx="2193" formatCode="General">
                  <c:v>-0.18518399999999999</c:v>
                </c:pt>
                <c:pt idx="2194" formatCode="General">
                  <c:v>-0.19426599999999999</c:v>
                </c:pt>
                <c:pt idx="2195" formatCode="General">
                  <c:v>-0.20308999999999999</c:v>
                </c:pt>
                <c:pt idx="2196" formatCode="General">
                  <c:v>-0.21165</c:v>
                </c:pt>
                <c:pt idx="2197" formatCode="General">
                  <c:v>-0.21994</c:v>
                </c:pt>
                <c:pt idx="2198" formatCode="General">
                  <c:v>-0.22795099999999999</c:v>
                </c:pt>
                <c:pt idx="2199" formatCode="General">
                  <c:v>-0.235678</c:v>
                </c:pt>
                <c:pt idx="2200" formatCode="General">
                  <c:v>-0.24310899999999999</c:v>
                </c:pt>
                <c:pt idx="2201" formatCode="General">
                  <c:v>-0.25022899999999998</c:v>
                </c:pt>
                <c:pt idx="2202" formatCode="General">
                  <c:v>-0.257019</c:v>
                </c:pt>
                <c:pt idx="2203" formatCode="General">
                  <c:v>-0.26345499999999999</c:v>
                </c:pt>
                <c:pt idx="2204" formatCode="General">
                  <c:v>-0.269513</c:v>
                </c:pt>
                <c:pt idx="2205" formatCode="General">
                  <c:v>-0.27516800000000002</c:v>
                </c:pt>
                <c:pt idx="2206" formatCode="General">
                  <c:v>-0.280391</c:v>
                </c:pt>
                <c:pt idx="2207" formatCode="General">
                  <c:v>-0.28515800000000002</c:v>
                </c:pt>
                <c:pt idx="2208" formatCode="General">
                  <c:v>-0.28944399999999998</c:v>
                </c:pt>
                <c:pt idx="2209" formatCode="General">
                  <c:v>-0.29322500000000001</c:v>
                </c:pt>
                <c:pt idx="2210" formatCode="General">
                  <c:v>-0.296485</c:v>
                </c:pt>
                <c:pt idx="2211" formatCode="General">
                  <c:v>-0.29920999999999998</c:v>
                </c:pt>
                <c:pt idx="2212" formatCode="General">
                  <c:v>-0.301394</c:v>
                </c:pt>
                <c:pt idx="2213" formatCode="General">
                  <c:v>-0.303037</c:v>
                </c:pt>
                <c:pt idx="2214" formatCode="General">
                  <c:v>-0.30414600000000003</c:v>
                </c:pt>
                <c:pt idx="2215" formatCode="General">
                  <c:v>-0.30473099999999997</c:v>
                </c:pt>
                <c:pt idx="2216" formatCode="General">
                  <c:v>-0.304811</c:v>
                </c:pt>
                <c:pt idx="2217" formatCode="General">
                  <c:v>-0.30440600000000001</c:v>
                </c:pt>
                <c:pt idx="2218" formatCode="General">
                  <c:v>-0.30353999999999998</c:v>
                </c:pt>
                <c:pt idx="2219" formatCode="General">
                  <c:v>-0.30223899999999998</c:v>
                </c:pt>
                <c:pt idx="2220" formatCode="General">
                  <c:v>-0.30053000000000002</c:v>
                </c:pt>
                <c:pt idx="2221" formatCode="General">
                  <c:v>-0.29843700000000001</c:v>
                </c:pt>
                <c:pt idx="2222" formatCode="General">
                  <c:v>-0.295983</c:v>
                </c:pt>
                <c:pt idx="2223" formatCode="General">
                  <c:v>-0.29318699999999998</c:v>
                </c:pt>
                <c:pt idx="2224" formatCode="General">
                  <c:v>-0.29006100000000001</c:v>
                </c:pt>
                <c:pt idx="2225" formatCode="General">
                  <c:v>-0.28661300000000001</c:v>
                </c:pt>
                <c:pt idx="2226" formatCode="General">
                  <c:v>-0.28284599999999999</c:v>
                </c:pt>
                <c:pt idx="2227" formatCode="General">
                  <c:v>-0.27875499999999998</c:v>
                </c:pt>
                <c:pt idx="2228" formatCode="General">
                  <c:v>-0.27433099999999999</c:v>
                </c:pt>
                <c:pt idx="2229" formatCode="General">
                  <c:v>-0.26956000000000002</c:v>
                </c:pt>
                <c:pt idx="2230" formatCode="General">
                  <c:v>-0.26442500000000002</c:v>
                </c:pt>
                <c:pt idx="2231" formatCode="General">
                  <c:v>-0.25890600000000003</c:v>
                </c:pt>
                <c:pt idx="2232" formatCode="General">
                  <c:v>-0.25298199999999998</c:v>
                </c:pt>
                <c:pt idx="2233" formatCode="General">
                  <c:v>-0.24663199999999999</c:v>
                </c:pt>
                <c:pt idx="2234" formatCode="General">
                  <c:v>-0.239838</c:v>
                </c:pt>
                <c:pt idx="2235" formatCode="General">
                  <c:v>-0.23258300000000001</c:v>
                </c:pt>
                <c:pt idx="2236" formatCode="General">
                  <c:v>-0.224858</c:v>
                </c:pt>
                <c:pt idx="2237" formatCode="General">
                  <c:v>-0.21665699999999999</c:v>
                </c:pt>
                <c:pt idx="2238" formatCode="General">
                  <c:v>-0.207982</c:v>
                </c:pt>
                <c:pt idx="2239" formatCode="General">
                  <c:v>-0.19884199999999999</c:v>
                </c:pt>
                <c:pt idx="2240" formatCode="General">
                  <c:v>-0.189251</c:v>
                </c:pt>
                <c:pt idx="2241" formatCode="General">
                  <c:v>-0.179233</c:v>
                </c:pt>
                <c:pt idx="2242" formatCode="General">
                  <c:v>-0.16881199999999999</c:v>
                </c:pt>
                <c:pt idx="2243" formatCode="General">
                  <c:v>-0.158022</c:v>
                </c:pt>
                <c:pt idx="2244" formatCode="General">
                  <c:v>-0.146896</c:v>
                </c:pt>
                <c:pt idx="2245" formatCode="General">
                  <c:v>-0.13547100000000001</c:v>
                </c:pt>
                <c:pt idx="2246" formatCode="General">
                  <c:v>-0.12378599999999999</c:v>
                </c:pt>
                <c:pt idx="2247" formatCode="General">
                  <c:v>-0.11188099999999999</c:v>
                </c:pt>
                <c:pt idx="2248" formatCode="General">
                  <c:v>-9.9791000000000005E-2</c:v>
                </c:pt>
                <c:pt idx="2249" formatCode="General">
                  <c:v>-8.7549600000000005E-2</c:v>
                </c:pt>
                <c:pt idx="2250" formatCode="General">
                  <c:v>-7.5183399999999997E-2</c:v>
                </c:pt>
                <c:pt idx="2251" formatCode="General">
                  <c:v>-6.2714800000000001E-2</c:v>
                </c:pt>
                <c:pt idx="2252" formatCode="General">
                  <c:v>-5.0162199999999997E-2</c:v>
                </c:pt>
                <c:pt idx="2253" formatCode="General">
                  <c:v>-3.7540200000000003E-2</c:v>
                </c:pt>
                <c:pt idx="2254" formatCode="General">
                  <c:v>-2.48606E-2</c:v>
                </c:pt>
                <c:pt idx="2255" formatCode="General">
                  <c:v>-1.2133E-2</c:v>
                </c:pt>
                <c:pt idx="2256">
                  <c:v>6.3372999999999999E-4</c:v>
                </c:pt>
                <c:pt idx="2257" formatCode="General">
                  <c:v>1.34296E-2</c:v>
                </c:pt>
                <c:pt idx="2258" formatCode="General">
                  <c:v>2.6242100000000001E-2</c:v>
                </c:pt>
                <c:pt idx="2259" formatCode="General">
                  <c:v>3.9055600000000003E-2</c:v>
                </c:pt>
                <c:pt idx="2260" formatCode="General">
                  <c:v>5.1852799999999998E-2</c:v>
                </c:pt>
                <c:pt idx="2261" formatCode="General">
                  <c:v>6.4614199999999997E-2</c:v>
                </c:pt>
                <c:pt idx="2262" formatCode="General">
                  <c:v>7.7317700000000003E-2</c:v>
                </c:pt>
                <c:pt idx="2263" formatCode="General">
                  <c:v>8.9937900000000001E-2</c:v>
                </c:pt>
                <c:pt idx="2264" formatCode="General">
                  <c:v>0.10244499999999999</c:v>
                </c:pt>
                <c:pt idx="2265" formatCode="General">
                  <c:v>0.11480799999999999</c:v>
                </c:pt>
                <c:pt idx="2266" formatCode="General">
                  <c:v>0.12699099999999999</c:v>
                </c:pt>
                <c:pt idx="2267" formatCode="General">
                  <c:v>0.138961</c:v>
                </c:pt>
                <c:pt idx="2268" formatCode="General">
                  <c:v>0.15068300000000001</c:v>
                </c:pt>
                <c:pt idx="2269" formatCode="General">
                  <c:v>0.16212399999999999</c:v>
                </c:pt>
                <c:pt idx="2270" formatCode="General">
                  <c:v>0.17325199999999999</c:v>
                </c:pt>
                <c:pt idx="2271" formatCode="General">
                  <c:v>0.18403800000000001</c:v>
                </c:pt>
                <c:pt idx="2272" formatCode="General">
                  <c:v>0.19445699999999999</c:v>
                </c:pt>
                <c:pt idx="2273" formatCode="General">
                  <c:v>0.204489</c:v>
                </c:pt>
                <c:pt idx="2274" formatCode="General">
                  <c:v>0.214118</c:v>
                </c:pt>
                <c:pt idx="2275" formatCode="General">
                  <c:v>0.22333500000000001</c:v>
                </c:pt>
                <c:pt idx="2276" formatCode="General">
                  <c:v>0.232131</c:v>
                </c:pt>
                <c:pt idx="2277" formatCode="General">
                  <c:v>0.24050299999999999</c:v>
                </c:pt>
                <c:pt idx="2278" formatCode="General">
                  <c:v>0.24845500000000001</c:v>
                </c:pt>
                <c:pt idx="2279" formatCode="General">
                  <c:v>0.25599499999999997</c:v>
                </c:pt>
                <c:pt idx="2280" formatCode="General">
                  <c:v>0.26313199999999998</c:v>
                </c:pt>
                <c:pt idx="2281" formatCode="General">
                  <c:v>0.26987699999999998</c:v>
                </c:pt>
                <c:pt idx="2282" formatCode="General">
                  <c:v>0.27624100000000001</c:v>
                </c:pt>
                <c:pt idx="2283" formatCode="General">
                  <c:v>0.28223399999999998</c:v>
                </c:pt>
                <c:pt idx="2284" formatCode="General">
                  <c:v>0.28786699999999998</c:v>
                </c:pt>
                <c:pt idx="2285" formatCode="General">
                  <c:v>0.29314499999999999</c:v>
                </c:pt>
                <c:pt idx="2286" formatCode="General">
                  <c:v>0.298072</c:v>
                </c:pt>
                <c:pt idx="2287" formatCode="General">
                  <c:v>0.30264799999999997</c:v>
                </c:pt>
                <c:pt idx="2288" formatCode="General">
                  <c:v>0.30686799999999997</c:v>
                </c:pt>
                <c:pt idx="2289" formatCode="General">
                  <c:v>0.310726</c:v>
                </c:pt>
                <c:pt idx="2290" formatCode="General">
                  <c:v>0.31421399999999999</c:v>
                </c:pt>
                <c:pt idx="2291" formatCode="General">
                  <c:v>0.31732399999999999</c:v>
                </c:pt>
                <c:pt idx="2292" formatCode="General">
                  <c:v>0.32004500000000002</c:v>
                </c:pt>
                <c:pt idx="2293" formatCode="General">
                  <c:v>0.32236599999999999</c:v>
                </c:pt>
                <c:pt idx="2294" formatCode="General">
                  <c:v>0.32427400000000001</c:v>
                </c:pt>
                <c:pt idx="2295" formatCode="General">
                  <c:v>0.32575900000000002</c:v>
                </c:pt>
                <c:pt idx="2296" formatCode="General">
                  <c:v>0.32681199999999999</c:v>
                </c:pt>
                <c:pt idx="2297" formatCode="General">
                  <c:v>0.32741700000000001</c:v>
                </c:pt>
                <c:pt idx="2298" formatCode="General">
                  <c:v>0.32755200000000001</c:v>
                </c:pt>
                <c:pt idx="2299" formatCode="General">
                  <c:v>0.32719199999999998</c:v>
                </c:pt>
                <c:pt idx="2300" formatCode="General">
                  <c:v>0.326318</c:v>
                </c:pt>
                <c:pt idx="2301" formatCode="General">
                  <c:v>0.32491399999999998</c:v>
                </c:pt>
                <c:pt idx="2302" formatCode="General">
                  <c:v>0.32297300000000001</c:v>
                </c:pt>
                <c:pt idx="2303" formatCode="General">
                  <c:v>0.32049100000000003</c:v>
                </c:pt>
                <c:pt idx="2304" formatCode="General">
                  <c:v>0.317467</c:v>
                </c:pt>
                <c:pt idx="2305" formatCode="General">
                  <c:v>0.31391000000000002</c:v>
                </c:pt>
                <c:pt idx="2306" formatCode="General">
                  <c:v>0.30983899999999998</c:v>
                </c:pt>
                <c:pt idx="2307" formatCode="General">
                  <c:v>0.305282</c:v>
                </c:pt>
                <c:pt idx="2308" formatCode="General">
                  <c:v>0.300263</c:v>
                </c:pt>
                <c:pt idx="2309" formatCode="General">
                  <c:v>0.29480800000000001</c:v>
                </c:pt>
                <c:pt idx="2310" formatCode="General">
                  <c:v>0.28893200000000002</c:v>
                </c:pt>
                <c:pt idx="2311" formatCode="General">
                  <c:v>0.28264899999999998</c:v>
                </c:pt>
                <c:pt idx="2312" formatCode="General">
                  <c:v>0.27596700000000002</c:v>
                </c:pt>
                <c:pt idx="2313" formatCode="General">
                  <c:v>0.268895</c:v>
                </c:pt>
                <c:pt idx="2314" formatCode="General">
                  <c:v>0.26144499999999998</c:v>
                </c:pt>
                <c:pt idx="2315" formatCode="General">
                  <c:v>0.25362499999999999</c:v>
                </c:pt>
                <c:pt idx="2316" formatCode="General">
                  <c:v>0.245448</c:v>
                </c:pt>
                <c:pt idx="2317" formatCode="General">
                  <c:v>0.236928</c:v>
                </c:pt>
                <c:pt idx="2318" formatCode="General">
                  <c:v>0.228078</c:v>
                </c:pt>
                <c:pt idx="2319" formatCode="General">
                  <c:v>0.21890999999999999</c:v>
                </c:pt>
                <c:pt idx="2320" formatCode="General">
                  <c:v>0.20943400000000001</c:v>
                </c:pt>
                <c:pt idx="2321" formatCode="General">
                  <c:v>0.19966600000000001</c:v>
                </c:pt>
                <c:pt idx="2322" formatCode="General">
                  <c:v>0.18962000000000001</c:v>
                </c:pt>
                <c:pt idx="2323" formatCode="General">
                  <c:v>0.17930599999999999</c:v>
                </c:pt>
                <c:pt idx="2324" formatCode="General">
                  <c:v>0.168736</c:v>
                </c:pt>
                <c:pt idx="2325" formatCode="General">
                  <c:v>0.15793099999999999</c:v>
                </c:pt>
                <c:pt idx="2326" formatCode="General">
                  <c:v>0.146926</c:v>
                </c:pt>
                <c:pt idx="2327" formatCode="General">
                  <c:v>0.13575799999999999</c:v>
                </c:pt>
                <c:pt idx="2328" formatCode="General">
                  <c:v>0.124469</c:v>
                </c:pt>
                <c:pt idx="2329" formatCode="General">
                  <c:v>0.113104</c:v>
                </c:pt>
                <c:pt idx="2330" formatCode="General">
                  <c:v>0.101712</c:v>
                </c:pt>
                <c:pt idx="2331" formatCode="General">
                  <c:v>9.0336100000000003E-2</c:v>
                </c:pt>
                <c:pt idx="2332" formatCode="General">
                  <c:v>7.9013399999999998E-2</c:v>
                </c:pt>
                <c:pt idx="2333" formatCode="General">
                  <c:v>6.7773700000000006E-2</c:v>
                </c:pt>
                <c:pt idx="2334" formatCode="General">
                  <c:v>5.6647599999999999E-2</c:v>
                </c:pt>
                <c:pt idx="2335" formatCode="General">
                  <c:v>4.5666499999999999E-2</c:v>
                </c:pt>
                <c:pt idx="2336" formatCode="General">
                  <c:v>3.4855299999999999E-2</c:v>
                </c:pt>
                <c:pt idx="2337" formatCode="General">
                  <c:v>2.4226999999999999E-2</c:v>
                </c:pt>
                <c:pt idx="2338" formatCode="General">
                  <c:v>1.3784599999999999E-2</c:v>
                </c:pt>
                <c:pt idx="2339">
                  <c:v>3.5260999999999999E-3</c:v>
                </c:pt>
                <c:pt idx="2340">
                  <c:v>-6.5540599999999996E-3</c:v>
                </c:pt>
                <c:pt idx="2341" formatCode="General">
                  <c:v>-1.6465899999999999E-2</c:v>
                </c:pt>
                <c:pt idx="2342" formatCode="General">
                  <c:v>-2.6222100000000002E-2</c:v>
                </c:pt>
                <c:pt idx="2343" formatCode="General">
                  <c:v>-3.58324E-2</c:v>
                </c:pt>
                <c:pt idx="2344" formatCode="General">
                  <c:v>-4.5302200000000001E-2</c:v>
                </c:pt>
                <c:pt idx="2345" formatCode="General">
                  <c:v>-5.4637400000000003E-2</c:v>
                </c:pt>
                <c:pt idx="2346" formatCode="General">
                  <c:v>-6.3847000000000001E-2</c:v>
                </c:pt>
                <c:pt idx="2347" formatCode="General">
                  <c:v>-7.2938100000000006E-2</c:v>
                </c:pt>
                <c:pt idx="2348" formatCode="General">
                  <c:v>-8.1908300000000003E-2</c:v>
                </c:pt>
                <c:pt idx="2349" formatCode="General">
                  <c:v>-9.0744199999999997E-2</c:v>
                </c:pt>
                <c:pt idx="2350" formatCode="General">
                  <c:v>-9.9422700000000003E-2</c:v>
                </c:pt>
                <c:pt idx="2351" formatCode="General">
                  <c:v>-0.10791100000000001</c:v>
                </c:pt>
                <c:pt idx="2352" formatCode="General">
                  <c:v>-0.11616700000000001</c:v>
                </c:pt>
                <c:pt idx="2353" formatCode="General">
                  <c:v>-0.12415</c:v>
                </c:pt>
                <c:pt idx="2354" formatCode="General">
                  <c:v>-0.131827</c:v>
                </c:pt>
                <c:pt idx="2355" formatCode="General">
                  <c:v>-0.13917399999999999</c:v>
                </c:pt>
                <c:pt idx="2356" formatCode="General">
                  <c:v>-0.14616699999999999</c:v>
                </c:pt>
                <c:pt idx="2357" formatCode="General">
                  <c:v>-0.15278600000000001</c:v>
                </c:pt>
                <c:pt idx="2358" formatCode="General">
                  <c:v>-0.15901299999999999</c:v>
                </c:pt>
                <c:pt idx="2359" formatCode="General">
                  <c:v>-0.16484699999999999</c:v>
                </c:pt>
                <c:pt idx="2360" formatCode="General">
                  <c:v>-0.170294</c:v>
                </c:pt>
                <c:pt idx="2361" formatCode="General">
                  <c:v>-0.17536399999999999</c:v>
                </c:pt>
                <c:pt idx="2362" formatCode="General">
                  <c:v>-0.18005299999999999</c:v>
                </c:pt>
                <c:pt idx="2363" formatCode="General">
                  <c:v>-0.18435000000000001</c:v>
                </c:pt>
                <c:pt idx="2364" formatCode="General">
                  <c:v>-0.18825</c:v>
                </c:pt>
                <c:pt idx="2365" formatCode="General">
                  <c:v>-0.19176299999999999</c:v>
                </c:pt>
                <c:pt idx="2366" formatCode="General">
                  <c:v>-0.194911</c:v>
                </c:pt>
                <c:pt idx="2367" formatCode="General">
                  <c:v>-0.197712</c:v>
                </c:pt>
                <c:pt idx="2368" formatCode="General">
                  <c:v>-0.20016800000000001</c:v>
                </c:pt>
                <c:pt idx="2369" formatCode="General">
                  <c:v>-0.202267</c:v>
                </c:pt>
                <c:pt idx="2370" formatCode="General">
                  <c:v>-0.20399700000000001</c:v>
                </c:pt>
                <c:pt idx="2371" formatCode="General">
                  <c:v>-0.205346</c:v>
                </c:pt>
                <c:pt idx="2372" formatCode="General">
                  <c:v>-0.20629800000000001</c:v>
                </c:pt>
                <c:pt idx="2373" formatCode="General">
                  <c:v>-0.20683299999999999</c:v>
                </c:pt>
                <c:pt idx="2374" formatCode="General">
                  <c:v>-0.206926</c:v>
                </c:pt>
                <c:pt idx="2375" formatCode="General">
                  <c:v>-0.20655899999999999</c:v>
                </c:pt>
                <c:pt idx="2376" formatCode="General">
                  <c:v>-0.20572299999999999</c:v>
                </c:pt>
                <c:pt idx="2377" formatCode="General">
                  <c:v>-0.20440800000000001</c:v>
                </c:pt>
                <c:pt idx="2378" formatCode="General">
                  <c:v>-0.20260800000000001</c:v>
                </c:pt>
                <c:pt idx="2379" formatCode="General">
                  <c:v>-0.200319</c:v>
                </c:pt>
                <c:pt idx="2380" formatCode="General">
                  <c:v>-0.197547</c:v>
                </c:pt>
                <c:pt idx="2381" formatCode="General">
                  <c:v>-0.194299</c:v>
                </c:pt>
                <c:pt idx="2382" formatCode="General">
                  <c:v>-0.19058600000000001</c:v>
                </c:pt>
                <c:pt idx="2383" formatCode="General">
                  <c:v>-0.186422</c:v>
                </c:pt>
                <c:pt idx="2384" formatCode="General">
                  <c:v>-0.18182999999999999</c:v>
                </c:pt>
                <c:pt idx="2385" formatCode="General">
                  <c:v>-0.17684</c:v>
                </c:pt>
                <c:pt idx="2386" formatCode="General">
                  <c:v>-0.171489</c:v>
                </c:pt>
                <c:pt idx="2387" formatCode="General">
                  <c:v>-0.16581000000000001</c:v>
                </c:pt>
                <c:pt idx="2388" formatCode="General">
                  <c:v>-0.159835</c:v>
                </c:pt>
                <c:pt idx="2389" formatCode="General">
                  <c:v>-0.15359700000000001</c:v>
                </c:pt>
                <c:pt idx="2390" formatCode="General">
                  <c:v>-0.14712800000000001</c:v>
                </c:pt>
                <c:pt idx="2391" formatCode="General">
                  <c:v>-0.140458</c:v>
                </c:pt>
                <c:pt idx="2392" formatCode="General">
                  <c:v>-0.13361200000000001</c:v>
                </c:pt>
                <c:pt idx="2393" formatCode="General">
                  <c:v>-0.126614</c:v>
                </c:pt>
                <c:pt idx="2394" formatCode="General">
                  <c:v>-0.119487</c:v>
                </c:pt>
                <c:pt idx="2395" formatCode="General">
                  <c:v>-0.11225599999999999</c:v>
                </c:pt>
                <c:pt idx="2396" formatCode="General">
                  <c:v>-0.104939</c:v>
                </c:pt>
                <c:pt idx="2397" formatCode="General">
                  <c:v>-9.7553200000000007E-2</c:v>
                </c:pt>
                <c:pt idx="2398" formatCode="General">
                  <c:v>-9.0113200000000004E-2</c:v>
                </c:pt>
                <c:pt idx="2399" formatCode="General">
                  <c:v>-8.2629400000000006E-2</c:v>
                </c:pt>
                <c:pt idx="2400" formatCode="General">
                  <c:v>-7.5109599999999999E-2</c:v>
                </c:pt>
                <c:pt idx="2401" formatCode="General">
                  <c:v>-6.7561899999999994E-2</c:v>
                </c:pt>
                <c:pt idx="2402" formatCode="General">
                  <c:v>-5.9995600000000003E-2</c:v>
                </c:pt>
                <c:pt idx="2403" formatCode="General">
                  <c:v>-5.2416900000000002E-2</c:v>
                </c:pt>
                <c:pt idx="2404" formatCode="General">
                  <c:v>-4.4824999999999997E-2</c:v>
                </c:pt>
                <c:pt idx="2405" formatCode="General">
                  <c:v>-3.7213400000000001E-2</c:v>
                </c:pt>
                <c:pt idx="2406" formatCode="General">
                  <c:v>-2.95763E-2</c:v>
                </c:pt>
                <c:pt idx="2407" formatCode="General">
                  <c:v>-2.1914800000000002E-2</c:v>
                </c:pt>
                <c:pt idx="2408" formatCode="General">
                  <c:v>-1.4238000000000001E-2</c:v>
                </c:pt>
                <c:pt idx="2409">
                  <c:v>-6.5603600000000003E-3</c:v>
                </c:pt>
                <c:pt idx="2410">
                  <c:v>1.1026199999999999E-3</c:v>
                </c:pt>
                <c:pt idx="2411">
                  <c:v>8.7361899999999996E-3</c:v>
                </c:pt>
                <c:pt idx="2412" formatCode="General">
                  <c:v>1.6327100000000001E-2</c:v>
                </c:pt>
                <c:pt idx="2413" formatCode="General">
                  <c:v>2.3864400000000001E-2</c:v>
                </c:pt>
                <c:pt idx="2414" formatCode="General">
                  <c:v>3.1342200000000001E-2</c:v>
                </c:pt>
                <c:pt idx="2415" formatCode="General">
                  <c:v>3.87599E-2</c:v>
                </c:pt>
                <c:pt idx="2416" formatCode="General">
                  <c:v>4.6116799999999999E-2</c:v>
                </c:pt>
                <c:pt idx="2417" formatCode="General">
                  <c:v>5.3402100000000001E-2</c:v>
                </c:pt>
                <c:pt idx="2418" formatCode="General">
                  <c:v>6.0589900000000002E-2</c:v>
                </c:pt>
                <c:pt idx="2419" formatCode="General">
                  <c:v>6.7647299999999994E-2</c:v>
                </c:pt>
                <c:pt idx="2420" formatCode="General">
                  <c:v>7.4546000000000001E-2</c:v>
                </c:pt>
                <c:pt idx="2421" formatCode="General">
                  <c:v>8.1266900000000003E-2</c:v>
                </c:pt>
                <c:pt idx="2422" formatCode="General">
                  <c:v>8.7794700000000003E-2</c:v>
                </c:pt>
                <c:pt idx="2423" formatCode="General">
                  <c:v>9.4116900000000003E-2</c:v>
                </c:pt>
                <c:pt idx="2424" formatCode="General">
                  <c:v>0.100231</c:v>
                </c:pt>
                <c:pt idx="2425" formatCode="General">
                  <c:v>0.106145</c:v>
                </c:pt>
                <c:pt idx="2426" formatCode="General">
                  <c:v>0.111874</c:v>
                </c:pt>
                <c:pt idx="2427" formatCode="General">
                  <c:v>0.117421</c:v>
                </c:pt>
                <c:pt idx="2428" formatCode="General">
                  <c:v>0.122781</c:v>
                </c:pt>
                <c:pt idx="2429" formatCode="General">
                  <c:v>0.127943</c:v>
                </c:pt>
                <c:pt idx="2430" formatCode="General">
                  <c:v>0.13289500000000001</c:v>
                </c:pt>
                <c:pt idx="2431" formatCode="General">
                  <c:v>0.13763</c:v>
                </c:pt>
                <c:pt idx="2432" formatCode="General">
                  <c:v>0.14214299999999999</c:v>
                </c:pt>
                <c:pt idx="2433" formatCode="General">
                  <c:v>0.14643200000000001</c:v>
                </c:pt>
                <c:pt idx="2434" formatCode="General">
                  <c:v>0.15049399999999999</c:v>
                </c:pt>
                <c:pt idx="2435" formatCode="General">
                  <c:v>0.15432000000000001</c:v>
                </c:pt>
                <c:pt idx="2436" formatCode="General">
                  <c:v>0.15789400000000001</c:v>
                </c:pt>
                <c:pt idx="2437" formatCode="General">
                  <c:v>0.161192</c:v>
                </c:pt>
                <c:pt idx="2438" formatCode="General">
                  <c:v>0.16418099999999999</c:v>
                </c:pt>
                <c:pt idx="2439" formatCode="General">
                  <c:v>0.16683100000000001</c:v>
                </c:pt>
                <c:pt idx="2440" formatCode="General">
                  <c:v>0.16911300000000001</c:v>
                </c:pt>
                <c:pt idx="2441" formatCode="General">
                  <c:v>0.17100499999999999</c:v>
                </c:pt>
                <c:pt idx="2442" formatCode="General">
                  <c:v>0.172488</c:v>
                </c:pt>
                <c:pt idx="2443" formatCode="General">
                  <c:v>0.17355000000000001</c:v>
                </c:pt>
                <c:pt idx="2444" formatCode="General">
                  <c:v>0.17418800000000001</c:v>
                </c:pt>
                <c:pt idx="2445" formatCode="General">
                  <c:v>0.17439399999999999</c:v>
                </c:pt>
                <c:pt idx="2446" formatCode="General">
                  <c:v>0.17415700000000001</c:v>
                </c:pt>
                <c:pt idx="2447" formatCode="General">
                  <c:v>0.173459</c:v>
                </c:pt>
                <c:pt idx="2448" formatCode="General">
                  <c:v>0.17229900000000001</c:v>
                </c:pt>
                <c:pt idx="2449" formatCode="General">
                  <c:v>0.17069799999999999</c:v>
                </c:pt>
                <c:pt idx="2450" formatCode="General">
                  <c:v>0.16869600000000001</c:v>
                </c:pt>
                <c:pt idx="2451" formatCode="General">
                  <c:v>0.16633400000000001</c:v>
                </c:pt>
                <c:pt idx="2452" formatCode="General">
                  <c:v>0.16364500000000001</c:v>
                </c:pt>
                <c:pt idx="2453" formatCode="General">
                  <c:v>0.16066</c:v>
                </c:pt>
                <c:pt idx="2454" formatCode="General">
                  <c:v>0.157413</c:v>
                </c:pt>
                <c:pt idx="2455" formatCode="General">
                  <c:v>0.15393999999999999</c:v>
                </c:pt>
                <c:pt idx="2456" formatCode="General">
                  <c:v>0.15027499999999999</c:v>
                </c:pt>
                <c:pt idx="2457" formatCode="General">
                  <c:v>0.146454</c:v>
                </c:pt>
                <c:pt idx="2458" formatCode="General">
                  <c:v>0.142512</c:v>
                </c:pt>
                <c:pt idx="2459" formatCode="General">
                  <c:v>0.13847999999999999</c:v>
                </c:pt>
                <c:pt idx="2460" formatCode="General">
                  <c:v>0.134381</c:v>
                </c:pt>
                <c:pt idx="2461" formatCode="General">
                  <c:v>0.13022900000000001</c:v>
                </c:pt>
                <c:pt idx="2462" formatCode="General">
                  <c:v>0.12603500000000001</c:v>
                </c:pt>
                <c:pt idx="2463" formatCode="General">
                  <c:v>0.121805</c:v>
                </c:pt>
                <c:pt idx="2464" formatCode="General">
                  <c:v>0.117535</c:v>
                </c:pt>
                <c:pt idx="2465" formatCode="General">
                  <c:v>0.11321100000000001</c:v>
                </c:pt>
                <c:pt idx="2466" formatCode="General">
                  <c:v>0.108811</c:v>
                </c:pt>
                <c:pt idx="2467" formatCode="General">
                  <c:v>0.10431799999999999</c:v>
                </c:pt>
                <c:pt idx="2468" formatCode="General">
                  <c:v>9.9720199999999995E-2</c:v>
                </c:pt>
                <c:pt idx="2469" formatCode="General">
                  <c:v>9.5016199999999995E-2</c:v>
                </c:pt>
                <c:pt idx="2470" formatCode="General">
                  <c:v>9.0205099999999996E-2</c:v>
                </c:pt>
                <c:pt idx="2471" formatCode="General">
                  <c:v>8.5287600000000005E-2</c:v>
                </c:pt>
                <c:pt idx="2472" formatCode="General">
                  <c:v>8.0268500000000007E-2</c:v>
                </c:pt>
                <c:pt idx="2473" formatCode="General">
                  <c:v>7.5160199999999996E-2</c:v>
                </c:pt>
                <c:pt idx="2474" formatCode="General">
                  <c:v>6.9981500000000002E-2</c:v>
                </c:pt>
                <c:pt idx="2475" formatCode="General">
                  <c:v>6.4753000000000005E-2</c:v>
                </c:pt>
                <c:pt idx="2476" formatCode="General">
                  <c:v>5.94914E-2</c:v>
                </c:pt>
                <c:pt idx="2477" formatCode="General">
                  <c:v>5.4208800000000001E-2</c:v>
                </c:pt>
                <c:pt idx="2478" formatCode="General">
                  <c:v>4.89191E-2</c:v>
                </c:pt>
                <c:pt idx="2479" formatCode="General">
                  <c:v>4.3644200000000001E-2</c:v>
                </c:pt>
                <c:pt idx="2480" formatCode="General">
                  <c:v>3.8414400000000001E-2</c:v>
                </c:pt>
                <c:pt idx="2481" formatCode="General">
                  <c:v>3.3261400000000003E-2</c:v>
                </c:pt>
                <c:pt idx="2482" formatCode="General">
                  <c:v>2.82098E-2</c:v>
                </c:pt>
                <c:pt idx="2483" formatCode="General">
                  <c:v>2.3273499999999999E-2</c:v>
                </c:pt>
                <c:pt idx="2484" formatCode="General">
                  <c:v>1.8457000000000001E-2</c:v>
                </c:pt>
                <c:pt idx="2485" formatCode="General">
                  <c:v>1.3760400000000001E-2</c:v>
                </c:pt>
                <c:pt idx="2486">
                  <c:v>9.1817099999999992E-3</c:v>
                </c:pt>
                <c:pt idx="2487">
                  <c:v>4.7137699999999999E-3</c:v>
                </c:pt>
                <c:pt idx="2488">
                  <c:v>3.4006100000000001E-4</c:v>
                </c:pt>
                <c:pt idx="2489">
                  <c:v>-3.9620200000000001E-3</c:v>
                </c:pt>
                <c:pt idx="2490">
                  <c:v>-8.2109799999999997E-3</c:v>
                </c:pt>
                <c:pt idx="2491" formatCode="General">
                  <c:v>-1.24165E-2</c:v>
                </c:pt>
                <c:pt idx="2492" formatCode="General">
                  <c:v>-1.65855E-2</c:v>
                </c:pt>
                <c:pt idx="2493" formatCode="General">
                  <c:v>-2.0728300000000002E-2</c:v>
                </c:pt>
                <c:pt idx="2494" formatCode="General">
                  <c:v>-2.4853699999999999E-2</c:v>
                </c:pt>
                <c:pt idx="2495" formatCode="General">
                  <c:v>-2.8959599999999999E-2</c:v>
                </c:pt>
                <c:pt idx="2496" formatCode="General">
                  <c:v>-3.3029299999999998E-2</c:v>
                </c:pt>
                <c:pt idx="2497" formatCode="General">
                  <c:v>-3.7035800000000001E-2</c:v>
                </c:pt>
                <c:pt idx="2498" formatCode="General">
                  <c:v>-4.0945099999999998E-2</c:v>
                </c:pt>
                <c:pt idx="2499" formatCode="General">
                  <c:v>-4.4718500000000001E-2</c:v>
                </c:pt>
                <c:pt idx="2500" formatCode="General">
                  <c:v>-4.8318600000000003E-2</c:v>
                </c:pt>
                <c:pt idx="2501" formatCode="General">
                  <c:v>-5.1712599999999997E-2</c:v>
                </c:pt>
                <c:pt idx="2502" formatCode="General">
                  <c:v>-5.4869599999999998E-2</c:v>
                </c:pt>
                <c:pt idx="2503" formatCode="General">
                  <c:v>-5.7757200000000002E-2</c:v>
                </c:pt>
                <c:pt idx="2504" formatCode="General">
                  <c:v>-6.0340600000000001E-2</c:v>
                </c:pt>
                <c:pt idx="2505" formatCode="General">
                  <c:v>-6.2586100000000006E-2</c:v>
                </c:pt>
                <c:pt idx="2506" formatCode="General">
                  <c:v>-6.4463599999999996E-2</c:v>
                </c:pt>
                <c:pt idx="2507" formatCode="General">
                  <c:v>-6.5948699999999999E-2</c:v>
                </c:pt>
                <c:pt idx="2508" formatCode="General">
                  <c:v>-6.70235E-2</c:v>
                </c:pt>
                <c:pt idx="2509" formatCode="General">
                  <c:v>-6.7674799999999993E-2</c:v>
                </c:pt>
                <c:pt idx="2510" formatCode="General">
                  <c:v>-6.7894499999999997E-2</c:v>
                </c:pt>
                <c:pt idx="2511" formatCode="General">
                  <c:v>-6.7682999999999993E-2</c:v>
                </c:pt>
                <c:pt idx="2512" formatCode="General">
                  <c:v>-6.7054900000000001E-2</c:v>
                </c:pt>
                <c:pt idx="2513" formatCode="General">
                  <c:v>-6.6038799999999995E-2</c:v>
                </c:pt>
                <c:pt idx="2514" formatCode="General">
                  <c:v>-6.4670599999999995E-2</c:v>
                </c:pt>
                <c:pt idx="2515" formatCode="General">
                  <c:v>-6.2984899999999996E-2</c:v>
                </c:pt>
                <c:pt idx="2516" formatCode="General">
                  <c:v>-6.1011000000000003E-2</c:v>
                </c:pt>
                <c:pt idx="2517" formatCode="General">
                  <c:v>-5.8773600000000002E-2</c:v>
                </c:pt>
                <c:pt idx="2518" formatCode="General">
                  <c:v>-5.6296899999999997E-2</c:v>
                </c:pt>
                <c:pt idx="2519" formatCode="General">
                  <c:v>-5.3605899999999998E-2</c:v>
                </c:pt>
                <c:pt idx="2520" formatCode="General">
                  <c:v>-5.0720099999999997E-2</c:v>
                </c:pt>
                <c:pt idx="2521" formatCode="General">
                  <c:v>-4.76503E-2</c:v>
                </c:pt>
                <c:pt idx="2522" formatCode="General">
                  <c:v>-4.4404199999999998E-2</c:v>
                </c:pt>
                <c:pt idx="2523" formatCode="General">
                  <c:v>-4.09956E-2</c:v>
                </c:pt>
                <c:pt idx="2524" formatCode="General">
                  <c:v>-3.7441599999999998E-2</c:v>
                </c:pt>
                <c:pt idx="2525" formatCode="General">
                  <c:v>-3.3749700000000001E-2</c:v>
                </c:pt>
                <c:pt idx="2526" formatCode="General">
                  <c:v>-2.99151E-2</c:v>
                </c:pt>
                <c:pt idx="2527" formatCode="General">
                  <c:v>-2.5931200000000001E-2</c:v>
                </c:pt>
                <c:pt idx="2528" formatCode="General">
                  <c:v>-2.1799499999999999E-2</c:v>
                </c:pt>
                <c:pt idx="2529" formatCode="General">
                  <c:v>-1.7526099999999999E-2</c:v>
                </c:pt>
                <c:pt idx="2530" formatCode="General">
                  <c:v>-1.3111899999999999E-2</c:v>
                </c:pt>
                <c:pt idx="2531">
                  <c:v>-8.5506599999999999E-3</c:v>
                </c:pt>
                <c:pt idx="2532">
                  <c:v>-3.83564E-3</c:v>
                </c:pt>
                <c:pt idx="2533">
                  <c:v>1.03385E-3</c:v>
                </c:pt>
                <c:pt idx="2534">
                  <c:v>6.0497099999999998E-3</c:v>
                </c:pt>
                <c:pt idx="2535" formatCode="General">
                  <c:v>1.11953E-2</c:v>
                </c:pt>
                <c:pt idx="2536" formatCode="General">
                  <c:v>1.6448399999999998E-2</c:v>
                </c:pt>
                <c:pt idx="2537" formatCode="General">
                  <c:v>2.17871E-2</c:v>
                </c:pt>
                <c:pt idx="2538" formatCode="General">
                  <c:v>2.7194099999999999E-2</c:v>
                </c:pt>
                <c:pt idx="2539" formatCode="General">
                  <c:v>3.2653599999999998E-2</c:v>
                </c:pt>
                <c:pt idx="2540" formatCode="General">
                  <c:v>3.8143700000000003E-2</c:v>
                </c:pt>
                <c:pt idx="2541" formatCode="General">
                  <c:v>4.3633699999999997E-2</c:v>
                </c:pt>
                <c:pt idx="2542" formatCode="General">
                  <c:v>4.9090399999999999E-2</c:v>
                </c:pt>
                <c:pt idx="2543" formatCode="General">
                  <c:v>5.4486300000000001E-2</c:v>
                </c:pt>
                <c:pt idx="2544" formatCode="General">
                  <c:v>5.9803299999999997E-2</c:v>
                </c:pt>
                <c:pt idx="2545" formatCode="General">
                  <c:v>6.5031599999999995E-2</c:v>
                </c:pt>
                <c:pt idx="2546" formatCode="General">
                  <c:v>7.0169400000000007E-2</c:v>
                </c:pt>
                <c:pt idx="2547" formatCode="General">
                  <c:v>7.5220300000000004E-2</c:v>
                </c:pt>
                <c:pt idx="2548" formatCode="General">
                  <c:v>8.0188999999999996E-2</c:v>
                </c:pt>
                <c:pt idx="2549" formatCode="General">
                  <c:v>8.5080699999999995E-2</c:v>
                </c:pt>
                <c:pt idx="2550" formatCode="General">
                  <c:v>8.9904700000000004E-2</c:v>
                </c:pt>
                <c:pt idx="2551" formatCode="General">
                  <c:v>9.4680100000000003E-2</c:v>
                </c:pt>
                <c:pt idx="2552" formatCode="General">
                  <c:v>9.9434400000000006E-2</c:v>
                </c:pt>
                <c:pt idx="2553" formatCode="General">
                  <c:v>0.104196</c:v>
                </c:pt>
                <c:pt idx="2554" formatCode="General">
                  <c:v>0.108983</c:v>
                </c:pt>
                <c:pt idx="2555" formatCode="General">
                  <c:v>0.113801</c:v>
                </c:pt>
                <c:pt idx="2556" formatCode="General">
                  <c:v>0.118649</c:v>
                </c:pt>
                <c:pt idx="2557" formatCode="General">
                  <c:v>0.123527</c:v>
                </c:pt>
                <c:pt idx="2558" formatCode="General">
                  <c:v>0.128441</c:v>
                </c:pt>
                <c:pt idx="2559" formatCode="General">
                  <c:v>0.13339200000000001</c:v>
                </c:pt>
                <c:pt idx="2560" formatCode="General">
                  <c:v>0.138372</c:v>
                </c:pt>
                <c:pt idx="2561" formatCode="General">
                  <c:v>0.14336299999999999</c:v>
                </c:pt>
                <c:pt idx="2562" formatCode="General">
                  <c:v>0.148344</c:v>
                </c:pt>
                <c:pt idx="2563" formatCode="General">
                  <c:v>0.15328700000000001</c:v>
                </c:pt>
                <c:pt idx="2564" formatCode="General">
                  <c:v>0.15815899999999999</c:v>
                </c:pt>
                <c:pt idx="2565" formatCode="General">
                  <c:v>0.16291600000000001</c:v>
                </c:pt>
                <c:pt idx="2566" formatCode="General">
                  <c:v>0.16750799999999999</c:v>
                </c:pt>
                <c:pt idx="2567" formatCode="General">
                  <c:v>0.17188500000000001</c:v>
                </c:pt>
                <c:pt idx="2568" formatCode="General">
                  <c:v>0.176011</c:v>
                </c:pt>
                <c:pt idx="2569" formatCode="General">
                  <c:v>0.17986199999999999</c:v>
                </c:pt>
                <c:pt idx="2570" formatCode="General">
                  <c:v>0.183418</c:v>
                </c:pt>
                <c:pt idx="2571" formatCode="General">
                  <c:v>0.18665599999999999</c:v>
                </c:pt>
                <c:pt idx="2572" formatCode="General">
                  <c:v>0.18956100000000001</c:v>
                </c:pt>
                <c:pt idx="2573" formatCode="General">
                  <c:v>0.19212899999999999</c:v>
                </c:pt>
                <c:pt idx="2574" formatCode="General">
                  <c:v>0.19436500000000001</c:v>
                </c:pt>
                <c:pt idx="2575" formatCode="General">
                  <c:v>0.19627700000000001</c:v>
                </c:pt>
                <c:pt idx="2576" formatCode="General">
                  <c:v>0.19787099999999999</c:v>
                </c:pt>
                <c:pt idx="2577" formatCode="General">
                  <c:v>0.199157</c:v>
                </c:pt>
                <c:pt idx="2578" formatCode="General">
                  <c:v>0.200156</c:v>
                </c:pt>
                <c:pt idx="2579" formatCode="General">
                  <c:v>0.20089399999999999</c:v>
                </c:pt>
                <c:pt idx="2580" formatCode="General">
                  <c:v>0.201401</c:v>
                </c:pt>
                <c:pt idx="2581" formatCode="General">
                  <c:v>0.20169999999999999</c:v>
                </c:pt>
                <c:pt idx="2582" formatCode="General">
                  <c:v>0.201817</c:v>
                </c:pt>
                <c:pt idx="2583" formatCode="General">
                  <c:v>0.20177400000000001</c:v>
                </c:pt>
                <c:pt idx="2584" formatCode="General">
                  <c:v>0.20158999999999999</c:v>
                </c:pt>
                <c:pt idx="2585" formatCode="General">
                  <c:v>0.20127600000000001</c:v>
                </c:pt>
                <c:pt idx="2586" formatCode="General">
                  <c:v>0.20083400000000001</c:v>
                </c:pt>
                <c:pt idx="2587" formatCode="General">
                  <c:v>0.20025699999999999</c:v>
                </c:pt>
                <c:pt idx="2588" formatCode="General">
                  <c:v>0.19953599999999999</c:v>
                </c:pt>
                <c:pt idx="2589" formatCode="General">
                  <c:v>0.19866400000000001</c:v>
                </c:pt>
                <c:pt idx="2590" formatCode="General">
                  <c:v>0.197634</c:v>
                </c:pt>
                <c:pt idx="2591" formatCode="General">
                  <c:v>0.196438</c:v>
                </c:pt>
                <c:pt idx="2592" formatCode="General">
                  <c:v>0.19506200000000001</c:v>
                </c:pt>
                <c:pt idx="2593" formatCode="General">
                  <c:v>0.193493</c:v>
                </c:pt>
                <c:pt idx="2594" formatCode="General">
                  <c:v>0.191718</c:v>
                </c:pt>
                <c:pt idx="2595" formatCode="General">
                  <c:v>0.18973200000000001</c:v>
                </c:pt>
                <c:pt idx="2596" formatCode="General">
                  <c:v>0.18753900000000001</c:v>
                </c:pt>
                <c:pt idx="2597" formatCode="General">
                  <c:v>0.18515000000000001</c:v>
                </c:pt>
                <c:pt idx="2598" formatCode="General">
                  <c:v>0.18257799999999999</c:v>
                </c:pt>
                <c:pt idx="2599" formatCode="General">
                  <c:v>0.179841</c:v>
                </c:pt>
                <c:pt idx="2600" formatCode="General">
                  <c:v>0.17696000000000001</c:v>
                </c:pt>
                <c:pt idx="2601" formatCode="General">
                  <c:v>0.173958</c:v>
                </c:pt>
                <c:pt idx="2602" formatCode="General">
                  <c:v>0.17086299999999999</c:v>
                </c:pt>
                <c:pt idx="2603" formatCode="General">
                  <c:v>0.16770099999999999</c:v>
                </c:pt>
                <c:pt idx="2604" formatCode="General">
                  <c:v>0.16450000000000001</c:v>
                </c:pt>
                <c:pt idx="2605" formatCode="General">
                  <c:v>0.16128400000000001</c:v>
                </c:pt>
                <c:pt idx="2606" formatCode="General">
                  <c:v>0.15807499999999999</c:v>
                </c:pt>
                <c:pt idx="2607" formatCode="General">
                  <c:v>0.154887</c:v>
                </c:pt>
                <c:pt idx="2608" formatCode="General">
                  <c:v>0.151731</c:v>
                </c:pt>
                <c:pt idx="2609" formatCode="General">
                  <c:v>0.14860699999999999</c:v>
                </c:pt>
                <c:pt idx="2610" formatCode="General">
                  <c:v>0.14551</c:v>
                </c:pt>
                <c:pt idx="2611" formatCode="General">
                  <c:v>0.142426</c:v>
                </c:pt>
                <c:pt idx="2612" formatCode="General">
                  <c:v>0.13933499999999999</c:v>
                </c:pt>
                <c:pt idx="2613" formatCode="General">
                  <c:v>0.136214</c:v>
                </c:pt>
                <c:pt idx="2614" formatCode="General">
                  <c:v>0.13303400000000001</c:v>
                </c:pt>
                <c:pt idx="2615" formatCode="General">
                  <c:v>0.12976799999999999</c:v>
                </c:pt>
                <c:pt idx="2616" formatCode="General">
                  <c:v>0.126388</c:v>
                </c:pt>
                <c:pt idx="2617" formatCode="General">
                  <c:v>0.122866</c:v>
                </c:pt>
                <c:pt idx="2618" formatCode="General">
                  <c:v>0.119182</c:v>
                </c:pt>
                <c:pt idx="2619" formatCode="General">
                  <c:v>0.115319</c:v>
                </c:pt>
                <c:pt idx="2620" formatCode="General">
                  <c:v>0.111267</c:v>
                </c:pt>
                <c:pt idx="2621" formatCode="General">
                  <c:v>0.10702299999999999</c:v>
                </c:pt>
                <c:pt idx="2622" formatCode="General">
                  <c:v>0.102593</c:v>
                </c:pt>
                <c:pt idx="2623" formatCode="General">
                  <c:v>9.7990900000000006E-2</c:v>
                </c:pt>
                <c:pt idx="2624" formatCode="General">
                  <c:v>9.3237399999999998E-2</c:v>
                </c:pt>
                <c:pt idx="2625" formatCode="General">
                  <c:v>8.8361400000000007E-2</c:v>
                </c:pt>
                <c:pt idx="2626" formatCode="General">
                  <c:v>8.3396700000000004E-2</c:v>
                </c:pt>
                <c:pt idx="2627" formatCode="General">
                  <c:v>7.8381699999999999E-2</c:v>
                </c:pt>
                <c:pt idx="2628" formatCode="General">
                  <c:v>7.3357000000000006E-2</c:v>
                </c:pt>
                <c:pt idx="2629" formatCode="General">
                  <c:v>6.8363999999999994E-2</c:v>
                </c:pt>
                <c:pt idx="2630" formatCode="General">
                  <c:v>6.3442200000000004E-2</c:v>
                </c:pt>
                <c:pt idx="2631" formatCode="General">
                  <c:v>5.8628100000000002E-2</c:v>
                </c:pt>
                <c:pt idx="2632" formatCode="General">
                  <c:v>5.3952899999999998E-2</c:v>
                </c:pt>
                <c:pt idx="2633" formatCode="General">
                  <c:v>4.9441499999999999E-2</c:v>
                </c:pt>
                <c:pt idx="2634" formatCode="General">
                  <c:v>4.5111800000000001E-2</c:v>
                </c:pt>
                <c:pt idx="2635" formatCode="General">
                  <c:v>4.0974799999999999E-2</c:v>
                </c:pt>
                <c:pt idx="2636" formatCode="General">
                  <c:v>3.7033700000000003E-2</c:v>
                </c:pt>
                <c:pt idx="2637" formatCode="General">
                  <c:v>3.3284500000000002E-2</c:v>
                </c:pt>
                <c:pt idx="2638" formatCode="General">
                  <c:v>2.97165E-2</c:v>
                </c:pt>
                <c:pt idx="2639" formatCode="General">
                  <c:v>2.6314199999999999E-2</c:v>
                </c:pt>
                <c:pt idx="2640" formatCode="General">
                  <c:v>2.3058800000000001E-2</c:v>
                </c:pt>
                <c:pt idx="2641" formatCode="General">
                  <c:v>1.99288E-2</c:v>
                </c:pt>
                <c:pt idx="2642" formatCode="General">
                  <c:v>1.6901599999999999E-2</c:v>
                </c:pt>
                <c:pt idx="2643" formatCode="General">
                  <c:v>1.39553E-2</c:v>
                </c:pt>
                <c:pt idx="2644" formatCode="General">
                  <c:v>1.10694E-2</c:v>
                </c:pt>
                <c:pt idx="2645">
                  <c:v>8.2270299999999998E-3</c:v>
                </c:pt>
                <c:pt idx="2646">
                  <c:v>5.41641E-3</c:v>
                </c:pt>
                <c:pt idx="2647">
                  <c:v>2.63233E-3</c:v>
                </c:pt>
                <c:pt idx="2648">
                  <c:v>-1.2409899999999999E-4</c:v>
                </c:pt>
                <c:pt idx="2649">
                  <c:v>-2.8470600000000002E-3</c:v>
                </c:pt>
                <c:pt idx="2650">
                  <c:v>-5.5268699999999997E-3</c:v>
                </c:pt>
                <c:pt idx="2651">
                  <c:v>-8.1495100000000004E-3</c:v>
                </c:pt>
                <c:pt idx="2652" formatCode="General">
                  <c:v>-1.06961E-2</c:v>
                </c:pt>
                <c:pt idx="2653" formatCode="General">
                  <c:v>-1.31439E-2</c:v>
                </c:pt>
                <c:pt idx="2654" formatCode="General">
                  <c:v>-1.54705E-2</c:v>
                </c:pt>
                <c:pt idx="2655" formatCode="General">
                  <c:v>-1.76568E-2</c:v>
                </c:pt>
                <c:pt idx="2656" formatCode="General">
                  <c:v>-1.9690599999999999E-2</c:v>
                </c:pt>
                <c:pt idx="2657" formatCode="General">
                  <c:v>-2.1566700000000001E-2</c:v>
                </c:pt>
                <c:pt idx="2658" formatCode="General">
                  <c:v>-2.3286600000000001E-2</c:v>
                </c:pt>
                <c:pt idx="2659" formatCode="General">
                  <c:v>-2.48595E-2</c:v>
                </c:pt>
                <c:pt idx="2660" formatCode="General">
                  <c:v>-2.63013E-2</c:v>
                </c:pt>
                <c:pt idx="2661" formatCode="General">
                  <c:v>-2.76327E-2</c:v>
                </c:pt>
                <c:pt idx="2662" formatCode="General">
                  <c:v>-2.88776E-2</c:v>
                </c:pt>
                <c:pt idx="2663" formatCode="General">
                  <c:v>-3.00611E-2</c:v>
                </c:pt>
                <c:pt idx="2664" formatCode="General">
                  <c:v>-3.1207100000000002E-2</c:v>
                </c:pt>
                <c:pt idx="2665" formatCode="General">
                  <c:v>-3.2335700000000002E-2</c:v>
                </c:pt>
                <c:pt idx="2666" formatCode="General">
                  <c:v>-3.3463100000000003E-2</c:v>
                </c:pt>
                <c:pt idx="2667" formatCode="General">
                  <c:v>-3.4605299999999999E-2</c:v>
                </c:pt>
                <c:pt idx="2668" formatCode="General">
                  <c:v>-3.5780899999999997E-2</c:v>
                </c:pt>
                <c:pt idx="2669" formatCode="General">
                  <c:v>-3.7009100000000003E-2</c:v>
                </c:pt>
                <c:pt idx="2670" formatCode="General">
                  <c:v>-3.83048E-2</c:v>
                </c:pt>
                <c:pt idx="2671" formatCode="General">
                  <c:v>-3.9676400000000001E-2</c:v>
                </c:pt>
                <c:pt idx="2672" formatCode="General">
                  <c:v>-4.1124800000000003E-2</c:v>
                </c:pt>
                <c:pt idx="2673" formatCode="General">
                  <c:v>-4.2644300000000003E-2</c:v>
                </c:pt>
                <c:pt idx="2674" formatCode="General">
                  <c:v>-4.4221700000000003E-2</c:v>
                </c:pt>
                <c:pt idx="2675" formatCode="General">
                  <c:v>-4.5839299999999999E-2</c:v>
                </c:pt>
                <c:pt idx="2676" formatCode="General">
                  <c:v>-4.7476200000000003E-2</c:v>
                </c:pt>
                <c:pt idx="2677" formatCode="General">
                  <c:v>-4.9107400000000002E-2</c:v>
                </c:pt>
                <c:pt idx="2678" formatCode="General">
                  <c:v>-5.0701799999999998E-2</c:v>
                </c:pt>
                <c:pt idx="2679" formatCode="General">
                  <c:v>-5.2225599999999997E-2</c:v>
                </c:pt>
                <c:pt idx="2680" formatCode="General">
                  <c:v>-5.36477E-2</c:v>
                </c:pt>
                <c:pt idx="2681" formatCode="General">
                  <c:v>-5.4944199999999999E-2</c:v>
                </c:pt>
                <c:pt idx="2682" formatCode="General">
                  <c:v>-5.6096699999999999E-2</c:v>
                </c:pt>
                <c:pt idx="2683" formatCode="General">
                  <c:v>-5.7089599999999997E-2</c:v>
                </c:pt>
                <c:pt idx="2684" formatCode="General">
                  <c:v>-5.7909099999999998E-2</c:v>
                </c:pt>
                <c:pt idx="2685" formatCode="General">
                  <c:v>-5.8544899999999997E-2</c:v>
                </c:pt>
                <c:pt idx="2686" formatCode="General">
                  <c:v>-5.8992799999999998E-2</c:v>
                </c:pt>
                <c:pt idx="2687" formatCode="General">
                  <c:v>-5.9258400000000003E-2</c:v>
                </c:pt>
                <c:pt idx="2688" formatCode="General">
                  <c:v>-5.9359200000000001E-2</c:v>
                </c:pt>
                <c:pt idx="2689" formatCode="General">
                  <c:v>-5.9321699999999998E-2</c:v>
                </c:pt>
                <c:pt idx="2690" formatCode="General">
                  <c:v>-5.9177199999999999E-2</c:v>
                </c:pt>
                <c:pt idx="2691" formatCode="General">
                  <c:v>-5.8958299999999998E-2</c:v>
                </c:pt>
                <c:pt idx="2692" formatCode="General">
                  <c:v>-5.8697899999999997E-2</c:v>
                </c:pt>
                <c:pt idx="2693" formatCode="General">
                  <c:v>-5.8426499999999999E-2</c:v>
                </c:pt>
                <c:pt idx="2694" formatCode="General">
                  <c:v>-5.8170800000000002E-2</c:v>
                </c:pt>
                <c:pt idx="2695" formatCode="General">
                  <c:v>-5.79514E-2</c:v>
                </c:pt>
                <c:pt idx="2696" formatCode="General">
                  <c:v>-5.7783899999999999E-2</c:v>
                </c:pt>
                <c:pt idx="2697" formatCode="General">
                  <c:v>-5.7680099999999998E-2</c:v>
                </c:pt>
                <c:pt idx="2698" formatCode="General">
                  <c:v>-5.7649199999999998E-2</c:v>
                </c:pt>
                <c:pt idx="2699" formatCode="General">
                  <c:v>-5.7697100000000001E-2</c:v>
                </c:pt>
                <c:pt idx="2700" formatCode="General">
                  <c:v>-5.7821999999999998E-2</c:v>
                </c:pt>
                <c:pt idx="2701" formatCode="General">
                  <c:v>-5.8011699999999999E-2</c:v>
                </c:pt>
                <c:pt idx="2702" formatCode="General">
                  <c:v>-5.8246300000000001E-2</c:v>
                </c:pt>
                <c:pt idx="2703" formatCode="General">
                  <c:v>-5.8503600000000003E-2</c:v>
                </c:pt>
                <c:pt idx="2704" formatCode="General">
                  <c:v>-5.8764299999999998E-2</c:v>
                </c:pt>
                <c:pt idx="2705" formatCode="General">
                  <c:v>-5.9013299999999998E-2</c:v>
                </c:pt>
                <c:pt idx="2706" formatCode="General">
                  <c:v>-5.9238899999999997E-2</c:v>
                </c:pt>
                <c:pt idx="2707" formatCode="General">
                  <c:v>-5.9431499999999998E-2</c:v>
                </c:pt>
                <c:pt idx="2708" formatCode="General">
                  <c:v>-5.9583200000000003E-2</c:v>
                </c:pt>
                <c:pt idx="2709" formatCode="General">
                  <c:v>-5.96888E-2</c:v>
                </c:pt>
                <c:pt idx="2710" formatCode="General">
                  <c:v>-5.9747300000000003E-2</c:v>
                </c:pt>
                <c:pt idx="2711" formatCode="General">
                  <c:v>-5.9762999999999997E-2</c:v>
                </c:pt>
                <c:pt idx="2712" formatCode="General">
                  <c:v>-5.97467E-2</c:v>
                </c:pt>
                <c:pt idx="2713" formatCode="General">
                  <c:v>-5.9714999999999997E-2</c:v>
                </c:pt>
                <c:pt idx="2714" formatCode="General">
                  <c:v>-5.9687900000000002E-2</c:v>
                </c:pt>
                <c:pt idx="2715" formatCode="General">
                  <c:v>-5.9683E-2</c:v>
                </c:pt>
                <c:pt idx="2716" formatCode="General">
                  <c:v>-5.9712000000000001E-2</c:v>
                </c:pt>
                <c:pt idx="2717" formatCode="General">
                  <c:v>-5.9781800000000003E-2</c:v>
                </c:pt>
                <c:pt idx="2718" formatCode="General">
                  <c:v>-5.9897699999999998E-2</c:v>
                </c:pt>
                <c:pt idx="2719" formatCode="General">
                  <c:v>-6.00621E-2</c:v>
                </c:pt>
                <c:pt idx="2720" formatCode="General">
                  <c:v>-6.0271499999999999E-2</c:v>
                </c:pt>
                <c:pt idx="2721" formatCode="General">
                  <c:v>-6.05167E-2</c:v>
                </c:pt>
                <c:pt idx="2722" formatCode="General">
                  <c:v>-6.0784699999999997E-2</c:v>
                </c:pt>
                <c:pt idx="2723" formatCode="General">
                  <c:v>-6.10587E-2</c:v>
                </c:pt>
                <c:pt idx="2724" formatCode="General">
                  <c:v>-6.1315300000000003E-2</c:v>
                </c:pt>
                <c:pt idx="2725" formatCode="General">
                  <c:v>-6.1524000000000002E-2</c:v>
                </c:pt>
                <c:pt idx="2726" formatCode="General">
                  <c:v>-6.1647100000000003E-2</c:v>
                </c:pt>
                <c:pt idx="2727" formatCode="General">
                  <c:v>-6.16436E-2</c:v>
                </c:pt>
                <c:pt idx="2728" formatCode="General">
                  <c:v>-6.1478999999999999E-2</c:v>
                </c:pt>
                <c:pt idx="2729" formatCode="General">
                  <c:v>-6.11313E-2</c:v>
                </c:pt>
                <c:pt idx="2730" formatCode="General">
                  <c:v>-6.0587000000000002E-2</c:v>
                </c:pt>
                <c:pt idx="2731" formatCode="General">
                  <c:v>-5.9831099999999998E-2</c:v>
                </c:pt>
                <c:pt idx="2732" formatCode="General">
                  <c:v>-5.8847299999999998E-2</c:v>
                </c:pt>
                <c:pt idx="2733" formatCode="General">
                  <c:v>-5.7627200000000003E-2</c:v>
                </c:pt>
                <c:pt idx="2734" formatCode="General">
                  <c:v>-5.6175599999999999E-2</c:v>
                </c:pt>
                <c:pt idx="2735" formatCode="General">
                  <c:v>-5.4506300000000001E-2</c:v>
                </c:pt>
                <c:pt idx="2736" formatCode="General">
                  <c:v>-5.2637499999999997E-2</c:v>
                </c:pt>
                <c:pt idx="2737" formatCode="General">
                  <c:v>-5.0594399999999998E-2</c:v>
                </c:pt>
                <c:pt idx="2738" formatCode="General">
                  <c:v>-4.8408199999999998E-2</c:v>
                </c:pt>
                <c:pt idx="2739" formatCode="General">
                  <c:v>-4.6110100000000001E-2</c:v>
                </c:pt>
                <c:pt idx="2740" formatCode="General">
                  <c:v>-4.3728999999999997E-2</c:v>
                </c:pt>
                <c:pt idx="2741" formatCode="General">
                  <c:v>-4.1297300000000002E-2</c:v>
                </c:pt>
                <c:pt idx="2742" formatCode="General">
                  <c:v>-3.8854E-2</c:v>
                </c:pt>
                <c:pt idx="2743" formatCode="General">
                  <c:v>-3.6438100000000001E-2</c:v>
                </c:pt>
                <c:pt idx="2744" formatCode="General">
                  <c:v>-3.4076599999999999E-2</c:v>
                </c:pt>
                <c:pt idx="2745" formatCode="General">
                  <c:v>-3.1782199999999997E-2</c:v>
                </c:pt>
                <c:pt idx="2746" formatCode="General">
                  <c:v>-2.95588E-2</c:v>
                </c:pt>
                <c:pt idx="2747" formatCode="General">
                  <c:v>-2.7404899999999999E-2</c:v>
                </c:pt>
                <c:pt idx="2748" formatCode="General">
                  <c:v>-2.53122E-2</c:v>
                </c:pt>
                <c:pt idx="2749" formatCode="General">
                  <c:v>-2.3263699999999998E-2</c:v>
                </c:pt>
                <c:pt idx="2750" formatCode="General">
                  <c:v>-2.1236700000000001E-2</c:v>
                </c:pt>
                <c:pt idx="2751" formatCode="General">
                  <c:v>-1.9205E-2</c:v>
                </c:pt>
                <c:pt idx="2752" formatCode="General">
                  <c:v>-1.7139999999999999E-2</c:v>
                </c:pt>
                <c:pt idx="2753" formatCode="General">
                  <c:v>-1.5012599999999999E-2</c:v>
                </c:pt>
                <c:pt idx="2754" formatCode="General">
                  <c:v>-1.27936E-2</c:v>
                </c:pt>
                <c:pt idx="2755" formatCode="General">
                  <c:v>-1.0452899999999999E-2</c:v>
                </c:pt>
                <c:pt idx="2756">
                  <c:v>-7.9581800000000005E-3</c:v>
                </c:pt>
                <c:pt idx="2757">
                  <c:v>-5.2807499999999999E-3</c:v>
                </c:pt>
                <c:pt idx="2758">
                  <c:v>-2.4023600000000001E-3</c:v>
                </c:pt>
                <c:pt idx="2759">
                  <c:v>6.8497899999999995E-4</c:v>
                </c:pt>
                <c:pt idx="2760">
                  <c:v>3.9874799999999998E-3</c:v>
                </c:pt>
                <c:pt idx="2761">
                  <c:v>7.5122899999999996E-3</c:v>
                </c:pt>
                <c:pt idx="2762" formatCode="General">
                  <c:v>1.1258000000000001E-2</c:v>
                </c:pt>
                <c:pt idx="2763" formatCode="General">
                  <c:v>1.5204199999999999E-2</c:v>
                </c:pt>
                <c:pt idx="2764" formatCode="General">
                  <c:v>1.9311999999999999E-2</c:v>
                </c:pt>
                <c:pt idx="2765" formatCode="General">
                  <c:v>2.35356E-2</c:v>
                </c:pt>
                <c:pt idx="2766" formatCode="General">
                  <c:v>2.7833199999999999E-2</c:v>
                </c:pt>
                <c:pt idx="2767" formatCode="General">
                  <c:v>3.2172899999999997E-2</c:v>
                </c:pt>
                <c:pt idx="2768" formatCode="General">
                  <c:v>3.6531599999999997E-2</c:v>
                </c:pt>
                <c:pt idx="2769" formatCode="General">
                  <c:v>4.0890599999999999E-2</c:v>
                </c:pt>
                <c:pt idx="2770" formatCode="General">
                  <c:v>4.5234799999999999E-2</c:v>
                </c:pt>
                <c:pt idx="2771" formatCode="General">
                  <c:v>4.9556799999999998E-2</c:v>
                </c:pt>
                <c:pt idx="2772" formatCode="General">
                  <c:v>5.3861699999999998E-2</c:v>
                </c:pt>
                <c:pt idx="2773" formatCode="General">
                  <c:v>5.8167299999999998E-2</c:v>
                </c:pt>
                <c:pt idx="2774" formatCode="General">
                  <c:v>6.2501000000000001E-2</c:v>
                </c:pt>
                <c:pt idx="2775" formatCode="General">
                  <c:v>6.6898200000000005E-2</c:v>
                </c:pt>
                <c:pt idx="2776" formatCode="General">
                  <c:v>7.1398100000000006E-2</c:v>
                </c:pt>
                <c:pt idx="2777" formatCode="General">
                  <c:v>7.6036599999999996E-2</c:v>
                </c:pt>
                <c:pt idx="2778" formatCode="General">
                  <c:v>8.0842800000000006E-2</c:v>
                </c:pt>
                <c:pt idx="2779" formatCode="General">
                  <c:v>8.5841899999999999E-2</c:v>
                </c:pt>
                <c:pt idx="2780" formatCode="General">
                  <c:v>9.1053499999999996E-2</c:v>
                </c:pt>
                <c:pt idx="2781" formatCode="General">
                  <c:v>9.6483200000000005E-2</c:v>
                </c:pt>
                <c:pt idx="2782" formatCode="General">
                  <c:v>0.102118</c:v>
                </c:pt>
                <c:pt idx="2783" formatCode="General">
                  <c:v>0.107933</c:v>
                </c:pt>
                <c:pt idx="2784" formatCode="General">
                  <c:v>0.11390500000000001</c:v>
                </c:pt>
                <c:pt idx="2785" formatCode="General">
                  <c:v>0.120007</c:v>
                </c:pt>
                <c:pt idx="2786" formatCode="General">
                  <c:v>0.12620700000000001</c:v>
                </c:pt>
                <c:pt idx="2787" formatCode="General">
                  <c:v>0.13245999999999999</c:v>
                </c:pt>
                <c:pt idx="2788" formatCode="General">
                  <c:v>0.13871600000000001</c:v>
                </c:pt>
                <c:pt idx="2789" formatCode="General">
                  <c:v>0.144923</c:v>
                </c:pt>
                <c:pt idx="2790" formatCode="General">
                  <c:v>0.15102399999999999</c:v>
                </c:pt>
                <c:pt idx="2791" formatCode="General">
                  <c:v>0.156969</c:v>
                </c:pt>
                <c:pt idx="2792" formatCode="General">
                  <c:v>0.162713</c:v>
                </c:pt>
                <c:pt idx="2793" formatCode="General">
                  <c:v>0.16822300000000001</c:v>
                </c:pt>
                <c:pt idx="2794" formatCode="General">
                  <c:v>0.17347499999999999</c:v>
                </c:pt>
                <c:pt idx="2795" formatCode="General">
                  <c:v>0.178455</c:v>
                </c:pt>
                <c:pt idx="2796" formatCode="General">
                  <c:v>0.183169</c:v>
                </c:pt>
                <c:pt idx="2797" formatCode="General">
                  <c:v>0.187636</c:v>
                </c:pt>
                <c:pt idx="2798" formatCode="General">
                  <c:v>0.191885</c:v>
                </c:pt>
                <c:pt idx="2799" formatCode="General">
                  <c:v>0.19594400000000001</c:v>
                </c:pt>
                <c:pt idx="2800" formatCode="General">
                  <c:v>0.19984499999999999</c:v>
                </c:pt>
                <c:pt idx="2801" formatCode="General">
                  <c:v>0.203627</c:v>
                </c:pt>
                <c:pt idx="2802" formatCode="General">
                  <c:v>0.20732999999999999</c:v>
                </c:pt>
                <c:pt idx="2803" formatCode="General">
                  <c:v>0.21099300000000001</c:v>
                </c:pt>
                <c:pt idx="2804" formatCode="General">
                  <c:v>0.21464800000000001</c:v>
                </c:pt>
                <c:pt idx="2805" formatCode="General">
                  <c:v>0.21831700000000001</c:v>
                </c:pt>
                <c:pt idx="2806" formatCode="General">
                  <c:v>0.22201499999999999</c:v>
                </c:pt>
                <c:pt idx="2807" formatCode="General">
                  <c:v>0.22575000000000001</c:v>
                </c:pt>
                <c:pt idx="2808" formatCode="General">
                  <c:v>0.229523</c:v>
                </c:pt>
                <c:pt idx="2809" formatCode="General">
                  <c:v>0.233322</c:v>
                </c:pt>
                <c:pt idx="2810" formatCode="General">
                  <c:v>0.237125</c:v>
                </c:pt>
                <c:pt idx="2811" formatCode="General">
                  <c:v>0.240901</c:v>
                </c:pt>
                <c:pt idx="2812" formatCode="General">
                  <c:v>0.244617</c:v>
                </c:pt>
                <c:pt idx="2813" formatCode="General">
                  <c:v>0.24823100000000001</c:v>
                </c:pt>
                <c:pt idx="2814" formatCode="General">
                  <c:v>0.25169599999999998</c:v>
                </c:pt>
                <c:pt idx="2815" formatCode="General">
                  <c:v>0.254963</c:v>
                </c:pt>
                <c:pt idx="2816" formatCode="General">
                  <c:v>0.25799499999999997</c:v>
                </c:pt>
                <c:pt idx="2817" formatCode="General">
                  <c:v>0.260766</c:v>
                </c:pt>
                <c:pt idx="2818" formatCode="General">
                  <c:v>0.26326100000000002</c:v>
                </c:pt>
                <c:pt idx="2819" formatCode="General">
                  <c:v>0.26545999999999997</c:v>
                </c:pt>
                <c:pt idx="2820" formatCode="General">
                  <c:v>0.26734999999999998</c:v>
                </c:pt>
                <c:pt idx="2821" formatCode="General">
                  <c:v>0.26892899999999997</c:v>
                </c:pt>
                <c:pt idx="2822" formatCode="General">
                  <c:v>0.27021000000000001</c:v>
                </c:pt>
                <c:pt idx="2823" formatCode="General">
                  <c:v>0.27120699999999998</c:v>
                </c:pt>
                <c:pt idx="2824" formatCode="General">
                  <c:v>0.27193499999999998</c:v>
                </c:pt>
                <c:pt idx="2825" formatCode="General">
                  <c:v>0.27240999999999999</c:v>
                </c:pt>
                <c:pt idx="2826" formatCode="General">
                  <c:v>0.27266000000000001</c:v>
                </c:pt>
                <c:pt idx="2827" formatCode="General">
                  <c:v>0.27272299999999999</c:v>
                </c:pt>
                <c:pt idx="2828" formatCode="General">
                  <c:v>0.27263799999999999</c:v>
                </c:pt>
                <c:pt idx="2829" formatCode="General">
                  <c:v>0.27243800000000001</c:v>
                </c:pt>
                <c:pt idx="2830" formatCode="General">
                  <c:v>0.272146</c:v>
                </c:pt>
                <c:pt idx="2831" formatCode="General">
                  <c:v>0.27177200000000001</c:v>
                </c:pt>
                <c:pt idx="2832" formatCode="General">
                  <c:v>0.27131699999999997</c:v>
                </c:pt>
                <c:pt idx="2833" formatCode="General">
                  <c:v>0.27076699999999998</c:v>
                </c:pt>
                <c:pt idx="2834" formatCode="General">
                  <c:v>0.27009699999999998</c:v>
                </c:pt>
                <c:pt idx="2835" formatCode="General">
                  <c:v>0.26927899999999999</c:v>
                </c:pt>
                <c:pt idx="2836" formatCode="General">
                  <c:v>0.26828000000000002</c:v>
                </c:pt>
                <c:pt idx="2837" formatCode="General">
                  <c:v>0.26706400000000002</c:v>
                </c:pt>
                <c:pt idx="2838" formatCode="General">
                  <c:v>0.26558100000000001</c:v>
                </c:pt>
                <c:pt idx="2839" formatCode="General">
                  <c:v>0.26378000000000001</c:v>
                </c:pt>
                <c:pt idx="2840" formatCode="General">
                  <c:v>0.26161099999999998</c:v>
                </c:pt>
                <c:pt idx="2841" formatCode="General">
                  <c:v>0.25903399999999999</c:v>
                </c:pt>
                <c:pt idx="2842" formatCode="General">
                  <c:v>0.25601200000000002</c:v>
                </c:pt>
                <c:pt idx="2843" formatCode="General">
                  <c:v>0.25252200000000002</c:v>
                </c:pt>
                <c:pt idx="2844" formatCode="General">
                  <c:v>0.24856</c:v>
                </c:pt>
                <c:pt idx="2845" formatCode="General">
                  <c:v>0.244146</c:v>
                </c:pt>
                <c:pt idx="2846" formatCode="General">
                  <c:v>0.239313</c:v>
                </c:pt>
                <c:pt idx="2847" formatCode="General">
                  <c:v>0.234099</c:v>
                </c:pt>
                <c:pt idx="2848" formatCode="General">
                  <c:v>0.228547</c:v>
                </c:pt>
                <c:pt idx="2849" formatCode="General">
                  <c:v>0.22271299999999999</c:v>
                </c:pt>
                <c:pt idx="2850" formatCode="General">
                  <c:v>0.216667</c:v>
                </c:pt>
                <c:pt idx="2851" formatCode="General">
                  <c:v>0.210482</c:v>
                </c:pt>
                <c:pt idx="2852" formatCode="General">
                  <c:v>0.20422399999999999</c:v>
                </c:pt>
                <c:pt idx="2853" formatCode="General">
                  <c:v>0.19794999999999999</c:v>
                </c:pt>
                <c:pt idx="2854" formatCode="General">
                  <c:v>0.19170300000000001</c:v>
                </c:pt>
                <c:pt idx="2855" formatCode="General">
                  <c:v>0.18551899999999999</c:v>
                </c:pt>
                <c:pt idx="2856" formatCode="General">
                  <c:v>0.179425</c:v>
                </c:pt>
                <c:pt idx="2857" formatCode="General">
                  <c:v>0.173432</c:v>
                </c:pt>
                <c:pt idx="2858" formatCode="General">
                  <c:v>0.16753599999999999</c:v>
                </c:pt>
                <c:pt idx="2859" formatCode="General">
                  <c:v>0.16172</c:v>
                </c:pt>
                <c:pt idx="2860" formatCode="General">
                  <c:v>0.15596599999999999</c:v>
                </c:pt>
                <c:pt idx="2861" formatCode="General">
                  <c:v>0.15024899999999999</c:v>
                </c:pt>
                <c:pt idx="2862" formatCode="General">
                  <c:v>0.144535</c:v>
                </c:pt>
                <c:pt idx="2863" formatCode="General">
                  <c:v>0.13878099999999999</c:v>
                </c:pt>
                <c:pt idx="2864" formatCode="General">
                  <c:v>0.132942</c:v>
                </c:pt>
                <c:pt idx="2865" formatCode="General">
                  <c:v>0.126972</c:v>
                </c:pt>
                <c:pt idx="2866" formatCode="General">
                  <c:v>0.120827</c:v>
                </c:pt>
                <c:pt idx="2867" formatCode="General">
                  <c:v>0.11447300000000001</c:v>
                </c:pt>
                <c:pt idx="2868" formatCode="General">
                  <c:v>0.107892</c:v>
                </c:pt>
                <c:pt idx="2869" formatCode="General">
                  <c:v>0.101077</c:v>
                </c:pt>
                <c:pt idx="2870" formatCode="General">
                  <c:v>9.4036400000000006E-2</c:v>
                </c:pt>
                <c:pt idx="2871" formatCode="General">
                  <c:v>8.6788500000000005E-2</c:v>
                </c:pt>
                <c:pt idx="2872" formatCode="General">
                  <c:v>7.9359200000000005E-2</c:v>
                </c:pt>
                <c:pt idx="2873" formatCode="General">
                  <c:v>7.17835E-2</c:v>
                </c:pt>
                <c:pt idx="2874" formatCode="General">
                  <c:v>6.4104999999999995E-2</c:v>
                </c:pt>
                <c:pt idx="2875" formatCode="General">
                  <c:v>5.6377200000000002E-2</c:v>
                </c:pt>
                <c:pt idx="2876" formatCode="General">
                  <c:v>4.8661999999999997E-2</c:v>
                </c:pt>
                <c:pt idx="2877" formatCode="General">
                  <c:v>4.1024400000000003E-2</c:v>
                </c:pt>
                <c:pt idx="2878" formatCode="General">
                  <c:v>3.3522099999999999E-2</c:v>
                </c:pt>
                <c:pt idx="2879" formatCode="General">
                  <c:v>2.61996E-2</c:v>
                </c:pt>
                <c:pt idx="2880" formatCode="General">
                  <c:v>1.9088899999999999E-2</c:v>
                </c:pt>
                <c:pt idx="2881" formatCode="General">
                  <c:v>1.22124E-2</c:v>
                </c:pt>
                <c:pt idx="2882">
                  <c:v>5.5809800000000001E-3</c:v>
                </c:pt>
                <c:pt idx="2883">
                  <c:v>-8.1199199999999999E-4</c:v>
                </c:pt>
                <c:pt idx="2884">
                  <c:v>-6.9904399999999997E-3</c:v>
                </c:pt>
                <c:pt idx="2885" formatCode="General">
                  <c:v>-1.2988700000000001E-2</c:v>
                </c:pt>
                <c:pt idx="2886" formatCode="General">
                  <c:v>-1.8844900000000001E-2</c:v>
                </c:pt>
                <c:pt idx="2887" formatCode="General">
                  <c:v>-2.4599800000000002E-2</c:v>
                </c:pt>
                <c:pt idx="2888" formatCode="General">
                  <c:v>-3.02972E-2</c:v>
                </c:pt>
                <c:pt idx="2889" formatCode="General">
                  <c:v>-3.5982100000000003E-2</c:v>
                </c:pt>
                <c:pt idx="2890" formatCode="General">
                  <c:v>-4.1695500000000003E-2</c:v>
                </c:pt>
                <c:pt idx="2891" formatCode="General">
                  <c:v>-4.7469499999999998E-2</c:v>
                </c:pt>
                <c:pt idx="2892" formatCode="General">
                  <c:v>-5.3323099999999998E-2</c:v>
                </c:pt>
                <c:pt idx="2893" formatCode="General">
                  <c:v>-5.926E-2</c:v>
                </c:pt>
                <c:pt idx="2894" formatCode="General">
                  <c:v>-6.5268199999999998E-2</c:v>
                </c:pt>
                <c:pt idx="2895" formatCode="General">
                  <c:v>-7.1322999999999998E-2</c:v>
                </c:pt>
                <c:pt idx="2896" formatCode="General">
                  <c:v>-7.739E-2</c:v>
                </c:pt>
                <c:pt idx="2897" formatCode="General">
                  <c:v>-8.3427100000000004E-2</c:v>
                </c:pt>
                <c:pt idx="2898" formatCode="General">
                  <c:v>-8.9381600000000005E-2</c:v>
                </c:pt>
                <c:pt idx="2899" formatCode="General">
                  <c:v>-9.5189399999999993E-2</c:v>
                </c:pt>
                <c:pt idx="2900" formatCode="General">
                  <c:v>-0.10077899999999999</c:v>
                </c:pt>
                <c:pt idx="2901" formatCode="General">
                  <c:v>-0.10607999999999999</c:v>
                </c:pt>
                <c:pt idx="2902" formatCode="General">
                  <c:v>-0.111027</c:v>
                </c:pt>
                <c:pt idx="2903" formatCode="General">
                  <c:v>-0.115561</c:v>
                </c:pt>
                <c:pt idx="2904" formatCode="General">
                  <c:v>-0.11963699999999999</c:v>
                </c:pt>
                <c:pt idx="2905" formatCode="General">
                  <c:v>-0.123222</c:v>
                </c:pt>
                <c:pt idx="2906" formatCode="General">
                  <c:v>-0.126303</c:v>
                </c:pt>
                <c:pt idx="2907" formatCode="General">
                  <c:v>-0.128886</c:v>
                </c:pt>
                <c:pt idx="2908" formatCode="General">
                  <c:v>-0.130993</c:v>
                </c:pt>
                <c:pt idx="2909" formatCode="General">
                  <c:v>-0.13266500000000001</c:v>
                </c:pt>
                <c:pt idx="2910" formatCode="General">
                  <c:v>-0.13395099999999999</c:v>
                </c:pt>
                <c:pt idx="2911" formatCode="General">
                  <c:v>-0.134906</c:v>
                </c:pt>
                <c:pt idx="2912" formatCode="General">
                  <c:v>-0.13558799999999999</c:v>
                </c:pt>
                <c:pt idx="2913" formatCode="General">
                  <c:v>-0.13606099999999999</c:v>
                </c:pt>
                <c:pt idx="2914" formatCode="General">
                  <c:v>-0.13639299999999999</c:v>
                </c:pt>
                <c:pt idx="2915" formatCode="General">
                  <c:v>-0.136652</c:v>
                </c:pt>
                <c:pt idx="2916" formatCode="General">
                  <c:v>-0.13689799999999999</c:v>
                </c:pt>
                <c:pt idx="2917" formatCode="General">
                  <c:v>-0.137179</c:v>
                </c:pt>
                <c:pt idx="2918" formatCode="General">
                  <c:v>-0.13753000000000001</c:v>
                </c:pt>
                <c:pt idx="2919" formatCode="General">
                  <c:v>-0.13796900000000001</c:v>
                </c:pt>
                <c:pt idx="2920" formatCode="General">
                  <c:v>-0.13849400000000001</c:v>
                </c:pt>
                <c:pt idx="2921" formatCode="General">
                  <c:v>-0.139094</c:v>
                </c:pt>
                <c:pt idx="2922" formatCode="General">
                  <c:v>-0.139741</c:v>
                </c:pt>
                <c:pt idx="2923" formatCode="General">
                  <c:v>-0.14039599999999999</c:v>
                </c:pt>
                <c:pt idx="2924" formatCode="General">
                  <c:v>-0.141011</c:v>
                </c:pt>
                <c:pt idx="2925" formatCode="General">
                  <c:v>-0.14153099999999999</c:v>
                </c:pt>
                <c:pt idx="2926" formatCode="General">
                  <c:v>-0.141902</c:v>
                </c:pt>
                <c:pt idx="2927" formatCode="General">
                  <c:v>-0.142067</c:v>
                </c:pt>
                <c:pt idx="2928" formatCode="General">
                  <c:v>-0.14197199999999999</c:v>
                </c:pt>
                <c:pt idx="2929" formatCode="General">
                  <c:v>-0.14157</c:v>
                </c:pt>
                <c:pt idx="2930" formatCode="General">
                  <c:v>-0.14082500000000001</c:v>
                </c:pt>
                <c:pt idx="2931" formatCode="General">
                  <c:v>-0.13971900000000001</c:v>
                </c:pt>
                <c:pt idx="2932" formatCode="General">
                  <c:v>-0.13824900000000001</c:v>
                </c:pt>
                <c:pt idx="2933" formatCode="General">
                  <c:v>-0.13642799999999999</c:v>
                </c:pt>
                <c:pt idx="2934" formatCode="General">
                  <c:v>-0.13428499999999999</c:v>
                </c:pt>
                <c:pt idx="2935" formatCode="General">
                  <c:v>-0.131859</c:v>
                </c:pt>
                <c:pt idx="2936" formatCode="General">
                  <c:v>-0.12920599999999999</c:v>
                </c:pt>
                <c:pt idx="2937" formatCode="General">
                  <c:v>-0.126384</c:v>
                </c:pt>
                <c:pt idx="2938" formatCode="General">
                  <c:v>-0.123457</c:v>
                </c:pt>
                <c:pt idx="2939" formatCode="General">
                  <c:v>-0.120487</c:v>
                </c:pt>
                <c:pt idx="2940" formatCode="General">
                  <c:v>-0.11752899999999999</c:v>
                </c:pt>
                <c:pt idx="2941" formatCode="General">
                  <c:v>-0.11463</c:v>
                </c:pt>
                <c:pt idx="2942" formatCode="General">
                  <c:v>-0.111829</c:v>
                </c:pt>
                <c:pt idx="2943" formatCode="General">
                  <c:v>-0.10915</c:v>
                </c:pt>
                <c:pt idx="2944" formatCode="General">
                  <c:v>-0.106602</c:v>
                </c:pt>
                <c:pt idx="2945" formatCode="General">
                  <c:v>-0.104176</c:v>
                </c:pt>
                <c:pt idx="2946" formatCode="General">
                  <c:v>-0.10184699999999999</c:v>
                </c:pt>
                <c:pt idx="2947" formatCode="General">
                  <c:v>-9.9577299999999994E-2</c:v>
                </c:pt>
                <c:pt idx="2948" formatCode="General">
                  <c:v>-9.7317000000000001E-2</c:v>
                </c:pt>
                <c:pt idx="2949" formatCode="General">
                  <c:v>-9.5006199999999999E-2</c:v>
                </c:pt>
                <c:pt idx="2950" formatCode="General">
                  <c:v>-9.2580399999999993E-2</c:v>
                </c:pt>
                <c:pt idx="2951" formatCode="General">
                  <c:v>-8.9976200000000006E-2</c:v>
                </c:pt>
                <c:pt idx="2952" formatCode="General">
                  <c:v>-8.71368E-2</c:v>
                </c:pt>
                <c:pt idx="2953" formatCode="General">
                  <c:v>-8.4014800000000001E-2</c:v>
                </c:pt>
                <c:pt idx="2954" formatCode="General">
                  <c:v>-8.0575800000000003E-2</c:v>
                </c:pt>
                <c:pt idx="2955" formatCode="General">
                  <c:v>-7.6800400000000005E-2</c:v>
                </c:pt>
                <c:pt idx="2956" formatCode="General">
                  <c:v>-7.2687600000000005E-2</c:v>
                </c:pt>
                <c:pt idx="2957" formatCode="General">
                  <c:v>-6.8255099999999999E-2</c:v>
                </c:pt>
                <c:pt idx="2958" formatCode="General">
                  <c:v>-6.3538499999999998E-2</c:v>
                </c:pt>
                <c:pt idx="2959" formatCode="General">
                  <c:v>-5.8587199999999999E-2</c:v>
                </c:pt>
                <c:pt idx="2960" formatCode="General">
                  <c:v>-5.3462999999999997E-2</c:v>
                </c:pt>
                <c:pt idx="2961" formatCode="General">
                  <c:v>-4.8238000000000003E-2</c:v>
                </c:pt>
                <c:pt idx="2962" formatCode="General">
                  <c:v>-4.2991500000000002E-2</c:v>
                </c:pt>
                <c:pt idx="2963" formatCode="General">
                  <c:v>-3.78048E-2</c:v>
                </c:pt>
                <c:pt idx="2964" formatCode="General">
                  <c:v>-3.2755800000000002E-2</c:v>
                </c:pt>
                <c:pt idx="2965" formatCode="General">
                  <c:v>-2.79148E-2</c:v>
                </c:pt>
                <c:pt idx="2966" formatCode="General">
                  <c:v>-2.3341500000000001E-2</c:v>
                </c:pt>
                <c:pt idx="2967" formatCode="General">
                  <c:v>-1.9081600000000001E-2</c:v>
                </c:pt>
                <c:pt idx="2968" formatCode="General">
                  <c:v>-1.51641E-2</c:v>
                </c:pt>
                <c:pt idx="2969" formatCode="General">
                  <c:v>-1.1599E-2</c:v>
                </c:pt>
                <c:pt idx="2970">
                  <c:v>-8.3780299999999999E-3</c:v>
                </c:pt>
                <c:pt idx="2971">
                  <c:v>-5.4744099999999999E-3</c:v>
                </c:pt>
                <c:pt idx="2972">
                  <c:v>-2.8454399999999999E-3</c:v>
                </c:pt>
                <c:pt idx="2973">
                  <c:v>-4.3562000000000001E-4</c:v>
                </c:pt>
                <c:pt idx="2974">
                  <c:v>1.81942E-3</c:v>
                </c:pt>
                <c:pt idx="2975">
                  <c:v>3.9891299999999996E-3</c:v>
                </c:pt>
                <c:pt idx="2976">
                  <c:v>6.1441500000000001E-3</c:v>
                </c:pt>
                <c:pt idx="2977">
                  <c:v>8.3522200000000005E-3</c:v>
                </c:pt>
                <c:pt idx="2978" formatCode="General">
                  <c:v>1.0673999999999999E-2</c:v>
                </c:pt>
                <c:pt idx="2979" formatCode="General">
                  <c:v>1.3159499999999999E-2</c:v>
                </c:pt>
                <c:pt idx="2980" formatCode="General">
                  <c:v>1.5844799999999999E-2</c:v>
                </c:pt>
                <c:pt idx="2981" formatCode="General">
                  <c:v>1.8750099999999999E-2</c:v>
                </c:pt>
                <c:pt idx="2982" formatCode="General">
                  <c:v>2.1878700000000001E-2</c:v>
                </c:pt>
                <c:pt idx="2983" formatCode="General">
                  <c:v>2.5217099999999999E-2</c:v>
                </c:pt>
                <c:pt idx="2984" formatCode="General">
                  <c:v>2.8735699999999999E-2</c:v>
                </c:pt>
                <c:pt idx="2985" formatCode="General">
                  <c:v>3.2391499999999997E-2</c:v>
                </c:pt>
                <c:pt idx="2986" formatCode="General">
                  <c:v>3.61299E-2</c:v>
                </c:pt>
                <c:pt idx="2987" formatCode="General">
                  <c:v>3.98892E-2</c:v>
                </c:pt>
                <c:pt idx="2988" formatCode="General">
                  <c:v>4.3604700000000003E-2</c:v>
                </c:pt>
                <c:pt idx="2989" formatCode="General">
                  <c:v>4.72133E-2</c:v>
                </c:pt>
                <c:pt idx="2990" formatCode="General">
                  <c:v>5.0656899999999998E-2</c:v>
                </c:pt>
                <c:pt idx="2991" formatCode="General">
                  <c:v>5.38859E-2</c:v>
                </c:pt>
                <c:pt idx="2992" formatCode="General">
                  <c:v>5.6863400000000001E-2</c:v>
                </c:pt>
                <c:pt idx="2993" formatCode="General">
                  <c:v>5.9568299999999998E-2</c:v>
                </c:pt>
                <c:pt idx="2994" formatCode="General">
                  <c:v>6.1996599999999999E-2</c:v>
                </c:pt>
                <c:pt idx="2995" formatCode="General">
                  <c:v>6.4160700000000001E-2</c:v>
                </c:pt>
                <c:pt idx="2996" formatCode="General">
                  <c:v>6.6088099999999997E-2</c:v>
                </c:pt>
                <c:pt idx="2997" formatCode="General">
                  <c:v>6.7819000000000004E-2</c:v>
                </c:pt>
                <c:pt idx="2998" formatCode="General">
                  <c:v>6.9402800000000001E-2</c:v>
                </c:pt>
                <c:pt idx="2999" formatCode="General">
                  <c:v>7.0896100000000004E-2</c:v>
                </c:pt>
                <c:pt idx="3000" formatCode="General">
                  <c:v>7.2359900000000005E-2</c:v>
                </c:pt>
                <c:pt idx="3001" formatCode="General">
                  <c:v>7.3856099999999994E-2</c:v>
                </c:pt>
                <c:pt idx="3002" formatCode="General">
                  <c:v>7.5442499999999996E-2</c:v>
                </c:pt>
                <c:pt idx="3003" formatCode="General">
                  <c:v>7.7168799999999996E-2</c:v>
                </c:pt>
                <c:pt idx="3004" formatCode="General">
                  <c:v>7.9073500000000005E-2</c:v>
                </c:pt>
                <c:pt idx="3005" formatCode="General">
                  <c:v>8.11809E-2</c:v>
                </c:pt>
                <c:pt idx="3006" formatCode="General">
                  <c:v>8.3500199999999997E-2</c:v>
                </c:pt>
                <c:pt idx="3007" formatCode="General">
                  <c:v>8.6024500000000004E-2</c:v>
                </c:pt>
                <c:pt idx="3008" formatCode="General">
                  <c:v>8.8730100000000006E-2</c:v>
                </c:pt>
                <c:pt idx="3009" formatCode="General">
                  <c:v>9.1577199999999997E-2</c:v>
                </c:pt>
                <c:pt idx="3010" formatCode="General">
                  <c:v>9.4512200000000005E-2</c:v>
                </c:pt>
                <c:pt idx="3011" formatCode="General">
                  <c:v>9.7472500000000004E-2</c:v>
                </c:pt>
                <c:pt idx="3012" formatCode="General">
                  <c:v>0.10038999999999999</c:v>
                </c:pt>
                <c:pt idx="3013" formatCode="General">
                  <c:v>0.103197</c:v>
                </c:pt>
                <c:pt idx="3014" formatCode="General">
                  <c:v>0.105826</c:v>
                </c:pt>
                <c:pt idx="3015" formatCode="General">
                  <c:v>0.108219</c:v>
                </c:pt>
                <c:pt idx="3016" formatCode="General">
                  <c:v>0.11033</c:v>
                </c:pt>
                <c:pt idx="3017" formatCode="General">
                  <c:v>0.112124</c:v>
                </c:pt>
                <c:pt idx="3018" formatCode="General">
                  <c:v>0.113582</c:v>
                </c:pt>
                <c:pt idx="3019" formatCode="General">
                  <c:v>0.114702</c:v>
                </c:pt>
                <c:pt idx="3020" formatCode="General">
                  <c:v>0.11550000000000001</c:v>
                </c:pt>
                <c:pt idx="3021" formatCode="General">
                  <c:v>0.116009</c:v>
                </c:pt>
                <c:pt idx="3022" formatCode="General">
                  <c:v>0.11627899999999999</c:v>
                </c:pt>
                <c:pt idx="3023" formatCode="General">
                  <c:v>0.116371</c:v>
                </c:pt>
                <c:pt idx="3024" formatCode="General">
                  <c:v>0.116358</c:v>
                </c:pt>
                <c:pt idx="3025" formatCode="General">
                  <c:v>0.116316</c:v>
                </c:pt>
                <c:pt idx="3026" formatCode="General">
                  <c:v>0.116325</c:v>
                </c:pt>
                <c:pt idx="3027" formatCode="General">
                  <c:v>0.116463</c:v>
                </c:pt>
                <c:pt idx="3028" formatCode="General">
                  <c:v>0.1168</c:v>
                </c:pt>
                <c:pt idx="3029" formatCode="General">
                  <c:v>0.11738700000000001</c:v>
                </c:pt>
                <c:pt idx="3030" formatCode="General">
                  <c:v>0.118258</c:v>
                </c:pt>
                <c:pt idx="3031" formatCode="General">
                  <c:v>0.119432</c:v>
                </c:pt>
                <c:pt idx="3032" formatCode="General">
                  <c:v>0.12091200000000001</c:v>
                </c:pt>
                <c:pt idx="3033" formatCode="General">
                  <c:v>0.122685</c:v>
                </c:pt>
                <c:pt idx="3034" formatCode="General">
                  <c:v>0.124719</c:v>
                </c:pt>
                <c:pt idx="3035" formatCode="General">
                  <c:v>0.126969</c:v>
                </c:pt>
                <c:pt idx="3036" formatCode="General">
                  <c:v>0.12937399999999999</c:v>
                </c:pt>
                <c:pt idx="3037" formatCode="General">
                  <c:v>0.13186600000000001</c:v>
                </c:pt>
                <c:pt idx="3038" formatCode="General">
                  <c:v>0.13437399999999999</c:v>
                </c:pt>
                <c:pt idx="3039" formatCode="General">
                  <c:v>0.136825</c:v>
                </c:pt>
                <c:pt idx="3040" formatCode="General">
                  <c:v>0.139153</c:v>
                </c:pt>
                <c:pt idx="3041" formatCode="General">
                  <c:v>0.14130200000000001</c:v>
                </c:pt>
                <c:pt idx="3042" formatCode="General">
                  <c:v>0.14322699999999999</c:v>
                </c:pt>
                <c:pt idx="3043" formatCode="General">
                  <c:v>0.144895</c:v>
                </c:pt>
                <c:pt idx="3044" formatCode="General">
                  <c:v>0.146291</c:v>
                </c:pt>
                <c:pt idx="3045" formatCode="General">
                  <c:v>0.147423</c:v>
                </c:pt>
                <c:pt idx="3046" formatCode="General">
                  <c:v>0.148311</c:v>
                </c:pt>
                <c:pt idx="3047" formatCode="General">
                  <c:v>0.14899000000000001</c:v>
                </c:pt>
                <c:pt idx="3048" formatCode="General">
                  <c:v>0.149506</c:v>
                </c:pt>
                <c:pt idx="3049" formatCode="General">
                  <c:v>0.14991399999999999</c:v>
                </c:pt>
                <c:pt idx="3050" formatCode="General">
                  <c:v>0.15027699999999999</c:v>
                </c:pt>
                <c:pt idx="3051" formatCode="General">
                  <c:v>0.15065400000000001</c:v>
                </c:pt>
                <c:pt idx="3052" formatCode="General">
                  <c:v>0.15110100000000001</c:v>
                </c:pt>
                <c:pt idx="3053" formatCode="General">
                  <c:v>0.15166199999999999</c:v>
                </c:pt>
                <c:pt idx="3054" formatCode="General">
                  <c:v>0.152365</c:v>
                </c:pt>
                <c:pt idx="3055" formatCode="General">
                  <c:v>0.153224</c:v>
                </c:pt>
                <c:pt idx="3056" formatCode="General">
                  <c:v>0.15423600000000001</c:v>
                </c:pt>
                <c:pt idx="3057" formatCode="General">
                  <c:v>0.155386</c:v>
                </c:pt>
                <c:pt idx="3058" formatCode="General">
                  <c:v>0.15664700000000001</c:v>
                </c:pt>
                <c:pt idx="3059" formatCode="General">
                  <c:v>0.157973</c:v>
                </c:pt>
                <c:pt idx="3060" formatCode="General">
                  <c:v>0.15930800000000001</c:v>
                </c:pt>
                <c:pt idx="3061" formatCode="General">
                  <c:v>0.16059200000000001</c:v>
                </c:pt>
                <c:pt idx="3062" formatCode="General">
                  <c:v>0.16176499999999999</c:v>
                </c:pt>
                <c:pt idx="3063" formatCode="General">
                  <c:v>0.16276499999999999</c:v>
                </c:pt>
                <c:pt idx="3064" formatCode="General">
                  <c:v>0.16352900000000001</c:v>
                </c:pt>
                <c:pt idx="3065" formatCode="General">
                  <c:v>0.16400300000000001</c:v>
                </c:pt>
                <c:pt idx="3066" formatCode="General">
                  <c:v>0.16414699999999999</c:v>
                </c:pt>
                <c:pt idx="3067" formatCode="General">
                  <c:v>0.163939</c:v>
                </c:pt>
                <c:pt idx="3068" formatCode="General">
                  <c:v>0.16337599999999999</c:v>
                </c:pt>
                <c:pt idx="3069" formatCode="General">
                  <c:v>0.162469</c:v>
                </c:pt>
                <c:pt idx="3070" formatCode="General">
                  <c:v>0.161241</c:v>
                </c:pt>
                <c:pt idx="3071" formatCode="General">
                  <c:v>0.15972600000000001</c:v>
                </c:pt>
                <c:pt idx="3072" formatCode="General">
                  <c:v>0.157971</c:v>
                </c:pt>
                <c:pt idx="3073" formatCode="General">
                  <c:v>0.156029</c:v>
                </c:pt>
                <c:pt idx="3074" formatCode="General">
                  <c:v>0.15396299999999999</c:v>
                </c:pt>
                <c:pt idx="3075" formatCode="General">
                  <c:v>0.151836</c:v>
                </c:pt>
                <c:pt idx="3076" formatCode="General">
                  <c:v>0.14971599999999999</c:v>
                </c:pt>
                <c:pt idx="3077" formatCode="General">
                  <c:v>0.14766799999999999</c:v>
                </c:pt>
                <c:pt idx="3078" formatCode="General">
                  <c:v>0.14574699999999999</c:v>
                </c:pt>
                <c:pt idx="3079" formatCode="General">
                  <c:v>0.14399300000000001</c:v>
                </c:pt>
                <c:pt idx="3080" formatCode="General">
                  <c:v>0.14243</c:v>
                </c:pt>
                <c:pt idx="3081" formatCode="General">
                  <c:v>0.141073</c:v>
                </c:pt>
                <c:pt idx="3082" formatCode="General">
                  <c:v>0.13991899999999999</c:v>
                </c:pt>
                <c:pt idx="3083" formatCode="General">
                  <c:v>0.13894899999999999</c:v>
                </c:pt>
                <c:pt idx="3084" formatCode="General">
                  <c:v>0.138126</c:v>
                </c:pt>
                <c:pt idx="3085" formatCode="General">
                  <c:v>0.13739000000000001</c:v>
                </c:pt>
                <c:pt idx="3086" formatCode="General">
                  <c:v>0.13667000000000001</c:v>
                </c:pt>
                <c:pt idx="3087" formatCode="General">
                  <c:v>0.135882</c:v>
                </c:pt>
                <c:pt idx="3088" formatCode="General">
                  <c:v>0.13494600000000001</c:v>
                </c:pt>
                <c:pt idx="3089" formatCode="General">
                  <c:v>0.13378899999999999</c:v>
                </c:pt>
                <c:pt idx="3090" formatCode="General">
                  <c:v>0.13234799999999999</c:v>
                </c:pt>
                <c:pt idx="3091" formatCode="General">
                  <c:v>0.13056000000000001</c:v>
                </c:pt>
                <c:pt idx="3092" formatCode="General">
                  <c:v>0.12837599999999999</c:v>
                </c:pt>
                <c:pt idx="3093" formatCode="General">
                  <c:v>0.12576100000000001</c:v>
                </c:pt>
                <c:pt idx="3094" formatCode="General">
                  <c:v>0.12270399999999999</c:v>
                </c:pt>
                <c:pt idx="3095" formatCode="General">
                  <c:v>0.119218</c:v>
                </c:pt>
                <c:pt idx="3096" formatCode="General">
                  <c:v>0.115331</c:v>
                </c:pt>
                <c:pt idx="3097" formatCode="General">
                  <c:v>0.11108899999999999</c:v>
                </c:pt>
                <c:pt idx="3098" formatCode="General">
                  <c:v>0.10655299999999999</c:v>
                </c:pt>
                <c:pt idx="3099" formatCode="General">
                  <c:v>0.10179299999999999</c:v>
                </c:pt>
                <c:pt idx="3100" formatCode="General">
                  <c:v>9.6882999999999997E-2</c:v>
                </c:pt>
                <c:pt idx="3101" formatCode="General">
                  <c:v>9.1896900000000004E-2</c:v>
                </c:pt>
                <c:pt idx="3102" formatCode="General">
                  <c:v>8.6904700000000001E-2</c:v>
                </c:pt>
                <c:pt idx="3103" formatCode="General">
                  <c:v>8.1969299999999995E-2</c:v>
                </c:pt>
                <c:pt idx="3104" formatCode="General">
                  <c:v>7.7142600000000006E-2</c:v>
                </c:pt>
                <c:pt idx="3105" formatCode="General">
                  <c:v>7.2461600000000001E-2</c:v>
                </c:pt>
                <c:pt idx="3106" formatCode="General">
                  <c:v>6.7940700000000007E-2</c:v>
                </c:pt>
                <c:pt idx="3107" formatCode="General">
                  <c:v>6.3568899999999998E-2</c:v>
                </c:pt>
                <c:pt idx="3108" formatCode="General">
                  <c:v>5.93167E-2</c:v>
                </c:pt>
                <c:pt idx="3109" formatCode="General">
                  <c:v>5.5147599999999998E-2</c:v>
                </c:pt>
                <c:pt idx="3110" formatCode="General">
                  <c:v>5.1019500000000002E-2</c:v>
                </c:pt>
                <c:pt idx="3111" formatCode="General">
                  <c:v>4.68767E-2</c:v>
                </c:pt>
                <c:pt idx="3112" formatCode="General">
                  <c:v>4.2650199999999999E-2</c:v>
                </c:pt>
                <c:pt idx="3113" formatCode="General">
                  <c:v>3.8271600000000003E-2</c:v>
                </c:pt>
                <c:pt idx="3114" formatCode="General">
                  <c:v>3.3685800000000002E-2</c:v>
                </c:pt>
                <c:pt idx="3115" formatCode="General">
                  <c:v>2.8853E-2</c:v>
                </c:pt>
                <c:pt idx="3116" formatCode="General">
                  <c:v>2.3743E-2</c:v>
                </c:pt>
                <c:pt idx="3117" formatCode="General">
                  <c:v>1.8334300000000001E-2</c:v>
                </c:pt>
                <c:pt idx="3118" formatCode="General">
                  <c:v>1.2615599999999999E-2</c:v>
                </c:pt>
                <c:pt idx="3119">
                  <c:v>6.5907600000000002E-3</c:v>
                </c:pt>
                <c:pt idx="3120">
                  <c:v>2.8361199999999998E-4</c:v>
                </c:pt>
                <c:pt idx="3121">
                  <c:v>-6.2585100000000001E-3</c:v>
                </c:pt>
                <c:pt idx="3122" formatCode="General">
                  <c:v>-1.2965000000000001E-2</c:v>
                </c:pt>
                <c:pt idx="3123" formatCode="General">
                  <c:v>-1.9746799999999998E-2</c:v>
                </c:pt>
                <c:pt idx="3124" formatCode="General">
                  <c:v>-2.6501299999999998E-2</c:v>
                </c:pt>
                <c:pt idx="3125" formatCode="General">
                  <c:v>-3.3120200000000002E-2</c:v>
                </c:pt>
                <c:pt idx="3126" formatCode="General">
                  <c:v>-3.9497699999999997E-2</c:v>
                </c:pt>
                <c:pt idx="3127" formatCode="General">
                  <c:v>-4.5540200000000003E-2</c:v>
                </c:pt>
                <c:pt idx="3128" formatCode="General">
                  <c:v>-5.1173099999999999E-2</c:v>
                </c:pt>
                <c:pt idx="3129" formatCode="General">
                  <c:v>-5.6345100000000002E-2</c:v>
                </c:pt>
                <c:pt idx="3130" formatCode="General">
                  <c:v>-6.1029800000000002E-2</c:v>
                </c:pt>
                <c:pt idx="3131" formatCode="General">
                  <c:v>-6.52253E-2</c:v>
                </c:pt>
                <c:pt idx="3132" formatCode="General">
                  <c:v>-6.8952700000000006E-2</c:v>
                </c:pt>
                <c:pt idx="3133" formatCode="General">
                  <c:v>-7.2255700000000006E-2</c:v>
                </c:pt>
                <c:pt idx="3134" formatCode="General">
                  <c:v>-7.5201699999999996E-2</c:v>
                </c:pt>
                <c:pt idx="3135" formatCode="General">
                  <c:v>-7.78808E-2</c:v>
                </c:pt>
                <c:pt idx="3136" formatCode="General">
                  <c:v>-8.0402299999999996E-2</c:v>
                </c:pt>
                <c:pt idx="3137" formatCode="General">
                  <c:v>-8.2886600000000005E-2</c:v>
                </c:pt>
                <c:pt idx="3138" formatCode="General">
                  <c:v>-8.5451299999999994E-2</c:v>
                </c:pt>
                <c:pt idx="3139" formatCode="General">
                  <c:v>-8.8194800000000004E-2</c:v>
                </c:pt>
                <c:pt idx="3140" formatCode="General">
                  <c:v>-9.1188599999999995E-2</c:v>
                </c:pt>
                <c:pt idx="3141" formatCode="General">
                  <c:v>-9.4482999999999998E-2</c:v>
                </c:pt>
                <c:pt idx="3142" formatCode="General">
                  <c:v>-9.8114699999999999E-2</c:v>
                </c:pt>
                <c:pt idx="3143" formatCode="General">
                  <c:v>-0.102105</c:v>
                </c:pt>
                <c:pt idx="3144" formatCode="General">
                  <c:v>-0.106451</c:v>
                </c:pt>
                <c:pt idx="3145" formatCode="General">
                  <c:v>-0.111119</c:v>
                </c:pt>
                <c:pt idx="3146" formatCode="General">
                  <c:v>-0.116051</c:v>
                </c:pt>
                <c:pt idx="3147" formatCode="General">
                  <c:v>-0.121167</c:v>
                </c:pt>
                <c:pt idx="3148" formatCode="General">
                  <c:v>-0.12636800000000001</c:v>
                </c:pt>
                <c:pt idx="3149" formatCode="General">
                  <c:v>-0.131548</c:v>
                </c:pt>
                <c:pt idx="3150" formatCode="General">
                  <c:v>-0.136596</c:v>
                </c:pt>
                <c:pt idx="3151" formatCode="General">
                  <c:v>-0.141407</c:v>
                </c:pt>
                <c:pt idx="3152" formatCode="General">
                  <c:v>-0.14588000000000001</c:v>
                </c:pt>
                <c:pt idx="3153" formatCode="General">
                  <c:v>-0.14992900000000001</c:v>
                </c:pt>
                <c:pt idx="3154" formatCode="General">
                  <c:v>-0.15348400000000001</c:v>
                </c:pt>
                <c:pt idx="3155" formatCode="General">
                  <c:v>-0.15650700000000001</c:v>
                </c:pt>
                <c:pt idx="3156" formatCode="General">
                  <c:v>-0.15898799999999999</c:v>
                </c:pt>
                <c:pt idx="3157" formatCode="General">
                  <c:v>-0.160942</c:v>
                </c:pt>
                <c:pt idx="3158" formatCode="General">
                  <c:v>-0.16239500000000001</c:v>
                </c:pt>
                <c:pt idx="3159" formatCode="General">
                  <c:v>-0.16339400000000001</c:v>
                </c:pt>
                <c:pt idx="3160" formatCode="General">
                  <c:v>-0.16400799999999999</c:v>
                </c:pt>
                <c:pt idx="3161" formatCode="General">
                  <c:v>-0.164328</c:v>
                </c:pt>
                <c:pt idx="3162" formatCode="General">
                  <c:v>-0.16444900000000001</c:v>
                </c:pt>
                <c:pt idx="3163" formatCode="General">
                  <c:v>-0.16445799999999999</c:v>
                </c:pt>
                <c:pt idx="3164" formatCode="General">
                  <c:v>-0.16443199999999999</c:v>
                </c:pt>
                <c:pt idx="3165" formatCode="General">
                  <c:v>-0.164435</c:v>
                </c:pt>
                <c:pt idx="3166" formatCode="General">
                  <c:v>-0.164517</c:v>
                </c:pt>
                <c:pt idx="3167" formatCode="General">
                  <c:v>-0.16470599999999999</c:v>
                </c:pt>
                <c:pt idx="3168" formatCode="General">
                  <c:v>-0.16500500000000001</c:v>
                </c:pt>
                <c:pt idx="3169" formatCode="General">
                  <c:v>-0.16540299999999999</c:v>
                </c:pt>
                <c:pt idx="3170" formatCode="General">
                  <c:v>-0.16587299999999999</c:v>
                </c:pt>
                <c:pt idx="3171" formatCode="General">
                  <c:v>-0.16636999999999999</c:v>
                </c:pt>
                <c:pt idx="3172" formatCode="General">
                  <c:v>-0.166826</c:v>
                </c:pt>
                <c:pt idx="3173" formatCode="General">
                  <c:v>-0.167157</c:v>
                </c:pt>
                <c:pt idx="3174" formatCode="General">
                  <c:v>-0.16727300000000001</c:v>
                </c:pt>
                <c:pt idx="3175" formatCode="General">
                  <c:v>-0.16708700000000001</c:v>
                </c:pt>
                <c:pt idx="3176" formatCode="General">
                  <c:v>-0.16652400000000001</c:v>
                </c:pt>
                <c:pt idx="3177" formatCode="General">
                  <c:v>-0.16552</c:v>
                </c:pt>
                <c:pt idx="3178" formatCode="General">
                  <c:v>-0.164022</c:v>
                </c:pt>
                <c:pt idx="3179" formatCode="General">
                  <c:v>-0.161993</c:v>
                </c:pt>
                <c:pt idx="3180" formatCode="General">
                  <c:v>-0.15941</c:v>
                </c:pt>
                <c:pt idx="3181" formatCode="General">
                  <c:v>-0.156276</c:v>
                </c:pt>
                <c:pt idx="3182" formatCode="General">
                  <c:v>-0.15262600000000001</c:v>
                </c:pt>
                <c:pt idx="3183" formatCode="General">
                  <c:v>-0.14852099999999999</c:v>
                </c:pt>
                <c:pt idx="3184" formatCode="General">
                  <c:v>-0.144042</c:v>
                </c:pt>
                <c:pt idx="3185" formatCode="General">
                  <c:v>-0.13928299999999999</c:v>
                </c:pt>
                <c:pt idx="3186" formatCode="General">
                  <c:v>-0.134353</c:v>
                </c:pt>
                <c:pt idx="3187" formatCode="General">
                  <c:v>-0.12936500000000001</c:v>
                </c:pt>
                <c:pt idx="3188" formatCode="General">
                  <c:v>-0.12443</c:v>
                </c:pt>
                <c:pt idx="3189" formatCode="General">
                  <c:v>-0.11963699999999999</c:v>
                </c:pt>
                <c:pt idx="3190" formatCode="General">
                  <c:v>-0.11505600000000001</c:v>
                </c:pt>
                <c:pt idx="3191" formatCode="General">
                  <c:v>-0.110739</c:v>
                </c:pt>
                <c:pt idx="3192" formatCode="General">
                  <c:v>-0.10671700000000001</c:v>
                </c:pt>
                <c:pt idx="3193" formatCode="General">
                  <c:v>-0.103006</c:v>
                </c:pt>
                <c:pt idx="3194" formatCode="General">
                  <c:v>-9.9598199999999998E-2</c:v>
                </c:pt>
                <c:pt idx="3195" formatCode="General">
                  <c:v>-9.6460799999999999E-2</c:v>
                </c:pt>
                <c:pt idx="3196" formatCode="General">
                  <c:v>-9.3534900000000004E-2</c:v>
                </c:pt>
                <c:pt idx="3197" formatCode="General">
                  <c:v>-9.0738899999999997E-2</c:v>
                </c:pt>
                <c:pt idx="3198" formatCode="General">
                  <c:v>-8.7978700000000007E-2</c:v>
                </c:pt>
                <c:pt idx="3199" formatCode="General">
                  <c:v>-8.5157300000000005E-2</c:v>
                </c:pt>
                <c:pt idx="3200" formatCode="General">
                  <c:v>-8.2182099999999994E-2</c:v>
                </c:pt>
                <c:pt idx="3201" formatCode="General">
                  <c:v>-7.8967700000000002E-2</c:v>
                </c:pt>
                <c:pt idx="3202" formatCode="General">
                  <c:v>-7.5436299999999998E-2</c:v>
                </c:pt>
                <c:pt idx="3203" formatCode="General">
                  <c:v>-7.1518200000000004E-2</c:v>
                </c:pt>
                <c:pt idx="3204" formatCode="General">
                  <c:v>-6.7158499999999996E-2</c:v>
                </c:pt>
                <c:pt idx="3205" formatCode="General">
                  <c:v>-6.2324999999999998E-2</c:v>
                </c:pt>
                <c:pt idx="3206" formatCode="General">
                  <c:v>-5.7011600000000003E-2</c:v>
                </c:pt>
                <c:pt idx="3207" formatCode="General">
                  <c:v>-5.1234399999999999E-2</c:v>
                </c:pt>
                <c:pt idx="3208" formatCode="General">
                  <c:v>-4.5026799999999999E-2</c:v>
                </c:pt>
                <c:pt idx="3209" formatCode="General">
                  <c:v>-3.8442999999999998E-2</c:v>
                </c:pt>
                <c:pt idx="3210" formatCode="General">
                  <c:v>-3.1562800000000002E-2</c:v>
                </c:pt>
                <c:pt idx="3211" formatCode="General">
                  <c:v>-2.4485400000000001E-2</c:v>
                </c:pt>
                <c:pt idx="3212" formatCode="General">
                  <c:v>-1.7317300000000001E-2</c:v>
                </c:pt>
                <c:pt idx="3213" formatCode="General">
                  <c:v>-1.0163200000000001E-2</c:v>
                </c:pt>
                <c:pt idx="3214">
                  <c:v>-3.1224500000000001E-3</c:v>
                </c:pt>
                <c:pt idx="3215">
                  <c:v>3.71558E-3</c:v>
                </c:pt>
                <c:pt idx="3216" formatCode="General">
                  <c:v>1.02793E-2</c:v>
                </c:pt>
                <c:pt idx="3217" formatCode="General">
                  <c:v>1.6519200000000001E-2</c:v>
                </c:pt>
                <c:pt idx="3218" formatCode="General">
                  <c:v>2.2408299999999999E-2</c:v>
                </c:pt>
                <c:pt idx="3219" formatCode="General">
                  <c:v>2.7944299999999998E-2</c:v>
                </c:pt>
                <c:pt idx="3220" formatCode="General">
                  <c:v>3.31527E-2</c:v>
                </c:pt>
                <c:pt idx="3221" formatCode="General">
                  <c:v>3.8084100000000003E-2</c:v>
                </c:pt>
                <c:pt idx="3222" formatCode="General">
                  <c:v>4.28054E-2</c:v>
                </c:pt>
                <c:pt idx="3223" formatCode="General">
                  <c:v>4.7391700000000002E-2</c:v>
                </c:pt>
                <c:pt idx="3224" formatCode="General">
                  <c:v>5.1922299999999998E-2</c:v>
                </c:pt>
                <c:pt idx="3225" formatCode="General">
                  <c:v>5.6475999999999998E-2</c:v>
                </c:pt>
                <c:pt idx="3226" formatCode="General">
                  <c:v>6.1124499999999998E-2</c:v>
                </c:pt>
                <c:pt idx="3227" formatCode="General">
                  <c:v>6.5926700000000005E-2</c:v>
                </c:pt>
                <c:pt idx="3228" formatCode="General">
                  <c:v>7.0926900000000001E-2</c:v>
                </c:pt>
                <c:pt idx="3229" formatCode="General">
                  <c:v>7.6151700000000003E-2</c:v>
                </c:pt>
                <c:pt idx="3230" formatCode="General">
                  <c:v>8.1609500000000001E-2</c:v>
                </c:pt>
                <c:pt idx="3231" formatCode="General">
                  <c:v>8.7289699999999998E-2</c:v>
                </c:pt>
                <c:pt idx="3232" formatCode="General">
                  <c:v>9.3164999999999998E-2</c:v>
                </c:pt>
                <c:pt idx="3233" formatCode="General">
                  <c:v>9.9189600000000003E-2</c:v>
                </c:pt>
                <c:pt idx="3234" formatCode="General">
                  <c:v>0.105296</c:v>
                </c:pt>
                <c:pt idx="3235" formatCode="General">
                  <c:v>0.111397</c:v>
                </c:pt>
                <c:pt idx="3236" formatCode="General">
                  <c:v>0.117392</c:v>
                </c:pt>
                <c:pt idx="3237" formatCode="General">
                  <c:v>0.12317699999999999</c:v>
                </c:pt>
                <c:pt idx="3238" formatCode="General">
                  <c:v>0.12865399999999999</c:v>
                </c:pt>
                <c:pt idx="3239" formatCode="General">
                  <c:v>0.133739</c:v>
                </c:pt>
                <c:pt idx="3240" formatCode="General">
                  <c:v>0.13836100000000001</c:v>
                </c:pt>
                <c:pt idx="3241" formatCode="General">
                  <c:v>0.14247000000000001</c:v>
                </c:pt>
                <c:pt idx="3242" formatCode="General">
                  <c:v>0.146039</c:v>
                </c:pt>
                <c:pt idx="3243" formatCode="General">
                  <c:v>0.14907000000000001</c:v>
                </c:pt>
                <c:pt idx="3244" formatCode="General">
                  <c:v>0.15159</c:v>
                </c:pt>
                <c:pt idx="3245" formatCode="General">
                  <c:v>0.15364900000000001</c:v>
                </c:pt>
                <c:pt idx="3246" formatCode="General">
                  <c:v>0.15532000000000001</c:v>
                </c:pt>
                <c:pt idx="3247" formatCode="General">
                  <c:v>0.15670100000000001</c:v>
                </c:pt>
                <c:pt idx="3248" formatCode="General">
                  <c:v>0.15790000000000001</c:v>
                </c:pt>
                <c:pt idx="3249" formatCode="General">
                  <c:v>0.159023</c:v>
                </c:pt>
                <c:pt idx="3250" formatCode="General">
                  <c:v>0.16017300000000001</c:v>
                </c:pt>
                <c:pt idx="3251" formatCode="General">
                  <c:v>0.16144500000000001</c:v>
                </c:pt>
                <c:pt idx="3252" formatCode="General">
                  <c:v>0.16292699999999999</c:v>
                </c:pt>
                <c:pt idx="3253" formatCode="General">
                  <c:v>0.164685</c:v>
                </c:pt>
                <c:pt idx="3254" formatCode="General">
                  <c:v>0.16675999999999999</c:v>
                </c:pt>
                <c:pt idx="3255" formatCode="General">
                  <c:v>0.16916900000000001</c:v>
                </c:pt>
                <c:pt idx="3256" formatCode="General">
                  <c:v>0.171902</c:v>
                </c:pt>
                <c:pt idx="3257" formatCode="General">
                  <c:v>0.17492099999999999</c:v>
                </c:pt>
                <c:pt idx="3258" formatCode="General">
                  <c:v>0.17815900000000001</c:v>
                </c:pt>
                <c:pt idx="3259" formatCode="General">
                  <c:v>0.18152799999999999</c:v>
                </c:pt>
                <c:pt idx="3260" formatCode="General">
                  <c:v>0.18492600000000001</c:v>
                </c:pt>
                <c:pt idx="3261" formatCode="General">
                  <c:v>0.18825</c:v>
                </c:pt>
                <c:pt idx="3262" formatCode="General">
                  <c:v>0.19139300000000001</c:v>
                </c:pt>
                <c:pt idx="3263" formatCode="General">
                  <c:v>0.19425300000000001</c:v>
                </c:pt>
                <c:pt idx="3264" formatCode="General">
                  <c:v>0.19673399999999999</c:v>
                </c:pt>
                <c:pt idx="3265" formatCode="General">
                  <c:v>0.19875300000000001</c:v>
                </c:pt>
                <c:pt idx="3266" formatCode="General">
                  <c:v>0.20024900000000001</c:v>
                </c:pt>
                <c:pt idx="3267" formatCode="General">
                  <c:v>0.201183</c:v>
                </c:pt>
                <c:pt idx="3268" formatCode="General">
                  <c:v>0.201543</c:v>
                </c:pt>
                <c:pt idx="3269" formatCode="General">
                  <c:v>0.20134299999999999</c:v>
                </c:pt>
                <c:pt idx="3270" formatCode="General">
                  <c:v>0.20062199999999999</c:v>
                </c:pt>
                <c:pt idx="3271" formatCode="General">
                  <c:v>0.19944700000000001</c:v>
                </c:pt>
                <c:pt idx="3272" formatCode="General">
                  <c:v>0.19789899999999999</c:v>
                </c:pt>
                <c:pt idx="3273" formatCode="General">
                  <c:v>0.19606799999999999</c:v>
                </c:pt>
                <c:pt idx="3274" formatCode="General">
                  <c:v>0.19404099999999999</c:v>
                </c:pt>
                <c:pt idx="3275" formatCode="General">
                  <c:v>0.19190499999999999</c:v>
                </c:pt>
                <c:pt idx="3276" formatCode="General">
                  <c:v>0.18974299999999999</c:v>
                </c:pt>
                <c:pt idx="3277" formatCode="General">
                  <c:v>0.187635</c:v>
                </c:pt>
                <c:pt idx="3278" formatCode="General">
                  <c:v>0.18565000000000001</c:v>
                </c:pt>
                <c:pt idx="3279" formatCode="General">
                  <c:v>0.183835</c:v>
                </c:pt>
                <c:pt idx="3280" formatCode="General">
                  <c:v>0.18221599999999999</c:v>
                </c:pt>
                <c:pt idx="3281" formatCode="General">
                  <c:v>0.180786</c:v>
                </c:pt>
                <c:pt idx="3282" formatCode="General">
                  <c:v>0.17951300000000001</c:v>
                </c:pt>
                <c:pt idx="3283" formatCode="General">
                  <c:v>0.178342</c:v>
                </c:pt>
                <c:pt idx="3284" formatCode="General">
                  <c:v>0.177203</c:v>
                </c:pt>
                <c:pt idx="3285" formatCode="General">
                  <c:v>0.17601700000000001</c:v>
                </c:pt>
                <c:pt idx="3286" formatCode="General">
                  <c:v>0.174702</c:v>
                </c:pt>
                <c:pt idx="3287" formatCode="General">
                  <c:v>0.173175</c:v>
                </c:pt>
                <c:pt idx="3288" formatCode="General">
                  <c:v>0.17135400000000001</c:v>
                </c:pt>
                <c:pt idx="3289" formatCode="General">
                  <c:v>0.16916800000000001</c:v>
                </c:pt>
                <c:pt idx="3290" formatCode="General">
                  <c:v>0.16655800000000001</c:v>
                </c:pt>
                <c:pt idx="3291" formatCode="General">
                  <c:v>0.163489</c:v>
                </c:pt>
                <c:pt idx="3292" formatCode="General">
                  <c:v>0.15995100000000001</c:v>
                </c:pt>
                <c:pt idx="3293" formatCode="General">
                  <c:v>0.15595700000000001</c:v>
                </c:pt>
                <c:pt idx="3294" formatCode="General">
                  <c:v>0.15154400000000001</c:v>
                </c:pt>
                <c:pt idx="3295" formatCode="General">
                  <c:v>0.14677000000000001</c:v>
                </c:pt>
                <c:pt idx="3296" formatCode="General">
                  <c:v>0.141706</c:v>
                </c:pt>
                <c:pt idx="3297" formatCode="General">
                  <c:v>0.136439</c:v>
                </c:pt>
                <c:pt idx="3298" formatCode="General">
                  <c:v>0.13106400000000001</c:v>
                </c:pt>
                <c:pt idx="3299" formatCode="General">
                  <c:v>0.12568299999999999</c:v>
                </c:pt>
                <c:pt idx="3300" formatCode="General">
                  <c:v>0.12039900000000001</c:v>
                </c:pt>
                <c:pt idx="3301" formatCode="General">
                  <c:v>0.11530700000000001</c:v>
                </c:pt>
                <c:pt idx="3302" formatCode="General">
                  <c:v>0.110489</c:v>
                </c:pt>
                <c:pt idx="3303" formatCode="General">
                  <c:v>0.106005</c:v>
                </c:pt>
                <c:pt idx="3304" formatCode="General">
                  <c:v>0.101894</c:v>
                </c:pt>
                <c:pt idx="3305" formatCode="General">
                  <c:v>9.8163299999999995E-2</c:v>
                </c:pt>
                <c:pt idx="3306" formatCode="General">
                  <c:v>9.4798499999999994E-2</c:v>
                </c:pt>
                <c:pt idx="3307" formatCode="General">
                  <c:v>9.1759199999999999E-2</c:v>
                </c:pt>
                <c:pt idx="3308" formatCode="General">
                  <c:v>8.8983699999999999E-2</c:v>
                </c:pt>
                <c:pt idx="3309" formatCode="General">
                  <c:v>8.6389499999999994E-2</c:v>
                </c:pt>
                <c:pt idx="3310" formatCode="General">
                  <c:v>8.3878499999999995E-2</c:v>
                </c:pt>
                <c:pt idx="3311" formatCode="General">
                  <c:v>8.1343499999999999E-2</c:v>
                </c:pt>
                <c:pt idx="3312" formatCode="General">
                  <c:v>7.8676700000000002E-2</c:v>
                </c:pt>
                <c:pt idx="3313" formatCode="General">
                  <c:v>7.5774999999999995E-2</c:v>
                </c:pt>
                <c:pt idx="3314" formatCode="General">
                  <c:v>7.2545499999999999E-2</c:v>
                </c:pt>
                <c:pt idx="3315" formatCode="General">
                  <c:v>6.8910399999999997E-2</c:v>
                </c:pt>
                <c:pt idx="3316" formatCode="General">
                  <c:v>6.4813300000000004E-2</c:v>
                </c:pt>
                <c:pt idx="3317" formatCode="General">
                  <c:v>6.0223100000000002E-2</c:v>
                </c:pt>
                <c:pt idx="3318" formatCode="General">
                  <c:v>5.51356E-2</c:v>
                </c:pt>
                <c:pt idx="3319" formatCode="General">
                  <c:v>4.9573399999999997E-2</c:v>
                </c:pt>
                <c:pt idx="3320" formatCode="General">
                  <c:v>4.3583799999999999E-2</c:v>
                </c:pt>
                <c:pt idx="3321" formatCode="General">
                  <c:v>3.7235999999999998E-2</c:v>
                </c:pt>
                <c:pt idx="3322" formatCode="General">
                  <c:v>3.0617700000000001E-2</c:v>
                </c:pt>
                <c:pt idx="3323" formatCode="General">
                  <c:v>2.3829800000000002E-2</c:v>
                </c:pt>
                <c:pt idx="3324" formatCode="General">
                  <c:v>1.6981099999999999E-2</c:v>
                </c:pt>
                <c:pt idx="3325" formatCode="General">
                  <c:v>1.01812E-2</c:v>
                </c:pt>
                <c:pt idx="3326">
                  <c:v>3.53324E-3</c:v>
                </c:pt>
                <c:pt idx="3327">
                  <c:v>-2.8725999999999999E-3</c:v>
                </c:pt>
                <c:pt idx="3328">
                  <c:v>-8.9638800000000005E-3</c:v>
                </c:pt>
                <c:pt idx="3329" formatCode="General">
                  <c:v>-1.46894E-2</c:v>
                </c:pt>
                <c:pt idx="3330" formatCode="General">
                  <c:v>-2.00217E-2</c:v>
                </c:pt>
                <c:pt idx="3331" formatCode="General">
                  <c:v>-2.4958299999999999E-2</c:v>
                </c:pt>
                <c:pt idx="3332" formatCode="General">
                  <c:v>-2.9521499999999999E-2</c:v>
                </c:pt>
                <c:pt idx="3333" formatCode="General">
                  <c:v>-3.3756500000000002E-2</c:v>
                </c:pt>
              </c:numCache>
            </c:numRef>
          </c:yVal>
          <c:smooth val="1"/>
          <c:extLst>
            <c:ext xmlns:c16="http://schemas.microsoft.com/office/drawing/2014/chart" uri="{C3380CC4-5D6E-409C-BE32-E72D297353CC}">
              <c16:uniqueId val="{00000000-A749-4655-B5E2-0D97987ED7C6}"/>
            </c:ext>
          </c:extLst>
        </c:ser>
        <c:ser>
          <c:idx val="1"/>
          <c:order val="1"/>
          <c:tx>
            <c:v>FEM - 1 mode</c:v>
          </c:tx>
          <c:spPr>
            <a:ln w="19050"/>
          </c:spPr>
          <c:marker>
            <c:symbol val="none"/>
          </c:marker>
          <c:xVal>
            <c:numRef>
              <c:f>'double-span'!$A$9:$A$3342</c:f>
              <c:numCache>
                <c:formatCode>0.00E+00</c:formatCode>
                <c:ptCount val="3334"/>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pt idx="2223" formatCode="General">
                  <c:v>3.3344999999999998</c:v>
                </c:pt>
                <c:pt idx="2224" formatCode="General">
                  <c:v>3.3359999999999999</c:v>
                </c:pt>
                <c:pt idx="2225" formatCode="General">
                  <c:v>3.3374999999999999</c:v>
                </c:pt>
                <c:pt idx="2226" formatCode="General">
                  <c:v>3.339</c:v>
                </c:pt>
                <c:pt idx="2227" formatCode="General">
                  <c:v>3.3405</c:v>
                </c:pt>
                <c:pt idx="2228" formatCode="General">
                  <c:v>3.3420000000000001</c:v>
                </c:pt>
                <c:pt idx="2229" formatCode="General">
                  <c:v>3.3435000000000001</c:v>
                </c:pt>
                <c:pt idx="2230" formatCode="General">
                  <c:v>3.3450000000000002</c:v>
                </c:pt>
                <c:pt idx="2231" formatCode="General">
                  <c:v>3.3464999999999998</c:v>
                </c:pt>
                <c:pt idx="2232" formatCode="General">
                  <c:v>3.3479999999999999</c:v>
                </c:pt>
                <c:pt idx="2233" formatCode="General">
                  <c:v>3.3494999999999999</c:v>
                </c:pt>
                <c:pt idx="2234" formatCode="General">
                  <c:v>3.351</c:v>
                </c:pt>
                <c:pt idx="2235" formatCode="General">
                  <c:v>3.3525</c:v>
                </c:pt>
                <c:pt idx="2236" formatCode="General">
                  <c:v>3.3540000000000001</c:v>
                </c:pt>
                <c:pt idx="2237" formatCode="General">
                  <c:v>3.3555000000000001</c:v>
                </c:pt>
                <c:pt idx="2238" formatCode="General">
                  <c:v>3.3570000000000002</c:v>
                </c:pt>
                <c:pt idx="2239" formatCode="General">
                  <c:v>3.3584999999999998</c:v>
                </c:pt>
                <c:pt idx="2240" formatCode="General">
                  <c:v>3.36</c:v>
                </c:pt>
                <c:pt idx="2241" formatCode="General">
                  <c:v>3.3614999999999999</c:v>
                </c:pt>
                <c:pt idx="2242" formatCode="General">
                  <c:v>3.363</c:v>
                </c:pt>
                <c:pt idx="2243" formatCode="General">
                  <c:v>3.3645</c:v>
                </c:pt>
                <c:pt idx="2244" formatCode="General">
                  <c:v>3.3660000000000001</c:v>
                </c:pt>
                <c:pt idx="2245" formatCode="General">
                  <c:v>3.3675000000000002</c:v>
                </c:pt>
                <c:pt idx="2246" formatCode="General">
                  <c:v>3.3690000000000002</c:v>
                </c:pt>
                <c:pt idx="2247" formatCode="General">
                  <c:v>3.3704999999999998</c:v>
                </c:pt>
                <c:pt idx="2248" formatCode="General">
                  <c:v>3.3719999999999999</c:v>
                </c:pt>
                <c:pt idx="2249" formatCode="General">
                  <c:v>3.3734999999999999</c:v>
                </c:pt>
                <c:pt idx="2250" formatCode="General">
                  <c:v>3.375</c:v>
                </c:pt>
                <c:pt idx="2251" formatCode="General">
                  <c:v>3.3765000000000001</c:v>
                </c:pt>
                <c:pt idx="2252" formatCode="General">
                  <c:v>3.3780000000000001</c:v>
                </c:pt>
                <c:pt idx="2253" formatCode="General">
                  <c:v>3.3795000000000002</c:v>
                </c:pt>
                <c:pt idx="2254" formatCode="General">
                  <c:v>3.3809999999999998</c:v>
                </c:pt>
                <c:pt idx="2255" formatCode="General">
                  <c:v>3.3824999999999998</c:v>
                </c:pt>
                <c:pt idx="2256" formatCode="General">
                  <c:v>3.3839999999999999</c:v>
                </c:pt>
                <c:pt idx="2257" formatCode="General">
                  <c:v>3.3855</c:v>
                </c:pt>
                <c:pt idx="2258" formatCode="General">
                  <c:v>3.387</c:v>
                </c:pt>
                <c:pt idx="2259" formatCode="General">
                  <c:v>3.3885000000000001</c:v>
                </c:pt>
                <c:pt idx="2260" formatCode="General">
                  <c:v>3.39</c:v>
                </c:pt>
                <c:pt idx="2261" formatCode="General">
                  <c:v>3.3915000000000002</c:v>
                </c:pt>
                <c:pt idx="2262" formatCode="General">
                  <c:v>3.3929999999999998</c:v>
                </c:pt>
                <c:pt idx="2263" formatCode="General">
                  <c:v>3.3944999999999999</c:v>
                </c:pt>
                <c:pt idx="2264" formatCode="General">
                  <c:v>3.3959999999999999</c:v>
                </c:pt>
                <c:pt idx="2265" formatCode="General">
                  <c:v>3.3975</c:v>
                </c:pt>
                <c:pt idx="2266" formatCode="General">
                  <c:v>3.399</c:v>
                </c:pt>
                <c:pt idx="2267" formatCode="General">
                  <c:v>3.4005000000000001</c:v>
                </c:pt>
                <c:pt idx="2268" formatCode="General">
                  <c:v>3.4020000000000001</c:v>
                </c:pt>
                <c:pt idx="2269" formatCode="General">
                  <c:v>3.4035000000000002</c:v>
                </c:pt>
                <c:pt idx="2270" formatCode="General">
                  <c:v>3.4049999999999998</c:v>
                </c:pt>
                <c:pt idx="2271" formatCode="General">
                  <c:v>3.4064999999999999</c:v>
                </c:pt>
                <c:pt idx="2272" formatCode="General">
                  <c:v>3.4079999999999999</c:v>
                </c:pt>
                <c:pt idx="2273" formatCode="General">
                  <c:v>3.4095</c:v>
                </c:pt>
                <c:pt idx="2274" formatCode="General">
                  <c:v>3.411</c:v>
                </c:pt>
                <c:pt idx="2275" formatCode="General">
                  <c:v>3.4125000000000001</c:v>
                </c:pt>
                <c:pt idx="2276" formatCode="General">
                  <c:v>3.4140000000000001</c:v>
                </c:pt>
                <c:pt idx="2277" formatCode="General">
                  <c:v>3.4155000000000002</c:v>
                </c:pt>
                <c:pt idx="2278" formatCode="General">
                  <c:v>3.4169999999999998</c:v>
                </c:pt>
                <c:pt idx="2279" formatCode="General">
                  <c:v>3.4184999999999999</c:v>
                </c:pt>
                <c:pt idx="2280" formatCode="General">
                  <c:v>3.42</c:v>
                </c:pt>
                <c:pt idx="2281" formatCode="General">
                  <c:v>3.4215</c:v>
                </c:pt>
                <c:pt idx="2282" formatCode="General">
                  <c:v>3.423</c:v>
                </c:pt>
                <c:pt idx="2283" formatCode="General">
                  <c:v>3.4245000000000001</c:v>
                </c:pt>
                <c:pt idx="2284" formatCode="General">
                  <c:v>3.4260000000000002</c:v>
                </c:pt>
                <c:pt idx="2285" formatCode="General">
                  <c:v>3.4275000000000002</c:v>
                </c:pt>
                <c:pt idx="2286" formatCode="General">
                  <c:v>3.4289999999999998</c:v>
                </c:pt>
                <c:pt idx="2287" formatCode="General">
                  <c:v>3.4304999999999999</c:v>
                </c:pt>
                <c:pt idx="2288" formatCode="General">
                  <c:v>3.4319999999999999</c:v>
                </c:pt>
                <c:pt idx="2289" formatCode="General">
                  <c:v>3.4335</c:v>
                </c:pt>
                <c:pt idx="2290" formatCode="General">
                  <c:v>3.4350000000000001</c:v>
                </c:pt>
                <c:pt idx="2291" formatCode="General">
                  <c:v>3.4365000000000001</c:v>
                </c:pt>
                <c:pt idx="2292" formatCode="General">
                  <c:v>3.4380000000000002</c:v>
                </c:pt>
                <c:pt idx="2293" formatCode="General">
                  <c:v>3.4394999999999998</c:v>
                </c:pt>
                <c:pt idx="2294" formatCode="General">
                  <c:v>3.4409999999999998</c:v>
                </c:pt>
                <c:pt idx="2295" formatCode="General">
                  <c:v>3.4424999999999999</c:v>
                </c:pt>
                <c:pt idx="2296" formatCode="General">
                  <c:v>3.444</c:v>
                </c:pt>
                <c:pt idx="2297" formatCode="General">
                  <c:v>3.4455</c:v>
                </c:pt>
                <c:pt idx="2298" formatCode="General">
                  <c:v>3.4470000000000001</c:v>
                </c:pt>
                <c:pt idx="2299" formatCode="General">
                  <c:v>3.4485000000000001</c:v>
                </c:pt>
                <c:pt idx="2300" formatCode="General">
                  <c:v>3.45</c:v>
                </c:pt>
                <c:pt idx="2301" formatCode="General">
                  <c:v>3.4514999999999998</c:v>
                </c:pt>
                <c:pt idx="2302" formatCode="General">
                  <c:v>3.4529999999999998</c:v>
                </c:pt>
                <c:pt idx="2303" formatCode="General">
                  <c:v>3.4544999999999999</c:v>
                </c:pt>
                <c:pt idx="2304" formatCode="General">
                  <c:v>3.456</c:v>
                </c:pt>
                <c:pt idx="2305" formatCode="General">
                  <c:v>3.4575</c:v>
                </c:pt>
                <c:pt idx="2306" formatCode="General">
                  <c:v>3.4590000000000001</c:v>
                </c:pt>
                <c:pt idx="2307" formatCode="General">
                  <c:v>3.4605000000000001</c:v>
                </c:pt>
                <c:pt idx="2308" formatCode="General">
                  <c:v>3.4620000000000002</c:v>
                </c:pt>
                <c:pt idx="2309" formatCode="General">
                  <c:v>3.4634999999999998</c:v>
                </c:pt>
                <c:pt idx="2310" formatCode="General">
                  <c:v>3.4649999999999999</c:v>
                </c:pt>
                <c:pt idx="2311" formatCode="General">
                  <c:v>3.4664999999999999</c:v>
                </c:pt>
                <c:pt idx="2312" formatCode="General">
                  <c:v>3.468</c:v>
                </c:pt>
                <c:pt idx="2313" formatCode="General">
                  <c:v>3.4695</c:v>
                </c:pt>
                <c:pt idx="2314" formatCode="General">
                  <c:v>3.4710000000000001</c:v>
                </c:pt>
                <c:pt idx="2315" formatCode="General">
                  <c:v>3.4725000000000001</c:v>
                </c:pt>
                <c:pt idx="2316" formatCode="General">
                  <c:v>3.4740000000000002</c:v>
                </c:pt>
                <c:pt idx="2317" formatCode="General">
                  <c:v>3.4754999999999998</c:v>
                </c:pt>
                <c:pt idx="2318" formatCode="General">
                  <c:v>3.4769999999999999</c:v>
                </c:pt>
                <c:pt idx="2319" formatCode="General">
                  <c:v>3.4784999999999999</c:v>
                </c:pt>
                <c:pt idx="2320" formatCode="General">
                  <c:v>3.48</c:v>
                </c:pt>
                <c:pt idx="2321" formatCode="General">
                  <c:v>3.4815</c:v>
                </c:pt>
                <c:pt idx="2322" formatCode="General">
                  <c:v>3.4830000000000001</c:v>
                </c:pt>
                <c:pt idx="2323" formatCode="General">
                  <c:v>3.4845000000000002</c:v>
                </c:pt>
                <c:pt idx="2324" formatCode="General">
                  <c:v>3.4860000000000002</c:v>
                </c:pt>
                <c:pt idx="2325" formatCode="General">
                  <c:v>3.4874999999999998</c:v>
                </c:pt>
                <c:pt idx="2326" formatCode="General">
                  <c:v>3.4889999999999999</c:v>
                </c:pt>
                <c:pt idx="2327" formatCode="General">
                  <c:v>3.4904999999999999</c:v>
                </c:pt>
                <c:pt idx="2328" formatCode="General">
                  <c:v>3.492</c:v>
                </c:pt>
                <c:pt idx="2329" formatCode="General">
                  <c:v>3.4935</c:v>
                </c:pt>
                <c:pt idx="2330" formatCode="General">
                  <c:v>3.4950000000000001</c:v>
                </c:pt>
                <c:pt idx="2331" formatCode="General">
                  <c:v>3.4965000000000002</c:v>
                </c:pt>
                <c:pt idx="2332" formatCode="General">
                  <c:v>3.4980000000000002</c:v>
                </c:pt>
                <c:pt idx="2333" formatCode="General">
                  <c:v>3.4994999999999998</c:v>
                </c:pt>
                <c:pt idx="2334" formatCode="General">
                  <c:v>3.5009999999999999</c:v>
                </c:pt>
                <c:pt idx="2335" formatCode="General">
                  <c:v>3.5024999999999999</c:v>
                </c:pt>
                <c:pt idx="2336" formatCode="General">
                  <c:v>3.504</c:v>
                </c:pt>
                <c:pt idx="2337" formatCode="General">
                  <c:v>3.5055000000000001</c:v>
                </c:pt>
                <c:pt idx="2338" formatCode="General">
                  <c:v>3.5070000000000001</c:v>
                </c:pt>
                <c:pt idx="2339" formatCode="General">
                  <c:v>3.5085000000000002</c:v>
                </c:pt>
                <c:pt idx="2340" formatCode="General">
                  <c:v>3.51</c:v>
                </c:pt>
                <c:pt idx="2341" formatCode="General">
                  <c:v>3.5114999999999998</c:v>
                </c:pt>
                <c:pt idx="2342" formatCode="General">
                  <c:v>3.5129999999999999</c:v>
                </c:pt>
                <c:pt idx="2343" formatCode="General">
                  <c:v>3.5145</c:v>
                </c:pt>
                <c:pt idx="2344" formatCode="General">
                  <c:v>3.516</c:v>
                </c:pt>
                <c:pt idx="2345" formatCode="General">
                  <c:v>3.5175000000000001</c:v>
                </c:pt>
                <c:pt idx="2346" formatCode="General">
                  <c:v>3.5190000000000001</c:v>
                </c:pt>
                <c:pt idx="2347" formatCode="General">
                  <c:v>3.5205000000000002</c:v>
                </c:pt>
                <c:pt idx="2348" formatCode="General">
                  <c:v>3.5219999999999998</c:v>
                </c:pt>
                <c:pt idx="2349" formatCode="General">
                  <c:v>3.5234999999999999</c:v>
                </c:pt>
                <c:pt idx="2350" formatCode="General">
                  <c:v>3.5249999999999999</c:v>
                </c:pt>
                <c:pt idx="2351" formatCode="General">
                  <c:v>3.5265</c:v>
                </c:pt>
                <c:pt idx="2352" formatCode="General">
                  <c:v>3.528</c:v>
                </c:pt>
                <c:pt idx="2353" formatCode="General">
                  <c:v>3.5295000000000001</c:v>
                </c:pt>
                <c:pt idx="2354" formatCode="General">
                  <c:v>3.5310000000000001</c:v>
                </c:pt>
                <c:pt idx="2355" formatCode="General">
                  <c:v>3.5325000000000002</c:v>
                </c:pt>
                <c:pt idx="2356" formatCode="General">
                  <c:v>3.5339999999999998</c:v>
                </c:pt>
                <c:pt idx="2357" formatCode="General">
                  <c:v>3.5354999999999999</c:v>
                </c:pt>
                <c:pt idx="2358" formatCode="General">
                  <c:v>3.5369999999999999</c:v>
                </c:pt>
                <c:pt idx="2359" formatCode="General">
                  <c:v>3.5385</c:v>
                </c:pt>
                <c:pt idx="2360" formatCode="General">
                  <c:v>3.54</c:v>
                </c:pt>
                <c:pt idx="2361" formatCode="General">
                  <c:v>3.5415000000000001</c:v>
                </c:pt>
                <c:pt idx="2362" formatCode="General">
                  <c:v>3.5430000000000001</c:v>
                </c:pt>
                <c:pt idx="2363" formatCode="General">
                  <c:v>3.5445000000000002</c:v>
                </c:pt>
                <c:pt idx="2364" formatCode="General">
                  <c:v>3.5459999999999998</c:v>
                </c:pt>
                <c:pt idx="2365" formatCode="General">
                  <c:v>3.5474999999999999</c:v>
                </c:pt>
                <c:pt idx="2366" formatCode="General">
                  <c:v>3.5489999999999999</c:v>
                </c:pt>
                <c:pt idx="2367" formatCode="General">
                  <c:v>3.5505</c:v>
                </c:pt>
                <c:pt idx="2368" formatCode="General">
                  <c:v>3.552</c:v>
                </c:pt>
                <c:pt idx="2369" formatCode="General">
                  <c:v>3.5535000000000001</c:v>
                </c:pt>
                <c:pt idx="2370" formatCode="General">
                  <c:v>3.5550000000000002</c:v>
                </c:pt>
                <c:pt idx="2371" formatCode="General">
                  <c:v>3.5565000000000002</c:v>
                </c:pt>
                <c:pt idx="2372" formatCode="General">
                  <c:v>3.5579999999999998</c:v>
                </c:pt>
                <c:pt idx="2373" formatCode="General">
                  <c:v>3.5594999999999999</c:v>
                </c:pt>
                <c:pt idx="2374" formatCode="General">
                  <c:v>3.5609999999999999</c:v>
                </c:pt>
                <c:pt idx="2375" formatCode="General">
                  <c:v>3.5625</c:v>
                </c:pt>
                <c:pt idx="2376" formatCode="General">
                  <c:v>3.5640000000000001</c:v>
                </c:pt>
                <c:pt idx="2377" formatCode="General">
                  <c:v>3.5655000000000001</c:v>
                </c:pt>
                <c:pt idx="2378" formatCode="General">
                  <c:v>3.5670000000000002</c:v>
                </c:pt>
                <c:pt idx="2379" formatCode="General">
                  <c:v>3.5684999999999998</c:v>
                </c:pt>
                <c:pt idx="2380" formatCode="General">
                  <c:v>3.57</c:v>
                </c:pt>
                <c:pt idx="2381" formatCode="General">
                  <c:v>3.5714999999999999</c:v>
                </c:pt>
                <c:pt idx="2382" formatCode="General">
                  <c:v>3.573</c:v>
                </c:pt>
                <c:pt idx="2383" formatCode="General">
                  <c:v>3.5745</c:v>
                </c:pt>
                <c:pt idx="2384" formatCode="General">
                  <c:v>3.5760000000000001</c:v>
                </c:pt>
                <c:pt idx="2385" formatCode="General">
                  <c:v>3.5775000000000001</c:v>
                </c:pt>
                <c:pt idx="2386" formatCode="General">
                  <c:v>3.5790000000000002</c:v>
                </c:pt>
                <c:pt idx="2387" formatCode="General">
                  <c:v>3.5804999999999998</c:v>
                </c:pt>
                <c:pt idx="2388" formatCode="General">
                  <c:v>3.5819999999999999</c:v>
                </c:pt>
                <c:pt idx="2389" formatCode="General">
                  <c:v>3.5834999999999999</c:v>
                </c:pt>
                <c:pt idx="2390" formatCode="General">
                  <c:v>3.585</c:v>
                </c:pt>
                <c:pt idx="2391" formatCode="General">
                  <c:v>3.5865</c:v>
                </c:pt>
                <c:pt idx="2392" formatCode="General">
                  <c:v>3.5880000000000001</c:v>
                </c:pt>
                <c:pt idx="2393" formatCode="General">
                  <c:v>3.5895000000000001</c:v>
                </c:pt>
                <c:pt idx="2394" formatCode="General">
                  <c:v>3.5910000000000002</c:v>
                </c:pt>
                <c:pt idx="2395" formatCode="General">
                  <c:v>3.5924999999999998</c:v>
                </c:pt>
                <c:pt idx="2396" formatCode="General">
                  <c:v>3.5939999999999999</c:v>
                </c:pt>
                <c:pt idx="2397" formatCode="General">
                  <c:v>3.5954999999999999</c:v>
                </c:pt>
                <c:pt idx="2398" formatCode="General">
                  <c:v>3.597</c:v>
                </c:pt>
                <c:pt idx="2399" formatCode="General">
                  <c:v>3.5985</c:v>
                </c:pt>
                <c:pt idx="2400" formatCode="General">
                  <c:v>3.6</c:v>
                </c:pt>
                <c:pt idx="2401" formatCode="General">
                  <c:v>3.6015000000000001</c:v>
                </c:pt>
                <c:pt idx="2402" formatCode="General">
                  <c:v>3.6030000000000002</c:v>
                </c:pt>
                <c:pt idx="2403" formatCode="General">
                  <c:v>3.6044999999999998</c:v>
                </c:pt>
                <c:pt idx="2404" formatCode="General">
                  <c:v>3.6059999999999999</c:v>
                </c:pt>
                <c:pt idx="2405" formatCode="General">
                  <c:v>3.6074999999999999</c:v>
                </c:pt>
                <c:pt idx="2406" formatCode="General">
                  <c:v>3.609</c:v>
                </c:pt>
                <c:pt idx="2407" formatCode="General">
                  <c:v>3.6105</c:v>
                </c:pt>
                <c:pt idx="2408" formatCode="General">
                  <c:v>3.6120000000000001</c:v>
                </c:pt>
                <c:pt idx="2409" formatCode="General">
                  <c:v>3.6135000000000002</c:v>
                </c:pt>
                <c:pt idx="2410" formatCode="General">
                  <c:v>3.6150000000000002</c:v>
                </c:pt>
                <c:pt idx="2411" formatCode="General">
                  <c:v>3.6164999999999998</c:v>
                </c:pt>
                <c:pt idx="2412" formatCode="General">
                  <c:v>3.6179999999999999</c:v>
                </c:pt>
                <c:pt idx="2413" formatCode="General">
                  <c:v>3.6194999999999999</c:v>
                </c:pt>
                <c:pt idx="2414" formatCode="General">
                  <c:v>3.621</c:v>
                </c:pt>
                <c:pt idx="2415" formatCode="General">
                  <c:v>3.6225000000000001</c:v>
                </c:pt>
                <c:pt idx="2416" formatCode="General">
                  <c:v>3.6240000000000001</c:v>
                </c:pt>
                <c:pt idx="2417" formatCode="General">
                  <c:v>3.6255000000000002</c:v>
                </c:pt>
                <c:pt idx="2418" formatCode="General">
                  <c:v>3.6269999999999998</c:v>
                </c:pt>
                <c:pt idx="2419" formatCode="General">
                  <c:v>3.6284999999999998</c:v>
                </c:pt>
                <c:pt idx="2420" formatCode="General">
                  <c:v>3.63</c:v>
                </c:pt>
                <c:pt idx="2421" formatCode="General">
                  <c:v>3.6315</c:v>
                </c:pt>
                <c:pt idx="2422" formatCode="General">
                  <c:v>3.633</c:v>
                </c:pt>
                <c:pt idx="2423" formatCode="General">
                  <c:v>3.6345000000000001</c:v>
                </c:pt>
                <c:pt idx="2424" formatCode="General">
                  <c:v>3.6360000000000001</c:v>
                </c:pt>
                <c:pt idx="2425" formatCode="General">
                  <c:v>3.6375000000000002</c:v>
                </c:pt>
                <c:pt idx="2426" formatCode="General">
                  <c:v>3.6389999999999998</c:v>
                </c:pt>
                <c:pt idx="2427" formatCode="General">
                  <c:v>3.6404999999999998</c:v>
                </c:pt>
                <c:pt idx="2428" formatCode="General">
                  <c:v>3.6419999999999999</c:v>
                </c:pt>
                <c:pt idx="2429" formatCode="General">
                  <c:v>3.6435</c:v>
                </c:pt>
                <c:pt idx="2430" formatCode="General">
                  <c:v>3.645</c:v>
                </c:pt>
                <c:pt idx="2431" formatCode="General">
                  <c:v>3.6465000000000001</c:v>
                </c:pt>
                <c:pt idx="2432" formatCode="General">
                  <c:v>3.6480000000000001</c:v>
                </c:pt>
                <c:pt idx="2433" formatCode="General">
                  <c:v>3.6495000000000002</c:v>
                </c:pt>
                <c:pt idx="2434" formatCode="General">
                  <c:v>3.6509999999999998</c:v>
                </c:pt>
                <c:pt idx="2435" formatCode="General">
                  <c:v>3.6524999999999999</c:v>
                </c:pt>
                <c:pt idx="2436" formatCode="General">
                  <c:v>3.6539999999999999</c:v>
                </c:pt>
                <c:pt idx="2437" formatCode="General">
                  <c:v>3.6555</c:v>
                </c:pt>
                <c:pt idx="2438" formatCode="General">
                  <c:v>3.657</c:v>
                </c:pt>
                <c:pt idx="2439" formatCode="General">
                  <c:v>3.6585000000000001</c:v>
                </c:pt>
                <c:pt idx="2440" formatCode="General">
                  <c:v>3.66</c:v>
                </c:pt>
                <c:pt idx="2441" formatCode="General">
                  <c:v>3.6615000000000002</c:v>
                </c:pt>
                <c:pt idx="2442" formatCode="General">
                  <c:v>3.6629999999999998</c:v>
                </c:pt>
                <c:pt idx="2443" formatCode="General">
                  <c:v>3.6644999999999999</c:v>
                </c:pt>
                <c:pt idx="2444" formatCode="General">
                  <c:v>3.6659999999999999</c:v>
                </c:pt>
                <c:pt idx="2445" formatCode="General">
                  <c:v>3.6675</c:v>
                </c:pt>
                <c:pt idx="2446" formatCode="General">
                  <c:v>3.669</c:v>
                </c:pt>
                <c:pt idx="2447" formatCode="General">
                  <c:v>3.6705000000000001</c:v>
                </c:pt>
                <c:pt idx="2448" formatCode="General">
                  <c:v>3.6720000000000002</c:v>
                </c:pt>
                <c:pt idx="2449" formatCode="General">
                  <c:v>3.6735000000000002</c:v>
                </c:pt>
                <c:pt idx="2450" formatCode="General">
                  <c:v>3.6749999999999998</c:v>
                </c:pt>
                <c:pt idx="2451" formatCode="General">
                  <c:v>3.6764999999999999</c:v>
                </c:pt>
                <c:pt idx="2452" formatCode="General">
                  <c:v>3.6779999999999999</c:v>
                </c:pt>
                <c:pt idx="2453" formatCode="General">
                  <c:v>3.6795</c:v>
                </c:pt>
                <c:pt idx="2454" formatCode="General">
                  <c:v>3.681</c:v>
                </c:pt>
                <c:pt idx="2455" formatCode="General">
                  <c:v>3.6825000000000001</c:v>
                </c:pt>
                <c:pt idx="2456" formatCode="General">
                  <c:v>3.6840000000000002</c:v>
                </c:pt>
                <c:pt idx="2457" formatCode="General">
                  <c:v>3.6855000000000002</c:v>
                </c:pt>
                <c:pt idx="2458" formatCode="General">
                  <c:v>3.6869999999999998</c:v>
                </c:pt>
                <c:pt idx="2459" formatCode="General">
                  <c:v>3.6884999999999999</c:v>
                </c:pt>
                <c:pt idx="2460" formatCode="General">
                  <c:v>3.69</c:v>
                </c:pt>
                <c:pt idx="2461" formatCode="General">
                  <c:v>3.6915</c:v>
                </c:pt>
                <c:pt idx="2462" formatCode="General">
                  <c:v>3.6930000000000001</c:v>
                </c:pt>
                <c:pt idx="2463" formatCode="General">
                  <c:v>3.6945000000000001</c:v>
                </c:pt>
                <c:pt idx="2464" formatCode="General">
                  <c:v>3.6960000000000002</c:v>
                </c:pt>
                <c:pt idx="2465" formatCode="General">
                  <c:v>3.6974999999999998</c:v>
                </c:pt>
                <c:pt idx="2466" formatCode="General">
                  <c:v>3.6989999999999998</c:v>
                </c:pt>
                <c:pt idx="2467" formatCode="General">
                  <c:v>3.7004999999999999</c:v>
                </c:pt>
                <c:pt idx="2468" formatCode="General">
                  <c:v>3.702</c:v>
                </c:pt>
                <c:pt idx="2469" formatCode="General">
                  <c:v>3.7035</c:v>
                </c:pt>
                <c:pt idx="2470" formatCode="General">
                  <c:v>3.7050000000000001</c:v>
                </c:pt>
                <c:pt idx="2471" formatCode="General">
                  <c:v>3.7065000000000001</c:v>
                </c:pt>
                <c:pt idx="2472" formatCode="General">
                  <c:v>3.7080000000000002</c:v>
                </c:pt>
                <c:pt idx="2473" formatCode="General">
                  <c:v>3.7094999999999998</c:v>
                </c:pt>
                <c:pt idx="2474" formatCode="General">
                  <c:v>3.7109999999999999</c:v>
                </c:pt>
                <c:pt idx="2475" formatCode="General">
                  <c:v>3.7124999999999999</c:v>
                </c:pt>
                <c:pt idx="2476" formatCode="General">
                  <c:v>3.714</c:v>
                </c:pt>
                <c:pt idx="2477" formatCode="General">
                  <c:v>3.7155</c:v>
                </c:pt>
                <c:pt idx="2478" formatCode="General">
                  <c:v>3.7170000000000001</c:v>
                </c:pt>
                <c:pt idx="2479" formatCode="General">
                  <c:v>3.7185000000000001</c:v>
                </c:pt>
                <c:pt idx="2480" formatCode="General">
                  <c:v>3.72</c:v>
                </c:pt>
                <c:pt idx="2481" formatCode="General">
                  <c:v>3.7214999999999998</c:v>
                </c:pt>
                <c:pt idx="2482" formatCode="General">
                  <c:v>3.7229999999999999</c:v>
                </c:pt>
                <c:pt idx="2483" formatCode="General">
                  <c:v>3.7244999999999999</c:v>
                </c:pt>
                <c:pt idx="2484" formatCode="General">
                  <c:v>3.726</c:v>
                </c:pt>
                <c:pt idx="2485" formatCode="General">
                  <c:v>3.7275</c:v>
                </c:pt>
                <c:pt idx="2486" formatCode="General">
                  <c:v>3.7290000000000001</c:v>
                </c:pt>
                <c:pt idx="2487" formatCode="General">
                  <c:v>3.7305000000000001</c:v>
                </c:pt>
                <c:pt idx="2488" formatCode="General">
                  <c:v>3.7320000000000002</c:v>
                </c:pt>
                <c:pt idx="2489" formatCode="General">
                  <c:v>3.7334999999999998</c:v>
                </c:pt>
                <c:pt idx="2490" formatCode="General">
                  <c:v>3.7349999999999999</c:v>
                </c:pt>
                <c:pt idx="2491" formatCode="General">
                  <c:v>3.7364999999999999</c:v>
                </c:pt>
                <c:pt idx="2492" formatCode="General">
                  <c:v>3.738</c:v>
                </c:pt>
                <c:pt idx="2493" formatCode="General">
                  <c:v>3.7395</c:v>
                </c:pt>
                <c:pt idx="2494" formatCode="General">
                  <c:v>3.7410000000000001</c:v>
                </c:pt>
                <c:pt idx="2495" formatCode="General">
                  <c:v>3.7425000000000002</c:v>
                </c:pt>
                <c:pt idx="2496" formatCode="General">
                  <c:v>3.7440000000000002</c:v>
                </c:pt>
                <c:pt idx="2497" formatCode="General">
                  <c:v>3.7454999999999998</c:v>
                </c:pt>
                <c:pt idx="2498" formatCode="General">
                  <c:v>3.7469999999999999</c:v>
                </c:pt>
                <c:pt idx="2499" formatCode="General">
                  <c:v>3.7484999999999999</c:v>
                </c:pt>
                <c:pt idx="2500" formatCode="General">
                  <c:v>3.75</c:v>
                </c:pt>
                <c:pt idx="2501" formatCode="General">
                  <c:v>3.7515000000000001</c:v>
                </c:pt>
                <c:pt idx="2502" formatCode="General">
                  <c:v>3.7530000000000001</c:v>
                </c:pt>
                <c:pt idx="2503" formatCode="General">
                  <c:v>3.7545000000000002</c:v>
                </c:pt>
                <c:pt idx="2504" formatCode="General">
                  <c:v>3.7559999999999998</c:v>
                </c:pt>
                <c:pt idx="2505" formatCode="General">
                  <c:v>3.7574999999999998</c:v>
                </c:pt>
                <c:pt idx="2506" formatCode="General">
                  <c:v>3.7589999999999999</c:v>
                </c:pt>
                <c:pt idx="2507" formatCode="General">
                  <c:v>3.7605</c:v>
                </c:pt>
                <c:pt idx="2508" formatCode="General">
                  <c:v>3.762</c:v>
                </c:pt>
                <c:pt idx="2509" formatCode="General">
                  <c:v>3.7635000000000001</c:v>
                </c:pt>
                <c:pt idx="2510" formatCode="General">
                  <c:v>3.7650000000000001</c:v>
                </c:pt>
                <c:pt idx="2511" formatCode="General">
                  <c:v>3.7665000000000002</c:v>
                </c:pt>
                <c:pt idx="2512" formatCode="General">
                  <c:v>3.7679999999999998</c:v>
                </c:pt>
                <c:pt idx="2513" formatCode="General">
                  <c:v>3.7694999999999999</c:v>
                </c:pt>
                <c:pt idx="2514" formatCode="General">
                  <c:v>3.7709999999999999</c:v>
                </c:pt>
                <c:pt idx="2515" formatCode="General">
                  <c:v>3.7725</c:v>
                </c:pt>
                <c:pt idx="2516" formatCode="General">
                  <c:v>3.774</c:v>
                </c:pt>
                <c:pt idx="2517" formatCode="General">
                  <c:v>3.7755000000000001</c:v>
                </c:pt>
                <c:pt idx="2518" formatCode="General">
                  <c:v>3.7770000000000001</c:v>
                </c:pt>
                <c:pt idx="2519" formatCode="General">
                  <c:v>3.7785000000000002</c:v>
                </c:pt>
                <c:pt idx="2520" formatCode="General">
                  <c:v>3.78</c:v>
                </c:pt>
                <c:pt idx="2521" formatCode="General">
                  <c:v>3.7814999999999999</c:v>
                </c:pt>
                <c:pt idx="2522" formatCode="General">
                  <c:v>3.7829999999999999</c:v>
                </c:pt>
                <c:pt idx="2523" formatCode="General">
                  <c:v>3.7845</c:v>
                </c:pt>
                <c:pt idx="2524" formatCode="General">
                  <c:v>3.786</c:v>
                </c:pt>
                <c:pt idx="2525" formatCode="General">
                  <c:v>3.7875000000000001</c:v>
                </c:pt>
                <c:pt idx="2526" formatCode="General">
                  <c:v>3.7890000000000001</c:v>
                </c:pt>
                <c:pt idx="2527" formatCode="General">
                  <c:v>3.7905000000000002</c:v>
                </c:pt>
                <c:pt idx="2528" formatCode="General">
                  <c:v>3.7919999999999998</c:v>
                </c:pt>
                <c:pt idx="2529" formatCode="General">
                  <c:v>3.7934999999999999</c:v>
                </c:pt>
                <c:pt idx="2530" formatCode="General">
                  <c:v>3.7949999999999999</c:v>
                </c:pt>
                <c:pt idx="2531" formatCode="General">
                  <c:v>3.7965</c:v>
                </c:pt>
                <c:pt idx="2532" formatCode="General">
                  <c:v>3.798</c:v>
                </c:pt>
                <c:pt idx="2533" formatCode="General">
                  <c:v>3.7995000000000001</c:v>
                </c:pt>
                <c:pt idx="2534" formatCode="General">
                  <c:v>3.8010000000000002</c:v>
                </c:pt>
                <c:pt idx="2535" formatCode="General">
                  <c:v>3.8025000000000002</c:v>
                </c:pt>
                <c:pt idx="2536" formatCode="General">
                  <c:v>3.8039999999999998</c:v>
                </c:pt>
                <c:pt idx="2537" formatCode="General">
                  <c:v>3.8054999999999999</c:v>
                </c:pt>
                <c:pt idx="2538" formatCode="General">
                  <c:v>3.8069999999999999</c:v>
                </c:pt>
                <c:pt idx="2539" formatCode="General">
                  <c:v>3.8085</c:v>
                </c:pt>
                <c:pt idx="2540" formatCode="General">
                  <c:v>3.81</c:v>
                </c:pt>
                <c:pt idx="2541" formatCode="General">
                  <c:v>3.8115000000000001</c:v>
                </c:pt>
                <c:pt idx="2542" formatCode="General">
                  <c:v>3.8130000000000002</c:v>
                </c:pt>
                <c:pt idx="2543" formatCode="General">
                  <c:v>3.8144999999999998</c:v>
                </c:pt>
                <c:pt idx="2544" formatCode="General">
                  <c:v>3.8159999999999998</c:v>
                </c:pt>
                <c:pt idx="2545" formatCode="General">
                  <c:v>3.8174999999999999</c:v>
                </c:pt>
                <c:pt idx="2546" formatCode="General">
                  <c:v>3.819</c:v>
                </c:pt>
                <c:pt idx="2547" formatCode="General">
                  <c:v>3.8205</c:v>
                </c:pt>
                <c:pt idx="2548" formatCode="General">
                  <c:v>3.8220000000000001</c:v>
                </c:pt>
                <c:pt idx="2549" formatCode="General">
                  <c:v>3.8235000000000001</c:v>
                </c:pt>
                <c:pt idx="2550" formatCode="General">
                  <c:v>3.8250000000000002</c:v>
                </c:pt>
                <c:pt idx="2551" formatCode="General">
                  <c:v>3.8264999999999998</c:v>
                </c:pt>
                <c:pt idx="2552" formatCode="General">
                  <c:v>3.8279999999999998</c:v>
                </c:pt>
                <c:pt idx="2553" formatCode="General">
                  <c:v>3.8294999999999999</c:v>
                </c:pt>
                <c:pt idx="2554" formatCode="General">
                  <c:v>3.831</c:v>
                </c:pt>
                <c:pt idx="2555" formatCode="General">
                  <c:v>3.8325</c:v>
                </c:pt>
                <c:pt idx="2556" formatCode="General">
                  <c:v>3.8340000000000001</c:v>
                </c:pt>
                <c:pt idx="2557" formatCode="General">
                  <c:v>3.8355000000000001</c:v>
                </c:pt>
                <c:pt idx="2558" formatCode="General">
                  <c:v>3.8370000000000002</c:v>
                </c:pt>
                <c:pt idx="2559" formatCode="General">
                  <c:v>3.8384999999999998</c:v>
                </c:pt>
                <c:pt idx="2560" formatCode="General">
                  <c:v>3.84</c:v>
                </c:pt>
                <c:pt idx="2561" formatCode="General">
                  <c:v>3.8414999999999999</c:v>
                </c:pt>
                <c:pt idx="2562" formatCode="General">
                  <c:v>3.843</c:v>
                </c:pt>
                <c:pt idx="2563" formatCode="General">
                  <c:v>3.8445</c:v>
                </c:pt>
                <c:pt idx="2564" formatCode="General">
                  <c:v>3.8460000000000001</c:v>
                </c:pt>
                <c:pt idx="2565" formatCode="General">
                  <c:v>3.8475000000000001</c:v>
                </c:pt>
                <c:pt idx="2566" formatCode="General">
                  <c:v>3.8490000000000002</c:v>
                </c:pt>
                <c:pt idx="2567" formatCode="General">
                  <c:v>3.8504999999999998</c:v>
                </c:pt>
                <c:pt idx="2568" formatCode="General">
                  <c:v>3.8519999999999999</c:v>
                </c:pt>
                <c:pt idx="2569" formatCode="General">
                  <c:v>3.8534999999999999</c:v>
                </c:pt>
                <c:pt idx="2570" formatCode="General">
                  <c:v>3.855</c:v>
                </c:pt>
                <c:pt idx="2571" formatCode="General">
                  <c:v>3.8565</c:v>
                </c:pt>
                <c:pt idx="2572" formatCode="General">
                  <c:v>3.8580000000000001</c:v>
                </c:pt>
                <c:pt idx="2573" formatCode="General">
                  <c:v>3.8595000000000002</c:v>
                </c:pt>
                <c:pt idx="2574" formatCode="General">
                  <c:v>3.8610000000000002</c:v>
                </c:pt>
                <c:pt idx="2575" formatCode="General">
                  <c:v>3.8624999999999998</c:v>
                </c:pt>
                <c:pt idx="2576" formatCode="General">
                  <c:v>3.8639999999999999</c:v>
                </c:pt>
                <c:pt idx="2577" formatCode="General">
                  <c:v>3.8654999999999999</c:v>
                </c:pt>
                <c:pt idx="2578" formatCode="General">
                  <c:v>3.867</c:v>
                </c:pt>
                <c:pt idx="2579" formatCode="General">
                  <c:v>3.8685</c:v>
                </c:pt>
                <c:pt idx="2580" formatCode="General">
                  <c:v>3.87</c:v>
                </c:pt>
                <c:pt idx="2581" formatCode="General">
                  <c:v>3.8715000000000002</c:v>
                </c:pt>
                <c:pt idx="2582" formatCode="General">
                  <c:v>3.8730000000000002</c:v>
                </c:pt>
                <c:pt idx="2583" formatCode="General">
                  <c:v>3.8744999999999998</c:v>
                </c:pt>
                <c:pt idx="2584" formatCode="General">
                  <c:v>3.8759999999999999</c:v>
                </c:pt>
                <c:pt idx="2585" formatCode="General">
                  <c:v>3.8774999999999999</c:v>
                </c:pt>
                <c:pt idx="2586" formatCode="General">
                  <c:v>3.879</c:v>
                </c:pt>
                <c:pt idx="2587" formatCode="General">
                  <c:v>3.8805000000000001</c:v>
                </c:pt>
                <c:pt idx="2588" formatCode="General">
                  <c:v>3.8820000000000001</c:v>
                </c:pt>
                <c:pt idx="2589" formatCode="General">
                  <c:v>3.8835000000000002</c:v>
                </c:pt>
                <c:pt idx="2590" formatCode="General">
                  <c:v>3.8849999999999998</c:v>
                </c:pt>
                <c:pt idx="2591" formatCode="General">
                  <c:v>3.8864999999999998</c:v>
                </c:pt>
                <c:pt idx="2592" formatCode="General">
                  <c:v>3.8879999999999999</c:v>
                </c:pt>
                <c:pt idx="2593" formatCode="General">
                  <c:v>3.8895</c:v>
                </c:pt>
                <c:pt idx="2594" formatCode="General">
                  <c:v>3.891</c:v>
                </c:pt>
                <c:pt idx="2595" formatCode="General">
                  <c:v>3.8925000000000001</c:v>
                </c:pt>
                <c:pt idx="2596" formatCode="General">
                  <c:v>3.8940000000000001</c:v>
                </c:pt>
                <c:pt idx="2597" formatCode="General">
                  <c:v>3.8955000000000002</c:v>
                </c:pt>
                <c:pt idx="2598" formatCode="General">
                  <c:v>3.8969999999999998</c:v>
                </c:pt>
                <c:pt idx="2599" formatCode="General">
                  <c:v>3.8984999999999999</c:v>
                </c:pt>
                <c:pt idx="2600" formatCode="General">
                  <c:v>3.9</c:v>
                </c:pt>
                <c:pt idx="2601" formatCode="General">
                  <c:v>3.9015</c:v>
                </c:pt>
                <c:pt idx="2602" formatCode="General">
                  <c:v>3.903</c:v>
                </c:pt>
                <c:pt idx="2603" formatCode="General">
                  <c:v>3.9045000000000001</c:v>
                </c:pt>
                <c:pt idx="2604" formatCode="General">
                  <c:v>3.9060000000000001</c:v>
                </c:pt>
                <c:pt idx="2605" formatCode="General">
                  <c:v>3.9075000000000002</c:v>
                </c:pt>
                <c:pt idx="2606" formatCode="General">
                  <c:v>3.9089999999999998</c:v>
                </c:pt>
                <c:pt idx="2607" formatCode="General">
                  <c:v>3.9104999999999999</c:v>
                </c:pt>
                <c:pt idx="2608" formatCode="General">
                  <c:v>3.9119999999999999</c:v>
                </c:pt>
                <c:pt idx="2609" formatCode="General">
                  <c:v>3.9135</c:v>
                </c:pt>
                <c:pt idx="2610" formatCode="General">
                  <c:v>3.915</c:v>
                </c:pt>
                <c:pt idx="2611" formatCode="General">
                  <c:v>3.9165000000000001</c:v>
                </c:pt>
                <c:pt idx="2612" formatCode="General">
                  <c:v>3.9180000000000001</c:v>
                </c:pt>
                <c:pt idx="2613" formatCode="General">
                  <c:v>3.9195000000000002</c:v>
                </c:pt>
                <c:pt idx="2614" formatCode="General">
                  <c:v>3.9209999999999998</c:v>
                </c:pt>
                <c:pt idx="2615" formatCode="General">
                  <c:v>3.9224999999999999</c:v>
                </c:pt>
                <c:pt idx="2616" formatCode="General">
                  <c:v>3.9239999999999999</c:v>
                </c:pt>
                <c:pt idx="2617" formatCode="General">
                  <c:v>3.9255</c:v>
                </c:pt>
                <c:pt idx="2618" formatCode="General">
                  <c:v>3.927</c:v>
                </c:pt>
                <c:pt idx="2619" formatCode="General">
                  <c:v>3.9285000000000001</c:v>
                </c:pt>
                <c:pt idx="2620" formatCode="General">
                  <c:v>3.93</c:v>
                </c:pt>
                <c:pt idx="2621" formatCode="General">
                  <c:v>3.9315000000000002</c:v>
                </c:pt>
                <c:pt idx="2622" formatCode="General">
                  <c:v>3.9329999999999998</c:v>
                </c:pt>
                <c:pt idx="2623" formatCode="General">
                  <c:v>3.9344999999999999</c:v>
                </c:pt>
                <c:pt idx="2624" formatCode="General">
                  <c:v>3.9359999999999999</c:v>
                </c:pt>
                <c:pt idx="2625" formatCode="General">
                  <c:v>3.9375</c:v>
                </c:pt>
                <c:pt idx="2626" formatCode="General">
                  <c:v>3.9390000000000001</c:v>
                </c:pt>
                <c:pt idx="2627" formatCode="General">
                  <c:v>3.9405000000000001</c:v>
                </c:pt>
                <c:pt idx="2628" formatCode="General">
                  <c:v>3.9420000000000002</c:v>
                </c:pt>
                <c:pt idx="2629" formatCode="General">
                  <c:v>3.9434999999999998</c:v>
                </c:pt>
                <c:pt idx="2630" formatCode="General">
                  <c:v>3.9449999999999998</c:v>
                </c:pt>
                <c:pt idx="2631" formatCode="General">
                  <c:v>3.9464999999999999</c:v>
                </c:pt>
                <c:pt idx="2632" formatCode="General">
                  <c:v>3.948</c:v>
                </c:pt>
                <c:pt idx="2633" formatCode="General">
                  <c:v>3.9495</c:v>
                </c:pt>
                <c:pt idx="2634" formatCode="General">
                  <c:v>3.9510000000000001</c:v>
                </c:pt>
                <c:pt idx="2635" formatCode="General">
                  <c:v>3.9525000000000001</c:v>
                </c:pt>
                <c:pt idx="2636" formatCode="General">
                  <c:v>3.9540000000000002</c:v>
                </c:pt>
                <c:pt idx="2637" formatCode="General">
                  <c:v>3.9554999999999998</c:v>
                </c:pt>
                <c:pt idx="2638" formatCode="General">
                  <c:v>3.9569999999999999</c:v>
                </c:pt>
                <c:pt idx="2639" formatCode="General">
                  <c:v>3.9584999999999999</c:v>
                </c:pt>
                <c:pt idx="2640" formatCode="General">
                  <c:v>3.96</c:v>
                </c:pt>
                <c:pt idx="2641" formatCode="General">
                  <c:v>3.9615</c:v>
                </c:pt>
                <c:pt idx="2642" formatCode="General">
                  <c:v>3.9630000000000001</c:v>
                </c:pt>
                <c:pt idx="2643" formatCode="General">
                  <c:v>3.9645000000000001</c:v>
                </c:pt>
                <c:pt idx="2644" formatCode="General">
                  <c:v>3.9660000000000002</c:v>
                </c:pt>
                <c:pt idx="2645" formatCode="General">
                  <c:v>3.9674999999999998</c:v>
                </c:pt>
                <c:pt idx="2646" formatCode="General">
                  <c:v>3.9689999999999999</c:v>
                </c:pt>
                <c:pt idx="2647" formatCode="General">
                  <c:v>3.9704999999999999</c:v>
                </c:pt>
                <c:pt idx="2648" formatCode="General">
                  <c:v>3.972</c:v>
                </c:pt>
                <c:pt idx="2649" formatCode="General">
                  <c:v>3.9735</c:v>
                </c:pt>
                <c:pt idx="2650" formatCode="General">
                  <c:v>3.9750000000000001</c:v>
                </c:pt>
                <c:pt idx="2651" formatCode="General">
                  <c:v>3.9765000000000001</c:v>
                </c:pt>
                <c:pt idx="2652" formatCode="General">
                  <c:v>3.9780000000000002</c:v>
                </c:pt>
                <c:pt idx="2653" formatCode="General">
                  <c:v>3.9794999999999998</c:v>
                </c:pt>
                <c:pt idx="2654" formatCode="General">
                  <c:v>3.9809999999999999</c:v>
                </c:pt>
                <c:pt idx="2655" formatCode="General">
                  <c:v>3.9824999999999999</c:v>
                </c:pt>
                <c:pt idx="2656" formatCode="General">
                  <c:v>3.984</c:v>
                </c:pt>
                <c:pt idx="2657" formatCode="General">
                  <c:v>3.9855</c:v>
                </c:pt>
                <c:pt idx="2658" formatCode="General">
                  <c:v>3.9870000000000001</c:v>
                </c:pt>
                <c:pt idx="2659" formatCode="General">
                  <c:v>3.9885000000000002</c:v>
                </c:pt>
                <c:pt idx="2660" formatCode="General">
                  <c:v>3.99</c:v>
                </c:pt>
                <c:pt idx="2661" formatCode="General">
                  <c:v>3.9914999999999998</c:v>
                </c:pt>
                <c:pt idx="2662" formatCode="General">
                  <c:v>3.9929999999999999</c:v>
                </c:pt>
                <c:pt idx="2663" formatCode="General">
                  <c:v>3.9944999999999999</c:v>
                </c:pt>
                <c:pt idx="2664" formatCode="General">
                  <c:v>3.996</c:v>
                </c:pt>
                <c:pt idx="2665" formatCode="General">
                  <c:v>3.9975000000000001</c:v>
                </c:pt>
                <c:pt idx="2666" formatCode="General">
                  <c:v>3.9990000000000001</c:v>
                </c:pt>
                <c:pt idx="2667" formatCode="General">
                  <c:v>4.0004999999999997</c:v>
                </c:pt>
                <c:pt idx="2668" formatCode="General">
                  <c:v>4.0019999999999998</c:v>
                </c:pt>
                <c:pt idx="2669" formatCode="General">
                  <c:v>4.0034999999999998</c:v>
                </c:pt>
                <c:pt idx="2670" formatCode="General">
                  <c:v>4.0049999999999999</c:v>
                </c:pt>
                <c:pt idx="2671" formatCode="General">
                  <c:v>4.0065</c:v>
                </c:pt>
                <c:pt idx="2672" formatCode="General">
                  <c:v>4.008</c:v>
                </c:pt>
                <c:pt idx="2673" formatCode="General">
                  <c:v>4.0095000000000001</c:v>
                </c:pt>
                <c:pt idx="2674" formatCode="General">
                  <c:v>4.0110000000000001</c:v>
                </c:pt>
                <c:pt idx="2675" formatCode="General">
                  <c:v>4.0125000000000002</c:v>
                </c:pt>
                <c:pt idx="2676" formatCode="General">
                  <c:v>4.0140000000000002</c:v>
                </c:pt>
                <c:pt idx="2677" formatCode="General">
                  <c:v>4.0155000000000003</c:v>
                </c:pt>
                <c:pt idx="2678" formatCode="General">
                  <c:v>4.0170000000000003</c:v>
                </c:pt>
                <c:pt idx="2679" formatCode="General">
                  <c:v>4.0185000000000004</c:v>
                </c:pt>
                <c:pt idx="2680" formatCode="General">
                  <c:v>4.0199999999999996</c:v>
                </c:pt>
                <c:pt idx="2681" formatCode="General">
                  <c:v>4.0214999999999996</c:v>
                </c:pt>
                <c:pt idx="2682" formatCode="General">
                  <c:v>4.0229999999999997</c:v>
                </c:pt>
                <c:pt idx="2683" formatCode="General">
                  <c:v>4.0244999999999997</c:v>
                </c:pt>
                <c:pt idx="2684" formatCode="General">
                  <c:v>4.0259999999999998</c:v>
                </c:pt>
                <c:pt idx="2685" formatCode="General">
                  <c:v>4.0274999999999999</c:v>
                </c:pt>
                <c:pt idx="2686" formatCode="General">
                  <c:v>4.0289999999999999</c:v>
                </c:pt>
                <c:pt idx="2687" formatCode="General">
                  <c:v>4.0305</c:v>
                </c:pt>
                <c:pt idx="2688" formatCode="General">
                  <c:v>4.032</c:v>
                </c:pt>
                <c:pt idx="2689" formatCode="General">
                  <c:v>4.0335000000000001</c:v>
                </c:pt>
                <c:pt idx="2690" formatCode="General">
                  <c:v>4.0350000000000001</c:v>
                </c:pt>
                <c:pt idx="2691" formatCode="General">
                  <c:v>4.0365000000000002</c:v>
                </c:pt>
                <c:pt idx="2692" formatCode="General">
                  <c:v>4.0380000000000003</c:v>
                </c:pt>
                <c:pt idx="2693" formatCode="General">
                  <c:v>4.0395000000000003</c:v>
                </c:pt>
                <c:pt idx="2694" formatCode="General">
                  <c:v>4.0410000000000004</c:v>
                </c:pt>
                <c:pt idx="2695" formatCode="General">
                  <c:v>4.0425000000000004</c:v>
                </c:pt>
                <c:pt idx="2696" formatCode="General">
                  <c:v>4.0439999999999996</c:v>
                </c:pt>
                <c:pt idx="2697" formatCode="General">
                  <c:v>4.0454999999999997</c:v>
                </c:pt>
                <c:pt idx="2698" formatCode="General">
                  <c:v>4.0469999999999997</c:v>
                </c:pt>
                <c:pt idx="2699" formatCode="General">
                  <c:v>4.0484999999999998</c:v>
                </c:pt>
                <c:pt idx="2700" formatCode="General">
                  <c:v>4.05</c:v>
                </c:pt>
                <c:pt idx="2701" formatCode="General">
                  <c:v>4.0514999999999999</c:v>
                </c:pt>
                <c:pt idx="2702" formatCode="General">
                  <c:v>4.0529999999999999</c:v>
                </c:pt>
                <c:pt idx="2703" formatCode="General">
                  <c:v>4.0545</c:v>
                </c:pt>
                <c:pt idx="2704" formatCode="General">
                  <c:v>4.056</c:v>
                </c:pt>
                <c:pt idx="2705" formatCode="General">
                  <c:v>4.0575000000000001</c:v>
                </c:pt>
                <c:pt idx="2706" formatCode="General">
                  <c:v>4.0590000000000002</c:v>
                </c:pt>
                <c:pt idx="2707" formatCode="General">
                  <c:v>4.0605000000000002</c:v>
                </c:pt>
                <c:pt idx="2708" formatCode="General">
                  <c:v>4.0620000000000003</c:v>
                </c:pt>
                <c:pt idx="2709" formatCode="General">
                  <c:v>4.0635000000000003</c:v>
                </c:pt>
                <c:pt idx="2710" formatCode="General">
                  <c:v>4.0650000000000004</c:v>
                </c:pt>
                <c:pt idx="2711" formatCode="General">
                  <c:v>4.0664999999999996</c:v>
                </c:pt>
                <c:pt idx="2712" formatCode="General">
                  <c:v>4.0679999999999996</c:v>
                </c:pt>
                <c:pt idx="2713" formatCode="General">
                  <c:v>4.0694999999999997</c:v>
                </c:pt>
                <c:pt idx="2714" formatCode="General">
                  <c:v>4.0709999999999997</c:v>
                </c:pt>
                <c:pt idx="2715" formatCode="General">
                  <c:v>4.0724999999999998</c:v>
                </c:pt>
                <c:pt idx="2716" formatCode="General">
                  <c:v>4.0739999999999998</c:v>
                </c:pt>
                <c:pt idx="2717" formatCode="General">
                  <c:v>4.0754999999999999</c:v>
                </c:pt>
                <c:pt idx="2718" formatCode="General">
                  <c:v>4.077</c:v>
                </c:pt>
                <c:pt idx="2719" formatCode="General">
                  <c:v>4.0785</c:v>
                </c:pt>
                <c:pt idx="2720" formatCode="General">
                  <c:v>4.08</c:v>
                </c:pt>
                <c:pt idx="2721" formatCode="General">
                  <c:v>4.0815000000000001</c:v>
                </c:pt>
                <c:pt idx="2722" formatCode="General">
                  <c:v>4.0830000000000002</c:v>
                </c:pt>
                <c:pt idx="2723" formatCode="General">
                  <c:v>4.0845000000000002</c:v>
                </c:pt>
                <c:pt idx="2724" formatCode="General">
                  <c:v>4.0860000000000003</c:v>
                </c:pt>
                <c:pt idx="2725" formatCode="General">
                  <c:v>4.0875000000000004</c:v>
                </c:pt>
                <c:pt idx="2726" formatCode="General">
                  <c:v>4.0890000000000004</c:v>
                </c:pt>
                <c:pt idx="2727" formatCode="General">
                  <c:v>4.0904999999999996</c:v>
                </c:pt>
                <c:pt idx="2728" formatCode="General">
                  <c:v>4.0919999999999996</c:v>
                </c:pt>
                <c:pt idx="2729" formatCode="General">
                  <c:v>4.0934999999999997</c:v>
                </c:pt>
                <c:pt idx="2730" formatCode="General">
                  <c:v>4.0949999999999998</c:v>
                </c:pt>
                <c:pt idx="2731" formatCode="General">
                  <c:v>4.0964999999999998</c:v>
                </c:pt>
                <c:pt idx="2732" formatCode="General">
                  <c:v>4.0979999999999999</c:v>
                </c:pt>
                <c:pt idx="2733" formatCode="General">
                  <c:v>4.0994999999999999</c:v>
                </c:pt>
                <c:pt idx="2734" formatCode="General">
                  <c:v>4.101</c:v>
                </c:pt>
                <c:pt idx="2735" formatCode="General">
                  <c:v>4.1025</c:v>
                </c:pt>
                <c:pt idx="2736" formatCode="General">
                  <c:v>4.1040000000000001</c:v>
                </c:pt>
                <c:pt idx="2737" formatCode="General">
                  <c:v>4.1055000000000001</c:v>
                </c:pt>
                <c:pt idx="2738" formatCode="General">
                  <c:v>4.1070000000000002</c:v>
                </c:pt>
                <c:pt idx="2739" formatCode="General">
                  <c:v>4.1085000000000003</c:v>
                </c:pt>
                <c:pt idx="2740" formatCode="General">
                  <c:v>4.1100000000000003</c:v>
                </c:pt>
                <c:pt idx="2741" formatCode="General">
                  <c:v>4.1115000000000004</c:v>
                </c:pt>
                <c:pt idx="2742" formatCode="General">
                  <c:v>4.1130000000000004</c:v>
                </c:pt>
                <c:pt idx="2743" formatCode="General">
                  <c:v>4.1144999999999996</c:v>
                </c:pt>
                <c:pt idx="2744" formatCode="General">
                  <c:v>4.1159999999999997</c:v>
                </c:pt>
                <c:pt idx="2745" formatCode="General">
                  <c:v>4.1174999999999997</c:v>
                </c:pt>
                <c:pt idx="2746" formatCode="General">
                  <c:v>4.1189999999999998</c:v>
                </c:pt>
                <c:pt idx="2747" formatCode="General">
                  <c:v>4.1204999999999998</c:v>
                </c:pt>
                <c:pt idx="2748" formatCode="General">
                  <c:v>4.1219999999999999</c:v>
                </c:pt>
                <c:pt idx="2749" formatCode="General">
                  <c:v>4.1234999999999999</c:v>
                </c:pt>
                <c:pt idx="2750" formatCode="General">
                  <c:v>4.125</c:v>
                </c:pt>
                <c:pt idx="2751" formatCode="General">
                  <c:v>4.1265000000000001</c:v>
                </c:pt>
                <c:pt idx="2752" formatCode="General">
                  <c:v>4.1280000000000001</c:v>
                </c:pt>
                <c:pt idx="2753" formatCode="General">
                  <c:v>4.1295000000000002</c:v>
                </c:pt>
                <c:pt idx="2754" formatCode="General">
                  <c:v>4.1310000000000002</c:v>
                </c:pt>
                <c:pt idx="2755" formatCode="General">
                  <c:v>4.1325000000000003</c:v>
                </c:pt>
                <c:pt idx="2756" formatCode="General">
                  <c:v>4.1340000000000003</c:v>
                </c:pt>
                <c:pt idx="2757" formatCode="General">
                  <c:v>4.1355000000000004</c:v>
                </c:pt>
                <c:pt idx="2758" formatCode="General">
                  <c:v>4.1369999999999996</c:v>
                </c:pt>
                <c:pt idx="2759" formatCode="General">
                  <c:v>4.1384999999999996</c:v>
                </c:pt>
                <c:pt idx="2760" formatCode="General">
                  <c:v>4.1399999999999997</c:v>
                </c:pt>
                <c:pt idx="2761" formatCode="General">
                  <c:v>4.1414999999999997</c:v>
                </c:pt>
                <c:pt idx="2762" formatCode="General">
                  <c:v>4.1429999999999998</c:v>
                </c:pt>
                <c:pt idx="2763" formatCode="General">
                  <c:v>4.1444999999999999</c:v>
                </c:pt>
                <c:pt idx="2764" formatCode="General">
                  <c:v>4.1459999999999999</c:v>
                </c:pt>
                <c:pt idx="2765" formatCode="General">
                  <c:v>4.1475</c:v>
                </c:pt>
                <c:pt idx="2766" formatCode="General">
                  <c:v>4.149</c:v>
                </c:pt>
                <c:pt idx="2767" formatCode="General">
                  <c:v>4.1505000000000001</c:v>
                </c:pt>
                <c:pt idx="2768" formatCode="General">
                  <c:v>4.1520000000000001</c:v>
                </c:pt>
                <c:pt idx="2769" formatCode="General">
                  <c:v>4.1535000000000002</c:v>
                </c:pt>
                <c:pt idx="2770" formatCode="General">
                  <c:v>4.1550000000000002</c:v>
                </c:pt>
                <c:pt idx="2771" formatCode="General">
                  <c:v>4.1565000000000003</c:v>
                </c:pt>
                <c:pt idx="2772" formatCode="General">
                  <c:v>4.1580000000000004</c:v>
                </c:pt>
                <c:pt idx="2773" formatCode="General">
                  <c:v>4.1595000000000004</c:v>
                </c:pt>
                <c:pt idx="2774" formatCode="General">
                  <c:v>4.1609999999999996</c:v>
                </c:pt>
                <c:pt idx="2775" formatCode="General">
                  <c:v>4.1624999999999996</c:v>
                </c:pt>
                <c:pt idx="2776" formatCode="General">
                  <c:v>4.1639999999999997</c:v>
                </c:pt>
                <c:pt idx="2777" formatCode="General">
                  <c:v>4.1654999999999998</c:v>
                </c:pt>
                <c:pt idx="2778" formatCode="General">
                  <c:v>4.1669999999999998</c:v>
                </c:pt>
                <c:pt idx="2779" formatCode="General">
                  <c:v>4.1684999999999999</c:v>
                </c:pt>
                <c:pt idx="2780" formatCode="General">
                  <c:v>4.17</c:v>
                </c:pt>
                <c:pt idx="2781" formatCode="General">
                  <c:v>4.1715</c:v>
                </c:pt>
                <c:pt idx="2782" formatCode="General">
                  <c:v>4.173</c:v>
                </c:pt>
                <c:pt idx="2783" formatCode="General">
                  <c:v>4.1745000000000001</c:v>
                </c:pt>
                <c:pt idx="2784" formatCode="General">
                  <c:v>4.1760000000000002</c:v>
                </c:pt>
                <c:pt idx="2785" formatCode="General">
                  <c:v>4.1775000000000002</c:v>
                </c:pt>
                <c:pt idx="2786" formatCode="General">
                  <c:v>4.1790000000000003</c:v>
                </c:pt>
                <c:pt idx="2787" formatCode="General">
                  <c:v>4.1805000000000003</c:v>
                </c:pt>
                <c:pt idx="2788" formatCode="General">
                  <c:v>4.1820000000000004</c:v>
                </c:pt>
                <c:pt idx="2789" formatCode="General">
                  <c:v>4.1835000000000004</c:v>
                </c:pt>
                <c:pt idx="2790" formatCode="General">
                  <c:v>4.1849999999999996</c:v>
                </c:pt>
                <c:pt idx="2791" formatCode="General">
                  <c:v>4.1864999999999997</c:v>
                </c:pt>
                <c:pt idx="2792" formatCode="General">
                  <c:v>4.1879999999999997</c:v>
                </c:pt>
                <c:pt idx="2793" formatCode="General">
                  <c:v>4.1894999999999998</c:v>
                </c:pt>
                <c:pt idx="2794" formatCode="General">
                  <c:v>4.1909999999999998</c:v>
                </c:pt>
                <c:pt idx="2795" formatCode="General">
                  <c:v>4.1924999999999999</c:v>
                </c:pt>
                <c:pt idx="2796" formatCode="General">
                  <c:v>4.194</c:v>
                </c:pt>
                <c:pt idx="2797" formatCode="General">
                  <c:v>4.1955</c:v>
                </c:pt>
                <c:pt idx="2798" formatCode="General">
                  <c:v>4.1970000000000001</c:v>
                </c:pt>
                <c:pt idx="2799" formatCode="General">
                  <c:v>4.1985000000000001</c:v>
                </c:pt>
                <c:pt idx="2800" formatCode="General">
                  <c:v>4.2</c:v>
                </c:pt>
                <c:pt idx="2801" formatCode="General">
                  <c:v>4.2015000000000002</c:v>
                </c:pt>
                <c:pt idx="2802" formatCode="General">
                  <c:v>4.2030000000000003</c:v>
                </c:pt>
                <c:pt idx="2803" formatCode="General">
                  <c:v>4.2045000000000003</c:v>
                </c:pt>
                <c:pt idx="2804" formatCode="General">
                  <c:v>4.2060000000000004</c:v>
                </c:pt>
                <c:pt idx="2805" formatCode="General">
                  <c:v>4.2074999999999996</c:v>
                </c:pt>
                <c:pt idx="2806" formatCode="General">
                  <c:v>4.2089999999999996</c:v>
                </c:pt>
                <c:pt idx="2807" formatCode="General">
                  <c:v>4.2104999999999997</c:v>
                </c:pt>
                <c:pt idx="2808" formatCode="General">
                  <c:v>4.2119999999999997</c:v>
                </c:pt>
                <c:pt idx="2809" formatCode="General">
                  <c:v>4.2134999999999998</c:v>
                </c:pt>
                <c:pt idx="2810" formatCode="General">
                  <c:v>4.2149999999999999</c:v>
                </c:pt>
                <c:pt idx="2811" formatCode="General">
                  <c:v>4.2164999999999999</c:v>
                </c:pt>
                <c:pt idx="2812" formatCode="General">
                  <c:v>4.218</c:v>
                </c:pt>
                <c:pt idx="2813" formatCode="General">
                  <c:v>4.2195</c:v>
                </c:pt>
                <c:pt idx="2814" formatCode="General">
                  <c:v>4.2210000000000001</c:v>
                </c:pt>
                <c:pt idx="2815" formatCode="General">
                  <c:v>4.2225000000000001</c:v>
                </c:pt>
                <c:pt idx="2816" formatCode="General">
                  <c:v>4.2240000000000002</c:v>
                </c:pt>
                <c:pt idx="2817" formatCode="General">
                  <c:v>4.2255000000000003</c:v>
                </c:pt>
                <c:pt idx="2818" formatCode="General">
                  <c:v>4.2270000000000003</c:v>
                </c:pt>
                <c:pt idx="2819" formatCode="General">
                  <c:v>4.2285000000000004</c:v>
                </c:pt>
                <c:pt idx="2820" formatCode="General">
                  <c:v>4.2300000000000004</c:v>
                </c:pt>
                <c:pt idx="2821" formatCode="General">
                  <c:v>4.2314999999999996</c:v>
                </c:pt>
                <c:pt idx="2822" formatCode="General">
                  <c:v>4.2329999999999997</c:v>
                </c:pt>
                <c:pt idx="2823" formatCode="General">
                  <c:v>4.2344999999999997</c:v>
                </c:pt>
                <c:pt idx="2824" formatCode="General">
                  <c:v>4.2359999999999998</c:v>
                </c:pt>
                <c:pt idx="2825" formatCode="General">
                  <c:v>4.2374999999999998</c:v>
                </c:pt>
                <c:pt idx="2826" formatCode="General">
                  <c:v>4.2389999999999999</c:v>
                </c:pt>
                <c:pt idx="2827" formatCode="General">
                  <c:v>4.2404999999999999</c:v>
                </c:pt>
                <c:pt idx="2828" formatCode="General">
                  <c:v>4.242</c:v>
                </c:pt>
                <c:pt idx="2829" formatCode="General">
                  <c:v>4.2435</c:v>
                </c:pt>
                <c:pt idx="2830" formatCode="General">
                  <c:v>4.2450000000000001</c:v>
                </c:pt>
                <c:pt idx="2831" formatCode="General">
                  <c:v>4.2465000000000002</c:v>
                </c:pt>
                <c:pt idx="2832" formatCode="General">
                  <c:v>4.2480000000000002</c:v>
                </c:pt>
                <c:pt idx="2833" formatCode="General">
                  <c:v>4.2495000000000003</c:v>
                </c:pt>
                <c:pt idx="2834" formatCode="General">
                  <c:v>4.2510000000000003</c:v>
                </c:pt>
                <c:pt idx="2835" formatCode="General">
                  <c:v>4.2525000000000004</c:v>
                </c:pt>
                <c:pt idx="2836" formatCode="General">
                  <c:v>4.2539999999999996</c:v>
                </c:pt>
                <c:pt idx="2837" formatCode="General">
                  <c:v>4.2554999999999996</c:v>
                </c:pt>
                <c:pt idx="2838" formatCode="General">
                  <c:v>4.2569999999999997</c:v>
                </c:pt>
                <c:pt idx="2839" formatCode="General">
                  <c:v>4.2584999999999997</c:v>
                </c:pt>
                <c:pt idx="2840" formatCode="General">
                  <c:v>4.26</c:v>
                </c:pt>
                <c:pt idx="2841" formatCode="General">
                  <c:v>4.2614999999999998</c:v>
                </c:pt>
                <c:pt idx="2842" formatCode="General">
                  <c:v>4.2629999999999999</c:v>
                </c:pt>
                <c:pt idx="2843" formatCode="General">
                  <c:v>4.2645</c:v>
                </c:pt>
                <c:pt idx="2844" formatCode="General">
                  <c:v>4.266</c:v>
                </c:pt>
                <c:pt idx="2845" formatCode="General">
                  <c:v>4.2675000000000001</c:v>
                </c:pt>
                <c:pt idx="2846" formatCode="General">
                  <c:v>4.2690000000000001</c:v>
                </c:pt>
                <c:pt idx="2847" formatCode="General">
                  <c:v>4.2705000000000002</c:v>
                </c:pt>
                <c:pt idx="2848" formatCode="General">
                  <c:v>4.2720000000000002</c:v>
                </c:pt>
                <c:pt idx="2849" formatCode="General">
                  <c:v>4.2735000000000003</c:v>
                </c:pt>
                <c:pt idx="2850" formatCode="General">
                  <c:v>4.2750000000000004</c:v>
                </c:pt>
                <c:pt idx="2851" formatCode="General">
                  <c:v>4.2765000000000004</c:v>
                </c:pt>
                <c:pt idx="2852" formatCode="General">
                  <c:v>4.2779999999999996</c:v>
                </c:pt>
                <c:pt idx="2853" formatCode="General">
                  <c:v>4.2794999999999996</c:v>
                </c:pt>
                <c:pt idx="2854" formatCode="General">
                  <c:v>4.2809999999999997</c:v>
                </c:pt>
                <c:pt idx="2855" formatCode="General">
                  <c:v>4.2824999999999998</c:v>
                </c:pt>
                <c:pt idx="2856" formatCode="General">
                  <c:v>4.2839999999999998</c:v>
                </c:pt>
                <c:pt idx="2857" formatCode="General">
                  <c:v>4.2854999999999999</c:v>
                </c:pt>
                <c:pt idx="2858" formatCode="General">
                  <c:v>4.2869999999999999</c:v>
                </c:pt>
                <c:pt idx="2859" formatCode="General">
                  <c:v>4.2885</c:v>
                </c:pt>
                <c:pt idx="2860" formatCode="General">
                  <c:v>4.29</c:v>
                </c:pt>
                <c:pt idx="2861" formatCode="General">
                  <c:v>4.2915000000000001</c:v>
                </c:pt>
                <c:pt idx="2862" formatCode="General">
                  <c:v>4.2930000000000001</c:v>
                </c:pt>
                <c:pt idx="2863" formatCode="General">
                  <c:v>4.2945000000000002</c:v>
                </c:pt>
                <c:pt idx="2864" formatCode="General">
                  <c:v>4.2960000000000003</c:v>
                </c:pt>
                <c:pt idx="2865" formatCode="General">
                  <c:v>4.2975000000000003</c:v>
                </c:pt>
                <c:pt idx="2866" formatCode="General">
                  <c:v>4.2990000000000004</c:v>
                </c:pt>
                <c:pt idx="2867" formatCode="General">
                  <c:v>4.3005000000000004</c:v>
                </c:pt>
                <c:pt idx="2868" formatCode="General">
                  <c:v>4.3019999999999996</c:v>
                </c:pt>
                <c:pt idx="2869" formatCode="General">
                  <c:v>4.3034999999999997</c:v>
                </c:pt>
                <c:pt idx="2870" formatCode="General">
                  <c:v>4.3049999999999997</c:v>
                </c:pt>
                <c:pt idx="2871" formatCode="General">
                  <c:v>4.3064999999999998</c:v>
                </c:pt>
                <c:pt idx="2872" formatCode="General">
                  <c:v>4.3079999999999998</c:v>
                </c:pt>
                <c:pt idx="2873" formatCode="General">
                  <c:v>4.3094999999999999</c:v>
                </c:pt>
                <c:pt idx="2874" formatCode="General">
                  <c:v>4.3109999999999999</c:v>
                </c:pt>
                <c:pt idx="2875" formatCode="General">
                  <c:v>4.3125</c:v>
                </c:pt>
                <c:pt idx="2876" formatCode="General">
                  <c:v>4.3140000000000001</c:v>
                </c:pt>
                <c:pt idx="2877" formatCode="General">
                  <c:v>4.3155000000000001</c:v>
                </c:pt>
                <c:pt idx="2878" formatCode="General">
                  <c:v>4.3170000000000002</c:v>
                </c:pt>
                <c:pt idx="2879" formatCode="General">
                  <c:v>4.3185000000000002</c:v>
                </c:pt>
                <c:pt idx="2880" formatCode="General">
                  <c:v>4.32</c:v>
                </c:pt>
                <c:pt idx="2881" formatCode="General">
                  <c:v>4.3215000000000003</c:v>
                </c:pt>
                <c:pt idx="2882" formatCode="General">
                  <c:v>4.3230000000000004</c:v>
                </c:pt>
                <c:pt idx="2883" formatCode="General">
                  <c:v>4.3244999999999996</c:v>
                </c:pt>
                <c:pt idx="2884" formatCode="General">
                  <c:v>4.3259999999999996</c:v>
                </c:pt>
                <c:pt idx="2885" formatCode="General">
                  <c:v>4.3274999999999997</c:v>
                </c:pt>
                <c:pt idx="2886" formatCode="General">
                  <c:v>4.3289999999999997</c:v>
                </c:pt>
                <c:pt idx="2887" formatCode="General">
                  <c:v>4.3304999999999998</c:v>
                </c:pt>
                <c:pt idx="2888" formatCode="General">
                  <c:v>4.3319999999999999</c:v>
                </c:pt>
                <c:pt idx="2889" formatCode="General">
                  <c:v>4.3334999999999999</c:v>
                </c:pt>
                <c:pt idx="2890" formatCode="General">
                  <c:v>4.335</c:v>
                </c:pt>
                <c:pt idx="2891" formatCode="General">
                  <c:v>4.3365</c:v>
                </c:pt>
                <c:pt idx="2892" formatCode="General">
                  <c:v>4.3380000000000001</c:v>
                </c:pt>
                <c:pt idx="2893" formatCode="General">
                  <c:v>4.3395000000000001</c:v>
                </c:pt>
                <c:pt idx="2894" formatCode="General">
                  <c:v>4.3410000000000002</c:v>
                </c:pt>
                <c:pt idx="2895" formatCode="General">
                  <c:v>4.3425000000000002</c:v>
                </c:pt>
                <c:pt idx="2896" formatCode="General">
                  <c:v>4.3440000000000003</c:v>
                </c:pt>
                <c:pt idx="2897" formatCode="General">
                  <c:v>4.3455000000000004</c:v>
                </c:pt>
                <c:pt idx="2898" formatCode="General">
                  <c:v>4.3470000000000004</c:v>
                </c:pt>
                <c:pt idx="2899" formatCode="General">
                  <c:v>4.3484999999999996</c:v>
                </c:pt>
                <c:pt idx="2900" formatCode="General">
                  <c:v>4.3499999999999996</c:v>
                </c:pt>
                <c:pt idx="2901" formatCode="General">
                  <c:v>4.3514999999999997</c:v>
                </c:pt>
                <c:pt idx="2902" formatCode="General">
                  <c:v>4.3529999999999998</c:v>
                </c:pt>
                <c:pt idx="2903" formatCode="General">
                  <c:v>4.3544999999999998</c:v>
                </c:pt>
                <c:pt idx="2904" formatCode="General">
                  <c:v>4.3559999999999999</c:v>
                </c:pt>
                <c:pt idx="2905" formatCode="General">
                  <c:v>4.3574999999999999</c:v>
                </c:pt>
                <c:pt idx="2906" formatCode="General">
                  <c:v>4.359</c:v>
                </c:pt>
                <c:pt idx="2907" formatCode="General">
                  <c:v>4.3605</c:v>
                </c:pt>
                <c:pt idx="2908" formatCode="General">
                  <c:v>4.3620000000000001</c:v>
                </c:pt>
                <c:pt idx="2909" formatCode="General">
                  <c:v>4.3635000000000002</c:v>
                </c:pt>
                <c:pt idx="2910" formatCode="General">
                  <c:v>4.3650000000000002</c:v>
                </c:pt>
                <c:pt idx="2911" formatCode="General">
                  <c:v>4.3665000000000003</c:v>
                </c:pt>
                <c:pt idx="2912" formatCode="General">
                  <c:v>4.3680000000000003</c:v>
                </c:pt>
                <c:pt idx="2913" formatCode="General">
                  <c:v>4.3695000000000004</c:v>
                </c:pt>
                <c:pt idx="2914" formatCode="General">
                  <c:v>4.3710000000000004</c:v>
                </c:pt>
                <c:pt idx="2915" formatCode="General">
                  <c:v>4.3724999999999996</c:v>
                </c:pt>
                <c:pt idx="2916" formatCode="General">
                  <c:v>4.3739999999999997</c:v>
                </c:pt>
                <c:pt idx="2917" formatCode="General">
                  <c:v>4.3754999999999997</c:v>
                </c:pt>
                <c:pt idx="2918" formatCode="General">
                  <c:v>4.3769999999999998</c:v>
                </c:pt>
                <c:pt idx="2919" formatCode="General">
                  <c:v>4.3784999999999998</c:v>
                </c:pt>
                <c:pt idx="2920" formatCode="General">
                  <c:v>4.38</c:v>
                </c:pt>
                <c:pt idx="2921" formatCode="General">
                  <c:v>4.3815</c:v>
                </c:pt>
                <c:pt idx="2922" formatCode="General">
                  <c:v>4.383</c:v>
                </c:pt>
                <c:pt idx="2923" formatCode="General">
                  <c:v>4.3845000000000001</c:v>
                </c:pt>
                <c:pt idx="2924" formatCode="General">
                  <c:v>4.3860000000000001</c:v>
                </c:pt>
                <c:pt idx="2925" formatCode="General">
                  <c:v>4.3875000000000002</c:v>
                </c:pt>
                <c:pt idx="2926" formatCode="General">
                  <c:v>4.3890000000000002</c:v>
                </c:pt>
                <c:pt idx="2927" formatCode="General">
                  <c:v>4.3905000000000003</c:v>
                </c:pt>
                <c:pt idx="2928" formatCode="General">
                  <c:v>4.3920000000000003</c:v>
                </c:pt>
                <c:pt idx="2929" formatCode="General">
                  <c:v>4.3935000000000004</c:v>
                </c:pt>
                <c:pt idx="2930" formatCode="General">
                  <c:v>4.3949999999999996</c:v>
                </c:pt>
                <c:pt idx="2931" formatCode="General">
                  <c:v>4.3964999999999996</c:v>
                </c:pt>
                <c:pt idx="2932" formatCode="General">
                  <c:v>4.3979999999999997</c:v>
                </c:pt>
                <c:pt idx="2933" formatCode="General">
                  <c:v>4.3994999999999997</c:v>
                </c:pt>
                <c:pt idx="2934" formatCode="General">
                  <c:v>4.4009999999999998</c:v>
                </c:pt>
                <c:pt idx="2935" formatCode="General">
                  <c:v>4.4024999999999999</c:v>
                </c:pt>
                <c:pt idx="2936" formatCode="General">
                  <c:v>4.4039999999999999</c:v>
                </c:pt>
                <c:pt idx="2937" formatCode="General">
                  <c:v>4.4055</c:v>
                </c:pt>
                <c:pt idx="2938" formatCode="General">
                  <c:v>4.407</c:v>
                </c:pt>
                <c:pt idx="2939" formatCode="General">
                  <c:v>4.4085000000000001</c:v>
                </c:pt>
                <c:pt idx="2940" formatCode="General">
                  <c:v>4.41</c:v>
                </c:pt>
                <c:pt idx="2941" formatCode="General">
                  <c:v>4.4115000000000002</c:v>
                </c:pt>
                <c:pt idx="2942" formatCode="General">
                  <c:v>4.4130000000000003</c:v>
                </c:pt>
                <c:pt idx="2943" formatCode="General">
                  <c:v>4.4145000000000003</c:v>
                </c:pt>
                <c:pt idx="2944" formatCode="General">
                  <c:v>4.4160000000000004</c:v>
                </c:pt>
                <c:pt idx="2945" formatCode="General">
                  <c:v>4.4175000000000004</c:v>
                </c:pt>
                <c:pt idx="2946" formatCode="General">
                  <c:v>4.4189999999999996</c:v>
                </c:pt>
                <c:pt idx="2947" formatCode="General">
                  <c:v>4.4204999999999997</c:v>
                </c:pt>
                <c:pt idx="2948" formatCode="General">
                  <c:v>4.4219999999999997</c:v>
                </c:pt>
                <c:pt idx="2949" formatCode="General">
                  <c:v>4.4234999999999998</c:v>
                </c:pt>
                <c:pt idx="2950" formatCode="General">
                  <c:v>4.4249999999999998</c:v>
                </c:pt>
                <c:pt idx="2951" formatCode="General">
                  <c:v>4.4264999999999999</c:v>
                </c:pt>
                <c:pt idx="2952" formatCode="General">
                  <c:v>4.4279999999999999</c:v>
                </c:pt>
                <c:pt idx="2953" formatCode="General">
                  <c:v>4.4295</c:v>
                </c:pt>
                <c:pt idx="2954" formatCode="General">
                  <c:v>4.431</c:v>
                </c:pt>
                <c:pt idx="2955" formatCode="General">
                  <c:v>4.4325000000000001</c:v>
                </c:pt>
                <c:pt idx="2956" formatCode="General">
                  <c:v>4.4340000000000002</c:v>
                </c:pt>
                <c:pt idx="2957" formatCode="General">
                  <c:v>4.4355000000000002</c:v>
                </c:pt>
                <c:pt idx="2958" formatCode="General">
                  <c:v>4.4370000000000003</c:v>
                </c:pt>
                <c:pt idx="2959" formatCode="General">
                  <c:v>4.4385000000000003</c:v>
                </c:pt>
                <c:pt idx="2960" formatCode="General">
                  <c:v>4.4400000000000004</c:v>
                </c:pt>
                <c:pt idx="2961" formatCode="General">
                  <c:v>4.4414999999999996</c:v>
                </c:pt>
                <c:pt idx="2962" formatCode="General">
                  <c:v>4.4429999999999996</c:v>
                </c:pt>
                <c:pt idx="2963" formatCode="General">
                  <c:v>4.4444999999999997</c:v>
                </c:pt>
                <c:pt idx="2964" formatCode="General">
                  <c:v>4.4459999999999997</c:v>
                </c:pt>
                <c:pt idx="2965" formatCode="General">
                  <c:v>4.4474999999999998</c:v>
                </c:pt>
                <c:pt idx="2966" formatCode="General">
                  <c:v>4.4489999999999998</c:v>
                </c:pt>
                <c:pt idx="2967" formatCode="General">
                  <c:v>4.4504999999999999</c:v>
                </c:pt>
                <c:pt idx="2968" formatCode="General">
                  <c:v>4.452</c:v>
                </c:pt>
                <c:pt idx="2969" formatCode="General">
                  <c:v>4.4535</c:v>
                </c:pt>
                <c:pt idx="2970" formatCode="General">
                  <c:v>4.4550000000000001</c:v>
                </c:pt>
                <c:pt idx="2971" formatCode="General">
                  <c:v>4.4565000000000001</c:v>
                </c:pt>
                <c:pt idx="2972" formatCode="General">
                  <c:v>4.4580000000000002</c:v>
                </c:pt>
                <c:pt idx="2973" formatCode="General">
                  <c:v>4.4595000000000002</c:v>
                </c:pt>
                <c:pt idx="2974" formatCode="General">
                  <c:v>4.4610000000000003</c:v>
                </c:pt>
                <c:pt idx="2975" formatCode="General">
                  <c:v>4.4625000000000004</c:v>
                </c:pt>
                <c:pt idx="2976" formatCode="General">
                  <c:v>4.4640000000000004</c:v>
                </c:pt>
                <c:pt idx="2977" formatCode="General">
                  <c:v>4.4654999999999996</c:v>
                </c:pt>
                <c:pt idx="2978" formatCode="General">
                  <c:v>4.4669999999999996</c:v>
                </c:pt>
                <c:pt idx="2979" formatCode="General">
                  <c:v>4.4684999999999997</c:v>
                </c:pt>
                <c:pt idx="2980" formatCode="General">
                  <c:v>4.47</c:v>
                </c:pt>
                <c:pt idx="2981" formatCode="General">
                  <c:v>4.4714999999999998</c:v>
                </c:pt>
                <c:pt idx="2982" formatCode="General">
                  <c:v>4.4729999999999999</c:v>
                </c:pt>
                <c:pt idx="2983" formatCode="General">
                  <c:v>4.4744999999999999</c:v>
                </c:pt>
                <c:pt idx="2984" formatCode="General">
                  <c:v>4.476</c:v>
                </c:pt>
                <c:pt idx="2985" formatCode="General">
                  <c:v>4.4775</c:v>
                </c:pt>
                <c:pt idx="2986" formatCode="General">
                  <c:v>4.4790000000000001</c:v>
                </c:pt>
                <c:pt idx="2987" formatCode="General">
                  <c:v>4.4805000000000001</c:v>
                </c:pt>
                <c:pt idx="2988" formatCode="General">
                  <c:v>4.4820000000000002</c:v>
                </c:pt>
                <c:pt idx="2989" formatCode="General">
                  <c:v>4.4835000000000003</c:v>
                </c:pt>
                <c:pt idx="2990" formatCode="General">
                  <c:v>4.4850000000000003</c:v>
                </c:pt>
                <c:pt idx="2991" formatCode="General">
                  <c:v>4.4865000000000004</c:v>
                </c:pt>
                <c:pt idx="2992" formatCode="General">
                  <c:v>4.4880000000000004</c:v>
                </c:pt>
                <c:pt idx="2993" formatCode="General">
                  <c:v>4.4894999999999996</c:v>
                </c:pt>
                <c:pt idx="2994" formatCode="General">
                  <c:v>4.4909999999999997</c:v>
                </c:pt>
                <c:pt idx="2995" formatCode="General">
                  <c:v>4.4924999999999997</c:v>
                </c:pt>
                <c:pt idx="2996" formatCode="General">
                  <c:v>4.4939999999999998</c:v>
                </c:pt>
                <c:pt idx="2997" formatCode="General">
                  <c:v>4.4954999999999998</c:v>
                </c:pt>
                <c:pt idx="2998" formatCode="General">
                  <c:v>4.4969999999999999</c:v>
                </c:pt>
                <c:pt idx="2999" formatCode="General">
                  <c:v>4.4984999999999999</c:v>
                </c:pt>
                <c:pt idx="3000" formatCode="General">
                  <c:v>4.5</c:v>
                </c:pt>
                <c:pt idx="3001" formatCode="General">
                  <c:v>4.5015000000000001</c:v>
                </c:pt>
                <c:pt idx="3002" formatCode="General">
                  <c:v>4.5030000000000001</c:v>
                </c:pt>
                <c:pt idx="3003" formatCode="General">
                  <c:v>4.5045000000000002</c:v>
                </c:pt>
                <c:pt idx="3004" formatCode="General">
                  <c:v>4.5060000000000002</c:v>
                </c:pt>
                <c:pt idx="3005" formatCode="General">
                  <c:v>4.5075000000000003</c:v>
                </c:pt>
                <c:pt idx="3006" formatCode="General">
                  <c:v>4.5090000000000003</c:v>
                </c:pt>
                <c:pt idx="3007" formatCode="General">
                  <c:v>4.5105000000000004</c:v>
                </c:pt>
                <c:pt idx="3008" formatCode="General">
                  <c:v>4.5119999999999996</c:v>
                </c:pt>
                <c:pt idx="3009" formatCode="General">
                  <c:v>4.5134999999999996</c:v>
                </c:pt>
                <c:pt idx="3010" formatCode="General">
                  <c:v>4.5149999999999997</c:v>
                </c:pt>
                <c:pt idx="3011" formatCode="General">
                  <c:v>4.5164999999999997</c:v>
                </c:pt>
                <c:pt idx="3012" formatCode="General">
                  <c:v>4.5179999999999998</c:v>
                </c:pt>
                <c:pt idx="3013" formatCode="General">
                  <c:v>4.5194999999999999</c:v>
                </c:pt>
                <c:pt idx="3014" formatCode="General">
                  <c:v>4.5209999999999999</c:v>
                </c:pt>
                <c:pt idx="3015" formatCode="General">
                  <c:v>4.5225</c:v>
                </c:pt>
                <c:pt idx="3016" formatCode="General">
                  <c:v>4.524</c:v>
                </c:pt>
                <c:pt idx="3017" formatCode="General">
                  <c:v>4.5255000000000001</c:v>
                </c:pt>
                <c:pt idx="3018" formatCode="General">
                  <c:v>4.5270000000000001</c:v>
                </c:pt>
                <c:pt idx="3019" formatCode="General">
                  <c:v>4.5285000000000002</c:v>
                </c:pt>
                <c:pt idx="3020" formatCode="General">
                  <c:v>4.53</c:v>
                </c:pt>
                <c:pt idx="3021" formatCode="General">
                  <c:v>4.5315000000000003</c:v>
                </c:pt>
                <c:pt idx="3022" formatCode="General">
                  <c:v>4.5330000000000004</c:v>
                </c:pt>
                <c:pt idx="3023" formatCode="General">
                  <c:v>4.5345000000000004</c:v>
                </c:pt>
                <c:pt idx="3024" formatCode="General">
                  <c:v>4.5359999999999996</c:v>
                </c:pt>
                <c:pt idx="3025" formatCode="General">
                  <c:v>4.5374999999999996</c:v>
                </c:pt>
                <c:pt idx="3026" formatCode="General">
                  <c:v>4.5389999999999997</c:v>
                </c:pt>
                <c:pt idx="3027" formatCode="General">
                  <c:v>4.5404999999999998</c:v>
                </c:pt>
                <c:pt idx="3028" formatCode="General">
                  <c:v>4.5419999999999998</c:v>
                </c:pt>
                <c:pt idx="3029" formatCode="General">
                  <c:v>4.5434999999999999</c:v>
                </c:pt>
                <c:pt idx="3030" formatCode="General">
                  <c:v>4.5449999999999999</c:v>
                </c:pt>
                <c:pt idx="3031" formatCode="General">
                  <c:v>4.5465</c:v>
                </c:pt>
                <c:pt idx="3032" formatCode="General">
                  <c:v>4.548</c:v>
                </c:pt>
                <c:pt idx="3033" formatCode="General">
                  <c:v>4.5495000000000001</c:v>
                </c:pt>
                <c:pt idx="3034" formatCode="General">
                  <c:v>4.5510000000000002</c:v>
                </c:pt>
                <c:pt idx="3035" formatCode="General">
                  <c:v>4.5525000000000002</c:v>
                </c:pt>
                <c:pt idx="3036" formatCode="General">
                  <c:v>4.5540000000000003</c:v>
                </c:pt>
                <c:pt idx="3037" formatCode="General">
                  <c:v>4.5555000000000003</c:v>
                </c:pt>
                <c:pt idx="3038" formatCode="General">
                  <c:v>4.5570000000000004</c:v>
                </c:pt>
                <c:pt idx="3039" formatCode="General">
                  <c:v>4.5585000000000004</c:v>
                </c:pt>
                <c:pt idx="3040" formatCode="General">
                  <c:v>4.5599999999999996</c:v>
                </c:pt>
                <c:pt idx="3041" formatCode="General">
                  <c:v>4.5614999999999997</c:v>
                </c:pt>
                <c:pt idx="3042" formatCode="General">
                  <c:v>4.5629999999999997</c:v>
                </c:pt>
                <c:pt idx="3043" formatCode="General">
                  <c:v>4.5644999999999998</c:v>
                </c:pt>
                <c:pt idx="3044" formatCode="General">
                  <c:v>4.5659999999999998</c:v>
                </c:pt>
                <c:pt idx="3045" formatCode="General">
                  <c:v>4.5674999999999999</c:v>
                </c:pt>
                <c:pt idx="3046" formatCode="General">
                  <c:v>4.569</c:v>
                </c:pt>
                <c:pt idx="3047" formatCode="General">
                  <c:v>4.5705</c:v>
                </c:pt>
                <c:pt idx="3048" formatCode="General">
                  <c:v>4.5720000000000001</c:v>
                </c:pt>
                <c:pt idx="3049" formatCode="General">
                  <c:v>4.5735000000000001</c:v>
                </c:pt>
                <c:pt idx="3050" formatCode="General">
                  <c:v>4.5750000000000002</c:v>
                </c:pt>
                <c:pt idx="3051" formatCode="General">
                  <c:v>4.5765000000000002</c:v>
                </c:pt>
                <c:pt idx="3052" formatCode="General">
                  <c:v>4.5780000000000003</c:v>
                </c:pt>
                <c:pt idx="3053" formatCode="General">
                  <c:v>4.5795000000000003</c:v>
                </c:pt>
                <c:pt idx="3054" formatCode="General">
                  <c:v>4.5810000000000004</c:v>
                </c:pt>
                <c:pt idx="3055" formatCode="General">
                  <c:v>4.5824999999999996</c:v>
                </c:pt>
                <c:pt idx="3056" formatCode="General">
                  <c:v>4.5839999999999996</c:v>
                </c:pt>
                <c:pt idx="3057" formatCode="General">
                  <c:v>4.5854999999999997</c:v>
                </c:pt>
                <c:pt idx="3058" formatCode="General">
                  <c:v>4.5869999999999997</c:v>
                </c:pt>
                <c:pt idx="3059" formatCode="General">
                  <c:v>4.5884999999999998</c:v>
                </c:pt>
                <c:pt idx="3060" formatCode="General">
                  <c:v>4.59</c:v>
                </c:pt>
                <c:pt idx="3061" formatCode="General">
                  <c:v>4.5914999999999999</c:v>
                </c:pt>
                <c:pt idx="3062" formatCode="General">
                  <c:v>4.593</c:v>
                </c:pt>
                <c:pt idx="3063" formatCode="General">
                  <c:v>4.5945</c:v>
                </c:pt>
                <c:pt idx="3064" formatCode="General">
                  <c:v>4.5960000000000001</c:v>
                </c:pt>
                <c:pt idx="3065" formatCode="General">
                  <c:v>4.5975000000000001</c:v>
                </c:pt>
                <c:pt idx="3066" formatCode="General">
                  <c:v>4.5990000000000002</c:v>
                </c:pt>
                <c:pt idx="3067" formatCode="General">
                  <c:v>4.6005000000000003</c:v>
                </c:pt>
                <c:pt idx="3068" formatCode="General">
                  <c:v>4.6020000000000003</c:v>
                </c:pt>
                <c:pt idx="3069" formatCode="General">
                  <c:v>4.6035000000000004</c:v>
                </c:pt>
                <c:pt idx="3070" formatCode="General">
                  <c:v>4.6050000000000004</c:v>
                </c:pt>
                <c:pt idx="3071" formatCode="General">
                  <c:v>4.6064999999999996</c:v>
                </c:pt>
                <c:pt idx="3072" formatCode="General">
                  <c:v>4.6079999999999997</c:v>
                </c:pt>
                <c:pt idx="3073" formatCode="General">
                  <c:v>4.6094999999999997</c:v>
                </c:pt>
                <c:pt idx="3074" formatCode="General">
                  <c:v>4.6109999999999998</c:v>
                </c:pt>
                <c:pt idx="3075" formatCode="General">
                  <c:v>4.6124999999999998</c:v>
                </c:pt>
                <c:pt idx="3076" formatCode="General">
                  <c:v>4.6139999999999999</c:v>
                </c:pt>
                <c:pt idx="3077" formatCode="General">
                  <c:v>4.6154999999999999</c:v>
                </c:pt>
                <c:pt idx="3078" formatCode="General">
                  <c:v>4.617</c:v>
                </c:pt>
                <c:pt idx="3079" formatCode="General">
                  <c:v>4.6185</c:v>
                </c:pt>
                <c:pt idx="3080" formatCode="General">
                  <c:v>4.62</c:v>
                </c:pt>
                <c:pt idx="3081" formatCode="General">
                  <c:v>4.6215000000000002</c:v>
                </c:pt>
                <c:pt idx="3082" formatCode="General">
                  <c:v>4.6230000000000002</c:v>
                </c:pt>
                <c:pt idx="3083" formatCode="General">
                  <c:v>4.6245000000000003</c:v>
                </c:pt>
                <c:pt idx="3084" formatCode="General">
                  <c:v>4.6260000000000003</c:v>
                </c:pt>
                <c:pt idx="3085" formatCode="General">
                  <c:v>4.6275000000000004</c:v>
                </c:pt>
                <c:pt idx="3086" formatCode="General">
                  <c:v>4.6289999999999996</c:v>
                </c:pt>
                <c:pt idx="3087" formatCode="General">
                  <c:v>4.6304999999999996</c:v>
                </c:pt>
                <c:pt idx="3088" formatCode="General">
                  <c:v>4.6319999999999997</c:v>
                </c:pt>
                <c:pt idx="3089" formatCode="General">
                  <c:v>4.6334999999999997</c:v>
                </c:pt>
                <c:pt idx="3090" formatCode="General">
                  <c:v>4.6349999999999998</c:v>
                </c:pt>
                <c:pt idx="3091" formatCode="General">
                  <c:v>4.6364999999999998</c:v>
                </c:pt>
                <c:pt idx="3092" formatCode="General">
                  <c:v>4.6379999999999999</c:v>
                </c:pt>
                <c:pt idx="3093" formatCode="General">
                  <c:v>4.6395</c:v>
                </c:pt>
                <c:pt idx="3094" formatCode="General">
                  <c:v>4.641</c:v>
                </c:pt>
                <c:pt idx="3095" formatCode="General">
                  <c:v>4.6425000000000001</c:v>
                </c:pt>
                <c:pt idx="3096" formatCode="General">
                  <c:v>4.6440000000000001</c:v>
                </c:pt>
                <c:pt idx="3097" formatCode="General">
                  <c:v>4.6455000000000002</c:v>
                </c:pt>
                <c:pt idx="3098" formatCode="General">
                  <c:v>4.6470000000000002</c:v>
                </c:pt>
                <c:pt idx="3099" formatCode="General">
                  <c:v>4.6485000000000003</c:v>
                </c:pt>
                <c:pt idx="3100" formatCode="General">
                  <c:v>4.6500000000000004</c:v>
                </c:pt>
                <c:pt idx="3101" formatCode="General">
                  <c:v>4.6515000000000004</c:v>
                </c:pt>
                <c:pt idx="3102" formatCode="General">
                  <c:v>4.6529999999999996</c:v>
                </c:pt>
                <c:pt idx="3103" formatCode="General">
                  <c:v>4.6544999999999996</c:v>
                </c:pt>
                <c:pt idx="3104" formatCode="General">
                  <c:v>4.6559999999999997</c:v>
                </c:pt>
                <c:pt idx="3105" formatCode="General">
                  <c:v>4.6574999999999998</c:v>
                </c:pt>
                <c:pt idx="3106" formatCode="General">
                  <c:v>4.6589999999999998</c:v>
                </c:pt>
                <c:pt idx="3107" formatCode="General">
                  <c:v>4.6604999999999999</c:v>
                </c:pt>
                <c:pt idx="3108" formatCode="General">
                  <c:v>4.6619999999999999</c:v>
                </c:pt>
                <c:pt idx="3109" formatCode="General">
                  <c:v>4.6635</c:v>
                </c:pt>
                <c:pt idx="3110" formatCode="General">
                  <c:v>4.665</c:v>
                </c:pt>
                <c:pt idx="3111" formatCode="General">
                  <c:v>4.6665000000000001</c:v>
                </c:pt>
                <c:pt idx="3112" formatCode="General">
                  <c:v>4.6680000000000001</c:v>
                </c:pt>
                <c:pt idx="3113" formatCode="General">
                  <c:v>4.6695000000000002</c:v>
                </c:pt>
                <c:pt idx="3114" formatCode="General">
                  <c:v>4.6710000000000003</c:v>
                </c:pt>
                <c:pt idx="3115" formatCode="General">
                  <c:v>4.6725000000000003</c:v>
                </c:pt>
                <c:pt idx="3116" formatCode="General">
                  <c:v>4.6740000000000004</c:v>
                </c:pt>
                <c:pt idx="3117" formatCode="General">
                  <c:v>4.6755000000000004</c:v>
                </c:pt>
                <c:pt idx="3118" formatCode="General">
                  <c:v>4.6769999999999996</c:v>
                </c:pt>
                <c:pt idx="3119" formatCode="General">
                  <c:v>4.6784999999999997</c:v>
                </c:pt>
                <c:pt idx="3120" formatCode="General">
                  <c:v>4.68</c:v>
                </c:pt>
                <c:pt idx="3121" formatCode="General">
                  <c:v>4.6814999999999998</c:v>
                </c:pt>
                <c:pt idx="3122" formatCode="General">
                  <c:v>4.6829999999999998</c:v>
                </c:pt>
                <c:pt idx="3123" formatCode="General">
                  <c:v>4.6844999999999999</c:v>
                </c:pt>
                <c:pt idx="3124" formatCode="General">
                  <c:v>4.6859999999999999</c:v>
                </c:pt>
                <c:pt idx="3125" formatCode="General">
                  <c:v>4.6875</c:v>
                </c:pt>
                <c:pt idx="3126" formatCode="General">
                  <c:v>4.6890000000000001</c:v>
                </c:pt>
                <c:pt idx="3127" formatCode="General">
                  <c:v>4.6905000000000001</c:v>
                </c:pt>
                <c:pt idx="3128" formatCode="General">
                  <c:v>4.6920000000000002</c:v>
                </c:pt>
                <c:pt idx="3129" formatCode="General">
                  <c:v>4.6935000000000002</c:v>
                </c:pt>
                <c:pt idx="3130" formatCode="General">
                  <c:v>4.6950000000000003</c:v>
                </c:pt>
                <c:pt idx="3131" formatCode="General">
                  <c:v>4.6965000000000003</c:v>
                </c:pt>
                <c:pt idx="3132" formatCode="General">
                  <c:v>4.6980000000000004</c:v>
                </c:pt>
                <c:pt idx="3133" formatCode="General">
                  <c:v>4.6994999999999996</c:v>
                </c:pt>
                <c:pt idx="3134" formatCode="General">
                  <c:v>4.7009999999999996</c:v>
                </c:pt>
                <c:pt idx="3135" formatCode="General">
                  <c:v>4.7024999999999997</c:v>
                </c:pt>
                <c:pt idx="3136" formatCode="General">
                  <c:v>4.7039999999999997</c:v>
                </c:pt>
                <c:pt idx="3137" formatCode="General">
                  <c:v>4.7054999999999998</c:v>
                </c:pt>
                <c:pt idx="3138" formatCode="General">
                  <c:v>4.7069999999999999</c:v>
                </c:pt>
                <c:pt idx="3139" formatCode="General">
                  <c:v>4.7084999999999999</c:v>
                </c:pt>
                <c:pt idx="3140" formatCode="General">
                  <c:v>4.71</c:v>
                </c:pt>
                <c:pt idx="3141" formatCode="General">
                  <c:v>4.7115</c:v>
                </c:pt>
                <c:pt idx="3142" formatCode="General">
                  <c:v>4.7130000000000001</c:v>
                </c:pt>
                <c:pt idx="3143" formatCode="General">
                  <c:v>4.7145000000000001</c:v>
                </c:pt>
                <c:pt idx="3144" formatCode="General">
                  <c:v>4.7160000000000002</c:v>
                </c:pt>
                <c:pt idx="3145" formatCode="General">
                  <c:v>4.7175000000000002</c:v>
                </c:pt>
                <c:pt idx="3146" formatCode="General">
                  <c:v>4.7190000000000003</c:v>
                </c:pt>
                <c:pt idx="3147" formatCode="General">
                  <c:v>4.7205000000000004</c:v>
                </c:pt>
                <c:pt idx="3148" formatCode="General">
                  <c:v>4.7220000000000004</c:v>
                </c:pt>
                <c:pt idx="3149" formatCode="General">
                  <c:v>4.7234999999999996</c:v>
                </c:pt>
                <c:pt idx="3150" formatCode="General">
                  <c:v>4.7249999999999996</c:v>
                </c:pt>
                <c:pt idx="3151" formatCode="General">
                  <c:v>4.7264999999999997</c:v>
                </c:pt>
                <c:pt idx="3152" formatCode="General">
                  <c:v>4.7279999999999998</c:v>
                </c:pt>
                <c:pt idx="3153" formatCode="General">
                  <c:v>4.7294999999999998</c:v>
                </c:pt>
                <c:pt idx="3154" formatCode="General">
                  <c:v>4.7309999999999999</c:v>
                </c:pt>
                <c:pt idx="3155" formatCode="General">
                  <c:v>4.7324999999999999</c:v>
                </c:pt>
                <c:pt idx="3156" formatCode="General">
                  <c:v>4.734</c:v>
                </c:pt>
                <c:pt idx="3157" formatCode="General">
                  <c:v>4.7355</c:v>
                </c:pt>
                <c:pt idx="3158" formatCode="General">
                  <c:v>4.7370000000000001</c:v>
                </c:pt>
                <c:pt idx="3159" formatCode="General">
                  <c:v>4.7385000000000002</c:v>
                </c:pt>
                <c:pt idx="3160" formatCode="General">
                  <c:v>4.74</c:v>
                </c:pt>
                <c:pt idx="3161" formatCode="General">
                  <c:v>4.7415000000000003</c:v>
                </c:pt>
                <c:pt idx="3162" formatCode="General">
                  <c:v>4.7430000000000003</c:v>
                </c:pt>
                <c:pt idx="3163" formatCode="General">
                  <c:v>4.7445000000000004</c:v>
                </c:pt>
                <c:pt idx="3164" formatCode="General">
                  <c:v>4.7460000000000004</c:v>
                </c:pt>
                <c:pt idx="3165" formatCode="General">
                  <c:v>4.7474999999999996</c:v>
                </c:pt>
                <c:pt idx="3166" formatCode="General">
                  <c:v>4.7489999999999997</c:v>
                </c:pt>
                <c:pt idx="3167" formatCode="General">
                  <c:v>4.7504999999999997</c:v>
                </c:pt>
                <c:pt idx="3168" formatCode="General">
                  <c:v>4.7519999999999998</c:v>
                </c:pt>
                <c:pt idx="3169" formatCode="General">
                  <c:v>4.7534999999999998</c:v>
                </c:pt>
                <c:pt idx="3170" formatCode="General">
                  <c:v>4.7549999999999999</c:v>
                </c:pt>
                <c:pt idx="3171" formatCode="General">
                  <c:v>4.7565</c:v>
                </c:pt>
                <c:pt idx="3172" formatCode="General">
                  <c:v>4.758</c:v>
                </c:pt>
                <c:pt idx="3173" formatCode="General">
                  <c:v>4.7595000000000001</c:v>
                </c:pt>
                <c:pt idx="3174" formatCode="General">
                  <c:v>4.7610000000000001</c:v>
                </c:pt>
                <c:pt idx="3175" formatCode="General">
                  <c:v>4.7625000000000002</c:v>
                </c:pt>
                <c:pt idx="3176" formatCode="General">
                  <c:v>4.7640000000000002</c:v>
                </c:pt>
                <c:pt idx="3177" formatCode="General">
                  <c:v>4.7655000000000003</c:v>
                </c:pt>
                <c:pt idx="3178" formatCode="General">
                  <c:v>4.7670000000000003</c:v>
                </c:pt>
                <c:pt idx="3179" formatCode="General">
                  <c:v>4.7685000000000004</c:v>
                </c:pt>
                <c:pt idx="3180" formatCode="General">
                  <c:v>4.7699999999999996</c:v>
                </c:pt>
                <c:pt idx="3181" formatCode="General">
                  <c:v>4.7714999999999996</c:v>
                </c:pt>
                <c:pt idx="3182" formatCode="General">
                  <c:v>4.7729999999999997</c:v>
                </c:pt>
                <c:pt idx="3183" formatCode="General">
                  <c:v>4.7744999999999997</c:v>
                </c:pt>
                <c:pt idx="3184" formatCode="General">
                  <c:v>4.7759999999999998</c:v>
                </c:pt>
                <c:pt idx="3185" formatCode="General">
                  <c:v>4.7774999999999999</c:v>
                </c:pt>
                <c:pt idx="3186" formatCode="General">
                  <c:v>4.7789999999999999</c:v>
                </c:pt>
                <c:pt idx="3187" formatCode="General">
                  <c:v>4.7805</c:v>
                </c:pt>
                <c:pt idx="3188" formatCode="General">
                  <c:v>4.782</c:v>
                </c:pt>
                <c:pt idx="3189" formatCode="General">
                  <c:v>4.7835000000000001</c:v>
                </c:pt>
                <c:pt idx="3190" formatCode="General">
                  <c:v>4.7850000000000001</c:v>
                </c:pt>
                <c:pt idx="3191" formatCode="General">
                  <c:v>4.7865000000000002</c:v>
                </c:pt>
                <c:pt idx="3192" formatCode="General">
                  <c:v>4.7880000000000003</c:v>
                </c:pt>
                <c:pt idx="3193" formatCode="General">
                  <c:v>4.7895000000000003</c:v>
                </c:pt>
                <c:pt idx="3194" formatCode="General">
                  <c:v>4.7910000000000004</c:v>
                </c:pt>
                <c:pt idx="3195" formatCode="General">
                  <c:v>4.7925000000000004</c:v>
                </c:pt>
                <c:pt idx="3196" formatCode="General">
                  <c:v>4.7939999999999996</c:v>
                </c:pt>
                <c:pt idx="3197" formatCode="General">
                  <c:v>4.7954999999999997</c:v>
                </c:pt>
                <c:pt idx="3198" formatCode="General">
                  <c:v>4.7969999999999997</c:v>
                </c:pt>
                <c:pt idx="3199" formatCode="General">
                  <c:v>4.7984999999999998</c:v>
                </c:pt>
                <c:pt idx="3200" formatCode="General">
                  <c:v>4.8</c:v>
                </c:pt>
                <c:pt idx="3201" formatCode="General">
                  <c:v>4.8014999999999999</c:v>
                </c:pt>
                <c:pt idx="3202" formatCode="General">
                  <c:v>4.8029999999999999</c:v>
                </c:pt>
                <c:pt idx="3203" formatCode="General">
                  <c:v>4.8045</c:v>
                </c:pt>
                <c:pt idx="3204" formatCode="General">
                  <c:v>4.806</c:v>
                </c:pt>
                <c:pt idx="3205" formatCode="General">
                  <c:v>4.8075000000000001</c:v>
                </c:pt>
                <c:pt idx="3206" formatCode="General">
                  <c:v>4.8090000000000002</c:v>
                </c:pt>
                <c:pt idx="3207" formatCode="General">
                  <c:v>4.8105000000000002</c:v>
                </c:pt>
                <c:pt idx="3208" formatCode="General">
                  <c:v>4.8120000000000003</c:v>
                </c:pt>
                <c:pt idx="3209" formatCode="General">
                  <c:v>4.8135000000000003</c:v>
                </c:pt>
                <c:pt idx="3210" formatCode="General">
                  <c:v>4.8150000000000004</c:v>
                </c:pt>
                <c:pt idx="3211" formatCode="General">
                  <c:v>4.8164999999999996</c:v>
                </c:pt>
                <c:pt idx="3212" formatCode="General">
                  <c:v>4.8179999999999996</c:v>
                </c:pt>
                <c:pt idx="3213" formatCode="General">
                  <c:v>4.8194999999999997</c:v>
                </c:pt>
                <c:pt idx="3214" formatCode="General">
                  <c:v>4.8209999999999997</c:v>
                </c:pt>
                <c:pt idx="3215" formatCode="General">
                  <c:v>4.8224999999999998</c:v>
                </c:pt>
                <c:pt idx="3216" formatCode="General">
                  <c:v>4.8239999999999998</c:v>
                </c:pt>
                <c:pt idx="3217" formatCode="General">
                  <c:v>4.8254999999999999</c:v>
                </c:pt>
                <c:pt idx="3218" formatCode="General">
                  <c:v>4.827</c:v>
                </c:pt>
                <c:pt idx="3219" formatCode="General">
                  <c:v>4.8285</c:v>
                </c:pt>
                <c:pt idx="3220" formatCode="General">
                  <c:v>4.83</c:v>
                </c:pt>
                <c:pt idx="3221" formatCode="General">
                  <c:v>4.8315000000000001</c:v>
                </c:pt>
                <c:pt idx="3222" formatCode="General">
                  <c:v>4.8330000000000002</c:v>
                </c:pt>
                <c:pt idx="3223" formatCode="General">
                  <c:v>4.8345000000000002</c:v>
                </c:pt>
                <c:pt idx="3224" formatCode="General">
                  <c:v>4.8360000000000003</c:v>
                </c:pt>
                <c:pt idx="3225" formatCode="General">
                  <c:v>4.8375000000000004</c:v>
                </c:pt>
                <c:pt idx="3226" formatCode="General">
                  <c:v>4.8390000000000004</c:v>
                </c:pt>
                <c:pt idx="3227" formatCode="General">
                  <c:v>4.8404999999999996</c:v>
                </c:pt>
                <c:pt idx="3228" formatCode="General">
                  <c:v>4.8419999999999996</c:v>
                </c:pt>
                <c:pt idx="3229" formatCode="General">
                  <c:v>4.8434999999999997</c:v>
                </c:pt>
                <c:pt idx="3230" formatCode="General">
                  <c:v>4.8449999999999998</c:v>
                </c:pt>
                <c:pt idx="3231" formatCode="General">
                  <c:v>4.8464999999999998</c:v>
                </c:pt>
                <c:pt idx="3232" formatCode="General">
                  <c:v>4.8479999999999999</c:v>
                </c:pt>
                <c:pt idx="3233" formatCode="General">
                  <c:v>4.8494999999999999</c:v>
                </c:pt>
                <c:pt idx="3234" formatCode="General">
                  <c:v>4.851</c:v>
                </c:pt>
                <c:pt idx="3235" formatCode="General">
                  <c:v>4.8525</c:v>
                </c:pt>
                <c:pt idx="3236" formatCode="General">
                  <c:v>4.8540000000000001</c:v>
                </c:pt>
                <c:pt idx="3237" formatCode="General">
                  <c:v>4.8555000000000001</c:v>
                </c:pt>
                <c:pt idx="3238" formatCode="General">
                  <c:v>4.8570000000000002</c:v>
                </c:pt>
                <c:pt idx="3239" formatCode="General">
                  <c:v>4.8585000000000003</c:v>
                </c:pt>
                <c:pt idx="3240" formatCode="General">
                  <c:v>4.8600000000000003</c:v>
                </c:pt>
                <c:pt idx="3241" formatCode="General">
                  <c:v>4.8615000000000004</c:v>
                </c:pt>
                <c:pt idx="3242" formatCode="General">
                  <c:v>4.8630000000000004</c:v>
                </c:pt>
                <c:pt idx="3243" formatCode="General">
                  <c:v>4.8644999999999996</c:v>
                </c:pt>
                <c:pt idx="3244" formatCode="General">
                  <c:v>4.8659999999999997</c:v>
                </c:pt>
                <c:pt idx="3245" formatCode="General">
                  <c:v>4.8674999999999997</c:v>
                </c:pt>
                <c:pt idx="3246" formatCode="General">
                  <c:v>4.8689999999999998</c:v>
                </c:pt>
                <c:pt idx="3247" formatCode="General">
                  <c:v>4.8704999999999998</c:v>
                </c:pt>
                <c:pt idx="3248" formatCode="General">
                  <c:v>4.8719999999999999</c:v>
                </c:pt>
                <c:pt idx="3249" formatCode="General">
                  <c:v>4.8734999999999999</c:v>
                </c:pt>
                <c:pt idx="3250" formatCode="General">
                  <c:v>4.875</c:v>
                </c:pt>
                <c:pt idx="3251" formatCode="General">
                  <c:v>4.8765000000000001</c:v>
                </c:pt>
                <c:pt idx="3252" formatCode="General">
                  <c:v>4.8780000000000001</c:v>
                </c:pt>
                <c:pt idx="3253" formatCode="General">
                  <c:v>4.8795000000000002</c:v>
                </c:pt>
                <c:pt idx="3254" formatCode="General">
                  <c:v>4.8810000000000002</c:v>
                </c:pt>
                <c:pt idx="3255" formatCode="General">
                  <c:v>4.8825000000000003</c:v>
                </c:pt>
                <c:pt idx="3256" formatCode="General">
                  <c:v>4.8840000000000003</c:v>
                </c:pt>
                <c:pt idx="3257" formatCode="General">
                  <c:v>4.8855000000000004</c:v>
                </c:pt>
                <c:pt idx="3258" formatCode="General">
                  <c:v>4.8869999999999996</c:v>
                </c:pt>
                <c:pt idx="3259" formatCode="General">
                  <c:v>4.8884999999999996</c:v>
                </c:pt>
                <c:pt idx="3260" formatCode="General">
                  <c:v>4.8899999999999997</c:v>
                </c:pt>
                <c:pt idx="3261" formatCode="General">
                  <c:v>4.8914999999999997</c:v>
                </c:pt>
                <c:pt idx="3262" formatCode="General">
                  <c:v>4.8929999999999998</c:v>
                </c:pt>
                <c:pt idx="3263" formatCode="General">
                  <c:v>4.8944999999999999</c:v>
                </c:pt>
                <c:pt idx="3264" formatCode="General">
                  <c:v>4.8959999999999999</c:v>
                </c:pt>
                <c:pt idx="3265" formatCode="General">
                  <c:v>4.8975</c:v>
                </c:pt>
                <c:pt idx="3266" formatCode="General">
                  <c:v>4.899</c:v>
                </c:pt>
                <c:pt idx="3267" formatCode="General">
                  <c:v>4.9005000000000001</c:v>
                </c:pt>
                <c:pt idx="3268" formatCode="General">
                  <c:v>4.9020000000000001</c:v>
                </c:pt>
                <c:pt idx="3269" formatCode="General">
                  <c:v>4.9035000000000002</c:v>
                </c:pt>
                <c:pt idx="3270" formatCode="General">
                  <c:v>4.9050000000000002</c:v>
                </c:pt>
                <c:pt idx="3271" formatCode="General">
                  <c:v>4.9065000000000003</c:v>
                </c:pt>
                <c:pt idx="3272" formatCode="General">
                  <c:v>4.9080000000000004</c:v>
                </c:pt>
                <c:pt idx="3273" formatCode="General">
                  <c:v>4.9095000000000004</c:v>
                </c:pt>
                <c:pt idx="3274" formatCode="General">
                  <c:v>4.9109999999999996</c:v>
                </c:pt>
                <c:pt idx="3275" formatCode="General">
                  <c:v>4.9124999999999996</c:v>
                </c:pt>
                <c:pt idx="3276" formatCode="General">
                  <c:v>4.9139999999999997</c:v>
                </c:pt>
                <c:pt idx="3277" formatCode="General">
                  <c:v>4.9154999999999998</c:v>
                </c:pt>
                <c:pt idx="3278" formatCode="General">
                  <c:v>4.9169999999999998</c:v>
                </c:pt>
                <c:pt idx="3279" formatCode="General">
                  <c:v>4.9184999999999999</c:v>
                </c:pt>
                <c:pt idx="3280" formatCode="General">
                  <c:v>4.92</c:v>
                </c:pt>
                <c:pt idx="3281" formatCode="General">
                  <c:v>4.9215</c:v>
                </c:pt>
                <c:pt idx="3282" formatCode="General">
                  <c:v>4.923</c:v>
                </c:pt>
                <c:pt idx="3283" formatCode="General">
                  <c:v>4.9245000000000001</c:v>
                </c:pt>
                <c:pt idx="3284" formatCode="General">
                  <c:v>4.9260000000000002</c:v>
                </c:pt>
                <c:pt idx="3285" formatCode="General">
                  <c:v>4.9275000000000002</c:v>
                </c:pt>
                <c:pt idx="3286" formatCode="General">
                  <c:v>4.9290000000000003</c:v>
                </c:pt>
                <c:pt idx="3287" formatCode="General">
                  <c:v>4.9305000000000003</c:v>
                </c:pt>
                <c:pt idx="3288" formatCode="General">
                  <c:v>4.9320000000000004</c:v>
                </c:pt>
                <c:pt idx="3289" formatCode="General">
                  <c:v>4.9335000000000004</c:v>
                </c:pt>
                <c:pt idx="3290" formatCode="General">
                  <c:v>4.9349999999999996</c:v>
                </c:pt>
                <c:pt idx="3291" formatCode="General">
                  <c:v>4.9364999999999997</c:v>
                </c:pt>
                <c:pt idx="3292" formatCode="General">
                  <c:v>4.9379999999999997</c:v>
                </c:pt>
                <c:pt idx="3293" formatCode="General">
                  <c:v>4.9394999999999998</c:v>
                </c:pt>
                <c:pt idx="3294" formatCode="General">
                  <c:v>4.9409999999999998</c:v>
                </c:pt>
                <c:pt idx="3295" formatCode="General">
                  <c:v>4.9424999999999999</c:v>
                </c:pt>
                <c:pt idx="3296" formatCode="General">
                  <c:v>4.944</c:v>
                </c:pt>
                <c:pt idx="3297" formatCode="General">
                  <c:v>4.9455</c:v>
                </c:pt>
                <c:pt idx="3298" formatCode="General">
                  <c:v>4.9470000000000001</c:v>
                </c:pt>
                <c:pt idx="3299" formatCode="General">
                  <c:v>4.9485000000000001</c:v>
                </c:pt>
                <c:pt idx="3300" formatCode="General">
                  <c:v>4.95</c:v>
                </c:pt>
                <c:pt idx="3301" formatCode="General">
                  <c:v>4.9515000000000002</c:v>
                </c:pt>
                <c:pt idx="3302" formatCode="General">
                  <c:v>4.9530000000000003</c:v>
                </c:pt>
                <c:pt idx="3303" formatCode="General">
                  <c:v>4.9545000000000003</c:v>
                </c:pt>
                <c:pt idx="3304" formatCode="General">
                  <c:v>4.9560000000000004</c:v>
                </c:pt>
                <c:pt idx="3305" formatCode="General">
                  <c:v>4.9574999999999996</c:v>
                </c:pt>
                <c:pt idx="3306" formatCode="General">
                  <c:v>4.9589999999999996</c:v>
                </c:pt>
                <c:pt idx="3307" formatCode="General">
                  <c:v>4.9604999999999997</c:v>
                </c:pt>
                <c:pt idx="3308" formatCode="General">
                  <c:v>4.9619999999999997</c:v>
                </c:pt>
                <c:pt idx="3309" formatCode="General">
                  <c:v>4.9634999999999998</c:v>
                </c:pt>
                <c:pt idx="3310" formatCode="General">
                  <c:v>4.9649999999999999</c:v>
                </c:pt>
                <c:pt idx="3311" formatCode="General">
                  <c:v>4.9664999999999999</c:v>
                </c:pt>
                <c:pt idx="3312" formatCode="General">
                  <c:v>4.968</c:v>
                </c:pt>
                <c:pt idx="3313" formatCode="General">
                  <c:v>4.9695</c:v>
                </c:pt>
                <c:pt idx="3314" formatCode="General">
                  <c:v>4.9710000000000001</c:v>
                </c:pt>
                <c:pt idx="3315" formatCode="General">
                  <c:v>4.9725000000000001</c:v>
                </c:pt>
                <c:pt idx="3316" formatCode="General">
                  <c:v>4.9740000000000002</c:v>
                </c:pt>
                <c:pt idx="3317" formatCode="General">
                  <c:v>4.9755000000000003</c:v>
                </c:pt>
                <c:pt idx="3318" formatCode="General">
                  <c:v>4.9770000000000003</c:v>
                </c:pt>
                <c:pt idx="3319" formatCode="General">
                  <c:v>4.9785000000000004</c:v>
                </c:pt>
                <c:pt idx="3320" formatCode="General">
                  <c:v>4.9800000000000004</c:v>
                </c:pt>
                <c:pt idx="3321" formatCode="General">
                  <c:v>4.9814999999999996</c:v>
                </c:pt>
                <c:pt idx="3322" formatCode="General">
                  <c:v>4.9829999999999997</c:v>
                </c:pt>
                <c:pt idx="3323" formatCode="General">
                  <c:v>4.9844999999999997</c:v>
                </c:pt>
                <c:pt idx="3324" formatCode="General">
                  <c:v>4.9859999999999998</c:v>
                </c:pt>
                <c:pt idx="3325" formatCode="General">
                  <c:v>4.9874999999999998</c:v>
                </c:pt>
                <c:pt idx="3326" formatCode="General">
                  <c:v>4.9889999999999999</c:v>
                </c:pt>
                <c:pt idx="3327" formatCode="General">
                  <c:v>4.9904999999999999</c:v>
                </c:pt>
                <c:pt idx="3328" formatCode="General">
                  <c:v>4.992</c:v>
                </c:pt>
                <c:pt idx="3329" formatCode="General">
                  <c:v>4.9935</c:v>
                </c:pt>
                <c:pt idx="3330" formatCode="General">
                  <c:v>4.9950000000000001</c:v>
                </c:pt>
                <c:pt idx="3331" formatCode="General">
                  <c:v>4.9965000000000002</c:v>
                </c:pt>
                <c:pt idx="3332" formatCode="General">
                  <c:v>4.9980000000000002</c:v>
                </c:pt>
                <c:pt idx="3333" formatCode="General">
                  <c:v>4.9995000000000003</c:v>
                </c:pt>
              </c:numCache>
            </c:numRef>
          </c:xVal>
          <c:yVal>
            <c:numRef>
              <c:f>'double-span'!$B$9:$B$3342</c:f>
              <c:numCache>
                <c:formatCode>0.00E+00</c:formatCode>
                <c:ptCount val="3334"/>
                <c:pt idx="0" formatCode="General">
                  <c:v>0</c:v>
                </c:pt>
                <c:pt idx="1">
                  <c:v>-1.9318500000000001E-123</c:v>
                </c:pt>
                <c:pt idx="2">
                  <c:v>-1.47672E-122</c:v>
                </c:pt>
                <c:pt idx="3">
                  <c:v>-6.12501E-122</c:v>
                </c:pt>
                <c:pt idx="4">
                  <c:v>-1.7509200000000001E-121</c:v>
                </c:pt>
                <c:pt idx="5">
                  <c:v>-3.71664E-121</c:v>
                </c:pt>
                <c:pt idx="6">
                  <c:v>-6.0636299999999997E-121</c:v>
                </c:pt>
                <c:pt idx="7">
                  <c:v>-7.5759900000000002E-121</c:v>
                </c:pt>
                <c:pt idx="8">
                  <c:v>-6.4571200000000003E-121</c:v>
                </c:pt>
                <c:pt idx="9">
                  <c:v>-8.7908600000000002E-122</c:v>
                </c:pt>
                <c:pt idx="10">
                  <c:v>9.9665200000000007E-121</c:v>
                </c:pt>
                <c:pt idx="11">
                  <c:v>2.4721399999999998E-120</c:v>
                </c:pt>
                <c:pt idx="12">
                  <c:v>3.9738500000000001E-120</c:v>
                </c:pt>
                <c:pt idx="13">
                  <c:v>5.0230499999999997E-120</c:v>
                </c:pt>
                <c:pt idx="14">
                  <c:v>5.1792900000000003E-120</c:v>
                </c:pt>
                <c:pt idx="15">
                  <c:v>4.2128600000000001E-120</c:v>
                </c:pt>
                <c:pt idx="16">
                  <c:v>2.2442999999999999E-120</c:v>
                </c:pt>
                <c:pt idx="17">
                  <c:v>-1.69816E-121</c:v>
                </c:pt>
                <c:pt idx="18">
                  <c:v>-1.7076900000000001E-120</c:v>
                </c:pt>
                <c:pt idx="19">
                  <c:v>-1.9435199999999999E-122</c:v>
                </c:pt>
                <c:pt idx="20">
                  <c:v>7.5517199999999994E-120</c:v>
                </c:pt>
                <c:pt idx="21">
                  <c:v>2.2491899999999999E-119</c:v>
                </c:pt>
                <c:pt idx="22">
                  <c:v>4.35359E-119</c:v>
                </c:pt>
                <c:pt idx="23">
                  <c:v>6.5267899999999999E-119</c:v>
                </c:pt>
                <c:pt idx="24">
                  <c:v>7.87619E-119</c:v>
                </c:pt>
                <c:pt idx="25">
                  <c:v>7.4686299999999999E-119</c:v>
                </c:pt>
                <c:pt idx="26">
                  <c:v>4.6183799999999998E-119</c:v>
                </c:pt>
                <c:pt idx="27">
                  <c:v>-7.6534899999999995E-120</c:v>
                </c:pt>
                <c:pt idx="28">
                  <c:v>-7.6254299999999999E-119</c:v>
                </c:pt>
                <c:pt idx="29">
                  <c:v>-1.35128E-118</c:v>
                </c:pt>
                <c:pt idx="30">
                  <c:v>-1.5201100000000001E-118</c:v>
                </c:pt>
                <c:pt idx="31">
                  <c:v>-9.7750600000000001E-119</c:v>
                </c:pt>
                <c:pt idx="32">
                  <c:v>4.5229099999999998E-119</c:v>
                </c:pt>
                <c:pt idx="33">
                  <c:v>2.6848199999999999E-118</c:v>
                </c:pt>
                <c:pt idx="34">
                  <c:v>5.09795E-118</c:v>
                </c:pt>
                <c:pt idx="35">
                  <c:v>6.5873299999999996E-118</c:v>
                </c:pt>
                <c:pt idx="36">
                  <c:v>6.2687300000000003E-118</c:v>
                </c:pt>
                <c:pt idx="37">
                  <c:v>3.91956E-118</c:v>
                </c:pt>
                <c:pt idx="38">
                  <c:v>-2.9767800000000002E-119</c:v>
                </c:pt>
                <c:pt idx="39">
                  <c:v>-5.7101800000000001E-118</c:v>
                </c:pt>
                <c:pt idx="40">
                  <c:v>-1.05504E-117</c:v>
                </c:pt>
                <c:pt idx="41">
                  <c:v>-1.2496699999999999E-117</c:v>
                </c:pt>
                <c:pt idx="42">
                  <c:v>-1.02967E-117</c:v>
                </c:pt>
                <c:pt idx="43">
                  <c:v>-4.4529400000000003E-118</c:v>
                </c:pt>
                <c:pt idx="44">
                  <c:v>3.72799E-118</c:v>
                </c:pt>
                <c:pt idx="45">
                  <c:v>1.2062899999999999E-117</c:v>
                </c:pt>
                <c:pt idx="46">
                  <c:v>1.3955899999999999E-117</c:v>
                </c:pt>
                <c:pt idx="47">
                  <c:v>-3.80577E-118</c:v>
                </c:pt>
                <c:pt idx="48">
                  <c:v>-5.58446E-117</c:v>
                </c:pt>
                <c:pt idx="49">
                  <c:v>-1.48997E-116</c:v>
                </c:pt>
                <c:pt idx="50">
                  <c:v>-2.7230799999999997E-116</c:v>
                </c:pt>
                <c:pt idx="51">
                  <c:v>-3.8447599999999999E-116</c:v>
                </c:pt>
                <c:pt idx="52">
                  <c:v>-4.09611E-116</c:v>
                </c:pt>
                <c:pt idx="53">
                  <c:v>-2.5417400000000002E-116</c:v>
                </c:pt>
                <c:pt idx="54">
                  <c:v>1.55925E-116</c:v>
                </c:pt>
                <c:pt idx="55">
                  <c:v>8.1732599999999998E-116</c:v>
                </c:pt>
                <c:pt idx="56">
                  <c:v>1.58863E-115</c:v>
                </c:pt>
                <c:pt idx="57">
                  <c:v>2.1904099999999999E-115</c:v>
                </c:pt>
                <c:pt idx="58">
                  <c:v>2.2885700000000002E-115</c:v>
                </c:pt>
                <c:pt idx="59">
                  <c:v>1.58908E-115</c:v>
                </c:pt>
                <c:pt idx="60">
                  <c:v>-5.4532999999999998E-117</c:v>
                </c:pt>
                <c:pt idx="61">
                  <c:v>-2.4348E-115</c:v>
                </c:pt>
                <c:pt idx="62">
                  <c:v>-4.8101400000000004E-115</c:v>
                </c:pt>
                <c:pt idx="63">
                  <c:v>-5.98395E-115</c:v>
                </c:pt>
                <c:pt idx="64">
                  <c:v>-4.5239499999999999E-115</c:v>
                </c:pt>
                <c:pt idx="65">
                  <c:v>8.5994300000000002E-116</c:v>
                </c:pt>
                <c:pt idx="66">
                  <c:v>1.0360800000000001E-114</c:v>
                </c:pt>
                <c:pt idx="67">
                  <c:v>2.2001500000000001E-114</c:v>
                </c:pt>
                <c:pt idx="68">
                  <c:v>3.1545799999999999E-114</c:v>
                </c:pt>
                <c:pt idx="69">
                  <c:v>3.3464299999999998E-114</c:v>
                </c:pt>
                <c:pt idx="70">
                  <c:v>2.2460099999999999E-114</c:v>
                </c:pt>
                <c:pt idx="71">
                  <c:v>-4.3345400000000002E-115</c:v>
                </c:pt>
                <c:pt idx="72">
                  <c:v>-4.4206300000000001E-114</c:v>
                </c:pt>
                <c:pt idx="73">
                  <c:v>-8.4940400000000006E-114</c:v>
                </c:pt>
                <c:pt idx="74">
                  <c:v>-1.0389800000000001E-113</c:v>
                </c:pt>
                <c:pt idx="75">
                  <c:v>-7.5116599999999999E-114</c:v>
                </c:pt>
                <c:pt idx="76">
                  <c:v>1.9519299999999999E-114</c:v>
                </c:pt>
                <c:pt idx="77">
                  <c:v>1.8098399999999999E-113</c:v>
                </c:pt>
                <c:pt idx="78">
                  <c:v>3.8065300000000001E-113</c:v>
                </c:pt>
                <c:pt idx="79">
                  <c:v>5.4590399999999999E-113</c:v>
                </c:pt>
                <c:pt idx="80">
                  <c:v>5.6818400000000002E-113</c:v>
                </c:pt>
                <c:pt idx="81">
                  <c:v>3.4677000000000003E-113</c:v>
                </c:pt>
                <c:pt idx="82">
                  <c:v>-1.5813099999999999E-113</c:v>
                </c:pt>
                <c:pt idx="83">
                  <c:v>-8.90546E-113</c:v>
                </c:pt>
                <c:pt idx="84">
                  <c:v>-1.6691699999999999E-112</c:v>
                </c:pt>
                <c:pt idx="85">
                  <c:v>-2.1622800000000001E-112</c:v>
                </c:pt>
                <c:pt idx="86">
                  <c:v>-1.94864E-112</c:v>
                </c:pt>
                <c:pt idx="87">
                  <c:v>-7.0973000000000005E-113</c:v>
                </c:pt>
                <c:pt idx="88">
                  <c:v>1.5650100000000001E-112</c:v>
                </c:pt>
                <c:pt idx="89">
                  <c:v>4.4658500000000001E-112</c:v>
                </c:pt>
                <c:pt idx="90">
                  <c:v>7.1105300000000001E-112</c:v>
                </c:pt>
                <c:pt idx="91">
                  <c:v>8.2418099999999998E-112</c:v>
                </c:pt>
                <c:pt idx="92">
                  <c:v>6.6200000000000003E-112</c:v>
                </c:pt>
                <c:pt idx="93">
                  <c:v>1.6054000000000001E-112</c:v>
                </c:pt>
                <c:pt idx="94">
                  <c:v>-6.2944800000000002E-112</c:v>
                </c:pt>
                <c:pt idx="95">
                  <c:v>-1.5174600000000001E-111</c:v>
                </c:pt>
                <c:pt idx="96">
                  <c:v>-2.1853900000000001E-111</c:v>
                </c:pt>
                <c:pt idx="97">
                  <c:v>-2.2123E-111</c:v>
                </c:pt>
                <c:pt idx="98">
                  <c:v>-1.1683899999999999E-111</c:v>
                </c:pt>
                <c:pt idx="99">
                  <c:v>1.1258600000000001E-111</c:v>
                </c:pt>
                <c:pt idx="100">
                  <c:v>4.3010600000000003E-111</c:v>
                </c:pt>
                <c:pt idx="101">
                  <c:v>7.2974699999999999E-111</c:v>
                </c:pt>
                <c:pt idx="102">
                  <c:v>8.5070800000000006E-111</c:v>
                </c:pt>
                <c:pt idx="103">
                  <c:v>6.33651E-111</c:v>
                </c:pt>
                <c:pt idx="104">
                  <c:v>-2.42804E-113</c:v>
                </c:pt>
                <c:pt idx="105">
                  <c:v>-1.0050899999999999E-110</c:v>
                </c:pt>
                <c:pt idx="106">
                  <c:v>-2.1594200000000001E-110</c:v>
                </c:pt>
                <c:pt idx="107">
                  <c:v>-3.1052100000000002E-110</c:v>
                </c:pt>
                <c:pt idx="108">
                  <c:v>-3.4185699999999999E-110</c:v>
                </c:pt>
                <c:pt idx="109">
                  <c:v>-2.6931299999999997E-110</c:v>
                </c:pt>
                <c:pt idx="110">
                  <c:v>-6.8040299999999998E-111</c:v>
                </c:pt>
                <c:pt idx="111">
                  <c:v>2.3687000000000001E-110</c:v>
                </c:pt>
                <c:pt idx="112">
                  <c:v>5.4476699999999998E-110</c:v>
                </c:pt>
                <c:pt idx="113">
                  <c:v>7.1836199999999997E-110</c:v>
                </c:pt>
                <c:pt idx="114">
                  <c:v>6.6084999999999999E-110</c:v>
                </c:pt>
                <c:pt idx="115">
                  <c:v>3.4208799999999999E-110</c:v>
                </c:pt>
                <c:pt idx="116">
                  <c:v>-2.1234E-110</c:v>
                </c:pt>
                <c:pt idx="117">
                  <c:v>-8.8105500000000003E-110</c:v>
                </c:pt>
                <c:pt idx="118">
                  <c:v>-1.3746999999999999E-109</c:v>
                </c:pt>
                <c:pt idx="119">
                  <c:v>-1.26688E-109</c:v>
                </c:pt>
                <c:pt idx="120">
                  <c:v>-1.8766600000000001E-110</c:v>
                </c:pt>
                <c:pt idx="121">
                  <c:v>1.96206E-109</c:v>
                </c:pt>
                <c:pt idx="122">
                  <c:v>4.9119200000000003E-109</c:v>
                </c:pt>
                <c:pt idx="123">
                  <c:v>7.9233999999999998E-109</c:v>
                </c:pt>
                <c:pt idx="124">
                  <c:v>9.8936300000000004E-109</c:v>
                </c:pt>
                <c:pt idx="125">
                  <c:v>1.0140400000000001E-108</c:v>
                </c:pt>
                <c:pt idx="126">
                  <c:v>8.9071799999999996E-109</c:v>
                </c:pt>
                <c:pt idx="127">
                  <c:v>6.6403500000000003E-109</c:v>
                </c:pt>
                <c:pt idx="128">
                  <c:v>3.8030299999999999E-109</c:v>
                </c:pt>
                <c:pt idx="129">
                  <c:v>1.8315599999999999E-109</c:v>
                </c:pt>
                <c:pt idx="130">
                  <c:v>3.0625900000000001E-109</c:v>
                </c:pt>
                <c:pt idx="131">
                  <c:v>9.6038000000000008E-109</c:v>
                </c:pt>
                <c:pt idx="132">
                  <c:v>2.18533E-108</c:v>
                </c:pt>
                <c:pt idx="133">
                  <c:v>3.7631200000000003E-108</c:v>
                </c:pt>
                <c:pt idx="134">
                  <c:v>5.4245299999999996E-108</c:v>
                </c:pt>
                <c:pt idx="135">
                  <c:v>6.6998300000000003E-108</c:v>
                </c:pt>
                <c:pt idx="136">
                  <c:v>6.2062500000000002E-108</c:v>
                </c:pt>
                <c:pt idx="137">
                  <c:v>2.36479E-108</c:v>
                </c:pt>
                <c:pt idx="138">
                  <c:v>-4.68461E-108</c:v>
                </c:pt>
                <c:pt idx="139">
                  <c:v>-1.3267799999999999E-107</c:v>
                </c:pt>
                <c:pt idx="140">
                  <c:v>-2.1833299999999999E-107</c:v>
                </c:pt>
                <c:pt idx="141">
                  <c:v>-2.8968300000000002E-107</c:v>
                </c:pt>
                <c:pt idx="142">
                  <c:v>-3.25701E-107</c:v>
                </c:pt>
                <c:pt idx="143">
                  <c:v>-3.0353100000000002E-107</c:v>
                </c:pt>
                <c:pt idx="144">
                  <c:v>-2.18621E-107</c:v>
                </c:pt>
                <c:pt idx="145">
                  <c:v>-1.14247E-107</c:v>
                </c:pt>
                <c:pt idx="146">
                  <c:v>-9.9904800000000003E-108</c:v>
                </c:pt>
                <c:pt idx="147">
                  <c:v>-3.0458599999999997E-107</c:v>
                </c:pt>
                <c:pt idx="148">
                  <c:v>-7.6188999999999996E-107</c:v>
                </c:pt>
                <c:pt idx="149">
                  <c:v>-1.36369E-106</c:v>
                </c:pt>
                <c:pt idx="150">
                  <c:v>-1.9869399999999999E-106</c:v>
                </c:pt>
                <c:pt idx="151">
                  <c:v>-2.6775299999999999E-106</c:v>
                </c:pt>
                <c:pt idx="152">
                  <c:v>-3.6018199999999999E-106</c:v>
                </c:pt>
                <c:pt idx="153">
                  <c:v>-4.6787600000000002E-106</c:v>
                </c:pt>
                <c:pt idx="154">
                  <c:v>-5.5349500000000001E-106</c:v>
                </c:pt>
                <c:pt idx="155">
                  <c:v>-6.0884199999999996E-106</c:v>
                </c:pt>
                <c:pt idx="156">
                  <c:v>-6.4283399999999998E-106</c:v>
                </c:pt>
                <c:pt idx="157">
                  <c:v>-6.0390299999999996E-106</c:v>
                </c:pt>
                <c:pt idx="158">
                  <c:v>-5.0876499999999998E-106</c:v>
                </c:pt>
                <c:pt idx="159">
                  <c:v>-6.5344100000000004E-106</c:v>
                </c:pt>
                <c:pt idx="160">
                  <c:v>-1.42651E-105</c:v>
                </c:pt>
                <c:pt idx="161">
                  <c:v>-2.8270000000000002E-105</c:v>
                </c:pt>
                <c:pt idx="162">
                  <c:v>-4.2063799999999998E-105</c:v>
                </c:pt>
                <c:pt idx="163">
                  <c:v>-4.5266899999999999E-105</c:v>
                </c:pt>
                <c:pt idx="164">
                  <c:v>-2.9286999999999999E-105</c:v>
                </c:pt>
                <c:pt idx="165">
                  <c:v>9.9907100000000006E-106</c:v>
                </c:pt>
                <c:pt idx="166">
                  <c:v>7.15492E-105</c:v>
                </c:pt>
                <c:pt idx="167">
                  <c:v>1.4433900000000001E-104</c:v>
                </c:pt>
                <c:pt idx="168">
                  <c:v>2.0145599999999999E-104</c:v>
                </c:pt>
                <c:pt idx="169">
                  <c:v>2.0180900000000001E-104</c:v>
                </c:pt>
                <c:pt idx="170">
                  <c:v>1.04428E-104</c:v>
                </c:pt>
                <c:pt idx="171">
                  <c:v>-1.06515E-104</c:v>
                </c:pt>
                <c:pt idx="172">
                  <c:v>-4.0296600000000003E-104</c:v>
                </c:pt>
                <c:pt idx="173">
                  <c:v>-7.1190199999999994E-104</c:v>
                </c:pt>
                <c:pt idx="174">
                  <c:v>-9.3677999999999994E-104</c:v>
                </c:pt>
                <c:pt idx="175">
                  <c:v>-1.00475E-103</c:v>
                </c:pt>
                <c:pt idx="176">
                  <c:v>-8.8361000000000005E-104</c:v>
                </c:pt>
                <c:pt idx="177">
                  <c:v>-5.5504499999999999E-104</c:v>
                </c:pt>
                <c:pt idx="178">
                  <c:v>-9.2812300000000005E-105</c:v>
                </c:pt>
                <c:pt idx="179">
                  <c:v>1.5130599999999999E-104</c:v>
                </c:pt>
                <c:pt idx="180">
                  <c:v>-4.40264E-104</c:v>
                </c:pt>
                <c:pt idx="181">
                  <c:v>-2.4408900000000001E-103</c:v>
                </c:pt>
                <c:pt idx="182">
                  <c:v>-6.0628400000000004E-103</c:v>
                </c:pt>
                <c:pt idx="183">
                  <c:v>-1.0996900000000001E-102</c:v>
                </c:pt>
                <c:pt idx="184">
                  <c:v>-1.6106300000000001E-102</c:v>
                </c:pt>
                <c:pt idx="185">
                  <c:v>-1.89053E-102</c:v>
                </c:pt>
                <c:pt idx="186">
                  <c:v>-1.61828E-102</c:v>
                </c:pt>
                <c:pt idx="187">
                  <c:v>-6.3376300000000001E-103</c:v>
                </c:pt>
                <c:pt idx="188">
                  <c:v>9.5551100000000002E-103</c:v>
                </c:pt>
                <c:pt idx="189">
                  <c:v>2.8612999999999998E-102</c:v>
                </c:pt>
                <c:pt idx="190">
                  <c:v>4.4580100000000003E-102</c:v>
                </c:pt>
                <c:pt idx="191">
                  <c:v>4.56081E-102</c:v>
                </c:pt>
                <c:pt idx="192">
                  <c:v>1.6691900000000001E-102</c:v>
                </c:pt>
                <c:pt idx="193">
                  <c:v>-5.4973899999999996E-102</c:v>
                </c:pt>
                <c:pt idx="194">
                  <c:v>-1.69557E-101</c:v>
                </c:pt>
                <c:pt idx="195">
                  <c:v>-2.9992999999999997E-101</c:v>
                </c:pt>
                <c:pt idx="196">
                  <c:v>-3.9287999999999999E-101</c:v>
                </c:pt>
                <c:pt idx="197">
                  <c:v>-3.8620899999999999E-101</c:v>
                </c:pt>
                <c:pt idx="198">
                  <c:v>-2.2130800000000002E-101</c:v>
                </c:pt>
                <c:pt idx="199">
                  <c:v>1.29945E-101</c:v>
                </c:pt>
                <c:pt idx="200">
                  <c:v>6.1569500000000003E-101</c:v>
                </c:pt>
                <c:pt idx="201">
                  <c:v>1.06649E-100</c:v>
                </c:pt>
                <c:pt idx="202">
                  <c:v>1.18855E-100</c:v>
                </c:pt>
                <c:pt idx="203">
                  <c:v>6.3426299999999996E-101</c:v>
                </c:pt>
                <c:pt idx="204">
                  <c:v>-8.18829E-101</c:v>
                </c:pt>
                <c:pt idx="205">
                  <c:v>-3.0883000000000002E-100</c:v>
                </c:pt>
                <c:pt idx="206">
                  <c:v>-5.6903699999999997E-100</c:v>
                </c:pt>
                <c:pt idx="207">
                  <c:v>-7.7269400000000001E-100</c:v>
                </c:pt>
                <c:pt idx="208">
                  <c:v>-8.09655E-100</c:v>
                </c:pt>
                <c:pt idx="209">
                  <c:v>-5.9966500000000002E-100</c:v>
                </c:pt>
                <c:pt idx="210">
                  <c:v>-1.3915200000000001E-100</c:v>
                </c:pt>
                <c:pt idx="211">
                  <c:v>4.8782800000000005E-100</c:v>
                </c:pt>
                <c:pt idx="212">
                  <c:v>1.1072099999999999E-99</c:v>
                </c:pt>
                <c:pt idx="213">
                  <c:v>1.43119E-99</c:v>
                </c:pt>
                <c:pt idx="214">
                  <c:v>1.07593E-99</c:v>
                </c:pt>
                <c:pt idx="215">
                  <c:v>-3.0837000000000001E-100</c:v>
                </c:pt>
                <c:pt idx="216">
                  <c:v>-2.78883E-99</c:v>
                </c:pt>
                <c:pt idx="217">
                  <c:v>-5.8460600000000003E-99</c:v>
                </c:pt>
                <c:pt idx="218">
                  <c:v>-8.3065399999999999E-99</c:v>
                </c:pt>
                <c:pt idx="219">
                  <c:v>-8.7190699999999993E-99</c:v>
                </c:pt>
                <c:pt idx="220">
                  <c:v>-5.8496899999999999E-99</c:v>
                </c:pt>
                <c:pt idx="221">
                  <c:v>8.35755E-100</c:v>
                </c:pt>
                <c:pt idx="222">
                  <c:v>1.0522399999999999E-98</c:v>
                </c:pt>
                <c:pt idx="223">
                  <c:v>2.0599800000000001E-98</c:v>
                </c:pt>
                <c:pt idx="224">
                  <c:v>2.6744099999999999E-98</c:v>
                </c:pt>
                <c:pt idx="225">
                  <c:v>2.3592399999999999E-98</c:v>
                </c:pt>
                <c:pt idx="226">
                  <c:v>6.6161499999999999E-99</c:v>
                </c:pt>
                <c:pt idx="227">
                  <c:v>-2.4784899999999999E-98</c:v>
                </c:pt>
                <c:pt idx="228">
                  <c:v>-6.4462800000000005E-98</c:v>
                </c:pt>
                <c:pt idx="229">
                  <c:v>-9.9013999999999995E-98</c:v>
                </c:pt>
                <c:pt idx="230">
                  <c:v>-1.10158E-97</c:v>
                </c:pt>
                <c:pt idx="231">
                  <c:v>-7.8328800000000006E-98</c:v>
                </c:pt>
                <c:pt idx="232">
                  <c:v>9.7231700000000005E-99</c:v>
                </c:pt>
                <c:pt idx="233">
                  <c:v>1.46867E-97</c:v>
                </c:pt>
                <c:pt idx="234">
                  <c:v>2.9687299999999999E-97</c:v>
                </c:pt>
                <c:pt idx="235">
                  <c:v>3.9870799999999999E-97</c:v>
                </c:pt>
                <c:pt idx="236">
                  <c:v>3.7736299999999998E-97</c:v>
                </c:pt>
                <c:pt idx="237">
                  <c:v>1.7235200000000001E-97</c:v>
                </c:pt>
                <c:pt idx="238">
                  <c:v>-2.14923E-97</c:v>
                </c:pt>
                <c:pt idx="239">
                  <c:v>-7.0661999999999998E-97</c:v>
                </c:pt>
                <c:pt idx="240">
                  <c:v>-1.1848200000000001E-96</c:v>
                </c:pt>
                <c:pt idx="241">
                  <c:v>-1.5163800000000001E-96</c:v>
                </c:pt>
                <c:pt idx="242">
                  <c:v>-1.54063E-96</c:v>
                </c:pt>
                <c:pt idx="243">
                  <c:v>-1.10141E-96</c:v>
                </c:pt>
                <c:pt idx="244">
                  <c:v>-1.8972099999999999E-97</c:v>
                </c:pt>
                <c:pt idx="245">
                  <c:v>8.8434399999999998E-97</c:v>
                </c:pt>
                <c:pt idx="246">
                  <c:v>1.4577899999999999E-96</c:v>
                </c:pt>
                <c:pt idx="247">
                  <c:v>7.3218899999999996E-97</c:v>
                </c:pt>
                <c:pt idx="248">
                  <c:v>-1.85729E-96</c:v>
                </c:pt>
                <c:pt idx="249">
                  <c:v>-6.4102799999999998E-96</c:v>
                </c:pt>
                <c:pt idx="250">
                  <c:v>-1.23283E-95</c:v>
                </c:pt>
                <c:pt idx="251">
                  <c:v>-1.7718600000000002E-95</c:v>
                </c:pt>
                <c:pt idx="252">
                  <c:v>-1.95915E-95</c:v>
                </c:pt>
                <c:pt idx="253">
                  <c:v>-1.5601799999999999E-95</c:v>
                </c:pt>
                <c:pt idx="254">
                  <c:v>-5.0343399999999998E-96</c:v>
                </c:pt>
                <c:pt idx="255">
                  <c:v>1.13841E-95</c:v>
                </c:pt>
                <c:pt idx="256">
                  <c:v>3.0301199999999997E-95</c:v>
                </c:pt>
                <c:pt idx="257">
                  <c:v>4.4972E-95</c:v>
                </c:pt>
                <c:pt idx="258">
                  <c:v>4.7667000000000002E-95</c:v>
                </c:pt>
                <c:pt idx="259">
                  <c:v>3.1755599999999998E-95</c:v>
                </c:pt>
                <c:pt idx="260">
                  <c:v>-6.9297200000000003E-96</c:v>
                </c:pt>
                <c:pt idx="261">
                  <c:v>-6.4227800000000006E-95</c:v>
                </c:pt>
                <c:pt idx="262">
                  <c:v>-1.2127400000000001E-94</c:v>
                </c:pt>
                <c:pt idx="263">
                  <c:v>-1.48375E-94</c:v>
                </c:pt>
                <c:pt idx="264">
                  <c:v>-1.1707600000000001E-94</c:v>
                </c:pt>
                <c:pt idx="265">
                  <c:v>-1.12252E-95</c:v>
                </c:pt>
                <c:pt idx="266">
                  <c:v>1.62869E-94</c:v>
                </c:pt>
                <c:pt idx="267">
                  <c:v>3.6999499999999998E-94</c:v>
                </c:pt>
                <c:pt idx="268">
                  <c:v>5.4694899999999997E-94</c:v>
                </c:pt>
                <c:pt idx="269">
                  <c:v>5.9593800000000005E-94</c:v>
                </c:pt>
                <c:pt idx="270">
                  <c:v>3.7904599999999999E-94</c:v>
                </c:pt>
                <c:pt idx="271">
                  <c:v>-2.20873E-94</c:v>
                </c:pt>
                <c:pt idx="272">
                  <c:v>-1.1619200000000001E-93</c:v>
                </c:pt>
                <c:pt idx="273">
                  <c:v>-2.1642900000000002E-93</c:v>
                </c:pt>
                <c:pt idx="274">
                  <c:v>-2.82958E-93</c:v>
                </c:pt>
                <c:pt idx="275">
                  <c:v>-2.8352599999999998E-93</c:v>
                </c:pt>
                <c:pt idx="276">
                  <c:v>-1.9814600000000002E-93</c:v>
                </c:pt>
                <c:pt idx="277">
                  <c:v>-2.26016E-94</c:v>
                </c:pt>
                <c:pt idx="278">
                  <c:v>2.07225E-93</c:v>
                </c:pt>
                <c:pt idx="279">
                  <c:v>3.9807599999999998E-93</c:v>
                </c:pt>
                <c:pt idx="280">
                  <c:v>4.3428199999999998E-93</c:v>
                </c:pt>
                <c:pt idx="281">
                  <c:v>2.3899100000000001E-93</c:v>
                </c:pt>
                <c:pt idx="282">
                  <c:v>-2.1186299999999999E-93</c:v>
                </c:pt>
                <c:pt idx="283">
                  <c:v>-8.87064E-93</c:v>
                </c:pt>
                <c:pt idx="284">
                  <c:v>-1.5896000000000001E-92</c:v>
                </c:pt>
                <c:pt idx="285">
                  <c:v>-1.8514600000000001E-92</c:v>
                </c:pt>
                <c:pt idx="286">
                  <c:v>-1.06899E-92</c:v>
                </c:pt>
                <c:pt idx="287">
                  <c:v>1.2471799999999999E-92</c:v>
                </c:pt>
                <c:pt idx="288">
                  <c:v>5.2206399999999997E-92</c:v>
                </c:pt>
                <c:pt idx="289">
                  <c:v>1.02721E-91</c:v>
                </c:pt>
                <c:pt idx="290">
                  <c:v>1.5158099999999999E-91</c:v>
                </c:pt>
                <c:pt idx="291">
                  <c:v>1.8612100000000001E-91</c:v>
                </c:pt>
                <c:pt idx="292">
                  <c:v>1.98004E-91</c:v>
                </c:pt>
                <c:pt idx="293">
                  <c:v>1.84733E-91</c:v>
                </c:pt>
                <c:pt idx="294">
                  <c:v>1.5198499999999999E-91</c:v>
                </c:pt>
                <c:pt idx="295">
                  <c:v>1.1348499999999999E-91</c:v>
                </c:pt>
                <c:pt idx="296">
                  <c:v>9.6316099999999994E-92</c:v>
                </c:pt>
                <c:pt idx="297">
                  <c:v>1.5831799999999999E-91</c:v>
                </c:pt>
                <c:pt idx="298">
                  <c:v>3.8557300000000001E-91</c:v>
                </c:pt>
                <c:pt idx="299">
                  <c:v>8.3331E-91</c:v>
                </c:pt>
                <c:pt idx="300">
                  <c:v>1.44605E-90</c:v>
                </c:pt>
                <c:pt idx="301">
                  <c:v>2.0621199999999999E-90</c:v>
                </c:pt>
                <c:pt idx="302">
                  <c:v>2.5005599999999999E-90</c:v>
                </c:pt>
                <c:pt idx="303">
                  <c:v>2.57603E-90</c:v>
                </c:pt>
                <c:pt idx="304">
                  <c:v>2.0941000000000001E-90</c:v>
                </c:pt>
                <c:pt idx="305">
                  <c:v>1.0314599999999999E-90</c:v>
                </c:pt>
                <c:pt idx="306">
                  <c:v>-3.1280799999999998E-91</c:v>
                </c:pt>
                <c:pt idx="307">
                  <c:v>-1.51206E-90</c:v>
                </c:pt>
                <c:pt idx="308">
                  <c:v>-2.2119300000000001E-90</c:v>
                </c:pt>
                <c:pt idx="309">
                  <c:v>-1.94792E-90</c:v>
                </c:pt>
                <c:pt idx="310">
                  <c:v>-1.2473200000000001E-91</c:v>
                </c:pt>
                <c:pt idx="311">
                  <c:v>3.2065600000000001E-90</c:v>
                </c:pt>
                <c:pt idx="312">
                  <c:v>6.3020499999999999E-90</c:v>
                </c:pt>
                <c:pt idx="313">
                  <c:v>5.4207199999999998E-90</c:v>
                </c:pt>
                <c:pt idx="314">
                  <c:v>-4.4026499999999999E-90</c:v>
                </c:pt>
                <c:pt idx="315">
                  <c:v>-2.7190700000000001E-89</c:v>
                </c:pt>
                <c:pt idx="316">
                  <c:v>-6.2919699999999997E-89</c:v>
                </c:pt>
                <c:pt idx="317">
                  <c:v>-1.0482199999999999E-88</c:v>
                </c:pt>
                <c:pt idx="318">
                  <c:v>-1.35439E-88</c:v>
                </c:pt>
                <c:pt idx="319">
                  <c:v>-1.245E-88</c:v>
                </c:pt>
                <c:pt idx="320">
                  <c:v>-4.1211900000000002E-89</c:v>
                </c:pt>
                <c:pt idx="321">
                  <c:v>1.23403E-88</c:v>
                </c:pt>
                <c:pt idx="322">
                  <c:v>3.4692599999999999E-88</c:v>
                </c:pt>
                <c:pt idx="323">
                  <c:v>5.7510100000000005E-88</c:v>
                </c:pt>
                <c:pt idx="324">
                  <c:v>7.1668100000000004E-88</c:v>
                </c:pt>
                <c:pt idx="325">
                  <c:v>6.5687400000000002E-88</c:v>
                </c:pt>
                <c:pt idx="326">
                  <c:v>3.05409E-88</c:v>
                </c:pt>
                <c:pt idx="327">
                  <c:v>-3.4442700000000002E-88</c:v>
                </c:pt>
                <c:pt idx="328">
                  <c:v>-1.16337E-87</c:v>
                </c:pt>
                <c:pt idx="329">
                  <c:v>-1.84769E-87</c:v>
                </c:pt>
                <c:pt idx="330">
                  <c:v>-1.93737E-87</c:v>
                </c:pt>
                <c:pt idx="331">
                  <c:v>-9.7104500000000005E-88</c:v>
                </c:pt>
                <c:pt idx="332">
                  <c:v>1.2302400000000001E-87</c:v>
                </c:pt>
                <c:pt idx="333">
                  <c:v>4.37461E-87</c:v>
                </c:pt>
                <c:pt idx="334">
                  <c:v>7.7420400000000003E-87</c:v>
                </c:pt>
                <c:pt idx="335">
                  <c:v>1.02407E-86</c:v>
                </c:pt>
                <c:pt idx="336">
                  <c:v>1.0494300000000001E-86</c:v>
                </c:pt>
                <c:pt idx="337">
                  <c:v>7.3773000000000004E-87</c:v>
                </c:pt>
                <c:pt idx="338">
                  <c:v>8.3160499999999995E-88</c:v>
                </c:pt>
                <c:pt idx="339">
                  <c:v>-7.7600400000000001E-87</c:v>
                </c:pt>
                <c:pt idx="340">
                  <c:v>-1.5772E-86</c:v>
                </c:pt>
                <c:pt idx="341">
                  <c:v>-1.9621099999999999E-86</c:v>
                </c:pt>
                <c:pt idx="342">
                  <c:v>-1.51551E-86</c:v>
                </c:pt>
                <c:pt idx="343">
                  <c:v>7.9659900000000004E-88</c:v>
                </c:pt>
                <c:pt idx="344">
                  <c:v>2.7501200000000001E-86</c:v>
                </c:pt>
                <c:pt idx="345">
                  <c:v>5.76726E-86</c:v>
                </c:pt>
                <c:pt idx="346">
                  <c:v>7.58832E-86</c:v>
                </c:pt>
                <c:pt idx="347">
                  <c:v>5.95194E-86</c:v>
                </c:pt>
                <c:pt idx="348">
                  <c:v>-1.3600699999999999E-86</c:v>
                </c:pt>
                <c:pt idx="349">
                  <c:v>-1.5172599999999999E-85</c:v>
                </c:pt>
                <c:pt idx="350">
                  <c:v>-3.3558600000000002E-85</c:v>
                </c:pt>
                <c:pt idx="351">
                  <c:v>-5.0744100000000001E-85</c:v>
                </c:pt>
                <c:pt idx="352">
                  <c:v>-5.7542800000000001E-85</c:v>
                </c:pt>
                <c:pt idx="353">
                  <c:v>-4.4711800000000001E-85</c:v>
                </c:pt>
                <c:pt idx="354">
                  <c:v>-7.4225399999999998E-86</c:v>
                </c:pt>
                <c:pt idx="355">
                  <c:v>5.1566000000000003E-85</c:v>
                </c:pt>
                <c:pt idx="356">
                  <c:v>1.1926499999999999E-84</c:v>
                </c:pt>
                <c:pt idx="357">
                  <c:v>1.70063E-84</c:v>
                </c:pt>
                <c:pt idx="358">
                  <c:v>1.68975E-84</c:v>
                </c:pt>
                <c:pt idx="359">
                  <c:v>8.5177799999999996E-85</c:v>
                </c:pt>
                <c:pt idx="360">
                  <c:v>-9.0618E-85</c:v>
                </c:pt>
                <c:pt idx="361">
                  <c:v>-3.33275E-84</c:v>
                </c:pt>
                <c:pt idx="362">
                  <c:v>-5.7028800000000004E-84</c:v>
                </c:pt>
                <c:pt idx="363">
                  <c:v>-6.7757799999999998E-84</c:v>
                </c:pt>
                <c:pt idx="364">
                  <c:v>-5.1580699999999999E-84</c:v>
                </c:pt>
                <c:pt idx="365">
                  <c:v>-3.4444499999999999E-88</c:v>
                </c:pt>
                <c:pt idx="366">
                  <c:v>8.4470699999999998E-84</c:v>
                </c:pt>
                <c:pt idx="367">
                  <c:v>1.8466399999999998E-83</c:v>
                </c:pt>
                <c:pt idx="368">
                  <c:v>2.65372E-83</c:v>
                </c:pt>
                <c:pt idx="369">
                  <c:v>2.7693500000000001E-83</c:v>
                </c:pt>
                <c:pt idx="370">
                  <c:v>1.7119500000000002E-83</c:v>
                </c:pt>
                <c:pt idx="371">
                  <c:v>-7.6137699999999997E-84</c:v>
                </c:pt>
                <c:pt idx="372">
                  <c:v>-4.3890199999999997E-83</c:v>
                </c:pt>
                <c:pt idx="373">
                  <c:v>-8.1708300000000001E-83</c:v>
                </c:pt>
                <c:pt idx="374">
                  <c:v>-1.0572400000000001E-82</c:v>
                </c:pt>
                <c:pt idx="375">
                  <c:v>-1.0127E-82</c:v>
                </c:pt>
                <c:pt idx="376">
                  <c:v>-5.7179100000000001E-83</c:v>
                </c:pt>
                <c:pt idx="377">
                  <c:v>3.0557600000000001E-83</c:v>
                </c:pt>
                <c:pt idx="378">
                  <c:v>1.4510400000000001E-82</c:v>
                </c:pt>
                <c:pt idx="379">
                  <c:v>2.3691999999999999E-82</c:v>
                </c:pt>
                <c:pt idx="380">
                  <c:v>2.3312900000000001E-82</c:v>
                </c:pt>
                <c:pt idx="381">
                  <c:v>6.5952499999999995E-83</c:v>
                </c:pt>
                <c:pt idx="382">
                  <c:v>-2.9359899999999999E-82</c:v>
                </c:pt>
                <c:pt idx="383">
                  <c:v>-8.0804399999999995E-82</c:v>
                </c:pt>
                <c:pt idx="384">
                  <c:v>-1.3564400000000001E-81</c:v>
                </c:pt>
                <c:pt idx="385">
                  <c:v>-1.7245400000000001E-81</c:v>
                </c:pt>
                <c:pt idx="386">
                  <c:v>-1.62706E-81</c:v>
                </c:pt>
                <c:pt idx="387">
                  <c:v>-8.1535100000000002E-82</c:v>
                </c:pt>
                <c:pt idx="388">
                  <c:v>7.5217099999999995E-82</c:v>
                </c:pt>
                <c:pt idx="389">
                  <c:v>2.7869399999999999E-81</c:v>
                </c:pt>
                <c:pt idx="390">
                  <c:v>4.6297399999999999E-81</c:v>
                </c:pt>
                <c:pt idx="391">
                  <c:v>5.3171700000000003E-81</c:v>
                </c:pt>
                <c:pt idx="392">
                  <c:v>3.8867200000000002E-81</c:v>
                </c:pt>
                <c:pt idx="393">
                  <c:v>-1.3449900000000001E-82</c:v>
                </c:pt>
                <c:pt idx="394">
                  <c:v>-6.3513999999999999E-81</c:v>
                </c:pt>
                <c:pt idx="395">
                  <c:v>-1.32695E-80</c:v>
                </c:pt>
                <c:pt idx="396">
                  <c:v>-1.8322999999999998E-80</c:v>
                </c:pt>
                <c:pt idx="397">
                  <c:v>-1.8833600000000002E-80</c:v>
                </c:pt>
                <c:pt idx="398">
                  <c:v>-1.35319E-80</c:v>
                </c:pt>
                <c:pt idx="399">
                  <c:v>-2.9928799999999998E-81</c:v>
                </c:pt>
                <c:pt idx="400">
                  <c:v>1.07375E-80</c:v>
                </c:pt>
                <c:pt idx="401">
                  <c:v>2.3604799999999999E-80</c:v>
                </c:pt>
                <c:pt idx="402">
                  <c:v>2.97811E-80</c:v>
                </c:pt>
                <c:pt idx="403">
                  <c:v>2.4690500000000001E-80</c:v>
                </c:pt>
                <c:pt idx="404">
                  <c:v>7.4042499999999998E-81</c:v>
                </c:pt>
                <c:pt idx="405">
                  <c:v>-1.9722500000000001E-80</c:v>
                </c:pt>
                <c:pt idx="406">
                  <c:v>-5.07287E-80</c:v>
                </c:pt>
                <c:pt idx="407">
                  <c:v>-7.5065699999999998E-80</c:v>
                </c:pt>
                <c:pt idx="408">
                  <c:v>-7.9632000000000004E-80</c:v>
                </c:pt>
                <c:pt idx="409">
                  <c:v>-5.2634499999999997E-80</c:v>
                </c:pt>
                <c:pt idx="410">
                  <c:v>1.09615E-80</c:v>
                </c:pt>
                <c:pt idx="411">
                  <c:v>1.0177600000000001E-79</c:v>
                </c:pt>
                <c:pt idx="412">
                  <c:v>1.9610999999999999E-79</c:v>
                </c:pt>
                <c:pt idx="413">
                  <c:v>2.68625E-79</c:v>
                </c:pt>
                <c:pt idx="414">
                  <c:v>3.0614500000000001E-79</c:v>
                </c:pt>
                <c:pt idx="415">
                  <c:v>3.16085E-79</c:v>
                </c:pt>
                <c:pt idx="416">
                  <c:v>3.20385E-79</c:v>
                </c:pt>
                <c:pt idx="417">
                  <c:v>3.2898100000000002E-79</c:v>
                </c:pt>
                <c:pt idx="418">
                  <c:v>3.2788699999999999E-79</c:v>
                </c:pt>
                <c:pt idx="419">
                  <c:v>2.8583500000000002E-79</c:v>
                </c:pt>
                <c:pt idx="420">
                  <c:v>1.39085E-79</c:v>
                </c:pt>
                <c:pt idx="421">
                  <c:v>-1.76122E-79</c:v>
                </c:pt>
                <c:pt idx="422">
                  <c:v>-6.2741799999999999E-79</c:v>
                </c:pt>
                <c:pt idx="423">
                  <c:v>-1.1761600000000001E-78</c:v>
                </c:pt>
                <c:pt idx="424">
                  <c:v>-2.0188699999999999E-78</c:v>
                </c:pt>
                <c:pt idx="425">
                  <c:v>-3.5105099999999999E-78</c:v>
                </c:pt>
                <c:pt idx="426">
                  <c:v>-5.8430399999999998E-78</c:v>
                </c:pt>
                <c:pt idx="427">
                  <c:v>-8.9098700000000001E-78</c:v>
                </c:pt>
                <c:pt idx="428">
                  <c:v>-1.23666E-77</c:v>
                </c:pt>
                <c:pt idx="429">
                  <c:v>-1.5966399999999999E-77</c:v>
                </c:pt>
                <c:pt idx="430">
                  <c:v>-1.97624E-77</c:v>
                </c:pt>
                <c:pt idx="431">
                  <c:v>-2.36743E-77</c:v>
                </c:pt>
                <c:pt idx="432">
                  <c:v>-2.7550000000000001E-77</c:v>
                </c:pt>
                <c:pt idx="433">
                  <c:v>-3.1568600000000001E-77</c:v>
                </c:pt>
                <c:pt idx="434">
                  <c:v>-3.60444E-77</c:v>
                </c:pt>
                <c:pt idx="435">
                  <c:v>-4.3867600000000001E-77</c:v>
                </c:pt>
                <c:pt idx="436">
                  <c:v>-6.32005E-77</c:v>
                </c:pt>
                <c:pt idx="437">
                  <c:v>-1.0150100000000001E-76</c:v>
                </c:pt>
                <c:pt idx="438">
                  <c:v>-1.5811900000000001E-76</c:v>
                </c:pt>
                <c:pt idx="439">
                  <c:v>-2.2473E-76</c:v>
                </c:pt>
                <c:pt idx="440">
                  <c:v>-2.8120700000000002E-76</c:v>
                </c:pt>
                <c:pt idx="441">
                  <c:v>-2.90786E-76</c:v>
                </c:pt>
                <c:pt idx="442">
                  <c:v>-2.1724400000000001E-76</c:v>
                </c:pt>
                <c:pt idx="443">
                  <c:v>-5.2471200000000004E-77</c:v>
                </c:pt>
                <c:pt idx="444">
                  <c:v>1.7606800000000001E-76</c:v>
                </c:pt>
                <c:pt idx="445">
                  <c:v>4.2985399999999997E-76</c:v>
                </c:pt>
                <c:pt idx="446">
                  <c:v>7.0714699999999996E-76</c:v>
                </c:pt>
                <c:pt idx="447">
                  <c:v>1.06938E-75</c:v>
                </c:pt>
                <c:pt idx="448">
                  <c:v>1.59786E-75</c:v>
                </c:pt>
                <c:pt idx="449">
                  <c:v>2.3099599999999998E-75</c:v>
                </c:pt>
                <c:pt idx="450">
                  <c:v>3.13338E-75</c:v>
                </c:pt>
                <c:pt idx="451">
                  <c:v>3.9697199999999999E-75</c:v>
                </c:pt>
                <c:pt idx="452">
                  <c:v>4.7424299999999996E-75</c:v>
                </c:pt>
                <c:pt idx="453">
                  <c:v>5.3912399999999996E-75</c:v>
                </c:pt>
                <c:pt idx="454">
                  <c:v>5.9171799999999998E-75</c:v>
                </c:pt>
                <c:pt idx="455">
                  <c:v>6.4281199999999997E-75</c:v>
                </c:pt>
                <c:pt idx="456">
                  <c:v>6.9069100000000003E-75</c:v>
                </c:pt>
                <c:pt idx="457">
                  <c:v>6.7135899999999998E-75</c:v>
                </c:pt>
                <c:pt idx="458">
                  <c:v>4.7251599999999999E-75</c:v>
                </c:pt>
                <c:pt idx="459">
                  <c:v>5.3843199999999999E-76</c:v>
                </c:pt>
                <c:pt idx="460">
                  <c:v>-5.1299199999999996E-75</c:v>
                </c:pt>
                <c:pt idx="461">
                  <c:v>-1.14844E-74</c:v>
                </c:pt>
                <c:pt idx="462">
                  <c:v>-1.6516899999999999E-74</c:v>
                </c:pt>
                <c:pt idx="463">
                  <c:v>-1.39982E-74</c:v>
                </c:pt>
                <c:pt idx="464">
                  <c:v>4.12094E-75</c:v>
                </c:pt>
                <c:pt idx="465">
                  <c:v>4.0356200000000002E-74</c:v>
                </c:pt>
                <c:pt idx="466">
                  <c:v>8.9528700000000004E-74</c:v>
                </c:pt>
                <c:pt idx="467">
                  <c:v>1.43497E-73</c:v>
                </c:pt>
                <c:pt idx="468">
                  <c:v>1.9214199999999999E-73</c:v>
                </c:pt>
                <c:pt idx="469">
                  <c:v>2.1604100000000001E-73</c:v>
                </c:pt>
                <c:pt idx="470">
                  <c:v>1.8385100000000001E-73</c:v>
                </c:pt>
                <c:pt idx="471">
                  <c:v>6.7440499999999998E-74</c:v>
                </c:pt>
                <c:pt idx="472">
                  <c:v>-1.2703699999999999E-73</c:v>
                </c:pt>
                <c:pt idx="473">
                  <c:v>-3.3233900000000002E-73</c:v>
                </c:pt>
                <c:pt idx="474">
                  <c:v>-4.44799E-73</c:v>
                </c:pt>
                <c:pt idx="475">
                  <c:v>-3.8407999999999998E-73</c:v>
                </c:pt>
                <c:pt idx="476">
                  <c:v>-9.0920100000000006E-74</c:v>
                </c:pt>
                <c:pt idx="477">
                  <c:v>4.7768400000000002E-73</c:v>
                </c:pt>
                <c:pt idx="478">
                  <c:v>1.2280200000000001E-72</c:v>
                </c:pt>
                <c:pt idx="479">
                  <c:v>1.8141599999999999E-72</c:v>
                </c:pt>
                <c:pt idx="480">
                  <c:v>1.6714200000000001E-72</c:v>
                </c:pt>
                <c:pt idx="481">
                  <c:v>1.5342599999999999E-73</c:v>
                </c:pt>
                <c:pt idx="482">
                  <c:v>-3.1823100000000002E-72</c:v>
                </c:pt>
                <c:pt idx="483">
                  <c:v>-8.1459300000000004E-72</c:v>
                </c:pt>
                <c:pt idx="484">
                  <c:v>-1.3322899999999999E-71</c:v>
                </c:pt>
                <c:pt idx="485">
                  <c:v>-1.51991E-71</c:v>
                </c:pt>
                <c:pt idx="486">
                  <c:v>-8.1724899999999995E-72</c:v>
                </c:pt>
                <c:pt idx="487">
                  <c:v>1.28337E-71</c:v>
                </c:pt>
                <c:pt idx="488">
                  <c:v>4.84481E-71</c:v>
                </c:pt>
                <c:pt idx="489">
                  <c:v>9.2901000000000006E-71</c:v>
                </c:pt>
                <c:pt idx="490">
                  <c:v>1.34851E-70</c:v>
                </c:pt>
                <c:pt idx="491">
                  <c:v>1.5961399999999999E-70</c:v>
                </c:pt>
                <c:pt idx="492">
                  <c:v>1.52119E-70</c:v>
                </c:pt>
                <c:pt idx="493">
                  <c:v>1.0213400000000001E-70</c:v>
                </c:pt>
                <c:pt idx="494">
                  <c:v>1.2970900000000001E-71</c:v>
                </c:pt>
                <c:pt idx="495">
                  <c:v>-8.9055200000000001E-71</c:v>
                </c:pt>
                <c:pt idx="496">
                  <c:v>-1.5168400000000001E-70</c:v>
                </c:pt>
                <c:pt idx="497">
                  <c:v>-1.1113299999999999E-70</c:v>
                </c:pt>
                <c:pt idx="498">
                  <c:v>7.7347500000000007E-71</c:v>
                </c:pt>
                <c:pt idx="499">
                  <c:v>4.1587900000000001E-70</c:v>
                </c:pt>
                <c:pt idx="500">
                  <c:v>8.5277699999999997E-70</c:v>
                </c:pt>
                <c:pt idx="501">
                  <c:v>1.2586100000000001E-69</c:v>
                </c:pt>
                <c:pt idx="502">
                  <c:v>1.4187899999999999E-69</c:v>
                </c:pt>
                <c:pt idx="503">
                  <c:v>1.1009100000000001E-69</c:v>
                </c:pt>
                <c:pt idx="504">
                  <c:v>1.6158E-70</c:v>
                </c:pt>
                <c:pt idx="505">
                  <c:v>-1.3557899999999999E-69</c:v>
                </c:pt>
                <c:pt idx="506">
                  <c:v>-3.1123999999999999E-69</c:v>
                </c:pt>
                <c:pt idx="507">
                  <c:v>-4.3974700000000001E-69</c:v>
                </c:pt>
                <c:pt idx="508">
                  <c:v>-4.2120899999999999E-69</c:v>
                </c:pt>
                <c:pt idx="509">
                  <c:v>-1.57279E-69</c:v>
                </c:pt>
                <c:pt idx="510">
                  <c:v>3.9901400000000002E-69</c:v>
                </c:pt>
                <c:pt idx="511">
                  <c:v>1.1803199999999999E-68</c:v>
                </c:pt>
                <c:pt idx="512">
                  <c:v>1.95227E-68</c:v>
                </c:pt>
                <c:pt idx="513">
                  <c:v>2.34698E-68</c:v>
                </c:pt>
                <c:pt idx="514">
                  <c:v>2.01612E-68</c:v>
                </c:pt>
                <c:pt idx="515">
                  <c:v>7.7297700000000001E-69</c:v>
                </c:pt>
                <c:pt idx="516">
                  <c:v>-1.3391299999999999E-68</c:v>
                </c:pt>
                <c:pt idx="517">
                  <c:v>-3.87596E-68</c:v>
                </c:pt>
                <c:pt idx="518">
                  <c:v>-5.7190300000000003E-68</c:v>
                </c:pt>
                <c:pt idx="519">
                  <c:v>-5.1445800000000002E-68</c:v>
                </c:pt>
                <c:pt idx="520">
                  <c:v>-4.7894499999999999E-69</c:v>
                </c:pt>
                <c:pt idx="521">
                  <c:v>9.0041499999999996E-68</c:v>
                </c:pt>
                <c:pt idx="522">
                  <c:v>2.2289200000000001E-67</c:v>
                </c:pt>
                <c:pt idx="523">
                  <c:v>3.5865800000000001E-67</c:v>
                </c:pt>
                <c:pt idx="524">
                  <c:v>4.3341200000000002E-67</c:v>
                </c:pt>
                <c:pt idx="525">
                  <c:v>3.6909600000000001E-67</c:v>
                </c:pt>
                <c:pt idx="526">
                  <c:v>1.1267799999999999E-67</c:v>
                </c:pt>
                <c:pt idx="527">
                  <c:v>-3.26801E-67</c:v>
                </c:pt>
                <c:pt idx="528">
                  <c:v>-8.6408600000000004E-67</c:v>
                </c:pt>
                <c:pt idx="529">
                  <c:v>-1.33199E-66</c:v>
                </c:pt>
                <c:pt idx="530">
                  <c:v>-1.5084499999999999E-66</c:v>
                </c:pt>
                <c:pt idx="531">
                  <c:v>-1.20971E-66</c:v>
                </c:pt>
                <c:pt idx="532">
                  <c:v>-3.7203000000000003E-67</c:v>
                </c:pt>
                <c:pt idx="533">
                  <c:v>9.1117400000000003E-67</c:v>
                </c:pt>
                <c:pt idx="534">
                  <c:v>2.2708000000000001E-66</c:v>
                </c:pt>
                <c:pt idx="535">
                  <c:v>2.9627700000000001E-66</c:v>
                </c:pt>
                <c:pt idx="536">
                  <c:v>2.09602E-66</c:v>
                </c:pt>
                <c:pt idx="537">
                  <c:v>-9.58294E-67</c:v>
                </c:pt>
                <c:pt idx="538">
                  <c:v>-6.2735299999999996E-66</c:v>
                </c:pt>
                <c:pt idx="539">
                  <c:v>-1.3021300000000001E-65</c:v>
                </c:pt>
                <c:pt idx="540">
                  <c:v>-1.91294E-65</c:v>
                </c:pt>
                <c:pt idx="541">
                  <c:v>-2.16147E-65</c:v>
                </c:pt>
                <c:pt idx="542">
                  <c:v>-1.7753E-65</c:v>
                </c:pt>
                <c:pt idx="543">
                  <c:v>-6.3554300000000001E-66</c:v>
                </c:pt>
                <c:pt idx="544">
                  <c:v>1.13664E-65</c:v>
                </c:pt>
                <c:pt idx="545">
                  <c:v>3.1081000000000002E-65</c:v>
                </c:pt>
                <c:pt idx="546">
                  <c:v>4.4872900000000001E-65</c:v>
                </c:pt>
                <c:pt idx="547">
                  <c:v>4.2482499999999999E-65</c:v>
                </c:pt>
                <c:pt idx="548">
                  <c:v>1.4870300000000001E-65</c:v>
                </c:pt>
                <c:pt idx="549">
                  <c:v>-4.08555E-65</c:v>
                </c:pt>
                <c:pt idx="550">
                  <c:v>-1.16149E-64</c:v>
                </c:pt>
                <c:pt idx="551">
                  <c:v>-1.8890700000000001E-64</c:v>
                </c:pt>
                <c:pt idx="552">
                  <c:v>-2.2946200000000002E-64</c:v>
                </c:pt>
                <c:pt idx="553">
                  <c:v>-2.11063E-64</c:v>
                </c:pt>
                <c:pt idx="554">
                  <c:v>-1.1829500000000001E-64</c:v>
                </c:pt>
                <c:pt idx="555">
                  <c:v>4.2989000000000003E-65</c:v>
                </c:pt>
                <c:pt idx="556">
                  <c:v>2.3332700000000001E-64</c:v>
                </c:pt>
                <c:pt idx="557">
                  <c:v>3.7810199999999999E-64</c:v>
                </c:pt>
                <c:pt idx="558">
                  <c:v>3.87E-64</c:v>
                </c:pt>
                <c:pt idx="559">
                  <c:v>1.8532299999999999E-64</c:v>
                </c:pt>
                <c:pt idx="560">
                  <c:v>-2.5151399999999998E-64</c:v>
                </c:pt>
                <c:pt idx="561">
                  <c:v>-8.6053599999999996E-64</c:v>
                </c:pt>
                <c:pt idx="562">
                  <c:v>-1.4772199999999999E-63</c:v>
                </c:pt>
                <c:pt idx="563">
                  <c:v>-1.8673999999999999E-63</c:v>
                </c:pt>
                <c:pt idx="564">
                  <c:v>-1.7602E-63</c:v>
                </c:pt>
                <c:pt idx="565">
                  <c:v>-9.0861899999999996E-64</c:v>
                </c:pt>
                <c:pt idx="566">
                  <c:v>7.1287400000000001E-64</c:v>
                </c:pt>
                <c:pt idx="567">
                  <c:v>2.7375599999999999E-63</c:v>
                </c:pt>
                <c:pt idx="568">
                  <c:v>4.5110999999999998E-63</c:v>
                </c:pt>
                <c:pt idx="569">
                  <c:v>5.2076599999999995E-63</c:v>
                </c:pt>
                <c:pt idx="570">
                  <c:v>3.7814399999999999E-63</c:v>
                </c:pt>
                <c:pt idx="571">
                  <c:v>-5.9039000000000001E-64</c:v>
                </c:pt>
                <c:pt idx="572">
                  <c:v>-7.4776400000000004E-63</c:v>
                </c:pt>
                <c:pt idx="573">
                  <c:v>-1.49315E-62</c:v>
                </c:pt>
                <c:pt idx="574">
                  <c:v>-2.0596000000000001E-62</c:v>
                </c:pt>
                <c:pt idx="575">
                  <c:v>-2.272E-62</c:v>
                </c:pt>
                <c:pt idx="576">
                  <c:v>-2.02114E-62</c:v>
                </c:pt>
                <c:pt idx="577">
                  <c:v>-1.2924E-62</c:v>
                </c:pt>
                <c:pt idx="578">
                  <c:v>-2.8772499999999998E-63</c:v>
                </c:pt>
                <c:pt idx="579">
                  <c:v>3.90664E-63</c:v>
                </c:pt>
                <c:pt idx="580">
                  <c:v>-3.3429700000000001E-63</c:v>
                </c:pt>
                <c:pt idx="581">
                  <c:v>-3.65688E-62</c:v>
                </c:pt>
                <c:pt idx="582">
                  <c:v>-1.01927E-61</c:v>
                </c:pt>
                <c:pt idx="583">
                  <c:v>-1.94017E-61</c:v>
                </c:pt>
                <c:pt idx="584">
                  <c:v>-2.9284799999999999E-61</c:v>
                </c:pt>
                <c:pt idx="585">
                  <c:v>-3.71866E-61</c:v>
                </c:pt>
                <c:pt idx="586">
                  <c:v>-4.2229799999999998E-61</c:v>
                </c:pt>
                <c:pt idx="587">
                  <c:v>-4.6168099999999998E-61</c:v>
                </c:pt>
                <c:pt idx="588">
                  <c:v>-5.0695300000000002E-61</c:v>
                </c:pt>
                <c:pt idx="589">
                  <c:v>-5.5772900000000003E-61</c:v>
                </c:pt>
                <c:pt idx="590">
                  <c:v>-6.0702399999999998E-61</c:v>
                </c:pt>
                <c:pt idx="591">
                  <c:v>-6.4322600000000004E-61</c:v>
                </c:pt>
                <c:pt idx="592">
                  <c:v>-6.5091300000000003E-61</c:v>
                </c:pt>
                <c:pt idx="593">
                  <c:v>-6.1525300000000002E-61</c:v>
                </c:pt>
                <c:pt idx="594">
                  <c:v>-5.2038800000000003E-61</c:v>
                </c:pt>
                <c:pt idx="595">
                  <c:v>-4.2126600000000003E-61</c:v>
                </c:pt>
                <c:pt idx="596">
                  <c:v>-5.6854699999999997E-61</c:v>
                </c:pt>
                <c:pt idx="597">
                  <c:v>-1.3506099999999999E-60</c:v>
                </c:pt>
                <c:pt idx="598">
                  <c:v>-3.0129299999999999E-60</c:v>
                </c:pt>
                <c:pt idx="599">
                  <c:v>-5.4713600000000003E-60</c:v>
                </c:pt>
                <c:pt idx="600">
                  <c:v>-8.3806999999999997E-60</c:v>
                </c:pt>
                <c:pt idx="601">
                  <c:v>-1.1017799999999999E-59</c:v>
                </c:pt>
                <c:pt idx="602">
                  <c:v>-1.1870999999999999E-59</c:v>
                </c:pt>
                <c:pt idx="603">
                  <c:v>-9.0977100000000001E-60</c:v>
                </c:pt>
                <c:pt idx="604">
                  <c:v>-1.9329300000000001E-60</c:v>
                </c:pt>
                <c:pt idx="605">
                  <c:v>8.7913600000000005E-60</c:v>
                </c:pt>
                <c:pt idx="606">
                  <c:v>2.0826E-59</c:v>
                </c:pt>
                <c:pt idx="607">
                  <c:v>3.0314100000000001E-59</c:v>
                </c:pt>
                <c:pt idx="608">
                  <c:v>3.2563700000000001E-59</c:v>
                </c:pt>
                <c:pt idx="609">
                  <c:v>2.2689600000000002E-59</c:v>
                </c:pt>
                <c:pt idx="610">
                  <c:v>-4.4021399999999999E-60</c:v>
                </c:pt>
                <c:pt idx="611">
                  <c:v>-4.77267E-59</c:v>
                </c:pt>
                <c:pt idx="612">
                  <c:v>-8.8797900000000003E-59</c:v>
                </c:pt>
                <c:pt idx="613">
                  <c:v>-9.2817899999999997E-59</c:v>
                </c:pt>
                <c:pt idx="614">
                  <c:v>-2.8386199999999999E-59</c:v>
                </c:pt>
                <c:pt idx="615">
                  <c:v>1.11305E-58</c:v>
                </c:pt>
                <c:pt idx="616">
                  <c:v>3.0453E-58</c:v>
                </c:pt>
                <c:pt idx="617">
                  <c:v>5.18561E-58</c:v>
                </c:pt>
                <c:pt idx="618">
                  <c:v>7.2712099999999995E-58</c:v>
                </c:pt>
                <c:pt idx="619">
                  <c:v>9.1642800000000003E-58</c:v>
                </c:pt>
                <c:pt idx="620">
                  <c:v>1.1013599999999999E-57</c:v>
                </c:pt>
                <c:pt idx="621">
                  <c:v>1.32751E-57</c:v>
                </c:pt>
                <c:pt idx="622">
                  <c:v>1.6169199999999999E-57</c:v>
                </c:pt>
                <c:pt idx="623">
                  <c:v>1.9073E-57</c:v>
                </c:pt>
                <c:pt idx="624">
                  <c:v>2.0130899999999999E-57</c:v>
                </c:pt>
                <c:pt idx="625">
                  <c:v>1.6025599999999999E-57</c:v>
                </c:pt>
                <c:pt idx="626">
                  <c:v>3.2493899999999997E-58</c:v>
                </c:pt>
                <c:pt idx="627">
                  <c:v>-1.9261800000000001E-57</c:v>
                </c:pt>
                <c:pt idx="628">
                  <c:v>-4.7296099999999998E-57</c:v>
                </c:pt>
                <c:pt idx="629">
                  <c:v>-6.5089900000000001E-57</c:v>
                </c:pt>
                <c:pt idx="630">
                  <c:v>-4.0138600000000002E-57</c:v>
                </c:pt>
                <c:pt idx="631">
                  <c:v>6.43977E-57</c:v>
                </c:pt>
                <c:pt idx="632">
                  <c:v>2.63701E-56</c:v>
                </c:pt>
                <c:pt idx="633">
                  <c:v>5.3695300000000002E-56</c:v>
                </c:pt>
                <c:pt idx="634">
                  <c:v>8.2657400000000004E-56</c:v>
                </c:pt>
                <c:pt idx="635">
                  <c:v>1.0411499999999999E-55</c:v>
                </c:pt>
                <c:pt idx="636">
                  <c:v>1.07608E-55</c:v>
                </c:pt>
                <c:pt idx="637">
                  <c:v>8.5585600000000003E-56</c:v>
                </c:pt>
                <c:pt idx="638">
                  <c:v>3.7467400000000002E-56</c:v>
                </c:pt>
                <c:pt idx="639">
                  <c:v>-2.6812100000000001E-56</c:v>
                </c:pt>
                <c:pt idx="640">
                  <c:v>-8.1733499999999993E-56</c:v>
                </c:pt>
                <c:pt idx="641">
                  <c:v>-8.56645E-56</c:v>
                </c:pt>
                <c:pt idx="642">
                  <c:v>2.5009700000000001E-57</c:v>
                </c:pt>
                <c:pt idx="643">
                  <c:v>1.9804E-55</c:v>
                </c:pt>
                <c:pt idx="644">
                  <c:v>4.8065E-55</c:v>
                </c:pt>
                <c:pt idx="645">
                  <c:v>7.8556399999999993E-55</c:v>
                </c:pt>
                <c:pt idx="646">
                  <c:v>9.7216599999999997E-55</c:v>
                </c:pt>
                <c:pt idx="647">
                  <c:v>8.3251300000000005E-55</c:v>
                </c:pt>
                <c:pt idx="648">
                  <c:v>1.9283100000000001E-55</c:v>
                </c:pt>
                <c:pt idx="649">
                  <c:v>-9.7340000000000003E-55</c:v>
                </c:pt>
                <c:pt idx="650">
                  <c:v>-2.4877799999999999E-54</c:v>
                </c:pt>
                <c:pt idx="651">
                  <c:v>-3.93036E-54</c:v>
                </c:pt>
                <c:pt idx="652">
                  <c:v>-4.6590199999999999E-54</c:v>
                </c:pt>
                <c:pt idx="653">
                  <c:v>-3.9548599999999998E-54</c:v>
                </c:pt>
                <c:pt idx="654">
                  <c:v>-1.28841E-54</c:v>
                </c:pt>
                <c:pt idx="655">
                  <c:v>3.2823700000000002E-54</c:v>
                </c:pt>
                <c:pt idx="656">
                  <c:v>8.6652300000000004E-54</c:v>
                </c:pt>
                <c:pt idx="657">
                  <c:v>1.2565200000000001E-53</c:v>
                </c:pt>
                <c:pt idx="658">
                  <c:v>1.1890599999999999E-53</c:v>
                </c:pt>
                <c:pt idx="659">
                  <c:v>3.7117000000000001E-54</c:v>
                </c:pt>
                <c:pt idx="660">
                  <c:v>-1.3292600000000001E-53</c:v>
                </c:pt>
                <c:pt idx="661">
                  <c:v>-3.70209E-53</c:v>
                </c:pt>
                <c:pt idx="662">
                  <c:v>-6.0516999999999999E-53</c:v>
                </c:pt>
                <c:pt idx="663">
                  <c:v>-7.2622399999999995E-53</c:v>
                </c:pt>
                <c:pt idx="664">
                  <c:v>-6.1514499999999999E-53</c:v>
                </c:pt>
                <c:pt idx="665">
                  <c:v>-1.9326699999999999E-53</c:v>
                </c:pt>
                <c:pt idx="666">
                  <c:v>5.3341300000000003E-53</c:v>
                </c:pt>
                <c:pt idx="667">
                  <c:v>1.4109299999999999E-52</c:v>
                </c:pt>
                <c:pt idx="668">
                  <c:v>2.0725199999999999E-52</c:v>
                </c:pt>
                <c:pt idx="669">
                  <c:v>1.9839699999999998E-52</c:v>
                </c:pt>
                <c:pt idx="670">
                  <c:v>6.4830000000000001E-53</c:v>
                </c:pt>
                <c:pt idx="671">
                  <c:v>-2.1355300000000002E-52</c:v>
                </c:pt>
                <c:pt idx="672">
                  <c:v>-6.0450799999999996E-52</c:v>
                </c:pt>
                <c:pt idx="673">
                  <c:v>-1.01323E-51</c:v>
                </c:pt>
                <c:pt idx="674">
                  <c:v>-1.30678E-51</c:v>
                </c:pt>
                <c:pt idx="675">
                  <c:v>-1.36242E-51</c:v>
                </c:pt>
                <c:pt idx="676">
                  <c:v>-1.0974300000000001E-51</c:v>
                </c:pt>
                <c:pt idx="677">
                  <c:v>-4.96981E-52</c:v>
                </c:pt>
                <c:pt idx="678">
                  <c:v>3.0041399999999999E-52</c:v>
                </c:pt>
                <c:pt idx="679">
                  <c:v>8.7816099999999996E-52</c:v>
                </c:pt>
                <c:pt idx="680">
                  <c:v>5.6339400000000002E-52</c:v>
                </c:pt>
                <c:pt idx="681">
                  <c:v>-1.2607300000000001E-51</c:v>
                </c:pt>
                <c:pt idx="682">
                  <c:v>-4.7842599999999997E-51</c:v>
                </c:pt>
                <c:pt idx="683">
                  <c:v>-9.6229299999999999E-51</c:v>
                </c:pt>
                <c:pt idx="684">
                  <c:v>-1.4733100000000001E-50</c:v>
                </c:pt>
                <c:pt idx="685">
                  <c:v>-1.8347E-50</c:v>
                </c:pt>
                <c:pt idx="686">
                  <c:v>-1.8329200000000001E-50</c:v>
                </c:pt>
                <c:pt idx="687">
                  <c:v>-1.29171E-50</c:v>
                </c:pt>
                <c:pt idx="688">
                  <c:v>-1.6057000000000001E-51</c:v>
                </c:pt>
                <c:pt idx="689">
                  <c:v>1.3568000000000001E-50</c:v>
                </c:pt>
                <c:pt idx="690">
                  <c:v>2.6804400000000002E-50</c:v>
                </c:pt>
                <c:pt idx="691">
                  <c:v>2.9358899999999999E-50</c:v>
                </c:pt>
                <c:pt idx="692">
                  <c:v>1.3221699999999999E-50</c:v>
                </c:pt>
                <c:pt idx="693">
                  <c:v>-2.4876299999999999E-50</c:v>
                </c:pt>
                <c:pt idx="694">
                  <c:v>-8.1352300000000002E-50</c:v>
                </c:pt>
                <c:pt idx="695">
                  <c:v>-1.4335399999999999E-49</c:v>
                </c:pt>
                <c:pt idx="696">
                  <c:v>-1.8652399999999999E-49</c:v>
                </c:pt>
                <c:pt idx="697">
                  <c:v>-1.8139299999999998E-49</c:v>
                </c:pt>
                <c:pt idx="698">
                  <c:v>-1.07626E-49</c:v>
                </c:pt>
                <c:pt idx="699">
                  <c:v>3.6125000000000001E-50</c:v>
                </c:pt>
                <c:pt idx="700">
                  <c:v>2.2628400000000001E-49</c:v>
                </c:pt>
                <c:pt idx="701">
                  <c:v>4.0774900000000003E-49</c:v>
                </c:pt>
                <c:pt idx="702">
                  <c:v>4.9577999999999998E-49</c:v>
                </c:pt>
                <c:pt idx="703">
                  <c:v>3.9099000000000001E-49</c:v>
                </c:pt>
                <c:pt idx="704">
                  <c:v>1.7999800000000001E-50</c:v>
                </c:pt>
                <c:pt idx="705">
                  <c:v>-6.0694499999999998E-49</c:v>
                </c:pt>
                <c:pt idx="706">
                  <c:v>-1.34326E-48</c:v>
                </c:pt>
                <c:pt idx="707">
                  <c:v>-1.9773899999999999E-48</c:v>
                </c:pt>
                <c:pt idx="708">
                  <c:v>-2.2805099999999999E-48</c:v>
                </c:pt>
                <c:pt idx="709">
                  <c:v>-2.03654E-48</c:v>
                </c:pt>
                <c:pt idx="710">
                  <c:v>-1.1427000000000001E-48</c:v>
                </c:pt>
                <c:pt idx="711">
                  <c:v>2.3796400000000002E-49</c:v>
                </c:pt>
                <c:pt idx="712">
                  <c:v>1.6497499999999999E-48</c:v>
                </c:pt>
                <c:pt idx="713">
                  <c:v>2.4844199999999999E-48</c:v>
                </c:pt>
                <c:pt idx="714">
                  <c:v>2.1388299999999999E-48</c:v>
                </c:pt>
                <c:pt idx="715">
                  <c:v>1.50111E-49</c:v>
                </c:pt>
                <c:pt idx="716">
                  <c:v>-3.5080199999999999E-48</c:v>
                </c:pt>
                <c:pt idx="717">
                  <c:v>-8.0356299999999994E-48</c:v>
                </c:pt>
                <c:pt idx="718">
                  <c:v>-1.18409E-47</c:v>
                </c:pt>
                <c:pt idx="719">
                  <c:v>-1.3035599999999999E-47</c:v>
                </c:pt>
                <c:pt idx="720">
                  <c:v>-9.78872E-48</c:v>
                </c:pt>
                <c:pt idx="721">
                  <c:v>-9.7022900000000005E-49</c:v>
                </c:pt>
                <c:pt idx="722">
                  <c:v>1.2391799999999999E-47</c:v>
                </c:pt>
                <c:pt idx="723">
                  <c:v>2.70176E-47</c:v>
                </c:pt>
                <c:pt idx="724">
                  <c:v>4.03131E-47</c:v>
                </c:pt>
                <c:pt idx="725">
                  <c:v>5.3109300000000005E-47</c:v>
                </c:pt>
                <c:pt idx="726">
                  <c:v>6.8826899999999997E-47</c:v>
                </c:pt>
                <c:pt idx="727">
                  <c:v>8.9912599999999991E-47</c:v>
                </c:pt>
                <c:pt idx="728">
                  <c:v>1.1476799999999999E-46</c:v>
                </c:pt>
                <c:pt idx="729">
                  <c:v>1.39161E-46</c:v>
                </c:pt>
                <c:pt idx="730">
                  <c:v>1.6047999999999999E-46</c:v>
                </c:pt>
                <c:pt idx="731">
                  <c:v>1.8022800000000001E-46</c:v>
                </c:pt>
                <c:pt idx="732">
                  <c:v>2.0499499999999999E-46</c:v>
                </c:pt>
                <c:pt idx="733">
                  <c:v>2.40141E-46</c:v>
                </c:pt>
                <c:pt idx="734">
                  <c:v>2.81318E-46</c:v>
                </c:pt>
                <c:pt idx="735">
                  <c:v>3.2707400000000001E-46</c:v>
                </c:pt>
                <c:pt idx="736">
                  <c:v>3.8548100000000003E-46</c:v>
                </c:pt>
                <c:pt idx="737">
                  <c:v>4.5407100000000002E-46</c:v>
                </c:pt>
                <c:pt idx="738">
                  <c:v>5.3222100000000004E-46</c:v>
                </c:pt>
                <c:pt idx="739">
                  <c:v>6.2376500000000003E-46</c:v>
                </c:pt>
                <c:pt idx="740">
                  <c:v>6.6677799999999999E-46</c:v>
                </c:pt>
                <c:pt idx="741">
                  <c:v>5.3957499999999997E-46</c:v>
                </c:pt>
                <c:pt idx="742">
                  <c:v>1.6214499999999999E-46</c:v>
                </c:pt>
                <c:pt idx="743">
                  <c:v>-4.65211E-46</c:v>
                </c:pt>
                <c:pt idx="744">
                  <c:v>-1.26472E-45</c:v>
                </c:pt>
                <c:pt idx="745">
                  <c:v>-2.10061E-45</c:v>
                </c:pt>
                <c:pt idx="746">
                  <c:v>-2.53501E-45</c:v>
                </c:pt>
                <c:pt idx="747">
                  <c:v>-1.20688E-45</c:v>
                </c:pt>
                <c:pt idx="748">
                  <c:v>3.7841899999999997E-45</c:v>
                </c:pt>
                <c:pt idx="749">
                  <c:v>1.30941E-44</c:v>
                </c:pt>
                <c:pt idx="750">
                  <c:v>2.5217599999999999E-44</c:v>
                </c:pt>
                <c:pt idx="751">
                  <c:v>3.6339300000000002E-44</c:v>
                </c:pt>
                <c:pt idx="752">
                  <c:v>3.96009E-44</c:v>
                </c:pt>
                <c:pt idx="753">
                  <c:v>2.71309E-44</c:v>
                </c:pt>
                <c:pt idx="754">
                  <c:v>-4.1328300000000001E-45</c:v>
                </c:pt>
                <c:pt idx="755">
                  <c:v>-4.9584399999999997E-44</c:v>
                </c:pt>
                <c:pt idx="756">
                  <c:v>-1.0033999999999999E-43</c:v>
                </c:pt>
                <c:pt idx="757">
                  <c:v>-1.46769E-43</c:v>
                </c:pt>
                <c:pt idx="758">
                  <c:v>-1.7876100000000001E-43</c:v>
                </c:pt>
                <c:pt idx="759">
                  <c:v>-1.88152E-43</c:v>
                </c:pt>
                <c:pt idx="760">
                  <c:v>-1.7280899999999999E-43</c:v>
                </c:pt>
                <c:pt idx="761">
                  <c:v>-1.3880099999999999E-43</c:v>
                </c:pt>
                <c:pt idx="762">
                  <c:v>-1.13026E-43</c:v>
                </c:pt>
                <c:pt idx="763">
                  <c:v>-1.5327200000000001E-43</c:v>
                </c:pt>
                <c:pt idx="764">
                  <c:v>-3.1641900000000002E-43</c:v>
                </c:pt>
                <c:pt idx="765">
                  <c:v>-6.1625500000000001E-43</c:v>
                </c:pt>
                <c:pt idx="766">
                  <c:v>-1.0213400000000001E-42</c:v>
                </c:pt>
                <c:pt idx="767">
                  <c:v>-1.4757099999999999E-42</c:v>
                </c:pt>
                <c:pt idx="768">
                  <c:v>-1.9497499999999999E-42</c:v>
                </c:pt>
                <c:pt idx="769">
                  <c:v>-2.48004E-42</c:v>
                </c:pt>
                <c:pt idx="770">
                  <c:v>-3.0784500000000001E-42</c:v>
                </c:pt>
                <c:pt idx="771">
                  <c:v>-3.6530500000000003E-42</c:v>
                </c:pt>
                <c:pt idx="772">
                  <c:v>-4.1378400000000001E-42</c:v>
                </c:pt>
                <c:pt idx="773">
                  <c:v>-4.5536199999999998E-42</c:v>
                </c:pt>
                <c:pt idx="774">
                  <c:v>-4.8641500000000001E-42</c:v>
                </c:pt>
                <c:pt idx="775">
                  <c:v>-5.0309600000000001E-42</c:v>
                </c:pt>
                <c:pt idx="776">
                  <c:v>-5.1243299999999997E-42</c:v>
                </c:pt>
                <c:pt idx="777">
                  <c:v>-5.1239599999999999E-42</c:v>
                </c:pt>
                <c:pt idx="778">
                  <c:v>-5.0096499999999998E-42</c:v>
                </c:pt>
                <c:pt idx="779">
                  <c:v>-5.1296300000000001E-42</c:v>
                </c:pt>
                <c:pt idx="780">
                  <c:v>-5.77015E-42</c:v>
                </c:pt>
                <c:pt idx="781">
                  <c:v>-6.8297000000000004E-42</c:v>
                </c:pt>
                <c:pt idx="782">
                  <c:v>-8.8244300000000001E-42</c:v>
                </c:pt>
                <c:pt idx="783">
                  <c:v>-1.2655999999999999E-41</c:v>
                </c:pt>
                <c:pt idx="784">
                  <c:v>-1.67396E-41</c:v>
                </c:pt>
                <c:pt idx="785">
                  <c:v>-1.49398E-41</c:v>
                </c:pt>
                <c:pt idx="786">
                  <c:v>4.5634400000000002E-42</c:v>
                </c:pt>
                <c:pt idx="787">
                  <c:v>5.9914499999999999E-41</c:v>
                </c:pt>
                <c:pt idx="788">
                  <c:v>1.65577E-40</c:v>
                </c:pt>
                <c:pt idx="789">
                  <c:v>3.0859400000000001E-40</c:v>
                </c:pt>
                <c:pt idx="790">
                  <c:v>4.3204699999999996E-40</c:v>
                </c:pt>
                <c:pt idx="791">
                  <c:v>4.4771699999999998E-40</c:v>
                </c:pt>
                <c:pt idx="792">
                  <c:v>2.7316499999999998E-40</c:v>
                </c:pt>
                <c:pt idx="793">
                  <c:v>-1.2896199999999999E-40</c:v>
                </c:pt>
                <c:pt idx="794">
                  <c:v>-7.2297299999999999E-40</c:v>
                </c:pt>
                <c:pt idx="795">
                  <c:v>-1.37622E-39</c:v>
                </c:pt>
                <c:pt idx="796">
                  <c:v>-1.8375300000000002E-39</c:v>
                </c:pt>
                <c:pt idx="797">
                  <c:v>-1.7670500000000001E-39</c:v>
                </c:pt>
                <c:pt idx="798">
                  <c:v>-8.4531100000000008E-40</c:v>
                </c:pt>
                <c:pt idx="799">
                  <c:v>1.07264E-39</c:v>
                </c:pt>
                <c:pt idx="800">
                  <c:v>3.7229800000000001E-39</c:v>
                </c:pt>
                <c:pt idx="801">
                  <c:v>6.2471099999999994E-39</c:v>
                </c:pt>
                <c:pt idx="802">
                  <c:v>7.5428599999999997E-39</c:v>
                </c:pt>
                <c:pt idx="803">
                  <c:v>6.8845300000000001E-39</c:v>
                </c:pt>
                <c:pt idx="804">
                  <c:v>3.8717900000000001E-39</c:v>
                </c:pt>
                <c:pt idx="805">
                  <c:v>-1.6106999999999999E-39</c:v>
                </c:pt>
                <c:pt idx="806">
                  <c:v>-8.2110600000000004E-39</c:v>
                </c:pt>
                <c:pt idx="807">
                  <c:v>-1.2288800000000001E-38</c:v>
                </c:pt>
                <c:pt idx="808">
                  <c:v>-9.3934899999999998E-39</c:v>
                </c:pt>
                <c:pt idx="809">
                  <c:v>3.6707400000000001E-39</c:v>
                </c:pt>
                <c:pt idx="810">
                  <c:v>2.8023599999999998E-38</c:v>
                </c:pt>
                <c:pt idx="811">
                  <c:v>6.1158799999999998E-38</c:v>
                </c:pt>
                <c:pt idx="812">
                  <c:v>9.1806799999999997E-38</c:v>
                </c:pt>
                <c:pt idx="813">
                  <c:v>9.4851100000000001E-38</c:v>
                </c:pt>
                <c:pt idx="814">
                  <c:v>3.6327E-38</c:v>
                </c:pt>
                <c:pt idx="815">
                  <c:v>-1.1033400000000001E-37</c:v>
                </c:pt>
                <c:pt idx="816">
                  <c:v>-3.4590100000000001E-37</c:v>
                </c:pt>
                <c:pt idx="817">
                  <c:v>-6.2583499999999998E-37</c:v>
                </c:pt>
                <c:pt idx="818">
                  <c:v>-8.4396300000000007E-37</c:v>
                </c:pt>
                <c:pt idx="819">
                  <c:v>-8.4742200000000007E-37</c:v>
                </c:pt>
                <c:pt idx="820">
                  <c:v>-4.9486300000000004E-37</c:v>
                </c:pt>
                <c:pt idx="821">
                  <c:v>2.6917899999999998E-37</c:v>
                </c:pt>
                <c:pt idx="822">
                  <c:v>1.351E-36</c:v>
                </c:pt>
                <c:pt idx="823">
                  <c:v>2.4741800000000001E-36</c:v>
                </c:pt>
                <c:pt idx="824">
                  <c:v>3.1959800000000002E-36</c:v>
                </c:pt>
                <c:pt idx="825">
                  <c:v>2.9858300000000001E-36</c:v>
                </c:pt>
                <c:pt idx="826">
                  <c:v>1.3971E-36</c:v>
                </c:pt>
                <c:pt idx="827">
                  <c:v>-1.65244E-36</c:v>
                </c:pt>
                <c:pt idx="828">
                  <c:v>-5.5458400000000001E-36</c:v>
                </c:pt>
                <c:pt idx="829">
                  <c:v>-8.6768700000000007E-36</c:v>
                </c:pt>
                <c:pt idx="830">
                  <c:v>-8.5805400000000006E-36</c:v>
                </c:pt>
                <c:pt idx="831">
                  <c:v>-2.8242900000000001E-36</c:v>
                </c:pt>
                <c:pt idx="832">
                  <c:v>9.7828100000000003E-36</c:v>
                </c:pt>
                <c:pt idx="833">
                  <c:v>2.8133500000000003E-35</c:v>
                </c:pt>
                <c:pt idx="834">
                  <c:v>4.7741099999999999E-35</c:v>
                </c:pt>
                <c:pt idx="835">
                  <c:v>6.0652400000000002E-35</c:v>
                </c:pt>
                <c:pt idx="836">
                  <c:v>5.7747900000000001E-35</c:v>
                </c:pt>
                <c:pt idx="837">
                  <c:v>3.1942199999999998E-35</c:v>
                </c:pt>
                <c:pt idx="838">
                  <c:v>-1.85162E-35</c:v>
                </c:pt>
                <c:pt idx="839">
                  <c:v>-8.4999699999999999E-35</c:v>
                </c:pt>
                <c:pt idx="840">
                  <c:v>-1.44765E-34</c:v>
                </c:pt>
                <c:pt idx="841">
                  <c:v>-1.65276E-34</c:v>
                </c:pt>
                <c:pt idx="842">
                  <c:v>-1.15928E-34</c:v>
                </c:pt>
                <c:pt idx="843">
                  <c:v>1.86037E-35</c:v>
                </c:pt>
                <c:pt idx="844">
                  <c:v>2.2607299999999998E-34</c:v>
                </c:pt>
                <c:pt idx="845">
                  <c:v>4.5718000000000004E-34</c:v>
                </c:pt>
                <c:pt idx="846">
                  <c:v>6.2246800000000002E-34</c:v>
                </c:pt>
                <c:pt idx="847">
                  <c:v>6.04853E-34</c:v>
                </c:pt>
                <c:pt idx="848">
                  <c:v>2.9761100000000002E-34</c:v>
                </c:pt>
                <c:pt idx="849">
                  <c:v>-3.36669E-34</c:v>
                </c:pt>
                <c:pt idx="850">
                  <c:v>-1.2006499999999999E-33</c:v>
                </c:pt>
                <c:pt idx="851">
                  <c:v>-2.0224900000000001E-33</c:v>
                </c:pt>
                <c:pt idx="852">
                  <c:v>-2.4183600000000001E-33</c:v>
                </c:pt>
                <c:pt idx="853">
                  <c:v>-2.0512199999999999E-33</c:v>
                </c:pt>
                <c:pt idx="854">
                  <c:v>-7.4974100000000001E-34</c:v>
                </c:pt>
                <c:pt idx="855">
                  <c:v>1.4053900000000001E-33</c:v>
                </c:pt>
                <c:pt idx="856">
                  <c:v>3.9215799999999998E-33</c:v>
                </c:pt>
                <c:pt idx="857">
                  <c:v>5.8324200000000001E-33</c:v>
                </c:pt>
                <c:pt idx="858">
                  <c:v>5.9293799999999999E-33</c:v>
                </c:pt>
                <c:pt idx="859">
                  <c:v>3.1235400000000003E-33</c:v>
                </c:pt>
                <c:pt idx="860">
                  <c:v>-3.0658799999999999E-33</c:v>
                </c:pt>
                <c:pt idx="861">
                  <c:v>-1.18084E-32</c:v>
                </c:pt>
                <c:pt idx="862">
                  <c:v>-2.07056E-32</c:v>
                </c:pt>
                <c:pt idx="863">
                  <c:v>-2.6607699999999999E-32</c:v>
                </c:pt>
                <c:pt idx="864">
                  <c:v>-2.6787700000000003E-32</c:v>
                </c:pt>
                <c:pt idx="865">
                  <c:v>-1.9607500000000001E-32</c:v>
                </c:pt>
                <c:pt idx="866">
                  <c:v>-5.2003599999999998E-33</c:v>
                </c:pt>
                <c:pt idx="867">
                  <c:v>1.27944E-32</c:v>
                </c:pt>
                <c:pt idx="868">
                  <c:v>2.5029199999999998E-32</c:v>
                </c:pt>
                <c:pt idx="869">
                  <c:v>1.7236199999999999E-32</c:v>
                </c:pt>
                <c:pt idx="870">
                  <c:v>-2.39507E-32</c:v>
                </c:pt>
                <c:pt idx="871">
                  <c:v>-1.03564E-31</c:v>
                </c:pt>
                <c:pt idx="872">
                  <c:v>-2.1279500000000001E-31</c:v>
                </c:pt>
                <c:pt idx="873">
                  <c:v>-3.2569999999999999E-31</c:v>
                </c:pt>
                <c:pt idx="874">
                  <c:v>-4.0309400000000004E-31</c:v>
                </c:pt>
                <c:pt idx="875">
                  <c:v>-4.0771499999999996E-31</c:v>
                </c:pt>
                <c:pt idx="876">
                  <c:v>-3.1860699999999999E-31</c:v>
                </c:pt>
                <c:pt idx="877">
                  <c:v>-1.3765399999999999E-31</c:v>
                </c:pt>
                <c:pt idx="878">
                  <c:v>9.5639200000000004E-32</c:v>
                </c:pt>
                <c:pt idx="879">
                  <c:v>2.8429500000000001E-31</c:v>
                </c:pt>
                <c:pt idx="880">
                  <c:v>2.8934900000000002E-31</c:v>
                </c:pt>
                <c:pt idx="881">
                  <c:v>-1.5804699999999999E-32</c:v>
                </c:pt>
                <c:pt idx="882">
                  <c:v>-6.9123100000000001E-31</c:v>
                </c:pt>
                <c:pt idx="883">
                  <c:v>-1.6773399999999998E-30</c:v>
                </c:pt>
                <c:pt idx="884">
                  <c:v>-2.7303699999999999E-30</c:v>
                </c:pt>
                <c:pt idx="885">
                  <c:v>-3.4080600000000003E-30</c:v>
                </c:pt>
                <c:pt idx="886">
                  <c:v>-3.2316499999999998E-30</c:v>
                </c:pt>
                <c:pt idx="887">
                  <c:v>-2.0002700000000001E-30</c:v>
                </c:pt>
                <c:pt idx="888">
                  <c:v>7.1140800000000004E-32</c:v>
                </c:pt>
                <c:pt idx="889">
                  <c:v>2.5437999999999998E-30</c:v>
                </c:pt>
                <c:pt idx="890">
                  <c:v>4.9202000000000001E-30</c:v>
                </c:pt>
                <c:pt idx="891">
                  <c:v>6.66054E-30</c:v>
                </c:pt>
                <c:pt idx="892">
                  <c:v>7.2831700000000001E-30</c:v>
                </c:pt>
                <c:pt idx="893">
                  <c:v>6.49644E-30</c:v>
                </c:pt>
                <c:pt idx="894">
                  <c:v>4.4284200000000001E-30</c:v>
                </c:pt>
                <c:pt idx="895">
                  <c:v>1.8090700000000001E-30</c:v>
                </c:pt>
                <c:pt idx="896">
                  <c:v>-4.7797700000000003E-31</c:v>
                </c:pt>
                <c:pt idx="897">
                  <c:v>-1.4236199999999999E-30</c:v>
                </c:pt>
                <c:pt idx="898">
                  <c:v>8.4940599999999996E-31</c:v>
                </c:pt>
                <c:pt idx="899">
                  <c:v>7.7522799999999995E-30</c:v>
                </c:pt>
                <c:pt idx="900">
                  <c:v>1.7998500000000001E-29</c:v>
                </c:pt>
                <c:pt idx="901">
                  <c:v>2.8261000000000003E-29</c:v>
                </c:pt>
                <c:pt idx="902">
                  <c:v>3.4115099999999997E-29</c:v>
                </c:pt>
                <c:pt idx="903">
                  <c:v>3.0653799999999999E-29</c:v>
                </c:pt>
                <c:pt idx="904">
                  <c:v>1.5049000000000001E-29</c:v>
                </c:pt>
                <c:pt idx="905">
                  <c:v>-1.23923E-29</c:v>
                </c:pt>
                <c:pt idx="906">
                  <c:v>-4.3933899999999998E-29</c:v>
                </c:pt>
                <c:pt idx="907">
                  <c:v>-5.6959600000000005E-29</c:v>
                </c:pt>
                <c:pt idx="908">
                  <c:v>-2.9176100000000003E-29</c:v>
                </c:pt>
                <c:pt idx="909">
                  <c:v>3.4818999999999999E-29</c:v>
                </c:pt>
                <c:pt idx="910">
                  <c:v>1.15548E-28</c:v>
                </c:pt>
                <c:pt idx="911">
                  <c:v>2.0387500000000001E-28</c:v>
                </c:pt>
                <c:pt idx="912">
                  <c:v>2.8167400000000001E-28</c:v>
                </c:pt>
                <c:pt idx="913">
                  <c:v>3.0462699999999999E-28</c:v>
                </c:pt>
                <c:pt idx="914">
                  <c:v>2.5081099999999999E-28</c:v>
                </c:pt>
                <c:pt idx="915">
                  <c:v>1.8078700000000001E-28</c:v>
                </c:pt>
                <c:pt idx="916">
                  <c:v>2.0358199999999999E-28</c:v>
                </c:pt>
                <c:pt idx="917">
                  <c:v>2.9775100000000002E-28</c:v>
                </c:pt>
                <c:pt idx="918">
                  <c:v>9.4767699999999998E-29</c:v>
                </c:pt>
                <c:pt idx="919">
                  <c:v>-1.07374E-27</c:v>
                </c:pt>
                <c:pt idx="920">
                  <c:v>-3.7297499999999997E-27</c:v>
                </c:pt>
                <c:pt idx="921">
                  <c:v>-7.8135299999999998E-27</c:v>
                </c:pt>
                <c:pt idx="922">
                  <c:v>-1.27613E-26</c:v>
                </c:pt>
                <c:pt idx="923">
                  <c:v>-1.77292E-26</c:v>
                </c:pt>
                <c:pt idx="924">
                  <c:v>-2.11811E-26</c:v>
                </c:pt>
                <c:pt idx="925">
                  <c:v>-2.0625900000000001E-26</c:v>
                </c:pt>
                <c:pt idx="926">
                  <c:v>-1.38664E-26</c:v>
                </c:pt>
                <c:pt idx="927">
                  <c:v>-7.3296000000000002E-28</c:v>
                </c:pt>
                <c:pt idx="928">
                  <c:v>1.5939999999999999E-26</c:v>
                </c:pt>
                <c:pt idx="929">
                  <c:v>2.9501599999999999E-26</c:v>
                </c:pt>
                <c:pt idx="930">
                  <c:v>3.0654200000000001E-26</c:v>
                </c:pt>
                <c:pt idx="931">
                  <c:v>1.286E-26</c:v>
                </c:pt>
                <c:pt idx="932">
                  <c:v>-2.2780300000000001E-26</c:v>
                </c:pt>
                <c:pt idx="933">
                  <c:v>-6.9202499999999995E-26</c:v>
                </c:pt>
                <c:pt idx="934">
                  <c:v>-1.17763E-25</c:v>
                </c:pt>
                <c:pt idx="935">
                  <c:v>-1.57721E-25</c:v>
                </c:pt>
                <c:pt idx="936">
                  <c:v>-1.7596700000000001E-25</c:v>
                </c:pt>
                <c:pt idx="937">
                  <c:v>-1.6618E-25</c:v>
                </c:pt>
                <c:pt idx="938">
                  <c:v>-1.3495800000000001E-25</c:v>
                </c:pt>
                <c:pt idx="939">
                  <c:v>-9.4542200000000005E-26</c:v>
                </c:pt>
                <c:pt idx="940">
                  <c:v>-6.3615099999999997E-26</c:v>
                </c:pt>
                <c:pt idx="941">
                  <c:v>-7.5408000000000004E-26</c:v>
                </c:pt>
                <c:pt idx="942">
                  <c:v>-1.6320500000000001E-25</c:v>
                </c:pt>
                <c:pt idx="943">
                  <c:v>-3.4118800000000001E-25</c:v>
                </c:pt>
                <c:pt idx="944">
                  <c:v>-5.9862699999999999E-25</c:v>
                </c:pt>
                <c:pt idx="945">
                  <c:v>-8.8523499999999993E-25</c:v>
                </c:pt>
                <c:pt idx="946">
                  <c:v>-1.12728E-24</c:v>
                </c:pt>
                <c:pt idx="947">
                  <c:v>-1.3120299999999999E-24</c:v>
                </c:pt>
                <c:pt idx="948">
                  <c:v>-1.5738599999999999E-24</c:v>
                </c:pt>
                <c:pt idx="949">
                  <c:v>-2.1507100000000002E-24</c:v>
                </c:pt>
                <c:pt idx="950">
                  <c:v>-3.08141E-24</c:v>
                </c:pt>
                <c:pt idx="951">
                  <c:v>-3.9783E-24</c:v>
                </c:pt>
                <c:pt idx="952">
                  <c:v>-4.3361399999999997E-24</c:v>
                </c:pt>
                <c:pt idx="953">
                  <c:v>-3.7657600000000001E-24</c:v>
                </c:pt>
                <c:pt idx="954">
                  <c:v>-1.9767399999999999E-24</c:v>
                </c:pt>
                <c:pt idx="955">
                  <c:v>7.1793100000000003E-25</c:v>
                </c:pt>
                <c:pt idx="956">
                  <c:v>3.9480400000000003E-24</c:v>
                </c:pt>
                <c:pt idx="957">
                  <c:v>9.1835799999999998E-24</c:v>
                </c:pt>
                <c:pt idx="958">
                  <c:v>1.81841E-23</c:v>
                </c:pt>
                <c:pt idx="959">
                  <c:v>2.9351700000000001E-23</c:v>
                </c:pt>
                <c:pt idx="960">
                  <c:v>3.95965E-23</c:v>
                </c:pt>
                <c:pt idx="961">
                  <c:v>4.8321300000000001E-23</c:v>
                </c:pt>
                <c:pt idx="962">
                  <c:v>5.6732099999999997E-23</c:v>
                </c:pt>
                <c:pt idx="963">
                  <c:v>6.4962799999999996E-23</c:v>
                </c:pt>
                <c:pt idx="964">
                  <c:v>6.7276599999999998E-23</c:v>
                </c:pt>
                <c:pt idx="965">
                  <c:v>5.07575E-23</c:v>
                </c:pt>
                <c:pt idx="966">
                  <c:v>9.1669899999999995E-24</c:v>
                </c:pt>
                <c:pt idx="967">
                  <c:v>-4.7933999999999999E-23</c:v>
                </c:pt>
                <c:pt idx="968">
                  <c:v>-1.2102699999999999E-22</c:v>
                </c:pt>
                <c:pt idx="969">
                  <c:v>-2.5001599999999998E-22</c:v>
                </c:pt>
                <c:pt idx="970">
                  <c:v>-4.9462400000000002E-22</c:v>
                </c:pt>
                <c:pt idx="971">
                  <c:v>-8.8513699999999994E-22</c:v>
                </c:pt>
                <c:pt idx="972">
                  <c:v>-1.3920199999999999E-21</c:v>
                </c:pt>
                <c:pt idx="973">
                  <c:v>-1.8897E-21</c:v>
                </c:pt>
                <c:pt idx="974">
                  <c:v>-2.0413000000000002E-21</c:v>
                </c:pt>
                <c:pt idx="975">
                  <c:v>-1.2286000000000001E-21</c:v>
                </c:pt>
                <c:pt idx="976">
                  <c:v>1.1295599999999999E-21</c:v>
                </c:pt>
                <c:pt idx="977">
                  <c:v>5.0237900000000004E-21</c:v>
                </c:pt>
                <c:pt idx="978">
                  <c:v>9.7195400000000006E-21</c:v>
                </c:pt>
                <c:pt idx="979">
                  <c:v>1.38376E-20</c:v>
                </c:pt>
                <c:pt idx="980">
                  <c:v>1.5119899999999999E-20</c:v>
                </c:pt>
                <c:pt idx="981">
                  <c:v>1.07953E-20</c:v>
                </c:pt>
                <c:pt idx="982">
                  <c:v>-8.9148400000000004E-22</c:v>
                </c:pt>
                <c:pt idx="983">
                  <c:v>-1.9065200000000001E-20</c:v>
                </c:pt>
                <c:pt idx="984">
                  <c:v>-3.8291900000000003E-20</c:v>
                </c:pt>
                <c:pt idx="985">
                  <c:v>-4.6771899999999998E-20</c:v>
                </c:pt>
                <c:pt idx="986">
                  <c:v>-2.8739099999999997E-20</c:v>
                </c:pt>
                <c:pt idx="987">
                  <c:v>2.8144699999999999E-20</c:v>
                </c:pt>
                <c:pt idx="988">
                  <c:v>1.2498600000000001E-19</c:v>
                </c:pt>
                <c:pt idx="989">
                  <c:v>2.46364E-19</c:v>
                </c:pt>
                <c:pt idx="990">
                  <c:v>3.5796800000000001E-19</c:v>
                </c:pt>
                <c:pt idx="991">
                  <c:v>4.09194E-19</c:v>
                </c:pt>
                <c:pt idx="992">
                  <c:v>3.4511800000000002E-19</c:v>
                </c:pt>
                <c:pt idx="993">
                  <c:v>1.29754E-19</c:v>
                </c:pt>
                <c:pt idx="994">
                  <c:v>-2.2388999999999999E-19</c:v>
                </c:pt>
                <c:pt idx="995">
                  <c:v>-6.2316700000000001E-19</c:v>
                </c:pt>
                <c:pt idx="996">
                  <c:v>-8.9354000000000002E-19</c:v>
                </c:pt>
                <c:pt idx="997">
                  <c:v>-8.3900599999999998E-19</c:v>
                </c:pt>
                <c:pt idx="998">
                  <c:v>-3.1147E-19</c:v>
                </c:pt>
                <c:pt idx="999">
                  <c:v>7.5076999999999999E-19</c:v>
                </c:pt>
                <c:pt idx="1000">
                  <c:v>2.20925E-18</c:v>
                </c:pt>
                <c:pt idx="1001">
                  <c:v>3.5539200000000003E-18</c:v>
                </c:pt>
                <c:pt idx="1002">
                  <c:v>3.9078300000000001E-18</c:v>
                </c:pt>
                <c:pt idx="1003">
                  <c:v>2.25749E-18</c:v>
                </c:pt>
                <c:pt idx="1004">
                  <c:v>-2.1308800000000001E-18</c:v>
                </c:pt>
                <c:pt idx="1005">
                  <c:v>-9.1046299999999993E-18</c:v>
                </c:pt>
                <c:pt idx="1006">
                  <c:v>-1.7172600000000001E-17</c:v>
                </c:pt>
                <c:pt idx="1007">
                  <c:v>-2.35154E-17</c:v>
                </c:pt>
                <c:pt idx="1008">
                  <c:v>-2.4529599999999999E-17</c:v>
                </c:pt>
                <c:pt idx="1009">
                  <c:v>-1.7217999999999999E-17</c:v>
                </c:pt>
                <c:pt idx="1010">
                  <c:v>-9.4360800000000007E-19</c:v>
                </c:pt>
                <c:pt idx="1011">
                  <c:v>2.1626699999999999E-17</c:v>
                </c:pt>
                <c:pt idx="1012">
                  <c:v>4.3430800000000002E-17</c:v>
                </c:pt>
                <c:pt idx="1013">
                  <c:v>5.1698900000000002E-17</c:v>
                </c:pt>
                <c:pt idx="1014">
                  <c:v>3.0886300000000002E-17</c:v>
                </c:pt>
                <c:pt idx="1015">
                  <c:v>-2.9105200000000001E-17</c:v>
                </c:pt>
                <c:pt idx="1016">
                  <c:v>-1.2544800000000001E-16</c:v>
                </c:pt>
                <c:pt idx="1017">
                  <c:v>-2.3909999999999998E-16</c:v>
                </c:pt>
                <c:pt idx="1018">
                  <c:v>-3.33078E-16</c:v>
                </c:pt>
                <c:pt idx="1019">
                  <c:v>-3.5344800000000002E-16</c:v>
                </c:pt>
                <c:pt idx="1020">
                  <c:v>-2.4318100000000001E-16</c:v>
                </c:pt>
                <c:pt idx="1021">
                  <c:v>2.62401E-17</c:v>
                </c:pt>
                <c:pt idx="1022">
                  <c:v>4.2172299999999998E-16</c:v>
                </c:pt>
                <c:pt idx="1023">
                  <c:v>8.3288799999999998E-16</c:v>
                </c:pt>
                <c:pt idx="1024">
                  <c:v>1.08233E-15</c:v>
                </c:pt>
                <c:pt idx="1025">
                  <c:v>9.7051499999999995E-16</c:v>
                </c:pt>
                <c:pt idx="1026">
                  <c:v>3.4843899999999998E-16</c:v>
                </c:pt>
                <c:pt idx="1027">
                  <c:v>-7.9688400000000001E-16</c:v>
                </c:pt>
                <c:pt idx="1028">
                  <c:v>-2.2422599999999999E-15</c:v>
                </c:pt>
                <c:pt idx="1029">
                  <c:v>-3.46148E-15</c:v>
                </c:pt>
                <c:pt idx="1030">
                  <c:v>-3.7155699999999997E-15</c:v>
                </c:pt>
                <c:pt idx="1031">
                  <c:v>-2.3173100000000002E-15</c:v>
                </c:pt>
                <c:pt idx="1032">
                  <c:v>1.0481E-15</c:v>
                </c:pt>
                <c:pt idx="1033">
                  <c:v>6.0306699999999998E-15</c:v>
                </c:pt>
                <c:pt idx="1034">
                  <c:v>1.1357899999999999E-14</c:v>
                </c:pt>
                <c:pt idx="1035">
                  <c:v>1.46959E-14</c:v>
                </c:pt>
                <c:pt idx="1036">
                  <c:v>1.30748E-14</c:v>
                </c:pt>
                <c:pt idx="1037">
                  <c:v>4.19832E-15</c:v>
                </c:pt>
                <c:pt idx="1038">
                  <c:v>-1.2072899999999999E-14</c:v>
                </c:pt>
                <c:pt idx="1039">
                  <c:v>-3.2837300000000002E-14</c:v>
                </c:pt>
                <c:pt idx="1040">
                  <c:v>-5.1576300000000003E-14</c:v>
                </c:pt>
                <c:pt idx="1041">
                  <c:v>-5.8576900000000004E-14</c:v>
                </c:pt>
                <c:pt idx="1042">
                  <c:v>-4.3784899999999999E-14</c:v>
                </c:pt>
                <c:pt idx="1043">
                  <c:v>-1.3618899999999999E-15</c:v>
                </c:pt>
                <c:pt idx="1044">
                  <c:v>6.55063E-14</c:v>
                </c:pt>
                <c:pt idx="1045">
                  <c:v>1.4052699999999999E-13</c:v>
                </c:pt>
                <c:pt idx="1046">
                  <c:v>1.9424599999999999E-13</c:v>
                </c:pt>
                <c:pt idx="1047">
                  <c:v>1.9177400000000001E-13</c:v>
                </c:pt>
                <c:pt idx="1048">
                  <c:v>1.06889E-13</c:v>
                </c:pt>
                <c:pt idx="1049">
                  <c:v>-6.3399099999999998E-14</c:v>
                </c:pt>
                <c:pt idx="1050">
                  <c:v>-2.8956899999999998E-13</c:v>
                </c:pt>
                <c:pt idx="1051">
                  <c:v>-5.0584900000000004E-13</c:v>
                </c:pt>
                <c:pt idx="1052">
                  <c:v>-6.1756800000000002E-13</c:v>
                </c:pt>
                <c:pt idx="1053">
                  <c:v>-5.33832E-13</c:v>
                </c:pt>
                <c:pt idx="1054">
                  <c:v>-2.13567E-13</c:v>
                </c:pt>
                <c:pt idx="1055">
                  <c:v>3.0857200000000001E-13</c:v>
                </c:pt>
                <c:pt idx="1056">
                  <c:v>9.0942299999999999E-13</c:v>
                </c:pt>
                <c:pt idx="1057">
                  <c:v>1.35917E-12</c:v>
                </c:pt>
                <c:pt idx="1058">
                  <c:v>1.3583799999999999E-12</c:v>
                </c:pt>
                <c:pt idx="1059">
                  <c:v>6.6835800000000005E-13</c:v>
                </c:pt>
                <c:pt idx="1060">
                  <c:v>-7.5843499999999999E-13</c:v>
                </c:pt>
                <c:pt idx="1061">
                  <c:v>-2.7060500000000002E-12</c:v>
                </c:pt>
                <c:pt idx="1062">
                  <c:v>-4.6501700000000002E-12</c:v>
                </c:pt>
                <c:pt idx="1063">
                  <c:v>-5.8081599999999998E-12</c:v>
                </c:pt>
                <c:pt idx="1064">
                  <c:v>-5.3242399999999999E-12</c:v>
                </c:pt>
                <c:pt idx="1065">
                  <c:v>-2.5474699999999998E-12</c:v>
                </c:pt>
                <c:pt idx="1066">
                  <c:v>2.50894E-12</c:v>
                </c:pt>
                <c:pt idx="1067">
                  <c:v>8.7419200000000004E-12</c:v>
                </c:pt>
                <c:pt idx="1068">
                  <c:v>1.42711E-11</c:v>
                </c:pt>
                <c:pt idx="1069">
                  <c:v>1.7475099999999999E-11</c:v>
                </c:pt>
                <c:pt idx="1070">
                  <c:v>1.74624E-11</c:v>
                </c:pt>
                <c:pt idx="1071">
                  <c:v>1.35332E-11</c:v>
                </c:pt>
                <c:pt idx="1072">
                  <c:v>5.7780499999999996E-12</c:v>
                </c:pt>
                <c:pt idx="1073">
                  <c:v>-1.74617E-12</c:v>
                </c:pt>
                <c:pt idx="1074">
                  <c:v>5.90622E-15</c:v>
                </c:pt>
                <c:pt idx="1075">
                  <c:v>1.9546800000000001E-11</c:v>
                </c:pt>
                <c:pt idx="1076">
                  <c:v>5.9608599999999995E-11</c:v>
                </c:pt>
                <c:pt idx="1077">
                  <c:v>1.17761E-10</c:v>
                </c:pt>
                <c:pt idx="1078">
                  <c:v>1.85638E-10</c:v>
                </c:pt>
                <c:pt idx="1079">
                  <c:v>2.4362599999999998E-10</c:v>
                </c:pt>
                <c:pt idx="1080">
                  <c:v>2.6238699999999999E-10</c:v>
                </c:pt>
                <c:pt idx="1081">
                  <c:v>2.1842600000000001E-10</c:v>
                </c:pt>
                <c:pt idx="1082">
                  <c:v>1.0989899999999999E-10</c:v>
                </c:pt>
                <c:pt idx="1083">
                  <c:v>-4.3732199999999997E-11</c:v>
                </c:pt>
                <c:pt idx="1084">
                  <c:v>-2.0481500000000001E-10</c:v>
                </c:pt>
                <c:pt idx="1085">
                  <c:v>-3.11186E-10</c:v>
                </c:pt>
                <c:pt idx="1086">
                  <c:v>-2.9844399999999999E-10</c:v>
                </c:pt>
                <c:pt idx="1087">
                  <c:v>-1.5375099999999999E-10</c:v>
                </c:pt>
                <c:pt idx="1088">
                  <c:v>7.6414800000000003E-11</c:v>
                </c:pt>
                <c:pt idx="1089">
                  <c:v>3.38076E-10</c:v>
                </c:pt>
                <c:pt idx="1090">
                  <c:v>6.2415700000000002E-10</c:v>
                </c:pt>
                <c:pt idx="1091">
                  <c:v>1.0029499999999999E-9</c:v>
                </c:pt>
                <c:pt idx="1092">
                  <c:v>1.58228E-9</c:v>
                </c:pt>
                <c:pt idx="1093">
                  <c:v>2.4101000000000002E-9</c:v>
                </c:pt>
                <c:pt idx="1094">
                  <c:v>3.4101300000000001E-9</c:v>
                </c:pt>
                <c:pt idx="1095">
                  <c:v>4.51707E-9</c:v>
                </c:pt>
                <c:pt idx="1096">
                  <c:v>6.06582E-9</c:v>
                </c:pt>
                <c:pt idx="1097">
                  <c:v>8.8282999999999994E-9</c:v>
                </c:pt>
                <c:pt idx="1098">
                  <c:v>1.31882E-8</c:v>
                </c:pt>
                <c:pt idx="1099">
                  <c:v>1.86121E-8</c:v>
                </c:pt>
                <c:pt idx="1100">
                  <c:v>2.43497E-8</c:v>
                </c:pt>
                <c:pt idx="1101">
                  <c:v>2.9977599999999997E-8</c:v>
                </c:pt>
                <c:pt idx="1102">
                  <c:v>3.4708799999999999E-8</c:v>
                </c:pt>
                <c:pt idx="1103">
                  <c:v>3.62301E-8</c:v>
                </c:pt>
                <c:pt idx="1104">
                  <c:v>3.1034800000000002E-8</c:v>
                </c:pt>
                <c:pt idx="1105">
                  <c:v>1.7953299999999998E-8</c:v>
                </c:pt>
                <c:pt idx="1106">
                  <c:v>7.8072600000000002E-10</c:v>
                </c:pt>
                <c:pt idx="1107">
                  <c:v>-1.47731E-8</c:v>
                </c:pt>
                <c:pt idx="1108">
                  <c:v>-2.3105500000000001E-8</c:v>
                </c:pt>
                <c:pt idx="1109">
                  <c:v>-1.7238100000000001E-8</c:v>
                </c:pt>
                <c:pt idx="1110">
                  <c:v>6.10164E-9</c:v>
                </c:pt>
                <c:pt idx="1111">
                  <c:v>4.1023600000000002E-8</c:v>
                </c:pt>
                <c:pt idx="1112">
                  <c:v>7.7283799999999995E-8</c:v>
                </c:pt>
                <c:pt idx="1113">
                  <c:v>1.00052E-7</c:v>
                </c:pt>
                <c:pt idx="1114">
                  <c:v>7.0825699999999999E-8</c:v>
                </c:pt>
                <c:pt idx="1115">
                  <c:v>-1.07192E-7</c:v>
                </c:pt>
                <c:pt idx="1116">
                  <c:v>-6.0330400000000001E-7</c:v>
                </c:pt>
                <c:pt idx="1117">
                  <c:v>-1.57108E-6</c:v>
                </c:pt>
                <c:pt idx="1118">
                  <c:v>-2.99182E-6</c:v>
                </c:pt>
                <c:pt idx="1119">
                  <c:v>-4.66289E-6</c:v>
                </c:pt>
                <c:pt idx="1120">
                  <c:v>-6.3892200000000003E-6</c:v>
                </c:pt>
                <c:pt idx="1121">
                  <c:v>-8.1610099999999993E-6</c:v>
                </c:pt>
                <c:pt idx="1122">
                  <c:v>-1.01889E-5</c:v>
                </c:pt>
                <c:pt idx="1123">
                  <c:v>-1.28785E-5</c:v>
                </c:pt>
                <c:pt idx="1124">
                  <c:v>-1.6721499999999999E-5</c:v>
                </c:pt>
                <c:pt idx="1125">
                  <c:v>-2.1991799999999998E-5</c:v>
                </c:pt>
                <c:pt idx="1126">
                  <c:v>-2.8452000000000001E-5</c:v>
                </c:pt>
                <c:pt idx="1127">
                  <c:v>-3.5457599999999997E-5</c:v>
                </c:pt>
                <c:pt idx="1128">
                  <c:v>-4.2370300000000003E-5</c:v>
                </c:pt>
                <c:pt idx="1129">
                  <c:v>-4.8782100000000002E-5</c:v>
                </c:pt>
                <c:pt idx="1130">
                  <c:v>-5.4392299999999998E-5</c:v>
                </c:pt>
                <c:pt idx="1131">
                  <c:v>-5.8919100000000003E-5</c:v>
                </c:pt>
                <c:pt idx="1132">
                  <c:v>-6.2273000000000005E-5</c:v>
                </c:pt>
                <c:pt idx="1133">
                  <c:v>-6.4679100000000002E-5</c:v>
                </c:pt>
                <c:pt idx="1134">
                  <c:v>-6.6448599999999999E-5</c:v>
                </c:pt>
                <c:pt idx="1135">
                  <c:v>-6.7645999999999996E-5</c:v>
                </c:pt>
                <c:pt idx="1136">
                  <c:v>-6.8116500000000004E-5</c:v>
                </c:pt>
                <c:pt idx="1137">
                  <c:v>-6.7840000000000001E-5</c:v>
                </c:pt>
                <c:pt idx="1138">
                  <c:v>-6.7066500000000006E-5</c:v>
                </c:pt>
                <c:pt idx="1139">
                  <c:v>-6.5970599999999995E-5</c:v>
                </c:pt>
                <c:pt idx="1140">
                  <c:v>-6.4285199999999999E-5</c:v>
                </c:pt>
                <c:pt idx="1141">
                  <c:v>-6.1477300000000002E-5</c:v>
                </c:pt>
                <c:pt idx="1142">
                  <c:v>-5.7342000000000001E-5</c:v>
                </c:pt>
                <c:pt idx="1143">
                  <c:v>-5.23416E-5</c:v>
                </c:pt>
                <c:pt idx="1144">
                  <c:v>-4.7407799999999997E-5</c:v>
                </c:pt>
                <c:pt idx="1145">
                  <c:v>-4.3655999999999997E-5</c:v>
                </c:pt>
                <c:pt idx="1146">
                  <c:v>-4.2344600000000001E-5</c:v>
                </c:pt>
                <c:pt idx="1147">
                  <c:v>-4.4743000000000002E-5</c:v>
                </c:pt>
                <c:pt idx="1148">
                  <c:v>-5.1669599999999997E-5</c:v>
                </c:pt>
                <c:pt idx="1149">
                  <c:v>-6.3233900000000005E-5</c:v>
                </c:pt>
                <c:pt idx="1150">
                  <c:v>-7.9125899999999994E-5</c:v>
                </c:pt>
                <c:pt idx="1151">
                  <c:v>-9.8833700000000002E-5</c:v>
                </c:pt>
                <c:pt idx="1152">
                  <c:v>-1.2145400000000001E-4</c:v>
                </c:pt>
                <c:pt idx="1153">
                  <c:v>-1.4589799999999999E-4</c:v>
                </c:pt>
                <c:pt idx="1154">
                  <c:v>-1.71896E-4</c:v>
                </c:pt>
                <c:pt idx="1155">
                  <c:v>-2.0059E-4</c:v>
                </c:pt>
                <c:pt idx="1156">
                  <c:v>-2.33563E-4</c:v>
                </c:pt>
                <c:pt idx="1157">
                  <c:v>-2.71184E-4</c:v>
                </c:pt>
                <c:pt idx="1158">
                  <c:v>-3.1224999999999997E-4</c:v>
                </c:pt>
                <c:pt idx="1159">
                  <c:v>-3.55285E-4</c:v>
                </c:pt>
                <c:pt idx="1160">
                  <c:v>-4.0001000000000001E-4</c:v>
                </c:pt>
                <c:pt idx="1161">
                  <c:v>-4.4765700000000001E-4</c:v>
                </c:pt>
                <c:pt idx="1162">
                  <c:v>-5.0020299999999995E-4</c:v>
                </c:pt>
                <c:pt idx="1163">
                  <c:v>-5.5926100000000002E-4</c:v>
                </c:pt>
                <c:pt idx="1164">
                  <c:v>-6.25192E-4</c:v>
                </c:pt>
                <c:pt idx="1165">
                  <c:v>-6.9696500000000002E-4</c:v>
                </c:pt>
                <c:pt idx="1166">
                  <c:v>-7.7307400000000001E-4</c:v>
                </c:pt>
                <c:pt idx="1167">
                  <c:v>-8.5294799999999997E-4</c:v>
                </c:pt>
                <c:pt idx="1168">
                  <c:v>-9.3763799999999997E-4</c:v>
                </c:pt>
                <c:pt idx="1169">
                  <c:v>-1.02929E-3</c:v>
                </c:pt>
                <c:pt idx="1170">
                  <c:v>-1.13002E-3</c:v>
                </c:pt>
                <c:pt idx="1171">
                  <c:v>-1.24113E-3</c:v>
                </c:pt>
                <c:pt idx="1172">
                  <c:v>-1.36301E-3</c:v>
                </c:pt>
                <c:pt idx="1173">
                  <c:v>-1.4957E-3</c:v>
                </c:pt>
                <c:pt idx="1174">
                  <c:v>-1.6395400000000001E-3</c:v>
                </c:pt>
                <c:pt idx="1175">
                  <c:v>-1.79492E-3</c:v>
                </c:pt>
                <c:pt idx="1176">
                  <c:v>-1.96131E-3</c:v>
                </c:pt>
                <c:pt idx="1177">
                  <c:v>-2.1371099999999998E-3</c:v>
                </c:pt>
                <c:pt idx="1178">
                  <c:v>-2.3211500000000001E-3</c:v>
                </c:pt>
                <c:pt idx="1179">
                  <c:v>-2.5145200000000001E-3</c:v>
                </c:pt>
                <c:pt idx="1180">
                  <c:v>-2.7203800000000001E-3</c:v>
                </c:pt>
                <c:pt idx="1181">
                  <c:v>-2.9418399999999998E-3</c:v>
                </c:pt>
                <c:pt idx="1182">
                  <c:v>-3.1806899999999999E-3</c:v>
                </c:pt>
                <c:pt idx="1183">
                  <c:v>-3.4384200000000002E-3</c:v>
                </c:pt>
                <c:pt idx="1184">
                  <c:v>-3.7174E-3</c:v>
                </c:pt>
                <c:pt idx="1185">
                  <c:v>-4.0199099999999998E-3</c:v>
                </c:pt>
                <c:pt idx="1186">
                  <c:v>-4.3460599999999997E-3</c:v>
                </c:pt>
                <c:pt idx="1187">
                  <c:v>-4.6938800000000001E-3</c:v>
                </c:pt>
                <c:pt idx="1188">
                  <c:v>-5.0619999999999997E-3</c:v>
                </c:pt>
                <c:pt idx="1189">
                  <c:v>-5.4517599999999999E-3</c:v>
                </c:pt>
                <c:pt idx="1190">
                  <c:v>-5.8672100000000003E-3</c:v>
                </c:pt>
                <c:pt idx="1191">
                  <c:v>-6.3136399999999997E-3</c:v>
                </c:pt>
                <c:pt idx="1192">
                  <c:v>-6.7956500000000003E-3</c:v>
                </c:pt>
                <c:pt idx="1193">
                  <c:v>-7.31549E-3</c:v>
                </c:pt>
                <c:pt idx="1194">
                  <c:v>-7.8728900000000004E-3</c:v>
                </c:pt>
                <c:pt idx="1195">
                  <c:v>-8.4668999999999994E-3</c:v>
                </c:pt>
                <c:pt idx="1196">
                  <c:v>-9.0976300000000006E-3</c:v>
                </c:pt>
                <c:pt idx="1197">
                  <c:v>-9.7658299999999996E-3</c:v>
                </c:pt>
                <c:pt idx="1198" formatCode="General">
                  <c:v>-1.0471299999999999E-2</c:v>
                </c:pt>
                <c:pt idx="1199" formatCode="General">
                  <c:v>-1.1213300000000001E-2</c:v>
                </c:pt>
                <c:pt idx="1200" formatCode="General">
                  <c:v>-1.19918E-2</c:v>
                </c:pt>
                <c:pt idx="1201" formatCode="General">
                  <c:v>-1.2808099999999999E-2</c:v>
                </c:pt>
                <c:pt idx="1202" formatCode="General">
                  <c:v>-1.36623E-2</c:v>
                </c:pt>
                <c:pt idx="1203" formatCode="General">
                  <c:v>-1.4552300000000001E-2</c:v>
                </c:pt>
                <c:pt idx="1204" formatCode="General">
                  <c:v>-1.5474699999999999E-2</c:v>
                </c:pt>
                <c:pt idx="1205" formatCode="General">
                  <c:v>-1.64266E-2</c:v>
                </c:pt>
                <c:pt idx="1206" formatCode="General">
                  <c:v>-1.74068E-2</c:v>
                </c:pt>
                <c:pt idx="1207" formatCode="General">
                  <c:v>-1.8415399999999998E-2</c:v>
                </c:pt>
                <c:pt idx="1208" formatCode="General">
                  <c:v>-1.94533E-2</c:v>
                </c:pt>
                <c:pt idx="1209" formatCode="General">
                  <c:v>-2.0521000000000001E-2</c:v>
                </c:pt>
                <c:pt idx="1210" formatCode="General">
                  <c:v>-2.16177E-2</c:v>
                </c:pt>
                <c:pt idx="1211" formatCode="General">
                  <c:v>-2.2741600000000001E-2</c:v>
                </c:pt>
                <c:pt idx="1212" formatCode="General">
                  <c:v>-2.3891099999999998E-2</c:v>
                </c:pt>
                <c:pt idx="1213" formatCode="General">
                  <c:v>-2.5064699999999999E-2</c:v>
                </c:pt>
                <c:pt idx="1214" formatCode="General">
                  <c:v>-2.6259299999999999E-2</c:v>
                </c:pt>
                <c:pt idx="1215" formatCode="General">
                  <c:v>-2.7470700000000001E-2</c:v>
                </c:pt>
                <c:pt idx="1216" formatCode="General">
                  <c:v>-2.8694399999999998E-2</c:v>
                </c:pt>
                <c:pt idx="1217" formatCode="General">
                  <c:v>-2.99286E-2</c:v>
                </c:pt>
                <c:pt idx="1218" formatCode="General">
                  <c:v>-3.1173699999999999E-2</c:v>
                </c:pt>
                <c:pt idx="1219" formatCode="General">
                  <c:v>-3.24307E-2</c:v>
                </c:pt>
                <c:pt idx="1220" formatCode="General">
                  <c:v>-3.3699300000000001E-2</c:v>
                </c:pt>
                <c:pt idx="1221" formatCode="General">
                  <c:v>-3.4978500000000003E-2</c:v>
                </c:pt>
                <c:pt idx="1222" formatCode="General">
                  <c:v>-3.6266699999999999E-2</c:v>
                </c:pt>
                <c:pt idx="1223" formatCode="General">
                  <c:v>-3.7563800000000001E-2</c:v>
                </c:pt>
                <c:pt idx="1224" formatCode="General">
                  <c:v>-3.88714E-2</c:v>
                </c:pt>
                <c:pt idx="1225" formatCode="General">
                  <c:v>-4.0191699999999997E-2</c:v>
                </c:pt>
                <c:pt idx="1226" formatCode="General">
                  <c:v>-4.1524999999999999E-2</c:v>
                </c:pt>
                <c:pt idx="1227" formatCode="General">
                  <c:v>-4.2869699999999997E-2</c:v>
                </c:pt>
                <c:pt idx="1228" formatCode="General">
                  <c:v>-4.4224300000000001E-2</c:v>
                </c:pt>
                <c:pt idx="1229" formatCode="General">
                  <c:v>-4.5588799999999999E-2</c:v>
                </c:pt>
                <c:pt idx="1230" formatCode="General">
                  <c:v>-4.6964699999999998E-2</c:v>
                </c:pt>
                <c:pt idx="1231" formatCode="General">
                  <c:v>-4.8353199999999999E-2</c:v>
                </c:pt>
                <c:pt idx="1232" formatCode="General">
                  <c:v>-4.9754399999999997E-2</c:v>
                </c:pt>
                <c:pt idx="1233" formatCode="General">
                  <c:v>-5.1167200000000003E-2</c:v>
                </c:pt>
                <c:pt idx="1234" formatCode="General">
                  <c:v>-5.2590400000000002E-2</c:v>
                </c:pt>
                <c:pt idx="1235" formatCode="General">
                  <c:v>-5.40232E-2</c:v>
                </c:pt>
                <c:pt idx="1236" formatCode="General">
                  <c:v>-5.5464600000000003E-2</c:v>
                </c:pt>
                <c:pt idx="1237" formatCode="General">
                  <c:v>-5.6913199999999997E-2</c:v>
                </c:pt>
                <c:pt idx="1238" formatCode="General">
                  <c:v>-5.8367500000000003E-2</c:v>
                </c:pt>
                <c:pt idx="1239" formatCode="General">
                  <c:v>-5.9826900000000002E-2</c:v>
                </c:pt>
                <c:pt idx="1240" formatCode="General">
                  <c:v>-6.12925E-2</c:v>
                </c:pt>
                <c:pt idx="1241" formatCode="General">
                  <c:v>-6.2764799999999996E-2</c:v>
                </c:pt>
                <c:pt idx="1242" formatCode="General">
                  <c:v>-6.4242800000000003E-2</c:v>
                </c:pt>
                <c:pt idx="1243" formatCode="General">
                  <c:v>-6.5724099999999994E-2</c:v>
                </c:pt>
                <c:pt idx="1244" formatCode="General">
                  <c:v>-6.7205899999999999E-2</c:v>
                </c:pt>
                <c:pt idx="1245" formatCode="General">
                  <c:v>-6.8686499999999998E-2</c:v>
                </c:pt>
                <c:pt idx="1246" formatCode="General">
                  <c:v>-7.0166000000000006E-2</c:v>
                </c:pt>
                <c:pt idx="1247" formatCode="General">
                  <c:v>-7.1646000000000001E-2</c:v>
                </c:pt>
                <c:pt idx="1248" formatCode="General">
                  <c:v>-7.3126899999999995E-2</c:v>
                </c:pt>
                <c:pt idx="1249" formatCode="General">
                  <c:v>-7.4605400000000002E-2</c:v>
                </c:pt>
                <c:pt idx="1250" formatCode="General">
                  <c:v>-7.6073699999999994E-2</c:v>
                </c:pt>
                <c:pt idx="1251" formatCode="General">
                  <c:v>-7.7522499999999994E-2</c:v>
                </c:pt>
                <c:pt idx="1252" formatCode="General">
                  <c:v>-7.8944700000000007E-2</c:v>
                </c:pt>
                <c:pt idx="1253" formatCode="General">
                  <c:v>-8.0335900000000002E-2</c:v>
                </c:pt>
                <c:pt idx="1254" formatCode="General">
                  <c:v>-8.1693699999999994E-2</c:v>
                </c:pt>
                <c:pt idx="1255" formatCode="General">
                  <c:v>-8.3016099999999995E-2</c:v>
                </c:pt>
                <c:pt idx="1256" formatCode="General">
                  <c:v>-8.4301399999999999E-2</c:v>
                </c:pt>
                <c:pt idx="1257" formatCode="General">
                  <c:v>-8.5549299999999995E-2</c:v>
                </c:pt>
                <c:pt idx="1258" formatCode="General">
                  <c:v>-8.6762400000000003E-2</c:v>
                </c:pt>
                <c:pt idx="1259" formatCode="General">
                  <c:v>-8.7944999999999995E-2</c:v>
                </c:pt>
                <c:pt idx="1260" formatCode="General">
                  <c:v>-8.9100100000000002E-2</c:v>
                </c:pt>
                <c:pt idx="1261" formatCode="General">
                  <c:v>-9.0225200000000005E-2</c:v>
                </c:pt>
                <c:pt idx="1262" formatCode="General">
                  <c:v>-9.13128E-2</c:v>
                </c:pt>
                <c:pt idx="1263" formatCode="General">
                  <c:v>-9.2356199999999999E-2</c:v>
                </c:pt>
                <c:pt idx="1264" formatCode="General">
                  <c:v>-9.3354500000000007E-2</c:v>
                </c:pt>
                <c:pt idx="1265" formatCode="General">
                  <c:v>-9.4312099999999996E-2</c:v>
                </c:pt>
                <c:pt idx="1266" formatCode="General">
                  <c:v>-9.5233300000000007E-2</c:v>
                </c:pt>
                <c:pt idx="1267" formatCode="General">
                  <c:v>-9.6116999999999994E-2</c:v>
                </c:pt>
                <c:pt idx="1268" formatCode="General">
                  <c:v>-9.69579E-2</c:v>
                </c:pt>
                <c:pt idx="1269" formatCode="General">
                  <c:v>-9.7751099999999994E-2</c:v>
                </c:pt>
                <c:pt idx="1270" formatCode="General">
                  <c:v>-9.8494499999999999E-2</c:v>
                </c:pt>
                <c:pt idx="1271" formatCode="General">
                  <c:v>-9.9187399999999995E-2</c:v>
                </c:pt>
                <c:pt idx="1272" formatCode="General">
                  <c:v>-9.9828600000000003E-2</c:v>
                </c:pt>
                <c:pt idx="1273" formatCode="General">
                  <c:v>-0.10041600000000001</c:v>
                </c:pt>
                <c:pt idx="1274" formatCode="General">
                  <c:v>-0.100949</c:v>
                </c:pt>
                <c:pt idx="1275" formatCode="General">
                  <c:v>-0.101427</c:v>
                </c:pt>
                <c:pt idx="1276" formatCode="General">
                  <c:v>-0.101853</c:v>
                </c:pt>
                <c:pt idx="1277" formatCode="General">
                  <c:v>-0.102227</c:v>
                </c:pt>
                <c:pt idx="1278" formatCode="General">
                  <c:v>-0.102548</c:v>
                </c:pt>
                <c:pt idx="1279" formatCode="General">
                  <c:v>-0.102813</c:v>
                </c:pt>
                <c:pt idx="1280" formatCode="General">
                  <c:v>-0.103023</c:v>
                </c:pt>
                <c:pt idx="1281" formatCode="General">
                  <c:v>-0.10317999999999999</c:v>
                </c:pt>
                <c:pt idx="1282" formatCode="General">
                  <c:v>-0.103283</c:v>
                </c:pt>
                <c:pt idx="1283" formatCode="General">
                  <c:v>-0.103327</c:v>
                </c:pt>
                <c:pt idx="1284" formatCode="General">
                  <c:v>-0.103306</c:v>
                </c:pt>
                <c:pt idx="1285" formatCode="General">
                  <c:v>-0.10321900000000001</c:v>
                </c:pt>
                <c:pt idx="1286" formatCode="General">
                  <c:v>-0.103065</c:v>
                </c:pt>
                <c:pt idx="1287" formatCode="General">
                  <c:v>-0.10284500000000001</c:v>
                </c:pt>
                <c:pt idx="1288" formatCode="General">
                  <c:v>-0.102558</c:v>
                </c:pt>
                <c:pt idx="1289" formatCode="General">
                  <c:v>-0.102205</c:v>
                </c:pt>
                <c:pt idx="1290" formatCode="General">
                  <c:v>-0.101787</c:v>
                </c:pt>
                <c:pt idx="1291" formatCode="General">
                  <c:v>-0.10130599999999999</c:v>
                </c:pt>
                <c:pt idx="1292" formatCode="General">
                  <c:v>-0.100761</c:v>
                </c:pt>
                <c:pt idx="1293" formatCode="General">
                  <c:v>-0.100145</c:v>
                </c:pt>
                <c:pt idx="1294" formatCode="General">
                  <c:v>-9.9455600000000005E-2</c:v>
                </c:pt>
                <c:pt idx="1295" formatCode="General">
                  <c:v>-9.8692000000000002E-2</c:v>
                </c:pt>
                <c:pt idx="1296" formatCode="General">
                  <c:v>-9.7860000000000003E-2</c:v>
                </c:pt>
                <c:pt idx="1297" formatCode="General">
                  <c:v>-9.6965899999999994E-2</c:v>
                </c:pt>
                <c:pt idx="1298" formatCode="General">
                  <c:v>-9.6011399999999997E-2</c:v>
                </c:pt>
                <c:pt idx="1299" formatCode="General">
                  <c:v>-9.4993599999999997E-2</c:v>
                </c:pt>
                <c:pt idx="1300" formatCode="General">
                  <c:v>-9.3909500000000007E-2</c:v>
                </c:pt>
                <c:pt idx="1301" formatCode="General">
                  <c:v>-9.2757800000000001E-2</c:v>
                </c:pt>
                <c:pt idx="1302" formatCode="General">
                  <c:v>-9.1538099999999997E-2</c:v>
                </c:pt>
                <c:pt idx="1303" formatCode="General">
                  <c:v>-9.0251700000000004E-2</c:v>
                </c:pt>
                <c:pt idx="1304" formatCode="General">
                  <c:v>-8.8903399999999994E-2</c:v>
                </c:pt>
                <c:pt idx="1305" formatCode="General">
                  <c:v>-8.7499099999999996E-2</c:v>
                </c:pt>
                <c:pt idx="1306" formatCode="General">
                  <c:v>-8.6041800000000002E-2</c:v>
                </c:pt>
                <c:pt idx="1307" formatCode="General">
                  <c:v>-8.4532200000000002E-2</c:v>
                </c:pt>
                <c:pt idx="1308" formatCode="General">
                  <c:v>-8.2971799999999998E-2</c:v>
                </c:pt>
                <c:pt idx="1309" formatCode="General">
                  <c:v>-8.1364699999999998E-2</c:v>
                </c:pt>
                <c:pt idx="1310" formatCode="General">
                  <c:v>-7.9713599999999996E-2</c:v>
                </c:pt>
                <c:pt idx="1311" formatCode="General">
                  <c:v>-7.8017699999999995E-2</c:v>
                </c:pt>
                <c:pt idx="1312" formatCode="General">
                  <c:v>-7.6273400000000005E-2</c:v>
                </c:pt>
                <c:pt idx="1313" formatCode="General">
                  <c:v>-7.4478199999999994E-2</c:v>
                </c:pt>
                <c:pt idx="1314" formatCode="General">
                  <c:v>-7.2633400000000001E-2</c:v>
                </c:pt>
                <c:pt idx="1315" formatCode="General">
                  <c:v>-7.0744699999999994E-2</c:v>
                </c:pt>
                <c:pt idx="1316" formatCode="General">
                  <c:v>-6.8818000000000004E-2</c:v>
                </c:pt>
                <c:pt idx="1317" formatCode="General">
                  <c:v>-6.6855499999999998E-2</c:v>
                </c:pt>
                <c:pt idx="1318" formatCode="General">
                  <c:v>-6.4857100000000001E-2</c:v>
                </c:pt>
                <c:pt idx="1319" formatCode="General">
                  <c:v>-6.2824400000000002E-2</c:v>
                </c:pt>
                <c:pt idx="1320" formatCode="General">
                  <c:v>-6.0761999999999997E-2</c:v>
                </c:pt>
                <c:pt idx="1321" formatCode="General">
                  <c:v>-5.86729E-2</c:v>
                </c:pt>
                <c:pt idx="1322" formatCode="General">
                  <c:v>-5.6555899999999999E-2</c:v>
                </c:pt>
                <c:pt idx="1323" formatCode="General">
                  <c:v>-5.4410100000000003E-2</c:v>
                </c:pt>
                <c:pt idx="1324" formatCode="General">
                  <c:v>-5.2240300000000003E-2</c:v>
                </c:pt>
                <c:pt idx="1325" formatCode="General">
                  <c:v>-5.00518E-2</c:v>
                </c:pt>
                <c:pt idx="1326" formatCode="General">
                  <c:v>-4.7842999999999997E-2</c:v>
                </c:pt>
                <c:pt idx="1327" formatCode="General">
                  <c:v>-4.5605600000000003E-2</c:v>
                </c:pt>
                <c:pt idx="1328" formatCode="General">
                  <c:v>-4.3332099999999998E-2</c:v>
                </c:pt>
                <c:pt idx="1329" formatCode="General">
                  <c:v>-4.1021599999999998E-2</c:v>
                </c:pt>
                <c:pt idx="1330" formatCode="General">
                  <c:v>-3.8678799999999999E-2</c:v>
                </c:pt>
                <c:pt idx="1331" formatCode="General">
                  <c:v>-3.6308600000000003E-2</c:v>
                </c:pt>
                <c:pt idx="1332" formatCode="General">
                  <c:v>-3.3914300000000001E-2</c:v>
                </c:pt>
                <c:pt idx="1333" formatCode="General">
                  <c:v>-3.1497400000000002E-2</c:v>
                </c:pt>
                <c:pt idx="1334" formatCode="General">
                  <c:v>-2.9059000000000001E-2</c:v>
                </c:pt>
                <c:pt idx="1335" formatCode="General">
                  <c:v>-2.65986E-2</c:v>
                </c:pt>
                <c:pt idx="1336" formatCode="General">
                  <c:v>-2.4114400000000001E-2</c:v>
                </c:pt>
                <c:pt idx="1337" formatCode="General">
                  <c:v>-2.1606199999999999E-2</c:v>
                </c:pt>
                <c:pt idx="1338" formatCode="General">
                  <c:v>-1.9076300000000001E-2</c:v>
                </c:pt>
                <c:pt idx="1339" formatCode="General">
                  <c:v>-1.6527799999999999E-2</c:v>
                </c:pt>
                <c:pt idx="1340" formatCode="General">
                  <c:v>-1.39617E-2</c:v>
                </c:pt>
                <c:pt idx="1341" formatCode="General">
                  <c:v>-1.1377999999999999E-2</c:v>
                </c:pt>
                <c:pt idx="1342">
                  <c:v>-8.7808999999999995E-3</c:v>
                </c:pt>
                <c:pt idx="1343">
                  <c:v>-6.1801900000000003E-3</c:v>
                </c:pt>
                <c:pt idx="1344">
                  <c:v>-3.5861500000000002E-3</c:v>
                </c:pt>
                <c:pt idx="1345">
                  <c:v>-1.00238E-3</c:v>
                </c:pt>
                <c:pt idx="1346">
                  <c:v>1.57504E-3</c:v>
                </c:pt>
                <c:pt idx="1347">
                  <c:v>4.1509800000000003E-3</c:v>
                </c:pt>
                <c:pt idx="1348">
                  <c:v>6.7240599999999996E-3</c:v>
                </c:pt>
                <c:pt idx="1349">
                  <c:v>9.2858100000000002E-3</c:v>
                </c:pt>
                <c:pt idx="1350" formatCode="General">
                  <c:v>1.18259E-2</c:v>
                </c:pt>
                <c:pt idx="1351" formatCode="General">
                  <c:v>1.4337600000000001E-2</c:v>
                </c:pt>
                <c:pt idx="1352" formatCode="General">
                  <c:v>1.6818199999999998E-2</c:v>
                </c:pt>
                <c:pt idx="1353" formatCode="General">
                  <c:v>1.9266100000000001E-2</c:v>
                </c:pt>
                <c:pt idx="1354" formatCode="General">
                  <c:v>2.1678200000000002E-2</c:v>
                </c:pt>
                <c:pt idx="1355" formatCode="General">
                  <c:v>2.4050700000000001E-2</c:v>
                </c:pt>
                <c:pt idx="1356" formatCode="General">
                  <c:v>2.6380399999999998E-2</c:v>
                </c:pt>
                <c:pt idx="1357" formatCode="General">
                  <c:v>2.86644E-2</c:v>
                </c:pt>
                <c:pt idx="1358" formatCode="General">
                  <c:v>3.0898700000000001E-2</c:v>
                </c:pt>
                <c:pt idx="1359" formatCode="General">
                  <c:v>3.3079299999999999E-2</c:v>
                </c:pt>
                <c:pt idx="1360" formatCode="General">
                  <c:v>3.5204600000000003E-2</c:v>
                </c:pt>
                <c:pt idx="1361" formatCode="General">
                  <c:v>3.7275599999999999E-2</c:v>
                </c:pt>
                <c:pt idx="1362" formatCode="General">
                  <c:v>3.9294000000000003E-2</c:v>
                </c:pt>
                <c:pt idx="1363" formatCode="General">
                  <c:v>4.1260199999999997E-2</c:v>
                </c:pt>
                <c:pt idx="1364" formatCode="General">
                  <c:v>4.3172599999999998E-2</c:v>
                </c:pt>
                <c:pt idx="1365" formatCode="General">
                  <c:v>4.5027499999999998E-2</c:v>
                </c:pt>
                <c:pt idx="1366" formatCode="General">
                  <c:v>4.6819800000000002E-2</c:v>
                </c:pt>
                <c:pt idx="1367" formatCode="General">
                  <c:v>4.8543299999999998E-2</c:v>
                </c:pt>
                <c:pt idx="1368" formatCode="General">
                  <c:v>5.0191300000000001E-2</c:v>
                </c:pt>
                <c:pt idx="1369" formatCode="General">
                  <c:v>5.1755500000000003E-2</c:v>
                </c:pt>
                <c:pt idx="1370" formatCode="General">
                  <c:v>5.3226599999999999E-2</c:v>
                </c:pt>
                <c:pt idx="1371" formatCode="General">
                  <c:v>5.4598800000000003E-2</c:v>
                </c:pt>
                <c:pt idx="1372" formatCode="General">
                  <c:v>5.5870900000000001E-2</c:v>
                </c:pt>
                <c:pt idx="1373" formatCode="General">
                  <c:v>5.7043400000000001E-2</c:v>
                </c:pt>
                <c:pt idx="1374" formatCode="General">
                  <c:v>5.8112700000000003E-2</c:v>
                </c:pt>
                <c:pt idx="1375" formatCode="General">
                  <c:v>5.9070699999999997E-2</c:v>
                </c:pt>
                <c:pt idx="1376" formatCode="General">
                  <c:v>5.9909299999999999E-2</c:v>
                </c:pt>
                <c:pt idx="1377" formatCode="General">
                  <c:v>6.0625999999999999E-2</c:v>
                </c:pt>
                <c:pt idx="1378" formatCode="General">
                  <c:v>6.12235E-2</c:v>
                </c:pt>
                <c:pt idx="1379" formatCode="General">
                  <c:v>6.1703399999999999E-2</c:v>
                </c:pt>
                <c:pt idx="1380" formatCode="General">
                  <c:v>6.2061499999999999E-2</c:v>
                </c:pt>
                <c:pt idx="1381" formatCode="General">
                  <c:v>6.2289200000000003E-2</c:v>
                </c:pt>
                <c:pt idx="1382" formatCode="General">
                  <c:v>6.2380600000000001E-2</c:v>
                </c:pt>
                <c:pt idx="1383" formatCode="General">
                  <c:v>6.2336099999999998E-2</c:v>
                </c:pt>
                <c:pt idx="1384" formatCode="General">
                  <c:v>6.2159600000000002E-2</c:v>
                </c:pt>
                <c:pt idx="1385" formatCode="General">
                  <c:v>6.1852999999999998E-2</c:v>
                </c:pt>
                <c:pt idx="1386" formatCode="General">
                  <c:v>6.1415699999999997E-2</c:v>
                </c:pt>
                <c:pt idx="1387" formatCode="General">
                  <c:v>6.0848800000000001E-2</c:v>
                </c:pt>
                <c:pt idx="1388" formatCode="General">
                  <c:v>6.0156399999999999E-2</c:v>
                </c:pt>
                <c:pt idx="1389" formatCode="General">
                  <c:v>5.9343399999999998E-2</c:v>
                </c:pt>
                <c:pt idx="1390" formatCode="General">
                  <c:v>5.8411100000000001E-2</c:v>
                </c:pt>
                <c:pt idx="1391" formatCode="General">
                  <c:v>5.7354099999999998E-2</c:v>
                </c:pt>
                <c:pt idx="1392" formatCode="General">
                  <c:v>5.6160599999999998E-2</c:v>
                </c:pt>
                <c:pt idx="1393" formatCode="General">
                  <c:v>5.4815500000000003E-2</c:v>
                </c:pt>
                <c:pt idx="1394" formatCode="General">
                  <c:v>5.3308300000000003E-2</c:v>
                </c:pt>
                <c:pt idx="1395" formatCode="General">
                  <c:v>5.1637799999999998E-2</c:v>
                </c:pt>
                <c:pt idx="1396" formatCode="General">
                  <c:v>4.9811000000000001E-2</c:v>
                </c:pt>
                <c:pt idx="1397" formatCode="General">
                  <c:v>4.78383E-2</c:v>
                </c:pt>
                <c:pt idx="1398" formatCode="General">
                  <c:v>4.57283E-2</c:v>
                </c:pt>
                <c:pt idx="1399" formatCode="General">
                  <c:v>4.3487499999999998E-2</c:v>
                </c:pt>
                <c:pt idx="1400" formatCode="General">
                  <c:v>4.1121100000000001E-2</c:v>
                </c:pt>
                <c:pt idx="1401" formatCode="General">
                  <c:v>3.8635700000000002E-2</c:v>
                </c:pt>
                <c:pt idx="1402" formatCode="General">
                  <c:v>3.6037699999999999E-2</c:v>
                </c:pt>
                <c:pt idx="1403" formatCode="General">
                  <c:v>3.3331300000000001E-2</c:v>
                </c:pt>
                <c:pt idx="1404" formatCode="General">
                  <c:v>3.0516999999999999E-2</c:v>
                </c:pt>
                <c:pt idx="1405" formatCode="General">
                  <c:v>2.7594400000000002E-2</c:v>
                </c:pt>
                <c:pt idx="1406" formatCode="General">
                  <c:v>2.4564200000000001E-2</c:v>
                </c:pt>
                <c:pt idx="1407" formatCode="General">
                  <c:v>2.1428200000000001E-2</c:v>
                </c:pt>
                <c:pt idx="1408" formatCode="General">
                  <c:v>1.8187200000000001E-2</c:v>
                </c:pt>
                <c:pt idx="1409" formatCode="General">
                  <c:v>1.4841200000000001E-2</c:v>
                </c:pt>
                <c:pt idx="1410" formatCode="General">
                  <c:v>1.13921E-2</c:v>
                </c:pt>
                <c:pt idx="1411">
                  <c:v>7.8465900000000005E-3</c:v>
                </c:pt>
                <c:pt idx="1412">
                  <c:v>4.2166699999999996E-3</c:v>
                </c:pt>
                <c:pt idx="1413">
                  <c:v>5.1787199999999995E-4</c:v>
                </c:pt>
                <c:pt idx="1414">
                  <c:v>-3.2365599999999999E-3</c:v>
                </c:pt>
                <c:pt idx="1415">
                  <c:v>-7.0410799999999999E-3</c:v>
                </c:pt>
                <c:pt idx="1416" formatCode="General">
                  <c:v>-1.08979E-2</c:v>
                </c:pt>
                <c:pt idx="1417" formatCode="General">
                  <c:v>-1.4811700000000001E-2</c:v>
                </c:pt>
                <c:pt idx="1418" formatCode="General">
                  <c:v>-1.8785099999999999E-2</c:v>
                </c:pt>
                <c:pt idx="1419" formatCode="General">
                  <c:v>-2.2819200000000001E-2</c:v>
                </c:pt>
                <c:pt idx="1420" formatCode="General">
                  <c:v>-2.6916900000000001E-2</c:v>
                </c:pt>
                <c:pt idx="1421" formatCode="General">
                  <c:v>-3.1084000000000001E-2</c:v>
                </c:pt>
                <c:pt idx="1422" formatCode="General">
                  <c:v>-3.5326400000000001E-2</c:v>
                </c:pt>
                <c:pt idx="1423" formatCode="General">
                  <c:v>-3.9645399999999997E-2</c:v>
                </c:pt>
                <c:pt idx="1424" formatCode="General">
                  <c:v>-4.4035100000000001E-2</c:v>
                </c:pt>
                <c:pt idx="1425" formatCode="General">
                  <c:v>-4.8484399999999997E-2</c:v>
                </c:pt>
                <c:pt idx="1426" formatCode="General">
                  <c:v>-5.2982000000000001E-2</c:v>
                </c:pt>
                <c:pt idx="1427" formatCode="General">
                  <c:v>-5.7519399999999998E-2</c:v>
                </c:pt>
                <c:pt idx="1428" formatCode="General">
                  <c:v>-6.2091300000000002E-2</c:v>
                </c:pt>
                <c:pt idx="1429" formatCode="General">
                  <c:v>-6.6693799999999998E-2</c:v>
                </c:pt>
                <c:pt idx="1430" formatCode="General">
                  <c:v>-7.13231E-2</c:v>
                </c:pt>
                <c:pt idx="1431" formatCode="General">
                  <c:v>-7.5974399999999997E-2</c:v>
                </c:pt>
                <c:pt idx="1432" formatCode="General">
                  <c:v>-8.0641900000000002E-2</c:v>
                </c:pt>
                <c:pt idx="1433" formatCode="General">
                  <c:v>-8.5321300000000003E-2</c:v>
                </c:pt>
                <c:pt idx="1434" formatCode="General">
                  <c:v>-9.0012200000000001E-2</c:v>
                </c:pt>
                <c:pt idx="1435" formatCode="General">
                  <c:v>-9.4715599999999997E-2</c:v>
                </c:pt>
                <c:pt idx="1436" formatCode="General">
                  <c:v>-9.9429400000000001E-2</c:v>
                </c:pt>
                <c:pt idx="1437" formatCode="General">
                  <c:v>-0.104147</c:v>
                </c:pt>
                <c:pt idx="1438" formatCode="General">
                  <c:v>-0.10886</c:v>
                </c:pt>
                <c:pt idx="1439" formatCode="General">
                  <c:v>-0.113565</c:v>
                </c:pt>
                <c:pt idx="1440" formatCode="General">
                  <c:v>-0.118257</c:v>
                </c:pt>
                <c:pt idx="1441" formatCode="General">
                  <c:v>-0.122931</c:v>
                </c:pt>
                <c:pt idx="1442" formatCode="General">
                  <c:v>-0.12757399999999999</c:v>
                </c:pt>
                <c:pt idx="1443" formatCode="General">
                  <c:v>-0.13218099999999999</c:v>
                </c:pt>
                <c:pt idx="1444" formatCode="General">
                  <c:v>-0.13675899999999999</c:v>
                </c:pt>
                <c:pt idx="1445" formatCode="General">
                  <c:v>-0.141318</c:v>
                </c:pt>
                <c:pt idx="1446" formatCode="General">
                  <c:v>-0.14586199999999999</c:v>
                </c:pt>
                <c:pt idx="1447" formatCode="General">
                  <c:v>-0.15037900000000001</c:v>
                </c:pt>
                <c:pt idx="1448" formatCode="General">
                  <c:v>-0.15485099999999999</c:v>
                </c:pt>
                <c:pt idx="1449" formatCode="General">
                  <c:v>-0.15926899999999999</c:v>
                </c:pt>
                <c:pt idx="1450" formatCode="General">
                  <c:v>-0.163631</c:v>
                </c:pt>
                <c:pt idx="1451" formatCode="General">
                  <c:v>-0.167938</c:v>
                </c:pt>
                <c:pt idx="1452" formatCode="General">
                  <c:v>-0.172183</c:v>
                </c:pt>
                <c:pt idx="1453" formatCode="General">
                  <c:v>-0.17635300000000001</c:v>
                </c:pt>
                <c:pt idx="1454" formatCode="General">
                  <c:v>-0.18043899999999999</c:v>
                </c:pt>
                <c:pt idx="1455" formatCode="General">
                  <c:v>-0.18443699999999999</c:v>
                </c:pt>
                <c:pt idx="1456" formatCode="General">
                  <c:v>-0.18834300000000001</c:v>
                </c:pt>
                <c:pt idx="1457" formatCode="General">
                  <c:v>-0.19215199999999999</c:v>
                </c:pt>
                <c:pt idx="1458" formatCode="General">
                  <c:v>-0.19586200000000001</c:v>
                </c:pt>
                <c:pt idx="1459" formatCode="General">
                  <c:v>-0.19946900000000001</c:v>
                </c:pt>
                <c:pt idx="1460" formatCode="General">
                  <c:v>-0.20296700000000001</c:v>
                </c:pt>
                <c:pt idx="1461" formatCode="General">
                  <c:v>-0.206343</c:v>
                </c:pt>
                <c:pt idx="1462" formatCode="General">
                  <c:v>-0.209587</c:v>
                </c:pt>
                <c:pt idx="1463" formatCode="General">
                  <c:v>-0.21268999999999999</c:v>
                </c:pt>
                <c:pt idx="1464" formatCode="General">
                  <c:v>-0.21565200000000001</c:v>
                </c:pt>
                <c:pt idx="1465" formatCode="General">
                  <c:v>-0.21847900000000001</c:v>
                </c:pt>
                <c:pt idx="1466" formatCode="General">
                  <c:v>-0.22117500000000001</c:v>
                </c:pt>
                <c:pt idx="1467" formatCode="General">
                  <c:v>-0.223742</c:v>
                </c:pt>
                <c:pt idx="1468" formatCode="General">
                  <c:v>-0.22618199999999999</c:v>
                </c:pt>
                <c:pt idx="1469" formatCode="General">
                  <c:v>-0.22849800000000001</c:v>
                </c:pt>
                <c:pt idx="1470" formatCode="General">
                  <c:v>-0.230686</c:v>
                </c:pt>
                <c:pt idx="1471" formatCode="General">
                  <c:v>-0.23274500000000001</c:v>
                </c:pt>
                <c:pt idx="1472" formatCode="General">
                  <c:v>-0.234677</c:v>
                </c:pt>
                <c:pt idx="1473" formatCode="General">
                  <c:v>-0.236487</c:v>
                </c:pt>
                <c:pt idx="1474" formatCode="General">
                  <c:v>-0.23818300000000001</c:v>
                </c:pt>
                <c:pt idx="1475" formatCode="General">
                  <c:v>-0.23976900000000001</c:v>
                </c:pt>
                <c:pt idx="1476" formatCode="General">
                  <c:v>-0.24123900000000001</c:v>
                </c:pt>
                <c:pt idx="1477" formatCode="General">
                  <c:v>-0.242585</c:v>
                </c:pt>
                <c:pt idx="1478" formatCode="General">
                  <c:v>-0.24379600000000001</c:v>
                </c:pt>
                <c:pt idx="1479" formatCode="General">
                  <c:v>-0.244867</c:v>
                </c:pt>
                <c:pt idx="1480" formatCode="General">
                  <c:v>-0.24579799999999999</c:v>
                </c:pt>
                <c:pt idx="1481" formatCode="General">
                  <c:v>-0.246585</c:v>
                </c:pt>
                <c:pt idx="1482" formatCode="General">
                  <c:v>-0.247225</c:v>
                </c:pt>
                <c:pt idx="1483" formatCode="General">
                  <c:v>-0.24770900000000001</c:v>
                </c:pt>
                <c:pt idx="1484" formatCode="General">
                  <c:v>-0.248031</c:v>
                </c:pt>
                <c:pt idx="1485" formatCode="General">
                  <c:v>-0.24818499999999999</c:v>
                </c:pt>
                <c:pt idx="1486" formatCode="General">
                  <c:v>-0.248169</c:v>
                </c:pt>
                <c:pt idx="1487" formatCode="General">
                  <c:v>-0.24798500000000001</c:v>
                </c:pt>
                <c:pt idx="1488" formatCode="General">
                  <c:v>-0.24762999999999999</c:v>
                </c:pt>
                <c:pt idx="1489" formatCode="General">
                  <c:v>-0.24710499999999999</c:v>
                </c:pt>
                <c:pt idx="1490" formatCode="General">
                  <c:v>-0.24641099999999999</c:v>
                </c:pt>
                <c:pt idx="1491" formatCode="General">
                  <c:v>-0.24554799999999999</c:v>
                </c:pt>
                <c:pt idx="1492" formatCode="General">
                  <c:v>-0.24451600000000001</c:v>
                </c:pt>
                <c:pt idx="1493" formatCode="General">
                  <c:v>-0.24331900000000001</c:v>
                </c:pt>
                <c:pt idx="1494" formatCode="General">
                  <c:v>-0.24196200000000001</c:v>
                </c:pt>
                <c:pt idx="1495" formatCode="General">
                  <c:v>-0.240448</c:v>
                </c:pt>
                <c:pt idx="1496" formatCode="General">
                  <c:v>-0.23877699999999999</c:v>
                </c:pt>
                <c:pt idx="1497" formatCode="General">
                  <c:v>-0.23694599999999999</c:v>
                </c:pt>
                <c:pt idx="1498" formatCode="General">
                  <c:v>-0.234957</c:v>
                </c:pt>
                <c:pt idx="1499" formatCode="General">
                  <c:v>-0.23281499999999999</c:v>
                </c:pt>
                <c:pt idx="1500" formatCode="General">
                  <c:v>-0.23052700000000001</c:v>
                </c:pt>
                <c:pt idx="1501" formatCode="General">
                  <c:v>-0.22809199999999999</c:v>
                </c:pt>
                <c:pt idx="1502" formatCode="General">
                  <c:v>-0.22550899999999999</c:v>
                </c:pt>
                <c:pt idx="1503" formatCode="General">
                  <c:v>-0.222774</c:v>
                </c:pt>
                <c:pt idx="1504" formatCode="General">
                  <c:v>-0.21988199999999999</c:v>
                </c:pt>
                <c:pt idx="1505" formatCode="General">
                  <c:v>-0.216839</c:v>
                </c:pt>
                <c:pt idx="1506" formatCode="General">
                  <c:v>-0.21365000000000001</c:v>
                </c:pt>
                <c:pt idx="1507" formatCode="General">
                  <c:v>-0.21032200000000001</c:v>
                </c:pt>
                <c:pt idx="1508" formatCode="General">
                  <c:v>-0.20686299999999999</c:v>
                </c:pt>
                <c:pt idx="1509" formatCode="General">
                  <c:v>-0.20327500000000001</c:v>
                </c:pt>
                <c:pt idx="1510" formatCode="General">
                  <c:v>-0.19955800000000001</c:v>
                </c:pt>
                <c:pt idx="1511" formatCode="General">
                  <c:v>-0.195712</c:v>
                </c:pt>
                <c:pt idx="1512" formatCode="General">
                  <c:v>-0.19173100000000001</c:v>
                </c:pt>
                <c:pt idx="1513" formatCode="General">
                  <c:v>-0.18761900000000001</c:v>
                </c:pt>
                <c:pt idx="1514" formatCode="General">
                  <c:v>-0.18338399999999999</c:v>
                </c:pt>
                <c:pt idx="1515" formatCode="General">
                  <c:v>-0.179038</c:v>
                </c:pt>
                <c:pt idx="1516" formatCode="General">
                  <c:v>-0.17459</c:v>
                </c:pt>
                <c:pt idx="1517" formatCode="General">
                  <c:v>-0.170045</c:v>
                </c:pt>
                <c:pt idx="1518" formatCode="General">
                  <c:v>-0.165406</c:v>
                </c:pt>
                <c:pt idx="1519" formatCode="General">
                  <c:v>-0.16068099999999999</c:v>
                </c:pt>
                <c:pt idx="1520" formatCode="General">
                  <c:v>-0.15587699999999999</c:v>
                </c:pt>
                <c:pt idx="1521" formatCode="General">
                  <c:v>-0.15099599999999999</c:v>
                </c:pt>
                <c:pt idx="1522" formatCode="General">
                  <c:v>-0.146041</c:v>
                </c:pt>
                <c:pt idx="1523" formatCode="General">
                  <c:v>-0.14102200000000001</c:v>
                </c:pt>
                <c:pt idx="1524" formatCode="General">
                  <c:v>-0.13594800000000001</c:v>
                </c:pt>
                <c:pt idx="1525" formatCode="General">
                  <c:v>-0.130826</c:v>
                </c:pt>
                <c:pt idx="1526" formatCode="General">
                  <c:v>-0.12565799999999999</c:v>
                </c:pt>
                <c:pt idx="1527" formatCode="General">
                  <c:v>-0.12045500000000001</c:v>
                </c:pt>
                <c:pt idx="1528" formatCode="General">
                  <c:v>-0.115232</c:v>
                </c:pt>
                <c:pt idx="1529" formatCode="General">
                  <c:v>-0.10999299999999999</c:v>
                </c:pt>
                <c:pt idx="1530" formatCode="General">
                  <c:v>-0.10473200000000001</c:v>
                </c:pt>
                <c:pt idx="1531" formatCode="General">
                  <c:v>-9.9444699999999997E-2</c:v>
                </c:pt>
                <c:pt idx="1532" formatCode="General">
                  <c:v>-9.4140100000000004E-2</c:v>
                </c:pt>
                <c:pt idx="1533" formatCode="General">
                  <c:v>-8.8837600000000003E-2</c:v>
                </c:pt>
                <c:pt idx="1534" formatCode="General">
                  <c:v>-8.3556800000000001E-2</c:v>
                </c:pt>
                <c:pt idx="1535" formatCode="General">
                  <c:v>-7.8308299999999997E-2</c:v>
                </c:pt>
                <c:pt idx="1536" formatCode="General">
                  <c:v>-7.3095499999999994E-2</c:v>
                </c:pt>
                <c:pt idx="1537" formatCode="General">
                  <c:v>-6.7918099999999995E-2</c:v>
                </c:pt>
                <c:pt idx="1538" formatCode="General">
                  <c:v>-6.2774399999999994E-2</c:v>
                </c:pt>
                <c:pt idx="1539" formatCode="General">
                  <c:v>-5.7661700000000003E-2</c:v>
                </c:pt>
                <c:pt idx="1540" formatCode="General">
                  <c:v>-5.2577800000000001E-2</c:v>
                </c:pt>
                <c:pt idx="1541" formatCode="General">
                  <c:v>-4.7523799999999998E-2</c:v>
                </c:pt>
                <c:pt idx="1542" formatCode="General">
                  <c:v>-4.2505000000000001E-2</c:v>
                </c:pt>
                <c:pt idx="1543" formatCode="General">
                  <c:v>-3.7528800000000001E-2</c:v>
                </c:pt>
                <c:pt idx="1544" formatCode="General">
                  <c:v>-3.2600799999999999E-2</c:v>
                </c:pt>
                <c:pt idx="1545" formatCode="General">
                  <c:v>-2.77208E-2</c:v>
                </c:pt>
                <c:pt idx="1546" formatCode="General">
                  <c:v>-2.28831E-2</c:v>
                </c:pt>
                <c:pt idx="1547" formatCode="General">
                  <c:v>-1.8083200000000001E-2</c:v>
                </c:pt>
                <c:pt idx="1548" formatCode="General">
                  <c:v>-1.3326299999999999E-2</c:v>
                </c:pt>
                <c:pt idx="1549">
                  <c:v>-8.6278399999999995E-3</c:v>
                </c:pt>
                <c:pt idx="1550">
                  <c:v>-4.0048599999999998E-3</c:v>
                </c:pt>
                <c:pt idx="1551">
                  <c:v>5.3275600000000001E-4</c:v>
                </c:pt>
                <c:pt idx="1552">
                  <c:v>4.9823699999999999E-3</c:v>
                </c:pt>
                <c:pt idx="1553">
                  <c:v>9.3440299999999997E-3</c:v>
                </c:pt>
                <c:pt idx="1554" formatCode="General">
                  <c:v>1.3617199999999999E-2</c:v>
                </c:pt>
                <c:pt idx="1555" formatCode="General">
                  <c:v>1.7800699999999999E-2</c:v>
                </c:pt>
                <c:pt idx="1556" formatCode="General">
                  <c:v>2.1893699999999999E-2</c:v>
                </c:pt>
                <c:pt idx="1557" formatCode="General">
                  <c:v>2.5898899999999999E-2</c:v>
                </c:pt>
                <c:pt idx="1558" formatCode="General">
                  <c:v>2.9822399999999999E-2</c:v>
                </c:pt>
                <c:pt idx="1559" formatCode="General">
                  <c:v>3.3671199999999998E-2</c:v>
                </c:pt>
                <c:pt idx="1560" formatCode="General">
                  <c:v>3.74484E-2</c:v>
                </c:pt>
                <c:pt idx="1561" formatCode="General">
                  <c:v>4.11534E-2</c:v>
                </c:pt>
                <c:pt idx="1562" formatCode="General">
                  <c:v>4.4786800000000002E-2</c:v>
                </c:pt>
                <c:pt idx="1563" formatCode="General">
                  <c:v>4.8350400000000002E-2</c:v>
                </c:pt>
                <c:pt idx="1564" formatCode="General">
                  <c:v>5.1840200000000003E-2</c:v>
                </c:pt>
                <c:pt idx="1565" formatCode="General">
                  <c:v>5.5243800000000003E-2</c:v>
                </c:pt>
                <c:pt idx="1566" formatCode="General">
                  <c:v>5.8545199999999999E-2</c:v>
                </c:pt>
                <c:pt idx="1567" formatCode="General">
                  <c:v>6.1730699999999999E-2</c:v>
                </c:pt>
                <c:pt idx="1568" formatCode="General">
                  <c:v>6.4787999999999998E-2</c:v>
                </c:pt>
                <c:pt idx="1569" formatCode="General">
                  <c:v>6.7705799999999997E-2</c:v>
                </c:pt>
                <c:pt idx="1570" formatCode="General">
                  <c:v>7.04766E-2</c:v>
                </c:pt>
                <c:pt idx="1571" formatCode="General">
                  <c:v>7.30962E-2</c:v>
                </c:pt>
                <c:pt idx="1572" formatCode="General">
                  <c:v>7.5557799999999994E-2</c:v>
                </c:pt>
                <c:pt idx="1573" formatCode="General">
                  <c:v>7.7851400000000001E-2</c:v>
                </c:pt>
                <c:pt idx="1574" formatCode="General">
                  <c:v>7.9975599999999994E-2</c:v>
                </c:pt>
                <c:pt idx="1575" formatCode="General">
                  <c:v>8.1944400000000001E-2</c:v>
                </c:pt>
                <c:pt idx="1576" formatCode="General">
                  <c:v>8.3774500000000002E-2</c:v>
                </c:pt>
                <c:pt idx="1577" formatCode="General">
                  <c:v>8.54684E-2</c:v>
                </c:pt>
                <c:pt idx="1578" formatCode="General">
                  <c:v>8.7013099999999996E-2</c:v>
                </c:pt>
                <c:pt idx="1579" formatCode="General">
                  <c:v>8.8392499999999999E-2</c:v>
                </c:pt>
                <c:pt idx="1580" formatCode="General">
                  <c:v>8.9594400000000005E-2</c:v>
                </c:pt>
                <c:pt idx="1581" formatCode="General">
                  <c:v>9.0609999999999996E-2</c:v>
                </c:pt>
                <c:pt idx="1582" formatCode="General">
                  <c:v>9.1435000000000002E-2</c:v>
                </c:pt>
                <c:pt idx="1583" formatCode="General">
                  <c:v>9.2072600000000004E-2</c:v>
                </c:pt>
                <c:pt idx="1584" formatCode="General">
                  <c:v>9.2527899999999996E-2</c:v>
                </c:pt>
                <c:pt idx="1585" formatCode="General">
                  <c:v>9.2796500000000004E-2</c:v>
                </c:pt>
                <c:pt idx="1586" formatCode="General">
                  <c:v>9.2865000000000003E-2</c:v>
                </c:pt>
                <c:pt idx="1587" formatCode="General">
                  <c:v>9.27259E-2</c:v>
                </c:pt>
                <c:pt idx="1588" formatCode="General">
                  <c:v>9.2387200000000003E-2</c:v>
                </c:pt>
                <c:pt idx="1589" formatCode="General">
                  <c:v>9.1861799999999993E-2</c:v>
                </c:pt>
                <c:pt idx="1590" formatCode="General">
                  <c:v>9.1151899999999994E-2</c:v>
                </c:pt>
                <c:pt idx="1591" formatCode="General">
                  <c:v>9.0245000000000006E-2</c:v>
                </c:pt>
                <c:pt idx="1592" formatCode="General">
                  <c:v>8.91261E-2</c:v>
                </c:pt>
                <c:pt idx="1593" formatCode="General">
                  <c:v>8.7790800000000002E-2</c:v>
                </c:pt>
                <c:pt idx="1594" formatCode="General">
                  <c:v>8.6245799999999997E-2</c:v>
                </c:pt>
                <c:pt idx="1595" formatCode="General">
                  <c:v>8.4497500000000003E-2</c:v>
                </c:pt>
                <c:pt idx="1596" formatCode="General">
                  <c:v>8.2541199999999995E-2</c:v>
                </c:pt>
                <c:pt idx="1597" formatCode="General">
                  <c:v>8.0366300000000002E-2</c:v>
                </c:pt>
                <c:pt idx="1598" formatCode="General">
                  <c:v>7.7969200000000002E-2</c:v>
                </c:pt>
                <c:pt idx="1599" formatCode="General">
                  <c:v>7.5356800000000002E-2</c:v>
                </c:pt>
                <c:pt idx="1600" formatCode="General">
                  <c:v>7.2537199999999996E-2</c:v>
                </c:pt>
                <c:pt idx="1601" formatCode="General">
                  <c:v>6.9511799999999999E-2</c:v>
                </c:pt>
                <c:pt idx="1602" formatCode="General">
                  <c:v>6.6279299999999999E-2</c:v>
                </c:pt>
                <c:pt idx="1603" formatCode="General">
                  <c:v>6.2845399999999996E-2</c:v>
                </c:pt>
                <c:pt idx="1604" formatCode="General">
                  <c:v>5.9227000000000002E-2</c:v>
                </c:pt>
                <c:pt idx="1605" formatCode="General">
                  <c:v>5.5444E-2</c:v>
                </c:pt>
                <c:pt idx="1606" formatCode="General">
                  <c:v>5.1507999999999998E-2</c:v>
                </c:pt>
                <c:pt idx="1607" formatCode="General">
                  <c:v>4.7417500000000001E-2</c:v>
                </c:pt>
                <c:pt idx="1608" formatCode="General">
                  <c:v>4.3165200000000001E-2</c:v>
                </c:pt>
                <c:pt idx="1609" formatCode="General">
                  <c:v>3.87493E-2</c:v>
                </c:pt>
                <c:pt idx="1610" formatCode="General">
                  <c:v>3.41768E-2</c:v>
                </c:pt>
                <c:pt idx="1611" formatCode="General">
                  <c:v>2.9456300000000001E-2</c:v>
                </c:pt>
                <c:pt idx="1612" formatCode="General">
                  <c:v>2.45936E-2</c:v>
                </c:pt>
                <c:pt idx="1613" formatCode="General">
                  <c:v>1.9595899999999999E-2</c:v>
                </c:pt>
                <c:pt idx="1614" formatCode="General">
                  <c:v>1.44782E-2</c:v>
                </c:pt>
                <c:pt idx="1615">
                  <c:v>9.2589100000000004E-3</c:v>
                </c:pt>
                <c:pt idx="1616">
                  <c:v>3.9477499999999999E-3</c:v>
                </c:pt>
                <c:pt idx="1617">
                  <c:v>-1.45868E-3</c:v>
                </c:pt>
                <c:pt idx="1618">
                  <c:v>-6.9675300000000004E-3</c:v>
                </c:pt>
                <c:pt idx="1619" formatCode="General">
                  <c:v>-1.25766E-2</c:v>
                </c:pt>
                <c:pt idx="1620" formatCode="General">
                  <c:v>-1.8272199999999999E-2</c:v>
                </c:pt>
                <c:pt idx="1621" formatCode="General">
                  <c:v>-2.4037699999999999E-2</c:v>
                </c:pt>
                <c:pt idx="1622" formatCode="General">
                  <c:v>-2.9863199999999999E-2</c:v>
                </c:pt>
                <c:pt idx="1623" formatCode="General">
                  <c:v>-3.57448E-2</c:v>
                </c:pt>
                <c:pt idx="1624" formatCode="General">
                  <c:v>-4.1678699999999999E-2</c:v>
                </c:pt>
                <c:pt idx="1625" formatCode="General">
                  <c:v>-4.7659100000000003E-2</c:v>
                </c:pt>
                <c:pt idx="1626" formatCode="General">
                  <c:v>-5.3680899999999997E-2</c:v>
                </c:pt>
                <c:pt idx="1627" formatCode="General">
                  <c:v>-5.9740099999999997E-2</c:v>
                </c:pt>
                <c:pt idx="1628" formatCode="General">
                  <c:v>-6.5831799999999996E-2</c:v>
                </c:pt>
                <c:pt idx="1629" formatCode="General">
                  <c:v>-7.1946700000000002E-2</c:v>
                </c:pt>
                <c:pt idx="1630" formatCode="General">
                  <c:v>-7.80724E-2</c:v>
                </c:pt>
                <c:pt idx="1631" formatCode="General">
                  <c:v>-8.4195199999999998E-2</c:v>
                </c:pt>
                <c:pt idx="1632" formatCode="General">
                  <c:v>-9.0300199999999997E-2</c:v>
                </c:pt>
                <c:pt idx="1633" formatCode="General">
                  <c:v>-9.63701E-2</c:v>
                </c:pt>
                <c:pt idx="1634" formatCode="General">
                  <c:v>-0.10238700000000001</c:v>
                </c:pt>
                <c:pt idx="1635" formatCode="General">
                  <c:v>-0.108338</c:v>
                </c:pt>
                <c:pt idx="1636" formatCode="General">
                  <c:v>-0.114222</c:v>
                </c:pt>
                <c:pt idx="1637" formatCode="General">
                  <c:v>-0.120043</c:v>
                </c:pt>
                <c:pt idx="1638" formatCode="General">
                  <c:v>-0.12579299999999999</c:v>
                </c:pt>
                <c:pt idx="1639" formatCode="General">
                  <c:v>-0.13144900000000001</c:v>
                </c:pt>
                <c:pt idx="1640" formatCode="General">
                  <c:v>-0.136985</c:v>
                </c:pt>
                <c:pt idx="1641" formatCode="General">
                  <c:v>-0.14238999999999999</c:v>
                </c:pt>
                <c:pt idx="1642" formatCode="General">
                  <c:v>-0.14766399999999999</c:v>
                </c:pt>
                <c:pt idx="1643" formatCode="General">
                  <c:v>-0.152806</c:v>
                </c:pt>
                <c:pt idx="1644" formatCode="General">
                  <c:v>-0.157809</c:v>
                </c:pt>
                <c:pt idx="1645" formatCode="General">
                  <c:v>-0.16266700000000001</c:v>
                </c:pt>
                <c:pt idx="1646" formatCode="General">
                  <c:v>-0.167376</c:v>
                </c:pt>
                <c:pt idx="1647" formatCode="General">
                  <c:v>-0.171933</c:v>
                </c:pt>
                <c:pt idx="1648" formatCode="General">
                  <c:v>-0.17633399999999999</c:v>
                </c:pt>
                <c:pt idx="1649" formatCode="General">
                  <c:v>-0.18058199999999999</c:v>
                </c:pt>
                <c:pt idx="1650" formatCode="General">
                  <c:v>-0.18468699999999999</c:v>
                </c:pt>
                <c:pt idx="1651" formatCode="General">
                  <c:v>-0.18865999999999999</c:v>
                </c:pt>
                <c:pt idx="1652" formatCode="General">
                  <c:v>-0.19250300000000001</c:v>
                </c:pt>
                <c:pt idx="1653" formatCode="General">
                  <c:v>-0.19620199999999999</c:v>
                </c:pt>
                <c:pt idx="1654" formatCode="General">
                  <c:v>-0.19974</c:v>
                </c:pt>
                <c:pt idx="1655" formatCode="General">
                  <c:v>-0.20310400000000001</c:v>
                </c:pt>
                <c:pt idx="1656" formatCode="General">
                  <c:v>-0.206289</c:v>
                </c:pt>
                <c:pt idx="1657" formatCode="General">
                  <c:v>-0.20930299999999999</c:v>
                </c:pt>
                <c:pt idx="1658" formatCode="General">
                  <c:v>-0.21215899999999999</c:v>
                </c:pt>
                <c:pt idx="1659" formatCode="General">
                  <c:v>-0.21487100000000001</c:v>
                </c:pt>
                <c:pt idx="1660" formatCode="General">
                  <c:v>-0.217447</c:v>
                </c:pt>
                <c:pt idx="1661" formatCode="General">
                  <c:v>-0.21989300000000001</c:v>
                </c:pt>
                <c:pt idx="1662" formatCode="General">
                  <c:v>-0.22220999999999999</c:v>
                </c:pt>
                <c:pt idx="1663" formatCode="General">
                  <c:v>-0.22440099999999999</c:v>
                </c:pt>
                <c:pt idx="1664" formatCode="General">
                  <c:v>-0.226463</c:v>
                </c:pt>
                <c:pt idx="1665" formatCode="General">
                  <c:v>-0.22838600000000001</c:v>
                </c:pt>
                <c:pt idx="1666" formatCode="General">
                  <c:v>-0.230155</c:v>
                </c:pt>
                <c:pt idx="1667" formatCode="General">
                  <c:v>-0.23175799999999999</c:v>
                </c:pt>
                <c:pt idx="1668" formatCode="General">
                  <c:v>-0.23319200000000001</c:v>
                </c:pt>
                <c:pt idx="1669" formatCode="General">
                  <c:v>-0.234454</c:v>
                </c:pt>
                <c:pt idx="1670" formatCode="General">
                  <c:v>-0.235542</c:v>
                </c:pt>
                <c:pt idx="1671" formatCode="General">
                  <c:v>-0.23646</c:v>
                </c:pt>
                <c:pt idx="1672" formatCode="General">
                  <c:v>-0.23721800000000001</c:v>
                </c:pt>
                <c:pt idx="1673" formatCode="General">
                  <c:v>-0.237818</c:v>
                </c:pt>
                <c:pt idx="1674" formatCode="General">
                  <c:v>-0.238259</c:v>
                </c:pt>
                <c:pt idx="1675" formatCode="General">
                  <c:v>-0.238536</c:v>
                </c:pt>
                <c:pt idx="1676" formatCode="General">
                  <c:v>-0.238649</c:v>
                </c:pt>
                <c:pt idx="1677" formatCode="General">
                  <c:v>-0.23859900000000001</c:v>
                </c:pt>
                <c:pt idx="1678" formatCode="General">
                  <c:v>-0.23838500000000001</c:v>
                </c:pt>
                <c:pt idx="1679" formatCode="General">
                  <c:v>-0.238006</c:v>
                </c:pt>
                <c:pt idx="1680" formatCode="General">
                  <c:v>-0.23746600000000001</c:v>
                </c:pt>
                <c:pt idx="1681" formatCode="General">
                  <c:v>-0.23676800000000001</c:v>
                </c:pt>
                <c:pt idx="1682" formatCode="General">
                  <c:v>-0.23590900000000001</c:v>
                </c:pt>
                <c:pt idx="1683" formatCode="General">
                  <c:v>-0.23488700000000001</c:v>
                </c:pt>
                <c:pt idx="1684" formatCode="General">
                  <c:v>-0.233708</c:v>
                </c:pt>
                <c:pt idx="1685" formatCode="General">
                  <c:v>-0.232381</c:v>
                </c:pt>
                <c:pt idx="1686" formatCode="General">
                  <c:v>-0.23091</c:v>
                </c:pt>
                <c:pt idx="1687" formatCode="General">
                  <c:v>-0.229292</c:v>
                </c:pt>
                <c:pt idx="1688" formatCode="General">
                  <c:v>-0.227522</c:v>
                </c:pt>
                <c:pt idx="1689" formatCode="General">
                  <c:v>-0.22559199999999999</c:v>
                </c:pt>
                <c:pt idx="1690" formatCode="General">
                  <c:v>-0.223497</c:v>
                </c:pt>
                <c:pt idx="1691" formatCode="General">
                  <c:v>-0.221247</c:v>
                </c:pt>
                <c:pt idx="1692" formatCode="General">
                  <c:v>-0.218858</c:v>
                </c:pt>
                <c:pt idx="1693" formatCode="General">
                  <c:v>-0.21634800000000001</c:v>
                </c:pt>
                <c:pt idx="1694" formatCode="General">
                  <c:v>-0.213726</c:v>
                </c:pt>
                <c:pt idx="1695" formatCode="General">
                  <c:v>-0.21099399999999999</c:v>
                </c:pt>
                <c:pt idx="1696" formatCode="General">
                  <c:v>-0.20816200000000001</c:v>
                </c:pt>
                <c:pt idx="1697" formatCode="General">
                  <c:v>-0.20524600000000001</c:v>
                </c:pt>
                <c:pt idx="1698" formatCode="General">
                  <c:v>-0.20225899999999999</c:v>
                </c:pt>
                <c:pt idx="1699" formatCode="General">
                  <c:v>-0.19919700000000001</c:v>
                </c:pt>
                <c:pt idx="1700" formatCode="General">
                  <c:v>-0.196043</c:v>
                </c:pt>
                <c:pt idx="1701" formatCode="General">
                  <c:v>-0.19278400000000001</c:v>
                </c:pt>
                <c:pt idx="1702" formatCode="General">
                  <c:v>-0.18942600000000001</c:v>
                </c:pt>
                <c:pt idx="1703" formatCode="General">
                  <c:v>-0.18598400000000001</c:v>
                </c:pt>
                <c:pt idx="1704" formatCode="General">
                  <c:v>-0.182472</c:v>
                </c:pt>
                <c:pt idx="1705" formatCode="General">
                  <c:v>-0.17889099999999999</c:v>
                </c:pt>
                <c:pt idx="1706" formatCode="General">
                  <c:v>-0.175234</c:v>
                </c:pt>
                <c:pt idx="1707" formatCode="General">
                  <c:v>-0.17149400000000001</c:v>
                </c:pt>
                <c:pt idx="1708" formatCode="General">
                  <c:v>-0.16767599999999999</c:v>
                </c:pt>
                <c:pt idx="1709" formatCode="General">
                  <c:v>-0.16378799999999999</c:v>
                </c:pt>
                <c:pt idx="1710" formatCode="General">
                  <c:v>-0.15984100000000001</c:v>
                </c:pt>
                <c:pt idx="1711" formatCode="General">
                  <c:v>-0.155832</c:v>
                </c:pt>
                <c:pt idx="1712" formatCode="General">
                  <c:v>-0.15176100000000001</c:v>
                </c:pt>
                <c:pt idx="1713" formatCode="General">
                  <c:v>-0.14762700000000001</c:v>
                </c:pt>
                <c:pt idx="1714" formatCode="General">
                  <c:v>-0.14343500000000001</c:v>
                </c:pt>
                <c:pt idx="1715" formatCode="General">
                  <c:v>-0.13919100000000001</c:v>
                </c:pt>
                <c:pt idx="1716" formatCode="General">
                  <c:v>-0.13489799999999999</c:v>
                </c:pt>
                <c:pt idx="1717" formatCode="General">
                  <c:v>-0.13056400000000001</c:v>
                </c:pt>
                <c:pt idx="1718" formatCode="General">
                  <c:v>-0.126193</c:v>
                </c:pt>
                <c:pt idx="1719" formatCode="General">
                  <c:v>-0.121785</c:v>
                </c:pt>
                <c:pt idx="1720" formatCode="General">
                  <c:v>-0.117339</c:v>
                </c:pt>
                <c:pt idx="1721" formatCode="General">
                  <c:v>-0.11286</c:v>
                </c:pt>
                <c:pt idx="1722" formatCode="General">
                  <c:v>-0.108363</c:v>
                </c:pt>
                <c:pt idx="1723" formatCode="General">
                  <c:v>-0.10385800000000001</c:v>
                </c:pt>
                <c:pt idx="1724" formatCode="General">
                  <c:v>-9.9354499999999998E-2</c:v>
                </c:pt>
                <c:pt idx="1725" formatCode="General">
                  <c:v>-9.4857499999999997E-2</c:v>
                </c:pt>
                <c:pt idx="1726" formatCode="General">
                  <c:v>-9.0375499999999998E-2</c:v>
                </c:pt>
                <c:pt idx="1727" formatCode="General">
                  <c:v>-8.5916599999999996E-2</c:v>
                </c:pt>
                <c:pt idx="1728" formatCode="General">
                  <c:v>-8.1487299999999999E-2</c:v>
                </c:pt>
                <c:pt idx="1729" formatCode="General">
                  <c:v>-7.7094499999999996E-2</c:v>
                </c:pt>
                <c:pt idx="1730" formatCode="General">
                  <c:v>-7.2746500000000006E-2</c:v>
                </c:pt>
                <c:pt idx="1731" formatCode="General">
                  <c:v>-6.8451899999999996E-2</c:v>
                </c:pt>
                <c:pt idx="1732" formatCode="General">
                  <c:v>-6.4218499999999998E-2</c:v>
                </c:pt>
                <c:pt idx="1733" formatCode="General">
                  <c:v>-6.0053700000000002E-2</c:v>
                </c:pt>
                <c:pt idx="1734" formatCode="General">
                  <c:v>-5.5964100000000003E-2</c:v>
                </c:pt>
                <c:pt idx="1735" formatCode="General">
                  <c:v>-5.1957099999999999E-2</c:v>
                </c:pt>
                <c:pt idx="1736" formatCode="General">
                  <c:v>-4.80439E-2</c:v>
                </c:pt>
                <c:pt idx="1737" formatCode="General">
                  <c:v>-4.4238800000000002E-2</c:v>
                </c:pt>
                <c:pt idx="1738" formatCode="General">
                  <c:v>-4.0553199999999998E-2</c:v>
                </c:pt>
                <c:pt idx="1739" formatCode="General">
                  <c:v>-3.6992299999999999E-2</c:v>
                </c:pt>
                <c:pt idx="1740" formatCode="General">
                  <c:v>-3.3558900000000003E-2</c:v>
                </c:pt>
                <c:pt idx="1741" formatCode="General">
                  <c:v>-3.0256600000000002E-2</c:v>
                </c:pt>
                <c:pt idx="1742" formatCode="General">
                  <c:v>-2.7088500000000001E-2</c:v>
                </c:pt>
                <c:pt idx="1743" formatCode="General">
                  <c:v>-2.40561E-2</c:v>
                </c:pt>
                <c:pt idx="1744" formatCode="General">
                  <c:v>-2.1162199999999999E-2</c:v>
                </c:pt>
                <c:pt idx="1745" formatCode="General">
                  <c:v>-1.8414199999999999E-2</c:v>
                </c:pt>
                <c:pt idx="1746" formatCode="General">
                  <c:v>-1.5820899999999999E-2</c:v>
                </c:pt>
                <c:pt idx="1747" formatCode="General">
                  <c:v>-1.33851E-2</c:v>
                </c:pt>
                <c:pt idx="1748" formatCode="General">
                  <c:v>-1.11016E-2</c:v>
                </c:pt>
                <c:pt idx="1749">
                  <c:v>-8.9645699999999998E-3</c:v>
                </c:pt>
                <c:pt idx="1750">
                  <c:v>-6.97519E-3</c:v>
                </c:pt>
                <c:pt idx="1751">
                  <c:v>-5.1417600000000004E-3</c:v>
                </c:pt>
                <c:pt idx="1752">
                  <c:v>-3.4733300000000002E-3</c:v>
                </c:pt>
                <c:pt idx="1753">
                  <c:v>-1.9726600000000002E-3</c:v>
                </c:pt>
                <c:pt idx="1754">
                  <c:v>-6.3449899999999996E-4</c:v>
                </c:pt>
                <c:pt idx="1755">
                  <c:v>5.4918000000000002E-4</c:v>
                </c:pt>
                <c:pt idx="1756">
                  <c:v>1.5815600000000001E-3</c:v>
                </c:pt>
                <c:pt idx="1757">
                  <c:v>2.4587799999999998E-3</c:v>
                </c:pt>
                <c:pt idx="1758">
                  <c:v>3.1762000000000001E-3</c:v>
                </c:pt>
                <c:pt idx="1759">
                  <c:v>3.7366000000000001E-3</c:v>
                </c:pt>
                <c:pt idx="1760">
                  <c:v>4.1498799999999999E-3</c:v>
                </c:pt>
                <c:pt idx="1761">
                  <c:v>4.4238999999999997E-3</c:v>
                </c:pt>
                <c:pt idx="1762">
                  <c:v>4.5568900000000001E-3</c:v>
                </c:pt>
                <c:pt idx="1763">
                  <c:v>4.5394299999999997E-3</c:v>
                </c:pt>
                <c:pt idx="1764">
                  <c:v>4.3612099999999999E-3</c:v>
                </c:pt>
                <c:pt idx="1765">
                  <c:v>4.0146799999999996E-3</c:v>
                </c:pt>
                <c:pt idx="1766">
                  <c:v>3.4948499999999999E-3</c:v>
                </c:pt>
                <c:pt idx="1767">
                  <c:v>2.7989099999999999E-3</c:v>
                </c:pt>
                <c:pt idx="1768">
                  <c:v>1.9265899999999999E-3</c:v>
                </c:pt>
                <c:pt idx="1769">
                  <c:v>8.8036600000000005E-4</c:v>
                </c:pt>
                <c:pt idx="1770">
                  <c:v>-3.3419400000000001E-4</c:v>
                </c:pt>
                <c:pt idx="1771">
                  <c:v>-1.70871E-3</c:v>
                </c:pt>
                <c:pt idx="1772">
                  <c:v>-3.2343900000000002E-3</c:v>
                </c:pt>
                <c:pt idx="1773">
                  <c:v>-4.9056000000000004E-3</c:v>
                </c:pt>
                <c:pt idx="1774">
                  <c:v>-6.72004E-3</c:v>
                </c:pt>
                <c:pt idx="1775">
                  <c:v>-8.6749700000000006E-3</c:v>
                </c:pt>
                <c:pt idx="1776" formatCode="General">
                  <c:v>-1.0764599999999999E-2</c:v>
                </c:pt>
                <c:pt idx="1777" formatCode="General">
                  <c:v>-1.2983099999999999E-2</c:v>
                </c:pt>
                <c:pt idx="1778" formatCode="General">
                  <c:v>-1.5328899999999999E-2</c:v>
                </c:pt>
                <c:pt idx="1779" formatCode="General">
                  <c:v>-1.78047E-2</c:v>
                </c:pt>
                <c:pt idx="1780" formatCode="General">
                  <c:v>-2.0411100000000001E-2</c:v>
                </c:pt>
                <c:pt idx="1781" formatCode="General">
                  <c:v>-2.3139799999999999E-2</c:v>
                </c:pt>
                <c:pt idx="1782" formatCode="General">
                  <c:v>-2.5974299999999999E-2</c:v>
                </c:pt>
                <c:pt idx="1783" formatCode="General">
                  <c:v>-2.88957E-2</c:v>
                </c:pt>
                <c:pt idx="1784" formatCode="General">
                  <c:v>-3.1888399999999997E-2</c:v>
                </c:pt>
                <c:pt idx="1785" formatCode="General">
                  <c:v>-3.4940899999999997E-2</c:v>
                </c:pt>
                <c:pt idx="1786" formatCode="General">
                  <c:v>-3.8047999999999998E-2</c:v>
                </c:pt>
                <c:pt idx="1787" formatCode="General">
                  <c:v>-4.1210200000000002E-2</c:v>
                </c:pt>
                <c:pt idx="1788" formatCode="General">
                  <c:v>-4.4429999999999997E-2</c:v>
                </c:pt>
                <c:pt idx="1789" formatCode="General">
                  <c:v>-4.7703200000000001E-2</c:v>
                </c:pt>
                <c:pt idx="1790" formatCode="General">
                  <c:v>-5.1017399999999997E-2</c:v>
                </c:pt>
                <c:pt idx="1791" formatCode="General">
                  <c:v>-5.4357299999999997E-2</c:v>
                </c:pt>
                <c:pt idx="1792" formatCode="General">
                  <c:v>-5.7710200000000003E-2</c:v>
                </c:pt>
                <c:pt idx="1793" formatCode="General">
                  <c:v>-6.1066599999999999E-2</c:v>
                </c:pt>
                <c:pt idx="1794" formatCode="General">
                  <c:v>-6.4419400000000002E-2</c:v>
                </c:pt>
                <c:pt idx="1795" formatCode="General">
                  <c:v>-6.7763400000000001E-2</c:v>
                </c:pt>
                <c:pt idx="1796" formatCode="General">
                  <c:v>-7.1091799999999997E-2</c:v>
                </c:pt>
                <c:pt idx="1797" formatCode="General">
                  <c:v>-7.4392600000000003E-2</c:v>
                </c:pt>
                <c:pt idx="1798" formatCode="General">
                  <c:v>-7.7654000000000001E-2</c:v>
                </c:pt>
                <c:pt idx="1799" formatCode="General">
                  <c:v>-8.0871600000000002E-2</c:v>
                </c:pt>
                <c:pt idx="1800" formatCode="General">
                  <c:v>-8.4048100000000001E-2</c:v>
                </c:pt>
                <c:pt idx="1801" formatCode="General">
                  <c:v>-8.7184600000000001E-2</c:v>
                </c:pt>
                <c:pt idx="1802" formatCode="General">
                  <c:v>-9.0277200000000002E-2</c:v>
                </c:pt>
                <c:pt idx="1803" formatCode="General">
                  <c:v>-9.3317499999999998E-2</c:v>
                </c:pt>
                <c:pt idx="1804" formatCode="General">
                  <c:v>-9.6292500000000003E-2</c:v>
                </c:pt>
                <c:pt idx="1805" formatCode="General">
                  <c:v>-9.9186099999999999E-2</c:v>
                </c:pt>
                <c:pt idx="1806" formatCode="General">
                  <c:v>-0.10198699999999999</c:v>
                </c:pt>
                <c:pt idx="1807" formatCode="General">
                  <c:v>-0.104698</c:v>
                </c:pt>
                <c:pt idx="1808" formatCode="General">
                  <c:v>-0.107323</c:v>
                </c:pt>
                <c:pt idx="1809" formatCode="General">
                  <c:v>-0.109858</c:v>
                </c:pt>
                <c:pt idx="1810" formatCode="General">
                  <c:v>-0.11228</c:v>
                </c:pt>
                <c:pt idx="1811" formatCode="General">
                  <c:v>-0.114567</c:v>
                </c:pt>
                <c:pt idx="1812" formatCode="General">
                  <c:v>-0.11670800000000001</c:v>
                </c:pt>
                <c:pt idx="1813" formatCode="General">
                  <c:v>-0.118698</c:v>
                </c:pt>
                <c:pt idx="1814" formatCode="General">
                  <c:v>-0.120536</c:v>
                </c:pt>
                <c:pt idx="1815" formatCode="General">
                  <c:v>-0.122227</c:v>
                </c:pt>
                <c:pt idx="1816" formatCode="General">
                  <c:v>-0.123775</c:v>
                </c:pt>
                <c:pt idx="1817" formatCode="General">
                  <c:v>-0.12517800000000001</c:v>
                </c:pt>
                <c:pt idx="1818" formatCode="General">
                  <c:v>-0.12642900000000001</c:v>
                </c:pt>
                <c:pt idx="1819" formatCode="General">
                  <c:v>-0.12751699999999999</c:v>
                </c:pt>
                <c:pt idx="1820" formatCode="General">
                  <c:v>-0.128437</c:v>
                </c:pt>
                <c:pt idx="1821" formatCode="General">
                  <c:v>-0.12918399999999999</c:v>
                </c:pt>
                <c:pt idx="1822" formatCode="General">
                  <c:v>-0.12975400000000001</c:v>
                </c:pt>
                <c:pt idx="1823" formatCode="General">
                  <c:v>-0.13014600000000001</c:v>
                </c:pt>
                <c:pt idx="1824" formatCode="General">
                  <c:v>-0.13036600000000001</c:v>
                </c:pt>
                <c:pt idx="1825" formatCode="General">
                  <c:v>-0.13042500000000001</c:v>
                </c:pt>
                <c:pt idx="1826" formatCode="General">
                  <c:v>-0.13033600000000001</c:v>
                </c:pt>
                <c:pt idx="1827" formatCode="General">
                  <c:v>-0.130109</c:v>
                </c:pt>
                <c:pt idx="1828" formatCode="General">
                  <c:v>-0.12975</c:v>
                </c:pt>
                <c:pt idx="1829" formatCode="General">
                  <c:v>-0.12926399999999999</c:v>
                </c:pt>
                <c:pt idx="1830" formatCode="General">
                  <c:v>-0.12865299999999999</c:v>
                </c:pt>
                <c:pt idx="1831" formatCode="General">
                  <c:v>-0.127913</c:v>
                </c:pt>
                <c:pt idx="1832" formatCode="General">
                  <c:v>-0.12703800000000001</c:v>
                </c:pt>
                <c:pt idx="1833" formatCode="General">
                  <c:v>-0.126024</c:v>
                </c:pt>
                <c:pt idx="1834" formatCode="General">
                  <c:v>-0.124874</c:v>
                </c:pt>
                <c:pt idx="1835" formatCode="General">
                  <c:v>-0.123595</c:v>
                </c:pt>
                <c:pt idx="1836" formatCode="General">
                  <c:v>-0.122201</c:v>
                </c:pt>
                <c:pt idx="1837" formatCode="General">
                  <c:v>-0.12070500000000001</c:v>
                </c:pt>
                <c:pt idx="1838" formatCode="General">
                  <c:v>-0.119114</c:v>
                </c:pt>
                <c:pt idx="1839" formatCode="General">
                  <c:v>-0.11743000000000001</c:v>
                </c:pt>
                <c:pt idx="1840" formatCode="General">
                  <c:v>-0.115646</c:v>
                </c:pt>
                <c:pt idx="1841" formatCode="General">
                  <c:v>-0.113755</c:v>
                </c:pt>
                <c:pt idx="1842" formatCode="General">
                  <c:v>-0.11175400000000001</c:v>
                </c:pt>
                <c:pt idx="1843" formatCode="General">
                  <c:v>-0.109639</c:v>
                </c:pt>
                <c:pt idx="1844" formatCode="General">
                  <c:v>-0.10741299999999999</c:v>
                </c:pt>
                <c:pt idx="1845" formatCode="General">
                  <c:v>-0.105084</c:v>
                </c:pt>
                <c:pt idx="1846" formatCode="General">
                  <c:v>-0.102673</c:v>
                </c:pt>
                <c:pt idx="1847" formatCode="General">
                  <c:v>-0.1002</c:v>
                </c:pt>
                <c:pt idx="1848" formatCode="General">
                  <c:v>-9.7682000000000005E-2</c:v>
                </c:pt>
                <c:pt idx="1849" formatCode="General">
                  <c:v>-9.5129000000000005E-2</c:v>
                </c:pt>
                <c:pt idx="1850" formatCode="General">
                  <c:v>-9.2549400000000004E-2</c:v>
                </c:pt>
                <c:pt idx="1851" formatCode="General">
                  <c:v>-8.9947100000000002E-2</c:v>
                </c:pt>
                <c:pt idx="1852" formatCode="General">
                  <c:v>-8.7315799999999999E-2</c:v>
                </c:pt>
                <c:pt idx="1853" formatCode="General">
                  <c:v>-8.4643300000000005E-2</c:v>
                </c:pt>
                <c:pt idx="1854" formatCode="General">
                  <c:v>-8.1923700000000002E-2</c:v>
                </c:pt>
                <c:pt idx="1855" formatCode="General">
                  <c:v>-7.9162999999999997E-2</c:v>
                </c:pt>
                <c:pt idx="1856" formatCode="General">
                  <c:v>-7.6370400000000005E-2</c:v>
                </c:pt>
                <c:pt idx="1857" formatCode="General">
                  <c:v>-7.3548699999999995E-2</c:v>
                </c:pt>
                <c:pt idx="1858" formatCode="General">
                  <c:v>-7.0694800000000002E-2</c:v>
                </c:pt>
                <c:pt idx="1859" formatCode="General">
                  <c:v>-6.7803600000000006E-2</c:v>
                </c:pt>
                <c:pt idx="1860" formatCode="General">
                  <c:v>-6.4871399999999996E-2</c:v>
                </c:pt>
                <c:pt idx="1861" formatCode="General">
                  <c:v>-6.1898399999999999E-2</c:v>
                </c:pt>
                <c:pt idx="1862" formatCode="General">
                  <c:v>-5.88903E-2</c:v>
                </c:pt>
                <c:pt idx="1863" formatCode="General">
                  <c:v>-5.5857900000000002E-2</c:v>
                </c:pt>
                <c:pt idx="1864" formatCode="General">
                  <c:v>-5.2813300000000001E-2</c:v>
                </c:pt>
                <c:pt idx="1865" formatCode="General">
                  <c:v>-4.9768399999999997E-2</c:v>
                </c:pt>
                <c:pt idx="1866" formatCode="General">
                  <c:v>-4.6730800000000003E-2</c:v>
                </c:pt>
                <c:pt idx="1867" formatCode="General">
                  <c:v>-4.37011E-2</c:v>
                </c:pt>
                <c:pt idx="1868" formatCode="General">
                  <c:v>-4.0675500000000003E-2</c:v>
                </c:pt>
                <c:pt idx="1869" formatCode="General">
                  <c:v>-3.7656000000000002E-2</c:v>
                </c:pt>
                <c:pt idx="1870" formatCode="General">
                  <c:v>-3.4653700000000003E-2</c:v>
                </c:pt>
                <c:pt idx="1871" formatCode="General">
                  <c:v>-3.1679699999999998E-2</c:v>
                </c:pt>
                <c:pt idx="1872" formatCode="General">
                  <c:v>-2.8735400000000001E-2</c:v>
                </c:pt>
                <c:pt idx="1873" formatCode="General">
                  <c:v>-2.5817400000000001E-2</c:v>
                </c:pt>
                <c:pt idx="1874" formatCode="General">
                  <c:v>-2.29292E-2</c:v>
                </c:pt>
                <c:pt idx="1875" formatCode="General">
                  <c:v>-2.00825E-2</c:v>
                </c:pt>
                <c:pt idx="1876" formatCode="General">
                  <c:v>-1.72883E-2</c:v>
                </c:pt>
                <c:pt idx="1877" formatCode="General">
                  <c:v>-1.4552000000000001E-2</c:v>
                </c:pt>
                <c:pt idx="1878" formatCode="General">
                  <c:v>-1.1878E-2</c:v>
                </c:pt>
                <c:pt idx="1879">
                  <c:v>-9.27271E-3</c:v>
                </c:pt>
                <c:pt idx="1880">
                  <c:v>-6.7425699999999998E-3</c:v>
                </c:pt>
                <c:pt idx="1881">
                  <c:v>-4.2900500000000001E-3</c:v>
                </c:pt>
                <c:pt idx="1882">
                  <c:v>-1.9129699999999999E-3</c:v>
                </c:pt>
                <c:pt idx="1883">
                  <c:v>3.9188899999999997E-4</c:v>
                </c:pt>
                <c:pt idx="1884">
                  <c:v>2.624E-3</c:v>
                </c:pt>
                <c:pt idx="1885">
                  <c:v>4.7781100000000003E-3</c:v>
                </c:pt>
                <c:pt idx="1886">
                  <c:v>6.8492400000000004E-3</c:v>
                </c:pt>
                <c:pt idx="1887">
                  <c:v>8.8369499999999997E-3</c:v>
                </c:pt>
                <c:pt idx="1888" formatCode="General">
                  <c:v>1.0741300000000001E-2</c:v>
                </c:pt>
                <c:pt idx="1889" formatCode="General">
                  <c:v>1.25551E-2</c:v>
                </c:pt>
                <c:pt idx="1890" formatCode="General">
                  <c:v>1.42636E-2</c:v>
                </c:pt>
                <c:pt idx="1891" formatCode="General">
                  <c:v>1.5853200000000001E-2</c:v>
                </c:pt>
                <c:pt idx="1892" formatCode="General">
                  <c:v>1.7318699999999999E-2</c:v>
                </c:pt>
                <c:pt idx="1893" formatCode="General">
                  <c:v>1.8660900000000001E-2</c:v>
                </c:pt>
                <c:pt idx="1894" formatCode="General">
                  <c:v>1.9880100000000001E-2</c:v>
                </c:pt>
                <c:pt idx="1895" formatCode="General">
                  <c:v>2.0970699999999998E-2</c:v>
                </c:pt>
                <c:pt idx="1896" formatCode="General">
                  <c:v>2.19197E-2</c:v>
                </c:pt>
                <c:pt idx="1897" formatCode="General">
                  <c:v>2.2711599999999998E-2</c:v>
                </c:pt>
                <c:pt idx="1898" formatCode="General">
                  <c:v>2.3337699999999999E-2</c:v>
                </c:pt>
                <c:pt idx="1899" formatCode="General">
                  <c:v>2.3801800000000001E-2</c:v>
                </c:pt>
                <c:pt idx="1900" formatCode="General">
                  <c:v>2.4112100000000001E-2</c:v>
                </c:pt>
                <c:pt idx="1901" formatCode="General">
                  <c:v>2.4268399999999999E-2</c:v>
                </c:pt>
                <c:pt idx="1902" formatCode="General">
                  <c:v>2.42612E-2</c:v>
                </c:pt>
                <c:pt idx="1903" formatCode="General">
                  <c:v>2.40842E-2</c:v>
                </c:pt>
                <c:pt idx="1904" formatCode="General">
                  <c:v>2.3742300000000001E-2</c:v>
                </c:pt>
                <c:pt idx="1905" formatCode="General">
                  <c:v>2.3246800000000001E-2</c:v>
                </c:pt>
                <c:pt idx="1906" formatCode="General">
                  <c:v>2.2603499999999999E-2</c:v>
                </c:pt>
                <c:pt idx="1907" formatCode="General">
                  <c:v>2.18087E-2</c:v>
                </c:pt>
                <c:pt idx="1908" formatCode="General">
                  <c:v>2.0856099999999999E-2</c:v>
                </c:pt>
                <c:pt idx="1909" formatCode="General">
                  <c:v>1.9745800000000001E-2</c:v>
                </c:pt>
                <c:pt idx="1910" formatCode="General">
                  <c:v>1.8485499999999998E-2</c:v>
                </c:pt>
                <c:pt idx="1911" formatCode="General">
                  <c:v>1.7081200000000001E-2</c:v>
                </c:pt>
                <c:pt idx="1912" formatCode="General">
                  <c:v>1.55289E-2</c:v>
                </c:pt>
                <c:pt idx="1913" formatCode="General">
                  <c:v>1.3819100000000001E-2</c:v>
                </c:pt>
                <c:pt idx="1914" formatCode="General">
                  <c:v>1.19483E-2</c:v>
                </c:pt>
                <c:pt idx="1915">
                  <c:v>9.9244499999999996E-3</c:v>
                </c:pt>
                <c:pt idx="1916">
                  <c:v>7.7582900000000002E-3</c:v>
                </c:pt>
                <c:pt idx="1917">
                  <c:v>5.4526899999999996E-3</c:v>
                </c:pt>
                <c:pt idx="1918">
                  <c:v>2.9999699999999998E-3</c:v>
                </c:pt>
                <c:pt idx="1919">
                  <c:v>3.8691799999999998E-4</c:v>
                </c:pt>
                <c:pt idx="1920">
                  <c:v>-2.3990000000000001E-3</c:v>
                </c:pt>
                <c:pt idx="1921">
                  <c:v>-5.3635599999999999E-3</c:v>
                </c:pt>
                <c:pt idx="1922">
                  <c:v>-8.5018699999999999E-3</c:v>
                </c:pt>
                <c:pt idx="1923" formatCode="General">
                  <c:v>-1.1802099999999999E-2</c:v>
                </c:pt>
                <c:pt idx="1924" formatCode="General">
                  <c:v>-1.5253600000000001E-2</c:v>
                </c:pt>
                <c:pt idx="1925" formatCode="General">
                  <c:v>-1.88486E-2</c:v>
                </c:pt>
                <c:pt idx="1926" formatCode="General">
                  <c:v>-2.2576200000000001E-2</c:v>
                </c:pt>
                <c:pt idx="1927" formatCode="General">
                  <c:v>-2.6421400000000001E-2</c:v>
                </c:pt>
                <c:pt idx="1928" formatCode="General">
                  <c:v>-3.0372699999999999E-2</c:v>
                </c:pt>
                <c:pt idx="1929" formatCode="General">
                  <c:v>-3.4427899999999997E-2</c:v>
                </c:pt>
                <c:pt idx="1930" formatCode="General">
                  <c:v>-3.8589199999999997E-2</c:v>
                </c:pt>
                <c:pt idx="1931" formatCode="General">
                  <c:v>-4.2854799999999998E-2</c:v>
                </c:pt>
                <c:pt idx="1932" formatCode="General">
                  <c:v>-4.7219200000000003E-2</c:v>
                </c:pt>
                <c:pt idx="1933" formatCode="General">
                  <c:v>-5.1676399999999997E-2</c:v>
                </c:pt>
                <c:pt idx="1934" formatCode="General">
                  <c:v>-5.6221E-2</c:v>
                </c:pt>
                <c:pt idx="1935" formatCode="General">
                  <c:v>-6.0844299999999997E-2</c:v>
                </c:pt>
                <c:pt idx="1936" formatCode="General">
                  <c:v>-6.5535899999999994E-2</c:v>
                </c:pt>
                <c:pt idx="1937" formatCode="General">
                  <c:v>-7.0286500000000002E-2</c:v>
                </c:pt>
                <c:pt idx="1938" formatCode="General">
                  <c:v>-7.5087000000000001E-2</c:v>
                </c:pt>
                <c:pt idx="1939" formatCode="General">
                  <c:v>-7.9922999999999994E-2</c:v>
                </c:pt>
                <c:pt idx="1940" formatCode="General">
                  <c:v>-8.4775100000000006E-2</c:v>
                </c:pt>
                <c:pt idx="1941" formatCode="General">
                  <c:v>-8.9626999999999998E-2</c:v>
                </c:pt>
                <c:pt idx="1942" formatCode="General">
                  <c:v>-9.4472600000000004E-2</c:v>
                </c:pt>
                <c:pt idx="1943" formatCode="General">
                  <c:v>-9.93116E-2</c:v>
                </c:pt>
                <c:pt idx="1944" formatCode="General">
                  <c:v>-0.104139</c:v>
                </c:pt>
                <c:pt idx="1945" formatCode="General">
                  <c:v>-0.108942</c:v>
                </c:pt>
                <c:pt idx="1946" formatCode="General">
                  <c:v>-0.11371000000000001</c:v>
                </c:pt>
                <c:pt idx="1947" formatCode="General">
                  <c:v>-0.118438</c:v>
                </c:pt>
                <c:pt idx="1948" formatCode="General">
                  <c:v>-0.123127</c:v>
                </c:pt>
                <c:pt idx="1949" formatCode="General">
                  <c:v>-0.127774</c:v>
                </c:pt>
                <c:pt idx="1950" formatCode="General">
                  <c:v>-0.13237499999999999</c:v>
                </c:pt>
                <c:pt idx="1951" formatCode="General">
                  <c:v>-0.13692599999999999</c:v>
                </c:pt>
                <c:pt idx="1952" formatCode="General">
                  <c:v>-0.14141899999999999</c:v>
                </c:pt>
                <c:pt idx="1953" formatCode="General">
                  <c:v>-0.145841</c:v>
                </c:pt>
                <c:pt idx="1954" formatCode="General">
                  <c:v>-0.150176</c:v>
                </c:pt>
                <c:pt idx="1955" formatCode="General">
                  <c:v>-0.15440899999999999</c:v>
                </c:pt>
                <c:pt idx="1956" formatCode="General">
                  <c:v>-0.15853500000000001</c:v>
                </c:pt>
                <c:pt idx="1957" formatCode="General">
                  <c:v>-0.162549</c:v>
                </c:pt>
                <c:pt idx="1958" formatCode="General">
                  <c:v>-0.16645599999999999</c:v>
                </c:pt>
                <c:pt idx="1959" formatCode="General">
                  <c:v>-0.17025799999999999</c:v>
                </c:pt>
                <c:pt idx="1960" formatCode="General">
                  <c:v>-0.173961</c:v>
                </c:pt>
                <c:pt idx="1961" formatCode="General">
                  <c:v>-0.17755799999999999</c:v>
                </c:pt>
                <c:pt idx="1962" formatCode="General">
                  <c:v>-0.18103900000000001</c:v>
                </c:pt>
                <c:pt idx="1963" formatCode="General">
                  <c:v>-0.18439700000000001</c:v>
                </c:pt>
                <c:pt idx="1964" formatCode="General">
                  <c:v>-0.18762400000000001</c:v>
                </c:pt>
                <c:pt idx="1965" formatCode="General">
                  <c:v>-0.190716</c:v>
                </c:pt>
                <c:pt idx="1966" formatCode="General">
                  <c:v>-0.19366800000000001</c:v>
                </c:pt>
                <c:pt idx="1967" formatCode="General">
                  <c:v>-0.19647600000000001</c:v>
                </c:pt>
                <c:pt idx="1968" formatCode="General">
                  <c:v>-0.19913500000000001</c:v>
                </c:pt>
                <c:pt idx="1969" formatCode="General">
                  <c:v>-0.20164199999999999</c:v>
                </c:pt>
                <c:pt idx="1970" formatCode="General">
                  <c:v>-0.20399600000000001</c:v>
                </c:pt>
                <c:pt idx="1971" formatCode="General">
                  <c:v>-0.20619499999999999</c:v>
                </c:pt>
                <c:pt idx="1972" formatCode="General">
                  <c:v>-0.20824400000000001</c:v>
                </c:pt>
                <c:pt idx="1973" formatCode="General">
                  <c:v>-0.210151</c:v>
                </c:pt>
                <c:pt idx="1974" formatCode="General">
                  <c:v>-0.211919</c:v>
                </c:pt>
                <c:pt idx="1975" formatCode="General">
                  <c:v>-0.213537</c:v>
                </c:pt>
                <c:pt idx="1976" formatCode="General">
                  <c:v>-0.21499199999999999</c:v>
                </c:pt>
                <c:pt idx="1977" formatCode="General">
                  <c:v>-0.216275</c:v>
                </c:pt>
                <c:pt idx="1978" formatCode="General">
                  <c:v>-0.21739</c:v>
                </c:pt>
                <c:pt idx="1979" formatCode="General">
                  <c:v>-0.21834100000000001</c:v>
                </c:pt>
                <c:pt idx="1980" formatCode="General">
                  <c:v>-0.21912499999999999</c:v>
                </c:pt>
                <c:pt idx="1981" formatCode="General">
                  <c:v>-0.21973599999999999</c:v>
                </c:pt>
                <c:pt idx="1982" formatCode="General">
                  <c:v>-0.220166</c:v>
                </c:pt>
                <c:pt idx="1983" formatCode="General">
                  <c:v>-0.220413</c:v>
                </c:pt>
                <c:pt idx="1984" formatCode="General">
                  <c:v>-0.220475</c:v>
                </c:pt>
                <c:pt idx="1985" formatCode="General">
                  <c:v>-0.22035299999999999</c:v>
                </c:pt>
                <c:pt idx="1986" formatCode="General">
                  <c:v>-0.22004799999999999</c:v>
                </c:pt>
                <c:pt idx="1987" formatCode="General">
                  <c:v>-0.21956000000000001</c:v>
                </c:pt>
                <c:pt idx="1988" formatCode="General">
                  <c:v>-0.218887</c:v>
                </c:pt>
                <c:pt idx="1989" formatCode="General">
                  <c:v>-0.218032</c:v>
                </c:pt>
                <c:pt idx="1990" formatCode="General">
                  <c:v>-0.216998</c:v>
                </c:pt>
                <c:pt idx="1991" formatCode="General">
                  <c:v>-0.21578800000000001</c:v>
                </c:pt>
                <c:pt idx="1992" formatCode="General">
                  <c:v>-0.21440500000000001</c:v>
                </c:pt>
                <c:pt idx="1993" formatCode="General">
                  <c:v>-0.21284700000000001</c:v>
                </c:pt>
                <c:pt idx="1994" formatCode="General">
                  <c:v>-0.211113</c:v>
                </c:pt>
                <c:pt idx="1995" formatCode="General">
                  <c:v>-0.209203</c:v>
                </c:pt>
                <c:pt idx="1996" formatCode="General">
                  <c:v>-0.207122</c:v>
                </c:pt>
                <c:pt idx="1997" formatCode="General">
                  <c:v>-0.20487900000000001</c:v>
                </c:pt>
                <c:pt idx="1998" formatCode="General">
                  <c:v>-0.20247899999999999</c:v>
                </c:pt>
                <c:pt idx="1999" formatCode="General">
                  <c:v>-0.19992499999999999</c:v>
                </c:pt>
                <c:pt idx="2000" formatCode="General">
                  <c:v>-0.197214</c:v>
                </c:pt>
                <c:pt idx="2001" formatCode="General">
                  <c:v>-0.19433900000000001</c:v>
                </c:pt>
                <c:pt idx="2002" formatCode="General">
                  <c:v>-0.19129699999999999</c:v>
                </c:pt>
                <c:pt idx="2003" formatCode="General">
                  <c:v>-0.18808900000000001</c:v>
                </c:pt>
                <c:pt idx="2004" formatCode="General">
                  <c:v>-0.18472</c:v>
                </c:pt>
                <c:pt idx="2005" formatCode="General">
                  <c:v>-0.181201</c:v>
                </c:pt>
                <c:pt idx="2006" formatCode="General">
                  <c:v>-0.177539</c:v>
                </c:pt>
                <c:pt idx="2007" formatCode="General">
                  <c:v>-0.17374700000000001</c:v>
                </c:pt>
                <c:pt idx="2008" formatCode="General">
                  <c:v>-0.16983899999999999</c:v>
                </c:pt>
                <c:pt idx="2009" formatCode="General">
                  <c:v>-0.16583100000000001</c:v>
                </c:pt>
                <c:pt idx="2010" formatCode="General">
                  <c:v>-0.16173199999999999</c:v>
                </c:pt>
                <c:pt idx="2011" formatCode="General">
                  <c:v>-0.15754099999999999</c:v>
                </c:pt>
                <c:pt idx="2012" formatCode="General">
                  <c:v>-0.153248</c:v>
                </c:pt>
                <c:pt idx="2013" formatCode="General">
                  <c:v>-0.14884700000000001</c:v>
                </c:pt>
                <c:pt idx="2014" formatCode="General">
                  <c:v>-0.14434</c:v>
                </c:pt>
                <c:pt idx="2015" formatCode="General">
                  <c:v>-0.139736</c:v>
                </c:pt>
                <c:pt idx="2016" formatCode="General">
                  <c:v>-0.135043</c:v>
                </c:pt>
                <c:pt idx="2017" formatCode="General">
                  <c:v>-0.13027</c:v>
                </c:pt>
                <c:pt idx="2018" formatCode="General">
                  <c:v>-0.125421</c:v>
                </c:pt>
                <c:pt idx="2019" formatCode="General">
                  <c:v>-0.1205</c:v>
                </c:pt>
                <c:pt idx="2020" formatCode="General">
                  <c:v>-0.115508</c:v>
                </c:pt>
                <c:pt idx="2021" formatCode="General">
                  <c:v>-0.110445</c:v>
                </c:pt>
                <c:pt idx="2022" formatCode="General">
                  <c:v>-0.10531600000000001</c:v>
                </c:pt>
                <c:pt idx="2023" formatCode="General">
                  <c:v>-0.100129</c:v>
                </c:pt>
                <c:pt idx="2024" formatCode="General">
                  <c:v>-9.4892400000000002E-2</c:v>
                </c:pt>
                <c:pt idx="2025" formatCode="General">
                  <c:v>-8.9616100000000004E-2</c:v>
                </c:pt>
                <c:pt idx="2026" formatCode="General">
                  <c:v>-8.4308999999999995E-2</c:v>
                </c:pt>
                <c:pt idx="2027" formatCode="General">
                  <c:v>-7.8981800000000005E-2</c:v>
                </c:pt>
                <c:pt idx="2028" formatCode="General">
                  <c:v>-7.3645199999999994E-2</c:v>
                </c:pt>
                <c:pt idx="2029" formatCode="General">
                  <c:v>-6.8307400000000004E-2</c:v>
                </c:pt>
                <c:pt idx="2030" formatCode="General">
                  <c:v>-6.2975900000000001E-2</c:v>
                </c:pt>
                <c:pt idx="2031" formatCode="General">
                  <c:v>-5.7657800000000002E-2</c:v>
                </c:pt>
                <c:pt idx="2032" formatCode="General">
                  <c:v>-5.2357300000000002E-2</c:v>
                </c:pt>
                <c:pt idx="2033" formatCode="General">
                  <c:v>-4.7073700000000003E-2</c:v>
                </c:pt>
                <c:pt idx="2034" formatCode="General">
                  <c:v>-4.1804800000000003E-2</c:v>
                </c:pt>
                <c:pt idx="2035" formatCode="General">
                  <c:v>-3.6552099999999997E-2</c:v>
                </c:pt>
                <c:pt idx="2036" formatCode="General">
                  <c:v>-3.13219E-2</c:v>
                </c:pt>
                <c:pt idx="2037" formatCode="General">
                  <c:v>-2.6121599999999998E-2</c:v>
                </c:pt>
                <c:pt idx="2038" formatCode="General">
                  <c:v>-2.0956599999999999E-2</c:v>
                </c:pt>
                <c:pt idx="2039" formatCode="General">
                  <c:v>-1.5830199999999999E-2</c:v>
                </c:pt>
                <c:pt idx="2040" formatCode="General">
                  <c:v>-1.0745299999999999E-2</c:v>
                </c:pt>
                <c:pt idx="2041">
                  <c:v>-5.7069299999999998E-3</c:v>
                </c:pt>
                <c:pt idx="2042">
                  <c:v>-7.2048800000000003E-4</c:v>
                </c:pt>
                <c:pt idx="2043">
                  <c:v>4.2100699999999998E-3</c:v>
                </c:pt>
                <c:pt idx="2044">
                  <c:v>9.0828300000000001E-3</c:v>
                </c:pt>
                <c:pt idx="2045" formatCode="General">
                  <c:v>1.38952E-2</c:v>
                </c:pt>
                <c:pt idx="2046" formatCode="General">
                  <c:v>1.8641000000000001E-2</c:v>
                </c:pt>
                <c:pt idx="2047" formatCode="General">
                  <c:v>2.33108E-2</c:v>
                </c:pt>
                <c:pt idx="2048" formatCode="General">
                  <c:v>2.7895799999999998E-2</c:v>
                </c:pt>
                <c:pt idx="2049" formatCode="General">
                  <c:v>3.2390099999999998E-2</c:v>
                </c:pt>
                <c:pt idx="2050" formatCode="General">
                  <c:v>3.6789000000000002E-2</c:v>
                </c:pt>
                <c:pt idx="2051" formatCode="General">
                  <c:v>4.1085799999999999E-2</c:v>
                </c:pt>
                <c:pt idx="2052" formatCode="General">
                  <c:v>4.5273000000000001E-2</c:v>
                </c:pt>
                <c:pt idx="2053" formatCode="General">
                  <c:v>4.9345800000000002E-2</c:v>
                </c:pt>
                <c:pt idx="2054" formatCode="General">
                  <c:v>5.33041E-2</c:v>
                </c:pt>
                <c:pt idx="2055" formatCode="General">
                  <c:v>5.71493E-2</c:v>
                </c:pt>
                <c:pt idx="2056" formatCode="General">
                  <c:v>6.0881600000000001E-2</c:v>
                </c:pt>
                <c:pt idx="2057" formatCode="General">
                  <c:v>6.4500799999999997E-2</c:v>
                </c:pt>
                <c:pt idx="2058" formatCode="General">
                  <c:v>6.8006700000000003E-2</c:v>
                </c:pt>
                <c:pt idx="2059" formatCode="General">
                  <c:v>7.1397299999999997E-2</c:v>
                </c:pt>
                <c:pt idx="2060" formatCode="General">
                  <c:v>7.4666999999999997E-2</c:v>
                </c:pt>
                <c:pt idx="2061" formatCode="General">
                  <c:v>7.7807600000000005E-2</c:v>
                </c:pt>
                <c:pt idx="2062" formatCode="General">
                  <c:v>8.0813399999999994E-2</c:v>
                </c:pt>
                <c:pt idx="2063" formatCode="General">
                  <c:v>8.3681900000000004E-2</c:v>
                </c:pt>
                <c:pt idx="2064" formatCode="General">
                  <c:v>8.6413599999999993E-2</c:v>
                </c:pt>
                <c:pt idx="2065" formatCode="General">
                  <c:v>8.9010300000000001E-2</c:v>
                </c:pt>
                <c:pt idx="2066" formatCode="General">
                  <c:v>9.1472100000000001E-2</c:v>
                </c:pt>
                <c:pt idx="2067" formatCode="General">
                  <c:v>9.3797400000000003E-2</c:v>
                </c:pt>
                <c:pt idx="2068" formatCode="General">
                  <c:v>9.5983200000000005E-2</c:v>
                </c:pt>
                <c:pt idx="2069" formatCode="General">
                  <c:v>9.8027799999999998E-2</c:v>
                </c:pt>
                <c:pt idx="2070" formatCode="General">
                  <c:v>9.9930500000000005E-2</c:v>
                </c:pt>
                <c:pt idx="2071" formatCode="General">
                  <c:v>0.101689</c:v>
                </c:pt>
                <c:pt idx="2072" formatCode="General">
                  <c:v>0.1033</c:v>
                </c:pt>
                <c:pt idx="2073" formatCode="General">
                  <c:v>0.104763</c:v>
                </c:pt>
                <c:pt idx="2074" formatCode="General">
                  <c:v>0.10607900000000001</c:v>
                </c:pt>
                <c:pt idx="2075" formatCode="General">
                  <c:v>0.107253</c:v>
                </c:pt>
                <c:pt idx="2076" formatCode="General">
                  <c:v>0.10828699999999999</c:v>
                </c:pt>
                <c:pt idx="2077" formatCode="General">
                  <c:v>0.109179</c:v>
                </c:pt>
                <c:pt idx="2078" formatCode="General">
                  <c:v>0.109931</c:v>
                </c:pt>
                <c:pt idx="2079" formatCode="General">
                  <c:v>0.110543</c:v>
                </c:pt>
                <c:pt idx="2080" formatCode="General">
                  <c:v>0.11101900000000001</c:v>
                </c:pt>
                <c:pt idx="2081" formatCode="General">
                  <c:v>0.111362</c:v>
                </c:pt>
                <c:pt idx="2082" formatCode="General">
                  <c:v>0.11157599999999999</c:v>
                </c:pt>
                <c:pt idx="2083" formatCode="General">
                  <c:v>0.111664</c:v>
                </c:pt>
                <c:pt idx="2084" formatCode="General">
                  <c:v>0.11163099999999999</c:v>
                </c:pt>
                <c:pt idx="2085" formatCode="General">
                  <c:v>0.11147899999999999</c:v>
                </c:pt>
                <c:pt idx="2086" formatCode="General">
                  <c:v>0.111208</c:v>
                </c:pt>
                <c:pt idx="2087" formatCode="General">
                  <c:v>0.11081299999999999</c:v>
                </c:pt>
                <c:pt idx="2088" formatCode="General">
                  <c:v>0.110292</c:v>
                </c:pt>
                <c:pt idx="2089" formatCode="General">
                  <c:v>0.109642</c:v>
                </c:pt>
                <c:pt idx="2090" formatCode="General">
                  <c:v>0.10886800000000001</c:v>
                </c:pt>
                <c:pt idx="2091" formatCode="General">
                  <c:v>0.107974</c:v>
                </c:pt>
                <c:pt idx="2092" formatCode="General">
                  <c:v>0.10696600000000001</c:v>
                </c:pt>
                <c:pt idx="2093" formatCode="General">
                  <c:v>0.105848</c:v>
                </c:pt>
                <c:pt idx="2094" formatCode="General">
                  <c:v>0.10462200000000001</c:v>
                </c:pt>
                <c:pt idx="2095" formatCode="General">
                  <c:v>0.10328900000000001</c:v>
                </c:pt>
                <c:pt idx="2096" formatCode="General">
                  <c:v>0.101851</c:v>
                </c:pt>
                <c:pt idx="2097" formatCode="General">
                  <c:v>0.100311</c:v>
                </c:pt>
                <c:pt idx="2098" formatCode="General">
                  <c:v>9.8672399999999993E-2</c:v>
                </c:pt>
                <c:pt idx="2099" formatCode="General">
                  <c:v>9.6937899999999994E-2</c:v>
                </c:pt>
                <c:pt idx="2100" formatCode="General">
                  <c:v>9.5109100000000002E-2</c:v>
                </c:pt>
                <c:pt idx="2101" formatCode="General">
                  <c:v>9.3187900000000004E-2</c:v>
                </c:pt>
                <c:pt idx="2102" formatCode="General">
                  <c:v>9.1175900000000004E-2</c:v>
                </c:pt>
                <c:pt idx="2103" formatCode="General">
                  <c:v>8.9073100000000002E-2</c:v>
                </c:pt>
                <c:pt idx="2104" formatCode="General">
                  <c:v>8.6876800000000004E-2</c:v>
                </c:pt>
                <c:pt idx="2105" formatCode="General">
                  <c:v>8.4584999999999994E-2</c:v>
                </c:pt>
                <c:pt idx="2106" formatCode="General">
                  <c:v>8.2199599999999998E-2</c:v>
                </c:pt>
                <c:pt idx="2107" formatCode="General">
                  <c:v>7.9726099999999994E-2</c:v>
                </c:pt>
                <c:pt idx="2108" formatCode="General">
                  <c:v>7.7170000000000002E-2</c:v>
                </c:pt>
                <c:pt idx="2109" formatCode="General">
                  <c:v>7.4534100000000006E-2</c:v>
                </c:pt>
                <c:pt idx="2110" formatCode="General">
                  <c:v>7.18192E-2</c:v>
                </c:pt>
                <c:pt idx="2111" formatCode="General">
                  <c:v>6.9027199999999997E-2</c:v>
                </c:pt>
                <c:pt idx="2112" formatCode="General">
                  <c:v>6.6161700000000004E-2</c:v>
                </c:pt>
                <c:pt idx="2113" formatCode="General">
                  <c:v>6.3227500000000006E-2</c:v>
                </c:pt>
                <c:pt idx="2114" formatCode="General">
                  <c:v>6.0229199999999997E-2</c:v>
                </c:pt>
                <c:pt idx="2115" formatCode="General">
                  <c:v>5.7171899999999998E-2</c:v>
                </c:pt>
                <c:pt idx="2116" formatCode="General">
                  <c:v>5.4060299999999999E-2</c:v>
                </c:pt>
                <c:pt idx="2117" formatCode="General">
                  <c:v>5.0896700000000003E-2</c:v>
                </c:pt>
                <c:pt idx="2118" formatCode="General">
                  <c:v>4.7680599999999997E-2</c:v>
                </c:pt>
                <c:pt idx="2119" formatCode="General">
                  <c:v>4.4412100000000003E-2</c:v>
                </c:pt>
                <c:pt idx="2120" formatCode="General">
                  <c:v>4.1093200000000003E-2</c:v>
                </c:pt>
                <c:pt idx="2121" formatCode="General">
                  <c:v>3.7728200000000003E-2</c:v>
                </c:pt>
                <c:pt idx="2122" formatCode="General">
                  <c:v>3.4321200000000003E-2</c:v>
                </c:pt>
                <c:pt idx="2123" formatCode="General">
                  <c:v>3.0876500000000001E-2</c:v>
                </c:pt>
                <c:pt idx="2124" formatCode="General">
                  <c:v>2.73996E-2</c:v>
                </c:pt>
                <c:pt idx="2125" formatCode="General">
                  <c:v>2.3897100000000001E-2</c:v>
                </c:pt>
                <c:pt idx="2126" formatCode="General">
                  <c:v>2.0375399999999998E-2</c:v>
                </c:pt>
                <c:pt idx="2127" formatCode="General">
                  <c:v>1.68396E-2</c:v>
                </c:pt>
                <c:pt idx="2128" formatCode="General">
                  <c:v>1.32926E-2</c:v>
                </c:pt>
                <c:pt idx="2129">
                  <c:v>9.7356999999999999E-3</c:v>
                </c:pt>
                <c:pt idx="2130">
                  <c:v>6.1691200000000002E-3</c:v>
                </c:pt>
                <c:pt idx="2131">
                  <c:v>2.5932099999999999E-3</c:v>
                </c:pt>
                <c:pt idx="2132">
                  <c:v>-9.8992000000000004E-4</c:v>
                </c:pt>
                <c:pt idx="2133">
                  <c:v>-4.5755300000000004E-3</c:v>
                </c:pt>
                <c:pt idx="2134">
                  <c:v>-8.1570700000000006E-3</c:v>
                </c:pt>
                <c:pt idx="2135" formatCode="General">
                  <c:v>-1.1729099999999999E-2</c:v>
                </c:pt>
                <c:pt idx="2136" formatCode="General">
                  <c:v>-1.5290400000000001E-2</c:v>
                </c:pt>
                <c:pt idx="2137" formatCode="General">
                  <c:v>-1.8843499999999999E-2</c:v>
                </c:pt>
                <c:pt idx="2138" formatCode="General">
                  <c:v>-2.2389800000000001E-2</c:v>
                </c:pt>
                <c:pt idx="2139" formatCode="General">
                  <c:v>-2.5925500000000001E-2</c:v>
                </c:pt>
                <c:pt idx="2140" formatCode="General">
                  <c:v>-2.9442699999999999E-2</c:v>
                </c:pt>
                <c:pt idx="2141" formatCode="General">
                  <c:v>-3.2933999999999998E-2</c:v>
                </c:pt>
                <c:pt idx="2142" formatCode="General">
                  <c:v>-3.6395499999999997E-2</c:v>
                </c:pt>
                <c:pt idx="2143" formatCode="General">
                  <c:v>-3.9824699999999998E-2</c:v>
                </c:pt>
                <c:pt idx="2144" formatCode="General">
                  <c:v>-4.3217999999999999E-2</c:v>
                </c:pt>
                <c:pt idx="2145" formatCode="General">
                  <c:v>-4.6572099999999998E-2</c:v>
                </c:pt>
                <c:pt idx="2146" formatCode="General">
                  <c:v>-4.9885600000000002E-2</c:v>
                </c:pt>
                <c:pt idx="2147" formatCode="General">
                  <c:v>-5.3158700000000003E-2</c:v>
                </c:pt>
                <c:pt idx="2148" formatCode="General">
                  <c:v>-5.6390000000000003E-2</c:v>
                </c:pt>
                <c:pt idx="2149" formatCode="General">
                  <c:v>-5.9574000000000002E-2</c:v>
                </c:pt>
                <c:pt idx="2150" formatCode="General">
                  <c:v>-6.2703599999999998E-2</c:v>
                </c:pt>
                <c:pt idx="2151" formatCode="General">
                  <c:v>-6.5772600000000001E-2</c:v>
                </c:pt>
                <c:pt idx="2152" formatCode="General">
                  <c:v>-6.87773E-2</c:v>
                </c:pt>
                <c:pt idx="2153" formatCode="General">
                  <c:v>-7.1716199999999994E-2</c:v>
                </c:pt>
                <c:pt idx="2154" formatCode="General">
                  <c:v>-7.4588199999999993E-2</c:v>
                </c:pt>
                <c:pt idx="2155" formatCode="General">
                  <c:v>-7.7393100000000006E-2</c:v>
                </c:pt>
                <c:pt idx="2156" formatCode="General">
                  <c:v>-8.0130699999999999E-2</c:v>
                </c:pt>
                <c:pt idx="2157" formatCode="General">
                  <c:v>-8.2800399999999996E-2</c:v>
                </c:pt>
                <c:pt idx="2158" formatCode="General">
                  <c:v>-8.5401199999999997E-2</c:v>
                </c:pt>
                <c:pt idx="2159" formatCode="General">
                  <c:v>-8.7930999999999995E-2</c:v>
                </c:pt>
                <c:pt idx="2160" formatCode="General">
                  <c:v>-9.0386800000000003E-2</c:v>
                </c:pt>
                <c:pt idx="2161" formatCode="General">
                  <c:v>-9.2764700000000005E-2</c:v>
                </c:pt>
                <c:pt idx="2162" formatCode="General">
                  <c:v>-9.5061499999999993E-2</c:v>
                </c:pt>
                <c:pt idx="2163" formatCode="General">
                  <c:v>-9.7275899999999998E-2</c:v>
                </c:pt>
                <c:pt idx="2164" formatCode="General">
                  <c:v>-9.9408999999999997E-2</c:v>
                </c:pt>
                <c:pt idx="2165" formatCode="General">
                  <c:v>-0.101463</c:v>
                </c:pt>
                <c:pt idx="2166" formatCode="General">
                  <c:v>-0.103437</c:v>
                </c:pt>
                <c:pt idx="2167" formatCode="General">
                  <c:v>-0.10533099999999999</c:v>
                </c:pt>
                <c:pt idx="2168" formatCode="General">
                  <c:v>-0.107143</c:v>
                </c:pt>
                <c:pt idx="2169" formatCode="General">
                  <c:v>-0.108872</c:v>
                </c:pt>
                <c:pt idx="2170" formatCode="General">
                  <c:v>-0.11051900000000001</c:v>
                </c:pt>
                <c:pt idx="2171" formatCode="General">
                  <c:v>-0.112082</c:v>
                </c:pt>
                <c:pt idx="2172" formatCode="General">
                  <c:v>-0.113561</c:v>
                </c:pt>
                <c:pt idx="2173" formatCode="General">
                  <c:v>-0.114954</c:v>
                </c:pt>
                <c:pt idx="2174" formatCode="General">
                  <c:v>-0.11626300000000001</c:v>
                </c:pt>
                <c:pt idx="2175" formatCode="General">
                  <c:v>-0.117489</c:v>
                </c:pt>
                <c:pt idx="2176" formatCode="General">
                  <c:v>-0.11863</c:v>
                </c:pt>
                <c:pt idx="2177" formatCode="General">
                  <c:v>-0.119686</c:v>
                </c:pt>
                <c:pt idx="2178" formatCode="General">
                  <c:v>-0.120656</c:v>
                </c:pt>
                <c:pt idx="2179" formatCode="General">
                  <c:v>-0.12153899999999999</c:v>
                </c:pt>
                <c:pt idx="2180" formatCode="General">
                  <c:v>-0.122332</c:v>
                </c:pt>
                <c:pt idx="2181" formatCode="General">
                  <c:v>-0.123034</c:v>
                </c:pt>
                <c:pt idx="2182" formatCode="General">
                  <c:v>-0.123644</c:v>
                </c:pt>
                <c:pt idx="2183" formatCode="General">
                  <c:v>-0.124163</c:v>
                </c:pt>
                <c:pt idx="2184" formatCode="General">
                  <c:v>-0.12459199999999999</c:v>
                </c:pt>
                <c:pt idx="2185" formatCode="General">
                  <c:v>-0.124932</c:v>
                </c:pt>
                <c:pt idx="2186" formatCode="General">
                  <c:v>-0.12518399999999999</c:v>
                </c:pt>
                <c:pt idx="2187" formatCode="General">
                  <c:v>-0.12534600000000001</c:v>
                </c:pt>
                <c:pt idx="2188" formatCode="General">
                  <c:v>-0.12542</c:v>
                </c:pt>
                <c:pt idx="2189" formatCode="General">
                  <c:v>-0.12540399999999999</c:v>
                </c:pt>
                <c:pt idx="2190" formatCode="General">
                  <c:v>-0.12529899999999999</c:v>
                </c:pt>
                <c:pt idx="2191" formatCode="General">
                  <c:v>-0.12510599999999999</c:v>
                </c:pt>
                <c:pt idx="2192" formatCode="General">
                  <c:v>-0.12482500000000001</c:v>
                </c:pt>
                <c:pt idx="2193" formatCode="General">
                  <c:v>-0.124454</c:v>
                </c:pt>
                <c:pt idx="2194" formatCode="General">
                  <c:v>-0.123992</c:v>
                </c:pt>
                <c:pt idx="2195" formatCode="General">
                  <c:v>-0.123441</c:v>
                </c:pt>
                <c:pt idx="2196" formatCode="General">
                  <c:v>-0.12280000000000001</c:v>
                </c:pt>
                <c:pt idx="2197" formatCode="General">
                  <c:v>-0.122072</c:v>
                </c:pt>
                <c:pt idx="2198" formatCode="General">
                  <c:v>-0.121255</c:v>
                </c:pt>
                <c:pt idx="2199" formatCode="General">
                  <c:v>-0.12035</c:v>
                </c:pt>
                <c:pt idx="2200" formatCode="General">
                  <c:v>-0.119355</c:v>
                </c:pt>
                <c:pt idx="2201" formatCode="General">
                  <c:v>-0.118271</c:v>
                </c:pt>
                <c:pt idx="2202" formatCode="General">
                  <c:v>-0.11709899999999999</c:v>
                </c:pt>
                <c:pt idx="2203" formatCode="General">
                  <c:v>-0.11584</c:v>
                </c:pt>
                <c:pt idx="2204" formatCode="General">
                  <c:v>-0.114495</c:v>
                </c:pt>
                <c:pt idx="2205" formatCode="General">
                  <c:v>-0.113063</c:v>
                </c:pt>
                <c:pt idx="2206" formatCode="General">
                  <c:v>-0.11154600000000001</c:v>
                </c:pt>
                <c:pt idx="2207" formatCode="General">
                  <c:v>-0.109944</c:v>
                </c:pt>
                <c:pt idx="2208" formatCode="General">
                  <c:v>-0.10826</c:v>
                </c:pt>
                <c:pt idx="2209" formatCode="General">
                  <c:v>-0.106493</c:v>
                </c:pt>
                <c:pt idx="2210" formatCode="General">
                  <c:v>-0.104647</c:v>
                </c:pt>
                <c:pt idx="2211" formatCode="General">
                  <c:v>-0.10272100000000001</c:v>
                </c:pt>
                <c:pt idx="2212" formatCode="General">
                  <c:v>-0.100717</c:v>
                </c:pt>
                <c:pt idx="2213" formatCode="General">
                  <c:v>-9.8637600000000006E-2</c:v>
                </c:pt>
                <c:pt idx="2214" formatCode="General">
                  <c:v>-9.6482700000000005E-2</c:v>
                </c:pt>
                <c:pt idx="2215" formatCode="General">
                  <c:v>-9.4254099999999993E-2</c:v>
                </c:pt>
                <c:pt idx="2216" formatCode="General">
                  <c:v>-9.1952999999999993E-2</c:v>
                </c:pt>
                <c:pt idx="2217" formatCode="General">
                  <c:v>-8.95812E-2</c:v>
                </c:pt>
                <c:pt idx="2218" formatCode="General">
                  <c:v>-8.7140300000000004E-2</c:v>
                </c:pt>
                <c:pt idx="2219" formatCode="General">
                  <c:v>-8.4631799999999993E-2</c:v>
                </c:pt>
                <c:pt idx="2220" formatCode="General">
                  <c:v>-8.20573E-2</c:v>
                </c:pt>
                <c:pt idx="2221" formatCode="General">
                  <c:v>-7.94184E-2</c:v>
                </c:pt>
                <c:pt idx="2222" formatCode="General">
                  <c:v>-7.6716699999999999E-2</c:v>
                </c:pt>
                <c:pt idx="2223" formatCode="General">
                  <c:v>-7.39538E-2</c:v>
                </c:pt>
                <c:pt idx="2224" formatCode="General">
                  <c:v>-7.1131700000000006E-2</c:v>
                </c:pt>
                <c:pt idx="2225" formatCode="General">
                  <c:v>-6.8252199999999999E-2</c:v>
                </c:pt>
                <c:pt idx="2226" formatCode="General">
                  <c:v>-6.5317200000000006E-2</c:v>
                </c:pt>
                <c:pt idx="2227" formatCode="General">
                  <c:v>-6.2328599999999998E-2</c:v>
                </c:pt>
                <c:pt idx="2228" formatCode="General">
                  <c:v>-5.9288500000000001E-2</c:v>
                </c:pt>
                <c:pt idx="2229" formatCode="General">
                  <c:v>-5.6198499999999998E-2</c:v>
                </c:pt>
                <c:pt idx="2230" formatCode="General">
                  <c:v>-5.3060799999999998E-2</c:v>
                </c:pt>
                <c:pt idx="2231" formatCode="General">
                  <c:v>-4.9877299999999999E-2</c:v>
                </c:pt>
                <c:pt idx="2232" formatCode="General">
                  <c:v>-4.66501E-2</c:v>
                </c:pt>
                <c:pt idx="2233" formatCode="General">
                  <c:v>-4.3381400000000001E-2</c:v>
                </c:pt>
                <c:pt idx="2234" formatCode="General">
                  <c:v>-4.0073499999999998E-2</c:v>
                </c:pt>
                <c:pt idx="2235" formatCode="General">
                  <c:v>-3.6728799999999999E-2</c:v>
                </c:pt>
                <c:pt idx="2236" formatCode="General">
                  <c:v>-3.3349999999999998E-2</c:v>
                </c:pt>
                <c:pt idx="2237" formatCode="General">
                  <c:v>-2.9939299999999999E-2</c:v>
                </c:pt>
                <c:pt idx="2238" formatCode="General">
                  <c:v>-2.64993E-2</c:v>
                </c:pt>
                <c:pt idx="2239" formatCode="General">
                  <c:v>-2.3032299999999999E-2</c:v>
                </c:pt>
                <c:pt idx="2240" formatCode="General">
                  <c:v>-1.9540800000000001E-2</c:v>
                </c:pt>
                <c:pt idx="2241" formatCode="General">
                  <c:v>-1.6027199999999998E-2</c:v>
                </c:pt>
                <c:pt idx="2242" formatCode="General">
                  <c:v>-1.24942E-2</c:v>
                </c:pt>
                <c:pt idx="2243">
                  <c:v>-8.9444599999999996E-3</c:v>
                </c:pt>
                <c:pt idx="2244">
                  <c:v>-5.3809799999999996E-3</c:v>
                </c:pt>
                <c:pt idx="2245">
                  <c:v>-1.80653E-3</c:v>
                </c:pt>
                <c:pt idx="2246">
                  <c:v>1.77662E-3</c:v>
                </c:pt>
                <c:pt idx="2247">
                  <c:v>5.3666499999999997E-3</c:v>
                </c:pt>
                <c:pt idx="2248">
                  <c:v>8.9615000000000007E-3</c:v>
                </c:pt>
                <c:pt idx="2249" formatCode="General">
                  <c:v>1.2558400000000001E-2</c:v>
                </c:pt>
                <c:pt idx="2250" formatCode="General">
                  <c:v>1.6153899999999999E-2</c:v>
                </c:pt>
                <c:pt idx="2251" formatCode="General">
                  <c:v>1.9744399999999999E-2</c:v>
                </c:pt>
                <c:pt idx="2252" formatCode="General">
                  <c:v>2.3326400000000001E-2</c:v>
                </c:pt>
                <c:pt idx="2253" formatCode="General">
                  <c:v>2.6896199999999999E-2</c:v>
                </c:pt>
                <c:pt idx="2254" formatCode="General">
                  <c:v>3.0450499999999998E-2</c:v>
                </c:pt>
                <c:pt idx="2255" formatCode="General">
                  <c:v>3.3985799999999997E-2</c:v>
                </c:pt>
                <c:pt idx="2256" formatCode="General">
                  <c:v>3.7498900000000002E-2</c:v>
                </c:pt>
                <c:pt idx="2257" formatCode="General">
                  <c:v>4.0987099999999999E-2</c:v>
                </c:pt>
                <c:pt idx="2258" formatCode="General">
                  <c:v>4.4448599999999998E-2</c:v>
                </c:pt>
                <c:pt idx="2259" formatCode="General">
                  <c:v>4.7882000000000001E-2</c:v>
                </c:pt>
                <c:pt idx="2260" formatCode="General">
                  <c:v>5.1285799999999999E-2</c:v>
                </c:pt>
                <c:pt idx="2261" formatCode="General">
                  <c:v>5.4658199999999997E-2</c:v>
                </c:pt>
                <c:pt idx="2262" formatCode="General">
                  <c:v>5.7997100000000003E-2</c:v>
                </c:pt>
                <c:pt idx="2263" formatCode="General">
                  <c:v>6.1300199999999999E-2</c:v>
                </c:pt>
                <c:pt idx="2264" formatCode="General">
                  <c:v>6.4565999999999998E-2</c:v>
                </c:pt>
                <c:pt idx="2265" formatCode="General">
                  <c:v>6.7792599999999995E-2</c:v>
                </c:pt>
                <c:pt idx="2266" formatCode="General">
                  <c:v>7.0978399999999997E-2</c:v>
                </c:pt>
                <c:pt idx="2267" formatCode="General">
                  <c:v>7.4121300000000001E-2</c:v>
                </c:pt>
                <c:pt idx="2268" formatCode="General">
                  <c:v>7.7218700000000001E-2</c:v>
                </c:pt>
                <c:pt idx="2269" formatCode="General">
                  <c:v>8.0268000000000006E-2</c:v>
                </c:pt>
                <c:pt idx="2270" formatCode="General">
                  <c:v>8.3266999999999994E-2</c:v>
                </c:pt>
                <c:pt idx="2271" formatCode="General">
                  <c:v>8.6213399999999996E-2</c:v>
                </c:pt>
                <c:pt idx="2272" formatCode="General">
                  <c:v>8.9104299999999997E-2</c:v>
                </c:pt>
                <c:pt idx="2273" formatCode="General">
                  <c:v>9.1936699999999996E-2</c:v>
                </c:pt>
                <c:pt idx="2274" formatCode="General">
                  <c:v>9.47075E-2</c:v>
                </c:pt>
                <c:pt idx="2275" formatCode="General">
                  <c:v>9.7414200000000006E-2</c:v>
                </c:pt>
                <c:pt idx="2276" formatCode="General">
                  <c:v>0.10005500000000001</c:v>
                </c:pt>
                <c:pt idx="2277" formatCode="General">
                  <c:v>0.102627</c:v>
                </c:pt>
                <c:pt idx="2278" formatCode="General">
                  <c:v>0.105129</c:v>
                </c:pt>
                <c:pt idx="2279" formatCode="General">
                  <c:v>0.107556</c:v>
                </c:pt>
                <c:pt idx="2280" formatCode="General">
                  <c:v>0.10990800000000001</c:v>
                </c:pt>
                <c:pt idx="2281" formatCode="General">
                  <c:v>0.112181</c:v>
                </c:pt>
                <c:pt idx="2282" formatCode="General">
                  <c:v>0.114375</c:v>
                </c:pt>
                <c:pt idx="2283" formatCode="General">
                  <c:v>0.11648799999999999</c:v>
                </c:pt>
                <c:pt idx="2284" formatCode="General">
                  <c:v>0.118517</c:v>
                </c:pt>
                <c:pt idx="2285" formatCode="General">
                  <c:v>0.120462</c:v>
                </c:pt>
                <c:pt idx="2286" formatCode="General">
                  <c:v>0.122323</c:v>
                </c:pt>
                <c:pt idx="2287" formatCode="General">
                  <c:v>0.1241</c:v>
                </c:pt>
                <c:pt idx="2288" formatCode="General">
                  <c:v>0.12579099999999999</c:v>
                </c:pt>
                <c:pt idx="2289" formatCode="General">
                  <c:v>0.12739700000000001</c:v>
                </c:pt>
                <c:pt idx="2290" formatCode="General">
                  <c:v>0.128917</c:v>
                </c:pt>
                <c:pt idx="2291" formatCode="General">
                  <c:v>0.13034899999999999</c:v>
                </c:pt>
                <c:pt idx="2292" formatCode="General">
                  <c:v>0.13169</c:v>
                </c:pt>
                <c:pt idx="2293" formatCode="General">
                  <c:v>0.13294</c:v>
                </c:pt>
                <c:pt idx="2294" formatCode="General">
                  <c:v>0.13409499999999999</c:v>
                </c:pt>
                <c:pt idx="2295" formatCode="General">
                  <c:v>0.13514999999999999</c:v>
                </c:pt>
                <c:pt idx="2296" formatCode="General">
                  <c:v>0.136101</c:v>
                </c:pt>
                <c:pt idx="2297" formatCode="General">
                  <c:v>0.13694600000000001</c:v>
                </c:pt>
                <c:pt idx="2298" formatCode="General">
                  <c:v>0.137684</c:v>
                </c:pt>
                <c:pt idx="2299" formatCode="General">
                  <c:v>0.138319</c:v>
                </c:pt>
                <c:pt idx="2300" formatCode="General">
                  <c:v>0.138851</c:v>
                </c:pt>
                <c:pt idx="2301" formatCode="General">
                  <c:v>0.13927999999999999</c:v>
                </c:pt>
                <c:pt idx="2302" formatCode="General">
                  <c:v>0.13960700000000001</c:v>
                </c:pt>
                <c:pt idx="2303" formatCode="General">
                  <c:v>0.13983100000000001</c:v>
                </c:pt>
                <c:pt idx="2304" formatCode="General">
                  <c:v>0.139954</c:v>
                </c:pt>
                <c:pt idx="2305" formatCode="General">
                  <c:v>0.13997299999999999</c:v>
                </c:pt>
                <c:pt idx="2306" formatCode="General">
                  <c:v>0.13988700000000001</c:v>
                </c:pt>
                <c:pt idx="2307" formatCode="General">
                  <c:v>0.13968900000000001</c:v>
                </c:pt>
                <c:pt idx="2308" formatCode="General">
                  <c:v>0.139376</c:v>
                </c:pt>
                <c:pt idx="2309" formatCode="General">
                  <c:v>0.13894500000000001</c:v>
                </c:pt>
                <c:pt idx="2310" formatCode="General">
                  <c:v>0.13839599999999999</c:v>
                </c:pt>
                <c:pt idx="2311" formatCode="General">
                  <c:v>0.13772999999999999</c:v>
                </c:pt>
                <c:pt idx="2312" formatCode="General">
                  <c:v>0.13695199999999999</c:v>
                </c:pt>
                <c:pt idx="2313" formatCode="General">
                  <c:v>0.13606199999999999</c:v>
                </c:pt>
                <c:pt idx="2314" formatCode="General">
                  <c:v>0.13506199999999999</c:v>
                </c:pt>
                <c:pt idx="2315" formatCode="General">
                  <c:v>0.13395299999999999</c:v>
                </c:pt>
                <c:pt idx="2316" formatCode="General">
                  <c:v>0.13273499999999999</c:v>
                </c:pt>
                <c:pt idx="2317" formatCode="General">
                  <c:v>0.131408</c:v>
                </c:pt>
                <c:pt idx="2318" formatCode="General">
                  <c:v>0.129972</c:v>
                </c:pt>
                <c:pt idx="2319" formatCode="General">
                  <c:v>0.12842700000000001</c:v>
                </c:pt>
                <c:pt idx="2320" formatCode="General">
                  <c:v>0.126776</c:v>
                </c:pt>
                <c:pt idx="2321" formatCode="General">
                  <c:v>0.12501899999999999</c:v>
                </c:pt>
                <c:pt idx="2322" formatCode="General">
                  <c:v>0.123159</c:v>
                </c:pt>
                <c:pt idx="2323" formatCode="General">
                  <c:v>0.1212</c:v>
                </c:pt>
                <c:pt idx="2324" formatCode="General">
                  <c:v>0.11915000000000001</c:v>
                </c:pt>
                <c:pt idx="2325" formatCode="General">
                  <c:v>0.117011</c:v>
                </c:pt>
                <c:pt idx="2326" formatCode="General">
                  <c:v>0.114786</c:v>
                </c:pt>
                <c:pt idx="2327" formatCode="General">
                  <c:v>0.11247500000000001</c:v>
                </c:pt>
                <c:pt idx="2328" formatCode="General">
                  <c:v>0.110078</c:v>
                </c:pt>
                <c:pt idx="2329" formatCode="General">
                  <c:v>0.107596</c:v>
                </c:pt>
                <c:pt idx="2330" formatCode="General">
                  <c:v>0.105027</c:v>
                </c:pt>
                <c:pt idx="2331" formatCode="General">
                  <c:v>0.10237300000000001</c:v>
                </c:pt>
                <c:pt idx="2332" formatCode="General">
                  <c:v>9.9635500000000002E-2</c:v>
                </c:pt>
                <c:pt idx="2333" formatCode="General">
                  <c:v>9.6819100000000005E-2</c:v>
                </c:pt>
                <c:pt idx="2334" formatCode="General">
                  <c:v>9.3925700000000001E-2</c:v>
                </c:pt>
                <c:pt idx="2335" formatCode="General">
                  <c:v>9.0954999999999994E-2</c:v>
                </c:pt>
                <c:pt idx="2336" formatCode="General">
                  <c:v>8.7906999999999999E-2</c:v>
                </c:pt>
                <c:pt idx="2337" formatCode="General">
                  <c:v>8.4784200000000004E-2</c:v>
                </c:pt>
                <c:pt idx="2338" formatCode="General">
                  <c:v>8.1591300000000005E-2</c:v>
                </c:pt>
                <c:pt idx="2339" formatCode="General">
                  <c:v>7.8332499999999999E-2</c:v>
                </c:pt>
                <c:pt idx="2340" formatCode="General">
                  <c:v>7.5011999999999995E-2</c:v>
                </c:pt>
                <c:pt idx="2341" formatCode="General">
                  <c:v>7.1634799999999998E-2</c:v>
                </c:pt>
                <c:pt idx="2342" formatCode="General">
                  <c:v>6.8206500000000003E-2</c:v>
                </c:pt>
                <c:pt idx="2343" formatCode="General">
                  <c:v>6.4731399999999994E-2</c:v>
                </c:pt>
                <c:pt idx="2344" formatCode="General">
                  <c:v>6.1212500000000003E-2</c:v>
                </c:pt>
                <c:pt idx="2345" formatCode="General">
                  <c:v>5.7654299999999999E-2</c:v>
                </c:pt>
                <c:pt idx="2346" formatCode="General">
                  <c:v>5.40642E-2</c:v>
                </c:pt>
                <c:pt idx="2347" formatCode="General">
                  <c:v>5.04509E-2</c:v>
                </c:pt>
                <c:pt idx="2348" formatCode="General">
                  <c:v>4.6821599999999998E-2</c:v>
                </c:pt>
                <c:pt idx="2349" formatCode="General">
                  <c:v>4.3181299999999999E-2</c:v>
                </c:pt>
                <c:pt idx="2350" formatCode="General">
                  <c:v>3.95333E-2</c:v>
                </c:pt>
                <c:pt idx="2351" formatCode="General">
                  <c:v>3.5878399999999998E-2</c:v>
                </c:pt>
                <c:pt idx="2352" formatCode="General">
                  <c:v>3.22157E-2</c:v>
                </c:pt>
                <c:pt idx="2353" formatCode="General">
                  <c:v>2.85446E-2</c:v>
                </c:pt>
                <c:pt idx="2354" formatCode="General">
                  <c:v>2.4868100000000001E-2</c:v>
                </c:pt>
                <c:pt idx="2355" formatCode="General">
                  <c:v>2.1191600000000001E-2</c:v>
                </c:pt>
                <c:pt idx="2356" formatCode="General">
                  <c:v>1.75202E-2</c:v>
                </c:pt>
                <c:pt idx="2357" formatCode="General">
                  <c:v>1.3857299999999999E-2</c:v>
                </c:pt>
                <c:pt idx="2358" formatCode="General">
                  <c:v>1.0206700000000001E-2</c:v>
                </c:pt>
                <c:pt idx="2359">
                  <c:v>6.5759399999999997E-3</c:v>
                </c:pt>
                <c:pt idx="2360">
                  <c:v>2.9753100000000001E-3</c:v>
                </c:pt>
                <c:pt idx="2361">
                  <c:v>-5.8659999999999995E-4</c:v>
                </c:pt>
                <c:pt idx="2362">
                  <c:v>-4.10721E-3</c:v>
                </c:pt>
                <c:pt idx="2363">
                  <c:v>-7.5886299999999999E-3</c:v>
                </c:pt>
                <c:pt idx="2364" formatCode="General">
                  <c:v>-1.10315E-2</c:v>
                </c:pt>
                <c:pt idx="2365" formatCode="General">
                  <c:v>-1.4429600000000001E-2</c:v>
                </c:pt>
                <c:pt idx="2366" formatCode="General">
                  <c:v>-1.7771700000000001E-2</c:v>
                </c:pt>
                <c:pt idx="2367" formatCode="General">
                  <c:v>-2.1047699999999999E-2</c:v>
                </c:pt>
                <c:pt idx="2368" formatCode="General">
                  <c:v>-2.42536E-2</c:v>
                </c:pt>
                <c:pt idx="2369" formatCode="General">
                  <c:v>-2.73896E-2</c:v>
                </c:pt>
                <c:pt idx="2370" formatCode="General">
                  <c:v>-3.0455099999999999E-2</c:v>
                </c:pt>
                <c:pt idx="2371" formatCode="General">
                  <c:v>-3.3447200000000003E-2</c:v>
                </c:pt>
                <c:pt idx="2372" formatCode="General">
                  <c:v>-3.6363600000000003E-2</c:v>
                </c:pt>
                <c:pt idx="2373" formatCode="General">
                  <c:v>-3.92044E-2</c:v>
                </c:pt>
                <c:pt idx="2374" formatCode="General">
                  <c:v>-4.1969899999999997E-2</c:v>
                </c:pt>
                <c:pt idx="2375" formatCode="General">
                  <c:v>-4.4658200000000002E-2</c:v>
                </c:pt>
                <c:pt idx="2376" formatCode="General">
                  <c:v>-4.7264800000000003E-2</c:v>
                </c:pt>
                <c:pt idx="2377" formatCode="General">
                  <c:v>-4.9785799999999998E-2</c:v>
                </c:pt>
                <c:pt idx="2378" formatCode="General">
                  <c:v>-5.2218199999999999E-2</c:v>
                </c:pt>
                <c:pt idx="2379" formatCode="General">
                  <c:v>-5.4559200000000002E-2</c:v>
                </c:pt>
                <c:pt idx="2380" formatCode="General">
                  <c:v>-5.6804500000000001E-2</c:v>
                </c:pt>
                <c:pt idx="2381" formatCode="General">
                  <c:v>-5.89504E-2</c:v>
                </c:pt>
                <c:pt idx="2382" formatCode="General">
                  <c:v>-6.0995000000000001E-2</c:v>
                </c:pt>
                <c:pt idx="2383" formatCode="General">
                  <c:v>-6.2937300000000002E-2</c:v>
                </c:pt>
                <c:pt idx="2384" formatCode="General">
                  <c:v>-6.4774799999999993E-2</c:v>
                </c:pt>
                <c:pt idx="2385" formatCode="General">
                  <c:v>-6.6502599999999995E-2</c:v>
                </c:pt>
                <c:pt idx="2386" formatCode="General">
                  <c:v>-6.8115499999999995E-2</c:v>
                </c:pt>
                <c:pt idx="2387" formatCode="General">
                  <c:v>-6.9611000000000006E-2</c:v>
                </c:pt>
                <c:pt idx="2388" formatCode="General">
                  <c:v>-7.0987900000000007E-2</c:v>
                </c:pt>
                <c:pt idx="2389" formatCode="General">
                  <c:v>-7.2244699999999995E-2</c:v>
                </c:pt>
                <c:pt idx="2390" formatCode="General">
                  <c:v>-7.3379899999999998E-2</c:v>
                </c:pt>
                <c:pt idx="2391" formatCode="General">
                  <c:v>-7.4393200000000007E-2</c:v>
                </c:pt>
                <c:pt idx="2392" formatCode="General">
                  <c:v>-7.5285400000000002E-2</c:v>
                </c:pt>
                <c:pt idx="2393" formatCode="General">
                  <c:v>-7.6056899999999997E-2</c:v>
                </c:pt>
                <c:pt idx="2394" formatCode="General">
                  <c:v>-7.6706700000000003E-2</c:v>
                </c:pt>
                <c:pt idx="2395" formatCode="General">
                  <c:v>-7.7233099999999999E-2</c:v>
                </c:pt>
                <c:pt idx="2396" formatCode="General">
                  <c:v>-7.7634999999999996E-2</c:v>
                </c:pt>
                <c:pt idx="2397" formatCode="General">
                  <c:v>-7.7910699999999999E-2</c:v>
                </c:pt>
                <c:pt idx="2398" formatCode="General">
                  <c:v>-7.8058500000000003E-2</c:v>
                </c:pt>
                <c:pt idx="2399" formatCode="General">
                  <c:v>-7.8077300000000002E-2</c:v>
                </c:pt>
                <c:pt idx="2400" formatCode="General">
                  <c:v>-7.7965999999999994E-2</c:v>
                </c:pt>
                <c:pt idx="2401" formatCode="General">
                  <c:v>-7.77225E-2</c:v>
                </c:pt>
                <c:pt idx="2402" formatCode="General">
                  <c:v>-7.7343300000000004E-2</c:v>
                </c:pt>
                <c:pt idx="2403" formatCode="General">
                  <c:v>-7.6826000000000005E-2</c:v>
                </c:pt>
                <c:pt idx="2404" formatCode="General">
                  <c:v>-7.6171100000000005E-2</c:v>
                </c:pt>
                <c:pt idx="2405" formatCode="General">
                  <c:v>-7.5382199999999996E-2</c:v>
                </c:pt>
                <c:pt idx="2406" formatCode="General">
                  <c:v>-7.4463299999999996E-2</c:v>
                </c:pt>
                <c:pt idx="2407" formatCode="General">
                  <c:v>-7.34157E-2</c:v>
                </c:pt>
                <c:pt idx="2408" formatCode="General">
                  <c:v>-7.2238300000000005E-2</c:v>
                </c:pt>
                <c:pt idx="2409" formatCode="General">
                  <c:v>-7.0928500000000005E-2</c:v>
                </c:pt>
                <c:pt idx="2410" formatCode="General">
                  <c:v>-6.9484400000000002E-2</c:v>
                </c:pt>
                <c:pt idx="2411" formatCode="General">
                  <c:v>-6.7905400000000005E-2</c:v>
                </c:pt>
                <c:pt idx="2412" formatCode="General">
                  <c:v>-6.6192399999999998E-2</c:v>
                </c:pt>
                <c:pt idx="2413" formatCode="General">
                  <c:v>-6.4348100000000005E-2</c:v>
                </c:pt>
                <c:pt idx="2414" formatCode="General">
                  <c:v>-6.2378299999999998E-2</c:v>
                </c:pt>
                <c:pt idx="2415" formatCode="General">
                  <c:v>-6.02923E-2</c:v>
                </c:pt>
                <c:pt idx="2416" formatCode="General">
                  <c:v>-5.80998E-2</c:v>
                </c:pt>
                <c:pt idx="2417" formatCode="General">
                  <c:v>-5.5806300000000003E-2</c:v>
                </c:pt>
                <c:pt idx="2418" formatCode="General">
                  <c:v>-5.3410300000000001E-2</c:v>
                </c:pt>
                <c:pt idx="2419" formatCode="General">
                  <c:v>-5.0906600000000003E-2</c:v>
                </c:pt>
                <c:pt idx="2420" formatCode="General">
                  <c:v>-4.8291899999999999E-2</c:v>
                </c:pt>
                <c:pt idx="2421" formatCode="General">
                  <c:v>-4.5566599999999999E-2</c:v>
                </c:pt>
                <c:pt idx="2422" formatCode="General">
                  <c:v>-4.2731699999999997E-2</c:v>
                </c:pt>
                <c:pt idx="2423" formatCode="General">
                  <c:v>-3.9787900000000001E-2</c:v>
                </c:pt>
                <c:pt idx="2424" formatCode="General">
                  <c:v>-3.6739399999999998E-2</c:v>
                </c:pt>
                <c:pt idx="2425" formatCode="General">
                  <c:v>-3.3595699999999999E-2</c:v>
                </c:pt>
                <c:pt idx="2426" formatCode="General">
                  <c:v>-3.0367399999999999E-2</c:v>
                </c:pt>
                <c:pt idx="2427" formatCode="General">
                  <c:v>-2.7060899999999999E-2</c:v>
                </c:pt>
                <c:pt idx="2428" formatCode="General">
                  <c:v>-2.3677199999999999E-2</c:v>
                </c:pt>
                <c:pt idx="2429" formatCode="General">
                  <c:v>-2.0215500000000001E-2</c:v>
                </c:pt>
                <c:pt idx="2430" formatCode="General">
                  <c:v>-1.6676099999999999E-2</c:v>
                </c:pt>
                <c:pt idx="2431" formatCode="General">
                  <c:v>-1.3061700000000001E-2</c:v>
                </c:pt>
                <c:pt idx="2432">
                  <c:v>-9.3787799999999998E-3</c:v>
                </c:pt>
                <c:pt idx="2433">
                  <c:v>-5.6365499999999997E-3</c:v>
                </c:pt>
                <c:pt idx="2434">
                  <c:v>-1.84545E-3</c:v>
                </c:pt>
                <c:pt idx="2435">
                  <c:v>1.9850499999999999E-3</c:v>
                </c:pt>
                <c:pt idx="2436">
                  <c:v>5.8475000000000003E-3</c:v>
                </c:pt>
                <c:pt idx="2437">
                  <c:v>9.73685E-3</c:v>
                </c:pt>
                <c:pt idx="2438" formatCode="General">
                  <c:v>1.3650199999999999E-2</c:v>
                </c:pt>
                <c:pt idx="2439" formatCode="General">
                  <c:v>1.7584800000000001E-2</c:v>
                </c:pt>
                <c:pt idx="2440" formatCode="General">
                  <c:v>2.1536E-2</c:v>
                </c:pt>
                <c:pt idx="2441" formatCode="General">
                  <c:v>2.5496899999999999E-2</c:v>
                </c:pt>
                <c:pt idx="2442" formatCode="General">
                  <c:v>2.94594E-2</c:v>
                </c:pt>
                <c:pt idx="2443" formatCode="General">
                  <c:v>3.3414100000000002E-2</c:v>
                </c:pt>
                <c:pt idx="2444" formatCode="General">
                  <c:v>3.7350599999999998E-2</c:v>
                </c:pt>
                <c:pt idx="2445" formatCode="General">
                  <c:v>4.12615E-2</c:v>
                </c:pt>
                <c:pt idx="2446" formatCode="General">
                  <c:v>4.5147E-2</c:v>
                </c:pt>
                <c:pt idx="2447" formatCode="General">
                  <c:v>4.9014000000000002E-2</c:v>
                </c:pt>
                <c:pt idx="2448" formatCode="General">
                  <c:v>5.28654E-2</c:v>
                </c:pt>
                <c:pt idx="2449" formatCode="General">
                  <c:v>5.6694000000000001E-2</c:v>
                </c:pt>
                <c:pt idx="2450" formatCode="General">
                  <c:v>6.0486699999999997E-2</c:v>
                </c:pt>
                <c:pt idx="2451" formatCode="General">
                  <c:v>6.4233600000000002E-2</c:v>
                </c:pt>
                <c:pt idx="2452" formatCode="General">
                  <c:v>6.7931099999999994E-2</c:v>
                </c:pt>
                <c:pt idx="2453" formatCode="General">
                  <c:v>7.1578500000000003E-2</c:v>
                </c:pt>
                <c:pt idx="2454" formatCode="General">
                  <c:v>7.5174299999999999E-2</c:v>
                </c:pt>
                <c:pt idx="2455" formatCode="General">
                  <c:v>7.8716300000000003E-2</c:v>
                </c:pt>
                <c:pt idx="2456" formatCode="General">
                  <c:v>8.2201499999999997E-2</c:v>
                </c:pt>
                <c:pt idx="2457" formatCode="General">
                  <c:v>8.5625099999999996E-2</c:v>
                </c:pt>
                <c:pt idx="2458" formatCode="General">
                  <c:v>8.8979600000000006E-2</c:v>
                </c:pt>
                <c:pt idx="2459" formatCode="General">
                  <c:v>9.2257099999999995E-2</c:v>
                </c:pt>
                <c:pt idx="2460" formatCode="General">
                  <c:v>9.5451599999999998E-2</c:v>
                </c:pt>
                <c:pt idx="2461" formatCode="General">
                  <c:v>9.8557900000000004E-2</c:v>
                </c:pt>
                <c:pt idx="2462" formatCode="General">
                  <c:v>0.10156900000000001</c:v>
                </c:pt>
                <c:pt idx="2463" formatCode="General">
                  <c:v>0.104479</c:v>
                </c:pt>
                <c:pt idx="2464" formatCode="General">
                  <c:v>0.10728</c:v>
                </c:pt>
                <c:pt idx="2465" formatCode="General">
                  <c:v>0.109974</c:v>
                </c:pt>
                <c:pt idx="2466" formatCode="General">
                  <c:v>0.112562</c:v>
                </c:pt>
                <c:pt idx="2467" formatCode="General">
                  <c:v>0.11504499999999999</c:v>
                </c:pt>
                <c:pt idx="2468" formatCode="General">
                  <c:v>0.117419</c:v>
                </c:pt>
                <c:pt idx="2469" formatCode="General">
                  <c:v>0.11967700000000001</c:v>
                </c:pt>
                <c:pt idx="2470" formatCode="General">
                  <c:v>0.121812</c:v>
                </c:pt>
                <c:pt idx="2471" formatCode="General">
                  <c:v>0.123821</c:v>
                </c:pt>
                <c:pt idx="2472" formatCode="General">
                  <c:v>0.12570000000000001</c:v>
                </c:pt>
                <c:pt idx="2473" formatCode="General">
                  <c:v>0.127445</c:v>
                </c:pt>
                <c:pt idx="2474" formatCode="General">
                  <c:v>0.129049</c:v>
                </c:pt>
                <c:pt idx="2475" formatCode="General">
                  <c:v>0.13050899999999999</c:v>
                </c:pt>
                <c:pt idx="2476" formatCode="General">
                  <c:v>0.131823</c:v>
                </c:pt>
                <c:pt idx="2477" formatCode="General">
                  <c:v>0.132997</c:v>
                </c:pt>
                <c:pt idx="2478" formatCode="General">
                  <c:v>0.13403699999999999</c:v>
                </c:pt>
                <c:pt idx="2479" formatCode="General">
                  <c:v>0.13494300000000001</c:v>
                </c:pt>
                <c:pt idx="2480" formatCode="General">
                  <c:v>0.13571</c:v>
                </c:pt>
                <c:pt idx="2481" formatCode="General">
                  <c:v>0.13633000000000001</c:v>
                </c:pt>
                <c:pt idx="2482" formatCode="General">
                  <c:v>0.136799</c:v>
                </c:pt>
                <c:pt idx="2483" formatCode="General">
                  <c:v>0.13711599999999999</c:v>
                </c:pt>
                <c:pt idx="2484" formatCode="General">
                  <c:v>0.13728399999999999</c:v>
                </c:pt>
                <c:pt idx="2485" formatCode="General">
                  <c:v>0.13730600000000001</c:v>
                </c:pt>
                <c:pt idx="2486" formatCode="General">
                  <c:v>0.137182</c:v>
                </c:pt>
                <c:pt idx="2487" formatCode="General">
                  <c:v>0.13691400000000001</c:v>
                </c:pt>
                <c:pt idx="2488" formatCode="General">
                  <c:v>0.13650899999999999</c:v>
                </c:pt>
                <c:pt idx="2489" formatCode="General">
                  <c:v>0.13597600000000001</c:v>
                </c:pt>
                <c:pt idx="2490" formatCode="General">
                  <c:v>0.135321</c:v>
                </c:pt>
                <c:pt idx="2491" formatCode="General">
                  <c:v>0.134547</c:v>
                </c:pt>
                <c:pt idx="2492" formatCode="General">
                  <c:v>0.133655</c:v>
                </c:pt>
                <c:pt idx="2493" formatCode="General">
                  <c:v>0.13265299999999999</c:v>
                </c:pt>
                <c:pt idx="2494" formatCode="General">
                  <c:v>0.131554</c:v>
                </c:pt>
                <c:pt idx="2495" formatCode="General">
                  <c:v>0.13036400000000001</c:v>
                </c:pt>
                <c:pt idx="2496" formatCode="General">
                  <c:v>0.12908800000000001</c:v>
                </c:pt>
                <c:pt idx="2497" formatCode="General">
                  <c:v>0.12772500000000001</c:v>
                </c:pt>
                <c:pt idx="2498" formatCode="General">
                  <c:v>0.126276</c:v>
                </c:pt>
                <c:pt idx="2499" formatCode="General">
                  <c:v>0.124741</c:v>
                </c:pt>
                <c:pt idx="2500" formatCode="General">
                  <c:v>0.123126</c:v>
                </c:pt>
                <c:pt idx="2501" formatCode="General">
                  <c:v>0.12144000000000001</c:v>
                </c:pt>
                <c:pt idx="2502" formatCode="General">
                  <c:v>0.119697</c:v>
                </c:pt>
                <c:pt idx="2503" formatCode="General">
                  <c:v>0.117908</c:v>
                </c:pt>
                <c:pt idx="2504" formatCode="General">
                  <c:v>0.11608300000000001</c:v>
                </c:pt>
                <c:pt idx="2505" formatCode="General">
                  <c:v>0.114228</c:v>
                </c:pt>
                <c:pt idx="2506" formatCode="General">
                  <c:v>0.11235000000000001</c:v>
                </c:pt>
                <c:pt idx="2507" formatCode="General">
                  <c:v>0.110455</c:v>
                </c:pt>
                <c:pt idx="2508" formatCode="General">
                  <c:v>0.10854900000000001</c:v>
                </c:pt>
                <c:pt idx="2509" formatCode="General">
                  <c:v>0.106637</c:v>
                </c:pt>
                <c:pt idx="2510" formatCode="General">
                  <c:v>0.10471800000000001</c:v>
                </c:pt>
                <c:pt idx="2511" formatCode="General">
                  <c:v>0.102794</c:v>
                </c:pt>
                <c:pt idx="2512" formatCode="General">
                  <c:v>0.100872</c:v>
                </c:pt>
                <c:pt idx="2513" formatCode="General">
                  <c:v>9.8965999999999998E-2</c:v>
                </c:pt>
                <c:pt idx="2514" formatCode="General">
                  <c:v>9.7091300000000005E-2</c:v>
                </c:pt>
                <c:pt idx="2515" formatCode="General">
                  <c:v>9.5259099999999999E-2</c:v>
                </c:pt>
                <c:pt idx="2516" formatCode="General">
                  <c:v>9.3474600000000005E-2</c:v>
                </c:pt>
                <c:pt idx="2517" formatCode="General">
                  <c:v>9.1738299999999995E-2</c:v>
                </c:pt>
                <c:pt idx="2518" formatCode="General">
                  <c:v>9.0051900000000004E-2</c:v>
                </c:pt>
                <c:pt idx="2519" formatCode="General">
                  <c:v>8.8419399999999995E-2</c:v>
                </c:pt>
                <c:pt idx="2520" formatCode="General">
                  <c:v>8.6843100000000006E-2</c:v>
                </c:pt>
                <c:pt idx="2521" formatCode="General">
                  <c:v>8.5319699999999998E-2</c:v>
                </c:pt>
                <c:pt idx="2522" formatCode="General">
                  <c:v>8.3846900000000002E-2</c:v>
                </c:pt>
                <c:pt idx="2523" formatCode="General">
                  <c:v>8.2431900000000002E-2</c:v>
                </c:pt>
                <c:pt idx="2524" formatCode="General">
                  <c:v>8.1088800000000003E-2</c:v>
                </c:pt>
                <c:pt idx="2525" formatCode="General">
                  <c:v>7.9825900000000005E-2</c:v>
                </c:pt>
                <c:pt idx="2526" formatCode="General">
                  <c:v>7.8641699999999995E-2</c:v>
                </c:pt>
                <c:pt idx="2527" formatCode="General">
                  <c:v>7.7534800000000001E-2</c:v>
                </c:pt>
                <c:pt idx="2528" formatCode="General">
                  <c:v>7.6513200000000003E-2</c:v>
                </c:pt>
                <c:pt idx="2529" formatCode="General">
                  <c:v>7.5589600000000007E-2</c:v>
                </c:pt>
                <c:pt idx="2530" formatCode="General">
                  <c:v>7.4770699999999995E-2</c:v>
                </c:pt>
                <c:pt idx="2531" formatCode="General">
                  <c:v>7.4053099999999997E-2</c:v>
                </c:pt>
                <c:pt idx="2532" formatCode="General">
                  <c:v>7.3429800000000003E-2</c:v>
                </c:pt>
                <c:pt idx="2533" formatCode="General">
                  <c:v>7.2896199999999994E-2</c:v>
                </c:pt>
                <c:pt idx="2534" formatCode="General">
                  <c:v>7.2452000000000003E-2</c:v>
                </c:pt>
                <c:pt idx="2535" formatCode="General">
                  <c:v>7.2101399999999996E-2</c:v>
                </c:pt>
                <c:pt idx="2536" formatCode="General">
                  <c:v>7.1850200000000003E-2</c:v>
                </c:pt>
                <c:pt idx="2537" formatCode="General">
                  <c:v>7.1699600000000002E-2</c:v>
                </c:pt>
                <c:pt idx="2538" formatCode="General">
                  <c:v>7.1641899999999994E-2</c:v>
                </c:pt>
                <c:pt idx="2539" formatCode="General">
                  <c:v>7.1665000000000006E-2</c:v>
                </c:pt>
                <c:pt idx="2540" formatCode="General">
                  <c:v>7.1762699999999999E-2</c:v>
                </c:pt>
                <c:pt idx="2541" formatCode="General">
                  <c:v>7.1939299999999998E-2</c:v>
                </c:pt>
                <c:pt idx="2542" formatCode="General">
                  <c:v>7.2203900000000001E-2</c:v>
                </c:pt>
                <c:pt idx="2543" formatCode="General">
                  <c:v>7.2562299999999996E-2</c:v>
                </c:pt>
                <c:pt idx="2544" formatCode="General">
                  <c:v>7.3014999999999997E-2</c:v>
                </c:pt>
                <c:pt idx="2545" formatCode="General">
                  <c:v>7.3557800000000007E-2</c:v>
                </c:pt>
                <c:pt idx="2546" formatCode="General">
                  <c:v>7.4184299999999995E-2</c:v>
                </c:pt>
                <c:pt idx="2547" formatCode="General">
                  <c:v>7.4888399999999994E-2</c:v>
                </c:pt>
                <c:pt idx="2548" formatCode="General">
                  <c:v>7.5669700000000006E-2</c:v>
                </c:pt>
                <c:pt idx="2549" formatCode="General">
                  <c:v>7.6534099999999994E-2</c:v>
                </c:pt>
                <c:pt idx="2550" formatCode="General">
                  <c:v>7.7487600000000004E-2</c:v>
                </c:pt>
                <c:pt idx="2551" formatCode="General">
                  <c:v>7.8527700000000006E-2</c:v>
                </c:pt>
                <c:pt idx="2552" formatCode="General">
                  <c:v>7.9642199999999996E-2</c:v>
                </c:pt>
                <c:pt idx="2553" formatCode="General">
                  <c:v>8.0818399999999999E-2</c:v>
                </c:pt>
                <c:pt idx="2554" formatCode="General">
                  <c:v>8.2054100000000005E-2</c:v>
                </c:pt>
                <c:pt idx="2555" formatCode="General">
                  <c:v>8.3360900000000002E-2</c:v>
                </c:pt>
                <c:pt idx="2556" formatCode="General">
                  <c:v>8.4754300000000005E-2</c:v>
                </c:pt>
                <c:pt idx="2557" formatCode="General">
                  <c:v>8.6239800000000005E-2</c:v>
                </c:pt>
                <c:pt idx="2558" formatCode="General">
                  <c:v>8.7808499999999998E-2</c:v>
                </c:pt>
                <c:pt idx="2559" formatCode="General">
                  <c:v>8.94456E-2</c:v>
                </c:pt>
                <c:pt idx="2560" formatCode="General">
                  <c:v>9.1139700000000004E-2</c:v>
                </c:pt>
                <c:pt idx="2561" formatCode="General">
                  <c:v>9.2883499999999994E-2</c:v>
                </c:pt>
                <c:pt idx="2562" formatCode="General">
                  <c:v>9.4667200000000007E-2</c:v>
                </c:pt>
                <c:pt idx="2563" formatCode="General">
                  <c:v>9.6478300000000003E-2</c:v>
                </c:pt>
                <c:pt idx="2564" formatCode="General">
                  <c:v>9.8307699999999998E-2</c:v>
                </c:pt>
                <c:pt idx="2565" formatCode="General">
                  <c:v>0.100158</c:v>
                </c:pt>
                <c:pt idx="2566" formatCode="General">
                  <c:v>0.10204199999999999</c:v>
                </c:pt>
                <c:pt idx="2567" formatCode="General">
                  <c:v>0.10397099999999999</c:v>
                </c:pt>
                <c:pt idx="2568" formatCode="General">
                  <c:v>0.10594099999999999</c:v>
                </c:pt>
                <c:pt idx="2569" formatCode="General">
                  <c:v>0.107934</c:v>
                </c:pt>
                <c:pt idx="2570" formatCode="General">
                  <c:v>0.109933</c:v>
                </c:pt>
                <c:pt idx="2571" formatCode="General">
                  <c:v>0.111939</c:v>
                </c:pt>
                <c:pt idx="2572" formatCode="General">
                  <c:v>0.113954</c:v>
                </c:pt>
                <c:pt idx="2573" formatCode="General">
                  <c:v>0.11597200000000001</c:v>
                </c:pt>
                <c:pt idx="2574" formatCode="General">
                  <c:v>0.11798</c:v>
                </c:pt>
                <c:pt idx="2575" formatCode="General">
                  <c:v>0.119979</c:v>
                </c:pt>
                <c:pt idx="2576" formatCode="General">
                  <c:v>0.12198100000000001</c:v>
                </c:pt>
                <c:pt idx="2577" formatCode="General">
                  <c:v>0.124001</c:v>
                </c:pt>
                <c:pt idx="2578" formatCode="General">
                  <c:v>0.12604099999999999</c:v>
                </c:pt>
                <c:pt idx="2579" formatCode="General">
                  <c:v>0.12809300000000001</c:v>
                </c:pt>
                <c:pt idx="2580" formatCode="General">
                  <c:v>0.13014999999999999</c:v>
                </c:pt>
                <c:pt idx="2581" formatCode="General">
                  <c:v>0.13220599999999999</c:v>
                </c:pt>
                <c:pt idx="2582" formatCode="General">
                  <c:v>0.13425200000000001</c:v>
                </c:pt>
                <c:pt idx="2583" formatCode="General">
                  <c:v>0.13627600000000001</c:v>
                </c:pt>
                <c:pt idx="2584" formatCode="General">
                  <c:v>0.13825899999999999</c:v>
                </c:pt>
                <c:pt idx="2585" formatCode="General">
                  <c:v>0.14018900000000001</c:v>
                </c:pt>
                <c:pt idx="2586" formatCode="General">
                  <c:v>0.142067</c:v>
                </c:pt>
                <c:pt idx="2587" formatCode="General">
                  <c:v>0.143896</c:v>
                </c:pt>
                <c:pt idx="2588" formatCode="General">
                  <c:v>0.14568</c:v>
                </c:pt>
                <c:pt idx="2589" formatCode="General">
                  <c:v>0.14740500000000001</c:v>
                </c:pt>
                <c:pt idx="2590" formatCode="General">
                  <c:v>0.14905299999999999</c:v>
                </c:pt>
                <c:pt idx="2591" formatCode="General">
                  <c:v>0.15060299999999999</c:v>
                </c:pt>
                <c:pt idx="2592" formatCode="General">
                  <c:v>0.15205099999999999</c:v>
                </c:pt>
                <c:pt idx="2593" formatCode="General">
                  <c:v>0.15340699999999999</c:v>
                </c:pt>
                <c:pt idx="2594" formatCode="General">
                  <c:v>0.15467900000000001</c:v>
                </c:pt>
                <c:pt idx="2595" formatCode="General">
                  <c:v>0.15587000000000001</c:v>
                </c:pt>
                <c:pt idx="2596" formatCode="General">
                  <c:v>0.156969</c:v>
                </c:pt>
                <c:pt idx="2597" formatCode="General">
                  <c:v>0.15796499999999999</c:v>
                </c:pt>
                <c:pt idx="2598" formatCode="General">
                  <c:v>0.15885199999999999</c:v>
                </c:pt>
                <c:pt idx="2599" formatCode="General">
                  <c:v>0.15962799999999999</c:v>
                </c:pt>
                <c:pt idx="2600" formatCode="General">
                  <c:v>0.16029599999999999</c:v>
                </c:pt>
                <c:pt idx="2601" formatCode="General">
                  <c:v>0.160861</c:v>
                </c:pt>
                <c:pt idx="2602" formatCode="General">
                  <c:v>0.161325</c:v>
                </c:pt>
                <c:pt idx="2603" formatCode="General">
                  <c:v>0.161691</c:v>
                </c:pt>
                <c:pt idx="2604" formatCode="General">
                  <c:v>0.16195300000000001</c:v>
                </c:pt>
                <c:pt idx="2605" formatCode="General">
                  <c:v>0.162107</c:v>
                </c:pt>
                <c:pt idx="2606" formatCode="General">
                  <c:v>0.16214300000000001</c:v>
                </c:pt>
                <c:pt idx="2607" formatCode="General">
                  <c:v>0.162052</c:v>
                </c:pt>
                <c:pt idx="2608" formatCode="General">
                  <c:v>0.161826</c:v>
                </c:pt>
                <c:pt idx="2609" formatCode="General">
                  <c:v>0.16145999999999999</c:v>
                </c:pt>
                <c:pt idx="2610" formatCode="General">
                  <c:v>0.16095300000000001</c:v>
                </c:pt>
                <c:pt idx="2611" formatCode="General">
                  <c:v>0.16030800000000001</c:v>
                </c:pt>
                <c:pt idx="2612" formatCode="General">
                  <c:v>0.15953300000000001</c:v>
                </c:pt>
                <c:pt idx="2613" formatCode="General">
                  <c:v>0.158635</c:v>
                </c:pt>
                <c:pt idx="2614" formatCode="General">
                  <c:v>0.15762000000000001</c:v>
                </c:pt>
                <c:pt idx="2615" formatCode="General">
                  <c:v>0.15649299999999999</c:v>
                </c:pt>
                <c:pt idx="2616" formatCode="General">
                  <c:v>0.15525800000000001</c:v>
                </c:pt>
                <c:pt idx="2617" formatCode="General">
                  <c:v>0.153914</c:v>
                </c:pt>
                <c:pt idx="2618" formatCode="General">
                  <c:v>0.15245800000000001</c:v>
                </c:pt>
                <c:pt idx="2619" formatCode="General">
                  <c:v>0.15088799999999999</c:v>
                </c:pt>
                <c:pt idx="2620" formatCode="General">
                  <c:v>0.149203</c:v>
                </c:pt>
                <c:pt idx="2621" formatCode="General">
                  <c:v>0.147401</c:v>
                </c:pt>
                <c:pt idx="2622" formatCode="General">
                  <c:v>0.145481</c:v>
                </c:pt>
                <c:pt idx="2623" formatCode="General">
                  <c:v>0.14344000000000001</c:v>
                </c:pt>
                <c:pt idx="2624" formatCode="General">
                  <c:v>0.14127799999999999</c:v>
                </c:pt>
                <c:pt idx="2625" formatCode="General">
                  <c:v>0.13899700000000001</c:v>
                </c:pt>
                <c:pt idx="2626" formatCode="General">
                  <c:v>0.13660600000000001</c:v>
                </c:pt>
                <c:pt idx="2627" formatCode="General">
                  <c:v>0.13411300000000001</c:v>
                </c:pt>
                <c:pt idx="2628" formatCode="General">
                  <c:v>0.131521</c:v>
                </c:pt>
                <c:pt idx="2629" formatCode="General">
                  <c:v>0.128833</c:v>
                </c:pt>
                <c:pt idx="2630" formatCode="General">
                  <c:v>0.126056</c:v>
                </c:pt>
                <c:pt idx="2631" formatCode="General">
                  <c:v>0.123198</c:v>
                </c:pt>
                <c:pt idx="2632" formatCode="General">
                  <c:v>0.120257</c:v>
                </c:pt>
                <c:pt idx="2633" formatCode="General">
                  <c:v>0.117228</c:v>
                </c:pt>
                <c:pt idx="2634" formatCode="General">
                  <c:v>0.11411300000000001</c:v>
                </c:pt>
                <c:pt idx="2635" formatCode="General">
                  <c:v>0.11092200000000001</c:v>
                </c:pt>
                <c:pt idx="2636" formatCode="General">
                  <c:v>0.10766199999999999</c:v>
                </c:pt>
                <c:pt idx="2637" formatCode="General">
                  <c:v>0.10434</c:v>
                </c:pt>
                <c:pt idx="2638" formatCode="General">
                  <c:v>0.100956</c:v>
                </c:pt>
                <c:pt idx="2639" formatCode="General">
                  <c:v>9.7521499999999997E-2</c:v>
                </c:pt>
                <c:pt idx="2640" formatCode="General">
                  <c:v>9.4048499999999993E-2</c:v>
                </c:pt>
                <c:pt idx="2641" formatCode="General">
                  <c:v>9.0548400000000001E-2</c:v>
                </c:pt>
                <c:pt idx="2642" formatCode="General">
                  <c:v>8.7028999999999995E-2</c:v>
                </c:pt>
                <c:pt idx="2643" formatCode="General">
                  <c:v>8.3494799999999994E-2</c:v>
                </c:pt>
                <c:pt idx="2644" formatCode="General">
                  <c:v>7.9946500000000004E-2</c:v>
                </c:pt>
                <c:pt idx="2645" formatCode="General">
                  <c:v>7.6381199999999996E-2</c:v>
                </c:pt>
                <c:pt idx="2646" formatCode="General">
                  <c:v>7.2798600000000005E-2</c:v>
                </c:pt>
                <c:pt idx="2647" formatCode="General">
                  <c:v>6.9205299999999997E-2</c:v>
                </c:pt>
                <c:pt idx="2648" formatCode="General">
                  <c:v>6.5610699999999994E-2</c:v>
                </c:pt>
                <c:pt idx="2649" formatCode="General">
                  <c:v>6.2018200000000002E-2</c:v>
                </c:pt>
                <c:pt idx="2650" formatCode="General">
                  <c:v>5.8423999999999997E-2</c:v>
                </c:pt>
                <c:pt idx="2651" formatCode="General">
                  <c:v>5.4825800000000001E-2</c:v>
                </c:pt>
                <c:pt idx="2652" formatCode="General">
                  <c:v>5.1231499999999999E-2</c:v>
                </c:pt>
                <c:pt idx="2653" formatCode="General">
                  <c:v>4.7660500000000001E-2</c:v>
                </c:pt>
                <c:pt idx="2654" formatCode="General">
                  <c:v>4.4134699999999999E-2</c:v>
                </c:pt>
                <c:pt idx="2655" formatCode="General">
                  <c:v>4.0668200000000002E-2</c:v>
                </c:pt>
                <c:pt idx="2656" formatCode="General">
                  <c:v>3.7264100000000001E-2</c:v>
                </c:pt>
                <c:pt idx="2657" formatCode="General">
                  <c:v>3.39181E-2</c:v>
                </c:pt>
                <c:pt idx="2658" formatCode="General">
                  <c:v>3.0622699999999999E-2</c:v>
                </c:pt>
                <c:pt idx="2659" formatCode="General">
                  <c:v>2.73663E-2</c:v>
                </c:pt>
                <c:pt idx="2660" formatCode="General">
                  <c:v>2.4134599999999999E-2</c:v>
                </c:pt>
                <c:pt idx="2661" formatCode="General">
                  <c:v>2.0914599999999998E-2</c:v>
                </c:pt>
                <c:pt idx="2662" formatCode="General">
                  <c:v>1.76977E-2</c:v>
                </c:pt>
                <c:pt idx="2663" formatCode="General">
                  <c:v>1.4480700000000001E-2</c:v>
                </c:pt>
                <c:pt idx="2664" formatCode="General">
                  <c:v>1.1269599999999999E-2</c:v>
                </c:pt>
                <c:pt idx="2665">
                  <c:v>8.0837800000000005E-3</c:v>
                </c:pt>
                <c:pt idx="2666">
                  <c:v>4.9520299999999996E-3</c:v>
                </c:pt>
                <c:pt idx="2667">
                  <c:v>1.8977099999999999E-3</c:v>
                </c:pt>
                <c:pt idx="2668">
                  <c:v>-1.0725699999999999E-3</c:v>
                </c:pt>
                <c:pt idx="2669">
                  <c:v>-3.9652999999999997E-3</c:v>
                </c:pt>
                <c:pt idx="2670">
                  <c:v>-6.7882899999999998E-3</c:v>
                </c:pt>
                <c:pt idx="2671">
                  <c:v>-9.5452599999999999E-3</c:v>
                </c:pt>
                <c:pt idx="2672" formatCode="General">
                  <c:v>-1.22375E-2</c:v>
                </c:pt>
                <c:pt idx="2673" formatCode="General">
                  <c:v>-1.48643E-2</c:v>
                </c:pt>
                <c:pt idx="2674" formatCode="General">
                  <c:v>-1.7423600000000001E-2</c:v>
                </c:pt>
                <c:pt idx="2675" formatCode="General">
                  <c:v>-1.9915599999999999E-2</c:v>
                </c:pt>
                <c:pt idx="2676" formatCode="General">
                  <c:v>-2.2346299999999999E-2</c:v>
                </c:pt>
                <c:pt idx="2677" formatCode="General">
                  <c:v>-2.47204E-2</c:v>
                </c:pt>
                <c:pt idx="2678" formatCode="General">
                  <c:v>-2.7033700000000001E-2</c:v>
                </c:pt>
                <c:pt idx="2679" formatCode="General">
                  <c:v>-2.9276199999999999E-2</c:v>
                </c:pt>
                <c:pt idx="2680" formatCode="General">
                  <c:v>-3.1443499999999999E-2</c:v>
                </c:pt>
                <c:pt idx="2681" formatCode="General">
                  <c:v>-3.3542200000000001E-2</c:v>
                </c:pt>
                <c:pt idx="2682" formatCode="General">
                  <c:v>-3.5582500000000003E-2</c:v>
                </c:pt>
                <c:pt idx="2683" formatCode="General">
                  <c:v>-3.7568999999999998E-2</c:v>
                </c:pt>
                <c:pt idx="2684" formatCode="General">
                  <c:v>-3.9496799999999999E-2</c:v>
                </c:pt>
                <c:pt idx="2685" formatCode="General">
                  <c:v>-4.13532E-2</c:v>
                </c:pt>
                <c:pt idx="2686" formatCode="General">
                  <c:v>-4.3123399999999999E-2</c:v>
                </c:pt>
                <c:pt idx="2687" formatCode="General">
                  <c:v>-4.4797900000000002E-2</c:v>
                </c:pt>
                <c:pt idx="2688" formatCode="General">
                  <c:v>-4.63779E-2</c:v>
                </c:pt>
                <c:pt idx="2689" formatCode="General">
                  <c:v>-4.7871299999999999E-2</c:v>
                </c:pt>
                <c:pt idx="2690" formatCode="General">
                  <c:v>-4.9285299999999997E-2</c:v>
                </c:pt>
                <c:pt idx="2691" formatCode="General">
                  <c:v>-5.0624200000000001E-2</c:v>
                </c:pt>
                <c:pt idx="2692" formatCode="General">
                  <c:v>-5.18898E-2</c:v>
                </c:pt>
                <c:pt idx="2693" formatCode="General">
                  <c:v>-5.3081900000000001E-2</c:v>
                </c:pt>
                <c:pt idx="2694" formatCode="General">
                  <c:v>-5.4196599999999998E-2</c:v>
                </c:pt>
                <c:pt idx="2695" formatCode="General">
                  <c:v>-5.5225999999999997E-2</c:v>
                </c:pt>
                <c:pt idx="2696" formatCode="General">
                  <c:v>-5.6161599999999999E-2</c:v>
                </c:pt>
                <c:pt idx="2697" formatCode="General">
                  <c:v>-5.6998199999999999E-2</c:v>
                </c:pt>
                <c:pt idx="2698" formatCode="General">
                  <c:v>-5.77371E-2</c:v>
                </c:pt>
                <c:pt idx="2699" formatCode="General">
                  <c:v>-5.8384400000000003E-2</c:v>
                </c:pt>
                <c:pt idx="2700" formatCode="General">
                  <c:v>-5.8942599999999998E-2</c:v>
                </c:pt>
                <c:pt idx="2701" formatCode="General">
                  <c:v>-5.9404600000000002E-2</c:v>
                </c:pt>
                <c:pt idx="2702" formatCode="General">
                  <c:v>-5.9755799999999998E-2</c:v>
                </c:pt>
                <c:pt idx="2703" formatCode="General">
                  <c:v>-5.9982599999999997E-2</c:v>
                </c:pt>
                <c:pt idx="2704" formatCode="General">
                  <c:v>-6.0078800000000002E-2</c:v>
                </c:pt>
                <c:pt idx="2705" formatCode="General">
                  <c:v>-6.0044399999999998E-2</c:v>
                </c:pt>
                <c:pt idx="2706" formatCode="General">
                  <c:v>-5.9882100000000001E-2</c:v>
                </c:pt>
                <c:pt idx="2707" formatCode="General">
                  <c:v>-5.9593399999999998E-2</c:v>
                </c:pt>
                <c:pt idx="2708" formatCode="General">
                  <c:v>-5.9176399999999997E-2</c:v>
                </c:pt>
                <c:pt idx="2709" formatCode="General">
                  <c:v>-5.8626600000000001E-2</c:v>
                </c:pt>
                <c:pt idx="2710" formatCode="General">
                  <c:v>-5.7939699999999997E-2</c:v>
                </c:pt>
                <c:pt idx="2711" formatCode="General">
                  <c:v>-5.71136E-2</c:v>
                </c:pt>
                <c:pt idx="2712" formatCode="General">
                  <c:v>-5.6149999999999999E-2</c:v>
                </c:pt>
                <c:pt idx="2713" formatCode="General">
                  <c:v>-5.50567E-2</c:v>
                </c:pt>
                <c:pt idx="2714" formatCode="General">
                  <c:v>-5.3844599999999999E-2</c:v>
                </c:pt>
                <c:pt idx="2715" formatCode="General">
                  <c:v>-5.2520699999999997E-2</c:v>
                </c:pt>
                <c:pt idx="2716" formatCode="General">
                  <c:v>-5.1084999999999998E-2</c:v>
                </c:pt>
                <c:pt idx="2717" formatCode="General">
                  <c:v>-4.9534599999999998E-2</c:v>
                </c:pt>
                <c:pt idx="2718" formatCode="General">
                  <c:v>-4.7870500000000003E-2</c:v>
                </c:pt>
                <c:pt idx="2719" formatCode="General">
                  <c:v>-4.6097199999999998E-2</c:v>
                </c:pt>
                <c:pt idx="2720" formatCode="General">
                  <c:v>-4.4218E-2</c:v>
                </c:pt>
                <c:pt idx="2721" formatCode="General">
                  <c:v>-4.2236799999999998E-2</c:v>
                </c:pt>
                <c:pt idx="2722" formatCode="General">
                  <c:v>-4.0160500000000002E-2</c:v>
                </c:pt>
                <c:pt idx="2723" formatCode="General">
                  <c:v>-3.7998200000000003E-2</c:v>
                </c:pt>
                <c:pt idx="2724" formatCode="General">
                  <c:v>-3.5757299999999999E-2</c:v>
                </c:pt>
                <c:pt idx="2725" formatCode="General">
                  <c:v>-3.3439099999999999E-2</c:v>
                </c:pt>
                <c:pt idx="2726" formatCode="General">
                  <c:v>-3.1037700000000001E-2</c:v>
                </c:pt>
                <c:pt idx="2727" formatCode="General">
                  <c:v>-2.85428E-2</c:v>
                </c:pt>
                <c:pt idx="2728" formatCode="General">
                  <c:v>-2.5950899999999999E-2</c:v>
                </c:pt>
                <c:pt idx="2729" formatCode="General">
                  <c:v>-2.3272000000000001E-2</c:v>
                </c:pt>
                <c:pt idx="2730" formatCode="General">
                  <c:v>-2.0521500000000002E-2</c:v>
                </c:pt>
                <c:pt idx="2731" formatCode="General">
                  <c:v>-1.7703799999999999E-2</c:v>
                </c:pt>
                <c:pt idx="2732" formatCode="General">
                  <c:v>-1.4810500000000001E-2</c:v>
                </c:pt>
                <c:pt idx="2733" formatCode="General">
                  <c:v>-1.18342E-2</c:v>
                </c:pt>
                <c:pt idx="2734">
                  <c:v>-8.7755000000000003E-3</c:v>
                </c:pt>
                <c:pt idx="2735">
                  <c:v>-5.6359499999999998E-3</c:v>
                </c:pt>
                <c:pt idx="2736">
                  <c:v>-2.4133900000000001E-3</c:v>
                </c:pt>
                <c:pt idx="2737">
                  <c:v>8.9349199999999996E-4</c:v>
                </c:pt>
                <c:pt idx="2738">
                  <c:v>4.2839799999999997E-3</c:v>
                </c:pt>
                <c:pt idx="2739">
                  <c:v>7.7621299999999999E-3</c:v>
                </c:pt>
                <c:pt idx="2740" formatCode="General">
                  <c:v>1.13375E-2</c:v>
                </c:pt>
                <c:pt idx="2741" formatCode="General">
                  <c:v>1.5014400000000001E-2</c:v>
                </c:pt>
                <c:pt idx="2742" formatCode="General">
                  <c:v>1.87843E-2</c:v>
                </c:pt>
                <c:pt idx="2743" formatCode="General">
                  <c:v>2.26331E-2</c:v>
                </c:pt>
                <c:pt idx="2744" formatCode="General">
                  <c:v>2.6554899999999999E-2</c:v>
                </c:pt>
                <c:pt idx="2745" formatCode="General">
                  <c:v>3.0552599999999999E-2</c:v>
                </c:pt>
                <c:pt idx="2746" formatCode="General">
                  <c:v>3.4629500000000001E-2</c:v>
                </c:pt>
                <c:pt idx="2747" formatCode="General">
                  <c:v>3.8784300000000001E-2</c:v>
                </c:pt>
                <c:pt idx="2748" formatCode="General">
                  <c:v>4.3013799999999998E-2</c:v>
                </c:pt>
                <c:pt idx="2749" formatCode="General">
                  <c:v>4.7315400000000001E-2</c:v>
                </c:pt>
                <c:pt idx="2750" formatCode="General">
                  <c:v>5.1685799999999997E-2</c:v>
                </c:pt>
                <c:pt idx="2751" formatCode="General">
                  <c:v>5.6119200000000001E-2</c:v>
                </c:pt>
                <c:pt idx="2752" formatCode="General">
                  <c:v>6.0607800000000003E-2</c:v>
                </c:pt>
                <c:pt idx="2753" formatCode="General">
                  <c:v>6.5142199999999997E-2</c:v>
                </c:pt>
                <c:pt idx="2754" formatCode="General">
                  <c:v>6.9712399999999994E-2</c:v>
                </c:pt>
                <c:pt idx="2755" formatCode="General">
                  <c:v>7.4312199999999995E-2</c:v>
                </c:pt>
                <c:pt idx="2756" formatCode="General">
                  <c:v>7.8941800000000006E-2</c:v>
                </c:pt>
                <c:pt idx="2757" formatCode="General">
                  <c:v>8.3603800000000006E-2</c:v>
                </c:pt>
                <c:pt idx="2758" formatCode="General">
                  <c:v>8.8295299999999993E-2</c:v>
                </c:pt>
                <c:pt idx="2759" formatCode="General">
                  <c:v>9.3009400000000006E-2</c:v>
                </c:pt>
                <c:pt idx="2760" formatCode="General">
                  <c:v>9.7747200000000006E-2</c:v>
                </c:pt>
                <c:pt idx="2761" formatCode="General">
                  <c:v>0.102522</c:v>
                </c:pt>
                <c:pt idx="2762" formatCode="General">
                  <c:v>0.107345</c:v>
                </c:pt>
                <c:pt idx="2763" formatCode="General">
                  <c:v>0.11221399999999999</c:v>
                </c:pt>
                <c:pt idx="2764" formatCode="General">
                  <c:v>0.11711100000000001</c:v>
                </c:pt>
                <c:pt idx="2765" formatCode="General">
                  <c:v>0.12201099999999999</c:v>
                </c:pt>
                <c:pt idx="2766" formatCode="General">
                  <c:v>0.12689600000000001</c:v>
                </c:pt>
                <c:pt idx="2767" formatCode="General">
                  <c:v>0.13175799999999999</c:v>
                </c:pt>
                <c:pt idx="2768" formatCode="General">
                  <c:v>0.13659299999999999</c:v>
                </c:pt>
                <c:pt idx="2769" formatCode="General">
                  <c:v>0.14139699999999999</c:v>
                </c:pt>
                <c:pt idx="2770" formatCode="General">
                  <c:v>0.14615700000000001</c:v>
                </c:pt>
                <c:pt idx="2771" formatCode="General">
                  <c:v>0.15085999999999999</c:v>
                </c:pt>
                <c:pt idx="2772" formatCode="General">
                  <c:v>0.155498</c:v>
                </c:pt>
                <c:pt idx="2773" formatCode="General">
                  <c:v>0.16006799999999999</c:v>
                </c:pt>
                <c:pt idx="2774" formatCode="General">
                  <c:v>0.16456899999999999</c:v>
                </c:pt>
                <c:pt idx="2775" formatCode="General">
                  <c:v>0.16900599999999999</c:v>
                </c:pt>
                <c:pt idx="2776" formatCode="General">
                  <c:v>0.17338300000000001</c:v>
                </c:pt>
                <c:pt idx="2777" formatCode="General">
                  <c:v>0.1777</c:v>
                </c:pt>
                <c:pt idx="2778" formatCode="General">
                  <c:v>0.18195500000000001</c:v>
                </c:pt>
                <c:pt idx="2779" formatCode="General">
                  <c:v>0.186144</c:v>
                </c:pt>
                <c:pt idx="2780" formatCode="General">
                  <c:v>0.190271</c:v>
                </c:pt>
                <c:pt idx="2781" formatCode="General">
                  <c:v>0.194328</c:v>
                </c:pt>
                <c:pt idx="2782" formatCode="General">
                  <c:v>0.19830200000000001</c:v>
                </c:pt>
                <c:pt idx="2783" formatCode="General">
                  <c:v>0.202177</c:v>
                </c:pt>
                <c:pt idx="2784" formatCode="General">
                  <c:v>0.20594699999999999</c:v>
                </c:pt>
                <c:pt idx="2785" formatCode="General">
                  <c:v>0.209619</c:v>
                </c:pt>
                <c:pt idx="2786" formatCode="General">
                  <c:v>0.213196</c:v>
                </c:pt>
                <c:pt idx="2787" formatCode="General">
                  <c:v>0.21667900000000001</c:v>
                </c:pt>
                <c:pt idx="2788" formatCode="General">
                  <c:v>0.22006500000000001</c:v>
                </c:pt>
                <c:pt idx="2789" formatCode="General">
                  <c:v>0.22334999999999999</c:v>
                </c:pt>
                <c:pt idx="2790" formatCode="General">
                  <c:v>0.22652600000000001</c:v>
                </c:pt>
                <c:pt idx="2791" formatCode="General">
                  <c:v>0.22958600000000001</c:v>
                </c:pt>
                <c:pt idx="2792" formatCode="General">
                  <c:v>0.23252200000000001</c:v>
                </c:pt>
                <c:pt idx="2793" formatCode="General">
                  <c:v>0.23533200000000001</c:v>
                </c:pt>
                <c:pt idx="2794" formatCode="General">
                  <c:v>0.238009</c:v>
                </c:pt>
                <c:pt idx="2795" formatCode="General">
                  <c:v>0.24054800000000001</c:v>
                </c:pt>
                <c:pt idx="2796" formatCode="General">
                  <c:v>0.242951</c:v>
                </c:pt>
                <c:pt idx="2797" formatCode="General">
                  <c:v>0.245225</c:v>
                </c:pt>
                <c:pt idx="2798" formatCode="General">
                  <c:v>0.24737700000000001</c:v>
                </c:pt>
                <c:pt idx="2799" formatCode="General">
                  <c:v>0.24940399999999999</c:v>
                </c:pt>
                <c:pt idx="2800" formatCode="General">
                  <c:v>0.25130000000000002</c:v>
                </c:pt>
                <c:pt idx="2801" formatCode="General">
                  <c:v>0.25306499999999998</c:v>
                </c:pt>
                <c:pt idx="2802" formatCode="General">
                  <c:v>0.25470100000000001</c:v>
                </c:pt>
                <c:pt idx="2803" formatCode="General">
                  <c:v>0.25621100000000002</c:v>
                </c:pt>
                <c:pt idx="2804" formatCode="General">
                  <c:v>0.25759300000000002</c:v>
                </c:pt>
                <c:pt idx="2805" formatCode="General">
                  <c:v>0.25884400000000002</c:v>
                </c:pt>
                <c:pt idx="2806" formatCode="General">
                  <c:v>0.25996200000000003</c:v>
                </c:pt>
                <c:pt idx="2807" formatCode="General">
                  <c:v>0.26094899999999999</c:v>
                </c:pt>
                <c:pt idx="2808" formatCode="General">
                  <c:v>0.26180700000000001</c:v>
                </c:pt>
                <c:pt idx="2809" formatCode="General">
                  <c:v>0.26253900000000002</c:v>
                </c:pt>
                <c:pt idx="2810" formatCode="General">
                  <c:v>0.26314599999999999</c:v>
                </c:pt>
                <c:pt idx="2811" formatCode="General">
                  <c:v>0.263627</c:v>
                </c:pt>
                <c:pt idx="2812" formatCode="General">
                  <c:v>0.263986</c:v>
                </c:pt>
                <c:pt idx="2813" formatCode="General">
                  <c:v>0.26422299999999999</c:v>
                </c:pt>
                <c:pt idx="2814" formatCode="General">
                  <c:v>0.26433299999999998</c:v>
                </c:pt>
                <c:pt idx="2815" formatCode="General">
                  <c:v>0.26430700000000001</c:v>
                </c:pt>
                <c:pt idx="2816" formatCode="General">
                  <c:v>0.26414500000000002</c:v>
                </c:pt>
                <c:pt idx="2817" formatCode="General">
                  <c:v>0.26385900000000001</c:v>
                </c:pt>
                <c:pt idx="2818" formatCode="General">
                  <c:v>0.26345800000000003</c:v>
                </c:pt>
                <c:pt idx="2819" formatCode="General">
                  <c:v>0.26294099999999998</c:v>
                </c:pt>
                <c:pt idx="2820" formatCode="General">
                  <c:v>0.26230199999999998</c:v>
                </c:pt>
                <c:pt idx="2821" formatCode="General">
                  <c:v>0.26153900000000002</c:v>
                </c:pt>
                <c:pt idx="2822" formatCode="General">
                  <c:v>0.260656</c:v>
                </c:pt>
                <c:pt idx="2823" formatCode="General">
                  <c:v>0.25965100000000002</c:v>
                </c:pt>
                <c:pt idx="2824" formatCode="General">
                  <c:v>0.25851299999999999</c:v>
                </c:pt>
                <c:pt idx="2825" formatCode="General">
                  <c:v>0.25722899999999999</c:v>
                </c:pt>
                <c:pt idx="2826" formatCode="General">
                  <c:v>0.25579499999999999</c:v>
                </c:pt>
                <c:pt idx="2827" formatCode="General">
                  <c:v>0.25422</c:v>
                </c:pt>
                <c:pt idx="2828" formatCode="General">
                  <c:v>0.25251499999999999</c:v>
                </c:pt>
                <c:pt idx="2829" formatCode="General">
                  <c:v>0.250691</c:v>
                </c:pt>
                <c:pt idx="2830" formatCode="General">
                  <c:v>0.248756</c:v>
                </c:pt>
                <c:pt idx="2831" formatCode="General">
                  <c:v>0.24671399999999999</c:v>
                </c:pt>
                <c:pt idx="2832" formatCode="General">
                  <c:v>0.24456900000000001</c:v>
                </c:pt>
                <c:pt idx="2833" formatCode="General">
                  <c:v>0.24232000000000001</c:v>
                </c:pt>
                <c:pt idx="2834" formatCode="General">
                  <c:v>0.23996899999999999</c:v>
                </c:pt>
                <c:pt idx="2835" formatCode="General">
                  <c:v>0.23751900000000001</c:v>
                </c:pt>
                <c:pt idx="2836" formatCode="General">
                  <c:v>0.234984</c:v>
                </c:pt>
                <c:pt idx="2837" formatCode="General">
                  <c:v>0.232374</c:v>
                </c:pt>
                <c:pt idx="2838" formatCode="General">
                  <c:v>0.22969200000000001</c:v>
                </c:pt>
                <c:pt idx="2839" formatCode="General">
                  <c:v>0.22693199999999999</c:v>
                </c:pt>
                <c:pt idx="2840" formatCode="General">
                  <c:v>0.22409399999999999</c:v>
                </c:pt>
                <c:pt idx="2841" formatCode="General">
                  <c:v>0.22117400000000001</c:v>
                </c:pt>
                <c:pt idx="2842" formatCode="General">
                  <c:v>0.218166</c:v>
                </c:pt>
                <c:pt idx="2843" formatCode="General">
                  <c:v>0.215061</c:v>
                </c:pt>
                <c:pt idx="2844" formatCode="General">
                  <c:v>0.21186199999999999</c:v>
                </c:pt>
                <c:pt idx="2845" formatCode="General">
                  <c:v>0.20858299999999999</c:v>
                </c:pt>
                <c:pt idx="2846" formatCode="General">
                  <c:v>0.205234</c:v>
                </c:pt>
                <c:pt idx="2847" formatCode="General">
                  <c:v>0.201818</c:v>
                </c:pt>
                <c:pt idx="2848" formatCode="General">
                  <c:v>0.19833200000000001</c:v>
                </c:pt>
                <c:pt idx="2849" formatCode="General">
                  <c:v>0.194776</c:v>
                </c:pt>
                <c:pt idx="2850" formatCode="General">
                  <c:v>0.191161</c:v>
                </c:pt>
                <c:pt idx="2851" formatCode="General">
                  <c:v>0.187503</c:v>
                </c:pt>
                <c:pt idx="2852" formatCode="General">
                  <c:v>0.183811</c:v>
                </c:pt>
                <c:pt idx="2853" formatCode="General">
                  <c:v>0.180087</c:v>
                </c:pt>
                <c:pt idx="2854" formatCode="General">
                  <c:v>0.17632800000000001</c:v>
                </c:pt>
                <c:pt idx="2855" formatCode="General">
                  <c:v>0.17253499999999999</c:v>
                </c:pt>
                <c:pt idx="2856" formatCode="General">
                  <c:v>0.16871</c:v>
                </c:pt>
                <c:pt idx="2857" formatCode="General">
                  <c:v>0.164857</c:v>
                </c:pt>
                <c:pt idx="2858" formatCode="General">
                  <c:v>0.160972</c:v>
                </c:pt>
                <c:pt idx="2859" formatCode="General">
                  <c:v>0.157054</c:v>
                </c:pt>
                <c:pt idx="2860" formatCode="General">
                  <c:v>0.153112</c:v>
                </c:pt>
                <c:pt idx="2861" formatCode="General">
                  <c:v>0.14915800000000001</c:v>
                </c:pt>
                <c:pt idx="2862" formatCode="General">
                  <c:v>0.145204</c:v>
                </c:pt>
                <c:pt idx="2863" formatCode="General">
                  <c:v>0.14125499999999999</c:v>
                </c:pt>
                <c:pt idx="2864" formatCode="General">
                  <c:v>0.13730999999999999</c:v>
                </c:pt>
                <c:pt idx="2865" formatCode="General">
                  <c:v>0.13336799999999999</c:v>
                </c:pt>
                <c:pt idx="2866" formatCode="General">
                  <c:v>0.12942200000000001</c:v>
                </c:pt>
                <c:pt idx="2867" formatCode="General">
                  <c:v>0.125469</c:v>
                </c:pt>
                <c:pt idx="2868" formatCode="General">
                  <c:v>0.121506</c:v>
                </c:pt>
                <c:pt idx="2869" formatCode="General">
                  <c:v>0.117539</c:v>
                </c:pt>
                <c:pt idx="2870" formatCode="General">
                  <c:v>0.113569</c:v>
                </c:pt>
                <c:pt idx="2871" formatCode="General">
                  <c:v>0.109598</c:v>
                </c:pt>
                <c:pt idx="2872" formatCode="General">
                  <c:v>0.105619</c:v>
                </c:pt>
                <c:pt idx="2873" formatCode="General">
                  <c:v>0.10162499999999999</c:v>
                </c:pt>
                <c:pt idx="2874" formatCode="General">
                  <c:v>9.7607200000000005E-2</c:v>
                </c:pt>
                <c:pt idx="2875" formatCode="General">
                  <c:v>9.3565899999999994E-2</c:v>
                </c:pt>
                <c:pt idx="2876" formatCode="General">
                  <c:v>8.9508799999999999E-2</c:v>
                </c:pt>
                <c:pt idx="2877" formatCode="General">
                  <c:v>8.5450499999999999E-2</c:v>
                </c:pt>
                <c:pt idx="2878" formatCode="General">
                  <c:v>8.1402299999999997E-2</c:v>
                </c:pt>
                <c:pt idx="2879" formatCode="General">
                  <c:v>7.7367900000000003E-2</c:v>
                </c:pt>
                <c:pt idx="2880" formatCode="General">
                  <c:v>7.3348200000000002E-2</c:v>
                </c:pt>
                <c:pt idx="2881" formatCode="General">
                  <c:v>6.9349099999999997E-2</c:v>
                </c:pt>
                <c:pt idx="2882" formatCode="General">
                  <c:v>6.5379499999999993E-2</c:v>
                </c:pt>
                <c:pt idx="2883" formatCode="General">
                  <c:v>6.1441900000000001E-2</c:v>
                </c:pt>
                <c:pt idx="2884" formatCode="General">
                  <c:v>5.7532100000000003E-2</c:v>
                </c:pt>
                <c:pt idx="2885" formatCode="General">
                  <c:v>5.36458E-2</c:v>
                </c:pt>
                <c:pt idx="2886" formatCode="General">
                  <c:v>4.9785900000000001E-2</c:v>
                </c:pt>
                <c:pt idx="2887" formatCode="General">
                  <c:v>4.5958899999999997E-2</c:v>
                </c:pt>
                <c:pt idx="2888" formatCode="General">
                  <c:v>4.21693E-2</c:v>
                </c:pt>
                <c:pt idx="2889" formatCode="General">
                  <c:v>3.8417E-2</c:v>
                </c:pt>
                <c:pt idx="2890" formatCode="General">
                  <c:v>3.4699000000000001E-2</c:v>
                </c:pt>
                <c:pt idx="2891" formatCode="General">
                  <c:v>3.1013499999999999E-2</c:v>
                </c:pt>
                <c:pt idx="2892" formatCode="General">
                  <c:v>2.73615E-2</c:v>
                </c:pt>
                <c:pt idx="2893" formatCode="General">
                  <c:v>2.3747600000000001E-2</c:v>
                </c:pt>
                <c:pt idx="2894" formatCode="General">
                  <c:v>2.01788E-2</c:v>
                </c:pt>
                <c:pt idx="2895" formatCode="General">
                  <c:v>1.66602E-2</c:v>
                </c:pt>
                <c:pt idx="2896" formatCode="General">
                  <c:v>1.319E-2</c:v>
                </c:pt>
                <c:pt idx="2897">
                  <c:v>9.7592600000000005E-3</c:v>
                </c:pt>
                <c:pt idx="2898">
                  <c:v>6.3601600000000001E-3</c:v>
                </c:pt>
                <c:pt idx="2899">
                  <c:v>2.9932800000000001E-3</c:v>
                </c:pt>
                <c:pt idx="2900">
                  <c:v>-3.3430599999999998E-4</c:v>
                </c:pt>
                <c:pt idx="2901">
                  <c:v>-3.61569E-3</c:v>
                </c:pt>
                <c:pt idx="2902">
                  <c:v>-6.8455499999999997E-3</c:v>
                </c:pt>
                <c:pt idx="2903" formatCode="General">
                  <c:v>-1.0016600000000001E-2</c:v>
                </c:pt>
                <c:pt idx="2904" formatCode="General">
                  <c:v>-1.31194E-2</c:v>
                </c:pt>
                <c:pt idx="2905" formatCode="General">
                  <c:v>-1.6146600000000001E-2</c:v>
                </c:pt>
                <c:pt idx="2906" formatCode="General">
                  <c:v>-1.90958E-2</c:v>
                </c:pt>
                <c:pt idx="2907" formatCode="General">
                  <c:v>-2.19671E-2</c:v>
                </c:pt>
                <c:pt idx="2908" formatCode="General">
                  <c:v>-2.47631E-2</c:v>
                </c:pt>
                <c:pt idx="2909" formatCode="General">
                  <c:v>-2.74871E-2</c:v>
                </c:pt>
                <c:pt idx="2910" formatCode="General">
                  <c:v>-3.01383E-2</c:v>
                </c:pt>
                <c:pt idx="2911" formatCode="General">
                  <c:v>-3.27053E-2</c:v>
                </c:pt>
                <c:pt idx="2912" formatCode="General">
                  <c:v>-3.5170399999999997E-2</c:v>
                </c:pt>
                <c:pt idx="2913" formatCode="General">
                  <c:v>-3.7518999999999997E-2</c:v>
                </c:pt>
                <c:pt idx="2914" formatCode="General">
                  <c:v>-3.9746200000000002E-2</c:v>
                </c:pt>
                <c:pt idx="2915" formatCode="General">
                  <c:v>-4.1854200000000001E-2</c:v>
                </c:pt>
                <c:pt idx="2916" formatCode="General">
                  <c:v>-4.3847499999999998E-2</c:v>
                </c:pt>
                <c:pt idx="2917" formatCode="General">
                  <c:v>-4.5730199999999999E-2</c:v>
                </c:pt>
                <c:pt idx="2918" formatCode="General">
                  <c:v>-4.7504299999999999E-2</c:v>
                </c:pt>
                <c:pt idx="2919" formatCode="General">
                  <c:v>-4.9168999999999997E-2</c:v>
                </c:pt>
                <c:pt idx="2920" formatCode="General">
                  <c:v>-5.0723499999999998E-2</c:v>
                </c:pt>
                <c:pt idx="2921" formatCode="General">
                  <c:v>-5.2169800000000002E-2</c:v>
                </c:pt>
                <c:pt idx="2922" formatCode="General">
                  <c:v>-5.3512700000000003E-2</c:v>
                </c:pt>
                <c:pt idx="2923" formatCode="General">
                  <c:v>-5.4757199999999999E-2</c:v>
                </c:pt>
                <c:pt idx="2924" formatCode="General">
                  <c:v>-5.5908699999999999E-2</c:v>
                </c:pt>
                <c:pt idx="2925" formatCode="General">
                  <c:v>-5.6974900000000002E-2</c:v>
                </c:pt>
                <c:pt idx="2926" formatCode="General">
                  <c:v>-5.7964599999999998E-2</c:v>
                </c:pt>
                <c:pt idx="2927" formatCode="General">
                  <c:v>-5.88821E-2</c:v>
                </c:pt>
                <c:pt idx="2928" formatCode="General">
                  <c:v>-5.9722499999999998E-2</c:v>
                </c:pt>
                <c:pt idx="2929" formatCode="General">
                  <c:v>-6.0474800000000002E-2</c:v>
                </c:pt>
                <c:pt idx="2930" formatCode="General">
                  <c:v>-6.1128599999999998E-2</c:v>
                </c:pt>
                <c:pt idx="2931" formatCode="General">
                  <c:v>-6.1678299999999998E-2</c:v>
                </c:pt>
                <c:pt idx="2932" formatCode="General">
                  <c:v>-6.2120799999999997E-2</c:v>
                </c:pt>
                <c:pt idx="2933" formatCode="General">
                  <c:v>-6.2452899999999999E-2</c:v>
                </c:pt>
                <c:pt idx="2934" formatCode="General">
                  <c:v>-6.2671000000000004E-2</c:v>
                </c:pt>
                <c:pt idx="2935" formatCode="General">
                  <c:v>-6.2773099999999998E-2</c:v>
                </c:pt>
                <c:pt idx="2936" formatCode="General">
                  <c:v>-6.2759999999999996E-2</c:v>
                </c:pt>
                <c:pt idx="2937" formatCode="General">
                  <c:v>-6.2635200000000002E-2</c:v>
                </c:pt>
                <c:pt idx="2938" formatCode="General">
                  <c:v>-6.2402399999999997E-2</c:v>
                </c:pt>
                <c:pt idx="2939" formatCode="General">
                  <c:v>-6.2062300000000001E-2</c:v>
                </c:pt>
                <c:pt idx="2940" formatCode="General">
                  <c:v>-6.1611899999999997E-2</c:v>
                </c:pt>
                <c:pt idx="2941" formatCode="General">
                  <c:v>-6.1050500000000001E-2</c:v>
                </c:pt>
                <c:pt idx="2942" formatCode="General">
                  <c:v>-6.0385800000000003E-2</c:v>
                </c:pt>
                <c:pt idx="2943" formatCode="General">
                  <c:v>-5.9630099999999998E-2</c:v>
                </c:pt>
                <c:pt idx="2944" formatCode="General">
                  <c:v>-5.8792700000000003E-2</c:v>
                </c:pt>
                <c:pt idx="2945" formatCode="General">
                  <c:v>-5.7877199999999997E-2</c:v>
                </c:pt>
                <c:pt idx="2946" formatCode="General">
                  <c:v>-5.6887300000000002E-2</c:v>
                </c:pt>
                <c:pt idx="2947" formatCode="General">
                  <c:v>-5.5828999999999997E-2</c:v>
                </c:pt>
                <c:pt idx="2948" formatCode="General">
                  <c:v>-5.4704000000000003E-2</c:v>
                </c:pt>
                <c:pt idx="2949" formatCode="General">
                  <c:v>-5.35056E-2</c:v>
                </c:pt>
                <c:pt idx="2950" formatCode="General">
                  <c:v>-5.2222400000000002E-2</c:v>
                </c:pt>
                <c:pt idx="2951" formatCode="General">
                  <c:v>-5.08447E-2</c:v>
                </c:pt>
                <c:pt idx="2952" formatCode="General">
                  <c:v>-4.9367800000000003E-2</c:v>
                </c:pt>
                <c:pt idx="2953" formatCode="General">
                  <c:v>-4.7789999999999999E-2</c:v>
                </c:pt>
                <c:pt idx="2954" formatCode="General">
                  <c:v>-4.6109999999999998E-2</c:v>
                </c:pt>
                <c:pt idx="2955" formatCode="General">
                  <c:v>-4.4326699999999997E-2</c:v>
                </c:pt>
                <c:pt idx="2956" formatCode="General">
                  <c:v>-4.24444E-2</c:v>
                </c:pt>
                <c:pt idx="2957" formatCode="General">
                  <c:v>-4.0475299999999999E-2</c:v>
                </c:pt>
                <c:pt idx="2958" formatCode="General">
                  <c:v>-3.8433700000000001E-2</c:v>
                </c:pt>
                <c:pt idx="2959" formatCode="General">
                  <c:v>-3.6325900000000001E-2</c:v>
                </c:pt>
                <c:pt idx="2960" formatCode="General">
                  <c:v>-3.41505E-2</c:v>
                </c:pt>
                <c:pt idx="2961" formatCode="General">
                  <c:v>-3.1908899999999997E-2</c:v>
                </c:pt>
                <c:pt idx="2962" formatCode="General">
                  <c:v>-2.9610899999999999E-2</c:v>
                </c:pt>
                <c:pt idx="2963" formatCode="General">
                  <c:v>-2.7267400000000001E-2</c:v>
                </c:pt>
                <c:pt idx="2964" formatCode="General">
                  <c:v>-2.4883300000000001E-2</c:v>
                </c:pt>
                <c:pt idx="2965" formatCode="General">
                  <c:v>-2.2460299999999999E-2</c:v>
                </c:pt>
                <c:pt idx="2966" formatCode="General">
                  <c:v>-2.0003400000000001E-2</c:v>
                </c:pt>
                <c:pt idx="2967" formatCode="General">
                  <c:v>-1.7519300000000002E-2</c:v>
                </c:pt>
                <c:pt idx="2968" formatCode="General">
                  <c:v>-1.5011699999999999E-2</c:v>
                </c:pt>
                <c:pt idx="2969" formatCode="General">
                  <c:v>-1.24796E-2</c:v>
                </c:pt>
                <c:pt idx="2970">
                  <c:v>-9.9171399999999996E-3</c:v>
                </c:pt>
                <c:pt idx="2971">
                  <c:v>-7.31038E-3</c:v>
                </c:pt>
                <c:pt idx="2972">
                  <c:v>-4.6389600000000001E-3</c:v>
                </c:pt>
                <c:pt idx="2973">
                  <c:v>-1.8849699999999999E-3</c:v>
                </c:pt>
                <c:pt idx="2974">
                  <c:v>9.5861099999999995E-4</c:v>
                </c:pt>
                <c:pt idx="2975">
                  <c:v>3.8878200000000002E-3</c:v>
                </c:pt>
                <c:pt idx="2976">
                  <c:v>6.8937900000000003E-3</c:v>
                </c:pt>
                <c:pt idx="2977">
                  <c:v>9.9684300000000003E-3</c:v>
                </c:pt>
                <c:pt idx="2978" formatCode="General">
                  <c:v>1.3106E-2</c:v>
                </c:pt>
                <c:pt idx="2979" formatCode="General">
                  <c:v>1.63009E-2</c:v>
                </c:pt>
                <c:pt idx="2980" formatCode="General">
                  <c:v>1.9545900000000001E-2</c:v>
                </c:pt>
                <c:pt idx="2981" formatCode="General">
                  <c:v>2.2833099999999999E-2</c:v>
                </c:pt>
                <c:pt idx="2982" formatCode="General">
                  <c:v>2.6156800000000001E-2</c:v>
                </c:pt>
                <c:pt idx="2983" formatCode="General">
                  <c:v>2.9512199999999999E-2</c:v>
                </c:pt>
                <c:pt idx="2984" formatCode="General">
                  <c:v>3.2892900000000003E-2</c:v>
                </c:pt>
                <c:pt idx="2985" formatCode="General">
                  <c:v>3.6293400000000003E-2</c:v>
                </c:pt>
                <c:pt idx="2986" formatCode="General">
                  <c:v>3.9715E-2</c:v>
                </c:pt>
                <c:pt idx="2987" formatCode="General">
                  <c:v>4.3162699999999998E-2</c:v>
                </c:pt>
                <c:pt idx="2988" formatCode="General">
                  <c:v>4.6637100000000001E-2</c:v>
                </c:pt>
                <c:pt idx="2989" formatCode="General">
                  <c:v>5.0134100000000001E-2</c:v>
                </c:pt>
                <c:pt idx="2990" formatCode="General">
                  <c:v>5.3653300000000001E-2</c:v>
                </c:pt>
                <c:pt idx="2991" formatCode="General">
                  <c:v>5.7200800000000003E-2</c:v>
                </c:pt>
                <c:pt idx="2992" formatCode="General">
                  <c:v>6.0780599999999997E-2</c:v>
                </c:pt>
                <c:pt idx="2993" formatCode="General">
                  <c:v>6.4385899999999996E-2</c:v>
                </c:pt>
                <c:pt idx="2994" formatCode="General">
                  <c:v>6.8002099999999996E-2</c:v>
                </c:pt>
                <c:pt idx="2995" formatCode="General">
                  <c:v>7.1613899999999994E-2</c:v>
                </c:pt>
                <c:pt idx="2996" formatCode="General">
                  <c:v>7.5211E-2</c:v>
                </c:pt>
                <c:pt idx="2997" formatCode="General">
                  <c:v>7.8790899999999997E-2</c:v>
                </c:pt>
                <c:pt idx="2998" formatCode="General">
                  <c:v>8.23599E-2</c:v>
                </c:pt>
                <c:pt idx="2999" formatCode="General">
                  <c:v>8.5927699999999996E-2</c:v>
                </c:pt>
                <c:pt idx="3000" formatCode="General">
                  <c:v>8.9499700000000001E-2</c:v>
                </c:pt>
                <c:pt idx="3001" formatCode="General">
                  <c:v>9.3075500000000005E-2</c:v>
                </c:pt>
                <c:pt idx="3002" formatCode="General">
                  <c:v>9.66529E-2</c:v>
                </c:pt>
                <c:pt idx="3003" formatCode="General">
                  <c:v>0.10023</c:v>
                </c:pt>
                <c:pt idx="3004" formatCode="General">
                  <c:v>0.10380499999999999</c:v>
                </c:pt>
                <c:pt idx="3005" formatCode="General">
                  <c:v>0.107374</c:v>
                </c:pt>
                <c:pt idx="3006" formatCode="General">
                  <c:v>0.110932</c:v>
                </c:pt>
                <c:pt idx="3007" formatCode="General">
                  <c:v>0.114471</c:v>
                </c:pt>
                <c:pt idx="3008" formatCode="General">
                  <c:v>0.117983</c:v>
                </c:pt>
                <c:pt idx="3009" formatCode="General">
                  <c:v>0.121466</c:v>
                </c:pt>
                <c:pt idx="3010" formatCode="General">
                  <c:v>0.12492</c:v>
                </c:pt>
                <c:pt idx="3011" formatCode="General">
                  <c:v>0.12834300000000001</c:v>
                </c:pt>
                <c:pt idx="3012" formatCode="General">
                  <c:v>0.13173299999999999</c:v>
                </c:pt>
                <c:pt idx="3013" formatCode="General">
                  <c:v>0.13508200000000001</c:v>
                </c:pt>
                <c:pt idx="3014" formatCode="General">
                  <c:v>0.13838700000000001</c:v>
                </c:pt>
                <c:pt idx="3015" formatCode="General">
                  <c:v>0.14164099999999999</c:v>
                </c:pt>
                <c:pt idx="3016" formatCode="General">
                  <c:v>0.14483299999999999</c:v>
                </c:pt>
                <c:pt idx="3017" formatCode="General">
                  <c:v>0.14795800000000001</c:v>
                </c:pt>
                <c:pt idx="3018" formatCode="General">
                  <c:v>0.15101400000000001</c:v>
                </c:pt>
                <c:pt idx="3019" formatCode="General">
                  <c:v>0.154001</c:v>
                </c:pt>
                <c:pt idx="3020" formatCode="General">
                  <c:v>0.15692</c:v>
                </c:pt>
                <c:pt idx="3021" formatCode="General">
                  <c:v>0.15977</c:v>
                </c:pt>
                <c:pt idx="3022" formatCode="General">
                  <c:v>0.162549</c:v>
                </c:pt>
                <c:pt idx="3023" formatCode="General">
                  <c:v>0.16525599999999999</c:v>
                </c:pt>
                <c:pt idx="3024" formatCode="General">
                  <c:v>0.16788900000000001</c:v>
                </c:pt>
                <c:pt idx="3025" formatCode="General">
                  <c:v>0.17044899999999999</c:v>
                </c:pt>
                <c:pt idx="3026" formatCode="General">
                  <c:v>0.172927</c:v>
                </c:pt>
                <c:pt idx="3027" formatCode="General">
                  <c:v>0.17530999999999999</c:v>
                </c:pt>
                <c:pt idx="3028" formatCode="General">
                  <c:v>0.177588</c:v>
                </c:pt>
                <c:pt idx="3029" formatCode="General">
                  <c:v>0.17976300000000001</c:v>
                </c:pt>
                <c:pt idx="3030" formatCode="General">
                  <c:v>0.181842</c:v>
                </c:pt>
                <c:pt idx="3031" formatCode="General">
                  <c:v>0.18382899999999999</c:v>
                </c:pt>
                <c:pt idx="3032" formatCode="General">
                  <c:v>0.18572</c:v>
                </c:pt>
                <c:pt idx="3033" formatCode="General">
                  <c:v>0.18750700000000001</c:v>
                </c:pt>
                <c:pt idx="3034" formatCode="General">
                  <c:v>0.189189</c:v>
                </c:pt>
                <c:pt idx="3035" formatCode="General">
                  <c:v>0.19076100000000001</c:v>
                </c:pt>
                <c:pt idx="3036" formatCode="General">
                  <c:v>0.192223</c:v>
                </c:pt>
                <c:pt idx="3037" formatCode="General">
                  <c:v>0.193575</c:v>
                </c:pt>
                <c:pt idx="3038" formatCode="General">
                  <c:v>0.19481899999999999</c:v>
                </c:pt>
                <c:pt idx="3039" formatCode="General">
                  <c:v>0.19595599999999999</c:v>
                </c:pt>
                <c:pt idx="3040" formatCode="General">
                  <c:v>0.19698599999999999</c:v>
                </c:pt>
                <c:pt idx="3041" formatCode="General">
                  <c:v>0.197905</c:v>
                </c:pt>
                <c:pt idx="3042" formatCode="General">
                  <c:v>0.19871800000000001</c:v>
                </c:pt>
                <c:pt idx="3043" formatCode="General">
                  <c:v>0.199429</c:v>
                </c:pt>
                <c:pt idx="3044" formatCode="General">
                  <c:v>0.20003799999999999</c:v>
                </c:pt>
                <c:pt idx="3045" formatCode="General">
                  <c:v>0.200541</c:v>
                </c:pt>
                <c:pt idx="3046" formatCode="General">
                  <c:v>0.200934</c:v>
                </c:pt>
                <c:pt idx="3047" formatCode="General">
                  <c:v>0.201215</c:v>
                </c:pt>
                <c:pt idx="3048" formatCode="General">
                  <c:v>0.20138600000000001</c:v>
                </c:pt>
                <c:pt idx="3049" formatCode="General">
                  <c:v>0.20144100000000001</c:v>
                </c:pt>
                <c:pt idx="3050" formatCode="General">
                  <c:v>0.201376</c:v>
                </c:pt>
                <c:pt idx="3051" formatCode="General">
                  <c:v>0.201182</c:v>
                </c:pt>
                <c:pt idx="3052" formatCode="General">
                  <c:v>0.20085700000000001</c:v>
                </c:pt>
                <c:pt idx="3053" formatCode="General">
                  <c:v>0.20039999999999999</c:v>
                </c:pt>
                <c:pt idx="3054" formatCode="General">
                  <c:v>0.19981399999999999</c:v>
                </c:pt>
                <c:pt idx="3055" formatCode="General">
                  <c:v>0.19910600000000001</c:v>
                </c:pt>
                <c:pt idx="3056" formatCode="General">
                  <c:v>0.19828299999999999</c:v>
                </c:pt>
                <c:pt idx="3057" formatCode="General">
                  <c:v>0.19734399999999999</c:v>
                </c:pt>
                <c:pt idx="3058" formatCode="General">
                  <c:v>0.19628999999999999</c:v>
                </c:pt>
                <c:pt idx="3059" formatCode="General">
                  <c:v>0.19512399999999999</c:v>
                </c:pt>
                <c:pt idx="3060" formatCode="General">
                  <c:v>0.193852</c:v>
                </c:pt>
                <c:pt idx="3061" formatCode="General">
                  <c:v>0.19247300000000001</c:v>
                </c:pt>
                <c:pt idx="3062" formatCode="General">
                  <c:v>0.19098300000000001</c:v>
                </c:pt>
                <c:pt idx="3063" formatCode="General">
                  <c:v>0.18938199999999999</c:v>
                </c:pt>
                <c:pt idx="3064" formatCode="General">
                  <c:v>0.18767400000000001</c:v>
                </c:pt>
                <c:pt idx="3065" formatCode="General">
                  <c:v>0.185865</c:v>
                </c:pt>
                <c:pt idx="3066" formatCode="General">
                  <c:v>0.18395600000000001</c:v>
                </c:pt>
                <c:pt idx="3067" formatCode="General">
                  <c:v>0.181946</c:v>
                </c:pt>
                <c:pt idx="3068" formatCode="General">
                  <c:v>0.17982799999999999</c:v>
                </c:pt>
                <c:pt idx="3069" formatCode="General">
                  <c:v>0.17759800000000001</c:v>
                </c:pt>
                <c:pt idx="3070" formatCode="General">
                  <c:v>0.175258</c:v>
                </c:pt>
                <c:pt idx="3071" formatCode="General">
                  <c:v>0.172814</c:v>
                </c:pt>
                <c:pt idx="3072" formatCode="General">
                  <c:v>0.17027200000000001</c:v>
                </c:pt>
                <c:pt idx="3073" formatCode="General">
                  <c:v>0.16764100000000001</c:v>
                </c:pt>
                <c:pt idx="3074" formatCode="General">
                  <c:v>0.16492799999999999</c:v>
                </c:pt>
                <c:pt idx="3075" formatCode="General">
                  <c:v>0.16214300000000001</c:v>
                </c:pt>
                <c:pt idx="3076" formatCode="General">
                  <c:v>0.15928700000000001</c:v>
                </c:pt>
                <c:pt idx="3077" formatCode="General">
                  <c:v>0.156361</c:v>
                </c:pt>
                <c:pt idx="3078" formatCode="General">
                  <c:v>0.153367</c:v>
                </c:pt>
                <c:pt idx="3079" formatCode="General">
                  <c:v>0.150311</c:v>
                </c:pt>
                <c:pt idx="3080" formatCode="General">
                  <c:v>0.14719599999999999</c:v>
                </c:pt>
                <c:pt idx="3081" formatCode="General">
                  <c:v>0.14402100000000001</c:v>
                </c:pt>
                <c:pt idx="3082" formatCode="General">
                  <c:v>0.14078199999999999</c:v>
                </c:pt>
                <c:pt idx="3083" formatCode="General">
                  <c:v>0.13747500000000001</c:v>
                </c:pt>
                <c:pt idx="3084" formatCode="General">
                  <c:v>0.134099</c:v>
                </c:pt>
                <c:pt idx="3085" formatCode="General">
                  <c:v>0.13065599999999999</c:v>
                </c:pt>
                <c:pt idx="3086" formatCode="General">
                  <c:v>0.12715499999999999</c:v>
                </c:pt>
                <c:pt idx="3087" formatCode="General">
                  <c:v>0.12360599999999999</c:v>
                </c:pt>
                <c:pt idx="3088" formatCode="General">
                  <c:v>0.120014</c:v>
                </c:pt>
                <c:pt idx="3089" formatCode="General">
                  <c:v>0.11638</c:v>
                </c:pt>
                <c:pt idx="3090" formatCode="General">
                  <c:v>0.112703</c:v>
                </c:pt>
                <c:pt idx="3091" formatCode="General">
                  <c:v>0.108986</c:v>
                </c:pt>
                <c:pt idx="3092" formatCode="General">
                  <c:v>0.105242</c:v>
                </c:pt>
                <c:pt idx="3093" formatCode="General">
                  <c:v>0.10148</c:v>
                </c:pt>
                <c:pt idx="3094" formatCode="General">
                  <c:v>9.7704200000000005E-2</c:v>
                </c:pt>
                <c:pt idx="3095" formatCode="General">
                  <c:v>9.3917899999999999E-2</c:v>
                </c:pt>
                <c:pt idx="3096" formatCode="General">
                  <c:v>9.0123700000000001E-2</c:v>
                </c:pt>
                <c:pt idx="3097" formatCode="General">
                  <c:v>8.6323800000000006E-2</c:v>
                </c:pt>
                <c:pt idx="3098" formatCode="General">
                  <c:v>8.2518599999999998E-2</c:v>
                </c:pt>
                <c:pt idx="3099" formatCode="General">
                  <c:v>7.8708100000000003E-2</c:v>
                </c:pt>
                <c:pt idx="3100" formatCode="General">
                  <c:v>7.4893399999999999E-2</c:v>
                </c:pt>
                <c:pt idx="3101" formatCode="General">
                  <c:v>7.1075100000000002E-2</c:v>
                </c:pt>
                <c:pt idx="3102" formatCode="General">
                  <c:v>6.7253099999999996E-2</c:v>
                </c:pt>
                <c:pt idx="3103" formatCode="General">
                  <c:v>6.3425200000000001E-2</c:v>
                </c:pt>
                <c:pt idx="3104" formatCode="General">
                  <c:v>5.9587500000000002E-2</c:v>
                </c:pt>
                <c:pt idx="3105" formatCode="General">
                  <c:v>5.5735399999999997E-2</c:v>
                </c:pt>
                <c:pt idx="3106" formatCode="General">
                  <c:v>5.1867900000000002E-2</c:v>
                </c:pt>
                <c:pt idx="3107" formatCode="General">
                  <c:v>4.7990400000000003E-2</c:v>
                </c:pt>
                <c:pt idx="3108" formatCode="General">
                  <c:v>4.4109099999999998E-2</c:v>
                </c:pt>
                <c:pt idx="3109" formatCode="General">
                  <c:v>4.0223200000000001E-2</c:v>
                </c:pt>
                <c:pt idx="3110" formatCode="General">
                  <c:v>3.6326600000000001E-2</c:v>
                </c:pt>
                <c:pt idx="3111" formatCode="General">
                  <c:v>3.24172E-2</c:v>
                </c:pt>
                <c:pt idx="3112" formatCode="General">
                  <c:v>2.85007E-2</c:v>
                </c:pt>
                <c:pt idx="3113" formatCode="General">
                  <c:v>2.45826E-2</c:v>
                </c:pt>
                <c:pt idx="3114" formatCode="General">
                  <c:v>2.0662199999999999E-2</c:v>
                </c:pt>
                <c:pt idx="3115" formatCode="General">
                  <c:v>1.6734599999999999E-2</c:v>
                </c:pt>
                <c:pt idx="3116" formatCode="General">
                  <c:v>1.2797899999999999E-2</c:v>
                </c:pt>
                <c:pt idx="3117">
                  <c:v>8.8564500000000001E-3</c:v>
                </c:pt>
                <c:pt idx="3118">
                  <c:v>4.9209600000000003E-3</c:v>
                </c:pt>
                <c:pt idx="3119">
                  <c:v>1.0058999999999999E-3</c:v>
                </c:pt>
                <c:pt idx="3120">
                  <c:v>-2.8738000000000001E-3</c:v>
                </c:pt>
                <c:pt idx="3121">
                  <c:v>-6.7063000000000001E-3</c:v>
                </c:pt>
                <c:pt idx="3122" formatCode="General">
                  <c:v>-1.0484200000000001E-2</c:v>
                </c:pt>
                <c:pt idx="3123" formatCode="General">
                  <c:v>-1.4203800000000001E-2</c:v>
                </c:pt>
                <c:pt idx="3124" formatCode="General">
                  <c:v>-1.78648E-2</c:v>
                </c:pt>
                <c:pt idx="3125" formatCode="General">
                  <c:v>-2.1469599999999998E-2</c:v>
                </c:pt>
                <c:pt idx="3126" formatCode="General">
                  <c:v>-2.50213E-2</c:v>
                </c:pt>
                <c:pt idx="3127" formatCode="General">
                  <c:v>-2.8521700000000001E-2</c:v>
                </c:pt>
                <c:pt idx="3128" formatCode="General">
                  <c:v>-3.19703E-2</c:v>
                </c:pt>
                <c:pt idx="3129" formatCode="General">
                  <c:v>-3.5364600000000003E-2</c:v>
                </c:pt>
                <c:pt idx="3130" formatCode="General">
                  <c:v>-3.8701600000000003E-2</c:v>
                </c:pt>
                <c:pt idx="3131" formatCode="General">
                  <c:v>-4.19789E-2</c:v>
                </c:pt>
                <c:pt idx="3132" formatCode="General">
                  <c:v>-4.5196699999999999E-2</c:v>
                </c:pt>
                <c:pt idx="3133" formatCode="General">
                  <c:v>-4.8356200000000002E-2</c:v>
                </c:pt>
                <c:pt idx="3134" formatCode="General">
                  <c:v>-5.1457799999999998E-2</c:v>
                </c:pt>
                <c:pt idx="3135" formatCode="General">
                  <c:v>-5.44983E-2</c:v>
                </c:pt>
                <c:pt idx="3136" formatCode="General">
                  <c:v>-5.7469899999999997E-2</c:v>
                </c:pt>
                <c:pt idx="3137" formatCode="General">
                  <c:v>-6.0361199999999997E-2</c:v>
                </c:pt>
                <c:pt idx="3138" formatCode="General">
                  <c:v>-6.3161599999999998E-2</c:v>
                </c:pt>
                <c:pt idx="3139" formatCode="General">
                  <c:v>-6.5867499999999995E-2</c:v>
                </c:pt>
                <c:pt idx="3140" formatCode="General">
                  <c:v>-6.84839E-2</c:v>
                </c:pt>
                <c:pt idx="3141" formatCode="General">
                  <c:v>-7.1016999999999997E-2</c:v>
                </c:pt>
                <c:pt idx="3142" formatCode="General">
                  <c:v>-7.3466900000000002E-2</c:v>
                </c:pt>
                <c:pt idx="3143" formatCode="General">
                  <c:v>-7.5827199999999997E-2</c:v>
                </c:pt>
                <c:pt idx="3144" formatCode="General">
                  <c:v>-7.8090699999999999E-2</c:v>
                </c:pt>
                <c:pt idx="3145" formatCode="General">
                  <c:v>-8.0252699999999996E-2</c:v>
                </c:pt>
                <c:pt idx="3146" formatCode="General">
                  <c:v>-8.23102E-2</c:v>
                </c:pt>
                <c:pt idx="3147" formatCode="General">
                  <c:v>-8.4260699999999994E-2</c:v>
                </c:pt>
                <c:pt idx="3148" formatCode="General">
                  <c:v>-8.6102499999999998E-2</c:v>
                </c:pt>
                <c:pt idx="3149" formatCode="General">
                  <c:v>-8.7834300000000004E-2</c:v>
                </c:pt>
                <c:pt idx="3150" formatCode="General">
                  <c:v>-8.9454000000000006E-2</c:v>
                </c:pt>
                <c:pt idx="3151" formatCode="General">
                  <c:v>-9.0959200000000004E-2</c:v>
                </c:pt>
                <c:pt idx="3152" formatCode="General">
                  <c:v>-9.2348799999999995E-2</c:v>
                </c:pt>
                <c:pt idx="3153" formatCode="General">
                  <c:v>-9.3624200000000005E-2</c:v>
                </c:pt>
                <c:pt idx="3154" formatCode="General">
                  <c:v>-9.4786599999999999E-2</c:v>
                </c:pt>
                <c:pt idx="3155" formatCode="General">
                  <c:v>-9.5833799999999997E-2</c:v>
                </c:pt>
                <c:pt idx="3156" formatCode="General">
                  <c:v>-9.6760299999999994E-2</c:v>
                </c:pt>
                <c:pt idx="3157" formatCode="General">
                  <c:v>-9.7562300000000005E-2</c:v>
                </c:pt>
                <c:pt idx="3158" formatCode="General">
                  <c:v>-9.8241899999999993E-2</c:v>
                </c:pt>
                <c:pt idx="3159" formatCode="General">
                  <c:v>-9.8803299999999997E-2</c:v>
                </c:pt>
                <c:pt idx="3160" formatCode="General">
                  <c:v>-9.9246399999999999E-2</c:v>
                </c:pt>
                <c:pt idx="3161" formatCode="General">
                  <c:v>-9.9565899999999999E-2</c:v>
                </c:pt>
                <c:pt idx="3162" formatCode="General">
                  <c:v>-9.9757200000000004E-2</c:v>
                </c:pt>
                <c:pt idx="3163" formatCode="General">
                  <c:v>-9.9820500000000006E-2</c:v>
                </c:pt>
                <c:pt idx="3164" formatCode="General">
                  <c:v>-9.9758799999999995E-2</c:v>
                </c:pt>
                <c:pt idx="3165" formatCode="General">
                  <c:v>-9.9574899999999994E-2</c:v>
                </c:pt>
                <c:pt idx="3166" formatCode="General">
                  <c:v>-9.9270600000000001E-2</c:v>
                </c:pt>
                <c:pt idx="3167" formatCode="General">
                  <c:v>-9.8849500000000007E-2</c:v>
                </c:pt>
                <c:pt idx="3168" formatCode="General">
                  <c:v>-9.8316100000000003E-2</c:v>
                </c:pt>
                <c:pt idx="3169" formatCode="General">
                  <c:v>-9.7672200000000001E-2</c:v>
                </c:pt>
                <c:pt idx="3170" formatCode="General">
                  <c:v>-9.6914899999999998E-2</c:v>
                </c:pt>
                <c:pt idx="3171" formatCode="General">
                  <c:v>-9.6041299999999996E-2</c:v>
                </c:pt>
                <c:pt idx="3172" formatCode="General">
                  <c:v>-9.5051999999999998E-2</c:v>
                </c:pt>
                <c:pt idx="3173" formatCode="General">
                  <c:v>-9.3950900000000004E-2</c:v>
                </c:pt>
                <c:pt idx="3174" formatCode="General">
                  <c:v>-9.2740900000000001E-2</c:v>
                </c:pt>
                <c:pt idx="3175" formatCode="General">
                  <c:v>-9.1422799999999999E-2</c:v>
                </c:pt>
                <c:pt idx="3176" formatCode="General">
                  <c:v>-8.99953E-2</c:v>
                </c:pt>
                <c:pt idx="3177" formatCode="General">
                  <c:v>-8.8455900000000004E-2</c:v>
                </c:pt>
                <c:pt idx="3178" formatCode="General">
                  <c:v>-8.6803699999999998E-2</c:v>
                </c:pt>
                <c:pt idx="3179" formatCode="General">
                  <c:v>-8.5041599999999995E-2</c:v>
                </c:pt>
                <c:pt idx="3180" formatCode="General">
                  <c:v>-8.3176399999999998E-2</c:v>
                </c:pt>
                <c:pt idx="3181" formatCode="General">
                  <c:v>-8.1213999999999995E-2</c:v>
                </c:pt>
                <c:pt idx="3182" formatCode="General">
                  <c:v>-7.9156099999999993E-2</c:v>
                </c:pt>
                <c:pt idx="3183" formatCode="General">
                  <c:v>-7.7002100000000004E-2</c:v>
                </c:pt>
                <c:pt idx="3184" formatCode="General">
                  <c:v>-7.4752399999999997E-2</c:v>
                </c:pt>
                <c:pt idx="3185" formatCode="General">
                  <c:v>-7.2408399999999998E-2</c:v>
                </c:pt>
                <c:pt idx="3186" formatCode="General">
                  <c:v>-6.9968799999999998E-2</c:v>
                </c:pt>
                <c:pt idx="3187" formatCode="General">
                  <c:v>-6.7430699999999996E-2</c:v>
                </c:pt>
                <c:pt idx="3188" formatCode="General">
                  <c:v>-6.4793199999999995E-2</c:v>
                </c:pt>
                <c:pt idx="3189" formatCode="General">
                  <c:v>-6.2059400000000001E-2</c:v>
                </c:pt>
                <c:pt idx="3190" formatCode="General">
                  <c:v>-5.9235500000000003E-2</c:v>
                </c:pt>
                <c:pt idx="3191" formatCode="General">
                  <c:v>-5.63279E-2</c:v>
                </c:pt>
                <c:pt idx="3192" formatCode="General">
                  <c:v>-5.3340699999999998E-2</c:v>
                </c:pt>
                <c:pt idx="3193" formatCode="General">
                  <c:v>-5.0275300000000002E-2</c:v>
                </c:pt>
                <c:pt idx="3194" formatCode="General">
                  <c:v>-4.7130900000000003E-2</c:v>
                </c:pt>
                <c:pt idx="3195" formatCode="General">
                  <c:v>-4.3907599999999998E-2</c:v>
                </c:pt>
                <c:pt idx="3196" formatCode="General">
                  <c:v>-4.0608100000000001E-2</c:v>
                </c:pt>
                <c:pt idx="3197" formatCode="General">
                  <c:v>-3.7237199999999998E-2</c:v>
                </c:pt>
                <c:pt idx="3198" formatCode="General">
                  <c:v>-3.3799599999999999E-2</c:v>
                </c:pt>
                <c:pt idx="3199" formatCode="General">
                  <c:v>-3.0297399999999999E-2</c:v>
                </c:pt>
                <c:pt idx="3200" formatCode="General">
                  <c:v>-2.673E-2</c:v>
                </c:pt>
                <c:pt idx="3201" formatCode="General">
                  <c:v>-2.30951E-2</c:v>
                </c:pt>
                <c:pt idx="3202" formatCode="General">
                  <c:v>-1.93919E-2</c:v>
                </c:pt>
                <c:pt idx="3203" formatCode="General">
                  <c:v>-1.56227E-2</c:v>
                </c:pt>
                <c:pt idx="3204" formatCode="General">
                  <c:v>-1.17918E-2</c:v>
                </c:pt>
                <c:pt idx="3205">
                  <c:v>-7.9034399999999994E-3</c:v>
                </c:pt>
                <c:pt idx="3206">
                  <c:v>-3.96043E-3</c:v>
                </c:pt>
                <c:pt idx="3207">
                  <c:v>3.2883399999999998E-5</c:v>
                </c:pt>
                <c:pt idx="3208">
                  <c:v>4.0691800000000004E-3</c:v>
                </c:pt>
                <c:pt idx="3209">
                  <c:v>8.1408299999999999E-3</c:v>
                </c:pt>
                <c:pt idx="3210" formatCode="General">
                  <c:v>1.2243800000000001E-2</c:v>
                </c:pt>
                <c:pt idx="3211" formatCode="General">
                  <c:v>1.6377300000000001E-2</c:v>
                </c:pt>
                <c:pt idx="3212" formatCode="General">
                  <c:v>2.05404E-2</c:v>
                </c:pt>
                <c:pt idx="3213" formatCode="General">
                  <c:v>2.47309E-2</c:v>
                </c:pt>
                <c:pt idx="3214" formatCode="General">
                  <c:v>2.8946400000000001E-2</c:v>
                </c:pt>
                <c:pt idx="3215" formatCode="General">
                  <c:v>3.3185300000000001E-2</c:v>
                </c:pt>
                <c:pt idx="3216" formatCode="General">
                  <c:v>3.7445199999999998E-2</c:v>
                </c:pt>
                <c:pt idx="3217" formatCode="General">
                  <c:v>4.1722700000000001E-2</c:v>
                </c:pt>
                <c:pt idx="3218" formatCode="General">
                  <c:v>4.6014600000000003E-2</c:v>
                </c:pt>
                <c:pt idx="3219" formatCode="General">
                  <c:v>5.0317500000000001E-2</c:v>
                </c:pt>
                <c:pt idx="3220" formatCode="General">
                  <c:v>5.4625600000000003E-2</c:v>
                </c:pt>
                <c:pt idx="3221" formatCode="General">
                  <c:v>5.8930900000000001E-2</c:v>
                </c:pt>
                <c:pt idx="3222" formatCode="General">
                  <c:v>6.3225900000000002E-2</c:v>
                </c:pt>
                <c:pt idx="3223" formatCode="General">
                  <c:v>6.7504700000000001E-2</c:v>
                </c:pt>
                <c:pt idx="3224" formatCode="General">
                  <c:v>7.1762699999999999E-2</c:v>
                </c:pt>
                <c:pt idx="3225" formatCode="General">
                  <c:v>7.5995499999999994E-2</c:v>
                </c:pt>
                <c:pt idx="3226" formatCode="General">
                  <c:v>8.0199599999999996E-2</c:v>
                </c:pt>
                <c:pt idx="3227" formatCode="General">
                  <c:v>8.4372699999999995E-2</c:v>
                </c:pt>
                <c:pt idx="3228" formatCode="General">
                  <c:v>8.8512300000000002E-2</c:v>
                </c:pt>
                <c:pt idx="3229" formatCode="General">
                  <c:v>9.2615500000000003E-2</c:v>
                </c:pt>
                <c:pt idx="3230" formatCode="General">
                  <c:v>9.6678399999999998E-2</c:v>
                </c:pt>
                <c:pt idx="3231" formatCode="General">
                  <c:v>0.10069500000000001</c:v>
                </c:pt>
                <c:pt idx="3232" formatCode="General">
                  <c:v>0.104659</c:v>
                </c:pt>
                <c:pt idx="3233" formatCode="General">
                  <c:v>0.108561</c:v>
                </c:pt>
                <c:pt idx="3234" formatCode="General">
                  <c:v>0.11239399999999999</c:v>
                </c:pt>
                <c:pt idx="3235" formatCode="General">
                  <c:v>0.11615499999999999</c:v>
                </c:pt>
                <c:pt idx="3236" formatCode="General">
                  <c:v>0.11984300000000001</c:v>
                </c:pt>
                <c:pt idx="3237" formatCode="General">
                  <c:v>0.123456</c:v>
                </c:pt>
                <c:pt idx="3238" formatCode="General">
                  <c:v>0.12699199999999999</c:v>
                </c:pt>
                <c:pt idx="3239" formatCode="General">
                  <c:v>0.13044800000000001</c:v>
                </c:pt>
                <c:pt idx="3240" formatCode="General">
                  <c:v>0.133823</c:v>
                </c:pt>
                <c:pt idx="3241" formatCode="General">
                  <c:v>0.13711499999999999</c:v>
                </c:pt>
                <c:pt idx="3242" formatCode="General">
                  <c:v>0.14032</c:v>
                </c:pt>
                <c:pt idx="3243" formatCode="General">
                  <c:v>0.14343700000000001</c:v>
                </c:pt>
                <c:pt idx="3244" formatCode="General">
                  <c:v>0.14646300000000001</c:v>
                </c:pt>
                <c:pt idx="3245" formatCode="General">
                  <c:v>0.149396</c:v>
                </c:pt>
                <c:pt idx="3246" formatCode="General">
                  <c:v>0.15223400000000001</c:v>
                </c:pt>
                <c:pt idx="3247" formatCode="General">
                  <c:v>0.15497</c:v>
                </c:pt>
                <c:pt idx="3248" formatCode="General">
                  <c:v>0.15759899999999999</c:v>
                </c:pt>
                <c:pt idx="3249" formatCode="General">
                  <c:v>0.16012000000000001</c:v>
                </c:pt>
                <c:pt idx="3250" formatCode="General">
                  <c:v>0.16253100000000001</c:v>
                </c:pt>
                <c:pt idx="3251" formatCode="General">
                  <c:v>0.16483</c:v>
                </c:pt>
                <c:pt idx="3252" formatCode="General">
                  <c:v>0.167015</c:v>
                </c:pt>
                <c:pt idx="3253" formatCode="General">
                  <c:v>0.16908100000000001</c:v>
                </c:pt>
                <c:pt idx="3254" formatCode="General">
                  <c:v>0.17102600000000001</c:v>
                </c:pt>
                <c:pt idx="3255" formatCode="General">
                  <c:v>0.172848</c:v>
                </c:pt>
                <c:pt idx="3256" formatCode="General">
                  <c:v>0.174544</c:v>
                </c:pt>
                <c:pt idx="3257" formatCode="General">
                  <c:v>0.17611199999999999</c:v>
                </c:pt>
                <c:pt idx="3258" formatCode="General">
                  <c:v>0.17755199999999999</c:v>
                </c:pt>
                <c:pt idx="3259" formatCode="General">
                  <c:v>0.178864</c:v>
                </c:pt>
                <c:pt idx="3260" formatCode="General">
                  <c:v>0.18004999999999999</c:v>
                </c:pt>
                <c:pt idx="3261" formatCode="General">
                  <c:v>0.18110599999999999</c:v>
                </c:pt>
                <c:pt idx="3262" formatCode="General">
                  <c:v>0.182029</c:v>
                </c:pt>
                <c:pt idx="3263" formatCode="General">
                  <c:v>0.18281800000000001</c:v>
                </c:pt>
                <c:pt idx="3264" formatCode="General">
                  <c:v>0.18346999999999999</c:v>
                </c:pt>
                <c:pt idx="3265" formatCode="General">
                  <c:v>0.18398700000000001</c:v>
                </c:pt>
                <c:pt idx="3266" formatCode="General">
                  <c:v>0.184367</c:v>
                </c:pt>
                <c:pt idx="3267" formatCode="General">
                  <c:v>0.18461</c:v>
                </c:pt>
                <c:pt idx="3268" formatCode="General">
                  <c:v>0.18471599999999999</c:v>
                </c:pt>
                <c:pt idx="3269" formatCode="General">
                  <c:v>0.18468599999999999</c:v>
                </c:pt>
                <c:pt idx="3270" formatCode="General">
                  <c:v>0.18451699999999999</c:v>
                </c:pt>
                <c:pt idx="3271" formatCode="General">
                  <c:v>0.18420800000000001</c:v>
                </c:pt>
                <c:pt idx="3272" formatCode="General">
                  <c:v>0.183755</c:v>
                </c:pt>
                <c:pt idx="3273" formatCode="General">
                  <c:v>0.18315999999999999</c:v>
                </c:pt>
                <c:pt idx="3274" formatCode="General">
                  <c:v>0.182424</c:v>
                </c:pt>
                <c:pt idx="3275" formatCode="General">
                  <c:v>0.18155299999999999</c:v>
                </c:pt>
                <c:pt idx="3276" formatCode="General">
                  <c:v>0.18054799999999999</c:v>
                </c:pt>
                <c:pt idx="3277" formatCode="General">
                  <c:v>0.17940900000000001</c:v>
                </c:pt>
                <c:pt idx="3278" formatCode="General">
                  <c:v>0.17813499999999999</c:v>
                </c:pt>
                <c:pt idx="3279" formatCode="General">
                  <c:v>0.17672399999999999</c:v>
                </c:pt>
                <c:pt idx="3280" formatCode="General">
                  <c:v>0.175173</c:v>
                </c:pt>
                <c:pt idx="3281" formatCode="General">
                  <c:v>0.173485</c:v>
                </c:pt>
                <c:pt idx="3282" formatCode="General">
                  <c:v>0.17166300000000001</c:v>
                </c:pt>
                <c:pt idx="3283" formatCode="General">
                  <c:v>0.169709</c:v>
                </c:pt>
                <c:pt idx="3284" formatCode="General">
                  <c:v>0.167627</c:v>
                </c:pt>
                <c:pt idx="3285" formatCode="General">
                  <c:v>0.16541800000000001</c:v>
                </c:pt>
                <c:pt idx="3286" formatCode="General">
                  <c:v>0.163082</c:v>
                </c:pt>
                <c:pt idx="3287" formatCode="General">
                  <c:v>0.16062000000000001</c:v>
                </c:pt>
                <c:pt idx="3288" formatCode="General">
                  <c:v>0.15803200000000001</c:v>
                </c:pt>
                <c:pt idx="3289" formatCode="General">
                  <c:v>0.15532099999999999</c:v>
                </c:pt>
                <c:pt idx="3290" formatCode="General">
                  <c:v>0.15248900000000001</c:v>
                </c:pt>
                <c:pt idx="3291" formatCode="General">
                  <c:v>0.14953900000000001</c:v>
                </c:pt>
                <c:pt idx="3292" formatCode="General">
                  <c:v>0.14647199999999999</c:v>
                </c:pt>
                <c:pt idx="3293" formatCode="General">
                  <c:v>0.143289</c:v>
                </c:pt>
                <c:pt idx="3294" formatCode="General">
                  <c:v>0.13999200000000001</c:v>
                </c:pt>
                <c:pt idx="3295" formatCode="General">
                  <c:v>0.13658200000000001</c:v>
                </c:pt>
                <c:pt idx="3296" formatCode="General">
                  <c:v>0.13306499999999999</c:v>
                </c:pt>
                <c:pt idx="3297" formatCode="General">
                  <c:v>0.129444</c:v>
                </c:pt>
                <c:pt idx="3298" formatCode="General">
                  <c:v>0.125725</c:v>
                </c:pt>
                <c:pt idx="3299" formatCode="General">
                  <c:v>0.12191100000000001</c:v>
                </c:pt>
                <c:pt idx="3300" formatCode="General">
                  <c:v>0.118004</c:v>
                </c:pt>
                <c:pt idx="3301" formatCode="General">
                  <c:v>0.114008</c:v>
                </c:pt>
                <c:pt idx="3302" formatCode="General">
                  <c:v>0.10992399999999999</c:v>
                </c:pt>
                <c:pt idx="3303" formatCode="General">
                  <c:v>0.105756</c:v>
                </c:pt>
                <c:pt idx="3304" formatCode="General">
                  <c:v>0.101506</c:v>
                </c:pt>
                <c:pt idx="3305" formatCode="General">
                  <c:v>9.7177799999999995E-2</c:v>
                </c:pt>
                <c:pt idx="3306" formatCode="General">
                  <c:v>9.2775999999999997E-2</c:v>
                </c:pt>
                <c:pt idx="3307" formatCode="General">
                  <c:v>8.8303400000000004E-2</c:v>
                </c:pt>
                <c:pt idx="3308" formatCode="General">
                  <c:v>8.3762799999999998E-2</c:v>
                </c:pt>
                <c:pt idx="3309" formatCode="General">
                  <c:v>7.9157500000000006E-2</c:v>
                </c:pt>
                <c:pt idx="3310" formatCode="General">
                  <c:v>7.4491199999999994E-2</c:v>
                </c:pt>
                <c:pt idx="3311" formatCode="General">
                  <c:v>6.9768200000000002E-2</c:v>
                </c:pt>
                <c:pt idx="3312" formatCode="General">
                  <c:v>6.4991800000000002E-2</c:v>
                </c:pt>
                <c:pt idx="3313" formatCode="General">
                  <c:v>6.0165799999999998E-2</c:v>
                </c:pt>
                <c:pt idx="3314" formatCode="General">
                  <c:v>5.5293700000000001E-2</c:v>
                </c:pt>
                <c:pt idx="3315" formatCode="General">
                  <c:v>5.0380000000000001E-2</c:v>
                </c:pt>
                <c:pt idx="3316" formatCode="General">
                  <c:v>4.5428999999999997E-2</c:v>
                </c:pt>
                <c:pt idx="3317" formatCode="General">
                  <c:v>4.04447E-2</c:v>
                </c:pt>
                <c:pt idx="3318" formatCode="General">
                  <c:v>3.5430900000000001E-2</c:v>
                </c:pt>
                <c:pt idx="3319" formatCode="General">
                  <c:v>3.0391499999999998E-2</c:v>
                </c:pt>
                <c:pt idx="3320" formatCode="General">
                  <c:v>2.5330600000000002E-2</c:v>
                </c:pt>
                <c:pt idx="3321" formatCode="General">
                  <c:v>2.02524E-2</c:v>
                </c:pt>
                <c:pt idx="3322" formatCode="General">
                  <c:v>1.5161300000000001E-2</c:v>
                </c:pt>
                <c:pt idx="3323" formatCode="General">
                  <c:v>1.00613E-2</c:v>
                </c:pt>
                <c:pt idx="3324">
                  <c:v>4.9560400000000001E-3</c:v>
                </c:pt>
                <c:pt idx="3325">
                  <c:v>-1.5107099999999999E-4</c:v>
                </c:pt>
                <c:pt idx="3326">
                  <c:v>-5.2564899999999999E-3</c:v>
                </c:pt>
                <c:pt idx="3327" formatCode="General">
                  <c:v>-1.03564E-2</c:v>
                </c:pt>
                <c:pt idx="3328" formatCode="General">
                  <c:v>-1.54468E-2</c:v>
                </c:pt>
                <c:pt idx="3329" formatCode="General">
                  <c:v>-2.0523799999999998E-2</c:v>
                </c:pt>
                <c:pt idx="3330" formatCode="General">
                  <c:v>-2.5583700000000001E-2</c:v>
                </c:pt>
                <c:pt idx="3331" formatCode="General">
                  <c:v>-3.0622799999999999E-2</c:v>
                </c:pt>
                <c:pt idx="3332" formatCode="General">
                  <c:v>-3.5637299999999997E-2</c:v>
                </c:pt>
                <c:pt idx="3333" formatCode="General">
                  <c:v>-4.0623399999999997E-2</c:v>
                </c:pt>
              </c:numCache>
            </c:numRef>
          </c:yVal>
          <c:smooth val="1"/>
          <c:extLst>
            <c:ext xmlns:c16="http://schemas.microsoft.com/office/drawing/2014/chart" uri="{C3380CC4-5D6E-409C-BE32-E72D297353CC}">
              <c16:uniqueId val="{00000001-A749-4655-B5E2-0D97987ED7C6}"/>
            </c:ext>
          </c:extLst>
        </c:ser>
        <c:dLbls>
          <c:showLegendKey val="0"/>
          <c:showVal val="0"/>
          <c:showCatName val="0"/>
          <c:showSerName val="0"/>
          <c:showPercent val="0"/>
          <c:showBubbleSize val="0"/>
        </c:dLbls>
        <c:axId val="147171968"/>
        <c:axId val="147177856"/>
      </c:scatterChart>
      <c:valAx>
        <c:axId val="147171968"/>
        <c:scaling>
          <c:orientation val="minMax"/>
          <c:max val="5"/>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147177856"/>
        <c:crossesAt val="-0.4"/>
        <c:crossBetween val="midCat"/>
      </c:valAx>
      <c:valAx>
        <c:axId val="147177856"/>
        <c:scaling>
          <c:orientation val="minMax"/>
        </c:scaling>
        <c:delete val="0"/>
        <c:axPos val="l"/>
        <c:majorGridlines/>
        <c:title>
          <c:tx>
            <c:rich>
              <a:bodyPr/>
              <a:lstStyle/>
              <a:p>
                <a:pPr>
                  <a:defRPr/>
                </a:pPr>
                <a:r>
                  <a:rPr lang="en-US"/>
                  <a:t>Midspan Displacement (in)</a:t>
                </a:r>
              </a:p>
            </c:rich>
          </c:tx>
          <c:overlay val="0"/>
        </c:title>
        <c:numFmt formatCode="General" sourceLinked="1"/>
        <c:majorTickMark val="out"/>
        <c:minorTickMark val="none"/>
        <c:tickLblPos val="nextTo"/>
        <c:crossAx val="147171968"/>
        <c:crosses val="autoZero"/>
        <c:crossBetween val="midCat"/>
      </c:valAx>
    </c:plotArea>
    <c:legend>
      <c:legendPos val="b"/>
      <c:overlay val="0"/>
    </c:legend>
    <c:plotVisOnly val="1"/>
    <c:dispBlanksAs val="gap"/>
    <c:showDLblsOverMax val="0"/>
  </c:chart>
  <c:txPr>
    <a:bodyPr/>
    <a:lstStyle/>
    <a:p>
      <a:pPr>
        <a:defRPr b="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C$4</c:f>
              <c:strCache>
                <c:ptCount val="1"/>
                <c:pt idx="0">
                  <c:v>'Pier 3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C$5:$C$1005</c:f>
              <c:numCache>
                <c:formatCode>General</c:formatCode>
                <c:ptCount val="1001"/>
                <c:pt idx="0">
                  <c:v>8.6795175253522507E-3</c:v>
                </c:pt>
                <c:pt idx="1">
                  <c:v>1.46772356228979E-2</c:v>
                </c:pt>
                <c:pt idx="2">
                  <c:v>1.1239487853366099E-2</c:v>
                </c:pt>
                <c:pt idx="3">
                  <c:v>1.41006305640569E-3</c:v>
                </c:pt>
                <c:pt idx="4">
                  <c:v>-5.1886681139588298E-3</c:v>
                </c:pt>
                <c:pt idx="5">
                  <c:v>-8.4186888468184304E-4</c:v>
                </c:pt>
                <c:pt idx="6">
                  <c:v>9.3903508420040901E-3</c:v>
                </c:pt>
                <c:pt idx="7">
                  <c:v>1.4374857214724E-2</c:v>
                </c:pt>
                <c:pt idx="8">
                  <c:v>9.0338162301079102E-3</c:v>
                </c:pt>
                <c:pt idx="9">
                  <c:v>-3.1014283020809E-3</c:v>
                </c:pt>
                <c:pt idx="10">
                  <c:v>-1.27179091099375E-2</c:v>
                </c:pt>
                <c:pt idx="11">
                  <c:v>-1.2503052611140399E-2</c:v>
                </c:pt>
                <c:pt idx="12">
                  <c:v>-3.4807014032400699E-3</c:v>
                </c:pt>
                <c:pt idx="13">
                  <c:v>2.3168145573485102E-3</c:v>
                </c:pt>
                <c:pt idx="14">
                  <c:v>-2.12894800643653E-4</c:v>
                </c:pt>
                <c:pt idx="15">
                  <c:v>-9.8870352095943893E-3</c:v>
                </c:pt>
                <c:pt idx="16">
                  <c:v>-1.4906752746462399E-2</c:v>
                </c:pt>
                <c:pt idx="17">
                  <c:v>-9.7846096005970596E-3</c:v>
                </c:pt>
                <c:pt idx="18">
                  <c:v>5.7006655759716798E-3</c:v>
                </c:pt>
                <c:pt idx="19">
                  <c:v>1.7552004199806698E-2</c:v>
                </c:pt>
                <c:pt idx="20">
                  <c:v>1.8040812082243601E-2</c:v>
                </c:pt>
                <c:pt idx="21">
                  <c:v>1.00561043624539E-2</c:v>
                </c:pt>
                <c:pt idx="22">
                  <c:v>2.3422329444883101E-3</c:v>
                </c:pt>
                <c:pt idx="23">
                  <c:v>1.2607920510929701E-3</c:v>
                </c:pt>
                <c:pt idx="24">
                  <c:v>2.9144006033341601E-3</c:v>
                </c:pt>
                <c:pt idx="25">
                  <c:v>3.8576744085408198E-3</c:v>
                </c:pt>
                <c:pt idx="26">
                  <c:v>2.8755092605184298E-3</c:v>
                </c:pt>
                <c:pt idx="27">
                  <c:v>3.7524371936461598E-3</c:v>
                </c:pt>
                <c:pt idx="28">
                  <c:v>4.5988248316675504E-3</c:v>
                </c:pt>
                <c:pt idx="29">
                  <c:v>2.7501516661103901E-3</c:v>
                </c:pt>
                <c:pt idx="30">
                  <c:v>-2.84656505824334E-3</c:v>
                </c:pt>
                <c:pt idx="31">
                  <c:v>-4.8805863507387802E-3</c:v>
                </c:pt>
                <c:pt idx="32">
                  <c:v>2.8404626892923001E-3</c:v>
                </c:pt>
                <c:pt idx="33">
                  <c:v>1.4338909687415901E-2</c:v>
                </c:pt>
                <c:pt idx="34">
                  <c:v>1.7452882093443901E-2</c:v>
                </c:pt>
                <c:pt idx="35">
                  <c:v>4.5059164744094202E-3</c:v>
                </c:pt>
                <c:pt idx="36">
                  <c:v>-9.6807492649867502E-3</c:v>
                </c:pt>
                <c:pt idx="37">
                  <c:v>-1.12887002888384E-2</c:v>
                </c:pt>
                <c:pt idx="38">
                  <c:v>5.0797060758063601E-3</c:v>
                </c:pt>
                <c:pt idx="39">
                  <c:v>2.1631831528214102E-2</c:v>
                </c:pt>
                <c:pt idx="40">
                  <c:v>2.2311160848529001E-2</c:v>
                </c:pt>
                <c:pt idx="41">
                  <c:v>7.0622752810838296E-3</c:v>
                </c:pt>
                <c:pt idx="42">
                  <c:v>-5.8119407386186201E-3</c:v>
                </c:pt>
                <c:pt idx="43">
                  <c:v>-3.1843703350641702E-3</c:v>
                </c:pt>
                <c:pt idx="44">
                  <c:v>1.1061151998060299E-2</c:v>
                </c:pt>
                <c:pt idx="45">
                  <c:v>2.2252392609474501E-2</c:v>
                </c:pt>
                <c:pt idx="46">
                  <c:v>2.2988555224716201E-2</c:v>
                </c:pt>
                <c:pt idx="47">
                  <c:v>1.7210991530054901E-2</c:v>
                </c:pt>
                <c:pt idx="48">
                  <c:v>1.4965810871049401E-2</c:v>
                </c:pt>
                <c:pt idx="49">
                  <c:v>1.5625786537898801E-2</c:v>
                </c:pt>
                <c:pt idx="50">
                  <c:v>1.4329762047280901E-2</c:v>
                </c:pt>
                <c:pt idx="51">
                  <c:v>9.2531627025888505E-3</c:v>
                </c:pt>
                <c:pt idx="52">
                  <c:v>5.8545098057555499E-3</c:v>
                </c:pt>
                <c:pt idx="53">
                  <c:v>5.7387140649797202E-3</c:v>
                </c:pt>
                <c:pt idx="54">
                  <c:v>7.4686981262617096E-3</c:v>
                </c:pt>
                <c:pt idx="55">
                  <c:v>6.4400428643996803E-3</c:v>
                </c:pt>
                <c:pt idx="56">
                  <c:v>3.4175861007904001E-3</c:v>
                </c:pt>
                <c:pt idx="57">
                  <c:v>1.74153972238235E-3</c:v>
                </c:pt>
                <c:pt idx="58">
                  <c:v>1.63988703677661E-3</c:v>
                </c:pt>
                <c:pt idx="59">
                  <c:v>-1.9017511246487201E-3</c:v>
                </c:pt>
                <c:pt idx="60">
                  <c:v>-9.8637485376615198E-3</c:v>
                </c:pt>
                <c:pt idx="61">
                  <c:v>-1.4466819416695901E-2</c:v>
                </c:pt>
                <c:pt idx="62">
                  <c:v>-8.8852458863015599E-3</c:v>
                </c:pt>
                <c:pt idx="63">
                  <c:v>3.3450931417967201E-3</c:v>
                </c:pt>
                <c:pt idx="64">
                  <c:v>7.4869644136043804E-3</c:v>
                </c:pt>
                <c:pt idx="65">
                  <c:v>-2.3077160572652399E-3</c:v>
                </c:pt>
                <c:pt idx="66">
                  <c:v>-1.5397717337584599E-2</c:v>
                </c:pt>
                <c:pt idx="67">
                  <c:v>-1.31775509155896E-2</c:v>
                </c:pt>
                <c:pt idx="68">
                  <c:v>6.6636417928170296E-3</c:v>
                </c:pt>
                <c:pt idx="69">
                  <c:v>2.6002381986821199E-2</c:v>
                </c:pt>
                <c:pt idx="70" formatCode="0.00E+00">
                  <c:v>2.44274178212424E-2</c:v>
                </c:pt>
                <c:pt idx="71">
                  <c:v>3.4070613373460199E-3</c:v>
                </c:pt>
                <c:pt idx="72">
                  <c:v>-1.82300764433589E-2</c:v>
                </c:pt>
                <c:pt idx="73">
                  <c:v>-2.28835644883329E-2</c:v>
                </c:pt>
                <c:pt idx="74">
                  <c:v>-1.23072420441428E-2</c:v>
                </c:pt>
                <c:pt idx="75">
                  <c:v>3.5836167852308898E-3</c:v>
                </c:pt>
                <c:pt idx="76">
                  <c:v>1.6788673021295299E-2</c:v>
                </c:pt>
                <c:pt idx="77">
                  <c:v>2.93293819535289E-2</c:v>
                </c:pt>
                <c:pt idx="78">
                  <c:v>3.7173214071170101E-2</c:v>
                </c:pt>
                <c:pt idx="79">
                  <c:v>3.1863316142683701E-2</c:v>
                </c:pt>
                <c:pt idx="80">
                  <c:v>9.6682024914875198E-3</c:v>
                </c:pt>
                <c:pt idx="81">
                  <c:v>-1.48531797935253E-2</c:v>
                </c:pt>
                <c:pt idx="82">
                  <c:v>-2.09359130345858E-2</c:v>
                </c:pt>
                <c:pt idx="83">
                  <c:v>-6.17002892638831E-3</c:v>
                </c:pt>
                <c:pt idx="84">
                  <c:v>1.2145082548978199E-2</c:v>
                </c:pt>
                <c:pt idx="85">
                  <c:v>1.34201944503886E-2</c:v>
                </c:pt>
                <c:pt idx="86">
                  <c:v>3.1630609740202902E-4</c:v>
                </c:pt>
                <c:pt idx="87" formatCode="0.00E+00">
                  <c:v>-1.03160670232357E-2</c:v>
                </c:pt>
                <c:pt idx="88">
                  <c:v>-5.8306038060829202E-3</c:v>
                </c:pt>
                <c:pt idx="89">
                  <c:v>2.96169192569999E-3</c:v>
                </c:pt>
                <c:pt idx="90">
                  <c:v>-4.3280038325661102E-4</c:v>
                </c:pt>
                <c:pt idx="91">
                  <c:v>-1.4531227056217301E-2</c:v>
                </c:pt>
                <c:pt idx="92">
                  <c:v>-2.11513945547823E-2</c:v>
                </c:pt>
                <c:pt idx="93">
                  <c:v>-8.1004174534489506E-3</c:v>
                </c:pt>
                <c:pt idx="94">
                  <c:v>1.32064700268891E-2</c:v>
                </c:pt>
                <c:pt idx="95">
                  <c:v>2.1362078991811698E-2</c:v>
                </c:pt>
                <c:pt idx="96">
                  <c:v>1.04955282100923E-2</c:v>
                </c:pt>
                <c:pt idx="97">
                  <c:v>-3.4574081778677001E-3</c:v>
                </c:pt>
                <c:pt idx="98">
                  <c:v>-1.97068766025998E-3</c:v>
                </c:pt>
                <c:pt idx="99">
                  <c:v>1.17626416338428E-2</c:v>
                </c:pt>
                <c:pt idx="100">
                  <c:v>2.02743410593389E-2</c:v>
                </c:pt>
                <c:pt idx="101">
                  <c:v>1.2706671280812201E-2</c:v>
                </c:pt>
                <c:pt idx="102">
                  <c:v>-6.3772690889268998E-4</c:v>
                </c:pt>
                <c:pt idx="103">
                  <c:v>-4.9830640789235896E-3</c:v>
                </c:pt>
                <c:pt idx="104">
                  <c:v>1.25786027521674E-3</c:v>
                </c:pt>
                <c:pt idx="105">
                  <c:v>5.8346491804719403E-3</c:v>
                </c:pt>
                <c:pt idx="106">
                  <c:v>2.1531905952419002E-3</c:v>
                </c:pt>
                <c:pt idx="107">
                  <c:v>-2.256472931325E-3</c:v>
                </c:pt>
                <c:pt idx="108">
                  <c:v>2.6249018764290801E-3</c:v>
                </c:pt>
                <c:pt idx="109">
                  <c:v>1.4156369322467E-2</c:v>
                </c:pt>
                <c:pt idx="110">
                  <c:v>1.9140416809345102E-2</c:v>
                </c:pt>
                <c:pt idx="111">
                  <c:v>1.00458197536006E-2</c:v>
                </c:pt>
                <c:pt idx="112">
                  <c:v>-5.5943229573108101E-3</c:v>
                </c:pt>
                <c:pt idx="113">
                  <c:v>-1.26673007984627E-2</c:v>
                </c:pt>
                <c:pt idx="114">
                  <c:v>-8.6202760483211505E-3</c:v>
                </c:pt>
                <c:pt idx="115">
                  <c:v>-4.9493237041823204E-3</c:v>
                </c:pt>
                <c:pt idx="116">
                  <c:v>-9.2297306045106796E-3</c:v>
                </c:pt>
                <c:pt idx="117">
                  <c:v>-1.59947198771919E-2</c:v>
                </c:pt>
                <c:pt idx="118">
                  <c:v>-1.32571302077701E-2</c:v>
                </c:pt>
                <c:pt idx="119">
                  <c:v>-7.3252343271801898E-4</c:v>
                </c:pt>
                <c:pt idx="120">
                  <c:v>1.08761115385446E-2</c:v>
                </c:pt>
                <c:pt idx="121">
                  <c:v>9.2474394613264906E-3</c:v>
                </c:pt>
                <c:pt idx="122">
                  <c:v>-1.9635800350970502E-3</c:v>
                </c:pt>
                <c:pt idx="123">
                  <c:v>-1.1204455032985E-2</c:v>
                </c:pt>
                <c:pt idx="124">
                  <c:v>-1.0616785812524201E-2</c:v>
                </c:pt>
                <c:pt idx="125">
                  <c:v>-5.7936446704675501E-3</c:v>
                </c:pt>
                <c:pt idx="126">
                  <c:v>-4.9199246840715399E-3</c:v>
                </c:pt>
                <c:pt idx="127">
                  <c:v>-8.1567199322266498E-3</c:v>
                </c:pt>
                <c:pt idx="128">
                  <c:v>-1.0121382653195E-2</c:v>
                </c:pt>
                <c:pt idx="129" formatCode="0.00E+00">
                  <c:v>-8.3461530684022702E-3</c:v>
                </c:pt>
                <c:pt idx="130">
                  <c:v>-7.9588121837671708E-3</c:v>
                </c:pt>
                <c:pt idx="131">
                  <c:v>-1.1346778097224E-2</c:v>
                </c:pt>
                <c:pt idx="132">
                  <c:v>-1.47654643657008E-2</c:v>
                </c:pt>
                <c:pt idx="133">
                  <c:v>-1.2354611900694701E-2</c:v>
                </c:pt>
                <c:pt idx="134">
                  <c:v>-5.9942012311445603E-3</c:v>
                </c:pt>
                <c:pt idx="135">
                  <c:v>-3.1963373725086299E-3</c:v>
                </c:pt>
                <c:pt idx="136">
                  <c:v>-7.7244358600012603E-3</c:v>
                </c:pt>
                <c:pt idx="137">
                  <c:v>-1.3948760206535E-2</c:v>
                </c:pt>
                <c:pt idx="138">
                  <c:v>-1.3909362165939999E-2</c:v>
                </c:pt>
                <c:pt idx="139">
                  <c:v>-7.1602708300957602E-3</c:v>
                </c:pt>
                <c:pt idx="140">
                  <c:v>-2.9682249564095499E-3</c:v>
                </c:pt>
                <c:pt idx="141">
                  <c:v>-5.2877888169563002E-3</c:v>
                </c:pt>
                <c:pt idx="142">
                  <c:v>-8.1147422025136893E-3</c:v>
                </c:pt>
                <c:pt idx="143">
                  <c:v>-3.57528015516837E-3</c:v>
                </c:pt>
                <c:pt idx="144">
                  <c:v>7.5540863125461502E-3</c:v>
                </c:pt>
                <c:pt idx="145">
                  <c:v>1.54037486057617E-2</c:v>
                </c:pt>
                <c:pt idx="146">
                  <c:v>1.55415898440908E-2</c:v>
                </c:pt>
                <c:pt idx="147">
                  <c:v>1.1275789290808099E-2</c:v>
                </c:pt>
                <c:pt idx="148">
                  <c:v>1.30128133431667E-2</c:v>
                </c:pt>
                <c:pt idx="149">
                  <c:v>1.9066108277461899E-2</c:v>
                </c:pt>
                <c:pt idx="150">
                  <c:v>2.1696117036797E-2</c:v>
                </c:pt>
                <c:pt idx="151">
                  <c:v>1.3407731902259299E-2</c:v>
                </c:pt>
                <c:pt idx="152">
                  <c:v>3.4889903406821001E-3</c:v>
                </c:pt>
                <c:pt idx="153">
                  <c:v>1.63560945442367E-3</c:v>
                </c:pt>
                <c:pt idx="154">
                  <c:v>1.1121542684946801E-2</c:v>
                </c:pt>
                <c:pt idx="155">
                  <c:v>1.9022500390558601E-2</c:v>
                </c:pt>
                <c:pt idx="156">
                  <c:v>1.68054467722197E-2</c:v>
                </c:pt>
                <c:pt idx="157">
                  <c:v>3.67453221589862E-3</c:v>
                </c:pt>
                <c:pt idx="158">
                  <c:v>-7.3941420389717297E-3</c:v>
                </c:pt>
                <c:pt idx="159">
                  <c:v>-9.0919967320907593E-3</c:v>
                </c:pt>
                <c:pt idx="160">
                  <c:v>-3.00550708800094E-3</c:v>
                </c:pt>
                <c:pt idx="161">
                  <c:v>2.8743854518987499E-3</c:v>
                </c:pt>
                <c:pt idx="162">
                  <c:v>4.7446198477975104E-3</c:v>
                </c:pt>
                <c:pt idx="163">
                  <c:v>3.8933493145792602E-3</c:v>
                </c:pt>
                <c:pt idx="164">
                  <c:v>2.8296237355284301E-3</c:v>
                </c:pt>
                <c:pt idx="165">
                  <c:v>3.0042030468170901E-3</c:v>
                </c:pt>
                <c:pt idx="166">
                  <c:v>2.52310966815006E-3</c:v>
                </c:pt>
                <c:pt idx="167">
                  <c:v>2.2434720149188299E-3</c:v>
                </c:pt>
                <c:pt idx="168">
                  <c:v>9.816422658436299E-4</c:v>
                </c:pt>
                <c:pt idx="169">
                  <c:v>-2.3476216948942899E-3</c:v>
                </c:pt>
                <c:pt idx="170">
                  <c:v>-9.43078200990209E-3</c:v>
                </c:pt>
                <c:pt idx="171">
                  <c:v>-1.6560775827577999E-2</c:v>
                </c:pt>
                <c:pt idx="172">
                  <c:v>-1.8545627152453E-2</c:v>
                </c:pt>
                <c:pt idx="173">
                  <c:v>-1.2074902934928499E-2</c:v>
                </c:pt>
                <c:pt idx="174">
                  <c:v>-1.7432680707188199E-4</c:v>
                </c:pt>
                <c:pt idx="175">
                  <c:v>8.59324128703144E-3</c:v>
                </c:pt>
                <c:pt idx="176">
                  <c:v>7.3156248826837097E-3</c:v>
                </c:pt>
                <c:pt idx="177">
                  <c:v>-2.42661803161273E-3</c:v>
                </c:pt>
                <c:pt idx="178">
                  <c:v>-1.32124411971548E-2</c:v>
                </c:pt>
                <c:pt idx="179">
                  <c:v>-1.66599904920194E-2</c:v>
                </c:pt>
                <c:pt idx="180">
                  <c:v>-1.05407703581284E-2</c:v>
                </c:pt>
                <c:pt idx="181">
                  <c:v>-9.7826559700403505E-4</c:v>
                </c:pt>
                <c:pt idx="182">
                  <c:v>4.9391742735317304E-3</c:v>
                </c:pt>
                <c:pt idx="183">
                  <c:v>4.5948307238342099E-3</c:v>
                </c:pt>
                <c:pt idx="184">
                  <c:v>2.3348599086940101E-3</c:v>
                </c:pt>
                <c:pt idx="185">
                  <c:v>3.2390184439368302E-3</c:v>
                </c:pt>
                <c:pt idx="186">
                  <c:v>7.4545614654346103E-3</c:v>
                </c:pt>
                <c:pt idx="187">
                  <c:v>9.1246959209269791E-3</c:v>
                </c:pt>
                <c:pt idx="188" formatCode="0.00E+00">
                  <c:v>2.1437467807801499E-3</c:v>
                </c:pt>
                <c:pt idx="189">
                  <c:v>-9.7317510162166602E-3</c:v>
                </c:pt>
                <c:pt idx="190">
                  <c:v>-1.7269095310419098E-2</c:v>
                </c:pt>
                <c:pt idx="191" formatCode="0.00E+00">
                  <c:v>-1.3631285618176401E-2</c:v>
                </c:pt>
                <c:pt idx="192">
                  <c:v>-2.6178423043374602E-3</c:v>
                </c:pt>
                <c:pt idx="193">
                  <c:v>7.6076872791925E-3</c:v>
                </c:pt>
                <c:pt idx="194">
                  <c:v>9.55345680069037E-3</c:v>
                </c:pt>
                <c:pt idx="195">
                  <c:v>4.9287158994873997E-3</c:v>
                </c:pt>
                <c:pt idx="196">
                  <c:v>-1.1119623544336801E-3</c:v>
                </c:pt>
                <c:pt idx="197">
                  <c:v>-5.1047816086558203E-3</c:v>
                </c:pt>
                <c:pt idx="198">
                  <c:v>-8.8734955889554004E-3</c:v>
                </c:pt>
                <c:pt idx="199">
                  <c:v>-1.2381680395754E-2</c:v>
                </c:pt>
                <c:pt idx="200">
                  <c:v>-1.19148894001692E-2</c:v>
                </c:pt>
                <c:pt idx="201">
                  <c:v>-4.6568547092521104E-3</c:v>
                </c:pt>
                <c:pt idx="202">
                  <c:v>5.9365190637806799E-3</c:v>
                </c:pt>
                <c:pt idx="203">
                  <c:v>1.3534147777668201E-2</c:v>
                </c:pt>
                <c:pt idx="204">
                  <c:v>1.1612254403299599E-2</c:v>
                </c:pt>
                <c:pt idx="205">
                  <c:v>5.06083951805213E-3</c:v>
                </c:pt>
                <c:pt idx="206">
                  <c:v>1.7264932327076699E-3</c:v>
                </c:pt>
                <c:pt idx="207">
                  <c:v>8.1375607130001297E-3</c:v>
                </c:pt>
                <c:pt idx="208">
                  <c:v>1.7554000536695001E-2</c:v>
                </c:pt>
                <c:pt idx="209">
                  <c:v>2.1615555201627199E-2</c:v>
                </c:pt>
                <c:pt idx="210">
                  <c:v>1.3337539065934399E-2</c:v>
                </c:pt>
                <c:pt idx="211">
                  <c:v>-1.0499975182771001E-3</c:v>
                </c:pt>
                <c:pt idx="212">
                  <c:v>-1.10712204233256E-2</c:v>
                </c:pt>
                <c:pt idx="213">
                  <c:v>-9.4159497562548294E-3</c:v>
                </c:pt>
                <c:pt idx="214">
                  <c:v>-2.31883358076022E-3</c:v>
                </c:pt>
                <c:pt idx="215">
                  <c:v>1.5525585286627901E-3</c:v>
                </c:pt>
                <c:pt idx="216">
                  <c:v>-3.2373678924738601E-4</c:v>
                </c:pt>
                <c:pt idx="217">
                  <c:v>-2.1584163603222601E-3</c:v>
                </c:pt>
                <c:pt idx="218">
                  <c:v>4.0812923294324399E-3</c:v>
                </c:pt>
                <c:pt idx="219">
                  <c:v>1.8059307469031699E-2</c:v>
                </c:pt>
                <c:pt idx="220">
                  <c:v>2.90785324666358E-2</c:v>
                </c:pt>
                <c:pt idx="221">
                  <c:v>2.75095247455114E-2</c:v>
                </c:pt>
                <c:pt idx="222">
                  <c:v>1.52810450176749E-2</c:v>
                </c:pt>
                <c:pt idx="223">
                  <c:v>2.6221285504300202E-3</c:v>
                </c:pt>
                <c:pt idx="224">
                  <c:v>-3.0897126340325002E-3</c:v>
                </c:pt>
                <c:pt idx="225">
                  <c:v>-9.9814319585220506E-4</c:v>
                </c:pt>
                <c:pt idx="226">
                  <c:v>3.4074280676581899E-3</c:v>
                </c:pt>
                <c:pt idx="227">
                  <c:v>6.2767967778221004E-3</c:v>
                </c:pt>
                <c:pt idx="228">
                  <c:v>9.1231218415921602E-3</c:v>
                </c:pt>
                <c:pt idx="229">
                  <c:v>1.1539204116906499E-2</c:v>
                </c:pt>
                <c:pt idx="230">
                  <c:v>9.3079516511009701E-3</c:v>
                </c:pt>
                <c:pt idx="231" formatCode="0.00E+00">
                  <c:v>9.8255183609412193E-5</c:v>
                </c:pt>
                <c:pt idx="232">
                  <c:v>-1.3001354587633501E-2</c:v>
                </c:pt>
                <c:pt idx="233">
                  <c:v>-2.17694790735194E-2</c:v>
                </c:pt>
                <c:pt idx="234">
                  <c:v>-1.6946762103170601E-2</c:v>
                </c:pt>
                <c:pt idx="235">
                  <c:v>-1.5594455472808699E-3</c:v>
                </c:pt>
                <c:pt idx="236">
                  <c:v>1.29795815123826E-2</c:v>
                </c:pt>
                <c:pt idx="237">
                  <c:v>1.67830807057128E-2</c:v>
                </c:pt>
                <c:pt idx="238">
                  <c:v>1.07373830257227E-2</c:v>
                </c:pt>
                <c:pt idx="239">
                  <c:v>2.0793643457126701E-3</c:v>
                </c:pt>
                <c:pt idx="240">
                  <c:v>2.8067698167522398E-3</c:v>
                </c:pt>
                <c:pt idx="241">
                  <c:v>1.3715762202628899E-2</c:v>
                </c:pt>
                <c:pt idx="242">
                  <c:v>2.48204164634542E-2</c:v>
                </c:pt>
                <c:pt idx="243">
                  <c:v>2.4924138196092099E-2</c:v>
                </c:pt>
                <c:pt idx="244">
                  <c:v>1.5160443585675599E-2</c:v>
                </c:pt>
                <c:pt idx="245">
                  <c:v>4.1173417446002999E-3</c:v>
                </c:pt>
                <c:pt idx="246">
                  <c:v>9.8615934247598997E-4</c:v>
                </c:pt>
                <c:pt idx="247">
                  <c:v>4.73159404413188E-3</c:v>
                </c:pt>
                <c:pt idx="248">
                  <c:v>4.2307032636616096E-3</c:v>
                </c:pt>
                <c:pt idx="249">
                  <c:v>-8.1259238578101408E-3</c:v>
                </c:pt>
                <c:pt idx="250">
                  <c:v>-2.4030184842060799E-2</c:v>
                </c:pt>
                <c:pt idx="251">
                  <c:v>-2.8673099937733901E-2</c:v>
                </c:pt>
                <c:pt idx="252">
                  <c:v>-1.6143306980567401E-2</c:v>
                </c:pt>
                <c:pt idx="253">
                  <c:v>2.9799411989261098E-3</c:v>
                </c:pt>
                <c:pt idx="254">
                  <c:v>1.40396650290149E-2</c:v>
                </c:pt>
                <c:pt idx="255">
                  <c:v>1.0372170199284001E-2</c:v>
                </c:pt>
                <c:pt idx="256">
                  <c:v>-3.1854449899204102E-4</c:v>
                </c:pt>
                <c:pt idx="257">
                  <c:v>-6.7029141623085901E-3</c:v>
                </c:pt>
                <c:pt idx="258">
                  <c:v>-6.4021182744996904E-3</c:v>
                </c:pt>
                <c:pt idx="259">
                  <c:v>-2.6599040683304002E-3</c:v>
                </c:pt>
                <c:pt idx="260">
                  <c:v>1.2586344528625799E-3</c:v>
                </c:pt>
                <c:pt idx="261">
                  <c:v>3.4841741758998698E-3</c:v>
                </c:pt>
                <c:pt idx="262">
                  <c:v>2.28483357951062E-3</c:v>
                </c:pt>
                <c:pt idx="263">
                  <c:v>-4.1083623677504698E-3</c:v>
                </c:pt>
                <c:pt idx="264">
                  <c:v>-1.20867726479381E-2</c:v>
                </c:pt>
                <c:pt idx="265">
                  <c:v>-1.3961774042969499E-2</c:v>
                </c:pt>
                <c:pt idx="266">
                  <c:v>-4.07397829123221E-3</c:v>
                </c:pt>
                <c:pt idx="267">
                  <c:v>1.1861482602112099E-2</c:v>
                </c:pt>
                <c:pt idx="268">
                  <c:v>1.83114158586727E-2</c:v>
                </c:pt>
                <c:pt idx="269">
                  <c:v>8.6654533638842006E-3</c:v>
                </c:pt>
                <c:pt idx="270">
                  <c:v>-8.1946642591105307E-3</c:v>
                </c:pt>
                <c:pt idx="271">
                  <c:v>-1.40173682754271E-2</c:v>
                </c:pt>
                <c:pt idx="272">
                  <c:v>-2.54825363026389E-3</c:v>
                </c:pt>
                <c:pt idx="273">
                  <c:v>1.4069404573434001E-2</c:v>
                </c:pt>
                <c:pt idx="274">
                  <c:v>1.81899603898442E-2</c:v>
                </c:pt>
                <c:pt idx="275">
                  <c:v>3.1730310548445302E-3</c:v>
                </c:pt>
                <c:pt idx="276">
                  <c:v>-1.9589398632862399E-2</c:v>
                </c:pt>
                <c:pt idx="277">
                  <c:v>-3.2301681545479598E-2</c:v>
                </c:pt>
                <c:pt idx="278">
                  <c:v>-2.7434118390879399E-2</c:v>
                </c:pt>
                <c:pt idx="279">
                  <c:v>-1.0907427078416101E-2</c:v>
                </c:pt>
                <c:pt idx="280">
                  <c:v>2.6000703148004998E-3</c:v>
                </c:pt>
                <c:pt idx="281">
                  <c:v>6.3342288897649396E-3</c:v>
                </c:pt>
                <c:pt idx="282">
                  <c:v>-1.5780418106742301E-3</c:v>
                </c:pt>
                <c:pt idx="283">
                  <c:v>-1.2314832052131399E-2</c:v>
                </c:pt>
                <c:pt idx="284">
                  <c:v>-1.9730514958624299E-2</c:v>
                </c:pt>
                <c:pt idx="285">
                  <c:v>-1.9264637421097301E-2</c:v>
                </c:pt>
                <c:pt idx="286">
                  <c:v>-1.5221726880260401E-2</c:v>
                </c:pt>
                <c:pt idx="287">
                  <c:v>-9.0818200873654508E-3</c:v>
                </c:pt>
                <c:pt idx="288">
                  <c:v>-2.6048157752831202E-3</c:v>
                </c:pt>
                <c:pt idx="289">
                  <c:v>6.4252904113148599E-3</c:v>
                </c:pt>
                <c:pt idx="290">
                  <c:v>1.46248058263223E-2</c:v>
                </c:pt>
                <c:pt idx="291">
                  <c:v>1.60202953577647E-2</c:v>
                </c:pt>
                <c:pt idx="292">
                  <c:v>5.6258882016861599E-3</c:v>
                </c:pt>
                <c:pt idx="293">
                  <c:v>-8.5021199245047304E-3</c:v>
                </c:pt>
                <c:pt idx="294">
                  <c:v>-1.36091906943246E-2</c:v>
                </c:pt>
                <c:pt idx="295">
                  <c:v>-2.7548661378631401E-3</c:v>
                </c:pt>
                <c:pt idx="296">
                  <c:v>1.40639631352818E-2</c:v>
                </c:pt>
                <c:pt idx="297">
                  <c:v>2.1207909140671301E-2</c:v>
                </c:pt>
                <c:pt idx="298">
                  <c:v>1.3373719539922399E-2</c:v>
                </c:pt>
                <c:pt idx="299">
                  <c:v>-4.7104084717674698E-4</c:v>
                </c:pt>
                <c:pt idx="300">
                  <c:v>-5.6747348774954104E-3</c:v>
                </c:pt>
                <c:pt idx="301" formatCode="0.00E+00">
                  <c:v>5.8375996076741304E-6</c:v>
                </c:pt>
                <c:pt idx="302">
                  <c:v>5.78795736287167E-3</c:v>
                </c:pt>
                <c:pt idx="303">
                  <c:v>3.4350073231792099E-3</c:v>
                </c:pt>
                <c:pt idx="304">
                  <c:v>-4.4119268560225697E-3</c:v>
                </c:pt>
                <c:pt idx="305">
                  <c:v>-7.4484933364442497E-3</c:v>
                </c:pt>
                <c:pt idx="306">
                  <c:v>-3.3442134562092899E-3</c:v>
                </c:pt>
                <c:pt idx="307">
                  <c:v>4.2865086748556502E-3</c:v>
                </c:pt>
                <c:pt idx="308">
                  <c:v>8.6099091001998404E-3</c:v>
                </c:pt>
                <c:pt idx="309">
                  <c:v>1.01092990974811E-2</c:v>
                </c:pt>
                <c:pt idx="310">
                  <c:v>1.40141352000826E-2</c:v>
                </c:pt>
                <c:pt idx="311">
                  <c:v>1.7181751709557901E-2</c:v>
                </c:pt>
                <c:pt idx="312">
                  <c:v>1.32307675862388E-2</c:v>
                </c:pt>
                <c:pt idx="313">
                  <c:v>-1.38785219875461E-3</c:v>
                </c:pt>
                <c:pt idx="314">
                  <c:v>-1.77195483606092E-2</c:v>
                </c:pt>
                <c:pt idx="315">
                  <c:v>-2.44637198558449E-2</c:v>
                </c:pt>
                <c:pt idx="316">
                  <c:v>-1.72076061759617E-2</c:v>
                </c:pt>
                <c:pt idx="317">
                  <c:v>-8.1787283114728299E-3</c:v>
                </c:pt>
                <c:pt idx="318">
                  <c:v>-9.3310149234643799E-3</c:v>
                </c:pt>
                <c:pt idx="319">
                  <c:v>-2.04063257768663E-2</c:v>
                </c:pt>
                <c:pt idx="320">
                  <c:v>-2.7636476403623701E-2</c:v>
                </c:pt>
                <c:pt idx="321">
                  <c:v>-2.1616971992586099E-2</c:v>
                </c:pt>
                <c:pt idx="322">
                  <c:v>-6.3805673931252097E-3</c:v>
                </c:pt>
                <c:pt idx="323">
                  <c:v>2.7040630594338398E-3</c:v>
                </c:pt>
                <c:pt idx="324">
                  <c:v>-1.87426693237303E-3</c:v>
                </c:pt>
                <c:pt idx="325">
                  <c:v>-1.1836562453696501E-2</c:v>
                </c:pt>
                <c:pt idx="326">
                  <c:v>-1.06300779002339E-2</c:v>
                </c:pt>
                <c:pt idx="327">
                  <c:v>5.2122245710925297E-3</c:v>
                </c:pt>
                <c:pt idx="328">
                  <c:v>2.4934813068678102E-2</c:v>
                </c:pt>
                <c:pt idx="329">
                  <c:v>3.2417740393743899E-2</c:v>
                </c:pt>
                <c:pt idx="330">
                  <c:v>2.46610410011797E-2</c:v>
                </c:pt>
                <c:pt idx="331">
                  <c:v>1.1350686477549801E-2</c:v>
                </c:pt>
                <c:pt idx="332">
                  <c:v>3.3460060525957801E-3</c:v>
                </c:pt>
                <c:pt idx="333" formatCode="0.00E+00">
                  <c:v>-3.2182014687153401E-5</c:v>
                </c:pt>
                <c:pt idx="334">
                  <c:v>-6.5241927983367004E-3</c:v>
                </c:pt>
                <c:pt idx="335">
                  <c:v>-1.7630264540979601E-2</c:v>
                </c:pt>
                <c:pt idx="336">
                  <c:v>-2.7082125945864399E-2</c:v>
                </c:pt>
                <c:pt idx="337">
                  <c:v>-2.4859550367784401E-2</c:v>
                </c:pt>
                <c:pt idx="338">
                  <c:v>-1.19865912234346E-2</c:v>
                </c:pt>
                <c:pt idx="339">
                  <c:v>2.32722285783223E-3</c:v>
                </c:pt>
                <c:pt idx="340">
                  <c:v>7.4138584440079699E-3</c:v>
                </c:pt>
                <c:pt idx="341">
                  <c:v>4.6028732369389098E-3</c:v>
                </c:pt>
                <c:pt idx="342">
                  <c:v>4.9360624308637899E-4</c:v>
                </c:pt>
                <c:pt idx="343">
                  <c:v>1.04724718346236E-3</c:v>
                </c:pt>
                <c:pt idx="344">
                  <c:v>6.57068996650652E-3</c:v>
                </c:pt>
                <c:pt idx="345">
                  <c:v>1.29284601469302E-2</c:v>
                </c:pt>
                <c:pt idx="346">
                  <c:v>1.5985335489764999E-2</c:v>
                </c:pt>
                <c:pt idx="347">
                  <c:v>1.32322562584931E-2</c:v>
                </c:pt>
                <c:pt idx="348">
                  <c:v>2.8422196244790102E-3</c:v>
                </c:pt>
                <c:pt idx="349">
                  <c:v>-1.38430156591695E-2</c:v>
                </c:pt>
                <c:pt idx="350">
                  <c:v>-2.9315779520929602E-2</c:v>
                </c:pt>
                <c:pt idx="351">
                  <c:v>-3.2795659023593403E-2</c:v>
                </c:pt>
                <c:pt idx="352">
                  <c:v>-1.9674775763036199E-2</c:v>
                </c:pt>
                <c:pt idx="353">
                  <c:v>9.9455471613151296E-4</c:v>
                </c:pt>
                <c:pt idx="354">
                  <c:v>1.37217281832518E-2</c:v>
                </c:pt>
                <c:pt idx="355">
                  <c:v>9.0748770898759594E-3</c:v>
                </c:pt>
                <c:pt idx="356">
                  <c:v>-6.5056953741330697E-3</c:v>
                </c:pt>
                <c:pt idx="357">
                  <c:v>-1.6057729977626601E-2</c:v>
                </c:pt>
                <c:pt idx="358">
                  <c:v>-1.0149296443434101E-2</c:v>
                </c:pt>
                <c:pt idx="359">
                  <c:v>4.86606162950135E-3</c:v>
                </c:pt>
                <c:pt idx="360">
                  <c:v>1.35612262879684E-2</c:v>
                </c:pt>
                <c:pt idx="361">
                  <c:v>7.9297032223657905E-3</c:v>
                </c:pt>
                <c:pt idx="362">
                  <c:v>-5.48289023812722E-3</c:v>
                </c:pt>
                <c:pt idx="363">
                  <c:v>-1.2539528257115301E-2</c:v>
                </c:pt>
                <c:pt idx="364">
                  <c:v>-7.3111278496343201E-3</c:v>
                </c:pt>
                <c:pt idx="365">
                  <c:v>1.2388492161227E-3</c:v>
                </c:pt>
                <c:pt idx="366">
                  <c:v>4.8102193443842902E-4</c:v>
                </c:pt>
                <c:pt idx="367">
                  <c:v>-1.09209657143675E-2</c:v>
                </c:pt>
                <c:pt idx="368">
                  <c:v>-2.2034332984229701E-2</c:v>
                </c:pt>
                <c:pt idx="369">
                  <c:v>-1.9917609705971898E-2</c:v>
                </c:pt>
                <c:pt idx="370">
                  <c:v>-6.0481238302710896E-3</c:v>
                </c:pt>
                <c:pt idx="371">
                  <c:v>6.7591753501299503E-3</c:v>
                </c:pt>
                <c:pt idx="372">
                  <c:v>8.0767538368119399E-3</c:v>
                </c:pt>
                <c:pt idx="373">
                  <c:v>1.3701912118653399E-3</c:v>
                </c:pt>
                <c:pt idx="374">
                  <c:v>-2.6512405765700101E-3</c:v>
                </c:pt>
                <c:pt idx="375">
                  <c:v>3.1575535193213498E-3</c:v>
                </c:pt>
                <c:pt idx="376">
                  <c:v>1.1225830302110299E-2</c:v>
                </c:pt>
                <c:pt idx="377">
                  <c:v>1.04292206707508E-2</c:v>
                </c:pt>
                <c:pt idx="378">
                  <c:v>-2.6517849642839E-3</c:v>
                </c:pt>
                <c:pt idx="379">
                  <c:v>-1.9311623022970101E-2</c:v>
                </c:pt>
                <c:pt idx="380">
                  <c:v>-2.8686144853782201E-2</c:v>
                </c:pt>
                <c:pt idx="381">
                  <c:v>-2.64766600361502E-2</c:v>
                </c:pt>
                <c:pt idx="382">
                  <c:v>-1.56021785513231E-2</c:v>
                </c:pt>
                <c:pt idx="383">
                  <c:v>-3.6007680666445998E-3</c:v>
                </c:pt>
                <c:pt idx="384">
                  <c:v>4.6859306801096904E-3</c:v>
                </c:pt>
                <c:pt idx="385">
                  <c:v>5.0814444592702903E-3</c:v>
                </c:pt>
                <c:pt idx="386">
                  <c:v>-2.8039627877134501E-3</c:v>
                </c:pt>
                <c:pt idx="387">
                  <c:v>-1.5151979954163499E-2</c:v>
                </c:pt>
                <c:pt idx="388">
                  <c:v>-2.2770195491505999E-2</c:v>
                </c:pt>
                <c:pt idx="389">
                  <c:v>-1.7979712267195001E-2</c:v>
                </c:pt>
                <c:pt idx="390">
                  <c:v>-1.72217029066917E-3</c:v>
                </c:pt>
                <c:pt idx="391">
                  <c:v>1.2616239258501799E-2</c:v>
                </c:pt>
                <c:pt idx="392">
                  <c:v>1.21723224595032E-2</c:v>
                </c:pt>
                <c:pt idx="393">
                  <c:v>-3.2559782602836099E-3</c:v>
                </c:pt>
                <c:pt idx="394">
                  <c:v>-2.00552097392123E-2</c:v>
                </c:pt>
                <c:pt idx="395">
                  <c:v>-2.4410538185377799E-2</c:v>
                </c:pt>
                <c:pt idx="396">
                  <c:v>-1.30369975596357E-2</c:v>
                </c:pt>
                <c:pt idx="397">
                  <c:v>4.5833735999373099E-3</c:v>
                </c:pt>
                <c:pt idx="398">
                  <c:v>1.4846955748033901E-2</c:v>
                </c:pt>
                <c:pt idx="399">
                  <c:v>1.5840392538000798E-2</c:v>
                </c:pt>
                <c:pt idx="400">
                  <c:v>1.1341320883066001E-2</c:v>
                </c:pt>
                <c:pt idx="401">
                  <c:v>7.3624827650911997E-3</c:v>
                </c:pt>
                <c:pt idx="402">
                  <c:v>1.29962663998653E-3</c:v>
                </c:pt>
                <c:pt idx="403">
                  <c:v>-8.9804906974287908E-3</c:v>
                </c:pt>
                <c:pt idx="404">
                  <c:v>-2.1890323879382199E-2</c:v>
                </c:pt>
                <c:pt idx="405">
                  <c:v>-2.8344042992422699E-2</c:v>
                </c:pt>
                <c:pt idx="406">
                  <c:v>-2.0250408261020501E-2</c:v>
                </c:pt>
                <c:pt idx="407">
                  <c:v>-1.7998479560264601E-3</c:v>
                </c:pt>
                <c:pt idx="408">
                  <c:v>1.45265492870142E-2</c:v>
                </c:pt>
                <c:pt idx="409">
                  <c:v>1.6393346538459402E-2</c:v>
                </c:pt>
                <c:pt idx="410">
                  <c:v>5.6532083847173403E-3</c:v>
                </c:pt>
                <c:pt idx="411">
                  <c:v>-3.60790787170549E-3</c:v>
                </c:pt>
                <c:pt idx="412">
                  <c:v>-6.1821467910629698E-4</c:v>
                </c:pt>
                <c:pt idx="413">
                  <c:v>1.38533373575898E-2</c:v>
                </c:pt>
                <c:pt idx="414">
                  <c:v>2.58852583769748E-2</c:v>
                </c:pt>
                <c:pt idx="415">
                  <c:v>2.3801947451050399E-2</c:v>
                </c:pt>
                <c:pt idx="416">
                  <c:v>6.9988670609273896E-3</c:v>
                </c:pt>
                <c:pt idx="417">
                  <c:v>-1.1884584050258801E-2</c:v>
                </c:pt>
                <c:pt idx="418">
                  <c:v>-1.87489707734587E-2</c:v>
                </c:pt>
                <c:pt idx="419">
                  <c:v>-8.8667988591185597E-3</c:v>
                </c:pt>
                <c:pt idx="420">
                  <c:v>9.2348192676502405E-3</c:v>
                </c:pt>
                <c:pt idx="421">
                  <c:v>2.12818204406744E-2</c:v>
                </c:pt>
                <c:pt idx="422">
                  <c:v>1.8131263097311699E-2</c:v>
                </c:pt>
                <c:pt idx="423">
                  <c:v>3.6917508247362599E-3</c:v>
                </c:pt>
                <c:pt idx="424">
                  <c:v>-9.9548482387036893E-3</c:v>
                </c:pt>
                <c:pt idx="425">
                  <c:v>-1.26493986660556E-2</c:v>
                </c:pt>
                <c:pt idx="426">
                  <c:v>-4.6012465164703004E-3</c:v>
                </c:pt>
                <c:pt idx="427">
                  <c:v>6.1048276716676496E-3</c:v>
                </c:pt>
                <c:pt idx="428" formatCode="0.00E+00">
                  <c:v>1.24396242906237E-2</c:v>
                </c:pt>
                <c:pt idx="429">
                  <c:v>1.0938518638185899E-2</c:v>
                </c:pt>
                <c:pt idx="430">
                  <c:v>4.2273069964880996E-3</c:v>
                </c:pt>
                <c:pt idx="431">
                  <c:v>-3.22975725585454E-3</c:v>
                </c:pt>
                <c:pt idx="432">
                  <c:v>-1.06235178544629E-2</c:v>
                </c:pt>
                <c:pt idx="433">
                  <c:v>-1.4818343989293501E-2</c:v>
                </c:pt>
                <c:pt idx="434">
                  <c:v>-1.2227387994252201E-2</c:v>
                </c:pt>
                <c:pt idx="435">
                  <c:v>-1.1991015635875501E-3</c:v>
                </c:pt>
                <c:pt idx="436">
                  <c:v>1.18818975377642E-2</c:v>
                </c:pt>
                <c:pt idx="437">
                  <c:v>1.8740472469442E-2</c:v>
                </c:pt>
                <c:pt idx="438">
                  <c:v>1.4687433406665E-2</c:v>
                </c:pt>
                <c:pt idx="439">
                  <c:v>8.6185333657557101E-4</c:v>
                </c:pt>
                <c:pt idx="440">
                  <c:v>-1.3632440805027001E-2</c:v>
                </c:pt>
                <c:pt idx="441">
                  <c:v>-2.1221419261571301E-2</c:v>
                </c:pt>
                <c:pt idx="442">
                  <c:v>-1.9836454129872599E-2</c:v>
                </c:pt>
                <c:pt idx="443">
                  <c:v>-1.1570929703557E-2</c:v>
                </c:pt>
                <c:pt idx="444">
                  <c:v>-5.3860112594542205E-4</c:v>
                </c:pt>
                <c:pt idx="445">
                  <c:v>8.4616238664391892E-3</c:v>
                </c:pt>
                <c:pt idx="446">
                  <c:v>9.5516096501449908E-3</c:v>
                </c:pt>
                <c:pt idx="447">
                  <c:v>1.0658261872908601E-3</c:v>
                </c:pt>
                <c:pt idx="448">
                  <c:v>-9.0048628246429899E-3</c:v>
                </c:pt>
                <c:pt idx="449">
                  <c:v>-1.18137658003886E-2</c:v>
                </c:pt>
                <c:pt idx="450">
                  <c:v>-1.8838534954168701E-3</c:v>
                </c:pt>
                <c:pt idx="451" formatCode="0.00E+00">
                  <c:v>1.1066462856759499E-2</c:v>
                </c:pt>
                <c:pt idx="452">
                  <c:v>1.48235746778589E-2</c:v>
                </c:pt>
                <c:pt idx="453">
                  <c:v>3.1856982267426301E-3</c:v>
                </c:pt>
                <c:pt idx="454">
                  <c:v>-1.51863958828192E-2</c:v>
                </c:pt>
                <c:pt idx="455">
                  <c:v>-2.4746442631652599E-2</c:v>
                </c:pt>
                <c:pt idx="456">
                  <c:v>-1.9312209981552801E-2</c:v>
                </c:pt>
                <c:pt idx="457">
                  <c:v>-3.5458620444369601E-3</c:v>
                </c:pt>
                <c:pt idx="458">
                  <c:v>7.6092422347790196E-3</c:v>
                </c:pt>
                <c:pt idx="459">
                  <c:v>5.2896661298005403E-3</c:v>
                </c:pt>
                <c:pt idx="460">
                  <c:v>-8.3580557384593194E-3</c:v>
                </c:pt>
                <c:pt idx="461">
                  <c:v>-2.3665177895230299E-2</c:v>
                </c:pt>
                <c:pt idx="462">
                  <c:v>-2.85350529287581E-2</c:v>
                </c:pt>
                <c:pt idx="463">
                  <c:v>-2.0301935785540601E-2</c:v>
                </c:pt>
                <c:pt idx="464">
                  <c:v>-2.9175735466754E-3</c:v>
                </c:pt>
                <c:pt idx="465">
                  <c:v>1.4927354050937799E-2</c:v>
                </c:pt>
                <c:pt idx="466">
                  <c:v>2.5703232849230699E-2</c:v>
                </c:pt>
                <c:pt idx="467">
                  <c:v>2.8279807088314599E-2</c:v>
                </c:pt>
                <c:pt idx="468">
                  <c:v>2.5239740497320601E-2</c:v>
                </c:pt>
                <c:pt idx="469">
                  <c:v>2.1909362359322501E-2</c:v>
                </c:pt>
                <c:pt idx="470">
                  <c:v>1.8609313036076301E-2</c:v>
                </c:pt>
                <c:pt idx="471">
                  <c:v>1.39957522797071E-2</c:v>
                </c:pt>
                <c:pt idx="472">
                  <c:v>7.8872513525747295E-3</c:v>
                </c:pt>
                <c:pt idx="473">
                  <c:v>-1.3070400582156501E-4</c:v>
                </c:pt>
                <c:pt idx="474">
                  <c:v>-5.55670173830219E-3</c:v>
                </c:pt>
                <c:pt idx="475">
                  <c:v>-5.5641745584521698E-3</c:v>
                </c:pt>
                <c:pt idx="476">
                  <c:v>1.21862962989834E-3</c:v>
                </c:pt>
                <c:pt idx="477">
                  <c:v>9.27318336281302E-3</c:v>
                </c:pt>
                <c:pt idx="478">
                  <c:v>1.2590851936345101E-2</c:v>
                </c:pt>
                <c:pt idx="479">
                  <c:v>8.5213512444955401E-3</c:v>
                </c:pt>
                <c:pt idx="480">
                  <c:v>-2.3465693301935701E-3</c:v>
                </c:pt>
                <c:pt idx="481">
                  <c:v>-1.24967299092317E-2</c:v>
                </c:pt>
                <c:pt idx="482">
                  <c:v>-1.57014360012258E-2</c:v>
                </c:pt>
                <c:pt idx="483">
                  <c:v>-9.3392132933854902E-3</c:v>
                </c:pt>
                <c:pt idx="484">
                  <c:v>1.26419883421125E-3</c:v>
                </c:pt>
                <c:pt idx="485">
                  <c:v>1.07368089791591E-2</c:v>
                </c:pt>
                <c:pt idx="486">
                  <c:v>1.25788077343139E-2</c:v>
                </c:pt>
                <c:pt idx="487">
                  <c:v>5.8558166497261303E-3</c:v>
                </c:pt>
                <c:pt idx="488">
                  <c:v>-5.87397818383225E-3</c:v>
                </c:pt>
                <c:pt idx="489">
                  <c:v>-1.51542752535095E-2</c:v>
                </c:pt>
                <c:pt idx="490">
                  <c:v>-1.6502085952883699E-2</c:v>
                </c:pt>
                <c:pt idx="491">
                  <c:v>-9.6005970718658299E-3</c:v>
                </c:pt>
                <c:pt idx="492">
                  <c:v>-1.2902513916556401E-3</c:v>
                </c:pt>
                <c:pt idx="493">
                  <c:v>1.1425176933147201E-3</c:v>
                </c:pt>
                <c:pt idx="494">
                  <c:v>-1.88907633994202E-3</c:v>
                </c:pt>
                <c:pt idx="495">
                  <c:v>-4.6312391925721497E-3</c:v>
                </c:pt>
                <c:pt idx="496">
                  <c:v>-5.4259350201488698E-4</c:v>
                </c:pt>
                <c:pt idx="497">
                  <c:v>8.6384635984912399E-3</c:v>
                </c:pt>
                <c:pt idx="498">
                  <c:v>1.62826327401112E-2</c:v>
                </c:pt>
                <c:pt idx="499">
                  <c:v>1.5993122201565499E-2</c:v>
                </c:pt>
                <c:pt idx="500">
                  <c:v>1.12145113009968E-2</c:v>
                </c:pt>
                <c:pt idx="501">
                  <c:v>6.1550834766359802E-3</c:v>
                </c:pt>
                <c:pt idx="502">
                  <c:v>3.9860709764771903E-3</c:v>
                </c:pt>
                <c:pt idx="503">
                  <c:v>-1.0880889859665899E-3</c:v>
                </c:pt>
                <c:pt idx="504">
                  <c:v>-1.05297690779133E-2</c:v>
                </c:pt>
                <c:pt idx="505">
                  <c:v>-2.22726308160161E-2</c:v>
                </c:pt>
                <c:pt idx="506">
                  <c:v>-2.9346051160908399E-2</c:v>
                </c:pt>
                <c:pt idx="507">
                  <c:v>-2.8954054309685999E-2</c:v>
                </c:pt>
                <c:pt idx="508">
                  <c:v>-2.2951860806963799E-2</c:v>
                </c:pt>
                <c:pt idx="509">
                  <c:v>-1.4634443560218801E-2</c:v>
                </c:pt>
                <c:pt idx="510">
                  <c:v>-8.6230703051356997E-3</c:v>
                </c:pt>
                <c:pt idx="511">
                  <c:v>-4.6906284033837401E-3</c:v>
                </c:pt>
                <c:pt idx="512">
                  <c:v>-2.9033226109344799E-3</c:v>
                </c:pt>
                <c:pt idx="513">
                  <c:v>-1.3036668786583E-3</c:v>
                </c:pt>
                <c:pt idx="514">
                  <c:v>1.51131171737434E-3</c:v>
                </c:pt>
                <c:pt idx="515">
                  <c:v>5.0420228801647598E-3</c:v>
                </c:pt>
                <c:pt idx="516">
                  <c:v>4.0102399724905296E-3</c:v>
                </c:pt>
                <c:pt idx="517">
                  <c:v>-5.3191587084291904E-3</c:v>
                </c:pt>
                <c:pt idx="518">
                  <c:v>-1.8365739507614699E-2</c:v>
                </c:pt>
                <c:pt idx="519" formatCode="0.00E+00">
                  <c:v>-2.2814689375971899E-2</c:v>
                </c:pt>
                <c:pt idx="520">
                  <c:v>-1.2628221522697399E-2</c:v>
                </c:pt>
                <c:pt idx="521">
                  <c:v>4.4277015076138598E-3</c:v>
                </c:pt>
                <c:pt idx="522">
                  <c:v>1.15443375971483E-2</c:v>
                </c:pt>
                <c:pt idx="523">
                  <c:v>3.3577235262964599E-3</c:v>
                </c:pt>
                <c:pt idx="524">
                  <c:v>-1.14174348116518E-2</c:v>
                </c:pt>
                <c:pt idx="525">
                  <c:v>-1.7556059779242399E-2</c:v>
                </c:pt>
                <c:pt idx="526">
                  <c:v>-1.16129051089003E-2</c:v>
                </c:pt>
                <c:pt idx="527">
                  <c:v>-3.29793404562381E-3</c:v>
                </c:pt>
                <c:pt idx="528">
                  <c:v>-1.4810370702001E-3</c:v>
                </c:pt>
                <c:pt idx="529">
                  <c:v>-3.5914045206575399E-3</c:v>
                </c:pt>
                <c:pt idx="530">
                  <c:v>-1.5310359532698201E-3</c:v>
                </c:pt>
                <c:pt idx="531">
                  <c:v>5.6104510488413596E-3</c:v>
                </c:pt>
                <c:pt idx="532">
                  <c:v>1.1622916539841001E-2</c:v>
                </c:pt>
                <c:pt idx="533">
                  <c:v>1.1599948000496499E-2</c:v>
                </c:pt>
                <c:pt idx="534">
                  <c:v>8.6286817311180194E-3</c:v>
                </c:pt>
                <c:pt idx="535">
                  <c:v>9.2906381203004904E-3</c:v>
                </c:pt>
                <c:pt idx="536">
                  <c:v>1.21893958073953E-2</c:v>
                </c:pt>
                <c:pt idx="537">
                  <c:v>1.1019329768332701E-2</c:v>
                </c:pt>
                <c:pt idx="538">
                  <c:v>5.7210742441963702E-3</c:v>
                </c:pt>
                <c:pt idx="539">
                  <c:v>2.0139590405461199E-3</c:v>
                </c:pt>
                <c:pt idx="540">
                  <c:v>5.2591023380385302E-3</c:v>
                </c:pt>
                <c:pt idx="541">
                  <c:v>9.6019103508476998E-3</c:v>
                </c:pt>
                <c:pt idx="542">
                  <c:v>7.2153700356344204E-3</c:v>
                </c:pt>
                <c:pt idx="543">
                  <c:v>-1.57972435026344E-3</c:v>
                </c:pt>
                <c:pt idx="544">
                  <c:v>-5.2437978058717197E-3</c:v>
                </c:pt>
                <c:pt idx="545">
                  <c:v>3.9625363667219402E-3</c:v>
                </c:pt>
                <c:pt idx="546">
                  <c:v>1.60930931902717E-2</c:v>
                </c:pt>
                <c:pt idx="547">
                  <c:v>1.71281882112038E-2</c:v>
                </c:pt>
                <c:pt idx="548">
                  <c:v>3.79629967691949E-3</c:v>
                </c:pt>
                <c:pt idx="549">
                  <c:v>-8.0111651287753001E-3</c:v>
                </c:pt>
                <c:pt idx="550">
                  <c:v>-4.3403869397580204E-3</c:v>
                </c:pt>
                <c:pt idx="551">
                  <c:v>1.2359501288308501E-2</c:v>
                </c:pt>
                <c:pt idx="552">
                  <c:v>2.3796654280494101E-2</c:v>
                </c:pt>
                <c:pt idx="553">
                  <c:v>1.9389904912342201E-2</c:v>
                </c:pt>
                <c:pt idx="554">
                  <c:v>7.1134973524867098E-3</c:v>
                </c:pt>
                <c:pt idx="555">
                  <c:v>3.2247418845715E-3</c:v>
                </c:pt>
                <c:pt idx="556">
                  <c:v>1.22115589629918E-2</c:v>
                </c:pt>
                <c:pt idx="557">
                  <c:v>2.25254545453854E-2</c:v>
                </c:pt>
                <c:pt idx="558">
                  <c:v>2.10790492087428E-2</c:v>
                </c:pt>
                <c:pt idx="559">
                  <c:v>9.1515050890561399E-3</c:v>
                </c:pt>
                <c:pt idx="560">
                  <c:v>-1.8521059236709201E-3</c:v>
                </c:pt>
                <c:pt idx="561">
                  <c:v>-3.3433654824951298E-3</c:v>
                </c:pt>
                <c:pt idx="562" formatCode="0.00E+00">
                  <c:v>9.9450352063910202E-5</c:v>
                </c:pt>
                <c:pt idx="563">
                  <c:v>5.5080244456160398E-4</c:v>
                </c:pt>
                <c:pt idx="564">
                  <c:v>-6.0764352067851904E-3</c:v>
                </c:pt>
                <c:pt idx="565">
                  <c:v>-1.32001032912448E-2</c:v>
                </c:pt>
                <c:pt idx="566">
                  <c:v>-1.4351793644938399E-2</c:v>
                </c:pt>
                <c:pt idx="567">
                  <c:v>-8.3899852966867593E-3</c:v>
                </c:pt>
                <c:pt idx="568">
                  <c:v>-5.2128719819093203E-4</c:v>
                </c:pt>
                <c:pt idx="569">
                  <c:v>4.65204498708919E-3</c:v>
                </c:pt>
                <c:pt idx="570">
                  <c:v>6.45712707908152E-3</c:v>
                </c:pt>
                <c:pt idx="571">
                  <c:v>4.0889662968374204E-3</c:v>
                </c:pt>
                <c:pt idx="572">
                  <c:v>-5.3209406122383101E-4</c:v>
                </c:pt>
                <c:pt idx="573">
                  <c:v>-5.1412887589440898E-3</c:v>
                </c:pt>
                <c:pt idx="574">
                  <c:v>-4.2504330691035402E-3</c:v>
                </c:pt>
                <c:pt idx="575">
                  <c:v>4.03556953470041E-3</c:v>
                </c:pt>
                <c:pt idx="576">
                  <c:v>1.4724855040220501E-2</c:v>
                </c:pt>
                <c:pt idx="577">
                  <c:v>1.76569702474451E-2</c:v>
                </c:pt>
                <c:pt idx="578">
                  <c:v>9.5215527631130302E-3</c:v>
                </c:pt>
                <c:pt idx="579">
                  <c:v>-2.9600991833098802E-3</c:v>
                </c:pt>
                <c:pt idx="580">
                  <c:v>-8.0284930133267107E-3</c:v>
                </c:pt>
                <c:pt idx="581">
                  <c:v>-3.1614166429738801E-3</c:v>
                </c:pt>
                <c:pt idx="582">
                  <c:v>4.9620820775277703E-3</c:v>
                </c:pt>
                <c:pt idx="583">
                  <c:v>5.6004151859466297E-3</c:v>
                </c:pt>
                <c:pt idx="584">
                  <c:v>-2.6062131640643398E-4</c:v>
                </c:pt>
                <c:pt idx="585">
                  <c:v>-3.60751034404906E-3</c:v>
                </c:pt>
                <c:pt idx="586">
                  <c:v>3.4677001566896098E-3</c:v>
                </c:pt>
                <c:pt idx="587">
                  <c:v>1.6313622643868701E-2</c:v>
                </c:pt>
                <c:pt idx="588">
                  <c:v>2.5335961356746699E-2</c:v>
                </c:pt>
                <c:pt idx="589">
                  <c:v>2.22004183189967E-2</c:v>
                </c:pt>
                <c:pt idx="590">
                  <c:v>1.1162841642551E-2</c:v>
                </c:pt>
                <c:pt idx="591">
                  <c:v>-8.2661723592923197E-4</c:v>
                </c:pt>
                <c:pt idx="592">
                  <c:v>-6.4823560733990801E-3</c:v>
                </c:pt>
                <c:pt idx="593">
                  <c:v>-4.90043562686802E-3</c:v>
                </c:pt>
                <c:pt idx="594">
                  <c:v>1.42837875514893E-3</c:v>
                </c:pt>
                <c:pt idx="595">
                  <c:v>9.0293758526826494E-3</c:v>
                </c:pt>
                <c:pt idx="596">
                  <c:v>1.17867791426907E-2</c:v>
                </c:pt>
                <c:pt idx="597" formatCode="0.00E+00">
                  <c:v>7.1723733301729299E-3</c:v>
                </c:pt>
                <c:pt idx="598">
                  <c:v>-3.52316152930649E-3</c:v>
                </c:pt>
                <c:pt idx="599">
                  <c:v>-1.16757166619892E-2</c:v>
                </c:pt>
                <c:pt idx="600">
                  <c:v>-1.0360468296156699E-2</c:v>
                </c:pt>
                <c:pt idx="601">
                  <c:v>-4.1527553586571898E-4</c:v>
                </c:pt>
                <c:pt idx="602">
                  <c:v>9.5762667441022502E-3</c:v>
                </c:pt>
                <c:pt idx="603">
                  <c:v>1.19596803535875E-2</c:v>
                </c:pt>
                <c:pt idx="604">
                  <c:v>6.3565776372908203E-3</c:v>
                </c:pt>
                <c:pt idx="605">
                  <c:v>-1.14149508219873E-3</c:v>
                </c:pt>
                <c:pt idx="606">
                  <c:v>-4.4867958346921904E-3</c:v>
                </c:pt>
                <c:pt idx="607">
                  <c:v>-2.0150814501328699E-3</c:v>
                </c:pt>
                <c:pt idx="608">
                  <c:v>4.3235539092331297E-3</c:v>
                </c:pt>
                <c:pt idx="609">
                  <c:v>1.25404703967496E-2</c:v>
                </c:pt>
                <c:pt idx="610">
                  <c:v>1.6695179065176501E-2</c:v>
                </c:pt>
                <c:pt idx="611">
                  <c:v>1.2859375264587299E-2</c:v>
                </c:pt>
                <c:pt idx="612">
                  <c:v>-5.61996142409036E-4</c:v>
                </c:pt>
                <c:pt idx="613">
                  <c:v>-1.2245029306920001E-2</c:v>
                </c:pt>
                <c:pt idx="614">
                  <c:v>-1.44011427989381E-2</c:v>
                </c:pt>
                <c:pt idx="615">
                  <c:v>-4.1571042691807003E-3</c:v>
                </c:pt>
                <c:pt idx="616">
                  <c:v>6.1864529006051897E-3</c:v>
                </c:pt>
                <c:pt idx="617">
                  <c:v>6.1823050075054302E-3</c:v>
                </c:pt>
                <c:pt idx="618">
                  <c:v>-2.4222498259410499E-3</c:v>
                </c:pt>
                <c:pt idx="619">
                  <c:v>-7.6830444281920799E-3</c:v>
                </c:pt>
                <c:pt idx="620">
                  <c:v>-2.1981042395130901E-3</c:v>
                </c:pt>
                <c:pt idx="621">
                  <c:v>6.6573486938670502E-3</c:v>
                </c:pt>
                <c:pt idx="622">
                  <c:v>7.3622692388165198E-3</c:v>
                </c:pt>
                <c:pt idx="623">
                  <c:v>-2.2430951674822898E-3</c:v>
                </c:pt>
                <c:pt idx="624">
                  <c:v>-9.0721656509258498E-3</c:v>
                </c:pt>
                <c:pt idx="625">
                  <c:v>-3.6859216975540202E-3</c:v>
                </c:pt>
                <c:pt idx="626">
                  <c:v>8.71587041364719E-3</c:v>
                </c:pt>
                <c:pt idx="627">
                  <c:v>1.2747213765739399E-2</c:v>
                </c:pt>
                <c:pt idx="628">
                  <c:v>3.98726936628588E-3</c:v>
                </c:pt>
                <c:pt idx="629">
                  <c:v>-7.5495523692975901E-3</c:v>
                </c:pt>
                <c:pt idx="630">
                  <c:v>-7.6819939378186299E-3</c:v>
                </c:pt>
                <c:pt idx="631">
                  <c:v>2.7268425697681898E-3</c:v>
                </c:pt>
                <c:pt idx="632">
                  <c:v>9.3832829687736895E-3</c:v>
                </c:pt>
                <c:pt idx="633">
                  <c:v>2.93045419944684E-3</c:v>
                </c:pt>
                <c:pt idx="634">
                  <c:v>-8.9184633898916205E-3</c:v>
                </c:pt>
                <c:pt idx="635">
                  <c:v>-9.9247657341642696E-3</c:v>
                </c:pt>
                <c:pt idx="636">
                  <c:v>5.6070386969127601E-3</c:v>
                </c:pt>
                <c:pt idx="637">
                  <c:v>2.4045110494321599E-2</c:v>
                </c:pt>
                <c:pt idx="638">
                  <c:v>2.8883031377069299E-2</c:v>
                </c:pt>
                <c:pt idx="639">
                  <c:v>1.63918221737895E-2</c:v>
                </c:pt>
                <c:pt idx="640">
                  <c:v>-1.1969442561898501E-3</c:v>
                </c:pt>
                <c:pt idx="641">
                  <c:v>-1.2803712310553699E-2</c:v>
                </c:pt>
                <c:pt idx="642">
                  <c:v>-1.6733627590193E-2</c:v>
                </c:pt>
                <c:pt idx="643">
                  <c:v>-1.9362563974748798E-2</c:v>
                </c:pt>
                <c:pt idx="644">
                  <c:v>-2.15910258886166E-2</c:v>
                </c:pt>
                <c:pt idx="645">
                  <c:v>-1.7705915630906299E-2</c:v>
                </c:pt>
                <c:pt idx="646">
                  <c:v>-3.1529142192246698E-3</c:v>
                </c:pt>
                <c:pt idx="647">
                  <c:v>1.4204124316058799E-2</c:v>
                </c:pt>
                <c:pt idx="648">
                  <c:v>2.1901557436881301E-2</c:v>
                </c:pt>
                <c:pt idx="649">
                  <c:v>1.2327476938756399E-2</c:v>
                </c:pt>
                <c:pt idx="650">
                  <c:v>-4.8689627204285997E-3</c:v>
                </c:pt>
                <c:pt idx="651">
                  <c:v>-1.5326352070343999E-2</c:v>
                </c:pt>
                <c:pt idx="652">
                  <c:v>-1.08967876444379E-2</c:v>
                </c:pt>
                <c:pt idx="653">
                  <c:v>1.1079850911893899E-3</c:v>
                </c:pt>
                <c:pt idx="654">
                  <c:v>1.13861909529722E-2</c:v>
                </c:pt>
                <c:pt idx="655">
                  <c:v>1.3717282555552299E-2</c:v>
                </c:pt>
                <c:pt idx="656">
                  <c:v>1.2472491135017E-2</c:v>
                </c:pt>
                <c:pt idx="657">
                  <c:v>1.09775698801736E-2</c:v>
                </c:pt>
                <c:pt idx="658">
                  <c:v>9.9880324286923793E-3</c:v>
                </c:pt>
                <c:pt idx="659">
                  <c:v>4.8555423156816102E-3</c:v>
                </c:pt>
                <c:pt idx="660">
                  <c:v>-3.1672094034941802E-3</c:v>
                </c:pt>
                <c:pt idx="661">
                  <c:v>-7.9492319849222993E-3</c:v>
                </c:pt>
                <c:pt idx="662">
                  <c:v>-4.84452516315775E-3</c:v>
                </c:pt>
                <c:pt idx="663">
                  <c:v>4.06114724665671E-3</c:v>
                </c:pt>
                <c:pt idx="664">
                  <c:v>1.13519769442371E-2</c:v>
                </c:pt>
                <c:pt idx="665">
                  <c:v>1.32261826615836E-2</c:v>
                </c:pt>
                <c:pt idx="666">
                  <c:v>1.0098660391688601E-2</c:v>
                </c:pt>
                <c:pt idx="667">
                  <c:v>9.2838119072015599E-3</c:v>
                </c:pt>
                <c:pt idx="668">
                  <c:v>1.17445084592675E-2</c:v>
                </c:pt>
                <c:pt idx="669">
                  <c:v>1.5723298609646899E-2</c:v>
                </c:pt>
                <c:pt idx="670">
                  <c:v>1.4237918390156999E-2</c:v>
                </c:pt>
                <c:pt idx="671">
                  <c:v>8.3895204082944305E-3</c:v>
                </c:pt>
                <c:pt idx="672">
                  <c:v>1.0368730024918401E-3</c:v>
                </c:pt>
                <c:pt idx="673">
                  <c:v>-1.92674354846664E-3</c:v>
                </c:pt>
                <c:pt idx="674" formatCode="0.00E+00">
                  <c:v>3.6622568874308597E-5</c:v>
                </c:pt>
                <c:pt idx="675">
                  <c:v>5.4046516416858701E-3</c:v>
                </c:pt>
                <c:pt idx="676">
                  <c:v>8.3110367131411702E-3</c:v>
                </c:pt>
                <c:pt idx="677">
                  <c:v>7.6092977708489603E-3</c:v>
                </c:pt>
                <c:pt idx="678">
                  <c:v>1.1311331404928299E-3</c:v>
                </c:pt>
                <c:pt idx="679">
                  <c:v>-4.2646802710044601E-3</c:v>
                </c:pt>
                <c:pt idx="680">
                  <c:v>-6.3733924000141601E-3</c:v>
                </c:pt>
                <c:pt idx="681">
                  <c:v>-1.6642009781842699E-3</c:v>
                </c:pt>
                <c:pt idx="682">
                  <c:v>4.2053107896398902E-3</c:v>
                </c:pt>
                <c:pt idx="683">
                  <c:v>6.1171296258507504E-3</c:v>
                </c:pt>
                <c:pt idx="684">
                  <c:v>4.0520669557826699E-4</c:v>
                </c:pt>
                <c:pt idx="685">
                  <c:v>-7.7116463605701501E-3</c:v>
                </c:pt>
                <c:pt idx="686">
                  <c:v>-1.14291794844551E-2</c:v>
                </c:pt>
                <c:pt idx="687">
                  <c:v>-8.2625485580306596E-3</c:v>
                </c:pt>
                <c:pt idx="688">
                  <c:v>-2.6447009907887798E-3</c:v>
                </c:pt>
                <c:pt idx="689">
                  <c:v>5.11809693911495E-4</c:v>
                </c:pt>
                <c:pt idx="690">
                  <c:v>-1.2595790108395101E-3</c:v>
                </c:pt>
                <c:pt idx="691">
                  <c:v>-3.0167497365833499E-3</c:v>
                </c:pt>
                <c:pt idx="692">
                  <c:v>-1.19446556012681E-3</c:v>
                </c:pt>
                <c:pt idx="693">
                  <c:v>4.9720959486342304E-3</c:v>
                </c:pt>
                <c:pt idx="694">
                  <c:v>9.1703063852020903E-3</c:v>
                </c:pt>
                <c:pt idx="695">
                  <c:v>1.0417759351622299E-2</c:v>
                </c:pt>
                <c:pt idx="696">
                  <c:v>6.6234757463108796E-3</c:v>
                </c:pt>
                <c:pt idx="697">
                  <c:v>2.9356563261615401E-3</c:v>
                </c:pt>
                <c:pt idx="698">
                  <c:v>4.71622619603073E-4</c:v>
                </c:pt>
                <c:pt idx="699">
                  <c:v>1.89327731024479E-3</c:v>
                </c:pt>
                <c:pt idx="700">
                  <c:v>6.9251046872847903E-3</c:v>
                </c:pt>
                <c:pt idx="701">
                  <c:v>1.41256370306124E-2</c:v>
                </c:pt>
                <c:pt idx="702">
                  <c:v>2.0846637069704899E-2</c:v>
                </c:pt>
                <c:pt idx="703">
                  <c:v>2.2334967762744899E-2</c:v>
                </c:pt>
                <c:pt idx="704">
                  <c:v>1.6943254337317099E-2</c:v>
                </c:pt>
                <c:pt idx="705">
                  <c:v>6.61848896275701E-3</c:v>
                </c:pt>
                <c:pt idx="706">
                  <c:v>-3.2110396768710902E-3</c:v>
                </c:pt>
                <c:pt idx="707">
                  <c:v>-9.8509190167992196E-3</c:v>
                </c:pt>
                <c:pt idx="708">
                  <c:v>-1.3204335274620799E-2</c:v>
                </c:pt>
                <c:pt idx="709">
                  <c:v>-1.2968119003530299E-2</c:v>
                </c:pt>
                <c:pt idx="710">
                  <c:v>-9.2677495902064502E-3</c:v>
                </c:pt>
                <c:pt idx="711">
                  <c:v>-1.23325573483076E-3</c:v>
                </c:pt>
                <c:pt idx="712">
                  <c:v>6.3663708198588697E-3</c:v>
                </c:pt>
                <c:pt idx="713">
                  <c:v>1.20035022251906E-2</c:v>
                </c:pt>
                <c:pt idx="714">
                  <c:v>1.00775015228514E-2</c:v>
                </c:pt>
                <c:pt idx="715">
                  <c:v>6.9863626125043002E-3</c:v>
                </c:pt>
                <c:pt idx="716">
                  <c:v>4.5788449970099801E-3</c:v>
                </c:pt>
                <c:pt idx="717">
                  <c:v>8.2499077550119704E-3</c:v>
                </c:pt>
                <c:pt idx="718">
                  <c:v>1.3351026924779999E-2</c:v>
                </c:pt>
                <c:pt idx="719">
                  <c:v>1.6959289146730699E-2</c:v>
                </c:pt>
                <c:pt idx="720">
                  <c:v>1.40172294417712E-2</c:v>
                </c:pt>
                <c:pt idx="721">
                  <c:v>3.5455533745031298E-3</c:v>
                </c:pt>
                <c:pt idx="722">
                  <c:v>-1.00016476974883E-2</c:v>
                </c:pt>
                <c:pt idx="723">
                  <c:v>-2.1056262310343601E-2</c:v>
                </c:pt>
                <c:pt idx="724">
                  <c:v>-2.2733721862709701E-2</c:v>
                </c:pt>
                <c:pt idx="725">
                  <c:v>-1.721009750718E-2</c:v>
                </c:pt>
                <c:pt idx="726">
                  <c:v>-9.1054756485681593E-3</c:v>
                </c:pt>
                <c:pt idx="727">
                  <c:v>-6.5870566227074403E-3</c:v>
                </c:pt>
                <c:pt idx="728">
                  <c:v>-7.39960189215416E-3</c:v>
                </c:pt>
                <c:pt idx="729">
                  <c:v>-5.3975566413242398E-3</c:v>
                </c:pt>
                <c:pt idx="730">
                  <c:v>7.5767308695462703E-3</c:v>
                </c:pt>
                <c:pt idx="731">
                  <c:v>2.7389236317057999E-2</c:v>
                </c:pt>
                <c:pt idx="732">
                  <c:v>4.2773482828163401E-2</c:v>
                </c:pt>
                <c:pt idx="733">
                  <c:v>4.2265695818040301E-2</c:v>
                </c:pt>
                <c:pt idx="734">
                  <c:v>2.7150654871126199E-2</c:v>
                </c:pt>
                <c:pt idx="735">
                  <c:v>6.43718677638031E-3</c:v>
                </c:pt>
                <c:pt idx="736">
                  <c:v>-8.2215193973277107E-3</c:v>
                </c:pt>
                <c:pt idx="737">
                  <c:v>-1.29871697038914E-2</c:v>
                </c:pt>
                <c:pt idx="738">
                  <c:v>-9.3686367929584104E-3</c:v>
                </c:pt>
                <c:pt idx="739">
                  <c:v>-2.4954295524761299E-3</c:v>
                </c:pt>
                <c:pt idx="740">
                  <c:v>2.4925644730431902E-3</c:v>
                </c:pt>
                <c:pt idx="741">
                  <c:v>-1.23096517114755E-3</c:v>
                </c:pt>
                <c:pt idx="742">
                  <c:v>-1.3868078201499399E-2</c:v>
                </c:pt>
                <c:pt idx="743">
                  <c:v>-2.79006701253494E-2</c:v>
                </c:pt>
                <c:pt idx="744">
                  <c:v>-2.9354968774892E-2</c:v>
                </c:pt>
                <c:pt idx="745">
                  <c:v>-1.12126384856446E-2</c:v>
                </c:pt>
                <c:pt idx="746">
                  <c:v>1.6181119849429201E-2</c:v>
                </c:pt>
                <c:pt idx="747">
                  <c:v>3.3732521555280601E-2</c:v>
                </c:pt>
                <c:pt idx="748">
                  <c:v>2.9218040497360698E-2</c:v>
                </c:pt>
                <c:pt idx="749">
                  <c:v>1.38983098297923E-2</c:v>
                </c:pt>
                <c:pt idx="750">
                  <c:v>3.87858662400342E-3</c:v>
                </c:pt>
                <c:pt idx="751">
                  <c:v>6.5273885247420704E-3</c:v>
                </c:pt>
                <c:pt idx="752">
                  <c:v>1.0672164158323399E-2</c:v>
                </c:pt>
                <c:pt idx="753">
                  <c:v>2.69166364424355E-3</c:v>
                </c:pt>
                <c:pt idx="754">
                  <c:v>-1.49800502227881E-2</c:v>
                </c:pt>
                <c:pt idx="755">
                  <c:v>-2.6494142434314E-2</c:v>
                </c:pt>
                <c:pt idx="756">
                  <c:v>-2.1381325995332299E-2</c:v>
                </c:pt>
                <c:pt idx="757">
                  <c:v>-7.0550871913658102E-3</c:v>
                </c:pt>
                <c:pt idx="758">
                  <c:v>5.5097726583415701E-4</c:v>
                </c:pt>
                <c:pt idx="759">
                  <c:v>-3.1119770139145099E-3</c:v>
                </c:pt>
                <c:pt idx="760">
                  <c:v>-1.09324947536142E-2</c:v>
                </c:pt>
                <c:pt idx="761">
                  <c:v>-1.15999760738011E-2</c:v>
                </c:pt>
                <c:pt idx="762">
                  <c:v>-7.0899004626824901E-3</c:v>
                </c:pt>
                <c:pt idx="763">
                  <c:v>-4.5544881183936002E-3</c:v>
                </c:pt>
                <c:pt idx="764">
                  <c:v>-5.0722447632695197E-3</c:v>
                </c:pt>
                <c:pt idx="765">
                  <c:v>-2.3471659762433501E-3</c:v>
                </c:pt>
                <c:pt idx="766">
                  <c:v>9.8423948163666591E-3</c:v>
                </c:pt>
                <c:pt idx="767">
                  <c:v>2.3597478052560902E-2</c:v>
                </c:pt>
                <c:pt idx="768">
                  <c:v>2.6585016184954801E-2</c:v>
                </c:pt>
                <c:pt idx="769">
                  <c:v>1.3467801555501801E-2</c:v>
                </c:pt>
                <c:pt idx="770">
                  <c:v>-6.9385206840414399E-3</c:v>
                </c:pt>
                <c:pt idx="771">
                  <c:v>-2.2437717940430701E-2</c:v>
                </c:pt>
                <c:pt idx="772">
                  <c:v>-2.9668352932909699E-2</c:v>
                </c:pt>
                <c:pt idx="773">
                  <c:v>-2.9750716302356001E-2</c:v>
                </c:pt>
                <c:pt idx="774">
                  <c:v>-2.3607367044699901E-2</c:v>
                </c:pt>
                <c:pt idx="775">
                  <c:v>-1.02322804149252E-2</c:v>
                </c:pt>
                <c:pt idx="776">
                  <c:v>6.5917458426188701E-3</c:v>
                </c:pt>
                <c:pt idx="777">
                  <c:v>1.5373220627095899E-2</c:v>
                </c:pt>
                <c:pt idx="778">
                  <c:v>1.0912473586414E-2</c:v>
                </c:pt>
                <c:pt idx="779">
                  <c:v>6.5089392736631996E-4</c:v>
                </c:pt>
                <c:pt idx="780">
                  <c:v>1.1977373268838699E-3</c:v>
                </c:pt>
                <c:pt idx="781">
                  <c:v>1.5108524595216799E-2</c:v>
                </c:pt>
                <c:pt idx="782">
                  <c:v>2.7881070002417699E-2</c:v>
                </c:pt>
                <c:pt idx="783">
                  <c:v>2.2071262386166898E-2</c:v>
                </c:pt>
                <c:pt idx="784">
                  <c:v>-8.2203907999495401E-4</c:v>
                </c:pt>
                <c:pt idx="785">
                  <c:v>-2.2869650741945299E-2</c:v>
                </c:pt>
                <c:pt idx="786">
                  <c:v>-2.8118881176556001E-2</c:v>
                </c:pt>
                <c:pt idx="787">
                  <c:v>-2.1797330250116001E-2</c:v>
                </c:pt>
                <c:pt idx="788">
                  <c:v>-1.7988667288771801E-2</c:v>
                </c:pt>
                <c:pt idx="789" formatCode="0.00E+00">
                  <c:v>-2.18432006854931E-2</c:v>
                </c:pt>
                <c:pt idx="790">
                  <c:v>-2.2752371614311401E-2</c:v>
                </c:pt>
                <c:pt idx="791">
                  <c:v>-1.29425178377847E-2</c:v>
                </c:pt>
                <c:pt idx="792">
                  <c:v>2.9858896940087301E-3</c:v>
                </c:pt>
                <c:pt idx="793">
                  <c:v>1.3435478781888201E-2</c:v>
                </c:pt>
                <c:pt idx="794">
                  <c:v>1.0997857999030599E-2</c:v>
                </c:pt>
                <c:pt idx="795">
                  <c:v>3.1977210930779799E-3</c:v>
                </c:pt>
                <c:pt idx="796">
                  <c:v>-1.6694416023263299E-3</c:v>
                </c:pt>
                <c:pt idx="797">
                  <c:v>-1.0772528350862899E-3</c:v>
                </c:pt>
                <c:pt idx="798">
                  <c:v>-4.71813995798381E-3</c:v>
                </c:pt>
                <c:pt idx="799">
                  <c:v>-1.20703648898928E-2</c:v>
                </c:pt>
                <c:pt idx="800">
                  <c:v>-1.74380383329137E-2</c:v>
                </c:pt>
                <c:pt idx="801">
                  <c:v>-1.38513580426071E-2</c:v>
                </c:pt>
                <c:pt idx="802">
                  <c:v>-3.5536141067787001E-3</c:v>
                </c:pt>
                <c:pt idx="803">
                  <c:v>7.7509283688275499E-3</c:v>
                </c:pt>
                <c:pt idx="804">
                  <c:v>1.21477530968439E-2</c:v>
                </c:pt>
                <c:pt idx="805">
                  <c:v>9.7355347264487593E-3</c:v>
                </c:pt>
                <c:pt idx="806">
                  <c:v>4.7394753898566096E-3</c:v>
                </c:pt>
                <c:pt idx="807">
                  <c:v>4.3606990354285802E-3</c:v>
                </c:pt>
                <c:pt idx="808">
                  <c:v>9.0024759155069908E-3</c:v>
                </c:pt>
                <c:pt idx="809">
                  <c:v>1.7248830325141198E-2</c:v>
                </c:pt>
                <c:pt idx="810">
                  <c:v>2.0323633123929902E-2</c:v>
                </c:pt>
                <c:pt idx="811">
                  <c:v>1.14624710090112E-2</c:v>
                </c:pt>
                <c:pt idx="812">
                  <c:v>-5.8188421669880296E-3</c:v>
                </c:pt>
                <c:pt idx="813">
                  <c:v>-1.6610451601560501E-2</c:v>
                </c:pt>
                <c:pt idx="814">
                  <c:v>-8.83018949213666E-3</c:v>
                </c:pt>
                <c:pt idx="815">
                  <c:v>1.06883364619677E-2</c:v>
                </c:pt>
                <c:pt idx="816">
                  <c:v>2.2385871923553499E-2</c:v>
                </c:pt>
                <c:pt idx="817">
                  <c:v>9.7660935072461704E-3</c:v>
                </c:pt>
                <c:pt idx="818">
                  <c:v>-1.7182978822940901E-2</c:v>
                </c:pt>
                <c:pt idx="819">
                  <c:v>-3.6113837307433901E-2</c:v>
                </c:pt>
                <c:pt idx="820">
                  <c:v>-3.3678886563683799E-2</c:v>
                </c:pt>
                <c:pt idx="821">
                  <c:v>-1.9555933169394302E-2</c:v>
                </c:pt>
                <c:pt idx="822">
                  <c:v>-1.12606887626172E-2</c:v>
                </c:pt>
                <c:pt idx="823" formatCode="0.00E+00">
                  <c:v>-1.3028144389119801E-2</c:v>
                </c:pt>
                <c:pt idx="824">
                  <c:v>-1.7515643121915898E-2</c:v>
                </c:pt>
                <c:pt idx="825">
                  <c:v>-1.43197555818757E-2</c:v>
                </c:pt>
                <c:pt idx="826">
                  <c:v>-9.13534499786379E-3</c:v>
                </c:pt>
                <c:pt idx="827">
                  <c:v>-9.1790859004077293E-3</c:v>
                </c:pt>
                <c:pt idx="828">
                  <c:v>-1.3361332606972001E-2</c:v>
                </c:pt>
                <c:pt idx="829">
                  <c:v>-1.20630626075824E-2</c:v>
                </c:pt>
                <c:pt idx="830">
                  <c:v>-1.72149540932202E-3</c:v>
                </c:pt>
                <c:pt idx="831">
                  <c:v>7.6555818737940803E-3</c:v>
                </c:pt>
                <c:pt idx="832">
                  <c:v>3.29667300187435E-3</c:v>
                </c:pt>
                <c:pt idx="833">
                  <c:v>-1.0750616485121401E-2</c:v>
                </c:pt>
                <c:pt idx="834">
                  <c:v>-2.1098804821808401E-2</c:v>
                </c:pt>
                <c:pt idx="835">
                  <c:v>-1.6676143865755801E-2</c:v>
                </c:pt>
                <c:pt idx="836">
                  <c:v>-2.6734689829238699E-3</c:v>
                </c:pt>
                <c:pt idx="837">
                  <c:v>8.6171864690682606E-3</c:v>
                </c:pt>
                <c:pt idx="838">
                  <c:v>1.1573779255431E-2</c:v>
                </c:pt>
                <c:pt idx="839">
                  <c:v>9.1623719433146303E-3</c:v>
                </c:pt>
                <c:pt idx="840">
                  <c:v>1.1169858896366E-2</c:v>
                </c:pt>
                <c:pt idx="841">
                  <c:v>1.32479397174092E-2</c:v>
                </c:pt>
                <c:pt idx="842">
                  <c:v>1.6412164718338E-2</c:v>
                </c:pt>
                <c:pt idx="843">
                  <c:v>1.7740978134224199E-2</c:v>
                </c:pt>
                <c:pt idx="844">
                  <c:v>1.7858216875703201E-2</c:v>
                </c:pt>
                <c:pt idx="845">
                  <c:v>1.41540833102341E-2</c:v>
                </c:pt>
                <c:pt idx="846">
                  <c:v>3.79985151585932E-3</c:v>
                </c:pt>
                <c:pt idx="847">
                  <c:v>-8.9844863447226895E-3</c:v>
                </c:pt>
                <c:pt idx="848">
                  <c:v>-1.37168391005138E-2</c:v>
                </c:pt>
                <c:pt idx="849">
                  <c:v>-4.6006036251287196E-3</c:v>
                </c:pt>
                <c:pt idx="850">
                  <c:v>8.8265985347456798E-3</c:v>
                </c:pt>
                <c:pt idx="851">
                  <c:v>1.09125490891799E-2</c:v>
                </c:pt>
                <c:pt idx="852">
                  <c:v>-1.47392774651802E-3</c:v>
                </c:pt>
                <c:pt idx="853">
                  <c:v>-1.7864196552300999E-2</c:v>
                </c:pt>
                <c:pt idx="854">
                  <c:v>-2.26146161174401E-2</c:v>
                </c:pt>
                <c:pt idx="855">
                  <c:v>-1.3550429179433899E-2</c:v>
                </c:pt>
                <c:pt idx="856">
                  <c:v>-2.79734461280369E-3</c:v>
                </c:pt>
                <c:pt idx="857">
                  <c:v>2.0111173217041002E-3</c:v>
                </c:pt>
                <c:pt idx="858">
                  <c:v>4.76307158706781E-3</c:v>
                </c:pt>
                <c:pt idx="859">
                  <c:v>1.1067078950597E-2</c:v>
                </c:pt>
                <c:pt idx="860">
                  <c:v>1.7710572410536599E-2</c:v>
                </c:pt>
                <c:pt idx="861">
                  <c:v>1.30979724584512E-2</c:v>
                </c:pt>
                <c:pt idx="862">
                  <c:v>-4.4207600842427301E-3</c:v>
                </c:pt>
                <c:pt idx="863">
                  <c:v>-2.46352498433145E-2</c:v>
                </c:pt>
                <c:pt idx="864">
                  <c:v>-3.0349187020962901E-2</c:v>
                </c:pt>
                <c:pt idx="865">
                  <c:v>-1.93643716736226E-2</c:v>
                </c:pt>
                <c:pt idx="866">
                  <c:v>-5.5101512940213598E-3</c:v>
                </c:pt>
                <c:pt idx="867">
                  <c:v>4.8093147777376498E-4</c:v>
                </c:pt>
                <c:pt idx="868">
                  <c:v>-2.69772856459032E-4</c:v>
                </c:pt>
                <c:pt idx="869">
                  <c:v>9.3083024187748397E-4</c:v>
                </c:pt>
                <c:pt idx="870">
                  <c:v>3.0071480469166401E-3</c:v>
                </c:pt>
                <c:pt idx="871">
                  <c:v>-2.4522504866844E-4</c:v>
                </c:pt>
                <c:pt idx="872">
                  <c:v>-1.3904239664878099E-2</c:v>
                </c:pt>
                <c:pt idx="873">
                  <c:v>-2.5994692792195798E-2</c:v>
                </c:pt>
                <c:pt idx="874">
                  <c:v>-2.5882805626577399E-2</c:v>
                </c:pt>
                <c:pt idx="875">
                  <c:v>-1.1352826293730099E-2</c:v>
                </c:pt>
                <c:pt idx="876">
                  <c:v>-1.71362588573857E-3</c:v>
                </c:pt>
                <c:pt idx="877">
                  <c:v>-4.2804310237891698E-3</c:v>
                </c:pt>
                <c:pt idx="878">
                  <c:v>-1.6414528424002199E-2</c:v>
                </c:pt>
                <c:pt idx="879">
                  <c:v>-1.7100609974239501E-2</c:v>
                </c:pt>
                <c:pt idx="880">
                  <c:v>-3.57513676097963E-3</c:v>
                </c:pt>
                <c:pt idx="881">
                  <c:v>1.3538993433764201E-2</c:v>
                </c:pt>
                <c:pt idx="882">
                  <c:v>1.70675923657485E-2</c:v>
                </c:pt>
                <c:pt idx="883">
                  <c:v>8.1027616781064807E-3</c:v>
                </c:pt>
                <c:pt idx="884">
                  <c:v>-6.7122459432155496E-4</c:v>
                </c:pt>
                <c:pt idx="885">
                  <c:v>1.6248469441741101E-3</c:v>
                </c:pt>
                <c:pt idx="886">
                  <c:v>6.9007230160862401E-3</c:v>
                </c:pt>
                <c:pt idx="887">
                  <c:v>6.9762224259854498E-3</c:v>
                </c:pt>
                <c:pt idx="888">
                  <c:v>2.0381628158090202E-3</c:v>
                </c:pt>
                <c:pt idx="889">
                  <c:v>4.7009188274603E-3</c:v>
                </c:pt>
                <c:pt idx="890">
                  <c:v>1.5001760028995101E-2</c:v>
                </c:pt>
                <c:pt idx="891">
                  <c:v>2.0651971252323702E-2</c:v>
                </c:pt>
                <c:pt idx="892">
                  <c:v>8.7393244327989908E-3</c:v>
                </c:pt>
                <c:pt idx="893" formatCode="0.00E+00">
                  <c:v>-1.56412218586209E-2</c:v>
                </c:pt>
                <c:pt idx="894">
                  <c:v>-3.0408492383402701E-2</c:v>
                </c:pt>
                <c:pt idx="895">
                  <c:v>-2.4098231395289701E-2</c:v>
                </c:pt>
                <c:pt idx="896" formatCode="0.00E+00">
                  <c:v>-8.4832252951317095E-3</c:v>
                </c:pt>
                <c:pt idx="897">
                  <c:v>-3.11040566798325E-3</c:v>
                </c:pt>
                <c:pt idx="898">
                  <c:v>-1.2166363252934E-2</c:v>
                </c:pt>
                <c:pt idx="899">
                  <c:v>-1.9125563236534499E-2</c:v>
                </c:pt>
                <c:pt idx="900">
                  <c:v>-9.8246092732223803E-3</c:v>
                </c:pt>
                <c:pt idx="901">
                  <c:v>1.16538776114186E-2</c:v>
                </c:pt>
                <c:pt idx="902">
                  <c:v>2.4620462309056301E-2</c:v>
                </c:pt>
                <c:pt idx="903">
                  <c:v>1.9080821346166298E-2</c:v>
                </c:pt>
                <c:pt idx="904">
                  <c:v>4.7570367488423597E-3</c:v>
                </c:pt>
                <c:pt idx="905">
                  <c:v>-6.5101064282738999E-4</c:v>
                </c:pt>
                <c:pt idx="906">
                  <c:v>5.4328260930671902E-3</c:v>
                </c:pt>
                <c:pt idx="907">
                  <c:v>1.37380300415274E-2</c:v>
                </c:pt>
                <c:pt idx="908">
                  <c:v>1.1095238883591501E-2</c:v>
                </c:pt>
                <c:pt idx="909">
                  <c:v>-2.7770912435565002E-4</c:v>
                </c:pt>
                <c:pt idx="910">
                  <c:v>-1.01426410795374E-2</c:v>
                </c:pt>
                <c:pt idx="911">
                  <c:v>-6.9368099095448799E-3</c:v>
                </c:pt>
                <c:pt idx="912">
                  <c:v>5.4563786363661599E-3</c:v>
                </c:pt>
                <c:pt idx="913">
                  <c:v>1.86984482035682E-2</c:v>
                </c:pt>
                <c:pt idx="914">
                  <c:v>2.3362084395486701E-2</c:v>
                </c:pt>
                <c:pt idx="915">
                  <c:v>1.70959496790133E-2</c:v>
                </c:pt>
                <c:pt idx="916">
                  <c:v>2.9616584889661998E-3</c:v>
                </c:pt>
                <c:pt idx="917">
                  <c:v>-8.4515759701768306E-3</c:v>
                </c:pt>
                <c:pt idx="918">
                  <c:v>-7.2190169607787699E-3</c:v>
                </c:pt>
                <c:pt idx="919">
                  <c:v>3.9301336032817697E-3</c:v>
                </c:pt>
                <c:pt idx="920">
                  <c:v>1.41524352011021E-2</c:v>
                </c:pt>
                <c:pt idx="921">
                  <c:v>1.09298655245224E-2</c:v>
                </c:pt>
                <c:pt idx="922">
                  <c:v>-4.4561608805478003E-3</c:v>
                </c:pt>
                <c:pt idx="923">
                  <c:v>-1.9405541143838901E-2</c:v>
                </c:pt>
                <c:pt idx="924">
                  <c:v>-1.8082248236138701E-2</c:v>
                </c:pt>
                <c:pt idx="925">
                  <c:v>-3.5745074168944801E-3</c:v>
                </c:pt>
                <c:pt idx="926">
                  <c:v>9.9068930552035101E-3</c:v>
                </c:pt>
                <c:pt idx="927">
                  <c:v>9.8061233109553898E-3</c:v>
                </c:pt>
                <c:pt idx="928">
                  <c:v>-4.91208753040876E-4</c:v>
                </c:pt>
                <c:pt idx="929">
                  <c:v>-1.18668234321923E-2</c:v>
                </c:pt>
                <c:pt idx="930">
                  <c:v>-1.10726697525958E-2</c:v>
                </c:pt>
                <c:pt idx="931">
                  <c:v>-1.2659867047027E-3</c:v>
                </c:pt>
                <c:pt idx="932">
                  <c:v>1.1032248931075E-2</c:v>
                </c:pt>
                <c:pt idx="933">
                  <c:v>1.49166025754301E-2</c:v>
                </c:pt>
                <c:pt idx="934" formatCode="0.00E+00">
                  <c:v>1.12628898521441E-2</c:v>
                </c:pt>
                <c:pt idx="935">
                  <c:v>2.4100217150974401E-3</c:v>
                </c:pt>
                <c:pt idx="936">
                  <c:v>-3.1842596963430601E-3</c:v>
                </c:pt>
                <c:pt idx="937">
                  <c:v>-3.3175606950348298E-3</c:v>
                </c:pt>
                <c:pt idx="938">
                  <c:v>-2.2636521306546998E-3</c:v>
                </c:pt>
                <c:pt idx="939">
                  <c:v>-5.4672103957142297E-3</c:v>
                </c:pt>
                <c:pt idx="940">
                  <c:v>-1.3809887479265299E-2</c:v>
                </c:pt>
                <c:pt idx="941">
                  <c:v>-2.0766716258631902E-2</c:v>
                </c:pt>
                <c:pt idx="942">
                  <c:v>-1.7612600886242599E-2</c:v>
                </c:pt>
                <c:pt idx="943">
                  <c:v>-6.6385758025391296E-3</c:v>
                </c:pt>
                <c:pt idx="944">
                  <c:v>4.5271898306011096E-3</c:v>
                </c:pt>
                <c:pt idx="945">
                  <c:v>6.1263922952630202E-3</c:v>
                </c:pt>
                <c:pt idx="946">
                  <c:v>-1.0813506457536E-4</c:v>
                </c:pt>
                <c:pt idx="947">
                  <c:v>-7.5079149964728097E-3</c:v>
                </c:pt>
                <c:pt idx="948">
                  <c:v>-9.1624105799700192E-3</c:v>
                </c:pt>
                <c:pt idx="949">
                  <c:v>-2.5217844897750001E-3</c:v>
                </c:pt>
                <c:pt idx="950">
                  <c:v>4.92169324880108E-3</c:v>
                </c:pt>
                <c:pt idx="951">
                  <c:v>1.3553968739850999E-2</c:v>
                </c:pt>
                <c:pt idx="952">
                  <c:v>1.8549336309471299E-2</c:v>
                </c:pt>
                <c:pt idx="953">
                  <c:v>2.11445076484034E-2</c:v>
                </c:pt>
                <c:pt idx="954">
                  <c:v>1.5484656427060799E-2</c:v>
                </c:pt>
                <c:pt idx="955">
                  <c:v>5.3947158646557702E-3</c:v>
                </c:pt>
                <c:pt idx="956">
                  <c:v>-5.2739869781348297E-3</c:v>
                </c:pt>
                <c:pt idx="957">
                  <c:v>-1.08249501017717E-2</c:v>
                </c:pt>
                <c:pt idx="958">
                  <c:v>-1.2726875858100501E-2</c:v>
                </c:pt>
                <c:pt idx="959">
                  <c:v>-1.38733525613415E-2</c:v>
                </c:pt>
                <c:pt idx="960">
                  <c:v>-1.4528903056705801E-2</c:v>
                </c:pt>
                <c:pt idx="961">
                  <c:v>-8.6594525179391202E-3</c:v>
                </c:pt>
                <c:pt idx="962">
                  <c:v>2.6090740678648902E-3</c:v>
                </c:pt>
                <c:pt idx="963">
                  <c:v>1.34473702257689E-2</c:v>
                </c:pt>
                <c:pt idx="964">
                  <c:v>1.21415010184286E-2</c:v>
                </c:pt>
                <c:pt idx="965">
                  <c:v>2.33992579485332E-3</c:v>
                </c:pt>
                <c:pt idx="966">
                  <c:v>-4.0712222657969602E-3</c:v>
                </c:pt>
                <c:pt idx="967">
                  <c:v>5.0934778367592703E-3</c:v>
                </c:pt>
                <c:pt idx="968">
                  <c:v>2.14898961460354E-2</c:v>
                </c:pt>
                <c:pt idx="969">
                  <c:v>2.8364693897653899E-2</c:v>
                </c:pt>
                <c:pt idx="970">
                  <c:v>1.5608685454105001E-2</c:v>
                </c:pt>
                <c:pt idx="971">
                  <c:v>-6.2087317466556196E-3</c:v>
                </c:pt>
                <c:pt idx="972">
                  <c:v>-2.0598410958638302E-2</c:v>
                </c:pt>
                <c:pt idx="973">
                  <c:v>-2.0839128618303001E-2</c:v>
                </c:pt>
                <c:pt idx="974">
                  <c:v>-1.5840573952229701E-2</c:v>
                </c:pt>
                <c:pt idx="975">
                  <c:v>-1.67461204911614E-2</c:v>
                </c:pt>
                <c:pt idx="976">
                  <c:v>-2.2458816510900401E-2</c:v>
                </c:pt>
                <c:pt idx="977">
                  <c:v>-2.1565902929460101E-2</c:v>
                </c:pt>
                <c:pt idx="978">
                  <c:v>-5.6184740943013801E-3</c:v>
                </c:pt>
                <c:pt idx="979">
                  <c:v>1.46957684422734E-2</c:v>
                </c:pt>
                <c:pt idx="980">
                  <c:v>2.2534409955525699E-2</c:v>
                </c:pt>
                <c:pt idx="981">
                  <c:v>1.1528549023631899E-2</c:v>
                </c:pt>
                <c:pt idx="982">
                  <c:v>-8.1665482640219996E-3</c:v>
                </c:pt>
                <c:pt idx="983">
                  <c:v>-1.97570530479221E-2</c:v>
                </c:pt>
                <c:pt idx="984">
                  <c:v>-1.6193462440414301E-2</c:v>
                </c:pt>
                <c:pt idx="985">
                  <c:v>-3.2733009356353E-3</c:v>
                </c:pt>
                <c:pt idx="986">
                  <c:v>6.8432517018792603E-3</c:v>
                </c:pt>
                <c:pt idx="987">
                  <c:v>1.1719861464265E-2</c:v>
                </c:pt>
                <c:pt idx="988">
                  <c:v>1.52887434545058E-2</c:v>
                </c:pt>
                <c:pt idx="989">
                  <c:v>1.8492040910899302E-2</c:v>
                </c:pt>
                <c:pt idx="990">
                  <c:v>1.6857378363985799E-2</c:v>
                </c:pt>
                <c:pt idx="991">
                  <c:v>7.9961088612231501E-3</c:v>
                </c:pt>
                <c:pt idx="992">
                  <c:v>-3.8097913834451401E-3</c:v>
                </c:pt>
                <c:pt idx="993">
                  <c:v>-7.67675045328493E-3</c:v>
                </c:pt>
                <c:pt idx="994">
                  <c:v>-1.06859809949206E-3</c:v>
                </c:pt>
                <c:pt idx="995">
                  <c:v>8.9931385202751506E-3</c:v>
                </c:pt>
                <c:pt idx="996">
                  <c:v>9.5094562562668093E-3</c:v>
                </c:pt>
                <c:pt idx="997">
                  <c:v>1.2084843367861E-3</c:v>
                </c:pt>
                <c:pt idx="998">
                  <c:v>-5.0824934880878501E-3</c:v>
                </c:pt>
                <c:pt idx="999">
                  <c:v>1.43815186807656E-3</c:v>
                </c:pt>
                <c:pt idx="1000">
                  <c:v>1.8718375859857798E-2</c:v>
                </c:pt>
              </c:numCache>
            </c:numRef>
          </c:yVal>
          <c:smooth val="1"/>
          <c:extLst>
            <c:ext xmlns:c16="http://schemas.microsoft.com/office/drawing/2014/chart" uri="{C3380CC4-5D6E-409C-BE32-E72D297353CC}">
              <c16:uniqueId val="{00000000-FB32-45E6-84CD-F644EA6F39C6}"/>
            </c:ext>
          </c:extLst>
        </c:ser>
        <c:dLbls>
          <c:showLegendKey val="0"/>
          <c:showVal val="0"/>
          <c:showCatName val="0"/>
          <c:showSerName val="0"/>
          <c:showPercent val="0"/>
          <c:showBubbleSize val="0"/>
        </c:dLbls>
        <c:axId val="134889856"/>
        <c:axId val="134891392"/>
      </c:scatterChart>
      <c:valAx>
        <c:axId val="134889856"/>
        <c:scaling>
          <c:orientation val="minMax"/>
          <c:max val="5"/>
        </c:scaling>
        <c:delete val="0"/>
        <c:axPos val="b"/>
        <c:numFmt formatCode="General" sourceLinked="1"/>
        <c:majorTickMark val="out"/>
        <c:minorTickMark val="none"/>
        <c:tickLblPos val="nextTo"/>
        <c:crossAx val="134891392"/>
        <c:crossesAt val="-0.4"/>
        <c:crossBetween val="midCat"/>
      </c:valAx>
      <c:valAx>
        <c:axId val="134891392"/>
        <c:scaling>
          <c:orientation val="minMax"/>
          <c:max val="0.1"/>
          <c:min val="-0.1"/>
        </c:scaling>
        <c:delete val="0"/>
        <c:axPos val="l"/>
        <c:majorGridlines/>
        <c:numFmt formatCode="General" sourceLinked="1"/>
        <c:majorTickMark val="out"/>
        <c:minorTickMark val="none"/>
        <c:tickLblPos val="nextTo"/>
        <c:crossAx val="134889856"/>
        <c:crosses val="autoZero"/>
        <c:crossBetween val="midCat"/>
      </c:valAx>
    </c:plotArea>
    <c:plotVisOnly val="1"/>
    <c:dispBlanksAs val="gap"/>
    <c:showDLblsOverMax val="0"/>
  </c:chart>
  <c:spPr>
    <a:ln>
      <a:noFill/>
    </a:ln>
  </c:sp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Single Span Amplification</a:t>
            </a:r>
          </a:p>
        </c:rich>
      </c:tx>
      <c:overlay val="0"/>
    </c:title>
    <c:autoTitleDeleted val="0"/>
    <c:plotArea>
      <c:layout>
        <c:manualLayout>
          <c:layoutTarget val="inner"/>
          <c:xMode val="edge"/>
          <c:yMode val="edge"/>
          <c:x val="0.13476938429571303"/>
          <c:y val="0.15181714785651793"/>
          <c:w val="0.80648512685914264"/>
          <c:h val="0.68958705161854772"/>
        </c:manualLayout>
      </c:layout>
      <c:scatterChart>
        <c:scatterStyle val="lineMarker"/>
        <c:varyColors val="0"/>
        <c:ser>
          <c:idx val="1"/>
          <c:order val="0"/>
          <c:tx>
            <c:strRef>
              <c:f>'state-space'!$B$1</c:f>
              <c:strCache>
                <c:ptCount val="1"/>
                <c:pt idx="0">
                  <c:v>40ft-1sp</c:v>
                </c:pt>
              </c:strCache>
            </c:strRef>
          </c:tx>
          <c:spPr>
            <a:ln w="28575">
              <a:noFill/>
            </a:ln>
          </c:spPr>
          <c:marker>
            <c:symbol val="circle"/>
            <c:size val="5"/>
            <c:spPr>
              <a:solidFill>
                <a:schemeClr val="tx2"/>
              </a:solidFill>
              <a:ln>
                <a:noFill/>
              </a:ln>
            </c:spPr>
          </c:marker>
          <c:xVal>
            <c:numRef>
              <c:f>'state-space'!$B$3:$B$62</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state-space'!$C$3:$C$62</c:f>
              <c:numCache>
                <c:formatCode>General</c:formatCode>
                <c:ptCount val="60"/>
                <c:pt idx="0">
                  <c:v>5.8551502592531097</c:v>
                </c:pt>
                <c:pt idx="1">
                  <c:v>9.5700992336004695</c:v>
                </c:pt>
                <c:pt idx="2">
                  <c:v>3.73396317270995</c:v>
                </c:pt>
                <c:pt idx="3">
                  <c:v>3.23737587087669</c:v>
                </c:pt>
                <c:pt idx="4">
                  <c:v>1.5952737753899899</c:v>
                </c:pt>
                <c:pt idx="5">
                  <c:v>2.5028800068449102</c:v>
                </c:pt>
                <c:pt idx="6">
                  <c:v>8.9896348951323901</c:v>
                </c:pt>
                <c:pt idx="7">
                  <c:v>7.6296429005489399</c:v>
                </c:pt>
                <c:pt idx="8">
                  <c:v>7.6464160627558497</c:v>
                </c:pt>
                <c:pt idx="9">
                  <c:v>3.4844103339506298</c:v>
                </c:pt>
                <c:pt idx="10">
                  <c:v>3.72483511355074</c:v>
                </c:pt>
                <c:pt idx="11">
                  <c:v>1.8435886028939801</c:v>
                </c:pt>
                <c:pt idx="12">
                  <c:v>2.0291418389017299</c:v>
                </c:pt>
                <c:pt idx="13">
                  <c:v>1.96711729682797</c:v>
                </c:pt>
                <c:pt idx="14">
                  <c:v>1.62236636237804</c:v>
                </c:pt>
                <c:pt idx="15">
                  <c:v>7.3917638757693203</c:v>
                </c:pt>
                <c:pt idx="16">
                  <c:v>6.8653387796797798</c:v>
                </c:pt>
                <c:pt idx="17">
                  <c:v>3.4738765572019998</c:v>
                </c:pt>
                <c:pt idx="18">
                  <c:v>3.3484518786597999</c:v>
                </c:pt>
                <c:pt idx="19">
                  <c:v>1.76577792636603</c:v>
                </c:pt>
                <c:pt idx="20">
                  <c:v>2.13055729977546</c:v>
                </c:pt>
                <c:pt idx="21">
                  <c:v>6.2819230525439904</c:v>
                </c:pt>
                <c:pt idx="22">
                  <c:v>6.2118752274838798</c:v>
                </c:pt>
                <c:pt idx="23">
                  <c:v>7.5119000047087798</c:v>
                </c:pt>
                <c:pt idx="24">
                  <c:v>3.5919910875086498</c:v>
                </c:pt>
                <c:pt idx="25">
                  <c:v>3.4731535484948499</c:v>
                </c:pt>
                <c:pt idx="26">
                  <c:v>2.3827631068608799</c:v>
                </c:pt>
                <c:pt idx="27">
                  <c:v>2.42202375351552</c:v>
                </c:pt>
                <c:pt idx="28">
                  <c:v>2.2520686448991101</c:v>
                </c:pt>
                <c:pt idx="29">
                  <c:v>1.90657044336214</c:v>
                </c:pt>
                <c:pt idx="30">
                  <c:v>2.0807638155871602</c:v>
                </c:pt>
                <c:pt idx="31">
                  <c:v>1.88397002817647</c:v>
                </c:pt>
                <c:pt idx="33">
                  <c:v>1.9967849914437901</c:v>
                </c:pt>
                <c:pt idx="34">
                  <c:v>1.16176083040587</c:v>
                </c:pt>
                <c:pt idx="36">
                  <c:v>2.4636879205937601</c:v>
                </c:pt>
                <c:pt idx="43">
                  <c:v>1.4526147173064301</c:v>
                </c:pt>
                <c:pt idx="45">
                  <c:v>2.12580613389706</c:v>
                </c:pt>
                <c:pt idx="49">
                  <c:v>1.13084039767013</c:v>
                </c:pt>
                <c:pt idx="51">
                  <c:v>2.3591273419058401</c:v>
                </c:pt>
                <c:pt idx="58">
                  <c:v>1.4468538835657301</c:v>
                </c:pt>
              </c:numCache>
            </c:numRef>
          </c:yVal>
          <c:smooth val="0"/>
          <c:extLst>
            <c:ext xmlns:c16="http://schemas.microsoft.com/office/drawing/2014/chart" uri="{C3380CC4-5D6E-409C-BE32-E72D297353CC}">
              <c16:uniqueId val="{00000000-BD5B-4A2A-84DE-EC676A97341D}"/>
            </c:ext>
          </c:extLst>
        </c:ser>
        <c:ser>
          <c:idx val="3"/>
          <c:order val="1"/>
          <c:tx>
            <c:strRef>
              <c:f>'state-space'!$F$1</c:f>
              <c:strCache>
                <c:ptCount val="1"/>
                <c:pt idx="0">
                  <c:v>100ft-1sp</c:v>
                </c:pt>
              </c:strCache>
            </c:strRef>
          </c:tx>
          <c:spPr>
            <a:ln w="28575">
              <a:noFill/>
            </a:ln>
          </c:spPr>
          <c:marker>
            <c:symbol val="circle"/>
            <c:size val="5"/>
            <c:spPr>
              <a:solidFill>
                <a:srgbClr val="C00000"/>
              </a:solidFill>
              <a:ln>
                <a:noFill/>
              </a:ln>
            </c:spPr>
          </c:marker>
          <c:xVal>
            <c:numRef>
              <c:f>'state-space'!$F$3:$F$62</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state-space'!$G$3:$G$62</c:f>
              <c:numCache>
                <c:formatCode>General</c:formatCode>
                <c:ptCount val="60"/>
                <c:pt idx="0">
                  <c:v>3.5778178652481198</c:v>
                </c:pt>
                <c:pt idx="1">
                  <c:v>3.9959037244997901</c:v>
                </c:pt>
                <c:pt idx="2">
                  <c:v>3.8737055959011699</c:v>
                </c:pt>
                <c:pt idx="3">
                  <c:v>2.2043128540907899</c:v>
                </c:pt>
                <c:pt idx="4">
                  <c:v>2.2624195719157099</c:v>
                </c:pt>
                <c:pt idx="5">
                  <c:v>1.9767986364441901</c:v>
                </c:pt>
                <c:pt idx="6">
                  <c:v>6.2373972724001199</c:v>
                </c:pt>
                <c:pt idx="7">
                  <c:v>5.5582273170476499</c:v>
                </c:pt>
                <c:pt idx="8">
                  <c:v>5.5634241502756696</c:v>
                </c:pt>
                <c:pt idx="9">
                  <c:v>2.9069202765546698</c:v>
                </c:pt>
                <c:pt idx="10">
                  <c:v>1.93570841696512</c:v>
                </c:pt>
                <c:pt idx="11">
                  <c:v>3.60287886334998</c:v>
                </c:pt>
                <c:pt idx="12">
                  <c:v>1.7036885830535</c:v>
                </c:pt>
                <c:pt idx="13">
                  <c:v>1.9054131002836201</c:v>
                </c:pt>
                <c:pt idx="14">
                  <c:v>2.0213010391057602</c:v>
                </c:pt>
                <c:pt idx="15">
                  <c:v>3.8739907845130199</c:v>
                </c:pt>
                <c:pt idx="16">
                  <c:v>4.4364095887054402</c:v>
                </c:pt>
                <c:pt idx="17">
                  <c:v>4.0160600007962399</c:v>
                </c:pt>
                <c:pt idx="18">
                  <c:v>2.3082383267540898</c:v>
                </c:pt>
                <c:pt idx="19">
                  <c:v>2.43646908198428</c:v>
                </c:pt>
                <c:pt idx="20">
                  <c:v>2.1813796713609102</c:v>
                </c:pt>
                <c:pt idx="21">
                  <c:v>7.1050630956369503</c:v>
                </c:pt>
                <c:pt idx="22">
                  <c:v>6.43216007557211</c:v>
                </c:pt>
                <c:pt idx="23">
                  <c:v>5.5485978402839597</c:v>
                </c:pt>
                <c:pt idx="24">
                  <c:v>3.1975029334278302</c:v>
                </c:pt>
                <c:pt idx="25">
                  <c:v>2.10096388569468</c:v>
                </c:pt>
                <c:pt idx="26">
                  <c:v>4.0352133222382101</c:v>
                </c:pt>
                <c:pt idx="27">
                  <c:v>1.88361288258147</c:v>
                </c:pt>
                <c:pt idx="28">
                  <c:v>1.90439915749091</c:v>
                </c:pt>
                <c:pt idx="29">
                  <c:v>2.0758362872178902</c:v>
                </c:pt>
                <c:pt idx="30">
                  <c:v>3.9190196125080399</c:v>
                </c:pt>
                <c:pt idx="31">
                  <c:v>4.5070243733873996</c:v>
                </c:pt>
                <c:pt idx="32">
                  <c:v>4.0197174471699801</c:v>
                </c:pt>
                <c:pt idx="33">
                  <c:v>2.3291299598192201</c:v>
                </c:pt>
                <c:pt idx="34">
                  <c:v>2.49811126660066</c:v>
                </c:pt>
                <c:pt idx="35">
                  <c:v>2.2143592616466301</c:v>
                </c:pt>
                <c:pt idx="36">
                  <c:v>7.2366527037026502</c:v>
                </c:pt>
                <c:pt idx="37">
                  <c:v>6.5817965199070203</c:v>
                </c:pt>
                <c:pt idx="38">
                  <c:v>5.5401044844686904</c:v>
                </c:pt>
                <c:pt idx="39">
                  <c:v>3.2419818998010799</c:v>
                </c:pt>
                <c:pt idx="40">
                  <c:v>2.1263428033583498</c:v>
                </c:pt>
                <c:pt idx="41">
                  <c:v>4.1031399319722404</c:v>
                </c:pt>
                <c:pt idx="42">
                  <c:v>1.91413786899681</c:v>
                </c:pt>
                <c:pt idx="43">
                  <c:v>1.8897782742678499</c:v>
                </c:pt>
                <c:pt idx="44">
                  <c:v>2.0844613135690699</c:v>
                </c:pt>
                <c:pt idx="45">
                  <c:v>2.0039153545560202</c:v>
                </c:pt>
                <c:pt idx="47">
                  <c:v>2.18509285414674</c:v>
                </c:pt>
                <c:pt idx="49">
                  <c:v>1.7195411941763099</c:v>
                </c:pt>
                <c:pt idx="51">
                  <c:v>2.3910376984086299</c:v>
                </c:pt>
                <c:pt idx="53">
                  <c:v>2.9493439441987399</c:v>
                </c:pt>
                <c:pt idx="55">
                  <c:v>1.4504655530119701</c:v>
                </c:pt>
                <c:pt idx="57">
                  <c:v>1.37257103324264</c:v>
                </c:pt>
              </c:numCache>
            </c:numRef>
          </c:yVal>
          <c:smooth val="0"/>
          <c:extLst>
            <c:ext xmlns:c16="http://schemas.microsoft.com/office/drawing/2014/chart" uri="{C3380CC4-5D6E-409C-BE32-E72D297353CC}">
              <c16:uniqueId val="{00000001-BD5B-4A2A-84DE-EC676A97341D}"/>
            </c:ext>
          </c:extLst>
        </c:ser>
        <c:ser>
          <c:idx val="5"/>
          <c:order val="2"/>
          <c:tx>
            <c:strRef>
              <c:f>'state-space'!$J$1</c:f>
              <c:strCache>
                <c:ptCount val="1"/>
                <c:pt idx="0">
                  <c:v>140ft-1sp</c:v>
                </c:pt>
              </c:strCache>
            </c:strRef>
          </c:tx>
          <c:spPr>
            <a:ln w="28575">
              <a:noFill/>
            </a:ln>
          </c:spPr>
          <c:marker>
            <c:symbol val="circle"/>
            <c:size val="5"/>
            <c:spPr>
              <a:solidFill>
                <a:schemeClr val="accent6">
                  <a:lumMod val="75000"/>
                </a:schemeClr>
              </a:solidFill>
              <a:ln>
                <a:noFill/>
              </a:ln>
            </c:spPr>
          </c:marker>
          <c:xVal>
            <c:numRef>
              <c:f>'state-space'!$J$3:$J$62</c:f>
              <c:numCache>
                <c:formatCode>General</c:formatCode>
                <c:ptCount val="6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state-space'!$K$3:$K$62</c:f>
              <c:numCache>
                <c:formatCode>General</c:formatCode>
                <c:ptCount val="60"/>
                <c:pt idx="0">
                  <c:v>1.61829528034292</c:v>
                </c:pt>
                <c:pt idx="1">
                  <c:v>2.5334072464373301</c:v>
                </c:pt>
                <c:pt idx="2">
                  <c:v>1.8654258308201499</c:v>
                </c:pt>
                <c:pt idx="3">
                  <c:v>1.8498636568790101</c:v>
                </c:pt>
                <c:pt idx="4">
                  <c:v>1.80119520921452</c:v>
                </c:pt>
                <c:pt idx="5">
                  <c:v>1.8071664400054499</c:v>
                </c:pt>
                <c:pt idx="6">
                  <c:v>2.2214674826539298</c:v>
                </c:pt>
                <c:pt idx="7">
                  <c:v>1.8232387424849701</c:v>
                </c:pt>
                <c:pt idx="8">
                  <c:v>1.9659165545108499</c:v>
                </c:pt>
                <c:pt idx="9">
                  <c:v>1.6020951120907101</c:v>
                </c:pt>
                <c:pt idx="10">
                  <c:v>1.5475561876163899</c:v>
                </c:pt>
                <c:pt idx="11">
                  <c:v>2.22516237512645</c:v>
                </c:pt>
                <c:pt idx="12">
                  <c:v>1.77859438787437</c:v>
                </c:pt>
                <c:pt idx="13">
                  <c:v>1.7536689354927899</c:v>
                </c:pt>
                <c:pt idx="14">
                  <c:v>1.60713904530424</c:v>
                </c:pt>
                <c:pt idx="15">
                  <c:v>1.5141128266755901</c:v>
                </c:pt>
                <c:pt idx="17">
                  <c:v>1.67319095924699</c:v>
                </c:pt>
                <c:pt idx="19">
                  <c:v>1.7109578838627999</c:v>
                </c:pt>
                <c:pt idx="21">
                  <c:v>2.08703890781665</c:v>
                </c:pt>
                <c:pt idx="23">
                  <c:v>1.7732660887234699</c:v>
                </c:pt>
                <c:pt idx="25">
                  <c:v>1.5521593555781401</c:v>
                </c:pt>
                <c:pt idx="27">
                  <c:v>1.56245686542662</c:v>
                </c:pt>
              </c:numCache>
            </c:numRef>
          </c:yVal>
          <c:smooth val="0"/>
          <c:extLst>
            <c:ext xmlns:c16="http://schemas.microsoft.com/office/drawing/2014/chart" uri="{C3380CC4-5D6E-409C-BE32-E72D297353CC}">
              <c16:uniqueId val="{00000002-BD5B-4A2A-84DE-EC676A97341D}"/>
            </c:ext>
          </c:extLst>
        </c:ser>
        <c:ser>
          <c:idx val="6"/>
          <c:order val="3"/>
          <c:spPr>
            <a:ln w="28575">
              <a:solidFill>
                <a:schemeClr val="tx1"/>
              </a:solidFill>
            </a:ln>
          </c:spPr>
          <c:marker>
            <c:symbol val="none"/>
          </c:marker>
          <c:xVal>
            <c:numRef>
              <c:f>'state-space'!$A$67:$A$68</c:f>
              <c:numCache>
                <c:formatCode>General</c:formatCode>
                <c:ptCount val="2"/>
                <c:pt idx="0">
                  <c:v>0</c:v>
                </c:pt>
                <c:pt idx="1">
                  <c:v>10</c:v>
                </c:pt>
              </c:numCache>
            </c:numRef>
          </c:xVal>
          <c:yVal>
            <c:numRef>
              <c:f>'state-space'!$B$67:$B$68</c:f>
              <c:numCache>
                <c:formatCode>General</c:formatCode>
                <c:ptCount val="2"/>
                <c:pt idx="0">
                  <c:v>0</c:v>
                </c:pt>
                <c:pt idx="1">
                  <c:v>10</c:v>
                </c:pt>
              </c:numCache>
            </c:numRef>
          </c:yVal>
          <c:smooth val="0"/>
          <c:extLst>
            <c:ext xmlns:c16="http://schemas.microsoft.com/office/drawing/2014/chart" uri="{C3380CC4-5D6E-409C-BE32-E72D297353CC}">
              <c16:uniqueId val="{00000003-BD5B-4A2A-84DE-EC676A97341D}"/>
            </c:ext>
          </c:extLst>
        </c:ser>
        <c:dLbls>
          <c:showLegendKey val="0"/>
          <c:showVal val="0"/>
          <c:showCatName val="0"/>
          <c:showSerName val="0"/>
          <c:showPercent val="0"/>
          <c:showBubbleSize val="0"/>
        </c:dLbls>
        <c:axId val="132992000"/>
        <c:axId val="133006464"/>
      </c:scatterChart>
      <c:valAx>
        <c:axId val="132992000"/>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133006464"/>
        <c:crosses val="autoZero"/>
        <c:crossBetween val="midCat"/>
      </c:valAx>
      <c:valAx>
        <c:axId val="133006464"/>
        <c:scaling>
          <c:orientation val="minMax"/>
          <c:max val="8"/>
        </c:scaling>
        <c:delete val="0"/>
        <c:axPos val="l"/>
        <c:majorGridlines/>
        <c:title>
          <c:tx>
            <c:rich>
              <a:bodyPr rot="-5400000" vert="horz"/>
              <a:lstStyle/>
              <a:p>
                <a:pPr>
                  <a:defRPr/>
                </a:pPr>
                <a:r>
                  <a:rPr lang="en-US"/>
                  <a:t>State-space prediction</a:t>
                </a:r>
              </a:p>
            </c:rich>
          </c:tx>
          <c:overlay val="0"/>
        </c:title>
        <c:numFmt formatCode="General" sourceLinked="1"/>
        <c:majorTickMark val="out"/>
        <c:minorTickMark val="none"/>
        <c:tickLblPos val="nextTo"/>
        <c:crossAx val="132992000"/>
        <c:crosses val="autoZero"/>
        <c:crossBetween val="midCat"/>
      </c:valAx>
    </c:plotArea>
    <c:legend>
      <c:legendPos val="r"/>
      <c:legendEntry>
        <c:idx val="3"/>
        <c:delete val="1"/>
      </c:legendEntry>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2-Span</a:t>
            </a:r>
            <a:r>
              <a:rPr lang="en-US" sz="1400" baseline="0"/>
              <a:t> </a:t>
            </a:r>
            <a:r>
              <a:rPr lang="en-US" sz="1400"/>
              <a:t>Max</a:t>
            </a:r>
            <a:r>
              <a:rPr lang="en-US" sz="1400" baseline="0"/>
              <a:t> Amplification</a:t>
            </a:r>
            <a:endParaRPr lang="en-US" sz="1400"/>
          </a:p>
        </c:rich>
      </c:tx>
      <c:overlay val="0"/>
    </c:title>
    <c:autoTitleDeleted val="0"/>
    <c:plotArea>
      <c:layout>
        <c:manualLayout>
          <c:layoutTarget val="inner"/>
          <c:xMode val="edge"/>
          <c:yMode val="edge"/>
          <c:x val="0.1391243802857976"/>
          <c:y val="0.15106955380577428"/>
          <c:w val="0.79821376494604845"/>
          <c:h val="0.68639326334208228"/>
        </c:manualLayout>
      </c:layout>
      <c:scatterChart>
        <c:scatterStyle val="lineMarker"/>
        <c:varyColors val="0"/>
        <c:ser>
          <c:idx val="2"/>
          <c:order val="0"/>
          <c:tx>
            <c:strRef>
              <c:f>'state-space'!$D$1</c:f>
              <c:strCache>
                <c:ptCount val="1"/>
                <c:pt idx="0">
                  <c:v>40ft-2sp</c:v>
                </c:pt>
              </c:strCache>
            </c:strRef>
          </c:tx>
          <c:spPr>
            <a:ln w="28575">
              <a:noFill/>
            </a:ln>
          </c:spPr>
          <c:marker>
            <c:symbol val="diamond"/>
            <c:size val="6"/>
            <c:spPr>
              <a:solidFill>
                <a:schemeClr val="tx2"/>
              </a:solidFill>
              <a:ln>
                <a:noFill/>
              </a:ln>
            </c:spPr>
          </c:marker>
          <c:xVal>
            <c:numRef>
              <c:f>'state-space'!$D$3:$D$62</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state-space'!$E$3:$E$62</c:f>
              <c:numCache>
                <c:formatCode>General</c:formatCode>
                <c:ptCount val="60"/>
                <c:pt idx="0">
                  <c:v>8.6131894542628409</c:v>
                </c:pt>
                <c:pt idx="1">
                  <c:v>8.8620653213367895</c:v>
                </c:pt>
                <c:pt idx="2">
                  <c:v>3.9530344792862202</c:v>
                </c:pt>
                <c:pt idx="3">
                  <c:v>3.8735043736904098</c:v>
                </c:pt>
                <c:pt idx="4">
                  <c:v>2.4860037260491099</c:v>
                </c:pt>
                <c:pt idx="5">
                  <c:v>2.7617149879422298</c:v>
                </c:pt>
                <c:pt idx="6">
                  <c:v>9.5739951838930093</c:v>
                </c:pt>
                <c:pt idx="7">
                  <c:v>10.018913603203501</c:v>
                </c:pt>
                <c:pt idx="8">
                  <c:v>8.1546215152265304</c:v>
                </c:pt>
                <c:pt idx="9">
                  <c:v>3.8017548412852502</c:v>
                </c:pt>
                <c:pt idx="10">
                  <c:v>4.0513942935412501</c:v>
                </c:pt>
                <c:pt idx="11">
                  <c:v>2.33159421903428</c:v>
                </c:pt>
                <c:pt idx="12">
                  <c:v>2.4954677966726799</c:v>
                </c:pt>
                <c:pt idx="13">
                  <c:v>2.75706533996421</c:v>
                </c:pt>
                <c:pt idx="14">
                  <c:v>5.08111751515791</c:v>
                </c:pt>
                <c:pt idx="15">
                  <c:v>9.0593659349212405</c:v>
                </c:pt>
                <c:pt idx="16">
                  <c:v>6.1962844261581003</c:v>
                </c:pt>
                <c:pt idx="17">
                  <c:v>4.2906283659950804</c:v>
                </c:pt>
                <c:pt idx="18">
                  <c:v>4.4482065573603098</c:v>
                </c:pt>
                <c:pt idx="19">
                  <c:v>2.1996272790509899</c:v>
                </c:pt>
                <c:pt idx="20">
                  <c:v>2.2141482521913498</c:v>
                </c:pt>
                <c:pt idx="21">
                  <c:v>8.1217481759991301</c:v>
                </c:pt>
                <c:pt idx="22">
                  <c:v>11.077189287375299</c:v>
                </c:pt>
                <c:pt idx="23">
                  <c:v>7.4078147270569197</c:v>
                </c:pt>
                <c:pt idx="24">
                  <c:v>4.0986107575856003</c:v>
                </c:pt>
                <c:pt idx="25">
                  <c:v>3.41094576325328</c:v>
                </c:pt>
                <c:pt idx="26">
                  <c:v>2.6687235506396099</c:v>
                </c:pt>
                <c:pt idx="27">
                  <c:v>3.6110989509708</c:v>
                </c:pt>
                <c:pt idx="28">
                  <c:v>2.5686896058797002</c:v>
                </c:pt>
                <c:pt idx="29">
                  <c:v>5.5151011071690199</c:v>
                </c:pt>
                <c:pt idx="30">
                  <c:v>2.65877824953705</c:v>
                </c:pt>
                <c:pt idx="31">
                  <c:v>1.91736917020693</c:v>
                </c:pt>
                <c:pt idx="32">
                  <c:v>2.0172088380439899</c:v>
                </c:pt>
                <c:pt idx="33">
                  <c:v>1.99515762609125</c:v>
                </c:pt>
                <c:pt idx="34">
                  <c:v>1.14749218071887</c:v>
                </c:pt>
                <c:pt idx="36">
                  <c:v>3.0304723194300398</c:v>
                </c:pt>
                <c:pt idx="38">
                  <c:v>1.9555412700179899</c:v>
                </c:pt>
                <c:pt idx="40">
                  <c:v>1.3919960528378199</c:v>
                </c:pt>
                <c:pt idx="42">
                  <c:v>1.43738855041184</c:v>
                </c:pt>
                <c:pt idx="43">
                  <c:v>2.3749653722459798</c:v>
                </c:pt>
                <c:pt idx="45">
                  <c:v>1.7350618947899099</c:v>
                </c:pt>
                <c:pt idx="47">
                  <c:v>1.14567614142765</c:v>
                </c:pt>
                <c:pt idx="49">
                  <c:v>2.8937214422531499</c:v>
                </c:pt>
                <c:pt idx="51">
                  <c:v>1.9940667484389101</c:v>
                </c:pt>
                <c:pt idx="53">
                  <c:v>1.4288470885200499</c:v>
                </c:pt>
                <c:pt idx="55">
                  <c:v>1.3689680634419199</c:v>
                </c:pt>
              </c:numCache>
            </c:numRef>
          </c:yVal>
          <c:smooth val="0"/>
          <c:extLst>
            <c:ext xmlns:c16="http://schemas.microsoft.com/office/drawing/2014/chart" uri="{C3380CC4-5D6E-409C-BE32-E72D297353CC}">
              <c16:uniqueId val="{00000000-A8AD-4856-BEB7-24D0643E9704}"/>
            </c:ext>
          </c:extLst>
        </c:ser>
        <c:ser>
          <c:idx val="4"/>
          <c:order val="1"/>
          <c:tx>
            <c:strRef>
              <c:f>'state-space'!$H$1</c:f>
              <c:strCache>
                <c:ptCount val="1"/>
                <c:pt idx="0">
                  <c:v>100ft-2sp</c:v>
                </c:pt>
              </c:strCache>
            </c:strRef>
          </c:tx>
          <c:spPr>
            <a:ln w="28575">
              <a:noFill/>
            </a:ln>
          </c:spPr>
          <c:marker>
            <c:symbol val="diamond"/>
            <c:size val="6"/>
            <c:spPr>
              <a:solidFill>
                <a:srgbClr val="C00000"/>
              </a:solidFill>
              <a:ln>
                <a:noFill/>
              </a:ln>
            </c:spPr>
          </c:marker>
          <c:xVal>
            <c:numRef>
              <c:f>'state-space'!$H$3:$H$62</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state-space'!$I$3:$I$62</c:f>
              <c:numCache>
                <c:formatCode>General</c:formatCode>
                <c:ptCount val="60"/>
                <c:pt idx="0">
                  <c:v>5.3691672828672701</c:v>
                </c:pt>
                <c:pt idx="1">
                  <c:v>4.4020869733335202</c:v>
                </c:pt>
                <c:pt idx="2">
                  <c:v>3.9364454760473002</c:v>
                </c:pt>
                <c:pt idx="3">
                  <c:v>3.4508228094326299</c:v>
                </c:pt>
                <c:pt idx="4">
                  <c:v>2.69419341104321</c:v>
                </c:pt>
                <c:pt idx="5">
                  <c:v>2.1867260854365802</c:v>
                </c:pt>
                <c:pt idx="6">
                  <c:v>6.8552445802269002</c:v>
                </c:pt>
                <c:pt idx="7">
                  <c:v>6.5075245640194996</c:v>
                </c:pt>
                <c:pt idx="8">
                  <c:v>5.4008366184586798</c:v>
                </c:pt>
                <c:pt idx="9">
                  <c:v>4.0785891144793602</c:v>
                </c:pt>
                <c:pt idx="10">
                  <c:v>2.47202897353763</c:v>
                </c:pt>
                <c:pt idx="11">
                  <c:v>4.0142606619005097</c:v>
                </c:pt>
                <c:pt idx="12">
                  <c:v>1.9089182297009499</c:v>
                </c:pt>
                <c:pt idx="13">
                  <c:v>1.84902016445243</c:v>
                </c:pt>
                <c:pt idx="14">
                  <c:v>2.34841966972941</c:v>
                </c:pt>
                <c:pt idx="15">
                  <c:v>5.5816811987890196</c:v>
                </c:pt>
                <c:pt idx="16">
                  <c:v>4.7145049647387198</c:v>
                </c:pt>
                <c:pt idx="17">
                  <c:v>3.9142563644736699</c:v>
                </c:pt>
                <c:pt idx="18">
                  <c:v>3.8841462685602499</c:v>
                </c:pt>
                <c:pt idx="19">
                  <c:v>2.8717758469632</c:v>
                </c:pt>
                <c:pt idx="20">
                  <c:v>2.54697013953021</c:v>
                </c:pt>
                <c:pt idx="21">
                  <c:v>7.43591623527682</c:v>
                </c:pt>
                <c:pt idx="22">
                  <c:v>7.2295752006097702</c:v>
                </c:pt>
                <c:pt idx="23">
                  <c:v>5.3162653912715001</c:v>
                </c:pt>
                <c:pt idx="24">
                  <c:v>4.1932752994688496</c:v>
                </c:pt>
                <c:pt idx="25">
                  <c:v>2.4997357850421298</c:v>
                </c:pt>
                <c:pt idx="26">
                  <c:v>4.3124837973784498</c:v>
                </c:pt>
                <c:pt idx="27">
                  <c:v>2.0470159959821599</c:v>
                </c:pt>
                <c:pt idx="28">
                  <c:v>1.9841243984890999</c:v>
                </c:pt>
                <c:pt idx="29">
                  <c:v>2.3903599592015299</c:v>
                </c:pt>
                <c:pt idx="30">
                  <c:v>5.5965005495074402</c:v>
                </c:pt>
                <c:pt idx="31">
                  <c:v>4.74124590176665</c:v>
                </c:pt>
                <c:pt idx="32">
                  <c:v>3.9077029421949199</c:v>
                </c:pt>
                <c:pt idx="33">
                  <c:v>3.9161904292304799</c:v>
                </c:pt>
                <c:pt idx="34">
                  <c:v>2.8945631305018402</c:v>
                </c:pt>
                <c:pt idx="35">
                  <c:v>2.5804570739423398</c:v>
                </c:pt>
                <c:pt idx="36">
                  <c:v>7.5277490738564499</c:v>
                </c:pt>
                <c:pt idx="37">
                  <c:v>7.2953193035176396</c:v>
                </c:pt>
                <c:pt idx="38">
                  <c:v>5.3036109861116998</c:v>
                </c:pt>
                <c:pt idx="39">
                  <c:v>4.19950971345133</c:v>
                </c:pt>
                <c:pt idx="40">
                  <c:v>2.5042402985880798</c:v>
                </c:pt>
                <c:pt idx="41">
                  <c:v>4.3377865151934003</c:v>
                </c:pt>
                <c:pt idx="42">
                  <c:v>2.0592423950546799</c:v>
                </c:pt>
                <c:pt idx="43">
                  <c:v>1.99755954618271</c:v>
                </c:pt>
                <c:pt idx="44">
                  <c:v>2.3978831812462902</c:v>
                </c:pt>
                <c:pt idx="45">
                  <c:v>2.37333187947783</c:v>
                </c:pt>
                <c:pt idx="47">
                  <c:v>2.36146317623755</c:v>
                </c:pt>
                <c:pt idx="49">
                  <c:v>1.75008377248136</c:v>
                </c:pt>
                <c:pt idx="51">
                  <c:v>3.2841699416677099</c:v>
                </c:pt>
                <c:pt idx="53">
                  <c:v>3.1940194408202598</c:v>
                </c:pt>
                <c:pt idx="55">
                  <c:v>1.76386211145434</c:v>
                </c:pt>
                <c:pt idx="57">
                  <c:v>1.57512179901298</c:v>
                </c:pt>
              </c:numCache>
            </c:numRef>
          </c:yVal>
          <c:smooth val="0"/>
          <c:extLst>
            <c:ext xmlns:c16="http://schemas.microsoft.com/office/drawing/2014/chart" uri="{C3380CC4-5D6E-409C-BE32-E72D297353CC}">
              <c16:uniqueId val="{00000001-A8AD-4856-BEB7-24D0643E9704}"/>
            </c:ext>
          </c:extLst>
        </c:ser>
        <c:ser>
          <c:idx val="0"/>
          <c:order val="2"/>
          <c:tx>
            <c:strRef>
              <c:f>'state-space'!$L$1</c:f>
              <c:strCache>
                <c:ptCount val="1"/>
                <c:pt idx="0">
                  <c:v>140ft-2sp</c:v>
                </c:pt>
              </c:strCache>
            </c:strRef>
          </c:tx>
          <c:spPr>
            <a:ln w="28575">
              <a:noFill/>
            </a:ln>
          </c:spPr>
          <c:marker>
            <c:symbol val="diamond"/>
            <c:size val="6"/>
            <c:spPr>
              <a:solidFill>
                <a:schemeClr val="accent6">
                  <a:lumMod val="75000"/>
                </a:schemeClr>
              </a:solidFill>
              <a:ln>
                <a:noFill/>
              </a:ln>
            </c:spPr>
          </c:marker>
          <c:xVal>
            <c:numRef>
              <c:f>'state-space'!$L$3:$L$62</c:f>
              <c:numCache>
                <c:formatCode>General</c:formatCode>
                <c:ptCount val="6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state-space'!$M$3:$M$62</c:f>
              <c:numCache>
                <c:formatCode>General</c:formatCode>
                <c:ptCount val="60"/>
                <c:pt idx="0">
                  <c:v>1.9459074512360399</c:v>
                </c:pt>
                <c:pt idx="1">
                  <c:v>2.5033896822352699</c:v>
                </c:pt>
                <c:pt idx="2">
                  <c:v>1.9068054836164301</c:v>
                </c:pt>
                <c:pt idx="3">
                  <c:v>2.85132280189285</c:v>
                </c:pt>
                <c:pt idx="4">
                  <c:v>1.80073257212475</c:v>
                </c:pt>
                <c:pt idx="5">
                  <c:v>2.0176553300786502</c:v>
                </c:pt>
                <c:pt idx="6">
                  <c:v>2.2123585588896302</c:v>
                </c:pt>
                <c:pt idx="7">
                  <c:v>3.3819503121216701</c:v>
                </c:pt>
                <c:pt idx="8">
                  <c:v>3.1676525813517999</c:v>
                </c:pt>
                <c:pt idx="9">
                  <c:v>1.79886998965418</c:v>
                </c:pt>
                <c:pt idx="10">
                  <c:v>3.16580428263681</c:v>
                </c:pt>
                <c:pt idx="11">
                  <c:v>3.5074926191940601</c:v>
                </c:pt>
                <c:pt idx="12">
                  <c:v>2.2354653516759799</c:v>
                </c:pt>
                <c:pt idx="13">
                  <c:v>1.77353794783739</c:v>
                </c:pt>
                <c:pt idx="14">
                  <c:v>1.6562752667655001</c:v>
                </c:pt>
                <c:pt idx="15">
                  <c:v>1.7044636768960399</c:v>
                </c:pt>
                <c:pt idx="16">
                  <c:v>2.1102894787306199</c:v>
                </c:pt>
                <c:pt idx="17">
                  <c:v>1.72109026064782</c:v>
                </c:pt>
                <c:pt idx="19">
                  <c:v>1.7091354907661001</c:v>
                </c:pt>
                <c:pt idx="21">
                  <c:v>2.0658058578644201</c:v>
                </c:pt>
                <c:pt idx="23">
                  <c:v>2.7465986732755399</c:v>
                </c:pt>
                <c:pt idx="24">
                  <c:v>1.65747406070554</c:v>
                </c:pt>
                <c:pt idx="25">
                  <c:v>2.7906104166747299</c:v>
                </c:pt>
                <c:pt idx="26">
                  <c:v>3.3371722979346101</c:v>
                </c:pt>
                <c:pt idx="27">
                  <c:v>2.0873710389650602</c:v>
                </c:pt>
                <c:pt idx="28">
                  <c:v>1.6493402758085101</c:v>
                </c:pt>
                <c:pt idx="29">
                  <c:v>1.44665073311081</c:v>
                </c:pt>
              </c:numCache>
            </c:numRef>
          </c:yVal>
          <c:smooth val="0"/>
          <c:extLst>
            <c:ext xmlns:c16="http://schemas.microsoft.com/office/drawing/2014/chart" uri="{C3380CC4-5D6E-409C-BE32-E72D297353CC}">
              <c16:uniqueId val="{00000002-A8AD-4856-BEB7-24D0643E9704}"/>
            </c:ext>
          </c:extLst>
        </c:ser>
        <c:ser>
          <c:idx val="6"/>
          <c:order val="3"/>
          <c:tx>
            <c:v>"1:1"</c:v>
          </c:tx>
          <c:spPr>
            <a:ln w="28575">
              <a:solidFill>
                <a:schemeClr val="tx1"/>
              </a:solidFill>
            </a:ln>
          </c:spPr>
          <c:marker>
            <c:symbol val="none"/>
          </c:marker>
          <c:xVal>
            <c:numRef>
              <c:f>'state-space'!$A$67:$A$68</c:f>
              <c:numCache>
                <c:formatCode>General</c:formatCode>
                <c:ptCount val="2"/>
                <c:pt idx="0">
                  <c:v>0</c:v>
                </c:pt>
                <c:pt idx="1">
                  <c:v>10</c:v>
                </c:pt>
              </c:numCache>
            </c:numRef>
          </c:xVal>
          <c:yVal>
            <c:numRef>
              <c:f>'state-space'!$B$67:$B$68</c:f>
              <c:numCache>
                <c:formatCode>General</c:formatCode>
                <c:ptCount val="2"/>
                <c:pt idx="0">
                  <c:v>0</c:v>
                </c:pt>
                <c:pt idx="1">
                  <c:v>10</c:v>
                </c:pt>
              </c:numCache>
            </c:numRef>
          </c:yVal>
          <c:smooth val="0"/>
          <c:extLst>
            <c:ext xmlns:c16="http://schemas.microsoft.com/office/drawing/2014/chart" uri="{C3380CC4-5D6E-409C-BE32-E72D297353CC}">
              <c16:uniqueId val="{00000003-A8AD-4856-BEB7-24D0643E9704}"/>
            </c:ext>
          </c:extLst>
        </c:ser>
        <c:dLbls>
          <c:showLegendKey val="0"/>
          <c:showVal val="0"/>
          <c:showCatName val="0"/>
          <c:showSerName val="0"/>
          <c:showPercent val="0"/>
          <c:showBubbleSize val="0"/>
        </c:dLbls>
        <c:axId val="412137344"/>
        <c:axId val="133169152"/>
      </c:scatterChart>
      <c:valAx>
        <c:axId val="412137344"/>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133169152"/>
        <c:crosses val="autoZero"/>
        <c:crossBetween val="midCat"/>
      </c:valAx>
      <c:valAx>
        <c:axId val="133169152"/>
        <c:scaling>
          <c:orientation val="minMax"/>
          <c:max val="8"/>
        </c:scaling>
        <c:delete val="0"/>
        <c:axPos val="l"/>
        <c:majorGridlines/>
        <c:title>
          <c:tx>
            <c:rich>
              <a:bodyPr rot="-5400000" vert="horz"/>
              <a:lstStyle/>
              <a:p>
                <a:pPr>
                  <a:defRPr/>
                </a:pPr>
                <a:r>
                  <a:rPr lang="en-US"/>
                  <a:t>State-space Prediction</a:t>
                </a:r>
              </a:p>
            </c:rich>
          </c:tx>
          <c:overlay val="0"/>
        </c:title>
        <c:numFmt formatCode="General" sourceLinked="1"/>
        <c:majorTickMark val="out"/>
        <c:minorTickMark val="none"/>
        <c:tickLblPos val="nextTo"/>
        <c:crossAx val="412137344"/>
        <c:crosses val="autoZero"/>
        <c:crossBetween val="midCat"/>
      </c:valAx>
    </c:plotArea>
    <c:legend>
      <c:legendPos val="r"/>
      <c:legendEntry>
        <c:idx val="3"/>
        <c:delete val="1"/>
      </c:legendEntry>
      <c:layout>
        <c:manualLayout>
          <c:xMode val="edge"/>
          <c:yMode val="edge"/>
          <c:x val="0.7042151501895596"/>
          <c:y val="0.61067016622922132"/>
          <c:w val="0.24948855351414406"/>
          <c:h val="0.18471522309711286"/>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D$4</c:f>
              <c:strCache>
                <c:ptCount val="1"/>
                <c:pt idx="0">
                  <c:v>'Pier 5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D$5:$D$1005</c:f>
              <c:numCache>
                <c:formatCode>General</c:formatCode>
                <c:ptCount val="1001"/>
                <c:pt idx="0">
                  <c:v>-7.6719311275387399E-3</c:v>
                </c:pt>
                <c:pt idx="1">
                  <c:v>-2.8728621032073202E-3</c:v>
                </c:pt>
                <c:pt idx="2">
                  <c:v>5.3457751741263302E-3</c:v>
                </c:pt>
                <c:pt idx="3">
                  <c:v>1.4713709140958899E-2</c:v>
                </c:pt>
                <c:pt idx="4">
                  <c:v>2.4298145322961699E-2</c:v>
                </c:pt>
                <c:pt idx="5">
                  <c:v>1.4844150093655599E-2</c:v>
                </c:pt>
                <c:pt idx="6">
                  <c:v>-1.47405424718138E-2</c:v>
                </c:pt>
                <c:pt idx="7">
                  <c:v>-4.5579307018130497E-2</c:v>
                </c:pt>
                <c:pt idx="8">
                  <c:v>-4.7044272486011902E-2</c:v>
                </c:pt>
                <c:pt idx="9">
                  <c:v>-1.36673147730355E-2</c:v>
                </c:pt>
                <c:pt idx="10">
                  <c:v>3.1902507940968702E-2</c:v>
                </c:pt>
                <c:pt idx="11">
                  <c:v>5.5341324802528E-2</c:v>
                </c:pt>
                <c:pt idx="12">
                  <c:v>4.7738589357786201E-2</c:v>
                </c:pt>
                <c:pt idx="13">
                  <c:v>2.4526306082722101E-2</c:v>
                </c:pt>
                <c:pt idx="14">
                  <c:v>9.78796332358489E-3</c:v>
                </c:pt>
                <c:pt idx="15">
                  <c:v>3.3825737918119201E-3</c:v>
                </c:pt>
                <c:pt idx="16">
                  <c:v>-6.6686463855034402E-3</c:v>
                </c:pt>
                <c:pt idx="17">
                  <c:v>-2.4346688224926999E-2</c:v>
                </c:pt>
                <c:pt idx="18">
                  <c:v>-3.2862528000854797E-2</c:v>
                </c:pt>
                <c:pt idx="19">
                  <c:v>-1.5386280097869701E-2</c:v>
                </c:pt>
                <c:pt idx="20">
                  <c:v>1.94128727620703E-2</c:v>
                </c:pt>
                <c:pt idx="21">
                  <c:v>4.1859740800776299E-2</c:v>
                </c:pt>
                <c:pt idx="22">
                  <c:v>3.1761311882948597E-2</c:v>
                </c:pt>
                <c:pt idx="23">
                  <c:v>2.76783433789331E-3</c:v>
                </c:pt>
                <c:pt idx="24">
                  <c:v>-1.69495760689999E-2</c:v>
                </c:pt>
                <c:pt idx="25">
                  <c:v>-1.0198509353188501E-2</c:v>
                </c:pt>
                <c:pt idx="26">
                  <c:v>7.5576684631919301E-3</c:v>
                </c:pt>
                <c:pt idx="27">
                  <c:v>1.8580491252187099E-2</c:v>
                </c:pt>
                <c:pt idx="28">
                  <c:v>1.27840688862724E-2</c:v>
                </c:pt>
                <c:pt idx="29">
                  <c:v>5.7529279597624801E-3</c:v>
                </c:pt>
                <c:pt idx="30">
                  <c:v>2.2983209611591301E-3</c:v>
                </c:pt>
                <c:pt idx="31">
                  <c:v>2.2657835920550299E-3</c:v>
                </c:pt>
                <c:pt idx="32">
                  <c:v>-2.9212794876142499E-3</c:v>
                </c:pt>
                <c:pt idx="33">
                  <c:v>-5.8664909032426198E-3</c:v>
                </c:pt>
                <c:pt idx="34">
                  <c:v>-2.4102106272955001E-3</c:v>
                </c:pt>
                <c:pt idx="35">
                  <c:v>6.4090896919397197E-3</c:v>
                </c:pt>
                <c:pt idx="36">
                  <c:v>4.8798736906237299E-3</c:v>
                </c:pt>
                <c:pt idx="37">
                  <c:v>-1.1943215719678E-2</c:v>
                </c:pt>
                <c:pt idx="38">
                  <c:v>-3.5531488181649001E-2</c:v>
                </c:pt>
                <c:pt idx="39">
                  <c:v>-4.0691689071657801E-2</c:v>
                </c:pt>
                <c:pt idx="40">
                  <c:v>-2.2265726154702299E-2</c:v>
                </c:pt>
                <c:pt idx="41">
                  <c:v>6.7567538269373397E-3</c:v>
                </c:pt>
                <c:pt idx="42">
                  <c:v>1.9837333800407701E-2</c:v>
                </c:pt>
                <c:pt idx="43">
                  <c:v>8.0664379916599808E-3</c:v>
                </c:pt>
                <c:pt idx="44">
                  <c:v>-1.90671007745087E-2</c:v>
                </c:pt>
                <c:pt idx="45">
                  <c:v>-3.6499816860297497E-2</c:v>
                </c:pt>
                <c:pt idx="46">
                  <c:v>-2.8582036041041502E-2</c:v>
                </c:pt>
                <c:pt idx="47">
                  <c:v>4.1661827143210798E-3</c:v>
                </c:pt>
                <c:pt idx="48">
                  <c:v>4.1796985566582998E-2</c:v>
                </c:pt>
                <c:pt idx="49">
                  <c:v>5.9636911971563802E-2</c:v>
                </c:pt>
                <c:pt idx="50">
                  <c:v>4.4511003616309899E-2</c:v>
                </c:pt>
                <c:pt idx="51">
                  <c:v>1.08414225481676E-2</c:v>
                </c:pt>
                <c:pt idx="52">
                  <c:v>-9.9658550994047197E-3</c:v>
                </c:pt>
                <c:pt idx="53">
                  <c:v>-3.0274928733335399E-4</c:v>
                </c:pt>
                <c:pt idx="54">
                  <c:v>2.8858633139598699E-2</c:v>
                </c:pt>
                <c:pt idx="55">
                  <c:v>4.0199346332710197E-2</c:v>
                </c:pt>
                <c:pt idx="56">
                  <c:v>1.46393387810327E-2</c:v>
                </c:pt>
                <c:pt idx="57">
                  <c:v>-3.3404431289999301E-2</c:v>
                </c:pt>
                <c:pt idx="58">
                  <c:v>-5.9585601371480203E-2</c:v>
                </c:pt>
                <c:pt idx="59">
                  <c:v>-4.5697595979005697E-2</c:v>
                </c:pt>
                <c:pt idx="60">
                  <c:v>-6.4360758780407697E-3</c:v>
                </c:pt>
                <c:pt idx="61">
                  <c:v>2.0202585046545301E-2</c:v>
                </c:pt>
                <c:pt idx="62">
                  <c:v>2.1422204601413801E-2</c:v>
                </c:pt>
                <c:pt idx="63">
                  <c:v>7.70116539859816E-3</c:v>
                </c:pt>
                <c:pt idx="64">
                  <c:v>2.1790192306482201E-3</c:v>
                </c:pt>
                <c:pt idx="65">
                  <c:v>4.0460936574646996E-3</c:v>
                </c:pt>
                <c:pt idx="66">
                  <c:v>3.9385774787824403E-3</c:v>
                </c:pt>
                <c:pt idx="67">
                  <c:v>-5.3399662228425602E-3</c:v>
                </c:pt>
                <c:pt idx="68">
                  <c:v>-1.06225135497248E-2</c:v>
                </c:pt>
                <c:pt idx="69">
                  <c:v>-3.0740965762167602E-3</c:v>
                </c:pt>
                <c:pt idx="70">
                  <c:v>1.21843141563118E-2</c:v>
                </c:pt>
                <c:pt idx="71">
                  <c:v>2.0268944536569598E-2</c:v>
                </c:pt>
                <c:pt idx="72">
                  <c:v>1.50667205211615E-2</c:v>
                </c:pt>
                <c:pt idx="73">
                  <c:v>5.1428352628152896E-3</c:v>
                </c:pt>
                <c:pt idx="74">
                  <c:v>-1.9344893779761399E-3</c:v>
                </c:pt>
                <c:pt idx="75">
                  <c:v>-5.5858649965817696E-3</c:v>
                </c:pt>
                <c:pt idx="76">
                  <c:v>-8.6960744192640695E-3</c:v>
                </c:pt>
                <c:pt idx="77">
                  <c:v>-4.6742900573806803E-3</c:v>
                </c:pt>
                <c:pt idx="78">
                  <c:v>1.4297966307626499E-2</c:v>
                </c:pt>
                <c:pt idx="79">
                  <c:v>3.9390621196519197E-2</c:v>
                </c:pt>
                <c:pt idx="80">
                  <c:v>4.7872754491100997E-2</c:v>
                </c:pt>
                <c:pt idx="81">
                  <c:v>2.63067835400599E-2</c:v>
                </c:pt>
                <c:pt idx="82">
                  <c:v>-1.0994406659062299E-2</c:v>
                </c:pt>
                <c:pt idx="83">
                  <c:v>-3.1514699011636102E-2</c:v>
                </c:pt>
                <c:pt idx="84">
                  <c:v>-2.3428919076059901E-2</c:v>
                </c:pt>
                <c:pt idx="85">
                  <c:v>-5.7685168584696899E-3</c:v>
                </c:pt>
                <c:pt idx="86">
                  <c:v>-7.4161560914462301E-3</c:v>
                </c:pt>
                <c:pt idx="87">
                  <c:v>-2.74290068654168E-2</c:v>
                </c:pt>
                <c:pt idx="88">
                  <c:v>-3.75987295650934E-2</c:v>
                </c:pt>
                <c:pt idx="89">
                  <c:v>-1.7658789733149601E-2</c:v>
                </c:pt>
                <c:pt idx="90">
                  <c:v>1.8150477339954799E-2</c:v>
                </c:pt>
                <c:pt idx="91">
                  <c:v>3.5751689007716698E-2</c:v>
                </c:pt>
                <c:pt idx="92">
                  <c:v>1.6548841076701501E-2</c:v>
                </c:pt>
                <c:pt idx="93">
                  <c:v>-2.06062830830301E-2</c:v>
                </c:pt>
                <c:pt idx="94">
                  <c:v>-4.6321328585571697E-2</c:v>
                </c:pt>
                <c:pt idx="95">
                  <c:v>-4.5986537952432502E-2</c:v>
                </c:pt>
                <c:pt idx="96">
                  <c:v>-3.1614011621062602E-2</c:v>
                </c:pt>
                <c:pt idx="97">
                  <c:v>-1.6288894815107199E-2</c:v>
                </c:pt>
                <c:pt idx="98">
                  <c:v>-4.8723914164288604E-3</c:v>
                </c:pt>
                <c:pt idx="99">
                  <c:v>4.7619405737047904E-3</c:v>
                </c:pt>
                <c:pt idx="100">
                  <c:v>8.0767644292939304E-3</c:v>
                </c:pt>
                <c:pt idx="101">
                  <c:v>1.26767968515742E-3</c:v>
                </c:pt>
                <c:pt idx="102">
                  <c:v>-1.6379447697011201E-2</c:v>
                </c:pt>
                <c:pt idx="103">
                  <c:v>-2.9164692070475801E-2</c:v>
                </c:pt>
                <c:pt idx="104">
                  <c:v>-3.2994780993116798E-2</c:v>
                </c:pt>
                <c:pt idx="105">
                  <c:v>-2.7350076849569201E-2</c:v>
                </c:pt>
                <c:pt idx="106">
                  <c:v>-2.3693819808648299E-2</c:v>
                </c:pt>
                <c:pt idx="107">
                  <c:v>-1.6114933570056202E-2</c:v>
                </c:pt>
                <c:pt idx="108">
                  <c:v>-1.0903925989958201E-3</c:v>
                </c:pt>
                <c:pt idx="109">
                  <c:v>2.2960376705647399E-2</c:v>
                </c:pt>
                <c:pt idx="110">
                  <c:v>3.9930554515958699E-2</c:v>
                </c:pt>
                <c:pt idx="111">
                  <c:v>3.5073462755573402E-2</c:v>
                </c:pt>
                <c:pt idx="112">
                  <c:v>1.0887259060702099E-2</c:v>
                </c:pt>
                <c:pt idx="113">
                  <c:v>-1.03724735103804E-2</c:v>
                </c:pt>
                <c:pt idx="114">
                  <c:v>-1.1078579248257499E-2</c:v>
                </c:pt>
                <c:pt idx="115">
                  <c:v>4.4315781257963901E-3</c:v>
                </c:pt>
                <c:pt idx="116">
                  <c:v>2.25549297394197E-2</c:v>
                </c:pt>
                <c:pt idx="117">
                  <c:v>3.3877479609276097E-2</c:v>
                </c:pt>
                <c:pt idx="118">
                  <c:v>4.2488341746185397E-2</c:v>
                </c:pt>
                <c:pt idx="119">
                  <c:v>5.22679093853241E-2</c:v>
                </c:pt>
                <c:pt idx="120">
                  <c:v>5.83716089670831E-2</c:v>
                </c:pt>
                <c:pt idx="121">
                  <c:v>4.3347203896492999E-2</c:v>
                </c:pt>
                <c:pt idx="122">
                  <c:v>5.6345309618953997E-3</c:v>
                </c:pt>
                <c:pt idx="123">
                  <c:v>-3.9838729860649201E-2</c:v>
                </c:pt>
                <c:pt idx="124">
                  <c:v>-6.7094712588494698E-2</c:v>
                </c:pt>
                <c:pt idx="125">
                  <c:v>-6.3853103153300797E-2</c:v>
                </c:pt>
                <c:pt idx="126">
                  <c:v>-3.1963717589116702E-2</c:v>
                </c:pt>
                <c:pt idx="127">
                  <c:v>4.6224755997527596E-3</c:v>
                </c:pt>
                <c:pt idx="128">
                  <c:v>2.58679435381577E-2</c:v>
                </c:pt>
                <c:pt idx="129">
                  <c:v>1.8473102036775799E-2</c:v>
                </c:pt>
                <c:pt idx="130">
                  <c:v>-6.9024812872042398E-3</c:v>
                </c:pt>
                <c:pt idx="131">
                  <c:v>-3.6204078147497799E-2</c:v>
                </c:pt>
                <c:pt idx="132">
                  <c:v>-4.6962633073571701E-2</c:v>
                </c:pt>
                <c:pt idx="133">
                  <c:v>-4.0471485351764001E-2</c:v>
                </c:pt>
                <c:pt idx="134">
                  <c:v>-2.73075365331838E-2</c:v>
                </c:pt>
                <c:pt idx="135">
                  <c:v>-2.1243598476990699E-2</c:v>
                </c:pt>
                <c:pt idx="136">
                  <c:v>-1.5117661795075E-2</c:v>
                </c:pt>
                <c:pt idx="137">
                  <c:v>1.29822071343139E-3</c:v>
                </c:pt>
                <c:pt idx="138">
                  <c:v>3.3246699529366701E-2</c:v>
                </c:pt>
                <c:pt idx="139">
                  <c:v>5.8895784091078499E-2</c:v>
                </c:pt>
                <c:pt idx="140">
                  <c:v>5.5728937616078202E-2</c:v>
                </c:pt>
                <c:pt idx="141">
                  <c:v>1.6844547250605101E-2</c:v>
                </c:pt>
                <c:pt idx="142">
                  <c:v>-2.8984190212152702E-2</c:v>
                </c:pt>
                <c:pt idx="143">
                  <c:v>-5.4166280241929703E-2</c:v>
                </c:pt>
                <c:pt idx="144">
                  <c:v>-4.6855490766732698E-2</c:v>
                </c:pt>
                <c:pt idx="145">
                  <c:v>-2.21912497961573E-2</c:v>
                </c:pt>
                <c:pt idx="146">
                  <c:v>1.15058629948307E-3</c:v>
                </c:pt>
                <c:pt idx="147">
                  <c:v>1.6255829068156299E-2</c:v>
                </c:pt>
                <c:pt idx="148">
                  <c:v>2.56433468961751E-2</c:v>
                </c:pt>
                <c:pt idx="149">
                  <c:v>2.6625519154027302E-2</c:v>
                </c:pt>
                <c:pt idx="150">
                  <c:v>1.15643341762682E-2</c:v>
                </c:pt>
                <c:pt idx="151">
                  <c:v>-1.6188611491764E-2</c:v>
                </c:pt>
                <c:pt idx="152">
                  <c:v>-4.0603877949436297E-2</c:v>
                </c:pt>
                <c:pt idx="153">
                  <c:v>-4.3951811649732997E-2</c:v>
                </c:pt>
                <c:pt idx="154">
                  <c:v>-2.48916400915518E-2</c:v>
                </c:pt>
                <c:pt idx="155">
                  <c:v>4.2415601941624996E-3</c:v>
                </c:pt>
                <c:pt idx="156">
                  <c:v>2.4861444558467401E-2</c:v>
                </c:pt>
                <c:pt idx="157">
                  <c:v>3.4936976769869399E-2</c:v>
                </c:pt>
                <c:pt idx="158">
                  <c:v>3.4218305514792199E-2</c:v>
                </c:pt>
                <c:pt idx="159">
                  <c:v>2.7826717932252599E-2</c:v>
                </c:pt>
                <c:pt idx="160">
                  <c:v>9.7920180753397808E-3</c:v>
                </c:pt>
                <c:pt idx="161">
                  <c:v>-1.0501343391847801E-2</c:v>
                </c:pt>
                <c:pt idx="162">
                  <c:v>-2.70543514322307E-2</c:v>
                </c:pt>
                <c:pt idx="163">
                  <c:v>-2.5147689636044E-2</c:v>
                </c:pt>
                <c:pt idx="164">
                  <c:v>-8.8269773395933896E-3</c:v>
                </c:pt>
                <c:pt idx="165">
                  <c:v>1.47686500420223E-2</c:v>
                </c:pt>
                <c:pt idx="166">
                  <c:v>3.18786392768542E-2</c:v>
                </c:pt>
                <c:pt idx="167">
                  <c:v>4.1224847883462298E-2</c:v>
                </c:pt>
                <c:pt idx="168">
                  <c:v>3.93597338385668E-2</c:v>
                </c:pt>
                <c:pt idx="169">
                  <c:v>2.5263749199976499E-2</c:v>
                </c:pt>
                <c:pt idx="170">
                  <c:v>-1.7595366667539801E-3</c:v>
                </c:pt>
                <c:pt idx="171">
                  <c:v>-3.0039917572961899E-2</c:v>
                </c:pt>
                <c:pt idx="172">
                  <c:v>-4.5009737262012801E-2</c:v>
                </c:pt>
                <c:pt idx="173">
                  <c:v>-3.4497803954605701E-2</c:v>
                </c:pt>
                <c:pt idx="174">
                  <c:v>-8.3209650289241301E-3</c:v>
                </c:pt>
                <c:pt idx="175">
                  <c:v>1.3672928885028499E-2</c:v>
                </c:pt>
                <c:pt idx="176">
                  <c:v>1.6956943846990299E-2</c:v>
                </c:pt>
                <c:pt idx="177" formatCode="0.00E+00">
                  <c:v>3.7999121741039798E-3</c:v>
                </c:pt>
                <c:pt idx="178">
                  <c:v>-1.7084982140004101E-2</c:v>
                </c:pt>
                <c:pt idx="179">
                  <c:v>-3.8450062066056799E-2</c:v>
                </c:pt>
                <c:pt idx="180">
                  <c:v>-5.73468555654921E-2</c:v>
                </c:pt>
                <c:pt idx="181">
                  <c:v>-6.6014504108342198E-2</c:v>
                </c:pt>
                <c:pt idx="182">
                  <c:v>-5.2927081453424098E-2</c:v>
                </c:pt>
                <c:pt idx="183">
                  <c:v>-1.5918769382119901E-2</c:v>
                </c:pt>
                <c:pt idx="184">
                  <c:v>2.4056992030937401E-2</c:v>
                </c:pt>
                <c:pt idx="185">
                  <c:v>4.4280650082580801E-2</c:v>
                </c:pt>
                <c:pt idx="186">
                  <c:v>3.6941329153896703E-2</c:v>
                </c:pt>
                <c:pt idx="187">
                  <c:v>2.1287928873373298E-2</c:v>
                </c:pt>
                <c:pt idx="188">
                  <c:v>1.4703863006662999E-2</c:v>
                </c:pt>
                <c:pt idx="189">
                  <c:v>1.6621317889106101E-2</c:v>
                </c:pt>
                <c:pt idx="190">
                  <c:v>8.2142931313473194E-3</c:v>
                </c:pt>
                <c:pt idx="191">
                  <c:v>-1.5942876350374401E-2</c:v>
                </c:pt>
                <c:pt idx="192">
                  <c:v>-3.5338839036469401E-2</c:v>
                </c:pt>
                <c:pt idx="193">
                  <c:v>-2.90053258626944E-2</c:v>
                </c:pt>
                <c:pt idx="194">
                  <c:v>3.49972060270091E-3</c:v>
                </c:pt>
                <c:pt idx="195">
                  <c:v>3.1110876771217301E-2</c:v>
                </c:pt>
                <c:pt idx="196">
                  <c:v>3.1780913221795902E-2</c:v>
                </c:pt>
                <c:pt idx="197">
                  <c:v>8.1767475441530801E-3</c:v>
                </c:pt>
                <c:pt idx="198">
                  <c:v>-9.8252999231483902E-3</c:v>
                </c:pt>
                <c:pt idx="199">
                  <c:v>-1.1504387936691399E-2</c:v>
                </c:pt>
                <c:pt idx="200">
                  <c:v>-1.52703954424429E-3</c:v>
                </c:pt>
                <c:pt idx="201">
                  <c:v>5.6948893423122802E-4</c:v>
                </c:pt>
                <c:pt idx="202">
                  <c:v>-1.26782292524499E-3</c:v>
                </c:pt>
                <c:pt idx="203">
                  <c:v>1.2861002054177699E-3</c:v>
                </c:pt>
                <c:pt idx="204">
                  <c:v>1.5589809211458101E-2</c:v>
                </c:pt>
                <c:pt idx="205">
                  <c:v>2.87289615530033E-2</c:v>
                </c:pt>
                <c:pt idx="206">
                  <c:v>3.0443083716486199E-2</c:v>
                </c:pt>
                <c:pt idx="207">
                  <c:v>2.6981828108756201E-2</c:v>
                </c:pt>
                <c:pt idx="208">
                  <c:v>2.4601322105652398E-2</c:v>
                </c:pt>
                <c:pt idx="209">
                  <c:v>2.3730948194090998E-2</c:v>
                </c:pt>
                <c:pt idx="210">
                  <c:v>6.57207524434608E-3</c:v>
                </c:pt>
                <c:pt idx="211">
                  <c:v>-2.1711336351451699E-2</c:v>
                </c:pt>
                <c:pt idx="212">
                  <c:v>-4.3854651518626497E-2</c:v>
                </c:pt>
                <c:pt idx="213">
                  <c:v>-3.3619962326855497E-2</c:v>
                </c:pt>
                <c:pt idx="214">
                  <c:v>-5.1758735624701903E-3</c:v>
                </c:pt>
                <c:pt idx="215">
                  <c:v>1.2352593529062501E-2</c:v>
                </c:pt>
                <c:pt idx="216">
                  <c:v>-1.90982252505848E-3</c:v>
                </c:pt>
                <c:pt idx="217">
                  <c:v>-2.7001908809507699E-2</c:v>
                </c:pt>
                <c:pt idx="218">
                  <c:v>-2.9905235473598499E-2</c:v>
                </c:pt>
                <c:pt idx="219">
                  <c:v>-4.0653045460581298E-3</c:v>
                </c:pt>
                <c:pt idx="220">
                  <c:v>2.53009516483239E-2</c:v>
                </c:pt>
                <c:pt idx="221">
                  <c:v>2.83211283512321E-2</c:v>
                </c:pt>
                <c:pt idx="222">
                  <c:v>1.2659796215251399E-2</c:v>
                </c:pt>
                <c:pt idx="223">
                  <c:v>1.3895459902323901E-3</c:v>
                </c:pt>
                <c:pt idx="224">
                  <c:v>1.2601137780141399E-2</c:v>
                </c:pt>
                <c:pt idx="225">
                  <c:v>3.0920169058248601E-2</c:v>
                </c:pt>
                <c:pt idx="226">
                  <c:v>3.7538576096822797E-2</c:v>
                </c:pt>
                <c:pt idx="227">
                  <c:v>2.8065212215869498E-2</c:v>
                </c:pt>
                <c:pt idx="228">
                  <c:v>1.4848800052769401E-2</c:v>
                </c:pt>
                <c:pt idx="229">
                  <c:v>7.1479463253905301E-3</c:v>
                </c:pt>
                <c:pt idx="230">
                  <c:v>-4.6620211711442703E-3</c:v>
                </c:pt>
                <c:pt idx="231">
                  <c:v>-2.7221344806545599E-2</c:v>
                </c:pt>
                <c:pt idx="232">
                  <c:v>-5.5703917355267897E-2</c:v>
                </c:pt>
                <c:pt idx="233">
                  <c:v>-6.9635304037930099E-2</c:v>
                </c:pt>
                <c:pt idx="234">
                  <c:v>-5.8975875567846697E-2</c:v>
                </c:pt>
                <c:pt idx="235">
                  <c:v>-3.0918754270856899E-2</c:v>
                </c:pt>
                <c:pt idx="236">
                  <c:v>-4.3556767407855199E-3</c:v>
                </c:pt>
                <c:pt idx="237">
                  <c:v>8.9371895537895193E-3</c:v>
                </c:pt>
                <c:pt idx="238">
                  <c:v>1.0722871809741401E-2</c:v>
                </c:pt>
                <c:pt idx="239">
                  <c:v>1.0356567327071501E-2</c:v>
                </c:pt>
                <c:pt idx="240">
                  <c:v>1.3174133906327001E-2</c:v>
                </c:pt>
                <c:pt idx="241">
                  <c:v>1.79660104268731E-2</c:v>
                </c:pt>
                <c:pt idx="242">
                  <c:v>1.9895475194356301E-2</c:v>
                </c:pt>
                <c:pt idx="243">
                  <c:v>1.41828143974403E-2</c:v>
                </c:pt>
                <c:pt idx="244">
                  <c:v>1.13507655002928E-3</c:v>
                </c:pt>
                <c:pt idx="245">
                  <c:v>-1.59218340268737E-2</c:v>
                </c:pt>
                <c:pt idx="246">
                  <c:v>-2.4062603214675599E-2</c:v>
                </c:pt>
                <c:pt idx="247">
                  <c:v>-2.00295225397015E-2</c:v>
                </c:pt>
                <c:pt idx="248">
                  <c:v>-2.49537411968623E-3</c:v>
                </c:pt>
                <c:pt idx="249">
                  <c:v>1.6816887350567501E-2</c:v>
                </c:pt>
                <c:pt idx="250">
                  <c:v>3.2583329621428098E-2</c:v>
                </c:pt>
                <c:pt idx="251">
                  <c:v>3.4054641413785003E-2</c:v>
                </c:pt>
                <c:pt idx="252">
                  <c:v>2.3650138248982901E-2</c:v>
                </c:pt>
                <c:pt idx="253">
                  <c:v>1.14420317220507E-3</c:v>
                </c:pt>
                <c:pt idx="254">
                  <c:v>-1.75914494443647E-2</c:v>
                </c:pt>
                <c:pt idx="255">
                  <c:v>-1.52857007684522E-2</c:v>
                </c:pt>
                <c:pt idx="256">
                  <c:v>1.8120281259903299E-2</c:v>
                </c:pt>
                <c:pt idx="257">
                  <c:v>6.1729651598281601E-2</c:v>
                </c:pt>
                <c:pt idx="258">
                  <c:v>7.7552049520675903E-2</c:v>
                </c:pt>
                <c:pt idx="259">
                  <c:v>4.2893739705905598E-2</c:v>
                </c:pt>
                <c:pt idx="260">
                  <c:v>-2.4607548033328298E-2</c:v>
                </c:pt>
                <c:pt idx="261">
                  <c:v>-7.4831487017815806E-2</c:v>
                </c:pt>
                <c:pt idx="262">
                  <c:v>-7.4494313226300707E-2</c:v>
                </c:pt>
                <c:pt idx="263">
                  <c:v>-3.4718408730646202E-2</c:v>
                </c:pt>
                <c:pt idx="264" formatCode="0.00E+00">
                  <c:v>-5.0585578605316997E-6</c:v>
                </c:pt>
                <c:pt idx="265">
                  <c:v>7.3479045756791696E-4</c:v>
                </c:pt>
                <c:pt idx="266">
                  <c:v>-2.32735234148858E-2</c:v>
                </c:pt>
                <c:pt idx="267">
                  <c:v>-4.0417112818481697E-2</c:v>
                </c:pt>
                <c:pt idx="268">
                  <c:v>-3.3867300369860603E-2</c:v>
                </c:pt>
                <c:pt idx="269">
                  <c:v>-1.4122890635879201E-2</c:v>
                </c:pt>
                <c:pt idx="270">
                  <c:v>1.41163111478813E-3</c:v>
                </c:pt>
                <c:pt idx="271">
                  <c:v>6.6417412032584904E-3</c:v>
                </c:pt>
                <c:pt idx="272">
                  <c:v>9.9424402332383803E-3</c:v>
                </c:pt>
                <c:pt idx="273">
                  <c:v>1.5151110243733701E-2</c:v>
                </c:pt>
                <c:pt idx="274">
                  <c:v>1.8042476433657001E-2</c:v>
                </c:pt>
                <c:pt idx="275">
                  <c:v>1.28140682569306E-2</c:v>
                </c:pt>
                <c:pt idx="276">
                  <c:v>1.03069447846136E-2</c:v>
                </c:pt>
                <c:pt idx="277">
                  <c:v>2.17337967222224E-2</c:v>
                </c:pt>
                <c:pt idx="278">
                  <c:v>4.0901989189972301E-2</c:v>
                </c:pt>
                <c:pt idx="279">
                  <c:v>4.29457935363457E-2</c:v>
                </c:pt>
                <c:pt idx="280">
                  <c:v>9.1479026138662697E-3</c:v>
                </c:pt>
                <c:pt idx="281">
                  <c:v>-4.65842226429855E-2</c:v>
                </c:pt>
                <c:pt idx="282">
                  <c:v>-8.3955240610179796E-2</c:v>
                </c:pt>
                <c:pt idx="283">
                  <c:v>-7.14404720346105E-2</c:v>
                </c:pt>
                <c:pt idx="284">
                  <c:v>-1.79286614267796E-2</c:v>
                </c:pt>
                <c:pt idx="285">
                  <c:v>3.7814105839152901E-2</c:v>
                </c:pt>
                <c:pt idx="286">
                  <c:v>6.2782914268905199E-2</c:v>
                </c:pt>
                <c:pt idx="287">
                  <c:v>5.2051566465174802E-2</c:v>
                </c:pt>
                <c:pt idx="288">
                  <c:v>2.58425080625625E-2</c:v>
                </c:pt>
                <c:pt idx="289">
                  <c:v>5.6759264654114303E-3</c:v>
                </c:pt>
                <c:pt idx="290">
                  <c:v>-1.9463036274667499E-3</c:v>
                </c:pt>
                <c:pt idx="291">
                  <c:v>-2.0767396466575298E-3</c:v>
                </c:pt>
                <c:pt idx="292">
                  <c:v>-1.518160130527E-3</c:v>
                </c:pt>
                <c:pt idx="293">
                  <c:v>-3.8618223200373798E-3</c:v>
                </c:pt>
                <c:pt idx="294">
                  <c:v>-1.0247197208600799E-2</c:v>
                </c:pt>
                <c:pt idx="295">
                  <c:v>-1.4978723741401301E-2</c:v>
                </c:pt>
                <c:pt idx="296">
                  <c:v>-1.34811613415985E-2</c:v>
                </c:pt>
                <c:pt idx="297">
                  <c:v>-4.85545586158716E-3</c:v>
                </c:pt>
                <c:pt idx="298">
                  <c:v>1.94662413731566E-3</c:v>
                </c:pt>
                <c:pt idx="299">
                  <c:v>-9.4379323058969703E-4</c:v>
                </c:pt>
                <c:pt idx="300">
                  <c:v>-1.0285538454844201E-2</c:v>
                </c:pt>
                <c:pt idx="301">
                  <c:v>-1.3886915654893099E-2</c:v>
                </c:pt>
                <c:pt idx="302">
                  <c:v>1.2740448022402001E-3</c:v>
                </c:pt>
                <c:pt idx="303">
                  <c:v>2.5798516403797201E-2</c:v>
                </c:pt>
                <c:pt idx="304">
                  <c:v>4.7725745683199997E-2</c:v>
                </c:pt>
                <c:pt idx="305">
                  <c:v>4.6514955763401401E-2</c:v>
                </c:pt>
                <c:pt idx="306">
                  <c:v>2.9246105500505E-2</c:v>
                </c:pt>
                <c:pt idx="307">
                  <c:v>7.0445583261758904E-3</c:v>
                </c:pt>
                <c:pt idx="308">
                  <c:v>-3.7029030999765401E-3</c:v>
                </c:pt>
                <c:pt idx="309">
                  <c:v>-4.5272676168500404E-3</c:v>
                </c:pt>
                <c:pt idx="310">
                  <c:v>-1.2261977867879801E-3</c:v>
                </c:pt>
                <c:pt idx="311">
                  <c:v>-2.35398880959874E-3</c:v>
                </c:pt>
                <c:pt idx="312">
                  <c:v>-1.0679021367479599E-2</c:v>
                </c:pt>
                <c:pt idx="313">
                  <c:v>-2.0191746389870899E-2</c:v>
                </c:pt>
                <c:pt idx="314">
                  <c:v>-2.2773529077575901E-2</c:v>
                </c:pt>
                <c:pt idx="315">
                  <c:v>-1.4388455860871801E-2</c:v>
                </c:pt>
                <c:pt idx="316">
                  <c:v>2.8819739803159399E-3</c:v>
                </c:pt>
                <c:pt idx="317">
                  <c:v>1.52813157891357E-2</c:v>
                </c:pt>
                <c:pt idx="318">
                  <c:v>1.6220955204018998E-2</c:v>
                </c:pt>
                <c:pt idx="319">
                  <c:v>6.84757539884066E-3</c:v>
                </c:pt>
                <c:pt idx="320">
                  <c:v>3.05436176366651E-3</c:v>
                </c:pt>
                <c:pt idx="321">
                  <c:v>1.0027230286469501E-2</c:v>
                </c:pt>
                <c:pt idx="322">
                  <c:v>2.4266834770601899E-2</c:v>
                </c:pt>
                <c:pt idx="323">
                  <c:v>3.1874838739987699E-2</c:v>
                </c:pt>
                <c:pt idx="324">
                  <c:v>3.0470661287459198E-2</c:v>
                </c:pt>
                <c:pt idx="325">
                  <c:v>2.9532097900227299E-2</c:v>
                </c:pt>
                <c:pt idx="326">
                  <c:v>3.6466131265383797E-2</c:v>
                </c:pt>
                <c:pt idx="327">
                  <c:v>4.3827751769110503E-2</c:v>
                </c:pt>
                <c:pt idx="328">
                  <c:v>3.7466893636667102E-2</c:v>
                </c:pt>
                <c:pt idx="329">
                  <c:v>1.8877383813537801E-2</c:v>
                </c:pt>
                <c:pt idx="330">
                  <c:v>2.11744965783565E-4</c:v>
                </c:pt>
                <c:pt idx="331">
                  <c:v>-3.0907425058130599E-3</c:v>
                </c:pt>
                <c:pt idx="332">
                  <c:v>3.4818450236996702E-3</c:v>
                </c:pt>
                <c:pt idx="333">
                  <c:v>4.3372767895044698E-3</c:v>
                </c:pt>
                <c:pt idx="334">
                  <c:v>-8.8367232679058307E-3</c:v>
                </c:pt>
                <c:pt idx="335">
                  <c:v>-2.5744239054995899E-2</c:v>
                </c:pt>
                <c:pt idx="336">
                  <c:v>-2.9097179232083801E-2</c:v>
                </c:pt>
                <c:pt idx="337">
                  <c:v>-2.0035942592072298E-2</c:v>
                </c:pt>
                <c:pt idx="338">
                  <c:v>-7.2838872381413497E-3</c:v>
                </c:pt>
                <c:pt idx="339">
                  <c:v>-4.2130398794320298E-3</c:v>
                </c:pt>
                <c:pt idx="340">
                  <c:v>-8.1914001317432697E-4</c:v>
                </c:pt>
                <c:pt idx="341">
                  <c:v>1.36914324216202E-2</c:v>
                </c:pt>
                <c:pt idx="342">
                  <c:v>4.3893487903569402E-2</c:v>
                </c:pt>
                <c:pt idx="343">
                  <c:v>6.8873386980068299E-2</c:v>
                </c:pt>
                <c:pt idx="344">
                  <c:v>6.8371648630348003E-2</c:v>
                </c:pt>
                <c:pt idx="345">
                  <c:v>3.6579598789506902E-2</c:v>
                </c:pt>
                <c:pt idx="346">
                  <c:v>-3.3048859648223002E-3</c:v>
                </c:pt>
                <c:pt idx="347">
                  <c:v>-2.20558703199056E-2</c:v>
                </c:pt>
                <c:pt idx="348">
                  <c:v>-8.7393513510107008E-3</c:v>
                </c:pt>
                <c:pt idx="349">
                  <c:v>1.6792154784096E-2</c:v>
                </c:pt>
                <c:pt idx="350">
                  <c:v>2.25515743875482E-2</c:v>
                </c:pt>
                <c:pt idx="351">
                  <c:v>-4.0989968834576401E-3</c:v>
                </c:pt>
                <c:pt idx="352">
                  <c:v>-4.3365498559186699E-2</c:v>
                </c:pt>
                <c:pt idx="353">
                  <c:v>-5.8197721839533201E-2</c:v>
                </c:pt>
                <c:pt idx="354">
                  <c:v>-3.4229216731537102E-2</c:v>
                </c:pt>
                <c:pt idx="355">
                  <c:v>7.4612884243374202E-3</c:v>
                </c:pt>
                <c:pt idx="356">
                  <c:v>2.33138437563306E-2</c:v>
                </c:pt>
                <c:pt idx="357">
                  <c:v>-5.8184911167490398E-4</c:v>
                </c:pt>
                <c:pt idx="358">
                  <c:v>-3.9571092396908703E-2</c:v>
                </c:pt>
                <c:pt idx="359">
                  <c:v>-5.0326970927071502E-2</c:v>
                </c:pt>
                <c:pt idx="360">
                  <c:v>-2.0984099248028101E-2</c:v>
                </c:pt>
                <c:pt idx="361">
                  <c:v>1.9313608700461799E-2</c:v>
                </c:pt>
                <c:pt idx="362">
                  <c:v>3.14477110570896E-2</c:v>
                </c:pt>
                <c:pt idx="363">
                  <c:v>5.5528245786076701E-3</c:v>
                </c:pt>
                <c:pt idx="364">
                  <c:v>-2.3485332369541E-2</c:v>
                </c:pt>
                <c:pt idx="365">
                  <c:v>-2.3813508096468101E-2</c:v>
                </c:pt>
                <c:pt idx="366">
                  <c:v>9.2538979852485603E-3</c:v>
                </c:pt>
                <c:pt idx="367">
                  <c:v>4.25201632364543E-2</c:v>
                </c:pt>
                <c:pt idx="368">
                  <c:v>5.1779847603575499E-2</c:v>
                </c:pt>
                <c:pt idx="369">
                  <c:v>3.18774905106897E-2</c:v>
                </c:pt>
                <c:pt idx="370">
                  <c:v>6.0233066585255197E-3</c:v>
                </c:pt>
                <c:pt idx="371">
                  <c:v>-1.8194426488808702E-2</c:v>
                </c:pt>
                <c:pt idx="372">
                  <c:v>-3.61267013155901E-2</c:v>
                </c:pt>
                <c:pt idx="373">
                  <c:v>-5.0932988119072702E-2</c:v>
                </c:pt>
                <c:pt idx="374">
                  <c:v>-4.5175027083577103E-2</c:v>
                </c:pt>
                <c:pt idx="375">
                  <c:v>-1.02286733094399E-2</c:v>
                </c:pt>
                <c:pt idx="376">
                  <c:v>4.2760117010608903E-2</c:v>
                </c:pt>
                <c:pt idx="377">
                  <c:v>7.3611944504922103E-2</c:v>
                </c:pt>
                <c:pt idx="378">
                  <c:v>5.5526190676809202E-2</c:v>
                </c:pt>
                <c:pt idx="379">
                  <c:v>3.2475255478700998E-3</c:v>
                </c:pt>
                <c:pt idx="380">
                  <c:v>-3.8526502466589299E-2</c:v>
                </c:pt>
                <c:pt idx="381">
                  <c:v>-3.8537055203197897E-2</c:v>
                </c:pt>
                <c:pt idx="382">
                  <c:v>-8.5206458181926303E-3</c:v>
                </c:pt>
                <c:pt idx="383">
                  <c:v>1.1883804285688899E-2</c:v>
                </c:pt>
                <c:pt idx="384">
                  <c:v>-1.0988650841876299E-4</c:v>
                </c:pt>
                <c:pt idx="385">
                  <c:v>-2.69281306800216E-2</c:v>
                </c:pt>
                <c:pt idx="386">
                  <c:v>-3.3995230996687498E-2</c:v>
                </c:pt>
                <c:pt idx="387">
                  <c:v>-1.1638297419642099E-2</c:v>
                </c:pt>
                <c:pt idx="388">
                  <c:v>2.0035106676950298E-2</c:v>
                </c:pt>
                <c:pt idx="389">
                  <c:v>3.0255017243990701E-2</c:v>
                </c:pt>
                <c:pt idx="390">
                  <c:v>1.2574661312766799E-2</c:v>
                </c:pt>
                <c:pt idx="391">
                  <c:v>-1.83789003042799E-2</c:v>
                </c:pt>
                <c:pt idx="392">
                  <c:v>-3.9813175889872703E-2</c:v>
                </c:pt>
                <c:pt idx="393">
                  <c:v>-4.5205521004220803E-2</c:v>
                </c:pt>
                <c:pt idx="394">
                  <c:v>-3.5782914251347803E-2</c:v>
                </c:pt>
                <c:pt idx="395">
                  <c:v>-1.33526709092007E-2</c:v>
                </c:pt>
                <c:pt idx="396">
                  <c:v>1.50635858746824E-2</c:v>
                </c:pt>
                <c:pt idx="397">
                  <c:v>3.463184286571E-2</c:v>
                </c:pt>
                <c:pt idx="398">
                  <c:v>2.6933158691029899E-2</c:v>
                </c:pt>
                <c:pt idx="399">
                  <c:v>-5.45074893090356E-3</c:v>
                </c:pt>
                <c:pt idx="400">
                  <c:v>-3.8970754026132301E-2</c:v>
                </c:pt>
                <c:pt idx="401">
                  <c:v>-4.4612206491163799E-2</c:v>
                </c:pt>
                <c:pt idx="402">
                  <c:v>-1.8879059128599499E-2</c:v>
                </c:pt>
                <c:pt idx="403">
                  <c:v>1.1808672450844101E-2</c:v>
                </c:pt>
                <c:pt idx="404">
                  <c:v>2.29872467471832E-2</c:v>
                </c:pt>
                <c:pt idx="405">
                  <c:v>1.1591320040363701E-2</c:v>
                </c:pt>
                <c:pt idx="406">
                  <c:v>2.48955187088944E-3</c:v>
                </c:pt>
                <c:pt idx="407">
                  <c:v>9.1295350891641598E-3</c:v>
                </c:pt>
                <c:pt idx="408">
                  <c:v>2.7278854453735801E-2</c:v>
                </c:pt>
                <c:pt idx="409">
                  <c:v>3.2617624195258502E-2</c:v>
                </c:pt>
                <c:pt idx="410">
                  <c:v>1.7582047879232E-2</c:v>
                </c:pt>
                <c:pt idx="411">
                  <c:v>-1.1336659011796601E-2</c:v>
                </c:pt>
                <c:pt idx="412">
                  <c:v>-3.3857134001545101E-2</c:v>
                </c:pt>
                <c:pt idx="413">
                  <c:v>-4.2790676495409602E-2</c:v>
                </c:pt>
                <c:pt idx="414">
                  <c:v>-3.6973891825272699E-2</c:v>
                </c:pt>
                <c:pt idx="415">
                  <c:v>-2.22124224281476E-2</c:v>
                </c:pt>
                <c:pt idx="416">
                  <c:v>-1.42834454186789E-3</c:v>
                </c:pt>
                <c:pt idx="417">
                  <c:v>1.69200989558131E-2</c:v>
                </c:pt>
                <c:pt idx="418">
                  <c:v>2.1133760231782799E-2</c:v>
                </c:pt>
                <c:pt idx="419">
                  <c:v>7.0272615604176003E-3</c:v>
                </c:pt>
                <c:pt idx="420">
                  <c:v>-1.8535368042269001E-2</c:v>
                </c:pt>
                <c:pt idx="421">
                  <c:v>-3.7881294889012498E-2</c:v>
                </c:pt>
                <c:pt idx="422">
                  <c:v>-3.9193457230481697E-2</c:v>
                </c:pt>
                <c:pt idx="423">
                  <c:v>-2.53033196556058E-2</c:v>
                </c:pt>
                <c:pt idx="424">
                  <c:v>-8.9726614686198598E-3</c:v>
                </c:pt>
                <c:pt idx="425">
                  <c:v>-3.1938460808245503E-4</c:v>
                </c:pt>
                <c:pt idx="426">
                  <c:v>2.9984800116170099E-3</c:v>
                </c:pt>
                <c:pt idx="427">
                  <c:v>5.7752926268693598E-3</c:v>
                </c:pt>
                <c:pt idx="428">
                  <c:v>1.45613127235368E-2</c:v>
                </c:pt>
                <c:pt idx="429">
                  <c:v>2.8068391318838402E-2</c:v>
                </c:pt>
                <c:pt idx="430">
                  <c:v>3.9587700052863203E-2</c:v>
                </c:pt>
                <c:pt idx="431">
                  <c:v>3.4747682696548002E-2</c:v>
                </c:pt>
                <c:pt idx="432">
                  <c:v>1.1059785616870399E-2</c:v>
                </c:pt>
                <c:pt idx="433">
                  <c:v>-1.75801186652224E-2</c:v>
                </c:pt>
                <c:pt idx="434">
                  <c:v>-2.30629966147613E-2</c:v>
                </c:pt>
                <c:pt idx="435">
                  <c:v>2.3909009750533198E-3</c:v>
                </c:pt>
                <c:pt idx="436">
                  <c:v>3.8259817682968197E-2</c:v>
                </c:pt>
                <c:pt idx="437">
                  <c:v>4.3536109602825702E-2</c:v>
                </c:pt>
                <c:pt idx="438">
                  <c:v>6.2459216316964597E-3</c:v>
                </c:pt>
                <c:pt idx="439">
                  <c:v>-4.4394940407473202E-2</c:v>
                </c:pt>
                <c:pt idx="440">
                  <c:v>-6.0861424121632701E-2</c:v>
                </c:pt>
                <c:pt idx="441">
                  <c:v>-3.2724860105783897E-2</c:v>
                </c:pt>
                <c:pt idx="442">
                  <c:v>6.04724822960439E-3</c:v>
                </c:pt>
                <c:pt idx="443">
                  <c:v>9.64340826079595E-3</c:v>
                </c:pt>
                <c:pt idx="444">
                  <c:v>-2.7335622615824898E-2</c:v>
                </c:pt>
                <c:pt idx="445">
                  <c:v>-7.0599300929100398E-2</c:v>
                </c:pt>
                <c:pt idx="446">
                  <c:v>-7.8793564265599206E-2</c:v>
                </c:pt>
                <c:pt idx="447">
                  <c:v>-4.96951441582816E-2</c:v>
                </c:pt>
                <c:pt idx="448">
                  <c:v>-7.4866323357423402E-3</c:v>
                </c:pt>
                <c:pt idx="449">
                  <c:v>2.2195661219595202E-2</c:v>
                </c:pt>
                <c:pt idx="450">
                  <c:v>3.4738561307498202E-2</c:v>
                </c:pt>
                <c:pt idx="451">
                  <c:v>3.3808049979441201E-2</c:v>
                </c:pt>
                <c:pt idx="452">
                  <c:v>2.2973485632358199E-2</c:v>
                </c:pt>
                <c:pt idx="453">
                  <c:v>8.1182113940981605E-3</c:v>
                </c:pt>
                <c:pt idx="454">
                  <c:v>1.67680252110881E-3</c:v>
                </c:pt>
                <c:pt idx="455">
                  <c:v>1.9232218639347199E-2</c:v>
                </c:pt>
                <c:pt idx="456">
                  <c:v>5.4519870781464197E-2</c:v>
                </c:pt>
                <c:pt idx="457">
                  <c:v>7.87855611998695E-2</c:v>
                </c:pt>
                <c:pt idx="458">
                  <c:v>6.3390462211981996E-2</c:v>
                </c:pt>
                <c:pt idx="459">
                  <c:v>1.6148588298079199E-2</c:v>
                </c:pt>
                <c:pt idx="460">
                  <c:v>-2.6901285588647399E-2</c:v>
                </c:pt>
                <c:pt idx="461">
                  <c:v>-3.8323886105603201E-2</c:v>
                </c:pt>
                <c:pt idx="462">
                  <c:v>-2.4299687079703501E-2</c:v>
                </c:pt>
                <c:pt idx="463">
                  <c:v>-1.16435352107821E-2</c:v>
                </c:pt>
                <c:pt idx="464">
                  <c:v>-1.51338618924202E-2</c:v>
                </c:pt>
                <c:pt idx="465">
                  <c:v>-2.6379141973528399E-2</c:v>
                </c:pt>
                <c:pt idx="466">
                  <c:v>-2.4745739187915099E-2</c:v>
                </c:pt>
                <c:pt idx="467">
                  <c:v>-6.9173904409003803E-3</c:v>
                </c:pt>
                <c:pt idx="468">
                  <c:v>1.13234300188392E-2</c:v>
                </c:pt>
                <c:pt idx="469">
                  <c:v>1.41448909920955E-2</c:v>
                </c:pt>
                <c:pt idx="470">
                  <c:v>2.8663808317268701E-3</c:v>
                </c:pt>
                <c:pt idx="471">
                  <c:v>-1.44618445837845E-2</c:v>
                </c:pt>
                <c:pt idx="472">
                  <c:v>-2.40610471588673E-2</c:v>
                </c:pt>
                <c:pt idx="473">
                  <c:v>-1.93145238095964E-2</c:v>
                </c:pt>
                <c:pt idx="474">
                  <c:v>9.7056642546919695E-4</c:v>
                </c:pt>
                <c:pt idx="475">
                  <c:v>2.5872042907583999E-2</c:v>
                </c:pt>
                <c:pt idx="476">
                  <c:v>3.9650329918223801E-2</c:v>
                </c:pt>
                <c:pt idx="477">
                  <c:v>2.81331828344464E-2</c:v>
                </c:pt>
                <c:pt idx="478">
                  <c:v>-6.3879979459994501E-3</c:v>
                </c:pt>
                <c:pt idx="479">
                  <c:v>-3.7066072898743502E-2</c:v>
                </c:pt>
                <c:pt idx="480">
                  <c:v>-4.4083157452642303E-2</c:v>
                </c:pt>
                <c:pt idx="481">
                  <c:v>-2.62579545467111E-2</c:v>
                </c:pt>
                <c:pt idx="482">
                  <c:v>-9.6778217038471104E-3</c:v>
                </c:pt>
                <c:pt idx="483">
                  <c:v>-1.38836480957588E-2</c:v>
                </c:pt>
                <c:pt idx="484">
                  <c:v>-3.4422592596712299E-2</c:v>
                </c:pt>
                <c:pt idx="485">
                  <c:v>-4.2041782795978998E-2</c:v>
                </c:pt>
                <c:pt idx="486">
                  <c:v>-2.2377327397236201E-2</c:v>
                </c:pt>
                <c:pt idx="487">
                  <c:v>3.2295747526265902E-3</c:v>
                </c:pt>
                <c:pt idx="488">
                  <c:v>4.7625391631506003E-3</c:v>
                </c:pt>
                <c:pt idx="489">
                  <c:v>-2.4100572894984101E-2</c:v>
                </c:pt>
                <c:pt idx="490">
                  <c:v>-5.0126534079213102E-2</c:v>
                </c:pt>
                <c:pt idx="491">
                  <c:v>-3.5033238173927103E-2</c:v>
                </c:pt>
                <c:pt idx="492">
                  <c:v>2.5191169605210801E-2</c:v>
                </c:pt>
                <c:pt idx="493">
                  <c:v>8.4971505694125093E-2</c:v>
                </c:pt>
                <c:pt idx="494">
                  <c:v>9.5394064102285903E-2</c:v>
                </c:pt>
                <c:pt idx="495">
                  <c:v>5.0779761667346698E-2</c:v>
                </c:pt>
                <c:pt idx="496">
                  <c:v>-1.14759778296854E-2</c:v>
                </c:pt>
                <c:pt idx="497">
                  <c:v>-4.6499055649261399E-2</c:v>
                </c:pt>
                <c:pt idx="498">
                  <c:v>-3.8399890524037299E-2</c:v>
                </c:pt>
                <c:pt idx="499">
                  <c:v>-9.7085271297771697E-3</c:v>
                </c:pt>
                <c:pt idx="500">
                  <c:v>7.5744882470931401E-3</c:v>
                </c:pt>
                <c:pt idx="501" formatCode="0.00E+00">
                  <c:v>3.4391478846713401E-3</c:v>
                </c:pt>
                <c:pt idx="502">
                  <c:v>-8.8467071474080394E-3</c:v>
                </c:pt>
                <c:pt idx="503">
                  <c:v>-1.7713673777692399E-2</c:v>
                </c:pt>
                <c:pt idx="504">
                  <c:v>-1.71831233578486E-2</c:v>
                </c:pt>
                <c:pt idx="505">
                  <c:v>-1.5438285410355799E-2</c:v>
                </c:pt>
                <c:pt idx="506">
                  <c:v>-1.9557860568659699E-2</c:v>
                </c:pt>
                <c:pt idx="507">
                  <c:v>-3.2219848225207397E-2</c:v>
                </c:pt>
                <c:pt idx="508">
                  <c:v>-3.9757945338733197E-2</c:v>
                </c:pt>
                <c:pt idx="509">
                  <c:v>-3.3614444747897897E-2</c:v>
                </c:pt>
                <c:pt idx="510">
                  <c:v>-7.6989431545252899E-3</c:v>
                </c:pt>
                <c:pt idx="511">
                  <c:v>2.54833789336667E-2</c:v>
                </c:pt>
                <c:pt idx="512">
                  <c:v>4.5348356948298002E-2</c:v>
                </c:pt>
                <c:pt idx="513">
                  <c:v>3.58396174423498E-2</c:v>
                </c:pt>
                <c:pt idx="514">
                  <c:v>1.01038251244964E-2</c:v>
                </c:pt>
                <c:pt idx="515">
                  <c:v>-6.8811400202585899E-3</c:v>
                </c:pt>
                <c:pt idx="516">
                  <c:v>2.6464556658936001E-3</c:v>
                </c:pt>
                <c:pt idx="517">
                  <c:v>3.0010434930832601E-2</c:v>
                </c:pt>
                <c:pt idx="518">
                  <c:v>5.0938018581309599E-2</c:v>
                </c:pt>
                <c:pt idx="519">
                  <c:v>4.9513001920936897E-2</c:v>
                </c:pt>
                <c:pt idx="520">
                  <c:v>3.1049226930754299E-2</c:v>
                </c:pt>
                <c:pt idx="521">
                  <c:v>9.0902586379100793E-3</c:v>
                </c:pt>
                <c:pt idx="522">
                  <c:v>-1.2093397212736799E-2</c:v>
                </c:pt>
                <c:pt idx="523">
                  <c:v>-3.2860776151198201E-2</c:v>
                </c:pt>
                <c:pt idx="524">
                  <c:v>-4.5181879949633498E-2</c:v>
                </c:pt>
                <c:pt idx="525">
                  <c:v>-4.0153476203393698E-2</c:v>
                </c:pt>
                <c:pt idx="526">
                  <c:v>-1.4892241249827401E-2</c:v>
                </c:pt>
                <c:pt idx="527">
                  <c:v>1.28874523822367E-2</c:v>
                </c:pt>
                <c:pt idx="528">
                  <c:v>2.5742285487973301E-2</c:v>
                </c:pt>
                <c:pt idx="529">
                  <c:v>1.8597059311362001E-2</c:v>
                </c:pt>
                <c:pt idx="530">
                  <c:v>3.2543728757145401E-3</c:v>
                </c:pt>
                <c:pt idx="531">
                  <c:v>-1.0614856689492301E-2</c:v>
                </c:pt>
                <c:pt idx="532">
                  <c:v>-2.47053418072108E-2</c:v>
                </c:pt>
                <c:pt idx="533">
                  <c:v>-4.1644754359223303E-2</c:v>
                </c:pt>
                <c:pt idx="534">
                  <c:v>-4.9446686072274801E-2</c:v>
                </c:pt>
                <c:pt idx="535">
                  <c:v>-3.4404982136140197E-2</c:v>
                </c:pt>
                <c:pt idx="536">
                  <c:v>2.9888511249035001E-3</c:v>
                </c:pt>
                <c:pt idx="537">
                  <c:v>3.3156077757557398E-2</c:v>
                </c:pt>
                <c:pt idx="538">
                  <c:v>3.4375963473335297E-2</c:v>
                </c:pt>
                <c:pt idx="539">
                  <c:v>6.69967813174058E-3</c:v>
                </c:pt>
                <c:pt idx="540">
                  <c:v>-2.35585139886435E-2</c:v>
                </c:pt>
                <c:pt idx="541">
                  <c:v>-3.7642534612934903E-2</c:v>
                </c:pt>
                <c:pt idx="542">
                  <c:v>-3.6928921470463297E-2</c:v>
                </c:pt>
                <c:pt idx="543">
                  <c:v>-3.1178301522974999E-2</c:v>
                </c:pt>
                <c:pt idx="544">
                  <c:v>-2.0643496067824899E-2</c:v>
                </c:pt>
                <c:pt idx="545">
                  <c:v>2.6195015009454702E-3</c:v>
                </c:pt>
                <c:pt idx="546">
                  <c:v>3.1895546834036698E-2</c:v>
                </c:pt>
                <c:pt idx="547">
                  <c:v>4.11889284471273E-2</c:v>
                </c:pt>
                <c:pt idx="548">
                  <c:v>1.4899860263366401E-2</c:v>
                </c:pt>
                <c:pt idx="549">
                  <c:v>-2.7977020448767501E-2</c:v>
                </c:pt>
                <c:pt idx="550">
                  <c:v>-4.9514777673668402E-2</c:v>
                </c:pt>
                <c:pt idx="551">
                  <c:v>-3.0827898194280799E-2</c:v>
                </c:pt>
                <c:pt idx="552">
                  <c:v>4.9473427321199302E-3</c:v>
                </c:pt>
                <c:pt idx="553">
                  <c:v>1.7321324075439799E-2</c:v>
                </c:pt>
                <c:pt idx="554">
                  <c:v>-1.0070380090525599E-2</c:v>
                </c:pt>
                <c:pt idx="555">
                  <c:v>-4.7811085856106002E-2</c:v>
                </c:pt>
                <c:pt idx="556">
                  <c:v>-5.5296474465510601E-2</c:v>
                </c:pt>
                <c:pt idx="557">
                  <c:v>-1.94558379148028E-2</c:v>
                </c:pt>
                <c:pt idx="558">
                  <c:v>3.4431243256019997E-2</c:v>
                </c:pt>
                <c:pt idx="559">
                  <c:v>6.7749405028376203E-2</c:v>
                </c:pt>
                <c:pt idx="560">
                  <c:v>5.9342424758686098E-2</c:v>
                </c:pt>
                <c:pt idx="561">
                  <c:v>2.5518031626094201E-2</c:v>
                </c:pt>
                <c:pt idx="562">
                  <c:v>-3.2228083120052699E-3</c:v>
                </c:pt>
                <c:pt idx="563">
                  <c:v>-3.3673156833672001E-3</c:v>
                </c:pt>
                <c:pt idx="564">
                  <c:v>1.58113038907121E-2</c:v>
                </c:pt>
                <c:pt idx="565">
                  <c:v>3.16125604155304E-2</c:v>
                </c:pt>
                <c:pt idx="566">
                  <c:v>2.02692338053094E-2</c:v>
                </c:pt>
                <c:pt idx="567">
                  <c:v>-1.1434434798384499E-2</c:v>
                </c:pt>
                <c:pt idx="568">
                  <c:v>-3.7200807427692002E-2</c:v>
                </c:pt>
                <c:pt idx="569">
                  <c:v>-3.3293897380507302E-2</c:v>
                </c:pt>
                <c:pt idx="570">
                  <c:v>-6.2073429295546202E-3</c:v>
                </c:pt>
                <c:pt idx="571">
                  <c:v>1.3048418309969501E-2</c:v>
                </c:pt>
                <c:pt idx="572">
                  <c:v>2.4263703358566998E-3</c:v>
                </c:pt>
                <c:pt idx="573">
                  <c:v>-3.4689465644872103E-2</c:v>
                </c:pt>
                <c:pt idx="574">
                  <c:v>-6.7292316400928504E-2</c:v>
                </c:pt>
                <c:pt idx="575">
                  <c:v>-6.9982756635726201E-2</c:v>
                </c:pt>
                <c:pt idx="576">
                  <c:v>-4.1286565563224298E-2</c:v>
                </c:pt>
                <c:pt idx="577">
                  <c:v>-1.3900051167954699E-3</c:v>
                </c:pt>
                <c:pt idx="578">
                  <c:v>3.0965558433002999E-2</c:v>
                </c:pt>
                <c:pt idx="579">
                  <c:v>4.50888731319391E-2</c:v>
                </c:pt>
                <c:pt idx="580">
                  <c:v>4.0272189531389002E-2</c:v>
                </c:pt>
                <c:pt idx="581">
                  <c:v>2.0559029194021399E-2</c:v>
                </c:pt>
                <c:pt idx="582">
                  <c:v>-3.0740864446036301E-3</c:v>
                </c:pt>
                <c:pt idx="583">
                  <c:v>-2.13603957881081E-2</c:v>
                </c:pt>
                <c:pt idx="584">
                  <c:v>-2.4577611220993601E-2</c:v>
                </c:pt>
                <c:pt idx="585">
                  <c:v>-1.73858918402497E-2</c:v>
                </c:pt>
                <c:pt idx="586">
                  <c:v>-8.1264289262076E-3</c:v>
                </c:pt>
                <c:pt idx="587">
                  <c:v>1.9655489822770599E-4</c:v>
                </c:pt>
                <c:pt idx="588">
                  <c:v>9.3617841305820397E-3</c:v>
                </c:pt>
                <c:pt idx="589">
                  <c:v>2.3818467165540001E-2</c:v>
                </c:pt>
                <c:pt idx="590">
                  <c:v>3.9978009607754703E-2</c:v>
                </c:pt>
                <c:pt idx="591">
                  <c:v>4.7376359064968003E-2</c:v>
                </c:pt>
                <c:pt idx="592">
                  <c:v>4.1261146926677199E-2</c:v>
                </c:pt>
                <c:pt idx="593">
                  <c:v>2.0720685267920098E-2</c:v>
                </c:pt>
                <c:pt idx="594">
                  <c:v>3.2097769863211698E-3</c:v>
                </c:pt>
                <c:pt idx="595">
                  <c:v>-1.4614481297877501E-2</c:v>
                </c:pt>
                <c:pt idx="596">
                  <c:v>-1.6627778991867698E-2</c:v>
                </c:pt>
                <c:pt idx="597">
                  <c:v>-9.0624233309677203E-3</c:v>
                </c:pt>
                <c:pt idx="598">
                  <c:v>1.5497711378348E-2</c:v>
                </c:pt>
                <c:pt idx="599">
                  <c:v>3.5552445325512001E-2</c:v>
                </c:pt>
                <c:pt idx="600">
                  <c:v>3.1680621003573897E-2</c:v>
                </c:pt>
                <c:pt idx="601">
                  <c:v>-6.5061613856889798E-3</c:v>
                </c:pt>
                <c:pt idx="602">
                  <c:v>-6.2986871759302801E-2</c:v>
                </c:pt>
                <c:pt idx="603">
                  <c:v>-9.6422732302887004E-2</c:v>
                </c:pt>
                <c:pt idx="604">
                  <c:v>-8.9841574307354094E-2</c:v>
                </c:pt>
                <c:pt idx="605">
                  <c:v>-4.4871170589424102E-2</c:v>
                </c:pt>
                <c:pt idx="606">
                  <c:v>2.3134011649246999E-3</c:v>
                </c:pt>
                <c:pt idx="607">
                  <c:v>3.7778578758838402E-2</c:v>
                </c:pt>
                <c:pt idx="608">
                  <c:v>5.0476182161685403E-2</c:v>
                </c:pt>
                <c:pt idx="609">
                  <c:v>4.8454331692973002E-2</c:v>
                </c:pt>
                <c:pt idx="610">
                  <c:v>2.10597962764426E-2</c:v>
                </c:pt>
                <c:pt idx="611">
                  <c:v>-1.9109533224279399E-2</c:v>
                </c:pt>
                <c:pt idx="612">
                  <c:v>-5.7776440188668503E-2</c:v>
                </c:pt>
                <c:pt idx="613">
                  <c:v>-6.2615250804843703E-2</c:v>
                </c:pt>
                <c:pt idx="614">
                  <c:v>-3.6774613211268403E-2</c:v>
                </c:pt>
                <c:pt idx="615">
                  <c:v>6.4355271485654097E-4</c:v>
                </c:pt>
                <c:pt idx="616">
                  <c:v>1.5999859864504602E-2</c:v>
                </c:pt>
                <c:pt idx="617">
                  <c:v>9.4361682094281397E-3</c:v>
                </c:pt>
                <c:pt idx="618">
                  <c:v>-2.7877416964630598E-3</c:v>
                </c:pt>
                <c:pt idx="619">
                  <c:v>-4.9504412067186002E-4</c:v>
                </c:pt>
                <c:pt idx="620">
                  <c:v>1.46214527068647E-3</c:v>
                </c:pt>
                <c:pt idx="621">
                  <c:v>-1.13241380677603E-2</c:v>
                </c:pt>
                <c:pt idx="622">
                  <c:v>-4.3217337414105002E-2</c:v>
                </c:pt>
                <c:pt idx="623">
                  <c:v>-6.4697051884125098E-2</c:v>
                </c:pt>
                <c:pt idx="624">
                  <c:v>-5.3423197748272797E-2</c:v>
                </c:pt>
                <c:pt idx="625">
                  <c:v>-1.40123961486053E-2</c:v>
                </c:pt>
                <c:pt idx="626">
                  <c:v>3.9130682303232002E-2</c:v>
                </c:pt>
                <c:pt idx="627">
                  <c:v>6.8814863738032694E-2</c:v>
                </c:pt>
                <c:pt idx="628">
                  <c:v>7.6934684903708001E-2</c:v>
                </c:pt>
                <c:pt idx="629">
                  <c:v>4.0859812665323701E-2</c:v>
                </c:pt>
                <c:pt idx="630">
                  <c:v>-1.04946356724987E-2</c:v>
                </c:pt>
                <c:pt idx="631">
                  <c:v>-7.1838084324355095E-2</c:v>
                </c:pt>
                <c:pt idx="632">
                  <c:v>-8.4480903722781997E-2</c:v>
                </c:pt>
                <c:pt idx="633">
                  <c:v>-4.6714590254582598E-2</c:v>
                </c:pt>
                <c:pt idx="634">
                  <c:v>2.2104169524520101E-2</c:v>
                </c:pt>
                <c:pt idx="635">
                  <c:v>6.3139286657626706E-2</c:v>
                </c:pt>
                <c:pt idx="636">
                  <c:v>4.9680917696431001E-2</c:v>
                </c:pt>
                <c:pt idx="637">
                  <c:v>9.0839048433549799E-3</c:v>
                </c:pt>
                <c:pt idx="638">
                  <c:v>-1.5869637273930599E-2</c:v>
                </c:pt>
                <c:pt idx="639">
                  <c:v>-7.2092889587540405E-4</c:v>
                </c:pt>
                <c:pt idx="640">
                  <c:v>1.63835879929774E-2</c:v>
                </c:pt>
                <c:pt idx="641">
                  <c:v>1.06531666021367E-2</c:v>
                </c:pt>
                <c:pt idx="642">
                  <c:v>-1.8861816809005699E-2</c:v>
                </c:pt>
                <c:pt idx="643">
                  <c:v>-3.2726247825102299E-2</c:v>
                </c:pt>
                <c:pt idx="644">
                  <c:v>-1.6530038343757599E-2</c:v>
                </c:pt>
                <c:pt idx="645">
                  <c:v>2.1663360261191301E-2</c:v>
                </c:pt>
                <c:pt idx="646">
                  <c:v>4.4679050668600603E-2</c:v>
                </c:pt>
                <c:pt idx="647">
                  <c:v>4.6758328864959203E-2</c:v>
                </c:pt>
                <c:pt idx="648">
                  <c:v>2.9010194361389501E-2</c:v>
                </c:pt>
                <c:pt idx="649">
                  <c:v>1.10602338206737E-2</c:v>
                </c:pt>
                <c:pt idx="650">
                  <c:v>-1.6269581747021498E-2</c:v>
                </c:pt>
                <c:pt idx="651">
                  <c:v>-3.3467439473351103E-2</c:v>
                </c:pt>
                <c:pt idx="652">
                  <c:v>-2.7573000957385799E-2</c:v>
                </c:pt>
                <c:pt idx="653">
                  <c:v>1.6069612461795699E-2</c:v>
                </c:pt>
                <c:pt idx="654">
                  <c:v>6.7336766453350599E-2</c:v>
                </c:pt>
                <c:pt idx="655">
                  <c:v>8.0554066020483095E-2</c:v>
                </c:pt>
                <c:pt idx="656">
                  <c:v>3.86386927419319E-2</c:v>
                </c:pt>
                <c:pt idx="657">
                  <c:v>-3.4601128684077803E-2</c:v>
                </c:pt>
                <c:pt idx="658">
                  <c:v>-7.4641786904935101E-2</c:v>
                </c:pt>
                <c:pt idx="659">
                  <c:v>-7.7480239858340696E-2</c:v>
                </c:pt>
                <c:pt idx="660">
                  <c:v>-4.4285596141965103E-2</c:v>
                </c:pt>
                <c:pt idx="661">
                  <c:v>-2.5354207636056902E-2</c:v>
                </c:pt>
                <c:pt idx="662">
                  <c:v>-7.0272964942215601E-3</c:v>
                </c:pt>
                <c:pt idx="663">
                  <c:v>-5.1610752258131202E-4</c:v>
                </c:pt>
                <c:pt idx="664">
                  <c:v>1.8842415344359102E-2</c:v>
                </c:pt>
                <c:pt idx="665">
                  <c:v>3.01794474651964E-2</c:v>
                </c:pt>
                <c:pt idx="666">
                  <c:v>4.9101361649759E-2</c:v>
                </c:pt>
                <c:pt idx="667">
                  <c:v>7.1300535462260006E-2</c:v>
                </c:pt>
                <c:pt idx="668">
                  <c:v>8.9516921637556701E-2</c:v>
                </c:pt>
                <c:pt idx="669">
                  <c:v>7.7802515595304503E-2</c:v>
                </c:pt>
                <c:pt idx="670">
                  <c:v>2.1293832191544002E-2</c:v>
                </c:pt>
                <c:pt idx="671">
                  <c:v>-3.6659080119441301E-2</c:v>
                </c:pt>
                <c:pt idx="672">
                  <c:v>-4.8754916509721503E-2</c:v>
                </c:pt>
                <c:pt idx="673">
                  <c:v>1.51375360177085E-2</c:v>
                </c:pt>
                <c:pt idx="674">
                  <c:v>8.0812364713405194E-2</c:v>
                </c:pt>
                <c:pt idx="675">
                  <c:v>8.6724900999837401E-2</c:v>
                </c:pt>
                <c:pt idx="676">
                  <c:v>9.2543370896183991E-3</c:v>
                </c:pt>
                <c:pt idx="677">
                  <c:v>-7.2190920175137105E-2</c:v>
                </c:pt>
                <c:pt idx="678">
                  <c:v>-8.7718355554467095E-2</c:v>
                </c:pt>
                <c:pt idx="679">
                  <c:v>-2.46317982661017E-2</c:v>
                </c:pt>
                <c:pt idx="680">
                  <c:v>4.91908448966926E-2</c:v>
                </c:pt>
                <c:pt idx="681">
                  <c:v>6.9372239096360602E-2</c:v>
                </c:pt>
                <c:pt idx="682">
                  <c:v>3.3651179275853697E-2</c:v>
                </c:pt>
                <c:pt idx="683">
                  <c:v>-1.83030214437007E-2</c:v>
                </c:pt>
                <c:pt idx="684">
                  <c:v>-4.6816539859245297E-2</c:v>
                </c:pt>
                <c:pt idx="685">
                  <c:v>-4.2695601129477803E-2</c:v>
                </c:pt>
                <c:pt idx="686">
                  <c:v>-9.2888591657607003E-3</c:v>
                </c:pt>
                <c:pt idx="687">
                  <c:v>4.4614887073685501E-2</c:v>
                </c:pt>
                <c:pt idx="688">
                  <c:v>9.50588581770999E-2</c:v>
                </c:pt>
                <c:pt idx="689">
                  <c:v>0.105917310681041</c:v>
                </c:pt>
                <c:pt idx="690">
                  <c:v>5.6046276305015998E-2</c:v>
                </c:pt>
                <c:pt idx="691">
                  <c:v>-3.0619772697475799E-2</c:v>
                </c:pt>
                <c:pt idx="692">
                  <c:v>-9.0896557542876802E-2</c:v>
                </c:pt>
                <c:pt idx="693">
                  <c:v>-8.6790427318472002E-2</c:v>
                </c:pt>
                <c:pt idx="694">
                  <c:v>-2.60899439130204E-2</c:v>
                </c:pt>
                <c:pt idx="695">
                  <c:v>3.06984747790599E-2</c:v>
                </c:pt>
                <c:pt idx="696">
                  <c:v>5.6156930969474501E-2</c:v>
                </c:pt>
                <c:pt idx="697">
                  <c:v>4.0629178983058699E-2</c:v>
                </c:pt>
                <c:pt idx="698">
                  <c:v>1.3032019123167799E-2</c:v>
                </c:pt>
                <c:pt idx="699">
                  <c:v>-1.7936413049776199E-2</c:v>
                </c:pt>
                <c:pt idx="700">
                  <c:v>-3.9582274483529502E-2</c:v>
                </c:pt>
                <c:pt idx="701">
                  <c:v>-4.1524853074385699E-2</c:v>
                </c:pt>
                <c:pt idx="702">
                  <c:v>-1.9898882191459102E-2</c:v>
                </c:pt>
                <c:pt idx="703">
                  <c:v>1.5628088260346801E-2</c:v>
                </c:pt>
                <c:pt idx="704">
                  <c:v>2.7982218510815199E-2</c:v>
                </c:pt>
                <c:pt idx="705">
                  <c:v>9.8712128449992397E-3</c:v>
                </c:pt>
                <c:pt idx="706">
                  <c:v>-2.00208770051758E-2</c:v>
                </c:pt>
                <c:pt idx="707">
                  <c:v>-1.8387127195550999E-2</c:v>
                </c:pt>
                <c:pt idx="708">
                  <c:v>2.0937190228846402E-2</c:v>
                </c:pt>
                <c:pt idx="709">
                  <c:v>5.2481299311291599E-2</c:v>
                </c:pt>
                <c:pt idx="710">
                  <c:v>3.80271786418966E-2</c:v>
                </c:pt>
                <c:pt idx="711">
                  <c:v>-2.86641304685551E-2</c:v>
                </c:pt>
                <c:pt idx="712">
                  <c:v>-9.30435343611834E-2</c:v>
                </c:pt>
                <c:pt idx="713">
                  <c:v>-0.11580480691947501</c:v>
                </c:pt>
                <c:pt idx="714">
                  <c:v>-7.4234502991044796E-2</c:v>
                </c:pt>
                <c:pt idx="715">
                  <c:v>-1.5654882247090199E-4</c:v>
                </c:pt>
                <c:pt idx="716">
                  <c:v>7.5369184855292801E-2</c:v>
                </c:pt>
                <c:pt idx="717">
                  <c:v>0.119723550418268</c:v>
                </c:pt>
                <c:pt idx="718">
                  <c:v>0.114806098361388</c:v>
                </c:pt>
                <c:pt idx="719">
                  <c:v>6.2193137727399303E-2</c:v>
                </c:pt>
                <c:pt idx="720">
                  <c:v>-1.4676999823155E-2</c:v>
                </c:pt>
                <c:pt idx="721">
                  <c:v>-5.9445938836884801E-2</c:v>
                </c:pt>
                <c:pt idx="722">
                  <c:v>-6.02296458427211E-2</c:v>
                </c:pt>
                <c:pt idx="723">
                  <c:v>-1.9323428038572201E-2</c:v>
                </c:pt>
                <c:pt idx="724">
                  <c:v>9.5991376137971303E-4</c:v>
                </c:pt>
                <c:pt idx="725">
                  <c:v>-4.35202247072648E-3</c:v>
                </c:pt>
                <c:pt idx="726">
                  <c:v>-3.2720362911562897E-2</c:v>
                </c:pt>
                <c:pt idx="727">
                  <c:v>-3.6581876221014803E-2</c:v>
                </c:pt>
                <c:pt idx="728">
                  <c:v>-2.0845439596687301E-2</c:v>
                </c:pt>
                <c:pt idx="729">
                  <c:v>-1.0102143513615601E-2</c:v>
                </c:pt>
                <c:pt idx="730">
                  <c:v>-2.74722877720966E-2</c:v>
                </c:pt>
                <c:pt idx="731">
                  <c:v>-6.7165119208870902E-2</c:v>
                </c:pt>
                <c:pt idx="732">
                  <c:v>-8.0862929730579805E-2</c:v>
                </c:pt>
                <c:pt idx="733">
                  <c:v>-5.7836537928778103E-2</c:v>
                </c:pt>
                <c:pt idx="734">
                  <c:v>2.96652312034858E-3</c:v>
                </c:pt>
                <c:pt idx="735">
                  <c:v>5.9591083174382602E-2</c:v>
                </c:pt>
                <c:pt idx="736">
                  <c:v>0.103040494293035</c:v>
                </c:pt>
                <c:pt idx="737">
                  <c:v>0.117479954879104</c:v>
                </c:pt>
                <c:pt idx="738">
                  <c:v>0.100937018474724</c:v>
                </c:pt>
                <c:pt idx="739">
                  <c:v>4.7329751202824302E-2</c:v>
                </c:pt>
                <c:pt idx="740">
                  <c:v>-2.8806534441781301E-2</c:v>
                </c:pt>
                <c:pt idx="741">
                  <c:v>-8.3665694045576E-2</c:v>
                </c:pt>
                <c:pt idx="742">
                  <c:v>-8.1194222367227606E-2</c:v>
                </c:pt>
                <c:pt idx="743">
                  <c:v>-1.9134213785774502E-2</c:v>
                </c:pt>
                <c:pt idx="744">
                  <c:v>5.6208995576235397E-2</c:v>
                </c:pt>
                <c:pt idx="745">
                  <c:v>9.1969875592353006E-2</c:v>
                </c:pt>
                <c:pt idx="746">
                  <c:v>6.8495853902331497E-2</c:v>
                </c:pt>
                <c:pt idx="747">
                  <c:v>6.8090898634410903E-3</c:v>
                </c:pt>
                <c:pt idx="748">
                  <c:v>-4.9064564542850499E-2</c:v>
                </c:pt>
                <c:pt idx="749">
                  <c:v>-7.5420333866174194E-2</c:v>
                </c:pt>
                <c:pt idx="750">
                  <c:v>-6.1555747683086602E-2</c:v>
                </c:pt>
                <c:pt idx="751">
                  <c:v>-2.7292322259086101E-2</c:v>
                </c:pt>
                <c:pt idx="752" formatCode="0.00E+00">
                  <c:v>5.6455273595836103E-3</c:v>
                </c:pt>
                <c:pt idx="753">
                  <c:v>1.80016690489407E-2</c:v>
                </c:pt>
                <c:pt idx="754">
                  <c:v>1.7693915641400399E-2</c:v>
                </c:pt>
                <c:pt idx="755">
                  <c:v>2.0975345656621899E-2</c:v>
                </c:pt>
                <c:pt idx="756">
                  <c:v>4.3800387639061598E-2</c:v>
                </c:pt>
                <c:pt idx="757">
                  <c:v>7.1389773421675101E-2</c:v>
                </c:pt>
                <c:pt idx="758">
                  <c:v>6.6220948533081303E-2</c:v>
                </c:pt>
                <c:pt idx="759">
                  <c:v>1.1161483245879599E-2</c:v>
                </c:pt>
                <c:pt idx="760">
                  <c:v>-6.1914780482233998E-2</c:v>
                </c:pt>
                <c:pt idx="761">
                  <c:v>-9.8999769038546098E-2</c:v>
                </c:pt>
                <c:pt idx="762">
                  <c:v>-6.7206662262843095E-2</c:v>
                </c:pt>
                <c:pt idx="763">
                  <c:v>1.13226079383359E-3</c:v>
                </c:pt>
                <c:pt idx="764">
                  <c:v>4.8580458242921398E-2</c:v>
                </c:pt>
                <c:pt idx="765">
                  <c:v>4.21973924040333E-2</c:v>
                </c:pt>
                <c:pt idx="766">
                  <c:v>1.2914155869901901E-2</c:v>
                </c:pt>
                <c:pt idx="767">
                  <c:v>-1.36217851278907E-3</c:v>
                </c:pt>
                <c:pt idx="768">
                  <c:v>1.6284516154791699E-2</c:v>
                </c:pt>
                <c:pt idx="769">
                  <c:v>3.9607086618683597E-2</c:v>
                </c:pt>
                <c:pt idx="770">
                  <c:v>4.2425420930516503E-2</c:v>
                </c:pt>
                <c:pt idx="771">
                  <c:v>2.9797864151346699E-2</c:v>
                </c:pt>
                <c:pt idx="772">
                  <c:v>2.3915083300208601E-2</c:v>
                </c:pt>
                <c:pt idx="773">
                  <c:v>2.5146940650922499E-2</c:v>
                </c:pt>
                <c:pt idx="774">
                  <c:v>1.0696300676009501E-2</c:v>
                </c:pt>
                <c:pt idx="775">
                  <c:v>-2.2249551177695299E-2</c:v>
                </c:pt>
                <c:pt idx="776">
                  <c:v>-5.7535972347310997E-2</c:v>
                </c:pt>
                <c:pt idx="777">
                  <c:v>-5.6941062131179901E-2</c:v>
                </c:pt>
                <c:pt idx="778">
                  <c:v>-2.52204110753169E-2</c:v>
                </c:pt>
                <c:pt idx="779">
                  <c:v>9.3554064053484199E-3</c:v>
                </c:pt>
                <c:pt idx="780">
                  <c:v>1.08963925118049E-2</c:v>
                </c:pt>
                <c:pt idx="781">
                  <c:v>4.5952944881840997E-3</c:v>
                </c:pt>
                <c:pt idx="782">
                  <c:v>1.6995437298511301E-2</c:v>
                </c:pt>
                <c:pt idx="783">
                  <c:v>5.8506050538340799E-2</c:v>
                </c:pt>
                <c:pt idx="784">
                  <c:v>8.7913641163192294E-2</c:v>
                </c:pt>
                <c:pt idx="785">
                  <c:v>6.7328465300598703E-2</c:v>
                </c:pt>
                <c:pt idx="786">
                  <c:v>4.2584020563575401E-4</c:v>
                </c:pt>
                <c:pt idx="787">
                  <c:v>-6.1183517890946698E-2</c:v>
                </c:pt>
                <c:pt idx="788">
                  <c:v>-7.0291682297996594E-2</c:v>
                </c:pt>
                <c:pt idx="789">
                  <c:v>-4.1835189001341803E-2</c:v>
                </c:pt>
                <c:pt idx="790">
                  <c:v>-6.4881228904972504E-3</c:v>
                </c:pt>
                <c:pt idx="791">
                  <c:v>5.4830004298755397E-3</c:v>
                </c:pt>
                <c:pt idx="792">
                  <c:v>1.14738639038861E-2</c:v>
                </c:pt>
                <c:pt idx="793">
                  <c:v>2.5010546483696099E-2</c:v>
                </c:pt>
                <c:pt idx="794">
                  <c:v>4.3948147101225403E-2</c:v>
                </c:pt>
                <c:pt idx="795">
                  <c:v>3.8292654590062702E-2</c:v>
                </c:pt>
                <c:pt idx="796" formatCode="0.00E+00">
                  <c:v>-5.3730029099537001E-3</c:v>
                </c:pt>
                <c:pt idx="797">
                  <c:v>-5.4688233294927197E-2</c:v>
                </c:pt>
                <c:pt idx="798">
                  <c:v>-7.6112766748455601E-2</c:v>
                </c:pt>
                <c:pt idx="799">
                  <c:v>-5.3485957587300598E-2</c:v>
                </c:pt>
                <c:pt idx="800">
                  <c:v>-1.1755931701653601E-2</c:v>
                </c:pt>
                <c:pt idx="801">
                  <c:v>2.5390297602733002E-2</c:v>
                </c:pt>
                <c:pt idx="802">
                  <c:v>4.0803602745530701E-2</c:v>
                </c:pt>
                <c:pt idx="803">
                  <c:v>4.33092924313246E-2</c:v>
                </c:pt>
                <c:pt idx="804">
                  <c:v>3.6422417553946901E-2</c:v>
                </c:pt>
                <c:pt idx="805">
                  <c:v>2.1159273626441499E-2</c:v>
                </c:pt>
                <c:pt idx="806">
                  <c:v>6.8337731873634403E-3</c:v>
                </c:pt>
                <c:pt idx="807">
                  <c:v>3.2223106880833901E-3</c:v>
                </c:pt>
                <c:pt idx="808">
                  <c:v>1.6964675117005099E-2</c:v>
                </c:pt>
                <c:pt idx="809">
                  <c:v>2.0972851522302601E-2</c:v>
                </c:pt>
                <c:pt idx="810">
                  <c:v>1.1024486135263301E-2</c:v>
                </c:pt>
                <c:pt idx="811">
                  <c:v>-2.0100467770883802E-2</c:v>
                </c:pt>
                <c:pt idx="812">
                  <c:v>-3.6292178340017002E-2</c:v>
                </c:pt>
                <c:pt idx="813">
                  <c:v>-3.2646889166497203E-2</c:v>
                </c:pt>
                <c:pt idx="814">
                  <c:v>-9.6069272273151107E-3</c:v>
                </c:pt>
                <c:pt idx="815" formatCode="0.00E+00">
                  <c:v>-9.0705582704643604E-5</c:v>
                </c:pt>
                <c:pt idx="816">
                  <c:v>-4.3555474320675202E-3</c:v>
                </c:pt>
                <c:pt idx="817">
                  <c:v>-8.9987588304163597E-3</c:v>
                </c:pt>
                <c:pt idx="818">
                  <c:v>2.8148255664555899E-3</c:v>
                </c:pt>
                <c:pt idx="819">
                  <c:v>2.79108216234333E-2</c:v>
                </c:pt>
                <c:pt idx="820">
                  <c:v>4.6684705443831701E-2</c:v>
                </c:pt>
                <c:pt idx="821">
                  <c:v>5.5596700377812898E-2</c:v>
                </c:pt>
                <c:pt idx="822">
                  <c:v>5.3233213719712999E-2</c:v>
                </c:pt>
                <c:pt idx="823">
                  <c:v>5.4057906467710602E-2</c:v>
                </c:pt>
                <c:pt idx="824">
                  <c:v>4.0161717976513897E-2</c:v>
                </c:pt>
                <c:pt idx="825">
                  <c:v>1.5658841230040701E-2</c:v>
                </c:pt>
                <c:pt idx="826">
                  <c:v>-1.37531653411718E-2</c:v>
                </c:pt>
                <c:pt idx="827">
                  <c:v>-1.90595336852049E-2</c:v>
                </c:pt>
                <c:pt idx="828">
                  <c:v>5.1580437017477204E-4</c:v>
                </c:pt>
                <c:pt idx="829">
                  <c:v>1.8030976792203501E-2</c:v>
                </c:pt>
                <c:pt idx="830">
                  <c:v>8.5272424102496198E-3</c:v>
                </c:pt>
                <c:pt idx="831">
                  <c:v>-2.4358069789009101E-2</c:v>
                </c:pt>
                <c:pt idx="832">
                  <c:v>-3.6057545823421799E-2</c:v>
                </c:pt>
                <c:pt idx="833">
                  <c:v>-1.5392039807215201E-2</c:v>
                </c:pt>
                <c:pt idx="834">
                  <c:v>1.81834184865786E-2</c:v>
                </c:pt>
                <c:pt idx="835">
                  <c:v>2.34603562467069E-2</c:v>
                </c:pt>
                <c:pt idx="836">
                  <c:v>-6.2718461766061101E-3</c:v>
                </c:pt>
                <c:pt idx="837">
                  <c:v>-3.8592286600853801E-2</c:v>
                </c:pt>
                <c:pt idx="838">
                  <c:v>-4.5006134353574499E-2</c:v>
                </c:pt>
                <c:pt idx="839">
                  <c:v>-2.2164816366010798E-2</c:v>
                </c:pt>
                <c:pt idx="840">
                  <c:v>-3.2444471420174301E-3</c:v>
                </c:pt>
                <c:pt idx="841">
                  <c:v>4.1117351871232397E-3</c:v>
                </c:pt>
                <c:pt idx="842">
                  <c:v>1.3005476716574E-3</c:v>
                </c:pt>
                <c:pt idx="843">
                  <c:v>-6.5928587229787902E-4</c:v>
                </c:pt>
                <c:pt idx="844">
                  <c:v>-7.7383320297724004E-3</c:v>
                </c:pt>
                <c:pt idx="845">
                  <c:v>-2.6280103991808999E-2</c:v>
                </c:pt>
                <c:pt idx="846">
                  <c:v>-4.4481271383512898E-2</c:v>
                </c:pt>
                <c:pt idx="847">
                  <c:v>-4.4000589484452603E-2</c:v>
                </c:pt>
                <c:pt idx="848">
                  <c:v>-1.7798068928216799E-2</c:v>
                </c:pt>
                <c:pt idx="849">
                  <c:v>1.2304082660952001E-2</c:v>
                </c:pt>
                <c:pt idx="850">
                  <c:v>2.3294437622816098E-2</c:v>
                </c:pt>
                <c:pt idx="851">
                  <c:v>1.70677106917386E-2</c:v>
                </c:pt>
                <c:pt idx="852">
                  <c:v>6.9676224371128101E-3</c:v>
                </c:pt>
                <c:pt idx="853">
                  <c:v>1.27944749437547E-2</c:v>
                </c:pt>
                <c:pt idx="854">
                  <c:v>1.7604566628240802E-2</c:v>
                </c:pt>
                <c:pt idx="855">
                  <c:v>1.7288846981894399E-2</c:v>
                </c:pt>
                <c:pt idx="856">
                  <c:v>7.3675781818215097E-3</c:v>
                </c:pt>
                <c:pt idx="857">
                  <c:v>1.42438907958501E-2</c:v>
                </c:pt>
                <c:pt idx="858">
                  <c:v>3.3442247352929798E-2</c:v>
                </c:pt>
                <c:pt idx="859">
                  <c:v>5.7578210177644099E-2</c:v>
                </c:pt>
                <c:pt idx="860">
                  <c:v>6.2272086945632202E-2</c:v>
                </c:pt>
                <c:pt idx="861">
                  <c:v>4.0312160470707702E-2</c:v>
                </c:pt>
                <c:pt idx="862">
                  <c:v>9.3769203988945601E-3</c:v>
                </c:pt>
                <c:pt idx="863">
                  <c:v>-2.45915144733918E-2</c:v>
                </c:pt>
                <c:pt idx="864">
                  <c:v>-4.5129970772981802E-2</c:v>
                </c:pt>
                <c:pt idx="865">
                  <c:v>-6.2668885621108103E-2</c:v>
                </c:pt>
                <c:pt idx="866">
                  <c:v>-5.7353778117546703E-2</c:v>
                </c:pt>
                <c:pt idx="867">
                  <c:v>-3.7886713438311202E-2</c:v>
                </c:pt>
                <c:pt idx="868">
                  <c:v>-1.0695042805178301E-3</c:v>
                </c:pt>
                <c:pt idx="869">
                  <c:v>3.0790510606512E-2</c:v>
                </c:pt>
                <c:pt idx="870">
                  <c:v>4.4635199500364098E-2</c:v>
                </c:pt>
                <c:pt idx="871">
                  <c:v>3.6794880658196701E-2</c:v>
                </c:pt>
                <c:pt idx="872">
                  <c:v>1.72610135070182E-2</c:v>
                </c:pt>
                <c:pt idx="873">
                  <c:v>-7.2606166758087702E-3</c:v>
                </c:pt>
                <c:pt idx="874">
                  <c:v>-2.6268169841792401E-2</c:v>
                </c:pt>
                <c:pt idx="875">
                  <c:v>-3.06799517857618E-2</c:v>
                </c:pt>
                <c:pt idx="876">
                  <c:v>-1.7062564241885701E-2</c:v>
                </c:pt>
                <c:pt idx="877">
                  <c:v>5.7925045613088496E-3</c:v>
                </c:pt>
                <c:pt idx="878">
                  <c:v>2.78808827162071E-2</c:v>
                </c:pt>
                <c:pt idx="879">
                  <c:v>3.7404404546301097E-2</c:v>
                </c:pt>
                <c:pt idx="880">
                  <c:v>3.3843627641277102E-2</c:v>
                </c:pt>
                <c:pt idx="881">
                  <c:v>2.39328440146644E-2</c:v>
                </c:pt>
                <c:pt idx="882">
                  <c:v>1.8086082558865499E-2</c:v>
                </c:pt>
                <c:pt idx="883">
                  <c:v>3.9872056633875001E-3</c:v>
                </c:pt>
                <c:pt idx="884">
                  <c:v>-1.4365212604912501E-2</c:v>
                </c:pt>
                <c:pt idx="885">
                  <c:v>-4.0727381967716698E-2</c:v>
                </c:pt>
                <c:pt idx="886">
                  <c:v>-5.7795370704912502E-2</c:v>
                </c:pt>
                <c:pt idx="887">
                  <c:v>-6.2704147617762204E-2</c:v>
                </c:pt>
                <c:pt idx="888">
                  <c:v>-5.5796556908893097E-2</c:v>
                </c:pt>
                <c:pt idx="889">
                  <c:v>-3.7603948332626203E-2</c:v>
                </c:pt>
                <c:pt idx="890">
                  <c:v>-2.08816461940503E-2</c:v>
                </c:pt>
                <c:pt idx="891">
                  <c:v>5.4725079243944296E-3</c:v>
                </c:pt>
                <c:pt idx="892">
                  <c:v>1.8752395672351901E-2</c:v>
                </c:pt>
                <c:pt idx="893">
                  <c:v>2.5468703607609999E-2</c:v>
                </c:pt>
                <c:pt idx="894">
                  <c:v>7.5141454244840996E-3</c:v>
                </c:pt>
                <c:pt idx="895">
                  <c:v>-6.9767924105101102E-3</c:v>
                </c:pt>
                <c:pt idx="896">
                  <c:v>-1.41607113751436E-2</c:v>
                </c:pt>
                <c:pt idx="897">
                  <c:v>-3.7821657388409399E-3</c:v>
                </c:pt>
                <c:pt idx="898">
                  <c:v>2.3399369619278702E-3</c:v>
                </c:pt>
                <c:pt idx="899">
                  <c:v>-2.3629792236547101E-3</c:v>
                </c:pt>
                <c:pt idx="900">
                  <c:v>-1.30314296095433E-2</c:v>
                </c:pt>
                <c:pt idx="901">
                  <c:v>-7.8566553905849105E-3</c:v>
                </c:pt>
                <c:pt idx="902">
                  <c:v>2.1528720634396498E-2</c:v>
                </c:pt>
                <c:pt idx="903">
                  <c:v>5.3761628795086898E-2</c:v>
                </c:pt>
                <c:pt idx="904">
                  <c:v>5.2052748254382601E-2</c:v>
                </c:pt>
                <c:pt idx="905">
                  <c:v>1.21063870432818E-2</c:v>
                </c:pt>
                <c:pt idx="906">
                  <c:v>-4.0506865629614301E-2</c:v>
                </c:pt>
                <c:pt idx="907">
                  <c:v>-6.0305170686986501E-2</c:v>
                </c:pt>
                <c:pt idx="908">
                  <c:v>-3.6230825615454598E-2</c:v>
                </c:pt>
                <c:pt idx="909">
                  <c:v>1.4423099002183601E-2</c:v>
                </c:pt>
                <c:pt idx="910">
                  <c:v>4.9652814987848397E-2</c:v>
                </c:pt>
                <c:pt idx="911">
                  <c:v>4.7509250361406102E-2</c:v>
                </c:pt>
                <c:pt idx="912">
                  <c:v>1.9436587835049299E-2</c:v>
                </c:pt>
                <c:pt idx="913">
                  <c:v>-1.48563136611417E-2</c:v>
                </c:pt>
                <c:pt idx="914">
                  <c:v>-2.9849567574382899E-2</c:v>
                </c:pt>
                <c:pt idx="915">
                  <c:v>-3.1184055655850199E-2</c:v>
                </c:pt>
                <c:pt idx="916">
                  <c:v>-2.1675213614203399E-2</c:v>
                </c:pt>
                <c:pt idx="917">
                  <c:v>-2.1849287687339802E-2</c:v>
                </c:pt>
                <c:pt idx="918">
                  <c:v>-2.5851883273664999E-2</c:v>
                </c:pt>
                <c:pt idx="919">
                  <c:v>-2.9444538559468401E-2</c:v>
                </c:pt>
                <c:pt idx="920">
                  <c:v>-5.4789890037245503E-3</c:v>
                </c:pt>
                <c:pt idx="921">
                  <c:v>3.6823589693521598E-2</c:v>
                </c:pt>
                <c:pt idx="922">
                  <c:v>8.0080353288624298E-2</c:v>
                </c:pt>
                <c:pt idx="923">
                  <c:v>8.8272660499613201E-2</c:v>
                </c:pt>
                <c:pt idx="924">
                  <c:v>6.0444626121914501E-2</c:v>
                </c:pt>
                <c:pt idx="925">
                  <c:v>1.9285178156274601E-2</c:v>
                </c:pt>
                <c:pt idx="926">
                  <c:v>-7.6201251719248296E-3</c:v>
                </c:pt>
                <c:pt idx="927">
                  <c:v>-7.2037252770475197E-3</c:v>
                </c:pt>
                <c:pt idx="928">
                  <c:v>-9.3029459707445698E-3</c:v>
                </c:pt>
                <c:pt idx="929">
                  <c:v>-2.1245326020440401E-2</c:v>
                </c:pt>
                <c:pt idx="930">
                  <c:v>-4.4987004415828202E-2</c:v>
                </c:pt>
                <c:pt idx="931">
                  <c:v>-5.0373491406395098E-2</c:v>
                </c:pt>
                <c:pt idx="932">
                  <c:v>-3.38370720677761E-2</c:v>
                </c:pt>
                <c:pt idx="933">
                  <c:v>-1.6023229315617699E-2</c:v>
                </c:pt>
                <c:pt idx="934">
                  <c:v>-8.2662243624037207E-3</c:v>
                </c:pt>
                <c:pt idx="935">
                  <c:v>-1.47367642290299E-2</c:v>
                </c:pt>
                <c:pt idx="936">
                  <c:v>-6.07702928796971E-3</c:v>
                </c:pt>
                <c:pt idx="937">
                  <c:v>1.3504638286000801E-2</c:v>
                </c:pt>
                <c:pt idx="938">
                  <c:v>3.1506549506579599E-2</c:v>
                </c:pt>
                <c:pt idx="939">
                  <c:v>2.6639207451588601E-2</c:v>
                </c:pt>
                <c:pt idx="940">
                  <c:v>1.1431633391609099E-2</c:v>
                </c:pt>
                <c:pt idx="941">
                  <c:v>1.80194772550544E-2</c:v>
                </c:pt>
                <c:pt idx="942">
                  <c:v>4.59828107173944E-2</c:v>
                </c:pt>
                <c:pt idx="943">
                  <c:v>6.0116453626141403E-2</c:v>
                </c:pt>
                <c:pt idx="944">
                  <c:v>2.9294817417847799E-2</c:v>
                </c:pt>
                <c:pt idx="945">
                  <c:v>-4.0121646563136402E-2</c:v>
                </c:pt>
                <c:pt idx="946">
                  <c:v>-8.2190958052216406E-2</c:v>
                </c:pt>
                <c:pt idx="947">
                  <c:v>-6.5296386671133105E-2</c:v>
                </c:pt>
                <c:pt idx="948">
                  <c:v>2.1355478188836199E-4</c:v>
                </c:pt>
                <c:pt idx="949">
                  <c:v>4.47332060437877E-2</c:v>
                </c:pt>
                <c:pt idx="950">
                  <c:v>3.58481719288955E-2</c:v>
                </c:pt>
                <c:pt idx="951">
                  <c:v>-3.7079904619668098E-3</c:v>
                </c:pt>
                <c:pt idx="952">
                  <c:v>-3.3120217951125401E-2</c:v>
                </c:pt>
                <c:pt idx="953">
                  <c:v>-3.0261728309618201E-2</c:v>
                </c:pt>
                <c:pt idx="954">
                  <c:v>-2.0138594446164299E-2</c:v>
                </c:pt>
                <c:pt idx="955">
                  <c:v>-1.8069172215091401E-2</c:v>
                </c:pt>
                <c:pt idx="956">
                  <c:v>-5.4948717309012598E-3</c:v>
                </c:pt>
                <c:pt idx="957">
                  <c:v>2.98669616607149E-2</c:v>
                </c:pt>
                <c:pt idx="958">
                  <c:v>8.3451791766994604E-2</c:v>
                </c:pt>
                <c:pt idx="959">
                  <c:v>0.10124979709024599</c:v>
                </c:pt>
                <c:pt idx="960">
                  <c:v>5.9846991834823303E-2</c:v>
                </c:pt>
                <c:pt idx="961">
                  <c:v>-1.5129836133716301E-2</c:v>
                </c:pt>
                <c:pt idx="962">
                  <c:v>-7.3368958108753504E-2</c:v>
                </c:pt>
                <c:pt idx="963">
                  <c:v>-6.7666188519745596E-2</c:v>
                </c:pt>
                <c:pt idx="964">
                  <c:v>-2.8345128669313099E-2</c:v>
                </c:pt>
                <c:pt idx="965">
                  <c:v>2.4819470497420899E-2</c:v>
                </c:pt>
                <c:pt idx="966">
                  <c:v>5.5003702842916502E-2</c:v>
                </c:pt>
                <c:pt idx="967">
                  <c:v>5.7979250590026399E-2</c:v>
                </c:pt>
                <c:pt idx="968">
                  <c:v>3.3765157166134901E-2</c:v>
                </c:pt>
                <c:pt idx="969">
                  <c:v>-7.3348672959005403E-3</c:v>
                </c:pt>
                <c:pt idx="970">
                  <c:v>-3.1452965466396997E-2</c:v>
                </c:pt>
                <c:pt idx="971">
                  <c:v>-2.02872760661226E-2</c:v>
                </c:pt>
                <c:pt idx="972">
                  <c:v>1.9643920574935799E-2</c:v>
                </c:pt>
                <c:pt idx="973">
                  <c:v>3.7608353887983802E-2</c:v>
                </c:pt>
                <c:pt idx="974">
                  <c:v>-7.8239393295507706E-3</c:v>
                </c:pt>
                <c:pt idx="975">
                  <c:v>-9.1065835444019097E-2</c:v>
                </c:pt>
                <c:pt idx="976">
                  <c:v>-0.14224818643557299</c:v>
                </c:pt>
                <c:pt idx="977">
                  <c:v>-0.108700444891128</c:v>
                </c:pt>
                <c:pt idx="978">
                  <c:v>-1.4346195601404699E-2</c:v>
                </c:pt>
                <c:pt idx="979">
                  <c:v>5.6107177497496198E-2</c:v>
                </c:pt>
                <c:pt idx="980">
                  <c:v>5.8467162901831099E-2</c:v>
                </c:pt>
                <c:pt idx="981">
                  <c:v>1.3579218905402099E-2</c:v>
                </c:pt>
                <c:pt idx="982">
                  <c:v>-1.5958831110140601E-2</c:v>
                </c:pt>
                <c:pt idx="983">
                  <c:v>-2.7713763801150101E-3</c:v>
                </c:pt>
                <c:pt idx="984">
                  <c:v>2.6509156230933299E-2</c:v>
                </c:pt>
                <c:pt idx="985">
                  <c:v>3.5550673745156899E-2</c:v>
                </c:pt>
                <c:pt idx="986">
                  <c:v>1.29326179022871E-2</c:v>
                </c:pt>
                <c:pt idx="987">
                  <c:v>-1.47051176375765E-2</c:v>
                </c:pt>
                <c:pt idx="988">
                  <c:v>-2.7490425613504201E-2</c:v>
                </c:pt>
                <c:pt idx="989">
                  <c:v>-2.4055980452025599E-2</c:v>
                </c:pt>
                <c:pt idx="990">
                  <c:v>-9.9676477504266493E-3</c:v>
                </c:pt>
                <c:pt idx="991">
                  <c:v>1.6614020467716299E-3</c:v>
                </c:pt>
                <c:pt idx="992">
                  <c:v>1.17501531923508E-2</c:v>
                </c:pt>
                <c:pt idx="993">
                  <c:v>6.80837595931638E-3</c:v>
                </c:pt>
                <c:pt idx="994">
                  <c:v>-8.7782268487622498E-3</c:v>
                </c:pt>
                <c:pt idx="995">
                  <c:v>-2.9114519237912501E-2</c:v>
                </c:pt>
                <c:pt idx="996">
                  <c:v>-3.2801828680068298E-2</c:v>
                </c:pt>
                <c:pt idx="997">
                  <c:v>-2.8013520039358999E-2</c:v>
                </c:pt>
                <c:pt idx="998">
                  <c:v>-1.7237617537174899E-2</c:v>
                </c:pt>
                <c:pt idx="999">
                  <c:v>-1.47082669789765E-2</c:v>
                </c:pt>
                <c:pt idx="1000">
                  <c:v>-4.3373741766256704E-3</c:v>
                </c:pt>
              </c:numCache>
            </c:numRef>
          </c:yVal>
          <c:smooth val="1"/>
          <c:extLst>
            <c:ext xmlns:c16="http://schemas.microsoft.com/office/drawing/2014/chart" uri="{C3380CC4-5D6E-409C-BE32-E72D297353CC}">
              <c16:uniqueId val="{00000000-F014-4BDD-8DCC-902B28FE9B3D}"/>
            </c:ext>
          </c:extLst>
        </c:ser>
        <c:dLbls>
          <c:showLegendKey val="0"/>
          <c:showVal val="0"/>
          <c:showCatName val="0"/>
          <c:showSerName val="0"/>
          <c:showPercent val="0"/>
          <c:showBubbleSize val="0"/>
        </c:dLbls>
        <c:axId val="134907392"/>
        <c:axId val="134908928"/>
      </c:scatterChart>
      <c:valAx>
        <c:axId val="134907392"/>
        <c:scaling>
          <c:orientation val="minMax"/>
          <c:max val="5"/>
        </c:scaling>
        <c:delete val="0"/>
        <c:axPos val="b"/>
        <c:numFmt formatCode="General" sourceLinked="1"/>
        <c:majorTickMark val="out"/>
        <c:minorTickMark val="none"/>
        <c:tickLblPos val="nextTo"/>
        <c:crossAx val="134908928"/>
        <c:crossesAt val="-0.4"/>
        <c:crossBetween val="midCat"/>
      </c:valAx>
      <c:valAx>
        <c:axId val="134908928"/>
        <c:scaling>
          <c:orientation val="minMax"/>
          <c:max val="0.1"/>
          <c:min val="-0.1"/>
        </c:scaling>
        <c:delete val="0"/>
        <c:axPos val="l"/>
        <c:majorGridlines/>
        <c:numFmt formatCode="General" sourceLinked="1"/>
        <c:majorTickMark val="out"/>
        <c:minorTickMark val="none"/>
        <c:tickLblPos val="nextTo"/>
        <c:crossAx val="134907392"/>
        <c:crosses val="autoZero"/>
        <c:crossBetween val="midCat"/>
      </c:valAx>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E$4</c:f>
              <c:strCache>
                <c:ptCount val="1"/>
                <c:pt idx="0">
                  <c:v>'Pier 7 - Transverse'</c:v>
                </c:pt>
              </c:strCache>
            </c:strRef>
          </c:tx>
          <c:spPr>
            <a:ln w="9525" cap="flat" cmpd="sng" algn="ctr">
              <a:solidFill>
                <a:schemeClr val="tx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E$5:$E$1005</c:f>
              <c:numCache>
                <c:formatCode>General</c:formatCode>
                <c:ptCount val="1001"/>
                <c:pt idx="0">
                  <c:v>7.8855176919048302E-3</c:v>
                </c:pt>
                <c:pt idx="1">
                  <c:v>5.0173885608394302E-2</c:v>
                </c:pt>
                <c:pt idx="2">
                  <c:v>7.6218579825156396E-2</c:v>
                </c:pt>
                <c:pt idx="3">
                  <c:v>5.5677453188223001E-2</c:v>
                </c:pt>
                <c:pt idx="4">
                  <c:v>-1.25686138512806E-3</c:v>
                </c:pt>
                <c:pt idx="5">
                  <c:v>-4.9460981971210703E-2</c:v>
                </c:pt>
                <c:pt idx="6">
                  <c:v>-6.2836673107802499E-2</c:v>
                </c:pt>
                <c:pt idx="7">
                  <c:v>-4.9958354671779601E-2</c:v>
                </c:pt>
                <c:pt idx="8">
                  <c:v>-4.0731578054885101E-2</c:v>
                </c:pt>
                <c:pt idx="9">
                  <c:v>-3.4928480604004698E-2</c:v>
                </c:pt>
                <c:pt idx="10">
                  <c:v>-2.3934670899379298E-2</c:v>
                </c:pt>
                <c:pt idx="11">
                  <c:v>1.0643837485095401E-3</c:v>
                </c:pt>
                <c:pt idx="12">
                  <c:v>2.4244727238993801E-2</c:v>
                </c:pt>
                <c:pt idx="13">
                  <c:v>3.4060666807185398E-2</c:v>
                </c:pt>
                <c:pt idx="14">
                  <c:v>2.2619823996423399E-2</c:v>
                </c:pt>
                <c:pt idx="15">
                  <c:v>1.4015576420171099E-2</c:v>
                </c:pt>
                <c:pt idx="16">
                  <c:v>1.76797963954675E-2</c:v>
                </c:pt>
                <c:pt idx="17">
                  <c:v>3.1731059519616502E-2</c:v>
                </c:pt>
                <c:pt idx="18">
                  <c:v>3.2175519253393299E-2</c:v>
                </c:pt>
                <c:pt idx="19">
                  <c:v>1.1064438792671501E-2</c:v>
                </c:pt>
                <c:pt idx="20">
                  <c:v>-3.4317037815148499E-2</c:v>
                </c:pt>
                <c:pt idx="21">
                  <c:v>-6.8030356745201595E-2</c:v>
                </c:pt>
                <c:pt idx="22">
                  <c:v>-6.8344261655858302E-2</c:v>
                </c:pt>
                <c:pt idx="23">
                  <c:v>-2.89086055966821E-2</c:v>
                </c:pt>
                <c:pt idx="24">
                  <c:v>1.76785607865351E-2</c:v>
                </c:pt>
                <c:pt idx="25">
                  <c:v>3.41816304424679E-2</c:v>
                </c:pt>
                <c:pt idx="26">
                  <c:v>5.8581157559553301E-3</c:v>
                </c:pt>
                <c:pt idx="27">
                  <c:v>-3.3698786185777103E-2</c:v>
                </c:pt>
                <c:pt idx="28">
                  <c:v>-4.1473558741935902E-2</c:v>
                </c:pt>
                <c:pt idx="29">
                  <c:v>-9.4933695815533192E-3</c:v>
                </c:pt>
                <c:pt idx="30">
                  <c:v>2.4800978980854E-2</c:v>
                </c:pt>
                <c:pt idx="31">
                  <c:v>2.1888849707823899E-2</c:v>
                </c:pt>
                <c:pt idx="32">
                  <c:v>-2.4342194278332601E-2</c:v>
                </c:pt>
                <c:pt idx="33">
                  <c:v>-6.84616264629372E-2</c:v>
                </c:pt>
                <c:pt idx="34">
                  <c:v>-7.2432837865508901E-2</c:v>
                </c:pt>
                <c:pt idx="35">
                  <c:v>-3.6426086518179898E-2</c:v>
                </c:pt>
                <c:pt idx="36">
                  <c:v>6.2079785970837499E-4</c:v>
                </c:pt>
                <c:pt idx="37">
                  <c:v>2.4136261086539199E-2</c:v>
                </c:pt>
                <c:pt idx="38">
                  <c:v>2.5878229876261601E-2</c:v>
                </c:pt>
                <c:pt idx="39">
                  <c:v>3.00514861310122E-2</c:v>
                </c:pt>
                <c:pt idx="40">
                  <c:v>2.5679359756857301E-2</c:v>
                </c:pt>
                <c:pt idx="41">
                  <c:v>1.21158042510595E-2</c:v>
                </c:pt>
                <c:pt idx="42">
                  <c:v>-1.5758240712409499E-2</c:v>
                </c:pt>
                <c:pt idx="43">
                  <c:v>-2.4408952134362501E-2</c:v>
                </c:pt>
                <c:pt idx="44">
                  <c:v>-1.0533574372799E-2</c:v>
                </c:pt>
                <c:pt idx="45">
                  <c:v>1.9611946307072501E-2</c:v>
                </c:pt>
                <c:pt idx="46">
                  <c:v>2.6345669880804001E-2</c:v>
                </c:pt>
                <c:pt idx="47">
                  <c:v>5.1531344023817696E-3</c:v>
                </c:pt>
                <c:pt idx="48">
                  <c:v>-2.7873081500736498E-2</c:v>
                </c:pt>
                <c:pt idx="49">
                  <c:v>-2.2368364055269499E-2</c:v>
                </c:pt>
                <c:pt idx="50">
                  <c:v>1.8646771827191901E-2</c:v>
                </c:pt>
                <c:pt idx="51">
                  <c:v>7.0438685621789607E-2</c:v>
                </c:pt>
                <c:pt idx="52">
                  <c:v>8.1713292923892705E-2</c:v>
                </c:pt>
                <c:pt idx="53">
                  <c:v>4.68506765885476E-2</c:v>
                </c:pt>
                <c:pt idx="54">
                  <c:v>-1.0351230838166201E-2</c:v>
                </c:pt>
                <c:pt idx="55">
                  <c:v>-3.7652526116575998E-2</c:v>
                </c:pt>
                <c:pt idx="56">
                  <c:v>-3.4631683387245503E-2</c:v>
                </c:pt>
                <c:pt idx="57">
                  <c:v>-2.22575397763368E-2</c:v>
                </c:pt>
                <c:pt idx="58">
                  <c:v>-2.96071034621062E-2</c:v>
                </c:pt>
                <c:pt idx="59">
                  <c:v>-4.22294833190483E-2</c:v>
                </c:pt>
                <c:pt idx="60">
                  <c:v>-3.0120145807529801E-2</c:v>
                </c:pt>
                <c:pt idx="61">
                  <c:v>2.40635877712513E-2</c:v>
                </c:pt>
                <c:pt idx="62">
                  <c:v>8.4869112728474499E-2</c:v>
                </c:pt>
                <c:pt idx="63">
                  <c:v>0.10157221669182701</c:v>
                </c:pt>
                <c:pt idx="64">
                  <c:v>6.2578350703030999E-2</c:v>
                </c:pt>
                <c:pt idx="65">
                  <c:v>1.2569243277601E-2</c:v>
                </c:pt>
                <c:pt idx="66">
                  <c:v>-6.2284917840021801E-3</c:v>
                </c:pt>
                <c:pt idx="67">
                  <c:v>9.4785160065190902E-3</c:v>
                </c:pt>
                <c:pt idx="68">
                  <c:v>1.42335723149848E-2</c:v>
                </c:pt>
                <c:pt idx="69">
                  <c:v>-2.00656248156467E-2</c:v>
                </c:pt>
                <c:pt idx="70">
                  <c:v>-6.9986334281142301E-2</c:v>
                </c:pt>
                <c:pt idx="71">
                  <c:v>-8.6141965406972595E-2</c:v>
                </c:pt>
                <c:pt idx="72">
                  <c:v>-5.1042109859534203E-2</c:v>
                </c:pt>
                <c:pt idx="73">
                  <c:v>-5.3742993247652103E-3</c:v>
                </c:pt>
                <c:pt idx="74">
                  <c:v>9.3716821709553307E-3</c:v>
                </c:pt>
                <c:pt idx="75">
                  <c:v>-1.09734621146001E-2</c:v>
                </c:pt>
                <c:pt idx="76">
                  <c:v>-2.5136481093827899E-2</c:v>
                </c:pt>
                <c:pt idx="77">
                  <c:v>-8.7660471052602995E-3</c:v>
                </c:pt>
                <c:pt idx="78">
                  <c:v>2.18738661166493E-2</c:v>
                </c:pt>
                <c:pt idx="79">
                  <c:v>2.5533392198433098E-2</c:v>
                </c:pt>
                <c:pt idx="80">
                  <c:v>-5.4848272273963598E-3</c:v>
                </c:pt>
                <c:pt idx="81">
                  <c:v>-3.7073127163171703E-2</c:v>
                </c:pt>
                <c:pt idx="82">
                  <c:v>-3.6055374661167698E-2</c:v>
                </c:pt>
                <c:pt idx="83">
                  <c:v>-6.9697369314350997E-4</c:v>
                </c:pt>
                <c:pt idx="84">
                  <c:v>2.89966788363611E-2</c:v>
                </c:pt>
                <c:pt idx="85">
                  <c:v>3.50227448289505E-2</c:v>
                </c:pt>
                <c:pt idx="86">
                  <c:v>1.26536751919748E-2</c:v>
                </c:pt>
                <c:pt idx="87">
                  <c:v>2.4369023610854401E-3</c:v>
                </c:pt>
                <c:pt idx="88">
                  <c:v>8.3301092554820995E-3</c:v>
                </c:pt>
                <c:pt idx="89">
                  <c:v>3.2204328749011697E-2</c:v>
                </c:pt>
                <c:pt idx="90">
                  <c:v>3.7471461387252797E-2</c:v>
                </c:pt>
                <c:pt idx="91">
                  <c:v>2.9024214369472001E-2</c:v>
                </c:pt>
                <c:pt idx="92">
                  <c:v>-2.2008072198546401E-3</c:v>
                </c:pt>
                <c:pt idx="93">
                  <c:v>-1.80158113733732E-2</c:v>
                </c:pt>
                <c:pt idx="94">
                  <c:v>-1.9618482746636901E-2</c:v>
                </c:pt>
                <c:pt idx="95">
                  <c:v>8.3671040585815391E-3</c:v>
                </c:pt>
                <c:pt idx="96">
                  <c:v>3.83090583497794E-2</c:v>
                </c:pt>
                <c:pt idx="97">
                  <c:v>6.5588073426047E-2</c:v>
                </c:pt>
                <c:pt idx="98">
                  <c:v>6.7714081639752996E-2</c:v>
                </c:pt>
                <c:pt idx="99">
                  <c:v>5.7414767273786999E-2</c:v>
                </c:pt>
                <c:pt idx="100">
                  <c:v>3.9016349334354897E-2</c:v>
                </c:pt>
                <c:pt idx="101">
                  <c:v>3.3098119374029802E-2</c:v>
                </c:pt>
                <c:pt idx="102">
                  <c:v>3.1106435674349599E-2</c:v>
                </c:pt>
                <c:pt idx="103">
                  <c:v>3.7723188809288197E-2</c:v>
                </c:pt>
                <c:pt idx="104">
                  <c:v>3.1805495724652903E-2</c:v>
                </c:pt>
                <c:pt idx="105">
                  <c:v>2.69787647253318E-2</c:v>
                </c:pt>
                <c:pt idx="106">
                  <c:v>1.6981045629371399E-2</c:v>
                </c:pt>
                <c:pt idx="107">
                  <c:v>2.51950156443689E-2</c:v>
                </c:pt>
                <c:pt idx="108">
                  <c:v>3.2341083782261401E-2</c:v>
                </c:pt>
                <c:pt idx="109">
                  <c:v>4.7310806326516498E-2</c:v>
                </c:pt>
                <c:pt idx="110">
                  <c:v>4.3600221436269397E-2</c:v>
                </c:pt>
                <c:pt idx="111">
                  <c:v>4.1877604008646402E-2</c:v>
                </c:pt>
                <c:pt idx="112">
                  <c:v>3.2230252656085999E-2</c:v>
                </c:pt>
                <c:pt idx="113">
                  <c:v>3.8527729942730703E-2</c:v>
                </c:pt>
                <c:pt idx="114">
                  <c:v>3.9846334860919402E-2</c:v>
                </c:pt>
                <c:pt idx="115">
                  <c:v>3.5623752297169999E-2</c:v>
                </c:pt>
                <c:pt idx="116">
                  <c:v>8.0764131449495794E-3</c:v>
                </c:pt>
                <c:pt idx="117">
                  <c:v>-2.47898411624034E-2</c:v>
                </c:pt>
                <c:pt idx="118">
                  <c:v>-4.7308275125496298E-2</c:v>
                </c:pt>
                <c:pt idx="119">
                  <c:v>-4.0413914700687399E-2</c:v>
                </c:pt>
                <c:pt idx="120">
                  <c:v>-1.13715622093122E-2</c:v>
                </c:pt>
                <c:pt idx="121">
                  <c:v>1.57101249739681E-2</c:v>
                </c:pt>
                <c:pt idx="122">
                  <c:v>2.5109138905662499E-2</c:v>
                </c:pt>
                <c:pt idx="123">
                  <c:v>1.22381606125017E-2</c:v>
                </c:pt>
                <c:pt idx="124">
                  <c:v>-2.8408608561883201E-3</c:v>
                </c:pt>
                <c:pt idx="125">
                  <c:v>-1.42681433930009E-2</c:v>
                </c:pt>
                <c:pt idx="126">
                  <c:v>-1.35757592547392E-2</c:v>
                </c:pt>
                <c:pt idx="127">
                  <c:v>-1.11770494086484E-2</c:v>
                </c:pt>
                <c:pt idx="128">
                  <c:v>-7.6895880961409197E-3</c:v>
                </c:pt>
                <c:pt idx="129">
                  <c:v>-4.9265966461841696E-3</c:v>
                </c:pt>
                <c:pt idx="130">
                  <c:v>-3.8979881528909501E-3</c:v>
                </c:pt>
                <c:pt idx="131">
                  <c:v>-5.5143058014592598E-3</c:v>
                </c:pt>
                <c:pt idx="132">
                  <c:v>-7.9851804464502601E-3</c:v>
                </c:pt>
                <c:pt idx="133">
                  <c:v>-1.0883362005850901E-3</c:v>
                </c:pt>
                <c:pt idx="134">
                  <c:v>1.31475221537146E-2</c:v>
                </c:pt>
                <c:pt idx="135">
                  <c:v>2.8898327948573301E-2</c:v>
                </c:pt>
                <c:pt idx="136">
                  <c:v>2.98758394635734E-2</c:v>
                </c:pt>
                <c:pt idx="137">
                  <c:v>1.74647070994913E-2</c:v>
                </c:pt>
                <c:pt idx="138">
                  <c:v>-4.7640193614708398E-3</c:v>
                </c:pt>
                <c:pt idx="139">
                  <c:v>-1.7554557822264099E-2</c:v>
                </c:pt>
                <c:pt idx="140">
                  <c:v>-2.75838789824693E-2</c:v>
                </c:pt>
                <c:pt idx="141">
                  <c:v>-3.3498667537671403E-2</c:v>
                </c:pt>
                <c:pt idx="142">
                  <c:v>-4.6018526813020898E-2</c:v>
                </c:pt>
                <c:pt idx="143">
                  <c:v>-4.94606235565586E-2</c:v>
                </c:pt>
                <c:pt idx="144">
                  <c:v>-4.4611001872887801E-2</c:v>
                </c:pt>
                <c:pt idx="145">
                  <c:v>-2.45539691154412E-2</c:v>
                </c:pt>
                <c:pt idx="146">
                  <c:v>-5.9737800104797999E-3</c:v>
                </c:pt>
                <c:pt idx="147">
                  <c:v>1.1911451387128799E-2</c:v>
                </c:pt>
                <c:pt idx="148">
                  <c:v>2.0089946829398499E-2</c:v>
                </c:pt>
                <c:pt idx="149">
                  <c:v>3.0504573889075001E-2</c:v>
                </c:pt>
                <c:pt idx="150">
                  <c:v>3.12488826905933E-2</c:v>
                </c:pt>
                <c:pt idx="151">
                  <c:v>2.7744182779751499E-2</c:v>
                </c:pt>
                <c:pt idx="152">
                  <c:v>1.48523239833851E-2</c:v>
                </c:pt>
                <c:pt idx="153">
                  <c:v>7.8366270457972398E-3</c:v>
                </c:pt>
                <c:pt idx="154">
                  <c:v>-6.4753035831249502E-3</c:v>
                </c:pt>
                <c:pt idx="155">
                  <c:v>-2.5789594174393301E-2</c:v>
                </c:pt>
                <c:pt idx="156">
                  <c:v>-5.7532140508571798E-2</c:v>
                </c:pt>
                <c:pt idx="157">
                  <c:v>-7.2769116981056106E-2</c:v>
                </c:pt>
                <c:pt idx="158">
                  <c:v>-6.2636142718852206E-2</c:v>
                </c:pt>
                <c:pt idx="159">
                  <c:v>-2.3555867108535401E-2</c:v>
                </c:pt>
                <c:pt idx="160">
                  <c:v>5.6971504732180201E-3</c:v>
                </c:pt>
                <c:pt idx="161">
                  <c:v>6.9886565185283498E-3</c:v>
                </c:pt>
                <c:pt idx="162">
                  <c:v>-6.4513383127117602E-3</c:v>
                </c:pt>
                <c:pt idx="163">
                  <c:v>-1.1856479480112E-4</c:v>
                </c:pt>
                <c:pt idx="164">
                  <c:v>3.5975252369211397E-2</c:v>
                </c:pt>
                <c:pt idx="165">
                  <c:v>6.4185577908783195E-2</c:v>
                </c:pt>
                <c:pt idx="166">
                  <c:v>5.1105212061622898E-2</c:v>
                </c:pt>
                <c:pt idx="167">
                  <c:v>-8.76204436811328E-4</c:v>
                </c:pt>
                <c:pt idx="168">
                  <c:v>-3.4864142196295501E-2</c:v>
                </c:pt>
                <c:pt idx="169">
                  <c:v>-2.60221771526063E-2</c:v>
                </c:pt>
                <c:pt idx="170">
                  <c:v>1.13843751480576E-2</c:v>
                </c:pt>
                <c:pt idx="171">
                  <c:v>1.8130975961270099E-2</c:v>
                </c:pt>
                <c:pt idx="172">
                  <c:v>-1.1636006941557499E-2</c:v>
                </c:pt>
                <c:pt idx="173">
                  <c:v>-4.7466306170172799E-2</c:v>
                </c:pt>
                <c:pt idx="174">
                  <c:v>-3.6147829309707301E-2</c:v>
                </c:pt>
                <c:pt idx="175">
                  <c:v>1.50159813442671E-2</c:v>
                </c:pt>
                <c:pt idx="176">
                  <c:v>6.3687379529715801E-2</c:v>
                </c:pt>
                <c:pt idx="177">
                  <c:v>6.5369836154366395E-2</c:v>
                </c:pt>
                <c:pt idx="178">
                  <c:v>3.6380057212954203E-2</c:v>
                </c:pt>
                <c:pt idx="179">
                  <c:v>5.2675010459555596E-3</c:v>
                </c:pt>
                <c:pt idx="180">
                  <c:v>1.4948879719416501E-3</c:v>
                </c:pt>
                <c:pt idx="181" formatCode="0.00E+00">
                  <c:v>-9.7021051641273795E-5</c:v>
                </c:pt>
                <c:pt idx="182">
                  <c:v>-1.18174807228733E-3</c:v>
                </c:pt>
                <c:pt idx="183">
                  <c:v>-1.4231301952876099E-2</c:v>
                </c:pt>
                <c:pt idx="184">
                  <c:v>-7.4379767738683997E-3</c:v>
                </c:pt>
                <c:pt idx="185">
                  <c:v>5.9165552889139999E-3</c:v>
                </c:pt>
                <c:pt idx="186">
                  <c:v>2.8522988211807501E-2</c:v>
                </c:pt>
                <c:pt idx="187">
                  <c:v>2.91171283780449E-2</c:v>
                </c:pt>
                <c:pt idx="188">
                  <c:v>2.8788129061395499E-2</c:v>
                </c:pt>
                <c:pt idx="189">
                  <c:v>2.9040164361687899E-2</c:v>
                </c:pt>
                <c:pt idx="190">
                  <c:v>4.7774125983110399E-2</c:v>
                </c:pt>
                <c:pt idx="191">
                  <c:v>6.2573409478682299E-2</c:v>
                </c:pt>
                <c:pt idx="192">
                  <c:v>6.5468324583627904E-2</c:v>
                </c:pt>
                <c:pt idx="193">
                  <c:v>5.3425192480401999E-2</c:v>
                </c:pt>
                <c:pt idx="194">
                  <c:v>3.34390664343336E-2</c:v>
                </c:pt>
                <c:pt idx="195">
                  <c:v>1.9521620251188799E-2</c:v>
                </c:pt>
                <c:pt idx="196">
                  <c:v>1.36087807376479E-2</c:v>
                </c:pt>
                <c:pt idx="197">
                  <c:v>2.2168349780082301E-2</c:v>
                </c:pt>
                <c:pt idx="198">
                  <c:v>3.2059604363579602E-2</c:v>
                </c:pt>
                <c:pt idx="199">
                  <c:v>3.7038923322081398E-2</c:v>
                </c:pt>
                <c:pt idx="200">
                  <c:v>1.8337782109987901E-2</c:v>
                </c:pt>
                <c:pt idx="201">
                  <c:v>-1.21688860990182E-2</c:v>
                </c:pt>
                <c:pt idx="202">
                  <c:v>-3.98751652748702E-2</c:v>
                </c:pt>
                <c:pt idx="203">
                  <c:v>-4.16908467792792E-2</c:v>
                </c:pt>
                <c:pt idx="204">
                  <c:v>-2.7928988634323301E-2</c:v>
                </c:pt>
                <c:pt idx="205">
                  <c:v>-2.1424753259151001E-2</c:v>
                </c:pt>
                <c:pt idx="206">
                  <c:v>-3.0293898522663999E-2</c:v>
                </c:pt>
                <c:pt idx="207">
                  <c:v>-3.9797147904845197E-2</c:v>
                </c:pt>
                <c:pt idx="208">
                  <c:v>-1.9780065901299701E-2</c:v>
                </c:pt>
                <c:pt idx="209">
                  <c:v>1.93275877234159E-2</c:v>
                </c:pt>
                <c:pt idx="210">
                  <c:v>4.403106802304E-2</c:v>
                </c:pt>
                <c:pt idx="211">
                  <c:v>2.03978159114886E-2</c:v>
                </c:pt>
                <c:pt idx="212">
                  <c:v>-3.4754424545904099E-2</c:v>
                </c:pt>
                <c:pt idx="213">
                  <c:v>-7.9700873807297304E-2</c:v>
                </c:pt>
                <c:pt idx="214">
                  <c:v>-7.6846613261278701E-2</c:v>
                </c:pt>
                <c:pt idx="215">
                  <c:v>-4.4496550671450301E-2</c:v>
                </c:pt>
                <c:pt idx="216">
                  <c:v>-1.5875528149834998E-2</c:v>
                </c:pt>
                <c:pt idx="217">
                  <c:v>-2.0119709825306701E-2</c:v>
                </c:pt>
                <c:pt idx="218">
                  <c:v>-3.0040633334419801E-2</c:v>
                </c:pt>
                <c:pt idx="219">
                  <c:v>-2.5783803573933499E-2</c:v>
                </c:pt>
                <c:pt idx="220">
                  <c:v>3.70578993885017E-3</c:v>
                </c:pt>
                <c:pt idx="221">
                  <c:v>2.4933546755290699E-2</c:v>
                </c:pt>
                <c:pt idx="222">
                  <c:v>2.2393621943498199E-2</c:v>
                </c:pt>
                <c:pt idx="223">
                  <c:v>-8.2734774534776005E-3</c:v>
                </c:pt>
                <c:pt idx="224">
                  <c:v>-2.8925784033784301E-2</c:v>
                </c:pt>
                <c:pt idx="225">
                  <c:v>-3.3762015586432603E-2</c:v>
                </c:pt>
                <c:pt idx="226">
                  <c:v>-1.9909065298778499E-2</c:v>
                </c:pt>
                <c:pt idx="227">
                  <c:v>-1.85653490064756E-2</c:v>
                </c:pt>
                <c:pt idx="228">
                  <c:v>-2.43238216994273E-2</c:v>
                </c:pt>
                <c:pt idx="229">
                  <c:v>-3.1838874357665699E-2</c:v>
                </c:pt>
                <c:pt idx="230">
                  <c:v>-9.6432943498012402E-3</c:v>
                </c:pt>
                <c:pt idx="231">
                  <c:v>2.8367303154912801E-2</c:v>
                </c:pt>
                <c:pt idx="232">
                  <c:v>6.6386917143134994E-2</c:v>
                </c:pt>
                <c:pt idx="233">
                  <c:v>6.5356569224694502E-2</c:v>
                </c:pt>
                <c:pt idx="234">
                  <c:v>3.7989524535120202E-2</c:v>
                </c:pt>
                <c:pt idx="235">
                  <c:v>-2.9555822350540001E-3</c:v>
                </c:pt>
                <c:pt idx="236">
                  <c:v>-1.66862143891226E-2</c:v>
                </c:pt>
                <c:pt idx="237">
                  <c:v>-1.05467785924578E-2</c:v>
                </c:pt>
                <c:pt idx="238">
                  <c:v>3.4335637844833699E-3</c:v>
                </c:pt>
                <c:pt idx="239">
                  <c:v>4.1222016920975102E-3</c:v>
                </c:pt>
                <c:pt idx="240">
                  <c:v>1.3018355051054901E-3</c:v>
                </c:pt>
                <c:pt idx="241">
                  <c:v>8.5567226652499603E-3</c:v>
                </c:pt>
                <c:pt idx="242">
                  <c:v>2.8788015423926401E-2</c:v>
                </c:pt>
                <c:pt idx="243">
                  <c:v>4.4385340674676498E-2</c:v>
                </c:pt>
                <c:pt idx="244">
                  <c:v>3.3627060792647399E-2</c:v>
                </c:pt>
                <c:pt idx="245">
                  <c:v>4.8529760087090597E-3</c:v>
                </c:pt>
                <c:pt idx="246">
                  <c:v>-1.6274387410119402E-2</c:v>
                </c:pt>
                <c:pt idx="247">
                  <c:v>-1.07700485420092E-2</c:v>
                </c:pt>
                <c:pt idx="248">
                  <c:v>3.8595315278938899E-3</c:v>
                </c:pt>
                <c:pt idx="249">
                  <c:v>6.0840147829661802E-3</c:v>
                </c:pt>
                <c:pt idx="250">
                  <c:v>-1.1281746860667701E-2</c:v>
                </c:pt>
                <c:pt idx="251">
                  <c:v>-2.8040903508975201E-2</c:v>
                </c:pt>
                <c:pt idx="252">
                  <c:v>-1.9418217654396101E-2</c:v>
                </c:pt>
                <c:pt idx="253">
                  <c:v>1.2764535901239001E-2</c:v>
                </c:pt>
                <c:pt idx="254">
                  <c:v>4.2761241898878297E-2</c:v>
                </c:pt>
                <c:pt idx="255">
                  <c:v>4.4552320845428199E-2</c:v>
                </c:pt>
                <c:pt idx="256">
                  <c:v>1.8137695532689398E-2</c:v>
                </c:pt>
                <c:pt idx="257">
                  <c:v>-1.0707296722507101E-2</c:v>
                </c:pt>
                <c:pt idx="258">
                  <c:v>-2.56089366783952E-2</c:v>
                </c:pt>
                <c:pt idx="259">
                  <c:v>-1.6791032427700699E-2</c:v>
                </c:pt>
                <c:pt idx="260">
                  <c:v>-9.18951731124035E-4</c:v>
                </c:pt>
                <c:pt idx="261">
                  <c:v>1.1432546051511E-2</c:v>
                </c:pt>
                <c:pt idx="262">
                  <c:v>1.0600828823608299E-2</c:v>
                </c:pt>
                <c:pt idx="263">
                  <c:v>9.7681737466523699E-3</c:v>
                </c:pt>
                <c:pt idx="264">
                  <c:v>1.9942471843103E-2</c:v>
                </c:pt>
                <c:pt idx="265">
                  <c:v>5.1676044356630098E-2</c:v>
                </c:pt>
                <c:pt idx="266">
                  <c:v>8.5277536168056903E-2</c:v>
                </c:pt>
                <c:pt idx="267">
                  <c:v>9.9814873038216401E-2</c:v>
                </c:pt>
                <c:pt idx="268">
                  <c:v>7.6301568100075601E-2</c:v>
                </c:pt>
                <c:pt idx="269">
                  <c:v>3.5313717793560503E-2</c:v>
                </c:pt>
                <c:pt idx="270" formatCode="0.00E+00">
                  <c:v>9.6016173747770495E-5</c:v>
                </c:pt>
                <c:pt idx="271">
                  <c:v>-9.1691812208723293E-3</c:v>
                </c:pt>
                <c:pt idx="272">
                  <c:v>-7.2820488815945302E-3</c:v>
                </c:pt>
                <c:pt idx="273">
                  <c:v>-5.8662714769139703E-3</c:v>
                </c:pt>
                <c:pt idx="274">
                  <c:v>-1.1297352460831101E-2</c:v>
                </c:pt>
                <c:pt idx="275">
                  <c:v>-7.7450448072668397E-3</c:v>
                </c:pt>
                <c:pt idx="276">
                  <c:v>2.8662922729313601E-3</c:v>
                </c:pt>
                <c:pt idx="277">
                  <c:v>7.9520731655093706E-3</c:v>
                </c:pt>
                <c:pt idx="278">
                  <c:v>-4.5525053257208696E-3</c:v>
                </c:pt>
                <c:pt idx="279">
                  <c:v>-1.74608415098884E-2</c:v>
                </c:pt>
                <c:pt idx="280">
                  <c:v>-1.9482246836497301E-3</c:v>
                </c:pt>
                <c:pt idx="281">
                  <c:v>4.3892608856017701E-2</c:v>
                </c:pt>
                <c:pt idx="282">
                  <c:v>8.0675471173903293E-2</c:v>
                </c:pt>
                <c:pt idx="283">
                  <c:v>6.9285759172239905E-2</c:v>
                </c:pt>
                <c:pt idx="284">
                  <c:v>1.10902289482658E-2</c:v>
                </c:pt>
                <c:pt idx="285">
                  <c:v>-4.0763446878628803E-2</c:v>
                </c:pt>
                <c:pt idx="286">
                  <c:v>-4.48910052659965E-2</c:v>
                </c:pt>
                <c:pt idx="287">
                  <c:v>4.6071359287653201E-4</c:v>
                </c:pt>
                <c:pt idx="288">
                  <c:v>4.5917469668587702E-2</c:v>
                </c:pt>
                <c:pt idx="289">
                  <c:v>5.4644392876462201E-2</c:v>
                </c:pt>
                <c:pt idx="290">
                  <c:v>3.1830009324534697E-2</c:v>
                </c:pt>
                <c:pt idx="291">
                  <c:v>1.4734928197810301E-2</c:v>
                </c:pt>
                <c:pt idx="292">
                  <c:v>2.4805770086471699E-2</c:v>
                </c:pt>
                <c:pt idx="293">
                  <c:v>5.2265385991957902E-2</c:v>
                </c:pt>
                <c:pt idx="294">
                  <c:v>6.9203021982457397E-2</c:v>
                </c:pt>
                <c:pt idx="295">
                  <c:v>6.7014534205724299E-2</c:v>
                </c:pt>
                <c:pt idx="296">
                  <c:v>4.9843692233528997E-2</c:v>
                </c:pt>
                <c:pt idx="297">
                  <c:v>3.9020401656296999E-2</c:v>
                </c:pt>
                <c:pt idx="298">
                  <c:v>3.18005873925917E-2</c:v>
                </c:pt>
                <c:pt idx="299">
                  <c:v>2.7912740791760399E-2</c:v>
                </c:pt>
                <c:pt idx="300">
                  <c:v>1.02767990177115E-2</c:v>
                </c:pt>
                <c:pt idx="301">
                  <c:v>-5.9406481530402903E-3</c:v>
                </c:pt>
                <c:pt idx="302">
                  <c:v>-2.46766191636884E-2</c:v>
                </c:pt>
                <c:pt idx="303">
                  <c:v>-2.7005345754682102E-2</c:v>
                </c:pt>
                <c:pt idx="304">
                  <c:v>-2.24383053255084E-2</c:v>
                </c:pt>
                <c:pt idx="305">
                  <c:v>-6.44007856936541E-3</c:v>
                </c:pt>
                <c:pt idx="306">
                  <c:v>-2.4068636325764101E-3</c:v>
                </c:pt>
                <c:pt idx="307">
                  <c:v>9.8800772483867796E-4</c:v>
                </c:pt>
                <c:pt idx="308">
                  <c:v>-6.6962769411389499E-3</c:v>
                </c:pt>
                <c:pt idx="309">
                  <c:v>-3.2470856804762802E-3</c:v>
                </c:pt>
                <c:pt idx="310">
                  <c:v>2.1426733714611499E-3</c:v>
                </c:pt>
                <c:pt idx="311">
                  <c:v>1.8955281355073E-2</c:v>
                </c:pt>
                <c:pt idx="312">
                  <c:v>2.0671354549426799E-2</c:v>
                </c:pt>
                <c:pt idx="313">
                  <c:v>2.3806969765184399E-2</c:v>
                </c:pt>
                <c:pt idx="314">
                  <c:v>1.7602286970501899E-2</c:v>
                </c:pt>
                <c:pt idx="315">
                  <c:v>2.2316054838789501E-2</c:v>
                </c:pt>
                <c:pt idx="316">
                  <c:v>2.63789152076533E-2</c:v>
                </c:pt>
                <c:pt idx="317">
                  <c:v>3.16883414771853E-2</c:v>
                </c:pt>
                <c:pt idx="318">
                  <c:v>2.3575776076029401E-2</c:v>
                </c:pt>
                <c:pt idx="319">
                  <c:v>1.14102003005924E-2</c:v>
                </c:pt>
                <c:pt idx="320">
                  <c:v>-7.1696508417578896E-3</c:v>
                </c:pt>
                <c:pt idx="321">
                  <c:v>-2.0831267884508099E-2</c:v>
                </c:pt>
                <c:pt idx="322">
                  <c:v>-2.91314778488839E-2</c:v>
                </c:pt>
                <c:pt idx="323">
                  <c:v>-2.3307770265896501E-2</c:v>
                </c:pt>
                <c:pt idx="324">
                  <c:v>-9.9736328919278108E-3</c:v>
                </c:pt>
                <c:pt idx="325">
                  <c:v>1.31865106944795E-2</c:v>
                </c:pt>
                <c:pt idx="326">
                  <c:v>2.70442064156299E-2</c:v>
                </c:pt>
                <c:pt idx="327">
                  <c:v>2.9770980605994202E-2</c:v>
                </c:pt>
                <c:pt idx="328">
                  <c:v>2.0580403682454999E-2</c:v>
                </c:pt>
                <c:pt idx="329">
                  <c:v>1.5749121118222999E-2</c:v>
                </c:pt>
                <c:pt idx="330">
                  <c:v>1.8091113192219399E-2</c:v>
                </c:pt>
                <c:pt idx="331">
                  <c:v>2.21842289658301E-2</c:v>
                </c:pt>
                <c:pt idx="332">
                  <c:v>1.7101572100318301E-2</c:v>
                </c:pt>
                <c:pt idx="333">
                  <c:v>5.3126866975572199E-3</c:v>
                </c:pt>
                <c:pt idx="334">
                  <c:v>4.02443255651363E-3</c:v>
                </c:pt>
                <c:pt idx="335">
                  <c:v>2.0259466396857499E-2</c:v>
                </c:pt>
                <c:pt idx="336">
                  <c:v>4.9060116649419998E-2</c:v>
                </c:pt>
                <c:pt idx="337">
                  <c:v>6.9410401971280303E-2</c:v>
                </c:pt>
                <c:pt idx="338">
                  <c:v>7.0170794382902899E-2</c:v>
                </c:pt>
                <c:pt idx="339">
                  <c:v>5.7540848040727198E-2</c:v>
                </c:pt>
                <c:pt idx="340">
                  <c:v>3.8345124147021202E-2</c:v>
                </c:pt>
                <c:pt idx="341">
                  <c:v>2.01056096974222E-2</c:v>
                </c:pt>
                <c:pt idx="342">
                  <c:v>2.76866711542386E-3</c:v>
                </c:pt>
                <c:pt idx="343">
                  <c:v>-5.5505255012248296E-3</c:v>
                </c:pt>
                <c:pt idx="344">
                  <c:v>-2.1416789508665098E-3</c:v>
                </c:pt>
                <c:pt idx="345">
                  <c:v>1.1035550415388401E-2</c:v>
                </c:pt>
                <c:pt idx="346">
                  <c:v>1.8756597505013101E-2</c:v>
                </c:pt>
                <c:pt idx="347">
                  <c:v>1.0848725077086001E-2</c:v>
                </c:pt>
                <c:pt idx="348">
                  <c:v>-4.4977277784301797E-3</c:v>
                </c:pt>
                <c:pt idx="349">
                  <c:v>-7.5960181785272298E-3</c:v>
                </c:pt>
                <c:pt idx="350">
                  <c:v>9.0011279350636099E-4</c:v>
                </c:pt>
                <c:pt idx="351">
                  <c:v>6.1154209365179204E-3</c:v>
                </c:pt>
                <c:pt idx="352">
                  <c:v>-1.2802350886543501E-2</c:v>
                </c:pt>
                <c:pt idx="353">
                  <c:v>-4.52438025618523E-2</c:v>
                </c:pt>
                <c:pt idx="354">
                  <c:v>-7.4081786876968495E-2</c:v>
                </c:pt>
                <c:pt idx="355">
                  <c:v>-7.2984321289802298E-2</c:v>
                </c:pt>
                <c:pt idx="356">
                  <c:v>-5.3506576495222197E-2</c:v>
                </c:pt>
                <c:pt idx="357">
                  <c:v>-2.4941324448285E-2</c:v>
                </c:pt>
                <c:pt idx="358">
                  <c:v>-5.4398222560156795E-4</c:v>
                </c:pt>
                <c:pt idx="359">
                  <c:v>2.9794538607421501E-2</c:v>
                </c:pt>
                <c:pt idx="360">
                  <c:v>5.3363150105952002E-2</c:v>
                </c:pt>
                <c:pt idx="361">
                  <c:v>5.3922032037226099E-2</c:v>
                </c:pt>
                <c:pt idx="362">
                  <c:v>2.4885763037710201E-2</c:v>
                </c:pt>
                <c:pt idx="363">
                  <c:v>-1.86349913276335E-2</c:v>
                </c:pt>
                <c:pt idx="364">
                  <c:v>-4.1063551121924599E-2</c:v>
                </c:pt>
                <c:pt idx="365">
                  <c:v>-4.2550111015260801E-2</c:v>
                </c:pt>
                <c:pt idx="366">
                  <c:v>-3.50141434439422E-2</c:v>
                </c:pt>
                <c:pt idx="367">
                  <c:v>-3.89786376193186E-2</c:v>
                </c:pt>
                <c:pt idx="368">
                  <c:v>-3.3874882533425597E-2</c:v>
                </c:pt>
                <c:pt idx="369">
                  <c:v>-1.03627683807635E-2</c:v>
                </c:pt>
                <c:pt idx="370">
                  <c:v>3.2197069525886399E-2</c:v>
                </c:pt>
                <c:pt idx="371">
                  <c:v>5.6542939800750598E-2</c:v>
                </c:pt>
                <c:pt idx="372">
                  <c:v>4.91580902988875E-2</c:v>
                </c:pt>
                <c:pt idx="373">
                  <c:v>2.3257619777483599E-2</c:v>
                </c:pt>
                <c:pt idx="374">
                  <c:v>1.65656818411382E-2</c:v>
                </c:pt>
                <c:pt idx="375">
                  <c:v>2.53377225725692E-2</c:v>
                </c:pt>
                <c:pt idx="376">
                  <c:v>2.74699751276349E-2</c:v>
                </c:pt>
                <c:pt idx="377">
                  <c:v>-1.4647268353739E-3</c:v>
                </c:pt>
                <c:pt idx="378">
                  <c:v>-3.7774308833080097E-2</c:v>
                </c:pt>
                <c:pt idx="379">
                  <c:v>-5.2208020672479101E-2</c:v>
                </c:pt>
                <c:pt idx="380">
                  <c:v>-2.7511903143528499E-2</c:v>
                </c:pt>
                <c:pt idx="381">
                  <c:v>2.13156268409819E-3</c:v>
                </c:pt>
                <c:pt idx="382">
                  <c:v>1.23661976161099E-2</c:v>
                </c:pt>
                <c:pt idx="383">
                  <c:v>5.3702834141371603E-3</c:v>
                </c:pt>
                <c:pt idx="384">
                  <c:v>1.7047325755134E-3</c:v>
                </c:pt>
                <c:pt idx="385">
                  <c:v>1.16008929783336E-2</c:v>
                </c:pt>
                <c:pt idx="386">
                  <c:v>1.6519218949089299E-2</c:v>
                </c:pt>
                <c:pt idx="387">
                  <c:v>5.5443290291653097E-3</c:v>
                </c:pt>
                <c:pt idx="388">
                  <c:v>-2.21481002649545E-2</c:v>
                </c:pt>
                <c:pt idx="389">
                  <c:v>-4.0384121932485903E-2</c:v>
                </c:pt>
                <c:pt idx="390">
                  <c:v>-4.3253403512024398E-2</c:v>
                </c:pt>
                <c:pt idx="391">
                  <c:v>-4.0036370357482899E-2</c:v>
                </c:pt>
                <c:pt idx="392">
                  <c:v>-3.5729493846337203E-2</c:v>
                </c:pt>
                <c:pt idx="393">
                  <c:v>-2.6566344868248101E-2</c:v>
                </c:pt>
                <c:pt idx="394">
                  <c:v>-5.8195906758504003E-3</c:v>
                </c:pt>
                <c:pt idx="395">
                  <c:v>1.66361993335301E-2</c:v>
                </c:pt>
                <c:pt idx="396">
                  <c:v>2.7662552324708E-2</c:v>
                </c:pt>
                <c:pt idx="397">
                  <c:v>2.0820601845428499E-2</c:v>
                </c:pt>
                <c:pt idx="398" formatCode="0.00E+00">
                  <c:v>9.6688996486033792E-3</c:v>
                </c:pt>
                <c:pt idx="399">
                  <c:v>6.4453523864540603E-3</c:v>
                </c:pt>
                <c:pt idx="400">
                  <c:v>4.4919549226175104E-3</c:v>
                </c:pt>
                <c:pt idx="401">
                  <c:v>-3.8965128985571102E-3</c:v>
                </c:pt>
                <c:pt idx="402">
                  <c:v>-2.4061088662130199E-2</c:v>
                </c:pt>
                <c:pt idx="403">
                  <c:v>-4.43241947417327E-2</c:v>
                </c:pt>
                <c:pt idx="404">
                  <c:v>-5.3209272716556698E-2</c:v>
                </c:pt>
                <c:pt idx="405">
                  <c:v>-4.9379324262800901E-2</c:v>
                </c:pt>
                <c:pt idx="406">
                  <c:v>-3.7586706694047303E-2</c:v>
                </c:pt>
                <c:pt idx="407">
                  <c:v>-2.1161059582284598E-2</c:v>
                </c:pt>
                <c:pt idx="408">
                  <c:v>5.1994343225713604E-3</c:v>
                </c:pt>
                <c:pt idx="409">
                  <c:v>2.7040754067704901E-2</c:v>
                </c:pt>
                <c:pt idx="410">
                  <c:v>3.3704039557581299E-2</c:v>
                </c:pt>
                <c:pt idx="411">
                  <c:v>1.33895892082422E-2</c:v>
                </c:pt>
                <c:pt idx="412">
                  <c:v>-2.0249404612557202E-2</c:v>
                </c:pt>
                <c:pt idx="413">
                  <c:v>-4.3802844729582097E-2</c:v>
                </c:pt>
                <c:pt idx="414">
                  <c:v>-4.4571346369722098E-2</c:v>
                </c:pt>
                <c:pt idx="415">
                  <c:v>-3.2385444430780501E-2</c:v>
                </c:pt>
                <c:pt idx="416">
                  <c:v>-2.2314211384983799E-2</c:v>
                </c:pt>
                <c:pt idx="417">
                  <c:v>-1.93205666523498E-2</c:v>
                </c:pt>
                <c:pt idx="418">
                  <c:v>-1.24416941849165E-2</c:v>
                </c:pt>
                <c:pt idx="419">
                  <c:v>-6.6290396168180901E-4</c:v>
                </c:pt>
                <c:pt idx="420">
                  <c:v>1.9237403249111999E-2</c:v>
                </c:pt>
                <c:pt idx="421">
                  <c:v>2.87890843901033E-2</c:v>
                </c:pt>
                <c:pt idx="422">
                  <c:v>4.01510248388426E-2</c:v>
                </c:pt>
                <c:pt idx="423">
                  <c:v>4.2517881569286098E-2</c:v>
                </c:pt>
                <c:pt idx="424">
                  <c:v>4.4096744031878E-2</c:v>
                </c:pt>
                <c:pt idx="425">
                  <c:v>1.9699817135432899E-2</c:v>
                </c:pt>
                <c:pt idx="426">
                  <c:v>-1.6379440966492301E-2</c:v>
                </c:pt>
                <c:pt idx="427">
                  <c:v>-5.3873770225236497E-2</c:v>
                </c:pt>
                <c:pt idx="428">
                  <c:v>-5.9810420762640697E-2</c:v>
                </c:pt>
                <c:pt idx="429">
                  <c:v>-3.3899352604772899E-2</c:v>
                </c:pt>
                <c:pt idx="430">
                  <c:v>3.8410113671330502E-3</c:v>
                </c:pt>
                <c:pt idx="431">
                  <c:v>2.94167616817365E-2</c:v>
                </c:pt>
                <c:pt idx="432">
                  <c:v>3.3114864455969298E-2</c:v>
                </c:pt>
                <c:pt idx="433">
                  <c:v>3.5390643738539597E-2</c:v>
                </c:pt>
                <c:pt idx="434">
                  <c:v>4.7586363218542899E-2</c:v>
                </c:pt>
                <c:pt idx="435">
                  <c:v>7.1529663974510299E-2</c:v>
                </c:pt>
                <c:pt idx="436">
                  <c:v>8.4570881545159196E-2</c:v>
                </c:pt>
                <c:pt idx="437">
                  <c:v>7.5751312532066795E-2</c:v>
                </c:pt>
                <c:pt idx="438">
                  <c:v>4.7366846329580298E-2</c:v>
                </c:pt>
                <c:pt idx="439">
                  <c:v>1.4659146930395399E-2</c:v>
                </c:pt>
                <c:pt idx="440">
                  <c:v>-1.30556425355066E-2</c:v>
                </c:pt>
                <c:pt idx="441">
                  <c:v>-2.6504049916247802E-2</c:v>
                </c:pt>
                <c:pt idx="442">
                  <c:v>-2.80362604759017E-2</c:v>
                </c:pt>
                <c:pt idx="443">
                  <c:v>-1.0372737639651099E-2</c:v>
                </c:pt>
                <c:pt idx="444">
                  <c:v>1.6071570098905301E-2</c:v>
                </c:pt>
                <c:pt idx="445">
                  <c:v>5.1036790619433899E-2</c:v>
                </c:pt>
                <c:pt idx="446">
                  <c:v>6.6439131117830896E-2</c:v>
                </c:pt>
                <c:pt idx="447">
                  <c:v>6.6238715339352203E-2</c:v>
                </c:pt>
                <c:pt idx="448">
                  <c:v>3.5015493467117E-2</c:v>
                </c:pt>
                <c:pt idx="449">
                  <c:v>-5.9205127270388703E-3</c:v>
                </c:pt>
                <c:pt idx="450">
                  <c:v>-5.0047635526763702E-2</c:v>
                </c:pt>
                <c:pt idx="451">
                  <c:v>-6.5309156230662399E-2</c:v>
                </c:pt>
                <c:pt idx="452">
                  <c:v>-5.3132878917830299E-2</c:v>
                </c:pt>
                <c:pt idx="453">
                  <c:v>-2.2740607196209899E-2</c:v>
                </c:pt>
                <c:pt idx="454">
                  <c:v>-3.35042415692355E-3</c:v>
                </c:pt>
                <c:pt idx="455">
                  <c:v>-5.6765346268589298E-3</c:v>
                </c:pt>
                <c:pt idx="456">
                  <c:v>-1.3914627158468701E-2</c:v>
                </c:pt>
                <c:pt idx="457">
                  <c:v>-3.3199401566932E-3</c:v>
                </c:pt>
                <c:pt idx="458">
                  <c:v>2.7444908141944401E-2</c:v>
                </c:pt>
                <c:pt idx="459">
                  <c:v>5.4647515952762703E-2</c:v>
                </c:pt>
                <c:pt idx="460">
                  <c:v>4.8794619902169503E-2</c:v>
                </c:pt>
                <c:pt idx="461">
                  <c:v>1.7979617051258001E-2</c:v>
                </c:pt>
                <c:pt idx="462">
                  <c:v>-1.7340090549235E-2</c:v>
                </c:pt>
                <c:pt idx="463">
                  <c:v>-3.3074174646213698E-2</c:v>
                </c:pt>
                <c:pt idx="464">
                  <c:v>-4.2589078841444798E-2</c:v>
                </c:pt>
                <c:pt idx="465">
                  <c:v>-5.4704065243938303E-2</c:v>
                </c:pt>
                <c:pt idx="466">
                  <c:v>-6.9766059676171499E-2</c:v>
                </c:pt>
                <c:pt idx="467">
                  <c:v>-7.1659372612215097E-2</c:v>
                </c:pt>
                <c:pt idx="468">
                  <c:v>-4.4469416152551497E-2</c:v>
                </c:pt>
                <c:pt idx="469">
                  <c:v>-3.1661046198814798E-3</c:v>
                </c:pt>
                <c:pt idx="470">
                  <c:v>3.5854263592853299E-2</c:v>
                </c:pt>
                <c:pt idx="471">
                  <c:v>5.1363171221787601E-2</c:v>
                </c:pt>
                <c:pt idx="472">
                  <c:v>5.3503974263087797E-2</c:v>
                </c:pt>
                <c:pt idx="473">
                  <c:v>4.90872077049559E-2</c:v>
                </c:pt>
                <c:pt idx="474">
                  <c:v>4.95726901034396E-2</c:v>
                </c:pt>
                <c:pt idx="475">
                  <c:v>5.0708689081595003E-2</c:v>
                </c:pt>
                <c:pt idx="476">
                  <c:v>4.5188184127026E-2</c:v>
                </c:pt>
                <c:pt idx="477">
                  <c:v>2.8137852034154701E-2</c:v>
                </c:pt>
                <c:pt idx="478">
                  <c:v>-4.4837271035013402E-4</c:v>
                </c:pt>
                <c:pt idx="479">
                  <c:v>-2.4717702710907102E-2</c:v>
                </c:pt>
                <c:pt idx="480">
                  <c:v>-2.8844352356869701E-2</c:v>
                </c:pt>
                <c:pt idx="481">
                  <c:v>-3.0434704381094601E-3</c:v>
                </c:pt>
                <c:pt idx="482">
                  <c:v>3.5978419412255498E-2</c:v>
                </c:pt>
                <c:pt idx="483">
                  <c:v>6.6550715270435795E-2</c:v>
                </c:pt>
                <c:pt idx="484">
                  <c:v>7.5761801727793898E-2</c:v>
                </c:pt>
                <c:pt idx="485">
                  <c:v>6.9699420459167494E-2</c:v>
                </c:pt>
                <c:pt idx="486">
                  <c:v>5.6979544786993602E-2</c:v>
                </c:pt>
                <c:pt idx="487">
                  <c:v>4.0611935602274697E-2</c:v>
                </c:pt>
                <c:pt idx="488">
                  <c:v>1.35177250741297E-2</c:v>
                </c:pt>
                <c:pt idx="489">
                  <c:v>-1.0624790872669401E-2</c:v>
                </c:pt>
                <c:pt idx="490">
                  <c:v>-2.3274086340130801E-2</c:v>
                </c:pt>
                <c:pt idx="491">
                  <c:v>-1.2838313206704E-2</c:v>
                </c:pt>
                <c:pt idx="492">
                  <c:v>-8.6527773704068098E-3</c:v>
                </c:pt>
                <c:pt idx="493">
                  <c:v>-2.1645151246559802E-2</c:v>
                </c:pt>
                <c:pt idx="494">
                  <c:v>-5.7323796144053599E-2</c:v>
                </c:pt>
                <c:pt idx="495">
                  <c:v>-7.2265838124261197E-2</c:v>
                </c:pt>
                <c:pt idx="496">
                  <c:v>-5.0721849624933098E-2</c:v>
                </c:pt>
                <c:pt idx="497">
                  <c:v>1.27716480387429E-3</c:v>
                </c:pt>
                <c:pt idx="498">
                  <c:v>3.6049655229403198E-2</c:v>
                </c:pt>
                <c:pt idx="499">
                  <c:v>4.22334947492716E-2</c:v>
                </c:pt>
                <c:pt idx="500">
                  <c:v>1.9917628523923502E-2</c:v>
                </c:pt>
                <c:pt idx="501">
                  <c:v>-4.7040856115048201E-3</c:v>
                </c:pt>
                <c:pt idx="502">
                  <c:v>-2.38388270534442E-2</c:v>
                </c:pt>
                <c:pt idx="503">
                  <c:v>-3.1102627117946299E-2</c:v>
                </c:pt>
                <c:pt idx="504">
                  <c:v>-2.93124527727157E-2</c:v>
                </c:pt>
                <c:pt idx="505">
                  <c:v>-7.2533766082800702E-3</c:v>
                </c:pt>
                <c:pt idx="506">
                  <c:v>1.6702332743601399E-2</c:v>
                </c:pt>
                <c:pt idx="507">
                  <c:v>2.1608325783927199E-2</c:v>
                </c:pt>
                <c:pt idx="508">
                  <c:v>-1.1192529925472001E-2</c:v>
                </c:pt>
                <c:pt idx="509">
                  <c:v>-5.4617784057959799E-2</c:v>
                </c:pt>
                <c:pt idx="510">
                  <c:v>-7.6557243383439999E-2</c:v>
                </c:pt>
                <c:pt idx="511">
                  <c:v>-5.7680203971125499E-2</c:v>
                </c:pt>
                <c:pt idx="512">
                  <c:v>-2.1924697015050801E-2</c:v>
                </c:pt>
                <c:pt idx="513">
                  <c:v>-1.9646716112632599E-3</c:v>
                </c:pt>
                <c:pt idx="514">
                  <c:v>4.8686637063762597E-4</c:v>
                </c:pt>
                <c:pt idx="515" formatCode="0.00E+00">
                  <c:v>5.2531372582108201E-5</c:v>
                </c:pt>
                <c:pt idx="516">
                  <c:v>1.12776466024386E-2</c:v>
                </c:pt>
                <c:pt idx="517">
                  <c:v>1.8883117007642398E-2</c:v>
                </c:pt>
                <c:pt idx="518">
                  <c:v>1.7698055605840101E-2</c:v>
                </c:pt>
                <c:pt idx="519">
                  <c:v>1.07734282012465E-2</c:v>
                </c:pt>
                <c:pt idx="520">
                  <c:v>2.4866857305175301E-2</c:v>
                </c:pt>
                <c:pt idx="521">
                  <c:v>5.2510034252470299E-2</c:v>
                </c:pt>
                <c:pt idx="522">
                  <c:v>6.7987080772958897E-2</c:v>
                </c:pt>
                <c:pt idx="523">
                  <c:v>4.8226507123689699E-2</c:v>
                </c:pt>
                <c:pt idx="524">
                  <c:v>7.8898779631353805E-3</c:v>
                </c:pt>
                <c:pt idx="525">
                  <c:v>-1.6150384188410801E-2</c:v>
                </c:pt>
                <c:pt idx="526">
                  <c:v>-5.97827213478235E-3</c:v>
                </c:pt>
                <c:pt idx="527">
                  <c:v>2.26638509841827E-2</c:v>
                </c:pt>
                <c:pt idx="528">
                  <c:v>4.32784498769253E-2</c:v>
                </c:pt>
                <c:pt idx="529">
                  <c:v>5.4690725923709597E-2</c:v>
                </c:pt>
                <c:pt idx="530">
                  <c:v>6.5161407941190699E-2</c:v>
                </c:pt>
                <c:pt idx="531">
                  <c:v>7.3888833381673402E-2</c:v>
                </c:pt>
                <c:pt idx="532">
                  <c:v>5.7309728266396499E-2</c:v>
                </c:pt>
                <c:pt idx="533">
                  <c:v>1.40715348000621E-2</c:v>
                </c:pt>
                <c:pt idx="534">
                  <c:v>-3.7593154747766602E-2</c:v>
                </c:pt>
                <c:pt idx="535">
                  <c:v>-5.8727083067494003E-2</c:v>
                </c:pt>
                <c:pt idx="536">
                  <c:v>-4.7774459986377499E-2</c:v>
                </c:pt>
                <c:pt idx="537">
                  <c:v>-2.7453518263160798E-2</c:v>
                </c:pt>
                <c:pt idx="538">
                  <c:v>-2.47029758749641E-2</c:v>
                </c:pt>
                <c:pt idx="539">
                  <c:v>-2.9092994139800502E-2</c:v>
                </c:pt>
                <c:pt idx="540">
                  <c:v>-2.2084231464283E-2</c:v>
                </c:pt>
                <c:pt idx="541" formatCode="0.00E+00">
                  <c:v>6.6865871956943895E-5</c:v>
                </c:pt>
                <c:pt idx="542">
                  <c:v>1.7363469484176299E-2</c:v>
                </c:pt>
                <c:pt idx="543">
                  <c:v>1.76278259099058E-2</c:v>
                </c:pt>
                <c:pt idx="544">
                  <c:v>1.71082634218848E-2</c:v>
                </c:pt>
                <c:pt idx="545">
                  <c:v>2.89667965826595E-2</c:v>
                </c:pt>
                <c:pt idx="546">
                  <c:v>4.4021102109572802E-2</c:v>
                </c:pt>
                <c:pt idx="547">
                  <c:v>2.9349209150133601E-2</c:v>
                </c:pt>
                <c:pt idx="548">
                  <c:v>-1.40084450503712E-2</c:v>
                </c:pt>
                <c:pt idx="549">
                  <c:v>-4.8252363804925202E-2</c:v>
                </c:pt>
                <c:pt idx="550">
                  <c:v>-3.3575978295124799E-2</c:v>
                </c:pt>
                <c:pt idx="551">
                  <c:v>1.46400469684549E-2</c:v>
                </c:pt>
                <c:pt idx="552">
                  <c:v>4.5065621297851299E-2</c:v>
                </c:pt>
                <c:pt idx="553">
                  <c:v>2.9518502047619698E-2</c:v>
                </c:pt>
                <c:pt idx="554">
                  <c:v>-4.28133605967218E-4</c:v>
                </c:pt>
                <c:pt idx="555">
                  <c:v>-2.8326862380832702E-3</c:v>
                </c:pt>
                <c:pt idx="556">
                  <c:v>2.5498027357743001E-2</c:v>
                </c:pt>
                <c:pt idx="557">
                  <c:v>4.0081418893862499E-2</c:v>
                </c:pt>
                <c:pt idx="558">
                  <c:v>2.2787443277704E-2</c:v>
                </c:pt>
                <c:pt idx="559">
                  <c:v>-3.7461687381734599E-4</c:v>
                </c:pt>
                <c:pt idx="560">
                  <c:v>9.9405467053709593E-3</c:v>
                </c:pt>
                <c:pt idx="561">
                  <c:v>3.5720751480793102E-2</c:v>
                </c:pt>
                <c:pt idx="562">
                  <c:v>3.35860292872504E-2</c:v>
                </c:pt>
                <c:pt idx="563">
                  <c:v>-1.3205570386109601E-2</c:v>
                </c:pt>
                <c:pt idx="564">
                  <c:v>-4.8940957616366201E-2</c:v>
                </c:pt>
                <c:pt idx="565">
                  <c:v>-2.6375959304580601E-2</c:v>
                </c:pt>
                <c:pt idx="566">
                  <c:v>3.5991793709759502E-2</c:v>
                </c:pt>
                <c:pt idx="567">
                  <c:v>5.7979895784106499E-2</c:v>
                </c:pt>
                <c:pt idx="568">
                  <c:v>1.4293787636282701E-2</c:v>
                </c:pt>
                <c:pt idx="569">
                  <c:v>-4.67523147104991E-2</c:v>
                </c:pt>
                <c:pt idx="570">
                  <c:v>-4.4130118375824201E-2</c:v>
                </c:pt>
                <c:pt idx="571">
                  <c:v>1.14779932266483E-2</c:v>
                </c:pt>
                <c:pt idx="572">
                  <c:v>4.9174952177331997E-2</c:v>
                </c:pt>
                <c:pt idx="573">
                  <c:v>9.1182175146182001E-3</c:v>
                </c:pt>
                <c:pt idx="574">
                  <c:v>-5.90900141200425E-2</c:v>
                </c:pt>
                <c:pt idx="575">
                  <c:v>-6.8199331660238005E-2</c:v>
                </c:pt>
                <c:pt idx="576">
                  <c:v>3.1135809793002098E-3</c:v>
                </c:pt>
                <c:pt idx="577">
                  <c:v>7.8890014795365698E-2</c:v>
                </c:pt>
                <c:pt idx="578">
                  <c:v>7.8098467557568801E-2</c:v>
                </c:pt>
                <c:pt idx="579">
                  <c:v>2.00974266259033E-2</c:v>
                </c:pt>
                <c:pt idx="580">
                  <c:v>-1.8430104185744599E-2</c:v>
                </c:pt>
                <c:pt idx="581">
                  <c:v>1.1963338685612101E-2</c:v>
                </c:pt>
                <c:pt idx="582">
                  <c:v>6.1633701168876801E-2</c:v>
                </c:pt>
                <c:pt idx="583">
                  <c:v>5.90273502778745E-2</c:v>
                </c:pt>
                <c:pt idx="584">
                  <c:v>-1.46465690178393E-3</c:v>
                </c:pt>
                <c:pt idx="585">
                  <c:v>-5.6205189883292601E-2</c:v>
                </c:pt>
                <c:pt idx="586">
                  <c:v>-5.0713410903876197E-2</c:v>
                </c:pt>
                <c:pt idx="587">
                  <c:v>-1.4765569685929E-2</c:v>
                </c:pt>
                <c:pt idx="588">
                  <c:v>-3.0285053927309102E-3</c:v>
                </c:pt>
                <c:pt idx="589">
                  <c:v>-3.6528311276520599E-2</c:v>
                </c:pt>
                <c:pt idx="590">
                  <c:v>-6.5619549120819201E-2</c:v>
                </c:pt>
                <c:pt idx="591">
                  <c:v>-5.32605946685661E-2</c:v>
                </c:pt>
                <c:pt idx="592">
                  <c:v>-1.14731927550576E-2</c:v>
                </c:pt>
                <c:pt idx="593">
                  <c:v>8.2998491315915204E-3</c:v>
                </c:pt>
                <c:pt idx="594">
                  <c:v>-1.05881681157415E-2</c:v>
                </c:pt>
                <c:pt idx="595">
                  <c:v>-3.7935558041959902E-2</c:v>
                </c:pt>
                <c:pt idx="596">
                  <c:v>-3.09326777332233E-2</c:v>
                </c:pt>
                <c:pt idx="597">
                  <c:v>3.3826712709622599E-3</c:v>
                </c:pt>
                <c:pt idx="598">
                  <c:v>2.7658728273666201E-2</c:v>
                </c:pt>
                <c:pt idx="599">
                  <c:v>1.5314269192135899E-2</c:v>
                </c:pt>
                <c:pt idx="600">
                  <c:v>-1.6529341153545499E-2</c:v>
                </c:pt>
                <c:pt idx="601">
                  <c:v>-3.69410534897371E-2</c:v>
                </c:pt>
                <c:pt idx="602">
                  <c:v>-2.75384772226345E-2</c:v>
                </c:pt>
                <c:pt idx="603">
                  <c:v>-5.2076921543817E-3</c:v>
                </c:pt>
                <c:pt idx="604">
                  <c:v>1.4174990969069601E-2</c:v>
                </c:pt>
                <c:pt idx="605">
                  <c:v>2.8195790810139301E-2</c:v>
                </c:pt>
                <c:pt idx="606">
                  <c:v>4.1228117869701902E-2</c:v>
                </c:pt>
                <c:pt idx="607">
                  <c:v>4.8008785862164602E-2</c:v>
                </c:pt>
                <c:pt idx="608">
                  <c:v>3.88555535573726E-2</c:v>
                </c:pt>
                <c:pt idx="609">
                  <c:v>1.61603216614923E-2</c:v>
                </c:pt>
                <c:pt idx="610">
                  <c:v>-4.3253379213080501E-3</c:v>
                </c:pt>
                <c:pt idx="611">
                  <c:v>-1.24079637035912E-2</c:v>
                </c:pt>
                <c:pt idx="612">
                  <c:v>-4.8591230004655199E-3</c:v>
                </c:pt>
                <c:pt idx="613">
                  <c:v>-2.07173444013588E-3</c:v>
                </c:pt>
                <c:pt idx="614" formatCode="0.00E+00">
                  <c:v>5.4514550858106803E-5</c:v>
                </c:pt>
                <c:pt idx="615">
                  <c:v>4.0636461045910196E-3</c:v>
                </c:pt>
                <c:pt idx="616">
                  <c:v>2.4189433634346801E-2</c:v>
                </c:pt>
                <c:pt idx="617">
                  <c:v>4.2785082933944299E-2</c:v>
                </c:pt>
                <c:pt idx="618" formatCode="0.00E+00">
                  <c:v>4.6295041013673099E-2</c:v>
                </c:pt>
                <c:pt idx="619">
                  <c:v>2.6373249846584901E-2</c:v>
                </c:pt>
                <c:pt idx="620">
                  <c:v>-3.3707419341499601E-3</c:v>
                </c:pt>
                <c:pt idx="621">
                  <c:v>-2.2438183331663499E-2</c:v>
                </c:pt>
                <c:pt idx="622">
                  <c:v>-2.57457697711749E-2</c:v>
                </c:pt>
                <c:pt idx="623">
                  <c:v>-1.7695020430433899E-2</c:v>
                </c:pt>
                <c:pt idx="624">
                  <c:v>-1.0363908692606699E-2</c:v>
                </c:pt>
                <c:pt idx="625">
                  <c:v>-4.8046302453043496E-3</c:v>
                </c:pt>
                <c:pt idx="626">
                  <c:v>-4.2641774121498603E-3</c:v>
                </c:pt>
                <c:pt idx="627">
                  <c:v>-8.0889584337840402E-3</c:v>
                </c:pt>
                <c:pt idx="628">
                  <c:v>-1.61393323023299E-2</c:v>
                </c:pt>
                <c:pt idx="629">
                  <c:v>-2.21072478583377E-2</c:v>
                </c:pt>
                <c:pt idx="630">
                  <c:v>-1.3790474284086401E-2</c:v>
                </c:pt>
                <c:pt idx="631">
                  <c:v>8.0060767093649808E-3</c:v>
                </c:pt>
                <c:pt idx="632">
                  <c:v>2.5407736936734999E-2</c:v>
                </c:pt>
                <c:pt idx="633">
                  <c:v>2.0461105313131299E-2</c:v>
                </c:pt>
                <c:pt idx="634">
                  <c:v>-1.37979675666713E-2</c:v>
                </c:pt>
                <c:pt idx="635">
                  <c:v>-4.7578255198854898E-2</c:v>
                </c:pt>
                <c:pt idx="636">
                  <c:v>-5.4087556928071802E-2</c:v>
                </c:pt>
                <c:pt idx="637">
                  <c:v>-2.3890922176922E-2</c:v>
                </c:pt>
                <c:pt idx="638">
                  <c:v>9.7652099928469197E-3</c:v>
                </c:pt>
                <c:pt idx="639">
                  <c:v>1.7895311445348099E-2</c:v>
                </c:pt>
                <c:pt idx="640">
                  <c:v>5.0601624395465495E-4</c:v>
                </c:pt>
                <c:pt idx="641">
                  <c:v>-1.00649085586208E-2</c:v>
                </c:pt>
                <c:pt idx="642">
                  <c:v>1.10292850578648E-2</c:v>
                </c:pt>
                <c:pt idx="643">
                  <c:v>4.5954341172709599E-2</c:v>
                </c:pt>
                <c:pt idx="644">
                  <c:v>5.2545860176235498E-2</c:v>
                </c:pt>
                <c:pt idx="645">
                  <c:v>1.10554132543068E-2</c:v>
                </c:pt>
                <c:pt idx="646">
                  <c:v>-4.3246584403234797E-2</c:v>
                </c:pt>
                <c:pt idx="647">
                  <c:v>-6.1897605283727397E-2</c:v>
                </c:pt>
                <c:pt idx="648">
                  <c:v>-3.4668524201106297E-2</c:v>
                </c:pt>
                <c:pt idx="649">
                  <c:v>-1.37381186745823E-3</c:v>
                </c:pt>
                <c:pt idx="650">
                  <c:v>-4.3288899596670401E-3</c:v>
                </c:pt>
                <c:pt idx="651">
                  <c:v>-3.5625699841508103E-2</c:v>
                </c:pt>
                <c:pt idx="652">
                  <c:v>-5.2906474134795503E-2</c:v>
                </c:pt>
                <c:pt idx="653">
                  <c:v>-2.4813104625273499E-2</c:v>
                </c:pt>
                <c:pt idx="654">
                  <c:v>1.9521533850913701E-2</c:v>
                </c:pt>
                <c:pt idx="655">
                  <c:v>3.63895604151111E-2</c:v>
                </c:pt>
                <c:pt idx="656">
                  <c:v>1.17164783697596E-2</c:v>
                </c:pt>
                <c:pt idx="657">
                  <c:v>-1.7709891956839599E-2</c:v>
                </c:pt>
                <c:pt idx="658">
                  <c:v>-1.2194011341146199E-2</c:v>
                </c:pt>
                <c:pt idx="659">
                  <c:v>2.1648482445892299E-2</c:v>
                </c:pt>
                <c:pt idx="660">
                  <c:v>4.2262643118436298E-2</c:v>
                </c:pt>
                <c:pt idx="661">
                  <c:v>2.31566866386087E-2</c:v>
                </c:pt>
                <c:pt idx="662">
                  <c:v>-1.41559407417983E-2</c:v>
                </c:pt>
                <c:pt idx="663">
                  <c:v>-2.83679619621733E-2</c:v>
                </c:pt>
                <c:pt idx="664">
                  <c:v>-5.5364407692742E-3</c:v>
                </c:pt>
                <c:pt idx="665">
                  <c:v>2.9947606447799601E-2</c:v>
                </c:pt>
                <c:pt idx="666">
                  <c:v>4.3075691499163203E-2</c:v>
                </c:pt>
                <c:pt idx="667">
                  <c:v>2.6856891733657001E-2</c:v>
                </c:pt>
                <c:pt idx="668">
                  <c:v>-3.6664020920846099E-4</c:v>
                </c:pt>
                <c:pt idx="669">
                  <c:v>-1.34075746757105E-2</c:v>
                </c:pt>
                <c:pt idx="670">
                  <c:v>-9.3308301704914994E-3</c:v>
                </c:pt>
                <c:pt idx="671">
                  <c:v>3.3964228491187099E-3</c:v>
                </c:pt>
                <c:pt idx="672">
                  <c:v>1.20118610080593E-2</c:v>
                </c:pt>
                <c:pt idx="673">
                  <c:v>1.03000295071659E-2</c:v>
                </c:pt>
                <c:pt idx="674">
                  <c:v>4.5609496889132397E-3</c:v>
                </c:pt>
                <c:pt idx="675">
                  <c:v>6.05014160791679E-3</c:v>
                </c:pt>
                <c:pt idx="676">
                  <c:v>2.4833632253227801E-2</c:v>
                </c:pt>
                <c:pt idx="677">
                  <c:v>4.7205538896582001E-2</c:v>
                </c:pt>
                <c:pt idx="678">
                  <c:v>4.8777220241093502E-2</c:v>
                </c:pt>
                <c:pt idx="679">
                  <c:v>1.19649331723834E-2</c:v>
                </c:pt>
                <c:pt idx="680">
                  <c:v>-4.7128395026870898E-2</c:v>
                </c:pt>
                <c:pt idx="681">
                  <c:v>-8.1371317307267696E-2</c:v>
                </c:pt>
                <c:pt idx="682">
                  <c:v>-6.9049610627941002E-2</c:v>
                </c:pt>
                <c:pt idx="683">
                  <c:v>-1.9355508222961799E-2</c:v>
                </c:pt>
                <c:pt idx="684">
                  <c:v>1.46491286286009E-2</c:v>
                </c:pt>
                <c:pt idx="685">
                  <c:v>1.1006724882172801E-2</c:v>
                </c:pt>
                <c:pt idx="686">
                  <c:v>-2.2613342249905199E-2</c:v>
                </c:pt>
                <c:pt idx="687">
                  <c:v>-4.3377221406494797E-2</c:v>
                </c:pt>
                <c:pt idx="688">
                  <c:v>-3.5913618263862003E-2</c:v>
                </c:pt>
                <c:pt idx="689">
                  <c:v>-1.62723464929533E-2</c:v>
                </c:pt>
                <c:pt idx="690">
                  <c:v>-2.3525804668575699E-3</c:v>
                </c:pt>
                <c:pt idx="691">
                  <c:v>-1.85783864524942E-3</c:v>
                </c:pt>
                <c:pt idx="692">
                  <c:v>3.2962693469311801E-3</c:v>
                </c:pt>
                <c:pt idx="693">
                  <c:v>1.10404699038217E-2</c:v>
                </c:pt>
                <c:pt idx="694">
                  <c:v>1.82691643978177E-2</c:v>
                </c:pt>
                <c:pt idx="695">
                  <c:v>8.3196622233807603E-3</c:v>
                </c:pt>
                <c:pt idx="696">
                  <c:v>-3.3725651530114799E-3</c:v>
                </c:pt>
                <c:pt idx="697">
                  <c:v>-1.7787551208204499E-3</c:v>
                </c:pt>
                <c:pt idx="698">
                  <c:v>1.9062512473156299E-2</c:v>
                </c:pt>
                <c:pt idx="699">
                  <c:v>3.3864149480002201E-2</c:v>
                </c:pt>
                <c:pt idx="700">
                  <c:v>2.8746552026138301E-2</c:v>
                </c:pt>
                <c:pt idx="701">
                  <c:v>8.0389091153147407E-3</c:v>
                </c:pt>
                <c:pt idx="702">
                  <c:v>-2.4799379615503998E-3</c:v>
                </c:pt>
                <c:pt idx="703">
                  <c:v>6.9668505027214601E-3</c:v>
                </c:pt>
                <c:pt idx="704">
                  <c:v>2.2957963907226299E-2</c:v>
                </c:pt>
                <c:pt idx="705">
                  <c:v>3.00732801426732E-2</c:v>
                </c:pt>
                <c:pt idx="706">
                  <c:v>2.6707162048486902E-2</c:v>
                </c:pt>
                <c:pt idx="707">
                  <c:v>2.8831597991865101E-2</c:v>
                </c:pt>
                <c:pt idx="708">
                  <c:v>3.2872816781533198E-2</c:v>
                </c:pt>
                <c:pt idx="709">
                  <c:v>3.0826394392422001E-2</c:v>
                </c:pt>
                <c:pt idx="710">
                  <c:v>7.14450169004586E-3</c:v>
                </c:pt>
                <c:pt idx="711">
                  <c:v>-1.9628278026357301E-2</c:v>
                </c:pt>
                <c:pt idx="712">
                  <c:v>-2.4029184623444201E-2</c:v>
                </c:pt>
                <c:pt idx="713">
                  <c:v>-2.0149724884445199E-3</c:v>
                </c:pt>
                <c:pt idx="714">
                  <c:v>1.78780648277014E-2</c:v>
                </c:pt>
                <c:pt idx="715">
                  <c:v>1.1645372147859901E-2</c:v>
                </c:pt>
                <c:pt idx="716">
                  <c:v>-7.6236554703380298E-3</c:v>
                </c:pt>
                <c:pt idx="717">
                  <c:v>-9.6018340028844896E-3</c:v>
                </c:pt>
                <c:pt idx="718">
                  <c:v>2.1461335333156199E-2</c:v>
                </c:pt>
                <c:pt idx="719">
                  <c:v>5.0623924570745299E-2</c:v>
                </c:pt>
                <c:pt idx="720">
                  <c:v>3.8607577066478299E-2</c:v>
                </c:pt>
                <c:pt idx="721">
                  <c:v>-1.74188584663241E-2</c:v>
                </c:pt>
                <c:pt idx="722">
                  <c:v>-6.6131184099671003E-2</c:v>
                </c:pt>
                <c:pt idx="723">
                  <c:v>-6.7064376721535396E-2</c:v>
                </c:pt>
                <c:pt idx="724">
                  <c:v>-2.37485080016605E-2</c:v>
                </c:pt>
                <c:pt idx="725" formatCode="0.00E+00">
                  <c:v>1.8801030017756099E-2</c:v>
                </c:pt>
                <c:pt idx="726">
                  <c:v>2.7380381432148701E-2</c:v>
                </c:pt>
                <c:pt idx="727">
                  <c:v>1.3433375923359201E-2</c:v>
                </c:pt>
                <c:pt idx="728">
                  <c:v>5.3722462537217396E-3</c:v>
                </c:pt>
                <c:pt idx="729">
                  <c:v>1.2612686927784099E-2</c:v>
                </c:pt>
                <c:pt idx="730">
                  <c:v>1.38332245311474E-2</c:v>
                </c:pt>
                <c:pt idx="731">
                  <c:v>-4.8082226397218597E-3</c:v>
                </c:pt>
                <c:pt idx="732">
                  <c:v>-3.1974930732569601E-2</c:v>
                </c:pt>
                <c:pt idx="733">
                  <c:v>-4.36850786934848E-2</c:v>
                </c:pt>
                <c:pt idx="734">
                  <c:v>-3.3377413492399803E-2</c:v>
                </c:pt>
                <c:pt idx="735">
                  <c:v>-1.7918438250959699E-2</c:v>
                </c:pt>
                <c:pt idx="736">
                  <c:v>-1.6910775741925899E-2</c:v>
                </c:pt>
                <c:pt idx="737">
                  <c:v>-2.8036977786411899E-2</c:v>
                </c:pt>
                <c:pt idx="738">
                  <c:v>-3.11729999750032E-2</c:v>
                </c:pt>
                <c:pt idx="739">
                  <c:v>-1.9802644981069501E-2</c:v>
                </c:pt>
                <c:pt idx="740">
                  <c:v>-9.0016493150213393E-3</c:v>
                </c:pt>
                <c:pt idx="741">
                  <c:v>-1.47001192878551E-2</c:v>
                </c:pt>
                <c:pt idx="742">
                  <c:v>-2.64930723514313E-2</c:v>
                </c:pt>
                <c:pt idx="743">
                  <c:v>-1.9044921023083299E-2</c:v>
                </c:pt>
                <c:pt idx="744">
                  <c:v>1.92883531681027E-2</c:v>
                </c:pt>
                <c:pt idx="745">
                  <c:v>6.5225068067600006E-2</c:v>
                </c:pt>
                <c:pt idx="746">
                  <c:v>7.6418276146504205E-2</c:v>
                </c:pt>
                <c:pt idx="747">
                  <c:v>3.5414473568801702E-2</c:v>
                </c:pt>
                <c:pt idx="748">
                  <c:v>-2.4634617039510299E-2</c:v>
                </c:pt>
                <c:pt idx="749">
                  <c:v>-5.5346680923694297E-2</c:v>
                </c:pt>
                <c:pt idx="750">
                  <c:v>-3.6512760652389099E-2</c:v>
                </c:pt>
                <c:pt idx="751">
                  <c:v>-1.1053331122880801E-3</c:v>
                </c:pt>
                <c:pt idx="752">
                  <c:v>1.01467978734451E-2</c:v>
                </c:pt>
                <c:pt idx="753">
                  <c:v>-1.5833073987905E-2</c:v>
                </c:pt>
                <c:pt idx="754">
                  <c:v>-4.4970092607792403E-2</c:v>
                </c:pt>
                <c:pt idx="755">
                  <c:v>-4.5357869021819597E-2</c:v>
                </c:pt>
                <c:pt idx="756">
                  <c:v>-1.2364501768043301E-2</c:v>
                </c:pt>
                <c:pt idx="757">
                  <c:v>1.9520439729384002E-2</c:v>
                </c:pt>
                <c:pt idx="758">
                  <c:v>2.8688869842625898E-2</c:v>
                </c:pt>
                <c:pt idx="759">
                  <c:v>1.7027609449311299E-2</c:v>
                </c:pt>
                <c:pt idx="760">
                  <c:v>3.0799243744813799E-3</c:v>
                </c:pt>
                <c:pt idx="761">
                  <c:v>-3.3048811158172299E-3</c:v>
                </c:pt>
                <c:pt idx="762">
                  <c:v>-1.0275284352126501E-2</c:v>
                </c:pt>
                <c:pt idx="763">
                  <c:v>-1.3105529712325601E-2</c:v>
                </c:pt>
                <c:pt idx="764">
                  <c:v>-1.0511223752966E-2</c:v>
                </c:pt>
                <c:pt idx="765">
                  <c:v>1.1019393780536801E-2</c:v>
                </c:pt>
                <c:pt idx="766">
                  <c:v>2.8824369264724699E-2</c:v>
                </c:pt>
                <c:pt idx="767">
                  <c:v>2.8919913301414499E-2</c:v>
                </c:pt>
                <c:pt idx="768">
                  <c:v>3.3166601667500399E-3</c:v>
                </c:pt>
                <c:pt idx="769">
                  <c:v>-1.89606010601494E-2</c:v>
                </c:pt>
                <c:pt idx="770">
                  <c:v>-2.20166542756348E-2</c:v>
                </c:pt>
                <c:pt idx="771">
                  <c:v>-8.0861523808817993E-3</c:v>
                </c:pt>
                <c:pt idx="772">
                  <c:v>-1.45665746537403E-3</c:v>
                </c:pt>
                <c:pt idx="773">
                  <c:v>-1.5039123586458401E-2</c:v>
                </c:pt>
                <c:pt idx="774">
                  <c:v>-3.0282596349258901E-2</c:v>
                </c:pt>
                <c:pt idx="775">
                  <c:v>-3.5118038952604097E-2</c:v>
                </c:pt>
                <c:pt idx="776">
                  <c:v>-2.40493532346076E-2</c:v>
                </c:pt>
                <c:pt idx="777">
                  <c:v>-2.4011889714875299E-2</c:v>
                </c:pt>
                <c:pt idx="778">
                  <c:v>-3.55165576597401E-2</c:v>
                </c:pt>
                <c:pt idx="779">
                  <c:v>-4.9304170339148801E-2</c:v>
                </c:pt>
                <c:pt idx="780">
                  <c:v>-3.9858754087113299E-2</c:v>
                </c:pt>
                <c:pt idx="781">
                  <c:v>-1.5473852347978601E-2</c:v>
                </c:pt>
                <c:pt idx="782">
                  <c:v>2.8748383023883902E-3</c:v>
                </c:pt>
                <c:pt idx="783">
                  <c:v>2.6915706242047901E-4</c:v>
                </c:pt>
                <c:pt idx="784">
                  <c:v>-1.3711057758788701E-2</c:v>
                </c:pt>
                <c:pt idx="785">
                  <c:v>-2.0641977592637199E-2</c:v>
                </c:pt>
                <c:pt idx="786">
                  <c:v>-1.38174346407938E-2</c:v>
                </c:pt>
                <c:pt idx="787">
                  <c:v>-5.4509927951466204E-3</c:v>
                </c:pt>
                <c:pt idx="788">
                  <c:v>-1.11966104208443E-2</c:v>
                </c:pt>
                <c:pt idx="789">
                  <c:v>-2.22240104707793E-2</c:v>
                </c:pt>
                <c:pt idx="790">
                  <c:v>-2.69167198768437E-2</c:v>
                </c:pt>
                <c:pt idx="791">
                  <c:v>-9.9258433534227808E-3</c:v>
                </c:pt>
                <c:pt idx="792">
                  <c:v>1.3744529842638799E-2</c:v>
                </c:pt>
                <c:pt idx="793">
                  <c:v>3.5819843856926901E-2</c:v>
                </c:pt>
                <c:pt idx="794">
                  <c:v>3.9177507104409502E-2</c:v>
                </c:pt>
                <c:pt idx="795">
                  <c:v>3.5767250593651503E-2</c:v>
                </c:pt>
                <c:pt idx="796">
                  <c:v>3.1685201687504397E-2</c:v>
                </c:pt>
                <c:pt idx="797">
                  <c:v>3.3709484751087898E-2</c:v>
                </c:pt>
                <c:pt idx="798">
                  <c:v>3.7270836609867103E-2</c:v>
                </c:pt>
                <c:pt idx="799">
                  <c:v>3.2345185891135199E-2</c:v>
                </c:pt>
                <c:pt idx="800">
                  <c:v>2.0556280962686E-2</c:v>
                </c:pt>
                <c:pt idx="801">
                  <c:v>2.1888150674883701E-3</c:v>
                </c:pt>
                <c:pt idx="802">
                  <c:v>-3.4137920122523E-3</c:v>
                </c:pt>
                <c:pt idx="803">
                  <c:v>-3.09681790751437E-3</c:v>
                </c:pt>
                <c:pt idx="804">
                  <c:v>5.1275316118571503E-3</c:v>
                </c:pt>
                <c:pt idx="805">
                  <c:v>6.5427523908003103E-3</c:v>
                </c:pt>
                <c:pt idx="806">
                  <c:v>5.0722721488888102E-3</c:v>
                </c:pt>
                <c:pt idx="807">
                  <c:v>3.3700104304981498E-3</c:v>
                </c:pt>
                <c:pt idx="808">
                  <c:v>8.5265490145315006E-3</c:v>
                </c:pt>
                <c:pt idx="809">
                  <c:v>1.9932802412778498E-2</c:v>
                </c:pt>
                <c:pt idx="810" formatCode="0.00E+00">
                  <c:v>2.2623635555990899E-2</c:v>
                </c:pt>
                <c:pt idx="811">
                  <c:v>1.5692213360289101E-2</c:v>
                </c:pt>
                <c:pt idx="812">
                  <c:v>-8.6582443681675701E-3</c:v>
                </c:pt>
                <c:pt idx="813">
                  <c:v>-2.9580749263438299E-2</c:v>
                </c:pt>
                <c:pt idx="814">
                  <c:v>-4.6276407288439902E-2</c:v>
                </c:pt>
                <c:pt idx="815">
                  <c:v>-4.7222998509046599E-2</c:v>
                </c:pt>
                <c:pt idx="816">
                  <c:v>-4.3207857426578802E-2</c:v>
                </c:pt>
                <c:pt idx="817">
                  <c:v>-3.4168963329819398E-2</c:v>
                </c:pt>
                <c:pt idx="818">
                  <c:v>-2.8555437944271001E-2</c:v>
                </c:pt>
                <c:pt idx="819">
                  <c:v>-2.0621082180359799E-2</c:v>
                </c:pt>
                <c:pt idx="820">
                  <c:v>-7.7989729677602803E-3</c:v>
                </c:pt>
                <c:pt idx="821">
                  <c:v>4.1284865151689802E-3</c:v>
                </c:pt>
                <c:pt idx="822">
                  <c:v>6.8161147660561801E-3</c:v>
                </c:pt>
                <c:pt idx="823">
                  <c:v>-5.5722767834227704E-3</c:v>
                </c:pt>
                <c:pt idx="824">
                  <c:v>-2.23288683274766E-2</c:v>
                </c:pt>
                <c:pt idx="825">
                  <c:v>-3.0842037385104999E-2</c:v>
                </c:pt>
                <c:pt idx="826">
                  <c:v>-1.9283257114082901E-2</c:v>
                </c:pt>
                <c:pt idx="827">
                  <c:v>-4.1495538654277003E-3</c:v>
                </c:pt>
                <c:pt idx="828" formatCode="0.00E+00">
                  <c:v>-1.17727026770014E-5</c:v>
                </c:pt>
                <c:pt idx="829">
                  <c:v>-1.51225889701337E-2</c:v>
                </c:pt>
                <c:pt idx="830">
                  <c:v>-2.8841416837984201E-2</c:v>
                </c:pt>
                <c:pt idx="831">
                  <c:v>-2.7392317723618199E-2</c:v>
                </c:pt>
                <c:pt idx="832">
                  <c:v>-1.2525632191202E-2</c:v>
                </c:pt>
                <c:pt idx="833">
                  <c:v>-1.9089509332593799E-3</c:v>
                </c:pt>
                <c:pt idx="834">
                  <c:v>1.17027218584695E-3</c:v>
                </c:pt>
                <c:pt idx="835">
                  <c:v>1.0635865364132699E-2</c:v>
                </c:pt>
                <c:pt idx="836">
                  <c:v>4.6942606737137203E-2</c:v>
                </c:pt>
                <c:pt idx="837">
                  <c:v>9.8719040400926703E-2</c:v>
                </c:pt>
                <c:pt idx="838">
                  <c:v>0.12736020242391899</c:v>
                </c:pt>
                <c:pt idx="839">
                  <c:v>0.10633628931644599</c:v>
                </c:pt>
                <c:pt idx="840">
                  <c:v>5.7102933425996802E-2</c:v>
                </c:pt>
                <c:pt idx="841">
                  <c:v>2.4713923767505499E-2</c:v>
                </c:pt>
                <c:pt idx="842">
                  <c:v>2.8973137009829401E-2</c:v>
                </c:pt>
                <c:pt idx="843">
                  <c:v>5.24773283687755E-2</c:v>
                </c:pt>
                <c:pt idx="844">
                  <c:v>5.3513802243827298E-2</c:v>
                </c:pt>
                <c:pt idx="845">
                  <c:v>2.7679720535828001E-2</c:v>
                </c:pt>
                <c:pt idx="846">
                  <c:v>5.5031660231795601E-3</c:v>
                </c:pt>
                <c:pt idx="847">
                  <c:v>1.81448522308757E-2</c:v>
                </c:pt>
                <c:pt idx="848">
                  <c:v>5.20567958713406E-2</c:v>
                </c:pt>
                <c:pt idx="849">
                  <c:v>6.9812751882099205E-2</c:v>
                </c:pt>
                <c:pt idx="850">
                  <c:v>4.9303889262205101E-2</c:v>
                </c:pt>
                <c:pt idx="851">
                  <c:v>7.3969357064720097E-3</c:v>
                </c:pt>
                <c:pt idx="852">
                  <c:v>-1.9541684121697201E-2</c:v>
                </c:pt>
                <c:pt idx="853">
                  <c:v>-1.80504736810344E-2</c:v>
                </c:pt>
                <c:pt idx="854">
                  <c:v>-8.7915187048357296E-3</c:v>
                </c:pt>
                <c:pt idx="855">
                  <c:v>-1.59398741853304E-2</c:v>
                </c:pt>
                <c:pt idx="856">
                  <c:v>-3.5319573029604298E-2</c:v>
                </c:pt>
                <c:pt idx="857">
                  <c:v>-4.2892334734657901E-2</c:v>
                </c:pt>
                <c:pt idx="858">
                  <c:v>-2.12791280065243E-2</c:v>
                </c:pt>
                <c:pt idx="859">
                  <c:v>7.9843299601210505E-3</c:v>
                </c:pt>
                <c:pt idx="860">
                  <c:v>1.15407971775597E-2</c:v>
                </c:pt>
                <c:pt idx="861">
                  <c:v>-2.58422054866418E-2</c:v>
                </c:pt>
                <c:pt idx="862">
                  <c:v>-6.7608910164106001E-2</c:v>
                </c:pt>
                <c:pt idx="863">
                  <c:v>-7.3559364893195006E-2</c:v>
                </c:pt>
                <c:pt idx="864">
                  <c:v>-3.3642351592983698E-2</c:v>
                </c:pt>
                <c:pt idx="865">
                  <c:v>8.1718150698469605E-3</c:v>
                </c:pt>
                <c:pt idx="866">
                  <c:v>1.18228106656353E-2</c:v>
                </c:pt>
                <c:pt idx="867">
                  <c:v>-2.0341199374701E-2</c:v>
                </c:pt>
                <c:pt idx="868">
                  <c:v>-4.0538450099123199E-2</c:v>
                </c:pt>
                <c:pt idx="869">
                  <c:v>-2.0122967293107499E-2</c:v>
                </c:pt>
                <c:pt idx="870">
                  <c:v>1.5672286972556099E-2</c:v>
                </c:pt>
                <c:pt idx="871">
                  <c:v>2.23522147834973E-2</c:v>
                </c:pt>
                <c:pt idx="872">
                  <c:v>-1.5324978278790299E-2</c:v>
                </c:pt>
                <c:pt idx="873">
                  <c:v>-5.0815047248424297E-2</c:v>
                </c:pt>
                <c:pt idx="874">
                  <c:v>-4.4414829691973003E-2</c:v>
                </c:pt>
                <c:pt idx="875">
                  <c:v>-2.47550664639061E-3</c:v>
                </c:pt>
                <c:pt idx="876">
                  <c:v>2.2042136828820998E-2</c:v>
                </c:pt>
                <c:pt idx="877">
                  <c:v>4.7286902703718801E-3</c:v>
                </c:pt>
                <c:pt idx="878">
                  <c:v>-2.39361863103041E-2</c:v>
                </c:pt>
                <c:pt idx="879">
                  <c:v>-1.8781401010924601E-2</c:v>
                </c:pt>
                <c:pt idx="880">
                  <c:v>2.7775013955641002E-2</c:v>
                </c:pt>
                <c:pt idx="881">
                  <c:v>6.8124422915301297E-2</c:v>
                </c:pt>
                <c:pt idx="882">
                  <c:v>6.2387846030233403E-2</c:v>
                </c:pt>
                <c:pt idx="883">
                  <c:v>1.79306563284195E-2</c:v>
                </c:pt>
                <c:pt idx="884">
                  <c:v>-2.1829307783088999E-2</c:v>
                </c:pt>
                <c:pt idx="885">
                  <c:v>-3.0660984714301402E-2</c:v>
                </c:pt>
                <c:pt idx="886">
                  <c:v>-2.4368175737177301E-2</c:v>
                </c:pt>
                <c:pt idx="887">
                  <c:v>-2.62526870765704E-2</c:v>
                </c:pt>
                <c:pt idx="888">
                  <c:v>-3.5641765409501598E-2</c:v>
                </c:pt>
                <c:pt idx="889">
                  <c:v>-2.8652795634769801E-2</c:v>
                </c:pt>
                <c:pt idx="890">
                  <c:v>5.21660862286423E-3</c:v>
                </c:pt>
                <c:pt idx="891">
                  <c:v>5.0963196827708397E-2</c:v>
                </c:pt>
                <c:pt idx="892">
                  <c:v>7.7843519220249902E-2</c:v>
                </c:pt>
                <c:pt idx="893">
                  <c:v>6.6959243348970396E-2</c:v>
                </c:pt>
                <c:pt idx="894">
                  <c:v>2.6373478544091802E-2</c:v>
                </c:pt>
                <c:pt idx="895">
                  <c:v>-2.3304949442088E-2</c:v>
                </c:pt>
                <c:pt idx="896">
                  <c:v>-6.2284486006209602E-2</c:v>
                </c:pt>
                <c:pt idx="897">
                  <c:v>-7.6224557486436195E-2</c:v>
                </c:pt>
                <c:pt idx="898">
                  <c:v>-6.7368962514551906E-2</c:v>
                </c:pt>
                <c:pt idx="899">
                  <c:v>-4.4661691041041E-2</c:v>
                </c:pt>
                <c:pt idx="900">
                  <c:v>-2.46478553145545E-2</c:v>
                </c:pt>
                <c:pt idx="901">
                  <c:v>-2.6362398918175199E-3</c:v>
                </c:pt>
                <c:pt idx="902">
                  <c:v>2.17167365478633E-2</c:v>
                </c:pt>
                <c:pt idx="903">
                  <c:v>4.8466043627804101E-2</c:v>
                </c:pt>
                <c:pt idx="904">
                  <c:v>6.2670542755673103E-2</c:v>
                </c:pt>
                <c:pt idx="905">
                  <c:v>5.5594999368670302E-2</c:v>
                </c:pt>
                <c:pt idx="906">
                  <c:v>3.2881673503853001E-2</c:v>
                </c:pt>
                <c:pt idx="907">
                  <c:v>4.0576344312402198E-3</c:v>
                </c:pt>
                <c:pt idx="908">
                  <c:v>-2.6432559936792201E-2</c:v>
                </c:pt>
                <c:pt idx="909">
                  <c:v>-6.4980994072571699E-2</c:v>
                </c:pt>
                <c:pt idx="910">
                  <c:v>-9.7583658904263196E-2</c:v>
                </c:pt>
                <c:pt idx="911">
                  <c:v>-0.10002562393679899</c:v>
                </c:pt>
                <c:pt idx="912">
                  <c:v>-5.8155832643327403E-2</c:v>
                </c:pt>
                <c:pt idx="913">
                  <c:v>2.8474086602802099E-3</c:v>
                </c:pt>
                <c:pt idx="914">
                  <c:v>4.4710460661119798E-2</c:v>
                </c:pt>
                <c:pt idx="915">
                  <c:v>4.9151237953339602E-2</c:v>
                </c:pt>
                <c:pt idx="916">
                  <c:v>3.9337544270478302E-2</c:v>
                </c:pt>
                <c:pt idx="917">
                  <c:v>4.2219236123062498E-2</c:v>
                </c:pt>
                <c:pt idx="918">
                  <c:v>5.2250023651859399E-2</c:v>
                </c:pt>
                <c:pt idx="919">
                  <c:v>4.4811912218767798E-2</c:v>
                </c:pt>
                <c:pt idx="920">
                  <c:v>1.5726823863728801E-2</c:v>
                </c:pt>
                <c:pt idx="921">
                  <c:v>-1.2961563961201499E-2</c:v>
                </c:pt>
                <c:pt idx="922">
                  <c:v>-1.1102959943647401E-2</c:v>
                </c:pt>
                <c:pt idx="923">
                  <c:v>9.0141973535924104E-3</c:v>
                </c:pt>
                <c:pt idx="924">
                  <c:v>2.3293593942521E-2</c:v>
                </c:pt>
                <c:pt idx="925">
                  <c:v>1.4762675145853501E-2</c:v>
                </c:pt>
                <c:pt idx="926">
                  <c:v>8.3705900410420107E-3</c:v>
                </c:pt>
                <c:pt idx="927">
                  <c:v>1.83182576587991E-2</c:v>
                </c:pt>
                <c:pt idx="928">
                  <c:v>3.7941876118966801E-2</c:v>
                </c:pt>
                <c:pt idx="929">
                  <c:v>4.0977608515538597E-2</c:v>
                </c:pt>
                <c:pt idx="930">
                  <c:v>1.75172062427769E-2</c:v>
                </c:pt>
                <c:pt idx="931">
                  <c:v>-7.9776769884162407E-3</c:v>
                </c:pt>
                <c:pt idx="932">
                  <c:v>-1.7079003718133302E-2</c:v>
                </c:pt>
                <c:pt idx="933">
                  <c:v>-9.4862805411994704E-3</c:v>
                </c:pt>
                <c:pt idx="934">
                  <c:v>-5.2650422958105099E-3</c:v>
                </c:pt>
                <c:pt idx="935">
                  <c:v>-7.1195312535259798E-3</c:v>
                </c:pt>
                <c:pt idx="936">
                  <c:v>-8.2120994156481691E-3</c:v>
                </c:pt>
                <c:pt idx="937">
                  <c:v>-4.27062956111403E-3</c:v>
                </c:pt>
                <c:pt idx="938">
                  <c:v>-2.9418457421121701E-3</c:v>
                </c:pt>
                <c:pt idx="939">
                  <c:v>-9.1250850214896102E-3</c:v>
                </c:pt>
                <c:pt idx="940">
                  <c:v>-4.2121978374254597E-3</c:v>
                </c:pt>
                <c:pt idx="941">
                  <c:v>2.01301664321871E-2</c:v>
                </c:pt>
                <c:pt idx="942">
                  <c:v>5.2467539549540899E-2</c:v>
                </c:pt>
                <c:pt idx="943">
                  <c:v>5.3630782373192701E-2</c:v>
                </c:pt>
                <c:pt idx="944">
                  <c:v>1.6406373474512799E-2</c:v>
                </c:pt>
                <c:pt idx="945">
                  <c:v>-2.9723769271707699E-2</c:v>
                </c:pt>
                <c:pt idx="946">
                  <c:v>-4.0891100145731399E-2</c:v>
                </c:pt>
                <c:pt idx="947">
                  <c:v>-1.87601993630045E-2</c:v>
                </c:pt>
                <c:pt idx="948">
                  <c:v>-5.0859705278806398E-3</c:v>
                </c:pt>
                <c:pt idx="949">
                  <c:v>-2.21730064869942E-2</c:v>
                </c:pt>
                <c:pt idx="950">
                  <c:v>-4.9137560590128297E-2</c:v>
                </c:pt>
                <c:pt idx="951">
                  <c:v>-3.6015142498486898E-2</c:v>
                </c:pt>
                <c:pt idx="952">
                  <c:v>1.7009539344222599E-2</c:v>
                </c:pt>
                <c:pt idx="953">
                  <c:v>6.9685930355052203E-2</c:v>
                </c:pt>
                <c:pt idx="954">
                  <c:v>6.8444674442357398E-2</c:v>
                </c:pt>
                <c:pt idx="955">
                  <c:v>2.3208647926322701E-2</c:v>
                </c:pt>
                <c:pt idx="956">
                  <c:v>-1.8416121628102699E-2</c:v>
                </c:pt>
                <c:pt idx="957">
                  <c:v>-1.54212463604105E-2</c:v>
                </c:pt>
                <c:pt idx="958">
                  <c:v>1.34065006736449E-2</c:v>
                </c:pt>
                <c:pt idx="959">
                  <c:v>2.90260445073466E-2</c:v>
                </c:pt>
                <c:pt idx="960">
                  <c:v>8.7291365378238603E-3</c:v>
                </c:pt>
                <c:pt idx="961">
                  <c:v>-2.7190012429370001E-2</c:v>
                </c:pt>
                <c:pt idx="962">
                  <c:v>-4.9553415459632898E-2</c:v>
                </c:pt>
                <c:pt idx="963">
                  <c:v>-5.1272048872140999E-2</c:v>
                </c:pt>
                <c:pt idx="964">
                  <c:v>-4.2867278817995402E-2</c:v>
                </c:pt>
                <c:pt idx="965">
                  <c:v>-3.4220574443212803E-2</c:v>
                </c:pt>
                <c:pt idx="966">
                  <c:v>-1.97139606080146E-2</c:v>
                </c:pt>
                <c:pt idx="967">
                  <c:v>-8.4306427405123302E-4</c:v>
                </c:pt>
                <c:pt idx="968">
                  <c:v>1.8440949150934399E-2</c:v>
                </c:pt>
                <c:pt idx="969">
                  <c:v>2.2854509886696701E-2</c:v>
                </c:pt>
                <c:pt idx="970">
                  <c:v>1.5739371704575102E-2</c:v>
                </c:pt>
                <c:pt idx="971">
                  <c:v>9.3129469749858099E-3</c:v>
                </c:pt>
                <c:pt idx="972">
                  <c:v>7.9308088053376101E-3</c:v>
                </c:pt>
                <c:pt idx="973">
                  <c:v>6.9274976085132696E-3</c:v>
                </c:pt>
                <c:pt idx="974">
                  <c:v>-4.2907084690513601E-4</c:v>
                </c:pt>
                <c:pt idx="975">
                  <c:v>-2.6465438969597299E-3</c:v>
                </c:pt>
                <c:pt idx="976">
                  <c:v>1.14268131856265E-3</c:v>
                </c:pt>
                <c:pt idx="977">
                  <c:v>1.4482020542456E-2</c:v>
                </c:pt>
                <c:pt idx="978">
                  <c:v>1.43497607481071E-2</c:v>
                </c:pt>
                <c:pt idx="979">
                  <c:v>5.4127133417190198E-3</c:v>
                </c:pt>
                <c:pt idx="980">
                  <c:v>-4.7476583473663798E-4</c:v>
                </c:pt>
                <c:pt idx="981">
                  <c:v>1.58817689996529E-2</c:v>
                </c:pt>
                <c:pt idx="982">
                  <c:v>4.4849620756686803E-2</c:v>
                </c:pt>
                <c:pt idx="983">
                  <c:v>6.0028824131227898E-2</c:v>
                </c:pt>
                <c:pt idx="984">
                  <c:v>5.0445644687452003E-2</c:v>
                </c:pt>
                <c:pt idx="985">
                  <c:v>2.5921583516960701E-2</c:v>
                </c:pt>
                <c:pt idx="986">
                  <c:v>1.4928767071148701E-2</c:v>
                </c:pt>
                <c:pt idx="987">
                  <c:v>1.52739729369431E-2</c:v>
                </c:pt>
                <c:pt idx="988">
                  <c:v>1.2143103334189701E-2</c:v>
                </c:pt>
                <c:pt idx="989">
                  <c:v>-6.45731844671436E-3</c:v>
                </c:pt>
                <c:pt idx="990">
                  <c:v>-2.65923724746574E-2</c:v>
                </c:pt>
                <c:pt idx="991">
                  <c:v>-2.4755120931510499E-2</c:v>
                </c:pt>
                <c:pt idx="992">
                  <c:v>-3.4976103132816198E-3</c:v>
                </c:pt>
                <c:pt idx="993">
                  <c:v>1.5585328222335E-2</c:v>
                </c:pt>
                <c:pt idx="994">
                  <c:v>1.3032673892618699E-2</c:v>
                </c:pt>
                <c:pt idx="995">
                  <c:v>1.3969803796521399E-3</c:v>
                </c:pt>
                <c:pt idx="996">
                  <c:v>2.4288668546776099E-3</c:v>
                </c:pt>
                <c:pt idx="997">
                  <c:v>1.7967306588178199E-2</c:v>
                </c:pt>
                <c:pt idx="998">
                  <c:v>2.5028092472238299E-2</c:v>
                </c:pt>
                <c:pt idx="999">
                  <c:v>2.0581831374632299E-3</c:v>
                </c:pt>
                <c:pt idx="1000">
                  <c:v>-3.63936967008038E-2</c:v>
                </c:pt>
              </c:numCache>
            </c:numRef>
          </c:yVal>
          <c:smooth val="1"/>
          <c:extLst>
            <c:ext xmlns:c16="http://schemas.microsoft.com/office/drawing/2014/chart" uri="{C3380CC4-5D6E-409C-BE32-E72D297353CC}">
              <c16:uniqueId val="{00000000-3AF7-4231-94EE-C67B8D5E8444}"/>
            </c:ext>
          </c:extLst>
        </c:ser>
        <c:dLbls>
          <c:showLegendKey val="0"/>
          <c:showVal val="0"/>
          <c:showCatName val="0"/>
          <c:showSerName val="0"/>
          <c:showPercent val="0"/>
          <c:showBubbleSize val="0"/>
        </c:dLbls>
        <c:axId val="134998656"/>
        <c:axId val="135000448"/>
      </c:scatterChart>
      <c:valAx>
        <c:axId val="134998656"/>
        <c:scaling>
          <c:orientation val="minMax"/>
          <c:max val="5"/>
        </c:scaling>
        <c:delete val="0"/>
        <c:axPos val="b"/>
        <c:numFmt formatCode="General" sourceLinked="1"/>
        <c:majorTickMark val="out"/>
        <c:minorTickMark val="none"/>
        <c:tickLblPos val="nextTo"/>
        <c:crossAx val="135000448"/>
        <c:crossesAt val="-0.4"/>
        <c:crossBetween val="midCat"/>
      </c:valAx>
      <c:valAx>
        <c:axId val="135000448"/>
        <c:scaling>
          <c:orientation val="minMax"/>
          <c:max val="0.1"/>
          <c:min val="-0.1"/>
        </c:scaling>
        <c:delete val="0"/>
        <c:axPos val="l"/>
        <c:majorGridlines/>
        <c:numFmt formatCode="General" sourceLinked="1"/>
        <c:majorTickMark val="out"/>
        <c:minorTickMark val="none"/>
        <c:tickLblPos val="nextTo"/>
        <c:crossAx val="134998656"/>
        <c:crosses val="autoZero"/>
        <c:crossBetween val="midCat"/>
      </c:valAx>
    </c:plotArea>
    <c:plotVisOnly val="1"/>
    <c:dispBlanksAs val="gap"/>
    <c:showDLblsOverMax val="0"/>
  </c:chart>
  <c:spPr>
    <a:solidFill>
      <a:schemeClr val="lt1"/>
    </a:solidFill>
    <a:ln w="25400" cap="flat" cmpd="sng" algn="ctr">
      <a:no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Vertic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7</c:f>
              <c:strCache>
                <c:ptCount val="1"/>
                <c:pt idx="0">
                  <c:v>Vertical</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8:$D$8</c:f>
              <c:numCache>
                <c:formatCode>General</c:formatCode>
                <c:ptCount val="4"/>
                <c:pt idx="0">
                  <c:v>1.0925224882358401E-2</c:v>
                </c:pt>
                <c:pt idx="1">
                  <c:v>1.20723142768359E-2</c:v>
                </c:pt>
                <c:pt idx="2">
                  <c:v>1.13049197338498E-2</c:v>
                </c:pt>
                <c:pt idx="3">
                  <c:v>1.09355470631117E-2</c:v>
                </c:pt>
              </c:numCache>
            </c:numRef>
          </c:val>
          <c:extLst>
            <c:ext xmlns:c16="http://schemas.microsoft.com/office/drawing/2014/chart" uri="{C3380CC4-5D6E-409C-BE32-E72D297353CC}">
              <c16:uniqueId val="{00000000-E607-4B96-A3A2-DCFBC836E409}"/>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Transverse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5</c:f>
              <c:strCache>
                <c:ptCount val="1"/>
                <c:pt idx="0">
                  <c:v>Transverse</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6:$D$6</c:f>
              <c:numCache>
                <c:formatCode>General</c:formatCode>
                <c:ptCount val="4"/>
                <c:pt idx="0">
                  <c:v>2.7344928407089701E-3</c:v>
                </c:pt>
                <c:pt idx="1">
                  <c:v>1.15317118536843E-2</c:v>
                </c:pt>
                <c:pt idx="2">
                  <c:v>2.4734391434853599E-2</c:v>
                </c:pt>
                <c:pt idx="3">
                  <c:v>3.0921882815145199E-2</c:v>
                </c:pt>
              </c:numCache>
            </c:numRef>
          </c:val>
          <c:extLst>
            <c:ext xmlns:c16="http://schemas.microsoft.com/office/drawing/2014/chart" uri="{C3380CC4-5D6E-409C-BE32-E72D297353CC}">
              <c16:uniqueId val="{00000000-B497-417B-854B-7C7201882E50}"/>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Longitudin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0"/>
          <c:tx>
            <c:v>East</c:v>
          </c:tx>
          <c:spPr>
            <a:pattFill prst="pct90">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4:$D$4</c:f>
              <c:numCache>
                <c:formatCode>General</c:formatCode>
                <c:ptCount val="4"/>
                <c:pt idx="0">
                  <c:v>1.25822484346304E-2</c:v>
                </c:pt>
                <c:pt idx="1">
                  <c:v>9.5938539300289907E-3</c:v>
                </c:pt>
                <c:pt idx="2">
                  <c:v>6.9943968129482399E-3</c:v>
                </c:pt>
                <c:pt idx="3">
                  <c:v>9.56933359843023E-3</c:v>
                </c:pt>
              </c:numCache>
            </c:numRef>
          </c:val>
          <c:extLst>
            <c:ext xmlns:c16="http://schemas.microsoft.com/office/drawing/2014/chart" uri="{C3380CC4-5D6E-409C-BE32-E72D297353CC}">
              <c16:uniqueId val="{00000000-EDC5-4691-A4B6-FE137F85A03E}"/>
            </c:ext>
          </c:extLst>
        </c:ser>
        <c:ser>
          <c:idx val="0"/>
          <c:order val="1"/>
          <c:tx>
            <c:v>West</c:v>
          </c:tx>
          <c:spPr>
            <a:pattFill prst="ltUpDiag">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2:$D$2</c:f>
              <c:numCache>
                <c:formatCode>General</c:formatCode>
                <c:ptCount val="4"/>
                <c:pt idx="0">
                  <c:v>7.3718851177317999E-3</c:v>
                </c:pt>
                <c:pt idx="1">
                  <c:v>9.1842289564984299E-3</c:v>
                </c:pt>
                <c:pt idx="2">
                  <c:v>9.5373828626417294E-3</c:v>
                </c:pt>
                <c:pt idx="3">
                  <c:v>1.22562819618082E-2</c:v>
                </c:pt>
              </c:numCache>
            </c:numRef>
          </c:val>
          <c:extLst>
            <c:ext xmlns:c16="http://schemas.microsoft.com/office/drawing/2014/chart" uri="{C3380CC4-5D6E-409C-BE32-E72D297353CC}">
              <c16:uniqueId val="{00000001-EDC5-4691-A4B6-FE137F85A03E}"/>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0.14497462817147858"/>
          <c:y val="5.1400554097404488E-2"/>
          <c:w val="0.66858180227471564"/>
          <c:h val="0.80852216389617959"/>
        </c:manualLayout>
      </c:layout>
      <c:bar3DChart>
        <c:barDir val="col"/>
        <c:grouping val="standard"/>
        <c:varyColors val="0"/>
        <c:ser>
          <c:idx val="1"/>
          <c:order val="0"/>
          <c:tx>
            <c:strRef>
              <c:f>'22hrs'!$C$16</c:f>
              <c:strCache>
                <c:ptCount val="1"/>
                <c:pt idx="0">
                  <c:v>Girder 4</c:v>
                </c:pt>
              </c:strCache>
            </c:strRef>
          </c:tx>
          <c:spPr>
            <a:solidFill>
              <a:schemeClr val="accent1"/>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C$20:$C$24</c:f>
              <c:numCache>
                <c:formatCode>General</c:formatCode>
                <c:ptCount val="5"/>
                <c:pt idx="0">
                  <c:v>363</c:v>
                </c:pt>
                <c:pt idx="1">
                  <c:v>133</c:v>
                </c:pt>
                <c:pt idx="2">
                  <c:v>35</c:v>
                </c:pt>
                <c:pt idx="3">
                  <c:v>2</c:v>
                </c:pt>
                <c:pt idx="4">
                  <c:v>0</c:v>
                </c:pt>
              </c:numCache>
            </c:numRef>
          </c:val>
          <c:extLst>
            <c:ext xmlns:c16="http://schemas.microsoft.com/office/drawing/2014/chart" uri="{C3380CC4-5D6E-409C-BE32-E72D297353CC}">
              <c16:uniqueId val="{00000000-3D47-491A-8070-EAE3AA45EAAE}"/>
            </c:ext>
          </c:extLst>
        </c:ser>
        <c:ser>
          <c:idx val="2"/>
          <c:order val="1"/>
          <c:tx>
            <c:strRef>
              <c:f>'22hrs'!$D$16</c:f>
              <c:strCache>
                <c:ptCount val="1"/>
                <c:pt idx="0">
                  <c:v>Girder 5</c:v>
                </c:pt>
              </c:strCache>
            </c:strRef>
          </c:tx>
          <c:spPr>
            <a:solidFill>
              <a:schemeClr val="accent2"/>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D$20:$D$24</c:f>
              <c:numCache>
                <c:formatCode>General</c:formatCode>
                <c:ptCount val="5"/>
                <c:pt idx="0">
                  <c:v>380</c:v>
                </c:pt>
                <c:pt idx="1">
                  <c:v>178</c:v>
                </c:pt>
                <c:pt idx="2">
                  <c:v>67</c:v>
                </c:pt>
                <c:pt idx="3">
                  <c:v>23</c:v>
                </c:pt>
                <c:pt idx="4">
                  <c:v>2</c:v>
                </c:pt>
              </c:numCache>
            </c:numRef>
          </c:val>
          <c:extLst>
            <c:ext xmlns:c16="http://schemas.microsoft.com/office/drawing/2014/chart" uri="{C3380CC4-5D6E-409C-BE32-E72D297353CC}">
              <c16:uniqueId val="{00000001-3D47-491A-8070-EAE3AA45EAAE}"/>
            </c:ext>
          </c:extLst>
        </c:ser>
        <c:dLbls>
          <c:showLegendKey val="0"/>
          <c:showVal val="1"/>
          <c:showCatName val="0"/>
          <c:showSerName val="0"/>
          <c:showPercent val="0"/>
          <c:showBubbleSize val="0"/>
        </c:dLbls>
        <c:gapWidth val="150"/>
        <c:shape val="box"/>
        <c:axId val="199885952"/>
        <c:axId val="199887872"/>
        <c:axId val="200050432"/>
      </c:bar3DChart>
      <c:catAx>
        <c:axId val="199885952"/>
        <c:scaling>
          <c:orientation val="minMax"/>
        </c:scaling>
        <c:delete val="0"/>
        <c:axPos val="b"/>
        <c:title>
          <c:tx>
            <c:rich>
              <a:bodyPr/>
              <a:lstStyle/>
              <a:p>
                <a:pPr>
                  <a:defRPr/>
                </a:pPr>
                <a:r>
                  <a:rPr lang="en-US"/>
                  <a:t>microstrain</a:t>
                </a:r>
              </a:p>
            </c:rich>
          </c:tx>
          <c:overlay val="0"/>
        </c:title>
        <c:numFmt formatCode="General" sourceLinked="1"/>
        <c:majorTickMark val="out"/>
        <c:minorTickMark val="none"/>
        <c:tickLblPos val="nextTo"/>
        <c:crossAx val="199887872"/>
        <c:crosses val="autoZero"/>
        <c:auto val="0"/>
        <c:lblAlgn val="ctr"/>
        <c:lblOffset val="100"/>
        <c:noMultiLvlLbl val="0"/>
      </c:catAx>
      <c:valAx>
        <c:axId val="199887872"/>
        <c:scaling>
          <c:orientation val="minMax"/>
        </c:scaling>
        <c:delete val="0"/>
        <c:axPos val="l"/>
        <c:majorGridlines/>
        <c:title>
          <c:tx>
            <c:rich>
              <a:bodyPr rot="-5400000" vert="horz"/>
              <a:lstStyle/>
              <a:p>
                <a:pPr>
                  <a:defRPr/>
                </a:pPr>
                <a:r>
                  <a:rPr lang="en-US"/>
                  <a:t>count</a:t>
                </a:r>
              </a:p>
            </c:rich>
          </c:tx>
          <c:overlay val="0"/>
        </c:title>
        <c:numFmt formatCode="General" sourceLinked="1"/>
        <c:majorTickMark val="out"/>
        <c:minorTickMark val="none"/>
        <c:tickLblPos val="nextTo"/>
        <c:crossAx val="199885952"/>
        <c:crosses val="autoZero"/>
        <c:crossBetween val="between"/>
      </c:valAx>
      <c:serAx>
        <c:axId val="200050432"/>
        <c:scaling>
          <c:orientation val="minMax"/>
        </c:scaling>
        <c:delete val="1"/>
        <c:axPos val="b"/>
        <c:majorTickMark val="out"/>
        <c:minorTickMark val="none"/>
        <c:tickLblPos val="nextTo"/>
        <c:crossAx val="199887872"/>
        <c:crosses val="autoZero"/>
      </c:serAx>
    </c:plotArea>
    <c:legend>
      <c:legendPos val="r"/>
      <c:overlay val="0"/>
    </c:legend>
    <c:plotVisOnly val="1"/>
    <c:dispBlanksAs val="gap"/>
    <c:showDLblsOverMax val="0"/>
  </c:chart>
  <c:spPr>
    <a:ln>
      <a:noFill/>
    </a:ln>
  </c:sp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dirty="0"/>
              <a:t>Measured Profile (East Bound</a:t>
            </a:r>
            <a:r>
              <a:rPr lang="en-US" sz="1200" baseline="0" dirty="0"/>
              <a:t>, Right Lane)</a:t>
            </a:r>
            <a:endParaRPr lang="en-US" sz="1200" dirty="0"/>
          </a:p>
        </c:rich>
      </c:tx>
      <c:overlay val="0"/>
    </c:title>
    <c:autoTitleDeleted val="0"/>
    <c:plotArea>
      <c:layout/>
      <c:scatterChart>
        <c:scatterStyle val="smoothMarker"/>
        <c:varyColors val="0"/>
        <c:ser>
          <c:idx val="0"/>
          <c:order val="0"/>
          <c:marker>
            <c:symbol val="none"/>
          </c:marker>
          <c:xVal>
            <c:numRef>
              <c:f>profile!$B$3:$B$30242</c:f>
              <c:numCache>
                <c:formatCode>General</c:formatCode>
                <c:ptCount val="30240"/>
                <c:pt idx="0">
                  <c:v>0</c:v>
                </c:pt>
                <c:pt idx="1">
                  <c:v>8.2020999999999997E-2</c:v>
                </c:pt>
                <c:pt idx="2">
                  <c:v>0.16404166666666667</c:v>
                </c:pt>
                <c:pt idx="3">
                  <c:v>0.24606333333333333</c:v>
                </c:pt>
                <c:pt idx="4">
                  <c:v>0.32808416666666668</c:v>
                </c:pt>
                <c:pt idx="5">
                  <c:v>0.410105</c:v>
                </c:pt>
                <c:pt idx="6">
                  <c:v>0.49212583333333332</c:v>
                </c:pt>
                <c:pt idx="7">
                  <c:v>0.57414666666666669</c:v>
                </c:pt>
                <c:pt idx="8">
                  <c:v>0.65616833333333335</c:v>
                </c:pt>
                <c:pt idx="9">
                  <c:v>0.73818916666666656</c:v>
                </c:pt>
                <c:pt idx="10">
                  <c:v>0.82020999999999999</c:v>
                </c:pt>
                <c:pt idx="11">
                  <c:v>0.90223333333333333</c:v>
                </c:pt>
                <c:pt idx="12">
                  <c:v>0.98424999999999996</c:v>
                </c:pt>
                <c:pt idx="13">
                  <c:v>1.0662749999999999</c:v>
                </c:pt>
                <c:pt idx="14">
                  <c:v>1.1482916666666667</c:v>
                </c:pt>
                <c:pt idx="15">
                  <c:v>1.2303166666666667</c:v>
                </c:pt>
                <c:pt idx="16">
                  <c:v>1.3123333333333334</c:v>
                </c:pt>
                <c:pt idx="17">
                  <c:v>1.3943583333333331</c:v>
                </c:pt>
                <c:pt idx="18">
                  <c:v>1.476375</c:v>
                </c:pt>
                <c:pt idx="19">
                  <c:v>1.5584</c:v>
                </c:pt>
                <c:pt idx="20">
                  <c:v>1.6404166666666666</c:v>
                </c:pt>
                <c:pt idx="21">
                  <c:v>1.7224416666666666</c:v>
                </c:pt>
                <c:pt idx="22">
                  <c:v>1.8044583333333335</c:v>
                </c:pt>
                <c:pt idx="23">
                  <c:v>1.8864833333333333</c:v>
                </c:pt>
                <c:pt idx="24">
                  <c:v>1.9684999999999999</c:v>
                </c:pt>
                <c:pt idx="25">
                  <c:v>2.0505249999999999</c:v>
                </c:pt>
                <c:pt idx="26">
                  <c:v>2.1325499999999997</c:v>
                </c:pt>
                <c:pt idx="27">
                  <c:v>2.2145666666666668</c:v>
                </c:pt>
                <c:pt idx="28">
                  <c:v>2.2965916666666666</c:v>
                </c:pt>
                <c:pt idx="29">
                  <c:v>2.3786083333333332</c:v>
                </c:pt>
                <c:pt idx="30">
                  <c:v>2.4606333333333335</c:v>
                </c:pt>
                <c:pt idx="31">
                  <c:v>2.5426500000000001</c:v>
                </c:pt>
                <c:pt idx="32">
                  <c:v>2.6246749999999999</c:v>
                </c:pt>
                <c:pt idx="33">
                  <c:v>2.7066916666666665</c:v>
                </c:pt>
                <c:pt idx="34">
                  <c:v>2.7887166666666663</c:v>
                </c:pt>
                <c:pt idx="35">
                  <c:v>2.8707333333333334</c:v>
                </c:pt>
                <c:pt idx="36">
                  <c:v>2.9527583333333336</c:v>
                </c:pt>
                <c:pt idx="37">
                  <c:v>3.0347749999999998</c:v>
                </c:pt>
                <c:pt idx="38">
                  <c:v>3.1168</c:v>
                </c:pt>
                <c:pt idx="39">
                  <c:v>3.1988166666666671</c:v>
                </c:pt>
                <c:pt idx="40">
                  <c:v>3.2808416666666669</c:v>
                </c:pt>
                <c:pt idx="41">
                  <c:v>3.3628583333333335</c:v>
                </c:pt>
                <c:pt idx="42">
                  <c:v>3.4448833333333333</c:v>
                </c:pt>
                <c:pt idx="43">
                  <c:v>3.5268999999999999</c:v>
                </c:pt>
                <c:pt idx="44">
                  <c:v>3.6089249999999997</c:v>
                </c:pt>
                <c:pt idx="45">
                  <c:v>3.6909416666666668</c:v>
                </c:pt>
                <c:pt idx="46">
                  <c:v>3.7729666666666666</c:v>
                </c:pt>
                <c:pt idx="47">
                  <c:v>3.8549833333333332</c:v>
                </c:pt>
                <c:pt idx="48">
                  <c:v>3.9370083333333334</c:v>
                </c:pt>
                <c:pt idx="49">
                  <c:v>4.0190250000000001</c:v>
                </c:pt>
                <c:pt idx="50">
                  <c:v>4.1010499999999999</c:v>
                </c:pt>
                <c:pt idx="51">
                  <c:v>4.1830749999999997</c:v>
                </c:pt>
                <c:pt idx="52">
                  <c:v>4.2650916666666667</c:v>
                </c:pt>
                <c:pt idx="53">
                  <c:v>4.3471166666666665</c:v>
                </c:pt>
                <c:pt idx="54">
                  <c:v>4.4291333333333336</c:v>
                </c:pt>
                <c:pt idx="55">
                  <c:v>4.5111583333333334</c:v>
                </c:pt>
                <c:pt idx="56">
                  <c:v>4.5931749999999996</c:v>
                </c:pt>
                <c:pt idx="57">
                  <c:v>4.6752000000000002</c:v>
                </c:pt>
                <c:pt idx="58">
                  <c:v>4.7572166666666664</c:v>
                </c:pt>
                <c:pt idx="59">
                  <c:v>4.8392416666666671</c:v>
                </c:pt>
                <c:pt idx="60">
                  <c:v>4.9212583333333333</c:v>
                </c:pt>
                <c:pt idx="61">
                  <c:v>5.0032833333333331</c:v>
                </c:pt>
                <c:pt idx="62">
                  <c:v>5.0853000000000002</c:v>
                </c:pt>
                <c:pt idx="63">
                  <c:v>5.1673249999999999</c:v>
                </c:pt>
                <c:pt idx="64">
                  <c:v>5.249341666666667</c:v>
                </c:pt>
                <c:pt idx="65">
                  <c:v>5.3313666666666668</c:v>
                </c:pt>
                <c:pt idx="66">
                  <c:v>5.413383333333333</c:v>
                </c:pt>
                <c:pt idx="67">
                  <c:v>5.4954083333333337</c:v>
                </c:pt>
                <c:pt idx="68">
                  <c:v>5.5774250000000007</c:v>
                </c:pt>
                <c:pt idx="69">
                  <c:v>5.6594499999999996</c:v>
                </c:pt>
                <c:pt idx="70">
                  <c:v>5.7414666666666667</c:v>
                </c:pt>
                <c:pt idx="71">
                  <c:v>5.8234916666666665</c:v>
                </c:pt>
                <c:pt idx="72">
                  <c:v>5.9055083333333336</c:v>
                </c:pt>
                <c:pt idx="73">
                  <c:v>5.9875333333333325</c:v>
                </c:pt>
                <c:pt idx="74">
                  <c:v>6.0695499999999996</c:v>
                </c:pt>
                <c:pt idx="75">
                  <c:v>6.1515750000000002</c:v>
                </c:pt>
                <c:pt idx="76">
                  <c:v>6.2336</c:v>
                </c:pt>
                <c:pt idx="77">
                  <c:v>6.3156166666666671</c:v>
                </c:pt>
                <c:pt idx="78">
                  <c:v>6.397641666666666</c:v>
                </c:pt>
                <c:pt idx="79">
                  <c:v>6.4796583333333331</c:v>
                </c:pt>
                <c:pt idx="80">
                  <c:v>6.5616833333333338</c:v>
                </c:pt>
                <c:pt idx="81">
                  <c:v>6.6436999999999999</c:v>
                </c:pt>
                <c:pt idx="82">
                  <c:v>6.7257249999999997</c:v>
                </c:pt>
                <c:pt idx="83">
                  <c:v>6.8077416666666659</c:v>
                </c:pt>
                <c:pt idx="84">
                  <c:v>6.8897666666666666</c:v>
                </c:pt>
                <c:pt idx="85">
                  <c:v>6.9717833333333337</c:v>
                </c:pt>
                <c:pt idx="86">
                  <c:v>7.0538083333333335</c:v>
                </c:pt>
                <c:pt idx="87">
                  <c:v>7.1358250000000005</c:v>
                </c:pt>
                <c:pt idx="88">
                  <c:v>7.2178499999999994</c:v>
                </c:pt>
                <c:pt idx="89">
                  <c:v>7.2998666666666665</c:v>
                </c:pt>
                <c:pt idx="90">
                  <c:v>7.3818916666666672</c:v>
                </c:pt>
                <c:pt idx="91">
                  <c:v>7.4639083333333334</c:v>
                </c:pt>
                <c:pt idx="92">
                  <c:v>7.5459333333333332</c:v>
                </c:pt>
                <c:pt idx="93">
                  <c:v>7.6279499999999993</c:v>
                </c:pt>
                <c:pt idx="94">
                  <c:v>7.709975</c:v>
                </c:pt>
                <c:pt idx="95">
                  <c:v>7.7919916666666671</c:v>
                </c:pt>
                <c:pt idx="96">
                  <c:v>7.8740166666666669</c:v>
                </c:pt>
                <c:pt idx="97">
                  <c:v>7.9560333333333331</c:v>
                </c:pt>
                <c:pt idx="98">
                  <c:v>8.0380583333333337</c:v>
                </c:pt>
                <c:pt idx="99">
                  <c:v>8.1200749999999999</c:v>
                </c:pt>
                <c:pt idx="100">
                  <c:v>8.2020999999999997</c:v>
                </c:pt>
                <c:pt idx="101">
                  <c:v>8.2841166666666677</c:v>
                </c:pt>
                <c:pt idx="102">
                  <c:v>8.3661666666666665</c:v>
                </c:pt>
                <c:pt idx="103">
                  <c:v>8.4481666666666673</c:v>
                </c:pt>
                <c:pt idx="104">
                  <c:v>8.5301666666666662</c:v>
                </c:pt>
                <c:pt idx="105">
                  <c:v>8.612166666666667</c:v>
                </c:pt>
                <c:pt idx="106">
                  <c:v>8.6942500000000003</c:v>
                </c:pt>
                <c:pt idx="107">
                  <c:v>8.7762499999999992</c:v>
                </c:pt>
                <c:pt idx="108">
                  <c:v>8.85825</c:v>
                </c:pt>
                <c:pt idx="109">
                  <c:v>8.9402500000000007</c:v>
                </c:pt>
                <c:pt idx="110">
                  <c:v>9.022333333333334</c:v>
                </c:pt>
                <c:pt idx="111">
                  <c:v>9.1043333333333329</c:v>
                </c:pt>
                <c:pt idx="112">
                  <c:v>9.1863333333333337</c:v>
                </c:pt>
                <c:pt idx="113">
                  <c:v>9.2683333333333326</c:v>
                </c:pt>
                <c:pt idx="114">
                  <c:v>9.3504166666666659</c:v>
                </c:pt>
                <c:pt idx="115">
                  <c:v>9.4324166666666667</c:v>
                </c:pt>
                <c:pt idx="116">
                  <c:v>9.5144166666666674</c:v>
                </c:pt>
                <c:pt idx="117">
                  <c:v>9.5964166666666664</c:v>
                </c:pt>
                <c:pt idx="118">
                  <c:v>9.6784999999999997</c:v>
                </c:pt>
                <c:pt idx="119">
                  <c:v>9.7605000000000004</c:v>
                </c:pt>
                <c:pt idx="120">
                  <c:v>9.8424999999999994</c:v>
                </c:pt>
                <c:pt idx="121">
                  <c:v>9.9245000000000001</c:v>
                </c:pt>
                <c:pt idx="122">
                  <c:v>10.006583333333333</c:v>
                </c:pt>
                <c:pt idx="123">
                  <c:v>10.088583333333334</c:v>
                </c:pt>
                <c:pt idx="124">
                  <c:v>10.170583333333333</c:v>
                </c:pt>
                <c:pt idx="125">
                  <c:v>10.252583333333334</c:v>
                </c:pt>
                <c:pt idx="126">
                  <c:v>10.334666666666667</c:v>
                </c:pt>
                <c:pt idx="127">
                  <c:v>10.416666666666666</c:v>
                </c:pt>
                <c:pt idx="128">
                  <c:v>10.498666666666667</c:v>
                </c:pt>
                <c:pt idx="129">
                  <c:v>10.58075</c:v>
                </c:pt>
                <c:pt idx="130">
                  <c:v>10.662750000000001</c:v>
                </c:pt>
                <c:pt idx="131">
                  <c:v>10.744750000000002</c:v>
                </c:pt>
                <c:pt idx="132">
                  <c:v>10.826749999999999</c:v>
                </c:pt>
                <c:pt idx="133">
                  <c:v>10.908833333333334</c:v>
                </c:pt>
                <c:pt idx="134">
                  <c:v>10.990833333333333</c:v>
                </c:pt>
                <c:pt idx="135">
                  <c:v>11.072833333333334</c:v>
                </c:pt>
                <c:pt idx="136">
                  <c:v>11.154833333333334</c:v>
                </c:pt>
                <c:pt idx="137">
                  <c:v>11.236916666666666</c:v>
                </c:pt>
                <c:pt idx="138">
                  <c:v>11.318916666666667</c:v>
                </c:pt>
                <c:pt idx="139">
                  <c:v>11.400916666666667</c:v>
                </c:pt>
                <c:pt idx="140">
                  <c:v>11.482916666666666</c:v>
                </c:pt>
                <c:pt idx="141">
                  <c:v>11.565</c:v>
                </c:pt>
                <c:pt idx="142">
                  <c:v>11.647</c:v>
                </c:pt>
                <c:pt idx="143">
                  <c:v>11.728999999999999</c:v>
                </c:pt>
                <c:pt idx="144">
                  <c:v>11.811</c:v>
                </c:pt>
                <c:pt idx="145">
                  <c:v>11.893083333333335</c:v>
                </c:pt>
                <c:pt idx="146">
                  <c:v>11.975083333333332</c:v>
                </c:pt>
                <c:pt idx="147">
                  <c:v>12.057083333333333</c:v>
                </c:pt>
                <c:pt idx="148">
                  <c:v>12.139083333333334</c:v>
                </c:pt>
                <c:pt idx="149">
                  <c:v>12.221166666666667</c:v>
                </c:pt>
                <c:pt idx="150">
                  <c:v>12.303166666666668</c:v>
                </c:pt>
                <c:pt idx="151">
                  <c:v>12.385166666666668</c:v>
                </c:pt>
                <c:pt idx="152">
                  <c:v>12.467166666666666</c:v>
                </c:pt>
                <c:pt idx="153">
                  <c:v>12.549250000000001</c:v>
                </c:pt>
                <c:pt idx="154">
                  <c:v>12.63125</c:v>
                </c:pt>
                <c:pt idx="155">
                  <c:v>12.71325</c:v>
                </c:pt>
                <c:pt idx="156">
                  <c:v>12.795250000000001</c:v>
                </c:pt>
                <c:pt idx="157">
                  <c:v>12.877333333333333</c:v>
                </c:pt>
                <c:pt idx="158">
                  <c:v>12.959333333333333</c:v>
                </c:pt>
                <c:pt idx="159">
                  <c:v>13.041333333333334</c:v>
                </c:pt>
                <c:pt idx="160">
                  <c:v>13.123333333333333</c:v>
                </c:pt>
                <c:pt idx="161">
                  <c:v>13.205416666666666</c:v>
                </c:pt>
                <c:pt idx="162">
                  <c:v>13.287416666666667</c:v>
                </c:pt>
                <c:pt idx="163">
                  <c:v>13.369416666666666</c:v>
                </c:pt>
                <c:pt idx="164">
                  <c:v>13.451416666666667</c:v>
                </c:pt>
                <c:pt idx="165">
                  <c:v>13.533499999999998</c:v>
                </c:pt>
                <c:pt idx="166">
                  <c:v>13.615499999999999</c:v>
                </c:pt>
                <c:pt idx="167">
                  <c:v>13.6975</c:v>
                </c:pt>
                <c:pt idx="168">
                  <c:v>13.779500000000001</c:v>
                </c:pt>
                <c:pt idx="169">
                  <c:v>13.861583333333334</c:v>
                </c:pt>
                <c:pt idx="170">
                  <c:v>13.943583333333335</c:v>
                </c:pt>
                <c:pt idx="171">
                  <c:v>14.025583333333332</c:v>
                </c:pt>
                <c:pt idx="172">
                  <c:v>14.107583333333332</c:v>
                </c:pt>
                <c:pt idx="173">
                  <c:v>14.189666666666668</c:v>
                </c:pt>
                <c:pt idx="174">
                  <c:v>14.271666666666667</c:v>
                </c:pt>
                <c:pt idx="175">
                  <c:v>14.353666666666667</c:v>
                </c:pt>
                <c:pt idx="176">
                  <c:v>14.435666666666668</c:v>
                </c:pt>
                <c:pt idx="177">
                  <c:v>14.517749999999999</c:v>
                </c:pt>
                <c:pt idx="178">
                  <c:v>14.59975</c:v>
                </c:pt>
                <c:pt idx="179">
                  <c:v>14.681750000000001</c:v>
                </c:pt>
                <c:pt idx="180">
                  <c:v>14.76375</c:v>
                </c:pt>
                <c:pt idx="181">
                  <c:v>14.845833333333333</c:v>
                </c:pt>
                <c:pt idx="182">
                  <c:v>14.927833333333332</c:v>
                </c:pt>
                <c:pt idx="183">
                  <c:v>15.009833333333333</c:v>
                </c:pt>
                <c:pt idx="184">
                  <c:v>15.091833333333334</c:v>
                </c:pt>
                <c:pt idx="185">
                  <c:v>15.173916666666665</c:v>
                </c:pt>
                <c:pt idx="186">
                  <c:v>15.255916666666666</c:v>
                </c:pt>
                <c:pt idx="187">
                  <c:v>15.337916666666667</c:v>
                </c:pt>
                <c:pt idx="188">
                  <c:v>15.419916666666666</c:v>
                </c:pt>
                <c:pt idx="189">
                  <c:v>15.502000000000001</c:v>
                </c:pt>
                <c:pt idx="190">
                  <c:v>15.584000000000001</c:v>
                </c:pt>
                <c:pt idx="191">
                  <c:v>15.665999999999999</c:v>
                </c:pt>
                <c:pt idx="192">
                  <c:v>15.747999999999999</c:v>
                </c:pt>
                <c:pt idx="193">
                  <c:v>15.830083333333334</c:v>
                </c:pt>
                <c:pt idx="194">
                  <c:v>15.912083333333333</c:v>
                </c:pt>
                <c:pt idx="195">
                  <c:v>15.994083333333334</c:v>
                </c:pt>
                <c:pt idx="196">
                  <c:v>16.076083333333333</c:v>
                </c:pt>
                <c:pt idx="197">
                  <c:v>16.158166666666666</c:v>
                </c:pt>
                <c:pt idx="198">
                  <c:v>16.240166666666667</c:v>
                </c:pt>
                <c:pt idx="199">
                  <c:v>16.322166666666668</c:v>
                </c:pt>
                <c:pt idx="200">
                  <c:v>16.404166666666665</c:v>
                </c:pt>
                <c:pt idx="201">
                  <c:v>16.486250000000002</c:v>
                </c:pt>
                <c:pt idx="202">
                  <c:v>16.568249999999999</c:v>
                </c:pt>
                <c:pt idx="203">
                  <c:v>16.65025</c:v>
                </c:pt>
                <c:pt idx="204">
                  <c:v>16.732250000000001</c:v>
                </c:pt>
                <c:pt idx="205">
                  <c:v>16.814333333333334</c:v>
                </c:pt>
                <c:pt idx="206">
                  <c:v>16.896333333333335</c:v>
                </c:pt>
                <c:pt idx="207">
                  <c:v>16.978333333333335</c:v>
                </c:pt>
                <c:pt idx="208">
                  <c:v>17.060333333333332</c:v>
                </c:pt>
                <c:pt idx="209">
                  <c:v>17.142416666666666</c:v>
                </c:pt>
                <c:pt idx="210">
                  <c:v>17.224416666666666</c:v>
                </c:pt>
                <c:pt idx="211">
                  <c:v>17.306416666666667</c:v>
                </c:pt>
                <c:pt idx="212">
                  <c:v>17.388416666666668</c:v>
                </c:pt>
                <c:pt idx="213">
                  <c:v>17.470499999999998</c:v>
                </c:pt>
                <c:pt idx="214">
                  <c:v>17.552499999999998</c:v>
                </c:pt>
                <c:pt idx="215">
                  <c:v>17.634499999999999</c:v>
                </c:pt>
                <c:pt idx="216">
                  <c:v>17.7165</c:v>
                </c:pt>
                <c:pt idx="217">
                  <c:v>17.798583333333333</c:v>
                </c:pt>
                <c:pt idx="218">
                  <c:v>17.880583333333334</c:v>
                </c:pt>
                <c:pt idx="219">
                  <c:v>17.962583333333331</c:v>
                </c:pt>
                <c:pt idx="220">
                  <c:v>18.044583333333332</c:v>
                </c:pt>
                <c:pt idx="221">
                  <c:v>18.126666666666669</c:v>
                </c:pt>
                <c:pt idx="222">
                  <c:v>18.208666666666666</c:v>
                </c:pt>
                <c:pt idx="223">
                  <c:v>18.290666666666667</c:v>
                </c:pt>
                <c:pt idx="224">
                  <c:v>18.372666666666667</c:v>
                </c:pt>
                <c:pt idx="225">
                  <c:v>18.454750000000001</c:v>
                </c:pt>
                <c:pt idx="226">
                  <c:v>18.536750000000001</c:v>
                </c:pt>
                <c:pt idx="227">
                  <c:v>18.618750000000002</c:v>
                </c:pt>
                <c:pt idx="228">
                  <c:v>18.700749999999999</c:v>
                </c:pt>
                <c:pt idx="229">
                  <c:v>18.782833333333333</c:v>
                </c:pt>
                <c:pt idx="230">
                  <c:v>18.864833333333333</c:v>
                </c:pt>
                <c:pt idx="231">
                  <c:v>18.946833333333334</c:v>
                </c:pt>
                <c:pt idx="232">
                  <c:v>19.028833333333335</c:v>
                </c:pt>
                <c:pt idx="233">
                  <c:v>19.110916666666665</c:v>
                </c:pt>
                <c:pt idx="234">
                  <c:v>19.192916666666665</c:v>
                </c:pt>
                <c:pt idx="235">
                  <c:v>19.274916666666666</c:v>
                </c:pt>
                <c:pt idx="236">
                  <c:v>19.356916666666667</c:v>
                </c:pt>
                <c:pt idx="237">
                  <c:v>19.439</c:v>
                </c:pt>
                <c:pt idx="238">
                  <c:v>19.521000000000001</c:v>
                </c:pt>
                <c:pt idx="239">
                  <c:v>19.602999999999998</c:v>
                </c:pt>
                <c:pt idx="240">
                  <c:v>19.684999999999999</c:v>
                </c:pt>
                <c:pt idx="241">
                  <c:v>19.767083333333336</c:v>
                </c:pt>
                <c:pt idx="242">
                  <c:v>19.849083333333333</c:v>
                </c:pt>
                <c:pt idx="243">
                  <c:v>19.931083333333333</c:v>
                </c:pt>
                <c:pt idx="244">
                  <c:v>20.013083333333334</c:v>
                </c:pt>
                <c:pt idx="245">
                  <c:v>20.095166666666668</c:v>
                </c:pt>
                <c:pt idx="246">
                  <c:v>20.177166666666668</c:v>
                </c:pt>
                <c:pt idx="247">
                  <c:v>20.259166666666669</c:v>
                </c:pt>
                <c:pt idx="248">
                  <c:v>20.341166666666666</c:v>
                </c:pt>
                <c:pt idx="249">
                  <c:v>20.423249999999999</c:v>
                </c:pt>
                <c:pt idx="250">
                  <c:v>20.50525</c:v>
                </c:pt>
                <c:pt idx="251">
                  <c:v>20.587250000000001</c:v>
                </c:pt>
                <c:pt idx="252">
                  <c:v>20.669250000000002</c:v>
                </c:pt>
                <c:pt idx="253">
                  <c:v>20.751333333333331</c:v>
                </c:pt>
                <c:pt idx="254">
                  <c:v>20.833333333333332</c:v>
                </c:pt>
                <c:pt idx="255">
                  <c:v>20.915333333333333</c:v>
                </c:pt>
                <c:pt idx="256">
                  <c:v>20.997416666666666</c:v>
                </c:pt>
                <c:pt idx="257">
                  <c:v>21.079416666666667</c:v>
                </c:pt>
                <c:pt idx="258">
                  <c:v>21.161416666666668</c:v>
                </c:pt>
                <c:pt idx="259">
                  <c:v>21.243416666666665</c:v>
                </c:pt>
                <c:pt idx="260">
                  <c:v>21.325500000000002</c:v>
                </c:pt>
                <c:pt idx="261">
                  <c:v>21.407499999999999</c:v>
                </c:pt>
                <c:pt idx="262">
                  <c:v>21.489500000000003</c:v>
                </c:pt>
                <c:pt idx="263">
                  <c:v>21.5715</c:v>
                </c:pt>
                <c:pt idx="264">
                  <c:v>21.653583333333334</c:v>
                </c:pt>
                <c:pt idx="265">
                  <c:v>21.735583333333334</c:v>
                </c:pt>
                <c:pt idx="266">
                  <c:v>21.817583333333332</c:v>
                </c:pt>
                <c:pt idx="267">
                  <c:v>21.899583333333336</c:v>
                </c:pt>
                <c:pt idx="268">
                  <c:v>21.981666666666666</c:v>
                </c:pt>
                <c:pt idx="269">
                  <c:v>22.063666666666666</c:v>
                </c:pt>
                <c:pt idx="270">
                  <c:v>22.145666666666667</c:v>
                </c:pt>
                <c:pt idx="271">
                  <c:v>22.227666666666668</c:v>
                </c:pt>
                <c:pt idx="272">
                  <c:v>22.309749999999998</c:v>
                </c:pt>
                <c:pt idx="273">
                  <c:v>22.391750000000002</c:v>
                </c:pt>
                <c:pt idx="274">
                  <c:v>22.473749999999999</c:v>
                </c:pt>
                <c:pt idx="275">
                  <c:v>22.55575</c:v>
                </c:pt>
                <c:pt idx="276">
                  <c:v>22.637833333333333</c:v>
                </c:pt>
                <c:pt idx="277">
                  <c:v>22.71983333333333</c:v>
                </c:pt>
                <c:pt idx="278">
                  <c:v>22.801833333333335</c:v>
                </c:pt>
                <c:pt idx="279">
                  <c:v>22.883833333333332</c:v>
                </c:pt>
                <c:pt idx="280">
                  <c:v>22.965916666666669</c:v>
                </c:pt>
                <c:pt idx="281">
                  <c:v>23.047916666666666</c:v>
                </c:pt>
                <c:pt idx="282">
                  <c:v>23.12991666666667</c:v>
                </c:pt>
                <c:pt idx="283">
                  <c:v>23.211916666666667</c:v>
                </c:pt>
                <c:pt idx="284">
                  <c:v>23.294</c:v>
                </c:pt>
                <c:pt idx="285">
                  <c:v>23.376000000000001</c:v>
                </c:pt>
                <c:pt idx="286">
                  <c:v>23.457999999999998</c:v>
                </c:pt>
                <c:pt idx="287">
                  <c:v>23.540000000000003</c:v>
                </c:pt>
                <c:pt idx="288">
                  <c:v>23.622083333333332</c:v>
                </c:pt>
                <c:pt idx="289">
                  <c:v>23.704083333333333</c:v>
                </c:pt>
                <c:pt idx="290">
                  <c:v>23.786083333333334</c:v>
                </c:pt>
                <c:pt idx="291">
                  <c:v>23.868083333333331</c:v>
                </c:pt>
                <c:pt idx="292">
                  <c:v>23.950166666666664</c:v>
                </c:pt>
                <c:pt idx="293">
                  <c:v>24.032166666666669</c:v>
                </c:pt>
                <c:pt idx="294">
                  <c:v>24.114166666666666</c:v>
                </c:pt>
                <c:pt idx="295">
                  <c:v>24.196166666666667</c:v>
                </c:pt>
                <c:pt idx="296">
                  <c:v>24.27825</c:v>
                </c:pt>
                <c:pt idx="297">
                  <c:v>24.360249999999997</c:v>
                </c:pt>
                <c:pt idx="298">
                  <c:v>24.442250000000001</c:v>
                </c:pt>
                <c:pt idx="299">
                  <c:v>24.524249999999999</c:v>
                </c:pt>
                <c:pt idx="300">
                  <c:v>24.606333333333335</c:v>
                </c:pt>
                <c:pt idx="301">
                  <c:v>24.688333333333333</c:v>
                </c:pt>
                <c:pt idx="302">
                  <c:v>24.770333333333337</c:v>
                </c:pt>
                <c:pt idx="303">
                  <c:v>24.852333333333334</c:v>
                </c:pt>
                <c:pt idx="304">
                  <c:v>24.934416666666667</c:v>
                </c:pt>
                <c:pt idx="305">
                  <c:v>25.016416666666668</c:v>
                </c:pt>
                <c:pt idx="306">
                  <c:v>25.098416666666665</c:v>
                </c:pt>
                <c:pt idx="307">
                  <c:v>25.18041666666667</c:v>
                </c:pt>
                <c:pt idx="308">
                  <c:v>25.262499999999999</c:v>
                </c:pt>
                <c:pt idx="309">
                  <c:v>25.3445</c:v>
                </c:pt>
                <c:pt idx="310">
                  <c:v>25.426500000000001</c:v>
                </c:pt>
                <c:pt idx="311">
                  <c:v>25.508499999999998</c:v>
                </c:pt>
                <c:pt idx="312">
                  <c:v>25.590583333333331</c:v>
                </c:pt>
                <c:pt idx="313">
                  <c:v>25.672583333333336</c:v>
                </c:pt>
                <c:pt idx="314">
                  <c:v>25.754583333333333</c:v>
                </c:pt>
                <c:pt idx="315">
                  <c:v>25.836583333333333</c:v>
                </c:pt>
                <c:pt idx="316">
                  <c:v>25.918666666666667</c:v>
                </c:pt>
                <c:pt idx="317">
                  <c:v>26.000666666666664</c:v>
                </c:pt>
                <c:pt idx="318">
                  <c:v>26.082666666666668</c:v>
                </c:pt>
                <c:pt idx="319">
                  <c:v>26.164666666666665</c:v>
                </c:pt>
                <c:pt idx="320">
                  <c:v>26.246750000000002</c:v>
                </c:pt>
                <c:pt idx="321">
                  <c:v>26.328749999999999</c:v>
                </c:pt>
                <c:pt idx="322">
                  <c:v>26.410749999999997</c:v>
                </c:pt>
                <c:pt idx="323">
                  <c:v>26.492750000000001</c:v>
                </c:pt>
                <c:pt idx="324">
                  <c:v>26.574833333333334</c:v>
                </c:pt>
                <c:pt idx="325">
                  <c:v>26.656833333333335</c:v>
                </c:pt>
                <c:pt idx="326">
                  <c:v>26.738833333333332</c:v>
                </c:pt>
                <c:pt idx="327">
                  <c:v>26.820833333333336</c:v>
                </c:pt>
                <c:pt idx="328">
                  <c:v>26.902916666666666</c:v>
                </c:pt>
                <c:pt idx="329">
                  <c:v>26.984916666666667</c:v>
                </c:pt>
                <c:pt idx="330">
                  <c:v>27.066916666666668</c:v>
                </c:pt>
                <c:pt idx="331">
                  <c:v>27.148916666666665</c:v>
                </c:pt>
                <c:pt idx="332">
                  <c:v>27.230999999999998</c:v>
                </c:pt>
                <c:pt idx="333">
                  <c:v>27.312999999999999</c:v>
                </c:pt>
                <c:pt idx="334">
                  <c:v>27.395</c:v>
                </c:pt>
                <c:pt idx="335">
                  <c:v>27.477</c:v>
                </c:pt>
                <c:pt idx="336">
                  <c:v>27.559083333333334</c:v>
                </c:pt>
                <c:pt idx="337">
                  <c:v>27.641083333333331</c:v>
                </c:pt>
                <c:pt idx="338">
                  <c:v>27.723083333333335</c:v>
                </c:pt>
                <c:pt idx="339">
                  <c:v>27.805083333333332</c:v>
                </c:pt>
                <c:pt idx="340">
                  <c:v>27.887166666666669</c:v>
                </c:pt>
                <c:pt idx="341">
                  <c:v>27.969166666666666</c:v>
                </c:pt>
                <c:pt idx="342">
                  <c:v>28.051166666666663</c:v>
                </c:pt>
                <c:pt idx="343">
                  <c:v>28.133166666666668</c:v>
                </c:pt>
                <c:pt idx="344">
                  <c:v>28.215250000000001</c:v>
                </c:pt>
                <c:pt idx="345">
                  <c:v>28.297250000000002</c:v>
                </c:pt>
                <c:pt idx="346">
                  <c:v>28.379249999999999</c:v>
                </c:pt>
                <c:pt idx="347">
                  <c:v>28.461250000000003</c:v>
                </c:pt>
                <c:pt idx="348">
                  <c:v>28.543333333333333</c:v>
                </c:pt>
                <c:pt idx="349">
                  <c:v>28.625333333333334</c:v>
                </c:pt>
                <c:pt idx="350">
                  <c:v>28.707333333333334</c:v>
                </c:pt>
                <c:pt idx="351">
                  <c:v>28.789333333333332</c:v>
                </c:pt>
                <c:pt idx="352">
                  <c:v>28.871416666666665</c:v>
                </c:pt>
                <c:pt idx="353">
                  <c:v>28.953416666666666</c:v>
                </c:pt>
                <c:pt idx="354">
                  <c:v>29.035416666666666</c:v>
                </c:pt>
                <c:pt idx="355">
                  <c:v>29.117416666666667</c:v>
                </c:pt>
                <c:pt idx="356">
                  <c:v>29.1995</c:v>
                </c:pt>
                <c:pt idx="357">
                  <c:v>29.281499999999998</c:v>
                </c:pt>
                <c:pt idx="358">
                  <c:v>29.363500000000002</c:v>
                </c:pt>
                <c:pt idx="359">
                  <c:v>29.445499999999999</c:v>
                </c:pt>
                <c:pt idx="360">
                  <c:v>29.527583333333336</c:v>
                </c:pt>
                <c:pt idx="361">
                  <c:v>29.609583333333333</c:v>
                </c:pt>
                <c:pt idx="362">
                  <c:v>29.69158333333333</c:v>
                </c:pt>
                <c:pt idx="363">
                  <c:v>29.773583333333335</c:v>
                </c:pt>
                <c:pt idx="364">
                  <c:v>29.855666666666664</c:v>
                </c:pt>
                <c:pt idx="365">
                  <c:v>29.937666666666669</c:v>
                </c:pt>
                <c:pt idx="366">
                  <c:v>30.019666666666666</c:v>
                </c:pt>
                <c:pt idx="367">
                  <c:v>30.10166666666667</c:v>
                </c:pt>
                <c:pt idx="368">
                  <c:v>30.18375</c:v>
                </c:pt>
                <c:pt idx="369">
                  <c:v>30.265750000000001</c:v>
                </c:pt>
                <c:pt idx="370">
                  <c:v>30.347750000000001</c:v>
                </c:pt>
                <c:pt idx="371">
                  <c:v>30.429749999999999</c:v>
                </c:pt>
                <c:pt idx="372">
                  <c:v>30.511833333333332</c:v>
                </c:pt>
                <c:pt idx="373">
                  <c:v>30.593833333333333</c:v>
                </c:pt>
                <c:pt idx="374">
                  <c:v>30.675833333333333</c:v>
                </c:pt>
                <c:pt idx="375">
                  <c:v>30.757833333333334</c:v>
                </c:pt>
                <c:pt idx="376">
                  <c:v>30.839916666666667</c:v>
                </c:pt>
                <c:pt idx="377">
                  <c:v>30.921916666666664</c:v>
                </c:pt>
                <c:pt idx="378">
                  <c:v>31.003916666666669</c:v>
                </c:pt>
                <c:pt idx="379">
                  <c:v>31.085916666666666</c:v>
                </c:pt>
                <c:pt idx="380">
                  <c:v>31.168000000000003</c:v>
                </c:pt>
                <c:pt idx="381">
                  <c:v>31.25</c:v>
                </c:pt>
                <c:pt idx="382">
                  <c:v>31.331999999999997</c:v>
                </c:pt>
                <c:pt idx="383">
                  <c:v>31.414083333333334</c:v>
                </c:pt>
                <c:pt idx="384">
                  <c:v>31.496083333333331</c:v>
                </c:pt>
                <c:pt idx="385">
                  <c:v>31.578083333333336</c:v>
                </c:pt>
                <c:pt idx="386">
                  <c:v>31.660083333333333</c:v>
                </c:pt>
                <c:pt idx="387">
                  <c:v>31.742166666666666</c:v>
                </c:pt>
                <c:pt idx="388">
                  <c:v>31.824166666666667</c:v>
                </c:pt>
                <c:pt idx="389">
                  <c:v>31.906166666666667</c:v>
                </c:pt>
                <c:pt idx="390">
                  <c:v>31.988166666666668</c:v>
                </c:pt>
                <c:pt idx="391">
                  <c:v>32.070250000000001</c:v>
                </c:pt>
                <c:pt idx="392">
                  <c:v>32.152250000000002</c:v>
                </c:pt>
                <c:pt idx="393">
                  <c:v>32.234249999999996</c:v>
                </c:pt>
                <c:pt idx="394">
                  <c:v>32.316250000000004</c:v>
                </c:pt>
                <c:pt idx="395">
                  <c:v>32.398333333333333</c:v>
                </c:pt>
                <c:pt idx="396">
                  <c:v>32.480333333333334</c:v>
                </c:pt>
                <c:pt idx="397">
                  <c:v>32.562333333333335</c:v>
                </c:pt>
                <c:pt idx="398">
                  <c:v>32.644333333333336</c:v>
                </c:pt>
                <c:pt idx="399">
                  <c:v>32.726416666666665</c:v>
                </c:pt>
                <c:pt idx="400">
                  <c:v>32.808416666666666</c:v>
                </c:pt>
                <c:pt idx="401">
                  <c:v>32.890416666666667</c:v>
                </c:pt>
                <c:pt idx="402">
                  <c:v>32.972416666666668</c:v>
                </c:pt>
                <c:pt idx="403">
                  <c:v>33.054499999999997</c:v>
                </c:pt>
                <c:pt idx="404">
                  <c:v>33.136499999999998</c:v>
                </c:pt>
                <c:pt idx="405">
                  <c:v>33.218499999999999</c:v>
                </c:pt>
                <c:pt idx="406">
                  <c:v>33.3005</c:v>
                </c:pt>
                <c:pt idx="407">
                  <c:v>33.382583333333336</c:v>
                </c:pt>
                <c:pt idx="408">
                  <c:v>33.46458333333333</c:v>
                </c:pt>
                <c:pt idx="409">
                  <c:v>33.546583333333338</c:v>
                </c:pt>
                <c:pt idx="410">
                  <c:v>33.628583333333331</c:v>
                </c:pt>
                <c:pt idx="411">
                  <c:v>33.710666666666668</c:v>
                </c:pt>
                <c:pt idx="412">
                  <c:v>33.792666666666669</c:v>
                </c:pt>
                <c:pt idx="413">
                  <c:v>33.874666666666663</c:v>
                </c:pt>
                <c:pt idx="414">
                  <c:v>33.956666666666671</c:v>
                </c:pt>
                <c:pt idx="415">
                  <c:v>34.03875</c:v>
                </c:pt>
                <c:pt idx="416">
                  <c:v>34.120750000000001</c:v>
                </c:pt>
                <c:pt idx="417">
                  <c:v>34.202750000000002</c:v>
                </c:pt>
                <c:pt idx="418">
                  <c:v>34.284749999999995</c:v>
                </c:pt>
                <c:pt idx="419">
                  <c:v>34.366833333333332</c:v>
                </c:pt>
                <c:pt idx="420">
                  <c:v>34.448833333333333</c:v>
                </c:pt>
                <c:pt idx="421">
                  <c:v>34.530833333333334</c:v>
                </c:pt>
                <c:pt idx="422">
                  <c:v>34.612833333333334</c:v>
                </c:pt>
                <c:pt idx="423">
                  <c:v>34.694916666666664</c:v>
                </c:pt>
                <c:pt idx="424">
                  <c:v>34.776916666666665</c:v>
                </c:pt>
                <c:pt idx="425">
                  <c:v>34.858916666666666</c:v>
                </c:pt>
                <c:pt idx="426">
                  <c:v>34.940916666666666</c:v>
                </c:pt>
                <c:pt idx="427">
                  <c:v>35.023000000000003</c:v>
                </c:pt>
                <c:pt idx="428">
                  <c:v>35.104999999999997</c:v>
                </c:pt>
                <c:pt idx="429">
                  <c:v>35.187000000000005</c:v>
                </c:pt>
                <c:pt idx="430">
                  <c:v>35.268999999999998</c:v>
                </c:pt>
                <c:pt idx="431">
                  <c:v>35.351083333333335</c:v>
                </c:pt>
                <c:pt idx="432">
                  <c:v>35.433083333333336</c:v>
                </c:pt>
                <c:pt idx="433">
                  <c:v>35.51508333333333</c:v>
                </c:pt>
                <c:pt idx="434">
                  <c:v>35.597083333333337</c:v>
                </c:pt>
                <c:pt idx="435">
                  <c:v>35.679166666666667</c:v>
                </c:pt>
                <c:pt idx="436">
                  <c:v>35.761166666666668</c:v>
                </c:pt>
                <c:pt idx="437">
                  <c:v>35.843166666666669</c:v>
                </c:pt>
                <c:pt idx="438">
                  <c:v>35.925166666666662</c:v>
                </c:pt>
                <c:pt idx="439">
                  <c:v>36.007249999999999</c:v>
                </c:pt>
                <c:pt idx="440">
                  <c:v>36.08925</c:v>
                </c:pt>
                <c:pt idx="441">
                  <c:v>36.171250000000001</c:v>
                </c:pt>
                <c:pt idx="442">
                  <c:v>36.253250000000001</c:v>
                </c:pt>
                <c:pt idx="443">
                  <c:v>36.335333333333331</c:v>
                </c:pt>
                <c:pt idx="444">
                  <c:v>36.417333333333332</c:v>
                </c:pt>
                <c:pt idx="445">
                  <c:v>36.499333333333333</c:v>
                </c:pt>
                <c:pt idx="446">
                  <c:v>36.581333333333333</c:v>
                </c:pt>
                <c:pt idx="447">
                  <c:v>36.66341666666667</c:v>
                </c:pt>
                <c:pt idx="448">
                  <c:v>36.745416666666664</c:v>
                </c:pt>
                <c:pt idx="449">
                  <c:v>36.827416666666664</c:v>
                </c:pt>
                <c:pt idx="450">
                  <c:v>36.909416666666665</c:v>
                </c:pt>
                <c:pt idx="451">
                  <c:v>36.991500000000002</c:v>
                </c:pt>
                <c:pt idx="452">
                  <c:v>37.073500000000003</c:v>
                </c:pt>
                <c:pt idx="453">
                  <c:v>37.155499999999996</c:v>
                </c:pt>
                <c:pt idx="454">
                  <c:v>37.237500000000004</c:v>
                </c:pt>
                <c:pt idx="455">
                  <c:v>37.319583333333334</c:v>
                </c:pt>
                <c:pt idx="456">
                  <c:v>37.401583333333335</c:v>
                </c:pt>
                <c:pt idx="457">
                  <c:v>37.483583333333335</c:v>
                </c:pt>
                <c:pt idx="458">
                  <c:v>37.565583333333329</c:v>
                </c:pt>
                <c:pt idx="459">
                  <c:v>37.647666666666666</c:v>
                </c:pt>
                <c:pt idx="460">
                  <c:v>37.729666666666667</c:v>
                </c:pt>
                <c:pt idx="461">
                  <c:v>37.811666666666667</c:v>
                </c:pt>
                <c:pt idx="462">
                  <c:v>37.893666666666668</c:v>
                </c:pt>
                <c:pt idx="463">
                  <c:v>37.975749999999998</c:v>
                </c:pt>
                <c:pt idx="464">
                  <c:v>38.057749999999999</c:v>
                </c:pt>
                <c:pt idx="465">
                  <c:v>38.139749999999999</c:v>
                </c:pt>
                <c:pt idx="466">
                  <c:v>38.22175</c:v>
                </c:pt>
                <c:pt idx="467">
                  <c:v>38.303833333333337</c:v>
                </c:pt>
                <c:pt idx="468">
                  <c:v>38.385833333333331</c:v>
                </c:pt>
                <c:pt idx="469">
                  <c:v>38.467833333333331</c:v>
                </c:pt>
                <c:pt idx="470">
                  <c:v>38.549833333333332</c:v>
                </c:pt>
                <c:pt idx="471">
                  <c:v>38.631916666666669</c:v>
                </c:pt>
                <c:pt idx="472">
                  <c:v>38.71391666666667</c:v>
                </c:pt>
                <c:pt idx="473">
                  <c:v>38.795916666666663</c:v>
                </c:pt>
                <c:pt idx="474">
                  <c:v>38.877916666666671</c:v>
                </c:pt>
                <c:pt idx="475">
                  <c:v>38.96</c:v>
                </c:pt>
                <c:pt idx="476">
                  <c:v>39.042000000000002</c:v>
                </c:pt>
                <c:pt idx="477">
                  <c:v>39.124000000000002</c:v>
                </c:pt>
                <c:pt idx="478">
                  <c:v>39.205999999999996</c:v>
                </c:pt>
                <c:pt idx="479">
                  <c:v>39.288083333333333</c:v>
                </c:pt>
                <c:pt idx="480">
                  <c:v>39.370083333333334</c:v>
                </c:pt>
                <c:pt idx="481">
                  <c:v>39.452083333333334</c:v>
                </c:pt>
                <c:pt idx="482">
                  <c:v>39.534083333333335</c:v>
                </c:pt>
                <c:pt idx="483">
                  <c:v>39.616166666666665</c:v>
                </c:pt>
                <c:pt idx="484">
                  <c:v>39.698166666666665</c:v>
                </c:pt>
                <c:pt idx="485">
                  <c:v>39.780166666666666</c:v>
                </c:pt>
                <c:pt idx="486">
                  <c:v>39.862166666666667</c:v>
                </c:pt>
                <c:pt idx="487">
                  <c:v>39.944250000000004</c:v>
                </c:pt>
                <c:pt idx="488">
                  <c:v>40.026249999999997</c:v>
                </c:pt>
                <c:pt idx="489">
                  <c:v>40.108249999999998</c:v>
                </c:pt>
                <c:pt idx="490">
                  <c:v>40.190249999999999</c:v>
                </c:pt>
                <c:pt idx="491">
                  <c:v>40.272333333333329</c:v>
                </c:pt>
                <c:pt idx="492">
                  <c:v>40.354333333333336</c:v>
                </c:pt>
                <c:pt idx="493">
                  <c:v>40.43633333333333</c:v>
                </c:pt>
                <c:pt idx="494">
                  <c:v>40.518333333333338</c:v>
                </c:pt>
                <c:pt idx="495">
                  <c:v>40.600416666666668</c:v>
                </c:pt>
                <c:pt idx="496">
                  <c:v>40.682416666666668</c:v>
                </c:pt>
                <c:pt idx="497">
                  <c:v>40.764416666666669</c:v>
                </c:pt>
                <c:pt idx="498">
                  <c:v>40.846416666666663</c:v>
                </c:pt>
                <c:pt idx="499">
                  <c:v>40.9285</c:v>
                </c:pt>
                <c:pt idx="500">
                  <c:v>41.0105</c:v>
                </c:pt>
                <c:pt idx="501">
                  <c:v>41.092500000000001</c:v>
                </c:pt>
                <c:pt idx="502">
                  <c:v>41.174500000000002</c:v>
                </c:pt>
                <c:pt idx="503">
                  <c:v>41.256583333333332</c:v>
                </c:pt>
                <c:pt idx="504">
                  <c:v>41.338583333333332</c:v>
                </c:pt>
                <c:pt idx="505">
                  <c:v>41.420583333333333</c:v>
                </c:pt>
                <c:pt idx="506">
                  <c:v>41.502583333333334</c:v>
                </c:pt>
                <c:pt idx="507">
                  <c:v>41.584666666666671</c:v>
                </c:pt>
                <c:pt idx="508">
                  <c:v>41.666666666666664</c:v>
                </c:pt>
                <c:pt idx="509">
                  <c:v>41.748666666666665</c:v>
                </c:pt>
                <c:pt idx="510">
                  <c:v>41.830750000000002</c:v>
                </c:pt>
                <c:pt idx="511">
                  <c:v>41.912749999999996</c:v>
                </c:pt>
                <c:pt idx="512">
                  <c:v>41.994750000000003</c:v>
                </c:pt>
                <c:pt idx="513">
                  <c:v>42.076749999999997</c:v>
                </c:pt>
                <c:pt idx="514">
                  <c:v>42.158833333333334</c:v>
                </c:pt>
                <c:pt idx="515">
                  <c:v>42.240833333333335</c:v>
                </c:pt>
                <c:pt idx="516">
                  <c:v>42.322833333333335</c:v>
                </c:pt>
                <c:pt idx="517">
                  <c:v>42.404833333333336</c:v>
                </c:pt>
                <c:pt idx="518">
                  <c:v>42.486916666666666</c:v>
                </c:pt>
                <c:pt idx="519">
                  <c:v>42.568916666666667</c:v>
                </c:pt>
                <c:pt idx="520">
                  <c:v>42.650916666666667</c:v>
                </c:pt>
                <c:pt idx="521">
                  <c:v>42.732916666666661</c:v>
                </c:pt>
                <c:pt idx="522">
                  <c:v>42.814999999999998</c:v>
                </c:pt>
                <c:pt idx="523">
                  <c:v>42.896999999999998</c:v>
                </c:pt>
                <c:pt idx="524">
                  <c:v>42.979000000000006</c:v>
                </c:pt>
                <c:pt idx="525">
                  <c:v>43.061</c:v>
                </c:pt>
                <c:pt idx="526">
                  <c:v>43.14308333333333</c:v>
                </c:pt>
                <c:pt idx="527">
                  <c:v>43.225083333333338</c:v>
                </c:pt>
                <c:pt idx="528">
                  <c:v>43.307083333333331</c:v>
                </c:pt>
                <c:pt idx="529">
                  <c:v>43.389083333333332</c:v>
                </c:pt>
                <c:pt idx="530">
                  <c:v>43.471166666666669</c:v>
                </c:pt>
                <c:pt idx="531">
                  <c:v>43.553166666666669</c:v>
                </c:pt>
                <c:pt idx="532">
                  <c:v>43.635166666666663</c:v>
                </c:pt>
                <c:pt idx="533">
                  <c:v>43.717166666666664</c:v>
                </c:pt>
                <c:pt idx="534">
                  <c:v>43.799250000000001</c:v>
                </c:pt>
                <c:pt idx="535">
                  <c:v>43.881250000000001</c:v>
                </c:pt>
                <c:pt idx="536">
                  <c:v>43.963249999999995</c:v>
                </c:pt>
                <c:pt idx="537">
                  <c:v>44.045250000000003</c:v>
                </c:pt>
                <c:pt idx="538">
                  <c:v>44.127333333333333</c:v>
                </c:pt>
                <c:pt idx="539">
                  <c:v>44.209333333333326</c:v>
                </c:pt>
                <c:pt idx="540">
                  <c:v>44.291333333333334</c:v>
                </c:pt>
                <c:pt idx="541">
                  <c:v>44.373333333333335</c:v>
                </c:pt>
                <c:pt idx="542">
                  <c:v>44.455416666666672</c:v>
                </c:pt>
                <c:pt idx="543">
                  <c:v>44.537416666666665</c:v>
                </c:pt>
                <c:pt idx="544">
                  <c:v>44.619416666666666</c:v>
                </c:pt>
                <c:pt idx="545">
                  <c:v>44.701416666666667</c:v>
                </c:pt>
                <c:pt idx="546">
                  <c:v>44.783500000000004</c:v>
                </c:pt>
                <c:pt idx="547">
                  <c:v>44.865499999999997</c:v>
                </c:pt>
                <c:pt idx="548">
                  <c:v>44.947499999999998</c:v>
                </c:pt>
                <c:pt idx="549">
                  <c:v>45.029500000000006</c:v>
                </c:pt>
                <c:pt idx="550">
                  <c:v>45.111583333333336</c:v>
                </c:pt>
                <c:pt idx="551">
                  <c:v>45.193583333333329</c:v>
                </c:pt>
                <c:pt idx="552">
                  <c:v>45.275583333333337</c:v>
                </c:pt>
                <c:pt idx="553">
                  <c:v>45.357583333333338</c:v>
                </c:pt>
                <c:pt idx="554">
                  <c:v>45.43966666666666</c:v>
                </c:pt>
                <c:pt idx="555">
                  <c:v>45.521666666666668</c:v>
                </c:pt>
                <c:pt idx="556">
                  <c:v>45.603666666666669</c:v>
                </c:pt>
                <c:pt idx="557">
                  <c:v>45.685666666666663</c:v>
                </c:pt>
                <c:pt idx="558">
                  <c:v>45.767749999999999</c:v>
                </c:pt>
                <c:pt idx="559">
                  <c:v>45.84975</c:v>
                </c:pt>
                <c:pt idx="560">
                  <c:v>45.931750000000001</c:v>
                </c:pt>
                <c:pt idx="561">
                  <c:v>46.013749999999995</c:v>
                </c:pt>
                <c:pt idx="562">
                  <c:v>46.095833333333331</c:v>
                </c:pt>
                <c:pt idx="563">
                  <c:v>46.177833333333332</c:v>
                </c:pt>
                <c:pt idx="564">
                  <c:v>46.25983333333334</c:v>
                </c:pt>
                <c:pt idx="565">
                  <c:v>46.341833333333334</c:v>
                </c:pt>
                <c:pt idx="566">
                  <c:v>46.423916666666663</c:v>
                </c:pt>
                <c:pt idx="567">
                  <c:v>46.505916666666671</c:v>
                </c:pt>
                <c:pt idx="568">
                  <c:v>46.587916666666665</c:v>
                </c:pt>
                <c:pt idx="569">
                  <c:v>46.669916666666666</c:v>
                </c:pt>
                <c:pt idx="570">
                  <c:v>46.752000000000002</c:v>
                </c:pt>
                <c:pt idx="571">
                  <c:v>46.834000000000003</c:v>
                </c:pt>
                <c:pt idx="572">
                  <c:v>46.915999999999997</c:v>
                </c:pt>
                <c:pt idx="573">
                  <c:v>46.997999999999998</c:v>
                </c:pt>
                <c:pt idx="574">
                  <c:v>47.080083333333334</c:v>
                </c:pt>
                <c:pt idx="575">
                  <c:v>47.162083333333335</c:v>
                </c:pt>
                <c:pt idx="576">
                  <c:v>47.244083333333329</c:v>
                </c:pt>
                <c:pt idx="577">
                  <c:v>47.326083333333337</c:v>
                </c:pt>
                <c:pt idx="578">
                  <c:v>47.408166666666666</c:v>
                </c:pt>
                <c:pt idx="579">
                  <c:v>47.49016666666666</c:v>
                </c:pt>
                <c:pt idx="580">
                  <c:v>47.572166666666668</c:v>
                </c:pt>
                <c:pt idx="581">
                  <c:v>47.654166666666669</c:v>
                </c:pt>
                <c:pt idx="582">
                  <c:v>47.736250000000005</c:v>
                </c:pt>
                <c:pt idx="583">
                  <c:v>47.818249999999999</c:v>
                </c:pt>
                <c:pt idx="584">
                  <c:v>47.90025</c:v>
                </c:pt>
                <c:pt idx="585">
                  <c:v>47.982250000000001</c:v>
                </c:pt>
                <c:pt idx="586">
                  <c:v>48.064333333333337</c:v>
                </c:pt>
                <c:pt idx="587">
                  <c:v>48.146333333333331</c:v>
                </c:pt>
                <c:pt idx="588">
                  <c:v>48.228333333333332</c:v>
                </c:pt>
                <c:pt idx="589">
                  <c:v>48.31033333333334</c:v>
                </c:pt>
                <c:pt idx="590">
                  <c:v>48.392416666666662</c:v>
                </c:pt>
                <c:pt idx="591">
                  <c:v>48.474416666666663</c:v>
                </c:pt>
                <c:pt idx="592">
                  <c:v>48.556416666666671</c:v>
                </c:pt>
                <c:pt idx="593">
                  <c:v>48.638416666666664</c:v>
                </c:pt>
                <c:pt idx="594">
                  <c:v>48.720499999999994</c:v>
                </c:pt>
                <c:pt idx="595">
                  <c:v>48.802500000000002</c:v>
                </c:pt>
                <c:pt idx="596">
                  <c:v>48.884500000000003</c:v>
                </c:pt>
                <c:pt idx="597">
                  <c:v>48.966499999999996</c:v>
                </c:pt>
                <c:pt idx="598">
                  <c:v>49.048583333333333</c:v>
                </c:pt>
                <c:pt idx="599">
                  <c:v>49.130583333333334</c:v>
                </c:pt>
                <c:pt idx="600">
                  <c:v>49.212583333333335</c:v>
                </c:pt>
                <c:pt idx="601">
                  <c:v>49.294583333333328</c:v>
                </c:pt>
                <c:pt idx="602">
                  <c:v>49.376666666666665</c:v>
                </c:pt>
                <c:pt idx="603">
                  <c:v>49.458666666666666</c:v>
                </c:pt>
                <c:pt idx="604">
                  <c:v>49.540666666666674</c:v>
                </c:pt>
                <c:pt idx="605">
                  <c:v>49.622666666666667</c:v>
                </c:pt>
                <c:pt idx="606">
                  <c:v>49.704749999999997</c:v>
                </c:pt>
                <c:pt idx="607">
                  <c:v>49.786750000000005</c:v>
                </c:pt>
                <c:pt idx="608">
                  <c:v>49.868749999999999</c:v>
                </c:pt>
                <c:pt idx="609">
                  <c:v>49.950749999999999</c:v>
                </c:pt>
                <c:pt idx="610">
                  <c:v>50.032833333333336</c:v>
                </c:pt>
                <c:pt idx="611">
                  <c:v>50.114833333333337</c:v>
                </c:pt>
                <c:pt idx="612">
                  <c:v>50.196833333333331</c:v>
                </c:pt>
                <c:pt idx="613">
                  <c:v>50.278833333333331</c:v>
                </c:pt>
                <c:pt idx="614">
                  <c:v>50.360916666666668</c:v>
                </c:pt>
                <c:pt idx="615">
                  <c:v>50.442916666666669</c:v>
                </c:pt>
                <c:pt idx="616">
                  <c:v>50.524916666666662</c:v>
                </c:pt>
                <c:pt idx="617">
                  <c:v>50.60691666666667</c:v>
                </c:pt>
                <c:pt idx="618">
                  <c:v>50.689</c:v>
                </c:pt>
                <c:pt idx="619">
                  <c:v>50.770999999999994</c:v>
                </c:pt>
                <c:pt idx="620">
                  <c:v>50.853000000000002</c:v>
                </c:pt>
                <c:pt idx="621">
                  <c:v>50.935000000000002</c:v>
                </c:pt>
                <c:pt idx="622">
                  <c:v>51.017083333333339</c:v>
                </c:pt>
                <c:pt idx="623">
                  <c:v>51.099083333333333</c:v>
                </c:pt>
                <c:pt idx="624">
                  <c:v>51.181083333333333</c:v>
                </c:pt>
                <c:pt idx="625">
                  <c:v>51.263083333333334</c:v>
                </c:pt>
                <c:pt idx="626">
                  <c:v>51.345166666666671</c:v>
                </c:pt>
                <c:pt idx="627">
                  <c:v>51.427166666666665</c:v>
                </c:pt>
                <c:pt idx="628">
                  <c:v>51.509166666666665</c:v>
                </c:pt>
                <c:pt idx="629">
                  <c:v>51.591166666666673</c:v>
                </c:pt>
                <c:pt idx="630">
                  <c:v>51.673249999999996</c:v>
                </c:pt>
                <c:pt idx="631">
                  <c:v>51.755249999999997</c:v>
                </c:pt>
                <c:pt idx="632">
                  <c:v>51.837250000000004</c:v>
                </c:pt>
                <c:pt idx="633">
                  <c:v>51.919333333333334</c:v>
                </c:pt>
                <c:pt idx="634">
                  <c:v>52.001333333333328</c:v>
                </c:pt>
                <c:pt idx="635">
                  <c:v>52.083333333333336</c:v>
                </c:pt>
                <c:pt idx="636">
                  <c:v>52.165333333333336</c:v>
                </c:pt>
                <c:pt idx="637">
                  <c:v>52.247416666666673</c:v>
                </c:pt>
                <c:pt idx="638">
                  <c:v>52.329416666666667</c:v>
                </c:pt>
                <c:pt idx="639">
                  <c:v>52.411416666666668</c:v>
                </c:pt>
                <c:pt idx="640">
                  <c:v>52.493416666666668</c:v>
                </c:pt>
                <c:pt idx="641">
                  <c:v>52.575499999999998</c:v>
                </c:pt>
                <c:pt idx="642">
                  <c:v>52.657499999999999</c:v>
                </c:pt>
                <c:pt idx="643">
                  <c:v>52.7395</c:v>
                </c:pt>
                <c:pt idx="644">
                  <c:v>52.821499999999993</c:v>
                </c:pt>
                <c:pt idx="645">
                  <c:v>52.90358333333333</c:v>
                </c:pt>
                <c:pt idx="646">
                  <c:v>52.985583333333331</c:v>
                </c:pt>
                <c:pt idx="647">
                  <c:v>53.067583333333339</c:v>
                </c:pt>
                <c:pt idx="648">
                  <c:v>53.149583333333332</c:v>
                </c:pt>
                <c:pt idx="649">
                  <c:v>53.231666666666662</c:v>
                </c:pt>
                <c:pt idx="650">
                  <c:v>53.31366666666667</c:v>
                </c:pt>
                <c:pt idx="651">
                  <c:v>53.395666666666671</c:v>
                </c:pt>
                <c:pt idx="652">
                  <c:v>53.477666666666664</c:v>
                </c:pt>
                <c:pt idx="653">
                  <c:v>53.559750000000001</c:v>
                </c:pt>
                <c:pt idx="654">
                  <c:v>53.641750000000002</c:v>
                </c:pt>
                <c:pt idx="655">
                  <c:v>53.723749999999995</c:v>
                </c:pt>
                <c:pt idx="656">
                  <c:v>53.805749999999996</c:v>
                </c:pt>
                <c:pt idx="657">
                  <c:v>53.887833333333333</c:v>
                </c:pt>
                <c:pt idx="658">
                  <c:v>53.969833333333334</c:v>
                </c:pt>
                <c:pt idx="659">
                  <c:v>54.051833333333327</c:v>
                </c:pt>
                <c:pt idx="660">
                  <c:v>54.133833333333335</c:v>
                </c:pt>
                <c:pt idx="661">
                  <c:v>54.215916666666665</c:v>
                </c:pt>
                <c:pt idx="662">
                  <c:v>54.297916666666673</c:v>
                </c:pt>
                <c:pt idx="663">
                  <c:v>54.379916666666666</c:v>
                </c:pt>
                <c:pt idx="664">
                  <c:v>54.461916666666667</c:v>
                </c:pt>
                <c:pt idx="665">
                  <c:v>54.544000000000004</c:v>
                </c:pt>
                <c:pt idx="666">
                  <c:v>54.625999999999998</c:v>
                </c:pt>
                <c:pt idx="667">
                  <c:v>54.707999999999998</c:v>
                </c:pt>
                <c:pt idx="668">
                  <c:v>54.79</c:v>
                </c:pt>
                <c:pt idx="669">
                  <c:v>54.872083333333336</c:v>
                </c:pt>
                <c:pt idx="670">
                  <c:v>54.95408333333333</c:v>
                </c:pt>
                <c:pt idx="671">
                  <c:v>55.03608333333333</c:v>
                </c:pt>
                <c:pt idx="672">
                  <c:v>55.118083333333338</c:v>
                </c:pt>
                <c:pt idx="673">
                  <c:v>55.200166666666668</c:v>
                </c:pt>
                <c:pt idx="674">
                  <c:v>55.282166666666662</c:v>
                </c:pt>
                <c:pt idx="675">
                  <c:v>55.364166666666669</c:v>
                </c:pt>
                <c:pt idx="676">
                  <c:v>55.44616666666667</c:v>
                </c:pt>
                <c:pt idx="677">
                  <c:v>55.528250000000007</c:v>
                </c:pt>
                <c:pt idx="678">
                  <c:v>55.610250000000001</c:v>
                </c:pt>
                <c:pt idx="679">
                  <c:v>55.692250000000001</c:v>
                </c:pt>
                <c:pt idx="680">
                  <c:v>55.774250000000002</c:v>
                </c:pt>
                <c:pt idx="681">
                  <c:v>55.856333333333332</c:v>
                </c:pt>
                <c:pt idx="682">
                  <c:v>55.938333333333333</c:v>
                </c:pt>
                <c:pt idx="683">
                  <c:v>56.020333333333333</c:v>
                </c:pt>
                <c:pt idx="684">
                  <c:v>56.102333333333327</c:v>
                </c:pt>
                <c:pt idx="685">
                  <c:v>56.184416666666664</c:v>
                </c:pt>
                <c:pt idx="686">
                  <c:v>56.266416666666665</c:v>
                </c:pt>
                <c:pt idx="687">
                  <c:v>56.348416666666672</c:v>
                </c:pt>
                <c:pt idx="688">
                  <c:v>56.430416666666666</c:v>
                </c:pt>
                <c:pt idx="689">
                  <c:v>56.512499999999996</c:v>
                </c:pt>
                <c:pt idx="690">
                  <c:v>56.594500000000004</c:v>
                </c:pt>
                <c:pt idx="691">
                  <c:v>56.676500000000004</c:v>
                </c:pt>
                <c:pt idx="692">
                  <c:v>56.758499999999998</c:v>
                </c:pt>
                <c:pt idx="693">
                  <c:v>56.840583333333335</c:v>
                </c:pt>
                <c:pt idx="694">
                  <c:v>56.922583333333336</c:v>
                </c:pt>
                <c:pt idx="695">
                  <c:v>57.004583333333329</c:v>
                </c:pt>
                <c:pt idx="696">
                  <c:v>57.08658333333333</c:v>
                </c:pt>
                <c:pt idx="697">
                  <c:v>57.168666666666667</c:v>
                </c:pt>
                <c:pt idx="698">
                  <c:v>57.250666666666667</c:v>
                </c:pt>
                <c:pt idx="699">
                  <c:v>57.332666666666661</c:v>
                </c:pt>
                <c:pt idx="700">
                  <c:v>57.414666666666669</c:v>
                </c:pt>
                <c:pt idx="701">
                  <c:v>57.496749999999999</c:v>
                </c:pt>
                <c:pt idx="702">
                  <c:v>57.578750000000007</c:v>
                </c:pt>
                <c:pt idx="703">
                  <c:v>57.66075</c:v>
                </c:pt>
                <c:pt idx="704">
                  <c:v>57.742750000000001</c:v>
                </c:pt>
                <c:pt idx="705">
                  <c:v>57.824833333333338</c:v>
                </c:pt>
                <c:pt idx="706">
                  <c:v>57.906833333333331</c:v>
                </c:pt>
                <c:pt idx="707">
                  <c:v>57.988833333333332</c:v>
                </c:pt>
                <c:pt idx="708">
                  <c:v>58.070833333333333</c:v>
                </c:pt>
                <c:pt idx="709">
                  <c:v>58.15291666666667</c:v>
                </c:pt>
                <c:pt idx="710">
                  <c:v>58.234916666666663</c:v>
                </c:pt>
                <c:pt idx="711">
                  <c:v>58.316916666666664</c:v>
                </c:pt>
                <c:pt idx="712">
                  <c:v>58.398916666666672</c:v>
                </c:pt>
                <c:pt idx="713">
                  <c:v>58.481000000000002</c:v>
                </c:pt>
                <c:pt idx="714">
                  <c:v>58.562999999999995</c:v>
                </c:pt>
                <c:pt idx="715">
                  <c:v>58.645000000000003</c:v>
                </c:pt>
                <c:pt idx="716">
                  <c:v>58.727000000000004</c:v>
                </c:pt>
                <c:pt idx="717">
                  <c:v>58.809083333333326</c:v>
                </c:pt>
                <c:pt idx="718">
                  <c:v>58.891083333333334</c:v>
                </c:pt>
                <c:pt idx="719">
                  <c:v>58.973083333333335</c:v>
                </c:pt>
                <c:pt idx="720">
                  <c:v>59.055083333333329</c:v>
                </c:pt>
                <c:pt idx="721">
                  <c:v>59.137166666666666</c:v>
                </c:pt>
                <c:pt idx="722">
                  <c:v>59.219166666666666</c:v>
                </c:pt>
                <c:pt idx="723">
                  <c:v>59.301166666666667</c:v>
                </c:pt>
                <c:pt idx="724">
                  <c:v>59.383166666666661</c:v>
                </c:pt>
                <c:pt idx="725">
                  <c:v>59.465249999999997</c:v>
                </c:pt>
                <c:pt idx="726">
                  <c:v>59.547249999999998</c:v>
                </c:pt>
                <c:pt idx="727">
                  <c:v>59.629250000000006</c:v>
                </c:pt>
                <c:pt idx="728">
                  <c:v>59.71125</c:v>
                </c:pt>
                <c:pt idx="729">
                  <c:v>59.793333333333329</c:v>
                </c:pt>
                <c:pt idx="730">
                  <c:v>59.875333333333337</c:v>
                </c:pt>
                <c:pt idx="731">
                  <c:v>59.957333333333338</c:v>
                </c:pt>
                <c:pt idx="732">
                  <c:v>60.039333333333332</c:v>
                </c:pt>
                <c:pt idx="733">
                  <c:v>60.121416666666669</c:v>
                </c:pt>
                <c:pt idx="734">
                  <c:v>60.203416666666669</c:v>
                </c:pt>
                <c:pt idx="735">
                  <c:v>60.285416666666663</c:v>
                </c:pt>
                <c:pt idx="736">
                  <c:v>60.367416666666664</c:v>
                </c:pt>
                <c:pt idx="737">
                  <c:v>60.4495</c:v>
                </c:pt>
                <c:pt idx="738">
                  <c:v>60.531500000000001</c:v>
                </c:pt>
                <c:pt idx="739">
                  <c:v>60.613499999999995</c:v>
                </c:pt>
                <c:pt idx="740">
                  <c:v>60.695500000000003</c:v>
                </c:pt>
                <c:pt idx="741">
                  <c:v>60.777583333333332</c:v>
                </c:pt>
                <c:pt idx="742">
                  <c:v>60.85958333333334</c:v>
                </c:pt>
                <c:pt idx="743">
                  <c:v>60.941583333333334</c:v>
                </c:pt>
                <c:pt idx="744">
                  <c:v>61.023583333333335</c:v>
                </c:pt>
                <c:pt idx="745">
                  <c:v>61.105666666666671</c:v>
                </c:pt>
                <c:pt idx="746">
                  <c:v>61.187666666666665</c:v>
                </c:pt>
                <c:pt idx="747">
                  <c:v>61.269666666666666</c:v>
                </c:pt>
                <c:pt idx="748">
                  <c:v>61.351666666666667</c:v>
                </c:pt>
                <c:pt idx="749">
                  <c:v>61.433750000000003</c:v>
                </c:pt>
                <c:pt idx="750">
                  <c:v>61.515749999999997</c:v>
                </c:pt>
                <c:pt idx="751">
                  <c:v>61.597749999999998</c:v>
                </c:pt>
                <c:pt idx="752">
                  <c:v>61.679750000000006</c:v>
                </c:pt>
                <c:pt idx="753">
                  <c:v>61.761833333333335</c:v>
                </c:pt>
                <c:pt idx="754">
                  <c:v>61.843833333333329</c:v>
                </c:pt>
                <c:pt idx="755">
                  <c:v>61.925833333333337</c:v>
                </c:pt>
                <c:pt idx="756">
                  <c:v>62.007833333333338</c:v>
                </c:pt>
                <c:pt idx="757">
                  <c:v>62.08991666666666</c:v>
                </c:pt>
                <c:pt idx="758">
                  <c:v>62.171916666666668</c:v>
                </c:pt>
                <c:pt idx="759">
                  <c:v>62.253916666666669</c:v>
                </c:pt>
                <c:pt idx="760">
                  <c:v>62.336000000000006</c:v>
                </c:pt>
                <c:pt idx="761">
                  <c:v>62.417999999999999</c:v>
                </c:pt>
                <c:pt idx="762">
                  <c:v>62.5</c:v>
                </c:pt>
                <c:pt idx="763">
                  <c:v>62.582000000000001</c:v>
                </c:pt>
                <c:pt idx="764">
                  <c:v>62.664083333333338</c:v>
                </c:pt>
                <c:pt idx="765">
                  <c:v>62.746083333333331</c:v>
                </c:pt>
                <c:pt idx="766">
                  <c:v>62.828083333333332</c:v>
                </c:pt>
                <c:pt idx="767">
                  <c:v>62.91008333333334</c:v>
                </c:pt>
                <c:pt idx="768">
                  <c:v>62.992166666666662</c:v>
                </c:pt>
                <c:pt idx="769">
                  <c:v>63.074166666666663</c:v>
                </c:pt>
                <c:pt idx="770">
                  <c:v>63.156166666666671</c:v>
                </c:pt>
                <c:pt idx="771">
                  <c:v>63.238166666666665</c:v>
                </c:pt>
                <c:pt idx="772">
                  <c:v>63.320249999999994</c:v>
                </c:pt>
                <c:pt idx="773">
                  <c:v>63.402250000000002</c:v>
                </c:pt>
                <c:pt idx="774">
                  <c:v>63.484250000000003</c:v>
                </c:pt>
                <c:pt idx="775">
                  <c:v>63.566249999999997</c:v>
                </c:pt>
                <c:pt idx="776">
                  <c:v>63.648333333333333</c:v>
                </c:pt>
                <c:pt idx="777">
                  <c:v>63.730333333333334</c:v>
                </c:pt>
                <c:pt idx="778">
                  <c:v>63.812333333333335</c:v>
                </c:pt>
                <c:pt idx="779">
                  <c:v>63.894333333333329</c:v>
                </c:pt>
                <c:pt idx="780">
                  <c:v>63.976416666666665</c:v>
                </c:pt>
                <c:pt idx="781">
                  <c:v>64.058416666666673</c:v>
                </c:pt>
                <c:pt idx="782">
                  <c:v>64.140416666666667</c:v>
                </c:pt>
                <c:pt idx="783">
                  <c:v>64.22241666666666</c:v>
                </c:pt>
                <c:pt idx="784">
                  <c:v>64.304500000000004</c:v>
                </c:pt>
                <c:pt idx="785">
                  <c:v>64.386499999999998</c:v>
                </c:pt>
                <c:pt idx="786">
                  <c:v>64.468499999999992</c:v>
                </c:pt>
                <c:pt idx="787">
                  <c:v>64.5505</c:v>
                </c:pt>
                <c:pt idx="788">
                  <c:v>64.632583333333329</c:v>
                </c:pt>
                <c:pt idx="789">
                  <c:v>64.714583333333337</c:v>
                </c:pt>
                <c:pt idx="790">
                  <c:v>64.796583333333331</c:v>
                </c:pt>
                <c:pt idx="791">
                  <c:v>64.878583333333339</c:v>
                </c:pt>
                <c:pt idx="792">
                  <c:v>64.960666666666668</c:v>
                </c:pt>
                <c:pt idx="793">
                  <c:v>65.042666666666662</c:v>
                </c:pt>
                <c:pt idx="794">
                  <c:v>65.12466666666667</c:v>
                </c:pt>
                <c:pt idx="795">
                  <c:v>65.206666666666663</c:v>
                </c:pt>
                <c:pt idx="796">
                  <c:v>65.288750000000007</c:v>
                </c:pt>
                <c:pt idx="797">
                  <c:v>65.370750000000001</c:v>
                </c:pt>
                <c:pt idx="798">
                  <c:v>65.452749999999995</c:v>
                </c:pt>
                <c:pt idx="799">
                  <c:v>65.534750000000003</c:v>
                </c:pt>
                <c:pt idx="800">
                  <c:v>65.616833333333332</c:v>
                </c:pt>
                <c:pt idx="801">
                  <c:v>65.698833333333326</c:v>
                </c:pt>
                <c:pt idx="802">
                  <c:v>65.780833333333334</c:v>
                </c:pt>
                <c:pt idx="803">
                  <c:v>65.862833333333342</c:v>
                </c:pt>
                <c:pt idx="804">
                  <c:v>65.944916666666671</c:v>
                </c:pt>
                <c:pt idx="805">
                  <c:v>66.026916666666665</c:v>
                </c:pt>
                <c:pt idx="806">
                  <c:v>66.108916666666673</c:v>
                </c:pt>
                <c:pt idx="807">
                  <c:v>66.190916666666666</c:v>
                </c:pt>
                <c:pt idx="808">
                  <c:v>66.272999999999996</c:v>
                </c:pt>
                <c:pt idx="809">
                  <c:v>66.355000000000004</c:v>
                </c:pt>
                <c:pt idx="810">
                  <c:v>66.436999999999998</c:v>
                </c:pt>
                <c:pt idx="811">
                  <c:v>66.518999999999991</c:v>
                </c:pt>
                <c:pt idx="812">
                  <c:v>66.601083333333335</c:v>
                </c:pt>
                <c:pt idx="813">
                  <c:v>66.683083333333329</c:v>
                </c:pt>
                <c:pt idx="814">
                  <c:v>66.765083333333337</c:v>
                </c:pt>
                <c:pt idx="815">
                  <c:v>66.84708333333333</c:v>
                </c:pt>
                <c:pt idx="816">
                  <c:v>66.92916666666666</c:v>
                </c:pt>
                <c:pt idx="817">
                  <c:v>67.011166666666668</c:v>
                </c:pt>
                <c:pt idx="818">
                  <c:v>67.093166666666676</c:v>
                </c:pt>
                <c:pt idx="819">
                  <c:v>67.175166666666669</c:v>
                </c:pt>
                <c:pt idx="820">
                  <c:v>67.257249999999999</c:v>
                </c:pt>
                <c:pt idx="821">
                  <c:v>67.339250000000007</c:v>
                </c:pt>
                <c:pt idx="822">
                  <c:v>67.421250000000001</c:v>
                </c:pt>
                <c:pt idx="823">
                  <c:v>67.503249999999994</c:v>
                </c:pt>
                <c:pt idx="824">
                  <c:v>67.585333333333338</c:v>
                </c:pt>
                <c:pt idx="825">
                  <c:v>67.667333333333332</c:v>
                </c:pt>
                <c:pt idx="826">
                  <c:v>67.749333333333325</c:v>
                </c:pt>
                <c:pt idx="827">
                  <c:v>67.831333333333333</c:v>
                </c:pt>
                <c:pt idx="828">
                  <c:v>67.913416666666663</c:v>
                </c:pt>
                <c:pt idx="829">
                  <c:v>67.995416666666671</c:v>
                </c:pt>
                <c:pt idx="830">
                  <c:v>68.077416666666664</c:v>
                </c:pt>
                <c:pt idx="831">
                  <c:v>68.159416666666672</c:v>
                </c:pt>
                <c:pt idx="832">
                  <c:v>68.241500000000002</c:v>
                </c:pt>
                <c:pt idx="833">
                  <c:v>68.323499999999996</c:v>
                </c:pt>
                <c:pt idx="834">
                  <c:v>68.405500000000004</c:v>
                </c:pt>
                <c:pt idx="835">
                  <c:v>68.487499999999997</c:v>
                </c:pt>
                <c:pt idx="836">
                  <c:v>68.569583333333341</c:v>
                </c:pt>
                <c:pt idx="837">
                  <c:v>68.651583333333335</c:v>
                </c:pt>
                <c:pt idx="838">
                  <c:v>68.733583333333328</c:v>
                </c:pt>
                <c:pt idx="839">
                  <c:v>68.815583333333336</c:v>
                </c:pt>
                <c:pt idx="840">
                  <c:v>68.897666666666666</c:v>
                </c:pt>
                <c:pt idx="841">
                  <c:v>68.97966666666666</c:v>
                </c:pt>
                <c:pt idx="842">
                  <c:v>69.061666666666667</c:v>
                </c:pt>
                <c:pt idx="843">
                  <c:v>69.143666666666675</c:v>
                </c:pt>
                <c:pt idx="844">
                  <c:v>69.225749999999991</c:v>
                </c:pt>
                <c:pt idx="845">
                  <c:v>69.307749999999999</c:v>
                </c:pt>
                <c:pt idx="846">
                  <c:v>69.389750000000006</c:v>
                </c:pt>
                <c:pt idx="847">
                  <c:v>69.47175</c:v>
                </c:pt>
                <c:pt idx="848">
                  <c:v>69.55383333333333</c:v>
                </c:pt>
                <c:pt idx="849">
                  <c:v>69.635833333333338</c:v>
                </c:pt>
                <c:pt idx="850">
                  <c:v>69.717833333333331</c:v>
                </c:pt>
                <c:pt idx="851">
                  <c:v>69.799833333333325</c:v>
                </c:pt>
                <c:pt idx="852">
                  <c:v>69.881916666666669</c:v>
                </c:pt>
                <c:pt idx="853">
                  <c:v>69.963916666666663</c:v>
                </c:pt>
                <c:pt idx="854">
                  <c:v>70.04591666666667</c:v>
                </c:pt>
                <c:pt idx="855">
                  <c:v>70.127916666666664</c:v>
                </c:pt>
                <c:pt idx="856">
                  <c:v>70.209999999999994</c:v>
                </c:pt>
                <c:pt idx="857">
                  <c:v>70.292000000000002</c:v>
                </c:pt>
                <c:pt idx="858">
                  <c:v>70.374000000000009</c:v>
                </c:pt>
                <c:pt idx="859">
                  <c:v>70.456000000000003</c:v>
                </c:pt>
                <c:pt idx="860">
                  <c:v>70.538083333333333</c:v>
                </c:pt>
                <c:pt idx="861">
                  <c:v>70.620083333333341</c:v>
                </c:pt>
                <c:pt idx="862">
                  <c:v>70.702083333333334</c:v>
                </c:pt>
                <c:pt idx="863">
                  <c:v>70.784083333333328</c:v>
                </c:pt>
                <c:pt idx="864">
                  <c:v>70.866166666666672</c:v>
                </c:pt>
                <c:pt idx="865">
                  <c:v>70.948166666666665</c:v>
                </c:pt>
                <c:pt idx="866">
                  <c:v>71.030166666666659</c:v>
                </c:pt>
                <c:pt idx="867">
                  <c:v>71.112166666666667</c:v>
                </c:pt>
                <c:pt idx="868">
                  <c:v>71.194249999999997</c:v>
                </c:pt>
                <c:pt idx="869">
                  <c:v>71.276250000000005</c:v>
                </c:pt>
                <c:pt idx="870">
                  <c:v>71.358249999999998</c:v>
                </c:pt>
                <c:pt idx="871">
                  <c:v>71.440250000000006</c:v>
                </c:pt>
                <c:pt idx="872">
                  <c:v>71.522333333333336</c:v>
                </c:pt>
                <c:pt idx="873">
                  <c:v>71.604333333333329</c:v>
                </c:pt>
                <c:pt idx="874">
                  <c:v>71.686333333333337</c:v>
                </c:pt>
                <c:pt idx="875">
                  <c:v>71.768333333333331</c:v>
                </c:pt>
                <c:pt idx="876">
                  <c:v>71.850416666666675</c:v>
                </c:pt>
                <c:pt idx="877">
                  <c:v>71.932416666666668</c:v>
                </c:pt>
                <c:pt idx="878">
                  <c:v>72.014416666666662</c:v>
                </c:pt>
                <c:pt idx="879">
                  <c:v>72.09641666666667</c:v>
                </c:pt>
                <c:pt idx="880">
                  <c:v>72.1785</c:v>
                </c:pt>
                <c:pt idx="881">
                  <c:v>72.260499999999993</c:v>
                </c:pt>
                <c:pt idx="882">
                  <c:v>72.342500000000001</c:v>
                </c:pt>
                <c:pt idx="883">
                  <c:v>72.424500000000009</c:v>
                </c:pt>
                <c:pt idx="884">
                  <c:v>72.506583333333325</c:v>
                </c:pt>
                <c:pt idx="885">
                  <c:v>72.588583333333332</c:v>
                </c:pt>
                <c:pt idx="886">
                  <c:v>72.67058333333334</c:v>
                </c:pt>
                <c:pt idx="887">
                  <c:v>72.75266666666667</c:v>
                </c:pt>
                <c:pt idx="888">
                  <c:v>72.834666666666664</c:v>
                </c:pt>
                <c:pt idx="889">
                  <c:v>72.916666666666671</c:v>
                </c:pt>
                <c:pt idx="890">
                  <c:v>72.998666666666665</c:v>
                </c:pt>
                <c:pt idx="891">
                  <c:v>73.080750000000009</c:v>
                </c:pt>
                <c:pt idx="892">
                  <c:v>73.162750000000003</c:v>
                </c:pt>
                <c:pt idx="893">
                  <c:v>73.244749999999996</c:v>
                </c:pt>
                <c:pt idx="894">
                  <c:v>73.326750000000004</c:v>
                </c:pt>
                <c:pt idx="895">
                  <c:v>73.408833333333334</c:v>
                </c:pt>
                <c:pt idx="896">
                  <c:v>73.490833333333327</c:v>
                </c:pt>
                <c:pt idx="897">
                  <c:v>73.572833333333335</c:v>
                </c:pt>
                <c:pt idx="898">
                  <c:v>73.654833333333329</c:v>
                </c:pt>
                <c:pt idx="899">
                  <c:v>73.736916666666659</c:v>
                </c:pt>
                <c:pt idx="900">
                  <c:v>73.818916666666667</c:v>
                </c:pt>
                <c:pt idx="901">
                  <c:v>73.900916666666674</c:v>
                </c:pt>
                <c:pt idx="902">
                  <c:v>73.982916666666668</c:v>
                </c:pt>
                <c:pt idx="903">
                  <c:v>74.064999999999998</c:v>
                </c:pt>
                <c:pt idx="904">
                  <c:v>74.147000000000006</c:v>
                </c:pt>
                <c:pt idx="905">
                  <c:v>74.228999999999999</c:v>
                </c:pt>
                <c:pt idx="906">
                  <c:v>74.310999999999993</c:v>
                </c:pt>
                <c:pt idx="907">
                  <c:v>74.393083333333337</c:v>
                </c:pt>
                <c:pt idx="908">
                  <c:v>74.47508333333333</c:v>
                </c:pt>
                <c:pt idx="909">
                  <c:v>74.557083333333324</c:v>
                </c:pt>
                <c:pt idx="910">
                  <c:v>74.639083333333332</c:v>
                </c:pt>
                <c:pt idx="911">
                  <c:v>74.721166666666662</c:v>
                </c:pt>
                <c:pt idx="912">
                  <c:v>74.803166666666669</c:v>
                </c:pt>
                <c:pt idx="913">
                  <c:v>74.885166666666663</c:v>
                </c:pt>
                <c:pt idx="914">
                  <c:v>74.967166666666671</c:v>
                </c:pt>
                <c:pt idx="915">
                  <c:v>75.049250000000001</c:v>
                </c:pt>
                <c:pt idx="916">
                  <c:v>75.131250000000009</c:v>
                </c:pt>
                <c:pt idx="917">
                  <c:v>75.213250000000002</c:v>
                </c:pt>
                <c:pt idx="918">
                  <c:v>75.295249999999996</c:v>
                </c:pt>
                <c:pt idx="919">
                  <c:v>75.37733333333334</c:v>
                </c:pt>
                <c:pt idx="920">
                  <c:v>75.459333333333333</c:v>
                </c:pt>
                <c:pt idx="921">
                  <c:v>75.541333333333327</c:v>
                </c:pt>
                <c:pt idx="922">
                  <c:v>75.623333333333335</c:v>
                </c:pt>
                <c:pt idx="923">
                  <c:v>75.705416666666665</c:v>
                </c:pt>
                <c:pt idx="924">
                  <c:v>75.787416666666658</c:v>
                </c:pt>
                <c:pt idx="925">
                  <c:v>75.869416666666666</c:v>
                </c:pt>
                <c:pt idx="926">
                  <c:v>75.951416666666674</c:v>
                </c:pt>
                <c:pt idx="927">
                  <c:v>76.033500000000004</c:v>
                </c:pt>
                <c:pt idx="928">
                  <c:v>76.115499999999997</c:v>
                </c:pt>
                <c:pt idx="929">
                  <c:v>76.197500000000005</c:v>
                </c:pt>
                <c:pt idx="930">
                  <c:v>76.279499999999999</c:v>
                </c:pt>
                <c:pt idx="931">
                  <c:v>76.361583333333343</c:v>
                </c:pt>
                <c:pt idx="932">
                  <c:v>76.443583333333336</c:v>
                </c:pt>
                <c:pt idx="933">
                  <c:v>76.52558333333333</c:v>
                </c:pt>
                <c:pt idx="934">
                  <c:v>76.607583333333338</c:v>
                </c:pt>
                <c:pt idx="935">
                  <c:v>76.689666666666668</c:v>
                </c:pt>
                <c:pt idx="936">
                  <c:v>76.771666666666661</c:v>
                </c:pt>
                <c:pt idx="937">
                  <c:v>76.853666666666669</c:v>
                </c:pt>
                <c:pt idx="938">
                  <c:v>76.935666666666663</c:v>
                </c:pt>
                <c:pt idx="939">
                  <c:v>77.017749999999992</c:v>
                </c:pt>
                <c:pt idx="940">
                  <c:v>77.09975</c:v>
                </c:pt>
                <c:pt idx="941">
                  <c:v>77.181750000000008</c:v>
                </c:pt>
                <c:pt idx="942">
                  <c:v>77.263750000000002</c:v>
                </c:pt>
                <c:pt idx="943">
                  <c:v>77.345833333333331</c:v>
                </c:pt>
                <c:pt idx="944">
                  <c:v>77.427833333333339</c:v>
                </c:pt>
                <c:pt idx="945">
                  <c:v>77.509833333333333</c:v>
                </c:pt>
                <c:pt idx="946">
                  <c:v>77.591833333333327</c:v>
                </c:pt>
                <c:pt idx="947">
                  <c:v>77.67391666666667</c:v>
                </c:pt>
                <c:pt idx="948">
                  <c:v>77.755916666666664</c:v>
                </c:pt>
                <c:pt idx="949">
                  <c:v>77.837916666666658</c:v>
                </c:pt>
                <c:pt idx="950">
                  <c:v>77.919916666666666</c:v>
                </c:pt>
                <c:pt idx="951">
                  <c:v>78.001999999999995</c:v>
                </c:pt>
                <c:pt idx="952">
                  <c:v>78.084000000000003</c:v>
                </c:pt>
                <c:pt idx="953">
                  <c:v>78.165999999999997</c:v>
                </c:pt>
                <c:pt idx="954">
                  <c:v>78.248000000000005</c:v>
                </c:pt>
                <c:pt idx="955">
                  <c:v>78.330083333333334</c:v>
                </c:pt>
                <c:pt idx="956">
                  <c:v>78.412083333333342</c:v>
                </c:pt>
                <c:pt idx="957">
                  <c:v>78.494083333333336</c:v>
                </c:pt>
                <c:pt idx="958">
                  <c:v>78.57608333333333</c:v>
                </c:pt>
                <c:pt idx="959">
                  <c:v>78.658166666666673</c:v>
                </c:pt>
                <c:pt idx="960">
                  <c:v>78.740166666666667</c:v>
                </c:pt>
                <c:pt idx="961">
                  <c:v>78.822166666666661</c:v>
                </c:pt>
                <c:pt idx="962">
                  <c:v>78.904166666666669</c:v>
                </c:pt>
                <c:pt idx="963">
                  <c:v>78.986249999999998</c:v>
                </c:pt>
                <c:pt idx="964">
                  <c:v>79.068249999999992</c:v>
                </c:pt>
                <c:pt idx="965">
                  <c:v>79.15025</c:v>
                </c:pt>
                <c:pt idx="966">
                  <c:v>79.232250000000008</c:v>
                </c:pt>
                <c:pt idx="967">
                  <c:v>79.314333333333337</c:v>
                </c:pt>
                <c:pt idx="968">
                  <c:v>79.396333333333331</c:v>
                </c:pt>
                <c:pt idx="969">
                  <c:v>79.478333333333339</c:v>
                </c:pt>
                <c:pt idx="970">
                  <c:v>79.560333333333332</c:v>
                </c:pt>
                <c:pt idx="971">
                  <c:v>79.642416666666662</c:v>
                </c:pt>
                <c:pt idx="972">
                  <c:v>79.72441666666667</c:v>
                </c:pt>
                <c:pt idx="973">
                  <c:v>79.806416666666664</c:v>
                </c:pt>
                <c:pt idx="974">
                  <c:v>79.888416666666657</c:v>
                </c:pt>
                <c:pt idx="975">
                  <c:v>79.970500000000001</c:v>
                </c:pt>
                <c:pt idx="976">
                  <c:v>80.052499999999995</c:v>
                </c:pt>
                <c:pt idx="977">
                  <c:v>80.134500000000003</c:v>
                </c:pt>
                <c:pt idx="978">
                  <c:v>80.216499999999996</c:v>
                </c:pt>
                <c:pt idx="979">
                  <c:v>80.298583333333326</c:v>
                </c:pt>
                <c:pt idx="980">
                  <c:v>80.380583333333334</c:v>
                </c:pt>
                <c:pt idx="981">
                  <c:v>80.462583333333342</c:v>
                </c:pt>
                <c:pt idx="982">
                  <c:v>80.544583333333335</c:v>
                </c:pt>
                <c:pt idx="983">
                  <c:v>80.626666666666665</c:v>
                </c:pt>
                <c:pt idx="984">
                  <c:v>80.708666666666673</c:v>
                </c:pt>
                <c:pt idx="985">
                  <c:v>80.790666666666667</c:v>
                </c:pt>
                <c:pt idx="986">
                  <c:v>80.87266666666666</c:v>
                </c:pt>
                <c:pt idx="987">
                  <c:v>80.954750000000004</c:v>
                </c:pt>
                <c:pt idx="988">
                  <c:v>81.036749999999998</c:v>
                </c:pt>
                <c:pt idx="989">
                  <c:v>81.118749999999991</c:v>
                </c:pt>
                <c:pt idx="990">
                  <c:v>81.200749999999999</c:v>
                </c:pt>
                <c:pt idx="991">
                  <c:v>81.282833333333329</c:v>
                </c:pt>
                <c:pt idx="992">
                  <c:v>81.364833333333337</c:v>
                </c:pt>
                <c:pt idx="993">
                  <c:v>81.446833333333331</c:v>
                </c:pt>
                <c:pt idx="994">
                  <c:v>81.528833333333338</c:v>
                </c:pt>
                <c:pt idx="995">
                  <c:v>81.610916666666668</c:v>
                </c:pt>
                <c:pt idx="996">
                  <c:v>81.692916666666676</c:v>
                </c:pt>
                <c:pt idx="997">
                  <c:v>81.77491666666667</c:v>
                </c:pt>
                <c:pt idx="998">
                  <c:v>81.856916666666663</c:v>
                </c:pt>
                <c:pt idx="999">
                  <c:v>81.939000000000007</c:v>
                </c:pt>
                <c:pt idx="1000">
                  <c:v>82.021000000000001</c:v>
                </c:pt>
                <c:pt idx="1001">
                  <c:v>82.102999999999994</c:v>
                </c:pt>
                <c:pt idx="1002">
                  <c:v>82.185000000000002</c:v>
                </c:pt>
                <c:pt idx="1003">
                  <c:v>82.267083333333332</c:v>
                </c:pt>
                <c:pt idx="1004">
                  <c:v>82.349083333333326</c:v>
                </c:pt>
                <c:pt idx="1005">
                  <c:v>82.431083333333333</c:v>
                </c:pt>
                <c:pt idx="1006">
                  <c:v>82.513083333333341</c:v>
                </c:pt>
                <c:pt idx="1007">
                  <c:v>82.595166666666671</c:v>
                </c:pt>
                <c:pt idx="1008">
                  <c:v>82.677166666666665</c:v>
                </c:pt>
                <c:pt idx="1009">
                  <c:v>82.759166666666673</c:v>
                </c:pt>
                <c:pt idx="1010">
                  <c:v>82.841166666666666</c:v>
                </c:pt>
                <c:pt idx="1011">
                  <c:v>82.923249999999996</c:v>
                </c:pt>
                <c:pt idx="1012">
                  <c:v>83.005250000000004</c:v>
                </c:pt>
                <c:pt idx="1013">
                  <c:v>83.087249999999997</c:v>
                </c:pt>
                <c:pt idx="1014">
                  <c:v>83.169333333333341</c:v>
                </c:pt>
                <c:pt idx="1015">
                  <c:v>83.251333333333335</c:v>
                </c:pt>
                <c:pt idx="1016">
                  <c:v>83.333333333333329</c:v>
                </c:pt>
                <c:pt idx="1017">
                  <c:v>83.415000000000006</c:v>
                </c:pt>
                <c:pt idx="1018">
                  <c:v>83.497500000000002</c:v>
                </c:pt>
                <c:pt idx="1019">
                  <c:v>83.579166666666666</c:v>
                </c:pt>
                <c:pt idx="1020">
                  <c:v>83.661666666666676</c:v>
                </c:pt>
                <c:pt idx="1021">
                  <c:v>83.743333333333325</c:v>
                </c:pt>
                <c:pt idx="1022">
                  <c:v>83.825833333333335</c:v>
                </c:pt>
                <c:pt idx="1023">
                  <c:v>83.907499999999999</c:v>
                </c:pt>
                <c:pt idx="1024">
                  <c:v>83.989166666666662</c:v>
                </c:pt>
                <c:pt idx="1025">
                  <c:v>84.071666666666673</c:v>
                </c:pt>
                <c:pt idx="1026">
                  <c:v>84.153333333333336</c:v>
                </c:pt>
                <c:pt idx="1027">
                  <c:v>84.235833333333332</c:v>
                </c:pt>
                <c:pt idx="1028">
                  <c:v>84.317499999999995</c:v>
                </c:pt>
                <c:pt idx="1029">
                  <c:v>84.399999999999991</c:v>
                </c:pt>
                <c:pt idx="1030">
                  <c:v>84.481666666666669</c:v>
                </c:pt>
                <c:pt idx="1031">
                  <c:v>84.563333333333333</c:v>
                </c:pt>
                <c:pt idx="1032">
                  <c:v>84.645833333333329</c:v>
                </c:pt>
                <c:pt idx="1033">
                  <c:v>84.727500000000006</c:v>
                </c:pt>
                <c:pt idx="1034">
                  <c:v>84.81</c:v>
                </c:pt>
                <c:pt idx="1035">
                  <c:v>84.891666666666666</c:v>
                </c:pt>
                <c:pt idx="1036">
                  <c:v>84.974166666666676</c:v>
                </c:pt>
                <c:pt idx="1037">
                  <c:v>85.055833333333325</c:v>
                </c:pt>
                <c:pt idx="1038">
                  <c:v>85.137500000000003</c:v>
                </c:pt>
                <c:pt idx="1039">
                  <c:v>85.22</c:v>
                </c:pt>
                <c:pt idx="1040">
                  <c:v>85.301666666666662</c:v>
                </c:pt>
                <c:pt idx="1041">
                  <c:v>85.384166666666658</c:v>
                </c:pt>
                <c:pt idx="1042">
                  <c:v>85.465833333333322</c:v>
                </c:pt>
                <c:pt idx="1043">
                  <c:v>85.547499999999999</c:v>
                </c:pt>
                <c:pt idx="1044">
                  <c:v>85.63</c:v>
                </c:pt>
                <c:pt idx="1045">
                  <c:v>85.711666666666659</c:v>
                </c:pt>
                <c:pt idx="1046">
                  <c:v>85.794166666666669</c:v>
                </c:pt>
                <c:pt idx="1047">
                  <c:v>85.875833333333333</c:v>
                </c:pt>
                <c:pt idx="1048">
                  <c:v>85.958333333333329</c:v>
                </c:pt>
                <c:pt idx="1049">
                  <c:v>86.04</c:v>
                </c:pt>
                <c:pt idx="1050">
                  <c:v>86.12166666666667</c:v>
                </c:pt>
                <c:pt idx="1051">
                  <c:v>86.204166666666666</c:v>
                </c:pt>
                <c:pt idx="1052">
                  <c:v>86.285833333333343</c:v>
                </c:pt>
                <c:pt idx="1053">
                  <c:v>86.368333333333339</c:v>
                </c:pt>
                <c:pt idx="1054">
                  <c:v>86.45</c:v>
                </c:pt>
                <c:pt idx="1055">
                  <c:v>86.532500000000013</c:v>
                </c:pt>
                <c:pt idx="1056">
                  <c:v>86.614166666666662</c:v>
                </c:pt>
                <c:pt idx="1057">
                  <c:v>86.695833333333326</c:v>
                </c:pt>
                <c:pt idx="1058">
                  <c:v>86.778333333333322</c:v>
                </c:pt>
                <c:pt idx="1059">
                  <c:v>86.86</c:v>
                </c:pt>
                <c:pt idx="1060">
                  <c:v>86.942499999999995</c:v>
                </c:pt>
                <c:pt idx="1061">
                  <c:v>87.024166666666659</c:v>
                </c:pt>
                <c:pt idx="1062">
                  <c:v>87.106666666666669</c:v>
                </c:pt>
                <c:pt idx="1063">
                  <c:v>87.188333333333333</c:v>
                </c:pt>
                <c:pt idx="1064">
                  <c:v>87.27</c:v>
                </c:pt>
                <c:pt idx="1065">
                  <c:v>87.352500000000006</c:v>
                </c:pt>
                <c:pt idx="1066">
                  <c:v>87.43416666666667</c:v>
                </c:pt>
                <c:pt idx="1067">
                  <c:v>87.516666666666666</c:v>
                </c:pt>
                <c:pt idx="1068">
                  <c:v>87.598333333333343</c:v>
                </c:pt>
                <c:pt idx="1069">
                  <c:v>87.680833333333339</c:v>
                </c:pt>
                <c:pt idx="1070">
                  <c:v>87.762500000000003</c:v>
                </c:pt>
                <c:pt idx="1071">
                  <c:v>87.84416666666668</c:v>
                </c:pt>
                <c:pt idx="1072">
                  <c:v>87.926666666666662</c:v>
                </c:pt>
                <c:pt idx="1073">
                  <c:v>88.008333333333326</c:v>
                </c:pt>
                <c:pt idx="1074">
                  <c:v>88.090833333333322</c:v>
                </c:pt>
                <c:pt idx="1075">
                  <c:v>88.172499999999999</c:v>
                </c:pt>
                <c:pt idx="1076">
                  <c:v>88.254999999999995</c:v>
                </c:pt>
                <c:pt idx="1077">
                  <c:v>88.336666666666659</c:v>
                </c:pt>
                <c:pt idx="1078">
                  <c:v>88.418333333333337</c:v>
                </c:pt>
                <c:pt idx="1079">
                  <c:v>88.500833333333333</c:v>
                </c:pt>
                <c:pt idx="1080">
                  <c:v>88.582499999999996</c:v>
                </c:pt>
                <c:pt idx="1081">
                  <c:v>88.665000000000006</c:v>
                </c:pt>
                <c:pt idx="1082">
                  <c:v>88.74666666666667</c:v>
                </c:pt>
                <c:pt idx="1083">
                  <c:v>88.828333333333333</c:v>
                </c:pt>
                <c:pt idx="1084">
                  <c:v>88.910833333333343</c:v>
                </c:pt>
                <c:pt idx="1085">
                  <c:v>88.992500000000007</c:v>
                </c:pt>
                <c:pt idx="1086">
                  <c:v>89.075000000000003</c:v>
                </c:pt>
                <c:pt idx="1087">
                  <c:v>89.15666666666668</c:v>
                </c:pt>
                <c:pt idx="1088">
                  <c:v>89.239166666666662</c:v>
                </c:pt>
                <c:pt idx="1089">
                  <c:v>89.320833333333326</c:v>
                </c:pt>
                <c:pt idx="1090">
                  <c:v>89.402499999999989</c:v>
                </c:pt>
                <c:pt idx="1091">
                  <c:v>89.484999999999999</c:v>
                </c:pt>
                <c:pt idx="1092">
                  <c:v>89.566666666666663</c:v>
                </c:pt>
                <c:pt idx="1093">
                  <c:v>89.649166666666659</c:v>
                </c:pt>
                <c:pt idx="1094">
                  <c:v>89.730833333333337</c:v>
                </c:pt>
                <c:pt idx="1095">
                  <c:v>89.813333333333333</c:v>
                </c:pt>
                <c:pt idx="1096">
                  <c:v>89.894999999999996</c:v>
                </c:pt>
                <c:pt idx="1097">
                  <c:v>89.976666666666674</c:v>
                </c:pt>
                <c:pt idx="1098">
                  <c:v>90.05916666666667</c:v>
                </c:pt>
                <c:pt idx="1099">
                  <c:v>90.140833333333333</c:v>
                </c:pt>
                <c:pt idx="1100">
                  <c:v>90.223333333333343</c:v>
                </c:pt>
                <c:pt idx="1101">
                  <c:v>90.305000000000007</c:v>
                </c:pt>
                <c:pt idx="1102">
                  <c:v>90.387500000000003</c:v>
                </c:pt>
                <c:pt idx="1103">
                  <c:v>90.46916666666668</c:v>
                </c:pt>
                <c:pt idx="1104">
                  <c:v>90.55083333333333</c:v>
                </c:pt>
                <c:pt idx="1105">
                  <c:v>90.633333333333326</c:v>
                </c:pt>
                <c:pt idx="1106">
                  <c:v>90.714999999999989</c:v>
                </c:pt>
                <c:pt idx="1107">
                  <c:v>90.797499999999999</c:v>
                </c:pt>
                <c:pt idx="1108">
                  <c:v>90.879166666666663</c:v>
                </c:pt>
                <c:pt idx="1109">
                  <c:v>90.961666666666659</c:v>
                </c:pt>
                <c:pt idx="1110">
                  <c:v>91.043333333333337</c:v>
                </c:pt>
                <c:pt idx="1111">
                  <c:v>91.125</c:v>
                </c:pt>
                <c:pt idx="1112">
                  <c:v>91.207499999999996</c:v>
                </c:pt>
                <c:pt idx="1113">
                  <c:v>91.289166666666674</c:v>
                </c:pt>
                <c:pt idx="1114">
                  <c:v>91.37166666666667</c:v>
                </c:pt>
                <c:pt idx="1115">
                  <c:v>91.453333333333333</c:v>
                </c:pt>
                <c:pt idx="1116">
                  <c:v>91.535833333333343</c:v>
                </c:pt>
                <c:pt idx="1117">
                  <c:v>91.617500000000007</c:v>
                </c:pt>
                <c:pt idx="1118">
                  <c:v>91.69916666666667</c:v>
                </c:pt>
                <c:pt idx="1119">
                  <c:v>91.78166666666668</c:v>
                </c:pt>
                <c:pt idx="1120">
                  <c:v>91.86333333333333</c:v>
                </c:pt>
                <c:pt idx="1121">
                  <c:v>91.945833333333326</c:v>
                </c:pt>
                <c:pt idx="1122">
                  <c:v>92.027499999999989</c:v>
                </c:pt>
                <c:pt idx="1123">
                  <c:v>92.109166666666667</c:v>
                </c:pt>
                <c:pt idx="1124">
                  <c:v>92.191666666666663</c:v>
                </c:pt>
                <c:pt idx="1125">
                  <c:v>92.273333333333326</c:v>
                </c:pt>
                <c:pt idx="1126">
                  <c:v>92.355833333333337</c:v>
                </c:pt>
                <c:pt idx="1127">
                  <c:v>92.4375</c:v>
                </c:pt>
                <c:pt idx="1128">
                  <c:v>92.52</c:v>
                </c:pt>
                <c:pt idx="1129">
                  <c:v>92.601666666666674</c:v>
                </c:pt>
                <c:pt idx="1130">
                  <c:v>92.683333333333337</c:v>
                </c:pt>
                <c:pt idx="1131">
                  <c:v>92.765833333333333</c:v>
                </c:pt>
                <c:pt idx="1132">
                  <c:v>92.847500000000011</c:v>
                </c:pt>
                <c:pt idx="1133">
                  <c:v>92.93</c:v>
                </c:pt>
                <c:pt idx="1134">
                  <c:v>93.01166666666667</c:v>
                </c:pt>
                <c:pt idx="1135">
                  <c:v>93.09416666666668</c:v>
                </c:pt>
                <c:pt idx="1136">
                  <c:v>93.17583333333333</c:v>
                </c:pt>
                <c:pt idx="1137">
                  <c:v>93.257499999999993</c:v>
                </c:pt>
                <c:pt idx="1138">
                  <c:v>93.339999999999989</c:v>
                </c:pt>
                <c:pt idx="1139">
                  <c:v>93.421666666666667</c:v>
                </c:pt>
                <c:pt idx="1140">
                  <c:v>93.504166666666663</c:v>
                </c:pt>
                <c:pt idx="1141">
                  <c:v>93.585833333333326</c:v>
                </c:pt>
                <c:pt idx="1142">
                  <c:v>93.668333333333337</c:v>
                </c:pt>
                <c:pt idx="1143">
                  <c:v>93.75</c:v>
                </c:pt>
                <c:pt idx="1144">
                  <c:v>93.831666666666663</c:v>
                </c:pt>
                <c:pt idx="1145">
                  <c:v>93.914166666666674</c:v>
                </c:pt>
                <c:pt idx="1146">
                  <c:v>93.995833333333337</c:v>
                </c:pt>
                <c:pt idx="1147">
                  <c:v>94.078333333333333</c:v>
                </c:pt>
                <c:pt idx="1148">
                  <c:v>94.160000000000011</c:v>
                </c:pt>
                <c:pt idx="1149">
                  <c:v>94.242500000000007</c:v>
                </c:pt>
                <c:pt idx="1150">
                  <c:v>94.32416666666667</c:v>
                </c:pt>
                <c:pt idx="1151">
                  <c:v>94.40583333333332</c:v>
                </c:pt>
                <c:pt idx="1152">
                  <c:v>94.48833333333333</c:v>
                </c:pt>
                <c:pt idx="1153">
                  <c:v>94.57</c:v>
                </c:pt>
                <c:pt idx="1154">
                  <c:v>94.652499999999989</c:v>
                </c:pt>
                <c:pt idx="1155">
                  <c:v>94.734166666666667</c:v>
                </c:pt>
                <c:pt idx="1156">
                  <c:v>94.816666666666663</c:v>
                </c:pt>
                <c:pt idx="1157">
                  <c:v>94.898333333333326</c:v>
                </c:pt>
                <c:pt idx="1158">
                  <c:v>94.98</c:v>
                </c:pt>
                <c:pt idx="1159">
                  <c:v>95.0625</c:v>
                </c:pt>
                <c:pt idx="1160">
                  <c:v>95.144166666666663</c:v>
                </c:pt>
                <c:pt idx="1161">
                  <c:v>95.226666666666674</c:v>
                </c:pt>
                <c:pt idx="1162">
                  <c:v>95.308333333333337</c:v>
                </c:pt>
                <c:pt idx="1163">
                  <c:v>95.390833333333333</c:v>
                </c:pt>
                <c:pt idx="1164">
                  <c:v>95.472500000000011</c:v>
                </c:pt>
                <c:pt idx="1165">
                  <c:v>95.554166666666674</c:v>
                </c:pt>
                <c:pt idx="1166">
                  <c:v>95.63666666666667</c:v>
                </c:pt>
                <c:pt idx="1167">
                  <c:v>95.71833333333332</c:v>
                </c:pt>
                <c:pt idx="1168">
                  <c:v>95.80083333333333</c:v>
                </c:pt>
                <c:pt idx="1169">
                  <c:v>95.882499999999993</c:v>
                </c:pt>
                <c:pt idx="1170">
                  <c:v>95.964166666666657</c:v>
                </c:pt>
                <c:pt idx="1171">
                  <c:v>96.046666666666667</c:v>
                </c:pt>
                <c:pt idx="1172">
                  <c:v>96.12833333333333</c:v>
                </c:pt>
                <c:pt idx="1173">
                  <c:v>96.210833333333326</c:v>
                </c:pt>
                <c:pt idx="1174">
                  <c:v>96.292500000000004</c:v>
                </c:pt>
                <c:pt idx="1175">
                  <c:v>96.375</c:v>
                </c:pt>
                <c:pt idx="1176">
                  <c:v>96.456666666666663</c:v>
                </c:pt>
                <c:pt idx="1177">
                  <c:v>96.538333333333341</c:v>
                </c:pt>
                <c:pt idx="1178">
                  <c:v>96.620833333333337</c:v>
                </c:pt>
                <c:pt idx="1179">
                  <c:v>96.702500000000001</c:v>
                </c:pt>
                <c:pt idx="1180">
                  <c:v>96.785000000000011</c:v>
                </c:pt>
                <c:pt idx="1181">
                  <c:v>96.866666666666674</c:v>
                </c:pt>
                <c:pt idx="1182">
                  <c:v>96.94916666666667</c:v>
                </c:pt>
                <c:pt idx="1183">
                  <c:v>97.03083333333332</c:v>
                </c:pt>
                <c:pt idx="1184">
                  <c:v>97.112499999999997</c:v>
                </c:pt>
                <c:pt idx="1185">
                  <c:v>97.194999999999993</c:v>
                </c:pt>
                <c:pt idx="1186">
                  <c:v>97.276666666666657</c:v>
                </c:pt>
                <c:pt idx="1187">
                  <c:v>97.359166666666667</c:v>
                </c:pt>
                <c:pt idx="1188">
                  <c:v>97.44083333333333</c:v>
                </c:pt>
                <c:pt idx="1189">
                  <c:v>97.523333333333326</c:v>
                </c:pt>
                <c:pt idx="1190">
                  <c:v>97.605000000000004</c:v>
                </c:pt>
                <c:pt idx="1191">
                  <c:v>97.686666666666667</c:v>
                </c:pt>
                <c:pt idx="1192">
                  <c:v>97.769166666666663</c:v>
                </c:pt>
                <c:pt idx="1193">
                  <c:v>97.850833333333341</c:v>
                </c:pt>
                <c:pt idx="1194">
                  <c:v>97.933333333333337</c:v>
                </c:pt>
                <c:pt idx="1195">
                  <c:v>98.015000000000001</c:v>
                </c:pt>
                <c:pt idx="1196">
                  <c:v>98.097500000000011</c:v>
                </c:pt>
                <c:pt idx="1197">
                  <c:v>98.179166666666674</c:v>
                </c:pt>
                <c:pt idx="1198">
                  <c:v>98.260833333333338</c:v>
                </c:pt>
                <c:pt idx="1199">
                  <c:v>98.34333333333332</c:v>
                </c:pt>
                <c:pt idx="1200">
                  <c:v>98.424999999999997</c:v>
                </c:pt>
                <c:pt idx="1201">
                  <c:v>98.507499999999993</c:v>
                </c:pt>
                <c:pt idx="1202">
                  <c:v>98.589166666666657</c:v>
                </c:pt>
                <c:pt idx="1203">
                  <c:v>98.671666666666667</c:v>
                </c:pt>
                <c:pt idx="1204">
                  <c:v>98.75333333333333</c:v>
                </c:pt>
                <c:pt idx="1205">
                  <c:v>98.834999999999994</c:v>
                </c:pt>
                <c:pt idx="1206">
                  <c:v>98.917500000000004</c:v>
                </c:pt>
                <c:pt idx="1207">
                  <c:v>98.999166666666667</c:v>
                </c:pt>
                <c:pt idx="1208">
                  <c:v>99.081666666666663</c:v>
                </c:pt>
                <c:pt idx="1209">
                  <c:v>99.163333333333341</c:v>
                </c:pt>
                <c:pt idx="1210">
                  <c:v>99.245000000000005</c:v>
                </c:pt>
                <c:pt idx="1211">
                  <c:v>99.327500000000001</c:v>
                </c:pt>
                <c:pt idx="1212">
                  <c:v>99.409166666666678</c:v>
                </c:pt>
                <c:pt idx="1213">
                  <c:v>99.491666666666674</c:v>
                </c:pt>
                <c:pt idx="1214">
                  <c:v>99.573333333333338</c:v>
                </c:pt>
                <c:pt idx="1215">
                  <c:v>99.65583333333332</c:v>
                </c:pt>
                <c:pt idx="1216">
                  <c:v>99.737499999999997</c:v>
                </c:pt>
                <c:pt idx="1217">
                  <c:v>99.819166666666661</c:v>
                </c:pt>
                <c:pt idx="1218">
                  <c:v>99.901666666666657</c:v>
                </c:pt>
                <c:pt idx="1219">
                  <c:v>99.983333333333334</c:v>
                </c:pt>
                <c:pt idx="1220">
                  <c:v>100.06583333333333</c:v>
                </c:pt>
                <c:pt idx="1221">
                  <c:v>100.14749999999999</c:v>
                </c:pt>
                <c:pt idx="1222">
                  <c:v>100.23</c:v>
                </c:pt>
                <c:pt idx="1223">
                  <c:v>100.31166666666667</c:v>
                </c:pt>
                <c:pt idx="1224">
                  <c:v>100.39333333333333</c:v>
                </c:pt>
                <c:pt idx="1225">
                  <c:v>100.47583333333334</c:v>
                </c:pt>
                <c:pt idx="1226">
                  <c:v>100.5575</c:v>
                </c:pt>
                <c:pt idx="1227">
                  <c:v>100.64</c:v>
                </c:pt>
                <c:pt idx="1228">
                  <c:v>100.72166666666668</c:v>
                </c:pt>
                <c:pt idx="1229">
                  <c:v>100.80416666666667</c:v>
                </c:pt>
                <c:pt idx="1230">
                  <c:v>100.88583333333334</c:v>
                </c:pt>
                <c:pt idx="1231">
                  <c:v>100.96749999999999</c:v>
                </c:pt>
                <c:pt idx="1232">
                  <c:v>101.05</c:v>
                </c:pt>
                <c:pt idx="1233">
                  <c:v>101.13166666666666</c:v>
                </c:pt>
                <c:pt idx="1234">
                  <c:v>101.21416666666666</c:v>
                </c:pt>
                <c:pt idx="1235">
                  <c:v>101.29583333333333</c:v>
                </c:pt>
                <c:pt idx="1236">
                  <c:v>101.37833333333333</c:v>
                </c:pt>
                <c:pt idx="1237">
                  <c:v>101.46</c:v>
                </c:pt>
                <c:pt idx="1238">
                  <c:v>101.54166666666667</c:v>
                </c:pt>
                <c:pt idx="1239">
                  <c:v>101.62416666666667</c:v>
                </c:pt>
                <c:pt idx="1240">
                  <c:v>101.70583333333333</c:v>
                </c:pt>
                <c:pt idx="1241">
                  <c:v>101.78833333333334</c:v>
                </c:pt>
                <c:pt idx="1242">
                  <c:v>101.87</c:v>
                </c:pt>
                <c:pt idx="1243">
                  <c:v>101.9525</c:v>
                </c:pt>
                <c:pt idx="1244">
                  <c:v>102.03416666666668</c:v>
                </c:pt>
                <c:pt idx="1245">
                  <c:v>102.11583333333334</c:v>
                </c:pt>
                <c:pt idx="1246">
                  <c:v>102.19833333333334</c:v>
                </c:pt>
                <c:pt idx="1247">
                  <c:v>102.27999999999999</c:v>
                </c:pt>
                <c:pt idx="1248">
                  <c:v>102.3625</c:v>
                </c:pt>
                <c:pt idx="1249">
                  <c:v>102.44416666666666</c:v>
                </c:pt>
                <c:pt idx="1250">
                  <c:v>102.52583333333332</c:v>
                </c:pt>
                <c:pt idx="1251">
                  <c:v>102.60833333333333</c:v>
                </c:pt>
                <c:pt idx="1252">
                  <c:v>102.69</c:v>
                </c:pt>
                <c:pt idx="1253">
                  <c:v>102.77249999999999</c:v>
                </c:pt>
                <c:pt idx="1254">
                  <c:v>102.85416666666667</c:v>
                </c:pt>
                <c:pt idx="1255">
                  <c:v>102.93666666666667</c:v>
                </c:pt>
                <c:pt idx="1256">
                  <c:v>103.01833333333333</c:v>
                </c:pt>
                <c:pt idx="1257">
                  <c:v>103.10000000000001</c:v>
                </c:pt>
                <c:pt idx="1258">
                  <c:v>103.1825</c:v>
                </c:pt>
                <c:pt idx="1259">
                  <c:v>103.26416666666667</c:v>
                </c:pt>
                <c:pt idx="1260">
                  <c:v>103.34666666666668</c:v>
                </c:pt>
                <c:pt idx="1261">
                  <c:v>103.42833333333334</c:v>
                </c:pt>
                <c:pt idx="1262">
                  <c:v>103.51083333333334</c:v>
                </c:pt>
                <c:pt idx="1263">
                  <c:v>103.59249999999999</c:v>
                </c:pt>
                <c:pt idx="1264">
                  <c:v>103.67416666666666</c:v>
                </c:pt>
                <c:pt idx="1265">
                  <c:v>103.75666666666666</c:v>
                </c:pt>
                <c:pt idx="1266">
                  <c:v>103.83833333333332</c:v>
                </c:pt>
                <c:pt idx="1267">
                  <c:v>103.92083333333333</c:v>
                </c:pt>
                <c:pt idx="1268">
                  <c:v>104.0025</c:v>
                </c:pt>
                <c:pt idx="1269">
                  <c:v>104.08499999999999</c:v>
                </c:pt>
                <c:pt idx="1270">
                  <c:v>104.16666666666667</c:v>
                </c:pt>
                <c:pt idx="1271">
                  <c:v>104.24833333333333</c:v>
                </c:pt>
                <c:pt idx="1272">
                  <c:v>104.33083333333333</c:v>
                </c:pt>
                <c:pt idx="1273">
                  <c:v>104.41250000000001</c:v>
                </c:pt>
                <c:pt idx="1274">
                  <c:v>104.495</c:v>
                </c:pt>
                <c:pt idx="1275">
                  <c:v>104.57666666666667</c:v>
                </c:pt>
                <c:pt idx="1276">
                  <c:v>104.65916666666668</c:v>
                </c:pt>
                <c:pt idx="1277">
                  <c:v>104.74083333333334</c:v>
                </c:pt>
                <c:pt idx="1278">
                  <c:v>104.82249999999999</c:v>
                </c:pt>
                <c:pt idx="1279">
                  <c:v>104.90499999999999</c:v>
                </c:pt>
                <c:pt idx="1280">
                  <c:v>104.98666666666666</c:v>
                </c:pt>
                <c:pt idx="1281">
                  <c:v>105.06916666666666</c:v>
                </c:pt>
                <c:pt idx="1282">
                  <c:v>105.15083333333332</c:v>
                </c:pt>
                <c:pt idx="1283">
                  <c:v>105.23333333333333</c:v>
                </c:pt>
                <c:pt idx="1284">
                  <c:v>105.315</c:v>
                </c:pt>
                <c:pt idx="1285">
                  <c:v>105.39666666666666</c:v>
                </c:pt>
                <c:pt idx="1286">
                  <c:v>105.47916666666667</c:v>
                </c:pt>
                <c:pt idx="1287">
                  <c:v>105.56083333333333</c:v>
                </c:pt>
                <c:pt idx="1288">
                  <c:v>105.64333333333333</c:v>
                </c:pt>
                <c:pt idx="1289">
                  <c:v>105.72500000000001</c:v>
                </c:pt>
                <c:pt idx="1290">
                  <c:v>105.8075</c:v>
                </c:pt>
                <c:pt idx="1291">
                  <c:v>105.88916666666667</c:v>
                </c:pt>
                <c:pt idx="1292">
                  <c:v>105.97083333333335</c:v>
                </c:pt>
                <c:pt idx="1293">
                  <c:v>106.05333333333334</c:v>
                </c:pt>
                <c:pt idx="1294">
                  <c:v>106.13499999999999</c:v>
                </c:pt>
                <c:pt idx="1295">
                  <c:v>106.21749999999999</c:v>
                </c:pt>
                <c:pt idx="1296">
                  <c:v>106.29916666666666</c:v>
                </c:pt>
                <c:pt idx="1297">
                  <c:v>106.38083333333333</c:v>
                </c:pt>
                <c:pt idx="1298">
                  <c:v>106.46333333333332</c:v>
                </c:pt>
                <c:pt idx="1299">
                  <c:v>106.545</c:v>
                </c:pt>
                <c:pt idx="1300">
                  <c:v>106.6275</c:v>
                </c:pt>
                <c:pt idx="1301">
                  <c:v>106.70916666666666</c:v>
                </c:pt>
                <c:pt idx="1302">
                  <c:v>106.79166666666667</c:v>
                </c:pt>
                <c:pt idx="1303">
                  <c:v>106.87333333333333</c:v>
                </c:pt>
                <c:pt idx="1304">
                  <c:v>106.955</c:v>
                </c:pt>
                <c:pt idx="1305">
                  <c:v>107.03750000000001</c:v>
                </c:pt>
                <c:pt idx="1306">
                  <c:v>107.11916666666667</c:v>
                </c:pt>
                <c:pt idx="1307">
                  <c:v>107.20166666666667</c:v>
                </c:pt>
                <c:pt idx="1308">
                  <c:v>107.28333333333335</c:v>
                </c:pt>
                <c:pt idx="1309">
                  <c:v>107.36583333333334</c:v>
                </c:pt>
                <c:pt idx="1310">
                  <c:v>107.44749999999999</c:v>
                </c:pt>
                <c:pt idx="1311">
                  <c:v>107.52916666666665</c:v>
                </c:pt>
                <c:pt idx="1312">
                  <c:v>107.61166666666666</c:v>
                </c:pt>
                <c:pt idx="1313">
                  <c:v>107.69333333333333</c:v>
                </c:pt>
                <c:pt idx="1314">
                  <c:v>107.77583333333332</c:v>
                </c:pt>
                <c:pt idx="1315">
                  <c:v>107.8575</c:v>
                </c:pt>
                <c:pt idx="1316">
                  <c:v>107.94</c:v>
                </c:pt>
                <c:pt idx="1317">
                  <c:v>108.02166666666666</c:v>
                </c:pt>
                <c:pt idx="1318">
                  <c:v>108.10333333333334</c:v>
                </c:pt>
                <c:pt idx="1319">
                  <c:v>108.18583333333333</c:v>
                </c:pt>
                <c:pt idx="1320">
                  <c:v>108.2675</c:v>
                </c:pt>
                <c:pt idx="1321">
                  <c:v>108.35000000000001</c:v>
                </c:pt>
                <c:pt idx="1322">
                  <c:v>108.43166666666667</c:v>
                </c:pt>
                <c:pt idx="1323">
                  <c:v>108.51416666666667</c:v>
                </c:pt>
                <c:pt idx="1324">
                  <c:v>108.59583333333335</c:v>
                </c:pt>
                <c:pt idx="1325">
                  <c:v>108.67750000000001</c:v>
                </c:pt>
                <c:pt idx="1326">
                  <c:v>108.75999999999999</c:v>
                </c:pt>
                <c:pt idx="1327">
                  <c:v>108.84166666666665</c:v>
                </c:pt>
                <c:pt idx="1328">
                  <c:v>108.92416666666666</c:v>
                </c:pt>
                <c:pt idx="1329">
                  <c:v>109.00583333333333</c:v>
                </c:pt>
                <c:pt idx="1330">
                  <c:v>109.08833333333332</c:v>
                </c:pt>
                <c:pt idx="1331">
                  <c:v>109.17</c:v>
                </c:pt>
                <c:pt idx="1332">
                  <c:v>109.25166666666667</c:v>
                </c:pt>
                <c:pt idx="1333">
                  <c:v>109.33416666666666</c:v>
                </c:pt>
                <c:pt idx="1334">
                  <c:v>109.41583333333334</c:v>
                </c:pt>
                <c:pt idx="1335">
                  <c:v>109.49833333333333</c:v>
                </c:pt>
                <c:pt idx="1336">
                  <c:v>109.58</c:v>
                </c:pt>
                <c:pt idx="1337">
                  <c:v>109.66166666666668</c:v>
                </c:pt>
                <c:pt idx="1338">
                  <c:v>109.74416666666667</c:v>
                </c:pt>
                <c:pt idx="1339">
                  <c:v>109.82583333333334</c:v>
                </c:pt>
                <c:pt idx="1340">
                  <c:v>109.90833333333335</c:v>
                </c:pt>
                <c:pt idx="1341">
                  <c:v>109.99000000000001</c:v>
                </c:pt>
                <c:pt idx="1342">
                  <c:v>110.07249999999999</c:v>
                </c:pt>
                <c:pt idx="1343">
                  <c:v>110.15416666666665</c:v>
                </c:pt>
                <c:pt idx="1344">
                  <c:v>110.23583333333333</c:v>
                </c:pt>
                <c:pt idx="1345">
                  <c:v>110.31833333333333</c:v>
                </c:pt>
                <c:pt idx="1346">
                  <c:v>110.39999999999999</c:v>
                </c:pt>
                <c:pt idx="1347">
                  <c:v>110.4825</c:v>
                </c:pt>
                <c:pt idx="1348">
                  <c:v>110.56416666666667</c:v>
                </c:pt>
                <c:pt idx="1349">
                  <c:v>110.64666666666666</c:v>
                </c:pt>
                <c:pt idx="1350">
                  <c:v>110.72833333333334</c:v>
                </c:pt>
                <c:pt idx="1351">
                  <c:v>110.81</c:v>
                </c:pt>
                <c:pt idx="1352">
                  <c:v>110.8925</c:v>
                </c:pt>
                <c:pt idx="1353">
                  <c:v>110.97416666666668</c:v>
                </c:pt>
                <c:pt idx="1354">
                  <c:v>111.05666666666667</c:v>
                </c:pt>
                <c:pt idx="1355">
                  <c:v>111.13833333333334</c:v>
                </c:pt>
                <c:pt idx="1356">
                  <c:v>111.22083333333335</c:v>
                </c:pt>
                <c:pt idx="1357">
                  <c:v>111.30250000000001</c:v>
                </c:pt>
                <c:pt idx="1358">
                  <c:v>111.38416666666666</c:v>
                </c:pt>
                <c:pt idx="1359">
                  <c:v>111.46666666666665</c:v>
                </c:pt>
                <c:pt idx="1360">
                  <c:v>111.54833333333333</c:v>
                </c:pt>
                <c:pt idx="1361">
                  <c:v>111.63083333333333</c:v>
                </c:pt>
                <c:pt idx="1362">
                  <c:v>111.71249999999999</c:v>
                </c:pt>
                <c:pt idx="1363">
                  <c:v>111.795</c:v>
                </c:pt>
                <c:pt idx="1364">
                  <c:v>111.87666666666667</c:v>
                </c:pt>
                <c:pt idx="1365">
                  <c:v>111.95833333333333</c:v>
                </c:pt>
                <c:pt idx="1366">
                  <c:v>112.04083333333334</c:v>
                </c:pt>
                <c:pt idx="1367">
                  <c:v>112.1225</c:v>
                </c:pt>
                <c:pt idx="1368">
                  <c:v>112.205</c:v>
                </c:pt>
                <c:pt idx="1369">
                  <c:v>112.28666666666668</c:v>
                </c:pt>
                <c:pt idx="1370">
                  <c:v>112.36916666666667</c:v>
                </c:pt>
                <c:pt idx="1371">
                  <c:v>112.45083333333334</c:v>
                </c:pt>
                <c:pt idx="1372">
                  <c:v>112.53250000000001</c:v>
                </c:pt>
                <c:pt idx="1373">
                  <c:v>112.61500000000001</c:v>
                </c:pt>
                <c:pt idx="1374">
                  <c:v>112.69666666666666</c:v>
                </c:pt>
                <c:pt idx="1375">
                  <c:v>112.77916666666665</c:v>
                </c:pt>
                <c:pt idx="1376">
                  <c:v>112.86083333333333</c:v>
                </c:pt>
                <c:pt idx="1377">
                  <c:v>112.9425</c:v>
                </c:pt>
                <c:pt idx="1378">
                  <c:v>113.02499999999999</c:v>
                </c:pt>
                <c:pt idx="1379">
                  <c:v>113.10666666666667</c:v>
                </c:pt>
                <c:pt idx="1380">
                  <c:v>113.18916666666667</c:v>
                </c:pt>
                <c:pt idx="1381">
                  <c:v>113.27083333333333</c:v>
                </c:pt>
                <c:pt idx="1382">
                  <c:v>113.35333333333334</c:v>
                </c:pt>
                <c:pt idx="1383">
                  <c:v>113.435</c:v>
                </c:pt>
                <c:pt idx="1384">
                  <c:v>113.51666666666667</c:v>
                </c:pt>
                <c:pt idx="1385">
                  <c:v>113.59916666666668</c:v>
                </c:pt>
                <c:pt idx="1386">
                  <c:v>113.68083333333334</c:v>
                </c:pt>
                <c:pt idx="1387">
                  <c:v>113.76333333333334</c:v>
                </c:pt>
                <c:pt idx="1388">
                  <c:v>113.84500000000001</c:v>
                </c:pt>
                <c:pt idx="1389">
                  <c:v>113.92750000000001</c:v>
                </c:pt>
                <c:pt idx="1390">
                  <c:v>114.00916666666666</c:v>
                </c:pt>
                <c:pt idx="1391">
                  <c:v>114.09083333333332</c:v>
                </c:pt>
                <c:pt idx="1392">
                  <c:v>114.17333333333333</c:v>
                </c:pt>
                <c:pt idx="1393">
                  <c:v>114.255</c:v>
                </c:pt>
                <c:pt idx="1394">
                  <c:v>114.33749999999999</c:v>
                </c:pt>
                <c:pt idx="1395">
                  <c:v>114.41916666666667</c:v>
                </c:pt>
                <c:pt idx="1396">
                  <c:v>114.50166666666667</c:v>
                </c:pt>
                <c:pt idx="1397">
                  <c:v>114.58333333333333</c:v>
                </c:pt>
                <c:pt idx="1398">
                  <c:v>114.66500000000001</c:v>
                </c:pt>
                <c:pt idx="1399">
                  <c:v>114.7475</c:v>
                </c:pt>
                <c:pt idx="1400">
                  <c:v>114.82916666666667</c:v>
                </c:pt>
                <c:pt idx="1401">
                  <c:v>114.91166666666668</c:v>
                </c:pt>
                <c:pt idx="1402">
                  <c:v>114.99333333333334</c:v>
                </c:pt>
                <c:pt idx="1403">
                  <c:v>115.07583333333334</c:v>
                </c:pt>
                <c:pt idx="1404">
                  <c:v>115.15750000000001</c:v>
                </c:pt>
                <c:pt idx="1405">
                  <c:v>115.23916666666666</c:v>
                </c:pt>
                <c:pt idx="1406">
                  <c:v>115.32166666666666</c:v>
                </c:pt>
                <c:pt idx="1407">
                  <c:v>115.40333333333332</c:v>
                </c:pt>
                <c:pt idx="1408">
                  <c:v>115.48583333333333</c:v>
                </c:pt>
                <c:pt idx="1409">
                  <c:v>115.5675</c:v>
                </c:pt>
                <c:pt idx="1410">
                  <c:v>115.64999999999999</c:v>
                </c:pt>
                <c:pt idx="1411">
                  <c:v>115.73166666666667</c:v>
                </c:pt>
                <c:pt idx="1412">
                  <c:v>115.81333333333333</c:v>
                </c:pt>
                <c:pt idx="1413">
                  <c:v>115.89583333333333</c:v>
                </c:pt>
                <c:pt idx="1414">
                  <c:v>115.97750000000001</c:v>
                </c:pt>
                <c:pt idx="1415">
                  <c:v>116.06</c:v>
                </c:pt>
                <c:pt idx="1416">
                  <c:v>116.14166666666667</c:v>
                </c:pt>
                <c:pt idx="1417">
                  <c:v>116.22416666666668</c:v>
                </c:pt>
                <c:pt idx="1418">
                  <c:v>116.30583333333334</c:v>
                </c:pt>
                <c:pt idx="1419">
                  <c:v>116.3875</c:v>
                </c:pt>
                <c:pt idx="1420">
                  <c:v>116.47000000000001</c:v>
                </c:pt>
                <c:pt idx="1421">
                  <c:v>116.55166666666666</c:v>
                </c:pt>
                <c:pt idx="1422">
                  <c:v>116.63416666666666</c:v>
                </c:pt>
                <c:pt idx="1423">
                  <c:v>116.71583333333332</c:v>
                </c:pt>
                <c:pt idx="1424">
                  <c:v>116.7975</c:v>
                </c:pt>
                <c:pt idx="1425">
                  <c:v>116.88</c:v>
                </c:pt>
                <c:pt idx="1426">
                  <c:v>116.96166666666666</c:v>
                </c:pt>
                <c:pt idx="1427">
                  <c:v>117.04416666666667</c:v>
                </c:pt>
                <c:pt idx="1428">
                  <c:v>117.12583333333333</c:v>
                </c:pt>
                <c:pt idx="1429">
                  <c:v>117.20833333333333</c:v>
                </c:pt>
                <c:pt idx="1430">
                  <c:v>117.29</c:v>
                </c:pt>
                <c:pt idx="1431">
                  <c:v>117.37166666666667</c:v>
                </c:pt>
                <c:pt idx="1432">
                  <c:v>117.45416666666667</c:v>
                </c:pt>
                <c:pt idx="1433">
                  <c:v>117.53583333333334</c:v>
                </c:pt>
                <c:pt idx="1434">
                  <c:v>117.61833333333334</c:v>
                </c:pt>
                <c:pt idx="1435">
                  <c:v>117.7</c:v>
                </c:pt>
                <c:pt idx="1436">
                  <c:v>117.78250000000001</c:v>
                </c:pt>
                <c:pt idx="1437">
                  <c:v>117.86416666666666</c:v>
                </c:pt>
                <c:pt idx="1438">
                  <c:v>117.94583333333333</c:v>
                </c:pt>
                <c:pt idx="1439">
                  <c:v>118.02833333333332</c:v>
                </c:pt>
                <c:pt idx="1440">
                  <c:v>118.11</c:v>
                </c:pt>
                <c:pt idx="1441">
                  <c:v>118.1925</c:v>
                </c:pt>
                <c:pt idx="1442">
                  <c:v>118.27416666666666</c:v>
                </c:pt>
                <c:pt idx="1443">
                  <c:v>118.35666666666667</c:v>
                </c:pt>
                <c:pt idx="1444">
                  <c:v>118.43833333333333</c:v>
                </c:pt>
                <c:pt idx="1445">
                  <c:v>118.52</c:v>
                </c:pt>
                <c:pt idx="1446">
                  <c:v>118.60250000000001</c:v>
                </c:pt>
                <c:pt idx="1447">
                  <c:v>118.68416666666667</c:v>
                </c:pt>
                <c:pt idx="1448">
                  <c:v>118.76666666666667</c:v>
                </c:pt>
                <c:pt idx="1449">
                  <c:v>118.84833333333334</c:v>
                </c:pt>
                <c:pt idx="1450">
                  <c:v>118.93083333333334</c:v>
                </c:pt>
                <c:pt idx="1451">
                  <c:v>119.0125</c:v>
                </c:pt>
                <c:pt idx="1452">
                  <c:v>119.09416666666668</c:v>
                </c:pt>
                <c:pt idx="1453">
                  <c:v>119.17666666666666</c:v>
                </c:pt>
                <c:pt idx="1454">
                  <c:v>119.25833333333333</c:v>
                </c:pt>
                <c:pt idx="1455">
                  <c:v>119.34083333333332</c:v>
                </c:pt>
                <c:pt idx="1456">
                  <c:v>119.4225</c:v>
                </c:pt>
                <c:pt idx="1457">
                  <c:v>119.505</c:v>
                </c:pt>
                <c:pt idx="1458">
                  <c:v>119.58666666666666</c:v>
                </c:pt>
                <c:pt idx="1459">
                  <c:v>119.66833333333334</c:v>
                </c:pt>
                <c:pt idx="1460">
                  <c:v>119.75083333333333</c:v>
                </c:pt>
                <c:pt idx="1461">
                  <c:v>119.8325</c:v>
                </c:pt>
                <c:pt idx="1462">
                  <c:v>119.91500000000001</c:v>
                </c:pt>
                <c:pt idx="1463">
                  <c:v>119.99666666666667</c:v>
                </c:pt>
                <c:pt idx="1464">
                  <c:v>120.07833333333333</c:v>
                </c:pt>
                <c:pt idx="1465">
                  <c:v>120.16083333333334</c:v>
                </c:pt>
                <c:pt idx="1466">
                  <c:v>120.24250000000001</c:v>
                </c:pt>
                <c:pt idx="1467">
                  <c:v>120.325</c:v>
                </c:pt>
                <c:pt idx="1468">
                  <c:v>120.40666666666668</c:v>
                </c:pt>
                <c:pt idx="1469">
                  <c:v>120.48916666666666</c:v>
                </c:pt>
                <c:pt idx="1470">
                  <c:v>120.57083333333333</c:v>
                </c:pt>
                <c:pt idx="1471">
                  <c:v>120.65249999999999</c:v>
                </c:pt>
                <c:pt idx="1472">
                  <c:v>120.735</c:v>
                </c:pt>
                <c:pt idx="1473">
                  <c:v>120.81666666666666</c:v>
                </c:pt>
                <c:pt idx="1474">
                  <c:v>120.89916666666666</c:v>
                </c:pt>
                <c:pt idx="1475">
                  <c:v>120.98083333333334</c:v>
                </c:pt>
                <c:pt idx="1476">
                  <c:v>121.06333333333333</c:v>
                </c:pt>
                <c:pt idx="1477">
                  <c:v>121.145</c:v>
                </c:pt>
                <c:pt idx="1478">
                  <c:v>121.22666666666667</c:v>
                </c:pt>
                <c:pt idx="1479">
                  <c:v>121.30916666666667</c:v>
                </c:pt>
                <c:pt idx="1480">
                  <c:v>121.39083333333333</c:v>
                </c:pt>
                <c:pt idx="1481">
                  <c:v>121.47333333333334</c:v>
                </c:pt>
                <c:pt idx="1482">
                  <c:v>121.55500000000001</c:v>
                </c:pt>
                <c:pt idx="1483">
                  <c:v>121.6375</c:v>
                </c:pt>
                <c:pt idx="1484">
                  <c:v>121.71916666666668</c:v>
                </c:pt>
                <c:pt idx="1485">
                  <c:v>121.80083333333333</c:v>
                </c:pt>
                <c:pt idx="1486">
                  <c:v>121.88333333333333</c:v>
                </c:pt>
                <c:pt idx="1487">
                  <c:v>121.96499999999999</c:v>
                </c:pt>
                <c:pt idx="1488">
                  <c:v>122.0475</c:v>
                </c:pt>
                <c:pt idx="1489">
                  <c:v>122.12916666666666</c:v>
                </c:pt>
                <c:pt idx="1490">
                  <c:v>122.21166666666666</c:v>
                </c:pt>
                <c:pt idx="1491">
                  <c:v>122.29333333333334</c:v>
                </c:pt>
                <c:pt idx="1492">
                  <c:v>122.375</c:v>
                </c:pt>
                <c:pt idx="1493">
                  <c:v>122.4575</c:v>
                </c:pt>
                <c:pt idx="1494">
                  <c:v>122.53916666666667</c:v>
                </c:pt>
                <c:pt idx="1495">
                  <c:v>122.62166666666667</c:v>
                </c:pt>
                <c:pt idx="1496">
                  <c:v>122.70333333333333</c:v>
                </c:pt>
                <c:pt idx="1497">
                  <c:v>122.78583333333334</c:v>
                </c:pt>
                <c:pt idx="1498">
                  <c:v>122.86750000000001</c:v>
                </c:pt>
                <c:pt idx="1499">
                  <c:v>122.94916666666667</c:v>
                </c:pt>
                <c:pt idx="1500">
                  <c:v>123.03166666666668</c:v>
                </c:pt>
                <c:pt idx="1501">
                  <c:v>123.11333333333333</c:v>
                </c:pt>
                <c:pt idx="1502">
                  <c:v>123.19583333333333</c:v>
                </c:pt>
                <c:pt idx="1503">
                  <c:v>123.27749999999999</c:v>
                </c:pt>
                <c:pt idx="1504">
                  <c:v>123.35916666666667</c:v>
                </c:pt>
                <c:pt idx="1505">
                  <c:v>123.44166666666666</c:v>
                </c:pt>
                <c:pt idx="1506">
                  <c:v>123.52333333333333</c:v>
                </c:pt>
                <c:pt idx="1507">
                  <c:v>123.60583333333334</c:v>
                </c:pt>
                <c:pt idx="1508">
                  <c:v>123.6875</c:v>
                </c:pt>
                <c:pt idx="1509">
                  <c:v>123.77</c:v>
                </c:pt>
                <c:pt idx="1510">
                  <c:v>123.85166666666667</c:v>
                </c:pt>
                <c:pt idx="1511">
                  <c:v>123.93333333333334</c:v>
                </c:pt>
                <c:pt idx="1512">
                  <c:v>124.01583333333333</c:v>
                </c:pt>
                <c:pt idx="1513">
                  <c:v>124.09750000000001</c:v>
                </c:pt>
                <c:pt idx="1514">
                  <c:v>124.18</c:v>
                </c:pt>
                <c:pt idx="1515">
                  <c:v>124.26166666666667</c:v>
                </c:pt>
                <c:pt idx="1516">
                  <c:v>124.34416666666668</c:v>
                </c:pt>
                <c:pt idx="1517">
                  <c:v>124.42583333333333</c:v>
                </c:pt>
                <c:pt idx="1518">
                  <c:v>124.50749999999999</c:v>
                </c:pt>
                <c:pt idx="1519">
                  <c:v>124.58999999999999</c:v>
                </c:pt>
                <c:pt idx="1520">
                  <c:v>124.67166666666667</c:v>
                </c:pt>
                <c:pt idx="1521">
                  <c:v>124.75416666666666</c:v>
                </c:pt>
                <c:pt idx="1522">
                  <c:v>124.83583333333333</c:v>
                </c:pt>
                <c:pt idx="1523">
                  <c:v>124.91833333333334</c:v>
                </c:pt>
                <c:pt idx="1524">
                  <c:v>125</c:v>
                </c:pt>
                <c:pt idx="1525">
                  <c:v>125.08166666666666</c:v>
                </c:pt>
                <c:pt idx="1526">
                  <c:v>125.16416666666667</c:v>
                </c:pt>
                <c:pt idx="1527">
                  <c:v>125.24583333333334</c:v>
                </c:pt>
                <c:pt idx="1528">
                  <c:v>125.32833333333333</c:v>
                </c:pt>
                <c:pt idx="1529">
                  <c:v>125.41000000000001</c:v>
                </c:pt>
                <c:pt idx="1530">
                  <c:v>125.49250000000001</c:v>
                </c:pt>
                <c:pt idx="1531">
                  <c:v>125.57416666666667</c:v>
                </c:pt>
                <c:pt idx="1532">
                  <c:v>125.65583333333332</c:v>
                </c:pt>
                <c:pt idx="1533">
                  <c:v>125.73833333333333</c:v>
                </c:pt>
                <c:pt idx="1534">
                  <c:v>125.82</c:v>
                </c:pt>
                <c:pt idx="1535">
                  <c:v>125.90249999999999</c:v>
                </c:pt>
                <c:pt idx="1536">
                  <c:v>125.98416666666667</c:v>
                </c:pt>
                <c:pt idx="1537">
                  <c:v>126.06666666666666</c:v>
                </c:pt>
                <c:pt idx="1538">
                  <c:v>126.14833333333333</c:v>
                </c:pt>
                <c:pt idx="1539">
                  <c:v>126.23</c:v>
                </c:pt>
                <c:pt idx="1540">
                  <c:v>126.3125</c:v>
                </c:pt>
                <c:pt idx="1541">
                  <c:v>126.39416666666666</c:v>
                </c:pt>
                <c:pt idx="1542">
                  <c:v>126.47666666666667</c:v>
                </c:pt>
                <c:pt idx="1543">
                  <c:v>126.55833333333334</c:v>
                </c:pt>
                <c:pt idx="1544">
                  <c:v>126.64083333333333</c:v>
                </c:pt>
                <c:pt idx="1545">
                  <c:v>126.72250000000001</c:v>
                </c:pt>
                <c:pt idx="1546">
                  <c:v>126.80416666666667</c:v>
                </c:pt>
                <c:pt idx="1547">
                  <c:v>126.88666666666667</c:v>
                </c:pt>
                <c:pt idx="1548">
                  <c:v>126.96833333333332</c:v>
                </c:pt>
                <c:pt idx="1549">
                  <c:v>127.05083333333333</c:v>
                </c:pt>
                <c:pt idx="1550">
                  <c:v>127.13249999999999</c:v>
                </c:pt>
                <c:pt idx="1551">
                  <c:v>127.21416666666666</c:v>
                </c:pt>
                <c:pt idx="1552">
                  <c:v>127.29666666666667</c:v>
                </c:pt>
                <c:pt idx="1553">
                  <c:v>127.37833333333333</c:v>
                </c:pt>
                <c:pt idx="1554">
                  <c:v>127.46083333333333</c:v>
                </c:pt>
                <c:pt idx="1555">
                  <c:v>127.5425</c:v>
                </c:pt>
                <c:pt idx="1556">
                  <c:v>127.625</c:v>
                </c:pt>
                <c:pt idx="1557">
                  <c:v>127.70666666666666</c:v>
                </c:pt>
                <c:pt idx="1558">
                  <c:v>127.78833333333334</c:v>
                </c:pt>
                <c:pt idx="1559">
                  <c:v>127.87083333333334</c:v>
                </c:pt>
                <c:pt idx="1560">
                  <c:v>127.9525</c:v>
                </c:pt>
                <c:pt idx="1561">
                  <c:v>128.035</c:v>
                </c:pt>
                <c:pt idx="1562">
                  <c:v>128.11666666666667</c:v>
                </c:pt>
                <c:pt idx="1563">
                  <c:v>128.19916666666668</c:v>
                </c:pt>
                <c:pt idx="1564">
                  <c:v>128.28083333333333</c:v>
                </c:pt>
                <c:pt idx="1565">
                  <c:v>128.36249999999998</c:v>
                </c:pt>
                <c:pt idx="1566">
                  <c:v>128.44499999999999</c:v>
                </c:pt>
                <c:pt idx="1567">
                  <c:v>128.52666666666667</c:v>
                </c:pt>
                <c:pt idx="1568">
                  <c:v>128.60916666666665</c:v>
                </c:pt>
                <c:pt idx="1569">
                  <c:v>128.69083333333333</c:v>
                </c:pt>
                <c:pt idx="1570">
                  <c:v>128.77333333333334</c:v>
                </c:pt>
                <c:pt idx="1571">
                  <c:v>128.85499999999999</c:v>
                </c:pt>
                <c:pt idx="1572">
                  <c:v>128.93666666666667</c:v>
                </c:pt>
                <c:pt idx="1573">
                  <c:v>129.01916666666668</c:v>
                </c:pt>
                <c:pt idx="1574">
                  <c:v>129.10083333333333</c:v>
                </c:pt>
                <c:pt idx="1575">
                  <c:v>129.18333333333334</c:v>
                </c:pt>
                <c:pt idx="1576">
                  <c:v>129.26500000000001</c:v>
                </c:pt>
                <c:pt idx="1577">
                  <c:v>129.3475</c:v>
                </c:pt>
                <c:pt idx="1578">
                  <c:v>129.42916666666667</c:v>
                </c:pt>
                <c:pt idx="1579">
                  <c:v>129.51083333333335</c:v>
                </c:pt>
                <c:pt idx="1580">
                  <c:v>129.59333333333333</c:v>
                </c:pt>
                <c:pt idx="1581">
                  <c:v>129.67499999999998</c:v>
                </c:pt>
                <c:pt idx="1582">
                  <c:v>129.75749999999999</c:v>
                </c:pt>
                <c:pt idx="1583">
                  <c:v>129.83916666666667</c:v>
                </c:pt>
                <c:pt idx="1584">
                  <c:v>129.92166666666665</c:v>
                </c:pt>
                <c:pt idx="1585">
                  <c:v>130.00333333333333</c:v>
                </c:pt>
                <c:pt idx="1586">
                  <c:v>130.08500000000001</c:v>
                </c:pt>
                <c:pt idx="1587">
                  <c:v>130.16749999999999</c:v>
                </c:pt>
                <c:pt idx="1588">
                  <c:v>130.24916666666667</c:v>
                </c:pt>
                <c:pt idx="1589">
                  <c:v>130.33166666666668</c:v>
                </c:pt>
                <c:pt idx="1590">
                  <c:v>130.41333333333333</c:v>
                </c:pt>
                <c:pt idx="1591">
                  <c:v>130.495</c:v>
                </c:pt>
                <c:pt idx="1592">
                  <c:v>130.57750000000001</c:v>
                </c:pt>
                <c:pt idx="1593">
                  <c:v>130.65916666666666</c:v>
                </c:pt>
                <c:pt idx="1594">
                  <c:v>130.74166666666667</c:v>
                </c:pt>
                <c:pt idx="1595">
                  <c:v>130.82333333333335</c:v>
                </c:pt>
                <c:pt idx="1596">
                  <c:v>130.90583333333333</c:v>
                </c:pt>
                <c:pt idx="1597">
                  <c:v>130.98749999999998</c:v>
                </c:pt>
                <c:pt idx="1598">
                  <c:v>131.06916666666666</c:v>
                </c:pt>
                <c:pt idx="1599">
                  <c:v>131.15166666666667</c:v>
                </c:pt>
                <c:pt idx="1600">
                  <c:v>131.23333333333332</c:v>
                </c:pt>
                <c:pt idx="1601">
                  <c:v>131.31583333333333</c:v>
                </c:pt>
                <c:pt idx="1602">
                  <c:v>131.39750000000001</c:v>
                </c:pt>
                <c:pt idx="1603">
                  <c:v>131.47999999999999</c:v>
                </c:pt>
                <c:pt idx="1604">
                  <c:v>131.56166666666667</c:v>
                </c:pt>
                <c:pt idx="1605">
                  <c:v>131.64333333333335</c:v>
                </c:pt>
                <c:pt idx="1606">
                  <c:v>131.72583333333333</c:v>
                </c:pt>
                <c:pt idx="1607">
                  <c:v>131.8075</c:v>
                </c:pt>
                <c:pt idx="1608">
                  <c:v>131.89000000000001</c:v>
                </c:pt>
                <c:pt idx="1609">
                  <c:v>131.97166666666666</c:v>
                </c:pt>
                <c:pt idx="1610">
                  <c:v>132.05416666666667</c:v>
                </c:pt>
                <c:pt idx="1611">
                  <c:v>132.13583333333335</c:v>
                </c:pt>
                <c:pt idx="1612">
                  <c:v>132.2175</c:v>
                </c:pt>
                <c:pt idx="1613">
                  <c:v>132.29999999999998</c:v>
                </c:pt>
                <c:pt idx="1614">
                  <c:v>132.38166666666666</c:v>
                </c:pt>
                <c:pt idx="1615">
                  <c:v>132.46416666666667</c:v>
                </c:pt>
                <c:pt idx="1616">
                  <c:v>132.54583333333332</c:v>
                </c:pt>
                <c:pt idx="1617">
                  <c:v>132.62833333333333</c:v>
                </c:pt>
                <c:pt idx="1618">
                  <c:v>132.71</c:v>
                </c:pt>
                <c:pt idx="1619">
                  <c:v>132.79166666666666</c:v>
                </c:pt>
                <c:pt idx="1620">
                  <c:v>132.87416666666667</c:v>
                </c:pt>
                <c:pt idx="1621">
                  <c:v>132.95583333333335</c:v>
                </c:pt>
                <c:pt idx="1622">
                  <c:v>133.03833333333333</c:v>
                </c:pt>
                <c:pt idx="1623">
                  <c:v>133.12</c:v>
                </c:pt>
                <c:pt idx="1624">
                  <c:v>133.20250000000001</c:v>
                </c:pt>
                <c:pt idx="1625">
                  <c:v>133.28416666666666</c:v>
                </c:pt>
                <c:pt idx="1626">
                  <c:v>133.36583333333334</c:v>
                </c:pt>
                <c:pt idx="1627">
                  <c:v>133.44833333333335</c:v>
                </c:pt>
                <c:pt idx="1628">
                  <c:v>133.53</c:v>
                </c:pt>
                <c:pt idx="1629">
                  <c:v>133.61249999999998</c:v>
                </c:pt>
                <c:pt idx="1630">
                  <c:v>133.69416666666666</c:v>
                </c:pt>
                <c:pt idx="1631">
                  <c:v>133.77583333333334</c:v>
                </c:pt>
                <c:pt idx="1632">
                  <c:v>133.85833333333332</c:v>
                </c:pt>
                <c:pt idx="1633">
                  <c:v>133.94</c:v>
                </c:pt>
                <c:pt idx="1634">
                  <c:v>134.02250000000001</c:v>
                </c:pt>
                <c:pt idx="1635">
                  <c:v>134.10416666666666</c:v>
                </c:pt>
                <c:pt idx="1636">
                  <c:v>134.18666666666667</c:v>
                </c:pt>
                <c:pt idx="1637">
                  <c:v>134.26833333333335</c:v>
                </c:pt>
                <c:pt idx="1638">
                  <c:v>134.35</c:v>
                </c:pt>
                <c:pt idx="1639">
                  <c:v>134.4325</c:v>
                </c:pt>
                <c:pt idx="1640">
                  <c:v>134.51416666666668</c:v>
                </c:pt>
                <c:pt idx="1641">
                  <c:v>134.59666666666666</c:v>
                </c:pt>
                <c:pt idx="1642">
                  <c:v>134.67833333333334</c:v>
                </c:pt>
                <c:pt idx="1643">
                  <c:v>134.76083333333335</c:v>
                </c:pt>
                <c:pt idx="1644">
                  <c:v>134.8425</c:v>
                </c:pt>
                <c:pt idx="1645">
                  <c:v>134.92416666666665</c:v>
                </c:pt>
                <c:pt idx="1646">
                  <c:v>135.00666666666666</c:v>
                </c:pt>
                <c:pt idx="1647">
                  <c:v>135.08833333333334</c:v>
                </c:pt>
                <c:pt idx="1648">
                  <c:v>135.17083333333332</c:v>
                </c:pt>
                <c:pt idx="1649">
                  <c:v>135.2525</c:v>
                </c:pt>
                <c:pt idx="1650">
                  <c:v>135.33500000000001</c:v>
                </c:pt>
                <c:pt idx="1651">
                  <c:v>135.41666666666666</c:v>
                </c:pt>
                <c:pt idx="1652">
                  <c:v>135.49833333333333</c:v>
                </c:pt>
                <c:pt idx="1653">
                  <c:v>135.58083333333335</c:v>
                </c:pt>
                <c:pt idx="1654">
                  <c:v>135.66249999999999</c:v>
                </c:pt>
                <c:pt idx="1655">
                  <c:v>135.745</c:v>
                </c:pt>
                <c:pt idx="1656">
                  <c:v>135.82666666666668</c:v>
                </c:pt>
                <c:pt idx="1657">
                  <c:v>135.90916666666666</c:v>
                </c:pt>
                <c:pt idx="1658">
                  <c:v>135.99083333333334</c:v>
                </c:pt>
                <c:pt idx="1659">
                  <c:v>136.07249999999999</c:v>
                </c:pt>
                <c:pt idx="1660">
                  <c:v>136.155</c:v>
                </c:pt>
                <c:pt idx="1661">
                  <c:v>136.23666666666665</c:v>
                </c:pt>
                <c:pt idx="1662">
                  <c:v>136.31916666666666</c:v>
                </c:pt>
                <c:pt idx="1663">
                  <c:v>136.40083333333334</c:v>
                </c:pt>
                <c:pt idx="1664">
                  <c:v>136.48333333333332</c:v>
                </c:pt>
                <c:pt idx="1665">
                  <c:v>136.565</c:v>
                </c:pt>
                <c:pt idx="1666">
                  <c:v>136.64666666666668</c:v>
                </c:pt>
                <c:pt idx="1667">
                  <c:v>136.72916666666666</c:v>
                </c:pt>
                <c:pt idx="1668">
                  <c:v>136.81083333333333</c:v>
                </c:pt>
                <c:pt idx="1669">
                  <c:v>136.89333333333335</c:v>
                </c:pt>
                <c:pt idx="1670">
                  <c:v>136.97499999999999</c:v>
                </c:pt>
                <c:pt idx="1671">
                  <c:v>137.0575</c:v>
                </c:pt>
                <c:pt idx="1672">
                  <c:v>137.13916666666668</c:v>
                </c:pt>
                <c:pt idx="1673">
                  <c:v>137.22083333333333</c:v>
                </c:pt>
                <c:pt idx="1674">
                  <c:v>137.30333333333334</c:v>
                </c:pt>
                <c:pt idx="1675">
                  <c:v>137.38499999999999</c:v>
                </c:pt>
                <c:pt idx="1676">
                  <c:v>137.4675</c:v>
                </c:pt>
                <c:pt idx="1677">
                  <c:v>137.54916666666665</c:v>
                </c:pt>
                <c:pt idx="1678">
                  <c:v>137.63083333333333</c:v>
                </c:pt>
                <c:pt idx="1679">
                  <c:v>137.71333333333334</c:v>
                </c:pt>
                <c:pt idx="1680">
                  <c:v>137.79499999999999</c:v>
                </c:pt>
                <c:pt idx="1681">
                  <c:v>137.8775</c:v>
                </c:pt>
                <c:pt idx="1682">
                  <c:v>137.95916666666668</c:v>
                </c:pt>
                <c:pt idx="1683">
                  <c:v>138.04166666666666</c:v>
                </c:pt>
                <c:pt idx="1684">
                  <c:v>138.12333333333333</c:v>
                </c:pt>
                <c:pt idx="1685">
                  <c:v>138.20500000000001</c:v>
                </c:pt>
                <c:pt idx="1686">
                  <c:v>138.28749999999999</c:v>
                </c:pt>
                <c:pt idx="1687">
                  <c:v>138.36916666666667</c:v>
                </c:pt>
                <c:pt idx="1688">
                  <c:v>138.45166666666668</c:v>
                </c:pt>
                <c:pt idx="1689">
                  <c:v>138.53333333333333</c:v>
                </c:pt>
                <c:pt idx="1690">
                  <c:v>138.61583333333334</c:v>
                </c:pt>
                <c:pt idx="1691">
                  <c:v>138.69749999999999</c:v>
                </c:pt>
                <c:pt idx="1692">
                  <c:v>138.77916666666667</c:v>
                </c:pt>
                <c:pt idx="1693">
                  <c:v>138.86166666666665</c:v>
                </c:pt>
                <c:pt idx="1694">
                  <c:v>138.94333333333333</c:v>
                </c:pt>
                <c:pt idx="1695">
                  <c:v>139.02583333333334</c:v>
                </c:pt>
                <c:pt idx="1696">
                  <c:v>139.10749999999999</c:v>
                </c:pt>
                <c:pt idx="1697">
                  <c:v>139.19</c:v>
                </c:pt>
                <c:pt idx="1698">
                  <c:v>139.27166666666668</c:v>
                </c:pt>
                <c:pt idx="1699">
                  <c:v>139.35333333333332</c:v>
                </c:pt>
                <c:pt idx="1700">
                  <c:v>139.43583333333333</c:v>
                </c:pt>
                <c:pt idx="1701">
                  <c:v>139.51750000000001</c:v>
                </c:pt>
                <c:pt idx="1702">
                  <c:v>139.6</c:v>
                </c:pt>
                <c:pt idx="1703">
                  <c:v>139.68166666666667</c:v>
                </c:pt>
                <c:pt idx="1704">
                  <c:v>139.76416666666668</c:v>
                </c:pt>
                <c:pt idx="1705">
                  <c:v>139.84583333333333</c:v>
                </c:pt>
                <c:pt idx="1706">
                  <c:v>139.92750000000001</c:v>
                </c:pt>
                <c:pt idx="1707">
                  <c:v>140.01</c:v>
                </c:pt>
                <c:pt idx="1708">
                  <c:v>140.09166666666667</c:v>
                </c:pt>
                <c:pt idx="1709">
                  <c:v>140.17416666666665</c:v>
                </c:pt>
                <c:pt idx="1710">
                  <c:v>140.25583333333333</c:v>
                </c:pt>
                <c:pt idx="1711">
                  <c:v>140.33833333333334</c:v>
                </c:pt>
                <c:pt idx="1712">
                  <c:v>140.41999999999999</c:v>
                </c:pt>
                <c:pt idx="1713">
                  <c:v>140.50166666666667</c:v>
                </c:pt>
                <c:pt idx="1714">
                  <c:v>140.58416666666668</c:v>
                </c:pt>
                <c:pt idx="1715">
                  <c:v>140.66583333333332</c:v>
                </c:pt>
                <c:pt idx="1716">
                  <c:v>140.74833333333333</c:v>
                </c:pt>
                <c:pt idx="1717">
                  <c:v>140.83000000000001</c:v>
                </c:pt>
                <c:pt idx="1718">
                  <c:v>140.91166666666666</c:v>
                </c:pt>
                <c:pt idx="1719">
                  <c:v>140.99416666666667</c:v>
                </c:pt>
                <c:pt idx="1720">
                  <c:v>141.07583333333335</c:v>
                </c:pt>
                <c:pt idx="1721">
                  <c:v>141.15833333333333</c:v>
                </c:pt>
                <c:pt idx="1722">
                  <c:v>141.24</c:v>
                </c:pt>
                <c:pt idx="1723">
                  <c:v>141.32249999999999</c:v>
                </c:pt>
                <c:pt idx="1724">
                  <c:v>141.40416666666667</c:v>
                </c:pt>
                <c:pt idx="1725">
                  <c:v>141.48583333333332</c:v>
                </c:pt>
                <c:pt idx="1726">
                  <c:v>141.56833333333333</c:v>
                </c:pt>
                <c:pt idx="1727">
                  <c:v>141.65</c:v>
                </c:pt>
                <c:pt idx="1728">
                  <c:v>141.73249999999999</c:v>
                </c:pt>
                <c:pt idx="1729">
                  <c:v>141.81416666666667</c:v>
                </c:pt>
                <c:pt idx="1730">
                  <c:v>141.89666666666668</c:v>
                </c:pt>
                <c:pt idx="1731">
                  <c:v>141.97833333333332</c:v>
                </c:pt>
                <c:pt idx="1732">
                  <c:v>142.06</c:v>
                </c:pt>
                <c:pt idx="1733">
                  <c:v>142.14250000000001</c:v>
                </c:pt>
                <c:pt idx="1734">
                  <c:v>142.22416666666666</c:v>
                </c:pt>
                <c:pt idx="1735">
                  <c:v>142.30666666666667</c:v>
                </c:pt>
                <c:pt idx="1736">
                  <c:v>142.38833333333335</c:v>
                </c:pt>
                <c:pt idx="1737">
                  <c:v>142.47083333333333</c:v>
                </c:pt>
                <c:pt idx="1738">
                  <c:v>142.55250000000001</c:v>
                </c:pt>
                <c:pt idx="1739">
                  <c:v>142.63416666666666</c:v>
                </c:pt>
                <c:pt idx="1740">
                  <c:v>142.71666666666667</c:v>
                </c:pt>
                <c:pt idx="1741">
                  <c:v>142.79833333333332</c:v>
                </c:pt>
                <c:pt idx="1742">
                  <c:v>142.88083333333333</c:v>
                </c:pt>
                <c:pt idx="1743">
                  <c:v>142.96250000000001</c:v>
                </c:pt>
                <c:pt idx="1744">
                  <c:v>143.04499999999999</c:v>
                </c:pt>
                <c:pt idx="1745">
                  <c:v>143.12666666666667</c:v>
                </c:pt>
                <c:pt idx="1746">
                  <c:v>143.20833333333334</c:v>
                </c:pt>
                <c:pt idx="1747">
                  <c:v>143.29083333333332</c:v>
                </c:pt>
                <c:pt idx="1748">
                  <c:v>143.3725</c:v>
                </c:pt>
                <c:pt idx="1749">
                  <c:v>143.45500000000001</c:v>
                </c:pt>
                <c:pt idx="1750">
                  <c:v>143.53666666666666</c:v>
                </c:pt>
                <c:pt idx="1751">
                  <c:v>143.61916666666667</c:v>
                </c:pt>
                <c:pt idx="1752">
                  <c:v>143.70083333333335</c:v>
                </c:pt>
                <c:pt idx="1753">
                  <c:v>143.7825</c:v>
                </c:pt>
                <c:pt idx="1754">
                  <c:v>143.86500000000001</c:v>
                </c:pt>
                <c:pt idx="1755">
                  <c:v>143.94666666666666</c:v>
                </c:pt>
                <c:pt idx="1756">
                  <c:v>144.02916666666667</c:v>
                </c:pt>
                <c:pt idx="1757">
                  <c:v>144.11083333333332</c:v>
                </c:pt>
                <c:pt idx="1758">
                  <c:v>144.1925</c:v>
                </c:pt>
                <c:pt idx="1759">
                  <c:v>144.27500000000001</c:v>
                </c:pt>
                <c:pt idx="1760">
                  <c:v>144.35666666666665</c:v>
                </c:pt>
                <c:pt idx="1761">
                  <c:v>144.43916666666667</c:v>
                </c:pt>
                <c:pt idx="1762">
                  <c:v>144.52083333333334</c:v>
                </c:pt>
                <c:pt idx="1763">
                  <c:v>144.60333333333332</c:v>
                </c:pt>
                <c:pt idx="1764">
                  <c:v>144.685</c:v>
                </c:pt>
                <c:pt idx="1765">
                  <c:v>144.76666666666668</c:v>
                </c:pt>
                <c:pt idx="1766">
                  <c:v>144.84916666666666</c:v>
                </c:pt>
                <c:pt idx="1767">
                  <c:v>144.93083333333334</c:v>
                </c:pt>
                <c:pt idx="1768">
                  <c:v>145.01333333333335</c:v>
                </c:pt>
                <c:pt idx="1769">
                  <c:v>145.095</c:v>
                </c:pt>
                <c:pt idx="1770">
                  <c:v>145.17750000000001</c:v>
                </c:pt>
                <c:pt idx="1771">
                  <c:v>145.25916666666666</c:v>
                </c:pt>
                <c:pt idx="1772">
                  <c:v>145.34083333333334</c:v>
                </c:pt>
                <c:pt idx="1773">
                  <c:v>145.42333333333332</c:v>
                </c:pt>
                <c:pt idx="1774">
                  <c:v>145.505</c:v>
                </c:pt>
                <c:pt idx="1775">
                  <c:v>145.58750000000001</c:v>
                </c:pt>
                <c:pt idx="1776">
                  <c:v>145.66916666666665</c:v>
                </c:pt>
                <c:pt idx="1777">
                  <c:v>145.75166666666667</c:v>
                </c:pt>
                <c:pt idx="1778">
                  <c:v>145.83333333333334</c:v>
                </c:pt>
                <c:pt idx="1779">
                  <c:v>145.91499999999999</c:v>
                </c:pt>
                <c:pt idx="1780">
                  <c:v>145.9975</c:v>
                </c:pt>
                <c:pt idx="1781">
                  <c:v>146.07916666666668</c:v>
                </c:pt>
                <c:pt idx="1782">
                  <c:v>146.16166666666666</c:v>
                </c:pt>
                <c:pt idx="1783">
                  <c:v>146.24333333333334</c:v>
                </c:pt>
                <c:pt idx="1784">
                  <c:v>146.32583333333335</c:v>
                </c:pt>
                <c:pt idx="1785">
                  <c:v>146.4075</c:v>
                </c:pt>
                <c:pt idx="1786">
                  <c:v>146.48916666666665</c:v>
                </c:pt>
                <c:pt idx="1787">
                  <c:v>146.57166666666666</c:v>
                </c:pt>
                <c:pt idx="1788">
                  <c:v>146.65333333333334</c:v>
                </c:pt>
                <c:pt idx="1789">
                  <c:v>146.73583333333332</c:v>
                </c:pt>
                <c:pt idx="1790">
                  <c:v>146.8175</c:v>
                </c:pt>
                <c:pt idx="1791">
                  <c:v>146.9</c:v>
                </c:pt>
                <c:pt idx="1792">
                  <c:v>146.98166666666665</c:v>
                </c:pt>
                <c:pt idx="1793">
                  <c:v>147.06333333333333</c:v>
                </c:pt>
                <c:pt idx="1794">
                  <c:v>147.14583333333334</c:v>
                </c:pt>
                <c:pt idx="1795">
                  <c:v>147.22749999999999</c:v>
                </c:pt>
                <c:pt idx="1796">
                  <c:v>147.31</c:v>
                </c:pt>
                <c:pt idx="1797">
                  <c:v>147.39166666666668</c:v>
                </c:pt>
                <c:pt idx="1798">
                  <c:v>147.47416666666666</c:v>
                </c:pt>
                <c:pt idx="1799">
                  <c:v>147.55583333333334</c:v>
                </c:pt>
                <c:pt idx="1800">
                  <c:v>147.63750000000002</c:v>
                </c:pt>
                <c:pt idx="1801">
                  <c:v>147.72</c:v>
                </c:pt>
                <c:pt idx="1802">
                  <c:v>147.80166666666665</c:v>
                </c:pt>
                <c:pt idx="1803">
                  <c:v>147.88416666666666</c:v>
                </c:pt>
                <c:pt idx="1804">
                  <c:v>147.96583333333334</c:v>
                </c:pt>
                <c:pt idx="1805">
                  <c:v>148.04749999999999</c:v>
                </c:pt>
                <c:pt idx="1806">
                  <c:v>148.13</c:v>
                </c:pt>
                <c:pt idx="1807">
                  <c:v>148.21166666666667</c:v>
                </c:pt>
                <c:pt idx="1808">
                  <c:v>148.29416666666665</c:v>
                </c:pt>
                <c:pt idx="1809">
                  <c:v>148.37583333333333</c:v>
                </c:pt>
                <c:pt idx="1810">
                  <c:v>148.45833333333334</c:v>
                </c:pt>
                <c:pt idx="1811">
                  <c:v>148.54</c:v>
                </c:pt>
                <c:pt idx="1812">
                  <c:v>148.62166666666667</c:v>
                </c:pt>
                <c:pt idx="1813">
                  <c:v>148.70416666666668</c:v>
                </c:pt>
                <c:pt idx="1814">
                  <c:v>148.78583333333333</c:v>
                </c:pt>
                <c:pt idx="1815">
                  <c:v>148.86833333333334</c:v>
                </c:pt>
                <c:pt idx="1816">
                  <c:v>148.95000000000002</c:v>
                </c:pt>
                <c:pt idx="1817">
                  <c:v>149.0325</c:v>
                </c:pt>
                <c:pt idx="1818">
                  <c:v>149.11416666666665</c:v>
                </c:pt>
                <c:pt idx="1819">
                  <c:v>149.19583333333333</c:v>
                </c:pt>
                <c:pt idx="1820">
                  <c:v>149.27833333333334</c:v>
                </c:pt>
                <c:pt idx="1821">
                  <c:v>149.35999999999999</c:v>
                </c:pt>
                <c:pt idx="1822">
                  <c:v>149.4425</c:v>
                </c:pt>
                <c:pt idx="1823">
                  <c:v>149.52416666666667</c:v>
                </c:pt>
                <c:pt idx="1824">
                  <c:v>149.60666666666665</c:v>
                </c:pt>
                <c:pt idx="1825">
                  <c:v>149.68833333333333</c:v>
                </c:pt>
                <c:pt idx="1826">
                  <c:v>149.77000000000001</c:v>
                </c:pt>
                <c:pt idx="1827">
                  <c:v>149.85249999999999</c:v>
                </c:pt>
                <c:pt idx="1828">
                  <c:v>149.93416666666667</c:v>
                </c:pt>
                <c:pt idx="1829">
                  <c:v>150.01666666666668</c:v>
                </c:pt>
                <c:pt idx="1830">
                  <c:v>150.09833333333333</c:v>
                </c:pt>
                <c:pt idx="1831">
                  <c:v>150.18083333333334</c:v>
                </c:pt>
                <c:pt idx="1832">
                  <c:v>150.26250000000002</c:v>
                </c:pt>
                <c:pt idx="1833">
                  <c:v>150.34416666666667</c:v>
                </c:pt>
                <c:pt idx="1834">
                  <c:v>150.42666666666665</c:v>
                </c:pt>
                <c:pt idx="1835">
                  <c:v>150.50833333333333</c:v>
                </c:pt>
                <c:pt idx="1836">
                  <c:v>150.59083333333334</c:v>
                </c:pt>
                <c:pt idx="1837">
                  <c:v>150.67249999999999</c:v>
                </c:pt>
                <c:pt idx="1838">
                  <c:v>150.755</c:v>
                </c:pt>
                <c:pt idx="1839">
                  <c:v>150.83666666666667</c:v>
                </c:pt>
                <c:pt idx="1840">
                  <c:v>150.91833333333332</c:v>
                </c:pt>
                <c:pt idx="1841">
                  <c:v>151.00083333333333</c:v>
                </c:pt>
                <c:pt idx="1842">
                  <c:v>151.08250000000001</c:v>
                </c:pt>
                <c:pt idx="1843">
                  <c:v>151.16499999999999</c:v>
                </c:pt>
                <c:pt idx="1844">
                  <c:v>151.24666666666667</c:v>
                </c:pt>
                <c:pt idx="1845">
                  <c:v>151.32833333333335</c:v>
                </c:pt>
                <c:pt idx="1846">
                  <c:v>151.41083333333333</c:v>
                </c:pt>
                <c:pt idx="1847">
                  <c:v>151.49250000000001</c:v>
                </c:pt>
                <c:pt idx="1848">
                  <c:v>151.57500000000002</c:v>
                </c:pt>
                <c:pt idx="1849">
                  <c:v>151.65666666666667</c:v>
                </c:pt>
                <c:pt idx="1850">
                  <c:v>151.73916666666665</c:v>
                </c:pt>
                <c:pt idx="1851">
                  <c:v>151.82083333333333</c:v>
                </c:pt>
                <c:pt idx="1852">
                  <c:v>151.9025</c:v>
                </c:pt>
                <c:pt idx="1853">
                  <c:v>151.98499999999999</c:v>
                </c:pt>
                <c:pt idx="1854">
                  <c:v>152.06666666666666</c:v>
                </c:pt>
                <c:pt idx="1855">
                  <c:v>152.14916666666667</c:v>
                </c:pt>
                <c:pt idx="1856">
                  <c:v>152.23083333333332</c:v>
                </c:pt>
                <c:pt idx="1857">
                  <c:v>152.31333333333333</c:v>
                </c:pt>
                <c:pt idx="1858">
                  <c:v>152.39500000000001</c:v>
                </c:pt>
                <c:pt idx="1859">
                  <c:v>152.47666666666666</c:v>
                </c:pt>
                <c:pt idx="1860">
                  <c:v>152.55916666666667</c:v>
                </c:pt>
                <c:pt idx="1861">
                  <c:v>152.64083333333335</c:v>
                </c:pt>
                <c:pt idx="1862">
                  <c:v>152.72333333333333</c:v>
                </c:pt>
                <c:pt idx="1863">
                  <c:v>152.80500000000001</c:v>
                </c:pt>
                <c:pt idx="1864">
                  <c:v>152.88750000000002</c:v>
                </c:pt>
                <c:pt idx="1865">
                  <c:v>152.96916666666667</c:v>
                </c:pt>
                <c:pt idx="1866">
                  <c:v>153.05083333333332</c:v>
                </c:pt>
                <c:pt idx="1867">
                  <c:v>153.13333333333333</c:v>
                </c:pt>
                <c:pt idx="1868">
                  <c:v>153.215</c:v>
                </c:pt>
                <c:pt idx="1869">
                  <c:v>153.29749999999999</c:v>
                </c:pt>
                <c:pt idx="1870">
                  <c:v>153.37916666666666</c:v>
                </c:pt>
                <c:pt idx="1871">
                  <c:v>153.46166666666667</c:v>
                </c:pt>
                <c:pt idx="1872">
                  <c:v>153.54333333333332</c:v>
                </c:pt>
                <c:pt idx="1873">
                  <c:v>153.625</c:v>
                </c:pt>
                <c:pt idx="1874">
                  <c:v>153.70750000000001</c:v>
                </c:pt>
                <c:pt idx="1875">
                  <c:v>153.78916666666666</c:v>
                </c:pt>
                <c:pt idx="1876">
                  <c:v>153.87166666666667</c:v>
                </c:pt>
                <c:pt idx="1877">
                  <c:v>153.95333333333335</c:v>
                </c:pt>
                <c:pt idx="1878">
                  <c:v>154.03583333333333</c:v>
                </c:pt>
                <c:pt idx="1879">
                  <c:v>154.11750000000001</c:v>
                </c:pt>
                <c:pt idx="1880">
                  <c:v>154.19916666666668</c:v>
                </c:pt>
                <c:pt idx="1881">
                  <c:v>154.28166666666667</c:v>
                </c:pt>
                <c:pt idx="1882">
                  <c:v>154.36333333333332</c:v>
                </c:pt>
                <c:pt idx="1883">
                  <c:v>154.44583333333333</c:v>
                </c:pt>
                <c:pt idx="1884">
                  <c:v>154.5275</c:v>
                </c:pt>
                <c:pt idx="1885">
                  <c:v>154.60916666666665</c:v>
                </c:pt>
                <c:pt idx="1886">
                  <c:v>154.69166666666666</c:v>
                </c:pt>
                <c:pt idx="1887">
                  <c:v>154.77333333333334</c:v>
                </c:pt>
                <c:pt idx="1888">
                  <c:v>154.85583333333332</c:v>
                </c:pt>
                <c:pt idx="1889">
                  <c:v>154.9375</c:v>
                </c:pt>
                <c:pt idx="1890">
                  <c:v>155.02000000000001</c:v>
                </c:pt>
                <c:pt idx="1891">
                  <c:v>155.10166666666666</c:v>
                </c:pt>
                <c:pt idx="1892">
                  <c:v>155.18333333333334</c:v>
                </c:pt>
                <c:pt idx="1893">
                  <c:v>155.26583333333335</c:v>
                </c:pt>
                <c:pt idx="1894">
                  <c:v>155.3475</c:v>
                </c:pt>
                <c:pt idx="1895">
                  <c:v>155.43</c:v>
                </c:pt>
                <c:pt idx="1896">
                  <c:v>155.51166666666668</c:v>
                </c:pt>
                <c:pt idx="1897">
                  <c:v>155.59416666666667</c:v>
                </c:pt>
                <c:pt idx="1898">
                  <c:v>155.67583333333332</c:v>
                </c:pt>
                <c:pt idx="1899">
                  <c:v>155.75749999999999</c:v>
                </c:pt>
                <c:pt idx="1900">
                  <c:v>155.84</c:v>
                </c:pt>
                <c:pt idx="1901">
                  <c:v>155.92166666666665</c:v>
                </c:pt>
                <c:pt idx="1902">
                  <c:v>156.00416666666666</c:v>
                </c:pt>
                <c:pt idx="1903">
                  <c:v>156.08583333333334</c:v>
                </c:pt>
                <c:pt idx="1904">
                  <c:v>156.16833333333332</c:v>
                </c:pt>
                <c:pt idx="1905">
                  <c:v>156.25</c:v>
                </c:pt>
                <c:pt idx="1906">
                  <c:v>156.33166666666668</c:v>
                </c:pt>
                <c:pt idx="1907">
                  <c:v>156.41416666666666</c:v>
                </c:pt>
                <c:pt idx="1908">
                  <c:v>156.49583333333334</c:v>
                </c:pt>
                <c:pt idx="1909">
                  <c:v>156.57833333333335</c:v>
                </c:pt>
                <c:pt idx="1910">
                  <c:v>156.66</c:v>
                </c:pt>
                <c:pt idx="1911">
                  <c:v>156.74250000000001</c:v>
                </c:pt>
                <c:pt idx="1912">
                  <c:v>156.82416666666668</c:v>
                </c:pt>
                <c:pt idx="1913">
                  <c:v>156.90583333333333</c:v>
                </c:pt>
                <c:pt idx="1914">
                  <c:v>156.98833333333332</c:v>
                </c:pt>
                <c:pt idx="1915">
                  <c:v>157.07</c:v>
                </c:pt>
                <c:pt idx="1916">
                  <c:v>157.1525</c:v>
                </c:pt>
                <c:pt idx="1917">
                  <c:v>157.23416666666665</c:v>
                </c:pt>
                <c:pt idx="1918">
                  <c:v>157.31666666666666</c:v>
                </c:pt>
                <c:pt idx="1919">
                  <c:v>157.39833333333334</c:v>
                </c:pt>
                <c:pt idx="1920">
                  <c:v>157.47999999999999</c:v>
                </c:pt>
                <c:pt idx="1921">
                  <c:v>157.5625</c:v>
                </c:pt>
                <c:pt idx="1922">
                  <c:v>157.64416666666668</c:v>
                </c:pt>
                <c:pt idx="1923">
                  <c:v>157.72666666666666</c:v>
                </c:pt>
                <c:pt idx="1924">
                  <c:v>157.80833333333334</c:v>
                </c:pt>
                <c:pt idx="1925">
                  <c:v>157.89083333333335</c:v>
                </c:pt>
                <c:pt idx="1926">
                  <c:v>157.9725</c:v>
                </c:pt>
                <c:pt idx="1927">
                  <c:v>158.05416666666667</c:v>
                </c:pt>
                <c:pt idx="1928">
                  <c:v>158.13666666666668</c:v>
                </c:pt>
                <c:pt idx="1929">
                  <c:v>158.21833333333333</c:v>
                </c:pt>
                <c:pt idx="1930">
                  <c:v>158.30083333333332</c:v>
                </c:pt>
                <c:pt idx="1931">
                  <c:v>158.38249999999999</c:v>
                </c:pt>
                <c:pt idx="1932">
                  <c:v>158.46416666666667</c:v>
                </c:pt>
                <c:pt idx="1933">
                  <c:v>158.54666666666665</c:v>
                </c:pt>
                <c:pt idx="1934">
                  <c:v>158.62833333333333</c:v>
                </c:pt>
                <c:pt idx="1935">
                  <c:v>158.71083333333334</c:v>
                </c:pt>
                <c:pt idx="1936">
                  <c:v>158.79249999999999</c:v>
                </c:pt>
                <c:pt idx="1937">
                  <c:v>158.875</c:v>
                </c:pt>
                <c:pt idx="1938">
                  <c:v>158.95666666666668</c:v>
                </c:pt>
                <c:pt idx="1939">
                  <c:v>159.03833333333333</c:v>
                </c:pt>
                <c:pt idx="1940">
                  <c:v>159.12083333333334</c:v>
                </c:pt>
                <c:pt idx="1941">
                  <c:v>159.20250000000001</c:v>
                </c:pt>
                <c:pt idx="1942">
                  <c:v>159.285</c:v>
                </c:pt>
                <c:pt idx="1943">
                  <c:v>159.36666666666667</c:v>
                </c:pt>
                <c:pt idx="1944">
                  <c:v>159.44916666666668</c:v>
                </c:pt>
                <c:pt idx="1945">
                  <c:v>159.53083333333333</c:v>
                </c:pt>
                <c:pt idx="1946">
                  <c:v>159.61249999999998</c:v>
                </c:pt>
                <c:pt idx="1947">
                  <c:v>159.69499999999999</c:v>
                </c:pt>
                <c:pt idx="1948">
                  <c:v>159.77666666666667</c:v>
                </c:pt>
                <c:pt idx="1949">
                  <c:v>159.85916666666665</c:v>
                </c:pt>
                <c:pt idx="1950">
                  <c:v>159.94083333333333</c:v>
                </c:pt>
                <c:pt idx="1951">
                  <c:v>160.02333333333334</c:v>
                </c:pt>
                <c:pt idx="1952">
                  <c:v>160.10499999999999</c:v>
                </c:pt>
                <c:pt idx="1953">
                  <c:v>160.18666666666667</c:v>
                </c:pt>
                <c:pt idx="1954">
                  <c:v>160.26916666666668</c:v>
                </c:pt>
                <c:pt idx="1955">
                  <c:v>160.35083333333333</c:v>
                </c:pt>
                <c:pt idx="1956">
                  <c:v>160.43333333333334</c:v>
                </c:pt>
                <c:pt idx="1957">
                  <c:v>160.51500000000001</c:v>
                </c:pt>
                <c:pt idx="1958">
                  <c:v>160.5975</c:v>
                </c:pt>
                <c:pt idx="1959">
                  <c:v>160.67916666666667</c:v>
                </c:pt>
                <c:pt idx="1960">
                  <c:v>160.76083333333335</c:v>
                </c:pt>
                <c:pt idx="1961">
                  <c:v>160.84333333333333</c:v>
                </c:pt>
                <c:pt idx="1962">
                  <c:v>160.92499999999998</c:v>
                </c:pt>
                <c:pt idx="1963">
                  <c:v>161.00749999999999</c:v>
                </c:pt>
                <c:pt idx="1964">
                  <c:v>161.08916666666667</c:v>
                </c:pt>
                <c:pt idx="1965">
                  <c:v>161.17166666666665</c:v>
                </c:pt>
                <c:pt idx="1966">
                  <c:v>161.25333333333333</c:v>
                </c:pt>
                <c:pt idx="1967">
                  <c:v>161.33500000000001</c:v>
                </c:pt>
                <c:pt idx="1968">
                  <c:v>161.41749999999999</c:v>
                </c:pt>
                <c:pt idx="1969">
                  <c:v>161.49916666666667</c:v>
                </c:pt>
                <c:pt idx="1970">
                  <c:v>161.58166666666668</c:v>
                </c:pt>
                <c:pt idx="1971">
                  <c:v>161.66333333333333</c:v>
                </c:pt>
                <c:pt idx="1972">
                  <c:v>161.745</c:v>
                </c:pt>
                <c:pt idx="1973">
                  <c:v>161.82750000000001</c:v>
                </c:pt>
                <c:pt idx="1974">
                  <c:v>161.90916666666666</c:v>
                </c:pt>
                <c:pt idx="1975">
                  <c:v>161.99166666666667</c:v>
                </c:pt>
                <c:pt idx="1976">
                  <c:v>162.07333333333335</c:v>
                </c:pt>
                <c:pt idx="1977">
                  <c:v>162.15583333333333</c:v>
                </c:pt>
                <c:pt idx="1978">
                  <c:v>162.23749999999998</c:v>
                </c:pt>
                <c:pt idx="1979">
                  <c:v>162.31916666666666</c:v>
                </c:pt>
                <c:pt idx="1980">
                  <c:v>162.40166666666667</c:v>
                </c:pt>
                <c:pt idx="1981">
                  <c:v>162.48333333333332</c:v>
                </c:pt>
                <c:pt idx="1982">
                  <c:v>162.56583333333333</c:v>
                </c:pt>
                <c:pt idx="1983">
                  <c:v>162.64750000000001</c:v>
                </c:pt>
                <c:pt idx="1984">
                  <c:v>162.72999999999999</c:v>
                </c:pt>
                <c:pt idx="1985">
                  <c:v>162.81166666666667</c:v>
                </c:pt>
                <c:pt idx="1986">
                  <c:v>162.89333333333335</c:v>
                </c:pt>
                <c:pt idx="1987">
                  <c:v>162.97583333333333</c:v>
                </c:pt>
                <c:pt idx="1988">
                  <c:v>163.0575</c:v>
                </c:pt>
                <c:pt idx="1989">
                  <c:v>163.14000000000001</c:v>
                </c:pt>
                <c:pt idx="1990">
                  <c:v>163.22166666666666</c:v>
                </c:pt>
                <c:pt idx="1991">
                  <c:v>163.30416666666667</c:v>
                </c:pt>
                <c:pt idx="1992">
                  <c:v>163.38583333333335</c:v>
                </c:pt>
                <c:pt idx="1993">
                  <c:v>163.4675</c:v>
                </c:pt>
                <c:pt idx="1994">
                  <c:v>163.54999999999998</c:v>
                </c:pt>
                <c:pt idx="1995">
                  <c:v>163.63166666666666</c:v>
                </c:pt>
                <c:pt idx="1996">
                  <c:v>163.71416666666667</c:v>
                </c:pt>
                <c:pt idx="1997">
                  <c:v>163.79583333333332</c:v>
                </c:pt>
                <c:pt idx="1998">
                  <c:v>163.87833333333333</c:v>
                </c:pt>
                <c:pt idx="1999">
                  <c:v>163.96</c:v>
                </c:pt>
                <c:pt idx="2000">
                  <c:v>164.04166666666666</c:v>
                </c:pt>
                <c:pt idx="2001">
                  <c:v>164.12416666666667</c:v>
                </c:pt>
                <c:pt idx="2002">
                  <c:v>164.20583333333335</c:v>
                </c:pt>
                <c:pt idx="2003">
                  <c:v>164.28833333333333</c:v>
                </c:pt>
                <c:pt idx="2004">
                  <c:v>164.37</c:v>
                </c:pt>
                <c:pt idx="2005">
                  <c:v>164.45250000000001</c:v>
                </c:pt>
                <c:pt idx="2006">
                  <c:v>164.53416666666666</c:v>
                </c:pt>
                <c:pt idx="2007">
                  <c:v>164.61583333333334</c:v>
                </c:pt>
                <c:pt idx="2008">
                  <c:v>164.69833333333335</c:v>
                </c:pt>
                <c:pt idx="2009">
                  <c:v>164.78</c:v>
                </c:pt>
                <c:pt idx="2010">
                  <c:v>164.86249999999998</c:v>
                </c:pt>
                <c:pt idx="2011">
                  <c:v>164.94416666666666</c:v>
                </c:pt>
                <c:pt idx="2012">
                  <c:v>165.02583333333334</c:v>
                </c:pt>
                <c:pt idx="2013">
                  <c:v>165.10833333333332</c:v>
                </c:pt>
                <c:pt idx="2014">
                  <c:v>165.19</c:v>
                </c:pt>
                <c:pt idx="2015">
                  <c:v>165.27250000000001</c:v>
                </c:pt>
                <c:pt idx="2016">
                  <c:v>165.35416666666666</c:v>
                </c:pt>
                <c:pt idx="2017">
                  <c:v>165.43666666666667</c:v>
                </c:pt>
                <c:pt idx="2018">
                  <c:v>165.51833333333335</c:v>
                </c:pt>
                <c:pt idx="2019">
                  <c:v>165.6</c:v>
                </c:pt>
                <c:pt idx="2020">
                  <c:v>165.6825</c:v>
                </c:pt>
                <c:pt idx="2021">
                  <c:v>165.76416666666668</c:v>
                </c:pt>
                <c:pt idx="2022">
                  <c:v>165.84666666666666</c:v>
                </c:pt>
                <c:pt idx="2023">
                  <c:v>165.92833333333334</c:v>
                </c:pt>
                <c:pt idx="2024">
                  <c:v>166.01083333333335</c:v>
                </c:pt>
                <c:pt idx="2025">
                  <c:v>166.0925</c:v>
                </c:pt>
                <c:pt idx="2026">
                  <c:v>166.17416666666665</c:v>
                </c:pt>
                <c:pt idx="2027">
                  <c:v>166.25666666666666</c:v>
                </c:pt>
                <c:pt idx="2028">
                  <c:v>166.33833333333334</c:v>
                </c:pt>
                <c:pt idx="2029">
                  <c:v>166.42083333333332</c:v>
                </c:pt>
                <c:pt idx="2030">
                  <c:v>166.5025</c:v>
                </c:pt>
                <c:pt idx="2031">
                  <c:v>166.58500000000001</c:v>
                </c:pt>
                <c:pt idx="2032">
                  <c:v>166.66666666666666</c:v>
                </c:pt>
                <c:pt idx="2033">
                  <c:v>166.74833333333333</c:v>
                </c:pt>
                <c:pt idx="2034">
                  <c:v>166.83083333333335</c:v>
                </c:pt>
                <c:pt idx="2035">
                  <c:v>166.91249999999999</c:v>
                </c:pt>
                <c:pt idx="2036">
                  <c:v>166.995</c:v>
                </c:pt>
                <c:pt idx="2037">
                  <c:v>167.07666666666668</c:v>
                </c:pt>
                <c:pt idx="2038">
                  <c:v>167.15916666666666</c:v>
                </c:pt>
                <c:pt idx="2039">
                  <c:v>167.24083333333334</c:v>
                </c:pt>
                <c:pt idx="2040">
                  <c:v>167.32249999999999</c:v>
                </c:pt>
                <c:pt idx="2041">
                  <c:v>167.405</c:v>
                </c:pt>
                <c:pt idx="2042">
                  <c:v>167.48666666666665</c:v>
                </c:pt>
                <c:pt idx="2043">
                  <c:v>167.56916666666666</c:v>
                </c:pt>
                <c:pt idx="2044">
                  <c:v>167.65083333333334</c:v>
                </c:pt>
                <c:pt idx="2045">
                  <c:v>167.73333333333332</c:v>
                </c:pt>
                <c:pt idx="2046">
                  <c:v>167.815</c:v>
                </c:pt>
                <c:pt idx="2047">
                  <c:v>167.89666666666668</c:v>
                </c:pt>
                <c:pt idx="2048">
                  <c:v>167.97916666666666</c:v>
                </c:pt>
                <c:pt idx="2049">
                  <c:v>168.06083333333333</c:v>
                </c:pt>
                <c:pt idx="2050">
                  <c:v>168.14333333333335</c:v>
                </c:pt>
                <c:pt idx="2051">
                  <c:v>168.22499999999999</c:v>
                </c:pt>
                <c:pt idx="2052">
                  <c:v>168.3075</c:v>
                </c:pt>
                <c:pt idx="2053">
                  <c:v>168.38916666666668</c:v>
                </c:pt>
                <c:pt idx="2054">
                  <c:v>168.47083333333333</c:v>
                </c:pt>
                <c:pt idx="2055">
                  <c:v>168.55333333333334</c:v>
                </c:pt>
                <c:pt idx="2056">
                  <c:v>168.63499999999999</c:v>
                </c:pt>
                <c:pt idx="2057">
                  <c:v>168.7175</c:v>
                </c:pt>
                <c:pt idx="2058">
                  <c:v>168.79916666666665</c:v>
                </c:pt>
                <c:pt idx="2059">
                  <c:v>168.88083333333333</c:v>
                </c:pt>
                <c:pt idx="2060">
                  <c:v>168.96333333333334</c:v>
                </c:pt>
                <c:pt idx="2061">
                  <c:v>169.04499999999999</c:v>
                </c:pt>
                <c:pt idx="2062">
                  <c:v>169.1275</c:v>
                </c:pt>
                <c:pt idx="2063">
                  <c:v>169.20916666666668</c:v>
                </c:pt>
                <c:pt idx="2064">
                  <c:v>169.29166666666666</c:v>
                </c:pt>
                <c:pt idx="2065">
                  <c:v>169.37333333333333</c:v>
                </c:pt>
                <c:pt idx="2066">
                  <c:v>169.45500000000001</c:v>
                </c:pt>
                <c:pt idx="2067">
                  <c:v>169.53749999999999</c:v>
                </c:pt>
                <c:pt idx="2068">
                  <c:v>169.61916666666667</c:v>
                </c:pt>
                <c:pt idx="2069">
                  <c:v>169.70166666666668</c:v>
                </c:pt>
                <c:pt idx="2070">
                  <c:v>169.78333333333333</c:v>
                </c:pt>
                <c:pt idx="2071">
                  <c:v>169.86583333333334</c:v>
                </c:pt>
                <c:pt idx="2072">
                  <c:v>169.94749999999999</c:v>
                </c:pt>
                <c:pt idx="2073">
                  <c:v>170.02916666666667</c:v>
                </c:pt>
                <c:pt idx="2074">
                  <c:v>170.11166666666665</c:v>
                </c:pt>
                <c:pt idx="2075">
                  <c:v>170.19333333333333</c:v>
                </c:pt>
                <c:pt idx="2076">
                  <c:v>170.27583333333334</c:v>
                </c:pt>
                <c:pt idx="2077">
                  <c:v>170.35749999999999</c:v>
                </c:pt>
                <c:pt idx="2078">
                  <c:v>170.44</c:v>
                </c:pt>
                <c:pt idx="2079">
                  <c:v>170.52166666666668</c:v>
                </c:pt>
                <c:pt idx="2080">
                  <c:v>170.60333333333332</c:v>
                </c:pt>
                <c:pt idx="2081">
                  <c:v>170.68583333333333</c:v>
                </c:pt>
                <c:pt idx="2082">
                  <c:v>170.76750000000001</c:v>
                </c:pt>
                <c:pt idx="2083">
                  <c:v>170.85</c:v>
                </c:pt>
                <c:pt idx="2084">
                  <c:v>170.93166666666664</c:v>
                </c:pt>
                <c:pt idx="2085">
                  <c:v>171.01416666666668</c:v>
                </c:pt>
                <c:pt idx="2086">
                  <c:v>171.09583333333333</c:v>
                </c:pt>
                <c:pt idx="2087">
                  <c:v>171.17750000000001</c:v>
                </c:pt>
                <c:pt idx="2088">
                  <c:v>171.26</c:v>
                </c:pt>
                <c:pt idx="2089">
                  <c:v>171.34166666666667</c:v>
                </c:pt>
                <c:pt idx="2090">
                  <c:v>171.42416666666668</c:v>
                </c:pt>
                <c:pt idx="2091">
                  <c:v>171.50583333333336</c:v>
                </c:pt>
                <c:pt idx="2092">
                  <c:v>171.58833333333334</c:v>
                </c:pt>
                <c:pt idx="2093">
                  <c:v>171.67</c:v>
                </c:pt>
                <c:pt idx="2094">
                  <c:v>171.75166666666667</c:v>
                </c:pt>
                <c:pt idx="2095">
                  <c:v>171.83416666666668</c:v>
                </c:pt>
                <c:pt idx="2096">
                  <c:v>171.91583333333332</c:v>
                </c:pt>
                <c:pt idx="2097">
                  <c:v>171.99833333333333</c:v>
                </c:pt>
                <c:pt idx="2098">
                  <c:v>172.08</c:v>
                </c:pt>
                <c:pt idx="2099">
                  <c:v>172.16166666666666</c:v>
                </c:pt>
                <c:pt idx="2100">
                  <c:v>172.24416666666664</c:v>
                </c:pt>
                <c:pt idx="2101">
                  <c:v>172.32583333333332</c:v>
                </c:pt>
                <c:pt idx="2102">
                  <c:v>172.40833333333333</c:v>
                </c:pt>
                <c:pt idx="2103">
                  <c:v>172.49</c:v>
                </c:pt>
                <c:pt idx="2104">
                  <c:v>172.57249999999999</c:v>
                </c:pt>
                <c:pt idx="2105">
                  <c:v>172.65416666666667</c:v>
                </c:pt>
                <c:pt idx="2106">
                  <c:v>172.73583333333332</c:v>
                </c:pt>
                <c:pt idx="2107">
                  <c:v>172.81833333333336</c:v>
                </c:pt>
                <c:pt idx="2108">
                  <c:v>172.9</c:v>
                </c:pt>
                <c:pt idx="2109">
                  <c:v>172.98249999999999</c:v>
                </c:pt>
                <c:pt idx="2110">
                  <c:v>173.06416666666667</c:v>
                </c:pt>
                <c:pt idx="2111">
                  <c:v>173.14666666666668</c:v>
                </c:pt>
                <c:pt idx="2112">
                  <c:v>173.22833333333332</c:v>
                </c:pt>
                <c:pt idx="2113">
                  <c:v>173.30999999999997</c:v>
                </c:pt>
                <c:pt idx="2114">
                  <c:v>173.39250000000001</c:v>
                </c:pt>
                <c:pt idx="2115">
                  <c:v>173.47416666666666</c:v>
                </c:pt>
                <c:pt idx="2116">
                  <c:v>173.55666666666664</c:v>
                </c:pt>
                <c:pt idx="2117">
                  <c:v>173.63833333333332</c:v>
                </c:pt>
                <c:pt idx="2118">
                  <c:v>173.72083333333333</c:v>
                </c:pt>
                <c:pt idx="2119">
                  <c:v>173.80250000000001</c:v>
                </c:pt>
                <c:pt idx="2120">
                  <c:v>173.88416666666669</c:v>
                </c:pt>
                <c:pt idx="2121">
                  <c:v>173.96666666666667</c:v>
                </c:pt>
                <c:pt idx="2122">
                  <c:v>174.04833333333332</c:v>
                </c:pt>
                <c:pt idx="2123">
                  <c:v>174.13083333333336</c:v>
                </c:pt>
                <c:pt idx="2124">
                  <c:v>174.21250000000001</c:v>
                </c:pt>
                <c:pt idx="2125">
                  <c:v>174.29499999999999</c:v>
                </c:pt>
                <c:pt idx="2126">
                  <c:v>174.37666666666667</c:v>
                </c:pt>
                <c:pt idx="2127">
                  <c:v>174.45833333333334</c:v>
                </c:pt>
                <c:pt idx="2128">
                  <c:v>174.54083333333332</c:v>
                </c:pt>
                <c:pt idx="2129">
                  <c:v>174.62249999999997</c:v>
                </c:pt>
                <c:pt idx="2130">
                  <c:v>174.70500000000001</c:v>
                </c:pt>
                <c:pt idx="2131">
                  <c:v>174.78666666666666</c:v>
                </c:pt>
                <c:pt idx="2132">
                  <c:v>174.86916666666664</c:v>
                </c:pt>
                <c:pt idx="2133">
                  <c:v>174.95083333333332</c:v>
                </c:pt>
                <c:pt idx="2134">
                  <c:v>175.0325</c:v>
                </c:pt>
                <c:pt idx="2135">
                  <c:v>175.11500000000001</c:v>
                </c:pt>
                <c:pt idx="2136">
                  <c:v>175.19666666666669</c:v>
                </c:pt>
                <c:pt idx="2137">
                  <c:v>175.27916666666667</c:v>
                </c:pt>
                <c:pt idx="2138">
                  <c:v>175.36083333333332</c:v>
                </c:pt>
                <c:pt idx="2139">
                  <c:v>175.4425</c:v>
                </c:pt>
                <c:pt idx="2140">
                  <c:v>175.52500000000001</c:v>
                </c:pt>
                <c:pt idx="2141">
                  <c:v>175.60666666666668</c:v>
                </c:pt>
                <c:pt idx="2142">
                  <c:v>175.68916666666667</c:v>
                </c:pt>
                <c:pt idx="2143">
                  <c:v>175.77083333333334</c:v>
                </c:pt>
                <c:pt idx="2144">
                  <c:v>175.85333333333332</c:v>
                </c:pt>
                <c:pt idx="2145">
                  <c:v>175.93499999999997</c:v>
                </c:pt>
                <c:pt idx="2146">
                  <c:v>176.01666666666665</c:v>
                </c:pt>
                <c:pt idx="2147">
                  <c:v>176.09916666666666</c:v>
                </c:pt>
                <c:pt idx="2148">
                  <c:v>176.18083333333334</c:v>
                </c:pt>
                <c:pt idx="2149">
                  <c:v>176.26333333333332</c:v>
                </c:pt>
                <c:pt idx="2150">
                  <c:v>176.345</c:v>
                </c:pt>
                <c:pt idx="2151">
                  <c:v>176.42750000000001</c:v>
                </c:pt>
                <c:pt idx="2152">
                  <c:v>176.50916666666669</c:v>
                </c:pt>
                <c:pt idx="2153">
                  <c:v>176.59083333333334</c:v>
                </c:pt>
                <c:pt idx="2154">
                  <c:v>176.67333333333332</c:v>
                </c:pt>
                <c:pt idx="2155">
                  <c:v>176.755</c:v>
                </c:pt>
                <c:pt idx="2156">
                  <c:v>176.83750000000001</c:v>
                </c:pt>
                <c:pt idx="2157">
                  <c:v>176.91916666666668</c:v>
                </c:pt>
                <c:pt idx="2158">
                  <c:v>177.00166666666667</c:v>
                </c:pt>
                <c:pt idx="2159">
                  <c:v>177.08333333333334</c:v>
                </c:pt>
                <c:pt idx="2160">
                  <c:v>177.16499999999999</c:v>
                </c:pt>
                <c:pt idx="2161">
                  <c:v>177.24749999999997</c:v>
                </c:pt>
                <c:pt idx="2162">
                  <c:v>177.32916666666665</c:v>
                </c:pt>
                <c:pt idx="2163">
                  <c:v>177.41166666666666</c:v>
                </c:pt>
                <c:pt idx="2164">
                  <c:v>177.49333333333334</c:v>
                </c:pt>
                <c:pt idx="2165">
                  <c:v>177.57583333333332</c:v>
                </c:pt>
                <c:pt idx="2166">
                  <c:v>177.6575</c:v>
                </c:pt>
                <c:pt idx="2167">
                  <c:v>177.73916666666665</c:v>
                </c:pt>
                <c:pt idx="2168">
                  <c:v>177.82166666666669</c:v>
                </c:pt>
                <c:pt idx="2169">
                  <c:v>177.90333333333334</c:v>
                </c:pt>
                <c:pt idx="2170">
                  <c:v>177.98583333333332</c:v>
                </c:pt>
                <c:pt idx="2171">
                  <c:v>178.0675</c:v>
                </c:pt>
                <c:pt idx="2172">
                  <c:v>178.15</c:v>
                </c:pt>
                <c:pt idx="2173">
                  <c:v>178.23166666666668</c:v>
                </c:pt>
                <c:pt idx="2174">
                  <c:v>178.31333333333336</c:v>
                </c:pt>
                <c:pt idx="2175">
                  <c:v>178.39583333333334</c:v>
                </c:pt>
                <c:pt idx="2176">
                  <c:v>178.47749999999999</c:v>
                </c:pt>
                <c:pt idx="2177">
                  <c:v>178.55999999999997</c:v>
                </c:pt>
                <c:pt idx="2178">
                  <c:v>178.64166666666665</c:v>
                </c:pt>
                <c:pt idx="2179">
                  <c:v>178.72416666666666</c:v>
                </c:pt>
                <c:pt idx="2180">
                  <c:v>178.80583333333334</c:v>
                </c:pt>
                <c:pt idx="2181">
                  <c:v>178.88750000000002</c:v>
                </c:pt>
                <c:pt idx="2182">
                  <c:v>178.97</c:v>
                </c:pt>
                <c:pt idx="2183">
                  <c:v>179.05166666666665</c:v>
                </c:pt>
                <c:pt idx="2184">
                  <c:v>179.13416666666669</c:v>
                </c:pt>
                <c:pt idx="2185">
                  <c:v>179.21583333333334</c:v>
                </c:pt>
                <c:pt idx="2186">
                  <c:v>179.29750000000001</c:v>
                </c:pt>
                <c:pt idx="2187">
                  <c:v>179.38</c:v>
                </c:pt>
                <c:pt idx="2188">
                  <c:v>179.46166666666667</c:v>
                </c:pt>
                <c:pt idx="2189">
                  <c:v>179.54416666666668</c:v>
                </c:pt>
                <c:pt idx="2190">
                  <c:v>179.62583333333336</c:v>
                </c:pt>
                <c:pt idx="2191">
                  <c:v>179.70833333333334</c:v>
                </c:pt>
                <c:pt idx="2192">
                  <c:v>179.79</c:v>
                </c:pt>
                <c:pt idx="2193">
                  <c:v>179.87166666666667</c:v>
                </c:pt>
                <c:pt idx="2194">
                  <c:v>179.95416666666665</c:v>
                </c:pt>
                <c:pt idx="2195">
                  <c:v>180.03583333333333</c:v>
                </c:pt>
                <c:pt idx="2196">
                  <c:v>180.11833333333334</c:v>
                </c:pt>
                <c:pt idx="2197">
                  <c:v>180.20000000000002</c:v>
                </c:pt>
                <c:pt idx="2198">
                  <c:v>180.2825</c:v>
                </c:pt>
                <c:pt idx="2199">
                  <c:v>180.36416666666665</c:v>
                </c:pt>
                <c:pt idx="2200">
                  <c:v>180.44583333333333</c:v>
                </c:pt>
                <c:pt idx="2201">
                  <c:v>180.52833333333334</c:v>
                </c:pt>
                <c:pt idx="2202">
                  <c:v>180.61</c:v>
                </c:pt>
                <c:pt idx="2203">
                  <c:v>180.6925</c:v>
                </c:pt>
                <c:pt idx="2204">
                  <c:v>180.77416666666667</c:v>
                </c:pt>
                <c:pt idx="2205">
                  <c:v>180.85666666666668</c:v>
                </c:pt>
                <c:pt idx="2206">
                  <c:v>180.93833333333336</c:v>
                </c:pt>
                <c:pt idx="2207">
                  <c:v>181.01999999999998</c:v>
                </c:pt>
                <c:pt idx="2208">
                  <c:v>181.10249999999999</c:v>
                </c:pt>
                <c:pt idx="2209">
                  <c:v>181.18416666666667</c:v>
                </c:pt>
                <c:pt idx="2210">
                  <c:v>181.26666666666665</c:v>
                </c:pt>
                <c:pt idx="2211">
                  <c:v>181.34833333333333</c:v>
                </c:pt>
                <c:pt idx="2212">
                  <c:v>181.43083333333334</c:v>
                </c:pt>
                <c:pt idx="2213">
                  <c:v>181.51250000000002</c:v>
                </c:pt>
                <c:pt idx="2214">
                  <c:v>181.59416666666667</c:v>
                </c:pt>
                <c:pt idx="2215">
                  <c:v>181.67666666666665</c:v>
                </c:pt>
                <c:pt idx="2216">
                  <c:v>181.75833333333333</c:v>
                </c:pt>
                <c:pt idx="2217">
                  <c:v>181.84083333333334</c:v>
                </c:pt>
                <c:pt idx="2218">
                  <c:v>181.92250000000001</c:v>
                </c:pt>
                <c:pt idx="2219">
                  <c:v>182.005</c:v>
                </c:pt>
                <c:pt idx="2220">
                  <c:v>182.08666666666667</c:v>
                </c:pt>
                <c:pt idx="2221">
                  <c:v>182.16833333333332</c:v>
                </c:pt>
                <c:pt idx="2222">
                  <c:v>182.25083333333336</c:v>
                </c:pt>
                <c:pt idx="2223">
                  <c:v>182.33249999999998</c:v>
                </c:pt>
                <c:pt idx="2224">
                  <c:v>182.41499999999999</c:v>
                </c:pt>
                <c:pt idx="2225">
                  <c:v>182.49666666666667</c:v>
                </c:pt>
                <c:pt idx="2226">
                  <c:v>182.57833333333335</c:v>
                </c:pt>
                <c:pt idx="2227">
                  <c:v>182.66083333333333</c:v>
                </c:pt>
                <c:pt idx="2228">
                  <c:v>182.74249999999998</c:v>
                </c:pt>
                <c:pt idx="2229">
                  <c:v>182.82500000000002</c:v>
                </c:pt>
                <c:pt idx="2230">
                  <c:v>182.90666666666667</c:v>
                </c:pt>
                <c:pt idx="2231">
                  <c:v>182.98916666666665</c:v>
                </c:pt>
                <c:pt idx="2232">
                  <c:v>183.07083333333333</c:v>
                </c:pt>
                <c:pt idx="2233">
                  <c:v>183.1525</c:v>
                </c:pt>
                <c:pt idx="2234">
                  <c:v>183.23500000000001</c:v>
                </c:pt>
                <c:pt idx="2235">
                  <c:v>183.31666666666669</c:v>
                </c:pt>
                <c:pt idx="2236">
                  <c:v>183.39916666666667</c:v>
                </c:pt>
                <c:pt idx="2237">
                  <c:v>183.48083333333332</c:v>
                </c:pt>
                <c:pt idx="2238">
                  <c:v>183.56333333333336</c:v>
                </c:pt>
                <c:pt idx="2239">
                  <c:v>183.64499999999998</c:v>
                </c:pt>
                <c:pt idx="2240">
                  <c:v>183.72666666666666</c:v>
                </c:pt>
                <c:pt idx="2241">
                  <c:v>183.80916666666667</c:v>
                </c:pt>
                <c:pt idx="2242">
                  <c:v>183.89083333333335</c:v>
                </c:pt>
                <c:pt idx="2243">
                  <c:v>183.97333333333333</c:v>
                </c:pt>
                <c:pt idx="2244">
                  <c:v>184.05499999999998</c:v>
                </c:pt>
                <c:pt idx="2245">
                  <c:v>184.13750000000002</c:v>
                </c:pt>
                <c:pt idx="2246">
                  <c:v>184.21916666666667</c:v>
                </c:pt>
                <c:pt idx="2247">
                  <c:v>184.30083333333334</c:v>
                </c:pt>
                <c:pt idx="2248">
                  <c:v>184.38333333333333</c:v>
                </c:pt>
                <c:pt idx="2249">
                  <c:v>184.465</c:v>
                </c:pt>
                <c:pt idx="2250">
                  <c:v>184.54750000000001</c:v>
                </c:pt>
                <c:pt idx="2251">
                  <c:v>184.62916666666669</c:v>
                </c:pt>
                <c:pt idx="2252">
                  <c:v>184.71166666666667</c:v>
                </c:pt>
                <c:pt idx="2253">
                  <c:v>184.79333333333332</c:v>
                </c:pt>
                <c:pt idx="2254">
                  <c:v>184.875</c:v>
                </c:pt>
                <c:pt idx="2255">
                  <c:v>184.95749999999998</c:v>
                </c:pt>
                <c:pt idx="2256">
                  <c:v>185.03916666666666</c:v>
                </c:pt>
                <c:pt idx="2257">
                  <c:v>185.12166666666667</c:v>
                </c:pt>
                <c:pt idx="2258">
                  <c:v>185.20333333333335</c:v>
                </c:pt>
                <c:pt idx="2259">
                  <c:v>185.28583333333333</c:v>
                </c:pt>
                <c:pt idx="2260">
                  <c:v>185.36749999999998</c:v>
                </c:pt>
                <c:pt idx="2261">
                  <c:v>185.44916666666666</c:v>
                </c:pt>
                <c:pt idx="2262">
                  <c:v>185.53166666666667</c:v>
                </c:pt>
                <c:pt idx="2263">
                  <c:v>185.61333333333334</c:v>
                </c:pt>
                <c:pt idx="2264">
                  <c:v>185.69583333333333</c:v>
                </c:pt>
                <c:pt idx="2265">
                  <c:v>185.7775</c:v>
                </c:pt>
                <c:pt idx="2266">
                  <c:v>185.85916666666665</c:v>
                </c:pt>
                <c:pt idx="2267">
                  <c:v>185.94166666666669</c:v>
                </c:pt>
                <c:pt idx="2268">
                  <c:v>186.02333333333334</c:v>
                </c:pt>
                <c:pt idx="2269">
                  <c:v>186.10583333333332</c:v>
                </c:pt>
                <c:pt idx="2270">
                  <c:v>186.1875</c:v>
                </c:pt>
                <c:pt idx="2271">
                  <c:v>186.26999999999998</c:v>
                </c:pt>
                <c:pt idx="2272">
                  <c:v>186.35166666666666</c:v>
                </c:pt>
                <c:pt idx="2273">
                  <c:v>186.43333333333331</c:v>
                </c:pt>
                <c:pt idx="2274">
                  <c:v>186.51583333333335</c:v>
                </c:pt>
                <c:pt idx="2275">
                  <c:v>186.5975</c:v>
                </c:pt>
                <c:pt idx="2276">
                  <c:v>186.67999999999998</c:v>
                </c:pt>
                <c:pt idx="2277">
                  <c:v>186.76166666666666</c:v>
                </c:pt>
                <c:pt idx="2278">
                  <c:v>186.84416666666667</c:v>
                </c:pt>
                <c:pt idx="2279">
                  <c:v>186.92583333333334</c:v>
                </c:pt>
                <c:pt idx="2280">
                  <c:v>187.00750000000002</c:v>
                </c:pt>
                <c:pt idx="2281">
                  <c:v>187.09</c:v>
                </c:pt>
                <c:pt idx="2282">
                  <c:v>187.17166666666665</c:v>
                </c:pt>
                <c:pt idx="2283">
                  <c:v>187.25416666666669</c:v>
                </c:pt>
                <c:pt idx="2284">
                  <c:v>187.33583333333334</c:v>
                </c:pt>
                <c:pt idx="2285">
                  <c:v>187.41833333333332</c:v>
                </c:pt>
                <c:pt idx="2286">
                  <c:v>187.5</c:v>
                </c:pt>
                <c:pt idx="2287">
                  <c:v>187.58166666666668</c:v>
                </c:pt>
                <c:pt idx="2288">
                  <c:v>187.66416666666666</c:v>
                </c:pt>
                <c:pt idx="2289">
                  <c:v>187.74583333333331</c:v>
                </c:pt>
                <c:pt idx="2290">
                  <c:v>187.82833333333335</c:v>
                </c:pt>
                <c:pt idx="2291">
                  <c:v>187.91</c:v>
                </c:pt>
                <c:pt idx="2292">
                  <c:v>187.99249999999998</c:v>
                </c:pt>
                <c:pt idx="2293">
                  <c:v>188.07416666666666</c:v>
                </c:pt>
                <c:pt idx="2294">
                  <c:v>188.15583333333333</c:v>
                </c:pt>
                <c:pt idx="2295">
                  <c:v>188.23833333333334</c:v>
                </c:pt>
                <c:pt idx="2296">
                  <c:v>188.32000000000002</c:v>
                </c:pt>
                <c:pt idx="2297">
                  <c:v>188.4025</c:v>
                </c:pt>
                <c:pt idx="2298">
                  <c:v>188.48416666666665</c:v>
                </c:pt>
                <c:pt idx="2299">
                  <c:v>188.56666666666669</c:v>
                </c:pt>
                <c:pt idx="2300">
                  <c:v>188.64833333333334</c:v>
                </c:pt>
                <c:pt idx="2301">
                  <c:v>188.73000000000002</c:v>
                </c:pt>
                <c:pt idx="2302">
                  <c:v>188.8125</c:v>
                </c:pt>
                <c:pt idx="2303">
                  <c:v>188.89416666666668</c:v>
                </c:pt>
                <c:pt idx="2304">
                  <c:v>188.97666666666666</c:v>
                </c:pt>
                <c:pt idx="2305">
                  <c:v>189.05833333333331</c:v>
                </c:pt>
                <c:pt idx="2306">
                  <c:v>189.14083333333335</c:v>
                </c:pt>
                <c:pt idx="2307">
                  <c:v>189.2225</c:v>
                </c:pt>
                <c:pt idx="2308">
                  <c:v>189.30416666666667</c:v>
                </c:pt>
                <c:pt idx="2309">
                  <c:v>189.38666666666666</c:v>
                </c:pt>
                <c:pt idx="2310">
                  <c:v>189.46833333333333</c:v>
                </c:pt>
                <c:pt idx="2311">
                  <c:v>189.55083333333334</c:v>
                </c:pt>
                <c:pt idx="2312">
                  <c:v>189.63250000000002</c:v>
                </c:pt>
                <c:pt idx="2313">
                  <c:v>189.71416666666667</c:v>
                </c:pt>
                <c:pt idx="2314">
                  <c:v>189.79666666666665</c:v>
                </c:pt>
                <c:pt idx="2315">
                  <c:v>189.87833333333333</c:v>
                </c:pt>
                <c:pt idx="2316">
                  <c:v>189.96083333333334</c:v>
                </c:pt>
                <c:pt idx="2317">
                  <c:v>190.04250000000002</c:v>
                </c:pt>
                <c:pt idx="2318">
                  <c:v>190.125</c:v>
                </c:pt>
                <c:pt idx="2319">
                  <c:v>190.20666666666668</c:v>
                </c:pt>
                <c:pt idx="2320">
                  <c:v>190.28833333333333</c:v>
                </c:pt>
                <c:pt idx="2321">
                  <c:v>190.37083333333331</c:v>
                </c:pt>
                <c:pt idx="2322">
                  <c:v>190.45249999999999</c:v>
                </c:pt>
                <c:pt idx="2323">
                  <c:v>190.535</c:v>
                </c:pt>
                <c:pt idx="2324">
                  <c:v>190.61666666666667</c:v>
                </c:pt>
                <c:pt idx="2325">
                  <c:v>190.69916666666666</c:v>
                </c:pt>
                <c:pt idx="2326">
                  <c:v>190.78083333333333</c:v>
                </c:pt>
                <c:pt idx="2327">
                  <c:v>190.86249999999998</c:v>
                </c:pt>
                <c:pt idx="2328">
                  <c:v>190.94500000000002</c:v>
                </c:pt>
                <c:pt idx="2329">
                  <c:v>191.02666666666667</c:v>
                </c:pt>
                <c:pt idx="2330">
                  <c:v>191.10916666666665</c:v>
                </c:pt>
                <c:pt idx="2331">
                  <c:v>191.19083333333333</c:v>
                </c:pt>
                <c:pt idx="2332">
                  <c:v>191.27333333333334</c:v>
                </c:pt>
                <c:pt idx="2333">
                  <c:v>191.35500000000002</c:v>
                </c:pt>
                <c:pt idx="2334">
                  <c:v>191.43666666666664</c:v>
                </c:pt>
                <c:pt idx="2335">
                  <c:v>191.51916666666668</c:v>
                </c:pt>
                <c:pt idx="2336">
                  <c:v>191.60083333333333</c:v>
                </c:pt>
                <c:pt idx="2337">
                  <c:v>191.68333333333331</c:v>
                </c:pt>
                <c:pt idx="2338">
                  <c:v>191.76499999999999</c:v>
                </c:pt>
                <c:pt idx="2339">
                  <c:v>191.8475</c:v>
                </c:pt>
                <c:pt idx="2340">
                  <c:v>191.92916666666667</c:v>
                </c:pt>
                <c:pt idx="2341">
                  <c:v>192.01083333333335</c:v>
                </c:pt>
                <c:pt idx="2342">
                  <c:v>192.09333333333333</c:v>
                </c:pt>
                <c:pt idx="2343">
                  <c:v>192.17499999999998</c:v>
                </c:pt>
                <c:pt idx="2344">
                  <c:v>192.25750000000002</c:v>
                </c:pt>
                <c:pt idx="2345">
                  <c:v>192.33916666666667</c:v>
                </c:pt>
                <c:pt idx="2346">
                  <c:v>192.42166666666665</c:v>
                </c:pt>
                <c:pt idx="2347">
                  <c:v>192.50333333333333</c:v>
                </c:pt>
                <c:pt idx="2348">
                  <c:v>192.58500000000001</c:v>
                </c:pt>
                <c:pt idx="2349">
                  <c:v>192.66750000000002</c:v>
                </c:pt>
                <c:pt idx="2350">
                  <c:v>192.74916666666664</c:v>
                </c:pt>
                <c:pt idx="2351">
                  <c:v>192.83166666666668</c:v>
                </c:pt>
                <c:pt idx="2352">
                  <c:v>192.91333333333333</c:v>
                </c:pt>
                <c:pt idx="2353">
                  <c:v>192.995</c:v>
                </c:pt>
                <c:pt idx="2354">
                  <c:v>193.07749999999999</c:v>
                </c:pt>
                <c:pt idx="2355">
                  <c:v>193.15916666666666</c:v>
                </c:pt>
                <c:pt idx="2356">
                  <c:v>193.24166666666667</c:v>
                </c:pt>
                <c:pt idx="2357">
                  <c:v>193.32333333333335</c:v>
                </c:pt>
                <c:pt idx="2358">
                  <c:v>193.40583333333333</c:v>
                </c:pt>
                <c:pt idx="2359">
                  <c:v>193.48749999999998</c:v>
                </c:pt>
                <c:pt idx="2360">
                  <c:v>193.56916666666666</c:v>
                </c:pt>
                <c:pt idx="2361">
                  <c:v>193.65166666666667</c:v>
                </c:pt>
                <c:pt idx="2362">
                  <c:v>193.73333333333335</c:v>
                </c:pt>
                <c:pt idx="2363">
                  <c:v>193.81583333333333</c:v>
                </c:pt>
                <c:pt idx="2364">
                  <c:v>193.89750000000001</c:v>
                </c:pt>
                <c:pt idx="2365">
                  <c:v>193.98000000000002</c:v>
                </c:pt>
                <c:pt idx="2366">
                  <c:v>194.06166666666664</c:v>
                </c:pt>
                <c:pt idx="2367">
                  <c:v>194.14333333333332</c:v>
                </c:pt>
                <c:pt idx="2368">
                  <c:v>194.22583333333333</c:v>
                </c:pt>
                <c:pt idx="2369">
                  <c:v>194.3075</c:v>
                </c:pt>
                <c:pt idx="2370">
                  <c:v>194.39</c:v>
                </c:pt>
                <c:pt idx="2371">
                  <c:v>194.47166666666666</c:v>
                </c:pt>
                <c:pt idx="2372">
                  <c:v>194.55416666666667</c:v>
                </c:pt>
                <c:pt idx="2373">
                  <c:v>194.63583333333335</c:v>
                </c:pt>
                <c:pt idx="2374">
                  <c:v>194.7175</c:v>
                </c:pt>
                <c:pt idx="2375">
                  <c:v>194.79999999999998</c:v>
                </c:pt>
                <c:pt idx="2376">
                  <c:v>194.88166666666666</c:v>
                </c:pt>
                <c:pt idx="2377">
                  <c:v>194.96416666666667</c:v>
                </c:pt>
                <c:pt idx="2378">
                  <c:v>195.04583333333335</c:v>
                </c:pt>
                <c:pt idx="2379">
                  <c:v>195.12833333333333</c:v>
                </c:pt>
                <c:pt idx="2380">
                  <c:v>195.21</c:v>
                </c:pt>
                <c:pt idx="2381">
                  <c:v>195.29166666666666</c:v>
                </c:pt>
                <c:pt idx="2382">
                  <c:v>195.37416666666664</c:v>
                </c:pt>
                <c:pt idx="2383">
                  <c:v>195.45583333333332</c:v>
                </c:pt>
                <c:pt idx="2384">
                  <c:v>195.53833333333333</c:v>
                </c:pt>
                <c:pt idx="2385">
                  <c:v>195.62</c:v>
                </c:pt>
                <c:pt idx="2386">
                  <c:v>195.70249999999999</c:v>
                </c:pt>
                <c:pt idx="2387">
                  <c:v>195.78416666666666</c:v>
                </c:pt>
                <c:pt idx="2388">
                  <c:v>195.86583333333331</c:v>
                </c:pt>
                <c:pt idx="2389">
                  <c:v>195.94833333333335</c:v>
                </c:pt>
                <c:pt idx="2390">
                  <c:v>196.03</c:v>
                </c:pt>
                <c:pt idx="2391">
                  <c:v>196.11249999999998</c:v>
                </c:pt>
                <c:pt idx="2392">
                  <c:v>196.19416666666666</c:v>
                </c:pt>
                <c:pt idx="2393">
                  <c:v>196.27583333333334</c:v>
                </c:pt>
                <c:pt idx="2394">
                  <c:v>196.35833333333335</c:v>
                </c:pt>
                <c:pt idx="2395">
                  <c:v>196.44000000000003</c:v>
                </c:pt>
                <c:pt idx="2396">
                  <c:v>196.52250000000001</c:v>
                </c:pt>
                <c:pt idx="2397">
                  <c:v>196.60416666666666</c:v>
                </c:pt>
                <c:pt idx="2398">
                  <c:v>196.68666666666664</c:v>
                </c:pt>
                <c:pt idx="2399">
                  <c:v>196.76833333333332</c:v>
                </c:pt>
                <c:pt idx="2400">
                  <c:v>196.85</c:v>
                </c:pt>
                <c:pt idx="2401">
                  <c:v>196.9325</c:v>
                </c:pt>
                <c:pt idx="2402">
                  <c:v>197.01416666666668</c:v>
                </c:pt>
                <c:pt idx="2403">
                  <c:v>197.09666666666666</c:v>
                </c:pt>
                <c:pt idx="2404">
                  <c:v>197.17833333333331</c:v>
                </c:pt>
                <c:pt idx="2405">
                  <c:v>197.26083333333335</c:v>
                </c:pt>
                <c:pt idx="2406">
                  <c:v>197.3425</c:v>
                </c:pt>
                <c:pt idx="2407">
                  <c:v>197.42416666666668</c:v>
                </c:pt>
                <c:pt idx="2408">
                  <c:v>197.50666666666666</c:v>
                </c:pt>
                <c:pt idx="2409">
                  <c:v>197.58833333333334</c:v>
                </c:pt>
                <c:pt idx="2410">
                  <c:v>197.67083333333335</c:v>
                </c:pt>
                <c:pt idx="2411">
                  <c:v>197.75250000000003</c:v>
                </c:pt>
                <c:pt idx="2412">
                  <c:v>197.83500000000001</c:v>
                </c:pt>
                <c:pt idx="2413">
                  <c:v>197.91666666666666</c:v>
                </c:pt>
                <c:pt idx="2414">
                  <c:v>197.99833333333333</c:v>
                </c:pt>
                <c:pt idx="2415">
                  <c:v>198.08083333333332</c:v>
                </c:pt>
                <c:pt idx="2416">
                  <c:v>198.16249999999999</c:v>
                </c:pt>
                <c:pt idx="2417">
                  <c:v>198.245</c:v>
                </c:pt>
                <c:pt idx="2418">
                  <c:v>198.32666666666668</c:v>
                </c:pt>
                <c:pt idx="2419">
                  <c:v>198.40916666666666</c:v>
                </c:pt>
                <c:pt idx="2420">
                  <c:v>198.49083333333331</c:v>
                </c:pt>
                <c:pt idx="2421">
                  <c:v>198.57249999999999</c:v>
                </c:pt>
                <c:pt idx="2422">
                  <c:v>198.655</c:v>
                </c:pt>
                <c:pt idx="2423">
                  <c:v>198.73666666666668</c:v>
                </c:pt>
                <c:pt idx="2424">
                  <c:v>198.81916666666666</c:v>
                </c:pt>
                <c:pt idx="2425">
                  <c:v>198.90083333333334</c:v>
                </c:pt>
                <c:pt idx="2426">
                  <c:v>198.98333333333335</c:v>
                </c:pt>
                <c:pt idx="2427">
                  <c:v>199.06500000000003</c:v>
                </c:pt>
                <c:pt idx="2428">
                  <c:v>199.14666666666668</c:v>
                </c:pt>
                <c:pt idx="2429">
                  <c:v>199.22916666666666</c:v>
                </c:pt>
                <c:pt idx="2430">
                  <c:v>199.31083333333333</c:v>
                </c:pt>
                <c:pt idx="2431">
                  <c:v>199.39333333333332</c:v>
                </c:pt>
                <c:pt idx="2432">
                  <c:v>199.47499999999999</c:v>
                </c:pt>
                <c:pt idx="2433">
                  <c:v>199.5575</c:v>
                </c:pt>
                <c:pt idx="2434">
                  <c:v>199.63916666666668</c:v>
                </c:pt>
                <c:pt idx="2435">
                  <c:v>199.72083333333333</c:v>
                </c:pt>
                <c:pt idx="2436">
                  <c:v>199.80333333333331</c:v>
                </c:pt>
                <c:pt idx="2437">
                  <c:v>199.88499999999999</c:v>
                </c:pt>
                <c:pt idx="2438">
                  <c:v>199.9675</c:v>
                </c:pt>
                <c:pt idx="2439">
                  <c:v>200.04916666666668</c:v>
                </c:pt>
                <c:pt idx="2440">
                  <c:v>200.13083333333336</c:v>
                </c:pt>
                <c:pt idx="2441">
                  <c:v>200.21333333333334</c:v>
                </c:pt>
                <c:pt idx="2442">
                  <c:v>200.29499999999999</c:v>
                </c:pt>
                <c:pt idx="2443">
                  <c:v>200.37750000000003</c:v>
                </c:pt>
                <c:pt idx="2444">
                  <c:v>200.45916666666668</c:v>
                </c:pt>
                <c:pt idx="2445">
                  <c:v>200.54166666666666</c:v>
                </c:pt>
                <c:pt idx="2446">
                  <c:v>200.62333333333333</c:v>
                </c:pt>
                <c:pt idx="2447">
                  <c:v>200.70500000000001</c:v>
                </c:pt>
                <c:pt idx="2448">
                  <c:v>200.78749999999999</c:v>
                </c:pt>
                <c:pt idx="2449">
                  <c:v>200.86916666666664</c:v>
                </c:pt>
                <c:pt idx="2450">
                  <c:v>200.95166666666668</c:v>
                </c:pt>
                <c:pt idx="2451">
                  <c:v>201.03333333333333</c:v>
                </c:pt>
                <c:pt idx="2452">
                  <c:v>201.11583333333331</c:v>
                </c:pt>
                <c:pt idx="2453">
                  <c:v>201.19749999999999</c:v>
                </c:pt>
                <c:pt idx="2454">
                  <c:v>201.27916666666667</c:v>
                </c:pt>
                <c:pt idx="2455">
                  <c:v>201.36166666666668</c:v>
                </c:pt>
                <c:pt idx="2456">
                  <c:v>201.44333333333336</c:v>
                </c:pt>
                <c:pt idx="2457">
                  <c:v>201.52583333333334</c:v>
                </c:pt>
                <c:pt idx="2458">
                  <c:v>201.60749999999999</c:v>
                </c:pt>
                <c:pt idx="2459">
                  <c:v>201.69000000000003</c:v>
                </c:pt>
                <c:pt idx="2460">
                  <c:v>201.77166666666668</c:v>
                </c:pt>
                <c:pt idx="2461">
                  <c:v>201.85333333333332</c:v>
                </c:pt>
                <c:pt idx="2462">
                  <c:v>201.93583333333333</c:v>
                </c:pt>
                <c:pt idx="2463">
                  <c:v>202.01750000000001</c:v>
                </c:pt>
                <c:pt idx="2464">
                  <c:v>202.1</c:v>
                </c:pt>
                <c:pt idx="2465">
                  <c:v>202.18166666666664</c:v>
                </c:pt>
                <c:pt idx="2466">
                  <c:v>202.26416666666668</c:v>
                </c:pt>
                <c:pt idx="2467">
                  <c:v>202.34583333333333</c:v>
                </c:pt>
                <c:pt idx="2468">
                  <c:v>202.42750000000001</c:v>
                </c:pt>
                <c:pt idx="2469">
                  <c:v>202.51</c:v>
                </c:pt>
                <c:pt idx="2470">
                  <c:v>202.59166666666667</c:v>
                </c:pt>
                <c:pt idx="2471">
                  <c:v>202.67416666666668</c:v>
                </c:pt>
                <c:pt idx="2472">
                  <c:v>202.75583333333336</c:v>
                </c:pt>
                <c:pt idx="2473">
                  <c:v>202.83833333333334</c:v>
                </c:pt>
                <c:pt idx="2474">
                  <c:v>202.92</c:v>
                </c:pt>
                <c:pt idx="2475">
                  <c:v>203.00166666666667</c:v>
                </c:pt>
                <c:pt idx="2476">
                  <c:v>203.08416666666668</c:v>
                </c:pt>
                <c:pt idx="2477">
                  <c:v>203.16583333333332</c:v>
                </c:pt>
                <c:pt idx="2478">
                  <c:v>203.24833333333333</c:v>
                </c:pt>
                <c:pt idx="2479">
                  <c:v>203.33</c:v>
                </c:pt>
                <c:pt idx="2480">
                  <c:v>203.41166666666666</c:v>
                </c:pt>
                <c:pt idx="2481">
                  <c:v>203.49416666666664</c:v>
                </c:pt>
                <c:pt idx="2482">
                  <c:v>203.57583333333332</c:v>
                </c:pt>
                <c:pt idx="2483">
                  <c:v>203.65833333333333</c:v>
                </c:pt>
                <c:pt idx="2484">
                  <c:v>203.74</c:v>
                </c:pt>
                <c:pt idx="2485">
                  <c:v>203.82249999999999</c:v>
                </c:pt>
                <c:pt idx="2486">
                  <c:v>203.90416666666667</c:v>
                </c:pt>
                <c:pt idx="2487">
                  <c:v>203.98583333333332</c:v>
                </c:pt>
                <c:pt idx="2488">
                  <c:v>204.06833333333336</c:v>
                </c:pt>
                <c:pt idx="2489">
                  <c:v>204.15</c:v>
                </c:pt>
                <c:pt idx="2490">
                  <c:v>204.23249999999999</c:v>
                </c:pt>
                <c:pt idx="2491">
                  <c:v>204.31416666666667</c:v>
                </c:pt>
                <c:pt idx="2492">
                  <c:v>204.39666666666668</c:v>
                </c:pt>
                <c:pt idx="2493">
                  <c:v>204.47833333333332</c:v>
                </c:pt>
                <c:pt idx="2494">
                  <c:v>204.55999999999997</c:v>
                </c:pt>
                <c:pt idx="2495">
                  <c:v>204.64250000000001</c:v>
                </c:pt>
                <c:pt idx="2496">
                  <c:v>204.72416666666666</c:v>
                </c:pt>
                <c:pt idx="2497">
                  <c:v>204.80666666666664</c:v>
                </c:pt>
                <c:pt idx="2498">
                  <c:v>204.88833333333332</c:v>
                </c:pt>
                <c:pt idx="2499">
                  <c:v>204.97083333333333</c:v>
                </c:pt>
                <c:pt idx="2500">
                  <c:v>205.05250000000001</c:v>
                </c:pt>
                <c:pt idx="2501">
                  <c:v>205.13416666666669</c:v>
                </c:pt>
                <c:pt idx="2502">
                  <c:v>205.21666666666667</c:v>
                </c:pt>
                <c:pt idx="2503">
                  <c:v>205.29833333333332</c:v>
                </c:pt>
                <c:pt idx="2504">
                  <c:v>205.38083333333336</c:v>
                </c:pt>
                <c:pt idx="2505">
                  <c:v>205.46250000000001</c:v>
                </c:pt>
                <c:pt idx="2506">
                  <c:v>205.54499999999999</c:v>
                </c:pt>
                <c:pt idx="2507">
                  <c:v>205.62666666666667</c:v>
                </c:pt>
                <c:pt idx="2508">
                  <c:v>205.70833333333334</c:v>
                </c:pt>
                <c:pt idx="2509">
                  <c:v>205.79083333333332</c:v>
                </c:pt>
                <c:pt idx="2510">
                  <c:v>205.87249999999997</c:v>
                </c:pt>
                <c:pt idx="2511">
                  <c:v>205.95500000000001</c:v>
                </c:pt>
                <c:pt idx="2512">
                  <c:v>206.03666666666666</c:v>
                </c:pt>
                <c:pt idx="2513">
                  <c:v>206.11916666666664</c:v>
                </c:pt>
                <c:pt idx="2514">
                  <c:v>206.20083333333332</c:v>
                </c:pt>
                <c:pt idx="2515">
                  <c:v>206.2825</c:v>
                </c:pt>
                <c:pt idx="2516">
                  <c:v>206.36500000000001</c:v>
                </c:pt>
                <c:pt idx="2517">
                  <c:v>206.44666666666669</c:v>
                </c:pt>
                <c:pt idx="2518">
                  <c:v>206.52916666666667</c:v>
                </c:pt>
                <c:pt idx="2519">
                  <c:v>206.61083333333332</c:v>
                </c:pt>
                <c:pt idx="2520">
                  <c:v>206.6925</c:v>
                </c:pt>
                <c:pt idx="2521">
                  <c:v>206.77500000000001</c:v>
                </c:pt>
                <c:pt idx="2522">
                  <c:v>206.85666666666668</c:v>
                </c:pt>
                <c:pt idx="2523">
                  <c:v>206.93916666666667</c:v>
                </c:pt>
                <c:pt idx="2524">
                  <c:v>207.02083333333334</c:v>
                </c:pt>
                <c:pt idx="2525">
                  <c:v>207.10333333333332</c:v>
                </c:pt>
                <c:pt idx="2526">
                  <c:v>207.18499999999997</c:v>
                </c:pt>
                <c:pt idx="2527">
                  <c:v>207.26666666666665</c:v>
                </c:pt>
                <c:pt idx="2528">
                  <c:v>207.34916666666666</c:v>
                </c:pt>
                <c:pt idx="2529">
                  <c:v>207.43083333333334</c:v>
                </c:pt>
                <c:pt idx="2530">
                  <c:v>207.51333333333332</c:v>
                </c:pt>
                <c:pt idx="2531">
                  <c:v>207.595</c:v>
                </c:pt>
                <c:pt idx="2532">
                  <c:v>207.67750000000001</c:v>
                </c:pt>
                <c:pt idx="2533">
                  <c:v>207.75916666666669</c:v>
                </c:pt>
                <c:pt idx="2534">
                  <c:v>207.84083333333334</c:v>
                </c:pt>
                <c:pt idx="2535">
                  <c:v>207.92333333333332</c:v>
                </c:pt>
                <c:pt idx="2536">
                  <c:v>208.005</c:v>
                </c:pt>
                <c:pt idx="2537">
                  <c:v>208.08750000000001</c:v>
                </c:pt>
                <c:pt idx="2538">
                  <c:v>208.16916666666668</c:v>
                </c:pt>
                <c:pt idx="2539">
                  <c:v>208.25166666666667</c:v>
                </c:pt>
                <c:pt idx="2540">
                  <c:v>208.33333333333334</c:v>
                </c:pt>
                <c:pt idx="2541">
                  <c:v>208.41499999999999</c:v>
                </c:pt>
                <c:pt idx="2542">
                  <c:v>208.49749999999997</c:v>
                </c:pt>
                <c:pt idx="2543">
                  <c:v>208.57916666666665</c:v>
                </c:pt>
                <c:pt idx="2544">
                  <c:v>208.66166666666666</c:v>
                </c:pt>
                <c:pt idx="2545">
                  <c:v>208.74333333333334</c:v>
                </c:pt>
                <c:pt idx="2546">
                  <c:v>208.82583333333332</c:v>
                </c:pt>
                <c:pt idx="2547">
                  <c:v>208.9075</c:v>
                </c:pt>
                <c:pt idx="2548">
                  <c:v>208.98916666666665</c:v>
                </c:pt>
                <c:pt idx="2549">
                  <c:v>209.07166666666669</c:v>
                </c:pt>
                <c:pt idx="2550">
                  <c:v>209.15333333333334</c:v>
                </c:pt>
                <c:pt idx="2551">
                  <c:v>209.23583333333332</c:v>
                </c:pt>
                <c:pt idx="2552">
                  <c:v>209.3175</c:v>
                </c:pt>
                <c:pt idx="2553">
                  <c:v>209.4</c:v>
                </c:pt>
                <c:pt idx="2554">
                  <c:v>209.48166666666668</c:v>
                </c:pt>
                <c:pt idx="2555">
                  <c:v>209.56333333333336</c:v>
                </c:pt>
                <c:pt idx="2556">
                  <c:v>209.64583333333334</c:v>
                </c:pt>
                <c:pt idx="2557">
                  <c:v>209.72749999999999</c:v>
                </c:pt>
                <c:pt idx="2558">
                  <c:v>209.80999999999997</c:v>
                </c:pt>
                <c:pt idx="2559">
                  <c:v>209.89166666666665</c:v>
                </c:pt>
                <c:pt idx="2560">
                  <c:v>209.97416666666666</c:v>
                </c:pt>
                <c:pt idx="2561">
                  <c:v>210.05583333333334</c:v>
                </c:pt>
                <c:pt idx="2562">
                  <c:v>210.13750000000002</c:v>
                </c:pt>
                <c:pt idx="2563">
                  <c:v>210.22</c:v>
                </c:pt>
                <c:pt idx="2564">
                  <c:v>210.30166666666665</c:v>
                </c:pt>
                <c:pt idx="2565">
                  <c:v>210.38416666666669</c:v>
                </c:pt>
                <c:pt idx="2566">
                  <c:v>210.46583333333334</c:v>
                </c:pt>
                <c:pt idx="2567">
                  <c:v>210.54750000000001</c:v>
                </c:pt>
                <c:pt idx="2568">
                  <c:v>210.63</c:v>
                </c:pt>
                <c:pt idx="2569">
                  <c:v>210.71166666666667</c:v>
                </c:pt>
                <c:pt idx="2570">
                  <c:v>210.79416666666668</c:v>
                </c:pt>
                <c:pt idx="2571">
                  <c:v>210.87583333333336</c:v>
                </c:pt>
                <c:pt idx="2572">
                  <c:v>210.95833333333334</c:v>
                </c:pt>
                <c:pt idx="2573">
                  <c:v>211.04</c:v>
                </c:pt>
                <c:pt idx="2574">
                  <c:v>211.12166666666667</c:v>
                </c:pt>
                <c:pt idx="2575">
                  <c:v>211.20416666666665</c:v>
                </c:pt>
                <c:pt idx="2576">
                  <c:v>211.28583333333333</c:v>
                </c:pt>
                <c:pt idx="2577">
                  <c:v>211.36833333333334</c:v>
                </c:pt>
                <c:pt idx="2578">
                  <c:v>211.45000000000002</c:v>
                </c:pt>
                <c:pt idx="2579">
                  <c:v>211.5325</c:v>
                </c:pt>
                <c:pt idx="2580">
                  <c:v>211.61416666666665</c:v>
                </c:pt>
                <c:pt idx="2581">
                  <c:v>211.69583333333333</c:v>
                </c:pt>
                <c:pt idx="2582">
                  <c:v>211.77833333333334</c:v>
                </c:pt>
                <c:pt idx="2583">
                  <c:v>211.86</c:v>
                </c:pt>
                <c:pt idx="2584">
                  <c:v>211.9425</c:v>
                </c:pt>
                <c:pt idx="2585">
                  <c:v>212.02416666666667</c:v>
                </c:pt>
                <c:pt idx="2586">
                  <c:v>212.10666666666668</c:v>
                </c:pt>
                <c:pt idx="2587">
                  <c:v>212.18833333333336</c:v>
                </c:pt>
                <c:pt idx="2588">
                  <c:v>212.26999999999998</c:v>
                </c:pt>
                <c:pt idx="2589">
                  <c:v>212.35249999999999</c:v>
                </c:pt>
                <c:pt idx="2590">
                  <c:v>212.43416666666667</c:v>
                </c:pt>
                <c:pt idx="2591">
                  <c:v>212.51666666666665</c:v>
                </c:pt>
                <c:pt idx="2592">
                  <c:v>212.59833333333333</c:v>
                </c:pt>
                <c:pt idx="2593">
                  <c:v>212.68083333333334</c:v>
                </c:pt>
                <c:pt idx="2594">
                  <c:v>212.76250000000002</c:v>
                </c:pt>
                <c:pt idx="2595">
                  <c:v>212.84416666666667</c:v>
                </c:pt>
                <c:pt idx="2596">
                  <c:v>212.92666666666665</c:v>
                </c:pt>
                <c:pt idx="2597">
                  <c:v>213.00833333333333</c:v>
                </c:pt>
                <c:pt idx="2598">
                  <c:v>213.09083333333334</c:v>
                </c:pt>
                <c:pt idx="2599">
                  <c:v>213.17250000000001</c:v>
                </c:pt>
                <c:pt idx="2600">
                  <c:v>213.255</c:v>
                </c:pt>
                <c:pt idx="2601">
                  <c:v>213.33666666666667</c:v>
                </c:pt>
                <c:pt idx="2602">
                  <c:v>213.41833333333332</c:v>
                </c:pt>
                <c:pt idx="2603">
                  <c:v>213.50083333333336</c:v>
                </c:pt>
                <c:pt idx="2604">
                  <c:v>213.58249999999998</c:v>
                </c:pt>
                <c:pt idx="2605">
                  <c:v>213.66499999999999</c:v>
                </c:pt>
                <c:pt idx="2606">
                  <c:v>213.74666666666667</c:v>
                </c:pt>
                <c:pt idx="2607">
                  <c:v>213.82833333333335</c:v>
                </c:pt>
                <c:pt idx="2608">
                  <c:v>213.91083333333333</c:v>
                </c:pt>
                <c:pt idx="2609">
                  <c:v>213.99249999999998</c:v>
                </c:pt>
                <c:pt idx="2610">
                  <c:v>214.07500000000002</c:v>
                </c:pt>
                <c:pt idx="2611">
                  <c:v>214.15666666666667</c:v>
                </c:pt>
                <c:pt idx="2612">
                  <c:v>214.23916666666665</c:v>
                </c:pt>
                <c:pt idx="2613">
                  <c:v>214.32083333333333</c:v>
                </c:pt>
                <c:pt idx="2614">
                  <c:v>214.4025</c:v>
                </c:pt>
                <c:pt idx="2615">
                  <c:v>214.48500000000001</c:v>
                </c:pt>
                <c:pt idx="2616">
                  <c:v>214.56666666666669</c:v>
                </c:pt>
                <c:pt idx="2617">
                  <c:v>214.64916666666667</c:v>
                </c:pt>
                <c:pt idx="2618">
                  <c:v>214.73083333333332</c:v>
                </c:pt>
                <c:pt idx="2619">
                  <c:v>214.81333333333336</c:v>
                </c:pt>
                <c:pt idx="2620">
                  <c:v>214.89499999999998</c:v>
                </c:pt>
                <c:pt idx="2621">
                  <c:v>214.97666666666666</c:v>
                </c:pt>
                <c:pt idx="2622">
                  <c:v>215.05916666666667</c:v>
                </c:pt>
                <c:pt idx="2623">
                  <c:v>215.14083333333335</c:v>
                </c:pt>
                <c:pt idx="2624">
                  <c:v>215.22333333333333</c:v>
                </c:pt>
                <c:pt idx="2625">
                  <c:v>215.30499999999998</c:v>
                </c:pt>
                <c:pt idx="2626">
                  <c:v>215.38750000000002</c:v>
                </c:pt>
                <c:pt idx="2627">
                  <c:v>215.46916666666667</c:v>
                </c:pt>
                <c:pt idx="2628">
                  <c:v>215.55083333333334</c:v>
                </c:pt>
                <c:pt idx="2629">
                  <c:v>215.63333333333333</c:v>
                </c:pt>
                <c:pt idx="2630">
                  <c:v>215.715</c:v>
                </c:pt>
                <c:pt idx="2631">
                  <c:v>215.79750000000001</c:v>
                </c:pt>
                <c:pt idx="2632">
                  <c:v>215.87916666666669</c:v>
                </c:pt>
                <c:pt idx="2633">
                  <c:v>215.96166666666667</c:v>
                </c:pt>
                <c:pt idx="2634">
                  <c:v>216.04333333333332</c:v>
                </c:pt>
                <c:pt idx="2635">
                  <c:v>216.125</c:v>
                </c:pt>
                <c:pt idx="2636">
                  <c:v>216.20749999999998</c:v>
                </c:pt>
                <c:pt idx="2637">
                  <c:v>216.28916666666666</c:v>
                </c:pt>
                <c:pt idx="2638">
                  <c:v>216.37166666666667</c:v>
                </c:pt>
                <c:pt idx="2639">
                  <c:v>216.45333333333335</c:v>
                </c:pt>
                <c:pt idx="2640">
                  <c:v>216.53583333333333</c:v>
                </c:pt>
                <c:pt idx="2641">
                  <c:v>216.61749999999998</c:v>
                </c:pt>
                <c:pt idx="2642">
                  <c:v>216.69916666666666</c:v>
                </c:pt>
                <c:pt idx="2643">
                  <c:v>216.78166666666667</c:v>
                </c:pt>
                <c:pt idx="2644">
                  <c:v>216.86333333333334</c:v>
                </c:pt>
                <c:pt idx="2645">
                  <c:v>216.94583333333333</c:v>
                </c:pt>
                <c:pt idx="2646">
                  <c:v>217.0275</c:v>
                </c:pt>
                <c:pt idx="2647">
                  <c:v>217.10916666666665</c:v>
                </c:pt>
                <c:pt idx="2648">
                  <c:v>217.19166666666669</c:v>
                </c:pt>
                <c:pt idx="2649">
                  <c:v>217.27333333333334</c:v>
                </c:pt>
                <c:pt idx="2650">
                  <c:v>217.35583333333332</c:v>
                </c:pt>
                <c:pt idx="2651">
                  <c:v>217.4375</c:v>
                </c:pt>
                <c:pt idx="2652">
                  <c:v>217.51999999999998</c:v>
                </c:pt>
                <c:pt idx="2653">
                  <c:v>217.60166666666666</c:v>
                </c:pt>
                <c:pt idx="2654">
                  <c:v>217.68333333333331</c:v>
                </c:pt>
                <c:pt idx="2655">
                  <c:v>217.76583333333335</c:v>
                </c:pt>
                <c:pt idx="2656">
                  <c:v>217.8475</c:v>
                </c:pt>
                <c:pt idx="2657">
                  <c:v>217.92999999999998</c:v>
                </c:pt>
                <c:pt idx="2658">
                  <c:v>218.01166666666666</c:v>
                </c:pt>
                <c:pt idx="2659">
                  <c:v>218.09416666666667</c:v>
                </c:pt>
                <c:pt idx="2660">
                  <c:v>218.17583333333334</c:v>
                </c:pt>
                <c:pt idx="2661">
                  <c:v>218.25750000000002</c:v>
                </c:pt>
                <c:pt idx="2662">
                  <c:v>218.34</c:v>
                </c:pt>
                <c:pt idx="2663">
                  <c:v>218.42166666666665</c:v>
                </c:pt>
                <c:pt idx="2664">
                  <c:v>218.50416666666669</c:v>
                </c:pt>
                <c:pt idx="2665">
                  <c:v>218.58583333333334</c:v>
                </c:pt>
                <c:pt idx="2666">
                  <c:v>218.66833333333332</c:v>
                </c:pt>
                <c:pt idx="2667">
                  <c:v>218.75</c:v>
                </c:pt>
                <c:pt idx="2668">
                  <c:v>218.83166666666668</c:v>
                </c:pt>
                <c:pt idx="2669">
                  <c:v>218.91416666666666</c:v>
                </c:pt>
                <c:pt idx="2670">
                  <c:v>218.99583333333331</c:v>
                </c:pt>
                <c:pt idx="2671">
                  <c:v>219.07833333333335</c:v>
                </c:pt>
                <c:pt idx="2672">
                  <c:v>219.16</c:v>
                </c:pt>
                <c:pt idx="2673">
                  <c:v>219.24249999999998</c:v>
                </c:pt>
                <c:pt idx="2674">
                  <c:v>219.32416666666666</c:v>
                </c:pt>
                <c:pt idx="2675">
                  <c:v>219.40583333333333</c:v>
                </c:pt>
                <c:pt idx="2676">
                  <c:v>219.48833333333334</c:v>
                </c:pt>
                <c:pt idx="2677">
                  <c:v>219.57000000000002</c:v>
                </c:pt>
                <c:pt idx="2678">
                  <c:v>219.6525</c:v>
                </c:pt>
                <c:pt idx="2679">
                  <c:v>219.73416666666665</c:v>
                </c:pt>
                <c:pt idx="2680">
                  <c:v>219.81666666666669</c:v>
                </c:pt>
                <c:pt idx="2681">
                  <c:v>219.89833333333334</c:v>
                </c:pt>
                <c:pt idx="2682">
                  <c:v>219.98000000000002</c:v>
                </c:pt>
                <c:pt idx="2683">
                  <c:v>220.0625</c:v>
                </c:pt>
                <c:pt idx="2684">
                  <c:v>220.14416666666668</c:v>
                </c:pt>
                <c:pt idx="2685">
                  <c:v>220.22666666666666</c:v>
                </c:pt>
                <c:pt idx="2686">
                  <c:v>220.30833333333331</c:v>
                </c:pt>
                <c:pt idx="2687">
                  <c:v>220.39083333333335</c:v>
                </c:pt>
                <c:pt idx="2688">
                  <c:v>220.4725</c:v>
                </c:pt>
                <c:pt idx="2689">
                  <c:v>220.55416666666667</c:v>
                </c:pt>
                <c:pt idx="2690">
                  <c:v>220.63666666666666</c:v>
                </c:pt>
                <c:pt idx="2691">
                  <c:v>220.71833333333333</c:v>
                </c:pt>
                <c:pt idx="2692">
                  <c:v>220.80083333333334</c:v>
                </c:pt>
                <c:pt idx="2693">
                  <c:v>220.88250000000002</c:v>
                </c:pt>
                <c:pt idx="2694">
                  <c:v>220.96416666666667</c:v>
                </c:pt>
                <c:pt idx="2695">
                  <c:v>221.04666666666665</c:v>
                </c:pt>
                <c:pt idx="2696">
                  <c:v>221.12833333333333</c:v>
                </c:pt>
                <c:pt idx="2697">
                  <c:v>221.21083333333334</c:v>
                </c:pt>
                <c:pt idx="2698">
                  <c:v>221.29250000000002</c:v>
                </c:pt>
                <c:pt idx="2699">
                  <c:v>221.375</c:v>
                </c:pt>
                <c:pt idx="2700">
                  <c:v>221.45666666666668</c:v>
                </c:pt>
                <c:pt idx="2701">
                  <c:v>221.53833333333333</c:v>
                </c:pt>
                <c:pt idx="2702">
                  <c:v>221.62083333333331</c:v>
                </c:pt>
                <c:pt idx="2703">
                  <c:v>221.70249999999999</c:v>
                </c:pt>
                <c:pt idx="2704">
                  <c:v>221.785</c:v>
                </c:pt>
                <c:pt idx="2705">
                  <c:v>221.86666666666667</c:v>
                </c:pt>
                <c:pt idx="2706">
                  <c:v>221.94916666666666</c:v>
                </c:pt>
                <c:pt idx="2707">
                  <c:v>222.03083333333333</c:v>
                </c:pt>
                <c:pt idx="2708">
                  <c:v>222.11249999999998</c:v>
                </c:pt>
                <c:pt idx="2709">
                  <c:v>222.19500000000002</c:v>
                </c:pt>
                <c:pt idx="2710">
                  <c:v>222.27666666666667</c:v>
                </c:pt>
                <c:pt idx="2711">
                  <c:v>222.35916666666665</c:v>
                </c:pt>
                <c:pt idx="2712">
                  <c:v>222.44083333333333</c:v>
                </c:pt>
                <c:pt idx="2713">
                  <c:v>222.52333333333334</c:v>
                </c:pt>
                <c:pt idx="2714">
                  <c:v>222.60500000000002</c:v>
                </c:pt>
                <c:pt idx="2715">
                  <c:v>222.68666666666664</c:v>
                </c:pt>
                <c:pt idx="2716">
                  <c:v>222.76916666666668</c:v>
                </c:pt>
                <c:pt idx="2717">
                  <c:v>222.85083333333333</c:v>
                </c:pt>
                <c:pt idx="2718">
                  <c:v>222.93333333333331</c:v>
                </c:pt>
                <c:pt idx="2719">
                  <c:v>223.01499999999999</c:v>
                </c:pt>
                <c:pt idx="2720">
                  <c:v>223.0975</c:v>
                </c:pt>
                <c:pt idx="2721">
                  <c:v>223.17916666666667</c:v>
                </c:pt>
                <c:pt idx="2722">
                  <c:v>223.26083333333335</c:v>
                </c:pt>
                <c:pt idx="2723">
                  <c:v>223.34333333333333</c:v>
                </c:pt>
                <c:pt idx="2724">
                  <c:v>223.42499999999998</c:v>
                </c:pt>
                <c:pt idx="2725">
                  <c:v>223.50750000000002</c:v>
                </c:pt>
                <c:pt idx="2726">
                  <c:v>223.58916666666667</c:v>
                </c:pt>
                <c:pt idx="2727">
                  <c:v>223.67166666666665</c:v>
                </c:pt>
                <c:pt idx="2728">
                  <c:v>223.75333333333333</c:v>
                </c:pt>
                <c:pt idx="2729">
                  <c:v>223.83500000000001</c:v>
                </c:pt>
                <c:pt idx="2730">
                  <c:v>223.91750000000002</c:v>
                </c:pt>
                <c:pt idx="2731">
                  <c:v>223.99916666666664</c:v>
                </c:pt>
                <c:pt idx="2732">
                  <c:v>224.08166666666668</c:v>
                </c:pt>
                <c:pt idx="2733">
                  <c:v>224.16333333333333</c:v>
                </c:pt>
                <c:pt idx="2734">
                  <c:v>224.245</c:v>
                </c:pt>
                <c:pt idx="2735">
                  <c:v>224.32749999999999</c:v>
                </c:pt>
                <c:pt idx="2736">
                  <c:v>224.40916666666666</c:v>
                </c:pt>
                <c:pt idx="2737">
                  <c:v>224.49166666666667</c:v>
                </c:pt>
                <c:pt idx="2738">
                  <c:v>224.57333333333335</c:v>
                </c:pt>
                <c:pt idx="2739">
                  <c:v>224.65583333333333</c:v>
                </c:pt>
                <c:pt idx="2740">
                  <c:v>224.73749999999998</c:v>
                </c:pt>
                <c:pt idx="2741">
                  <c:v>224.81916666666666</c:v>
                </c:pt>
                <c:pt idx="2742">
                  <c:v>224.90166666666667</c:v>
                </c:pt>
                <c:pt idx="2743">
                  <c:v>224.98333333333335</c:v>
                </c:pt>
                <c:pt idx="2744">
                  <c:v>225.06583333333333</c:v>
                </c:pt>
                <c:pt idx="2745">
                  <c:v>225.14750000000001</c:v>
                </c:pt>
                <c:pt idx="2746">
                  <c:v>225.23000000000002</c:v>
                </c:pt>
                <c:pt idx="2747">
                  <c:v>225.31166666666664</c:v>
                </c:pt>
                <c:pt idx="2748">
                  <c:v>225.39333333333332</c:v>
                </c:pt>
                <c:pt idx="2749">
                  <c:v>225.47583333333333</c:v>
                </c:pt>
                <c:pt idx="2750">
                  <c:v>225.5575</c:v>
                </c:pt>
                <c:pt idx="2751">
                  <c:v>225.64</c:v>
                </c:pt>
                <c:pt idx="2752">
                  <c:v>225.72166666666666</c:v>
                </c:pt>
                <c:pt idx="2753">
                  <c:v>225.80416666666667</c:v>
                </c:pt>
                <c:pt idx="2754">
                  <c:v>225.88583333333335</c:v>
                </c:pt>
                <c:pt idx="2755">
                  <c:v>225.9675</c:v>
                </c:pt>
                <c:pt idx="2756">
                  <c:v>226.04999999999998</c:v>
                </c:pt>
                <c:pt idx="2757">
                  <c:v>226.13166666666666</c:v>
                </c:pt>
                <c:pt idx="2758">
                  <c:v>226.21416666666667</c:v>
                </c:pt>
                <c:pt idx="2759">
                  <c:v>226.29583333333335</c:v>
                </c:pt>
                <c:pt idx="2760">
                  <c:v>226.37833333333333</c:v>
                </c:pt>
                <c:pt idx="2761">
                  <c:v>226.46</c:v>
                </c:pt>
                <c:pt idx="2762">
                  <c:v>226.54166666666666</c:v>
                </c:pt>
                <c:pt idx="2763">
                  <c:v>226.62416666666664</c:v>
                </c:pt>
                <c:pt idx="2764">
                  <c:v>226.70583333333332</c:v>
                </c:pt>
                <c:pt idx="2765">
                  <c:v>226.78833333333333</c:v>
                </c:pt>
                <c:pt idx="2766">
                  <c:v>226.87</c:v>
                </c:pt>
                <c:pt idx="2767">
                  <c:v>226.95249999999999</c:v>
                </c:pt>
                <c:pt idx="2768">
                  <c:v>227.03416666666666</c:v>
                </c:pt>
                <c:pt idx="2769">
                  <c:v>227.11583333333331</c:v>
                </c:pt>
                <c:pt idx="2770">
                  <c:v>227.19833333333335</c:v>
                </c:pt>
                <c:pt idx="2771">
                  <c:v>227.28</c:v>
                </c:pt>
                <c:pt idx="2772">
                  <c:v>227.36249999999998</c:v>
                </c:pt>
                <c:pt idx="2773">
                  <c:v>227.44416666666666</c:v>
                </c:pt>
                <c:pt idx="2774">
                  <c:v>227.52583333333334</c:v>
                </c:pt>
                <c:pt idx="2775">
                  <c:v>227.60833333333335</c:v>
                </c:pt>
                <c:pt idx="2776">
                  <c:v>227.69000000000003</c:v>
                </c:pt>
                <c:pt idx="2777">
                  <c:v>227.77250000000001</c:v>
                </c:pt>
                <c:pt idx="2778">
                  <c:v>227.85416666666666</c:v>
                </c:pt>
                <c:pt idx="2779">
                  <c:v>227.93666666666664</c:v>
                </c:pt>
                <c:pt idx="2780">
                  <c:v>228.01833333333332</c:v>
                </c:pt>
                <c:pt idx="2781">
                  <c:v>228.1</c:v>
                </c:pt>
                <c:pt idx="2782">
                  <c:v>228.1825</c:v>
                </c:pt>
                <c:pt idx="2783">
                  <c:v>228.26416666666668</c:v>
                </c:pt>
                <c:pt idx="2784">
                  <c:v>228.34666666666666</c:v>
                </c:pt>
                <c:pt idx="2785">
                  <c:v>228.42833333333331</c:v>
                </c:pt>
                <c:pt idx="2786">
                  <c:v>228.51083333333335</c:v>
                </c:pt>
                <c:pt idx="2787">
                  <c:v>228.5925</c:v>
                </c:pt>
                <c:pt idx="2788">
                  <c:v>228.67416666666668</c:v>
                </c:pt>
                <c:pt idx="2789">
                  <c:v>228.75666666666666</c:v>
                </c:pt>
                <c:pt idx="2790">
                  <c:v>228.83833333333334</c:v>
                </c:pt>
                <c:pt idx="2791">
                  <c:v>228.92083333333335</c:v>
                </c:pt>
                <c:pt idx="2792">
                  <c:v>229.00250000000003</c:v>
                </c:pt>
                <c:pt idx="2793">
                  <c:v>229.08500000000001</c:v>
                </c:pt>
                <c:pt idx="2794">
                  <c:v>229.16666666666666</c:v>
                </c:pt>
                <c:pt idx="2795">
                  <c:v>229.24833333333333</c:v>
                </c:pt>
                <c:pt idx="2796">
                  <c:v>229.33083333333332</c:v>
                </c:pt>
                <c:pt idx="2797">
                  <c:v>229.41249999999999</c:v>
                </c:pt>
                <c:pt idx="2798">
                  <c:v>229.495</c:v>
                </c:pt>
                <c:pt idx="2799">
                  <c:v>229.57666666666668</c:v>
                </c:pt>
                <c:pt idx="2800">
                  <c:v>229.65916666666666</c:v>
                </c:pt>
                <c:pt idx="2801">
                  <c:v>229.74083333333331</c:v>
                </c:pt>
                <c:pt idx="2802">
                  <c:v>229.82249999999999</c:v>
                </c:pt>
                <c:pt idx="2803">
                  <c:v>229.905</c:v>
                </c:pt>
                <c:pt idx="2804">
                  <c:v>229.98666666666668</c:v>
                </c:pt>
                <c:pt idx="2805">
                  <c:v>230.06916666666666</c:v>
                </c:pt>
                <c:pt idx="2806">
                  <c:v>230.15083333333334</c:v>
                </c:pt>
                <c:pt idx="2807">
                  <c:v>230.23333333333335</c:v>
                </c:pt>
                <c:pt idx="2808">
                  <c:v>230.31500000000003</c:v>
                </c:pt>
                <c:pt idx="2809">
                  <c:v>230.39666666666668</c:v>
                </c:pt>
                <c:pt idx="2810">
                  <c:v>230.47916666666666</c:v>
                </c:pt>
                <c:pt idx="2811">
                  <c:v>230.56083333333333</c:v>
                </c:pt>
                <c:pt idx="2812">
                  <c:v>230.64333333333332</c:v>
                </c:pt>
                <c:pt idx="2813">
                  <c:v>230.72499999999999</c:v>
                </c:pt>
                <c:pt idx="2814">
                  <c:v>230.8075</c:v>
                </c:pt>
                <c:pt idx="2815">
                  <c:v>230.88916666666668</c:v>
                </c:pt>
                <c:pt idx="2816">
                  <c:v>230.97083333333333</c:v>
                </c:pt>
                <c:pt idx="2817">
                  <c:v>231.05333333333331</c:v>
                </c:pt>
                <c:pt idx="2818">
                  <c:v>231.13499999999999</c:v>
                </c:pt>
                <c:pt idx="2819">
                  <c:v>231.2175</c:v>
                </c:pt>
                <c:pt idx="2820">
                  <c:v>231.29916666666668</c:v>
                </c:pt>
                <c:pt idx="2821">
                  <c:v>231.38083333333336</c:v>
                </c:pt>
                <c:pt idx="2822">
                  <c:v>231.46333333333334</c:v>
                </c:pt>
                <c:pt idx="2823">
                  <c:v>231.54499999999999</c:v>
                </c:pt>
                <c:pt idx="2824">
                  <c:v>231.62750000000003</c:v>
                </c:pt>
                <c:pt idx="2825">
                  <c:v>231.70916666666668</c:v>
                </c:pt>
                <c:pt idx="2826">
                  <c:v>231.79166666666666</c:v>
                </c:pt>
                <c:pt idx="2827">
                  <c:v>231.87333333333333</c:v>
                </c:pt>
                <c:pt idx="2828">
                  <c:v>231.95500000000001</c:v>
                </c:pt>
                <c:pt idx="2829">
                  <c:v>232.03749999999999</c:v>
                </c:pt>
                <c:pt idx="2830">
                  <c:v>232.11916666666664</c:v>
                </c:pt>
                <c:pt idx="2831">
                  <c:v>232.20166666666668</c:v>
                </c:pt>
                <c:pt idx="2832">
                  <c:v>232.28333333333333</c:v>
                </c:pt>
                <c:pt idx="2833">
                  <c:v>232.36583333333331</c:v>
                </c:pt>
                <c:pt idx="2834">
                  <c:v>232.44749999999999</c:v>
                </c:pt>
                <c:pt idx="2835">
                  <c:v>232.52916666666667</c:v>
                </c:pt>
                <c:pt idx="2836">
                  <c:v>232.61166666666668</c:v>
                </c:pt>
                <c:pt idx="2837">
                  <c:v>232.69333333333336</c:v>
                </c:pt>
                <c:pt idx="2838">
                  <c:v>232.77583333333334</c:v>
                </c:pt>
                <c:pt idx="2839">
                  <c:v>232.85749999999999</c:v>
                </c:pt>
                <c:pt idx="2840">
                  <c:v>232.94000000000003</c:v>
                </c:pt>
                <c:pt idx="2841">
                  <c:v>233.02166666666668</c:v>
                </c:pt>
                <c:pt idx="2842">
                  <c:v>233.10333333333332</c:v>
                </c:pt>
                <c:pt idx="2843">
                  <c:v>233.18583333333333</c:v>
                </c:pt>
                <c:pt idx="2844">
                  <c:v>233.26750000000001</c:v>
                </c:pt>
                <c:pt idx="2845">
                  <c:v>233.35</c:v>
                </c:pt>
                <c:pt idx="2846">
                  <c:v>233.43166666666664</c:v>
                </c:pt>
                <c:pt idx="2847">
                  <c:v>233.51416666666668</c:v>
                </c:pt>
                <c:pt idx="2848">
                  <c:v>233.59583333333333</c:v>
                </c:pt>
                <c:pt idx="2849">
                  <c:v>233.67750000000001</c:v>
                </c:pt>
                <c:pt idx="2850">
                  <c:v>233.76</c:v>
                </c:pt>
                <c:pt idx="2851">
                  <c:v>233.84166666666667</c:v>
                </c:pt>
                <c:pt idx="2852">
                  <c:v>233.92416666666668</c:v>
                </c:pt>
                <c:pt idx="2853">
                  <c:v>234.00583333333336</c:v>
                </c:pt>
                <c:pt idx="2854">
                  <c:v>234.08833333333334</c:v>
                </c:pt>
                <c:pt idx="2855">
                  <c:v>234.17</c:v>
                </c:pt>
                <c:pt idx="2856">
                  <c:v>234.25166666666667</c:v>
                </c:pt>
                <c:pt idx="2857">
                  <c:v>234.33416666666668</c:v>
                </c:pt>
                <c:pt idx="2858">
                  <c:v>234.41583333333332</c:v>
                </c:pt>
                <c:pt idx="2859">
                  <c:v>234.49833333333333</c:v>
                </c:pt>
                <c:pt idx="2860">
                  <c:v>234.58</c:v>
                </c:pt>
                <c:pt idx="2861">
                  <c:v>234.66166666666666</c:v>
                </c:pt>
                <c:pt idx="2862">
                  <c:v>234.74416666666664</c:v>
                </c:pt>
                <c:pt idx="2863">
                  <c:v>234.82583333333332</c:v>
                </c:pt>
                <c:pt idx="2864">
                  <c:v>234.90833333333333</c:v>
                </c:pt>
                <c:pt idx="2865">
                  <c:v>234.99</c:v>
                </c:pt>
                <c:pt idx="2866">
                  <c:v>235.07249999999999</c:v>
                </c:pt>
                <c:pt idx="2867">
                  <c:v>235.15416666666667</c:v>
                </c:pt>
                <c:pt idx="2868">
                  <c:v>235.23583333333332</c:v>
                </c:pt>
                <c:pt idx="2869">
                  <c:v>235.31833333333336</c:v>
                </c:pt>
                <c:pt idx="2870">
                  <c:v>235.4</c:v>
                </c:pt>
                <c:pt idx="2871">
                  <c:v>235.48249999999999</c:v>
                </c:pt>
                <c:pt idx="2872">
                  <c:v>235.56416666666667</c:v>
                </c:pt>
                <c:pt idx="2873">
                  <c:v>235.64666666666668</c:v>
                </c:pt>
                <c:pt idx="2874">
                  <c:v>235.72833333333332</c:v>
                </c:pt>
                <c:pt idx="2875">
                  <c:v>235.80999999999997</c:v>
                </c:pt>
                <c:pt idx="2876">
                  <c:v>235.89250000000001</c:v>
                </c:pt>
                <c:pt idx="2877">
                  <c:v>235.97416666666666</c:v>
                </c:pt>
                <c:pt idx="2878">
                  <c:v>236.05666666666664</c:v>
                </c:pt>
                <c:pt idx="2879">
                  <c:v>236.13833333333332</c:v>
                </c:pt>
                <c:pt idx="2880">
                  <c:v>236.22083333333333</c:v>
                </c:pt>
                <c:pt idx="2881">
                  <c:v>236.30250000000001</c:v>
                </c:pt>
                <c:pt idx="2882">
                  <c:v>236.38416666666669</c:v>
                </c:pt>
                <c:pt idx="2883">
                  <c:v>236.46666666666667</c:v>
                </c:pt>
                <c:pt idx="2884">
                  <c:v>236.54833333333332</c:v>
                </c:pt>
                <c:pt idx="2885">
                  <c:v>236.63083333333336</c:v>
                </c:pt>
                <c:pt idx="2886">
                  <c:v>236.71250000000001</c:v>
                </c:pt>
                <c:pt idx="2887">
                  <c:v>236.79499999999999</c:v>
                </c:pt>
                <c:pt idx="2888">
                  <c:v>236.87666666666667</c:v>
                </c:pt>
                <c:pt idx="2889">
                  <c:v>236.95833333333334</c:v>
                </c:pt>
                <c:pt idx="2890">
                  <c:v>237.04083333333332</c:v>
                </c:pt>
                <c:pt idx="2891">
                  <c:v>237.12249999999997</c:v>
                </c:pt>
                <c:pt idx="2892">
                  <c:v>237.20500000000001</c:v>
                </c:pt>
                <c:pt idx="2893">
                  <c:v>237.28666666666666</c:v>
                </c:pt>
                <c:pt idx="2894">
                  <c:v>237.36916666666664</c:v>
                </c:pt>
                <c:pt idx="2895">
                  <c:v>237.45083333333332</c:v>
                </c:pt>
                <c:pt idx="2896">
                  <c:v>237.5325</c:v>
                </c:pt>
                <c:pt idx="2897">
                  <c:v>237.61500000000001</c:v>
                </c:pt>
                <c:pt idx="2898">
                  <c:v>237.69666666666669</c:v>
                </c:pt>
                <c:pt idx="2899">
                  <c:v>237.77916666666667</c:v>
                </c:pt>
                <c:pt idx="2900">
                  <c:v>237.86083333333332</c:v>
                </c:pt>
                <c:pt idx="2901">
                  <c:v>237.9425</c:v>
                </c:pt>
                <c:pt idx="2902">
                  <c:v>238.02500000000001</c:v>
                </c:pt>
                <c:pt idx="2903">
                  <c:v>238.10666666666668</c:v>
                </c:pt>
                <c:pt idx="2904">
                  <c:v>238.18916666666667</c:v>
                </c:pt>
                <c:pt idx="2905">
                  <c:v>238.27083333333334</c:v>
                </c:pt>
                <c:pt idx="2906">
                  <c:v>238.35333333333332</c:v>
                </c:pt>
                <c:pt idx="2907">
                  <c:v>238.43499999999997</c:v>
                </c:pt>
                <c:pt idx="2908">
                  <c:v>238.51666666666665</c:v>
                </c:pt>
                <c:pt idx="2909">
                  <c:v>238.59916666666666</c:v>
                </c:pt>
                <c:pt idx="2910">
                  <c:v>238.68083333333334</c:v>
                </c:pt>
                <c:pt idx="2911">
                  <c:v>238.76333333333332</c:v>
                </c:pt>
                <c:pt idx="2912">
                  <c:v>238.845</c:v>
                </c:pt>
                <c:pt idx="2913">
                  <c:v>238.92750000000001</c:v>
                </c:pt>
                <c:pt idx="2914">
                  <c:v>239.00916666666669</c:v>
                </c:pt>
                <c:pt idx="2915">
                  <c:v>239.09083333333334</c:v>
                </c:pt>
                <c:pt idx="2916">
                  <c:v>239.17333333333332</c:v>
                </c:pt>
                <c:pt idx="2917">
                  <c:v>239.255</c:v>
                </c:pt>
                <c:pt idx="2918">
                  <c:v>239.33750000000001</c:v>
                </c:pt>
                <c:pt idx="2919">
                  <c:v>239.41916666666668</c:v>
                </c:pt>
                <c:pt idx="2920">
                  <c:v>239.50166666666667</c:v>
                </c:pt>
                <c:pt idx="2921">
                  <c:v>239.58333333333334</c:v>
                </c:pt>
                <c:pt idx="2922">
                  <c:v>239.66499999999999</c:v>
                </c:pt>
                <c:pt idx="2923">
                  <c:v>239.74749999999997</c:v>
                </c:pt>
                <c:pt idx="2924">
                  <c:v>239.82916666666665</c:v>
                </c:pt>
                <c:pt idx="2925">
                  <c:v>239.91166666666666</c:v>
                </c:pt>
                <c:pt idx="2926">
                  <c:v>239.99333333333334</c:v>
                </c:pt>
                <c:pt idx="2927">
                  <c:v>240.07583333333332</c:v>
                </c:pt>
                <c:pt idx="2928">
                  <c:v>240.1575</c:v>
                </c:pt>
                <c:pt idx="2929">
                  <c:v>240.23916666666665</c:v>
                </c:pt>
                <c:pt idx="2930">
                  <c:v>240.32166666666669</c:v>
                </c:pt>
                <c:pt idx="2931">
                  <c:v>240.40333333333334</c:v>
                </c:pt>
                <c:pt idx="2932">
                  <c:v>240.48583333333332</c:v>
                </c:pt>
                <c:pt idx="2933">
                  <c:v>240.5675</c:v>
                </c:pt>
                <c:pt idx="2934">
                  <c:v>240.65</c:v>
                </c:pt>
                <c:pt idx="2935">
                  <c:v>240.73166666666668</c:v>
                </c:pt>
                <c:pt idx="2936">
                  <c:v>240.81333333333336</c:v>
                </c:pt>
                <c:pt idx="2937">
                  <c:v>240.89583333333334</c:v>
                </c:pt>
                <c:pt idx="2938">
                  <c:v>240.97749999999999</c:v>
                </c:pt>
                <c:pt idx="2939">
                  <c:v>241.05999999999997</c:v>
                </c:pt>
                <c:pt idx="2940">
                  <c:v>241.14166666666665</c:v>
                </c:pt>
                <c:pt idx="2941">
                  <c:v>241.22416666666666</c:v>
                </c:pt>
                <c:pt idx="2942">
                  <c:v>241.30583333333334</c:v>
                </c:pt>
                <c:pt idx="2943">
                  <c:v>241.38750000000002</c:v>
                </c:pt>
                <c:pt idx="2944">
                  <c:v>241.47</c:v>
                </c:pt>
                <c:pt idx="2945">
                  <c:v>241.55166666666665</c:v>
                </c:pt>
                <c:pt idx="2946">
                  <c:v>241.63416666666669</c:v>
                </c:pt>
                <c:pt idx="2947">
                  <c:v>241.71583333333334</c:v>
                </c:pt>
                <c:pt idx="2948">
                  <c:v>241.79750000000001</c:v>
                </c:pt>
                <c:pt idx="2949">
                  <c:v>241.88</c:v>
                </c:pt>
                <c:pt idx="2950">
                  <c:v>241.96166666666667</c:v>
                </c:pt>
                <c:pt idx="2951">
                  <c:v>242.04416666666668</c:v>
                </c:pt>
                <c:pt idx="2952">
                  <c:v>242.12583333333336</c:v>
                </c:pt>
                <c:pt idx="2953">
                  <c:v>242.20833333333334</c:v>
                </c:pt>
                <c:pt idx="2954">
                  <c:v>242.29</c:v>
                </c:pt>
                <c:pt idx="2955">
                  <c:v>242.37166666666667</c:v>
                </c:pt>
                <c:pt idx="2956">
                  <c:v>242.45416666666665</c:v>
                </c:pt>
                <c:pt idx="2957">
                  <c:v>242.53583333333333</c:v>
                </c:pt>
                <c:pt idx="2958">
                  <c:v>242.61833333333334</c:v>
                </c:pt>
                <c:pt idx="2959">
                  <c:v>242.70000000000002</c:v>
                </c:pt>
                <c:pt idx="2960">
                  <c:v>242.7825</c:v>
                </c:pt>
                <c:pt idx="2961">
                  <c:v>242.86416666666665</c:v>
                </c:pt>
                <c:pt idx="2962">
                  <c:v>242.94583333333333</c:v>
                </c:pt>
                <c:pt idx="2963">
                  <c:v>243.02833333333334</c:v>
                </c:pt>
                <c:pt idx="2964">
                  <c:v>243.11</c:v>
                </c:pt>
                <c:pt idx="2965">
                  <c:v>243.1925</c:v>
                </c:pt>
                <c:pt idx="2966">
                  <c:v>243.27416666666667</c:v>
                </c:pt>
                <c:pt idx="2967">
                  <c:v>243.35666666666668</c:v>
                </c:pt>
                <c:pt idx="2968">
                  <c:v>243.43833333333336</c:v>
                </c:pt>
                <c:pt idx="2969">
                  <c:v>243.51999999999998</c:v>
                </c:pt>
                <c:pt idx="2970">
                  <c:v>243.60249999999999</c:v>
                </c:pt>
                <c:pt idx="2971">
                  <c:v>243.68416666666667</c:v>
                </c:pt>
                <c:pt idx="2972">
                  <c:v>243.76666666666665</c:v>
                </c:pt>
                <c:pt idx="2973">
                  <c:v>243.84833333333333</c:v>
                </c:pt>
                <c:pt idx="2974">
                  <c:v>243.93083333333334</c:v>
                </c:pt>
                <c:pt idx="2975">
                  <c:v>244.01250000000002</c:v>
                </c:pt>
                <c:pt idx="2976">
                  <c:v>244.09416666666667</c:v>
                </c:pt>
                <c:pt idx="2977">
                  <c:v>244.17666666666665</c:v>
                </c:pt>
                <c:pt idx="2978">
                  <c:v>244.25833333333333</c:v>
                </c:pt>
                <c:pt idx="2979">
                  <c:v>244.34083333333334</c:v>
                </c:pt>
                <c:pt idx="2980">
                  <c:v>244.42250000000001</c:v>
                </c:pt>
                <c:pt idx="2981">
                  <c:v>244.505</c:v>
                </c:pt>
                <c:pt idx="2982">
                  <c:v>244.58666666666667</c:v>
                </c:pt>
                <c:pt idx="2983">
                  <c:v>244.66833333333332</c:v>
                </c:pt>
                <c:pt idx="2984">
                  <c:v>244.75083333333336</c:v>
                </c:pt>
                <c:pt idx="2985">
                  <c:v>244.83249999999998</c:v>
                </c:pt>
                <c:pt idx="2986">
                  <c:v>244.91499999999999</c:v>
                </c:pt>
                <c:pt idx="2987">
                  <c:v>244.99666666666667</c:v>
                </c:pt>
                <c:pt idx="2988">
                  <c:v>245.07833333333335</c:v>
                </c:pt>
                <c:pt idx="2989">
                  <c:v>245.16083333333333</c:v>
                </c:pt>
                <c:pt idx="2990">
                  <c:v>245.24249999999998</c:v>
                </c:pt>
                <c:pt idx="2991">
                  <c:v>245.32500000000002</c:v>
                </c:pt>
                <c:pt idx="2992">
                  <c:v>245.40666666666667</c:v>
                </c:pt>
                <c:pt idx="2993">
                  <c:v>245.48916666666665</c:v>
                </c:pt>
                <c:pt idx="2994">
                  <c:v>245.57083333333333</c:v>
                </c:pt>
                <c:pt idx="2995">
                  <c:v>245.6525</c:v>
                </c:pt>
                <c:pt idx="2996">
                  <c:v>245.73500000000001</c:v>
                </c:pt>
                <c:pt idx="2997">
                  <c:v>245.81666666666669</c:v>
                </c:pt>
                <c:pt idx="2998">
                  <c:v>245.89916666666667</c:v>
                </c:pt>
                <c:pt idx="2999">
                  <c:v>245.98083333333332</c:v>
                </c:pt>
                <c:pt idx="3000">
                  <c:v>246.06333333333336</c:v>
                </c:pt>
                <c:pt idx="3001">
                  <c:v>246.14499999999998</c:v>
                </c:pt>
                <c:pt idx="3002">
                  <c:v>246.22666666666666</c:v>
                </c:pt>
                <c:pt idx="3003">
                  <c:v>246.30916666666667</c:v>
                </c:pt>
                <c:pt idx="3004">
                  <c:v>246.39083333333335</c:v>
                </c:pt>
                <c:pt idx="3005">
                  <c:v>246.47333333333333</c:v>
                </c:pt>
                <c:pt idx="3006">
                  <c:v>246.55499999999998</c:v>
                </c:pt>
                <c:pt idx="3007">
                  <c:v>246.63750000000002</c:v>
                </c:pt>
                <c:pt idx="3008">
                  <c:v>246.71916666666667</c:v>
                </c:pt>
                <c:pt idx="3009">
                  <c:v>246.80083333333334</c:v>
                </c:pt>
                <c:pt idx="3010">
                  <c:v>246.88333333333333</c:v>
                </c:pt>
                <c:pt idx="3011">
                  <c:v>246.965</c:v>
                </c:pt>
                <c:pt idx="3012">
                  <c:v>247.04750000000001</c:v>
                </c:pt>
                <c:pt idx="3013">
                  <c:v>247.12916666666669</c:v>
                </c:pt>
                <c:pt idx="3014">
                  <c:v>247.21166666666667</c:v>
                </c:pt>
                <c:pt idx="3015">
                  <c:v>247.29333333333332</c:v>
                </c:pt>
                <c:pt idx="3016">
                  <c:v>247.375</c:v>
                </c:pt>
                <c:pt idx="3017">
                  <c:v>247.45749999999998</c:v>
                </c:pt>
                <c:pt idx="3018">
                  <c:v>247.53916666666666</c:v>
                </c:pt>
                <c:pt idx="3019">
                  <c:v>247.62166666666667</c:v>
                </c:pt>
                <c:pt idx="3020">
                  <c:v>247.70333333333335</c:v>
                </c:pt>
                <c:pt idx="3021">
                  <c:v>247.78583333333333</c:v>
                </c:pt>
                <c:pt idx="3022">
                  <c:v>247.86749999999998</c:v>
                </c:pt>
                <c:pt idx="3023">
                  <c:v>247.94916666666666</c:v>
                </c:pt>
                <c:pt idx="3024">
                  <c:v>248.03166666666667</c:v>
                </c:pt>
                <c:pt idx="3025">
                  <c:v>248.11333333333334</c:v>
                </c:pt>
                <c:pt idx="3026">
                  <c:v>248.19583333333333</c:v>
                </c:pt>
                <c:pt idx="3027">
                  <c:v>248.2775</c:v>
                </c:pt>
                <c:pt idx="3028">
                  <c:v>248.35916666666665</c:v>
                </c:pt>
                <c:pt idx="3029">
                  <c:v>248.44166666666669</c:v>
                </c:pt>
                <c:pt idx="3030">
                  <c:v>248.52333333333334</c:v>
                </c:pt>
                <c:pt idx="3031">
                  <c:v>248.60583333333332</c:v>
                </c:pt>
                <c:pt idx="3032">
                  <c:v>248.6875</c:v>
                </c:pt>
                <c:pt idx="3033">
                  <c:v>248.76999999999998</c:v>
                </c:pt>
                <c:pt idx="3034">
                  <c:v>248.85166666666666</c:v>
                </c:pt>
                <c:pt idx="3035">
                  <c:v>248.93333333333331</c:v>
                </c:pt>
                <c:pt idx="3036">
                  <c:v>249.01583333333335</c:v>
                </c:pt>
                <c:pt idx="3037">
                  <c:v>249.0975</c:v>
                </c:pt>
                <c:pt idx="3038">
                  <c:v>249.17999999999998</c:v>
                </c:pt>
                <c:pt idx="3039">
                  <c:v>249.26166666666666</c:v>
                </c:pt>
                <c:pt idx="3040">
                  <c:v>249.34416666666667</c:v>
                </c:pt>
                <c:pt idx="3041">
                  <c:v>249.42583333333334</c:v>
                </c:pt>
                <c:pt idx="3042">
                  <c:v>249.50750000000002</c:v>
                </c:pt>
                <c:pt idx="3043">
                  <c:v>249.59</c:v>
                </c:pt>
                <c:pt idx="3044">
                  <c:v>249.67166666666665</c:v>
                </c:pt>
                <c:pt idx="3045">
                  <c:v>249.75416666666669</c:v>
                </c:pt>
                <c:pt idx="3046">
                  <c:v>249.83583333333334</c:v>
                </c:pt>
                <c:pt idx="3047">
                  <c:v>249.91833333333332</c:v>
                </c:pt>
                <c:pt idx="3048">
                  <c:v>250</c:v>
                </c:pt>
                <c:pt idx="3049">
                  <c:v>250.08166666666668</c:v>
                </c:pt>
                <c:pt idx="3050">
                  <c:v>250.16416666666666</c:v>
                </c:pt>
                <c:pt idx="3051">
                  <c:v>250.24583333333331</c:v>
                </c:pt>
                <c:pt idx="3052">
                  <c:v>250.32833333333335</c:v>
                </c:pt>
                <c:pt idx="3053">
                  <c:v>250.41</c:v>
                </c:pt>
                <c:pt idx="3054">
                  <c:v>250.49249999999998</c:v>
                </c:pt>
                <c:pt idx="3055">
                  <c:v>250.57416666666666</c:v>
                </c:pt>
                <c:pt idx="3056">
                  <c:v>250.65583333333333</c:v>
                </c:pt>
                <c:pt idx="3057">
                  <c:v>250.73833333333334</c:v>
                </c:pt>
                <c:pt idx="3058">
                  <c:v>250.82000000000002</c:v>
                </c:pt>
                <c:pt idx="3059">
                  <c:v>250.9025</c:v>
                </c:pt>
                <c:pt idx="3060">
                  <c:v>250.98416666666665</c:v>
                </c:pt>
                <c:pt idx="3061">
                  <c:v>251.06666666666669</c:v>
                </c:pt>
                <c:pt idx="3062">
                  <c:v>251.14833333333334</c:v>
                </c:pt>
                <c:pt idx="3063">
                  <c:v>251.23000000000002</c:v>
                </c:pt>
                <c:pt idx="3064">
                  <c:v>251.3125</c:v>
                </c:pt>
                <c:pt idx="3065">
                  <c:v>251.39416666666668</c:v>
                </c:pt>
                <c:pt idx="3066">
                  <c:v>251.47666666666666</c:v>
                </c:pt>
                <c:pt idx="3067">
                  <c:v>251.55833333333331</c:v>
                </c:pt>
                <c:pt idx="3068">
                  <c:v>251.64083333333335</c:v>
                </c:pt>
                <c:pt idx="3069">
                  <c:v>251.7225</c:v>
                </c:pt>
                <c:pt idx="3070">
                  <c:v>251.80416666666667</c:v>
                </c:pt>
                <c:pt idx="3071">
                  <c:v>251.88666666666666</c:v>
                </c:pt>
                <c:pt idx="3072">
                  <c:v>251.96833333333333</c:v>
                </c:pt>
                <c:pt idx="3073">
                  <c:v>252.05083333333334</c:v>
                </c:pt>
                <c:pt idx="3074">
                  <c:v>252.13250000000002</c:v>
                </c:pt>
                <c:pt idx="3075">
                  <c:v>252.21416666666667</c:v>
                </c:pt>
                <c:pt idx="3076">
                  <c:v>252.29666666666665</c:v>
                </c:pt>
                <c:pt idx="3077">
                  <c:v>252.37833333333333</c:v>
                </c:pt>
                <c:pt idx="3078">
                  <c:v>252.46083333333334</c:v>
                </c:pt>
                <c:pt idx="3079">
                  <c:v>252.54250000000002</c:v>
                </c:pt>
                <c:pt idx="3080">
                  <c:v>252.625</c:v>
                </c:pt>
                <c:pt idx="3081">
                  <c:v>252.70666666666668</c:v>
                </c:pt>
                <c:pt idx="3082">
                  <c:v>252.78833333333333</c:v>
                </c:pt>
                <c:pt idx="3083">
                  <c:v>252.87083333333331</c:v>
                </c:pt>
                <c:pt idx="3084">
                  <c:v>252.95249999999999</c:v>
                </c:pt>
                <c:pt idx="3085">
                  <c:v>253.035</c:v>
                </c:pt>
                <c:pt idx="3086">
                  <c:v>253.11666666666667</c:v>
                </c:pt>
                <c:pt idx="3087">
                  <c:v>253.19916666666666</c:v>
                </c:pt>
                <c:pt idx="3088">
                  <c:v>253.28083333333333</c:v>
                </c:pt>
                <c:pt idx="3089">
                  <c:v>253.36249999999998</c:v>
                </c:pt>
                <c:pt idx="3090">
                  <c:v>253.44500000000002</c:v>
                </c:pt>
                <c:pt idx="3091">
                  <c:v>253.52666666666667</c:v>
                </c:pt>
                <c:pt idx="3092">
                  <c:v>253.60916666666665</c:v>
                </c:pt>
                <c:pt idx="3093">
                  <c:v>253.69083333333333</c:v>
                </c:pt>
                <c:pt idx="3094">
                  <c:v>253.77333333333334</c:v>
                </c:pt>
                <c:pt idx="3095">
                  <c:v>253.85500000000002</c:v>
                </c:pt>
                <c:pt idx="3096">
                  <c:v>253.93666666666664</c:v>
                </c:pt>
                <c:pt idx="3097">
                  <c:v>254.01916666666668</c:v>
                </c:pt>
                <c:pt idx="3098">
                  <c:v>254.10083333333333</c:v>
                </c:pt>
                <c:pt idx="3099">
                  <c:v>254.18333333333331</c:v>
                </c:pt>
                <c:pt idx="3100">
                  <c:v>254.26499999999999</c:v>
                </c:pt>
                <c:pt idx="3101">
                  <c:v>254.3475</c:v>
                </c:pt>
                <c:pt idx="3102">
                  <c:v>254.42916666666667</c:v>
                </c:pt>
                <c:pt idx="3103">
                  <c:v>254.51083333333335</c:v>
                </c:pt>
                <c:pt idx="3104">
                  <c:v>254.59333333333333</c:v>
                </c:pt>
                <c:pt idx="3105">
                  <c:v>254.67499999999998</c:v>
                </c:pt>
                <c:pt idx="3106">
                  <c:v>254.75750000000002</c:v>
                </c:pt>
                <c:pt idx="3107">
                  <c:v>254.83916666666667</c:v>
                </c:pt>
                <c:pt idx="3108">
                  <c:v>254.92166666666665</c:v>
                </c:pt>
                <c:pt idx="3109">
                  <c:v>255.00333333333333</c:v>
                </c:pt>
                <c:pt idx="3110">
                  <c:v>255.08500000000001</c:v>
                </c:pt>
                <c:pt idx="3111">
                  <c:v>255.16750000000002</c:v>
                </c:pt>
                <c:pt idx="3112">
                  <c:v>255.24916666666664</c:v>
                </c:pt>
                <c:pt idx="3113">
                  <c:v>255.33166666666668</c:v>
                </c:pt>
                <c:pt idx="3114">
                  <c:v>255.41333333333333</c:v>
                </c:pt>
                <c:pt idx="3115">
                  <c:v>255.495</c:v>
                </c:pt>
                <c:pt idx="3116">
                  <c:v>255.57749999999999</c:v>
                </c:pt>
                <c:pt idx="3117">
                  <c:v>255.65916666666666</c:v>
                </c:pt>
                <c:pt idx="3118">
                  <c:v>255.74166666666667</c:v>
                </c:pt>
                <c:pt idx="3119">
                  <c:v>255.82333333333335</c:v>
                </c:pt>
                <c:pt idx="3120">
                  <c:v>255.90583333333333</c:v>
                </c:pt>
                <c:pt idx="3121">
                  <c:v>255.98749999999998</c:v>
                </c:pt>
                <c:pt idx="3122">
                  <c:v>256.06916666666666</c:v>
                </c:pt>
                <c:pt idx="3123">
                  <c:v>256.1516666666667</c:v>
                </c:pt>
                <c:pt idx="3124">
                  <c:v>256.23333333333335</c:v>
                </c:pt>
                <c:pt idx="3125">
                  <c:v>256.31583333333333</c:v>
                </c:pt>
                <c:pt idx="3126">
                  <c:v>256.39749999999998</c:v>
                </c:pt>
                <c:pt idx="3127">
                  <c:v>256.48</c:v>
                </c:pt>
                <c:pt idx="3128">
                  <c:v>256.56166666666667</c:v>
                </c:pt>
                <c:pt idx="3129">
                  <c:v>256.64333333333332</c:v>
                </c:pt>
                <c:pt idx="3130">
                  <c:v>256.72583333333336</c:v>
                </c:pt>
                <c:pt idx="3131">
                  <c:v>256.8075</c:v>
                </c:pt>
                <c:pt idx="3132">
                  <c:v>256.89</c:v>
                </c:pt>
                <c:pt idx="3133">
                  <c:v>256.97166666666664</c:v>
                </c:pt>
                <c:pt idx="3134">
                  <c:v>257.05416666666667</c:v>
                </c:pt>
                <c:pt idx="3135">
                  <c:v>257.13583333333332</c:v>
                </c:pt>
                <c:pt idx="3136">
                  <c:v>257.21750000000003</c:v>
                </c:pt>
                <c:pt idx="3137">
                  <c:v>257.3</c:v>
                </c:pt>
                <c:pt idx="3138">
                  <c:v>257.38166666666666</c:v>
                </c:pt>
                <c:pt idx="3139">
                  <c:v>257.4641666666667</c:v>
                </c:pt>
                <c:pt idx="3140">
                  <c:v>257.54583333333335</c:v>
                </c:pt>
                <c:pt idx="3141">
                  <c:v>257.62833333333333</c:v>
                </c:pt>
                <c:pt idx="3142">
                  <c:v>257.70999999999998</c:v>
                </c:pt>
                <c:pt idx="3143">
                  <c:v>257.79166666666669</c:v>
                </c:pt>
                <c:pt idx="3144">
                  <c:v>257.87416666666667</c:v>
                </c:pt>
                <c:pt idx="3145">
                  <c:v>257.95583333333332</c:v>
                </c:pt>
                <c:pt idx="3146">
                  <c:v>258.03833333333336</c:v>
                </c:pt>
                <c:pt idx="3147">
                  <c:v>258.12</c:v>
                </c:pt>
                <c:pt idx="3148">
                  <c:v>258.20249999999999</c:v>
                </c:pt>
                <c:pt idx="3149">
                  <c:v>258.28416666666664</c:v>
                </c:pt>
                <c:pt idx="3150">
                  <c:v>258.36583333333334</c:v>
                </c:pt>
                <c:pt idx="3151">
                  <c:v>258.44833333333332</c:v>
                </c:pt>
                <c:pt idx="3152">
                  <c:v>258.53000000000003</c:v>
                </c:pt>
                <c:pt idx="3153">
                  <c:v>258.61250000000001</c:v>
                </c:pt>
                <c:pt idx="3154">
                  <c:v>258.69416666666666</c:v>
                </c:pt>
                <c:pt idx="3155">
                  <c:v>258.77583333333331</c:v>
                </c:pt>
                <c:pt idx="3156">
                  <c:v>258.85833333333335</c:v>
                </c:pt>
                <c:pt idx="3157">
                  <c:v>258.94</c:v>
                </c:pt>
                <c:pt idx="3158">
                  <c:v>259.02249999999998</c:v>
                </c:pt>
                <c:pt idx="3159">
                  <c:v>259.10416666666669</c:v>
                </c:pt>
                <c:pt idx="3160">
                  <c:v>259.18666666666667</c:v>
                </c:pt>
                <c:pt idx="3161">
                  <c:v>259.26833333333332</c:v>
                </c:pt>
                <c:pt idx="3162">
                  <c:v>259.34999999999997</c:v>
                </c:pt>
                <c:pt idx="3163">
                  <c:v>259.4325</c:v>
                </c:pt>
                <c:pt idx="3164">
                  <c:v>259.51416666666665</c:v>
                </c:pt>
                <c:pt idx="3165">
                  <c:v>259.59666666666664</c:v>
                </c:pt>
                <c:pt idx="3166">
                  <c:v>259.67833333333334</c:v>
                </c:pt>
                <c:pt idx="3167">
                  <c:v>259.76083333333332</c:v>
                </c:pt>
                <c:pt idx="3168">
                  <c:v>259.84250000000003</c:v>
                </c:pt>
                <c:pt idx="3169">
                  <c:v>259.92416666666668</c:v>
                </c:pt>
                <c:pt idx="3170">
                  <c:v>260.00666666666666</c:v>
                </c:pt>
                <c:pt idx="3171">
                  <c:v>260.08833333333331</c:v>
                </c:pt>
                <c:pt idx="3172">
                  <c:v>260.17083333333335</c:v>
                </c:pt>
                <c:pt idx="3173">
                  <c:v>260.2525</c:v>
                </c:pt>
                <c:pt idx="3174">
                  <c:v>260.33499999999998</c:v>
                </c:pt>
                <c:pt idx="3175">
                  <c:v>260.41666666666669</c:v>
                </c:pt>
                <c:pt idx="3176">
                  <c:v>260.49833333333333</c:v>
                </c:pt>
                <c:pt idx="3177">
                  <c:v>260.58083333333332</c:v>
                </c:pt>
                <c:pt idx="3178">
                  <c:v>260.66249999999997</c:v>
                </c:pt>
                <c:pt idx="3179">
                  <c:v>260.745</c:v>
                </c:pt>
                <c:pt idx="3180">
                  <c:v>260.82666666666665</c:v>
                </c:pt>
                <c:pt idx="3181">
                  <c:v>260.90916666666664</c:v>
                </c:pt>
                <c:pt idx="3182">
                  <c:v>260.99083333333334</c:v>
                </c:pt>
                <c:pt idx="3183">
                  <c:v>261.07249999999999</c:v>
                </c:pt>
                <c:pt idx="3184">
                  <c:v>261.15500000000003</c:v>
                </c:pt>
                <c:pt idx="3185">
                  <c:v>261.23666666666668</c:v>
                </c:pt>
                <c:pt idx="3186">
                  <c:v>261.31916666666666</c:v>
                </c:pt>
                <c:pt idx="3187">
                  <c:v>261.40083333333331</c:v>
                </c:pt>
                <c:pt idx="3188">
                  <c:v>261.48333333333335</c:v>
                </c:pt>
                <c:pt idx="3189">
                  <c:v>261.565</c:v>
                </c:pt>
                <c:pt idx="3190">
                  <c:v>261.6466666666667</c:v>
                </c:pt>
                <c:pt idx="3191">
                  <c:v>261.72916666666669</c:v>
                </c:pt>
                <c:pt idx="3192">
                  <c:v>261.81083333333333</c:v>
                </c:pt>
                <c:pt idx="3193">
                  <c:v>261.89333333333332</c:v>
                </c:pt>
                <c:pt idx="3194">
                  <c:v>261.97499999999997</c:v>
                </c:pt>
                <c:pt idx="3195">
                  <c:v>262.0575</c:v>
                </c:pt>
                <c:pt idx="3196">
                  <c:v>262.13916666666665</c:v>
                </c:pt>
                <c:pt idx="3197">
                  <c:v>262.22083333333336</c:v>
                </c:pt>
                <c:pt idx="3198">
                  <c:v>262.30333333333334</c:v>
                </c:pt>
                <c:pt idx="3199">
                  <c:v>262.38499999999999</c:v>
                </c:pt>
                <c:pt idx="3200">
                  <c:v>262.46750000000003</c:v>
                </c:pt>
                <c:pt idx="3201">
                  <c:v>262.54916666666668</c:v>
                </c:pt>
                <c:pt idx="3202">
                  <c:v>262.63083333333333</c:v>
                </c:pt>
                <c:pt idx="3203">
                  <c:v>262.71333333333331</c:v>
                </c:pt>
                <c:pt idx="3204">
                  <c:v>262.79500000000002</c:v>
                </c:pt>
                <c:pt idx="3205">
                  <c:v>262.8775</c:v>
                </c:pt>
                <c:pt idx="3206">
                  <c:v>262.9591666666667</c:v>
                </c:pt>
                <c:pt idx="3207">
                  <c:v>263.04166666666669</c:v>
                </c:pt>
                <c:pt idx="3208">
                  <c:v>263.12333333333333</c:v>
                </c:pt>
                <c:pt idx="3209">
                  <c:v>263.20499999999998</c:v>
                </c:pt>
                <c:pt idx="3210">
                  <c:v>263.28749999999997</c:v>
                </c:pt>
                <c:pt idx="3211">
                  <c:v>263.36916666666667</c:v>
                </c:pt>
                <c:pt idx="3212">
                  <c:v>263.45166666666665</c:v>
                </c:pt>
                <c:pt idx="3213">
                  <c:v>263.53333333333336</c:v>
                </c:pt>
                <c:pt idx="3214">
                  <c:v>263.61583333333334</c:v>
                </c:pt>
                <c:pt idx="3215">
                  <c:v>263.69749999999999</c:v>
                </c:pt>
                <c:pt idx="3216">
                  <c:v>263.77916666666664</c:v>
                </c:pt>
                <c:pt idx="3217">
                  <c:v>263.86166666666668</c:v>
                </c:pt>
                <c:pt idx="3218">
                  <c:v>263.94333333333333</c:v>
                </c:pt>
                <c:pt idx="3219">
                  <c:v>264.02583333333331</c:v>
                </c:pt>
                <c:pt idx="3220">
                  <c:v>264.10750000000002</c:v>
                </c:pt>
                <c:pt idx="3221">
                  <c:v>264.19</c:v>
                </c:pt>
                <c:pt idx="3222">
                  <c:v>264.2716666666667</c:v>
                </c:pt>
                <c:pt idx="3223">
                  <c:v>264.3533333333333</c:v>
                </c:pt>
                <c:pt idx="3224">
                  <c:v>264.43583333333333</c:v>
                </c:pt>
                <c:pt idx="3225">
                  <c:v>264.51749999999998</c:v>
                </c:pt>
                <c:pt idx="3226">
                  <c:v>264.59999999999997</c:v>
                </c:pt>
                <c:pt idx="3227">
                  <c:v>264.68166666666667</c:v>
                </c:pt>
                <c:pt idx="3228">
                  <c:v>264.76416666666665</c:v>
                </c:pt>
                <c:pt idx="3229">
                  <c:v>264.84583333333336</c:v>
                </c:pt>
                <c:pt idx="3230">
                  <c:v>264.92750000000001</c:v>
                </c:pt>
                <c:pt idx="3231">
                  <c:v>265.01</c:v>
                </c:pt>
                <c:pt idx="3232">
                  <c:v>265.09166666666664</c:v>
                </c:pt>
                <c:pt idx="3233">
                  <c:v>265.17416666666668</c:v>
                </c:pt>
                <c:pt idx="3234">
                  <c:v>265.25583333333333</c:v>
                </c:pt>
                <c:pt idx="3235">
                  <c:v>265.33833333333331</c:v>
                </c:pt>
                <c:pt idx="3236">
                  <c:v>265.42</c:v>
                </c:pt>
                <c:pt idx="3237">
                  <c:v>265.50166666666667</c:v>
                </c:pt>
                <c:pt idx="3238">
                  <c:v>265.5841666666667</c:v>
                </c:pt>
                <c:pt idx="3239">
                  <c:v>265.6658333333333</c:v>
                </c:pt>
                <c:pt idx="3240">
                  <c:v>265.74833333333333</c:v>
                </c:pt>
                <c:pt idx="3241">
                  <c:v>265.83</c:v>
                </c:pt>
                <c:pt idx="3242">
                  <c:v>265.91166666666669</c:v>
                </c:pt>
                <c:pt idx="3243">
                  <c:v>265.99416666666667</c:v>
                </c:pt>
                <c:pt idx="3244">
                  <c:v>266.07583333333332</c:v>
                </c:pt>
                <c:pt idx="3245">
                  <c:v>266.15833333333336</c:v>
                </c:pt>
                <c:pt idx="3246">
                  <c:v>266.24</c:v>
                </c:pt>
                <c:pt idx="3247">
                  <c:v>266.32249999999999</c:v>
                </c:pt>
                <c:pt idx="3248">
                  <c:v>266.40416666666664</c:v>
                </c:pt>
                <c:pt idx="3249">
                  <c:v>266.48583333333335</c:v>
                </c:pt>
                <c:pt idx="3250">
                  <c:v>266.56833333333333</c:v>
                </c:pt>
                <c:pt idx="3251">
                  <c:v>266.65000000000003</c:v>
                </c:pt>
                <c:pt idx="3252">
                  <c:v>266.73250000000002</c:v>
                </c:pt>
                <c:pt idx="3253">
                  <c:v>266.81416666666667</c:v>
                </c:pt>
                <c:pt idx="3254">
                  <c:v>266.8966666666667</c:v>
                </c:pt>
                <c:pt idx="3255">
                  <c:v>266.9783333333333</c:v>
                </c:pt>
                <c:pt idx="3256">
                  <c:v>267.06</c:v>
                </c:pt>
                <c:pt idx="3257">
                  <c:v>267.14249999999998</c:v>
                </c:pt>
                <c:pt idx="3258">
                  <c:v>267.22416666666669</c:v>
                </c:pt>
                <c:pt idx="3259">
                  <c:v>267.30666666666667</c:v>
                </c:pt>
                <c:pt idx="3260">
                  <c:v>267.38833333333332</c:v>
                </c:pt>
                <c:pt idx="3261">
                  <c:v>267.47083333333336</c:v>
                </c:pt>
                <c:pt idx="3262">
                  <c:v>267.55250000000001</c:v>
                </c:pt>
                <c:pt idx="3263">
                  <c:v>267.63416666666666</c:v>
                </c:pt>
                <c:pt idx="3264">
                  <c:v>267.71666666666664</c:v>
                </c:pt>
                <c:pt idx="3265">
                  <c:v>267.79833333333335</c:v>
                </c:pt>
                <c:pt idx="3266">
                  <c:v>267.88083333333333</c:v>
                </c:pt>
                <c:pt idx="3267">
                  <c:v>267.96250000000003</c:v>
                </c:pt>
                <c:pt idx="3268">
                  <c:v>268.04500000000002</c:v>
                </c:pt>
                <c:pt idx="3269">
                  <c:v>268.12666666666667</c:v>
                </c:pt>
                <c:pt idx="3270">
                  <c:v>268.20833333333331</c:v>
                </c:pt>
                <c:pt idx="3271">
                  <c:v>268.2908333333333</c:v>
                </c:pt>
                <c:pt idx="3272">
                  <c:v>268.3725</c:v>
                </c:pt>
                <c:pt idx="3273">
                  <c:v>268.45499999999998</c:v>
                </c:pt>
                <c:pt idx="3274">
                  <c:v>268.53666666666669</c:v>
                </c:pt>
                <c:pt idx="3275">
                  <c:v>268.61916666666667</c:v>
                </c:pt>
                <c:pt idx="3276">
                  <c:v>268.70083333333332</c:v>
                </c:pt>
                <c:pt idx="3277">
                  <c:v>268.78249999999997</c:v>
                </c:pt>
                <c:pt idx="3278">
                  <c:v>268.86500000000001</c:v>
                </c:pt>
                <c:pt idx="3279">
                  <c:v>268.94666666666666</c:v>
                </c:pt>
                <c:pt idx="3280">
                  <c:v>269.02916666666664</c:v>
                </c:pt>
                <c:pt idx="3281">
                  <c:v>269.11083333333335</c:v>
                </c:pt>
                <c:pt idx="3282">
                  <c:v>269.1925</c:v>
                </c:pt>
                <c:pt idx="3283">
                  <c:v>269.27500000000003</c:v>
                </c:pt>
                <c:pt idx="3284">
                  <c:v>269.35666666666668</c:v>
                </c:pt>
                <c:pt idx="3285">
                  <c:v>269.43916666666667</c:v>
                </c:pt>
                <c:pt idx="3286">
                  <c:v>269.52083333333331</c:v>
                </c:pt>
                <c:pt idx="3287">
                  <c:v>269.6033333333333</c:v>
                </c:pt>
                <c:pt idx="3288">
                  <c:v>269.685</c:v>
                </c:pt>
                <c:pt idx="3289">
                  <c:v>269.76666666666665</c:v>
                </c:pt>
                <c:pt idx="3290">
                  <c:v>269.84916666666669</c:v>
                </c:pt>
                <c:pt idx="3291">
                  <c:v>269.93083333333334</c:v>
                </c:pt>
                <c:pt idx="3292">
                  <c:v>270.01333333333332</c:v>
                </c:pt>
                <c:pt idx="3293">
                  <c:v>270.09499999999997</c:v>
                </c:pt>
                <c:pt idx="3294">
                  <c:v>270.17750000000001</c:v>
                </c:pt>
                <c:pt idx="3295">
                  <c:v>270.25916666666666</c:v>
                </c:pt>
                <c:pt idx="3296">
                  <c:v>270.34083333333336</c:v>
                </c:pt>
                <c:pt idx="3297">
                  <c:v>270.42333333333335</c:v>
                </c:pt>
                <c:pt idx="3298">
                  <c:v>270.505</c:v>
                </c:pt>
                <c:pt idx="3299">
                  <c:v>270.58750000000003</c:v>
                </c:pt>
                <c:pt idx="3300">
                  <c:v>270.66916666666668</c:v>
                </c:pt>
                <c:pt idx="3301">
                  <c:v>270.75166666666667</c:v>
                </c:pt>
                <c:pt idx="3302">
                  <c:v>270.83333333333331</c:v>
                </c:pt>
                <c:pt idx="3303">
                  <c:v>270.91500000000002</c:v>
                </c:pt>
                <c:pt idx="3304">
                  <c:v>270.9975</c:v>
                </c:pt>
                <c:pt idx="3305">
                  <c:v>271.07916666666665</c:v>
                </c:pt>
                <c:pt idx="3306">
                  <c:v>271.16166666666669</c:v>
                </c:pt>
                <c:pt idx="3307">
                  <c:v>271.24333333333334</c:v>
                </c:pt>
                <c:pt idx="3308">
                  <c:v>271.32583333333332</c:v>
                </c:pt>
                <c:pt idx="3309">
                  <c:v>271.40749999999997</c:v>
                </c:pt>
                <c:pt idx="3310">
                  <c:v>271.48916666666668</c:v>
                </c:pt>
                <c:pt idx="3311">
                  <c:v>271.57166666666666</c:v>
                </c:pt>
                <c:pt idx="3312">
                  <c:v>271.65333333333336</c:v>
                </c:pt>
                <c:pt idx="3313">
                  <c:v>271.73583333333335</c:v>
                </c:pt>
                <c:pt idx="3314">
                  <c:v>271.8175</c:v>
                </c:pt>
                <c:pt idx="3315">
                  <c:v>271.90000000000003</c:v>
                </c:pt>
                <c:pt idx="3316">
                  <c:v>271.98166666666668</c:v>
                </c:pt>
                <c:pt idx="3317">
                  <c:v>272.06333333333333</c:v>
                </c:pt>
                <c:pt idx="3318">
                  <c:v>272.14583333333331</c:v>
                </c:pt>
                <c:pt idx="3319">
                  <c:v>272.22750000000002</c:v>
                </c:pt>
                <c:pt idx="3320">
                  <c:v>272.31</c:v>
                </c:pt>
                <c:pt idx="3321">
                  <c:v>272.39166666666665</c:v>
                </c:pt>
                <c:pt idx="3322">
                  <c:v>272.47416666666669</c:v>
                </c:pt>
                <c:pt idx="3323">
                  <c:v>272.55583333333334</c:v>
                </c:pt>
                <c:pt idx="3324">
                  <c:v>272.63749999999999</c:v>
                </c:pt>
                <c:pt idx="3325">
                  <c:v>272.71999999999997</c:v>
                </c:pt>
                <c:pt idx="3326">
                  <c:v>272.80166666666668</c:v>
                </c:pt>
                <c:pt idx="3327">
                  <c:v>272.88416666666666</c:v>
                </c:pt>
                <c:pt idx="3328">
                  <c:v>272.96583333333336</c:v>
                </c:pt>
                <c:pt idx="3329">
                  <c:v>273.04750000000001</c:v>
                </c:pt>
                <c:pt idx="3330">
                  <c:v>273.13</c:v>
                </c:pt>
                <c:pt idx="3331">
                  <c:v>273.21166666666664</c:v>
                </c:pt>
                <c:pt idx="3332">
                  <c:v>273.29416666666668</c:v>
                </c:pt>
                <c:pt idx="3333">
                  <c:v>273.37583333333333</c:v>
                </c:pt>
                <c:pt idx="3334">
                  <c:v>273.45833333333331</c:v>
                </c:pt>
                <c:pt idx="3335">
                  <c:v>273.54000000000002</c:v>
                </c:pt>
                <c:pt idx="3336">
                  <c:v>273.62166666666667</c:v>
                </c:pt>
                <c:pt idx="3337">
                  <c:v>273.70416666666665</c:v>
                </c:pt>
                <c:pt idx="3338">
                  <c:v>273.7858333333333</c:v>
                </c:pt>
                <c:pt idx="3339">
                  <c:v>273.86833333333334</c:v>
                </c:pt>
                <c:pt idx="3340">
                  <c:v>273.95</c:v>
                </c:pt>
                <c:pt idx="3341">
                  <c:v>274.03249999999997</c:v>
                </c:pt>
                <c:pt idx="3342">
                  <c:v>274.11416666666668</c:v>
                </c:pt>
                <c:pt idx="3343">
                  <c:v>274.19583333333333</c:v>
                </c:pt>
                <c:pt idx="3344">
                  <c:v>274.27833333333336</c:v>
                </c:pt>
                <c:pt idx="3345">
                  <c:v>274.36</c:v>
                </c:pt>
                <c:pt idx="3346">
                  <c:v>274.4425</c:v>
                </c:pt>
                <c:pt idx="3347">
                  <c:v>274.52416666666664</c:v>
                </c:pt>
                <c:pt idx="3348">
                  <c:v>274.60666666666668</c:v>
                </c:pt>
                <c:pt idx="3349">
                  <c:v>274.68833333333333</c:v>
                </c:pt>
                <c:pt idx="3350">
                  <c:v>274.77</c:v>
                </c:pt>
                <c:pt idx="3351">
                  <c:v>274.85250000000002</c:v>
                </c:pt>
                <c:pt idx="3352">
                  <c:v>274.93416666666667</c:v>
                </c:pt>
                <c:pt idx="3353">
                  <c:v>275.01666666666665</c:v>
                </c:pt>
                <c:pt idx="3354">
                  <c:v>275.0983333333333</c:v>
                </c:pt>
                <c:pt idx="3355">
                  <c:v>275.18083333333334</c:v>
                </c:pt>
                <c:pt idx="3356">
                  <c:v>275.26249999999999</c:v>
                </c:pt>
                <c:pt idx="3357">
                  <c:v>275.34416666666669</c:v>
                </c:pt>
                <c:pt idx="3358">
                  <c:v>275.42666666666668</c:v>
                </c:pt>
                <c:pt idx="3359">
                  <c:v>275.50833333333333</c:v>
                </c:pt>
                <c:pt idx="3360">
                  <c:v>275.59083333333336</c:v>
                </c:pt>
                <c:pt idx="3361">
                  <c:v>275.67250000000001</c:v>
                </c:pt>
                <c:pt idx="3362">
                  <c:v>275.755</c:v>
                </c:pt>
                <c:pt idx="3363">
                  <c:v>275.83666666666664</c:v>
                </c:pt>
                <c:pt idx="3364">
                  <c:v>275.91833333333335</c:v>
                </c:pt>
                <c:pt idx="3365">
                  <c:v>276.00083333333333</c:v>
                </c:pt>
                <c:pt idx="3366">
                  <c:v>276.08249999999998</c:v>
                </c:pt>
                <c:pt idx="3367">
                  <c:v>276.16500000000002</c:v>
                </c:pt>
                <c:pt idx="3368">
                  <c:v>276.24666666666667</c:v>
                </c:pt>
                <c:pt idx="3369">
                  <c:v>276.32833333333332</c:v>
                </c:pt>
                <c:pt idx="3370">
                  <c:v>276.4108333333333</c:v>
                </c:pt>
                <c:pt idx="3371">
                  <c:v>276.49250000000001</c:v>
                </c:pt>
                <c:pt idx="3372">
                  <c:v>276.57499999999999</c:v>
                </c:pt>
                <c:pt idx="3373">
                  <c:v>276.65666666666669</c:v>
                </c:pt>
                <c:pt idx="3374">
                  <c:v>276.73916666666668</c:v>
                </c:pt>
                <c:pt idx="3375">
                  <c:v>276.82083333333333</c:v>
                </c:pt>
                <c:pt idx="3376">
                  <c:v>276.90249999999997</c:v>
                </c:pt>
                <c:pt idx="3377">
                  <c:v>276.98500000000001</c:v>
                </c:pt>
                <c:pt idx="3378">
                  <c:v>277.06666666666666</c:v>
                </c:pt>
                <c:pt idx="3379">
                  <c:v>277.14916666666664</c:v>
                </c:pt>
                <c:pt idx="3380">
                  <c:v>277.23083333333335</c:v>
                </c:pt>
                <c:pt idx="3381">
                  <c:v>277.31333333333333</c:v>
                </c:pt>
                <c:pt idx="3382">
                  <c:v>277.39499999999998</c:v>
                </c:pt>
                <c:pt idx="3383">
                  <c:v>277.47666666666663</c:v>
                </c:pt>
                <c:pt idx="3384">
                  <c:v>277.55916666666667</c:v>
                </c:pt>
                <c:pt idx="3385">
                  <c:v>277.64083333333332</c:v>
                </c:pt>
                <c:pt idx="3386">
                  <c:v>277.7233333333333</c:v>
                </c:pt>
                <c:pt idx="3387">
                  <c:v>277.80500000000001</c:v>
                </c:pt>
                <c:pt idx="3388">
                  <c:v>277.88749999999999</c:v>
                </c:pt>
                <c:pt idx="3389">
                  <c:v>277.96916666666669</c:v>
                </c:pt>
                <c:pt idx="3390">
                  <c:v>278.05083333333334</c:v>
                </c:pt>
                <c:pt idx="3391">
                  <c:v>278.13333333333333</c:v>
                </c:pt>
                <c:pt idx="3392">
                  <c:v>278.21499999999997</c:v>
                </c:pt>
                <c:pt idx="3393">
                  <c:v>278.29750000000001</c:v>
                </c:pt>
                <c:pt idx="3394">
                  <c:v>278.37916666666666</c:v>
                </c:pt>
                <c:pt idx="3395">
                  <c:v>278.46166666666664</c:v>
                </c:pt>
                <c:pt idx="3396">
                  <c:v>278.54333333333335</c:v>
                </c:pt>
                <c:pt idx="3397">
                  <c:v>278.625</c:v>
                </c:pt>
                <c:pt idx="3398">
                  <c:v>278.70749999999998</c:v>
                </c:pt>
                <c:pt idx="3399">
                  <c:v>278.78916666666663</c:v>
                </c:pt>
                <c:pt idx="3400">
                  <c:v>278.87166666666667</c:v>
                </c:pt>
                <c:pt idx="3401">
                  <c:v>278.95333333333332</c:v>
                </c:pt>
                <c:pt idx="3402">
                  <c:v>279.0358333333333</c:v>
                </c:pt>
                <c:pt idx="3403">
                  <c:v>279.11750000000001</c:v>
                </c:pt>
                <c:pt idx="3404">
                  <c:v>279.19916666666666</c:v>
                </c:pt>
                <c:pt idx="3405">
                  <c:v>279.28166666666669</c:v>
                </c:pt>
                <c:pt idx="3406">
                  <c:v>279.36333333333334</c:v>
                </c:pt>
                <c:pt idx="3407">
                  <c:v>279.44583333333333</c:v>
                </c:pt>
                <c:pt idx="3408">
                  <c:v>279.52749999999997</c:v>
                </c:pt>
                <c:pt idx="3409">
                  <c:v>279.60916666666668</c:v>
                </c:pt>
                <c:pt idx="3410">
                  <c:v>279.69166666666666</c:v>
                </c:pt>
                <c:pt idx="3411">
                  <c:v>279.77333333333337</c:v>
                </c:pt>
                <c:pt idx="3412">
                  <c:v>279.85583333333335</c:v>
                </c:pt>
                <c:pt idx="3413">
                  <c:v>279.9375</c:v>
                </c:pt>
                <c:pt idx="3414">
                  <c:v>280.02</c:v>
                </c:pt>
                <c:pt idx="3415">
                  <c:v>280.10166666666663</c:v>
                </c:pt>
                <c:pt idx="3416">
                  <c:v>280.18333333333334</c:v>
                </c:pt>
                <c:pt idx="3417">
                  <c:v>280.26583333333332</c:v>
                </c:pt>
                <c:pt idx="3418">
                  <c:v>280.34750000000003</c:v>
                </c:pt>
                <c:pt idx="3419">
                  <c:v>280.43</c:v>
                </c:pt>
                <c:pt idx="3420">
                  <c:v>280.51166666666666</c:v>
                </c:pt>
                <c:pt idx="3421">
                  <c:v>280.59416666666669</c:v>
                </c:pt>
                <c:pt idx="3422">
                  <c:v>280.67583333333334</c:v>
                </c:pt>
                <c:pt idx="3423">
                  <c:v>280.75749999999999</c:v>
                </c:pt>
                <c:pt idx="3424">
                  <c:v>280.83999999999997</c:v>
                </c:pt>
                <c:pt idx="3425">
                  <c:v>280.92166666666668</c:v>
                </c:pt>
                <c:pt idx="3426">
                  <c:v>281.00416666666666</c:v>
                </c:pt>
                <c:pt idx="3427">
                  <c:v>281.08583333333337</c:v>
                </c:pt>
                <c:pt idx="3428">
                  <c:v>281.16833333333335</c:v>
                </c:pt>
                <c:pt idx="3429">
                  <c:v>281.25</c:v>
                </c:pt>
                <c:pt idx="3430">
                  <c:v>281.33166666666665</c:v>
                </c:pt>
                <c:pt idx="3431">
                  <c:v>281.41416666666663</c:v>
                </c:pt>
                <c:pt idx="3432">
                  <c:v>281.49583333333334</c:v>
                </c:pt>
                <c:pt idx="3433">
                  <c:v>281.57833333333332</c:v>
                </c:pt>
                <c:pt idx="3434">
                  <c:v>281.66000000000003</c:v>
                </c:pt>
                <c:pt idx="3435">
                  <c:v>281.74250000000001</c:v>
                </c:pt>
                <c:pt idx="3436">
                  <c:v>281.82416666666666</c:v>
                </c:pt>
                <c:pt idx="3437">
                  <c:v>281.90583333333331</c:v>
                </c:pt>
                <c:pt idx="3438">
                  <c:v>281.98833333333334</c:v>
                </c:pt>
                <c:pt idx="3439">
                  <c:v>282.07</c:v>
                </c:pt>
                <c:pt idx="3440">
                  <c:v>282.15249999999997</c:v>
                </c:pt>
                <c:pt idx="3441">
                  <c:v>282.23416666666668</c:v>
                </c:pt>
                <c:pt idx="3442">
                  <c:v>282.31666666666666</c:v>
                </c:pt>
                <c:pt idx="3443">
                  <c:v>282.39833333333337</c:v>
                </c:pt>
                <c:pt idx="3444">
                  <c:v>282.48</c:v>
                </c:pt>
                <c:pt idx="3445">
                  <c:v>282.5625</c:v>
                </c:pt>
                <c:pt idx="3446">
                  <c:v>282.64416666666665</c:v>
                </c:pt>
                <c:pt idx="3447">
                  <c:v>282.72666666666663</c:v>
                </c:pt>
                <c:pt idx="3448">
                  <c:v>282.80833333333334</c:v>
                </c:pt>
                <c:pt idx="3449">
                  <c:v>282.89083333333332</c:v>
                </c:pt>
                <c:pt idx="3450">
                  <c:v>282.97250000000003</c:v>
                </c:pt>
                <c:pt idx="3451">
                  <c:v>283.05416666666667</c:v>
                </c:pt>
                <c:pt idx="3452">
                  <c:v>283.13666666666666</c:v>
                </c:pt>
                <c:pt idx="3453">
                  <c:v>283.21833333333331</c:v>
                </c:pt>
                <c:pt idx="3454">
                  <c:v>283.30083333333334</c:v>
                </c:pt>
                <c:pt idx="3455">
                  <c:v>283.38249999999999</c:v>
                </c:pt>
                <c:pt idx="3456">
                  <c:v>283.4641666666667</c:v>
                </c:pt>
                <c:pt idx="3457">
                  <c:v>283.54666666666668</c:v>
                </c:pt>
                <c:pt idx="3458">
                  <c:v>283.62833333333333</c:v>
                </c:pt>
                <c:pt idx="3459">
                  <c:v>283.71083333333337</c:v>
                </c:pt>
                <c:pt idx="3460">
                  <c:v>283.79250000000002</c:v>
                </c:pt>
                <c:pt idx="3461">
                  <c:v>283.875</c:v>
                </c:pt>
                <c:pt idx="3462">
                  <c:v>283.95666666666665</c:v>
                </c:pt>
                <c:pt idx="3463">
                  <c:v>284.03833333333336</c:v>
                </c:pt>
                <c:pt idx="3464">
                  <c:v>284.12083333333334</c:v>
                </c:pt>
                <c:pt idx="3465">
                  <c:v>284.20249999999999</c:v>
                </c:pt>
                <c:pt idx="3466">
                  <c:v>284.28500000000003</c:v>
                </c:pt>
                <c:pt idx="3467">
                  <c:v>284.36666666666667</c:v>
                </c:pt>
                <c:pt idx="3468">
                  <c:v>284.44916666666666</c:v>
                </c:pt>
                <c:pt idx="3469">
                  <c:v>284.53083333333331</c:v>
                </c:pt>
                <c:pt idx="3470">
                  <c:v>284.61250000000001</c:v>
                </c:pt>
                <c:pt idx="3471">
                  <c:v>284.69499999999999</c:v>
                </c:pt>
                <c:pt idx="3472">
                  <c:v>284.7766666666667</c:v>
                </c:pt>
                <c:pt idx="3473">
                  <c:v>284.85916666666668</c:v>
                </c:pt>
                <c:pt idx="3474">
                  <c:v>284.94083333333333</c:v>
                </c:pt>
                <c:pt idx="3475">
                  <c:v>285.02333333333337</c:v>
                </c:pt>
                <c:pt idx="3476">
                  <c:v>285.10500000000002</c:v>
                </c:pt>
                <c:pt idx="3477">
                  <c:v>285.18666666666667</c:v>
                </c:pt>
                <c:pt idx="3478">
                  <c:v>285.26916666666665</c:v>
                </c:pt>
                <c:pt idx="3479">
                  <c:v>285.35083333333336</c:v>
                </c:pt>
                <c:pt idx="3480">
                  <c:v>285.43333333333334</c:v>
                </c:pt>
                <c:pt idx="3481">
                  <c:v>285.51499999999999</c:v>
                </c:pt>
                <c:pt idx="3482">
                  <c:v>285.59750000000003</c:v>
                </c:pt>
                <c:pt idx="3483">
                  <c:v>285.67916666666667</c:v>
                </c:pt>
                <c:pt idx="3484">
                  <c:v>285.76083333333332</c:v>
                </c:pt>
                <c:pt idx="3485">
                  <c:v>285.84333333333331</c:v>
                </c:pt>
                <c:pt idx="3486">
                  <c:v>285.92500000000001</c:v>
                </c:pt>
                <c:pt idx="3487">
                  <c:v>286.00749999999999</c:v>
                </c:pt>
                <c:pt idx="3488">
                  <c:v>286.0891666666667</c:v>
                </c:pt>
                <c:pt idx="3489">
                  <c:v>286.17166666666668</c:v>
                </c:pt>
                <c:pt idx="3490">
                  <c:v>286.25333333333333</c:v>
                </c:pt>
                <c:pt idx="3491">
                  <c:v>286.33499999999998</c:v>
                </c:pt>
                <c:pt idx="3492">
                  <c:v>286.41750000000002</c:v>
                </c:pt>
                <c:pt idx="3493">
                  <c:v>286.49916666666667</c:v>
                </c:pt>
                <c:pt idx="3494">
                  <c:v>286.58166666666665</c:v>
                </c:pt>
                <c:pt idx="3495">
                  <c:v>286.66333333333336</c:v>
                </c:pt>
                <c:pt idx="3496">
                  <c:v>286.745</c:v>
                </c:pt>
                <c:pt idx="3497">
                  <c:v>286.82749999999999</c:v>
                </c:pt>
                <c:pt idx="3498">
                  <c:v>286.90916666666664</c:v>
                </c:pt>
                <c:pt idx="3499">
                  <c:v>286.99166666666667</c:v>
                </c:pt>
                <c:pt idx="3500">
                  <c:v>287.07333333333332</c:v>
                </c:pt>
                <c:pt idx="3501">
                  <c:v>287.15583333333331</c:v>
                </c:pt>
                <c:pt idx="3502">
                  <c:v>287.23750000000001</c:v>
                </c:pt>
                <c:pt idx="3503">
                  <c:v>287.31916666666666</c:v>
                </c:pt>
                <c:pt idx="3504">
                  <c:v>287.4016666666667</c:v>
                </c:pt>
                <c:pt idx="3505">
                  <c:v>287.48333333333335</c:v>
                </c:pt>
                <c:pt idx="3506">
                  <c:v>287.56583333333333</c:v>
                </c:pt>
                <c:pt idx="3507">
                  <c:v>287.64749999999998</c:v>
                </c:pt>
                <c:pt idx="3508">
                  <c:v>287.73</c:v>
                </c:pt>
                <c:pt idx="3509">
                  <c:v>287.81166666666667</c:v>
                </c:pt>
                <c:pt idx="3510">
                  <c:v>287.89333333333332</c:v>
                </c:pt>
                <c:pt idx="3511">
                  <c:v>287.97583333333336</c:v>
                </c:pt>
                <c:pt idx="3512">
                  <c:v>288.0575</c:v>
                </c:pt>
                <c:pt idx="3513">
                  <c:v>288.14</c:v>
                </c:pt>
                <c:pt idx="3514">
                  <c:v>288.22166666666664</c:v>
                </c:pt>
                <c:pt idx="3515">
                  <c:v>288.30416666666667</c:v>
                </c:pt>
                <c:pt idx="3516">
                  <c:v>288.38583333333332</c:v>
                </c:pt>
                <c:pt idx="3517">
                  <c:v>288.46750000000003</c:v>
                </c:pt>
                <c:pt idx="3518">
                  <c:v>288.55</c:v>
                </c:pt>
                <c:pt idx="3519">
                  <c:v>288.63166666666666</c:v>
                </c:pt>
                <c:pt idx="3520">
                  <c:v>288.7141666666667</c:v>
                </c:pt>
                <c:pt idx="3521">
                  <c:v>288.79583333333335</c:v>
                </c:pt>
                <c:pt idx="3522">
                  <c:v>288.87833333333333</c:v>
                </c:pt>
                <c:pt idx="3523">
                  <c:v>288.95999999999998</c:v>
                </c:pt>
                <c:pt idx="3524">
                  <c:v>289.04166666666669</c:v>
                </c:pt>
                <c:pt idx="3525">
                  <c:v>289.12416666666667</c:v>
                </c:pt>
                <c:pt idx="3526">
                  <c:v>289.20583333333332</c:v>
                </c:pt>
                <c:pt idx="3527">
                  <c:v>289.28833333333336</c:v>
                </c:pt>
                <c:pt idx="3528">
                  <c:v>289.37</c:v>
                </c:pt>
                <c:pt idx="3529">
                  <c:v>289.45249999999999</c:v>
                </c:pt>
                <c:pt idx="3530">
                  <c:v>289.53416666666664</c:v>
                </c:pt>
                <c:pt idx="3531">
                  <c:v>289.61583333333334</c:v>
                </c:pt>
                <c:pt idx="3532">
                  <c:v>289.69833333333332</c:v>
                </c:pt>
                <c:pt idx="3533">
                  <c:v>289.78000000000003</c:v>
                </c:pt>
                <c:pt idx="3534">
                  <c:v>289.86250000000001</c:v>
                </c:pt>
                <c:pt idx="3535">
                  <c:v>289.94416666666666</c:v>
                </c:pt>
                <c:pt idx="3536">
                  <c:v>290.02583333333331</c:v>
                </c:pt>
                <c:pt idx="3537">
                  <c:v>290.10833333333335</c:v>
                </c:pt>
                <c:pt idx="3538">
                  <c:v>290.19</c:v>
                </c:pt>
                <c:pt idx="3539">
                  <c:v>290.27249999999998</c:v>
                </c:pt>
                <c:pt idx="3540">
                  <c:v>290.35416666666669</c:v>
                </c:pt>
                <c:pt idx="3541">
                  <c:v>290.43666666666667</c:v>
                </c:pt>
                <c:pt idx="3542">
                  <c:v>290.51833333333332</c:v>
                </c:pt>
                <c:pt idx="3543">
                  <c:v>290.59999999999997</c:v>
                </c:pt>
                <c:pt idx="3544">
                  <c:v>290.6825</c:v>
                </c:pt>
                <c:pt idx="3545">
                  <c:v>290.76416666666665</c:v>
                </c:pt>
                <c:pt idx="3546">
                  <c:v>290.84666666666664</c:v>
                </c:pt>
                <c:pt idx="3547">
                  <c:v>290.92833333333334</c:v>
                </c:pt>
                <c:pt idx="3548">
                  <c:v>291.01083333333332</c:v>
                </c:pt>
                <c:pt idx="3549">
                  <c:v>291.09250000000003</c:v>
                </c:pt>
                <c:pt idx="3550">
                  <c:v>291.17416666666668</c:v>
                </c:pt>
                <c:pt idx="3551">
                  <c:v>291.25666666666666</c:v>
                </c:pt>
                <c:pt idx="3552">
                  <c:v>291.33833333333331</c:v>
                </c:pt>
                <c:pt idx="3553">
                  <c:v>291.42083333333335</c:v>
                </c:pt>
                <c:pt idx="3554">
                  <c:v>291.5025</c:v>
                </c:pt>
                <c:pt idx="3555">
                  <c:v>291.58499999999998</c:v>
                </c:pt>
                <c:pt idx="3556">
                  <c:v>291.66666666666669</c:v>
                </c:pt>
                <c:pt idx="3557">
                  <c:v>291.74833333333333</c:v>
                </c:pt>
                <c:pt idx="3558">
                  <c:v>291.83083333333332</c:v>
                </c:pt>
                <c:pt idx="3559">
                  <c:v>291.91249999999997</c:v>
                </c:pt>
                <c:pt idx="3560">
                  <c:v>291.995</c:v>
                </c:pt>
                <c:pt idx="3561">
                  <c:v>292.07666666666665</c:v>
                </c:pt>
                <c:pt idx="3562">
                  <c:v>292.15916666666664</c:v>
                </c:pt>
                <c:pt idx="3563">
                  <c:v>292.24083333333334</c:v>
                </c:pt>
                <c:pt idx="3564">
                  <c:v>292.32249999999999</c:v>
                </c:pt>
                <c:pt idx="3565">
                  <c:v>292.40500000000003</c:v>
                </c:pt>
                <c:pt idx="3566">
                  <c:v>292.48666666666668</c:v>
                </c:pt>
                <c:pt idx="3567">
                  <c:v>292.56916666666666</c:v>
                </c:pt>
                <c:pt idx="3568">
                  <c:v>292.65083333333331</c:v>
                </c:pt>
                <c:pt idx="3569">
                  <c:v>292.73333333333335</c:v>
                </c:pt>
                <c:pt idx="3570">
                  <c:v>292.815</c:v>
                </c:pt>
                <c:pt idx="3571">
                  <c:v>292.8966666666667</c:v>
                </c:pt>
                <c:pt idx="3572">
                  <c:v>292.97916666666669</c:v>
                </c:pt>
                <c:pt idx="3573">
                  <c:v>293.06083333333333</c:v>
                </c:pt>
                <c:pt idx="3574">
                  <c:v>293.14333333333332</c:v>
                </c:pt>
                <c:pt idx="3575">
                  <c:v>293.22499999999997</c:v>
                </c:pt>
                <c:pt idx="3576">
                  <c:v>293.3075</c:v>
                </c:pt>
                <c:pt idx="3577">
                  <c:v>293.38916666666665</c:v>
                </c:pt>
                <c:pt idx="3578">
                  <c:v>293.47083333333336</c:v>
                </c:pt>
                <c:pt idx="3579">
                  <c:v>293.55333333333334</c:v>
                </c:pt>
                <c:pt idx="3580">
                  <c:v>293.63499999999999</c:v>
                </c:pt>
                <c:pt idx="3581">
                  <c:v>293.71750000000003</c:v>
                </c:pt>
                <c:pt idx="3582">
                  <c:v>293.79916666666668</c:v>
                </c:pt>
                <c:pt idx="3583">
                  <c:v>293.88083333333333</c:v>
                </c:pt>
                <c:pt idx="3584">
                  <c:v>293.96333333333331</c:v>
                </c:pt>
                <c:pt idx="3585">
                  <c:v>294.04500000000002</c:v>
                </c:pt>
                <c:pt idx="3586">
                  <c:v>294.1275</c:v>
                </c:pt>
                <c:pt idx="3587">
                  <c:v>294.2091666666667</c:v>
                </c:pt>
                <c:pt idx="3588">
                  <c:v>294.29166666666669</c:v>
                </c:pt>
                <c:pt idx="3589">
                  <c:v>294.37333333333333</c:v>
                </c:pt>
                <c:pt idx="3590">
                  <c:v>294.45499999999998</c:v>
                </c:pt>
                <c:pt idx="3591">
                  <c:v>294.53749999999997</c:v>
                </c:pt>
                <c:pt idx="3592">
                  <c:v>294.61916666666667</c:v>
                </c:pt>
                <c:pt idx="3593">
                  <c:v>294.70166666666665</c:v>
                </c:pt>
                <c:pt idx="3594">
                  <c:v>294.78333333333336</c:v>
                </c:pt>
                <c:pt idx="3595">
                  <c:v>294.86583333333334</c:v>
                </c:pt>
                <c:pt idx="3596">
                  <c:v>294.94749999999999</c:v>
                </c:pt>
                <c:pt idx="3597">
                  <c:v>295.02916666666664</c:v>
                </c:pt>
                <c:pt idx="3598">
                  <c:v>295.11166666666668</c:v>
                </c:pt>
                <c:pt idx="3599">
                  <c:v>295.19333333333333</c:v>
                </c:pt>
                <c:pt idx="3600">
                  <c:v>295.27583333333331</c:v>
                </c:pt>
                <c:pt idx="3601">
                  <c:v>295.35750000000002</c:v>
                </c:pt>
                <c:pt idx="3602">
                  <c:v>295.44</c:v>
                </c:pt>
                <c:pt idx="3603">
                  <c:v>295.5216666666667</c:v>
                </c:pt>
                <c:pt idx="3604">
                  <c:v>295.6033333333333</c:v>
                </c:pt>
                <c:pt idx="3605">
                  <c:v>295.68583333333333</c:v>
                </c:pt>
                <c:pt idx="3606">
                  <c:v>295.76749999999998</c:v>
                </c:pt>
                <c:pt idx="3607">
                  <c:v>295.84999999999997</c:v>
                </c:pt>
                <c:pt idx="3608">
                  <c:v>295.93166666666667</c:v>
                </c:pt>
                <c:pt idx="3609">
                  <c:v>296.01416666666665</c:v>
                </c:pt>
                <c:pt idx="3610">
                  <c:v>296.09583333333336</c:v>
                </c:pt>
                <c:pt idx="3611">
                  <c:v>296.17750000000001</c:v>
                </c:pt>
                <c:pt idx="3612">
                  <c:v>296.26</c:v>
                </c:pt>
                <c:pt idx="3613">
                  <c:v>296.34166666666664</c:v>
                </c:pt>
                <c:pt idx="3614">
                  <c:v>296.42416666666668</c:v>
                </c:pt>
                <c:pt idx="3615">
                  <c:v>296.50583333333333</c:v>
                </c:pt>
                <c:pt idx="3616">
                  <c:v>296.58833333333331</c:v>
                </c:pt>
                <c:pt idx="3617">
                  <c:v>296.67</c:v>
                </c:pt>
                <c:pt idx="3618">
                  <c:v>296.75166666666667</c:v>
                </c:pt>
                <c:pt idx="3619">
                  <c:v>296.8341666666667</c:v>
                </c:pt>
                <c:pt idx="3620">
                  <c:v>296.9158333333333</c:v>
                </c:pt>
                <c:pt idx="3621">
                  <c:v>296.99833333333333</c:v>
                </c:pt>
                <c:pt idx="3622">
                  <c:v>297.08</c:v>
                </c:pt>
                <c:pt idx="3623">
                  <c:v>297.16166666666669</c:v>
                </c:pt>
                <c:pt idx="3624">
                  <c:v>297.24416666666667</c:v>
                </c:pt>
                <c:pt idx="3625">
                  <c:v>297.32583333333332</c:v>
                </c:pt>
                <c:pt idx="3626">
                  <c:v>297.40833333333336</c:v>
                </c:pt>
                <c:pt idx="3627">
                  <c:v>297.49</c:v>
                </c:pt>
                <c:pt idx="3628">
                  <c:v>297.57249999999999</c:v>
                </c:pt>
                <c:pt idx="3629">
                  <c:v>297.65416666666664</c:v>
                </c:pt>
                <c:pt idx="3630">
                  <c:v>297.73583333333335</c:v>
                </c:pt>
                <c:pt idx="3631">
                  <c:v>297.81833333333333</c:v>
                </c:pt>
                <c:pt idx="3632">
                  <c:v>297.90000000000003</c:v>
                </c:pt>
                <c:pt idx="3633">
                  <c:v>297.98250000000002</c:v>
                </c:pt>
                <c:pt idx="3634">
                  <c:v>298.06416666666667</c:v>
                </c:pt>
                <c:pt idx="3635">
                  <c:v>298.1466666666667</c:v>
                </c:pt>
                <c:pt idx="3636">
                  <c:v>298.2283333333333</c:v>
                </c:pt>
                <c:pt idx="3637">
                  <c:v>298.31</c:v>
                </c:pt>
                <c:pt idx="3638">
                  <c:v>298.39249999999998</c:v>
                </c:pt>
                <c:pt idx="3639">
                  <c:v>298.47416666666669</c:v>
                </c:pt>
                <c:pt idx="3640">
                  <c:v>298.55666666666667</c:v>
                </c:pt>
                <c:pt idx="3641">
                  <c:v>298.63833333333332</c:v>
                </c:pt>
                <c:pt idx="3642">
                  <c:v>298.72083333333336</c:v>
                </c:pt>
                <c:pt idx="3643">
                  <c:v>298.80250000000001</c:v>
                </c:pt>
                <c:pt idx="3644">
                  <c:v>298.88416666666666</c:v>
                </c:pt>
                <c:pt idx="3645">
                  <c:v>298.96666666666664</c:v>
                </c:pt>
                <c:pt idx="3646">
                  <c:v>299.04833333333335</c:v>
                </c:pt>
                <c:pt idx="3647">
                  <c:v>299.13083333333333</c:v>
                </c:pt>
                <c:pt idx="3648">
                  <c:v>299.21250000000003</c:v>
                </c:pt>
                <c:pt idx="3649">
                  <c:v>299.29500000000002</c:v>
                </c:pt>
                <c:pt idx="3650">
                  <c:v>299.37666666666667</c:v>
                </c:pt>
                <c:pt idx="3651">
                  <c:v>299.45833333333331</c:v>
                </c:pt>
                <c:pt idx="3652">
                  <c:v>299.5408333333333</c:v>
                </c:pt>
                <c:pt idx="3653">
                  <c:v>299.6225</c:v>
                </c:pt>
                <c:pt idx="3654">
                  <c:v>299.70499999999998</c:v>
                </c:pt>
                <c:pt idx="3655">
                  <c:v>299.78666666666669</c:v>
                </c:pt>
                <c:pt idx="3656">
                  <c:v>299.86916666666667</c:v>
                </c:pt>
                <c:pt idx="3657">
                  <c:v>299.95083333333332</c:v>
                </c:pt>
                <c:pt idx="3658">
                  <c:v>300.03249999999997</c:v>
                </c:pt>
                <c:pt idx="3659">
                  <c:v>300.11500000000001</c:v>
                </c:pt>
                <c:pt idx="3660">
                  <c:v>300.19666666666666</c:v>
                </c:pt>
                <c:pt idx="3661">
                  <c:v>300.27916666666664</c:v>
                </c:pt>
                <c:pt idx="3662">
                  <c:v>300.36083333333335</c:v>
                </c:pt>
                <c:pt idx="3663">
                  <c:v>300.4425</c:v>
                </c:pt>
                <c:pt idx="3664">
                  <c:v>300.52500000000003</c:v>
                </c:pt>
                <c:pt idx="3665">
                  <c:v>300.60666666666668</c:v>
                </c:pt>
                <c:pt idx="3666">
                  <c:v>300.68916666666667</c:v>
                </c:pt>
                <c:pt idx="3667">
                  <c:v>300.77083333333331</c:v>
                </c:pt>
                <c:pt idx="3668">
                  <c:v>300.8533333333333</c:v>
                </c:pt>
                <c:pt idx="3669">
                  <c:v>300.935</c:v>
                </c:pt>
                <c:pt idx="3670">
                  <c:v>301.01666666666665</c:v>
                </c:pt>
                <c:pt idx="3671">
                  <c:v>301.09916666666669</c:v>
                </c:pt>
                <c:pt idx="3672">
                  <c:v>301.18083333333334</c:v>
                </c:pt>
                <c:pt idx="3673">
                  <c:v>301.26333333333332</c:v>
                </c:pt>
                <c:pt idx="3674">
                  <c:v>301.34499999999997</c:v>
                </c:pt>
                <c:pt idx="3675">
                  <c:v>301.42750000000001</c:v>
                </c:pt>
                <c:pt idx="3676">
                  <c:v>301.50916666666666</c:v>
                </c:pt>
                <c:pt idx="3677">
                  <c:v>301.59083333333336</c:v>
                </c:pt>
                <c:pt idx="3678">
                  <c:v>301.67333333333335</c:v>
                </c:pt>
                <c:pt idx="3679">
                  <c:v>301.755</c:v>
                </c:pt>
                <c:pt idx="3680">
                  <c:v>301.83750000000003</c:v>
                </c:pt>
                <c:pt idx="3681">
                  <c:v>301.91916666666668</c:v>
                </c:pt>
                <c:pt idx="3682">
                  <c:v>302.00166666666667</c:v>
                </c:pt>
                <c:pt idx="3683">
                  <c:v>302.08333333333331</c:v>
                </c:pt>
                <c:pt idx="3684">
                  <c:v>302.16500000000002</c:v>
                </c:pt>
                <c:pt idx="3685">
                  <c:v>302.2475</c:v>
                </c:pt>
                <c:pt idx="3686">
                  <c:v>302.32916666666665</c:v>
                </c:pt>
                <c:pt idx="3687">
                  <c:v>302.41166666666669</c:v>
                </c:pt>
                <c:pt idx="3688">
                  <c:v>302.49333333333334</c:v>
                </c:pt>
                <c:pt idx="3689">
                  <c:v>302.57583333333332</c:v>
                </c:pt>
                <c:pt idx="3690">
                  <c:v>302.65749999999997</c:v>
                </c:pt>
                <c:pt idx="3691">
                  <c:v>302.73916666666668</c:v>
                </c:pt>
                <c:pt idx="3692">
                  <c:v>302.82166666666666</c:v>
                </c:pt>
                <c:pt idx="3693">
                  <c:v>302.90333333333336</c:v>
                </c:pt>
                <c:pt idx="3694">
                  <c:v>302.98583333333335</c:v>
                </c:pt>
                <c:pt idx="3695">
                  <c:v>303.0675</c:v>
                </c:pt>
                <c:pt idx="3696">
                  <c:v>303.15000000000003</c:v>
                </c:pt>
                <c:pt idx="3697">
                  <c:v>303.23166666666668</c:v>
                </c:pt>
                <c:pt idx="3698">
                  <c:v>303.31333333333333</c:v>
                </c:pt>
                <c:pt idx="3699">
                  <c:v>303.39583333333331</c:v>
                </c:pt>
                <c:pt idx="3700">
                  <c:v>303.47750000000002</c:v>
                </c:pt>
                <c:pt idx="3701">
                  <c:v>303.56</c:v>
                </c:pt>
                <c:pt idx="3702">
                  <c:v>303.64166666666665</c:v>
                </c:pt>
                <c:pt idx="3703">
                  <c:v>303.72416666666669</c:v>
                </c:pt>
                <c:pt idx="3704">
                  <c:v>303.80583333333334</c:v>
                </c:pt>
                <c:pt idx="3705">
                  <c:v>303.88749999999999</c:v>
                </c:pt>
                <c:pt idx="3706">
                  <c:v>303.96999999999997</c:v>
                </c:pt>
                <c:pt idx="3707">
                  <c:v>304.05166666666668</c:v>
                </c:pt>
                <c:pt idx="3708">
                  <c:v>304.13416666666666</c:v>
                </c:pt>
                <c:pt idx="3709">
                  <c:v>304.21583333333336</c:v>
                </c:pt>
                <c:pt idx="3710">
                  <c:v>304.29750000000001</c:v>
                </c:pt>
                <c:pt idx="3711">
                  <c:v>304.38</c:v>
                </c:pt>
                <c:pt idx="3712">
                  <c:v>304.46166666666664</c:v>
                </c:pt>
                <c:pt idx="3713">
                  <c:v>304.54416666666668</c:v>
                </c:pt>
                <c:pt idx="3714">
                  <c:v>304.62583333333333</c:v>
                </c:pt>
                <c:pt idx="3715">
                  <c:v>304.70833333333331</c:v>
                </c:pt>
                <c:pt idx="3716">
                  <c:v>304.79000000000002</c:v>
                </c:pt>
                <c:pt idx="3717">
                  <c:v>304.87166666666667</c:v>
                </c:pt>
                <c:pt idx="3718">
                  <c:v>304.95416666666665</c:v>
                </c:pt>
                <c:pt idx="3719">
                  <c:v>305.0358333333333</c:v>
                </c:pt>
                <c:pt idx="3720">
                  <c:v>305.11833333333334</c:v>
                </c:pt>
                <c:pt idx="3721">
                  <c:v>305.2</c:v>
                </c:pt>
                <c:pt idx="3722">
                  <c:v>305.28249999999997</c:v>
                </c:pt>
                <c:pt idx="3723">
                  <c:v>305.36416666666668</c:v>
                </c:pt>
                <c:pt idx="3724">
                  <c:v>305.44583333333333</c:v>
                </c:pt>
                <c:pt idx="3725">
                  <c:v>305.52833333333336</c:v>
                </c:pt>
                <c:pt idx="3726">
                  <c:v>305.61</c:v>
                </c:pt>
                <c:pt idx="3727">
                  <c:v>305.6925</c:v>
                </c:pt>
                <c:pt idx="3728">
                  <c:v>305.77416666666664</c:v>
                </c:pt>
                <c:pt idx="3729">
                  <c:v>305.85666666666668</c:v>
                </c:pt>
                <c:pt idx="3730">
                  <c:v>305.93833333333333</c:v>
                </c:pt>
                <c:pt idx="3731">
                  <c:v>306.02</c:v>
                </c:pt>
                <c:pt idx="3732">
                  <c:v>306.10250000000002</c:v>
                </c:pt>
                <c:pt idx="3733">
                  <c:v>306.18416666666667</c:v>
                </c:pt>
                <c:pt idx="3734">
                  <c:v>306.26666666666665</c:v>
                </c:pt>
                <c:pt idx="3735">
                  <c:v>306.3483333333333</c:v>
                </c:pt>
                <c:pt idx="3736">
                  <c:v>306.43083333333334</c:v>
                </c:pt>
                <c:pt idx="3737">
                  <c:v>306.51249999999999</c:v>
                </c:pt>
                <c:pt idx="3738">
                  <c:v>306.59416666666669</c:v>
                </c:pt>
                <c:pt idx="3739">
                  <c:v>306.67666666666668</c:v>
                </c:pt>
                <c:pt idx="3740">
                  <c:v>306.75833333333333</c:v>
                </c:pt>
                <c:pt idx="3741">
                  <c:v>306.84083333333336</c:v>
                </c:pt>
                <c:pt idx="3742">
                  <c:v>306.92250000000001</c:v>
                </c:pt>
                <c:pt idx="3743">
                  <c:v>307.005</c:v>
                </c:pt>
                <c:pt idx="3744">
                  <c:v>307.08666666666664</c:v>
                </c:pt>
                <c:pt idx="3745">
                  <c:v>307.16833333333335</c:v>
                </c:pt>
                <c:pt idx="3746">
                  <c:v>307.25083333333333</c:v>
                </c:pt>
                <c:pt idx="3747">
                  <c:v>307.33249999999998</c:v>
                </c:pt>
                <c:pt idx="3748">
                  <c:v>307.41500000000002</c:v>
                </c:pt>
                <c:pt idx="3749">
                  <c:v>307.49666666666667</c:v>
                </c:pt>
                <c:pt idx="3750">
                  <c:v>307.57833333333332</c:v>
                </c:pt>
                <c:pt idx="3751">
                  <c:v>307.6608333333333</c:v>
                </c:pt>
                <c:pt idx="3752">
                  <c:v>307.74250000000001</c:v>
                </c:pt>
                <c:pt idx="3753">
                  <c:v>307.82499999999999</c:v>
                </c:pt>
                <c:pt idx="3754">
                  <c:v>307.90666666666669</c:v>
                </c:pt>
                <c:pt idx="3755">
                  <c:v>307.98916666666668</c:v>
                </c:pt>
                <c:pt idx="3756">
                  <c:v>308.07083333333333</c:v>
                </c:pt>
                <c:pt idx="3757">
                  <c:v>308.15249999999997</c:v>
                </c:pt>
                <c:pt idx="3758">
                  <c:v>308.23500000000001</c:v>
                </c:pt>
                <c:pt idx="3759">
                  <c:v>308.31666666666666</c:v>
                </c:pt>
                <c:pt idx="3760">
                  <c:v>308.39916666666664</c:v>
                </c:pt>
                <c:pt idx="3761">
                  <c:v>308.48083333333335</c:v>
                </c:pt>
                <c:pt idx="3762">
                  <c:v>308.56333333333333</c:v>
                </c:pt>
                <c:pt idx="3763">
                  <c:v>308.64499999999998</c:v>
                </c:pt>
                <c:pt idx="3764">
                  <c:v>308.72666666666663</c:v>
                </c:pt>
                <c:pt idx="3765">
                  <c:v>308.80916666666667</c:v>
                </c:pt>
                <c:pt idx="3766">
                  <c:v>308.89083333333332</c:v>
                </c:pt>
                <c:pt idx="3767">
                  <c:v>308.9733333333333</c:v>
                </c:pt>
                <c:pt idx="3768">
                  <c:v>309.05500000000001</c:v>
                </c:pt>
                <c:pt idx="3769">
                  <c:v>309.13749999999999</c:v>
                </c:pt>
                <c:pt idx="3770">
                  <c:v>309.21916666666669</c:v>
                </c:pt>
                <c:pt idx="3771">
                  <c:v>309.30083333333334</c:v>
                </c:pt>
                <c:pt idx="3772">
                  <c:v>309.38333333333333</c:v>
                </c:pt>
                <c:pt idx="3773">
                  <c:v>309.46499999999997</c:v>
                </c:pt>
                <c:pt idx="3774">
                  <c:v>309.54750000000001</c:v>
                </c:pt>
                <c:pt idx="3775">
                  <c:v>309.62916666666666</c:v>
                </c:pt>
                <c:pt idx="3776">
                  <c:v>309.71166666666664</c:v>
                </c:pt>
                <c:pt idx="3777">
                  <c:v>309.79333333333335</c:v>
                </c:pt>
                <c:pt idx="3778">
                  <c:v>309.875</c:v>
                </c:pt>
                <c:pt idx="3779">
                  <c:v>309.95749999999998</c:v>
                </c:pt>
                <c:pt idx="3780">
                  <c:v>310.03916666666663</c:v>
                </c:pt>
                <c:pt idx="3781">
                  <c:v>310.12166666666667</c:v>
                </c:pt>
                <c:pt idx="3782">
                  <c:v>310.20333333333332</c:v>
                </c:pt>
                <c:pt idx="3783">
                  <c:v>310.2858333333333</c:v>
                </c:pt>
                <c:pt idx="3784">
                  <c:v>310.36750000000001</c:v>
                </c:pt>
                <c:pt idx="3785">
                  <c:v>310.44916666666666</c:v>
                </c:pt>
                <c:pt idx="3786">
                  <c:v>310.53166666666669</c:v>
                </c:pt>
                <c:pt idx="3787">
                  <c:v>310.61333333333334</c:v>
                </c:pt>
                <c:pt idx="3788">
                  <c:v>310.69583333333333</c:v>
                </c:pt>
                <c:pt idx="3789">
                  <c:v>310.77749999999997</c:v>
                </c:pt>
                <c:pt idx="3790">
                  <c:v>310.85916666666668</c:v>
                </c:pt>
                <c:pt idx="3791">
                  <c:v>310.94166666666666</c:v>
                </c:pt>
                <c:pt idx="3792">
                  <c:v>311.02333333333337</c:v>
                </c:pt>
                <c:pt idx="3793">
                  <c:v>311.10583333333335</c:v>
                </c:pt>
                <c:pt idx="3794">
                  <c:v>311.1875</c:v>
                </c:pt>
                <c:pt idx="3795">
                  <c:v>311.27</c:v>
                </c:pt>
                <c:pt idx="3796">
                  <c:v>311.35166666666663</c:v>
                </c:pt>
                <c:pt idx="3797">
                  <c:v>311.43333333333334</c:v>
                </c:pt>
                <c:pt idx="3798">
                  <c:v>311.51583333333332</c:v>
                </c:pt>
                <c:pt idx="3799">
                  <c:v>311.59750000000003</c:v>
                </c:pt>
                <c:pt idx="3800">
                  <c:v>311.68</c:v>
                </c:pt>
                <c:pt idx="3801">
                  <c:v>311.76166666666666</c:v>
                </c:pt>
                <c:pt idx="3802">
                  <c:v>311.84416666666669</c:v>
                </c:pt>
                <c:pt idx="3803">
                  <c:v>311.92583333333334</c:v>
                </c:pt>
                <c:pt idx="3804">
                  <c:v>312.00749999999999</c:v>
                </c:pt>
                <c:pt idx="3805">
                  <c:v>312.08999999999997</c:v>
                </c:pt>
                <c:pt idx="3806">
                  <c:v>312.17166666666668</c:v>
                </c:pt>
                <c:pt idx="3807">
                  <c:v>312.25416666666666</c:v>
                </c:pt>
                <c:pt idx="3808">
                  <c:v>312.33583333333337</c:v>
                </c:pt>
                <c:pt idx="3809">
                  <c:v>312.41833333333335</c:v>
                </c:pt>
                <c:pt idx="3810">
                  <c:v>312.5</c:v>
                </c:pt>
                <c:pt idx="3811">
                  <c:v>312.58166666666665</c:v>
                </c:pt>
                <c:pt idx="3812">
                  <c:v>312.66416666666663</c:v>
                </c:pt>
                <c:pt idx="3813">
                  <c:v>312.74583333333334</c:v>
                </c:pt>
                <c:pt idx="3814">
                  <c:v>312.82833333333332</c:v>
                </c:pt>
                <c:pt idx="3815">
                  <c:v>312.91000000000003</c:v>
                </c:pt>
                <c:pt idx="3816">
                  <c:v>312.99250000000001</c:v>
                </c:pt>
                <c:pt idx="3817">
                  <c:v>313.07416666666666</c:v>
                </c:pt>
                <c:pt idx="3818">
                  <c:v>313.15583333333331</c:v>
                </c:pt>
                <c:pt idx="3819">
                  <c:v>313.23833333333334</c:v>
                </c:pt>
                <c:pt idx="3820">
                  <c:v>313.32</c:v>
                </c:pt>
                <c:pt idx="3821">
                  <c:v>313.40249999999997</c:v>
                </c:pt>
                <c:pt idx="3822">
                  <c:v>313.48416666666668</c:v>
                </c:pt>
                <c:pt idx="3823">
                  <c:v>313.56666666666666</c:v>
                </c:pt>
                <c:pt idx="3824">
                  <c:v>313.64833333333337</c:v>
                </c:pt>
                <c:pt idx="3825">
                  <c:v>313.73</c:v>
                </c:pt>
                <c:pt idx="3826">
                  <c:v>313.8125</c:v>
                </c:pt>
                <c:pt idx="3827">
                  <c:v>313.89416666666665</c:v>
                </c:pt>
                <c:pt idx="3828">
                  <c:v>313.97666666666663</c:v>
                </c:pt>
                <c:pt idx="3829">
                  <c:v>314.05833333333334</c:v>
                </c:pt>
                <c:pt idx="3830">
                  <c:v>314.14083333333332</c:v>
                </c:pt>
                <c:pt idx="3831">
                  <c:v>314.22250000000003</c:v>
                </c:pt>
                <c:pt idx="3832">
                  <c:v>314.30416666666667</c:v>
                </c:pt>
                <c:pt idx="3833">
                  <c:v>314.38666666666666</c:v>
                </c:pt>
                <c:pt idx="3834">
                  <c:v>314.46833333333331</c:v>
                </c:pt>
                <c:pt idx="3835">
                  <c:v>314.55083333333334</c:v>
                </c:pt>
                <c:pt idx="3836">
                  <c:v>314.63249999999999</c:v>
                </c:pt>
                <c:pt idx="3837">
                  <c:v>314.7141666666667</c:v>
                </c:pt>
                <c:pt idx="3838">
                  <c:v>314.79666666666668</c:v>
                </c:pt>
                <c:pt idx="3839">
                  <c:v>314.87833333333333</c:v>
                </c:pt>
                <c:pt idx="3840">
                  <c:v>314.96083333333337</c:v>
                </c:pt>
                <c:pt idx="3841">
                  <c:v>315.04250000000002</c:v>
                </c:pt>
                <c:pt idx="3842">
                  <c:v>315.125</c:v>
                </c:pt>
                <c:pt idx="3843">
                  <c:v>315.20666666666665</c:v>
                </c:pt>
                <c:pt idx="3844">
                  <c:v>315.28833333333336</c:v>
                </c:pt>
                <c:pt idx="3845">
                  <c:v>315.37083333333334</c:v>
                </c:pt>
                <c:pt idx="3846">
                  <c:v>315.45249999999999</c:v>
                </c:pt>
                <c:pt idx="3847">
                  <c:v>315.53500000000003</c:v>
                </c:pt>
                <c:pt idx="3848">
                  <c:v>315.61666666666667</c:v>
                </c:pt>
                <c:pt idx="3849">
                  <c:v>315.69916666666666</c:v>
                </c:pt>
                <c:pt idx="3850">
                  <c:v>315.78083333333331</c:v>
                </c:pt>
                <c:pt idx="3851">
                  <c:v>315.86250000000001</c:v>
                </c:pt>
                <c:pt idx="3852">
                  <c:v>315.94499999999999</c:v>
                </c:pt>
                <c:pt idx="3853">
                  <c:v>316.0266666666667</c:v>
                </c:pt>
                <c:pt idx="3854">
                  <c:v>316.10916666666668</c:v>
                </c:pt>
                <c:pt idx="3855">
                  <c:v>316.19083333333333</c:v>
                </c:pt>
                <c:pt idx="3856">
                  <c:v>316.27333333333337</c:v>
                </c:pt>
                <c:pt idx="3857">
                  <c:v>316.35500000000002</c:v>
                </c:pt>
                <c:pt idx="3858">
                  <c:v>316.43666666666667</c:v>
                </c:pt>
                <c:pt idx="3859">
                  <c:v>316.51916666666665</c:v>
                </c:pt>
                <c:pt idx="3860">
                  <c:v>316.60083333333336</c:v>
                </c:pt>
                <c:pt idx="3861">
                  <c:v>316.68333333333334</c:v>
                </c:pt>
                <c:pt idx="3862">
                  <c:v>316.76499999999999</c:v>
                </c:pt>
                <c:pt idx="3863">
                  <c:v>316.84750000000003</c:v>
                </c:pt>
                <c:pt idx="3864">
                  <c:v>316.92916666666667</c:v>
                </c:pt>
                <c:pt idx="3865">
                  <c:v>317.01083333333332</c:v>
                </c:pt>
                <c:pt idx="3866">
                  <c:v>317.09333333333331</c:v>
                </c:pt>
                <c:pt idx="3867">
                  <c:v>317.17500000000001</c:v>
                </c:pt>
                <c:pt idx="3868">
                  <c:v>317.25749999999999</c:v>
                </c:pt>
                <c:pt idx="3869">
                  <c:v>317.3391666666667</c:v>
                </c:pt>
                <c:pt idx="3870">
                  <c:v>317.42166666666668</c:v>
                </c:pt>
                <c:pt idx="3871">
                  <c:v>317.50333333333333</c:v>
                </c:pt>
                <c:pt idx="3872">
                  <c:v>317.58499999999998</c:v>
                </c:pt>
                <c:pt idx="3873">
                  <c:v>317.66750000000002</c:v>
                </c:pt>
                <c:pt idx="3874">
                  <c:v>317.74916666666667</c:v>
                </c:pt>
                <c:pt idx="3875">
                  <c:v>317.83166666666665</c:v>
                </c:pt>
                <c:pt idx="3876">
                  <c:v>317.91333333333336</c:v>
                </c:pt>
                <c:pt idx="3877">
                  <c:v>317.995</c:v>
                </c:pt>
                <c:pt idx="3878">
                  <c:v>318.07749999999999</c:v>
                </c:pt>
                <c:pt idx="3879">
                  <c:v>318.15916666666664</c:v>
                </c:pt>
                <c:pt idx="3880">
                  <c:v>318.24166666666667</c:v>
                </c:pt>
                <c:pt idx="3881">
                  <c:v>318.32333333333332</c:v>
                </c:pt>
                <c:pt idx="3882">
                  <c:v>318.40583333333331</c:v>
                </c:pt>
                <c:pt idx="3883">
                  <c:v>318.48750000000001</c:v>
                </c:pt>
                <c:pt idx="3884">
                  <c:v>318.56916666666666</c:v>
                </c:pt>
                <c:pt idx="3885">
                  <c:v>318.6516666666667</c:v>
                </c:pt>
                <c:pt idx="3886">
                  <c:v>318.73333333333335</c:v>
                </c:pt>
                <c:pt idx="3887">
                  <c:v>318.81583333333333</c:v>
                </c:pt>
                <c:pt idx="3888">
                  <c:v>318.89749999999998</c:v>
                </c:pt>
                <c:pt idx="3889">
                  <c:v>318.98</c:v>
                </c:pt>
                <c:pt idx="3890">
                  <c:v>319.06166666666667</c:v>
                </c:pt>
                <c:pt idx="3891">
                  <c:v>319.14333333333332</c:v>
                </c:pt>
                <c:pt idx="3892">
                  <c:v>319.22583333333336</c:v>
                </c:pt>
                <c:pt idx="3893">
                  <c:v>319.3075</c:v>
                </c:pt>
                <c:pt idx="3894">
                  <c:v>319.39</c:v>
                </c:pt>
                <c:pt idx="3895">
                  <c:v>319.47166666666664</c:v>
                </c:pt>
                <c:pt idx="3896">
                  <c:v>319.55416666666667</c:v>
                </c:pt>
                <c:pt idx="3897">
                  <c:v>319.63583333333332</c:v>
                </c:pt>
                <c:pt idx="3898">
                  <c:v>319.71750000000003</c:v>
                </c:pt>
                <c:pt idx="3899">
                  <c:v>319.8</c:v>
                </c:pt>
                <c:pt idx="3900">
                  <c:v>319.88166666666666</c:v>
                </c:pt>
                <c:pt idx="3901">
                  <c:v>319.9641666666667</c:v>
                </c:pt>
                <c:pt idx="3902">
                  <c:v>320.04583333333335</c:v>
                </c:pt>
                <c:pt idx="3903">
                  <c:v>320.12833333333333</c:v>
                </c:pt>
                <c:pt idx="3904">
                  <c:v>320.20999999999998</c:v>
                </c:pt>
                <c:pt idx="3905">
                  <c:v>320.29166666666669</c:v>
                </c:pt>
                <c:pt idx="3906">
                  <c:v>320.37416666666667</c:v>
                </c:pt>
                <c:pt idx="3907">
                  <c:v>320.45583333333332</c:v>
                </c:pt>
                <c:pt idx="3908">
                  <c:v>320.53833333333336</c:v>
                </c:pt>
                <c:pt idx="3909">
                  <c:v>320.62</c:v>
                </c:pt>
                <c:pt idx="3910">
                  <c:v>320.70249999999999</c:v>
                </c:pt>
                <c:pt idx="3911">
                  <c:v>320.78416666666664</c:v>
                </c:pt>
                <c:pt idx="3912">
                  <c:v>320.86583333333334</c:v>
                </c:pt>
                <c:pt idx="3913">
                  <c:v>320.94833333333332</c:v>
                </c:pt>
                <c:pt idx="3914">
                  <c:v>321.03000000000003</c:v>
                </c:pt>
                <c:pt idx="3915">
                  <c:v>321.11250000000001</c:v>
                </c:pt>
                <c:pt idx="3916">
                  <c:v>321.19416666666666</c:v>
                </c:pt>
                <c:pt idx="3917">
                  <c:v>321.27583333333331</c:v>
                </c:pt>
                <c:pt idx="3918">
                  <c:v>321.35833333333335</c:v>
                </c:pt>
                <c:pt idx="3919">
                  <c:v>321.44</c:v>
                </c:pt>
                <c:pt idx="3920">
                  <c:v>321.52249999999998</c:v>
                </c:pt>
                <c:pt idx="3921">
                  <c:v>321.60416666666669</c:v>
                </c:pt>
                <c:pt idx="3922">
                  <c:v>321.68666666666667</c:v>
                </c:pt>
                <c:pt idx="3923">
                  <c:v>321.76833333333332</c:v>
                </c:pt>
                <c:pt idx="3924">
                  <c:v>321.84999999999997</c:v>
                </c:pt>
                <c:pt idx="3925">
                  <c:v>321.9325</c:v>
                </c:pt>
                <c:pt idx="3926">
                  <c:v>322.01416666666665</c:v>
                </c:pt>
                <c:pt idx="3927">
                  <c:v>322.09666666666664</c:v>
                </c:pt>
                <c:pt idx="3928">
                  <c:v>322.17833333333334</c:v>
                </c:pt>
                <c:pt idx="3929">
                  <c:v>322.26083333333332</c:v>
                </c:pt>
                <c:pt idx="3930">
                  <c:v>322.34250000000003</c:v>
                </c:pt>
                <c:pt idx="3931">
                  <c:v>322.42416666666668</c:v>
                </c:pt>
                <c:pt idx="3932">
                  <c:v>322.50666666666666</c:v>
                </c:pt>
                <c:pt idx="3933">
                  <c:v>322.58833333333331</c:v>
                </c:pt>
                <c:pt idx="3934">
                  <c:v>322.67083333333335</c:v>
                </c:pt>
                <c:pt idx="3935">
                  <c:v>322.7525</c:v>
                </c:pt>
                <c:pt idx="3936">
                  <c:v>322.83499999999998</c:v>
                </c:pt>
                <c:pt idx="3937">
                  <c:v>322.91666666666669</c:v>
                </c:pt>
                <c:pt idx="3938">
                  <c:v>322.99833333333333</c:v>
                </c:pt>
                <c:pt idx="3939">
                  <c:v>323.08083333333332</c:v>
                </c:pt>
                <c:pt idx="3940">
                  <c:v>323.16249999999997</c:v>
                </c:pt>
                <c:pt idx="3941">
                  <c:v>323.245</c:v>
                </c:pt>
                <c:pt idx="3942">
                  <c:v>323.32666666666665</c:v>
                </c:pt>
                <c:pt idx="3943">
                  <c:v>323.40916666666664</c:v>
                </c:pt>
                <c:pt idx="3944">
                  <c:v>323.49083333333334</c:v>
                </c:pt>
                <c:pt idx="3945">
                  <c:v>323.57249999999999</c:v>
                </c:pt>
                <c:pt idx="3946">
                  <c:v>323.65500000000003</c:v>
                </c:pt>
                <c:pt idx="3947">
                  <c:v>323.73666666666668</c:v>
                </c:pt>
                <c:pt idx="3948">
                  <c:v>323.81916666666666</c:v>
                </c:pt>
                <c:pt idx="3949">
                  <c:v>323.90083333333331</c:v>
                </c:pt>
                <c:pt idx="3950">
                  <c:v>323.98333333333335</c:v>
                </c:pt>
                <c:pt idx="3951">
                  <c:v>324.065</c:v>
                </c:pt>
                <c:pt idx="3952">
                  <c:v>324.1466666666667</c:v>
                </c:pt>
                <c:pt idx="3953">
                  <c:v>324.22916666666669</c:v>
                </c:pt>
                <c:pt idx="3954">
                  <c:v>324.31083333333333</c:v>
                </c:pt>
                <c:pt idx="3955">
                  <c:v>324.39333333333332</c:v>
                </c:pt>
                <c:pt idx="3956">
                  <c:v>324.47499999999997</c:v>
                </c:pt>
                <c:pt idx="3957">
                  <c:v>324.5575</c:v>
                </c:pt>
                <c:pt idx="3958">
                  <c:v>324.63916666666665</c:v>
                </c:pt>
                <c:pt idx="3959">
                  <c:v>324.72083333333336</c:v>
                </c:pt>
                <c:pt idx="3960">
                  <c:v>324.80333333333334</c:v>
                </c:pt>
                <c:pt idx="3961">
                  <c:v>324.88499999999999</c:v>
                </c:pt>
                <c:pt idx="3962">
                  <c:v>324.96750000000003</c:v>
                </c:pt>
                <c:pt idx="3963">
                  <c:v>325.04916666666668</c:v>
                </c:pt>
                <c:pt idx="3964">
                  <c:v>325.13083333333333</c:v>
                </c:pt>
                <c:pt idx="3965">
                  <c:v>325.21333333333331</c:v>
                </c:pt>
                <c:pt idx="3966">
                  <c:v>325.29500000000002</c:v>
                </c:pt>
                <c:pt idx="3967">
                  <c:v>325.3775</c:v>
                </c:pt>
                <c:pt idx="3968">
                  <c:v>325.4591666666667</c:v>
                </c:pt>
                <c:pt idx="3969">
                  <c:v>325.54166666666669</c:v>
                </c:pt>
                <c:pt idx="3970">
                  <c:v>325.62333333333333</c:v>
                </c:pt>
                <c:pt idx="3971">
                  <c:v>325.70499999999998</c:v>
                </c:pt>
                <c:pt idx="3972">
                  <c:v>325.78749999999997</c:v>
                </c:pt>
                <c:pt idx="3973">
                  <c:v>325.86916666666667</c:v>
                </c:pt>
                <c:pt idx="3974">
                  <c:v>325.95166666666665</c:v>
                </c:pt>
                <c:pt idx="3975">
                  <c:v>326.03333333333336</c:v>
                </c:pt>
                <c:pt idx="3976">
                  <c:v>326.11583333333334</c:v>
                </c:pt>
                <c:pt idx="3977">
                  <c:v>326.19749999999999</c:v>
                </c:pt>
                <c:pt idx="3978">
                  <c:v>326.27916666666664</c:v>
                </c:pt>
                <c:pt idx="3979">
                  <c:v>326.36166666666668</c:v>
                </c:pt>
                <c:pt idx="3980">
                  <c:v>326.44333333333333</c:v>
                </c:pt>
                <c:pt idx="3981">
                  <c:v>326.52583333333331</c:v>
                </c:pt>
                <c:pt idx="3982">
                  <c:v>326.60750000000002</c:v>
                </c:pt>
                <c:pt idx="3983">
                  <c:v>326.69</c:v>
                </c:pt>
                <c:pt idx="3984">
                  <c:v>326.7716666666667</c:v>
                </c:pt>
                <c:pt idx="3985">
                  <c:v>326.8533333333333</c:v>
                </c:pt>
                <c:pt idx="3986">
                  <c:v>326.93583333333333</c:v>
                </c:pt>
                <c:pt idx="3987">
                  <c:v>327.01749999999998</c:v>
                </c:pt>
                <c:pt idx="3988">
                  <c:v>327.09999999999997</c:v>
                </c:pt>
                <c:pt idx="3989">
                  <c:v>327.18166666666667</c:v>
                </c:pt>
                <c:pt idx="3990">
                  <c:v>327.26416666666665</c:v>
                </c:pt>
                <c:pt idx="3991">
                  <c:v>327.34583333333336</c:v>
                </c:pt>
                <c:pt idx="3992">
                  <c:v>327.42750000000001</c:v>
                </c:pt>
                <c:pt idx="3993">
                  <c:v>327.51</c:v>
                </c:pt>
                <c:pt idx="3994">
                  <c:v>327.59166666666664</c:v>
                </c:pt>
                <c:pt idx="3995">
                  <c:v>327.67416666666668</c:v>
                </c:pt>
                <c:pt idx="3996">
                  <c:v>327.75583333333333</c:v>
                </c:pt>
                <c:pt idx="3997">
                  <c:v>327.83833333333331</c:v>
                </c:pt>
                <c:pt idx="3998">
                  <c:v>327.92</c:v>
                </c:pt>
                <c:pt idx="3999">
                  <c:v>328.00166666666667</c:v>
                </c:pt>
                <c:pt idx="4000">
                  <c:v>328.0841666666667</c:v>
                </c:pt>
                <c:pt idx="4001">
                  <c:v>328.1658333333333</c:v>
                </c:pt>
                <c:pt idx="4002">
                  <c:v>328.24833333333333</c:v>
                </c:pt>
                <c:pt idx="4003">
                  <c:v>328.33</c:v>
                </c:pt>
                <c:pt idx="4004">
                  <c:v>328.41166666666669</c:v>
                </c:pt>
                <c:pt idx="4005">
                  <c:v>328.49416666666667</c:v>
                </c:pt>
                <c:pt idx="4006">
                  <c:v>328.57583333333332</c:v>
                </c:pt>
                <c:pt idx="4007">
                  <c:v>328.65833333333336</c:v>
                </c:pt>
                <c:pt idx="4008">
                  <c:v>328.74</c:v>
                </c:pt>
                <c:pt idx="4009">
                  <c:v>328.82249999999999</c:v>
                </c:pt>
                <c:pt idx="4010">
                  <c:v>328.90416666666664</c:v>
                </c:pt>
                <c:pt idx="4011">
                  <c:v>328.98583333333335</c:v>
                </c:pt>
                <c:pt idx="4012">
                  <c:v>329.06833333333333</c:v>
                </c:pt>
                <c:pt idx="4013">
                  <c:v>329.15000000000003</c:v>
                </c:pt>
                <c:pt idx="4014">
                  <c:v>329.23250000000002</c:v>
                </c:pt>
                <c:pt idx="4015">
                  <c:v>329.31416666666667</c:v>
                </c:pt>
                <c:pt idx="4016">
                  <c:v>329.3966666666667</c:v>
                </c:pt>
                <c:pt idx="4017">
                  <c:v>329.4783333333333</c:v>
                </c:pt>
                <c:pt idx="4018">
                  <c:v>329.56</c:v>
                </c:pt>
                <c:pt idx="4019">
                  <c:v>329.64249999999998</c:v>
                </c:pt>
                <c:pt idx="4020">
                  <c:v>329.72416666666669</c:v>
                </c:pt>
                <c:pt idx="4021">
                  <c:v>329.80666666666667</c:v>
                </c:pt>
                <c:pt idx="4022">
                  <c:v>329.88833333333332</c:v>
                </c:pt>
                <c:pt idx="4023">
                  <c:v>329.97083333333336</c:v>
                </c:pt>
                <c:pt idx="4024">
                  <c:v>330.05250000000001</c:v>
                </c:pt>
                <c:pt idx="4025">
                  <c:v>330.13416666666666</c:v>
                </c:pt>
                <c:pt idx="4026">
                  <c:v>330.21666666666664</c:v>
                </c:pt>
                <c:pt idx="4027">
                  <c:v>330.29833333333335</c:v>
                </c:pt>
                <c:pt idx="4028">
                  <c:v>330.38083333333333</c:v>
                </c:pt>
                <c:pt idx="4029">
                  <c:v>330.46250000000003</c:v>
                </c:pt>
                <c:pt idx="4030">
                  <c:v>330.54500000000002</c:v>
                </c:pt>
                <c:pt idx="4031">
                  <c:v>330.62666666666667</c:v>
                </c:pt>
                <c:pt idx="4032">
                  <c:v>330.70833333333331</c:v>
                </c:pt>
                <c:pt idx="4033">
                  <c:v>330.7908333333333</c:v>
                </c:pt>
                <c:pt idx="4034">
                  <c:v>330.8725</c:v>
                </c:pt>
                <c:pt idx="4035">
                  <c:v>330.95499999999998</c:v>
                </c:pt>
                <c:pt idx="4036">
                  <c:v>331.03666666666669</c:v>
                </c:pt>
                <c:pt idx="4037">
                  <c:v>331.11916666666667</c:v>
                </c:pt>
                <c:pt idx="4038">
                  <c:v>331.20083333333332</c:v>
                </c:pt>
                <c:pt idx="4039">
                  <c:v>331.28249999999997</c:v>
                </c:pt>
                <c:pt idx="4040">
                  <c:v>331.36500000000001</c:v>
                </c:pt>
                <c:pt idx="4041">
                  <c:v>331.44666666666666</c:v>
                </c:pt>
                <c:pt idx="4042">
                  <c:v>331.52916666666664</c:v>
                </c:pt>
                <c:pt idx="4043">
                  <c:v>331.61083333333335</c:v>
                </c:pt>
                <c:pt idx="4044">
                  <c:v>331.6925</c:v>
                </c:pt>
                <c:pt idx="4045">
                  <c:v>331.77500000000003</c:v>
                </c:pt>
                <c:pt idx="4046">
                  <c:v>331.85666666666668</c:v>
                </c:pt>
                <c:pt idx="4047">
                  <c:v>331.93916666666667</c:v>
                </c:pt>
                <c:pt idx="4048">
                  <c:v>332.02083333333331</c:v>
                </c:pt>
                <c:pt idx="4049">
                  <c:v>332.1033333333333</c:v>
                </c:pt>
                <c:pt idx="4050">
                  <c:v>332.185</c:v>
                </c:pt>
                <c:pt idx="4051">
                  <c:v>332.26666666666665</c:v>
                </c:pt>
                <c:pt idx="4052">
                  <c:v>332.34916666666669</c:v>
                </c:pt>
                <c:pt idx="4053">
                  <c:v>332.43083333333334</c:v>
                </c:pt>
                <c:pt idx="4054">
                  <c:v>332.51333333333332</c:v>
                </c:pt>
                <c:pt idx="4055">
                  <c:v>332.59499999999997</c:v>
                </c:pt>
                <c:pt idx="4056">
                  <c:v>332.67750000000001</c:v>
                </c:pt>
                <c:pt idx="4057">
                  <c:v>332.75916666666666</c:v>
                </c:pt>
                <c:pt idx="4058">
                  <c:v>332.84083333333336</c:v>
                </c:pt>
                <c:pt idx="4059">
                  <c:v>332.92333333333335</c:v>
                </c:pt>
                <c:pt idx="4060">
                  <c:v>333.005</c:v>
                </c:pt>
                <c:pt idx="4061">
                  <c:v>333.08750000000003</c:v>
                </c:pt>
                <c:pt idx="4062">
                  <c:v>333.16916666666668</c:v>
                </c:pt>
                <c:pt idx="4063">
                  <c:v>333.25166666666667</c:v>
                </c:pt>
                <c:pt idx="4064">
                  <c:v>333.33333333333331</c:v>
                </c:pt>
                <c:pt idx="4065">
                  <c:v>333.41500000000002</c:v>
                </c:pt>
                <c:pt idx="4066">
                  <c:v>333.4975</c:v>
                </c:pt>
                <c:pt idx="4067">
                  <c:v>333.57916666666665</c:v>
                </c:pt>
                <c:pt idx="4068">
                  <c:v>333.66166666666669</c:v>
                </c:pt>
                <c:pt idx="4069">
                  <c:v>333.74333333333334</c:v>
                </c:pt>
                <c:pt idx="4070">
                  <c:v>333.82583333333332</c:v>
                </c:pt>
                <c:pt idx="4071">
                  <c:v>333.90749999999997</c:v>
                </c:pt>
                <c:pt idx="4072">
                  <c:v>333.98916666666668</c:v>
                </c:pt>
                <c:pt idx="4073">
                  <c:v>334.07166666666666</c:v>
                </c:pt>
                <c:pt idx="4074">
                  <c:v>334.15333333333336</c:v>
                </c:pt>
                <c:pt idx="4075">
                  <c:v>334.23583333333335</c:v>
                </c:pt>
                <c:pt idx="4076">
                  <c:v>334.3175</c:v>
                </c:pt>
                <c:pt idx="4077">
                  <c:v>334.40000000000003</c:v>
                </c:pt>
                <c:pt idx="4078">
                  <c:v>334.48166666666668</c:v>
                </c:pt>
                <c:pt idx="4079">
                  <c:v>334.56333333333333</c:v>
                </c:pt>
                <c:pt idx="4080">
                  <c:v>334.64583333333331</c:v>
                </c:pt>
                <c:pt idx="4081">
                  <c:v>334.72750000000002</c:v>
                </c:pt>
                <c:pt idx="4082">
                  <c:v>334.81</c:v>
                </c:pt>
                <c:pt idx="4083">
                  <c:v>334.89166666666665</c:v>
                </c:pt>
                <c:pt idx="4084">
                  <c:v>334.97416666666669</c:v>
                </c:pt>
                <c:pt idx="4085">
                  <c:v>335.05583333333334</c:v>
                </c:pt>
                <c:pt idx="4086">
                  <c:v>335.13749999999999</c:v>
                </c:pt>
                <c:pt idx="4087">
                  <c:v>335.21999999999997</c:v>
                </c:pt>
                <c:pt idx="4088">
                  <c:v>335.30166666666668</c:v>
                </c:pt>
                <c:pt idx="4089">
                  <c:v>335.38416666666666</c:v>
                </c:pt>
                <c:pt idx="4090">
                  <c:v>335.46583333333336</c:v>
                </c:pt>
                <c:pt idx="4091">
                  <c:v>335.54750000000001</c:v>
                </c:pt>
                <c:pt idx="4092">
                  <c:v>335.63</c:v>
                </c:pt>
                <c:pt idx="4093">
                  <c:v>335.71166666666664</c:v>
                </c:pt>
                <c:pt idx="4094">
                  <c:v>335.79416666666668</c:v>
                </c:pt>
                <c:pt idx="4095">
                  <c:v>335.87583333333333</c:v>
                </c:pt>
                <c:pt idx="4096">
                  <c:v>335.95833333333331</c:v>
                </c:pt>
                <c:pt idx="4097">
                  <c:v>336.04</c:v>
                </c:pt>
                <c:pt idx="4098">
                  <c:v>336.12166666666667</c:v>
                </c:pt>
                <c:pt idx="4099">
                  <c:v>336.20416666666665</c:v>
                </c:pt>
                <c:pt idx="4100">
                  <c:v>336.2858333333333</c:v>
                </c:pt>
                <c:pt idx="4101">
                  <c:v>336.36833333333334</c:v>
                </c:pt>
                <c:pt idx="4102">
                  <c:v>336.45</c:v>
                </c:pt>
                <c:pt idx="4103">
                  <c:v>336.53249999999997</c:v>
                </c:pt>
                <c:pt idx="4104">
                  <c:v>336.61416666666668</c:v>
                </c:pt>
                <c:pt idx="4105">
                  <c:v>336.69583333333333</c:v>
                </c:pt>
                <c:pt idx="4106">
                  <c:v>336.77833333333336</c:v>
                </c:pt>
                <c:pt idx="4107">
                  <c:v>336.86</c:v>
                </c:pt>
                <c:pt idx="4108">
                  <c:v>336.9425</c:v>
                </c:pt>
                <c:pt idx="4109">
                  <c:v>337.02416666666664</c:v>
                </c:pt>
                <c:pt idx="4110">
                  <c:v>337.10666666666668</c:v>
                </c:pt>
                <c:pt idx="4111">
                  <c:v>337.18833333333333</c:v>
                </c:pt>
                <c:pt idx="4112">
                  <c:v>337.27</c:v>
                </c:pt>
                <c:pt idx="4113">
                  <c:v>337.35250000000002</c:v>
                </c:pt>
                <c:pt idx="4114">
                  <c:v>337.43416666666667</c:v>
                </c:pt>
                <c:pt idx="4115">
                  <c:v>337.51666666666665</c:v>
                </c:pt>
                <c:pt idx="4116">
                  <c:v>337.5983333333333</c:v>
                </c:pt>
                <c:pt idx="4117">
                  <c:v>337.68083333333334</c:v>
                </c:pt>
                <c:pt idx="4118">
                  <c:v>337.76249999999999</c:v>
                </c:pt>
                <c:pt idx="4119">
                  <c:v>337.84416666666669</c:v>
                </c:pt>
                <c:pt idx="4120">
                  <c:v>337.92666666666668</c:v>
                </c:pt>
                <c:pt idx="4121">
                  <c:v>338.00833333333333</c:v>
                </c:pt>
                <c:pt idx="4122">
                  <c:v>338.09083333333336</c:v>
                </c:pt>
                <c:pt idx="4123">
                  <c:v>338.17250000000001</c:v>
                </c:pt>
                <c:pt idx="4124">
                  <c:v>338.255</c:v>
                </c:pt>
                <c:pt idx="4125">
                  <c:v>338.33666666666664</c:v>
                </c:pt>
                <c:pt idx="4126">
                  <c:v>338.41833333333335</c:v>
                </c:pt>
                <c:pt idx="4127">
                  <c:v>338.50083333333333</c:v>
                </c:pt>
                <c:pt idx="4128">
                  <c:v>338.58249999999998</c:v>
                </c:pt>
                <c:pt idx="4129">
                  <c:v>338.66500000000002</c:v>
                </c:pt>
                <c:pt idx="4130">
                  <c:v>338.74666666666667</c:v>
                </c:pt>
                <c:pt idx="4131">
                  <c:v>338.82833333333332</c:v>
                </c:pt>
                <c:pt idx="4132">
                  <c:v>338.9108333333333</c:v>
                </c:pt>
                <c:pt idx="4133">
                  <c:v>338.99250000000001</c:v>
                </c:pt>
                <c:pt idx="4134">
                  <c:v>339.07499999999999</c:v>
                </c:pt>
                <c:pt idx="4135">
                  <c:v>339.15666666666669</c:v>
                </c:pt>
                <c:pt idx="4136">
                  <c:v>339.23916666666668</c:v>
                </c:pt>
                <c:pt idx="4137">
                  <c:v>339.32083333333333</c:v>
                </c:pt>
                <c:pt idx="4138">
                  <c:v>339.40249999999997</c:v>
                </c:pt>
                <c:pt idx="4139">
                  <c:v>339.48500000000001</c:v>
                </c:pt>
                <c:pt idx="4140">
                  <c:v>339.56666666666666</c:v>
                </c:pt>
                <c:pt idx="4141">
                  <c:v>339.64916666666664</c:v>
                </c:pt>
                <c:pt idx="4142">
                  <c:v>339.73083333333335</c:v>
                </c:pt>
                <c:pt idx="4143">
                  <c:v>339.81333333333333</c:v>
                </c:pt>
                <c:pt idx="4144">
                  <c:v>339.89499999999998</c:v>
                </c:pt>
                <c:pt idx="4145">
                  <c:v>339.97666666666663</c:v>
                </c:pt>
                <c:pt idx="4146">
                  <c:v>340.05916666666667</c:v>
                </c:pt>
                <c:pt idx="4147">
                  <c:v>340.14083333333332</c:v>
                </c:pt>
                <c:pt idx="4148">
                  <c:v>340.2233333333333</c:v>
                </c:pt>
                <c:pt idx="4149">
                  <c:v>340.30500000000001</c:v>
                </c:pt>
                <c:pt idx="4150">
                  <c:v>340.38749999999999</c:v>
                </c:pt>
                <c:pt idx="4151">
                  <c:v>340.46916666666669</c:v>
                </c:pt>
                <c:pt idx="4152">
                  <c:v>340.55083333333334</c:v>
                </c:pt>
                <c:pt idx="4153">
                  <c:v>340.63333333333333</c:v>
                </c:pt>
                <c:pt idx="4154">
                  <c:v>340.71499999999997</c:v>
                </c:pt>
                <c:pt idx="4155">
                  <c:v>340.79750000000001</c:v>
                </c:pt>
                <c:pt idx="4156">
                  <c:v>340.87916666666666</c:v>
                </c:pt>
                <c:pt idx="4157">
                  <c:v>340.96166666666664</c:v>
                </c:pt>
                <c:pt idx="4158">
                  <c:v>341.04333333333335</c:v>
                </c:pt>
                <c:pt idx="4159">
                  <c:v>341.125</c:v>
                </c:pt>
                <c:pt idx="4160">
                  <c:v>341.20749999999998</c:v>
                </c:pt>
                <c:pt idx="4161">
                  <c:v>341.28916666666663</c:v>
                </c:pt>
                <c:pt idx="4162">
                  <c:v>341.37166666666667</c:v>
                </c:pt>
                <c:pt idx="4163">
                  <c:v>341.45333333333332</c:v>
                </c:pt>
                <c:pt idx="4164">
                  <c:v>341.53583333333336</c:v>
                </c:pt>
                <c:pt idx="4165">
                  <c:v>341.61750000000001</c:v>
                </c:pt>
                <c:pt idx="4166">
                  <c:v>341.69916666666671</c:v>
                </c:pt>
                <c:pt idx="4167">
                  <c:v>341.78166666666669</c:v>
                </c:pt>
                <c:pt idx="4168">
                  <c:v>341.86333333333329</c:v>
                </c:pt>
                <c:pt idx="4169">
                  <c:v>341.94583333333338</c:v>
                </c:pt>
                <c:pt idx="4170">
                  <c:v>342.02749999999997</c:v>
                </c:pt>
                <c:pt idx="4171">
                  <c:v>342.10916666666668</c:v>
                </c:pt>
                <c:pt idx="4172">
                  <c:v>342.19166666666666</c:v>
                </c:pt>
                <c:pt idx="4173">
                  <c:v>342.27333333333331</c:v>
                </c:pt>
                <c:pt idx="4174">
                  <c:v>342.35583333333335</c:v>
                </c:pt>
                <c:pt idx="4175">
                  <c:v>342.4375</c:v>
                </c:pt>
                <c:pt idx="4176">
                  <c:v>342.52</c:v>
                </c:pt>
                <c:pt idx="4177">
                  <c:v>342.60166666666669</c:v>
                </c:pt>
                <c:pt idx="4178">
                  <c:v>342.68333333333334</c:v>
                </c:pt>
                <c:pt idx="4179">
                  <c:v>342.76583333333332</c:v>
                </c:pt>
                <c:pt idx="4180">
                  <c:v>342.84750000000003</c:v>
                </c:pt>
                <c:pt idx="4181">
                  <c:v>342.93</c:v>
                </c:pt>
                <c:pt idx="4182">
                  <c:v>343.01166666666671</c:v>
                </c:pt>
                <c:pt idx="4183">
                  <c:v>343.09416666666669</c:v>
                </c:pt>
                <c:pt idx="4184">
                  <c:v>343.17583333333329</c:v>
                </c:pt>
                <c:pt idx="4185">
                  <c:v>343.25749999999999</c:v>
                </c:pt>
                <c:pt idx="4186">
                  <c:v>343.34</c:v>
                </c:pt>
                <c:pt idx="4187">
                  <c:v>343.42166666666668</c:v>
                </c:pt>
                <c:pt idx="4188">
                  <c:v>343.50416666666666</c:v>
                </c:pt>
                <c:pt idx="4189">
                  <c:v>343.58583333333331</c:v>
                </c:pt>
                <c:pt idx="4190">
                  <c:v>343.66833333333335</c:v>
                </c:pt>
                <c:pt idx="4191">
                  <c:v>343.75</c:v>
                </c:pt>
                <c:pt idx="4192">
                  <c:v>343.83166666666665</c:v>
                </c:pt>
                <c:pt idx="4193">
                  <c:v>343.91416666666669</c:v>
                </c:pt>
                <c:pt idx="4194">
                  <c:v>343.99583333333334</c:v>
                </c:pt>
                <c:pt idx="4195">
                  <c:v>344.07833333333332</c:v>
                </c:pt>
                <c:pt idx="4196">
                  <c:v>344.16</c:v>
                </c:pt>
                <c:pt idx="4197">
                  <c:v>344.24250000000001</c:v>
                </c:pt>
                <c:pt idx="4198">
                  <c:v>344.32416666666671</c:v>
                </c:pt>
                <c:pt idx="4199">
                  <c:v>344.40583333333331</c:v>
                </c:pt>
                <c:pt idx="4200">
                  <c:v>344.48833333333329</c:v>
                </c:pt>
                <c:pt idx="4201">
                  <c:v>344.57</c:v>
                </c:pt>
                <c:pt idx="4202">
                  <c:v>344.65249999999997</c:v>
                </c:pt>
                <c:pt idx="4203">
                  <c:v>344.73416666666668</c:v>
                </c:pt>
                <c:pt idx="4204">
                  <c:v>344.81666666666666</c:v>
                </c:pt>
                <c:pt idx="4205">
                  <c:v>344.89833333333331</c:v>
                </c:pt>
                <c:pt idx="4206">
                  <c:v>344.98</c:v>
                </c:pt>
                <c:pt idx="4207">
                  <c:v>345.0625</c:v>
                </c:pt>
                <c:pt idx="4208">
                  <c:v>345.14416666666665</c:v>
                </c:pt>
                <c:pt idx="4209">
                  <c:v>345.22666666666669</c:v>
                </c:pt>
                <c:pt idx="4210">
                  <c:v>345.30833333333334</c:v>
                </c:pt>
                <c:pt idx="4211">
                  <c:v>345.39083333333332</c:v>
                </c:pt>
                <c:pt idx="4212">
                  <c:v>345.47250000000003</c:v>
                </c:pt>
                <c:pt idx="4213">
                  <c:v>345.55416666666662</c:v>
                </c:pt>
                <c:pt idx="4214">
                  <c:v>345.63666666666671</c:v>
                </c:pt>
                <c:pt idx="4215">
                  <c:v>345.71833333333331</c:v>
                </c:pt>
                <c:pt idx="4216">
                  <c:v>345.80083333333329</c:v>
                </c:pt>
                <c:pt idx="4217">
                  <c:v>345.88249999999999</c:v>
                </c:pt>
                <c:pt idx="4218">
                  <c:v>345.96416666666664</c:v>
                </c:pt>
                <c:pt idx="4219">
                  <c:v>346.04666666666668</c:v>
                </c:pt>
                <c:pt idx="4220">
                  <c:v>346.12833333333333</c:v>
                </c:pt>
                <c:pt idx="4221">
                  <c:v>346.21083333333331</c:v>
                </c:pt>
                <c:pt idx="4222">
                  <c:v>346.29250000000002</c:v>
                </c:pt>
                <c:pt idx="4223">
                  <c:v>346.375</c:v>
                </c:pt>
                <c:pt idx="4224">
                  <c:v>346.45666666666665</c:v>
                </c:pt>
                <c:pt idx="4225">
                  <c:v>346.53833333333336</c:v>
                </c:pt>
                <c:pt idx="4226">
                  <c:v>346.62083333333334</c:v>
                </c:pt>
                <c:pt idx="4227">
                  <c:v>346.70250000000004</c:v>
                </c:pt>
                <c:pt idx="4228">
                  <c:v>346.78500000000003</c:v>
                </c:pt>
                <c:pt idx="4229">
                  <c:v>346.86666666666662</c:v>
                </c:pt>
                <c:pt idx="4230">
                  <c:v>346.94916666666671</c:v>
                </c:pt>
                <c:pt idx="4231">
                  <c:v>347.03083333333331</c:v>
                </c:pt>
                <c:pt idx="4232">
                  <c:v>347.11250000000001</c:v>
                </c:pt>
                <c:pt idx="4233">
                  <c:v>347.19499999999999</c:v>
                </c:pt>
                <c:pt idx="4234">
                  <c:v>347.27666666666664</c:v>
                </c:pt>
                <c:pt idx="4235">
                  <c:v>347.35916666666668</c:v>
                </c:pt>
                <c:pt idx="4236">
                  <c:v>347.44083333333333</c:v>
                </c:pt>
                <c:pt idx="4237">
                  <c:v>347.52333333333331</c:v>
                </c:pt>
                <c:pt idx="4238">
                  <c:v>347.60500000000002</c:v>
                </c:pt>
                <c:pt idx="4239">
                  <c:v>347.68666666666667</c:v>
                </c:pt>
                <c:pt idx="4240">
                  <c:v>347.76916666666665</c:v>
                </c:pt>
                <c:pt idx="4241">
                  <c:v>347.85083333333336</c:v>
                </c:pt>
                <c:pt idx="4242">
                  <c:v>347.93333333333334</c:v>
                </c:pt>
                <c:pt idx="4243">
                  <c:v>348.01500000000004</c:v>
                </c:pt>
                <c:pt idx="4244">
                  <c:v>348.09750000000003</c:v>
                </c:pt>
                <c:pt idx="4245">
                  <c:v>348.17916666666662</c:v>
                </c:pt>
                <c:pt idx="4246">
                  <c:v>348.26083333333332</c:v>
                </c:pt>
                <c:pt idx="4247">
                  <c:v>348.34333333333331</c:v>
                </c:pt>
                <c:pt idx="4248">
                  <c:v>348.42500000000001</c:v>
                </c:pt>
                <c:pt idx="4249">
                  <c:v>348.50749999999999</c:v>
                </c:pt>
                <c:pt idx="4250">
                  <c:v>348.58916666666664</c:v>
                </c:pt>
                <c:pt idx="4251">
                  <c:v>348.67166666666668</c:v>
                </c:pt>
                <c:pt idx="4252">
                  <c:v>348.75333333333333</c:v>
                </c:pt>
                <c:pt idx="4253">
                  <c:v>348.83500000000004</c:v>
                </c:pt>
                <c:pt idx="4254">
                  <c:v>348.91750000000002</c:v>
                </c:pt>
                <c:pt idx="4255">
                  <c:v>348.99916666666667</c:v>
                </c:pt>
                <c:pt idx="4256">
                  <c:v>349.08166666666665</c:v>
                </c:pt>
                <c:pt idx="4257">
                  <c:v>349.16333333333336</c:v>
                </c:pt>
                <c:pt idx="4258">
                  <c:v>349.24499999999995</c:v>
                </c:pt>
                <c:pt idx="4259">
                  <c:v>349.32750000000004</c:v>
                </c:pt>
                <c:pt idx="4260">
                  <c:v>349.40916666666664</c:v>
                </c:pt>
                <c:pt idx="4261">
                  <c:v>349.49166666666662</c:v>
                </c:pt>
                <c:pt idx="4262">
                  <c:v>349.57333333333332</c:v>
                </c:pt>
                <c:pt idx="4263">
                  <c:v>349.65583333333331</c:v>
                </c:pt>
                <c:pt idx="4264">
                  <c:v>349.73750000000001</c:v>
                </c:pt>
                <c:pt idx="4265">
                  <c:v>349.81916666666666</c:v>
                </c:pt>
                <c:pt idx="4266">
                  <c:v>349.90166666666664</c:v>
                </c:pt>
                <c:pt idx="4267">
                  <c:v>349.98333333333335</c:v>
                </c:pt>
                <c:pt idx="4268">
                  <c:v>350.06583333333333</c:v>
                </c:pt>
                <c:pt idx="4269">
                  <c:v>350.14750000000004</c:v>
                </c:pt>
                <c:pt idx="4270">
                  <c:v>350.23</c:v>
                </c:pt>
                <c:pt idx="4271">
                  <c:v>350.31166666666667</c:v>
                </c:pt>
                <c:pt idx="4272">
                  <c:v>350.39333333333337</c:v>
                </c:pt>
                <c:pt idx="4273">
                  <c:v>350.47583333333336</c:v>
                </c:pt>
                <c:pt idx="4274">
                  <c:v>350.55749999999995</c:v>
                </c:pt>
                <c:pt idx="4275">
                  <c:v>350.64000000000004</c:v>
                </c:pt>
                <c:pt idx="4276">
                  <c:v>350.72166666666664</c:v>
                </c:pt>
                <c:pt idx="4277">
                  <c:v>350.80416666666662</c:v>
                </c:pt>
                <c:pt idx="4278">
                  <c:v>350.88583333333332</c:v>
                </c:pt>
                <c:pt idx="4279">
                  <c:v>350.96749999999997</c:v>
                </c:pt>
                <c:pt idx="4280">
                  <c:v>351.05</c:v>
                </c:pt>
                <c:pt idx="4281">
                  <c:v>351.13166666666666</c:v>
                </c:pt>
                <c:pt idx="4282">
                  <c:v>351.21416666666664</c:v>
                </c:pt>
                <c:pt idx="4283">
                  <c:v>351.29583333333335</c:v>
                </c:pt>
                <c:pt idx="4284">
                  <c:v>351.37833333333333</c:v>
                </c:pt>
                <c:pt idx="4285">
                  <c:v>351.46000000000004</c:v>
                </c:pt>
                <c:pt idx="4286">
                  <c:v>351.54166666666669</c:v>
                </c:pt>
                <c:pt idx="4287">
                  <c:v>351.62416666666667</c:v>
                </c:pt>
                <c:pt idx="4288">
                  <c:v>351.70583333333337</c:v>
                </c:pt>
                <c:pt idx="4289">
                  <c:v>351.78833333333336</c:v>
                </c:pt>
                <c:pt idx="4290">
                  <c:v>351.86999999999995</c:v>
                </c:pt>
                <c:pt idx="4291">
                  <c:v>351.95250000000004</c:v>
                </c:pt>
                <c:pt idx="4292">
                  <c:v>352.03416666666664</c:v>
                </c:pt>
                <c:pt idx="4293">
                  <c:v>352.11583333333334</c:v>
                </c:pt>
                <c:pt idx="4294">
                  <c:v>352.19833333333332</c:v>
                </c:pt>
                <c:pt idx="4295">
                  <c:v>352.28</c:v>
                </c:pt>
                <c:pt idx="4296">
                  <c:v>352.36250000000001</c:v>
                </c:pt>
                <c:pt idx="4297">
                  <c:v>352.44416666666666</c:v>
                </c:pt>
                <c:pt idx="4298">
                  <c:v>352.52583333333337</c:v>
                </c:pt>
                <c:pt idx="4299">
                  <c:v>352.60833333333335</c:v>
                </c:pt>
                <c:pt idx="4300">
                  <c:v>352.69</c:v>
                </c:pt>
                <c:pt idx="4301">
                  <c:v>352.77250000000004</c:v>
                </c:pt>
                <c:pt idx="4302">
                  <c:v>352.85416666666669</c:v>
                </c:pt>
                <c:pt idx="4303">
                  <c:v>352.93666666666667</c:v>
                </c:pt>
                <c:pt idx="4304">
                  <c:v>353.01833333333337</c:v>
                </c:pt>
                <c:pt idx="4305">
                  <c:v>353.09999999999997</c:v>
                </c:pt>
                <c:pt idx="4306">
                  <c:v>353.18249999999995</c:v>
                </c:pt>
                <c:pt idx="4307">
                  <c:v>353.26416666666665</c:v>
                </c:pt>
                <c:pt idx="4308">
                  <c:v>353.34666666666664</c:v>
                </c:pt>
                <c:pt idx="4309">
                  <c:v>353.42833333333334</c:v>
                </c:pt>
                <c:pt idx="4310">
                  <c:v>353.51083333333332</c:v>
                </c:pt>
                <c:pt idx="4311">
                  <c:v>353.59249999999997</c:v>
                </c:pt>
                <c:pt idx="4312">
                  <c:v>353.67416666666668</c:v>
                </c:pt>
                <c:pt idx="4313">
                  <c:v>353.75666666666666</c:v>
                </c:pt>
                <c:pt idx="4314">
                  <c:v>353.83833333333337</c:v>
                </c:pt>
                <c:pt idx="4315">
                  <c:v>353.92083333333335</c:v>
                </c:pt>
                <c:pt idx="4316">
                  <c:v>354.0025</c:v>
                </c:pt>
                <c:pt idx="4317">
                  <c:v>354.08500000000004</c:v>
                </c:pt>
                <c:pt idx="4318">
                  <c:v>354.16666666666669</c:v>
                </c:pt>
                <c:pt idx="4319">
                  <c:v>354.24833333333328</c:v>
                </c:pt>
                <c:pt idx="4320">
                  <c:v>354.33083333333337</c:v>
                </c:pt>
                <c:pt idx="4321">
                  <c:v>354.41249999999997</c:v>
                </c:pt>
                <c:pt idx="4322">
                  <c:v>354.49499999999995</c:v>
                </c:pt>
                <c:pt idx="4323">
                  <c:v>354.57666666666665</c:v>
                </c:pt>
                <c:pt idx="4324">
                  <c:v>354.65916666666664</c:v>
                </c:pt>
                <c:pt idx="4325">
                  <c:v>354.74083333333334</c:v>
                </c:pt>
                <c:pt idx="4326">
                  <c:v>354.82249999999999</c:v>
                </c:pt>
                <c:pt idx="4327">
                  <c:v>354.90499999999997</c:v>
                </c:pt>
                <c:pt idx="4328">
                  <c:v>354.98666666666668</c:v>
                </c:pt>
                <c:pt idx="4329">
                  <c:v>355.06916666666666</c:v>
                </c:pt>
                <c:pt idx="4330">
                  <c:v>355.15083333333337</c:v>
                </c:pt>
                <c:pt idx="4331">
                  <c:v>355.23333333333335</c:v>
                </c:pt>
                <c:pt idx="4332">
                  <c:v>355.315</c:v>
                </c:pt>
                <c:pt idx="4333">
                  <c:v>355.3966666666667</c:v>
                </c:pt>
                <c:pt idx="4334">
                  <c:v>355.47916666666669</c:v>
                </c:pt>
                <c:pt idx="4335">
                  <c:v>355.56083333333328</c:v>
                </c:pt>
                <c:pt idx="4336">
                  <c:v>355.64333333333337</c:v>
                </c:pt>
                <c:pt idx="4337">
                  <c:v>355.72499999999997</c:v>
                </c:pt>
                <c:pt idx="4338">
                  <c:v>355.80749999999995</c:v>
                </c:pt>
                <c:pt idx="4339">
                  <c:v>355.88916666666665</c:v>
                </c:pt>
                <c:pt idx="4340">
                  <c:v>355.9708333333333</c:v>
                </c:pt>
                <c:pt idx="4341">
                  <c:v>356.05333333333334</c:v>
                </c:pt>
                <c:pt idx="4342">
                  <c:v>356.13499999999999</c:v>
                </c:pt>
                <c:pt idx="4343">
                  <c:v>356.21749999999997</c:v>
                </c:pt>
                <c:pt idx="4344">
                  <c:v>356.29916666666668</c:v>
                </c:pt>
                <c:pt idx="4345">
                  <c:v>356.38083333333333</c:v>
                </c:pt>
                <c:pt idx="4346">
                  <c:v>356.46333333333337</c:v>
                </c:pt>
                <c:pt idx="4347">
                  <c:v>356.54500000000002</c:v>
                </c:pt>
                <c:pt idx="4348">
                  <c:v>356.6275</c:v>
                </c:pt>
                <c:pt idx="4349">
                  <c:v>356.7091666666667</c:v>
                </c:pt>
                <c:pt idx="4350">
                  <c:v>356.79166666666669</c:v>
                </c:pt>
                <c:pt idx="4351">
                  <c:v>356.87333333333328</c:v>
                </c:pt>
                <c:pt idx="4352">
                  <c:v>356.95499999999998</c:v>
                </c:pt>
                <c:pt idx="4353">
                  <c:v>357.03749999999997</c:v>
                </c:pt>
                <c:pt idx="4354">
                  <c:v>357.11916666666667</c:v>
                </c:pt>
                <c:pt idx="4355">
                  <c:v>357.20166666666665</c:v>
                </c:pt>
                <c:pt idx="4356">
                  <c:v>357.2833333333333</c:v>
                </c:pt>
                <c:pt idx="4357">
                  <c:v>357.36583333333334</c:v>
                </c:pt>
                <c:pt idx="4358">
                  <c:v>357.44749999999999</c:v>
                </c:pt>
                <c:pt idx="4359">
                  <c:v>357.5291666666667</c:v>
                </c:pt>
                <c:pt idx="4360">
                  <c:v>357.61166666666668</c:v>
                </c:pt>
                <c:pt idx="4361">
                  <c:v>357.69333333333333</c:v>
                </c:pt>
                <c:pt idx="4362">
                  <c:v>357.77583333333337</c:v>
                </c:pt>
                <c:pt idx="4363">
                  <c:v>357.85750000000002</c:v>
                </c:pt>
                <c:pt idx="4364">
                  <c:v>357.94</c:v>
                </c:pt>
                <c:pt idx="4365">
                  <c:v>358.0216666666667</c:v>
                </c:pt>
                <c:pt idx="4366">
                  <c:v>358.1033333333333</c:v>
                </c:pt>
                <c:pt idx="4367">
                  <c:v>358.18583333333328</c:v>
                </c:pt>
                <c:pt idx="4368">
                  <c:v>358.26749999999998</c:v>
                </c:pt>
                <c:pt idx="4369">
                  <c:v>358.34999999999997</c:v>
                </c:pt>
                <c:pt idx="4370">
                  <c:v>358.43166666666667</c:v>
                </c:pt>
                <c:pt idx="4371">
                  <c:v>358.51416666666665</c:v>
                </c:pt>
                <c:pt idx="4372">
                  <c:v>358.5958333333333</c:v>
                </c:pt>
                <c:pt idx="4373">
                  <c:v>358.67750000000001</c:v>
                </c:pt>
                <c:pt idx="4374">
                  <c:v>358.76</c:v>
                </c:pt>
                <c:pt idx="4375">
                  <c:v>358.8416666666667</c:v>
                </c:pt>
                <c:pt idx="4376">
                  <c:v>358.92416666666668</c:v>
                </c:pt>
                <c:pt idx="4377">
                  <c:v>359.00583333333333</c:v>
                </c:pt>
                <c:pt idx="4378">
                  <c:v>359.08833333333337</c:v>
                </c:pt>
                <c:pt idx="4379">
                  <c:v>359.17</c:v>
                </c:pt>
                <c:pt idx="4380">
                  <c:v>359.25166666666672</c:v>
                </c:pt>
                <c:pt idx="4381">
                  <c:v>359.3341666666667</c:v>
                </c:pt>
                <c:pt idx="4382">
                  <c:v>359.4158333333333</c:v>
                </c:pt>
                <c:pt idx="4383">
                  <c:v>359.49833333333328</c:v>
                </c:pt>
                <c:pt idx="4384">
                  <c:v>359.58</c:v>
                </c:pt>
                <c:pt idx="4385">
                  <c:v>359.66166666666663</c:v>
                </c:pt>
                <c:pt idx="4386">
                  <c:v>359.74416666666667</c:v>
                </c:pt>
                <c:pt idx="4387">
                  <c:v>359.82583333333332</c:v>
                </c:pt>
                <c:pt idx="4388">
                  <c:v>359.9083333333333</c:v>
                </c:pt>
                <c:pt idx="4389">
                  <c:v>359.99</c:v>
                </c:pt>
                <c:pt idx="4390">
                  <c:v>360.07249999999999</c:v>
                </c:pt>
                <c:pt idx="4391">
                  <c:v>360.1541666666667</c:v>
                </c:pt>
                <c:pt idx="4392">
                  <c:v>360.23583333333335</c:v>
                </c:pt>
                <c:pt idx="4393">
                  <c:v>360.31833333333333</c:v>
                </c:pt>
                <c:pt idx="4394">
                  <c:v>360.40000000000003</c:v>
                </c:pt>
                <c:pt idx="4395">
                  <c:v>360.48250000000002</c:v>
                </c:pt>
                <c:pt idx="4396">
                  <c:v>360.56416666666672</c:v>
                </c:pt>
                <c:pt idx="4397">
                  <c:v>360.6466666666667</c:v>
                </c:pt>
                <c:pt idx="4398">
                  <c:v>360.7283333333333</c:v>
                </c:pt>
                <c:pt idx="4399">
                  <c:v>360.81</c:v>
                </c:pt>
                <c:pt idx="4400">
                  <c:v>360.89249999999998</c:v>
                </c:pt>
                <c:pt idx="4401">
                  <c:v>360.97416666666663</c:v>
                </c:pt>
                <c:pt idx="4402">
                  <c:v>361.05666666666667</c:v>
                </c:pt>
                <c:pt idx="4403">
                  <c:v>361.13833333333332</c:v>
                </c:pt>
                <c:pt idx="4404">
                  <c:v>361.2208333333333</c:v>
                </c:pt>
                <c:pt idx="4405">
                  <c:v>361.30250000000001</c:v>
                </c:pt>
                <c:pt idx="4406">
                  <c:v>361.38416666666666</c:v>
                </c:pt>
                <c:pt idx="4407">
                  <c:v>361.4666666666667</c:v>
                </c:pt>
                <c:pt idx="4408">
                  <c:v>361.54833333333335</c:v>
                </c:pt>
                <c:pt idx="4409">
                  <c:v>361.63083333333333</c:v>
                </c:pt>
                <c:pt idx="4410">
                  <c:v>361.71250000000003</c:v>
                </c:pt>
                <c:pt idx="4411">
                  <c:v>361.79500000000002</c:v>
                </c:pt>
                <c:pt idx="4412">
                  <c:v>361.87666666666672</c:v>
                </c:pt>
                <c:pt idx="4413">
                  <c:v>361.95833333333331</c:v>
                </c:pt>
                <c:pt idx="4414">
                  <c:v>362.0408333333333</c:v>
                </c:pt>
                <c:pt idx="4415">
                  <c:v>362.1225</c:v>
                </c:pt>
                <c:pt idx="4416">
                  <c:v>362.20499999999998</c:v>
                </c:pt>
                <c:pt idx="4417">
                  <c:v>362.28666666666663</c:v>
                </c:pt>
                <c:pt idx="4418">
                  <c:v>362.36916666666667</c:v>
                </c:pt>
                <c:pt idx="4419">
                  <c:v>362.45083333333332</c:v>
                </c:pt>
                <c:pt idx="4420">
                  <c:v>362.53250000000003</c:v>
                </c:pt>
                <c:pt idx="4421">
                  <c:v>362.61500000000001</c:v>
                </c:pt>
                <c:pt idx="4422">
                  <c:v>362.69666666666666</c:v>
                </c:pt>
                <c:pt idx="4423">
                  <c:v>362.7791666666667</c:v>
                </c:pt>
                <c:pt idx="4424">
                  <c:v>362.86083333333335</c:v>
                </c:pt>
                <c:pt idx="4425">
                  <c:v>362.94250000000005</c:v>
                </c:pt>
                <c:pt idx="4426">
                  <c:v>363.02500000000003</c:v>
                </c:pt>
                <c:pt idx="4427">
                  <c:v>363.10666666666663</c:v>
                </c:pt>
                <c:pt idx="4428">
                  <c:v>363.18916666666672</c:v>
                </c:pt>
                <c:pt idx="4429">
                  <c:v>363.27083333333331</c:v>
                </c:pt>
                <c:pt idx="4430">
                  <c:v>363.3533333333333</c:v>
                </c:pt>
                <c:pt idx="4431">
                  <c:v>363.435</c:v>
                </c:pt>
                <c:pt idx="4432">
                  <c:v>363.51666666666665</c:v>
                </c:pt>
                <c:pt idx="4433">
                  <c:v>363.59916666666663</c:v>
                </c:pt>
                <c:pt idx="4434">
                  <c:v>363.68083333333334</c:v>
                </c:pt>
                <c:pt idx="4435">
                  <c:v>363.76333333333332</c:v>
                </c:pt>
                <c:pt idx="4436">
                  <c:v>363.84500000000003</c:v>
                </c:pt>
                <c:pt idx="4437">
                  <c:v>363.92750000000001</c:v>
                </c:pt>
                <c:pt idx="4438">
                  <c:v>364.00916666666666</c:v>
                </c:pt>
                <c:pt idx="4439">
                  <c:v>364.09083333333336</c:v>
                </c:pt>
                <c:pt idx="4440">
                  <c:v>364.17333333333335</c:v>
                </c:pt>
                <c:pt idx="4441">
                  <c:v>364.25500000000005</c:v>
                </c:pt>
                <c:pt idx="4442">
                  <c:v>364.33750000000003</c:v>
                </c:pt>
                <c:pt idx="4443">
                  <c:v>364.41916666666663</c:v>
                </c:pt>
                <c:pt idx="4444">
                  <c:v>364.50166666666672</c:v>
                </c:pt>
                <c:pt idx="4445">
                  <c:v>364.58333333333331</c:v>
                </c:pt>
                <c:pt idx="4446">
                  <c:v>364.66499999999996</c:v>
                </c:pt>
                <c:pt idx="4447">
                  <c:v>364.7475</c:v>
                </c:pt>
                <c:pt idx="4448">
                  <c:v>364.82916666666665</c:v>
                </c:pt>
                <c:pt idx="4449">
                  <c:v>364.91166666666663</c:v>
                </c:pt>
                <c:pt idx="4450">
                  <c:v>364.99333333333334</c:v>
                </c:pt>
                <c:pt idx="4451">
                  <c:v>365.07583333333332</c:v>
                </c:pt>
                <c:pt idx="4452">
                  <c:v>365.15750000000003</c:v>
                </c:pt>
                <c:pt idx="4453">
                  <c:v>365.23916666666668</c:v>
                </c:pt>
                <c:pt idx="4454">
                  <c:v>365.32166666666666</c:v>
                </c:pt>
                <c:pt idx="4455">
                  <c:v>365.40333333333336</c:v>
                </c:pt>
                <c:pt idx="4456">
                  <c:v>365.48583333333335</c:v>
                </c:pt>
                <c:pt idx="4457">
                  <c:v>365.56750000000005</c:v>
                </c:pt>
                <c:pt idx="4458">
                  <c:v>365.65000000000003</c:v>
                </c:pt>
                <c:pt idx="4459">
                  <c:v>365.73166666666663</c:v>
                </c:pt>
                <c:pt idx="4460">
                  <c:v>365.81333333333333</c:v>
                </c:pt>
                <c:pt idx="4461">
                  <c:v>365.89583333333331</c:v>
                </c:pt>
                <c:pt idx="4462">
                  <c:v>365.97749999999996</c:v>
                </c:pt>
                <c:pt idx="4463">
                  <c:v>366.06</c:v>
                </c:pt>
                <c:pt idx="4464">
                  <c:v>366.14166666666665</c:v>
                </c:pt>
                <c:pt idx="4465">
                  <c:v>366.22416666666663</c:v>
                </c:pt>
                <c:pt idx="4466">
                  <c:v>366.30583333333334</c:v>
                </c:pt>
                <c:pt idx="4467">
                  <c:v>366.38749999999999</c:v>
                </c:pt>
                <c:pt idx="4468">
                  <c:v>366.47</c:v>
                </c:pt>
                <c:pt idx="4469">
                  <c:v>366.55166666666668</c:v>
                </c:pt>
                <c:pt idx="4470">
                  <c:v>366.63416666666666</c:v>
                </c:pt>
                <c:pt idx="4471">
                  <c:v>366.71583333333336</c:v>
                </c:pt>
                <c:pt idx="4472">
                  <c:v>366.79749999999996</c:v>
                </c:pt>
                <c:pt idx="4473">
                  <c:v>366.88000000000005</c:v>
                </c:pt>
                <c:pt idx="4474">
                  <c:v>366.96166666666664</c:v>
                </c:pt>
                <c:pt idx="4475">
                  <c:v>367.04416666666663</c:v>
                </c:pt>
                <c:pt idx="4476">
                  <c:v>367.12583333333333</c:v>
                </c:pt>
                <c:pt idx="4477">
                  <c:v>367.20833333333331</c:v>
                </c:pt>
                <c:pt idx="4478">
                  <c:v>367.28999999999996</c:v>
                </c:pt>
                <c:pt idx="4479">
                  <c:v>367.37166666666667</c:v>
                </c:pt>
                <c:pt idx="4480">
                  <c:v>367.45416666666665</c:v>
                </c:pt>
                <c:pt idx="4481">
                  <c:v>367.53583333333336</c:v>
                </c:pt>
                <c:pt idx="4482">
                  <c:v>367.61833333333334</c:v>
                </c:pt>
                <c:pt idx="4483">
                  <c:v>367.7</c:v>
                </c:pt>
                <c:pt idx="4484">
                  <c:v>367.78250000000003</c:v>
                </c:pt>
                <c:pt idx="4485">
                  <c:v>367.86416666666668</c:v>
                </c:pt>
                <c:pt idx="4486">
                  <c:v>367.94583333333338</c:v>
                </c:pt>
                <c:pt idx="4487">
                  <c:v>368.02833333333336</c:v>
                </c:pt>
                <c:pt idx="4488">
                  <c:v>368.10999999999996</c:v>
                </c:pt>
                <c:pt idx="4489">
                  <c:v>368.19250000000005</c:v>
                </c:pt>
                <c:pt idx="4490">
                  <c:v>368.27416666666664</c:v>
                </c:pt>
                <c:pt idx="4491">
                  <c:v>368.35666666666663</c:v>
                </c:pt>
                <c:pt idx="4492">
                  <c:v>368.43833333333333</c:v>
                </c:pt>
                <c:pt idx="4493">
                  <c:v>368.52</c:v>
                </c:pt>
                <c:pt idx="4494">
                  <c:v>368.60249999999996</c:v>
                </c:pt>
                <c:pt idx="4495">
                  <c:v>368.68416666666667</c:v>
                </c:pt>
                <c:pt idx="4496">
                  <c:v>368.76666666666665</c:v>
                </c:pt>
                <c:pt idx="4497">
                  <c:v>368.84833333333336</c:v>
                </c:pt>
                <c:pt idx="4498">
                  <c:v>368.93083333333334</c:v>
                </c:pt>
                <c:pt idx="4499">
                  <c:v>369.01249999999999</c:v>
                </c:pt>
                <c:pt idx="4500">
                  <c:v>369.09416666666669</c:v>
                </c:pt>
                <c:pt idx="4501">
                  <c:v>369.17666666666668</c:v>
                </c:pt>
                <c:pt idx="4502">
                  <c:v>369.25833333333338</c:v>
                </c:pt>
                <c:pt idx="4503">
                  <c:v>369.34083333333336</c:v>
                </c:pt>
                <c:pt idx="4504">
                  <c:v>369.42249999999996</c:v>
                </c:pt>
                <c:pt idx="4505">
                  <c:v>369.50500000000005</c:v>
                </c:pt>
                <c:pt idx="4506">
                  <c:v>369.58666666666664</c:v>
                </c:pt>
                <c:pt idx="4507">
                  <c:v>369.66833333333335</c:v>
                </c:pt>
                <c:pt idx="4508">
                  <c:v>369.75083333333333</c:v>
                </c:pt>
                <c:pt idx="4509">
                  <c:v>369.83249999999998</c:v>
                </c:pt>
                <c:pt idx="4510">
                  <c:v>369.91499999999996</c:v>
                </c:pt>
                <c:pt idx="4511">
                  <c:v>369.99666666666667</c:v>
                </c:pt>
                <c:pt idx="4512">
                  <c:v>370.07833333333332</c:v>
                </c:pt>
                <c:pt idx="4513">
                  <c:v>370.16083333333336</c:v>
                </c:pt>
                <c:pt idx="4514">
                  <c:v>370.24250000000001</c:v>
                </c:pt>
                <c:pt idx="4515">
                  <c:v>370.32499999999999</c:v>
                </c:pt>
                <c:pt idx="4516">
                  <c:v>370.40666666666669</c:v>
                </c:pt>
                <c:pt idx="4517">
                  <c:v>370.48916666666668</c:v>
                </c:pt>
                <c:pt idx="4518">
                  <c:v>370.57083333333338</c:v>
                </c:pt>
                <c:pt idx="4519">
                  <c:v>370.65249999999997</c:v>
                </c:pt>
                <c:pt idx="4520">
                  <c:v>370.73499999999996</c:v>
                </c:pt>
                <c:pt idx="4521">
                  <c:v>370.81666666666666</c:v>
                </c:pt>
                <c:pt idx="4522">
                  <c:v>370.89916666666664</c:v>
                </c:pt>
                <c:pt idx="4523">
                  <c:v>370.98083333333335</c:v>
                </c:pt>
                <c:pt idx="4524">
                  <c:v>371.06333333333333</c:v>
                </c:pt>
                <c:pt idx="4525">
                  <c:v>371.14499999999998</c:v>
                </c:pt>
                <c:pt idx="4526">
                  <c:v>371.22666666666669</c:v>
                </c:pt>
                <c:pt idx="4527">
                  <c:v>371.30916666666667</c:v>
                </c:pt>
                <c:pt idx="4528">
                  <c:v>371.39083333333332</c:v>
                </c:pt>
                <c:pt idx="4529">
                  <c:v>371.47333333333336</c:v>
                </c:pt>
                <c:pt idx="4530">
                  <c:v>371.55500000000001</c:v>
                </c:pt>
                <c:pt idx="4531">
                  <c:v>371.63749999999999</c:v>
                </c:pt>
                <c:pt idx="4532">
                  <c:v>371.71916666666669</c:v>
                </c:pt>
                <c:pt idx="4533">
                  <c:v>371.80083333333329</c:v>
                </c:pt>
                <c:pt idx="4534">
                  <c:v>371.88333333333338</c:v>
                </c:pt>
                <c:pt idx="4535">
                  <c:v>371.96499999999997</c:v>
                </c:pt>
                <c:pt idx="4536">
                  <c:v>372.04749999999996</c:v>
                </c:pt>
                <c:pt idx="4537">
                  <c:v>372.12916666666666</c:v>
                </c:pt>
                <c:pt idx="4538">
                  <c:v>372.21166666666664</c:v>
                </c:pt>
                <c:pt idx="4539">
                  <c:v>372.29333333333335</c:v>
                </c:pt>
                <c:pt idx="4540">
                  <c:v>372.375</c:v>
                </c:pt>
                <c:pt idx="4541">
                  <c:v>372.45749999999998</c:v>
                </c:pt>
                <c:pt idx="4542">
                  <c:v>372.53916666666669</c:v>
                </c:pt>
                <c:pt idx="4543">
                  <c:v>372.62166666666667</c:v>
                </c:pt>
                <c:pt idx="4544">
                  <c:v>372.70333333333332</c:v>
                </c:pt>
                <c:pt idx="4545">
                  <c:v>372.78583333333336</c:v>
                </c:pt>
                <c:pt idx="4546">
                  <c:v>372.86750000000001</c:v>
                </c:pt>
                <c:pt idx="4547">
                  <c:v>372.94916666666671</c:v>
                </c:pt>
                <c:pt idx="4548">
                  <c:v>373.03166666666669</c:v>
                </c:pt>
                <c:pt idx="4549">
                  <c:v>373.11333333333329</c:v>
                </c:pt>
                <c:pt idx="4550">
                  <c:v>373.19583333333338</c:v>
                </c:pt>
                <c:pt idx="4551">
                  <c:v>373.27749999999997</c:v>
                </c:pt>
                <c:pt idx="4552">
                  <c:v>373.35916666666668</c:v>
                </c:pt>
                <c:pt idx="4553">
                  <c:v>373.44166666666666</c:v>
                </c:pt>
                <c:pt idx="4554">
                  <c:v>373.52333333333331</c:v>
                </c:pt>
                <c:pt idx="4555">
                  <c:v>373.60583333333335</c:v>
                </c:pt>
                <c:pt idx="4556">
                  <c:v>373.6875</c:v>
                </c:pt>
                <c:pt idx="4557">
                  <c:v>373.77</c:v>
                </c:pt>
                <c:pt idx="4558">
                  <c:v>373.85166666666669</c:v>
                </c:pt>
                <c:pt idx="4559">
                  <c:v>373.93333333333334</c:v>
                </c:pt>
                <c:pt idx="4560">
                  <c:v>374.01583333333332</c:v>
                </c:pt>
                <c:pt idx="4561">
                  <c:v>374.09750000000003</c:v>
                </c:pt>
                <c:pt idx="4562">
                  <c:v>374.18</c:v>
                </c:pt>
                <c:pt idx="4563">
                  <c:v>374.26166666666671</c:v>
                </c:pt>
                <c:pt idx="4564">
                  <c:v>374.34416666666669</c:v>
                </c:pt>
                <c:pt idx="4565">
                  <c:v>374.42583333333329</c:v>
                </c:pt>
                <c:pt idx="4566">
                  <c:v>374.50749999999999</c:v>
                </c:pt>
                <c:pt idx="4567">
                  <c:v>374.59</c:v>
                </c:pt>
                <c:pt idx="4568">
                  <c:v>374.67166666666668</c:v>
                </c:pt>
                <c:pt idx="4569">
                  <c:v>374.75416666666666</c:v>
                </c:pt>
                <c:pt idx="4570">
                  <c:v>374.83583333333331</c:v>
                </c:pt>
                <c:pt idx="4571">
                  <c:v>374.91833333333335</c:v>
                </c:pt>
                <c:pt idx="4572">
                  <c:v>375</c:v>
                </c:pt>
                <c:pt idx="4573">
                  <c:v>375.08166666666665</c:v>
                </c:pt>
                <c:pt idx="4574">
                  <c:v>375.16416666666669</c:v>
                </c:pt>
                <c:pt idx="4575">
                  <c:v>375.24583333333334</c:v>
                </c:pt>
                <c:pt idx="4576">
                  <c:v>375.32833333333332</c:v>
                </c:pt>
                <c:pt idx="4577">
                  <c:v>375.41</c:v>
                </c:pt>
                <c:pt idx="4578">
                  <c:v>375.49250000000001</c:v>
                </c:pt>
                <c:pt idx="4579">
                  <c:v>375.57416666666671</c:v>
                </c:pt>
                <c:pt idx="4580">
                  <c:v>375.65583333333331</c:v>
                </c:pt>
                <c:pt idx="4581">
                  <c:v>375.73833333333329</c:v>
                </c:pt>
                <c:pt idx="4582">
                  <c:v>375.82</c:v>
                </c:pt>
                <c:pt idx="4583">
                  <c:v>375.90249999999997</c:v>
                </c:pt>
                <c:pt idx="4584">
                  <c:v>375.98416666666668</c:v>
                </c:pt>
                <c:pt idx="4585">
                  <c:v>376.06666666666666</c:v>
                </c:pt>
                <c:pt idx="4586">
                  <c:v>376.14833333333331</c:v>
                </c:pt>
                <c:pt idx="4587">
                  <c:v>376.23</c:v>
                </c:pt>
                <c:pt idx="4588">
                  <c:v>376.3125</c:v>
                </c:pt>
                <c:pt idx="4589">
                  <c:v>376.39416666666665</c:v>
                </c:pt>
                <c:pt idx="4590">
                  <c:v>376.47666666666669</c:v>
                </c:pt>
                <c:pt idx="4591">
                  <c:v>376.55833333333334</c:v>
                </c:pt>
                <c:pt idx="4592">
                  <c:v>376.64083333333332</c:v>
                </c:pt>
                <c:pt idx="4593">
                  <c:v>376.72250000000003</c:v>
                </c:pt>
                <c:pt idx="4594">
                  <c:v>376.80416666666662</c:v>
                </c:pt>
                <c:pt idx="4595">
                  <c:v>376.88666666666671</c:v>
                </c:pt>
                <c:pt idx="4596">
                  <c:v>376.96833333333331</c:v>
                </c:pt>
                <c:pt idx="4597">
                  <c:v>377.05083333333329</c:v>
                </c:pt>
                <c:pt idx="4598">
                  <c:v>377.13249999999999</c:v>
                </c:pt>
                <c:pt idx="4599">
                  <c:v>377.21416666666664</c:v>
                </c:pt>
                <c:pt idx="4600">
                  <c:v>377.29666666666668</c:v>
                </c:pt>
                <c:pt idx="4601">
                  <c:v>377.37833333333333</c:v>
                </c:pt>
                <c:pt idx="4602">
                  <c:v>377.46083333333331</c:v>
                </c:pt>
                <c:pt idx="4603">
                  <c:v>377.54250000000002</c:v>
                </c:pt>
                <c:pt idx="4604">
                  <c:v>377.625</c:v>
                </c:pt>
                <c:pt idx="4605">
                  <c:v>377.70666666666665</c:v>
                </c:pt>
                <c:pt idx="4606">
                  <c:v>377.78833333333336</c:v>
                </c:pt>
                <c:pt idx="4607">
                  <c:v>377.87083333333334</c:v>
                </c:pt>
                <c:pt idx="4608">
                  <c:v>377.95250000000004</c:v>
                </c:pt>
                <c:pt idx="4609">
                  <c:v>378.03500000000003</c:v>
                </c:pt>
                <c:pt idx="4610">
                  <c:v>378.11666666666662</c:v>
                </c:pt>
                <c:pt idx="4611">
                  <c:v>378.19916666666671</c:v>
                </c:pt>
                <c:pt idx="4612">
                  <c:v>378.28083333333331</c:v>
                </c:pt>
                <c:pt idx="4613">
                  <c:v>378.36250000000001</c:v>
                </c:pt>
                <c:pt idx="4614">
                  <c:v>378.44499999999999</c:v>
                </c:pt>
                <c:pt idx="4615">
                  <c:v>378.52666666666664</c:v>
                </c:pt>
                <c:pt idx="4616">
                  <c:v>378.60916666666668</c:v>
                </c:pt>
                <c:pt idx="4617">
                  <c:v>378.69083333333333</c:v>
                </c:pt>
                <c:pt idx="4618">
                  <c:v>378.77333333333331</c:v>
                </c:pt>
                <c:pt idx="4619">
                  <c:v>378.85500000000002</c:v>
                </c:pt>
                <c:pt idx="4620">
                  <c:v>378.93666666666667</c:v>
                </c:pt>
                <c:pt idx="4621">
                  <c:v>379.01916666666665</c:v>
                </c:pt>
                <c:pt idx="4622">
                  <c:v>379.10083333333336</c:v>
                </c:pt>
                <c:pt idx="4623">
                  <c:v>379.18333333333334</c:v>
                </c:pt>
                <c:pt idx="4624">
                  <c:v>379.26500000000004</c:v>
                </c:pt>
                <c:pt idx="4625">
                  <c:v>379.34750000000003</c:v>
                </c:pt>
                <c:pt idx="4626">
                  <c:v>379.42916666666662</c:v>
                </c:pt>
                <c:pt idx="4627">
                  <c:v>379.51083333333332</c:v>
                </c:pt>
                <c:pt idx="4628">
                  <c:v>379.59333333333331</c:v>
                </c:pt>
                <c:pt idx="4629">
                  <c:v>379.67500000000001</c:v>
                </c:pt>
                <c:pt idx="4630">
                  <c:v>379.75749999999999</c:v>
                </c:pt>
                <c:pt idx="4631">
                  <c:v>379.83916666666664</c:v>
                </c:pt>
                <c:pt idx="4632">
                  <c:v>379.92166666666668</c:v>
                </c:pt>
                <c:pt idx="4633">
                  <c:v>380.00333333333333</c:v>
                </c:pt>
                <c:pt idx="4634">
                  <c:v>380.08500000000004</c:v>
                </c:pt>
                <c:pt idx="4635">
                  <c:v>380.16750000000002</c:v>
                </c:pt>
                <c:pt idx="4636">
                  <c:v>380.24916666666667</c:v>
                </c:pt>
                <c:pt idx="4637">
                  <c:v>380.33166666666665</c:v>
                </c:pt>
                <c:pt idx="4638">
                  <c:v>380.41333333333336</c:v>
                </c:pt>
                <c:pt idx="4639">
                  <c:v>380.49499999999995</c:v>
                </c:pt>
                <c:pt idx="4640">
                  <c:v>380.57750000000004</c:v>
                </c:pt>
                <c:pt idx="4641">
                  <c:v>380.65916666666664</c:v>
                </c:pt>
                <c:pt idx="4642">
                  <c:v>380.74166666666662</c:v>
                </c:pt>
                <c:pt idx="4643">
                  <c:v>380.82333333333332</c:v>
                </c:pt>
                <c:pt idx="4644">
                  <c:v>380.90583333333331</c:v>
                </c:pt>
                <c:pt idx="4645">
                  <c:v>380.98750000000001</c:v>
                </c:pt>
                <c:pt idx="4646">
                  <c:v>381.06916666666666</c:v>
                </c:pt>
                <c:pt idx="4647">
                  <c:v>381.15166666666664</c:v>
                </c:pt>
                <c:pt idx="4648">
                  <c:v>381.23333333333335</c:v>
                </c:pt>
                <c:pt idx="4649">
                  <c:v>381.31583333333333</c:v>
                </c:pt>
                <c:pt idx="4650">
                  <c:v>381.39750000000004</c:v>
                </c:pt>
                <c:pt idx="4651">
                  <c:v>381.48</c:v>
                </c:pt>
                <c:pt idx="4652">
                  <c:v>381.56166666666667</c:v>
                </c:pt>
                <c:pt idx="4653">
                  <c:v>381.64333333333337</c:v>
                </c:pt>
                <c:pt idx="4654">
                  <c:v>381.72583333333336</c:v>
                </c:pt>
                <c:pt idx="4655">
                  <c:v>381.80749999999995</c:v>
                </c:pt>
                <c:pt idx="4656">
                  <c:v>381.89000000000004</c:v>
                </c:pt>
                <c:pt idx="4657">
                  <c:v>381.97166666666664</c:v>
                </c:pt>
                <c:pt idx="4658">
                  <c:v>382.05416666666662</c:v>
                </c:pt>
                <c:pt idx="4659">
                  <c:v>382.13583333333332</c:v>
                </c:pt>
                <c:pt idx="4660">
                  <c:v>382.21749999999997</c:v>
                </c:pt>
                <c:pt idx="4661">
                  <c:v>382.3</c:v>
                </c:pt>
                <c:pt idx="4662">
                  <c:v>382.38166666666666</c:v>
                </c:pt>
                <c:pt idx="4663">
                  <c:v>382.46416666666664</c:v>
                </c:pt>
                <c:pt idx="4664">
                  <c:v>382.54583333333335</c:v>
                </c:pt>
                <c:pt idx="4665">
                  <c:v>382.62833333333333</c:v>
                </c:pt>
                <c:pt idx="4666">
                  <c:v>382.71000000000004</c:v>
                </c:pt>
                <c:pt idx="4667">
                  <c:v>382.79166666666669</c:v>
                </c:pt>
                <c:pt idx="4668">
                  <c:v>382.87416666666667</c:v>
                </c:pt>
                <c:pt idx="4669">
                  <c:v>382.95583333333337</c:v>
                </c:pt>
                <c:pt idx="4670">
                  <c:v>383.03833333333336</c:v>
                </c:pt>
                <c:pt idx="4671">
                  <c:v>383.11999999999995</c:v>
                </c:pt>
                <c:pt idx="4672">
                  <c:v>383.20250000000004</c:v>
                </c:pt>
                <c:pt idx="4673">
                  <c:v>383.28416666666664</c:v>
                </c:pt>
                <c:pt idx="4674">
                  <c:v>383.36583333333334</c:v>
                </c:pt>
                <c:pt idx="4675">
                  <c:v>383.44833333333332</c:v>
                </c:pt>
                <c:pt idx="4676">
                  <c:v>383.53</c:v>
                </c:pt>
                <c:pt idx="4677">
                  <c:v>383.61250000000001</c:v>
                </c:pt>
                <c:pt idx="4678">
                  <c:v>383.69416666666666</c:v>
                </c:pt>
                <c:pt idx="4679">
                  <c:v>383.77583333333337</c:v>
                </c:pt>
                <c:pt idx="4680">
                  <c:v>383.85833333333335</c:v>
                </c:pt>
                <c:pt idx="4681">
                  <c:v>383.94</c:v>
                </c:pt>
                <c:pt idx="4682">
                  <c:v>384.02250000000004</c:v>
                </c:pt>
                <c:pt idx="4683">
                  <c:v>384.10416666666669</c:v>
                </c:pt>
                <c:pt idx="4684">
                  <c:v>384.18666666666667</c:v>
                </c:pt>
                <c:pt idx="4685">
                  <c:v>384.26833333333337</c:v>
                </c:pt>
                <c:pt idx="4686">
                  <c:v>384.34999999999997</c:v>
                </c:pt>
                <c:pt idx="4687">
                  <c:v>384.43249999999995</c:v>
                </c:pt>
                <c:pt idx="4688">
                  <c:v>384.51416666666665</c:v>
                </c:pt>
                <c:pt idx="4689">
                  <c:v>384.59666666666664</c:v>
                </c:pt>
                <c:pt idx="4690">
                  <c:v>384.67833333333334</c:v>
                </c:pt>
                <c:pt idx="4691">
                  <c:v>384.76083333333332</c:v>
                </c:pt>
                <c:pt idx="4692">
                  <c:v>384.84249999999997</c:v>
                </c:pt>
                <c:pt idx="4693">
                  <c:v>384.92416666666668</c:v>
                </c:pt>
                <c:pt idx="4694">
                  <c:v>385.00666666666666</c:v>
                </c:pt>
                <c:pt idx="4695">
                  <c:v>385.08833333333337</c:v>
                </c:pt>
                <c:pt idx="4696">
                  <c:v>385.17083333333335</c:v>
                </c:pt>
                <c:pt idx="4697">
                  <c:v>385.2525</c:v>
                </c:pt>
                <c:pt idx="4698">
                  <c:v>385.33500000000004</c:v>
                </c:pt>
                <c:pt idx="4699">
                  <c:v>385.41666666666669</c:v>
                </c:pt>
                <c:pt idx="4700">
                  <c:v>385.49833333333328</c:v>
                </c:pt>
                <c:pt idx="4701">
                  <c:v>385.58083333333337</c:v>
                </c:pt>
                <c:pt idx="4702">
                  <c:v>385.66249999999997</c:v>
                </c:pt>
                <c:pt idx="4703">
                  <c:v>385.74499999999995</c:v>
                </c:pt>
                <c:pt idx="4704">
                  <c:v>385.82666666666665</c:v>
                </c:pt>
                <c:pt idx="4705">
                  <c:v>385.90916666666664</c:v>
                </c:pt>
                <c:pt idx="4706">
                  <c:v>385.99083333333334</c:v>
                </c:pt>
                <c:pt idx="4707">
                  <c:v>386.07249999999999</c:v>
                </c:pt>
                <c:pt idx="4708">
                  <c:v>386.15499999999997</c:v>
                </c:pt>
                <c:pt idx="4709">
                  <c:v>386.23666666666668</c:v>
                </c:pt>
                <c:pt idx="4710">
                  <c:v>386.31916666666666</c:v>
                </c:pt>
                <c:pt idx="4711">
                  <c:v>386.40083333333337</c:v>
                </c:pt>
                <c:pt idx="4712">
                  <c:v>386.48333333333335</c:v>
                </c:pt>
                <c:pt idx="4713">
                  <c:v>386.565</c:v>
                </c:pt>
                <c:pt idx="4714">
                  <c:v>386.6466666666667</c:v>
                </c:pt>
                <c:pt idx="4715">
                  <c:v>386.72916666666669</c:v>
                </c:pt>
                <c:pt idx="4716">
                  <c:v>386.81083333333328</c:v>
                </c:pt>
                <c:pt idx="4717">
                  <c:v>386.89333333333337</c:v>
                </c:pt>
                <c:pt idx="4718">
                  <c:v>386.97499999999997</c:v>
                </c:pt>
                <c:pt idx="4719">
                  <c:v>387.05749999999995</c:v>
                </c:pt>
                <c:pt idx="4720">
                  <c:v>387.13916666666665</c:v>
                </c:pt>
                <c:pt idx="4721">
                  <c:v>387.2208333333333</c:v>
                </c:pt>
                <c:pt idx="4722">
                  <c:v>387.30333333333334</c:v>
                </c:pt>
                <c:pt idx="4723">
                  <c:v>387.38499999999999</c:v>
                </c:pt>
                <c:pt idx="4724">
                  <c:v>387.46749999999997</c:v>
                </c:pt>
                <c:pt idx="4725">
                  <c:v>387.54916666666668</c:v>
                </c:pt>
                <c:pt idx="4726">
                  <c:v>387.63083333333333</c:v>
                </c:pt>
                <c:pt idx="4727">
                  <c:v>387.71333333333337</c:v>
                </c:pt>
                <c:pt idx="4728">
                  <c:v>387.79500000000002</c:v>
                </c:pt>
                <c:pt idx="4729">
                  <c:v>387.8775</c:v>
                </c:pt>
                <c:pt idx="4730">
                  <c:v>387.9591666666667</c:v>
                </c:pt>
                <c:pt idx="4731">
                  <c:v>388.04166666666669</c:v>
                </c:pt>
                <c:pt idx="4732">
                  <c:v>388.12333333333328</c:v>
                </c:pt>
                <c:pt idx="4733">
                  <c:v>388.20499999999998</c:v>
                </c:pt>
                <c:pt idx="4734">
                  <c:v>388.28749999999997</c:v>
                </c:pt>
                <c:pt idx="4735">
                  <c:v>388.36916666666667</c:v>
                </c:pt>
                <c:pt idx="4736">
                  <c:v>388.45166666666665</c:v>
                </c:pt>
                <c:pt idx="4737">
                  <c:v>388.5333333333333</c:v>
                </c:pt>
                <c:pt idx="4738">
                  <c:v>388.61583333333334</c:v>
                </c:pt>
                <c:pt idx="4739">
                  <c:v>388.69749999999999</c:v>
                </c:pt>
                <c:pt idx="4740">
                  <c:v>388.7791666666667</c:v>
                </c:pt>
                <c:pt idx="4741">
                  <c:v>388.86166666666668</c:v>
                </c:pt>
                <c:pt idx="4742">
                  <c:v>388.94333333333333</c:v>
                </c:pt>
                <c:pt idx="4743">
                  <c:v>389.02583333333337</c:v>
                </c:pt>
                <c:pt idx="4744">
                  <c:v>389.10750000000002</c:v>
                </c:pt>
                <c:pt idx="4745">
                  <c:v>389.19</c:v>
                </c:pt>
                <c:pt idx="4746">
                  <c:v>389.2716666666667</c:v>
                </c:pt>
                <c:pt idx="4747">
                  <c:v>389.3533333333333</c:v>
                </c:pt>
                <c:pt idx="4748">
                  <c:v>389.43583333333328</c:v>
                </c:pt>
                <c:pt idx="4749">
                  <c:v>389.51749999999998</c:v>
                </c:pt>
                <c:pt idx="4750">
                  <c:v>389.59999999999997</c:v>
                </c:pt>
                <c:pt idx="4751">
                  <c:v>389.68166666666667</c:v>
                </c:pt>
                <c:pt idx="4752">
                  <c:v>389.76416666666665</c:v>
                </c:pt>
                <c:pt idx="4753">
                  <c:v>389.8458333333333</c:v>
                </c:pt>
                <c:pt idx="4754">
                  <c:v>389.92750000000001</c:v>
                </c:pt>
                <c:pt idx="4755">
                  <c:v>390.01</c:v>
                </c:pt>
                <c:pt idx="4756">
                  <c:v>390.0916666666667</c:v>
                </c:pt>
                <c:pt idx="4757">
                  <c:v>390.17416666666668</c:v>
                </c:pt>
                <c:pt idx="4758">
                  <c:v>390.25583333333333</c:v>
                </c:pt>
                <c:pt idx="4759">
                  <c:v>390.33833333333337</c:v>
                </c:pt>
                <c:pt idx="4760">
                  <c:v>390.42</c:v>
                </c:pt>
                <c:pt idx="4761">
                  <c:v>390.50166666666672</c:v>
                </c:pt>
                <c:pt idx="4762">
                  <c:v>390.5841666666667</c:v>
                </c:pt>
                <c:pt idx="4763">
                  <c:v>390.6658333333333</c:v>
                </c:pt>
                <c:pt idx="4764">
                  <c:v>390.74833333333328</c:v>
                </c:pt>
                <c:pt idx="4765">
                  <c:v>390.83</c:v>
                </c:pt>
                <c:pt idx="4766">
                  <c:v>390.91166666666663</c:v>
                </c:pt>
                <c:pt idx="4767">
                  <c:v>390.99416666666667</c:v>
                </c:pt>
                <c:pt idx="4768">
                  <c:v>391.07583333333332</c:v>
                </c:pt>
                <c:pt idx="4769">
                  <c:v>391.1583333333333</c:v>
                </c:pt>
                <c:pt idx="4770">
                  <c:v>391.24</c:v>
                </c:pt>
                <c:pt idx="4771">
                  <c:v>391.32249999999999</c:v>
                </c:pt>
                <c:pt idx="4772">
                  <c:v>391.4041666666667</c:v>
                </c:pt>
                <c:pt idx="4773">
                  <c:v>391.48583333333335</c:v>
                </c:pt>
                <c:pt idx="4774">
                  <c:v>391.56833333333333</c:v>
                </c:pt>
                <c:pt idx="4775">
                  <c:v>391.65000000000003</c:v>
                </c:pt>
                <c:pt idx="4776">
                  <c:v>391.73250000000002</c:v>
                </c:pt>
                <c:pt idx="4777">
                  <c:v>391.81416666666672</c:v>
                </c:pt>
                <c:pt idx="4778">
                  <c:v>391.8966666666667</c:v>
                </c:pt>
                <c:pt idx="4779">
                  <c:v>391.9783333333333</c:v>
                </c:pt>
                <c:pt idx="4780">
                  <c:v>392.06</c:v>
                </c:pt>
                <c:pt idx="4781">
                  <c:v>392.14249999999998</c:v>
                </c:pt>
                <c:pt idx="4782">
                  <c:v>392.22416666666663</c:v>
                </c:pt>
                <c:pt idx="4783">
                  <c:v>392.30666666666667</c:v>
                </c:pt>
                <c:pt idx="4784">
                  <c:v>392.38833333333332</c:v>
                </c:pt>
                <c:pt idx="4785">
                  <c:v>392.4708333333333</c:v>
                </c:pt>
                <c:pt idx="4786">
                  <c:v>392.55250000000001</c:v>
                </c:pt>
                <c:pt idx="4787">
                  <c:v>392.63416666666666</c:v>
                </c:pt>
                <c:pt idx="4788">
                  <c:v>392.7166666666667</c:v>
                </c:pt>
                <c:pt idx="4789">
                  <c:v>392.79833333333335</c:v>
                </c:pt>
                <c:pt idx="4790">
                  <c:v>392.88083333333333</c:v>
                </c:pt>
                <c:pt idx="4791">
                  <c:v>392.96250000000003</c:v>
                </c:pt>
                <c:pt idx="4792">
                  <c:v>393.04500000000002</c:v>
                </c:pt>
                <c:pt idx="4793">
                  <c:v>393.12666666666672</c:v>
                </c:pt>
                <c:pt idx="4794">
                  <c:v>393.20833333333331</c:v>
                </c:pt>
                <c:pt idx="4795">
                  <c:v>393.2908333333333</c:v>
                </c:pt>
                <c:pt idx="4796">
                  <c:v>393.3725</c:v>
                </c:pt>
                <c:pt idx="4797">
                  <c:v>393.45499999999998</c:v>
                </c:pt>
                <c:pt idx="4798">
                  <c:v>393.53666666666663</c:v>
                </c:pt>
                <c:pt idx="4799">
                  <c:v>393.61916666666667</c:v>
                </c:pt>
                <c:pt idx="4800">
                  <c:v>393.70083333333332</c:v>
                </c:pt>
                <c:pt idx="4801">
                  <c:v>393.78250000000003</c:v>
                </c:pt>
                <c:pt idx="4802">
                  <c:v>393.86500000000001</c:v>
                </c:pt>
                <c:pt idx="4803">
                  <c:v>393.94666666666666</c:v>
                </c:pt>
                <c:pt idx="4804">
                  <c:v>394.0291666666667</c:v>
                </c:pt>
                <c:pt idx="4805">
                  <c:v>394.11083333333335</c:v>
                </c:pt>
                <c:pt idx="4806">
                  <c:v>394.19250000000005</c:v>
                </c:pt>
                <c:pt idx="4807">
                  <c:v>394.27500000000003</c:v>
                </c:pt>
                <c:pt idx="4808">
                  <c:v>394.35666666666663</c:v>
                </c:pt>
                <c:pt idx="4809">
                  <c:v>394.43916666666672</c:v>
                </c:pt>
                <c:pt idx="4810">
                  <c:v>394.52083333333331</c:v>
                </c:pt>
                <c:pt idx="4811">
                  <c:v>394.6033333333333</c:v>
                </c:pt>
                <c:pt idx="4812">
                  <c:v>394.685</c:v>
                </c:pt>
                <c:pt idx="4813">
                  <c:v>394.76666666666665</c:v>
                </c:pt>
                <c:pt idx="4814">
                  <c:v>394.84916666666663</c:v>
                </c:pt>
                <c:pt idx="4815">
                  <c:v>394.93083333333334</c:v>
                </c:pt>
                <c:pt idx="4816">
                  <c:v>395.01333333333332</c:v>
                </c:pt>
                <c:pt idx="4817">
                  <c:v>395.09500000000003</c:v>
                </c:pt>
                <c:pt idx="4818">
                  <c:v>395.17750000000001</c:v>
                </c:pt>
                <c:pt idx="4819">
                  <c:v>395.25916666666666</c:v>
                </c:pt>
                <c:pt idx="4820">
                  <c:v>395.34083333333336</c:v>
                </c:pt>
                <c:pt idx="4821">
                  <c:v>395.42333333333335</c:v>
                </c:pt>
                <c:pt idx="4822">
                  <c:v>395.50500000000005</c:v>
                </c:pt>
                <c:pt idx="4823">
                  <c:v>395.58750000000003</c:v>
                </c:pt>
                <c:pt idx="4824">
                  <c:v>395.66916666666663</c:v>
                </c:pt>
                <c:pt idx="4825">
                  <c:v>395.75166666666672</c:v>
                </c:pt>
                <c:pt idx="4826">
                  <c:v>395.83333333333331</c:v>
                </c:pt>
                <c:pt idx="4827">
                  <c:v>395.91499999999996</c:v>
                </c:pt>
                <c:pt idx="4828">
                  <c:v>395.9975</c:v>
                </c:pt>
                <c:pt idx="4829">
                  <c:v>396.07916666666665</c:v>
                </c:pt>
                <c:pt idx="4830">
                  <c:v>396.16166666666663</c:v>
                </c:pt>
                <c:pt idx="4831">
                  <c:v>396.24333333333334</c:v>
                </c:pt>
                <c:pt idx="4832">
                  <c:v>396.32583333333332</c:v>
                </c:pt>
                <c:pt idx="4833">
                  <c:v>396.40750000000003</c:v>
                </c:pt>
                <c:pt idx="4834">
                  <c:v>396.48916666666668</c:v>
                </c:pt>
                <c:pt idx="4835">
                  <c:v>396.57166666666666</c:v>
                </c:pt>
                <c:pt idx="4836">
                  <c:v>396.65333333333336</c:v>
                </c:pt>
                <c:pt idx="4837">
                  <c:v>396.73583333333335</c:v>
                </c:pt>
                <c:pt idx="4838">
                  <c:v>396.81750000000005</c:v>
                </c:pt>
                <c:pt idx="4839">
                  <c:v>396.90000000000003</c:v>
                </c:pt>
                <c:pt idx="4840">
                  <c:v>396.98166666666663</c:v>
                </c:pt>
                <c:pt idx="4841">
                  <c:v>397.06333333333333</c:v>
                </c:pt>
                <c:pt idx="4842">
                  <c:v>397.14583333333331</c:v>
                </c:pt>
                <c:pt idx="4843">
                  <c:v>397.22749999999996</c:v>
                </c:pt>
                <c:pt idx="4844">
                  <c:v>397.31</c:v>
                </c:pt>
                <c:pt idx="4845">
                  <c:v>397.39166666666665</c:v>
                </c:pt>
                <c:pt idx="4846">
                  <c:v>397.47416666666663</c:v>
                </c:pt>
                <c:pt idx="4847">
                  <c:v>397.55583333333334</c:v>
                </c:pt>
                <c:pt idx="4848">
                  <c:v>397.63749999999999</c:v>
                </c:pt>
                <c:pt idx="4849">
                  <c:v>397.72</c:v>
                </c:pt>
                <c:pt idx="4850">
                  <c:v>397.80166666666668</c:v>
                </c:pt>
                <c:pt idx="4851">
                  <c:v>397.88416666666666</c:v>
                </c:pt>
                <c:pt idx="4852">
                  <c:v>397.96583333333336</c:v>
                </c:pt>
                <c:pt idx="4853">
                  <c:v>398.04749999999996</c:v>
                </c:pt>
                <c:pt idx="4854">
                  <c:v>398.13000000000005</c:v>
                </c:pt>
                <c:pt idx="4855">
                  <c:v>398.21166666666664</c:v>
                </c:pt>
                <c:pt idx="4856">
                  <c:v>398.29416666666663</c:v>
                </c:pt>
                <c:pt idx="4857">
                  <c:v>398.37583333333333</c:v>
                </c:pt>
                <c:pt idx="4858">
                  <c:v>398.45833333333331</c:v>
                </c:pt>
                <c:pt idx="4859">
                  <c:v>398.53999999999996</c:v>
                </c:pt>
                <c:pt idx="4860">
                  <c:v>398.62166666666667</c:v>
                </c:pt>
                <c:pt idx="4861">
                  <c:v>398.70416666666665</c:v>
                </c:pt>
                <c:pt idx="4862">
                  <c:v>398.78583333333336</c:v>
                </c:pt>
                <c:pt idx="4863">
                  <c:v>398.86833333333334</c:v>
                </c:pt>
                <c:pt idx="4864">
                  <c:v>398.95</c:v>
                </c:pt>
                <c:pt idx="4865">
                  <c:v>399.03250000000003</c:v>
                </c:pt>
                <c:pt idx="4866">
                  <c:v>399.11416666666668</c:v>
                </c:pt>
                <c:pt idx="4867">
                  <c:v>399.19583333333338</c:v>
                </c:pt>
                <c:pt idx="4868">
                  <c:v>399.27833333333336</c:v>
                </c:pt>
                <c:pt idx="4869">
                  <c:v>399.35999999999996</c:v>
                </c:pt>
                <c:pt idx="4870">
                  <c:v>399.44250000000005</c:v>
                </c:pt>
                <c:pt idx="4871">
                  <c:v>399.52416666666664</c:v>
                </c:pt>
                <c:pt idx="4872">
                  <c:v>399.60666666666663</c:v>
                </c:pt>
                <c:pt idx="4873">
                  <c:v>399.68833333333333</c:v>
                </c:pt>
                <c:pt idx="4874">
                  <c:v>399.77</c:v>
                </c:pt>
                <c:pt idx="4875">
                  <c:v>399.85249999999996</c:v>
                </c:pt>
                <c:pt idx="4876">
                  <c:v>399.93416666666667</c:v>
                </c:pt>
                <c:pt idx="4877">
                  <c:v>400.01666666666665</c:v>
                </c:pt>
                <c:pt idx="4878">
                  <c:v>400.09833333333336</c:v>
                </c:pt>
                <c:pt idx="4879">
                  <c:v>400.18083333333334</c:v>
                </c:pt>
                <c:pt idx="4880">
                  <c:v>400.26249999999999</c:v>
                </c:pt>
                <c:pt idx="4881">
                  <c:v>400.34416666666669</c:v>
                </c:pt>
                <c:pt idx="4882">
                  <c:v>400.42666666666668</c:v>
                </c:pt>
                <c:pt idx="4883">
                  <c:v>400.50833333333338</c:v>
                </c:pt>
                <c:pt idx="4884">
                  <c:v>400.59083333333336</c:v>
                </c:pt>
                <c:pt idx="4885">
                  <c:v>400.67249999999996</c:v>
                </c:pt>
                <c:pt idx="4886">
                  <c:v>400.75500000000005</c:v>
                </c:pt>
                <c:pt idx="4887">
                  <c:v>400.83666666666664</c:v>
                </c:pt>
                <c:pt idx="4888">
                  <c:v>400.91833333333335</c:v>
                </c:pt>
                <c:pt idx="4889">
                  <c:v>401.00083333333333</c:v>
                </c:pt>
                <c:pt idx="4890">
                  <c:v>401.08249999999998</c:v>
                </c:pt>
                <c:pt idx="4891">
                  <c:v>401.16499999999996</c:v>
                </c:pt>
                <c:pt idx="4892">
                  <c:v>401.24666666666667</c:v>
                </c:pt>
                <c:pt idx="4893">
                  <c:v>401.32833333333332</c:v>
                </c:pt>
                <c:pt idx="4894">
                  <c:v>401.41083333333336</c:v>
                </c:pt>
                <c:pt idx="4895">
                  <c:v>401.49250000000001</c:v>
                </c:pt>
                <c:pt idx="4896">
                  <c:v>401.57499999999999</c:v>
                </c:pt>
                <c:pt idx="4897">
                  <c:v>401.65666666666669</c:v>
                </c:pt>
                <c:pt idx="4898">
                  <c:v>401.73916666666668</c:v>
                </c:pt>
                <c:pt idx="4899">
                  <c:v>401.82083333333338</c:v>
                </c:pt>
                <c:pt idx="4900">
                  <c:v>401.90249999999997</c:v>
                </c:pt>
                <c:pt idx="4901">
                  <c:v>401.98499999999996</c:v>
                </c:pt>
                <c:pt idx="4902">
                  <c:v>402.06666666666666</c:v>
                </c:pt>
                <c:pt idx="4903">
                  <c:v>402.14916666666664</c:v>
                </c:pt>
                <c:pt idx="4904">
                  <c:v>402.23083333333335</c:v>
                </c:pt>
                <c:pt idx="4905">
                  <c:v>402.31333333333333</c:v>
                </c:pt>
                <c:pt idx="4906">
                  <c:v>402.39499999999998</c:v>
                </c:pt>
                <c:pt idx="4907">
                  <c:v>402.47666666666669</c:v>
                </c:pt>
                <c:pt idx="4908">
                  <c:v>402.55916666666667</c:v>
                </c:pt>
                <c:pt idx="4909">
                  <c:v>402.64083333333332</c:v>
                </c:pt>
                <c:pt idx="4910">
                  <c:v>402.72333333333336</c:v>
                </c:pt>
                <c:pt idx="4911">
                  <c:v>402.80500000000001</c:v>
                </c:pt>
                <c:pt idx="4912">
                  <c:v>402.88749999999999</c:v>
                </c:pt>
                <c:pt idx="4913">
                  <c:v>402.96916666666669</c:v>
                </c:pt>
                <c:pt idx="4914">
                  <c:v>403.05083333333329</c:v>
                </c:pt>
                <c:pt idx="4915">
                  <c:v>403.13333333333338</c:v>
                </c:pt>
                <c:pt idx="4916">
                  <c:v>403.21499999999997</c:v>
                </c:pt>
                <c:pt idx="4917">
                  <c:v>403.29749999999996</c:v>
                </c:pt>
                <c:pt idx="4918">
                  <c:v>403.37916666666666</c:v>
                </c:pt>
                <c:pt idx="4919">
                  <c:v>403.46166666666664</c:v>
                </c:pt>
                <c:pt idx="4920">
                  <c:v>403.54333333333335</c:v>
                </c:pt>
                <c:pt idx="4921">
                  <c:v>403.625</c:v>
                </c:pt>
                <c:pt idx="4922">
                  <c:v>403.70749999999998</c:v>
                </c:pt>
                <c:pt idx="4923">
                  <c:v>403.78916666666669</c:v>
                </c:pt>
                <c:pt idx="4924">
                  <c:v>403.87166666666667</c:v>
                </c:pt>
                <c:pt idx="4925">
                  <c:v>403.95333333333332</c:v>
                </c:pt>
                <c:pt idx="4926">
                  <c:v>404.03583333333336</c:v>
                </c:pt>
                <c:pt idx="4927">
                  <c:v>404.11750000000001</c:v>
                </c:pt>
                <c:pt idx="4928">
                  <c:v>404.19916666666671</c:v>
                </c:pt>
                <c:pt idx="4929">
                  <c:v>404.28166666666669</c:v>
                </c:pt>
                <c:pt idx="4930">
                  <c:v>404.36333333333329</c:v>
                </c:pt>
                <c:pt idx="4931">
                  <c:v>404.44583333333338</c:v>
                </c:pt>
                <c:pt idx="4932">
                  <c:v>404.52749999999997</c:v>
                </c:pt>
                <c:pt idx="4933">
                  <c:v>404.60916666666668</c:v>
                </c:pt>
                <c:pt idx="4934">
                  <c:v>404.69166666666666</c:v>
                </c:pt>
                <c:pt idx="4935">
                  <c:v>404.77333333333331</c:v>
                </c:pt>
                <c:pt idx="4936">
                  <c:v>404.85583333333335</c:v>
                </c:pt>
                <c:pt idx="4937">
                  <c:v>404.9375</c:v>
                </c:pt>
                <c:pt idx="4938">
                  <c:v>405.02</c:v>
                </c:pt>
                <c:pt idx="4939">
                  <c:v>405.10166666666669</c:v>
                </c:pt>
                <c:pt idx="4940">
                  <c:v>405.18333333333334</c:v>
                </c:pt>
                <c:pt idx="4941">
                  <c:v>405.26583333333332</c:v>
                </c:pt>
                <c:pt idx="4942">
                  <c:v>405.34750000000003</c:v>
                </c:pt>
                <c:pt idx="4943">
                  <c:v>405.43</c:v>
                </c:pt>
                <c:pt idx="4944">
                  <c:v>405.51166666666671</c:v>
                </c:pt>
                <c:pt idx="4945">
                  <c:v>405.59416666666669</c:v>
                </c:pt>
                <c:pt idx="4946">
                  <c:v>405.67583333333329</c:v>
                </c:pt>
                <c:pt idx="4947">
                  <c:v>405.75749999999999</c:v>
                </c:pt>
                <c:pt idx="4948">
                  <c:v>405.84</c:v>
                </c:pt>
                <c:pt idx="4949">
                  <c:v>405.92166666666668</c:v>
                </c:pt>
                <c:pt idx="4950">
                  <c:v>406.00416666666666</c:v>
                </c:pt>
                <c:pt idx="4951">
                  <c:v>406.08583333333331</c:v>
                </c:pt>
                <c:pt idx="4952">
                  <c:v>406.16833333333335</c:v>
                </c:pt>
                <c:pt idx="4953">
                  <c:v>406.25</c:v>
                </c:pt>
                <c:pt idx="4954">
                  <c:v>406.33166666666665</c:v>
                </c:pt>
                <c:pt idx="4955">
                  <c:v>406.41416666666669</c:v>
                </c:pt>
                <c:pt idx="4956">
                  <c:v>406.49583333333334</c:v>
                </c:pt>
                <c:pt idx="4957">
                  <c:v>406.57833333333332</c:v>
                </c:pt>
                <c:pt idx="4958">
                  <c:v>406.66</c:v>
                </c:pt>
                <c:pt idx="4959">
                  <c:v>406.74250000000001</c:v>
                </c:pt>
                <c:pt idx="4960">
                  <c:v>406.82416666666671</c:v>
                </c:pt>
                <c:pt idx="4961">
                  <c:v>406.90583333333331</c:v>
                </c:pt>
                <c:pt idx="4962">
                  <c:v>406.98833333333329</c:v>
                </c:pt>
                <c:pt idx="4963">
                  <c:v>407.07</c:v>
                </c:pt>
                <c:pt idx="4964">
                  <c:v>407.15249999999997</c:v>
                </c:pt>
                <c:pt idx="4965">
                  <c:v>407.23416666666668</c:v>
                </c:pt>
                <c:pt idx="4966">
                  <c:v>407.31666666666666</c:v>
                </c:pt>
                <c:pt idx="4967">
                  <c:v>407.39833333333331</c:v>
                </c:pt>
                <c:pt idx="4968">
                  <c:v>407.48</c:v>
                </c:pt>
                <c:pt idx="4969">
                  <c:v>407.5625</c:v>
                </c:pt>
                <c:pt idx="4970">
                  <c:v>407.64416666666665</c:v>
                </c:pt>
                <c:pt idx="4971">
                  <c:v>407.72666666666669</c:v>
                </c:pt>
                <c:pt idx="4972">
                  <c:v>407.80833333333334</c:v>
                </c:pt>
                <c:pt idx="4973">
                  <c:v>407.89083333333332</c:v>
                </c:pt>
                <c:pt idx="4974">
                  <c:v>407.97250000000003</c:v>
                </c:pt>
                <c:pt idx="4975">
                  <c:v>408.05416666666662</c:v>
                </c:pt>
                <c:pt idx="4976">
                  <c:v>408.13666666666671</c:v>
                </c:pt>
                <c:pt idx="4977">
                  <c:v>408.21833333333331</c:v>
                </c:pt>
                <c:pt idx="4978">
                  <c:v>408.30083333333329</c:v>
                </c:pt>
                <c:pt idx="4979">
                  <c:v>408.38249999999999</c:v>
                </c:pt>
                <c:pt idx="4980">
                  <c:v>408.46416666666664</c:v>
                </c:pt>
                <c:pt idx="4981">
                  <c:v>408.54666666666668</c:v>
                </c:pt>
                <c:pt idx="4982">
                  <c:v>408.62833333333333</c:v>
                </c:pt>
                <c:pt idx="4983">
                  <c:v>408.71083333333331</c:v>
                </c:pt>
                <c:pt idx="4984">
                  <c:v>408.79250000000002</c:v>
                </c:pt>
                <c:pt idx="4985">
                  <c:v>408.875</c:v>
                </c:pt>
                <c:pt idx="4986">
                  <c:v>408.95666666666665</c:v>
                </c:pt>
                <c:pt idx="4987">
                  <c:v>409.03833333333336</c:v>
                </c:pt>
                <c:pt idx="4988">
                  <c:v>409.12083333333334</c:v>
                </c:pt>
                <c:pt idx="4989">
                  <c:v>409.20250000000004</c:v>
                </c:pt>
                <c:pt idx="4990">
                  <c:v>409.28500000000003</c:v>
                </c:pt>
                <c:pt idx="4991">
                  <c:v>409.36666666666662</c:v>
                </c:pt>
                <c:pt idx="4992">
                  <c:v>409.44916666666671</c:v>
                </c:pt>
                <c:pt idx="4993">
                  <c:v>409.53083333333331</c:v>
                </c:pt>
                <c:pt idx="4994">
                  <c:v>409.61250000000001</c:v>
                </c:pt>
                <c:pt idx="4995">
                  <c:v>409.69499999999999</c:v>
                </c:pt>
                <c:pt idx="4996">
                  <c:v>409.77666666666664</c:v>
                </c:pt>
                <c:pt idx="4997">
                  <c:v>409.85916666666668</c:v>
                </c:pt>
                <c:pt idx="4998">
                  <c:v>409.94083333333333</c:v>
                </c:pt>
                <c:pt idx="4999">
                  <c:v>410.02333333333331</c:v>
                </c:pt>
                <c:pt idx="5000">
                  <c:v>410.10500000000002</c:v>
                </c:pt>
                <c:pt idx="5001">
                  <c:v>410.18666666666667</c:v>
                </c:pt>
                <c:pt idx="5002">
                  <c:v>410.26916666666665</c:v>
                </c:pt>
                <c:pt idx="5003">
                  <c:v>410.35083333333336</c:v>
                </c:pt>
                <c:pt idx="5004">
                  <c:v>410.43333333333334</c:v>
                </c:pt>
                <c:pt idx="5005">
                  <c:v>410.51500000000004</c:v>
                </c:pt>
                <c:pt idx="5006">
                  <c:v>410.59750000000003</c:v>
                </c:pt>
                <c:pt idx="5007">
                  <c:v>410.67916666666662</c:v>
                </c:pt>
                <c:pt idx="5008">
                  <c:v>410.76083333333332</c:v>
                </c:pt>
                <c:pt idx="5009">
                  <c:v>410.84333333333331</c:v>
                </c:pt>
                <c:pt idx="5010">
                  <c:v>410.92500000000001</c:v>
                </c:pt>
                <c:pt idx="5011">
                  <c:v>411.00749999999999</c:v>
                </c:pt>
                <c:pt idx="5012">
                  <c:v>411.08916666666664</c:v>
                </c:pt>
                <c:pt idx="5013">
                  <c:v>411.17166666666668</c:v>
                </c:pt>
                <c:pt idx="5014">
                  <c:v>411.25333333333333</c:v>
                </c:pt>
                <c:pt idx="5015">
                  <c:v>411.33500000000004</c:v>
                </c:pt>
                <c:pt idx="5016">
                  <c:v>411.41750000000002</c:v>
                </c:pt>
                <c:pt idx="5017">
                  <c:v>411.49916666666667</c:v>
                </c:pt>
                <c:pt idx="5018">
                  <c:v>411.58166666666665</c:v>
                </c:pt>
                <c:pt idx="5019">
                  <c:v>411.66333333333336</c:v>
                </c:pt>
                <c:pt idx="5020">
                  <c:v>411.74499999999995</c:v>
                </c:pt>
                <c:pt idx="5021">
                  <c:v>411.82750000000004</c:v>
                </c:pt>
                <c:pt idx="5022">
                  <c:v>411.90916666666664</c:v>
                </c:pt>
                <c:pt idx="5023">
                  <c:v>411.99166666666662</c:v>
                </c:pt>
                <c:pt idx="5024">
                  <c:v>412.07333333333332</c:v>
                </c:pt>
                <c:pt idx="5025">
                  <c:v>412.15583333333331</c:v>
                </c:pt>
                <c:pt idx="5026">
                  <c:v>412.23750000000001</c:v>
                </c:pt>
                <c:pt idx="5027">
                  <c:v>412.31916666666666</c:v>
                </c:pt>
                <c:pt idx="5028">
                  <c:v>412.40166666666664</c:v>
                </c:pt>
                <c:pt idx="5029">
                  <c:v>412.48333333333335</c:v>
                </c:pt>
                <c:pt idx="5030">
                  <c:v>412.56583333333333</c:v>
                </c:pt>
                <c:pt idx="5031">
                  <c:v>412.64750000000004</c:v>
                </c:pt>
                <c:pt idx="5032">
                  <c:v>412.73</c:v>
                </c:pt>
                <c:pt idx="5033">
                  <c:v>412.81166666666667</c:v>
                </c:pt>
                <c:pt idx="5034">
                  <c:v>412.89333333333337</c:v>
                </c:pt>
                <c:pt idx="5035">
                  <c:v>412.97583333333336</c:v>
                </c:pt>
                <c:pt idx="5036">
                  <c:v>413.05749999999995</c:v>
                </c:pt>
                <c:pt idx="5037">
                  <c:v>413.14000000000004</c:v>
                </c:pt>
                <c:pt idx="5038">
                  <c:v>413.22166666666664</c:v>
                </c:pt>
                <c:pt idx="5039">
                  <c:v>413.30416666666662</c:v>
                </c:pt>
                <c:pt idx="5040">
                  <c:v>413.38583333333332</c:v>
                </c:pt>
                <c:pt idx="5041">
                  <c:v>413.46749999999997</c:v>
                </c:pt>
                <c:pt idx="5042">
                  <c:v>413.55</c:v>
                </c:pt>
                <c:pt idx="5043">
                  <c:v>413.63166666666666</c:v>
                </c:pt>
                <c:pt idx="5044">
                  <c:v>413.71416666666664</c:v>
                </c:pt>
                <c:pt idx="5045">
                  <c:v>413.79583333333335</c:v>
                </c:pt>
                <c:pt idx="5046">
                  <c:v>413.87833333333333</c:v>
                </c:pt>
                <c:pt idx="5047">
                  <c:v>413.96000000000004</c:v>
                </c:pt>
                <c:pt idx="5048">
                  <c:v>414.04166666666669</c:v>
                </c:pt>
                <c:pt idx="5049">
                  <c:v>414.12416666666667</c:v>
                </c:pt>
                <c:pt idx="5050">
                  <c:v>414.20583333333337</c:v>
                </c:pt>
                <c:pt idx="5051">
                  <c:v>414.28833333333336</c:v>
                </c:pt>
                <c:pt idx="5052">
                  <c:v>414.36999999999995</c:v>
                </c:pt>
                <c:pt idx="5053">
                  <c:v>414.45250000000004</c:v>
                </c:pt>
                <c:pt idx="5054">
                  <c:v>414.53416666666664</c:v>
                </c:pt>
                <c:pt idx="5055">
                  <c:v>414.61583333333334</c:v>
                </c:pt>
                <c:pt idx="5056">
                  <c:v>414.69833333333332</c:v>
                </c:pt>
                <c:pt idx="5057">
                  <c:v>414.78</c:v>
                </c:pt>
                <c:pt idx="5058">
                  <c:v>414.86250000000001</c:v>
                </c:pt>
                <c:pt idx="5059">
                  <c:v>414.94416666666666</c:v>
                </c:pt>
                <c:pt idx="5060">
                  <c:v>415.02583333333337</c:v>
                </c:pt>
                <c:pt idx="5061">
                  <c:v>415.10833333333335</c:v>
                </c:pt>
                <c:pt idx="5062">
                  <c:v>415.19</c:v>
                </c:pt>
                <c:pt idx="5063">
                  <c:v>415.27250000000004</c:v>
                </c:pt>
                <c:pt idx="5064">
                  <c:v>415.35416666666669</c:v>
                </c:pt>
                <c:pt idx="5065">
                  <c:v>415.43666666666667</c:v>
                </c:pt>
                <c:pt idx="5066">
                  <c:v>415.51833333333337</c:v>
                </c:pt>
                <c:pt idx="5067">
                  <c:v>415.59999999999997</c:v>
                </c:pt>
                <c:pt idx="5068">
                  <c:v>415.68249999999995</c:v>
                </c:pt>
                <c:pt idx="5069">
                  <c:v>415.76416666666665</c:v>
                </c:pt>
                <c:pt idx="5070">
                  <c:v>415.84666666666664</c:v>
                </c:pt>
                <c:pt idx="5071">
                  <c:v>415.92833333333334</c:v>
                </c:pt>
                <c:pt idx="5072">
                  <c:v>416.01083333333332</c:v>
                </c:pt>
                <c:pt idx="5073">
                  <c:v>416.09249999999997</c:v>
                </c:pt>
                <c:pt idx="5074">
                  <c:v>416.17416666666668</c:v>
                </c:pt>
                <c:pt idx="5075">
                  <c:v>416.25666666666666</c:v>
                </c:pt>
                <c:pt idx="5076">
                  <c:v>416.33833333333337</c:v>
                </c:pt>
                <c:pt idx="5077">
                  <c:v>416.42083333333335</c:v>
                </c:pt>
                <c:pt idx="5078">
                  <c:v>416.5025</c:v>
                </c:pt>
                <c:pt idx="5079">
                  <c:v>416.58500000000004</c:v>
                </c:pt>
                <c:pt idx="5080">
                  <c:v>416.66666666666669</c:v>
                </c:pt>
                <c:pt idx="5081">
                  <c:v>416.74833333333328</c:v>
                </c:pt>
                <c:pt idx="5082">
                  <c:v>416.83083333333337</c:v>
                </c:pt>
                <c:pt idx="5083">
                  <c:v>416.91249999999997</c:v>
                </c:pt>
                <c:pt idx="5084">
                  <c:v>416.99499999999995</c:v>
                </c:pt>
                <c:pt idx="5085">
                  <c:v>417.07666666666665</c:v>
                </c:pt>
                <c:pt idx="5086">
                  <c:v>417.15916666666664</c:v>
                </c:pt>
                <c:pt idx="5087">
                  <c:v>417.24083333333334</c:v>
                </c:pt>
                <c:pt idx="5088">
                  <c:v>417.32249999999999</c:v>
                </c:pt>
                <c:pt idx="5089">
                  <c:v>417.40499999999997</c:v>
                </c:pt>
                <c:pt idx="5090">
                  <c:v>417.48666666666668</c:v>
                </c:pt>
                <c:pt idx="5091">
                  <c:v>417.56916666666666</c:v>
                </c:pt>
                <c:pt idx="5092">
                  <c:v>417.65083333333337</c:v>
                </c:pt>
                <c:pt idx="5093">
                  <c:v>417.73333333333335</c:v>
                </c:pt>
                <c:pt idx="5094">
                  <c:v>417.815</c:v>
                </c:pt>
                <c:pt idx="5095">
                  <c:v>417.8966666666667</c:v>
                </c:pt>
                <c:pt idx="5096">
                  <c:v>417.97916666666669</c:v>
                </c:pt>
                <c:pt idx="5097">
                  <c:v>418.06083333333328</c:v>
                </c:pt>
                <c:pt idx="5098">
                  <c:v>418.14333333333337</c:v>
                </c:pt>
                <c:pt idx="5099">
                  <c:v>418.22499999999997</c:v>
                </c:pt>
                <c:pt idx="5100">
                  <c:v>418.30749999999995</c:v>
                </c:pt>
                <c:pt idx="5101">
                  <c:v>418.38916666666665</c:v>
                </c:pt>
                <c:pt idx="5102">
                  <c:v>418.4708333333333</c:v>
                </c:pt>
                <c:pt idx="5103">
                  <c:v>418.55333333333334</c:v>
                </c:pt>
                <c:pt idx="5104">
                  <c:v>418.63499999999999</c:v>
                </c:pt>
                <c:pt idx="5105">
                  <c:v>418.71749999999997</c:v>
                </c:pt>
                <c:pt idx="5106">
                  <c:v>418.79916666666668</c:v>
                </c:pt>
                <c:pt idx="5107">
                  <c:v>418.88083333333333</c:v>
                </c:pt>
                <c:pt idx="5108">
                  <c:v>418.96333333333337</c:v>
                </c:pt>
                <c:pt idx="5109">
                  <c:v>419.04500000000002</c:v>
                </c:pt>
                <c:pt idx="5110">
                  <c:v>419.1275</c:v>
                </c:pt>
                <c:pt idx="5111">
                  <c:v>419.2091666666667</c:v>
                </c:pt>
                <c:pt idx="5112">
                  <c:v>419.29166666666669</c:v>
                </c:pt>
                <c:pt idx="5113">
                  <c:v>419.37333333333328</c:v>
                </c:pt>
                <c:pt idx="5114">
                  <c:v>419.45499999999998</c:v>
                </c:pt>
                <c:pt idx="5115">
                  <c:v>419.53749999999997</c:v>
                </c:pt>
                <c:pt idx="5116">
                  <c:v>419.61916666666667</c:v>
                </c:pt>
                <c:pt idx="5117">
                  <c:v>419.70166666666665</c:v>
                </c:pt>
                <c:pt idx="5118">
                  <c:v>419.7833333333333</c:v>
                </c:pt>
                <c:pt idx="5119">
                  <c:v>419.86583333333334</c:v>
                </c:pt>
                <c:pt idx="5120">
                  <c:v>419.94749999999999</c:v>
                </c:pt>
                <c:pt idx="5121">
                  <c:v>420.0291666666667</c:v>
                </c:pt>
                <c:pt idx="5122">
                  <c:v>420.11166666666668</c:v>
                </c:pt>
                <c:pt idx="5123">
                  <c:v>420.19333333333333</c:v>
                </c:pt>
                <c:pt idx="5124">
                  <c:v>420.27583333333337</c:v>
                </c:pt>
                <c:pt idx="5125">
                  <c:v>420.35750000000002</c:v>
                </c:pt>
                <c:pt idx="5126">
                  <c:v>420.44</c:v>
                </c:pt>
                <c:pt idx="5127">
                  <c:v>420.5216666666667</c:v>
                </c:pt>
                <c:pt idx="5128">
                  <c:v>420.6033333333333</c:v>
                </c:pt>
                <c:pt idx="5129">
                  <c:v>420.68583333333328</c:v>
                </c:pt>
                <c:pt idx="5130">
                  <c:v>420.76749999999998</c:v>
                </c:pt>
                <c:pt idx="5131">
                  <c:v>420.84999999999997</c:v>
                </c:pt>
                <c:pt idx="5132">
                  <c:v>420.93166666666667</c:v>
                </c:pt>
                <c:pt idx="5133">
                  <c:v>421.01416666666665</c:v>
                </c:pt>
                <c:pt idx="5134">
                  <c:v>421.0958333333333</c:v>
                </c:pt>
                <c:pt idx="5135">
                  <c:v>421.17750000000001</c:v>
                </c:pt>
                <c:pt idx="5136">
                  <c:v>421.26</c:v>
                </c:pt>
                <c:pt idx="5137">
                  <c:v>421.3416666666667</c:v>
                </c:pt>
                <c:pt idx="5138">
                  <c:v>421.42416666666668</c:v>
                </c:pt>
                <c:pt idx="5139">
                  <c:v>421.50583333333333</c:v>
                </c:pt>
                <c:pt idx="5140">
                  <c:v>421.58833333333337</c:v>
                </c:pt>
                <c:pt idx="5141">
                  <c:v>421.67</c:v>
                </c:pt>
                <c:pt idx="5142">
                  <c:v>421.75166666666672</c:v>
                </c:pt>
                <c:pt idx="5143">
                  <c:v>421.8341666666667</c:v>
                </c:pt>
                <c:pt idx="5144">
                  <c:v>421.9158333333333</c:v>
                </c:pt>
                <c:pt idx="5145">
                  <c:v>421.99833333333328</c:v>
                </c:pt>
                <c:pt idx="5146">
                  <c:v>422.08</c:v>
                </c:pt>
                <c:pt idx="5147">
                  <c:v>422.16166666666663</c:v>
                </c:pt>
                <c:pt idx="5148">
                  <c:v>422.24416666666667</c:v>
                </c:pt>
                <c:pt idx="5149">
                  <c:v>422.32583333333332</c:v>
                </c:pt>
                <c:pt idx="5150">
                  <c:v>422.4083333333333</c:v>
                </c:pt>
                <c:pt idx="5151">
                  <c:v>422.49</c:v>
                </c:pt>
                <c:pt idx="5152">
                  <c:v>422.57249999999999</c:v>
                </c:pt>
                <c:pt idx="5153">
                  <c:v>422.6541666666667</c:v>
                </c:pt>
                <c:pt idx="5154">
                  <c:v>422.73583333333335</c:v>
                </c:pt>
                <c:pt idx="5155">
                  <c:v>422.81833333333333</c:v>
                </c:pt>
                <c:pt idx="5156">
                  <c:v>422.90000000000003</c:v>
                </c:pt>
                <c:pt idx="5157">
                  <c:v>422.98250000000002</c:v>
                </c:pt>
                <c:pt idx="5158">
                  <c:v>423.06416666666672</c:v>
                </c:pt>
                <c:pt idx="5159">
                  <c:v>423.1466666666667</c:v>
                </c:pt>
                <c:pt idx="5160">
                  <c:v>423.2283333333333</c:v>
                </c:pt>
                <c:pt idx="5161">
                  <c:v>423.31</c:v>
                </c:pt>
                <c:pt idx="5162">
                  <c:v>423.39249999999998</c:v>
                </c:pt>
                <c:pt idx="5163">
                  <c:v>423.47416666666663</c:v>
                </c:pt>
                <c:pt idx="5164">
                  <c:v>423.55666666666667</c:v>
                </c:pt>
                <c:pt idx="5165">
                  <c:v>423.63833333333332</c:v>
                </c:pt>
                <c:pt idx="5166">
                  <c:v>423.7208333333333</c:v>
                </c:pt>
                <c:pt idx="5167">
                  <c:v>423.80250000000001</c:v>
                </c:pt>
                <c:pt idx="5168">
                  <c:v>423.88416666666666</c:v>
                </c:pt>
                <c:pt idx="5169">
                  <c:v>423.9666666666667</c:v>
                </c:pt>
                <c:pt idx="5170">
                  <c:v>424.04833333333335</c:v>
                </c:pt>
                <c:pt idx="5171">
                  <c:v>424.13083333333333</c:v>
                </c:pt>
                <c:pt idx="5172">
                  <c:v>424.21250000000003</c:v>
                </c:pt>
                <c:pt idx="5173">
                  <c:v>424.29500000000002</c:v>
                </c:pt>
                <c:pt idx="5174">
                  <c:v>424.37666666666672</c:v>
                </c:pt>
                <c:pt idx="5175">
                  <c:v>424.45833333333331</c:v>
                </c:pt>
                <c:pt idx="5176">
                  <c:v>424.5408333333333</c:v>
                </c:pt>
                <c:pt idx="5177">
                  <c:v>424.6225</c:v>
                </c:pt>
                <c:pt idx="5178">
                  <c:v>424.70499999999998</c:v>
                </c:pt>
                <c:pt idx="5179">
                  <c:v>424.78666666666663</c:v>
                </c:pt>
                <c:pt idx="5180">
                  <c:v>424.86916666666667</c:v>
                </c:pt>
                <c:pt idx="5181">
                  <c:v>424.95083333333332</c:v>
                </c:pt>
                <c:pt idx="5182">
                  <c:v>425.03250000000003</c:v>
                </c:pt>
                <c:pt idx="5183">
                  <c:v>425.11500000000001</c:v>
                </c:pt>
                <c:pt idx="5184">
                  <c:v>425.19666666666666</c:v>
                </c:pt>
                <c:pt idx="5185">
                  <c:v>425.2791666666667</c:v>
                </c:pt>
                <c:pt idx="5186">
                  <c:v>425.36083333333335</c:v>
                </c:pt>
                <c:pt idx="5187">
                  <c:v>425.44250000000005</c:v>
                </c:pt>
                <c:pt idx="5188">
                  <c:v>425.52500000000003</c:v>
                </c:pt>
                <c:pt idx="5189">
                  <c:v>425.60666666666663</c:v>
                </c:pt>
                <c:pt idx="5190">
                  <c:v>425.68916666666672</c:v>
                </c:pt>
                <c:pt idx="5191">
                  <c:v>425.77083333333331</c:v>
                </c:pt>
                <c:pt idx="5192">
                  <c:v>425.8533333333333</c:v>
                </c:pt>
                <c:pt idx="5193">
                  <c:v>425.935</c:v>
                </c:pt>
                <c:pt idx="5194">
                  <c:v>426.01666666666665</c:v>
                </c:pt>
                <c:pt idx="5195">
                  <c:v>426.09916666666663</c:v>
                </c:pt>
                <c:pt idx="5196">
                  <c:v>426.18083333333334</c:v>
                </c:pt>
                <c:pt idx="5197">
                  <c:v>426.26333333333332</c:v>
                </c:pt>
                <c:pt idx="5198">
                  <c:v>426.34500000000003</c:v>
                </c:pt>
                <c:pt idx="5199">
                  <c:v>426.42750000000001</c:v>
                </c:pt>
                <c:pt idx="5200">
                  <c:v>426.50916666666666</c:v>
                </c:pt>
                <c:pt idx="5201">
                  <c:v>426.59083333333336</c:v>
                </c:pt>
                <c:pt idx="5202">
                  <c:v>426.67333333333335</c:v>
                </c:pt>
                <c:pt idx="5203">
                  <c:v>426.75500000000005</c:v>
                </c:pt>
                <c:pt idx="5204">
                  <c:v>426.83750000000003</c:v>
                </c:pt>
                <c:pt idx="5205">
                  <c:v>426.91916666666663</c:v>
                </c:pt>
                <c:pt idx="5206">
                  <c:v>427.00166666666672</c:v>
                </c:pt>
                <c:pt idx="5207">
                  <c:v>427.08333333333331</c:v>
                </c:pt>
                <c:pt idx="5208">
                  <c:v>427.16499999999996</c:v>
                </c:pt>
                <c:pt idx="5209">
                  <c:v>427.2475</c:v>
                </c:pt>
                <c:pt idx="5210">
                  <c:v>427.32916666666665</c:v>
                </c:pt>
                <c:pt idx="5211">
                  <c:v>427.41166666666663</c:v>
                </c:pt>
                <c:pt idx="5212">
                  <c:v>427.49333333333334</c:v>
                </c:pt>
                <c:pt idx="5213">
                  <c:v>427.57583333333332</c:v>
                </c:pt>
                <c:pt idx="5214">
                  <c:v>427.65750000000003</c:v>
                </c:pt>
                <c:pt idx="5215">
                  <c:v>427.73916666666668</c:v>
                </c:pt>
                <c:pt idx="5216">
                  <c:v>427.82166666666666</c:v>
                </c:pt>
                <c:pt idx="5217">
                  <c:v>427.90333333333336</c:v>
                </c:pt>
                <c:pt idx="5218">
                  <c:v>427.98583333333335</c:v>
                </c:pt>
                <c:pt idx="5219">
                  <c:v>428.06750000000005</c:v>
                </c:pt>
                <c:pt idx="5220">
                  <c:v>428.15000000000003</c:v>
                </c:pt>
                <c:pt idx="5221">
                  <c:v>428.23166666666663</c:v>
                </c:pt>
                <c:pt idx="5222">
                  <c:v>428.31333333333333</c:v>
                </c:pt>
                <c:pt idx="5223">
                  <c:v>428.39583333333331</c:v>
                </c:pt>
                <c:pt idx="5224">
                  <c:v>428.47749999999996</c:v>
                </c:pt>
                <c:pt idx="5225">
                  <c:v>428.56</c:v>
                </c:pt>
                <c:pt idx="5226">
                  <c:v>428.64166666666665</c:v>
                </c:pt>
                <c:pt idx="5227">
                  <c:v>428.72416666666663</c:v>
                </c:pt>
                <c:pt idx="5228">
                  <c:v>428.80583333333334</c:v>
                </c:pt>
                <c:pt idx="5229">
                  <c:v>428.88749999999999</c:v>
                </c:pt>
                <c:pt idx="5230">
                  <c:v>428.97</c:v>
                </c:pt>
                <c:pt idx="5231">
                  <c:v>429.05166666666668</c:v>
                </c:pt>
                <c:pt idx="5232">
                  <c:v>429.13416666666666</c:v>
                </c:pt>
                <c:pt idx="5233">
                  <c:v>429.21583333333336</c:v>
                </c:pt>
                <c:pt idx="5234">
                  <c:v>429.29749999999996</c:v>
                </c:pt>
                <c:pt idx="5235">
                  <c:v>429.38000000000005</c:v>
                </c:pt>
                <c:pt idx="5236">
                  <c:v>429.46166666666664</c:v>
                </c:pt>
                <c:pt idx="5237">
                  <c:v>429.54416666666663</c:v>
                </c:pt>
                <c:pt idx="5238">
                  <c:v>429.62583333333333</c:v>
                </c:pt>
                <c:pt idx="5239">
                  <c:v>429.70833333333331</c:v>
                </c:pt>
                <c:pt idx="5240">
                  <c:v>429.78999999999996</c:v>
                </c:pt>
                <c:pt idx="5241">
                  <c:v>429.87166666666667</c:v>
                </c:pt>
                <c:pt idx="5242">
                  <c:v>429.95416666666665</c:v>
                </c:pt>
                <c:pt idx="5243">
                  <c:v>430.03583333333336</c:v>
                </c:pt>
                <c:pt idx="5244">
                  <c:v>430.11833333333334</c:v>
                </c:pt>
                <c:pt idx="5245">
                  <c:v>430.2</c:v>
                </c:pt>
                <c:pt idx="5246">
                  <c:v>430.28250000000003</c:v>
                </c:pt>
                <c:pt idx="5247">
                  <c:v>430.36416666666668</c:v>
                </c:pt>
                <c:pt idx="5248">
                  <c:v>430.44583333333338</c:v>
                </c:pt>
                <c:pt idx="5249">
                  <c:v>430.52833333333336</c:v>
                </c:pt>
                <c:pt idx="5250">
                  <c:v>430.60999999999996</c:v>
                </c:pt>
                <c:pt idx="5251">
                  <c:v>430.69250000000005</c:v>
                </c:pt>
                <c:pt idx="5252">
                  <c:v>430.77416666666664</c:v>
                </c:pt>
                <c:pt idx="5253">
                  <c:v>430.85666666666663</c:v>
                </c:pt>
                <c:pt idx="5254">
                  <c:v>430.93833333333333</c:v>
                </c:pt>
                <c:pt idx="5255">
                  <c:v>431.02</c:v>
                </c:pt>
                <c:pt idx="5256">
                  <c:v>431.10249999999996</c:v>
                </c:pt>
                <c:pt idx="5257">
                  <c:v>431.18416666666667</c:v>
                </c:pt>
                <c:pt idx="5258">
                  <c:v>431.26666666666665</c:v>
                </c:pt>
                <c:pt idx="5259">
                  <c:v>431.34833333333336</c:v>
                </c:pt>
                <c:pt idx="5260">
                  <c:v>431.43083333333334</c:v>
                </c:pt>
                <c:pt idx="5261">
                  <c:v>431.51249999999999</c:v>
                </c:pt>
                <c:pt idx="5262">
                  <c:v>431.59416666666669</c:v>
                </c:pt>
                <c:pt idx="5263">
                  <c:v>431.67666666666668</c:v>
                </c:pt>
                <c:pt idx="5264">
                  <c:v>431.75833333333338</c:v>
                </c:pt>
                <c:pt idx="5265">
                  <c:v>431.84083333333336</c:v>
                </c:pt>
                <c:pt idx="5266">
                  <c:v>431.92249999999996</c:v>
                </c:pt>
                <c:pt idx="5267">
                  <c:v>432.00500000000005</c:v>
                </c:pt>
                <c:pt idx="5268">
                  <c:v>432.08666666666664</c:v>
                </c:pt>
                <c:pt idx="5269">
                  <c:v>432.16833333333335</c:v>
                </c:pt>
                <c:pt idx="5270">
                  <c:v>432.25083333333333</c:v>
                </c:pt>
                <c:pt idx="5271">
                  <c:v>432.33249999999998</c:v>
                </c:pt>
                <c:pt idx="5272">
                  <c:v>432.41499999999996</c:v>
                </c:pt>
                <c:pt idx="5273">
                  <c:v>432.49666666666667</c:v>
                </c:pt>
                <c:pt idx="5274">
                  <c:v>432.57833333333332</c:v>
                </c:pt>
                <c:pt idx="5275">
                  <c:v>432.66083333333336</c:v>
                </c:pt>
                <c:pt idx="5276">
                  <c:v>432.74250000000001</c:v>
                </c:pt>
                <c:pt idx="5277">
                  <c:v>432.82499999999999</c:v>
                </c:pt>
                <c:pt idx="5278">
                  <c:v>432.90666666666669</c:v>
                </c:pt>
                <c:pt idx="5279">
                  <c:v>432.98916666666668</c:v>
                </c:pt>
                <c:pt idx="5280">
                  <c:v>433.07083333333338</c:v>
                </c:pt>
                <c:pt idx="5281">
                  <c:v>433.15249999999997</c:v>
                </c:pt>
                <c:pt idx="5282">
                  <c:v>433.23499999999996</c:v>
                </c:pt>
                <c:pt idx="5283">
                  <c:v>433.31666666666666</c:v>
                </c:pt>
                <c:pt idx="5284">
                  <c:v>433.39916666666664</c:v>
                </c:pt>
                <c:pt idx="5285">
                  <c:v>433.48083333333335</c:v>
                </c:pt>
                <c:pt idx="5286">
                  <c:v>433.56333333333333</c:v>
                </c:pt>
                <c:pt idx="5287">
                  <c:v>433.64499999999998</c:v>
                </c:pt>
                <c:pt idx="5288">
                  <c:v>433.72666666666669</c:v>
                </c:pt>
                <c:pt idx="5289">
                  <c:v>433.80916666666667</c:v>
                </c:pt>
                <c:pt idx="5290">
                  <c:v>433.89083333333332</c:v>
                </c:pt>
                <c:pt idx="5291">
                  <c:v>433.97333333333336</c:v>
                </c:pt>
                <c:pt idx="5292">
                  <c:v>434.05500000000001</c:v>
                </c:pt>
                <c:pt idx="5293">
                  <c:v>434.13749999999999</c:v>
                </c:pt>
                <c:pt idx="5294">
                  <c:v>434.21916666666669</c:v>
                </c:pt>
                <c:pt idx="5295">
                  <c:v>434.30083333333329</c:v>
                </c:pt>
                <c:pt idx="5296">
                  <c:v>434.38333333333338</c:v>
                </c:pt>
                <c:pt idx="5297">
                  <c:v>434.46499999999997</c:v>
                </c:pt>
                <c:pt idx="5298">
                  <c:v>434.54749999999996</c:v>
                </c:pt>
                <c:pt idx="5299">
                  <c:v>434.62916666666666</c:v>
                </c:pt>
                <c:pt idx="5300">
                  <c:v>434.71166666666664</c:v>
                </c:pt>
                <c:pt idx="5301">
                  <c:v>434.79333333333335</c:v>
                </c:pt>
                <c:pt idx="5302">
                  <c:v>434.875</c:v>
                </c:pt>
                <c:pt idx="5303">
                  <c:v>434.95749999999998</c:v>
                </c:pt>
                <c:pt idx="5304">
                  <c:v>435.03916666666669</c:v>
                </c:pt>
                <c:pt idx="5305">
                  <c:v>435.12166666666667</c:v>
                </c:pt>
                <c:pt idx="5306">
                  <c:v>435.20333333333332</c:v>
                </c:pt>
                <c:pt idx="5307">
                  <c:v>435.28583333333336</c:v>
                </c:pt>
                <c:pt idx="5308">
                  <c:v>435.36750000000001</c:v>
                </c:pt>
                <c:pt idx="5309">
                  <c:v>435.44916666666671</c:v>
                </c:pt>
                <c:pt idx="5310">
                  <c:v>435.53166666666669</c:v>
                </c:pt>
                <c:pt idx="5311">
                  <c:v>435.61333333333329</c:v>
                </c:pt>
                <c:pt idx="5312">
                  <c:v>435.69583333333338</c:v>
                </c:pt>
                <c:pt idx="5313">
                  <c:v>435.77749999999997</c:v>
                </c:pt>
                <c:pt idx="5314">
                  <c:v>435.85999999999996</c:v>
                </c:pt>
                <c:pt idx="5315">
                  <c:v>435.94166666666666</c:v>
                </c:pt>
                <c:pt idx="5316">
                  <c:v>436.02333333333331</c:v>
                </c:pt>
                <c:pt idx="5317">
                  <c:v>436.10583333333335</c:v>
                </c:pt>
                <c:pt idx="5318">
                  <c:v>436.1875</c:v>
                </c:pt>
                <c:pt idx="5319">
                  <c:v>436.27</c:v>
                </c:pt>
                <c:pt idx="5320">
                  <c:v>436.35166666666669</c:v>
                </c:pt>
                <c:pt idx="5321">
                  <c:v>436.43333333333334</c:v>
                </c:pt>
                <c:pt idx="5322">
                  <c:v>436.51583333333332</c:v>
                </c:pt>
                <c:pt idx="5323">
                  <c:v>436.59750000000003</c:v>
                </c:pt>
                <c:pt idx="5324">
                  <c:v>436.68</c:v>
                </c:pt>
                <c:pt idx="5325">
                  <c:v>436.76166666666671</c:v>
                </c:pt>
                <c:pt idx="5326">
                  <c:v>436.84416666666669</c:v>
                </c:pt>
                <c:pt idx="5327">
                  <c:v>436.92583333333329</c:v>
                </c:pt>
                <c:pt idx="5328">
                  <c:v>437.00749999999999</c:v>
                </c:pt>
                <c:pt idx="5329">
                  <c:v>437.09</c:v>
                </c:pt>
                <c:pt idx="5330">
                  <c:v>437.17166666666668</c:v>
                </c:pt>
                <c:pt idx="5331">
                  <c:v>437.25416666666666</c:v>
                </c:pt>
                <c:pt idx="5332">
                  <c:v>437.33583333333331</c:v>
                </c:pt>
                <c:pt idx="5333">
                  <c:v>437.41833333333335</c:v>
                </c:pt>
                <c:pt idx="5334">
                  <c:v>437.5</c:v>
                </c:pt>
                <c:pt idx="5335">
                  <c:v>437.58166666666665</c:v>
                </c:pt>
                <c:pt idx="5336">
                  <c:v>437.66416666666669</c:v>
                </c:pt>
                <c:pt idx="5337">
                  <c:v>437.74583333333334</c:v>
                </c:pt>
                <c:pt idx="5338">
                  <c:v>437.82833333333332</c:v>
                </c:pt>
                <c:pt idx="5339">
                  <c:v>437.91</c:v>
                </c:pt>
                <c:pt idx="5340">
                  <c:v>437.99250000000001</c:v>
                </c:pt>
                <c:pt idx="5341">
                  <c:v>438.07416666666671</c:v>
                </c:pt>
                <c:pt idx="5342">
                  <c:v>438.15583333333331</c:v>
                </c:pt>
                <c:pt idx="5343">
                  <c:v>438.23833333333329</c:v>
                </c:pt>
                <c:pt idx="5344">
                  <c:v>438.32</c:v>
                </c:pt>
                <c:pt idx="5345">
                  <c:v>438.40249999999997</c:v>
                </c:pt>
                <c:pt idx="5346">
                  <c:v>438.48416666666668</c:v>
                </c:pt>
                <c:pt idx="5347">
                  <c:v>438.56666666666666</c:v>
                </c:pt>
                <c:pt idx="5348">
                  <c:v>438.64833333333331</c:v>
                </c:pt>
                <c:pt idx="5349">
                  <c:v>438.73</c:v>
                </c:pt>
                <c:pt idx="5350">
                  <c:v>438.8125</c:v>
                </c:pt>
                <c:pt idx="5351">
                  <c:v>438.89416666666665</c:v>
                </c:pt>
                <c:pt idx="5352">
                  <c:v>438.97666666666669</c:v>
                </c:pt>
                <c:pt idx="5353">
                  <c:v>439.05833333333334</c:v>
                </c:pt>
                <c:pt idx="5354">
                  <c:v>439.14083333333332</c:v>
                </c:pt>
                <c:pt idx="5355">
                  <c:v>439.22250000000003</c:v>
                </c:pt>
                <c:pt idx="5356">
                  <c:v>439.30416666666662</c:v>
                </c:pt>
                <c:pt idx="5357">
                  <c:v>439.38666666666671</c:v>
                </c:pt>
                <c:pt idx="5358">
                  <c:v>439.46833333333331</c:v>
                </c:pt>
                <c:pt idx="5359">
                  <c:v>439.55083333333329</c:v>
                </c:pt>
                <c:pt idx="5360">
                  <c:v>439.63249999999999</c:v>
                </c:pt>
                <c:pt idx="5361">
                  <c:v>439.71416666666664</c:v>
                </c:pt>
                <c:pt idx="5362">
                  <c:v>439.79666666666668</c:v>
                </c:pt>
                <c:pt idx="5363">
                  <c:v>439.87833333333333</c:v>
                </c:pt>
                <c:pt idx="5364">
                  <c:v>439.96083333333331</c:v>
                </c:pt>
                <c:pt idx="5365">
                  <c:v>440.04250000000002</c:v>
                </c:pt>
                <c:pt idx="5366">
                  <c:v>440.125</c:v>
                </c:pt>
                <c:pt idx="5367">
                  <c:v>440.20666666666665</c:v>
                </c:pt>
                <c:pt idx="5368">
                  <c:v>440.28833333333336</c:v>
                </c:pt>
                <c:pt idx="5369">
                  <c:v>440.37083333333334</c:v>
                </c:pt>
                <c:pt idx="5370">
                  <c:v>440.45250000000004</c:v>
                </c:pt>
                <c:pt idx="5371">
                  <c:v>440.53500000000003</c:v>
                </c:pt>
                <c:pt idx="5372">
                  <c:v>440.61666666666662</c:v>
                </c:pt>
                <c:pt idx="5373">
                  <c:v>440.69916666666671</c:v>
                </c:pt>
                <c:pt idx="5374">
                  <c:v>440.78083333333331</c:v>
                </c:pt>
                <c:pt idx="5375">
                  <c:v>440.86250000000001</c:v>
                </c:pt>
                <c:pt idx="5376">
                  <c:v>440.94499999999999</c:v>
                </c:pt>
                <c:pt idx="5377">
                  <c:v>441.02666666666664</c:v>
                </c:pt>
                <c:pt idx="5378">
                  <c:v>441.10916666666668</c:v>
                </c:pt>
                <c:pt idx="5379">
                  <c:v>441.19083333333333</c:v>
                </c:pt>
                <c:pt idx="5380">
                  <c:v>441.27333333333331</c:v>
                </c:pt>
                <c:pt idx="5381">
                  <c:v>441.35500000000002</c:v>
                </c:pt>
                <c:pt idx="5382">
                  <c:v>441.43666666666667</c:v>
                </c:pt>
                <c:pt idx="5383">
                  <c:v>441.51916666666665</c:v>
                </c:pt>
                <c:pt idx="5384">
                  <c:v>441.60083333333336</c:v>
                </c:pt>
                <c:pt idx="5385">
                  <c:v>441.68333333333334</c:v>
                </c:pt>
                <c:pt idx="5386">
                  <c:v>441.76500000000004</c:v>
                </c:pt>
                <c:pt idx="5387">
                  <c:v>441.84750000000003</c:v>
                </c:pt>
                <c:pt idx="5388">
                  <c:v>441.92916666666662</c:v>
                </c:pt>
                <c:pt idx="5389">
                  <c:v>442.01083333333332</c:v>
                </c:pt>
                <c:pt idx="5390">
                  <c:v>442.09333333333331</c:v>
                </c:pt>
                <c:pt idx="5391">
                  <c:v>442.17500000000001</c:v>
                </c:pt>
                <c:pt idx="5392">
                  <c:v>442.25749999999999</c:v>
                </c:pt>
                <c:pt idx="5393">
                  <c:v>442.33916666666664</c:v>
                </c:pt>
                <c:pt idx="5394">
                  <c:v>442.42166666666668</c:v>
                </c:pt>
                <c:pt idx="5395">
                  <c:v>442.50333333333333</c:v>
                </c:pt>
                <c:pt idx="5396">
                  <c:v>442.58500000000004</c:v>
                </c:pt>
                <c:pt idx="5397">
                  <c:v>442.66750000000002</c:v>
                </c:pt>
                <c:pt idx="5398">
                  <c:v>442.74916666666667</c:v>
                </c:pt>
                <c:pt idx="5399">
                  <c:v>442.83166666666665</c:v>
                </c:pt>
                <c:pt idx="5400">
                  <c:v>442.91333333333336</c:v>
                </c:pt>
                <c:pt idx="5401">
                  <c:v>442.99499999999995</c:v>
                </c:pt>
                <c:pt idx="5402">
                  <c:v>443.07750000000004</c:v>
                </c:pt>
                <c:pt idx="5403">
                  <c:v>443.15916666666664</c:v>
                </c:pt>
                <c:pt idx="5404">
                  <c:v>443.24166666666662</c:v>
                </c:pt>
                <c:pt idx="5405">
                  <c:v>443.32333333333332</c:v>
                </c:pt>
                <c:pt idx="5406">
                  <c:v>443.40583333333331</c:v>
                </c:pt>
                <c:pt idx="5407">
                  <c:v>443.48750000000001</c:v>
                </c:pt>
                <c:pt idx="5408">
                  <c:v>443.56916666666666</c:v>
                </c:pt>
                <c:pt idx="5409">
                  <c:v>443.65166666666664</c:v>
                </c:pt>
                <c:pt idx="5410">
                  <c:v>443.73333333333335</c:v>
                </c:pt>
                <c:pt idx="5411">
                  <c:v>443.81583333333333</c:v>
                </c:pt>
                <c:pt idx="5412">
                  <c:v>443.89750000000004</c:v>
                </c:pt>
                <c:pt idx="5413">
                  <c:v>443.98</c:v>
                </c:pt>
                <c:pt idx="5414">
                  <c:v>444.06166666666667</c:v>
                </c:pt>
                <c:pt idx="5415">
                  <c:v>444.14333333333337</c:v>
                </c:pt>
                <c:pt idx="5416">
                  <c:v>444.22583333333336</c:v>
                </c:pt>
                <c:pt idx="5417">
                  <c:v>444.30749999999995</c:v>
                </c:pt>
                <c:pt idx="5418">
                  <c:v>444.39000000000004</c:v>
                </c:pt>
                <c:pt idx="5419">
                  <c:v>444.47166666666664</c:v>
                </c:pt>
                <c:pt idx="5420">
                  <c:v>444.55416666666662</c:v>
                </c:pt>
                <c:pt idx="5421">
                  <c:v>444.63583333333332</c:v>
                </c:pt>
                <c:pt idx="5422">
                  <c:v>444.71749999999997</c:v>
                </c:pt>
                <c:pt idx="5423">
                  <c:v>444.8</c:v>
                </c:pt>
                <c:pt idx="5424">
                  <c:v>444.88166666666666</c:v>
                </c:pt>
                <c:pt idx="5425">
                  <c:v>444.96416666666664</c:v>
                </c:pt>
                <c:pt idx="5426">
                  <c:v>445.04583333333335</c:v>
                </c:pt>
                <c:pt idx="5427">
                  <c:v>445.12833333333333</c:v>
                </c:pt>
                <c:pt idx="5428">
                  <c:v>445.21000000000004</c:v>
                </c:pt>
                <c:pt idx="5429">
                  <c:v>445.29166666666669</c:v>
                </c:pt>
                <c:pt idx="5430">
                  <c:v>445.37416666666667</c:v>
                </c:pt>
                <c:pt idx="5431">
                  <c:v>445.45583333333337</c:v>
                </c:pt>
                <c:pt idx="5432">
                  <c:v>445.53833333333336</c:v>
                </c:pt>
                <c:pt idx="5433">
                  <c:v>445.61999999999995</c:v>
                </c:pt>
                <c:pt idx="5434">
                  <c:v>445.70250000000004</c:v>
                </c:pt>
                <c:pt idx="5435">
                  <c:v>445.78416666666664</c:v>
                </c:pt>
                <c:pt idx="5436">
                  <c:v>445.86583333333334</c:v>
                </c:pt>
                <c:pt idx="5437">
                  <c:v>445.94833333333332</c:v>
                </c:pt>
                <c:pt idx="5438">
                  <c:v>446.03</c:v>
                </c:pt>
                <c:pt idx="5439">
                  <c:v>446.11250000000001</c:v>
                </c:pt>
                <c:pt idx="5440">
                  <c:v>446.19416666666666</c:v>
                </c:pt>
                <c:pt idx="5441">
                  <c:v>446.27666666666664</c:v>
                </c:pt>
                <c:pt idx="5442">
                  <c:v>446.35833333333335</c:v>
                </c:pt>
                <c:pt idx="5443">
                  <c:v>446.44</c:v>
                </c:pt>
                <c:pt idx="5444">
                  <c:v>446.52250000000004</c:v>
                </c:pt>
                <c:pt idx="5445">
                  <c:v>446.60416666666669</c:v>
                </c:pt>
                <c:pt idx="5446">
                  <c:v>446.68666666666667</c:v>
                </c:pt>
                <c:pt idx="5447">
                  <c:v>446.76833333333337</c:v>
                </c:pt>
                <c:pt idx="5448">
                  <c:v>446.84999999999997</c:v>
                </c:pt>
                <c:pt idx="5449">
                  <c:v>446.93249999999995</c:v>
                </c:pt>
                <c:pt idx="5450">
                  <c:v>447.01416666666665</c:v>
                </c:pt>
                <c:pt idx="5451">
                  <c:v>447.09666666666664</c:v>
                </c:pt>
                <c:pt idx="5452">
                  <c:v>447.17833333333334</c:v>
                </c:pt>
                <c:pt idx="5453">
                  <c:v>447.26083333333332</c:v>
                </c:pt>
                <c:pt idx="5454">
                  <c:v>447.34249999999997</c:v>
                </c:pt>
                <c:pt idx="5455">
                  <c:v>447.42416666666668</c:v>
                </c:pt>
                <c:pt idx="5456">
                  <c:v>447.50666666666666</c:v>
                </c:pt>
                <c:pt idx="5457">
                  <c:v>447.58833333333337</c:v>
                </c:pt>
                <c:pt idx="5458">
                  <c:v>447.67083333333335</c:v>
                </c:pt>
                <c:pt idx="5459">
                  <c:v>447.7525</c:v>
                </c:pt>
                <c:pt idx="5460">
                  <c:v>447.83500000000004</c:v>
                </c:pt>
                <c:pt idx="5461">
                  <c:v>447.91666666666669</c:v>
                </c:pt>
                <c:pt idx="5462">
                  <c:v>447.99833333333328</c:v>
                </c:pt>
                <c:pt idx="5463">
                  <c:v>448.08083333333337</c:v>
                </c:pt>
                <c:pt idx="5464">
                  <c:v>448.16249999999997</c:v>
                </c:pt>
                <c:pt idx="5465">
                  <c:v>448.24499999999995</c:v>
                </c:pt>
                <c:pt idx="5466">
                  <c:v>448.32666666666665</c:v>
                </c:pt>
                <c:pt idx="5467">
                  <c:v>448.40916666666664</c:v>
                </c:pt>
                <c:pt idx="5468">
                  <c:v>448.49083333333334</c:v>
                </c:pt>
                <c:pt idx="5469">
                  <c:v>448.57249999999999</c:v>
                </c:pt>
                <c:pt idx="5470">
                  <c:v>448.65499999999997</c:v>
                </c:pt>
                <c:pt idx="5471">
                  <c:v>448.73666666666668</c:v>
                </c:pt>
                <c:pt idx="5472">
                  <c:v>448.81916666666666</c:v>
                </c:pt>
                <c:pt idx="5473">
                  <c:v>448.90083333333337</c:v>
                </c:pt>
                <c:pt idx="5474">
                  <c:v>448.98333333333335</c:v>
                </c:pt>
                <c:pt idx="5475">
                  <c:v>449.065</c:v>
                </c:pt>
                <c:pt idx="5476">
                  <c:v>449.1466666666667</c:v>
                </c:pt>
                <c:pt idx="5477">
                  <c:v>449.22916666666669</c:v>
                </c:pt>
                <c:pt idx="5478">
                  <c:v>449.31083333333328</c:v>
                </c:pt>
                <c:pt idx="5479">
                  <c:v>449.39333333333337</c:v>
                </c:pt>
                <c:pt idx="5480">
                  <c:v>449.47499999999997</c:v>
                </c:pt>
                <c:pt idx="5481">
                  <c:v>449.55749999999995</c:v>
                </c:pt>
                <c:pt idx="5482">
                  <c:v>449.63916666666665</c:v>
                </c:pt>
                <c:pt idx="5483">
                  <c:v>449.7208333333333</c:v>
                </c:pt>
                <c:pt idx="5484">
                  <c:v>449.80333333333334</c:v>
                </c:pt>
                <c:pt idx="5485">
                  <c:v>449.88499999999999</c:v>
                </c:pt>
                <c:pt idx="5486">
                  <c:v>449.96749999999997</c:v>
                </c:pt>
                <c:pt idx="5487">
                  <c:v>450.04916666666668</c:v>
                </c:pt>
                <c:pt idx="5488">
                  <c:v>450.13083333333333</c:v>
                </c:pt>
                <c:pt idx="5489">
                  <c:v>450.21333333333337</c:v>
                </c:pt>
                <c:pt idx="5490">
                  <c:v>450.29500000000002</c:v>
                </c:pt>
                <c:pt idx="5491">
                  <c:v>450.3775</c:v>
                </c:pt>
                <c:pt idx="5492">
                  <c:v>450.4591666666667</c:v>
                </c:pt>
                <c:pt idx="5493">
                  <c:v>450.54166666666669</c:v>
                </c:pt>
                <c:pt idx="5494">
                  <c:v>450.62333333333328</c:v>
                </c:pt>
                <c:pt idx="5495">
                  <c:v>450.70499999999998</c:v>
                </c:pt>
                <c:pt idx="5496">
                  <c:v>450.78749999999997</c:v>
                </c:pt>
                <c:pt idx="5497">
                  <c:v>450.86916666666667</c:v>
                </c:pt>
                <c:pt idx="5498">
                  <c:v>450.95166666666665</c:v>
                </c:pt>
                <c:pt idx="5499">
                  <c:v>451.0333333333333</c:v>
                </c:pt>
                <c:pt idx="5500">
                  <c:v>451.11583333333334</c:v>
                </c:pt>
                <c:pt idx="5501">
                  <c:v>451.19749999999999</c:v>
                </c:pt>
                <c:pt idx="5502">
                  <c:v>451.2791666666667</c:v>
                </c:pt>
                <c:pt idx="5503">
                  <c:v>451.36166666666668</c:v>
                </c:pt>
                <c:pt idx="5504">
                  <c:v>451.44333333333333</c:v>
                </c:pt>
                <c:pt idx="5505">
                  <c:v>451.52583333333337</c:v>
                </c:pt>
                <c:pt idx="5506">
                  <c:v>451.60750000000002</c:v>
                </c:pt>
                <c:pt idx="5507">
                  <c:v>451.69</c:v>
                </c:pt>
                <c:pt idx="5508">
                  <c:v>451.7716666666667</c:v>
                </c:pt>
                <c:pt idx="5509">
                  <c:v>451.8533333333333</c:v>
                </c:pt>
                <c:pt idx="5510">
                  <c:v>451.93583333333328</c:v>
                </c:pt>
                <c:pt idx="5511">
                  <c:v>452.01749999999998</c:v>
                </c:pt>
                <c:pt idx="5512">
                  <c:v>452.09999999999997</c:v>
                </c:pt>
                <c:pt idx="5513">
                  <c:v>452.18166666666667</c:v>
                </c:pt>
                <c:pt idx="5514">
                  <c:v>452.26416666666665</c:v>
                </c:pt>
                <c:pt idx="5515">
                  <c:v>452.3458333333333</c:v>
                </c:pt>
                <c:pt idx="5516">
                  <c:v>452.42750000000001</c:v>
                </c:pt>
                <c:pt idx="5517">
                  <c:v>452.51</c:v>
                </c:pt>
                <c:pt idx="5518">
                  <c:v>452.5916666666667</c:v>
                </c:pt>
                <c:pt idx="5519">
                  <c:v>452.67416666666668</c:v>
                </c:pt>
                <c:pt idx="5520">
                  <c:v>452.75583333333333</c:v>
                </c:pt>
                <c:pt idx="5521">
                  <c:v>452.83833333333337</c:v>
                </c:pt>
                <c:pt idx="5522">
                  <c:v>452.92</c:v>
                </c:pt>
                <c:pt idx="5523">
                  <c:v>453.00166666666672</c:v>
                </c:pt>
                <c:pt idx="5524">
                  <c:v>453.0841666666667</c:v>
                </c:pt>
                <c:pt idx="5525">
                  <c:v>453.1658333333333</c:v>
                </c:pt>
                <c:pt idx="5526">
                  <c:v>453.24833333333328</c:v>
                </c:pt>
                <c:pt idx="5527">
                  <c:v>453.33</c:v>
                </c:pt>
                <c:pt idx="5528">
                  <c:v>453.41166666666663</c:v>
                </c:pt>
                <c:pt idx="5529">
                  <c:v>453.49416666666667</c:v>
                </c:pt>
                <c:pt idx="5530">
                  <c:v>453.57583333333332</c:v>
                </c:pt>
                <c:pt idx="5531">
                  <c:v>453.6583333333333</c:v>
                </c:pt>
                <c:pt idx="5532">
                  <c:v>453.74</c:v>
                </c:pt>
                <c:pt idx="5533">
                  <c:v>453.82249999999999</c:v>
                </c:pt>
                <c:pt idx="5534">
                  <c:v>453.9041666666667</c:v>
                </c:pt>
                <c:pt idx="5535">
                  <c:v>453.98583333333335</c:v>
                </c:pt>
                <c:pt idx="5536">
                  <c:v>454.06833333333333</c:v>
                </c:pt>
                <c:pt idx="5537">
                  <c:v>454.15000000000003</c:v>
                </c:pt>
                <c:pt idx="5538">
                  <c:v>454.23250000000002</c:v>
                </c:pt>
                <c:pt idx="5539">
                  <c:v>454.31416666666672</c:v>
                </c:pt>
                <c:pt idx="5540">
                  <c:v>454.3966666666667</c:v>
                </c:pt>
                <c:pt idx="5541">
                  <c:v>454.4783333333333</c:v>
                </c:pt>
                <c:pt idx="5542">
                  <c:v>454.56</c:v>
                </c:pt>
                <c:pt idx="5543">
                  <c:v>454.64249999999998</c:v>
                </c:pt>
                <c:pt idx="5544">
                  <c:v>454.72416666666663</c:v>
                </c:pt>
                <c:pt idx="5545">
                  <c:v>454.80666666666667</c:v>
                </c:pt>
                <c:pt idx="5546">
                  <c:v>454.88833333333332</c:v>
                </c:pt>
                <c:pt idx="5547">
                  <c:v>454.9708333333333</c:v>
                </c:pt>
                <c:pt idx="5548">
                  <c:v>455.05250000000001</c:v>
                </c:pt>
                <c:pt idx="5549">
                  <c:v>455.13416666666666</c:v>
                </c:pt>
                <c:pt idx="5550">
                  <c:v>455.2166666666667</c:v>
                </c:pt>
                <c:pt idx="5551">
                  <c:v>455.29833333333335</c:v>
                </c:pt>
                <c:pt idx="5552">
                  <c:v>455.38083333333333</c:v>
                </c:pt>
                <c:pt idx="5553">
                  <c:v>455.46250000000003</c:v>
                </c:pt>
                <c:pt idx="5554">
                  <c:v>455.54500000000002</c:v>
                </c:pt>
                <c:pt idx="5555">
                  <c:v>455.62666666666672</c:v>
                </c:pt>
                <c:pt idx="5556">
                  <c:v>455.70833333333331</c:v>
                </c:pt>
                <c:pt idx="5557">
                  <c:v>455.7908333333333</c:v>
                </c:pt>
                <c:pt idx="5558">
                  <c:v>455.8725</c:v>
                </c:pt>
                <c:pt idx="5559">
                  <c:v>455.95499999999998</c:v>
                </c:pt>
                <c:pt idx="5560">
                  <c:v>456.03666666666663</c:v>
                </c:pt>
                <c:pt idx="5561">
                  <c:v>456.11916666666667</c:v>
                </c:pt>
                <c:pt idx="5562">
                  <c:v>456.20083333333332</c:v>
                </c:pt>
                <c:pt idx="5563">
                  <c:v>456.28250000000003</c:v>
                </c:pt>
                <c:pt idx="5564">
                  <c:v>456.36500000000001</c:v>
                </c:pt>
                <c:pt idx="5565">
                  <c:v>456.44666666666666</c:v>
                </c:pt>
                <c:pt idx="5566">
                  <c:v>456.5291666666667</c:v>
                </c:pt>
                <c:pt idx="5567">
                  <c:v>456.61083333333335</c:v>
                </c:pt>
                <c:pt idx="5568">
                  <c:v>456.69333333333333</c:v>
                </c:pt>
                <c:pt idx="5569">
                  <c:v>456.77500000000003</c:v>
                </c:pt>
                <c:pt idx="5570">
                  <c:v>456.85666666666663</c:v>
                </c:pt>
                <c:pt idx="5571">
                  <c:v>456.93916666666672</c:v>
                </c:pt>
                <c:pt idx="5572">
                  <c:v>457.02083333333331</c:v>
                </c:pt>
                <c:pt idx="5573">
                  <c:v>457.1033333333333</c:v>
                </c:pt>
                <c:pt idx="5574">
                  <c:v>457.185</c:v>
                </c:pt>
                <c:pt idx="5575">
                  <c:v>457.26666666666665</c:v>
                </c:pt>
                <c:pt idx="5576">
                  <c:v>457.34916666666663</c:v>
                </c:pt>
                <c:pt idx="5577">
                  <c:v>457.43083333333334</c:v>
                </c:pt>
                <c:pt idx="5578">
                  <c:v>457.51333333333332</c:v>
                </c:pt>
                <c:pt idx="5579">
                  <c:v>457.59500000000003</c:v>
                </c:pt>
                <c:pt idx="5580">
                  <c:v>457.67750000000001</c:v>
                </c:pt>
                <c:pt idx="5581">
                  <c:v>457.75916666666666</c:v>
                </c:pt>
                <c:pt idx="5582">
                  <c:v>457.84083333333336</c:v>
                </c:pt>
                <c:pt idx="5583">
                  <c:v>457.92333333333335</c:v>
                </c:pt>
                <c:pt idx="5584">
                  <c:v>458.00500000000005</c:v>
                </c:pt>
                <c:pt idx="5585">
                  <c:v>458.08750000000003</c:v>
                </c:pt>
                <c:pt idx="5586">
                  <c:v>458.16916666666663</c:v>
                </c:pt>
                <c:pt idx="5587">
                  <c:v>458.25166666666672</c:v>
                </c:pt>
                <c:pt idx="5588">
                  <c:v>458.33333333333331</c:v>
                </c:pt>
                <c:pt idx="5589">
                  <c:v>458.41499999999996</c:v>
                </c:pt>
                <c:pt idx="5590">
                  <c:v>458.4975</c:v>
                </c:pt>
                <c:pt idx="5591">
                  <c:v>458.57916666666665</c:v>
                </c:pt>
                <c:pt idx="5592">
                  <c:v>458.66166666666663</c:v>
                </c:pt>
                <c:pt idx="5593">
                  <c:v>458.74333333333334</c:v>
                </c:pt>
                <c:pt idx="5594">
                  <c:v>458.82583333333332</c:v>
                </c:pt>
                <c:pt idx="5595">
                  <c:v>458.90750000000003</c:v>
                </c:pt>
                <c:pt idx="5596">
                  <c:v>458.98916666666668</c:v>
                </c:pt>
                <c:pt idx="5597">
                  <c:v>459.07166666666666</c:v>
                </c:pt>
                <c:pt idx="5598">
                  <c:v>459.15333333333336</c:v>
                </c:pt>
                <c:pt idx="5599">
                  <c:v>459.23583333333335</c:v>
                </c:pt>
                <c:pt idx="5600">
                  <c:v>459.31750000000005</c:v>
                </c:pt>
                <c:pt idx="5601">
                  <c:v>459.40000000000003</c:v>
                </c:pt>
                <c:pt idx="5602">
                  <c:v>459.48166666666663</c:v>
                </c:pt>
                <c:pt idx="5603">
                  <c:v>459.56333333333333</c:v>
                </c:pt>
                <c:pt idx="5604">
                  <c:v>459.64583333333331</c:v>
                </c:pt>
                <c:pt idx="5605">
                  <c:v>459.72749999999996</c:v>
                </c:pt>
                <c:pt idx="5606">
                  <c:v>459.81</c:v>
                </c:pt>
                <c:pt idx="5607">
                  <c:v>459.89166666666665</c:v>
                </c:pt>
                <c:pt idx="5608">
                  <c:v>459.97416666666663</c:v>
                </c:pt>
                <c:pt idx="5609">
                  <c:v>460.05583333333334</c:v>
                </c:pt>
                <c:pt idx="5610">
                  <c:v>460.13749999999999</c:v>
                </c:pt>
                <c:pt idx="5611">
                  <c:v>460.22</c:v>
                </c:pt>
                <c:pt idx="5612">
                  <c:v>460.30166666666668</c:v>
                </c:pt>
                <c:pt idx="5613">
                  <c:v>460.38416666666666</c:v>
                </c:pt>
                <c:pt idx="5614">
                  <c:v>460.46583333333336</c:v>
                </c:pt>
                <c:pt idx="5615">
                  <c:v>460.54749999999996</c:v>
                </c:pt>
                <c:pt idx="5616">
                  <c:v>460.63000000000005</c:v>
                </c:pt>
                <c:pt idx="5617">
                  <c:v>460.71166666666664</c:v>
                </c:pt>
                <c:pt idx="5618">
                  <c:v>460.79416666666663</c:v>
                </c:pt>
                <c:pt idx="5619">
                  <c:v>460.87583333333333</c:v>
                </c:pt>
                <c:pt idx="5620">
                  <c:v>460.95833333333331</c:v>
                </c:pt>
                <c:pt idx="5621">
                  <c:v>461.03999999999996</c:v>
                </c:pt>
                <c:pt idx="5622">
                  <c:v>461.12166666666667</c:v>
                </c:pt>
                <c:pt idx="5623">
                  <c:v>461.20416666666665</c:v>
                </c:pt>
                <c:pt idx="5624">
                  <c:v>461.28583333333336</c:v>
                </c:pt>
                <c:pt idx="5625">
                  <c:v>461.36833333333334</c:v>
                </c:pt>
                <c:pt idx="5626">
                  <c:v>461.45</c:v>
                </c:pt>
                <c:pt idx="5627">
                  <c:v>461.53250000000003</c:v>
                </c:pt>
                <c:pt idx="5628">
                  <c:v>461.61416666666668</c:v>
                </c:pt>
                <c:pt idx="5629">
                  <c:v>461.69583333333338</c:v>
                </c:pt>
                <c:pt idx="5630">
                  <c:v>461.77833333333336</c:v>
                </c:pt>
                <c:pt idx="5631">
                  <c:v>461.85999999999996</c:v>
                </c:pt>
                <c:pt idx="5632">
                  <c:v>461.94250000000005</c:v>
                </c:pt>
                <c:pt idx="5633">
                  <c:v>462.02416666666664</c:v>
                </c:pt>
                <c:pt idx="5634">
                  <c:v>462.10666666666663</c:v>
                </c:pt>
                <c:pt idx="5635">
                  <c:v>462.18833333333333</c:v>
                </c:pt>
                <c:pt idx="5636">
                  <c:v>462.27</c:v>
                </c:pt>
                <c:pt idx="5637">
                  <c:v>462.35249999999996</c:v>
                </c:pt>
                <c:pt idx="5638">
                  <c:v>462.43416666666667</c:v>
                </c:pt>
                <c:pt idx="5639">
                  <c:v>462.51666666666665</c:v>
                </c:pt>
                <c:pt idx="5640">
                  <c:v>462.59833333333336</c:v>
                </c:pt>
                <c:pt idx="5641">
                  <c:v>462.68083333333334</c:v>
                </c:pt>
                <c:pt idx="5642">
                  <c:v>462.76249999999999</c:v>
                </c:pt>
                <c:pt idx="5643">
                  <c:v>462.84416666666669</c:v>
                </c:pt>
                <c:pt idx="5644">
                  <c:v>462.92666666666668</c:v>
                </c:pt>
                <c:pt idx="5645">
                  <c:v>463.00833333333338</c:v>
                </c:pt>
                <c:pt idx="5646">
                  <c:v>463.09083333333336</c:v>
                </c:pt>
                <c:pt idx="5647">
                  <c:v>463.17249999999996</c:v>
                </c:pt>
                <c:pt idx="5648">
                  <c:v>463.25500000000005</c:v>
                </c:pt>
                <c:pt idx="5649">
                  <c:v>463.33666666666664</c:v>
                </c:pt>
                <c:pt idx="5650">
                  <c:v>463.41833333333335</c:v>
                </c:pt>
                <c:pt idx="5651">
                  <c:v>463.50083333333333</c:v>
                </c:pt>
                <c:pt idx="5652">
                  <c:v>463.58249999999998</c:v>
                </c:pt>
                <c:pt idx="5653">
                  <c:v>463.66499999999996</c:v>
                </c:pt>
                <c:pt idx="5654">
                  <c:v>463.74666666666667</c:v>
                </c:pt>
                <c:pt idx="5655">
                  <c:v>463.82833333333332</c:v>
                </c:pt>
                <c:pt idx="5656">
                  <c:v>463.91083333333336</c:v>
                </c:pt>
                <c:pt idx="5657">
                  <c:v>463.99250000000001</c:v>
                </c:pt>
                <c:pt idx="5658">
                  <c:v>464.07499999999999</c:v>
                </c:pt>
                <c:pt idx="5659">
                  <c:v>464.15666666666669</c:v>
                </c:pt>
                <c:pt idx="5660">
                  <c:v>464.23916666666668</c:v>
                </c:pt>
                <c:pt idx="5661">
                  <c:v>464.32083333333338</c:v>
                </c:pt>
                <c:pt idx="5662">
                  <c:v>464.40249999999997</c:v>
                </c:pt>
                <c:pt idx="5663">
                  <c:v>464.48499999999996</c:v>
                </c:pt>
                <c:pt idx="5664">
                  <c:v>464.56666666666666</c:v>
                </c:pt>
                <c:pt idx="5665">
                  <c:v>464.64916666666664</c:v>
                </c:pt>
                <c:pt idx="5666">
                  <c:v>464.73083333333335</c:v>
                </c:pt>
                <c:pt idx="5667">
                  <c:v>464.81333333333333</c:v>
                </c:pt>
                <c:pt idx="5668">
                  <c:v>464.89499999999998</c:v>
                </c:pt>
                <c:pt idx="5669">
                  <c:v>464.97666666666669</c:v>
                </c:pt>
                <c:pt idx="5670">
                  <c:v>465.05916666666667</c:v>
                </c:pt>
                <c:pt idx="5671">
                  <c:v>465.14083333333332</c:v>
                </c:pt>
                <c:pt idx="5672">
                  <c:v>465.22333333333336</c:v>
                </c:pt>
                <c:pt idx="5673">
                  <c:v>465.30500000000001</c:v>
                </c:pt>
                <c:pt idx="5674">
                  <c:v>465.38749999999999</c:v>
                </c:pt>
                <c:pt idx="5675">
                  <c:v>465.46916666666669</c:v>
                </c:pt>
                <c:pt idx="5676">
                  <c:v>465.55083333333329</c:v>
                </c:pt>
                <c:pt idx="5677">
                  <c:v>465.63333333333338</c:v>
                </c:pt>
                <c:pt idx="5678">
                  <c:v>465.71499999999997</c:v>
                </c:pt>
                <c:pt idx="5679">
                  <c:v>465.79749999999996</c:v>
                </c:pt>
                <c:pt idx="5680">
                  <c:v>465.87916666666666</c:v>
                </c:pt>
                <c:pt idx="5681">
                  <c:v>465.96166666666664</c:v>
                </c:pt>
                <c:pt idx="5682">
                  <c:v>466.04333333333335</c:v>
                </c:pt>
                <c:pt idx="5683">
                  <c:v>466.125</c:v>
                </c:pt>
                <c:pt idx="5684">
                  <c:v>466.20749999999998</c:v>
                </c:pt>
                <c:pt idx="5685">
                  <c:v>466.28916666666669</c:v>
                </c:pt>
                <c:pt idx="5686">
                  <c:v>466.37166666666667</c:v>
                </c:pt>
                <c:pt idx="5687">
                  <c:v>466.45333333333332</c:v>
                </c:pt>
                <c:pt idx="5688">
                  <c:v>466.53583333333336</c:v>
                </c:pt>
                <c:pt idx="5689">
                  <c:v>466.61750000000001</c:v>
                </c:pt>
                <c:pt idx="5690">
                  <c:v>466.69916666666671</c:v>
                </c:pt>
                <c:pt idx="5691">
                  <c:v>466.78166666666669</c:v>
                </c:pt>
                <c:pt idx="5692">
                  <c:v>466.86333333333329</c:v>
                </c:pt>
                <c:pt idx="5693">
                  <c:v>466.94583333333338</c:v>
                </c:pt>
                <c:pt idx="5694">
                  <c:v>467.02749999999997</c:v>
                </c:pt>
                <c:pt idx="5695">
                  <c:v>467.10999999999996</c:v>
                </c:pt>
                <c:pt idx="5696">
                  <c:v>467.19166666666666</c:v>
                </c:pt>
                <c:pt idx="5697">
                  <c:v>467.27333333333331</c:v>
                </c:pt>
                <c:pt idx="5698">
                  <c:v>467.35583333333335</c:v>
                </c:pt>
                <c:pt idx="5699">
                  <c:v>467.4375</c:v>
                </c:pt>
                <c:pt idx="5700">
                  <c:v>467.52</c:v>
                </c:pt>
                <c:pt idx="5701">
                  <c:v>467.60166666666669</c:v>
                </c:pt>
                <c:pt idx="5702">
                  <c:v>467.68333333333334</c:v>
                </c:pt>
                <c:pt idx="5703">
                  <c:v>467.76583333333332</c:v>
                </c:pt>
                <c:pt idx="5704">
                  <c:v>467.84750000000003</c:v>
                </c:pt>
                <c:pt idx="5705">
                  <c:v>467.93</c:v>
                </c:pt>
                <c:pt idx="5706">
                  <c:v>468.01166666666671</c:v>
                </c:pt>
                <c:pt idx="5707">
                  <c:v>468.09416666666669</c:v>
                </c:pt>
                <c:pt idx="5708">
                  <c:v>468.17583333333329</c:v>
                </c:pt>
                <c:pt idx="5709">
                  <c:v>468.25749999999999</c:v>
                </c:pt>
                <c:pt idx="5710">
                  <c:v>468.34</c:v>
                </c:pt>
                <c:pt idx="5711">
                  <c:v>468.42166666666668</c:v>
                </c:pt>
                <c:pt idx="5712">
                  <c:v>468.50416666666666</c:v>
                </c:pt>
                <c:pt idx="5713">
                  <c:v>468.58583333333331</c:v>
                </c:pt>
                <c:pt idx="5714">
                  <c:v>468.66833333333335</c:v>
                </c:pt>
                <c:pt idx="5715">
                  <c:v>468.75</c:v>
                </c:pt>
                <c:pt idx="5716">
                  <c:v>468.83166666666665</c:v>
                </c:pt>
                <c:pt idx="5717">
                  <c:v>468.91416666666669</c:v>
                </c:pt>
                <c:pt idx="5718">
                  <c:v>468.99583333333334</c:v>
                </c:pt>
                <c:pt idx="5719">
                  <c:v>469.07833333333332</c:v>
                </c:pt>
                <c:pt idx="5720">
                  <c:v>469.16</c:v>
                </c:pt>
                <c:pt idx="5721">
                  <c:v>469.24250000000001</c:v>
                </c:pt>
                <c:pt idx="5722">
                  <c:v>469.32416666666671</c:v>
                </c:pt>
                <c:pt idx="5723">
                  <c:v>469.40583333333331</c:v>
                </c:pt>
                <c:pt idx="5724">
                  <c:v>469.48833333333329</c:v>
                </c:pt>
                <c:pt idx="5725">
                  <c:v>469.57</c:v>
                </c:pt>
                <c:pt idx="5726">
                  <c:v>469.65249999999997</c:v>
                </c:pt>
                <c:pt idx="5727">
                  <c:v>469.73416666666668</c:v>
                </c:pt>
                <c:pt idx="5728">
                  <c:v>469.81666666666666</c:v>
                </c:pt>
                <c:pt idx="5729">
                  <c:v>469.89833333333331</c:v>
                </c:pt>
                <c:pt idx="5730">
                  <c:v>469.98</c:v>
                </c:pt>
                <c:pt idx="5731">
                  <c:v>470.0625</c:v>
                </c:pt>
                <c:pt idx="5732">
                  <c:v>470.14416666666665</c:v>
                </c:pt>
                <c:pt idx="5733">
                  <c:v>470.22666666666669</c:v>
                </c:pt>
                <c:pt idx="5734">
                  <c:v>470.30833333333334</c:v>
                </c:pt>
                <c:pt idx="5735">
                  <c:v>470.39083333333332</c:v>
                </c:pt>
                <c:pt idx="5736">
                  <c:v>470.47250000000003</c:v>
                </c:pt>
                <c:pt idx="5737">
                  <c:v>470.55416666666662</c:v>
                </c:pt>
                <c:pt idx="5738">
                  <c:v>470.63666666666671</c:v>
                </c:pt>
                <c:pt idx="5739">
                  <c:v>470.71833333333331</c:v>
                </c:pt>
                <c:pt idx="5740">
                  <c:v>470.80083333333329</c:v>
                </c:pt>
                <c:pt idx="5741">
                  <c:v>470.88249999999999</c:v>
                </c:pt>
                <c:pt idx="5742">
                  <c:v>470.96416666666664</c:v>
                </c:pt>
                <c:pt idx="5743">
                  <c:v>471.04666666666668</c:v>
                </c:pt>
                <c:pt idx="5744">
                  <c:v>471.12833333333333</c:v>
                </c:pt>
                <c:pt idx="5745">
                  <c:v>471.21083333333331</c:v>
                </c:pt>
                <c:pt idx="5746">
                  <c:v>471.29250000000002</c:v>
                </c:pt>
                <c:pt idx="5747">
                  <c:v>471.375</c:v>
                </c:pt>
                <c:pt idx="5748">
                  <c:v>471.45666666666665</c:v>
                </c:pt>
                <c:pt idx="5749">
                  <c:v>471.53833333333336</c:v>
                </c:pt>
                <c:pt idx="5750">
                  <c:v>471.62083333333334</c:v>
                </c:pt>
                <c:pt idx="5751">
                  <c:v>471.70250000000004</c:v>
                </c:pt>
                <c:pt idx="5752">
                  <c:v>471.78500000000003</c:v>
                </c:pt>
                <c:pt idx="5753">
                  <c:v>471.86666666666662</c:v>
                </c:pt>
                <c:pt idx="5754">
                  <c:v>471.94916666666671</c:v>
                </c:pt>
                <c:pt idx="5755">
                  <c:v>472.03083333333331</c:v>
                </c:pt>
                <c:pt idx="5756">
                  <c:v>472.11250000000001</c:v>
                </c:pt>
                <c:pt idx="5757">
                  <c:v>472.19499999999999</c:v>
                </c:pt>
                <c:pt idx="5758">
                  <c:v>472.27666666666664</c:v>
                </c:pt>
                <c:pt idx="5759">
                  <c:v>472.35916666666668</c:v>
                </c:pt>
                <c:pt idx="5760">
                  <c:v>472.44083333333333</c:v>
                </c:pt>
                <c:pt idx="5761">
                  <c:v>472.52333333333331</c:v>
                </c:pt>
                <c:pt idx="5762">
                  <c:v>472.60500000000002</c:v>
                </c:pt>
                <c:pt idx="5763">
                  <c:v>472.68666666666667</c:v>
                </c:pt>
                <c:pt idx="5764">
                  <c:v>472.76916666666665</c:v>
                </c:pt>
                <c:pt idx="5765">
                  <c:v>472.85083333333336</c:v>
                </c:pt>
                <c:pt idx="5766">
                  <c:v>472.93333333333334</c:v>
                </c:pt>
                <c:pt idx="5767">
                  <c:v>473.01500000000004</c:v>
                </c:pt>
                <c:pt idx="5768">
                  <c:v>473.09750000000003</c:v>
                </c:pt>
                <c:pt idx="5769">
                  <c:v>473.17916666666662</c:v>
                </c:pt>
                <c:pt idx="5770">
                  <c:v>473.26083333333332</c:v>
                </c:pt>
                <c:pt idx="5771">
                  <c:v>473.34333333333331</c:v>
                </c:pt>
                <c:pt idx="5772">
                  <c:v>473.42500000000001</c:v>
                </c:pt>
                <c:pt idx="5773">
                  <c:v>473.50749999999999</c:v>
                </c:pt>
                <c:pt idx="5774">
                  <c:v>473.58916666666664</c:v>
                </c:pt>
                <c:pt idx="5775">
                  <c:v>473.67166666666668</c:v>
                </c:pt>
                <c:pt idx="5776">
                  <c:v>473.75333333333333</c:v>
                </c:pt>
                <c:pt idx="5777">
                  <c:v>473.83500000000004</c:v>
                </c:pt>
                <c:pt idx="5778">
                  <c:v>473.91750000000002</c:v>
                </c:pt>
                <c:pt idx="5779">
                  <c:v>473.99916666666667</c:v>
                </c:pt>
                <c:pt idx="5780">
                  <c:v>474.08166666666665</c:v>
                </c:pt>
                <c:pt idx="5781">
                  <c:v>474.16333333333336</c:v>
                </c:pt>
                <c:pt idx="5782">
                  <c:v>474.24499999999995</c:v>
                </c:pt>
                <c:pt idx="5783">
                  <c:v>474.32750000000004</c:v>
                </c:pt>
                <c:pt idx="5784">
                  <c:v>474.40916666666664</c:v>
                </c:pt>
                <c:pt idx="5785">
                  <c:v>474.49166666666662</c:v>
                </c:pt>
                <c:pt idx="5786">
                  <c:v>474.57333333333332</c:v>
                </c:pt>
                <c:pt idx="5787">
                  <c:v>474.65583333333331</c:v>
                </c:pt>
                <c:pt idx="5788">
                  <c:v>474.73750000000001</c:v>
                </c:pt>
                <c:pt idx="5789">
                  <c:v>474.81916666666666</c:v>
                </c:pt>
                <c:pt idx="5790">
                  <c:v>474.90166666666664</c:v>
                </c:pt>
                <c:pt idx="5791">
                  <c:v>474.98333333333335</c:v>
                </c:pt>
                <c:pt idx="5792">
                  <c:v>475.06583333333333</c:v>
                </c:pt>
                <c:pt idx="5793">
                  <c:v>475.14750000000004</c:v>
                </c:pt>
                <c:pt idx="5794">
                  <c:v>475.23</c:v>
                </c:pt>
                <c:pt idx="5795">
                  <c:v>475.31166666666667</c:v>
                </c:pt>
                <c:pt idx="5796">
                  <c:v>475.39333333333337</c:v>
                </c:pt>
                <c:pt idx="5797">
                  <c:v>475.47583333333336</c:v>
                </c:pt>
                <c:pt idx="5798">
                  <c:v>475.55749999999995</c:v>
                </c:pt>
                <c:pt idx="5799">
                  <c:v>475.64000000000004</c:v>
                </c:pt>
                <c:pt idx="5800">
                  <c:v>475.72166666666664</c:v>
                </c:pt>
                <c:pt idx="5801">
                  <c:v>475.80416666666662</c:v>
                </c:pt>
                <c:pt idx="5802">
                  <c:v>475.88583333333332</c:v>
                </c:pt>
                <c:pt idx="5803">
                  <c:v>475.96749999999997</c:v>
                </c:pt>
                <c:pt idx="5804">
                  <c:v>476.05</c:v>
                </c:pt>
                <c:pt idx="5805">
                  <c:v>476.13166666666666</c:v>
                </c:pt>
                <c:pt idx="5806">
                  <c:v>476.21416666666664</c:v>
                </c:pt>
                <c:pt idx="5807">
                  <c:v>476.29583333333335</c:v>
                </c:pt>
                <c:pt idx="5808">
                  <c:v>476.37833333333333</c:v>
                </c:pt>
                <c:pt idx="5809">
                  <c:v>476.46000000000004</c:v>
                </c:pt>
                <c:pt idx="5810">
                  <c:v>476.54166666666669</c:v>
                </c:pt>
                <c:pt idx="5811">
                  <c:v>476.62416666666667</c:v>
                </c:pt>
                <c:pt idx="5812">
                  <c:v>476.70583333333337</c:v>
                </c:pt>
                <c:pt idx="5813">
                  <c:v>476.78833333333336</c:v>
                </c:pt>
                <c:pt idx="5814">
                  <c:v>476.86999999999995</c:v>
                </c:pt>
                <c:pt idx="5815">
                  <c:v>476.95250000000004</c:v>
                </c:pt>
                <c:pt idx="5816">
                  <c:v>477.03416666666664</c:v>
                </c:pt>
                <c:pt idx="5817">
                  <c:v>477.11583333333334</c:v>
                </c:pt>
                <c:pt idx="5818">
                  <c:v>477.19833333333332</c:v>
                </c:pt>
                <c:pt idx="5819">
                  <c:v>477.28</c:v>
                </c:pt>
                <c:pt idx="5820">
                  <c:v>477.36250000000001</c:v>
                </c:pt>
                <c:pt idx="5821">
                  <c:v>477.44416666666666</c:v>
                </c:pt>
                <c:pt idx="5822">
                  <c:v>477.52666666666664</c:v>
                </c:pt>
                <c:pt idx="5823">
                  <c:v>477.60833333333335</c:v>
                </c:pt>
                <c:pt idx="5824">
                  <c:v>477.69</c:v>
                </c:pt>
                <c:pt idx="5825">
                  <c:v>477.77250000000004</c:v>
                </c:pt>
                <c:pt idx="5826">
                  <c:v>477.85416666666669</c:v>
                </c:pt>
                <c:pt idx="5827">
                  <c:v>477.93666666666667</c:v>
                </c:pt>
                <c:pt idx="5828">
                  <c:v>478.01833333333337</c:v>
                </c:pt>
                <c:pt idx="5829">
                  <c:v>478.09999999999997</c:v>
                </c:pt>
                <c:pt idx="5830">
                  <c:v>478.18249999999995</c:v>
                </c:pt>
                <c:pt idx="5831">
                  <c:v>478.26416666666665</c:v>
                </c:pt>
                <c:pt idx="5832">
                  <c:v>478.34666666666664</c:v>
                </c:pt>
                <c:pt idx="5833">
                  <c:v>478.42833333333334</c:v>
                </c:pt>
                <c:pt idx="5834">
                  <c:v>478.51083333333332</c:v>
                </c:pt>
                <c:pt idx="5835">
                  <c:v>478.59249999999997</c:v>
                </c:pt>
                <c:pt idx="5836">
                  <c:v>478.67416666666668</c:v>
                </c:pt>
                <c:pt idx="5837">
                  <c:v>478.75666666666666</c:v>
                </c:pt>
                <c:pt idx="5838">
                  <c:v>478.83833333333337</c:v>
                </c:pt>
                <c:pt idx="5839">
                  <c:v>478.92083333333335</c:v>
                </c:pt>
                <c:pt idx="5840">
                  <c:v>479.0025</c:v>
                </c:pt>
                <c:pt idx="5841">
                  <c:v>479.08500000000004</c:v>
                </c:pt>
                <c:pt idx="5842">
                  <c:v>479.16666666666669</c:v>
                </c:pt>
                <c:pt idx="5843">
                  <c:v>479.24833333333328</c:v>
                </c:pt>
                <c:pt idx="5844">
                  <c:v>479.33083333333337</c:v>
                </c:pt>
                <c:pt idx="5845">
                  <c:v>479.41249999999997</c:v>
                </c:pt>
                <c:pt idx="5846">
                  <c:v>479.49499999999995</c:v>
                </c:pt>
                <c:pt idx="5847">
                  <c:v>479.57666666666665</c:v>
                </c:pt>
                <c:pt idx="5848">
                  <c:v>479.65916666666664</c:v>
                </c:pt>
                <c:pt idx="5849">
                  <c:v>479.74083333333334</c:v>
                </c:pt>
                <c:pt idx="5850">
                  <c:v>479.82249999999999</c:v>
                </c:pt>
                <c:pt idx="5851">
                  <c:v>479.90499999999997</c:v>
                </c:pt>
                <c:pt idx="5852">
                  <c:v>479.98666666666668</c:v>
                </c:pt>
                <c:pt idx="5853">
                  <c:v>480.06916666666666</c:v>
                </c:pt>
                <c:pt idx="5854">
                  <c:v>480.15083333333337</c:v>
                </c:pt>
                <c:pt idx="5855">
                  <c:v>480.23333333333335</c:v>
                </c:pt>
                <c:pt idx="5856">
                  <c:v>480.315</c:v>
                </c:pt>
                <c:pt idx="5857">
                  <c:v>480.3966666666667</c:v>
                </c:pt>
                <c:pt idx="5858">
                  <c:v>480.47916666666669</c:v>
                </c:pt>
                <c:pt idx="5859">
                  <c:v>480.56083333333328</c:v>
                </c:pt>
                <c:pt idx="5860">
                  <c:v>480.64333333333337</c:v>
                </c:pt>
                <c:pt idx="5861">
                  <c:v>480.72499999999997</c:v>
                </c:pt>
                <c:pt idx="5862">
                  <c:v>480.80749999999995</c:v>
                </c:pt>
                <c:pt idx="5863">
                  <c:v>480.88916666666665</c:v>
                </c:pt>
                <c:pt idx="5864">
                  <c:v>480.9708333333333</c:v>
                </c:pt>
                <c:pt idx="5865">
                  <c:v>481.05333333333334</c:v>
                </c:pt>
                <c:pt idx="5866">
                  <c:v>481.13499999999999</c:v>
                </c:pt>
                <c:pt idx="5867">
                  <c:v>481.21749999999997</c:v>
                </c:pt>
                <c:pt idx="5868">
                  <c:v>481.29916666666668</c:v>
                </c:pt>
                <c:pt idx="5869">
                  <c:v>481.38083333333333</c:v>
                </c:pt>
                <c:pt idx="5870">
                  <c:v>481.46333333333337</c:v>
                </c:pt>
                <c:pt idx="5871">
                  <c:v>481.54500000000002</c:v>
                </c:pt>
                <c:pt idx="5872">
                  <c:v>481.6275</c:v>
                </c:pt>
                <c:pt idx="5873">
                  <c:v>481.7091666666667</c:v>
                </c:pt>
                <c:pt idx="5874">
                  <c:v>481.79166666666669</c:v>
                </c:pt>
                <c:pt idx="5875">
                  <c:v>481.87333333333328</c:v>
                </c:pt>
                <c:pt idx="5876">
                  <c:v>481.95499999999998</c:v>
                </c:pt>
                <c:pt idx="5877">
                  <c:v>482.03749999999997</c:v>
                </c:pt>
                <c:pt idx="5878">
                  <c:v>482.11916666666667</c:v>
                </c:pt>
                <c:pt idx="5879">
                  <c:v>482.20166666666665</c:v>
                </c:pt>
                <c:pt idx="5880">
                  <c:v>482.2833333333333</c:v>
                </c:pt>
                <c:pt idx="5881">
                  <c:v>482.36583333333334</c:v>
                </c:pt>
                <c:pt idx="5882">
                  <c:v>482.44749999999999</c:v>
                </c:pt>
                <c:pt idx="5883">
                  <c:v>482.5291666666667</c:v>
                </c:pt>
                <c:pt idx="5884">
                  <c:v>482.61166666666668</c:v>
                </c:pt>
                <c:pt idx="5885">
                  <c:v>482.69333333333333</c:v>
                </c:pt>
                <c:pt idx="5886">
                  <c:v>482.77583333333337</c:v>
                </c:pt>
                <c:pt idx="5887">
                  <c:v>482.85750000000002</c:v>
                </c:pt>
                <c:pt idx="5888">
                  <c:v>482.94</c:v>
                </c:pt>
                <c:pt idx="5889">
                  <c:v>483.0216666666667</c:v>
                </c:pt>
                <c:pt idx="5890">
                  <c:v>483.1033333333333</c:v>
                </c:pt>
                <c:pt idx="5891">
                  <c:v>483.18583333333328</c:v>
                </c:pt>
                <c:pt idx="5892">
                  <c:v>483.26749999999998</c:v>
                </c:pt>
                <c:pt idx="5893">
                  <c:v>483.34999999999997</c:v>
                </c:pt>
                <c:pt idx="5894">
                  <c:v>483.43166666666667</c:v>
                </c:pt>
                <c:pt idx="5895">
                  <c:v>483.51416666666665</c:v>
                </c:pt>
                <c:pt idx="5896">
                  <c:v>483.5958333333333</c:v>
                </c:pt>
                <c:pt idx="5897">
                  <c:v>483.67750000000001</c:v>
                </c:pt>
                <c:pt idx="5898">
                  <c:v>483.76</c:v>
                </c:pt>
                <c:pt idx="5899">
                  <c:v>483.8416666666667</c:v>
                </c:pt>
                <c:pt idx="5900">
                  <c:v>483.92416666666668</c:v>
                </c:pt>
                <c:pt idx="5901">
                  <c:v>484.00583333333333</c:v>
                </c:pt>
                <c:pt idx="5902">
                  <c:v>484.08833333333337</c:v>
                </c:pt>
                <c:pt idx="5903">
                  <c:v>484.17</c:v>
                </c:pt>
                <c:pt idx="5904">
                  <c:v>484.25166666666672</c:v>
                </c:pt>
                <c:pt idx="5905">
                  <c:v>484.3341666666667</c:v>
                </c:pt>
                <c:pt idx="5906">
                  <c:v>484.4158333333333</c:v>
                </c:pt>
                <c:pt idx="5907">
                  <c:v>484.49833333333328</c:v>
                </c:pt>
                <c:pt idx="5908">
                  <c:v>484.58</c:v>
                </c:pt>
                <c:pt idx="5909">
                  <c:v>484.66166666666663</c:v>
                </c:pt>
                <c:pt idx="5910">
                  <c:v>484.74416666666667</c:v>
                </c:pt>
                <c:pt idx="5911">
                  <c:v>484.82583333333332</c:v>
                </c:pt>
                <c:pt idx="5912">
                  <c:v>484.9083333333333</c:v>
                </c:pt>
                <c:pt idx="5913">
                  <c:v>484.99</c:v>
                </c:pt>
                <c:pt idx="5914">
                  <c:v>485.07249999999999</c:v>
                </c:pt>
                <c:pt idx="5915">
                  <c:v>485.1541666666667</c:v>
                </c:pt>
                <c:pt idx="5916">
                  <c:v>485.23583333333335</c:v>
                </c:pt>
                <c:pt idx="5917">
                  <c:v>485.31833333333333</c:v>
                </c:pt>
                <c:pt idx="5918">
                  <c:v>485.40000000000003</c:v>
                </c:pt>
                <c:pt idx="5919">
                  <c:v>485.48250000000002</c:v>
                </c:pt>
                <c:pt idx="5920">
                  <c:v>485.56416666666672</c:v>
                </c:pt>
                <c:pt idx="5921">
                  <c:v>485.6466666666667</c:v>
                </c:pt>
                <c:pt idx="5922">
                  <c:v>485.7283333333333</c:v>
                </c:pt>
                <c:pt idx="5923">
                  <c:v>485.81</c:v>
                </c:pt>
                <c:pt idx="5924">
                  <c:v>485.89249999999998</c:v>
                </c:pt>
                <c:pt idx="5925">
                  <c:v>485.97416666666663</c:v>
                </c:pt>
                <c:pt idx="5926">
                  <c:v>486.05666666666667</c:v>
                </c:pt>
                <c:pt idx="5927">
                  <c:v>486.13833333333332</c:v>
                </c:pt>
                <c:pt idx="5928">
                  <c:v>486.2208333333333</c:v>
                </c:pt>
                <c:pt idx="5929">
                  <c:v>486.30250000000001</c:v>
                </c:pt>
                <c:pt idx="5930">
                  <c:v>486.38416666666666</c:v>
                </c:pt>
                <c:pt idx="5931">
                  <c:v>486.4666666666667</c:v>
                </c:pt>
                <c:pt idx="5932">
                  <c:v>486.54833333333335</c:v>
                </c:pt>
                <c:pt idx="5933">
                  <c:v>486.63083333333333</c:v>
                </c:pt>
                <c:pt idx="5934">
                  <c:v>486.71250000000003</c:v>
                </c:pt>
                <c:pt idx="5935">
                  <c:v>486.79500000000002</c:v>
                </c:pt>
                <c:pt idx="5936">
                  <c:v>486.87666666666672</c:v>
                </c:pt>
                <c:pt idx="5937">
                  <c:v>486.95833333333331</c:v>
                </c:pt>
                <c:pt idx="5938">
                  <c:v>487.0408333333333</c:v>
                </c:pt>
                <c:pt idx="5939">
                  <c:v>487.1225</c:v>
                </c:pt>
                <c:pt idx="5940">
                  <c:v>487.20499999999998</c:v>
                </c:pt>
                <c:pt idx="5941">
                  <c:v>487.28666666666663</c:v>
                </c:pt>
                <c:pt idx="5942">
                  <c:v>487.36916666666667</c:v>
                </c:pt>
                <c:pt idx="5943">
                  <c:v>487.45083333333332</c:v>
                </c:pt>
                <c:pt idx="5944">
                  <c:v>487.53250000000003</c:v>
                </c:pt>
                <c:pt idx="5945">
                  <c:v>487.61500000000001</c:v>
                </c:pt>
                <c:pt idx="5946">
                  <c:v>487.69666666666666</c:v>
                </c:pt>
                <c:pt idx="5947">
                  <c:v>487.7791666666667</c:v>
                </c:pt>
                <c:pt idx="5948">
                  <c:v>487.86083333333335</c:v>
                </c:pt>
                <c:pt idx="5949">
                  <c:v>487.94333333333333</c:v>
                </c:pt>
                <c:pt idx="5950">
                  <c:v>488.02500000000003</c:v>
                </c:pt>
                <c:pt idx="5951">
                  <c:v>488.10666666666663</c:v>
                </c:pt>
                <c:pt idx="5952">
                  <c:v>488.18916666666672</c:v>
                </c:pt>
                <c:pt idx="5953">
                  <c:v>488.27083333333331</c:v>
                </c:pt>
                <c:pt idx="5954">
                  <c:v>488.3533333333333</c:v>
                </c:pt>
                <c:pt idx="5955">
                  <c:v>488.435</c:v>
                </c:pt>
                <c:pt idx="5956">
                  <c:v>488.51666666666665</c:v>
                </c:pt>
                <c:pt idx="5957">
                  <c:v>488.59916666666663</c:v>
                </c:pt>
                <c:pt idx="5958">
                  <c:v>488.68083333333334</c:v>
                </c:pt>
                <c:pt idx="5959">
                  <c:v>488.76333333333332</c:v>
                </c:pt>
                <c:pt idx="5960">
                  <c:v>488.84500000000003</c:v>
                </c:pt>
                <c:pt idx="5961">
                  <c:v>488.92750000000001</c:v>
                </c:pt>
                <c:pt idx="5962">
                  <c:v>489.00916666666666</c:v>
                </c:pt>
                <c:pt idx="5963">
                  <c:v>489.09083333333336</c:v>
                </c:pt>
                <c:pt idx="5964">
                  <c:v>489.17333333333335</c:v>
                </c:pt>
                <c:pt idx="5965">
                  <c:v>489.25500000000005</c:v>
                </c:pt>
                <c:pt idx="5966">
                  <c:v>489.33750000000003</c:v>
                </c:pt>
                <c:pt idx="5967">
                  <c:v>489.41916666666663</c:v>
                </c:pt>
                <c:pt idx="5968">
                  <c:v>489.50166666666672</c:v>
                </c:pt>
                <c:pt idx="5969">
                  <c:v>489.58333333333331</c:v>
                </c:pt>
                <c:pt idx="5970">
                  <c:v>489.66499999999996</c:v>
                </c:pt>
                <c:pt idx="5971">
                  <c:v>489.7475</c:v>
                </c:pt>
                <c:pt idx="5972">
                  <c:v>489.82916666666665</c:v>
                </c:pt>
                <c:pt idx="5973">
                  <c:v>489.91166666666663</c:v>
                </c:pt>
                <c:pt idx="5974">
                  <c:v>489.99333333333334</c:v>
                </c:pt>
                <c:pt idx="5975">
                  <c:v>490.07583333333332</c:v>
                </c:pt>
                <c:pt idx="5976">
                  <c:v>490.15750000000003</c:v>
                </c:pt>
                <c:pt idx="5977">
                  <c:v>490.23916666666668</c:v>
                </c:pt>
                <c:pt idx="5978">
                  <c:v>490.32166666666666</c:v>
                </c:pt>
                <c:pt idx="5979">
                  <c:v>490.40333333333336</c:v>
                </c:pt>
                <c:pt idx="5980">
                  <c:v>490.48583333333335</c:v>
                </c:pt>
                <c:pt idx="5981">
                  <c:v>490.56750000000005</c:v>
                </c:pt>
                <c:pt idx="5982">
                  <c:v>490.65000000000003</c:v>
                </c:pt>
                <c:pt idx="5983">
                  <c:v>490.73166666666663</c:v>
                </c:pt>
                <c:pt idx="5984">
                  <c:v>490.81333333333333</c:v>
                </c:pt>
                <c:pt idx="5985">
                  <c:v>490.89583333333331</c:v>
                </c:pt>
                <c:pt idx="5986">
                  <c:v>490.97749999999996</c:v>
                </c:pt>
                <c:pt idx="5987">
                  <c:v>491.06</c:v>
                </c:pt>
                <c:pt idx="5988">
                  <c:v>491.14166666666665</c:v>
                </c:pt>
                <c:pt idx="5989">
                  <c:v>491.22416666666663</c:v>
                </c:pt>
                <c:pt idx="5990">
                  <c:v>491.30583333333334</c:v>
                </c:pt>
                <c:pt idx="5991">
                  <c:v>491.38749999999999</c:v>
                </c:pt>
                <c:pt idx="5992">
                  <c:v>491.47</c:v>
                </c:pt>
                <c:pt idx="5993">
                  <c:v>491.55166666666668</c:v>
                </c:pt>
                <c:pt idx="5994">
                  <c:v>491.63416666666666</c:v>
                </c:pt>
                <c:pt idx="5995">
                  <c:v>491.71583333333336</c:v>
                </c:pt>
                <c:pt idx="5996">
                  <c:v>491.79749999999996</c:v>
                </c:pt>
                <c:pt idx="5997">
                  <c:v>491.88000000000005</c:v>
                </c:pt>
                <c:pt idx="5998">
                  <c:v>491.96166666666664</c:v>
                </c:pt>
                <c:pt idx="5999">
                  <c:v>492.04416666666663</c:v>
                </c:pt>
                <c:pt idx="6000">
                  <c:v>492.12583333333333</c:v>
                </c:pt>
                <c:pt idx="6001">
                  <c:v>492.20833333333331</c:v>
                </c:pt>
                <c:pt idx="6002">
                  <c:v>492.28999999999996</c:v>
                </c:pt>
                <c:pt idx="6003">
                  <c:v>492.37166666666667</c:v>
                </c:pt>
                <c:pt idx="6004">
                  <c:v>492.45416666666665</c:v>
                </c:pt>
                <c:pt idx="6005">
                  <c:v>492.53583333333336</c:v>
                </c:pt>
                <c:pt idx="6006">
                  <c:v>492.61833333333334</c:v>
                </c:pt>
                <c:pt idx="6007">
                  <c:v>492.7</c:v>
                </c:pt>
                <c:pt idx="6008">
                  <c:v>492.78250000000003</c:v>
                </c:pt>
                <c:pt idx="6009">
                  <c:v>492.86416666666668</c:v>
                </c:pt>
                <c:pt idx="6010">
                  <c:v>492.94583333333338</c:v>
                </c:pt>
                <c:pt idx="6011">
                  <c:v>493.02833333333336</c:v>
                </c:pt>
                <c:pt idx="6012">
                  <c:v>493.10999999999996</c:v>
                </c:pt>
                <c:pt idx="6013">
                  <c:v>493.19250000000005</c:v>
                </c:pt>
                <c:pt idx="6014">
                  <c:v>493.27416666666664</c:v>
                </c:pt>
                <c:pt idx="6015">
                  <c:v>493.35666666666663</c:v>
                </c:pt>
                <c:pt idx="6016">
                  <c:v>493.43833333333333</c:v>
                </c:pt>
                <c:pt idx="6017">
                  <c:v>493.52</c:v>
                </c:pt>
                <c:pt idx="6018">
                  <c:v>493.60249999999996</c:v>
                </c:pt>
                <c:pt idx="6019">
                  <c:v>493.68416666666667</c:v>
                </c:pt>
                <c:pt idx="6020">
                  <c:v>493.76666666666665</c:v>
                </c:pt>
                <c:pt idx="6021">
                  <c:v>493.84833333333336</c:v>
                </c:pt>
                <c:pt idx="6022">
                  <c:v>493.93083333333334</c:v>
                </c:pt>
                <c:pt idx="6023">
                  <c:v>494.01249999999999</c:v>
                </c:pt>
                <c:pt idx="6024">
                  <c:v>494.09416666666669</c:v>
                </c:pt>
                <c:pt idx="6025">
                  <c:v>494.17666666666668</c:v>
                </c:pt>
                <c:pt idx="6026">
                  <c:v>494.25833333333338</c:v>
                </c:pt>
                <c:pt idx="6027">
                  <c:v>494.34083333333336</c:v>
                </c:pt>
                <c:pt idx="6028">
                  <c:v>494.42249999999996</c:v>
                </c:pt>
                <c:pt idx="6029">
                  <c:v>494.50500000000005</c:v>
                </c:pt>
                <c:pt idx="6030">
                  <c:v>494.58666666666664</c:v>
                </c:pt>
                <c:pt idx="6031">
                  <c:v>494.66833333333335</c:v>
                </c:pt>
                <c:pt idx="6032">
                  <c:v>494.75083333333333</c:v>
                </c:pt>
                <c:pt idx="6033">
                  <c:v>494.83249999999998</c:v>
                </c:pt>
                <c:pt idx="6034">
                  <c:v>494.91499999999996</c:v>
                </c:pt>
                <c:pt idx="6035">
                  <c:v>494.99666666666667</c:v>
                </c:pt>
                <c:pt idx="6036">
                  <c:v>495.07833333333332</c:v>
                </c:pt>
                <c:pt idx="6037">
                  <c:v>495.16083333333336</c:v>
                </c:pt>
                <c:pt idx="6038">
                  <c:v>495.24250000000001</c:v>
                </c:pt>
                <c:pt idx="6039">
                  <c:v>495.32499999999999</c:v>
                </c:pt>
                <c:pt idx="6040">
                  <c:v>495.40666666666669</c:v>
                </c:pt>
                <c:pt idx="6041">
                  <c:v>495.48916666666668</c:v>
                </c:pt>
                <c:pt idx="6042">
                  <c:v>495.57083333333338</c:v>
                </c:pt>
                <c:pt idx="6043">
                  <c:v>495.65249999999997</c:v>
                </c:pt>
                <c:pt idx="6044">
                  <c:v>495.73499999999996</c:v>
                </c:pt>
                <c:pt idx="6045">
                  <c:v>495.81666666666666</c:v>
                </c:pt>
                <c:pt idx="6046">
                  <c:v>495.89916666666664</c:v>
                </c:pt>
                <c:pt idx="6047">
                  <c:v>495.98083333333335</c:v>
                </c:pt>
                <c:pt idx="6048">
                  <c:v>496.06333333333333</c:v>
                </c:pt>
                <c:pt idx="6049">
                  <c:v>496.14499999999998</c:v>
                </c:pt>
                <c:pt idx="6050">
                  <c:v>496.22666666666669</c:v>
                </c:pt>
                <c:pt idx="6051">
                  <c:v>496.30916666666667</c:v>
                </c:pt>
                <c:pt idx="6052">
                  <c:v>496.39083333333332</c:v>
                </c:pt>
                <c:pt idx="6053">
                  <c:v>496.47333333333336</c:v>
                </c:pt>
                <c:pt idx="6054">
                  <c:v>496.55500000000001</c:v>
                </c:pt>
                <c:pt idx="6055">
                  <c:v>496.63749999999999</c:v>
                </c:pt>
                <c:pt idx="6056">
                  <c:v>496.71916666666669</c:v>
                </c:pt>
                <c:pt idx="6057">
                  <c:v>496.80083333333329</c:v>
                </c:pt>
                <c:pt idx="6058">
                  <c:v>496.88333333333338</c:v>
                </c:pt>
                <c:pt idx="6059">
                  <c:v>496.96499999999997</c:v>
                </c:pt>
                <c:pt idx="6060">
                  <c:v>497.04749999999996</c:v>
                </c:pt>
                <c:pt idx="6061">
                  <c:v>497.12916666666666</c:v>
                </c:pt>
                <c:pt idx="6062">
                  <c:v>497.21166666666664</c:v>
                </c:pt>
                <c:pt idx="6063">
                  <c:v>497.29333333333335</c:v>
                </c:pt>
                <c:pt idx="6064">
                  <c:v>497.375</c:v>
                </c:pt>
                <c:pt idx="6065">
                  <c:v>497.45749999999998</c:v>
                </c:pt>
                <c:pt idx="6066">
                  <c:v>497.53916666666669</c:v>
                </c:pt>
                <c:pt idx="6067">
                  <c:v>497.62166666666667</c:v>
                </c:pt>
                <c:pt idx="6068">
                  <c:v>497.70333333333332</c:v>
                </c:pt>
                <c:pt idx="6069">
                  <c:v>497.78583333333336</c:v>
                </c:pt>
                <c:pt idx="6070">
                  <c:v>497.86750000000001</c:v>
                </c:pt>
                <c:pt idx="6071">
                  <c:v>497.94916666666671</c:v>
                </c:pt>
                <c:pt idx="6072">
                  <c:v>498.03166666666669</c:v>
                </c:pt>
                <c:pt idx="6073">
                  <c:v>498.11333333333329</c:v>
                </c:pt>
                <c:pt idx="6074">
                  <c:v>498.19583333333338</c:v>
                </c:pt>
                <c:pt idx="6075">
                  <c:v>498.27749999999997</c:v>
                </c:pt>
                <c:pt idx="6076">
                  <c:v>498.35999999999996</c:v>
                </c:pt>
                <c:pt idx="6077">
                  <c:v>498.44166666666666</c:v>
                </c:pt>
                <c:pt idx="6078">
                  <c:v>498.52333333333331</c:v>
                </c:pt>
                <c:pt idx="6079">
                  <c:v>498.60583333333335</c:v>
                </c:pt>
                <c:pt idx="6080">
                  <c:v>498.6875</c:v>
                </c:pt>
                <c:pt idx="6081">
                  <c:v>498.77</c:v>
                </c:pt>
                <c:pt idx="6082">
                  <c:v>498.85166666666669</c:v>
                </c:pt>
                <c:pt idx="6083">
                  <c:v>498.93333333333334</c:v>
                </c:pt>
                <c:pt idx="6084">
                  <c:v>499.01583333333332</c:v>
                </c:pt>
                <c:pt idx="6085">
                  <c:v>499.09750000000003</c:v>
                </c:pt>
                <c:pt idx="6086">
                  <c:v>499.18</c:v>
                </c:pt>
                <c:pt idx="6087">
                  <c:v>499.26166666666671</c:v>
                </c:pt>
                <c:pt idx="6088">
                  <c:v>499.34416666666669</c:v>
                </c:pt>
                <c:pt idx="6089">
                  <c:v>499.42583333333329</c:v>
                </c:pt>
                <c:pt idx="6090">
                  <c:v>499.50749999999999</c:v>
                </c:pt>
                <c:pt idx="6091">
                  <c:v>499.59</c:v>
                </c:pt>
                <c:pt idx="6092">
                  <c:v>499.67166666666668</c:v>
                </c:pt>
                <c:pt idx="6093">
                  <c:v>499.75416666666666</c:v>
                </c:pt>
                <c:pt idx="6094">
                  <c:v>499.83583333333331</c:v>
                </c:pt>
                <c:pt idx="6095">
                  <c:v>499.91833333333335</c:v>
                </c:pt>
                <c:pt idx="6096">
                  <c:v>500</c:v>
                </c:pt>
                <c:pt idx="6097">
                  <c:v>500.08166666666665</c:v>
                </c:pt>
                <c:pt idx="6098">
                  <c:v>500.16416666666669</c:v>
                </c:pt>
                <c:pt idx="6099">
                  <c:v>500.24583333333334</c:v>
                </c:pt>
                <c:pt idx="6100">
                  <c:v>500.32833333333332</c:v>
                </c:pt>
                <c:pt idx="6101">
                  <c:v>500.41</c:v>
                </c:pt>
                <c:pt idx="6102">
                  <c:v>500.49250000000001</c:v>
                </c:pt>
                <c:pt idx="6103">
                  <c:v>500.57416666666671</c:v>
                </c:pt>
                <c:pt idx="6104">
                  <c:v>500.65583333333331</c:v>
                </c:pt>
                <c:pt idx="6105">
                  <c:v>500.73833333333329</c:v>
                </c:pt>
                <c:pt idx="6106">
                  <c:v>500.82</c:v>
                </c:pt>
                <c:pt idx="6107">
                  <c:v>500.90249999999997</c:v>
                </c:pt>
                <c:pt idx="6108">
                  <c:v>500.98416666666668</c:v>
                </c:pt>
                <c:pt idx="6109">
                  <c:v>501.06666666666666</c:v>
                </c:pt>
                <c:pt idx="6110">
                  <c:v>501.14833333333331</c:v>
                </c:pt>
                <c:pt idx="6111">
                  <c:v>501.23</c:v>
                </c:pt>
                <c:pt idx="6112">
                  <c:v>501.3125</c:v>
                </c:pt>
                <c:pt idx="6113">
                  <c:v>501.39416666666665</c:v>
                </c:pt>
                <c:pt idx="6114">
                  <c:v>501.47666666666669</c:v>
                </c:pt>
                <c:pt idx="6115">
                  <c:v>501.55833333333334</c:v>
                </c:pt>
                <c:pt idx="6116">
                  <c:v>501.64083333333332</c:v>
                </c:pt>
                <c:pt idx="6117">
                  <c:v>501.72250000000003</c:v>
                </c:pt>
                <c:pt idx="6118">
                  <c:v>501.80416666666662</c:v>
                </c:pt>
                <c:pt idx="6119">
                  <c:v>501.88666666666671</c:v>
                </c:pt>
                <c:pt idx="6120">
                  <c:v>501.96833333333331</c:v>
                </c:pt>
                <c:pt idx="6121">
                  <c:v>502.05083333333329</c:v>
                </c:pt>
                <c:pt idx="6122">
                  <c:v>502.13249999999999</c:v>
                </c:pt>
                <c:pt idx="6123">
                  <c:v>502.21416666666664</c:v>
                </c:pt>
                <c:pt idx="6124">
                  <c:v>502.29666666666668</c:v>
                </c:pt>
                <c:pt idx="6125">
                  <c:v>502.37833333333333</c:v>
                </c:pt>
                <c:pt idx="6126">
                  <c:v>502.46083333333331</c:v>
                </c:pt>
                <c:pt idx="6127">
                  <c:v>502.54250000000002</c:v>
                </c:pt>
                <c:pt idx="6128">
                  <c:v>502.625</c:v>
                </c:pt>
                <c:pt idx="6129">
                  <c:v>502.70666666666665</c:v>
                </c:pt>
                <c:pt idx="6130">
                  <c:v>502.78833333333336</c:v>
                </c:pt>
                <c:pt idx="6131">
                  <c:v>502.87083333333334</c:v>
                </c:pt>
                <c:pt idx="6132">
                  <c:v>502.95250000000004</c:v>
                </c:pt>
                <c:pt idx="6133">
                  <c:v>503.03500000000003</c:v>
                </c:pt>
                <c:pt idx="6134">
                  <c:v>503.11666666666662</c:v>
                </c:pt>
                <c:pt idx="6135">
                  <c:v>503.19916666666671</c:v>
                </c:pt>
                <c:pt idx="6136">
                  <c:v>503.28083333333331</c:v>
                </c:pt>
                <c:pt idx="6137">
                  <c:v>503.36250000000001</c:v>
                </c:pt>
                <c:pt idx="6138">
                  <c:v>503.44499999999999</c:v>
                </c:pt>
                <c:pt idx="6139">
                  <c:v>503.52666666666664</c:v>
                </c:pt>
                <c:pt idx="6140">
                  <c:v>503.60916666666668</c:v>
                </c:pt>
                <c:pt idx="6141">
                  <c:v>503.69083333333333</c:v>
                </c:pt>
                <c:pt idx="6142">
                  <c:v>503.77333333333331</c:v>
                </c:pt>
                <c:pt idx="6143">
                  <c:v>503.85500000000002</c:v>
                </c:pt>
                <c:pt idx="6144">
                  <c:v>503.93666666666667</c:v>
                </c:pt>
                <c:pt idx="6145">
                  <c:v>504.01916666666665</c:v>
                </c:pt>
                <c:pt idx="6146">
                  <c:v>504.10083333333336</c:v>
                </c:pt>
                <c:pt idx="6147">
                  <c:v>504.18333333333334</c:v>
                </c:pt>
                <c:pt idx="6148">
                  <c:v>504.26500000000004</c:v>
                </c:pt>
                <c:pt idx="6149">
                  <c:v>504.34750000000003</c:v>
                </c:pt>
                <c:pt idx="6150">
                  <c:v>504.42916666666662</c:v>
                </c:pt>
                <c:pt idx="6151">
                  <c:v>504.51083333333332</c:v>
                </c:pt>
                <c:pt idx="6152">
                  <c:v>504.59333333333331</c:v>
                </c:pt>
                <c:pt idx="6153">
                  <c:v>504.67500000000001</c:v>
                </c:pt>
                <c:pt idx="6154">
                  <c:v>504.75749999999999</c:v>
                </c:pt>
                <c:pt idx="6155">
                  <c:v>504.83916666666664</c:v>
                </c:pt>
                <c:pt idx="6156">
                  <c:v>504.92166666666668</c:v>
                </c:pt>
                <c:pt idx="6157">
                  <c:v>505.00333333333333</c:v>
                </c:pt>
                <c:pt idx="6158">
                  <c:v>505.08500000000004</c:v>
                </c:pt>
                <c:pt idx="6159">
                  <c:v>505.16750000000002</c:v>
                </c:pt>
                <c:pt idx="6160">
                  <c:v>505.24916666666667</c:v>
                </c:pt>
                <c:pt idx="6161">
                  <c:v>505.33166666666665</c:v>
                </c:pt>
                <c:pt idx="6162">
                  <c:v>505.41333333333336</c:v>
                </c:pt>
                <c:pt idx="6163">
                  <c:v>505.49499999999995</c:v>
                </c:pt>
                <c:pt idx="6164">
                  <c:v>505.57750000000004</c:v>
                </c:pt>
                <c:pt idx="6165">
                  <c:v>505.65916666666664</c:v>
                </c:pt>
                <c:pt idx="6166">
                  <c:v>505.74166666666662</c:v>
                </c:pt>
                <c:pt idx="6167">
                  <c:v>505.82333333333332</c:v>
                </c:pt>
                <c:pt idx="6168">
                  <c:v>505.90583333333331</c:v>
                </c:pt>
                <c:pt idx="6169">
                  <c:v>505.98750000000001</c:v>
                </c:pt>
                <c:pt idx="6170">
                  <c:v>506.06916666666666</c:v>
                </c:pt>
                <c:pt idx="6171">
                  <c:v>506.15166666666664</c:v>
                </c:pt>
                <c:pt idx="6172">
                  <c:v>506.23333333333335</c:v>
                </c:pt>
                <c:pt idx="6173">
                  <c:v>506.31583333333333</c:v>
                </c:pt>
                <c:pt idx="6174">
                  <c:v>506.39750000000004</c:v>
                </c:pt>
                <c:pt idx="6175">
                  <c:v>506.48</c:v>
                </c:pt>
                <c:pt idx="6176">
                  <c:v>506.56166666666667</c:v>
                </c:pt>
                <c:pt idx="6177">
                  <c:v>506.64333333333337</c:v>
                </c:pt>
                <c:pt idx="6178">
                  <c:v>506.72583333333336</c:v>
                </c:pt>
                <c:pt idx="6179">
                  <c:v>506.80749999999995</c:v>
                </c:pt>
                <c:pt idx="6180">
                  <c:v>506.89000000000004</c:v>
                </c:pt>
                <c:pt idx="6181">
                  <c:v>506.97166666666664</c:v>
                </c:pt>
                <c:pt idx="6182">
                  <c:v>507.05416666666662</c:v>
                </c:pt>
                <c:pt idx="6183">
                  <c:v>507.13583333333332</c:v>
                </c:pt>
                <c:pt idx="6184">
                  <c:v>507.21749999999997</c:v>
                </c:pt>
                <c:pt idx="6185">
                  <c:v>507.3</c:v>
                </c:pt>
                <c:pt idx="6186">
                  <c:v>507.38166666666666</c:v>
                </c:pt>
                <c:pt idx="6187">
                  <c:v>507.46416666666664</c:v>
                </c:pt>
                <c:pt idx="6188">
                  <c:v>507.54583333333335</c:v>
                </c:pt>
                <c:pt idx="6189">
                  <c:v>507.62833333333333</c:v>
                </c:pt>
                <c:pt idx="6190">
                  <c:v>507.71000000000004</c:v>
                </c:pt>
                <c:pt idx="6191">
                  <c:v>507.79166666666669</c:v>
                </c:pt>
                <c:pt idx="6192">
                  <c:v>507.87416666666667</c:v>
                </c:pt>
                <c:pt idx="6193">
                  <c:v>507.95583333333337</c:v>
                </c:pt>
                <c:pt idx="6194">
                  <c:v>508.03833333333336</c:v>
                </c:pt>
                <c:pt idx="6195">
                  <c:v>508.11999999999995</c:v>
                </c:pt>
                <c:pt idx="6196">
                  <c:v>508.20250000000004</c:v>
                </c:pt>
                <c:pt idx="6197">
                  <c:v>508.28416666666664</c:v>
                </c:pt>
                <c:pt idx="6198">
                  <c:v>508.36583333333334</c:v>
                </c:pt>
                <c:pt idx="6199">
                  <c:v>508.44833333333332</c:v>
                </c:pt>
                <c:pt idx="6200">
                  <c:v>508.53</c:v>
                </c:pt>
                <c:pt idx="6201">
                  <c:v>508.61250000000001</c:v>
                </c:pt>
                <c:pt idx="6202">
                  <c:v>508.69416666666666</c:v>
                </c:pt>
                <c:pt idx="6203">
                  <c:v>508.77666666666664</c:v>
                </c:pt>
                <c:pt idx="6204">
                  <c:v>508.85833333333335</c:v>
                </c:pt>
                <c:pt idx="6205">
                  <c:v>508.94</c:v>
                </c:pt>
                <c:pt idx="6206">
                  <c:v>509.02250000000004</c:v>
                </c:pt>
                <c:pt idx="6207">
                  <c:v>509.10416666666669</c:v>
                </c:pt>
                <c:pt idx="6208">
                  <c:v>509.18666666666667</c:v>
                </c:pt>
                <c:pt idx="6209">
                  <c:v>509.26833333333337</c:v>
                </c:pt>
                <c:pt idx="6210">
                  <c:v>509.34999999999997</c:v>
                </c:pt>
                <c:pt idx="6211">
                  <c:v>509.43249999999995</c:v>
                </c:pt>
                <c:pt idx="6212">
                  <c:v>509.51416666666665</c:v>
                </c:pt>
                <c:pt idx="6213">
                  <c:v>509.59666666666664</c:v>
                </c:pt>
                <c:pt idx="6214">
                  <c:v>509.67833333333334</c:v>
                </c:pt>
                <c:pt idx="6215">
                  <c:v>509.76083333333332</c:v>
                </c:pt>
                <c:pt idx="6216">
                  <c:v>509.84249999999997</c:v>
                </c:pt>
                <c:pt idx="6217">
                  <c:v>509.92416666666668</c:v>
                </c:pt>
                <c:pt idx="6218">
                  <c:v>510.00666666666666</c:v>
                </c:pt>
                <c:pt idx="6219">
                  <c:v>510.08833333333337</c:v>
                </c:pt>
                <c:pt idx="6220">
                  <c:v>510.17083333333335</c:v>
                </c:pt>
                <c:pt idx="6221">
                  <c:v>510.2525</c:v>
                </c:pt>
                <c:pt idx="6222">
                  <c:v>510.33500000000004</c:v>
                </c:pt>
                <c:pt idx="6223">
                  <c:v>510.41666666666669</c:v>
                </c:pt>
                <c:pt idx="6224">
                  <c:v>510.49833333333328</c:v>
                </c:pt>
                <c:pt idx="6225">
                  <c:v>510.58083333333337</c:v>
                </c:pt>
                <c:pt idx="6226">
                  <c:v>510.66249999999997</c:v>
                </c:pt>
                <c:pt idx="6227">
                  <c:v>510.74499999999995</c:v>
                </c:pt>
                <c:pt idx="6228">
                  <c:v>510.82666666666665</c:v>
                </c:pt>
                <c:pt idx="6229">
                  <c:v>510.90916666666664</c:v>
                </c:pt>
                <c:pt idx="6230">
                  <c:v>510.99083333333334</c:v>
                </c:pt>
                <c:pt idx="6231">
                  <c:v>511.07249999999999</c:v>
                </c:pt>
                <c:pt idx="6232">
                  <c:v>511.15499999999997</c:v>
                </c:pt>
                <c:pt idx="6233">
                  <c:v>511.23666666666668</c:v>
                </c:pt>
                <c:pt idx="6234">
                  <c:v>511.31916666666666</c:v>
                </c:pt>
                <c:pt idx="6235">
                  <c:v>511.40083333333337</c:v>
                </c:pt>
                <c:pt idx="6236">
                  <c:v>511.48333333333335</c:v>
                </c:pt>
                <c:pt idx="6237">
                  <c:v>511.565</c:v>
                </c:pt>
                <c:pt idx="6238">
                  <c:v>511.6466666666667</c:v>
                </c:pt>
                <c:pt idx="6239">
                  <c:v>511.72916666666669</c:v>
                </c:pt>
                <c:pt idx="6240">
                  <c:v>511.81083333333328</c:v>
                </c:pt>
                <c:pt idx="6241">
                  <c:v>511.89333333333337</c:v>
                </c:pt>
                <c:pt idx="6242">
                  <c:v>511.97499999999997</c:v>
                </c:pt>
                <c:pt idx="6243">
                  <c:v>512.0575</c:v>
                </c:pt>
                <c:pt idx="6244">
                  <c:v>512.13916666666671</c:v>
                </c:pt>
                <c:pt idx="6245">
                  <c:v>512.2208333333333</c:v>
                </c:pt>
                <c:pt idx="6246">
                  <c:v>512.3033333333334</c:v>
                </c:pt>
                <c:pt idx="6247">
                  <c:v>512.38499999999999</c:v>
                </c:pt>
                <c:pt idx="6248">
                  <c:v>512.46749999999997</c:v>
                </c:pt>
                <c:pt idx="6249">
                  <c:v>512.54916666666668</c:v>
                </c:pt>
                <c:pt idx="6250">
                  <c:v>512.63083333333327</c:v>
                </c:pt>
                <c:pt idx="6251">
                  <c:v>512.71333333333337</c:v>
                </c:pt>
                <c:pt idx="6252">
                  <c:v>512.79499999999996</c:v>
                </c:pt>
                <c:pt idx="6253">
                  <c:v>512.87749999999994</c:v>
                </c:pt>
                <c:pt idx="6254">
                  <c:v>512.95916666666665</c:v>
                </c:pt>
                <c:pt idx="6255">
                  <c:v>513.04166666666663</c:v>
                </c:pt>
                <c:pt idx="6256">
                  <c:v>513.12333333333333</c:v>
                </c:pt>
                <c:pt idx="6257">
                  <c:v>513.20500000000004</c:v>
                </c:pt>
                <c:pt idx="6258">
                  <c:v>513.28750000000002</c:v>
                </c:pt>
                <c:pt idx="6259">
                  <c:v>513.36916666666673</c:v>
                </c:pt>
                <c:pt idx="6260">
                  <c:v>513.45166666666671</c:v>
                </c:pt>
                <c:pt idx="6261">
                  <c:v>513.5333333333333</c:v>
                </c:pt>
                <c:pt idx="6262">
                  <c:v>513.6158333333334</c:v>
                </c:pt>
                <c:pt idx="6263">
                  <c:v>513.69749999999999</c:v>
                </c:pt>
                <c:pt idx="6264">
                  <c:v>513.7791666666667</c:v>
                </c:pt>
                <c:pt idx="6265">
                  <c:v>513.86166666666668</c:v>
                </c:pt>
                <c:pt idx="6266">
                  <c:v>513.94333333333327</c:v>
                </c:pt>
                <c:pt idx="6267">
                  <c:v>514.02583333333337</c:v>
                </c:pt>
                <c:pt idx="6268">
                  <c:v>514.10749999999996</c:v>
                </c:pt>
                <c:pt idx="6269">
                  <c:v>514.18999999999994</c:v>
                </c:pt>
                <c:pt idx="6270">
                  <c:v>514.27166666666665</c:v>
                </c:pt>
                <c:pt idx="6271">
                  <c:v>514.35333333333335</c:v>
                </c:pt>
                <c:pt idx="6272">
                  <c:v>514.43583333333333</c:v>
                </c:pt>
                <c:pt idx="6273">
                  <c:v>514.51750000000004</c:v>
                </c:pt>
                <c:pt idx="6274">
                  <c:v>514.6</c:v>
                </c:pt>
                <c:pt idx="6275">
                  <c:v>514.68166666666673</c:v>
                </c:pt>
                <c:pt idx="6276">
                  <c:v>514.76416666666671</c:v>
                </c:pt>
                <c:pt idx="6277">
                  <c:v>514.8458333333333</c:v>
                </c:pt>
                <c:pt idx="6278">
                  <c:v>514.92750000000001</c:v>
                </c:pt>
                <c:pt idx="6279">
                  <c:v>515.01</c:v>
                </c:pt>
                <c:pt idx="6280">
                  <c:v>515.0916666666667</c:v>
                </c:pt>
                <c:pt idx="6281">
                  <c:v>515.17416666666668</c:v>
                </c:pt>
                <c:pt idx="6282">
                  <c:v>515.25583333333327</c:v>
                </c:pt>
                <c:pt idx="6283">
                  <c:v>515.33833333333337</c:v>
                </c:pt>
                <c:pt idx="6284">
                  <c:v>515.41999999999996</c:v>
                </c:pt>
                <c:pt idx="6285">
                  <c:v>515.50166666666667</c:v>
                </c:pt>
                <c:pt idx="6286">
                  <c:v>515.58416666666665</c:v>
                </c:pt>
                <c:pt idx="6287">
                  <c:v>515.66583333333335</c:v>
                </c:pt>
                <c:pt idx="6288">
                  <c:v>515.74833333333333</c:v>
                </c:pt>
                <c:pt idx="6289">
                  <c:v>515.83000000000004</c:v>
                </c:pt>
                <c:pt idx="6290">
                  <c:v>515.91166666666663</c:v>
                </c:pt>
                <c:pt idx="6291">
                  <c:v>515.99416666666673</c:v>
                </c:pt>
                <c:pt idx="6292">
                  <c:v>516.07583333333332</c:v>
                </c:pt>
                <c:pt idx="6293">
                  <c:v>516.1583333333333</c:v>
                </c:pt>
                <c:pt idx="6294">
                  <c:v>516.24</c:v>
                </c:pt>
                <c:pt idx="6295">
                  <c:v>516.32249999999999</c:v>
                </c:pt>
                <c:pt idx="6296">
                  <c:v>516.4041666666667</c:v>
                </c:pt>
                <c:pt idx="6297">
                  <c:v>516.48583333333329</c:v>
                </c:pt>
                <c:pt idx="6298">
                  <c:v>516.56833333333327</c:v>
                </c:pt>
                <c:pt idx="6299">
                  <c:v>516.65</c:v>
                </c:pt>
                <c:pt idx="6300">
                  <c:v>516.73249999999996</c:v>
                </c:pt>
                <c:pt idx="6301">
                  <c:v>516.81416666666667</c:v>
                </c:pt>
                <c:pt idx="6302">
                  <c:v>516.89666666666665</c:v>
                </c:pt>
                <c:pt idx="6303">
                  <c:v>516.97833333333335</c:v>
                </c:pt>
                <c:pt idx="6304">
                  <c:v>517.06000000000006</c:v>
                </c:pt>
                <c:pt idx="6305">
                  <c:v>517.14250000000004</c:v>
                </c:pt>
                <c:pt idx="6306">
                  <c:v>517.22416666666663</c:v>
                </c:pt>
                <c:pt idx="6307">
                  <c:v>517.30666666666673</c:v>
                </c:pt>
                <c:pt idx="6308">
                  <c:v>517.38833333333332</c:v>
                </c:pt>
                <c:pt idx="6309">
                  <c:v>517.4708333333333</c:v>
                </c:pt>
                <c:pt idx="6310">
                  <c:v>517.55250000000001</c:v>
                </c:pt>
                <c:pt idx="6311">
                  <c:v>517.6341666666666</c:v>
                </c:pt>
                <c:pt idx="6312">
                  <c:v>517.7166666666667</c:v>
                </c:pt>
                <c:pt idx="6313">
                  <c:v>517.79833333333329</c:v>
                </c:pt>
                <c:pt idx="6314">
                  <c:v>517.88083333333327</c:v>
                </c:pt>
                <c:pt idx="6315">
                  <c:v>517.96249999999998</c:v>
                </c:pt>
                <c:pt idx="6316">
                  <c:v>518.04499999999996</c:v>
                </c:pt>
                <c:pt idx="6317">
                  <c:v>518.12666666666667</c:v>
                </c:pt>
                <c:pt idx="6318">
                  <c:v>518.20833333333337</c:v>
                </c:pt>
                <c:pt idx="6319">
                  <c:v>518.29083333333335</c:v>
                </c:pt>
                <c:pt idx="6320">
                  <c:v>518.37250000000006</c:v>
                </c:pt>
                <c:pt idx="6321">
                  <c:v>518.45500000000004</c:v>
                </c:pt>
                <c:pt idx="6322">
                  <c:v>518.53666666666663</c:v>
                </c:pt>
                <c:pt idx="6323">
                  <c:v>518.61916666666673</c:v>
                </c:pt>
                <c:pt idx="6324">
                  <c:v>518.70083333333332</c:v>
                </c:pt>
                <c:pt idx="6325">
                  <c:v>518.78250000000003</c:v>
                </c:pt>
                <c:pt idx="6326">
                  <c:v>518.86500000000001</c:v>
                </c:pt>
                <c:pt idx="6327">
                  <c:v>518.9466666666666</c:v>
                </c:pt>
                <c:pt idx="6328">
                  <c:v>519.0291666666667</c:v>
                </c:pt>
                <c:pt idx="6329">
                  <c:v>519.11083333333329</c:v>
                </c:pt>
                <c:pt idx="6330">
                  <c:v>519.19333333333327</c:v>
                </c:pt>
                <c:pt idx="6331">
                  <c:v>519.27499999999998</c:v>
                </c:pt>
                <c:pt idx="6332">
                  <c:v>519.35666666666668</c:v>
                </c:pt>
                <c:pt idx="6333">
                  <c:v>519.43916666666667</c:v>
                </c:pt>
                <c:pt idx="6334">
                  <c:v>519.52083333333337</c:v>
                </c:pt>
                <c:pt idx="6335">
                  <c:v>519.60333333333335</c:v>
                </c:pt>
                <c:pt idx="6336">
                  <c:v>519.68500000000006</c:v>
                </c:pt>
                <c:pt idx="6337">
                  <c:v>519.76666666666665</c:v>
                </c:pt>
                <c:pt idx="6338">
                  <c:v>519.84916666666663</c:v>
                </c:pt>
                <c:pt idx="6339">
                  <c:v>519.93083333333334</c:v>
                </c:pt>
                <c:pt idx="6340">
                  <c:v>520.01333333333332</c:v>
                </c:pt>
                <c:pt idx="6341">
                  <c:v>520.09500000000003</c:v>
                </c:pt>
                <c:pt idx="6342">
                  <c:v>520.17750000000001</c:v>
                </c:pt>
                <c:pt idx="6343">
                  <c:v>520.2591666666666</c:v>
                </c:pt>
                <c:pt idx="6344">
                  <c:v>520.34083333333331</c:v>
                </c:pt>
                <c:pt idx="6345">
                  <c:v>520.42333333333329</c:v>
                </c:pt>
                <c:pt idx="6346">
                  <c:v>520.505</c:v>
                </c:pt>
                <c:pt idx="6347">
                  <c:v>520.58749999999998</c:v>
                </c:pt>
                <c:pt idx="6348">
                  <c:v>520.66916666666668</c:v>
                </c:pt>
                <c:pt idx="6349">
                  <c:v>520.75166666666667</c:v>
                </c:pt>
                <c:pt idx="6350">
                  <c:v>520.83333333333337</c:v>
                </c:pt>
                <c:pt idx="6351">
                  <c:v>520.91499999999996</c:v>
                </c:pt>
                <c:pt idx="6352">
                  <c:v>520.99750000000006</c:v>
                </c:pt>
                <c:pt idx="6353">
                  <c:v>521.07916666666665</c:v>
                </c:pt>
                <c:pt idx="6354">
                  <c:v>521.16166666666663</c:v>
                </c:pt>
                <c:pt idx="6355">
                  <c:v>521.24333333333334</c:v>
                </c:pt>
                <c:pt idx="6356">
                  <c:v>521.32583333333332</c:v>
                </c:pt>
                <c:pt idx="6357">
                  <c:v>521.40750000000003</c:v>
                </c:pt>
                <c:pt idx="6358">
                  <c:v>521.48916666666662</c:v>
                </c:pt>
                <c:pt idx="6359">
                  <c:v>521.5716666666666</c:v>
                </c:pt>
                <c:pt idx="6360">
                  <c:v>521.65333333333331</c:v>
                </c:pt>
                <c:pt idx="6361">
                  <c:v>521.73583333333329</c:v>
                </c:pt>
                <c:pt idx="6362">
                  <c:v>521.8175</c:v>
                </c:pt>
                <c:pt idx="6363">
                  <c:v>521.9</c:v>
                </c:pt>
                <c:pt idx="6364">
                  <c:v>521.98166666666668</c:v>
                </c:pt>
                <c:pt idx="6365">
                  <c:v>522.06333333333339</c:v>
                </c:pt>
                <c:pt idx="6366">
                  <c:v>522.14583333333337</c:v>
                </c:pt>
                <c:pt idx="6367">
                  <c:v>522.22749999999996</c:v>
                </c:pt>
                <c:pt idx="6368">
                  <c:v>522.31000000000006</c:v>
                </c:pt>
                <c:pt idx="6369">
                  <c:v>522.39166666666665</c:v>
                </c:pt>
                <c:pt idx="6370">
                  <c:v>522.47416666666663</c:v>
                </c:pt>
                <c:pt idx="6371">
                  <c:v>522.55583333333334</c:v>
                </c:pt>
                <c:pt idx="6372">
                  <c:v>522.63749999999993</c:v>
                </c:pt>
                <c:pt idx="6373">
                  <c:v>522.72</c:v>
                </c:pt>
                <c:pt idx="6374">
                  <c:v>522.80166666666662</c:v>
                </c:pt>
                <c:pt idx="6375">
                  <c:v>522.8841666666666</c:v>
                </c:pt>
                <c:pt idx="6376">
                  <c:v>522.96583333333331</c:v>
                </c:pt>
                <c:pt idx="6377">
                  <c:v>523.04750000000001</c:v>
                </c:pt>
                <c:pt idx="6378">
                  <c:v>523.13</c:v>
                </c:pt>
                <c:pt idx="6379">
                  <c:v>523.2116666666667</c:v>
                </c:pt>
                <c:pt idx="6380">
                  <c:v>523.29416666666668</c:v>
                </c:pt>
                <c:pt idx="6381">
                  <c:v>523.37583333333339</c:v>
                </c:pt>
                <c:pt idx="6382">
                  <c:v>523.45833333333337</c:v>
                </c:pt>
                <c:pt idx="6383">
                  <c:v>523.54</c:v>
                </c:pt>
                <c:pt idx="6384">
                  <c:v>523.62166666666667</c:v>
                </c:pt>
                <c:pt idx="6385">
                  <c:v>523.70416666666665</c:v>
                </c:pt>
                <c:pt idx="6386">
                  <c:v>523.78583333333336</c:v>
                </c:pt>
                <c:pt idx="6387">
                  <c:v>523.86833333333334</c:v>
                </c:pt>
                <c:pt idx="6388">
                  <c:v>523.94999999999993</c:v>
                </c:pt>
                <c:pt idx="6389">
                  <c:v>524.03250000000003</c:v>
                </c:pt>
                <c:pt idx="6390">
                  <c:v>524.11416666666662</c:v>
                </c:pt>
                <c:pt idx="6391">
                  <c:v>524.19583333333333</c:v>
                </c:pt>
                <c:pt idx="6392">
                  <c:v>524.27833333333331</c:v>
                </c:pt>
                <c:pt idx="6393">
                  <c:v>524.36</c:v>
                </c:pt>
                <c:pt idx="6394">
                  <c:v>524.4425</c:v>
                </c:pt>
                <c:pt idx="6395">
                  <c:v>524.5241666666667</c:v>
                </c:pt>
                <c:pt idx="6396">
                  <c:v>524.60666666666668</c:v>
                </c:pt>
                <c:pt idx="6397">
                  <c:v>524.68833333333339</c:v>
                </c:pt>
                <c:pt idx="6398">
                  <c:v>524.77</c:v>
                </c:pt>
                <c:pt idx="6399">
                  <c:v>524.85249999999996</c:v>
                </c:pt>
                <c:pt idx="6400">
                  <c:v>524.93416666666667</c:v>
                </c:pt>
                <c:pt idx="6401">
                  <c:v>525.01666666666665</c:v>
                </c:pt>
                <c:pt idx="6402">
                  <c:v>525.09833333333336</c:v>
                </c:pt>
                <c:pt idx="6403">
                  <c:v>525.18083333333334</c:v>
                </c:pt>
                <c:pt idx="6404">
                  <c:v>525.26249999999993</c:v>
                </c:pt>
                <c:pt idx="6405">
                  <c:v>525.34416666666664</c:v>
                </c:pt>
                <c:pt idx="6406">
                  <c:v>525.42666666666662</c:v>
                </c:pt>
                <c:pt idx="6407">
                  <c:v>525.50833333333333</c:v>
                </c:pt>
                <c:pt idx="6408">
                  <c:v>525.59083333333331</c:v>
                </c:pt>
                <c:pt idx="6409">
                  <c:v>525.67250000000001</c:v>
                </c:pt>
                <c:pt idx="6410">
                  <c:v>525.755</c:v>
                </c:pt>
                <c:pt idx="6411">
                  <c:v>525.8366666666667</c:v>
                </c:pt>
                <c:pt idx="6412">
                  <c:v>525.91833333333341</c:v>
                </c:pt>
                <c:pt idx="6413">
                  <c:v>526.00083333333339</c:v>
                </c:pt>
                <c:pt idx="6414">
                  <c:v>526.08249999999998</c:v>
                </c:pt>
                <c:pt idx="6415">
                  <c:v>526.16499999999996</c:v>
                </c:pt>
                <c:pt idx="6416">
                  <c:v>526.24666666666667</c:v>
                </c:pt>
                <c:pt idx="6417">
                  <c:v>526.32833333333326</c:v>
                </c:pt>
                <c:pt idx="6418">
                  <c:v>526.41083333333336</c:v>
                </c:pt>
                <c:pt idx="6419">
                  <c:v>526.49249999999995</c:v>
                </c:pt>
                <c:pt idx="6420">
                  <c:v>526.57499999999993</c:v>
                </c:pt>
                <c:pt idx="6421">
                  <c:v>526.65666666666664</c:v>
                </c:pt>
                <c:pt idx="6422">
                  <c:v>526.73916666666662</c:v>
                </c:pt>
                <c:pt idx="6423">
                  <c:v>526.82083333333333</c:v>
                </c:pt>
                <c:pt idx="6424">
                  <c:v>526.90250000000003</c:v>
                </c:pt>
                <c:pt idx="6425">
                  <c:v>526.98500000000001</c:v>
                </c:pt>
                <c:pt idx="6426">
                  <c:v>527.06666666666672</c:v>
                </c:pt>
                <c:pt idx="6427">
                  <c:v>527.1491666666667</c:v>
                </c:pt>
                <c:pt idx="6428">
                  <c:v>527.23083333333341</c:v>
                </c:pt>
                <c:pt idx="6429">
                  <c:v>527.31333333333339</c:v>
                </c:pt>
                <c:pt idx="6430">
                  <c:v>527.39499999999998</c:v>
                </c:pt>
                <c:pt idx="6431">
                  <c:v>527.47666666666669</c:v>
                </c:pt>
                <c:pt idx="6432">
                  <c:v>527.55916666666667</c:v>
                </c:pt>
                <c:pt idx="6433">
                  <c:v>527.64083333333326</c:v>
                </c:pt>
                <c:pt idx="6434">
                  <c:v>527.72333333333336</c:v>
                </c:pt>
                <c:pt idx="6435">
                  <c:v>527.80499999999995</c:v>
                </c:pt>
                <c:pt idx="6436">
                  <c:v>527.88749999999993</c:v>
                </c:pt>
                <c:pt idx="6437">
                  <c:v>527.96916666666664</c:v>
                </c:pt>
                <c:pt idx="6438">
                  <c:v>528.05083333333334</c:v>
                </c:pt>
                <c:pt idx="6439">
                  <c:v>528.13333333333333</c:v>
                </c:pt>
                <c:pt idx="6440">
                  <c:v>528.21500000000003</c:v>
                </c:pt>
                <c:pt idx="6441">
                  <c:v>528.29750000000001</c:v>
                </c:pt>
                <c:pt idx="6442">
                  <c:v>528.37916666666672</c:v>
                </c:pt>
                <c:pt idx="6443">
                  <c:v>528.4616666666667</c:v>
                </c:pt>
                <c:pt idx="6444">
                  <c:v>528.54333333333341</c:v>
                </c:pt>
                <c:pt idx="6445">
                  <c:v>528.625</c:v>
                </c:pt>
                <c:pt idx="6446">
                  <c:v>528.70749999999998</c:v>
                </c:pt>
                <c:pt idx="6447">
                  <c:v>528.78916666666669</c:v>
                </c:pt>
                <c:pt idx="6448">
                  <c:v>528.87166666666667</c:v>
                </c:pt>
                <c:pt idx="6449">
                  <c:v>528.95333333333326</c:v>
                </c:pt>
                <c:pt idx="6450">
                  <c:v>529.03583333333336</c:v>
                </c:pt>
                <c:pt idx="6451">
                  <c:v>529.11749999999995</c:v>
                </c:pt>
                <c:pt idx="6452">
                  <c:v>529.19916666666666</c:v>
                </c:pt>
                <c:pt idx="6453">
                  <c:v>529.28166666666664</c:v>
                </c:pt>
                <c:pt idx="6454">
                  <c:v>529.36333333333334</c:v>
                </c:pt>
                <c:pt idx="6455">
                  <c:v>529.44583333333333</c:v>
                </c:pt>
                <c:pt idx="6456">
                  <c:v>529.52750000000003</c:v>
                </c:pt>
                <c:pt idx="6457">
                  <c:v>529.61</c:v>
                </c:pt>
                <c:pt idx="6458">
                  <c:v>529.69166666666672</c:v>
                </c:pt>
                <c:pt idx="6459">
                  <c:v>529.77333333333331</c:v>
                </c:pt>
                <c:pt idx="6460">
                  <c:v>529.85583333333341</c:v>
                </c:pt>
                <c:pt idx="6461">
                  <c:v>529.9375</c:v>
                </c:pt>
                <c:pt idx="6462">
                  <c:v>530.02</c:v>
                </c:pt>
                <c:pt idx="6463">
                  <c:v>530.10166666666669</c:v>
                </c:pt>
                <c:pt idx="6464">
                  <c:v>530.18333333333328</c:v>
                </c:pt>
                <c:pt idx="6465">
                  <c:v>530.26583333333326</c:v>
                </c:pt>
                <c:pt idx="6466">
                  <c:v>530.34749999999997</c:v>
                </c:pt>
                <c:pt idx="6467">
                  <c:v>530.42999999999995</c:v>
                </c:pt>
                <c:pt idx="6468">
                  <c:v>530.51166666666666</c:v>
                </c:pt>
                <c:pt idx="6469">
                  <c:v>530.59416666666664</c:v>
                </c:pt>
                <c:pt idx="6470">
                  <c:v>530.67583333333334</c:v>
                </c:pt>
                <c:pt idx="6471">
                  <c:v>530.75750000000005</c:v>
                </c:pt>
                <c:pt idx="6472">
                  <c:v>530.84</c:v>
                </c:pt>
                <c:pt idx="6473">
                  <c:v>530.92166666666674</c:v>
                </c:pt>
                <c:pt idx="6474">
                  <c:v>531.00416666666672</c:v>
                </c:pt>
                <c:pt idx="6475">
                  <c:v>531.08583333333331</c:v>
                </c:pt>
                <c:pt idx="6476">
                  <c:v>531.16833333333341</c:v>
                </c:pt>
                <c:pt idx="6477">
                  <c:v>531.25</c:v>
                </c:pt>
                <c:pt idx="6478">
                  <c:v>531.33166666666659</c:v>
                </c:pt>
                <c:pt idx="6479">
                  <c:v>531.41416666666669</c:v>
                </c:pt>
                <c:pt idx="6480">
                  <c:v>531.49583333333328</c:v>
                </c:pt>
                <c:pt idx="6481">
                  <c:v>531.57833333333326</c:v>
                </c:pt>
                <c:pt idx="6482">
                  <c:v>531.66</c:v>
                </c:pt>
                <c:pt idx="6483">
                  <c:v>531.74249999999995</c:v>
                </c:pt>
                <c:pt idx="6484">
                  <c:v>531.82416666666666</c:v>
                </c:pt>
                <c:pt idx="6485">
                  <c:v>531.90583333333336</c:v>
                </c:pt>
                <c:pt idx="6486">
                  <c:v>531.98833333333334</c:v>
                </c:pt>
                <c:pt idx="6487">
                  <c:v>532.07000000000005</c:v>
                </c:pt>
                <c:pt idx="6488">
                  <c:v>532.15250000000003</c:v>
                </c:pt>
                <c:pt idx="6489">
                  <c:v>532.23416666666674</c:v>
                </c:pt>
                <c:pt idx="6490">
                  <c:v>532.31666666666672</c:v>
                </c:pt>
                <c:pt idx="6491">
                  <c:v>532.39833333333331</c:v>
                </c:pt>
                <c:pt idx="6492">
                  <c:v>532.48</c:v>
                </c:pt>
                <c:pt idx="6493">
                  <c:v>532.5625</c:v>
                </c:pt>
                <c:pt idx="6494">
                  <c:v>532.64416666666659</c:v>
                </c:pt>
                <c:pt idx="6495">
                  <c:v>532.72666666666669</c:v>
                </c:pt>
                <c:pt idx="6496">
                  <c:v>532.80833333333328</c:v>
                </c:pt>
                <c:pt idx="6497">
                  <c:v>532.89083333333326</c:v>
                </c:pt>
                <c:pt idx="6498">
                  <c:v>532.97249999999997</c:v>
                </c:pt>
                <c:pt idx="6499">
                  <c:v>533.05416666666667</c:v>
                </c:pt>
                <c:pt idx="6500">
                  <c:v>533.13666666666666</c:v>
                </c:pt>
                <c:pt idx="6501">
                  <c:v>533.21833333333336</c:v>
                </c:pt>
                <c:pt idx="6502">
                  <c:v>533.30083333333334</c:v>
                </c:pt>
                <c:pt idx="6503">
                  <c:v>533.38250000000005</c:v>
                </c:pt>
                <c:pt idx="6504">
                  <c:v>533.46416666666664</c:v>
                </c:pt>
                <c:pt idx="6505">
                  <c:v>533.54666666666674</c:v>
                </c:pt>
                <c:pt idx="6506">
                  <c:v>533.62833333333333</c:v>
                </c:pt>
                <c:pt idx="6507">
                  <c:v>533.71083333333331</c:v>
                </c:pt>
                <c:pt idx="6508">
                  <c:v>533.79250000000002</c:v>
                </c:pt>
                <c:pt idx="6509">
                  <c:v>533.875</c:v>
                </c:pt>
                <c:pt idx="6510">
                  <c:v>533.95666666666659</c:v>
                </c:pt>
                <c:pt idx="6511">
                  <c:v>534.0383333333333</c:v>
                </c:pt>
                <c:pt idx="6512">
                  <c:v>534.12083333333328</c:v>
                </c:pt>
                <c:pt idx="6513">
                  <c:v>534.20249999999999</c:v>
                </c:pt>
                <c:pt idx="6514">
                  <c:v>534.28499999999997</c:v>
                </c:pt>
                <c:pt idx="6515">
                  <c:v>534.36666666666667</c:v>
                </c:pt>
                <c:pt idx="6516">
                  <c:v>534.44916666666666</c:v>
                </c:pt>
                <c:pt idx="6517">
                  <c:v>534.53083333333336</c:v>
                </c:pt>
                <c:pt idx="6518">
                  <c:v>534.61250000000007</c:v>
                </c:pt>
                <c:pt idx="6519">
                  <c:v>534.69500000000005</c:v>
                </c:pt>
                <c:pt idx="6520">
                  <c:v>534.77666666666664</c:v>
                </c:pt>
                <c:pt idx="6521">
                  <c:v>534.85916666666674</c:v>
                </c:pt>
                <c:pt idx="6522">
                  <c:v>534.94083333333333</c:v>
                </c:pt>
                <c:pt idx="6523">
                  <c:v>535.02333333333331</c:v>
                </c:pt>
                <c:pt idx="6524">
                  <c:v>535.10500000000002</c:v>
                </c:pt>
                <c:pt idx="6525">
                  <c:v>535.18666666666661</c:v>
                </c:pt>
                <c:pt idx="6526">
                  <c:v>535.26916666666659</c:v>
                </c:pt>
                <c:pt idx="6527">
                  <c:v>535.3508333333333</c:v>
                </c:pt>
                <c:pt idx="6528">
                  <c:v>535.43333333333328</c:v>
                </c:pt>
                <c:pt idx="6529">
                  <c:v>535.51499999999999</c:v>
                </c:pt>
                <c:pt idx="6530">
                  <c:v>535.59749999999997</c:v>
                </c:pt>
                <c:pt idx="6531">
                  <c:v>535.67916666666667</c:v>
                </c:pt>
                <c:pt idx="6532">
                  <c:v>535.76083333333338</c:v>
                </c:pt>
                <c:pt idx="6533">
                  <c:v>535.84333333333336</c:v>
                </c:pt>
                <c:pt idx="6534">
                  <c:v>535.92500000000007</c:v>
                </c:pt>
                <c:pt idx="6535">
                  <c:v>536.00750000000005</c:v>
                </c:pt>
                <c:pt idx="6536">
                  <c:v>536.08916666666664</c:v>
                </c:pt>
                <c:pt idx="6537">
                  <c:v>536.17166666666674</c:v>
                </c:pt>
                <c:pt idx="6538">
                  <c:v>536.25333333333333</c:v>
                </c:pt>
                <c:pt idx="6539">
                  <c:v>536.33500000000004</c:v>
                </c:pt>
                <c:pt idx="6540">
                  <c:v>536.41750000000002</c:v>
                </c:pt>
                <c:pt idx="6541">
                  <c:v>536.49916666666661</c:v>
                </c:pt>
                <c:pt idx="6542">
                  <c:v>536.58166666666659</c:v>
                </c:pt>
                <c:pt idx="6543">
                  <c:v>536.6633333333333</c:v>
                </c:pt>
                <c:pt idx="6544">
                  <c:v>536.745</c:v>
                </c:pt>
                <c:pt idx="6545">
                  <c:v>536.82749999999999</c:v>
                </c:pt>
                <c:pt idx="6546">
                  <c:v>536.90916666666669</c:v>
                </c:pt>
                <c:pt idx="6547">
                  <c:v>536.99166666666667</c:v>
                </c:pt>
                <c:pt idx="6548">
                  <c:v>537.07333333333338</c:v>
                </c:pt>
                <c:pt idx="6549">
                  <c:v>537.15583333333336</c:v>
                </c:pt>
                <c:pt idx="6550">
                  <c:v>537.23750000000007</c:v>
                </c:pt>
                <c:pt idx="6551">
                  <c:v>537.31916666666666</c:v>
                </c:pt>
                <c:pt idx="6552">
                  <c:v>537.40166666666664</c:v>
                </c:pt>
                <c:pt idx="6553">
                  <c:v>537.48333333333335</c:v>
                </c:pt>
                <c:pt idx="6554">
                  <c:v>537.56583333333333</c:v>
                </c:pt>
                <c:pt idx="6555">
                  <c:v>537.64750000000004</c:v>
                </c:pt>
                <c:pt idx="6556">
                  <c:v>537.73</c:v>
                </c:pt>
                <c:pt idx="6557">
                  <c:v>537.81166666666661</c:v>
                </c:pt>
                <c:pt idx="6558">
                  <c:v>537.89333333333332</c:v>
                </c:pt>
                <c:pt idx="6559">
                  <c:v>537.9758333333333</c:v>
                </c:pt>
                <c:pt idx="6560">
                  <c:v>538.0575</c:v>
                </c:pt>
                <c:pt idx="6561">
                  <c:v>538.14</c:v>
                </c:pt>
                <c:pt idx="6562">
                  <c:v>538.22166666666669</c:v>
                </c:pt>
                <c:pt idx="6563">
                  <c:v>538.30416666666667</c:v>
                </c:pt>
                <c:pt idx="6564">
                  <c:v>538.38583333333338</c:v>
                </c:pt>
                <c:pt idx="6565">
                  <c:v>538.46749999999997</c:v>
                </c:pt>
                <c:pt idx="6566">
                  <c:v>538.55000000000007</c:v>
                </c:pt>
                <c:pt idx="6567">
                  <c:v>538.63166666666666</c:v>
                </c:pt>
                <c:pt idx="6568">
                  <c:v>538.71416666666664</c:v>
                </c:pt>
                <c:pt idx="6569">
                  <c:v>538.79583333333335</c:v>
                </c:pt>
                <c:pt idx="6570">
                  <c:v>538.87833333333333</c:v>
                </c:pt>
                <c:pt idx="6571">
                  <c:v>538.96</c:v>
                </c:pt>
                <c:pt idx="6572">
                  <c:v>539.04166666666663</c:v>
                </c:pt>
                <c:pt idx="6573">
                  <c:v>539.12416666666661</c:v>
                </c:pt>
                <c:pt idx="6574">
                  <c:v>539.20583333333332</c:v>
                </c:pt>
                <c:pt idx="6575">
                  <c:v>539.2883333333333</c:v>
                </c:pt>
                <c:pt idx="6576">
                  <c:v>539.37</c:v>
                </c:pt>
                <c:pt idx="6577">
                  <c:v>539.45249999999999</c:v>
                </c:pt>
                <c:pt idx="6578">
                  <c:v>539.53416666666669</c:v>
                </c:pt>
                <c:pt idx="6579">
                  <c:v>539.6158333333334</c:v>
                </c:pt>
                <c:pt idx="6580">
                  <c:v>539.69833333333338</c:v>
                </c:pt>
                <c:pt idx="6581">
                  <c:v>539.78</c:v>
                </c:pt>
                <c:pt idx="6582">
                  <c:v>539.86250000000007</c:v>
                </c:pt>
                <c:pt idx="6583">
                  <c:v>539.94416666666666</c:v>
                </c:pt>
                <c:pt idx="6584">
                  <c:v>540.02666666666664</c:v>
                </c:pt>
                <c:pt idx="6585">
                  <c:v>540.10833333333335</c:v>
                </c:pt>
                <c:pt idx="6586">
                  <c:v>540.18999999999994</c:v>
                </c:pt>
                <c:pt idx="6587">
                  <c:v>540.27250000000004</c:v>
                </c:pt>
                <c:pt idx="6588">
                  <c:v>540.35416666666663</c:v>
                </c:pt>
                <c:pt idx="6589">
                  <c:v>540.43666666666661</c:v>
                </c:pt>
                <c:pt idx="6590">
                  <c:v>540.51833333333332</c:v>
                </c:pt>
                <c:pt idx="6591">
                  <c:v>540.6</c:v>
                </c:pt>
                <c:pt idx="6592">
                  <c:v>540.6825</c:v>
                </c:pt>
                <c:pt idx="6593">
                  <c:v>540.76416666666671</c:v>
                </c:pt>
                <c:pt idx="6594">
                  <c:v>540.84666666666669</c:v>
                </c:pt>
                <c:pt idx="6595">
                  <c:v>540.9283333333334</c:v>
                </c:pt>
                <c:pt idx="6596">
                  <c:v>541.01083333333338</c:v>
                </c:pt>
                <c:pt idx="6597">
                  <c:v>541.09249999999997</c:v>
                </c:pt>
                <c:pt idx="6598">
                  <c:v>541.17416666666668</c:v>
                </c:pt>
                <c:pt idx="6599">
                  <c:v>541.25666666666666</c:v>
                </c:pt>
                <c:pt idx="6600">
                  <c:v>541.33833333333337</c:v>
                </c:pt>
                <c:pt idx="6601">
                  <c:v>541.42083333333335</c:v>
                </c:pt>
                <c:pt idx="6602">
                  <c:v>541.50249999999994</c:v>
                </c:pt>
                <c:pt idx="6603">
                  <c:v>541.58500000000004</c:v>
                </c:pt>
                <c:pt idx="6604">
                  <c:v>541.66666666666663</c:v>
                </c:pt>
                <c:pt idx="6605">
                  <c:v>541.74833333333333</c:v>
                </c:pt>
                <c:pt idx="6606">
                  <c:v>541.83083333333332</c:v>
                </c:pt>
                <c:pt idx="6607">
                  <c:v>541.91250000000002</c:v>
                </c:pt>
                <c:pt idx="6608">
                  <c:v>541.995</c:v>
                </c:pt>
                <c:pt idx="6609">
                  <c:v>542.07666666666671</c:v>
                </c:pt>
                <c:pt idx="6610">
                  <c:v>542.15916666666669</c:v>
                </c:pt>
                <c:pt idx="6611">
                  <c:v>542.2408333333334</c:v>
                </c:pt>
                <c:pt idx="6612">
                  <c:v>542.32249999999999</c:v>
                </c:pt>
                <c:pt idx="6613">
                  <c:v>542.40499999999997</c:v>
                </c:pt>
                <c:pt idx="6614">
                  <c:v>542.48666666666668</c:v>
                </c:pt>
                <c:pt idx="6615">
                  <c:v>542.56916666666666</c:v>
                </c:pt>
                <c:pt idx="6616">
                  <c:v>542.65083333333337</c:v>
                </c:pt>
                <c:pt idx="6617">
                  <c:v>542.73333333333335</c:v>
                </c:pt>
                <c:pt idx="6618">
                  <c:v>542.81499999999994</c:v>
                </c:pt>
                <c:pt idx="6619">
                  <c:v>542.89666666666665</c:v>
                </c:pt>
                <c:pt idx="6620">
                  <c:v>542.97916666666663</c:v>
                </c:pt>
                <c:pt idx="6621">
                  <c:v>543.06083333333333</c:v>
                </c:pt>
                <c:pt idx="6622">
                  <c:v>543.14333333333332</c:v>
                </c:pt>
                <c:pt idx="6623">
                  <c:v>543.22500000000002</c:v>
                </c:pt>
                <c:pt idx="6624">
                  <c:v>543.3075</c:v>
                </c:pt>
                <c:pt idx="6625">
                  <c:v>543.38916666666671</c:v>
                </c:pt>
                <c:pt idx="6626">
                  <c:v>543.4708333333333</c:v>
                </c:pt>
                <c:pt idx="6627">
                  <c:v>543.5533333333334</c:v>
                </c:pt>
                <c:pt idx="6628">
                  <c:v>543.63499999999999</c:v>
                </c:pt>
                <c:pt idx="6629">
                  <c:v>543.71749999999997</c:v>
                </c:pt>
                <c:pt idx="6630">
                  <c:v>543.79916666666668</c:v>
                </c:pt>
                <c:pt idx="6631">
                  <c:v>543.88083333333327</c:v>
                </c:pt>
                <c:pt idx="6632">
                  <c:v>543.96333333333337</c:v>
                </c:pt>
                <c:pt idx="6633">
                  <c:v>544.04499999999996</c:v>
                </c:pt>
                <c:pt idx="6634">
                  <c:v>544.12749999999994</c:v>
                </c:pt>
                <c:pt idx="6635">
                  <c:v>544.20916666666665</c:v>
                </c:pt>
                <c:pt idx="6636">
                  <c:v>544.29166666666663</c:v>
                </c:pt>
                <c:pt idx="6637">
                  <c:v>544.37333333333333</c:v>
                </c:pt>
                <c:pt idx="6638">
                  <c:v>544.45500000000004</c:v>
                </c:pt>
                <c:pt idx="6639">
                  <c:v>544.53750000000002</c:v>
                </c:pt>
                <c:pt idx="6640">
                  <c:v>544.61916666666673</c:v>
                </c:pt>
                <c:pt idx="6641">
                  <c:v>544.70166666666671</c:v>
                </c:pt>
                <c:pt idx="6642">
                  <c:v>544.7833333333333</c:v>
                </c:pt>
                <c:pt idx="6643">
                  <c:v>544.8658333333334</c:v>
                </c:pt>
                <c:pt idx="6644">
                  <c:v>544.94749999999999</c:v>
                </c:pt>
                <c:pt idx="6645">
                  <c:v>545.0291666666667</c:v>
                </c:pt>
                <c:pt idx="6646">
                  <c:v>545.11166666666668</c:v>
                </c:pt>
                <c:pt idx="6647">
                  <c:v>545.19333333333327</c:v>
                </c:pt>
                <c:pt idx="6648">
                  <c:v>545.27583333333337</c:v>
                </c:pt>
                <c:pt idx="6649">
                  <c:v>545.35749999999996</c:v>
                </c:pt>
                <c:pt idx="6650">
                  <c:v>545.43999999999994</c:v>
                </c:pt>
                <c:pt idx="6651">
                  <c:v>545.52166666666665</c:v>
                </c:pt>
                <c:pt idx="6652">
                  <c:v>545.60333333333335</c:v>
                </c:pt>
                <c:pt idx="6653">
                  <c:v>545.68583333333333</c:v>
                </c:pt>
                <c:pt idx="6654">
                  <c:v>545.76750000000004</c:v>
                </c:pt>
                <c:pt idx="6655">
                  <c:v>545.85</c:v>
                </c:pt>
                <c:pt idx="6656">
                  <c:v>545.93166666666673</c:v>
                </c:pt>
                <c:pt idx="6657">
                  <c:v>546.01416666666671</c:v>
                </c:pt>
                <c:pt idx="6658">
                  <c:v>546.0958333333333</c:v>
                </c:pt>
                <c:pt idx="6659">
                  <c:v>546.17750000000001</c:v>
                </c:pt>
                <c:pt idx="6660">
                  <c:v>546.26</c:v>
                </c:pt>
                <c:pt idx="6661">
                  <c:v>546.3416666666667</c:v>
                </c:pt>
                <c:pt idx="6662">
                  <c:v>546.42416666666668</c:v>
                </c:pt>
                <c:pt idx="6663">
                  <c:v>546.50583333333327</c:v>
                </c:pt>
                <c:pt idx="6664">
                  <c:v>546.58833333333337</c:v>
                </c:pt>
                <c:pt idx="6665">
                  <c:v>546.66999999999996</c:v>
                </c:pt>
                <c:pt idx="6666">
                  <c:v>546.75166666666667</c:v>
                </c:pt>
                <c:pt idx="6667">
                  <c:v>546.83416666666665</c:v>
                </c:pt>
                <c:pt idx="6668">
                  <c:v>546.91583333333335</c:v>
                </c:pt>
                <c:pt idx="6669">
                  <c:v>546.99833333333333</c:v>
                </c:pt>
                <c:pt idx="6670">
                  <c:v>547.08000000000004</c:v>
                </c:pt>
                <c:pt idx="6671">
                  <c:v>547.16166666666663</c:v>
                </c:pt>
                <c:pt idx="6672">
                  <c:v>547.24416666666673</c:v>
                </c:pt>
                <c:pt idx="6673">
                  <c:v>547.32583333333332</c:v>
                </c:pt>
                <c:pt idx="6674">
                  <c:v>547.4083333333333</c:v>
                </c:pt>
                <c:pt idx="6675">
                  <c:v>547.49</c:v>
                </c:pt>
                <c:pt idx="6676">
                  <c:v>547.57249999999999</c:v>
                </c:pt>
                <c:pt idx="6677">
                  <c:v>547.6541666666667</c:v>
                </c:pt>
                <c:pt idx="6678">
                  <c:v>547.73583333333329</c:v>
                </c:pt>
                <c:pt idx="6679">
                  <c:v>547.81833333333327</c:v>
                </c:pt>
                <c:pt idx="6680">
                  <c:v>547.9</c:v>
                </c:pt>
                <c:pt idx="6681">
                  <c:v>547.98249999999996</c:v>
                </c:pt>
                <c:pt idx="6682">
                  <c:v>548.06416666666667</c:v>
                </c:pt>
                <c:pt idx="6683">
                  <c:v>548.14666666666665</c:v>
                </c:pt>
                <c:pt idx="6684">
                  <c:v>548.22833333333335</c:v>
                </c:pt>
                <c:pt idx="6685">
                  <c:v>548.31000000000006</c:v>
                </c:pt>
                <c:pt idx="6686">
                  <c:v>548.39250000000004</c:v>
                </c:pt>
                <c:pt idx="6687">
                  <c:v>548.47416666666663</c:v>
                </c:pt>
                <c:pt idx="6688">
                  <c:v>548.55666666666673</c:v>
                </c:pt>
                <c:pt idx="6689">
                  <c:v>548.63833333333332</c:v>
                </c:pt>
                <c:pt idx="6690">
                  <c:v>548.7208333333333</c:v>
                </c:pt>
                <c:pt idx="6691">
                  <c:v>548.80250000000001</c:v>
                </c:pt>
                <c:pt idx="6692">
                  <c:v>548.8841666666666</c:v>
                </c:pt>
                <c:pt idx="6693">
                  <c:v>548.9666666666667</c:v>
                </c:pt>
                <c:pt idx="6694">
                  <c:v>549.04833333333329</c:v>
                </c:pt>
                <c:pt idx="6695">
                  <c:v>549.13083333333327</c:v>
                </c:pt>
                <c:pt idx="6696">
                  <c:v>549.21249999999998</c:v>
                </c:pt>
                <c:pt idx="6697">
                  <c:v>549.29499999999996</c:v>
                </c:pt>
                <c:pt idx="6698">
                  <c:v>549.37666666666667</c:v>
                </c:pt>
                <c:pt idx="6699">
                  <c:v>549.45833333333337</c:v>
                </c:pt>
                <c:pt idx="6700">
                  <c:v>549.54083333333335</c:v>
                </c:pt>
                <c:pt idx="6701">
                  <c:v>549.62250000000006</c:v>
                </c:pt>
                <c:pt idx="6702">
                  <c:v>549.70500000000004</c:v>
                </c:pt>
                <c:pt idx="6703">
                  <c:v>549.78666666666663</c:v>
                </c:pt>
                <c:pt idx="6704">
                  <c:v>549.86916666666673</c:v>
                </c:pt>
                <c:pt idx="6705">
                  <c:v>549.95083333333332</c:v>
                </c:pt>
                <c:pt idx="6706">
                  <c:v>550.03250000000003</c:v>
                </c:pt>
                <c:pt idx="6707">
                  <c:v>550.11500000000001</c:v>
                </c:pt>
                <c:pt idx="6708">
                  <c:v>550.1966666666666</c:v>
                </c:pt>
                <c:pt idx="6709">
                  <c:v>550.2791666666667</c:v>
                </c:pt>
                <c:pt idx="6710">
                  <c:v>550.36083333333329</c:v>
                </c:pt>
                <c:pt idx="6711">
                  <c:v>550.44333333333327</c:v>
                </c:pt>
                <c:pt idx="6712">
                  <c:v>550.52499999999998</c:v>
                </c:pt>
                <c:pt idx="6713">
                  <c:v>550.60666666666668</c:v>
                </c:pt>
                <c:pt idx="6714">
                  <c:v>550.68916666666667</c:v>
                </c:pt>
                <c:pt idx="6715">
                  <c:v>550.77083333333337</c:v>
                </c:pt>
                <c:pt idx="6716">
                  <c:v>550.85333333333335</c:v>
                </c:pt>
                <c:pt idx="6717">
                  <c:v>550.93500000000006</c:v>
                </c:pt>
                <c:pt idx="6718">
                  <c:v>551.01666666666665</c:v>
                </c:pt>
                <c:pt idx="6719">
                  <c:v>551.09916666666663</c:v>
                </c:pt>
                <c:pt idx="6720">
                  <c:v>551.18083333333334</c:v>
                </c:pt>
                <c:pt idx="6721">
                  <c:v>551.26333333333332</c:v>
                </c:pt>
                <c:pt idx="6722">
                  <c:v>551.34500000000003</c:v>
                </c:pt>
                <c:pt idx="6723">
                  <c:v>551.42750000000001</c:v>
                </c:pt>
                <c:pt idx="6724">
                  <c:v>551.5091666666666</c:v>
                </c:pt>
                <c:pt idx="6725">
                  <c:v>551.59083333333331</c:v>
                </c:pt>
                <c:pt idx="6726">
                  <c:v>551.67333333333329</c:v>
                </c:pt>
                <c:pt idx="6727">
                  <c:v>551.755</c:v>
                </c:pt>
                <c:pt idx="6728">
                  <c:v>551.83749999999998</c:v>
                </c:pt>
                <c:pt idx="6729">
                  <c:v>551.91916666666668</c:v>
                </c:pt>
                <c:pt idx="6730">
                  <c:v>552.00166666666667</c:v>
                </c:pt>
                <c:pt idx="6731">
                  <c:v>552.08333333333337</c:v>
                </c:pt>
                <c:pt idx="6732">
                  <c:v>552.16499999999996</c:v>
                </c:pt>
                <c:pt idx="6733">
                  <c:v>552.24750000000006</c:v>
                </c:pt>
                <c:pt idx="6734">
                  <c:v>552.32916666666665</c:v>
                </c:pt>
                <c:pt idx="6735">
                  <c:v>552.41166666666663</c:v>
                </c:pt>
                <c:pt idx="6736">
                  <c:v>552.49333333333334</c:v>
                </c:pt>
                <c:pt idx="6737">
                  <c:v>552.57583333333332</c:v>
                </c:pt>
                <c:pt idx="6738">
                  <c:v>552.65750000000003</c:v>
                </c:pt>
                <c:pt idx="6739">
                  <c:v>552.73916666666662</c:v>
                </c:pt>
                <c:pt idx="6740">
                  <c:v>552.8216666666666</c:v>
                </c:pt>
                <c:pt idx="6741">
                  <c:v>552.90333333333331</c:v>
                </c:pt>
                <c:pt idx="6742">
                  <c:v>552.98583333333329</c:v>
                </c:pt>
                <c:pt idx="6743">
                  <c:v>553.0675</c:v>
                </c:pt>
                <c:pt idx="6744">
                  <c:v>553.15</c:v>
                </c:pt>
                <c:pt idx="6745">
                  <c:v>553.23166666666668</c:v>
                </c:pt>
                <c:pt idx="6746">
                  <c:v>553.31333333333339</c:v>
                </c:pt>
                <c:pt idx="6747">
                  <c:v>553.39583333333337</c:v>
                </c:pt>
                <c:pt idx="6748">
                  <c:v>553.47749999999996</c:v>
                </c:pt>
                <c:pt idx="6749">
                  <c:v>553.56000000000006</c:v>
                </c:pt>
                <c:pt idx="6750">
                  <c:v>553.64166666666665</c:v>
                </c:pt>
                <c:pt idx="6751">
                  <c:v>553.72416666666663</c:v>
                </c:pt>
                <c:pt idx="6752">
                  <c:v>553.80583333333334</c:v>
                </c:pt>
                <c:pt idx="6753">
                  <c:v>553.88749999999993</c:v>
                </c:pt>
                <c:pt idx="6754">
                  <c:v>553.97</c:v>
                </c:pt>
                <c:pt idx="6755">
                  <c:v>554.05166666666662</c:v>
                </c:pt>
                <c:pt idx="6756">
                  <c:v>554.1341666666666</c:v>
                </c:pt>
                <c:pt idx="6757">
                  <c:v>554.21583333333331</c:v>
                </c:pt>
                <c:pt idx="6758">
                  <c:v>554.29750000000001</c:v>
                </c:pt>
                <c:pt idx="6759">
                  <c:v>554.38</c:v>
                </c:pt>
                <c:pt idx="6760">
                  <c:v>554.4616666666667</c:v>
                </c:pt>
                <c:pt idx="6761">
                  <c:v>554.54416666666668</c:v>
                </c:pt>
                <c:pt idx="6762">
                  <c:v>554.62583333333339</c:v>
                </c:pt>
                <c:pt idx="6763">
                  <c:v>554.70833333333337</c:v>
                </c:pt>
                <c:pt idx="6764">
                  <c:v>554.79</c:v>
                </c:pt>
                <c:pt idx="6765">
                  <c:v>554.87166666666667</c:v>
                </c:pt>
                <c:pt idx="6766">
                  <c:v>554.95416666666665</c:v>
                </c:pt>
                <c:pt idx="6767">
                  <c:v>555.03583333333336</c:v>
                </c:pt>
                <c:pt idx="6768">
                  <c:v>555.11833333333334</c:v>
                </c:pt>
                <c:pt idx="6769">
                  <c:v>555.19999999999993</c:v>
                </c:pt>
                <c:pt idx="6770">
                  <c:v>555.28250000000003</c:v>
                </c:pt>
                <c:pt idx="6771">
                  <c:v>555.36416666666662</c:v>
                </c:pt>
                <c:pt idx="6772">
                  <c:v>555.44583333333333</c:v>
                </c:pt>
                <c:pt idx="6773">
                  <c:v>555.52833333333331</c:v>
                </c:pt>
                <c:pt idx="6774">
                  <c:v>555.61</c:v>
                </c:pt>
                <c:pt idx="6775">
                  <c:v>555.6925</c:v>
                </c:pt>
                <c:pt idx="6776">
                  <c:v>555.7741666666667</c:v>
                </c:pt>
                <c:pt idx="6777">
                  <c:v>555.85666666666668</c:v>
                </c:pt>
                <c:pt idx="6778">
                  <c:v>555.93833333333339</c:v>
                </c:pt>
                <c:pt idx="6779">
                  <c:v>556.02</c:v>
                </c:pt>
                <c:pt idx="6780">
                  <c:v>556.10249999999996</c:v>
                </c:pt>
                <c:pt idx="6781">
                  <c:v>556.18416666666667</c:v>
                </c:pt>
                <c:pt idx="6782">
                  <c:v>556.26666666666665</c:v>
                </c:pt>
                <c:pt idx="6783">
                  <c:v>556.34833333333336</c:v>
                </c:pt>
                <c:pt idx="6784">
                  <c:v>556.43083333333334</c:v>
                </c:pt>
                <c:pt idx="6785">
                  <c:v>556.51249999999993</c:v>
                </c:pt>
                <c:pt idx="6786">
                  <c:v>556.59416666666664</c:v>
                </c:pt>
                <c:pt idx="6787">
                  <c:v>556.67666666666662</c:v>
                </c:pt>
                <c:pt idx="6788">
                  <c:v>556.75833333333333</c:v>
                </c:pt>
                <c:pt idx="6789">
                  <c:v>556.84083333333331</c:v>
                </c:pt>
                <c:pt idx="6790">
                  <c:v>556.92250000000001</c:v>
                </c:pt>
                <c:pt idx="6791">
                  <c:v>557.005</c:v>
                </c:pt>
                <c:pt idx="6792">
                  <c:v>557.0866666666667</c:v>
                </c:pt>
                <c:pt idx="6793">
                  <c:v>557.16833333333341</c:v>
                </c:pt>
                <c:pt idx="6794">
                  <c:v>557.25083333333339</c:v>
                </c:pt>
                <c:pt idx="6795">
                  <c:v>557.33249999999998</c:v>
                </c:pt>
                <c:pt idx="6796">
                  <c:v>557.41499999999996</c:v>
                </c:pt>
                <c:pt idx="6797">
                  <c:v>557.49666666666667</c:v>
                </c:pt>
                <c:pt idx="6798">
                  <c:v>557.57833333333326</c:v>
                </c:pt>
                <c:pt idx="6799">
                  <c:v>557.66083333333336</c:v>
                </c:pt>
                <c:pt idx="6800">
                  <c:v>557.74249999999995</c:v>
                </c:pt>
                <c:pt idx="6801">
                  <c:v>557.82499999999993</c:v>
                </c:pt>
                <c:pt idx="6802">
                  <c:v>557.90666666666664</c:v>
                </c:pt>
                <c:pt idx="6803">
                  <c:v>557.98916666666662</c:v>
                </c:pt>
                <c:pt idx="6804">
                  <c:v>558.07083333333333</c:v>
                </c:pt>
                <c:pt idx="6805">
                  <c:v>558.15250000000003</c:v>
                </c:pt>
                <c:pt idx="6806">
                  <c:v>558.23500000000001</c:v>
                </c:pt>
                <c:pt idx="6807">
                  <c:v>558.31666666666672</c:v>
                </c:pt>
                <c:pt idx="6808">
                  <c:v>558.3991666666667</c:v>
                </c:pt>
                <c:pt idx="6809">
                  <c:v>558.48083333333341</c:v>
                </c:pt>
                <c:pt idx="6810">
                  <c:v>558.56333333333339</c:v>
                </c:pt>
                <c:pt idx="6811">
                  <c:v>558.64499999999998</c:v>
                </c:pt>
                <c:pt idx="6812">
                  <c:v>558.72666666666669</c:v>
                </c:pt>
                <c:pt idx="6813">
                  <c:v>558.80916666666667</c:v>
                </c:pt>
                <c:pt idx="6814">
                  <c:v>558.89083333333326</c:v>
                </c:pt>
                <c:pt idx="6815">
                  <c:v>558.97333333333336</c:v>
                </c:pt>
                <c:pt idx="6816">
                  <c:v>559.05499999999995</c:v>
                </c:pt>
                <c:pt idx="6817">
                  <c:v>559.13749999999993</c:v>
                </c:pt>
                <c:pt idx="6818">
                  <c:v>559.21916666666664</c:v>
                </c:pt>
                <c:pt idx="6819">
                  <c:v>559.30083333333334</c:v>
                </c:pt>
                <c:pt idx="6820">
                  <c:v>559.38333333333333</c:v>
                </c:pt>
                <c:pt idx="6821">
                  <c:v>559.46500000000003</c:v>
                </c:pt>
                <c:pt idx="6822">
                  <c:v>559.54750000000001</c:v>
                </c:pt>
                <c:pt idx="6823">
                  <c:v>559.62916666666672</c:v>
                </c:pt>
                <c:pt idx="6824">
                  <c:v>559.7116666666667</c:v>
                </c:pt>
                <c:pt idx="6825">
                  <c:v>559.79333333333341</c:v>
                </c:pt>
                <c:pt idx="6826">
                  <c:v>559.875</c:v>
                </c:pt>
                <c:pt idx="6827">
                  <c:v>559.95749999999998</c:v>
                </c:pt>
                <c:pt idx="6828">
                  <c:v>560.03916666666669</c:v>
                </c:pt>
                <c:pt idx="6829">
                  <c:v>560.12166666666667</c:v>
                </c:pt>
                <c:pt idx="6830">
                  <c:v>560.20333333333326</c:v>
                </c:pt>
                <c:pt idx="6831">
                  <c:v>560.28583333333336</c:v>
                </c:pt>
                <c:pt idx="6832">
                  <c:v>560.36749999999995</c:v>
                </c:pt>
                <c:pt idx="6833">
                  <c:v>560.44916666666666</c:v>
                </c:pt>
                <c:pt idx="6834">
                  <c:v>560.53166666666664</c:v>
                </c:pt>
                <c:pt idx="6835">
                  <c:v>560.61333333333334</c:v>
                </c:pt>
                <c:pt idx="6836">
                  <c:v>560.69583333333333</c:v>
                </c:pt>
                <c:pt idx="6837">
                  <c:v>560.77750000000003</c:v>
                </c:pt>
                <c:pt idx="6838">
                  <c:v>560.86</c:v>
                </c:pt>
                <c:pt idx="6839">
                  <c:v>560.94166666666672</c:v>
                </c:pt>
                <c:pt idx="6840">
                  <c:v>561.02333333333331</c:v>
                </c:pt>
                <c:pt idx="6841">
                  <c:v>561.10583333333341</c:v>
                </c:pt>
                <c:pt idx="6842">
                  <c:v>561.1875</c:v>
                </c:pt>
                <c:pt idx="6843">
                  <c:v>561.27</c:v>
                </c:pt>
                <c:pt idx="6844">
                  <c:v>561.35166666666669</c:v>
                </c:pt>
                <c:pt idx="6845">
                  <c:v>561.43333333333328</c:v>
                </c:pt>
                <c:pt idx="6846">
                  <c:v>561.51583333333326</c:v>
                </c:pt>
                <c:pt idx="6847">
                  <c:v>561.59749999999997</c:v>
                </c:pt>
                <c:pt idx="6848">
                  <c:v>561.67999999999995</c:v>
                </c:pt>
                <c:pt idx="6849">
                  <c:v>561.76166666666666</c:v>
                </c:pt>
                <c:pt idx="6850">
                  <c:v>561.84416666666664</c:v>
                </c:pt>
                <c:pt idx="6851">
                  <c:v>561.92583333333334</c:v>
                </c:pt>
                <c:pt idx="6852">
                  <c:v>562.00750000000005</c:v>
                </c:pt>
                <c:pt idx="6853">
                  <c:v>562.09</c:v>
                </c:pt>
                <c:pt idx="6854">
                  <c:v>562.17166666666674</c:v>
                </c:pt>
                <c:pt idx="6855">
                  <c:v>562.25416666666672</c:v>
                </c:pt>
                <c:pt idx="6856">
                  <c:v>562.33583333333331</c:v>
                </c:pt>
                <c:pt idx="6857">
                  <c:v>562.41833333333341</c:v>
                </c:pt>
                <c:pt idx="6858">
                  <c:v>562.5</c:v>
                </c:pt>
                <c:pt idx="6859">
                  <c:v>562.58166666666659</c:v>
                </c:pt>
                <c:pt idx="6860">
                  <c:v>562.66416666666669</c:v>
                </c:pt>
                <c:pt idx="6861">
                  <c:v>562.74583333333328</c:v>
                </c:pt>
                <c:pt idx="6862">
                  <c:v>562.82833333333326</c:v>
                </c:pt>
                <c:pt idx="6863">
                  <c:v>562.91</c:v>
                </c:pt>
                <c:pt idx="6864">
                  <c:v>562.99249999999995</c:v>
                </c:pt>
                <c:pt idx="6865">
                  <c:v>563.07416666666666</c:v>
                </c:pt>
                <c:pt idx="6866">
                  <c:v>563.15583333333336</c:v>
                </c:pt>
                <c:pt idx="6867">
                  <c:v>563.23833333333334</c:v>
                </c:pt>
                <c:pt idx="6868">
                  <c:v>563.32000000000005</c:v>
                </c:pt>
                <c:pt idx="6869">
                  <c:v>563.40250000000003</c:v>
                </c:pt>
                <c:pt idx="6870">
                  <c:v>563.48416666666674</c:v>
                </c:pt>
                <c:pt idx="6871">
                  <c:v>563.56666666666672</c:v>
                </c:pt>
                <c:pt idx="6872">
                  <c:v>563.64833333333331</c:v>
                </c:pt>
                <c:pt idx="6873">
                  <c:v>563.73</c:v>
                </c:pt>
                <c:pt idx="6874">
                  <c:v>563.8125</c:v>
                </c:pt>
                <c:pt idx="6875">
                  <c:v>563.89416666666659</c:v>
                </c:pt>
                <c:pt idx="6876">
                  <c:v>563.97666666666669</c:v>
                </c:pt>
                <c:pt idx="6877">
                  <c:v>564.05833333333328</c:v>
                </c:pt>
                <c:pt idx="6878">
                  <c:v>564.14083333333326</c:v>
                </c:pt>
                <c:pt idx="6879">
                  <c:v>564.22249999999997</c:v>
                </c:pt>
                <c:pt idx="6880">
                  <c:v>564.30416666666667</c:v>
                </c:pt>
                <c:pt idx="6881">
                  <c:v>564.38666666666666</c:v>
                </c:pt>
                <c:pt idx="6882">
                  <c:v>564.46833333333336</c:v>
                </c:pt>
                <c:pt idx="6883">
                  <c:v>564.55083333333334</c:v>
                </c:pt>
                <c:pt idx="6884">
                  <c:v>564.63250000000005</c:v>
                </c:pt>
                <c:pt idx="6885">
                  <c:v>564.71416666666664</c:v>
                </c:pt>
                <c:pt idx="6886">
                  <c:v>564.79666666666674</c:v>
                </c:pt>
                <c:pt idx="6887">
                  <c:v>564.87833333333333</c:v>
                </c:pt>
                <c:pt idx="6888">
                  <c:v>564.96083333333331</c:v>
                </c:pt>
                <c:pt idx="6889">
                  <c:v>565.04250000000002</c:v>
                </c:pt>
                <c:pt idx="6890">
                  <c:v>565.125</c:v>
                </c:pt>
                <c:pt idx="6891">
                  <c:v>565.20666666666659</c:v>
                </c:pt>
                <c:pt idx="6892">
                  <c:v>565.2883333333333</c:v>
                </c:pt>
                <c:pt idx="6893">
                  <c:v>565.37083333333328</c:v>
                </c:pt>
                <c:pt idx="6894">
                  <c:v>565.45249999999999</c:v>
                </c:pt>
                <c:pt idx="6895">
                  <c:v>565.53499999999997</c:v>
                </c:pt>
                <c:pt idx="6896">
                  <c:v>565.61666666666667</c:v>
                </c:pt>
                <c:pt idx="6897">
                  <c:v>565.69916666666666</c:v>
                </c:pt>
                <c:pt idx="6898">
                  <c:v>565.78083333333336</c:v>
                </c:pt>
                <c:pt idx="6899">
                  <c:v>565.86250000000007</c:v>
                </c:pt>
                <c:pt idx="6900">
                  <c:v>565.94500000000005</c:v>
                </c:pt>
                <c:pt idx="6901">
                  <c:v>566.02666666666664</c:v>
                </c:pt>
                <c:pt idx="6902">
                  <c:v>566.10916666666674</c:v>
                </c:pt>
                <c:pt idx="6903">
                  <c:v>566.19083333333333</c:v>
                </c:pt>
                <c:pt idx="6904">
                  <c:v>566.27333333333331</c:v>
                </c:pt>
                <c:pt idx="6905">
                  <c:v>566.35500000000002</c:v>
                </c:pt>
                <c:pt idx="6906">
                  <c:v>566.43666666666661</c:v>
                </c:pt>
                <c:pt idx="6907">
                  <c:v>566.51916666666659</c:v>
                </c:pt>
                <c:pt idx="6908">
                  <c:v>566.6008333333333</c:v>
                </c:pt>
                <c:pt idx="6909">
                  <c:v>566.68333333333328</c:v>
                </c:pt>
                <c:pt idx="6910">
                  <c:v>566.76499999999999</c:v>
                </c:pt>
                <c:pt idx="6911">
                  <c:v>566.84749999999997</c:v>
                </c:pt>
                <c:pt idx="6912">
                  <c:v>566.92916666666667</c:v>
                </c:pt>
                <c:pt idx="6913">
                  <c:v>567.01083333333338</c:v>
                </c:pt>
                <c:pt idx="6914">
                  <c:v>567.09333333333336</c:v>
                </c:pt>
                <c:pt idx="6915">
                  <c:v>567.17500000000007</c:v>
                </c:pt>
                <c:pt idx="6916">
                  <c:v>567.25750000000005</c:v>
                </c:pt>
                <c:pt idx="6917">
                  <c:v>567.33916666666664</c:v>
                </c:pt>
                <c:pt idx="6918">
                  <c:v>567.42166666666674</c:v>
                </c:pt>
                <c:pt idx="6919">
                  <c:v>567.50333333333333</c:v>
                </c:pt>
                <c:pt idx="6920">
                  <c:v>567.58500000000004</c:v>
                </c:pt>
                <c:pt idx="6921">
                  <c:v>567.66750000000002</c:v>
                </c:pt>
                <c:pt idx="6922">
                  <c:v>567.74916666666661</c:v>
                </c:pt>
                <c:pt idx="6923">
                  <c:v>567.83166666666659</c:v>
                </c:pt>
                <c:pt idx="6924">
                  <c:v>567.9133333333333</c:v>
                </c:pt>
                <c:pt idx="6925">
                  <c:v>567.995</c:v>
                </c:pt>
                <c:pt idx="6926">
                  <c:v>568.07749999999999</c:v>
                </c:pt>
                <c:pt idx="6927">
                  <c:v>568.15916666666669</c:v>
                </c:pt>
                <c:pt idx="6928">
                  <c:v>568.24166666666667</c:v>
                </c:pt>
                <c:pt idx="6929">
                  <c:v>568.32333333333338</c:v>
                </c:pt>
                <c:pt idx="6930">
                  <c:v>568.40583333333336</c:v>
                </c:pt>
                <c:pt idx="6931">
                  <c:v>568.48750000000007</c:v>
                </c:pt>
                <c:pt idx="6932">
                  <c:v>568.56916666666666</c:v>
                </c:pt>
                <c:pt idx="6933">
                  <c:v>568.65166666666664</c:v>
                </c:pt>
                <c:pt idx="6934">
                  <c:v>568.73333333333335</c:v>
                </c:pt>
                <c:pt idx="6935">
                  <c:v>568.81583333333333</c:v>
                </c:pt>
                <c:pt idx="6936">
                  <c:v>568.89750000000004</c:v>
                </c:pt>
                <c:pt idx="6937">
                  <c:v>568.98</c:v>
                </c:pt>
                <c:pt idx="6938">
                  <c:v>569.06166666666661</c:v>
                </c:pt>
                <c:pt idx="6939">
                  <c:v>569.14333333333332</c:v>
                </c:pt>
                <c:pt idx="6940">
                  <c:v>569.2258333333333</c:v>
                </c:pt>
                <c:pt idx="6941">
                  <c:v>569.3075</c:v>
                </c:pt>
                <c:pt idx="6942">
                  <c:v>569.39</c:v>
                </c:pt>
                <c:pt idx="6943">
                  <c:v>569.47166666666669</c:v>
                </c:pt>
                <c:pt idx="6944">
                  <c:v>569.55416666666667</c:v>
                </c:pt>
                <c:pt idx="6945">
                  <c:v>569.63583333333338</c:v>
                </c:pt>
                <c:pt idx="6946">
                  <c:v>569.71749999999997</c:v>
                </c:pt>
                <c:pt idx="6947">
                  <c:v>569.80000000000007</c:v>
                </c:pt>
                <c:pt idx="6948">
                  <c:v>569.88166666666666</c:v>
                </c:pt>
                <c:pt idx="6949">
                  <c:v>569.96416666666664</c:v>
                </c:pt>
                <c:pt idx="6950">
                  <c:v>570.04583333333335</c:v>
                </c:pt>
                <c:pt idx="6951">
                  <c:v>570.12833333333333</c:v>
                </c:pt>
                <c:pt idx="6952">
                  <c:v>570.21</c:v>
                </c:pt>
                <c:pt idx="6953">
                  <c:v>570.29166666666663</c:v>
                </c:pt>
                <c:pt idx="6954">
                  <c:v>570.37416666666661</c:v>
                </c:pt>
                <c:pt idx="6955">
                  <c:v>570.45583333333332</c:v>
                </c:pt>
                <c:pt idx="6956">
                  <c:v>570.5383333333333</c:v>
                </c:pt>
                <c:pt idx="6957">
                  <c:v>570.62</c:v>
                </c:pt>
                <c:pt idx="6958">
                  <c:v>570.70249999999999</c:v>
                </c:pt>
                <c:pt idx="6959">
                  <c:v>570.78416666666669</c:v>
                </c:pt>
                <c:pt idx="6960">
                  <c:v>570.8658333333334</c:v>
                </c:pt>
                <c:pt idx="6961">
                  <c:v>570.94833333333338</c:v>
                </c:pt>
                <c:pt idx="6962">
                  <c:v>571.03</c:v>
                </c:pt>
                <c:pt idx="6963">
                  <c:v>571.11250000000007</c:v>
                </c:pt>
                <c:pt idx="6964">
                  <c:v>571.19416666666666</c:v>
                </c:pt>
                <c:pt idx="6965">
                  <c:v>571.27666666666664</c:v>
                </c:pt>
                <c:pt idx="6966">
                  <c:v>571.35833333333335</c:v>
                </c:pt>
                <c:pt idx="6967">
                  <c:v>571.43999999999994</c:v>
                </c:pt>
                <c:pt idx="6968">
                  <c:v>571.52250000000004</c:v>
                </c:pt>
                <c:pt idx="6969">
                  <c:v>571.60416666666663</c:v>
                </c:pt>
                <c:pt idx="6970">
                  <c:v>571.68666666666661</c:v>
                </c:pt>
                <c:pt idx="6971">
                  <c:v>571.76833333333332</c:v>
                </c:pt>
                <c:pt idx="6972">
                  <c:v>571.85</c:v>
                </c:pt>
                <c:pt idx="6973">
                  <c:v>571.9325</c:v>
                </c:pt>
                <c:pt idx="6974">
                  <c:v>572.01416666666671</c:v>
                </c:pt>
                <c:pt idx="6975">
                  <c:v>572.09666666666669</c:v>
                </c:pt>
                <c:pt idx="6976">
                  <c:v>572.1783333333334</c:v>
                </c:pt>
                <c:pt idx="6977">
                  <c:v>572.26083333333338</c:v>
                </c:pt>
                <c:pt idx="6978">
                  <c:v>572.34249999999997</c:v>
                </c:pt>
                <c:pt idx="6979">
                  <c:v>572.42416666666668</c:v>
                </c:pt>
                <c:pt idx="6980">
                  <c:v>572.50666666666666</c:v>
                </c:pt>
                <c:pt idx="6981">
                  <c:v>572.58833333333337</c:v>
                </c:pt>
                <c:pt idx="6982">
                  <c:v>572.67083333333335</c:v>
                </c:pt>
                <c:pt idx="6983">
                  <c:v>572.75249999999994</c:v>
                </c:pt>
                <c:pt idx="6984">
                  <c:v>572.83500000000004</c:v>
                </c:pt>
                <c:pt idx="6985">
                  <c:v>572.91666666666663</c:v>
                </c:pt>
                <c:pt idx="6986">
                  <c:v>572.99833333333333</c:v>
                </c:pt>
                <c:pt idx="6987">
                  <c:v>573.08083333333332</c:v>
                </c:pt>
                <c:pt idx="6988">
                  <c:v>573.16250000000002</c:v>
                </c:pt>
                <c:pt idx="6989">
                  <c:v>573.245</c:v>
                </c:pt>
                <c:pt idx="6990">
                  <c:v>573.32666666666671</c:v>
                </c:pt>
                <c:pt idx="6991">
                  <c:v>573.40916666666669</c:v>
                </c:pt>
                <c:pt idx="6992">
                  <c:v>573.4908333333334</c:v>
                </c:pt>
                <c:pt idx="6993">
                  <c:v>573.57249999999999</c:v>
                </c:pt>
                <c:pt idx="6994">
                  <c:v>573.65499999999997</c:v>
                </c:pt>
                <c:pt idx="6995">
                  <c:v>573.73666666666668</c:v>
                </c:pt>
                <c:pt idx="6996">
                  <c:v>573.81916666666666</c:v>
                </c:pt>
                <c:pt idx="6997">
                  <c:v>573.90083333333337</c:v>
                </c:pt>
                <c:pt idx="6998">
                  <c:v>573.98333333333335</c:v>
                </c:pt>
                <c:pt idx="6999">
                  <c:v>574.06499999999994</c:v>
                </c:pt>
                <c:pt idx="7000">
                  <c:v>574.14666666666665</c:v>
                </c:pt>
                <c:pt idx="7001">
                  <c:v>574.22916666666663</c:v>
                </c:pt>
                <c:pt idx="7002">
                  <c:v>574.31083333333333</c:v>
                </c:pt>
                <c:pt idx="7003">
                  <c:v>574.39333333333332</c:v>
                </c:pt>
                <c:pt idx="7004">
                  <c:v>574.47500000000002</c:v>
                </c:pt>
                <c:pt idx="7005">
                  <c:v>574.5575</c:v>
                </c:pt>
                <c:pt idx="7006">
                  <c:v>574.63916666666671</c:v>
                </c:pt>
                <c:pt idx="7007">
                  <c:v>574.7208333333333</c:v>
                </c:pt>
                <c:pt idx="7008">
                  <c:v>574.8033333333334</c:v>
                </c:pt>
                <c:pt idx="7009">
                  <c:v>574.88499999999999</c:v>
                </c:pt>
                <c:pt idx="7010">
                  <c:v>574.96749999999997</c:v>
                </c:pt>
                <c:pt idx="7011">
                  <c:v>575.04916666666668</c:v>
                </c:pt>
                <c:pt idx="7012">
                  <c:v>575.13083333333327</c:v>
                </c:pt>
                <c:pt idx="7013">
                  <c:v>575.21333333333337</c:v>
                </c:pt>
                <c:pt idx="7014">
                  <c:v>575.29499999999996</c:v>
                </c:pt>
                <c:pt idx="7015">
                  <c:v>575.37749999999994</c:v>
                </c:pt>
                <c:pt idx="7016">
                  <c:v>575.45916666666665</c:v>
                </c:pt>
                <c:pt idx="7017">
                  <c:v>575.54166666666663</c:v>
                </c:pt>
                <c:pt idx="7018">
                  <c:v>575.62333333333333</c:v>
                </c:pt>
                <c:pt idx="7019">
                  <c:v>575.70500000000004</c:v>
                </c:pt>
                <c:pt idx="7020">
                  <c:v>575.78750000000002</c:v>
                </c:pt>
                <c:pt idx="7021">
                  <c:v>575.86916666666673</c:v>
                </c:pt>
                <c:pt idx="7022">
                  <c:v>575.95166666666671</c:v>
                </c:pt>
                <c:pt idx="7023">
                  <c:v>576.0333333333333</c:v>
                </c:pt>
                <c:pt idx="7024">
                  <c:v>576.1158333333334</c:v>
                </c:pt>
                <c:pt idx="7025">
                  <c:v>576.19749999999999</c:v>
                </c:pt>
                <c:pt idx="7026">
                  <c:v>576.2791666666667</c:v>
                </c:pt>
                <c:pt idx="7027">
                  <c:v>576.36166666666668</c:v>
                </c:pt>
                <c:pt idx="7028">
                  <c:v>576.44333333333327</c:v>
                </c:pt>
                <c:pt idx="7029">
                  <c:v>576.52583333333337</c:v>
                </c:pt>
                <c:pt idx="7030">
                  <c:v>576.60749999999996</c:v>
                </c:pt>
                <c:pt idx="7031">
                  <c:v>576.68999999999994</c:v>
                </c:pt>
                <c:pt idx="7032">
                  <c:v>576.77166666666665</c:v>
                </c:pt>
                <c:pt idx="7033">
                  <c:v>576.85333333333335</c:v>
                </c:pt>
                <c:pt idx="7034">
                  <c:v>576.93583333333333</c:v>
                </c:pt>
                <c:pt idx="7035">
                  <c:v>577.01750000000004</c:v>
                </c:pt>
                <c:pt idx="7036">
                  <c:v>577.1</c:v>
                </c:pt>
                <c:pt idx="7037">
                  <c:v>577.18166666666673</c:v>
                </c:pt>
                <c:pt idx="7038">
                  <c:v>577.26416666666671</c:v>
                </c:pt>
                <c:pt idx="7039">
                  <c:v>577.3458333333333</c:v>
                </c:pt>
                <c:pt idx="7040">
                  <c:v>577.42750000000001</c:v>
                </c:pt>
                <c:pt idx="7041">
                  <c:v>577.51</c:v>
                </c:pt>
                <c:pt idx="7042">
                  <c:v>577.5916666666667</c:v>
                </c:pt>
                <c:pt idx="7043">
                  <c:v>577.67416666666668</c:v>
                </c:pt>
                <c:pt idx="7044">
                  <c:v>577.75583333333327</c:v>
                </c:pt>
                <c:pt idx="7045">
                  <c:v>577.83833333333337</c:v>
                </c:pt>
                <c:pt idx="7046">
                  <c:v>577.91999999999996</c:v>
                </c:pt>
                <c:pt idx="7047">
                  <c:v>578.00166666666667</c:v>
                </c:pt>
                <c:pt idx="7048">
                  <c:v>578.08416666666665</c:v>
                </c:pt>
                <c:pt idx="7049">
                  <c:v>578.16583333333335</c:v>
                </c:pt>
                <c:pt idx="7050">
                  <c:v>578.24833333333333</c:v>
                </c:pt>
                <c:pt idx="7051">
                  <c:v>578.33000000000004</c:v>
                </c:pt>
                <c:pt idx="7052">
                  <c:v>578.41166666666663</c:v>
                </c:pt>
                <c:pt idx="7053">
                  <c:v>578.49416666666673</c:v>
                </c:pt>
                <c:pt idx="7054">
                  <c:v>578.57583333333332</c:v>
                </c:pt>
                <c:pt idx="7055">
                  <c:v>578.6583333333333</c:v>
                </c:pt>
                <c:pt idx="7056">
                  <c:v>578.74</c:v>
                </c:pt>
                <c:pt idx="7057">
                  <c:v>578.82249999999999</c:v>
                </c:pt>
                <c:pt idx="7058">
                  <c:v>578.9041666666667</c:v>
                </c:pt>
                <c:pt idx="7059">
                  <c:v>578.98583333333329</c:v>
                </c:pt>
                <c:pt idx="7060">
                  <c:v>579.06833333333327</c:v>
                </c:pt>
                <c:pt idx="7061">
                  <c:v>579.15</c:v>
                </c:pt>
                <c:pt idx="7062">
                  <c:v>579.23249999999996</c:v>
                </c:pt>
                <c:pt idx="7063">
                  <c:v>579.31416666666667</c:v>
                </c:pt>
                <c:pt idx="7064">
                  <c:v>579.39666666666665</c:v>
                </c:pt>
                <c:pt idx="7065">
                  <c:v>579.47833333333335</c:v>
                </c:pt>
                <c:pt idx="7066">
                  <c:v>579.56000000000006</c:v>
                </c:pt>
                <c:pt idx="7067">
                  <c:v>579.64250000000004</c:v>
                </c:pt>
                <c:pt idx="7068">
                  <c:v>579.72416666666663</c:v>
                </c:pt>
                <c:pt idx="7069">
                  <c:v>579.80666666666673</c:v>
                </c:pt>
                <c:pt idx="7070">
                  <c:v>579.88833333333332</c:v>
                </c:pt>
                <c:pt idx="7071">
                  <c:v>579.9708333333333</c:v>
                </c:pt>
                <c:pt idx="7072">
                  <c:v>580.05250000000001</c:v>
                </c:pt>
                <c:pt idx="7073">
                  <c:v>580.1341666666666</c:v>
                </c:pt>
                <c:pt idx="7074">
                  <c:v>580.2166666666667</c:v>
                </c:pt>
                <c:pt idx="7075">
                  <c:v>580.29833333333329</c:v>
                </c:pt>
                <c:pt idx="7076">
                  <c:v>580.38083333333327</c:v>
                </c:pt>
                <c:pt idx="7077">
                  <c:v>580.46249999999998</c:v>
                </c:pt>
                <c:pt idx="7078">
                  <c:v>580.54499999999996</c:v>
                </c:pt>
                <c:pt idx="7079">
                  <c:v>580.62666666666667</c:v>
                </c:pt>
                <c:pt idx="7080">
                  <c:v>580.70833333333337</c:v>
                </c:pt>
                <c:pt idx="7081">
                  <c:v>580.79083333333335</c:v>
                </c:pt>
                <c:pt idx="7082">
                  <c:v>580.87250000000006</c:v>
                </c:pt>
                <c:pt idx="7083">
                  <c:v>580.95500000000004</c:v>
                </c:pt>
                <c:pt idx="7084">
                  <c:v>581.03666666666663</c:v>
                </c:pt>
                <c:pt idx="7085">
                  <c:v>581.11916666666673</c:v>
                </c:pt>
                <c:pt idx="7086">
                  <c:v>581.20083333333332</c:v>
                </c:pt>
                <c:pt idx="7087">
                  <c:v>581.28250000000003</c:v>
                </c:pt>
                <c:pt idx="7088">
                  <c:v>581.36500000000001</c:v>
                </c:pt>
                <c:pt idx="7089">
                  <c:v>581.4466666666666</c:v>
                </c:pt>
                <c:pt idx="7090">
                  <c:v>581.5291666666667</c:v>
                </c:pt>
                <c:pt idx="7091">
                  <c:v>581.61083333333329</c:v>
                </c:pt>
                <c:pt idx="7092">
                  <c:v>581.69333333333327</c:v>
                </c:pt>
                <c:pt idx="7093">
                  <c:v>581.77499999999998</c:v>
                </c:pt>
                <c:pt idx="7094">
                  <c:v>581.85666666666668</c:v>
                </c:pt>
                <c:pt idx="7095">
                  <c:v>581.93916666666667</c:v>
                </c:pt>
                <c:pt idx="7096">
                  <c:v>582.02083333333337</c:v>
                </c:pt>
                <c:pt idx="7097">
                  <c:v>582.10333333333335</c:v>
                </c:pt>
                <c:pt idx="7098">
                  <c:v>582.18500000000006</c:v>
                </c:pt>
                <c:pt idx="7099">
                  <c:v>582.26666666666665</c:v>
                </c:pt>
                <c:pt idx="7100">
                  <c:v>582.34916666666663</c:v>
                </c:pt>
                <c:pt idx="7101">
                  <c:v>582.43083333333334</c:v>
                </c:pt>
                <c:pt idx="7102">
                  <c:v>582.51333333333332</c:v>
                </c:pt>
                <c:pt idx="7103">
                  <c:v>582.59500000000003</c:v>
                </c:pt>
                <c:pt idx="7104">
                  <c:v>582.67750000000001</c:v>
                </c:pt>
                <c:pt idx="7105">
                  <c:v>582.7591666666666</c:v>
                </c:pt>
                <c:pt idx="7106">
                  <c:v>582.84083333333331</c:v>
                </c:pt>
                <c:pt idx="7107">
                  <c:v>582.92333333333329</c:v>
                </c:pt>
                <c:pt idx="7108">
                  <c:v>583.005</c:v>
                </c:pt>
                <c:pt idx="7109">
                  <c:v>583.08749999999998</c:v>
                </c:pt>
                <c:pt idx="7110">
                  <c:v>583.16916666666668</c:v>
                </c:pt>
                <c:pt idx="7111">
                  <c:v>583.25166666666667</c:v>
                </c:pt>
                <c:pt idx="7112">
                  <c:v>583.33333333333337</c:v>
                </c:pt>
                <c:pt idx="7113">
                  <c:v>583.41499999999996</c:v>
                </c:pt>
                <c:pt idx="7114">
                  <c:v>583.49750000000006</c:v>
                </c:pt>
                <c:pt idx="7115">
                  <c:v>583.57916666666665</c:v>
                </c:pt>
                <c:pt idx="7116">
                  <c:v>583.66166666666663</c:v>
                </c:pt>
                <c:pt idx="7117">
                  <c:v>583.74333333333334</c:v>
                </c:pt>
                <c:pt idx="7118">
                  <c:v>583.82583333333332</c:v>
                </c:pt>
                <c:pt idx="7119">
                  <c:v>583.90750000000003</c:v>
                </c:pt>
                <c:pt idx="7120">
                  <c:v>583.98916666666662</c:v>
                </c:pt>
                <c:pt idx="7121">
                  <c:v>584.0716666666666</c:v>
                </c:pt>
                <c:pt idx="7122">
                  <c:v>584.15333333333331</c:v>
                </c:pt>
                <c:pt idx="7123">
                  <c:v>584.23583333333329</c:v>
                </c:pt>
                <c:pt idx="7124">
                  <c:v>584.3175</c:v>
                </c:pt>
                <c:pt idx="7125">
                  <c:v>584.4</c:v>
                </c:pt>
                <c:pt idx="7126">
                  <c:v>584.48166666666668</c:v>
                </c:pt>
                <c:pt idx="7127">
                  <c:v>584.56333333333339</c:v>
                </c:pt>
                <c:pt idx="7128">
                  <c:v>584.64583333333337</c:v>
                </c:pt>
                <c:pt idx="7129">
                  <c:v>584.72749999999996</c:v>
                </c:pt>
                <c:pt idx="7130">
                  <c:v>584.81000000000006</c:v>
                </c:pt>
                <c:pt idx="7131">
                  <c:v>584.89166666666665</c:v>
                </c:pt>
                <c:pt idx="7132">
                  <c:v>584.97416666666663</c:v>
                </c:pt>
                <c:pt idx="7133">
                  <c:v>585.05583333333334</c:v>
                </c:pt>
                <c:pt idx="7134">
                  <c:v>585.13749999999993</c:v>
                </c:pt>
                <c:pt idx="7135">
                  <c:v>585.22</c:v>
                </c:pt>
                <c:pt idx="7136">
                  <c:v>585.30166666666662</c:v>
                </c:pt>
                <c:pt idx="7137">
                  <c:v>585.3841666666666</c:v>
                </c:pt>
                <c:pt idx="7138">
                  <c:v>585.46583333333331</c:v>
                </c:pt>
                <c:pt idx="7139">
                  <c:v>585.54750000000001</c:v>
                </c:pt>
                <c:pt idx="7140">
                  <c:v>585.63</c:v>
                </c:pt>
                <c:pt idx="7141">
                  <c:v>585.7116666666667</c:v>
                </c:pt>
                <c:pt idx="7142">
                  <c:v>585.79416666666668</c:v>
                </c:pt>
                <c:pt idx="7143">
                  <c:v>585.87583333333339</c:v>
                </c:pt>
                <c:pt idx="7144">
                  <c:v>585.95833333333337</c:v>
                </c:pt>
                <c:pt idx="7145">
                  <c:v>586.04</c:v>
                </c:pt>
                <c:pt idx="7146">
                  <c:v>586.12166666666667</c:v>
                </c:pt>
                <c:pt idx="7147">
                  <c:v>586.20416666666665</c:v>
                </c:pt>
                <c:pt idx="7148">
                  <c:v>586.28583333333336</c:v>
                </c:pt>
                <c:pt idx="7149">
                  <c:v>586.36833333333334</c:v>
                </c:pt>
                <c:pt idx="7150">
                  <c:v>586.44999999999993</c:v>
                </c:pt>
                <c:pt idx="7151">
                  <c:v>586.53250000000003</c:v>
                </c:pt>
                <c:pt idx="7152">
                  <c:v>586.61416666666662</c:v>
                </c:pt>
                <c:pt idx="7153">
                  <c:v>586.69583333333333</c:v>
                </c:pt>
                <c:pt idx="7154">
                  <c:v>586.77833333333331</c:v>
                </c:pt>
                <c:pt idx="7155">
                  <c:v>586.86</c:v>
                </c:pt>
                <c:pt idx="7156">
                  <c:v>586.9425</c:v>
                </c:pt>
                <c:pt idx="7157">
                  <c:v>587.0241666666667</c:v>
                </c:pt>
                <c:pt idx="7158">
                  <c:v>587.10666666666668</c:v>
                </c:pt>
                <c:pt idx="7159">
                  <c:v>587.18833333333339</c:v>
                </c:pt>
                <c:pt idx="7160">
                  <c:v>587.27</c:v>
                </c:pt>
                <c:pt idx="7161">
                  <c:v>587.35249999999996</c:v>
                </c:pt>
                <c:pt idx="7162">
                  <c:v>587.43416666666667</c:v>
                </c:pt>
                <c:pt idx="7163">
                  <c:v>587.51666666666665</c:v>
                </c:pt>
                <c:pt idx="7164">
                  <c:v>587.59833333333336</c:v>
                </c:pt>
                <c:pt idx="7165">
                  <c:v>587.68083333333334</c:v>
                </c:pt>
                <c:pt idx="7166">
                  <c:v>587.76249999999993</c:v>
                </c:pt>
                <c:pt idx="7167">
                  <c:v>587.84416666666664</c:v>
                </c:pt>
                <c:pt idx="7168">
                  <c:v>587.92666666666662</c:v>
                </c:pt>
                <c:pt idx="7169">
                  <c:v>588.00833333333333</c:v>
                </c:pt>
                <c:pt idx="7170">
                  <c:v>588.09083333333331</c:v>
                </c:pt>
                <c:pt idx="7171">
                  <c:v>588.17250000000001</c:v>
                </c:pt>
                <c:pt idx="7172">
                  <c:v>588.255</c:v>
                </c:pt>
                <c:pt idx="7173">
                  <c:v>588.3366666666667</c:v>
                </c:pt>
                <c:pt idx="7174">
                  <c:v>588.41833333333341</c:v>
                </c:pt>
                <c:pt idx="7175">
                  <c:v>588.50083333333339</c:v>
                </c:pt>
                <c:pt idx="7176">
                  <c:v>588.58249999999998</c:v>
                </c:pt>
                <c:pt idx="7177">
                  <c:v>588.66499999999996</c:v>
                </c:pt>
                <c:pt idx="7178">
                  <c:v>588.74666666666667</c:v>
                </c:pt>
                <c:pt idx="7179">
                  <c:v>588.82833333333326</c:v>
                </c:pt>
                <c:pt idx="7180">
                  <c:v>588.91083333333336</c:v>
                </c:pt>
                <c:pt idx="7181">
                  <c:v>588.99249999999995</c:v>
                </c:pt>
                <c:pt idx="7182">
                  <c:v>589.07499999999993</c:v>
                </c:pt>
                <c:pt idx="7183">
                  <c:v>589.15666666666664</c:v>
                </c:pt>
                <c:pt idx="7184">
                  <c:v>589.23916666666662</c:v>
                </c:pt>
                <c:pt idx="7185">
                  <c:v>589.32083333333333</c:v>
                </c:pt>
                <c:pt idx="7186">
                  <c:v>589.40250000000003</c:v>
                </c:pt>
                <c:pt idx="7187">
                  <c:v>589.48500000000001</c:v>
                </c:pt>
                <c:pt idx="7188">
                  <c:v>589.56666666666672</c:v>
                </c:pt>
                <c:pt idx="7189">
                  <c:v>589.6491666666667</c:v>
                </c:pt>
                <c:pt idx="7190">
                  <c:v>589.73083333333341</c:v>
                </c:pt>
                <c:pt idx="7191">
                  <c:v>589.81333333333339</c:v>
                </c:pt>
                <c:pt idx="7192">
                  <c:v>589.89499999999998</c:v>
                </c:pt>
                <c:pt idx="7193">
                  <c:v>589.97666666666669</c:v>
                </c:pt>
                <c:pt idx="7194">
                  <c:v>590.05916666666667</c:v>
                </c:pt>
                <c:pt idx="7195">
                  <c:v>590.14083333333326</c:v>
                </c:pt>
                <c:pt idx="7196">
                  <c:v>590.22333333333336</c:v>
                </c:pt>
                <c:pt idx="7197">
                  <c:v>590.30499999999995</c:v>
                </c:pt>
                <c:pt idx="7198">
                  <c:v>590.38749999999993</c:v>
                </c:pt>
                <c:pt idx="7199">
                  <c:v>590.46916666666664</c:v>
                </c:pt>
                <c:pt idx="7200">
                  <c:v>590.55083333333334</c:v>
                </c:pt>
                <c:pt idx="7201">
                  <c:v>590.63333333333333</c:v>
                </c:pt>
                <c:pt idx="7202">
                  <c:v>590.71500000000003</c:v>
                </c:pt>
                <c:pt idx="7203">
                  <c:v>590.79750000000001</c:v>
                </c:pt>
                <c:pt idx="7204">
                  <c:v>590.87916666666672</c:v>
                </c:pt>
                <c:pt idx="7205">
                  <c:v>590.9616666666667</c:v>
                </c:pt>
                <c:pt idx="7206">
                  <c:v>591.04333333333341</c:v>
                </c:pt>
                <c:pt idx="7207">
                  <c:v>591.125</c:v>
                </c:pt>
                <c:pt idx="7208">
                  <c:v>591.20749999999998</c:v>
                </c:pt>
                <c:pt idx="7209">
                  <c:v>591.28916666666669</c:v>
                </c:pt>
                <c:pt idx="7210">
                  <c:v>591.37166666666667</c:v>
                </c:pt>
                <c:pt idx="7211">
                  <c:v>591.45333333333326</c:v>
                </c:pt>
                <c:pt idx="7212">
                  <c:v>591.53583333333336</c:v>
                </c:pt>
                <c:pt idx="7213">
                  <c:v>591.61749999999995</c:v>
                </c:pt>
                <c:pt idx="7214">
                  <c:v>591.69916666666666</c:v>
                </c:pt>
                <c:pt idx="7215">
                  <c:v>591.78166666666664</c:v>
                </c:pt>
                <c:pt idx="7216">
                  <c:v>591.86333333333334</c:v>
                </c:pt>
                <c:pt idx="7217">
                  <c:v>591.94583333333333</c:v>
                </c:pt>
                <c:pt idx="7218">
                  <c:v>592.02750000000003</c:v>
                </c:pt>
                <c:pt idx="7219">
                  <c:v>592.11</c:v>
                </c:pt>
                <c:pt idx="7220">
                  <c:v>592.19166666666672</c:v>
                </c:pt>
                <c:pt idx="7221">
                  <c:v>592.27333333333331</c:v>
                </c:pt>
                <c:pt idx="7222">
                  <c:v>592.35583333333341</c:v>
                </c:pt>
                <c:pt idx="7223">
                  <c:v>592.4375</c:v>
                </c:pt>
                <c:pt idx="7224">
                  <c:v>592.52</c:v>
                </c:pt>
                <c:pt idx="7225">
                  <c:v>592.60166666666669</c:v>
                </c:pt>
                <c:pt idx="7226">
                  <c:v>592.68333333333328</c:v>
                </c:pt>
                <c:pt idx="7227">
                  <c:v>592.76583333333326</c:v>
                </c:pt>
                <c:pt idx="7228">
                  <c:v>592.84749999999997</c:v>
                </c:pt>
                <c:pt idx="7229">
                  <c:v>592.92999999999995</c:v>
                </c:pt>
                <c:pt idx="7230">
                  <c:v>593.01166666666666</c:v>
                </c:pt>
                <c:pt idx="7231">
                  <c:v>593.09416666666664</c:v>
                </c:pt>
                <c:pt idx="7232">
                  <c:v>593.17583333333334</c:v>
                </c:pt>
                <c:pt idx="7233">
                  <c:v>593.25750000000005</c:v>
                </c:pt>
                <c:pt idx="7234">
                  <c:v>593.34</c:v>
                </c:pt>
                <c:pt idx="7235">
                  <c:v>593.42166666666674</c:v>
                </c:pt>
                <c:pt idx="7236">
                  <c:v>593.50416666666672</c:v>
                </c:pt>
                <c:pt idx="7237">
                  <c:v>593.58583333333331</c:v>
                </c:pt>
                <c:pt idx="7238">
                  <c:v>593.66833333333341</c:v>
                </c:pt>
                <c:pt idx="7239">
                  <c:v>593.75</c:v>
                </c:pt>
                <c:pt idx="7240">
                  <c:v>593.83166666666659</c:v>
                </c:pt>
                <c:pt idx="7241">
                  <c:v>593.91416666666669</c:v>
                </c:pt>
                <c:pt idx="7242">
                  <c:v>593.99583333333328</c:v>
                </c:pt>
                <c:pt idx="7243">
                  <c:v>594.07833333333326</c:v>
                </c:pt>
                <c:pt idx="7244">
                  <c:v>594.16</c:v>
                </c:pt>
                <c:pt idx="7245">
                  <c:v>594.24249999999995</c:v>
                </c:pt>
                <c:pt idx="7246">
                  <c:v>594.32416666666666</c:v>
                </c:pt>
                <c:pt idx="7247">
                  <c:v>594.40583333333336</c:v>
                </c:pt>
                <c:pt idx="7248">
                  <c:v>594.48833333333334</c:v>
                </c:pt>
                <c:pt idx="7249">
                  <c:v>594.57000000000005</c:v>
                </c:pt>
                <c:pt idx="7250">
                  <c:v>594.65250000000003</c:v>
                </c:pt>
                <c:pt idx="7251">
                  <c:v>594.73416666666674</c:v>
                </c:pt>
                <c:pt idx="7252">
                  <c:v>594.81666666666672</c:v>
                </c:pt>
                <c:pt idx="7253">
                  <c:v>594.89833333333331</c:v>
                </c:pt>
                <c:pt idx="7254">
                  <c:v>594.98</c:v>
                </c:pt>
                <c:pt idx="7255">
                  <c:v>595.0625</c:v>
                </c:pt>
                <c:pt idx="7256">
                  <c:v>595.14416666666659</c:v>
                </c:pt>
                <c:pt idx="7257">
                  <c:v>595.22666666666669</c:v>
                </c:pt>
                <c:pt idx="7258">
                  <c:v>595.30833333333328</c:v>
                </c:pt>
                <c:pt idx="7259">
                  <c:v>595.39083333333326</c:v>
                </c:pt>
                <c:pt idx="7260">
                  <c:v>595.47249999999997</c:v>
                </c:pt>
                <c:pt idx="7261">
                  <c:v>595.55416666666667</c:v>
                </c:pt>
                <c:pt idx="7262">
                  <c:v>595.63666666666666</c:v>
                </c:pt>
                <c:pt idx="7263">
                  <c:v>595.71833333333336</c:v>
                </c:pt>
                <c:pt idx="7264">
                  <c:v>595.80083333333334</c:v>
                </c:pt>
                <c:pt idx="7265">
                  <c:v>595.88250000000005</c:v>
                </c:pt>
                <c:pt idx="7266">
                  <c:v>595.96416666666664</c:v>
                </c:pt>
                <c:pt idx="7267">
                  <c:v>596.04666666666674</c:v>
                </c:pt>
                <c:pt idx="7268">
                  <c:v>596.12833333333333</c:v>
                </c:pt>
                <c:pt idx="7269">
                  <c:v>596.21083333333331</c:v>
                </c:pt>
                <c:pt idx="7270">
                  <c:v>596.29250000000002</c:v>
                </c:pt>
                <c:pt idx="7271">
                  <c:v>596.375</c:v>
                </c:pt>
                <c:pt idx="7272">
                  <c:v>596.45666666666659</c:v>
                </c:pt>
                <c:pt idx="7273">
                  <c:v>596.5383333333333</c:v>
                </c:pt>
                <c:pt idx="7274">
                  <c:v>596.62083333333328</c:v>
                </c:pt>
                <c:pt idx="7275">
                  <c:v>596.70249999999999</c:v>
                </c:pt>
                <c:pt idx="7276">
                  <c:v>596.78499999999997</c:v>
                </c:pt>
                <c:pt idx="7277">
                  <c:v>596.86666666666667</c:v>
                </c:pt>
                <c:pt idx="7278">
                  <c:v>596.94916666666666</c:v>
                </c:pt>
                <c:pt idx="7279">
                  <c:v>597.03083333333336</c:v>
                </c:pt>
                <c:pt idx="7280">
                  <c:v>597.11250000000007</c:v>
                </c:pt>
                <c:pt idx="7281">
                  <c:v>597.19500000000005</c:v>
                </c:pt>
                <c:pt idx="7282">
                  <c:v>597.27666666666664</c:v>
                </c:pt>
                <c:pt idx="7283">
                  <c:v>597.35916666666674</c:v>
                </c:pt>
                <c:pt idx="7284">
                  <c:v>597.44083333333333</c:v>
                </c:pt>
                <c:pt idx="7285">
                  <c:v>597.52333333333331</c:v>
                </c:pt>
                <c:pt idx="7286">
                  <c:v>597.60500000000002</c:v>
                </c:pt>
                <c:pt idx="7287">
                  <c:v>597.68666666666661</c:v>
                </c:pt>
                <c:pt idx="7288">
                  <c:v>597.76916666666659</c:v>
                </c:pt>
                <c:pt idx="7289">
                  <c:v>597.8508333333333</c:v>
                </c:pt>
                <c:pt idx="7290">
                  <c:v>597.93333333333328</c:v>
                </c:pt>
                <c:pt idx="7291">
                  <c:v>598.01499999999999</c:v>
                </c:pt>
                <c:pt idx="7292">
                  <c:v>598.09749999999997</c:v>
                </c:pt>
                <c:pt idx="7293">
                  <c:v>598.17916666666667</c:v>
                </c:pt>
                <c:pt idx="7294">
                  <c:v>598.26083333333338</c:v>
                </c:pt>
                <c:pt idx="7295">
                  <c:v>598.34333333333336</c:v>
                </c:pt>
                <c:pt idx="7296">
                  <c:v>598.42500000000007</c:v>
                </c:pt>
                <c:pt idx="7297">
                  <c:v>598.50750000000005</c:v>
                </c:pt>
                <c:pt idx="7298">
                  <c:v>598.58916666666664</c:v>
                </c:pt>
                <c:pt idx="7299">
                  <c:v>598.67166666666674</c:v>
                </c:pt>
                <c:pt idx="7300">
                  <c:v>598.75333333333333</c:v>
                </c:pt>
                <c:pt idx="7301">
                  <c:v>598.83500000000004</c:v>
                </c:pt>
                <c:pt idx="7302">
                  <c:v>598.91750000000002</c:v>
                </c:pt>
                <c:pt idx="7303">
                  <c:v>598.99916666666661</c:v>
                </c:pt>
                <c:pt idx="7304">
                  <c:v>599.08166666666659</c:v>
                </c:pt>
                <c:pt idx="7305">
                  <c:v>599.1633333333333</c:v>
                </c:pt>
                <c:pt idx="7306">
                  <c:v>599.245</c:v>
                </c:pt>
                <c:pt idx="7307">
                  <c:v>599.32749999999999</c:v>
                </c:pt>
                <c:pt idx="7308">
                  <c:v>599.40916666666669</c:v>
                </c:pt>
                <c:pt idx="7309">
                  <c:v>599.49166666666667</c:v>
                </c:pt>
                <c:pt idx="7310">
                  <c:v>599.57333333333338</c:v>
                </c:pt>
                <c:pt idx="7311">
                  <c:v>599.65583333333336</c:v>
                </c:pt>
                <c:pt idx="7312">
                  <c:v>599.73750000000007</c:v>
                </c:pt>
                <c:pt idx="7313">
                  <c:v>599.81916666666666</c:v>
                </c:pt>
                <c:pt idx="7314">
                  <c:v>599.90166666666664</c:v>
                </c:pt>
                <c:pt idx="7315">
                  <c:v>599.98333333333335</c:v>
                </c:pt>
                <c:pt idx="7316">
                  <c:v>600.06583333333333</c:v>
                </c:pt>
                <c:pt idx="7317">
                  <c:v>600.14750000000004</c:v>
                </c:pt>
                <c:pt idx="7318">
                  <c:v>600.23</c:v>
                </c:pt>
                <c:pt idx="7319">
                  <c:v>600.31166666666661</c:v>
                </c:pt>
                <c:pt idx="7320">
                  <c:v>600.39333333333332</c:v>
                </c:pt>
                <c:pt idx="7321">
                  <c:v>600.4758333333333</c:v>
                </c:pt>
                <c:pt idx="7322">
                  <c:v>600.5575</c:v>
                </c:pt>
                <c:pt idx="7323">
                  <c:v>600.64</c:v>
                </c:pt>
                <c:pt idx="7324">
                  <c:v>600.72166666666669</c:v>
                </c:pt>
                <c:pt idx="7325">
                  <c:v>600.80416666666667</c:v>
                </c:pt>
                <c:pt idx="7326">
                  <c:v>600.88583333333338</c:v>
                </c:pt>
                <c:pt idx="7327">
                  <c:v>600.96749999999997</c:v>
                </c:pt>
                <c:pt idx="7328">
                  <c:v>601.05000000000007</c:v>
                </c:pt>
                <c:pt idx="7329">
                  <c:v>601.13166666666666</c:v>
                </c:pt>
                <c:pt idx="7330">
                  <c:v>601.21416666666664</c:v>
                </c:pt>
                <c:pt idx="7331">
                  <c:v>601.29583333333335</c:v>
                </c:pt>
                <c:pt idx="7332">
                  <c:v>601.37833333333333</c:v>
                </c:pt>
                <c:pt idx="7333">
                  <c:v>601.46</c:v>
                </c:pt>
                <c:pt idx="7334">
                  <c:v>601.54166666666663</c:v>
                </c:pt>
                <c:pt idx="7335">
                  <c:v>601.62416666666661</c:v>
                </c:pt>
                <c:pt idx="7336">
                  <c:v>601.70583333333332</c:v>
                </c:pt>
                <c:pt idx="7337">
                  <c:v>601.7883333333333</c:v>
                </c:pt>
                <c:pt idx="7338">
                  <c:v>601.87</c:v>
                </c:pt>
                <c:pt idx="7339">
                  <c:v>601.95249999999999</c:v>
                </c:pt>
                <c:pt idx="7340">
                  <c:v>602.03416666666669</c:v>
                </c:pt>
                <c:pt idx="7341">
                  <c:v>602.1158333333334</c:v>
                </c:pt>
                <c:pt idx="7342">
                  <c:v>602.19833333333338</c:v>
                </c:pt>
                <c:pt idx="7343">
                  <c:v>602.28</c:v>
                </c:pt>
                <c:pt idx="7344">
                  <c:v>602.36250000000007</c:v>
                </c:pt>
                <c:pt idx="7345">
                  <c:v>602.44416666666666</c:v>
                </c:pt>
                <c:pt idx="7346">
                  <c:v>602.52666666666664</c:v>
                </c:pt>
                <c:pt idx="7347">
                  <c:v>602.60833333333335</c:v>
                </c:pt>
                <c:pt idx="7348">
                  <c:v>602.68999999999994</c:v>
                </c:pt>
                <c:pt idx="7349">
                  <c:v>602.77250000000004</c:v>
                </c:pt>
                <c:pt idx="7350">
                  <c:v>602.85416666666663</c:v>
                </c:pt>
                <c:pt idx="7351">
                  <c:v>602.93666666666661</c:v>
                </c:pt>
                <c:pt idx="7352">
                  <c:v>603.01833333333332</c:v>
                </c:pt>
                <c:pt idx="7353">
                  <c:v>603.1</c:v>
                </c:pt>
                <c:pt idx="7354">
                  <c:v>603.1825</c:v>
                </c:pt>
                <c:pt idx="7355">
                  <c:v>603.26416666666671</c:v>
                </c:pt>
                <c:pt idx="7356">
                  <c:v>603.34666666666669</c:v>
                </c:pt>
                <c:pt idx="7357">
                  <c:v>603.4283333333334</c:v>
                </c:pt>
                <c:pt idx="7358">
                  <c:v>603.51083333333338</c:v>
                </c:pt>
                <c:pt idx="7359">
                  <c:v>603.59249999999997</c:v>
                </c:pt>
                <c:pt idx="7360">
                  <c:v>603.67416666666668</c:v>
                </c:pt>
                <c:pt idx="7361">
                  <c:v>603.75666666666666</c:v>
                </c:pt>
                <c:pt idx="7362">
                  <c:v>603.83833333333337</c:v>
                </c:pt>
                <c:pt idx="7363">
                  <c:v>603.92083333333335</c:v>
                </c:pt>
                <c:pt idx="7364">
                  <c:v>604.00249999999994</c:v>
                </c:pt>
                <c:pt idx="7365">
                  <c:v>604.08500000000004</c:v>
                </c:pt>
                <c:pt idx="7366">
                  <c:v>604.16666666666663</c:v>
                </c:pt>
                <c:pt idx="7367">
                  <c:v>604.24833333333333</c:v>
                </c:pt>
                <c:pt idx="7368">
                  <c:v>604.33083333333332</c:v>
                </c:pt>
                <c:pt idx="7369">
                  <c:v>604.41250000000002</c:v>
                </c:pt>
                <c:pt idx="7370">
                  <c:v>604.495</c:v>
                </c:pt>
                <c:pt idx="7371">
                  <c:v>604.57666666666671</c:v>
                </c:pt>
                <c:pt idx="7372">
                  <c:v>604.65916666666669</c:v>
                </c:pt>
                <c:pt idx="7373">
                  <c:v>604.7408333333334</c:v>
                </c:pt>
                <c:pt idx="7374">
                  <c:v>604.82249999999999</c:v>
                </c:pt>
                <c:pt idx="7375">
                  <c:v>604.90499999999997</c:v>
                </c:pt>
                <c:pt idx="7376">
                  <c:v>604.98666666666668</c:v>
                </c:pt>
                <c:pt idx="7377">
                  <c:v>605.06916666666666</c:v>
                </c:pt>
                <c:pt idx="7378">
                  <c:v>605.15083333333337</c:v>
                </c:pt>
                <c:pt idx="7379">
                  <c:v>605.23333333333335</c:v>
                </c:pt>
                <c:pt idx="7380">
                  <c:v>605.31499999999994</c:v>
                </c:pt>
                <c:pt idx="7381">
                  <c:v>605.39666666666665</c:v>
                </c:pt>
                <c:pt idx="7382">
                  <c:v>605.47916666666663</c:v>
                </c:pt>
                <c:pt idx="7383">
                  <c:v>605.56083333333333</c:v>
                </c:pt>
                <c:pt idx="7384">
                  <c:v>605.64333333333332</c:v>
                </c:pt>
                <c:pt idx="7385">
                  <c:v>605.72500000000002</c:v>
                </c:pt>
                <c:pt idx="7386">
                  <c:v>605.8075</c:v>
                </c:pt>
                <c:pt idx="7387">
                  <c:v>605.88916666666671</c:v>
                </c:pt>
                <c:pt idx="7388">
                  <c:v>605.9708333333333</c:v>
                </c:pt>
                <c:pt idx="7389">
                  <c:v>606.0533333333334</c:v>
                </c:pt>
                <c:pt idx="7390">
                  <c:v>606.13499999999999</c:v>
                </c:pt>
                <c:pt idx="7391">
                  <c:v>606.21749999999997</c:v>
                </c:pt>
                <c:pt idx="7392">
                  <c:v>606.29916666666668</c:v>
                </c:pt>
                <c:pt idx="7393">
                  <c:v>606.38083333333327</c:v>
                </c:pt>
                <c:pt idx="7394">
                  <c:v>606.46333333333337</c:v>
                </c:pt>
                <c:pt idx="7395">
                  <c:v>606.54499999999996</c:v>
                </c:pt>
                <c:pt idx="7396">
                  <c:v>606.62749999999994</c:v>
                </c:pt>
                <c:pt idx="7397">
                  <c:v>606.70916666666665</c:v>
                </c:pt>
                <c:pt idx="7398">
                  <c:v>606.79166666666663</c:v>
                </c:pt>
                <c:pt idx="7399">
                  <c:v>606.87333333333333</c:v>
                </c:pt>
                <c:pt idx="7400">
                  <c:v>606.95500000000004</c:v>
                </c:pt>
                <c:pt idx="7401">
                  <c:v>607.03750000000002</c:v>
                </c:pt>
                <c:pt idx="7402">
                  <c:v>607.11916666666673</c:v>
                </c:pt>
                <c:pt idx="7403">
                  <c:v>607.20166666666671</c:v>
                </c:pt>
                <c:pt idx="7404">
                  <c:v>607.2833333333333</c:v>
                </c:pt>
                <c:pt idx="7405">
                  <c:v>607.3658333333334</c:v>
                </c:pt>
                <c:pt idx="7406">
                  <c:v>607.44749999999999</c:v>
                </c:pt>
                <c:pt idx="7407">
                  <c:v>607.5291666666667</c:v>
                </c:pt>
                <c:pt idx="7408">
                  <c:v>607.61166666666668</c:v>
                </c:pt>
                <c:pt idx="7409">
                  <c:v>607.69333333333327</c:v>
                </c:pt>
                <c:pt idx="7410">
                  <c:v>607.77583333333337</c:v>
                </c:pt>
                <c:pt idx="7411">
                  <c:v>607.85749999999996</c:v>
                </c:pt>
                <c:pt idx="7412">
                  <c:v>607.93999999999994</c:v>
                </c:pt>
                <c:pt idx="7413">
                  <c:v>608.02166666666665</c:v>
                </c:pt>
                <c:pt idx="7414">
                  <c:v>608.10333333333335</c:v>
                </c:pt>
                <c:pt idx="7415">
                  <c:v>608.18583333333333</c:v>
                </c:pt>
                <c:pt idx="7416">
                  <c:v>608.26750000000004</c:v>
                </c:pt>
                <c:pt idx="7417">
                  <c:v>608.35</c:v>
                </c:pt>
                <c:pt idx="7418">
                  <c:v>608.43166666666673</c:v>
                </c:pt>
                <c:pt idx="7419">
                  <c:v>608.51416666666671</c:v>
                </c:pt>
                <c:pt idx="7420">
                  <c:v>608.5958333333333</c:v>
                </c:pt>
                <c:pt idx="7421">
                  <c:v>608.67750000000001</c:v>
                </c:pt>
                <c:pt idx="7422">
                  <c:v>608.76</c:v>
                </c:pt>
                <c:pt idx="7423">
                  <c:v>608.8416666666667</c:v>
                </c:pt>
                <c:pt idx="7424">
                  <c:v>608.92416666666668</c:v>
                </c:pt>
                <c:pt idx="7425">
                  <c:v>609.00583333333327</c:v>
                </c:pt>
                <c:pt idx="7426">
                  <c:v>609.08833333333337</c:v>
                </c:pt>
                <c:pt idx="7427">
                  <c:v>609.16999999999996</c:v>
                </c:pt>
                <c:pt idx="7428">
                  <c:v>609.25166666666667</c:v>
                </c:pt>
                <c:pt idx="7429">
                  <c:v>609.33416666666665</c:v>
                </c:pt>
                <c:pt idx="7430">
                  <c:v>609.41583333333335</c:v>
                </c:pt>
                <c:pt idx="7431">
                  <c:v>609.49833333333333</c:v>
                </c:pt>
                <c:pt idx="7432">
                  <c:v>609.58000000000004</c:v>
                </c:pt>
                <c:pt idx="7433">
                  <c:v>609.66166666666663</c:v>
                </c:pt>
                <c:pt idx="7434">
                  <c:v>609.74416666666673</c:v>
                </c:pt>
                <c:pt idx="7435">
                  <c:v>609.82583333333332</c:v>
                </c:pt>
                <c:pt idx="7436">
                  <c:v>609.9083333333333</c:v>
                </c:pt>
                <c:pt idx="7437">
                  <c:v>609.99</c:v>
                </c:pt>
                <c:pt idx="7438">
                  <c:v>610.07249999999999</c:v>
                </c:pt>
                <c:pt idx="7439">
                  <c:v>610.1541666666667</c:v>
                </c:pt>
                <c:pt idx="7440">
                  <c:v>610.23583333333329</c:v>
                </c:pt>
                <c:pt idx="7441">
                  <c:v>610.31833333333327</c:v>
                </c:pt>
                <c:pt idx="7442">
                  <c:v>610.4</c:v>
                </c:pt>
                <c:pt idx="7443">
                  <c:v>610.48249999999996</c:v>
                </c:pt>
                <c:pt idx="7444">
                  <c:v>610.56416666666667</c:v>
                </c:pt>
                <c:pt idx="7445">
                  <c:v>610.64666666666665</c:v>
                </c:pt>
                <c:pt idx="7446">
                  <c:v>610.72833333333335</c:v>
                </c:pt>
                <c:pt idx="7447">
                  <c:v>610.81000000000006</c:v>
                </c:pt>
                <c:pt idx="7448">
                  <c:v>610.89250000000004</c:v>
                </c:pt>
                <c:pt idx="7449">
                  <c:v>610.97416666666663</c:v>
                </c:pt>
                <c:pt idx="7450">
                  <c:v>611.05666666666673</c:v>
                </c:pt>
                <c:pt idx="7451">
                  <c:v>611.13833333333332</c:v>
                </c:pt>
                <c:pt idx="7452">
                  <c:v>611.2208333333333</c:v>
                </c:pt>
                <c:pt idx="7453">
                  <c:v>611.30250000000001</c:v>
                </c:pt>
                <c:pt idx="7454">
                  <c:v>611.3841666666666</c:v>
                </c:pt>
                <c:pt idx="7455">
                  <c:v>611.4666666666667</c:v>
                </c:pt>
                <c:pt idx="7456">
                  <c:v>611.54833333333329</c:v>
                </c:pt>
                <c:pt idx="7457">
                  <c:v>611.63083333333327</c:v>
                </c:pt>
                <c:pt idx="7458">
                  <c:v>611.71249999999998</c:v>
                </c:pt>
                <c:pt idx="7459">
                  <c:v>611.79499999999996</c:v>
                </c:pt>
                <c:pt idx="7460">
                  <c:v>611.87666666666667</c:v>
                </c:pt>
                <c:pt idx="7461">
                  <c:v>611.95833333333337</c:v>
                </c:pt>
                <c:pt idx="7462">
                  <c:v>612.04083333333335</c:v>
                </c:pt>
                <c:pt idx="7463">
                  <c:v>612.12250000000006</c:v>
                </c:pt>
                <c:pt idx="7464">
                  <c:v>612.20500000000004</c:v>
                </c:pt>
                <c:pt idx="7465">
                  <c:v>612.28666666666663</c:v>
                </c:pt>
                <c:pt idx="7466">
                  <c:v>612.36916666666673</c:v>
                </c:pt>
                <c:pt idx="7467">
                  <c:v>612.45083333333332</c:v>
                </c:pt>
                <c:pt idx="7468">
                  <c:v>612.53250000000003</c:v>
                </c:pt>
                <c:pt idx="7469">
                  <c:v>612.61500000000001</c:v>
                </c:pt>
                <c:pt idx="7470">
                  <c:v>612.6966666666666</c:v>
                </c:pt>
                <c:pt idx="7471">
                  <c:v>612.7791666666667</c:v>
                </c:pt>
                <c:pt idx="7472">
                  <c:v>612.86083333333329</c:v>
                </c:pt>
                <c:pt idx="7473">
                  <c:v>612.94333333333327</c:v>
                </c:pt>
                <c:pt idx="7474">
                  <c:v>613.02499999999998</c:v>
                </c:pt>
                <c:pt idx="7475">
                  <c:v>613.10666666666668</c:v>
                </c:pt>
                <c:pt idx="7476">
                  <c:v>613.18916666666667</c:v>
                </c:pt>
                <c:pt idx="7477">
                  <c:v>613.27083333333337</c:v>
                </c:pt>
                <c:pt idx="7478">
                  <c:v>613.35333333333335</c:v>
                </c:pt>
                <c:pt idx="7479">
                  <c:v>613.43500000000006</c:v>
                </c:pt>
                <c:pt idx="7480">
                  <c:v>613.51666666666665</c:v>
                </c:pt>
                <c:pt idx="7481">
                  <c:v>613.59916666666663</c:v>
                </c:pt>
                <c:pt idx="7482">
                  <c:v>613.68083333333334</c:v>
                </c:pt>
                <c:pt idx="7483">
                  <c:v>613.76333333333332</c:v>
                </c:pt>
                <c:pt idx="7484">
                  <c:v>613.84500000000003</c:v>
                </c:pt>
                <c:pt idx="7485">
                  <c:v>613.92750000000001</c:v>
                </c:pt>
                <c:pt idx="7486">
                  <c:v>614.0091666666666</c:v>
                </c:pt>
                <c:pt idx="7487">
                  <c:v>614.09083333333331</c:v>
                </c:pt>
                <c:pt idx="7488">
                  <c:v>614.17333333333329</c:v>
                </c:pt>
                <c:pt idx="7489">
                  <c:v>614.255</c:v>
                </c:pt>
                <c:pt idx="7490">
                  <c:v>614.33749999999998</c:v>
                </c:pt>
                <c:pt idx="7491">
                  <c:v>614.41916666666668</c:v>
                </c:pt>
                <c:pt idx="7492">
                  <c:v>614.50166666666667</c:v>
                </c:pt>
                <c:pt idx="7493">
                  <c:v>614.58333333333337</c:v>
                </c:pt>
                <c:pt idx="7494">
                  <c:v>614.66499999999996</c:v>
                </c:pt>
                <c:pt idx="7495">
                  <c:v>614.74750000000006</c:v>
                </c:pt>
                <c:pt idx="7496">
                  <c:v>614.82916666666665</c:v>
                </c:pt>
                <c:pt idx="7497">
                  <c:v>614.91166666666663</c:v>
                </c:pt>
                <c:pt idx="7498">
                  <c:v>614.99333333333334</c:v>
                </c:pt>
                <c:pt idx="7499">
                  <c:v>615.07583333333332</c:v>
                </c:pt>
                <c:pt idx="7500">
                  <c:v>615.15750000000003</c:v>
                </c:pt>
                <c:pt idx="7501">
                  <c:v>615.23916666666662</c:v>
                </c:pt>
                <c:pt idx="7502">
                  <c:v>615.3216666666666</c:v>
                </c:pt>
                <c:pt idx="7503">
                  <c:v>615.40333333333331</c:v>
                </c:pt>
                <c:pt idx="7504">
                  <c:v>615.48583333333329</c:v>
                </c:pt>
                <c:pt idx="7505">
                  <c:v>615.5675</c:v>
                </c:pt>
                <c:pt idx="7506">
                  <c:v>615.65</c:v>
                </c:pt>
                <c:pt idx="7507">
                  <c:v>615.73166666666668</c:v>
                </c:pt>
                <c:pt idx="7508">
                  <c:v>615.81333333333339</c:v>
                </c:pt>
                <c:pt idx="7509">
                  <c:v>615.89583333333337</c:v>
                </c:pt>
                <c:pt idx="7510">
                  <c:v>615.97749999999996</c:v>
                </c:pt>
                <c:pt idx="7511">
                  <c:v>616.06000000000006</c:v>
                </c:pt>
                <c:pt idx="7512">
                  <c:v>616.14166666666665</c:v>
                </c:pt>
                <c:pt idx="7513">
                  <c:v>616.22416666666663</c:v>
                </c:pt>
                <c:pt idx="7514">
                  <c:v>616.30583333333334</c:v>
                </c:pt>
                <c:pt idx="7515">
                  <c:v>616.38749999999993</c:v>
                </c:pt>
                <c:pt idx="7516">
                  <c:v>616.47</c:v>
                </c:pt>
                <c:pt idx="7517">
                  <c:v>616.55166666666662</c:v>
                </c:pt>
                <c:pt idx="7518">
                  <c:v>616.6341666666666</c:v>
                </c:pt>
                <c:pt idx="7519">
                  <c:v>616.71583333333331</c:v>
                </c:pt>
                <c:pt idx="7520">
                  <c:v>616.79750000000001</c:v>
                </c:pt>
                <c:pt idx="7521">
                  <c:v>616.88</c:v>
                </c:pt>
                <c:pt idx="7522">
                  <c:v>616.9616666666667</c:v>
                </c:pt>
                <c:pt idx="7523">
                  <c:v>617.04416666666668</c:v>
                </c:pt>
                <c:pt idx="7524">
                  <c:v>617.12583333333339</c:v>
                </c:pt>
                <c:pt idx="7525">
                  <c:v>617.20833333333337</c:v>
                </c:pt>
                <c:pt idx="7526">
                  <c:v>617.29</c:v>
                </c:pt>
                <c:pt idx="7527">
                  <c:v>617.37166666666667</c:v>
                </c:pt>
                <c:pt idx="7528">
                  <c:v>617.45416666666665</c:v>
                </c:pt>
                <c:pt idx="7529">
                  <c:v>617.53583333333336</c:v>
                </c:pt>
                <c:pt idx="7530">
                  <c:v>617.61833333333334</c:v>
                </c:pt>
                <c:pt idx="7531">
                  <c:v>617.69999999999993</c:v>
                </c:pt>
                <c:pt idx="7532">
                  <c:v>617.78250000000003</c:v>
                </c:pt>
                <c:pt idx="7533">
                  <c:v>617.86416666666662</c:v>
                </c:pt>
                <c:pt idx="7534">
                  <c:v>617.94583333333333</c:v>
                </c:pt>
                <c:pt idx="7535">
                  <c:v>618.02833333333331</c:v>
                </c:pt>
                <c:pt idx="7536">
                  <c:v>618.11</c:v>
                </c:pt>
                <c:pt idx="7537">
                  <c:v>618.1925</c:v>
                </c:pt>
                <c:pt idx="7538">
                  <c:v>618.2741666666667</c:v>
                </c:pt>
                <c:pt idx="7539">
                  <c:v>618.35666666666668</c:v>
                </c:pt>
                <c:pt idx="7540">
                  <c:v>618.43833333333339</c:v>
                </c:pt>
                <c:pt idx="7541">
                  <c:v>618.52</c:v>
                </c:pt>
                <c:pt idx="7542">
                  <c:v>618.60249999999996</c:v>
                </c:pt>
                <c:pt idx="7543">
                  <c:v>618.68416666666667</c:v>
                </c:pt>
                <c:pt idx="7544">
                  <c:v>618.76666666666665</c:v>
                </c:pt>
                <c:pt idx="7545">
                  <c:v>618.84833333333336</c:v>
                </c:pt>
                <c:pt idx="7546">
                  <c:v>618.93083333333334</c:v>
                </c:pt>
                <c:pt idx="7547">
                  <c:v>619.01249999999993</c:v>
                </c:pt>
                <c:pt idx="7548">
                  <c:v>619.09416666666664</c:v>
                </c:pt>
                <c:pt idx="7549">
                  <c:v>619.17666666666662</c:v>
                </c:pt>
                <c:pt idx="7550">
                  <c:v>619.25833333333333</c:v>
                </c:pt>
                <c:pt idx="7551">
                  <c:v>619.34083333333331</c:v>
                </c:pt>
                <c:pt idx="7552">
                  <c:v>619.42250000000001</c:v>
                </c:pt>
                <c:pt idx="7553">
                  <c:v>619.505</c:v>
                </c:pt>
                <c:pt idx="7554">
                  <c:v>619.5866666666667</c:v>
                </c:pt>
                <c:pt idx="7555">
                  <c:v>619.66833333333341</c:v>
                </c:pt>
                <c:pt idx="7556">
                  <c:v>619.75083333333339</c:v>
                </c:pt>
                <c:pt idx="7557">
                  <c:v>619.83249999999998</c:v>
                </c:pt>
                <c:pt idx="7558">
                  <c:v>619.91499999999996</c:v>
                </c:pt>
                <c:pt idx="7559">
                  <c:v>619.99666666666667</c:v>
                </c:pt>
                <c:pt idx="7560">
                  <c:v>620.07833333333326</c:v>
                </c:pt>
                <c:pt idx="7561">
                  <c:v>620.16083333333336</c:v>
                </c:pt>
                <c:pt idx="7562">
                  <c:v>620.24249999999995</c:v>
                </c:pt>
                <c:pt idx="7563">
                  <c:v>620.32499999999993</c:v>
                </c:pt>
                <c:pt idx="7564">
                  <c:v>620.40666666666664</c:v>
                </c:pt>
                <c:pt idx="7565">
                  <c:v>620.48916666666662</c:v>
                </c:pt>
                <c:pt idx="7566">
                  <c:v>620.57083333333333</c:v>
                </c:pt>
                <c:pt idx="7567">
                  <c:v>620.65250000000003</c:v>
                </c:pt>
                <c:pt idx="7568">
                  <c:v>620.73500000000001</c:v>
                </c:pt>
                <c:pt idx="7569">
                  <c:v>620.81666666666672</c:v>
                </c:pt>
                <c:pt idx="7570">
                  <c:v>620.8991666666667</c:v>
                </c:pt>
                <c:pt idx="7571">
                  <c:v>620.98083333333341</c:v>
                </c:pt>
                <c:pt idx="7572">
                  <c:v>621.06333333333339</c:v>
                </c:pt>
                <c:pt idx="7573">
                  <c:v>621.14499999999998</c:v>
                </c:pt>
                <c:pt idx="7574">
                  <c:v>621.22666666666669</c:v>
                </c:pt>
                <c:pt idx="7575">
                  <c:v>621.30916666666667</c:v>
                </c:pt>
                <c:pt idx="7576">
                  <c:v>621.39083333333326</c:v>
                </c:pt>
                <c:pt idx="7577">
                  <c:v>621.47333333333336</c:v>
                </c:pt>
                <c:pt idx="7578">
                  <c:v>621.55499999999995</c:v>
                </c:pt>
                <c:pt idx="7579">
                  <c:v>621.63749999999993</c:v>
                </c:pt>
                <c:pt idx="7580">
                  <c:v>621.71916666666664</c:v>
                </c:pt>
                <c:pt idx="7581">
                  <c:v>621.80083333333334</c:v>
                </c:pt>
                <c:pt idx="7582">
                  <c:v>621.88333333333333</c:v>
                </c:pt>
                <c:pt idx="7583">
                  <c:v>621.96500000000003</c:v>
                </c:pt>
                <c:pt idx="7584">
                  <c:v>622.04750000000001</c:v>
                </c:pt>
                <c:pt idx="7585">
                  <c:v>622.12916666666672</c:v>
                </c:pt>
                <c:pt idx="7586">
                  <c:v>622.2116666666667</c:v>
                </c:pt>
                <c:pt idx="7587">
                  <c:v>622.29333333333341</c:v>
                </c:pt>
                <c:pt idx="7588">
                  <c:v>622.375</c:v>
                </c:pt>
                <c:pt idx="7589">
                  <c:v>622.45749999999998</c:v>
                </c:pt>
                <c:pt idx="7590">
                  <c:v>622.53916666666669</c:v>
                </c:pt>
                <c:pt idx="7591">
                  <c:v>622.62166666666667</c:v>
                </c:pt>
                <c:pt idx="7592">
                  <c:v>622.70333333333326</c:v>
                </c:pt>
                <c:pt idx="7593">
                  <c:v>622.78583333333336</c:v>
                </c:pt>
                <c:pt idx="7594">
                  <c:v>622.86749999999995</c:v>
                </c:pt>
                <c:pt idx="7595">
                  <c:v>622.94916666666666</c:v>
                </c:pt>
                <c:pt idx="7596">
                  <c:v>623.03166666666664</c:v>
                </c:pt>
                <c:pt idx="7597">
                  <c:v>623.11333333333334</c:v>
                </c:pt>
                <c:pt idx="7598">
                  <c:v>623.19583333333333</c:v>
                </c:pt>
                <c:pt idx="7599">
                  <c:v>623.27750000000003</c:v>
                </c:pt>
                <c:pt idx="7600">
                  <c:v>623.36</c:v>
                </c:pt>
                <c:pt idx="7601">
                  <c:v>623.44166666666672</c:v>
                </c:pt>
                <c:pt idx="7602">
                  <c:v>623.52333333333331</c:v>
                </c:pt>
                <c:pt idx="7603">
                  <c:v>623.60583333333341</c:v>
                </c:pt>
                <c:pt idx="7604">
                  <c:v>623.6875</c:v>
                </c:pt>
                <c:pt idx="7605">
                  <c:v>623.77</c:v>
                </c:pt>
                <c:pt idx="7606">
                  <c:v>623.85166666666669</c:v>
                </c:pt>
                <c:pt idx="7607">
                  <c:v>623.93333333333328</c:v>
                </c:pt>
                <c:pt idx="7608">
                  <c:v>624.01583333333326</c:v>
                </c:pt>
                <c:pt idx="7609">
                  <c:v>624.09749999999997</c:v>
                </c:pt>
                <c:pt idx="7610">
                  <c:v>624.17999999999995</c:v>
                </c:pt>
                <c:pt idx="7611">
                  <c:v>624.26166666666666</c:v>
                </c:pt>
                <c:pt idx="7612">
                  <c:v>624.34416666666664</c:v>
                </c:pt>
                <c:pt idx="7613">
                  <c:v>624.42583333333334</c:v>
                </c:pt>
                <c:pt idx="7614">
                  <c:v>624.50750000000005</c:v>
                </c:pt>
                <c:pt idx="7615">
                  <c:v>624.59</c:v>
                </c:pt>
                <c:pt idx="7616">
                  <c:v>624.67166666666674</c:v>
                </c:pt>
                <c:pt idx="7617">
                  <c:v>624.75416666666672</c:v>
                </c:pt>
                <c:pt idx="7618">
                  <c:v>624.83583333333331</c:v>
                </c:pt>
                <c:pt idx="7619">
                  <c:v>624.91833333333341</c:v>
                </c:pt>
                <c:pt idx="7620">
                  <c:v>625</c:v>
                </c:pt>
                <c:pt idx="7621">
                  <c:v>625.08166666666659</c:v>
                </c:pt>
                <c:pt idx="7622">
                  <c:v>625.16416666666669</c:v>
                </c:pt>
                <c:pt idx="7623">
                  <c:v>625.24583333333328</c:v>
                </c:pt>
                <c:pt idx="7624">
                  <c:v>625.32833333333326</c:v>
                </c:pt>
                <c:pt idx="7625">
                  <c:v>625.41</c:v>
                </c:pt>
                <c:pt idx="7626">
                  <c:v>625.49249999999995</c:v>
                </c:pt>
                <c:pt idx="7627">
                  <c:v>625.57416666666666</c:v>
                </c:pt>
                <c:pt idx="7628">
                  <c:v>625.65583333333336</c:v>
                </c:pt>
                <c:pt idx="7629">
                  <c:v>625.73833333333334</c:v>
                </c:pt>
                <c:pt idx="7630">
                  <c:v>625.82000000000005</c:v>
                </c:pt>
                <c:pt idx="7631">
                  <c:v>625.90250000000003</c:v>
                </c:pt>
                <c:pt idx="7632">
                  <c:v>625.98416666666674</c:v>
                </c:pt>
                <c:pt idx="7633">
                  <c:v>626.06666666666672</c:v>
                </c:pt>
                <c:pt idx="7634">
                  <c:v>626.14833333333331</c:v>
                </c:pt>
                <c:pt idx="7635">
                  <c:v>626.23</c:v>
                </c:pt>
                <c:pt idx="7636">
                  <c:v>626.3125</c:v>
                </c:pt>
                <c:pt idx="7637">
                  <c:v>626.39416666666659</c:v>
                </c:pt>
                <c:pt idx="7638">
                  <c:v>626.47666666666669</c:v>
                </c:pt>
                <c:pt idx="7639">
                  <c:v>626.55833333333328</c:v>
                </c:pt>
                <c:pt idx="7640">
                  <c:v>626.64083333333326</c:v>
                </c:pt>
                <c:pt idx="7641">
                  <c:v>626.72249999999997</c:v>
                </c:pt>
                <c:pt idx="7642">
                  <c:v>626.80416666666667</c:v>
                </c:pt>
                <c:pt idx="7643">
                  <c:v>626.88666666666666</c:v>
                </c:pt>
                <c:pt idx="7644">
                  <c:v>626.96833333333336</c:v>
                </c:pt>
                <c:pt idx="7645">
                  <c:v>627.05083333333334</c:v>
                </c:pt>
                <c:pt idx="7646">
                  <c:v>627.13250000000005</c:v>
                </c:pt>
                <c:pt idx="7647">
                  <c:v>627.21416666666664</c:v>
                </c:pt>
                <c:pt idx="7648">
                  <c:v>627.29666666666674</c:v>
                </c:pt>
                <c:pt idx="7649">
                  <c:v>627.37833333333333</c:v>
                </c:pt>
                <c:pt idx="7650">
                  <c:v>627.46083333333331</c:v>
                </c:pt>
                <c:pt idx="7651">
                  <c:v>627.54250000000002</c:v>
                </c:pt>
                <c:pt idx="7652">
                  <c:v>627.625</c:v>
                </c:pt>
                <c:pt idx="7653">
                  <c:v>627.70666666666659</c:v>
                </c:pt>
                <c:pt idx="7654">
                  <c:v>627.7883333333333</c:v>
                </c:pt>
                <c:pt idx="7655">
                  <c:v>627.87083333333328</c:v>
                </c:pt>
                <c:pt idx="7656">
                  <c:v>627.95249999999999</c:v>
                </c:pt>
                <c:pt idx="7657">
                  <c:v>628.03499999999997</c:v>
                </c:pt>
                <c:pt idx="7658">
                  <c:v>628.11666666666667</c:v>
                </c:pt>
                <c:pt idx="7659">
                  <c:v>628.19916666666666</c:v>
                </c:pt>
                <c:pt idx="7660">
                  <c:v>628.28083333333336</c:v>
                </c:pt>
                <c:pt idx="7661">
                  <c:v>628.36250000000007</c:v>
                </c:pt>
                <c:pt idx="7662">
                  <c:v>628.44500000000005</c:v>
                </c:pt>
                <c:pt idx="7663">
                  <c:v>628.52666666666664</c:v>
                </c:pt>
                <c:pt idx="7664">
                  <c:v>628.60916666666674</c:v>
                </c:pt>
                <c:pt idx="7665">
                  <c:v>628.69083333333333</c:v>
                </c:pt>
                <c:pt idx="7666">
                  <c:v>628.77333333333331</c:v>
                </c:pt>
                <c:pt idx="7667">
                  <c:v>628.85500000000002</c:v>
                </c:pt>
                <c:pt idx="7668">
                  <c:v>628.93666666666661</c:v>
                </c:pt>
                <c:pt idx="7669">
                  <c:v>629.01916666666659</c:v>
                </c:pt>
                <c:pt idx="7670">
                  <c:v>629.1008333333333</c:v>
                </c:pt>
                <c:pt idx="7671">
                  <c:v>629.18333333333328</c:v>
                </c:pt>
                <c:pt idx="7672">
                  <c:v>629.26499999999999</c:v>
                </c:pt>
                <c:pt idx="7673">
                  <c:v>629.34749999999997</c:v>
                </c:pt>
                <c:pt idx="7674">
                  <c:v>629.42916666666667</c:v>
                </c:pt>
                <c:pt idx="7675">
                  <c:v>629.51083333333338</c:v>
                </c:pt>
                <c:pt idx="7676">
                  <c:v>629.59333333333336</c:v>
                </c:pt>
                <c:pt idx="7677">
                  <c:v>629.67500000000007</c:v>
                </c:pt>
                <c:pt idx="7678">
                  <c:v>629.75750000000005</c:v>
                </c:pt>
                <c:pt idx="7679">
                  <c:v>629.83916666666664</c:v>
                </c:pt>
                <c:pt idx="7680">
                  <c:v>629.92166666666674</c:v>
                </c:pt>
                <c:pt idx="7681">
                  <c:v>630.00333333333333</c:v>
                </c:pt>
                <c:pt idx="7682">
                  <c:v>630.08500000000004</c:v>
                </c:pt>
                <c:pt idx="7683">
                  <c:v>630.16750000000002</c:v>
                </c:pt>
                <c:pt idx="7684">
                  <c:v>630.24916666666661</c:v>
                </c:pt>
                <c:pt idx="7685">
                  <c:v>630.33166666666659</c:v>
                </c:pt>
                <c:pt idx="7686">
                  <c:v>630.4133333333333</c:v>
                </c:pt>
                <c:pt idx="7687">
                  <c:v>630.495</c:v>
                </c:pt>
                <c:pt idx="7688">
                  <c:v>630.57749999999999</c:v>
                </c:pt>
                <c:pt idx="7689">
                  <c:v>630.65916666666669</c:v>
                </c:pt>
                <c:pt idx="7690">
                  <c:v>630.74166666666667</c:v>
                </c:pt>
                <c:pt idx="7691">
                  <c:v>630.82333333333338</c:v>
                </c:pt>
                <c:pt idx="7692">
                  <c:v>630.90583333333336</c:v>
                </c:pt>
                <c:pt idx="7693">
                  <c:v>630.98750000000007</c:v>
                </c:pt>
                <c:pt idx="7694">
                  <c:v>631.06916666666666</c:v>
                </c:pt>
                <c:pt idx="7695">
                  <c:v>631.15166666666664</c:v>
                </c:pt>
                <c:pt idx="7696">
                  <c:v>631.23333333333335</c:v>
                </c:pt>
                <c:pt idx="7697">
                  <c:v>631.31583333333333</c:v>
                </c:pt>
                <c:pt idx="7698">
                  <c:v>631.39750000000004</c:v>
                </c:pt>
                <c:pt idx="7699">
                  <c:v>631.48</c:v>
                </c:pt>
                <c:pt idx="7700">
                  <c:v>631.56166666666661</c:v>
                </c:pt>
                <c:pt idx="7701">
                  <c:v>631.64333333333332</c:v>
                </c:pt>
                <c:pt idx="7702">
                  <c:v>631.7258333333333</c:v>
                </c:pt>
                <c:pt idx="7703">
                  <c:v>631.8075</c:v>
                </c:pt>
                <c:pt idx="7704">
                  <c:v>631.89</c:v>
                </c:pt>
                <c:pt idx="7705">
                  <c:v>631.97166666666669</c:v>
                </c:pt>
                <c:pt idx="7706">
                  <c:v>632.05416666666667</c:v>
                </c:pt>
                <c:pt idx="7707">
                  <c:v>632.13583333333338</c:v>
                </c:pt>
                <c:pt idx="7708">
                  <c:v>632.21749999999997</c:v>
                </c:pt>
                <c:pt idx="7709">
                  <c:v>632.30000000000007</c:v>
                </c:pt>
                <c:pt idx="7710">
                  <c:v>632.38166666666666</c:v>
                </c:pt>
                <c:pt idx="7711">
                  <c:v>632.46416666666664</c:v>
                </c:pt>
                <c:pt idx="7712">
                  <c:v>632.54583333333335</c:v>
                </c:pt>
                <c:pt idx="7713">
                  <c:v>632.62833333333333</c:v>
                </c:pt>
                <c:pt idx="7714">
                  <c:v>632.71</c:v>
                </c:pt>
                <c:pt idx="7715">
                  <c:v>632.79166666666663</c:v>
                </c:pt>
                <c:pt idx="7716">
                  <c:v>632.87416666666661</c:v>
                </c:pt>
                <c:pt idx="7717">
                  <c:v>632.95583333333332</c:v>
                </c:pt>
                <c:pt idx="7718">
                  <c:v>633.0383333333333</c:v>
                </c:pt>
                <c:pt idx="7719">
                  <c:v>633.12</c:v>
                </c:pt>
                <c:pt idx="7720">
                  <c:v>633.20249999999999</c:v>
                </c:pt>
                <c:pt idx="7721">
                  <c:v>633.28416666666669</c:v>
                </c:pt>
                <c:pt idx="7722">
                  <c:v>633.3658333333334</c:v>
                </c:pt>
                <c:pt idx="7723">
                  <c:v>633.44833333333338</c:v>
                </c:pt>
                <c:pt idx="7724">
                  <c:v>633.53</c:v>
                </c:pt>
                <c:pt idx="7725">
                  <c:v>633.61250000000007</c:v>
                </c:pt>
                <c:pt idx="7726">
                  <c:v>633.69416666666666</c:v>
                </c:pt>
                <c:pt idx="7727">
                  <c:v>633.77666666666664</c:v>
                </c:pt>
                <c:pt idx="7728">
                  <c:v>633.85833333333335</c:v>
                </c:pt>
                <c:pt idx="7729">
                  <c:v>633.93999999999994</c:v>
                </c:pt>
                <c:pt idx="7730">
                  <c:v>634.02250000000004</c:v>
                </c:pt>
                <c:pt idx="7731">
                  <c:v>634.10416666666663</c:v>
                </c:pt>
                <c:pt idx="7732">
                  <c:v>634.18666666666661</c:v>
                </c:pt>
                <c:pt idx="7733">
                  <c:v>634.26833333333332</c:v>
                </c:pt>
                <c:pt idx="7734">
                  <c:v>634.35</c:v>
                </c:pt>
                <c:pt idx="7735">
                  <c:v>634.4325</c:v>
                </c:pt>
                <c:pt idx="7736">
                  <c:v>634.51416666666671</c:v>
                </c:pt>
                <c:pt idx="7737">
                  <c:v>634.59666666666669</c:v>
                </c:pt>
                <c:pt idx="7738">
                  <c:v>634.6783333333334</c:v>
                </c:pt>
                <c:pt idx="7739">
                  <c:v>634.76083333333338</c:v>
                </c:pt>
                <c:pt idx="7740">
                  <c:v>634.84249999999997</c:v>
                </c:pt>
                <c:pt idx="7741">
                  <c:v>634.92416666666668</c:v>
                </c:pt>
                <c:pt idx="7742">
                  <c:v>635.00666666666666</c:v>
                </c:pt>
                <c:pt idx="7743">
                  <c:v>635.08833333333337</c:v>
                </c:pt>
                <c:pt idx="7744">
                  <c:v>635.17083333333335</c:v>
                </c:pt>
                <c:pt idx="7745">
                  <c:v>635.25249999999994</c:v>
                </c:pt>
                <c:pt idx="7746">
                  <c:v>635.33500000000004</c:v>
                </c:pt>
                <c:pt idx="7747">
                  <c:v>635.41666666666663</c:v>
                </c:pt>
                <c:pt idx="7748">
                  <c:v>635.49833333333333</c:v>
                </c:pt>
                <c:pt idx="7749">
                  <c:v>635.58083333333332</c:v>
                </c:pt>
                <c:pt idx="7750">
                  <c:v>635.66250000000002</c:v>
                </c:pt>
                <c:pt idx="7751">
                  <c:v>635.745</c:v>
                </c:pt>
                <c:pt idx="7752">
                  <c:v>635.82666666666671</c:v>
                </c:pt>
                <c:pt idx="7753">
                  <c:v>635.90916666666669</c:v>
                </c:pt>
                <c:pt idx="7754">
                  <c:v>635.9908333333334</c:v>
                </c:pt>
                <c:pt idx="7755">
                  <c:v>636.07249999999999</c:v>
                </c:pt>
                <c:pt idx="7756">
                  <c:v>636.15499999999997</c:v>
                </c:pt>
                <c:pt idx="7757">
                  <c:v>636.23666666666668</c:v>
                </c:pt>
                <c:pt idx="7758">
                  <c:v>636.31916666666666</c:v>
                </c:pt>
                <c:pt idx="7759">
                  <c:v>636.40083333333337</c:v>
                </c:pt>
                <c:pt idx="7760">
                  <c:v>636.48333333333335</c:v>
                </c:pt>
                <c:pt idx="7761">
                  <c:v>636.56499999999994</c:v>
                </c:pt>
                <c:pt idx="7762">
                  <c:v>636.64666666666665</c:v>
                </c:pt>
                <c:pt idx="7763">
                  <c:v>636.72916666666663</c:v>
                </c:pt>
                <c:pt idx="7764">
                  <c:v>636.81083333333333</c:v>
                </c:pt>
                <c:pt idx="7765">
                  <c:v>636.89333333333332</c:v>
                </c:pt>
                <c:pt idx="7766">
                  <c:v>636.97500000000002</c:v>
                </c:pt>
                <c:pt idx="7767">
                  <c:v>637.0575</c:v>
                </c:pt>
                <c:pt idx="7768">
                  <c:v>637.13916666666671</c:v>
                </c:pt>
                <c:pt idx="7769">
                  <c:v>637.2208333333333</c:v>
                </c:pt>
                <c:pt idx="7770">
                  <c:v>637.3033333333334</c:v>
                </c:pt>
                <c:pt idx="7771">
                  <c:v>637.38499999999999</c:v>
                </c:pt>
                <c:pt idx="7772">
                  <c:v>637.46749999999997</c:v>
                </c:pt>
                <c:pt idx="7773">
                  <c:v>637.54916666666668</c:v>
                </c:pt>
                <c:pt idx="7774">
                  <c:v>637.63083333333327</c:v>
                </c:pt>
                <c:pt idx="7775">
                  <c:v>637.71333333333337</c:v>
                </c:pt>
                <c:pt idx="7776">
                  <c:v>637.79499999999996</c:v>
                </c:pt>
                <c:pt idx="7777">
                  <c:v>637.87749999999994</c:v>
                </c:pt>
                <c:pt idx="7778">
                  <c:v>637.95916666666665</c:v>
                </c:pt>
                <c:pt idx="7779">
                  <c:v>638.04166666666663</c:v>
                </c:pt>
                <c:pt idx="7780">
                  <c:v>638.12333333333333</c:v>
                </c:pt>
                <c:pt idx="7781">
                  <c:v>638.20500000000004</c:v>
                </c:pt>
                <c:pt idx="7782">
                  <c:v>638.28750000000002</c:v>
                </c:pt>
                <c:pt idx="7783">
                  <c:v>638.36916666666673</c:v>
                </c:pt>
                <c:pt idx="7784">
                  <c:v>638.45166666666671</c:v>
                </c:pt>
                <c:pt idx="7785">
                  <c:v>638.5333333333333</c:v>
                </c:pt>
                <c:pt idx="7786">
                  <c:v>638.6158333333334</c:v>
                </c:pt>
                <c:pt idx="7787">
                  <c:v>638.69749999999999</c:v>
                </c:pt>
                <c:pt idx="7788">
                  <c:v>638.7791666666667</c:v>
                </c:pt>
                <c:pt idx="7789">
                  <c:v>638.86166666666668</c:v>
                </c:pt>
                <c:pt idx="7790">
                  <c:v>638.94333333333327</c:v>
                </c:pt>
                <c:pt idx="7791">
                  <c:v>639.02583333333337</c:v>
                </c:pt>
                <c:pt idx="7792">
                  <c:v>639.10749999999996</c:v>
                </c:pt>
                <c:pt idx="7793">
                  <c:v>639.18999999999994</c:v>
                </c:pt>
                <c:pt idx="7794">
                  <c:v>639.27166666666665</c:v>
                </c:pt>
                <c:pt idx="7795">
                  <c:v>639.35333333333335</c:v>
                </c:pt>
                <c:pt idx="7796">
                  <c:v>639.43583333333333</c:v>
                </c:pt>
                <c:pt idx="7797">
                  <c:v>639.51750000000004</c:v>
                </c:pt>
                <c:pt idx="7798">
                  <c:v>639.6</c:v>
                </c:pt>
                <c:pt idx="7799">
                  <c:v>639.68166666666673</c:v>
                </c:pt>
                <c:pt idx="7800">
                  <c:v>639.76416666666671</c:v>
                </c:pt>
                <c:pt idx="7801">
                  <c:v>639.8458333333333</c:v>
                </c:pt>
                <c:pt idx="7802">
                  <c:v>639.92750000000001</c:v>
                </c:pt>
                <c:pt idx="7803">
                  <c:v>640.01</c:v>
                </c:pt>
                <c:pt idx="7804">
                  <c:v>640.0916666666667</c:v>
                </c:pt>
                <c:pt idx="7805">
                  <c:v>640.17416666666668</c:v>
                </c:pt>
                <c:pt idx="7806">
                  <c:v>640.25583333333327</c:v>
                </c:pt>
                <c:pt idx="7807">
                  <c:v>640.33833333333337</c:v>
                </c:pt>
                <c:pt idx="7808">
                  <c:v>640.41999999999996</c:v>
                </c:pt>
                <c:pt idx="7809">
                  <c:v>640.50166666666667</c:v>
                </c:pt>
                <c:pt idx="7810">
                  <c:v>640.58416666666665</c:v>
                </c:pt>
                <c:pt idx="7811">
                  <c:v>640.66583333333335</c:v>
                </c:pt>
                <c:pt idx="7812">
                  <c:v>640.74833333333333</c:v>
                </c:pt>
                <c:pt idx="7813">
                  <c:v>640.83000000000004</c:v>
                </c:pt>
                <c:pt idx="7814">
                  <c:v>640.91166666666663</c:v>
                </c:pt>
                <c:pt idx="7815">
                  <c:v>640.99416666666673</c:v>
                </c:pt>
                <c:pt idx="7816">
                  <c:v>641.07583333333332</c:v>
                </c:pt>
                <c:pt idx="7817">
                  <c:v>641.1583333333333</c:v>
                </c:pt>
                <c:pt idx="7818">
                  <c:v>641.24</c:v>
                </c:pt>
                <c:pt idx="7819">
                  <c:v>641.32249999999999</c:v>
                </c:pt>
                <c:pt idx="7820">
                  <c:v>641.4041666666667</c:v>
                </c:pt>
                <c:pt idx="7821">
                  <c:v>641.48583333333329</c:v>
                </c:pt>
                <c:pt idx="7822">
                  <c:v>641.56833333333327</c:v>
                </c:pt>
                <c:pt idx="7823">
                  <c:v>641.65</c:v>
                </c:pt>
                <c:pt idx="7824">
                  <c:v>641.73249999999996</c:v>
                </c:pt>
                <c:pt idx="7825">
                  <c:v>641.81416666666667</c:v>
                </c:pt>
                <c:pt idx="7826">
                  <c:v>641.89666666666665</c:v>
                </c:pt>
                <c:pt idx="7827">
                  <c:v>641.97833333333335</c:v>
                </c:pt>
                <c:pt idx="7828">
                  <c:v>642.06000000000006</c:v>
                </c:pt>
                <c:pt idx="7829">
                  <c:v>642.14250000000004</c:v>
                </c:pt>
                <c:pt idx="7830">
                  <c:v>642.22416666666663</c:v>
                </c:pt>
                <c:pt idx="7831">
                  <c:v>642.30666666666673</c:v>
                </c:pt>
                <c:pt idx="7832">
                  <c:v>642.38833333333332</c:v>
                </c:pt>
                <c:pt idx="7833">
                  <c:v>642.4708333333333</c:v>
                </c:pt>
                <c:pt idx="7834">
                  <c:v>642.55250000000001</c:v>
                </c:pt>
                <c:pt idx="7835">
                  <c:v>642.6341666666666</c:v>
                </c:pt>
                <c:pt idx="7836">
                  <c:v>642.7166666666667</c:v>
                </c:pt>
                <c:pt idx="7837">
                  <c:v>642.79833333333329</c:v>
                </c:pt>
                <c:pt idx="7838">
                  <c:v>642.88083333333327</c:v>
                </c:pt>
                <c:pt idx="7839">
                  <c:v>642.96249999999998</c:v>
                </c:pt>
                <c:pt idx="7840">
                  <c:v>643.04499999999996</c:v>
                </c:pt>
                <c:pt idx="7841">
                  <c:v>643.12666666666667</c:v>
                </c:pt>
                <c:pt idx="7842">
                  <c:v>643.20833333333337</c:v>
                </c:pt>
                <c:pt idx="7843">
                  <c:v>643.29083333333335</c:v>
                </c:pt>
                <c:pt idx="7844">
                  <c:v>643.37250000000006</c:v>
                </c:pt>
                <c:pt idx="7845">
                  <c:v>643.45500000000004</c:v>
                </c:pt>
                <c:pt idx="7846">
                  <c:v>643.53666666666663</c:v>
                </c:pt>
                <c:pt idx="7847">
                  <c:v>643.61916666666673</c:v>
                </c:pt>
                <c:pt idx="7848">
                  <c:v>643.70083333333332</c:v>
                </c:pt>
                <c:pt idx="7849">
                  <c:v>643.78250000000003</c:v>
                </c:pt>
                <c:pt idx="7850">
                  <c:v>643.86500000000001</c:v>
                </c:pt>
                <c:pt idx="7851">
                  <c:v>643.9466666666666</c:v>
                </c:pt>
                <c:pt idx="7852">
                  <c:v>644.0291666666667</c:v>
                </c:pt>
                <c:pt idx="7853">
                  <c:v>644.11083333333329</c:v>
                </c:pt>
                <c:pt idx="7854">
                  <c:v>644.19333333333327</c:v>
                </c:pt>
                <c:pt idx="7855">
                  <c:v>644.27499999999998</c:v>
                </c:pt>
                <c:pt idx="7856">
                  <c:v>644.35666666666668</c:v>
                </c:pt>
                <c:pt idx="7857">
                  <c:v>644.43916666666667</c:v>
                </c:pt>
                <c:pt idx="7858">
                  <c:v>644.52083333333337</c:v>
                </c:pt>
                <c:pt idx="7859">
                  <c:v>644.60333333333335</c:v>
                </c:pt>
                <c:pt idx="7860">
                  <c:v>644.68500000000006</c:v>
                </c:pt>
                <c:pt idx="7861">
                  <c:v>644.76666666666665</c:v>
                </c:pt>
                <c:pt idx="7862">
                  <c:v>644.84916666666663</c:v>
                </c:pt>
                <c:pt idx="7863">
                  <c:v>644.93083333333334</c:v>
                </c:pt>
                <c:pt idx="7864">
                  <c:v>645.01333333333332</c:v>
                </c:pt>
                <c:pt idx="7865">
                  <c:v>645.09500000000003</c:v>
                </c:pt>
                <c:pt idx="7866">
                  <c:v>645.17750000000001</c:v>
                </c:pt>
                <c:pt idx="7867">
                  <c:v>645.2591666666666</c:v>
                </c:pt>
                <c:pt idx="7868">
                  <c:v>645.34083333333331</c:v>
                </c:pt>
                <c:pt idx="7869">
                  <c:v>645.42333333333329</c:v>
                </c:pt>
                <c:pt idx="7870">
                  <c:v>645.505</c:v>
                </c:pt>
                <c:pt idx="7871">
                  <c:v>645.58749999999998</c:v>
                </c:pt>
                <c:pt idx="7872">
                  <c:v>645.66916666666668</c:v>
                </c:pt>
                <c:pt idx="7873">
                  <c:v>645.75166666666667</c:v>
                </c:pt>
                <c:pt idx="7874">
                  <c:v>645.83333333333337</c:v>
                </c:pt>
                <c:pt idx="7875">
                  <c:v>645.91499999999996</c:v>
                </c:pt>
                <c:pt idx="7876">
                  <c:v>645.99750000000006</c:v>
                </c:pt>
                <c:pt idx="7877">
                  <c:v>646.07916666666665</c:v>
                </c:pt>
                <c:pt idx="7878">
                  <c:v>646.16166666666663</c:v>
                </c:pt>
                <c:pt idx="7879">
                  <c:v>646.24333333333334</c:v>
                </c:pt>
                <c:pt idx="7880">
                  <c:v>646.32583333333332</c:v>
                </c:pt>
                <c:pt idx="7881">
                  <c:v>646.40750000000003</c:v>
                </c:pt>
                <c:pt idx="7882">
                  <c:v>646.48916666666662</c:v>
                </c:pt>
                <c:pt idx="7883">
                  <c:v>646.5716666666666</c:v>
                </c:pt>
                <c:pt idx="7884">
                  <c:v>646.65333333333331</c:v>
                </c:pt>
                <c:pt idx="7885">
                  <c:v>646.73583333333329</c:v>
                </c:pt>
                <c:pt idx="7886">
                  <c:v>646.8175</c:v>
                </c:pt>
                <c:pt idx="7887">
                  <c:v>646.9</c:v>
                </c:pt>
                <c:pt idx="7888">
                  <c:v>646.98166666666668</c:v>
                </c:pt>
                <c:pt idx="7889">
                  <c:v>647.06333333333339</c:v>
                </c:pt>
                <c:pt idx="7890">
                  <c:v>647.14583333333337</c:v>
                </c:pt>
                <c:pt idx="7891">
                  <c:v>647.22749999999996</c:v>
                </c:pt>
                <c:pt idx="7892">
                  <c:v>647.31000000000006</c:v>
                </c:pt>
                <c:pt idx="7893">
                  <c:v>647.39166666666665</c:v>
                </c:pt>
                <c:pt idx="7894">
                  <c:v>647.47416666666663</c:v>
                </c:pt>
                <c:pt idx="7895">
                  <c:v>647.55583333333334</c:v>
                </c:pt>
                <c:pt idx="7896">
                  <c:v>647.63749999999993</c:v>
                </c:pt>
                <c:pt idx="7897">
                  <c:v>647.72</c:v>
                </c:pt>
                <c:pt idx="7898">
                  <c:v>647.80166666666662</c:v>
                </c:pt>
                <c:pt idx="7899">
                  <c:v>647.8841666666666</c:v>
                </c:pt>
                <c:pt idx="7900">
                  <c:v>647.96583333333331</c:v>
                </c:pt>
                <c:pt idx="7901">
                  <c:v>648.04750000000001</c:v>
                </c:pt>
                <c:pt idx="7902">
                  <c:v>648.13</c:v>
                </c:pt>
                <c:pt idx="7903">
                  <c:v>648.2116666666667</c:v>
                </c:pt>
                <c:pt idx="7904">
                  <c:v>648.29416666666668</c:v>
                </c:pt>
                <c:pt idx="7905">
                  <c:v>648.37583333333339</c:v>
                </c:pt>
                <c:pt idx="7906">
                  <c:v>648.45833333333337</c:v>
                </c:pt>
                <c:pt idx="7907">
                  <c:v>648.54</c:v>
                </c:pt>
                <c:pt idx="7908">
                  <c:v>648.62166666666667</c:v>
                </c:pt>
                <c:pt idx="7909">
                  <c:v>648.70416666666665</c:v>
                </c:pt>
                <c:pt idx="7910">
                  <c:v>648.78583333333336</c:v>
                </c:pt>
                <c:pt idx="7911">
                  <c:v>648.86833333333334</c:v>
                </c:pt>
                <c:pt idx="7912">
                  <c:v>648.94999999999993</c:v>
                </c:pt>
                <c:pt idx="7913">
                  <c:v>649.03250000000003</c:v>
                </c:pt>
                <c:pt idx="7914">
                  <c:v>649.11416666666662</c:v>
                </c:pt>
                <c:pt idx="7915">
                  <c:v>649.19583333333333</c:v>
                </c:pt>
                <c:pt idx="7916">
                  <c:v>649.27833333333331</c:v>
                </c:pt>
                <c:pt idx="7917">
                  <c:v>649.36</c:v>
                </c:pt>
                <c:pt idx="7918">
                  <c:v>649.4425</c:v>
                </c:pt>
                <c:pt idx="7919">
                  <c:v>649.5241666666667</c:v>
                </c:pt>
                <c:pt idx="7920">
                  <c:v>649.60666666666668</c:v>
                </c:pt>
                <c:pt idx="7921">
                  <c:v>649.68833333333339</c:v>
                </c:pt>
                <c:pt idx="7922">
                  <c:v>649.77</c:v>
                </c:pt>
                <c:pt idx="7923">
                  <c:v>649.85249999999996</c:v>
                </c:pt>
                <c:pt idx="7924">
                  <c:v>649.93416666666667</c:v>
                </c:pt>
                <c:pt idx="7925">
                  <c:v>650.01666666666665</c:v>
                </c:pt>
                <c:pt idx="7926">
                  <c:v>650.09833333333336</c:v>
                </c:pt>
                <c:pt idx="7927">
                  <c:v>650.18083333333334</c:v>
                </c:pt>
                <c:pt idx="7928">
                  <c:v>650.26249999999993</c:v>
                </c:pt>
                <c:pt idx="7929">
                  <c:v>650.34416666666664</c:v>
                </c:pt>
                <c:pt idx="7930">
                  <c:v>650.42666666666662</c:v>
                </c:pt>
                <c:pt idx="7931">
                  <c:v>650.50833333333333</c:v>
                </c:pt>
                <c:pt idx="7932">
                  <c:v>650.59083333333331</c:v>
                </c:pt>
                <c:pt idx="7933">
                  <c:v>650.67250000000001</c:v>
                </c:pt>
                <c:pt idx="7934">
                  <c:v>650.755</c:v>
                </c:pt>
                <c:pt idx="7935">
                  <c:v>650.8366666666667</c:v>
                </c:pt>
                <c:pt idx="7936">
                  <c:v>650.91833333333341</c:v>
                </c:pt>
                <c:pt idx="7937">
                  <c:v>651.00083333333339</c:v>
                </c:pt>
                <c:pt idx="7938">
                  <c:v>651.08249999999998</c:v>
                </c:pt>
                <c:pt idx="7939">
                  <c:v>651.16499999999996</c:v>
                </c:pt>
                <c:pt idx="7940">
                  <c:v>651.24666666666667</c:v>
                </c:pt>
                <c:pt idx="7941">
                  <c:v>651.32833333333326</c:v>
                </c:pt>
                <c:pt idx="7942">
                  <c:v>651.41083333333336</c:v>
                </c:pt>
                <c:pt idx="7943">
                  <c:v>651.49249999999995</c:v>
                </c:pt>
                <c:pt idx="7944">
                  <c:v>651.57499999999993</c:v>
                </c:pt>
                <c:pt idx="7945">
                  <c:v>651.65666666666664</c:v>
                </c:pt>
                <c:pt idx="7946">
                  <c:v>651.73916666666662</c:v>
                </c:pt>
                <c:pt idx="7947">
                  <c:v>651.82083333333333</c:v>
                </c:pt>
                <c:pt idx="7948">
                  <c:v>651.90250000000003</c:v>
                </c:pt>
                <c:pt idx="7949">
                  <c:v>651.98500000000001</c:v>
                </c:pt>
                <c:pt idx="7950">
                  <c:v>652.06666666666672</c:v>
                </c:pt>
                <c:pt idx="7951">
                  <c:v>652.1491666666667</c:v>
                </c:pt>
                <c:pt idx="7952">
                  <c:v>652.23083333333341</c:v>
                </c:pt>
                <c:pt idx="7953">
                  <c:v>652.31333333333339</c:v>
                </c:pt>
                <c:pt idx="7954">
                  <c:v>652.39499999999998</c:v>
                </c:pt>
                <c:pt idx="7955">
                  <c:v>652.47666666666669</c:v>
                </c:pt>
                <c:pt idx="7956">
                  <c:v>652.55916666666667</c:v>
                </c:pt>
                <c:pt idx="7957">
                  <c:v>652.64083333333326</c:v>
                </c:pt>
                <c:pt idx="7958">
                  <c:v>652.72333333333336</c:v>
                </c:pt>
                <c:pt idx="7959">
                  <c:v>652.80499999999995</c:v>
                </c:pt>
                <c:pt idx="7960">
                  <c:v>652.88749999999993</c:v>
                </c:pt>
                <c:pt idx="7961">
                  <c:v>652.96916666666664</c:v>
                </c:pt>
                <c:pt idx="7962">
                  <c:v>653.05083333333334</c:v>
                </c:pt>
                <c:pt idx="7963">
                  <c:v>653.13333333333333</c:v>
                </c:pt>
                <c:pt idx="7964">
                  <c:v>653.21500000000003</c:v>
                </c:pt>
                <c:pt idx="7965">
                  <c:v>653.29750000000001</c:v>
                </c:pt>
                <c:pt idx="7966">
                  <c:v>653.37916666666672</c:v>
                </c:pt>
                <c:pt idx="7967">
                  <c:v>653.4616666666667</c:v>
                </c:pt>
                <c:pt idx="7968">
                  <c:v>653.54333333333341</c:v>
                </c:pt>
                <c:pt idx="7969">
                  <c:v>653.625</c:v>
                </c:pt>
                <c:pt idx="7970">
                  <c:v>653.70749999999998</c:v>
                </c:pt>
                <c:pt idx="7971">
                  <c:v>653.78916666666669</c:v>
                </c:pt>
                <c:pt idx="7972">
                  <c:v>653.87166666666667</c:v>
                </c:pt>
                <c:pt idx="7973">
                  <c:v>653.95333333333326</c:v>
                </c:pt>
                <c:pt idx="7974">
                  <c:v>654.03583333333336</c:v>
                </c:pt>
                <c:pt idx="7975">
                  <c:v>654.11749999999995</c:v>
                </c:pt>
                <c:pt idx="7976">
                  <c:v>654.19916666666666</c:v>
                </c:pt>
                <c:pt idx="7977">
                  <c:v>654.28166666666664</c:v>
                </c:pt>
                <c:pt idx="7978">
                  <c:v>654.36333333333334</c:v>
                </c:pt>
                <c:pt idx="7979">
                  <c:v>654.44583333333333</c:v>
                </c:pt>
                <c:pt idx="7980">
                  <c:v>654.52750000000003</c:v>
                </c:pt>
                <c:pt idx="7981">
                  <c:v>654.61</c:v>
                </c:pt>
                <c:pt idx="7982">
                  <c:v>654.69166666666672</c:v>
                </c:pt>
                <c:pt idx="7983">
                  <c:v>654.77333333333331</c:v>
                </c:pt>
                <c:pt idx="7984">
                  <c:v>654.85583333333341</c:v>
                </c:pt>
                <c:pt idx="7985">
                  <c:v>654.9375</c:v>
                </c:pt>
                <c:pt idx="7986">
                  <c:v>655.02</c:v>
                </c:pt>
                <c:pt idx="7987">
                  <c:v>655.10166666666669</c:v>
                </c:pt>
                <c:pt idx="7988">
                  <c:v>655.18333333333328</c:v>
                </c:pt>
                <c:pt idx="7989">
                  <c:v>655.26583333333326</c:v>
                </c:pt>
                <c:pt idx="7990">
                  <c:v>655.34749999999997</c:v>
                </c:pt>
                <c:pt idx="7991">
                  <c:v>655.43</c:v>
                </c:pt>
                <c:pt idx="7992">
                  <c:v>655.51166666666666</c:v>
                </c:pt>
                <c:pt idx="7993">
                  <c:v>655.59416666666664</c:v>
                </c:pt>
                <c:pt idx="7994">
                  <c:v>655.67583333333334</c:v>
                </c:pt>
                <c:pt idx="7995">
                  <c:v>655.75750000000005</c:v>
                </c:pt>
                <c:pt idx="7996">
                  <c:v>655.84</c:v>
                </c:pt>
                <c:pt idx="7997">
                  <c:v>655.92166666666674</c:v>
                </c:pt>
                <c:pt idx="7998">
                  <c:v>656.00416666666672</c:v>
                </c:pt>
                <c:pt idx="7999">
                  <c:v>656.08583333333331</c:v>
                </c:pt>
                <c:pt idx="8000">
                  <c:v>656.16833333333341</c:v>
                </c:pt>
                <c:pt idx="8001">
                  <c:v>656.25</c:v>
                </c:pt>
                <c:pt idx="8002">
                  <c:v>656.33166666666659</c:v>
                </c:pt>
                <c:pt idx="8003">
                  <c:v>656.41416666666669</c:v>
                </c:pt>
                <c:pt idx="8004">
                  <c:v>656.49583333333328</c:v>
                </c:pt>
                <c:pt idx="8005">
                  <c:v>656.57833333333326</c:v>
                </c:pt>
                <c:pt idx="8006">
                  <c:v>656.66</c:v>
                </c:pt>
                <c:pt idx="8007">
                  <c:v>656.74249999999995</c:v>
                </c:pt>
                <c:pt idx="8008">
                  <c:v>656.82416666666666</c:v>
                </c:pt>
                <c:pt idx="8009">
                  <c:v>656.90583333333336</c:v>
                </c:pt>
                <c:pt idx="8010">
                  <c:v>656.98833333333334</c:v>
                </c:pt>
                <c:pt idx="8011">
                  <c:v>657.07</c:v>
                </c:pt>
                <c:pt idx="8012">
                  <c:v>657.15250000000003</c:v>
                </c:pt>
                <c:pt idx="8013">
                  <c:v>657.23416666666674</c:v>
                </c:pt>
                <c:pt idx="8014">
                  <c:v>657.31666666666672</c:v>
                </c:pt>
                <c:pt idx="8015">
                  <c:v>657.39833333333331</c:v>
                </c:pt>
                <c:pt idx="8016">
                  <c:v>657.48</c:v>
                </c:pt>
                <c:pt idx="8017">
                  <c:v>657.5625</c:v>
                </c:pt>
                <c:pt idx="8018">
                  <c:v>657.64416666666659</c:v>
                </c:pt>
                <c:pt idx="8019">
                  <c:v>657.72666666666669</c:v>
                </c:pt>
                <c:pt idx="8020">
                  <c:v>657.80833333333328</c:v>
                </c:pt>
                <c:pt idx="8021">
                  <c:v>657.89083333333326</c:v>
                </c:pt>
                <c:pt idx="8022">
                  <c:v>657.97249999999997</c:v>
                </c:pt>
                <c:pt idx="8023">
                  <c:v>658.05416666666667</c:v>
                </c:pt>
                <c:pt idx="8024">
                  <c:v>658.13666666666666</c:v>
                </c:pt>
                <c:pt idx="8025">
                  <c:v>658.21833333333336</c:v>
                </c:pt>
                <c:pt idx="8026">
                  <c:v>658.30083333333334</c:v>
                </c:pt>
                <c:pt idx="8027">
                  <c:v>658.38250000000005</c:v>
                </c:pt>
                <c:pt idx="8028">
                  <c:v>658.46416666666664</c:v>
                </c:pt>
                <c:pt idx="8029">
                  <c:v>658.54666666666674</c:v>
                </c:pt>
                <c:pt idx="8030">
                  <c:v>658.62833333333333</c:v>
                </c:pt>
                <c:pt idx="8031">
                  <c:v>658.71083333333331</c:v>
                </c:pt>
                <c:pt idx="8032">
                  <c:v>658.79250000000002</c:v>
                </c:pt>
                <c:pt idx="8033">
                  <c:v>658.875</c:v>
                </c:pt>
                <c:pt idx="8034">
                  <c:v>658.95666666666659</c:v>
                </c:pt>
                <c:pt idx="8035">
                  <c:v>659.0383333333333</c:v>
                </c:pt>
                <c:pt idx="8036">
                  <c:v>659.12083333333328</c:v>
                </c:pt>
                <c:pt idx="8037">
                  <c:v>659.20249999999999</c:v>
                </c:pt>
                <c:pt idx="8038">
                  <c:v>659.28499999999997</c:v>
                </c:pt>
                <c:pt idx="8039">
                  <c:v>659.36666666666667</c:v>
                </c:pt>
                <c:pt idx="8040">
                  <c:v>659.44916666666666</c:v>
                </c:pt>
                <c:pt idx="8041">
                  <c:v>659.53083333333336</c:v>
                </c:pt>
                <c:pt idx="8042">
                  <c:v>659.61250000000007</c:v>
                </c:pt>
                <c:pt idx="8043">
                  <c:v>659.69500000000005</c:v>
                </c:pt>
                <c:pt idx="8044">
                  <c:v>659.77666666666664</c:v>
                </c:pt>
                <c:pt idx="8045">
                  <c:v>659.85916666666674</c:v>
                </c:pt>
                <c:pt idx="8046">
                  <c:v>659.94083333333333</c:v>
                </c:pt>
                <c:pt idx="8047">
                  <c:v>660.02333333333331</c:v>
                </c:pt>
                <c:pt idx="8048">
                  <c:v>660.10500000000002</c:v>
                </c:pt>
                <c:pt idx="8049">
                  <c:v>660.18666666666661</c:v>
                </c:pt>
                <c:pt idx="8050">
                  <c:v>660.26916666666659</c:v>
                </c:pt>
                <c:pt idx="8051">
                  <c:v>660.3508333333333</c:v>
                </c:pt>
                <c:pt idx="8052">
                  <c:v>660.43333333333328</c:v>
                </c:pt>
                <c:pt idx="8053">
                  <c:v>660.51499999999999</c:v>
                </c:pt>
                <c:pt idx="8054">
                  <c:v>660.59749999999997</c:v>
                </c:pt>
                <c:pt idx="8055">
                  <c:v>660.67916666666667</c:v>
                </c:pt>
                <c:pt idx="8056">
                  <c:v>660.76083333333338</c:v>
                </c:pt>
                <c:pt idx="8057">
                  <c:v>660.84333333333336</c:v>
                </c:pt>
                <c:pt idx="8058">
                  <c:v>660.92500000000007</c:v>
                </c:pt>
                <c:pt idx="8059">
                  <c:v>661.00750000000005</c:v>
                </c:pt>
                <c:pt idx="8060">
                  <c:v>661.08916666666664</c:v>
                </c:pt>
                <c:pt idx="8061">
                  <c:v>661.17166666666674</c:v>
                </c:pt>
                <c:pt idx="8062">
                  <c:v>661.25333333333333</c:v>
                </c:pt>
                <c:pt idx="8063">
                  <c:v>661.33500000000004</c:v>
                </c:pt>
                <c:pt idx="8064">
                  <c:v>661.41750000000002</c:v>
                </c:pt>
                <c:pt idx="8065">
                  <c:v>661.49916666666661</c:v>
                </c:pt>
                <c:pt idx="8066">
                  <c:v>661.58166666666659</c:v>
                </c:pt>
                <c:pt idx="8067">
                  <c:v>661.6633333333333</c:v>
                </c:pt>
                <c:pt idx="8068">
                  <c:v>661.745</c:v>
                </c:pt>
                <c:pt idx="8069">
                  <c:v>661.82749999999999</c:v>
                </c:pt>
                <c:pt idx="8070">
                  <c:v>661.90916666666669</c:v>
                </c:pt>
                <c:pt idx="8071">
                  <c:v>661.99166666666667</c:v>
                </c:pt>
                <c:pt idx="8072">
                  <c:v>662.07333333333338</c:v>
                </c:pt>
                <c:pt idx="8073">
                  <c:v>662.15583333333336</c:v>
                </c:pt>
                <c:pt idx="8074">
                  <c:v>662.23750000000007</c:v>
                </c:pt>
                <c:pt idx="8075">
                  <c:v>662.31916666666666</c:v>
                </c:pt>
                <c:pt idx="8076">
                  <c:v>662.40166666666664</c:v>
                </c:pt>
                <c:pt idx="8077">
                  <c:v>662.48333333333335</c:v>
                </c:pt>
                <c:pt idx="8078">
                  <c:v>662.56583333333333</c:v>
                </c:pt>
                <c:pt idx="8079">
                  <c:v>662.64750000000004</c:v>
                </c:pt>
                <c:pt idx="8080">
                  <c:v>662.73</c:v>
                </c:pt>
                <c:pt idx="8081">
                  <c:v>662.81166666666661</c:v>
                </c:pt>
                <c:pt idx="8082">
                  <c:v>662.89333333333332</c:v>
                </c:pt>
                <c:pt idx="8083">
                  <c:v>662.9758333333333</c:v>
                </c:pt>
                <c:pt idx="8084">
                  <c:v>663.0575</c:v>
                </c:pt>
                <c:pt idx="8085">
                  <c:v>663.14</c:v>
                </c:pt>
                <c:pt idx="8086">
                  <c:v>663.22166666666669</c:v>
                </c:pt>
                <c:pt idx="8087">
                  <c:v>663.30416666666667</c:v>
                </c:pt>
                <c:pt idx="8088">
                  <c:v>663.38583333333338</c:v>
                </c:pt>
                <c:pt idx="8089">
                  <c:v>663.46749999999997</c:v>
                </c:pt>
                <c:pt idx="8090">
                  <c:v>663.55000000000007</c:v>
                </c:pt>
                <c:pt idx="8091">
                  <c:v>663.63166666666666</c:v>
                </c:pt>
                <c:pt idx="8092">
                  <c:v>663.71416666666664</c:v>
                </c:pt>
                <c:pt idx="8093">
                  <c:v>663.79583333333335</c:v>
                </c:pt>
                <c:pt idx="8094">
                  <c:v>663.87833333333333</c:v>
                </c:pt>
                <c:pt idx="8095">
                  <c:v>663.96</c:v>
                </c:pt>
                <c:pt idx="8096">
                  <c:v>664.04166666666663</c:v>
                </c:pt>
                <c:pt idx="8097">
                  <c:v>664.12416666666661</c:v>
                </c:pt>
                <c:pt idx="8098">
                  <c:v>664.20583333333332</c:v>
                </c:pt>
                <c:pt idx="8099">
                  <c:v>664.2883333333333</c:v>
                </c:pt>
                <c:pt idx="8100">
                  <c:v>664.37</c:v>
                </c:pt>
                <c:pt idx="8101">
                  <c:v>664.45249999999999</c:v>
                </c:pt>
                <c:pt idx="8102">
                  <c:v>664.53416666666669</c:v>
                </c:pt>
                <c:pt idx="8103">
                  <c:v>664.6158333333334</c:v>
                </c:pt>
                <c:pt idx="8104">
                  <c:v>664.69833333333338</c:v>
                </c:pt>
                <c:pt idx="8105">
                  <c:v>664.78</c:v>
                </c:pt>
                <c:pt idx="8106">
                  <c:v>664.86250000000007</c:v>
                </c:pt>
                <c:pt idx="8107">
                  <c:v>664.94416666666666</c:v>
                </c:pt>
                <c:pt idx="8108">
                  <c:v>665.02666666666664</c:v>
                </c:pt>
                <c:pt idx="8109">
                  <c:v>665.10833333333335</c:v>
                </c:pt>
                <c:pt idx="8110">
                  <c:v>665.18999999999994</c:v>
                </c:pt>
                <c:pt idx="8111">
                  <c:v>665.27250000000004</c:v>
                </c:pt>
                <c:pt idx="8112">
                  <c:v>665.35416666666663</c:v>
                </c:pt>
                <c:pt idx="8113">
                  <c:v>665.43666666666661</c:v>
                </c:pt>
                <c:pt idx="8114">
                  <c:v>665.51833333333332</c:v>
                </c:pt>
                <c:pt idx="8115">
                  <c:v>665.6</c:v>
                </c:pt>
                <c:pt idx="8116">
                  <c:v>665.6825</c:v>
                </c:pt>
                <c:pt idx="8117">
                  <c:v>665.76416666666671</c:v>
                </c:pt>
                <c:pt idx="8118">
                  <c:v>665.84666666666669</c:v>
                </c:pt>
                <c:pt idx="8119">
                  <c:v>665.9283333333334</c:v>
                </c:pt>
                <c:pt idx="8120">
                  <c:v>666.01083333333338</c:v>
                </c:pt>
                <c:pt idx="8121">
                  <c:v>666.09249999999997</c:v>
                </c:pt>
                <c:pt idx="8122">
                  <c:v>666.17416666666668</c:v>
                </c:pt>
                <c:pt idx="8123">
                  <c:v>666.25666666666666</c:v>
                </c:pt>
                <c:pt idx="8124">
                  <c:v>666.33833333333337</c:v>
                </c:pt>
                <c:pt idx="8125">
                  <c:v>666.42083333333335</c:v>
                </c:pt>
                <c:pt idx="8126">
                  <c:v>666.50249999999994</c:v>
                </c:pt>
                <c:pt idx="8127">
                  <c:v>666.58500000000004</c:v>
                </c:pt>
                <c:pt idx="8128">
                  <c:v>666.66666666666663</c:v>
                </c:pt>
                <c:pt idx="8129">
                  <c:v>666.74833333333333</c:v>
                </c:pt>
                <c:pt idx="8130">
                  <c:v>666.83083333333332</c:v>
                </c:pt>
                <c:pt idx="8131">
                  <c:v>666.91250000000002</c:v>
                </c:pt>
                <c:pt idx="8132">
                  <c:v>666.995</c:v>
                </c:pt>
                <c:pt idx="8133">
                  <c:v>667.07666666666671</c:v>
                </c:pt>
                <c:pt idx="8134">
                  <c:v>667.15916666666669</c:v>
                </c:pt>
                <c:pt idx="8135">
                  <c:v>667.2408333333334</c:v>
                </c:pt>
                <c:pt idx="8136">
                  <c:v>667.32249999999999</c:v>
                </c:pt>
                <c:pt idx="8137">
                  <c:v>667.40499999999997</c:v>
                </c:pt>
                <c:pt idx="8138">
                  <c:v>667.48666666666668</c:v>
                </c:pt>
                <c:pt idx="8139">
                  <c:v>667.56916666666666</c:v>
                </c:pt>
                <c:pt idx="8140">
                  <c:v>667.65083333333337</c:v>
                </c:pt>
                <c:pt idx="8141">
                  <c:v>667.73333333333335</c:v>
                </c:pt>
                <c:pt idx="8142">
                  <c:v>667.81499999999994</c:v>
                </c:pt>
                <c:pt idx="8143">
                  <c:v>667.89666666666665</c:v>
                </c:pt>
                <c:pt idx="8144">
                  <c:v>667.97916666666663</c:v>
                </c:pt>
                <c:pt idx="8145">
                  <c:v>668.06083333333333</c:v>
                </c:pt>
                <c:pt idx="8146">
                  <c:v>668.14333333333332</c:v>
                </c:pt>
                <c:pt idx="8147">
                  <c:v>668.22500000000002</c:v>
                </c:pt>
                <c:pt idx="8148">
                  <c:v>668.3075</c:v>
                </c:pt>
                <c:pt idx="8149">
                  <c:v>668.38916666666671</c:v>
                </c:pt>
                <c:pt idx="8150">
                  <c:v>668.4708333333333</c:v>
                </c:pt>
                <c:pt idx="8151">
                  <c:v>668.5533333333334</c:v>
                </c:pt>
                <c:pt idx="8152">
                  <c:v>668.63499999999999</c:v>
                </c:pt>
                <c:pt idx="8153">
                  <c:v>668.71749999999997</c:v>
                </c:pt>
                <c:pt idx="8154">
                  <c:v>668.79916666666668</c:v>
                </c:pt>
                <c:pt idx="8155">
                  <c:v>668.88083333333327</c:v>
                </c:pt>
                <c:pt idx="8156">
                  <c:v>668.96333333333337</c:v>
                </c:pt>
                <c:pt idx="8157">
                  <c:v>669.04499999999996</c:v>
                </c:pt>
                <c:pt idx="8158">
                  <c:v>669.12749999999994</c:v>
                </c:pt>
                <c:pt idx="8159">
                  <c:v>669.20916666666665</c:v>
                </c:pt>
                <c:pt idx="8160">
                  <c:v>669.29166666666663</c:v>
                </c:pt>
                <c:pt idx="8161">
                  <c:v>669.37333333333333</c:v>
                </c:pt>
                <c:pt idx="8162">
                  <c:v>669.45500000000004</c:v>
                </c:pt>
                <c:pt idx="8163">
                  <c:v>669.53750000000002</c:v>
                </c:pt>
                <c:pt idx="8164">
                  <c:v>669.61916666666673</c:v>
                </c:pt>
                <c:pt idx="8165">
                  <c:v>669.70166666666671</c:v>
                </c:pt>
                <c:pt idx="8166">
                  <c:v>669.7833333333333</c:v>
                </c:pt>
                <c:pt idx="8167">
                  <c:v>669.8658333333334</c:v>
                </c:pt>
                <c:pt idx="8168">
                  <c:v>669.94749999999999</c:v>
                </c:pt>
                <c:pt idx="8169">
                  <c:v>670.0291666666667</c:v>
                </c:pt>
                <c:pt idx="8170">
                  <c:v>670.11166666666668</c:v>
                </c:pt>
                <c:pt idx="8171">
                  <c:v>670.19333333333327</c:v>
                </c:pt>
                <c:pt idx="8172">
                  <c:v>670.27583333333337</c:v>
                </c:pt>
                <c:pt idx="8173">
                  <c:v>670.35749999999996</c:v>
                </c:pt>
                <c:pt idx="8174">
                  <c:v>670.43999999999994</c:v>
                </c:pt>
                <c:pt idx="8175">
                  <c:v>670.52166666666665</c:v>
                </c:pt>
                <c:pt idx="8176">
                  <c:v>670.60333333333335</c:v>
                </c:pt>
                <c:pt idx="8177">
                  <c:v>670.68583333333333</c:v>
                </c:pt>
                <c:pt idx="8178">
                  <c:v>670.76750000000004</c:v>
                </c:pt>
                <c:pt idx="8179">
                  <c:v>670.85</c:v>
                </c:pt>
                <c:pt idx="8180">
                  <c:v>670.93166666666673</c:v>
                </c:pt>
                <c:pt idx="8181">
                  <c:v>671.01416666666671</c:v>
                </c:pt>
                <c:pt idx="8182">
                  <c:v>671.0958333333333</c:v>
                </c:pt>
                <c:pt idx="8183">
                  <c:v>671.17750000000001</c:v>
                </c:pt>
                <c:pt idx="8184">
                  <c:v>671.26</c:v>
                </c:pt>
                <c:pt idx="8185">
                  <c:v>671.3416666666667</c:v>
                </c:pt>
                <c:pt idx="8186">
                  <c:v>671.42416666666668</c:v>
                </c:pt>
                <c:pt idx="8187">
                  <c:v>671.50583333333327</c:v>
                </c:pt>
                <c:pt idx="8188">
                  <c:v>671.58833333333337</c:v>
                </c:pt>
                <c:pt idx="8189">
                  <c:v>671.67</c:v>
                </c:pt>
                <c:pt idx="8190">
                  <c:v>671.75166666666667</c:v>
                </c:pt>
                <c:pt idx="8191">
                  <c:v>671.83416666666665</c:v>
                </c:pt>
                <c:pt idx="8192">
                  <c:v>671.91583333333335</c:v>
                </c:pt>
                <c:pt idx="8193">
                  <c:v>671.99833333333333</c:v>
                </c:pt>
                <c:pt idx="8194">
                  <c:v>672.08</c:v>
                </c:pt>
                <c:pt idx="8195">
                  <c:v>672.16166666666663</c:v>
                </c:pt>
                <c:pt idx="8196">
                  <c:v>672.24416666666673</c:v>
                </c:pt>
                <c:pt idx="8197">
                  <c:v>672.32583333333332</c:v>
                </c:pt>
                <c:pt idx="8198">
                  <c:v>672.4083333333333</c:v>
                </c:pt>
                <c:pt idx="8199">
                  <c:v>672.49</c:v>
                </c:pt>
                <c:pt idx="8200">
                  <c:v>672.57249999999999</c:v>
                </c:pt>
                <c:pt idx="8201">
                  <c:v>672.6541666666667</c:v>
                </c:pt>
                <c:pt idx="8202">
                  <c:v>672.73583333333329</c:v>
                </c:pt>
                <c:pt idx="8203">
                  <c:v>672.81833333333327</c:v>
                </c:pt>
                <c:pt idx="8204">
                  <c:v>672.9</c:v>
                </c:pt>
                <c:pt idx="8205">
                  <c:v>672.98249999999996</c:v>
                </c:pt>
                <c:pt idx="8206">
                  <c:v>673.06416666666667</c:v>
                </c:pt>
                <c:pt idx="8207">
                  <c:v>673.14666666666665</c:v>
                </c:pt>
                <c:pt idx="8208">
                  <c:v>673.22833333333335</c:v>
                </c:pt>
                <c:pt idx="8209">
                  <c:v>673.31000000000006</c:v>
                </c:pt>
                <c:pt idx="8210">
                  <c:v>673.39250000000004</c:v>
                </c:pt>
                <c:pt idx="8211">
                  <c:v>673.47416666666663</c:v>
                </c:pt>
                <c:pt idx="8212">
                  <c:v>673.55666666666673</c:v>
                </c:pt>
                <c:pt idx="8213">
                  <c:v>673.63833333333332</c:v>
                </c:pt>
                <c:pt idx="8214">
                  <c:v>673.7208333333333</c:v>
                </c:pt>
                <c:pt idx="8215">
                  <c:v>673.80250000000001</c:v>
                </c:pt>
                <c:pt idx="8216">
                  <c:v>673.8841666666666</c:v>
                </c:pt>
                <c:pt idx="8217">
                  <c:v>673.9666666666667</c:v>
                </c:pt>
                <c:pt idx="8218">
                  <c:v>674.04833333333329</c:v>
                </c:pt>
                <c:pt idx="8219">
                  <c:v>674.13083333333327</c:v>
                </c:pt>
                <c:pt idx="8220">
                  <c:v>674.21249999999998</c:v>
                </c:pt>
                <c:pt idx="8221">
                  <c:v>674.29499999999996</c:v>
                </c:pt>
                <c:pt idx="8222">
                  <c:v>674.37666666666667</c:v>
                </c:pt>
                <c:pt idx="8223">
                  <c:v>674.45833333333337</c:v>
                </c:pt>
                <c:pt idx="8224">
                  <c:v>674.54083333333335</c:v>
                </c:pt>
                <c:pt idx="8225">
                  <c:v>674.62250000000006</c:v>
                </c:pt>
                <c:pt idx="8226">
                  <c:v>674.70500000000004</c:v>
                </c:pt>
                <c:pt idx="8227">
                  <c:v>674.78666666666663</c:v>
                </c:pt>
                <c:pt idx="8228">
                  <c:v>674.86916666666673</c:v>
                </c:pt>
                <c:pt idx="8229">
                  <c:v>674.95083333333332</c:v>
                </c:pt>
                <c:pt idx="8230">
                  <c:v>675.03250000000003</c:v>
                </c:pt>
                <c:pt idx="8231">
                  <c:v>675.11500000000001</c:v>
                </c:pt>
                <c:pt idx="8232">
                  <c:v>675.1966666666666</c:v>
                </c:pt>
                <c:pt idx="8233">
                  <c:v>675.2791666666667</c:v>
                </c:pt>
                <c:pt idx="8234">
                  <c:v>675.36083333333329</c:v>
                </c:pt>
                <c:pt idx="8235">
                  <c:v>675.44333333333327</c:v>
                </c:pt>
                <c:pt idx="8236">
                  <c:v>675.52499999999998</c:v>
                </c:pt>
                <c:pt idx="8237">
                  <c:v>675.60666666666668</c:v>
                </c:pt>
                <c:pt idx="8238">
                  <c:v>675.68916666666667</c:v>
                </c:pt>
                <c:pt idx="8239">
                  <c:v>675.77083333333337</c:v>
                </c:pt>
                <c:pt idx="8240">
                  <c:v>675.85333333333335</c:v>
                </c:pt>
                <c:pt idx="8241">
                  <c:v>675.93500000000006</c:v>
                </c:pt>
                <c:pt idx="8242">
                  <c:v>676.01666666666665</c:v>
                </c:pt>
                <c:pt idx="8243">
                  <c:v>676.09916666666663</c:v>
                </c:pt>
                <c:pt idx="8244">
                  <c:v>676.18083333333334</c:v>
                </c:pt>
                <c:pt idx="8245">
                  <c:v>676.26333333333332</c:v>
                </c:pt>
                <c:pt idx="8246">
                  <c:v>676.34500000000003</c:v>
                </c:pt>
                <c:pt idx="8247">
                  <c:v>676.42750000000001</c:v>
                </c:pt>
                <c:pt idx="8248">
                  <c:v>676.5091666666666</c:v>
                </c:pt>
                <c:pt idx="8249">
                  <c:v>676.59083333333331</c:v>
                </c:pt>
                <c:pt idx="8250">
                  <c:v>676.67333333333329</c:v>
                </c:pt>
                <c:pt idx="8251">
                  <c:v>676.755</c:v>
                </c:pt>
                <c:pt idx="8252">
                  <c:v>676.83749999999998</c:v>
                </c:pt>
                <c:pt idx="8253">
                  <c:v>676.91916666666668</c:v>
                </c:pt>
                <c:pt idx="8254">
                  <c:v>677.00166666666667</c:v>
                </c:pt>
                <c:pt idx="8255">
                  <c:v>677.08333333333337</c:v>
                </c:pt>
                <c:pt idx="8256">
                  <c:v>677.16499999999996</c:v>
                </c:pt>
                <c:pt idx="8257">
                  <c:v>677.24750000000006</c:v>
                </c:pt>
                <c:pt idx="8258">
                  <c:v>677.32916666666665</c:v>
                </c:pt>
                <c:pt idx="8259">
                  <c:v>677.41166666666663</c:v>
                </c:pt>
                <c:pt idx="8260">
                  <c:v>677.49333333333334</c:v>
                </c:pt>
                <c:pt idx="8261">
                  <c:v>677.57583333333332</c:v>
                </c:pt>
                <c:pt idx="8262">
                  <c:v>677.65750000000003</c:v>
                </c:pt>
                <c:pt idx="8263">
                  <c:v>677.73916666666662</c:v>
                </c:pt>
                <c:pt idx="8264">
                  <c:v>677.8216666666666</c:v>
                </c:pt>
                <c:pt idx="8265">
                  <c:v>677.90333333333331</c:v>
                </c:pt>
                <c:pt idx="8266">
                  <c:v>677.98583333333329</c:v>
                </c:pt>
                <c:pt idx="8267">
                  <c:v>678.0675</c:v>
                </c:pt>
                <c:pt idx="8268">
                  <c:v>678.15</c:v>
                </c:pt>
                <c:pt idx="8269">
                  <c:v>678.23166666666668</c:v>
                </c:pt>
                <c:pt idx="8270">
                  <c:v>678.31333333333339</c:v>
                </c:pt>
                <c:pt idx="8271">
                  <c:v>678.39583333333337</c:v>
                </c:pt>
                <c:pt idx="8272">
                  <c:v>678.47749999999996</c:v>
                </c:pt>
                <c:pt idx="8273">
                  <c:v>678.56000000000006</c:v>
                </c:pt>
                <c:pt idx="8274">
                  <c:v>678.64166666666665</c:v>
                </c:pt>
                <c:pt idx="8275">
                  <c:v>678.72416666666663</c:v>
                </c:pt>
                <c:pt idx="8276">
                  <c:v>678.80583333333334</c:v>
                </c:pt>
                <c:pt idx="8277">
                  <c:v>678.88749999999993</c:v>
                </c:pt>
                <c:pt idx="8278">
                  <c:v>678.97</c:v>
                </c:pt>
                <c:pt idx="8279">
                  <c:v>679.05166666666662</c:v>
                </c:pt>
                <c:pt idx="8280">
                  <c:v>679.1341666666666</c:v>
                </c:pt>
                <c:pt idx="8281">
                  <c:v>679.21583333333331</c:v>
                </c:pt>
                <c:pt idx="8282">
                  <c:v>679.29750000000001</c:v>
                </c:pt>
                <c:pt idx="8283">
                  <c:v>679.38</c:v>
                </c:pt>
                <c:pt idx="8284">
                  <c:v>679.4616666666667</c:v>
                </c:pt>
                <c:pt idx="8285">
                  <c:v>679.54416666666668</c:v>
                </c:pt>
                <c:pt idx="8286">
                  <c:v>679.62583333333339</c:v>
                </c:pt>
                <c:pt idx="8287">
                  <c:v>679.70833333333337</c:v>
                </c:pt>
                <c:pt idx="8288">
                  <c:v>679.79</c:v>
                </c:pt>
                <c:pt idx="8289">
                  <c:v>679.87166666666667</c:v>
                </c:pt>
                <c:pt idx="8290">
                  <c:v>679.95416666666665</c:v>
                </c:pt>
                <c:pt idx="8291">
                  <c:v>680.03583333333336</c:v>
                </c:pt>
                <c:pt idx="8292">
                  <c:v>680.11833333333334</c:v>
                </c:pt>
                <c:pt idx="8293">
                  <c:v>680.19999999999993</c:v>
                </c:pt>
                <c:pt idx="8294">
                  <c:v>680.28250000000003</c:v>
                </c:pt>
                <c:pt idx="8295">
                  <c:v>680.36416666666662</c:v>
                </c:pt>
                <c:pt idx="8296">
                  <c:v>680.44583333333333</c:v>
                </c:pt>
                <c:pt idx="8297">
                  <c:v>680.52833333333331</c:v>
                </c:pt>
                <c:pt idx="8298">
                  <c:v>680.61</c:v>
                </c:pt>
                <c:pt idx="8299">
                  <c:v>680.6925</c:v>
                </c:pt>
                <c:pt idx="8300">
                  <c:v>680.7741666666667</c:v>
                </c:pt>
                <c:pt idx="8301">
                  <c:v>680.85666666666668</c:v>
                </c:pt>
                <c:pt idx="8302">
                  <c:v>680.93833333333339</c:v>
                </c:pt>
                <c:pt idx="8303">
                  <c:v>681.02</c:v>
                </c:pt>
                <c:pt idx="8304">
                  <c:v>681.10249999999996</c:v>
                </c:pt>
                <c:pt idx="8305">
                  <c:v>681.18416666666667</c:v>
                </c:pt>
                <c:pt idx="8306">
                  <c:v>681.26666666666665</c:v>
                </c:pt>
                <c:pt idx="8307">
                  <c:v>681.34833333333336</c:v>
                </c:pt>
                <c:pt idx="8308">
                  <c:v>681.43083333333334</c:v>
                </c:pt>
                <c:pt idx="8309">
                  <c:v>681.51249999999993</c:v>
                </c:pt>
                <c:pt idx="8310">
                  <c:v>681.59416666666664</c:v>
                </c:pt>
                <c:pt idx="8311">
                  <c:v>681.67666666666662</c:v>
                </c:pt>
                <c:pt idx="8312">
                  <c:v>681.75833333333333</c:v>
                </c:pt>
                <c:pt idx="8313">
                  <c:v>681.84083333333331</c:v>
                </c:pt>
                <c:pt idx="8314">
                  <c:v>681.92250000000001</c:v>
                </c:pt>
                <c:pt idx="8315">
                  <c:v>682.005</c:v>
                </c:pt>
                <c:pt idx="8316">
                  <c:v>682.0866666666667</c:v>
                </c:pt>
                <c:pt idx="8317">
                  <c:v>682.16833333333341</c:v>
                </c:pt>
                <c:pt idx="8318">
                  <c:v>682.25083333333339</c:v>
                </c:pt>
                <c:pt idx="8319">
                  <c:v>682.33249999999998</c:v>
                </c:pt>
                <c:pt idx="8320">
                  <c:v>682.41499999999996</c:v>
                </c:pt>
                <c:pt idx="8321">
                  <c:v>682.49666666666667</c:v>
                </c:pt>
                <c:pt idx="8322">
                  <c:v>682.57833333333326</c:v>
                </c:pt>
                <c:pt idx="8323">
                  <c:v>682.66083333333336</c:v>
                </c:pt>
                <c:pt idx="8324">
                  <c:v>682.74249999999995</c:v>
                </c:pt>
                <c:pt idx="8325">
                  <c:v>682.82499999999993</c:v>
                </c:pt>
                <c:pt idx="8326">
                  <c:v>682.90666666666664</c:v>
                </c:pt>
                <c:pt idx="8327">
                  <c:v>682.98916666666673</c:v>
                </c:pt>
                <c:pt idx="8328">
                  <c:v>683.07083333333333</c:v>
                </c:pt>
                <c:pt idx="8329">
                  <c:v>683.15250000000003</c:v>
                </c:pt>
                <c:pt idx="8330">
                  <c:v>683.23500000000001</c:v>
                </c:pt>
                <c:pt idx="8331">
                  <c:v>683.31666666666661</c:v>
                </c:pt>
                <c:pt idx="8332">
                  <c:v>683.3991666666667</c:v>
                </c:pt>
                <c:pt idx="8333">
                  <c:v>683.48083333333341</c:v>
                </c:pt>
                <c:pt idx="8334">
                  <c:v>683.56333333333339</c:v>
                </c:pt>
                <c:pt idx="8335">
                  <c:v>683.64499999999998</c:v>
                </c:pt>
                <c:pt idx="8336">
                  <c:v>683.72666666666657</c:v>
                </c:pt>
                <c:pt idx="8337">
                  <c:v>683.80916666666656</c:v>
                </c:pt>
                <c:pt idx="8338">
                  <c:v>683.89083333333338</c:v>
                </c:pt>
                <c:pt idx="8339">
                  <c:v>683.97333333333336</c:v>
                </c:pt>
                <c:pt idx="8340">
                  <c:v>684.05499999999995</c:v>
                </c:pt>
                <c:pt idx="8341">
                  <c:v>684.13749999999993</c:v>
                </c:pt>
                <c:pt idx="8342">
                  <c:v>684.21916666666664</c:v>
                </c:pt>
                <c:pt idx="8343">
                  <c:v>684.30083333333334</c:v>
                </c:pt>
                <c:pt idx="8344">
                  <c:v>684.38333333333333</c:v>
                </c:pt>
                <c:pt idx="8345">
                  <c:v>684.46500000000003</c:v>
                </c:pt>
                <c:pt idx="8346">
                  <c:v>684.54750000000001</c:v>
                </c:pt>
                <c:pt idx="8347">
                  <c:v>684.62916666666661</c:v>
                </c:pt>
                <c:pt idx="8348">
                  <c:v>684.7116666666667</c:v>
                </c:pt>
                <c:pt idx="8349">
                  <c:v>684.79333333333341</c:v>
                </c:pt>
                <c:pt idx="8350">
                  <c:v>684.875</c:v>
                </c:pt>
                <c:pt idx="8351">
                  <c:v>684.95749999999998</c:v>
                </c:pt>
                <c:pt idx="8352">
                  <c:v>685.03916666666657</c:v>
                </c:pt>
                <c:pt idx="8353">
                  <c:v>685.12166666666656</c:v>
                </c:pt>
                <c:pt idx="8354">
                  <c:v>685.20333333333338</c:v>
                </c:pt>
                <c:pt idx="8355">
                  <c:v>685.28583333333336</c:v>
                </c:pt>
                <c:pt idx="8356">
                  <c:v>685.36749999999995</c:v>
                </c:pt>
                <c:pt idx="8357">
                  <c:v>685.44916666666666</c:v>
                </c:pt>
                <c:pt idx="8358">
                  <c:v>685.53166666666664</c:v>
                </c:pt>
                <c:pt idx="8359">
                  <c:v>685.61333333333334</c:v>
                </c:pt>
                <c:pt idx="8360">
                  <c:v>685.69583333333333</c:v>
                </c:pt>
                <c:pt idx="8361">
                  <c:v>685.77750000000003</c:v>
                </c:pt>
                <c:pt idx="8362">
                  <c:v>685.86</c:v>
                </c:pt>
                <c:pt idx="8363">
                  <c:v>685.94166666666661</c:v>
                </c:pt>
                <c:pt idx="8364">
                  <c:v>686.02333333333343</c:v>
                </c:pt>
                <c:pt idx="8365">
                  <c:v>686.10583333333341</c:v>
                </c:pt>
                <c:pt idx="8366">
                  <c:v>686.1875</c:v>
                </c:pt>
                <c:pt idx="8367">
                  <c:v>686.27</c:v>
                </c:pt>
                <c:pt idx="8368">
                  <c:v>686.35166666666657</c:v>
                </c:pt>
                <c:pt idx="8369">
                  <c:v>686.43333333333339</c:v>
                </c:pt>
                <c:pt idx="8370">
                  <c:v>686.51583333333338</c:v>
                </c:pt>
                <c:pt idx="8371">
                  <c:v>686.59749999999997</c:v>
                </c:pt>
                <c:pt idx="8372">
                  <c:v>686.68</c:v>
                </c:pt>
                <c:pt idx="8373">
                  <c:v>686.76166666666666</c:v>
                </c:pt>
                <c:pt idx="8374">
                  <c:v>686.84416666666664</c:v>
                </c:pt>
                <c:pt idx="8375">
                  <c:v>686.92583333333334</c:v>
                </c:pt>
                <c:pt idx="8376">
                  <c:v>687.00750000000005</c:v>
                </c:pt>
                <c:pt idx="8377">
                  <c:v>687.09</c:v>
                </c:pt>
                <c:pt idx="8378">
                  <c:v>687.17166666666662</c:v>
                </c:pt>
                <c:pt idx="8379">
                  <c:v>687.25416666666661</c:v>
                </c:pt>
                <c:pt idx="8380">
                  <c:v>687.33583333333343</c:v>
                </c:pt>
                <c:pt idx="8381">
                  <c:v>687.41833333333341</c:v>
                </c:pt>
                <c:pt idx="8382">
                  <c:v>687.5</c:v>
                </c:pt>
                <c:pt idx="8383">
                  <c:v>687.58166666666659</c:v>
                </c:pt>
                <c:pt idx="8384">
                  <c:v>687.66416666666657</c:v>
                </c:pt>
                <c:pt idx="8385">
                  <c:v>687.74583333333339</c:v>
                </c:pt>
                <c:pt idx="8386">
                  <c:v>687.82833333333338</c:v>
                </c:pt>
                <c:pt idx="8387">
                  <c:v>687.91</c:v>
                </c:pt>
                <c:pt idx="8388">
                  <c:v>687.99249999999995</c:v>
                </c:pt>
                <c:pt idx="8389">
                  <c:v>688.07416666666666</c:v>
                </c:pt>
                <c:pt idx="8390">
                  <c:v>688.15583333333336</c:v>
                </c:pt>
                <c:pt idx="8391">
                  <c:v>688.23833333333334</c:v>
                </c:pt>
                <c:pt idx="8392">
                  <c:v>688.32</c:v>
                </c:pt>
                <c:pt idx="8393">
                  <c:v>688.40250000000003</c:v>
                </c:pt>
                <c:pt idx="8394">
                  <c:v>688.48416666666662</c:v>
                </c:pt>
                <c:pt idx="8395">
                  <c:v>688.56666666666661</c:v>
                </c:pt>
                <c:pt idx="8396">
                  <c:v>688.64833333333343</c:v>
                </c:pt>
                <c:pt idx="8397">
                  <c:v>688.73</c:v>
                </c:pt>
                <c:pt idx="8398">
                  <c:v>688.8125</c:v>
                </c:pt>
                <c:pt idx="8399">
                  <c:v>688.89416666666659</c:v>
                </c:pt>
                <c:pt idx="8400">
                  <c:v>688.97666666666657</c:v>
                </c:pt>
                <c:pt idx="8401">
                  <c:v>689.05833333333339</c:v>
                </c:pt>
                <c:pt idx="8402">
                  <c:v>689.14083333333338</c:v>
                </c:pt>
                <c:pt idx="8403">
                  <c:v>689.22249999999997</c:v>
                </c:pt>
                <c:pt idx="8404">
                  <c:v>689.30416666666667</c:v>
                </c:pt>
                <c:pt idx="8405">
                  <c:v>689.38666666666666</c:v>
                </c:pt>
                <c:pt idx="8406">
                  <c:v>689.46833333333336</c:v>
                </c:pt>
                <c:pt idx="8407">
                  <c:v>689.55083333333334</c:v>
                </c:pt>
                <c:pt idx="8408">
                  <c:v>689.63250000000005</c:v>
                </c:pt>
                <c:pt idx="8409">
                  <c:v>689.71416666666664</c:v>
                </c:pt>
                <c:pt idx="8410">
                  <c:v>689.79666666666662</c:v>
                </c:pt>
                <c:pt idx="8411">
                  <c:v>689.87833333333344</c:v>
                </c:pt>
                <c:pt idx="8412">
                  <c:v>689.96083333333343</c:v>
                </c:pt>
                <c:pt idx="8413">
                  <c:v>690.04250000000002</c:v>
                </c:pt>
                <c:pt idx="8414">
                  <c:v>690.125</c:v>
                </c:pt>
                <c:pt idx="8415">
                  <c:v>690.20666666666659</c:v>
                </c:pt>
                <c:pt idx="8416">
                  <c:v>690.2883333333333</c:v>
                </c:pt>
                <c:pt idx="8417">
                  <c:v>690.37083333333339</c:v>
                </c:pt>
                <c:pt idx="8418">
                  <c:v>690.45249999999999</c:v>
                </c:pt>
                <c:pt idx="8419">
                  <c:v>690.53499999999997</c:v>
                </c:pt>
                <c:pt idx="8420">
                  <c:v>690.61666666666667</c:v>
                </c:pt>
                <c:pt idx="8421">
                  <c:v>690.69916666666666</c:v>
                </c:pt>
                <c:pt idx="8422">
                  <c:v>690.78083333333336</c:v>
                </c:pt>
                <c:pt idx="8423">
                  <c:v>690.86250000000007</c:v>
                </c:pt>
                <c:pt idx="8424">
                  <c:v>690.94500000000005</c:v>
                </c:pt>
                <c:pt idx="8425">
                  <c:v>691.02666666666664</c:v>
                </c:pt>
                <c:pt idx="8426">
                  <c:v>691.10916666666662</c:v>
                </c:pt>
                <c:pt idx="8427">
                  <c:v>691.19083333333344</c:v>
                </c:pt>
                <c:pt idx="8428">
                  <c:v>691.27333333333343</c:v>
                </c:pt>
                <c:pt idx="8429">
                  <c:v>691.35500000000002</c:v>
                </c:pt>
                <c:pt idx="8430">
                  <c:v>691.43666666666661</c:v>
                </c:pt>
                <c:pt idx="8431">
                  <c:v>691.51916666666659</c:v>
                </c:pt>
                <c:pt idx="8432">
                  <c:v>691.6008333333333</c:v>
                </c:pt>
                <c:pt idx="8433">
                  <c:v>691.68333333333339</c:v>
                </c:pt>
                <c:pt idx="8434">
                  <c:v>691.76499999999999</c:v>
                </c:pt>
                <c:pt idx="8435">
                  <c:v>691.84749999999997</c:v>
                </c:pt>
                <c:pt idx="8436">
                  <c:v>691.92916666666667</c:v>
                </c:pt>
                <c:pt idx="8437">
                  <c:v>692.01083333333327</c:v>
                </c:pt>
                <c:pt idx="8438">
                  <c:v>692.09333333333336</c:v>
                </c:pt>
                <c:pt idx="8439">
                  <c:v>692.17500000000007</c:v>
                </c:pt>
                <c:pt idx="8440">
                  <c:v>692.25750000000005</c:v>
                </c:pt>
                <c:pt idx="8441">
                  <c:v>692.33916666666664</c:v>
                </c:pt>
                <c:pt idx="8442">
                  <c:v>692.42166666666662</c:v>
                </c:pt>
                <c:pt idx="8443">
                  <c:v>692.50333333333344</c:v>
                </c:pt>
                <c:pt idx="8444">
                  <c:v>692.58500000000004</c:v>
                </c:pt>
                <c:pt idx="8445">
                  <c:v>692.66750000000002</c:v>
                </c:pt>
                <c:pt idx="8446">
                  <c:v>692.74916666666661</c:v>
                </c:pt>
                <c:pt idx="8447">
                  <c:v>692.83166666666659</c:v>
                </c:pt>
                <c:pt idx="8448">
                  <c:v>692.9133333333333</c:v>
                </c:pt>
                <c:pt idx="8449">
                  <c:v>692.995</c:v>
                </c:pt>
                <c:pt idx="8450">
                  <c:v>693.07749999999999</c:v>
                </c:pt>
                <c:pt idx="8451">
                  <c:v>693.15916666666669</c:v>
                </c:pt>
                <c:pt idx="8452">
                  <c:v>693.24166666666667</c:v>
                </c:pt>
                <c:pt idx="8453">
                  <c:v>693.32333333333327</c:v>
                </c:pt>
                <c:pt idx="8454">
                  <c:v>693.40583333333336</c:v>
                </c:pt>
                <c:pt idx="8455">
                  <c:v>693.48750000000007</c:v>
                </c:pt>
                <c:pt idx="8456">
                  <c:v>693.56916666666666</c:v>
                </c:pt>
                <c:pt idx="8457">
                  <c:v>693.65166666666664</c:v>
                </c:pt>
                <c:pt idx="8458">
                  <c:v>693.73333333333323</c:v>
                </c:pt>
                <c:pt idx="8459">
                  <c:v>693.81583333333344</c:v>
                </c:pt>
                <c:pt idx="8460">
                  <c:v>693.89750000000004</c:v>
                </c:pt>
                <c:pt idx="8461">
                  <c:v>693.98</c:v>
                </c:pt>
                <c:pt idx="8462">
                  <c:v>694.06166666666661</c:v>
                </c:pt>
                <c:pt idx="8463">
                  <c:v>694.14333333333332</c:v>
                </c:pt>
                <c:pt idx="8464">
                  <c:v>694.2258333333333</c:v>
                </c:pt>
                <c:pt idx="8465">
                  <c:v>694.3075</c:v>
                </c:pt>
                <c:pt idx="8466">
                  <c:v>694.39</c:v>
                </c:pt>
                <c:pt idx="8467">
                  <c:v>694.47166666666669</c:v>
                </c:pt>
                <c:pt idx="8468">
                  <c:v>694.55416666666667</c:v>
                </c:pt>
                <c:pt idx="8469">
                  <c:v>694.63583333333327</c:v>
                </c:pt>
                <c:pt idx="8470">
                  <c:v>694.71750000000009</c:v>
                </c:pt>
                <c:pt idx="8471">
                  <c:v>694.80000000000007</c:v>
                </c:pt>
                <c:pt idx="8472">
                  <c:v>694.88166666666666</c:v>
                </c:pt>
                <c:pt idx="8473">
                  <c:v>694.96416666666664</c:v>
                </c:pt>
                <c:pt idx="8474">
                  <c:v>695.04583333333323</c:v>
                </c:pt>
                <c:pt idx="8475">
                  <c:v>695.12833333333344</c:v>
                </c:pt>
                <c:pt idx="8476">
                  <c:v>695.21</c:v>
                </c:pt>
                <c:pt idx="8477">
                  <c:v>695.29166666666663</c:v>
                </c:pt>
                <c:pt idx="8478">
                  <c:v>695.37416666666661</c:v>
                </c:pt>
                <c:pt idx="8479">
                  <c:v>695.45583333333332</c:v>
                </c:pt>
                <c:pt idx="8480">
                  <c:v>695.5383333333333</c:v>
                </c:pt>
                <c:pt idx="8481">
                  <c:v>695.62</c:v>
                </c:pt>
                <c:pt idx="8482">
                  <c:v>695.70249999999999</c:v>
                </c:pt>
                <c:pt idx="8483">
                  <c:v>695.78416666666669</c:v>
                </c:pt>
                <c:pt idx="8484">
                  <c:v>695.86583333333328</c:v>
                </c:pt>
                <c:pt idx="8485">
                  <c:v>695.94833333333327</c:v>
                </c:pt>
                <c:pt idx="8486">
                  <c:v>696.03000000000009</c:v>
                </c:pt>
                <c:pt idx="8487">
                  <c:v>696.11250000000007</c:v>
                </c:pt>
                <c:pt idx="8488">
                  <c:v>696.19416666666666</c:v>
                </c:pt>
                <c:pt idx="8489">
                  <c:v>696.27666666666664</c:v>
                </c:pt>
                <c:pt idx="8490">
                  <c:v>696.35833333333323</c:v>
                </c:pt>
                <c:pt idx="8491">
                  <c:v>696.44</c:v>
                </c:pt>
                <c:pt idx="8492">
                  <c:v>696.52250000000004</c:v>
                </c:pt>
                <c:pt idx="8493">
                  <c:v>696.60416666666663</c:v>
                </c:pt>
                <c:pt idx="8494">
                  <c:v>696.68666666666661</c:v>
                </c:pt>
                <c:pt idx="8495">
                  <c:v>696.76833333333332</c:v>
                </c:pt>
                <c:pt idx="8496">
                  <c:v>696.85</c:v>
                </c:pt>
                <c:pt idx="8497">
                  <c:v>696.9325</c:v>
                </c:pt>
                <c:pt idx="8498">
                  <c:v>697.01416666666671</c:v>
                </c:pt>
                <c:pt idx="8499">
                  <c:v>697.09666666666669</c:v>
                </c:pt>
                <c:pt idx="8500">
                  <c:v>697.17833333333328</c:v>
                </c:pt>
                <c:pt idx="8501">
                  <c:v>697.26083333333327</c:v>
                </c:pt>
                <c:pt idx="8502">
                  <c:v>697.34250000000009</c:v>
                </c:pt>
                <c:pt idx="8503">
                  <c:v>697.42416666666668</c:v>
                </c:pt>
                <c:pt idx="8504">
                  <c:v>697.50666666666666</c:v>
                </c:pt>
                <c:pt idx="8505">
                  <c:v>697.58833333333325</c:v>
                </c:pt>
                <c:pt idx="8506">
                  <c:v>697.67083333333323</c:v>
                </c:pt>
                <c:pt idx="8507">
                  <c:v>697.75250000000005</c:v>
                </c:pt>
                <c:pt idx="8508">
                  <c:v>697.83500000000004</c:v>
                </c:pt>
                <c:pt idx="8509">
                  <c:v>697.91666666666663</c:v>
                </c:pt>
                <c:pt idx="8510">
                  <c:v>697.99833333333333</c:v>
                </c:pt>
                <c:pt idx="8511">
                  <c:v>698.08083333333332</c:v>
                </c:pt>
                <c:pt idx="8512">
                  <c:v>698.16250000000002</c:v>
                </c:pt>
                <c:pt idx="8513">
                  <c:v>698.245</c:v>
                </c:pt>
                <c:pt idx="8514">
                  <c:v>698.32666666666671</c:v>
                </c:pt>
                <c:pt idx="8515">
                  <c:v>698.40916666666669</c:v>
                </c:pt>
                <c:pt idx="8516">
                  <c:v>698.49083333333328</c:v>
                </c:pt>
                <c:pt idx="8517">
                  <c:v>698.5725000000001</c:v>
                </c:pt>
                <c:pt idx="8518">
                  <c:v>698.65500000000009</c:v>
                </c:pt>
                <c:pt idx="8519">
                  <c:v>698.73666666666668</c:v>
                </c:pt>
                <c:pt idx="8520">
                  <c:v>698.81916666666666</c:v>
                </c:pt>
                <c:pt idx="8521">
                  <c:v>698.90083333333325</c:v>
                </c:pt>
                <c:pt idx="8522">
                  <c:v>698.98333333333323</c:v>
                </c:pt>
                <c:pt idx="8523">
                  <c:v>699.06500000000005</c:v>
                </c:pt>
                <c:pt idx="8524">
                  <c:v>699.14666666666665</c:v>
                </c:pt>
                <c:pt idx="8525">
                  <c:v>699.22916666666663</c:v>
                </c:pt>
                <c:pt idx="8526">
                  <c:v>699.31083333333333</c:v>
                </c:pt>
                <c:pt idx="8527">
                  <c:v>699.39333333333332</c:v>
                </c:pt>
                <c:pt idx="8528">
                  <c:v>699.47500000000002</c:v>
                </c:pt>
                <c:pt idx="8529">
                  <c:v>699.5575</c:v>
                </c:pt>
                <c:pt idx="8530">
                  <c:v>699.63916666666671</c:v>
                </c:pt>
                <c:pt idx="8531">
                  <c:v>699.7208333333333</c:v>
                </c:pt>
                <c:pt idx="8532">
                  <c:v>699.80333333333328</c:v>
                </c:pt>
                <c:pt idx="8533">
                  <c:v>699.8850000000001</c:v>
                </c:pt>
                <c:pt idx="8534">
                  <c:v>699.96750000000009</c:v>
                </c:pt>
                <c:pt idx="8535">
                  <c:v>700.04916666666668</c:v>
                </c:pt>
                <c:pt idx="8536">
                  <c:v>700.13083333333327</c:v>
                </c:pt>
                <c:pt idx="8537">
                  <c:v>700.21333333333325</c:v>
                </c:pt>
                <c:pt idx="8538">
                  <c:v>700.29500000000007</c:v>
                </c:pt>
                <c:pt idx="8539">
                  <c:v>700.37750000000005</c:v>
                </c:pt>
                <c:pt idx="8540">
                  <c:v>700.45916666666665</c:v>
                </c:pt>
                <c:pt idx="8541">
                  <c:v>700.54166666666663</c:v>
                </c:pt>
                <c:pt idx="8542">
                  <c:v>700.62333333333333</c:v>
                </c:pt>
                <c:pt idx="8543">
                  <c:v>700.70499999999993</c:v>
                </c:pt>
                <c:pt idx="8544">
                  <c:v>700.78750000000002</c:v>
                </c:pt>
                <c:pt idx="8545">
                  <c:v>700.86916666666673</c:v>
                </c:pt>
                <c:pt idx="8546">
                  <c:v>700.95166666666671</c:v>
                </c:pt>
                <c:pt idx="8547">
                  <c:v>701.0333333333333</c:v>
                </c:pt>
                <c:pt idx="8548">
                  <c:v>701.11583333333328</c:v>
                </c:pt>
                <c:pt idx="8549">
                  <c:v>701.1975000000001</c:v>
                </c:pt>
                <c:pt idx="8550">
                  <c:v>701.2791666666667</c:v>
                </c:pt>
                <c:pt idx="8551">
                  <c:v>701.36166666666668</c:v>
                </c:pt>
                <c:pt idx="8552">
                  <c:v>701.44333333333327</c:v>
                </c:pt>
                <c:pt idx="8553">
                  <c:v>701.52583333333325</c:v>
                </c:pt>
                <c:pt idx="8554">
                  <c:v>701.60750000000007</c:v>
                </c:pt>
                <c:pt idx="8555">
                  <c:v>701.69</c:v>
                </c:pt>
                <c:pt idx="8556">
                  <c:v>701.77166666666665</c:v>
                </c:pt>
                <c:pt idx="8557">
                  <c:v>701.85333333333335</c:v>
                </c:pt>
                <c:pt idx="8558">
                  <c:v>701.93583333333333</c:v>
                </c:pt>
                <c:pt idx="8559">
                  <c:v>702.01749999999993</c:v>
                </c:pt>
                <c:pt idx="8560">
                  <c:v>702.1</c:v>
                </c:pt>
                <c:pt idx="8561">
                  <c:v>702.18166666666673</c:v>
                </c:pt>
                <c:pt idx="8562">
                  <c:v>702.26416666666671</c:v>
                </c:pt>
                <c:pt idx="8563">
                  <c:v>702.3458333333333</c:v>
                </c:pt>
                <c:pt idx="8564">
                  <c:v>702.4274999999999</c:v>
                </c:pt>
                <c:pt idx="8565">
                  <c:v>702.5100000000001</c:v>
                </c:pt>
                <c:pt idx="8566">
                  <c:v>702.5916666666667</c:v>
                </c:pt>
                <c:pt idx="8567">
                  <c:v>702.67416666666668</c:v>
                </c:pt>
                <c:pt idx="8568">
                  <c:v>702.75583333333327</c:v>
                </c:pt>
                <c:pt idx="8569">
                  <c:v>702.83833333333325</c:v>
                </c:pt>
                <c:pt idx="8570">
                  <c:v>702.92000000000007</c:v>
                </c:pt>
                <c:pt idx="8571">
                  <c:v>703.00166666666667</c:v>
                </c:pt>
                <c:pt idx="8572">
                  <c:v>703.08416666666665</c:v>
                </c:pt>
                <c:pt idx="8573">
                  <c:v>703.16583333333335</c:v>
                </c:pt>
                <c:pt idx="8574">
                  <c:v>703.24833333333333</c:v>
                </c:pt>
                <c:pt idx="8575">
                  <c:v>703.32999999999993</c:v>
                </c:pt>
                <c:pt idx="8576">
                  <c:v>703.41166666666675</c:v>
                </c:pt>
                <c:pt idx="8577">
                  <c:v>703.49416666666673</c:v>
                </c:pt>
                <c:pt idx="8578">
                  <c:v>703.57583333333332</c:v>
                </c:pt>
                <c:pt idx="8579">
                  <c:v>703.6583333333333</c:v>
                </c:pt>
                <c:pt idx="8580">
                  <c:v>703.7399999999999</c:v>
                </c:pt>
                <c:pt idx="8581">
                  <c:v>703.8225000000001</c:v>
                </c:pt>
                <c:pt idx="8582">
                  <c:v>703.9041666666667</c:v>
                </c:pt>
                <c:pt idx="8583">
                  <c:v>703.98583333333329</c:v>
                </c:pt>
                <c:pt idx="8584">
                  <c:v>704.06833333333327</c:v>
                </c:pt>
                <c:pt idx="8585">
                  <c:v>704.15</c:v>
                </c:pt>
                <c:pt idx="8586">
                  <c:v>704.23250000000007</c:v>
                </c:pt>
                <c:pt idx="8587">
                  <c:v>704.31416666666667</c:v>
                </c:pt>
                <c:pt idx="8588">
                  <c:v>704.39666666666665</c:v>
                </c:pt>
                <c:pt idx="8589">
                  <c:v>704.47833333333335</c:v>
                </c:pt>
                <c:pt idx="8590">
                  <c:v>704.56</c:v>
                </c:pt>
                <c:pt idx="8591">
                  <c:v>704.64249999999993</c:v>
                </c:pt>
                <c:pt idx="8592">
                  <c:v>704.72416666666675</c:v>
                </c:pt>
                <c:pt idx="8593">
                  <c:v>704.80666666666673</c:v>
                </c:pt>
                <c:pt idx="8594">
                  <c:v>704.88833333333332</c:v>
                </c:pt>
                <c:pt idx="8595">
                  <c:v>704.9708333333333</c:v>
                </c:pt>
                <c:pt idx="8596">
                  <c:v>705.0524999999999</c:v>
                </c:pt>
                <c:pt idx="8597">
                  <c:v>705.13416666666672</c:v>
                </c:pt>
                <c:pt idx="8598">
                  <c:v>705.2166666666667</c:v>
                </c:pt>
                <c:pt idx="8599">
                  <c:v>705.29833333333329</c:v>
                </c:pt>
                <c:pt idx="8600">
                  <c:v>705.38083333333327</c:v>
                </c:pt>
                <c:pt idx="8601">
                  <c:v>705.46249999999998</c:v>
                </c:pt>
                <c:pt idx="8602">
                  <c:v>705.54500000000007</c:v>
                </c:pt>
                <c:pt idx="8603">
                  <c:v>705.62666666666667</c:v>
                </c:pt>
                <c:pt idx="8604">
                  <c:v>705.70833333333337</c:v>
                </c:pt>
                <c:pt idx="8605">
                  <c:v>705.79083333333335</c:v>
                </c:pt>
                <c:pt idx="8606">
                  <c:v>705.87249999999995</c:v>
                </c:pt>
                <c:pt idx="8607">
                  <c:v>705.95499999999993</c:v>
                </c:pt>
                <c:pt idx="8608">
                  <c:v>706.03666666666675</c:v>
                </c:pt>
                <c:pt idx="8609">
                  <c:v>706.11916666666673</c:v>
                </c:pt>
                <c:pt idx="8610">
                  <c:v>706.20083333333332</c:v>
                </c:pt>
                <c:pt idx="8611">
                  <c:v>706.28249999999991</c:v>
                </c:pt>
                <c:pt idx="8612">
                  <c:v>706.3649999999999</c:v>
                </c:pt>
                <c:pt idx="8613">
                  <c:v>706.44666666666672</c:v>
                </c:pt>
                <c:pt idx="8614">
                  <c:v>706.5291666666667</c:v>
                </c:pt>
                <c:pt idx="8615">
                  <c:v>706.61083333333329</c:v>
                </c:pt>
                <c:pt idx="8616">
                  <c:v>706.69333333333327</c:v>
                </c:pt>
                <c:pt idx="8617">
                  <c:v>706.77499999999998</c:v>
                </c:pt>
                <c:pt idx="8618">
                  <c:v>706.85666666666668</c:v>
                </c:pt>
                <c:pt idx="8619">
                  <c:v>706.93916666666667</c:v>
                </c:pt>
                <c:pt idx="8620">
                  <c:v>707.02083333333337</c:v>
                </c:pt>
                <c:pt idx="8621">
                  <c:v>707.10333333333335</c:v>
                </c:pt>
                <c:pt idx="8622">
                  <c:v>707.18499999999995</c:v>
                </c:pt>
                <c:pt idx="8623">
                  <c:v>707.26666666666677</c:v>
                </c:pt>
                <c:pt idx="8624">
                  <c:v>707.34916666666675</c:v>
                </c:pt>
                <c:pt idx="8625">
                  <c:v>707.43083333333334</c:v>
                </c:pt>
                <c:pt idx="8626">
                  <c:v>707.51333333333332</c:v>
                </c:pt>
                <c:pt idx="8627">
                  <c:v>707.59499999999991</c:v>
                </c:pt>
                <c:pt idx="8628">
                  <c:v>707.6774999999999</c:v>
                </c:pt>
                <c:pt idx="8629">
                  <c:v>707.75916666666672</c:v>
                </c:pt>
                <c:pt idx="8630">
                  <c:v>707.84083333333331</c:v>
                </c:pt>
                <c:pt idx="8631">
                  <c:v>707.92333333333329</c:v>
                </c:pt>
                <c:pt idx="8632">
                  <c:v>708.005</c:v>
                </c:pt>
                <c:pt idx="8633">
                  <c:v>708.08749999999998</c:v>
                </c:pt>
                <c:pt idx="8634">
                  <c:v>708.16916666666668</c:v>
                </c:pt>
                <c:pt idx="8635">
                  <c:v>708.25166666666667</c:v>
                </c:pt>
                <c:pt idx="8636">
                  <c:v>708.33333333333337</c:v>
                </c:pt>
                <c:pt idx="8637">
                  <c:v>708.41499999999996</c:v>
                </c:pt>
                <c:pt idx="8638">
                  <c:v>708.49749999999995</c:v>
                </c:pt>
                <c:pt idx="8639">
                  <c:v>708.57916666666677</c:v>
                </c:pt>
                <c:pt idx="8640">
                  <c:v>708.66166666666675</c:v>
                </c:pt>
                <c:pt idx="8641">
                  <c:v>708.74333333333334</c:v>
                </c:pt>
                <c:pt idx="8642">
                  <c:v>708.82583333333332</c:v>
                </c:pt>
                <c:pt idx="8643">
                  <c:v>708.90749999999991</c:v>
                </c:pt>
                <c:pt idx="8644">
                  <c:v>708.98916666666673</c:v>
                </c:pt>
                <c:pt idx="8645">
                  <c:v>709.07166666666672</c:v>
                </c:pt>
                <c:pt idx="8646">
                  <c:v>709.15333333333331</c:v>
                </c:pt>
                <c:pt idx="8647">
                  <c:v>709.23583333333329</c:v>
                </c:pt>
                <c:pt idx="8648">
                  <c:v>709.3175</c:v>
                </c:pt>
                <c:pt idx="8649">
                  <c:v>709.4</c:v>
                </c:pt>
                <c:pt idx="8650">
                  <c:v>709.48166666666668</c:v>
                </c:pt>
                <c:pt idx="8651">
                  <c:v>709.56333333333339</c:v>
                </c:pt>
                <c:pt idx="8652">
                  <c:v>709.64583333333337</c:v>
                </c:pt>
                <c:pt idx="8653">
                  <c:v>709.72749999999996</c:v>
                </c:pt>
                <c:pt idx="8654">
                  <c:v>709.81</c:v>
                </c:pt>
                <c:pt idx="8655">
                  <c:v>709.89166666666677</c:v>
                </c:pt>
                <c:pt idx="8656">
                  <c:v>709.97416666666675</c:v>
                </c:pt>
                <c:pt idx="8657">
                  <c:v>710.05583333333334</c:v>
                </c:pt>
                <c:pt idx="8658">
                  <c:v>710.13749999999993</c:v>
                </c:pt>
                <c:pt idx="8659">
                  <c:v>710.21999999999991</c:v>
                </c:pt>
                <c:pt idx="8660">
                  <c:v>710.30166666666673</c:v>
                </c:pt>
                <c:pt idx="8661">
                  <c:v>710.38416666666672</c:v>
                </c:pt>
                <c:pt idx="8662">
                  <c:v>710.46583333333331</c:v>
                </c:pt>
                <c:pt idx="8663">
                  <c:v>710.54750000000001</c:v>
                </c:pt>
                <c:pt idx="8664">
                  <c:v>710.63</c:v>
                </c:pt>
                <c:pt idx="8665">
                  <c:v>710.7116666666667</c:v>
                </c:pt>
                <c:pt idx="8666">
                  <c:v>710.79416666666668</c:v>
                </c:pt>
                <c:pt idx="8667">
                  <c:v>710.87583333333339</c:v>
                </c:pt>
                <c:pt idx="8668">
                  <c:v>710.95833333333337</c:v>
                </c:pt>
                <c:pt idx="8669">
                  <c:v>711.04</c:v>
                </c:pt>
                <c:pt idx="8670">
                  <c:v>711.12166666666656</c:v>
                </c:pt>
                <c:pt idx="8671">
                  <c:v>711.20416666666677</c:v>
                </c:pt>
                <c:pt idx="8672">
                  <c:v>711.28583333333336</c:v>
                </c:pt>
                <c:pt idx="8673">
                  <c:v>711.36833333333334</c:v>
                </c:pt>
                <c:pt idx="8674">
                  <c:v>711.44999999999993</c:v>
                </c:pt>
                <c:pt idx="8675">
                  <c:v>711.53249999999991</c:v>
                </c:pt>
                <c:pt idx="8676">
                  <c:v>711.61416666666673</c:v>
                </c:pt>
                <c:pt idx="8677">
                  <c:v>711.69583333333333</c:v>
                </c:pt>
                <c:pt idx="8678">
                  <c:v>711.77833333333331</c:v>
                </c:pt>
                <c:pt idx="8679">
                  <c:v>711.86</c:v>
                </c:pt>
                <c:pt idx="8680">
                  <c:v>711.9425</c:v>
                </c:pt>
                <c:pt idx="8681">
                  <c:v>712.0241666666667</c:v>
                </c:pt>
                <c:pt idx="8682">
                  <c:v>712.10666666666668</c:v>
                </c:pt>
                <c:pt idx="8683">
                  <c:v>712.18833333333339</c:v>
                </c:pt>
                <c:pt idx="8684">
                  <c:v>712.27</c:v>
                </c:pt>
                <c:pt idx="8685">
                  <c:v>712.35249999999996</c:v>
                </c:pt>
                <c:pt idx="8686">
                  <c:v>712.43416666666656</c:v>
                </c:pt>
                <c:pt idx="8687">
                  <c:v>712.51666666666677</c:v>
                </c:pt>
                <c:pt idx="8688">
                  <c:v>712.59833333333336</c:v>
                </c:pt>
                <c:pt idx="8689">
                  <c:v>712.68083333333334</c:v>
                </c:pt>
                <c:pt idx="8690">
                  <c:v>712.76249999999993</c:v>
                </c:pt>
                <c:pt idx="8691">
                  <c:v>712.84416666666664</c:v>
                </c:pt>
                <c:pt idx="8692">
                  <c:v>712.92666666666673</c:v>
                </c:pt>
                <c:pt idx="8693">
                  <c:v>713.00833333333333</c:v>
                </c:pt>
                <c:pt idx="8694">
                  <c:v>713.09083333333331</c:v>
                </c:pt>
                <c:pt idx="8695">
                  <c:v>713.17250000000001</c:v>
                </c:pt>
                <c:pt idx="8696">
                  <c:v>713.255</c:v>
                </c:pt>
                <c:pt idx="8697">
                  <c:v>713.3366666666667</c:v>
                </c:pt>
                <c:pt idx="8698">
                  <c:v>713.41833333333341</c:v>
                </c:pt>
                <c:pt idx="8699">
                  <c:v>713.50083333333339</c:v>
                </c:pt>
                <c:pt idx="8700">
                  <c:v>713.58249999999998</c:v>
                </c:pt>
                <c:pt idx="8701">
                  <c:v>713.66499999999996</c:v>
                </c:pt>
                <c:pt idx="8702">
                  <c:v>713.74666666666656</c:v>
                </c:pt>
                <c:pt idx="8703">
                  <c:v>713.82833333333338</c:v>
                </c:pt>
                <c:pt idx="8704">
                  <c:v>713.91083333333336</c:v>
                </c:pt>
                <c:pt idx="8705">
                  <c:v>713.99249999999995</c:v>
                </c:pt>
                <c:pt idx="8706">
                  <c:v>714.07499999999993</c:v>
                </c:pt>
                <c:pt idx="8707">
                  <c:v>714.15666666666664</c:v>
                </c:pt>
                <c:pt idx="8708">
                  <c:v>714.23916666666673</c:v>
                </c:pt>
                <c:pt idx="8709">
                  <c:v>714.32083333333333</c:v>
                </c:pt>
                <c:pt idx="8710">
                  <c:v>714.40250000000003</c:v>
                </c:pt>
                <c:pt idx="8711">
                  <c:v>714.48500000000001</c:v>
                </c:pt>
                <c:pt idx="8712">
                  <c:v>714.56666666666661</c:v>
                </c:pt>
                <c:pt idx="8713">
                  <c:v>714.6491666666667</c:v>
                </c:pt>
                <c:pt idx="8714">
                  <c:v>714.73083333333341</c:v>
                </c:pt>
                <c:pt idx="8715">
                  <c:v>714.81333333333339</c:v>
                </c:pt>
                <c:pt idx="8716">
                  <c:v>714.89499999999998</c:v>
                </c:pt>
                <c:pt idx="8717">
                  <c:v>714.97666666666657</c:v>
                </c:pt>
                <c:pt idx="8718">
                  <c:v>715.05916666666656</c:v>
                </c:pt>
                <c:pt idx="8719">
                  <c:v>715.14083333333338</c:v>
                </c:pt>
                <c:pt idx="8720">
                  <c:v>715.22333333333336</c:v>
                </c:pt>
                <c:pt idx="8721">
                  <c:v>715.30499999999995</c:v>
                </c:pt>
                <c:pt idx="8722">
                  <c:v>715.38749999999993</c:v>
                </c:pt>
                <c:pt idx="8723">
                  <c:v>715.46916666666664</c:v>
                </c:pt>
                <c:pt idx="8724">
                  <c:v>715.55083333333334</c:v>
                </c:pt>
                <c:pt idx="8725">
                  <c:v>715.63333333333333</c:v>
                </c:pt>
                <c:pt idx="8726">
                  <c:v>715.71500000000003</c:v>
                </c:pt>
                <c:pt idx="8727">
                  <c:v>715.79750000000001</c:v>
                </c:pt>
                <c:pt idx="8728">
                  <c:v>715.87916666666661</c:v>
                </c:pt>
                <c:pt idx="8729">
                  <c:v>715.9616666666667</c:v>
                </c:pt>
                <c:pt idx="8730">
                  <c:v>716.04333333333341</c:v>
                </c:pt>
                <c:pt idx="8731">
                  <c:v>716.125</c:v>
                </c:pt>
                <c:pt idx="8732">
                  <c:v>716.20749999999998</c:v>
                </c:pt>
                <c:pt idx="8733">
                  <c:v>716.28916666666657</c:v>
                </c:pt>
                <c:pt idx="8734">
                  <c:v>716.37166666666656</c:v>
                </c:pt>
                <c:pt idx="8735">
                  <c:v>716.45333333333338</c:v>
                </c:pt>
                <c:pt idx="8736">
                  <c:v>716.53583333333336</c:v>
                </c:pt>
                <c:pt idx="8737">
                  <c:v>716.61749999999995</c:v>
                </c:pt>
                <c:pt idx="8738">
                  <c:v>716.69916666666666</c:v>
                </c:pt>
                <c:pt idx="8739">
                  <c:v>716.78166666666664</c:v>
                </c:pt>
                <c:pt idx="8740">
                  <c:v>716.86333333333334</c:v>
                </c:pt>
                <c:pt idx="8741">
                  <c:v>716.94583333333333</c:v>
                </c:pt>
                <c:pt idx="8742">
                  <c:v>717.02750000000003</c:v>
                </c:pt>
                <c:pt idx="8743">
                  <c:v>717.11</c:v>
                </c:pt>
                <c:pt idx="8744">
                  <c:v>717.19166666666661</c:v>
                </c:pt>
                <c:pt idx="8745">
                  <c:v>717.27333333333343</c:v>
                </c:pt>
                <c:pt idx="8746">
                  <c:v>717.35583333333341</c:v>
                </c:pt>
                <c:pt idx="8747">
                  <c:v>717.4375</c:v>
                </c:pt>
                <c:pt idx="8748">
                  <c:v>717.52</c:v>
                </c:pt>
                <c:pt idx="8749">
                  <c:v>717.60166666666657</c:v>
                </c:pt>
                <c:pt idx="8750">
                  <c:v>717.68333333333339</c:v>
                </c:pt>
                <c:pt idx="8751">
                  <c:v>717.76583333333338</c:v>
                </c:pt>
                <c:pt idx="8752">
                  <c:v>717.84749999999997</c:v>
                </c:pt>
                <c:pt idx="8753">
                  <c:v>717.93</c:v>
                </c:pt>
                <c:pt idx="8754">
                  <c:v>718.01166666666666</c:v>
                </c:pt>
                <c:pt idx="8755">
                  <c:v>718.09416666666664</c:v>
                </c:pt>
                <c:pt idx="8756">
                  <c:v>718.17583333333334</c:v>
                </c:pt>
                <c:pt idx="8757">
                  <c:v>718.25750000000005</c:v>
                </c:pt>
                <c:pt idx="8758">
                  <c:v>718.34</c:v>
                </c:pt>
                <c:pt idx="8759">
                  <c:v>718.42166666666662</c:v>
                </c:pt>
                <c:pt idx="8760">
                  <c:v>718.50416666666661</c:v>
                </c:pt>
                <c:pt idx="8761">
                  <c:v>718.58583333333343</c:v>
                </c:pt>
                <c:pt idx="8762">
                  <c:v>718.66833333333341</c:v>
                </c:pt>
                <c:pt idx="8763">
                  <c:v>718.75</c:v>
                </c:pt>
                <c:pt idx="8764">
                  <c:v>718.83166666666659</c:v>
                </c:pt>
                <c:pt idx="8765">
                  <c:v>718.91416666666657</c:v>
                </c:pt>
                <c:pt idx="8766">
                  <c:v>718.99583333333339</c:v>
                </c:pt>
                <c:pt idx="8767">
                  <c:v>719.07833333333338</c:v>
                </c:pt>
                <c:pt idx="8768">
                  <c:v>719.16</c:v>
                </c:pt>
                <c:pt idx="8769">
                  <c:v>719.24249999999995</c:v>
                </c:pt>
                <c:pt idx="8770">
                  <c:v>719.32416666666666</c:v>
                </c:pt>
                <c:pt idx="8771">
                  <c:v>719.40583333333336</c:v>
                </c:pt>
                <c:pt idx="8772">
                  <c:v>719.48833333333334</c:v>
                </c:pt>
                <c:pt idx="8773">
                  <c:v>719.57</c:v>
                </c:pt>
                <c:pt idx="8774">
                  <c:v>719.65250000000003</c:v>
                </c:pt>
                <c:pt idx="8775">
                  <c:v>719.73416666666662</c:v>
                </c:pt>
                <c:pt idx="8776">
                  <c:v>719.81666666666661</c:v>
                </c:pt>
                <c:pt idx="8777">
                  <c:v>719.89833333333343</c:v>
                </c:pt>
                <c:pt idx="8778">
                  <c:v>719.98</c:v>
                </c:pt>
                <c:pt idx="8779">
                  <c:v>720.0625</c:v>
                </c:pt>
                <c:pt idx="8780">
                  <c:v>720.14416666666659</c:v>
                </c:pt>
                <c:pt idx="8781">
                  <c:v>720.22666666666657</c:v>
                </c:pt>
                <c:pt idx="8782">
                  <c:v>720.30833333333339</c:v>
                </c:pt>
                <c:pt idx="8783">
                  <c:v>720.39083333333338</c:v>
                </c:pt>
                <c:pt idx="8784">
                  <c:v>720.47249999999997</c:v>
                </c:pt>
                <c:pt idx="8785">
                  <c:v>720.55416666666667</c:v>
                </c:pt>
                <c:pt idx="8786">
                  <c:v>720.63666666666666</c:v>
                </c:pt>
                <c:pt idx="8787">
                  <c:v>720.71833333333336</c:v>
                </c:pt>
                <c:pt idx="8788">
                  <c:v>720.80083333333334</c:v>
                </c:pt>
                <c:pt idx="8789">
                  <c:v>720.88250000000005</c:v>
                </c:pt>
                <c:pt idx="8790">
                  <c:v>720.96416666666664</c:v>
                </c:pt>
                <c:pt idx="8791">
                  <c:v>721.04666666666662</c:v>
                </c:pt>
                <c:pt idx="8792">
                  <c:v>721.12833333333344</c:v>
                </c:pt>
                <c:pt idx="8793">
                  <c:v>721.21083333333343</c:v>
                </c:pt>
                <c:pt idx="8794">
                  <c:v>721.29250000000002</c:v>
                </c:pt>
                <c:pt idx="8795">
                  <c:v>721.375</c:v>
                </c:pt>
                <c:pt idx="8796">
                  <c:v>721.45666666666659</c:v>
                </c:pt>
                <c:pt idx="8797">
                  <c:v>721.5383333333333</c:v>
                </c:pt>
                <c:pt idx="8798">
                  <c:v>721.62083333333339</c:v>
                </c:pt>
                <c:pt idx="8799">
                  <c:v>721.70249999999999</c:v>
                </c:pt>
                <c:pt idx="8800">
                  <c:v>721.78499999999997</c:v>
                </c:pt>
                <c:pt idx="8801">
                  <c:v>721.86666666666667</c:v>
                </c:pt>
                <c:pt idx="8802">
                  <c:v>721.94916666666666</c:v>
                </c:pt>
                <c:pt idx="8803">
                  <c:v>722.03083333333336</c:v>
                </c:pt>
                <c:pt idx="8804">
                  <c:v>722.11250000000007</c:v>
                </c:pt>
                <c:pt idx="8805">
                  <c:v>722.19500000000005</c:v>
                </c:pt>
                <c:pt idx="8806">
                  <c:v>722.27666666666664</c:v>
                </c:pt>
                <c:pt idx="8807">
                  <c:v>722.35916666666662</c:v>
                </c:pt>
                <c:pt idx="8808">
                  <c:v>722.44083333333344</c:v>
                </c:pt>
                <c:pt idx="8809">
                  <c:v>722.52333333333343</c:v>
                </c:pt>
                <c:pt idx="8810">
                  <c:v>722.60500000000002</c:v>
                </c:pt>
                <c:pt idx="8811">
                  <c:v>722.68666666666661</c:v>
                </c:pt>
                <c:pt idx="8812">
                  <c:v>722.76916666666659</c:v>
                </c:pt>
                <c:pt idx="8813">
                  <c:v>722.8508333333333</c:v>
                </c:pt>
                <c:pt idx="8814">
                  <c:v>722.93333333333339</c:v>
                </c:pt>
                <c:pt idx="8815">
                  <c:v>723.01499999999999</c:v>
                </c:pt>
                <c:pt idx="8816">
                  <c:v>723.09749999999997</c:v>
                </c:pt>
                <c:pt idx="8817">
                  <c:v>723.17916666666667</c:v>
                </c:pt>
                <c:pt idx="8818">
                  <c:v>723.26083333333327</c:v>
                </c:pt>
                <c:pt idx="8819">
                  <c:v>723.34333333333336</c:v>
                </c:pt>
                <c:pt idx="8820">
                  <c:v>723.42500000000007</c:v>
                </c:pt>
                <c:pt idx="8821">
                  <c:v>723.50750000000005</c:v>
                </c:pt>
                <c:pt idx="8822">
                  <c:v>723.58916666666664</c:v>
                </c:pt>
                <c:pt idx="8823">
                  <c:v>723.67166666666662</c:v>
                </c:pt>
                <c:pt idx="8824">
                  <c:v>723.75333333333344</c:v>
                </c:pt>
                <c:pt idx="8825">
                  <c:v>723.83500000000004</c:v>
                </c:pt>
                <c:pt idx="8826">
                  <c:v>723.91750000000002</c:v>
                </c:pt>
                <c:pt idx="8827">
                  <c:v>723.99916666666661</c:v>
                </c:pt>
                <c:pt idx="8828">
                  <c:v>724.08166666666659</c:v>
                </c:pt>
                <c:pt idx="8829">
                  <c:v>724.1633333333333</c:v>
                </c:pt>
                <c:pt idx="8830">
                  <c:v>724.245</c:v>
                </c:pt>
                <c:pt idx="8831">
                  <c:v>724.32749999999999</c:v>
                </c:pt>
                <c:pt idx="8832">
                  <c:v>724.40916666666669</c:v>
                </c:pt>
                <c:pt idx="8833">
                  <c:v>724.49166666666667</c:v>
                </c:pt>
                <c:pt idx="8834">
                  <c:v>724.57333333333327</c:v>
                </c:pt>
                <c:pt idx="8835">
                  <c:v>724.65583333333336</c:v>
                </c:pt>
                <c:pt idx="8836">
                  <c:v>724.73750000000007</c:v>
                </c:pt>
                <c:pt idx="8837">
                  <c:v>724.81916666666666</c:v>
                </c:pt>
                <c:pt idx="8838">
                  <c:v>724.90166666666664</c:v>
                </c:pt>
                <c:pt idx="8839">
                  <c:v>724.98333333333323</c:v>
                </c:pt>
                <c:pt idx="8840">
                  <c:v>725.06583333333344</c:v>
                </c:pt>
                <c:pt idx="8841">
                  <c:v>725.14750000000004</c:v>
                </c:pt>
                <c:pt idx="8842">
                  <c:v>725.23</c:v>
                </c:pt>
                <c:pt idx="8843">
                  <c:v>725.31166666666661</c:v>
                </c:pt>
                <c:pt idx="8844">
                  <c:v>725.39333333333332</c:v>
                </c:pt>
                <c:pt idx="8845">
                  <c:v>725.4758333333333</c:v>
                </c:pt>
                <c:pt idx="8846">
                  <c:v>725.5575</c:v>
                </c:pt>
                <c:pt idx="8847">
                  <c:v>725.64</c:v>
                </c:pt>
                <c:pt idx="8848">
                  <c:v>725.72166666666669</c:v>
                </c:pt>
                <c:pt idx="8849">
                  <c:v>725.80416666666667</c:v>
                </c:pt>
                <c:pt idx="8850">
                  <c:v>725.88583333333327</c:v>
                </c:pt>
                <c:pt idx="8851">
                  <c:v>725.96750000000009</c:v>
                </c:pt>
                <c:pt idx="8852">
                  <c:v>726.05000000000007</c:v>
                </c:pt>
                <c:pt idx="8853">
                  <c:v>726.13166666666666</c:v>
                </c:pt>
                <c:pt idx="8854">
                  <c:v>726.21416666666664</c:v>
                </c:pt>
                <c:pt idx="8855">
                  <c:v>726.29583333333323</c:v>
                </c:pt>
                <c:pt idx="8856">
                  <c:v>726.37833333333344</c:v>
                </c:pt>
                <c:pt idx="8857">
                  <c:v>726.46</c:v>
                </c:pt>
                <c:pt idx="8858">
                  <c:v>726.54166666666663</c:v>
                </c:pt>
                <c:pt idx="8859">
                  <c:v>726.62416666666661</c:v>
                </c:pt>
                <c:pt idx="8860">
                  <c:v>726.70583333333332</c:v>
                </c:pt>
                <c:pt idx="8861">
                  <c:v>726.7883333333333</c:v>
                </c:pt>
                <c:pt idx="8862">
                  <c:v>726.87</c:v>
                </c:pt>
                <c:pt idx="8863">
                  <c:v>726.95249999999999</c:v>
                </c:pt>
                <c:pt idx="8864">
                  <c:v>727.03416666666669</c:v>
                </c:pt>
                <c:pt idx="8865">
                  <c:v>727.11583333333328</c:v>
                </c:pt>
                <c:pt idx="8866">
                  <c:v>727.19833333333327</c:v>
                </c:pt>
                <c:pt idx="8867">
                  <c:v>727.28000000000009</c:v>
                </c:pt>
                <c:pt idx="8868">
                  <c:v>727.36250000000007</c:v>
                </c:pt>
                <c:pt idx="8869">
                  <c:v>727.44416666666666</c:v>
                </c:pt>
                <c:pt idx="8870">
                  <c:v>727.52666666666664</c:v>
                </c:pt>
                <c:pt idx="8871">
                  <c:v>727.60833333333323</c:v>
                </c:pt>
                <c:pt idx="8872">
                  <c:v>727.69</c:v>
                </c:pt>
                <c:pt idx="8873">
                  <c:v>727.77250000000004</c:v>
                </c:pt>
                <c:pt idx="8874">
                  <c:v>727.85416666666663</c:v>
                </c:pt>
                <c:pt idx="8875">
                  <c:v>727.93666666666661</c:v>
                </c:pt>
                <c:pt idx="8876">
                  <c:v>728.01833333333332</c:v>
                </c:pt>
                <c:pt idx="8877">
                  <c:v>728.1</c:v>
                </c:pt>
                <c:pt idx="8878">
                  <c:v>728.1825</c:v>
                </c:pt>
                <c:pt idx="8879">
                  <c:v>728.26416666666671</c:v>
                </c:pt>
                <c:pt idx="8880">
                  <c:v>728.34666666666669</c:v>
                </c:pt>
                <c:pt idx="8881">
                  <c:v>728.42833333333328</c:v>
                </c:pt>
                <c:pt idx="8882">
                  <c:v>728.51083333333327</c:v>
                </c:pt>
                <c:pt idx="8883">
                  <c:v>728.59250000000009</c:v>
                </c:pt>
                <c:pt idx="8884">
                  <c:v>728.67416666666668</c:v>
                </c:pt>
                <c:pt idx="8885">
                  <c:v>728.75666666666666</c:v>
                </c:pt>
                <c:pt idx="8886">
                  <c:v>728.83833333333325</c:v>
                </c:pt>
                <c:pt idx="8887">
                  <c:v>728.92083333333323</c:v>
                </c:pt>
                <c:pt idx="8888">
                  <c:v>729.00250000000005</c:v>
                </c:pt>
                <c:pt idx="8889">
                  <c:v>729.08500000000004</c:v>
                </c:pt>
                <c:pt idx="8890">
                  <c:v>729.16666666666663</c:v>
                </c:pt>
                <c:pt idx="8891">
                  <c:v>729.24833333333333</c:v>
                </c:pt>
                <c:pt idx="8892">
                  <c:v>729.33083333333332</c:v>
                </c:pt>
                <c:pt idx="8893">
                  <c:v>729.41250000000002</c:v>
                </c:pt>
                <c:pt idx="8894">
                  <c:v>729.495</c:v>
                </c:pt>
                <c:pt idx="8895">
                  <c:v>729.57666666666671</c:v>
                </c:pt>
                <c:pt idx="8896">
                  <c:v>729.65916666666669</c:v>
                </c:pt>
                <c:pt idx="8897">
                  <c:v>729.74083333333328</c:v>
                </c:pt>
                <c:pt idx="8898">
                  <c:v>729.8225000000001</c:v>
                </c:pt>
                <c:pt idx="8899">
                  <c:v>729.90500000000009</c:v>
                </c:pt>
                <c:pt idx="8900">
                  <c:v>729.98666666666668</c:v>
                </c:pt>
                <c:pt idx="8901">
                  <c:v>730.06916666666666</c:v>
                </c:pt>
                <c:pt idx="8902">
                  <c:v>730.15083333333325</c:v>
                </c:pt>
                <c:pt idx="8903">
                  <c:v>730.23333333333323</c:v>
                </c:pt>
                <c:pt idx="8904">
                  <c:v>730.31500000000005</c:v>
                </c:pt>
                <c:pt idx="8905">
                  <c:v>730.39666666666665</c:v>
                </c:pt>
                <c:pt idx="8906">
                  <c:v>730.47916666666663</c:v>
                </c:pt>
                <c:pt idx="8907">
                  <c:v>730.56083333333333</c:v>
                </c:pt>
                <c:pt idx="8908">
                  <c:v>730.64333333333332</c:v>
                </c:pt>
                <c:pt idx="8909">
                  <c:v>730.72500000000002</c:v>
                </c:pt>
                <c:pt idx="8910">
                  <c:v>730.8075</c:v>
                </c:pt>
                <c:pt idx="8911">
                  <c:v>730.88916666666671</c:v>
                </c:pt>
                <c:pt idx="8912">
                  <c:v>730.9708333333333</c:v>
                </c:pt>
                <c:pt idx="8913">
                  <c:v>731.05333333333328</c:v>
                </c:pt>
                <c:pt idx="8914">
                  <c:v>731.1350000000001</c:v>
                </c:pt>
                <c:pt idx="8915">
                  <c:v>731.21750000000009</c:v>
                </c:pt>
                <c:pt idx="8916">
                  <c:v>731.29916666666668</c:v>
                </c:pt>
                <c:pt idx="8917">
                  <c:v>731.38083333333327</c:v>
                </c:pt>
                <c:pt idx="8918">
                  <c:v>731.46333333333325</c:v>
                </c:pt>
                <c:pt idx="8919">
                  <c:v>731.54500000000007</c:v>
                </c:pt>
                <c:pt idx="8920">
                  <c:v>731.62750000000005</c:v>
                </c:pt>
                <c:pt idx="8921">
                  <c:v>731.70916666666665</c:v>
                </c:pt>
                <c:pt idx="8922">
                  <c:v>731.79166666666663</c:v>
                </c:pt>
                <c:pt idx="8923">
                  <c:v>731.87333333333333</c:v>
                </c:pt>
                <c:pt idx="8924">
                  <c:v>731.95499999999993</c:v>
                </c:pt>
                <c:pt idx="8925">
                  <c:v>732.03750000000002</c:v>
                </c:pt>
                <c:pt idx="8926">
                  <c:v>732.11916666666673</c:v>
                </c:pt>
                <c:pt idx="8927">
                  <c:v>732.20166666666671</c:v>
                </c:pt>
                <c:pt idx="8928">
                  <c:v>732.2833333333333</c:v>
                </c:pt>
                <c:pt idx="8929">
                  <c:v>732.36583333333328</c:v>
                </c:pt>
                <c:pt idx="8930">
                  <c:v>732.4475000000001</c:v>
                </c:pt>
                <c:pt idx="8931">
                  <c:v>732.5291666666667</c:v>
                </c:pt>
                <c:pt idx="8932">
                  <c:v>732.61166666666668</c:v>
                </c:pt>
                <c:pt idx="8933">
                  <c:v>732.69333333333327</c:v>
                </c:pt>
                <c:pt idx="8934">
                  <c:v>732.77583333333325</c:v>
                </c:pt>
                <c:pt idx="8935">
                  <c:v>732.85750000000007</c:v>
                </c:pt>
                <c:pt idx="8936">
                  <c:v>732.94</c:v>
                </c:pt>
                <c:pt idx="8937">
                  <c:v>733.02166666666665</c:v>
                </c:pt>
                <c:pt idx="8938">
                  <c:v>733.10333333333335</c:v>
                </c:pt>
                <c:pt idx="8939">
                  <c:v>733.18583333333333</c:v>
                </c:pt>
                <c:pt idx="8940">
                  <c:v>733.26749999999993</c:v>
                </c:pt>
                <c:pt idx="8941">
                  <c:v>733.35</c:v>
                </c:pt>
                <c:pt idx="8942">
                  <c:v>733.43166666666673</c:v>
                </c:pt>
                <c:pt idx="8943">
                  <c:v>733.51416666666671</c:v>
                </c:pt>
                <c:pt idx="8944">
                  <c:v>733.5958333333333</c:v>
                </c:pt>
                <c:pt idx="8945">
                  <c:v>733.6774999999999</c:v>
                </c:pt>
                <c:pt idx="8946">
                  <c:v>733.7600000000001</c:v>
                </c:pt>
                <c:pt idx="8947">
                  <c:v>733.8416666666667</c:v>
                </c:pt>
                <c:pt idx="8948">
                  <c:v>733.92416666666668</c:v>
                </c:pt>
                <c:pt idx="8949">
                  <c:v>734.00583333333327</c:v>
                </c:pt>
                <c:pt idx="8950">
                  <c:v>734.08833333333325</c:v>
                </c:pt>
                <c:pt idx="8951">
                  <c:v>734.17000000000007</c:v>
                </c:pt>
                <c:pt idx="8952">
                  <c:v>734.25166666666667</c:v>
                </c:pt>
                <c:pt idx="8953">
                  <c:v>734.33416666666665</c:v>
                </c:pt>
                <c:pt idx="8954">
                  <c:v>734.41583333333335</c:v>
                </c:pt>
                <c:pt idx="8955">
                  <c:v>734.49833333333333</c:v>
                </c:pt>
                <c:pt idx="8956">
                  <c:v>734.57999999999993</c:v>
                </c:pt>
                <c:pt idx="8957">
                  <c:v>734.66166666666675</c:v>
                </c:pt>
                <c:pt idx="8958">
                  <c:v>734.74416666666673</c:v>
                </c:pt>
                <c:pt idx="8959">
                  <c:v>734.82583333333332</c:v>
                </c:pt>
                <c:pt idx="8960">
                  <c:v>734.9083333333333</c:v>
                </c:pt>
                <c:pt idx="8961">
                  <c:v>734.9899999999999</c:v>
                </c:pt>
                <c:pt idx="8962">
                  <c:v>735.0725000000001</c:v>
                </c:pt>
                <c:pt idx="8963">
                  <c:v>735.1541666666667</c:v>
                </c:pt>
                <c:pt idx="8964">
                  <c:v>735.23583333333329</c:v>
                </c:pt>
                <c:pt idx="8965">
                  <c:v>735.31833333333327</c:v>
                </c:pt>
                <c:pt idx="8966">
                  <c:v>735.4</c:v>
                </c:pt>
                <c:pt idx="8967">
                  <c:v>735.48250000000007</c:v>
                </c:pt>
                <c:pt idx="8968">
                  <c:v>735.56416666666667</c:v>
                </c:pt>
                <c:pt idx="8969">
                  <c:v>735.64666666666665</c:v>
                </c:pt>
                <c:pt idx="8970">
                  <c:v>735.72833333333335</c:v>
                </c:pt>
                <c:pt idx="8971">
                  <c:v>735.81</c:v>
                </c:pt>
                <c:pt idx="8972">
                  <c:v>735.89249999999993</c:v>
                </c:pt>
                <c:pt idx="8973">
                  <c:v>735.97416666666675</c:v>
                </c:pt>
                <c:pt idx="8974">
                  <c:v>736.05666666666673</c:v>
                </c:pt>
                <c:pt idx="8975">
                  <c:v>736.13833333333332</c:v>
                </c:pt>
                <c:pt idx="8976">
                  <c:v>736.2208333333333</c:v>
                </c:pt>
                <c:pt idx="8977">
                  <c:v>736.3024999999999</c:v>
                </c:pt>
                <c:pt idx="8978">
                  <c:v>736.38416666666672</c:v>
                </c:pt>
                <c:pt idx="8979">
                  <c:v>736.4666666666667</c:v>
                </c:pt>
                <c:pt idx="8980">
                  <c:v>736.54833333333329</c:v>
                </c:pt>
                <c:pt idx="8981">
                  <c:v>736.63083333333327</c:v>
                </c:pt>
                <c:pt idx="8982">
                  <c:v>736.71249999999998</c:v>
                </c:pt>
                <c:pt idx="8983">
                  <c:v>736.79500000000007</c:v>
                </c:pt>
                <c:pt idx="8984">
                  <c:v>736.87666666666667</c:v>
                </c:pt>
                <c:pt idx="8985">
                  <c:v>736.95833333333337</c:v>
                </c:pt>
                <c:pt idx="8986">
                  <c:v>737.04083333333335</c:v>
                </c:pt>
                <c:pt idx="8987">
                  <c:v>737.12249999999995</c:v>
                </c:pt>
                <c:pt idx="8988">
                  <c:v>737.20499999999993</c:v>
                </c:pt>
                <c:pt idx="8989">
                  <c:v>737.28666666666675</c:v>
                </c:pt>
                <c:pt idx="8990">
                  <c:v>737.36916666666673</c:v>
                </c:pt>
                <c:pt idx="8991">
                  <c:v>737.45083333333332</c:v>
                </c:pt>
                <c:pt idx="8992">
                  <c:v>737.53249999999991</c:v>
                </c:pt>
                <c:pt idx="8993">
                  <c:v>737.6149999999999</c:v>
                </c:pt>
                <c:pt idx="8994">
                  <c:v>737.69666666666672</c:v>
                </c:pt>
                <c:pt idx="8995">
                  <c:v>737.7791666666667</c:v>
                </c:pt>
                <c:pt idx="8996">
                  <c:v>737.86083333333329</c:v>
                </c:pt>
                <c:pt idx="8997">
                  <c:v>737.94333333333327</c:v>
                </c:pt>
                <c:pt idx="8998">
                  <c:v>738.02499999999998</c:v>
                </c:pt>
                <c:pt idx="8999">
                  <c:v>738.10666666666668</c:v>
                </c:pt>
                <c:pt idx="9000">
                  <c:v>738.18916666666667</c:v>
                </c:pt>
                <c:pt idx="9001">
                  <c:v>738.27083333333337</c:v>
                </c:pt>
                <c:pt idx="9002">
                  <c:v>738.35333333333335</c:v>
                </c:pt>
                <c:pt idx="9003">
                  <c:v>738.43499999999995</c:v>
                </c:pt>
                <c:pt idx="9004">
                  <c:v>738.51666666666677</c:v>
                </c:pt>
                <c:pt idx="9005">
                  <c:v>738.59916666666675</c:v>
                </c:pt>
                <c:pt idx="9006">
                  <c:v>738.68083333333334</c:v>
                </c:pt>
                <c:pt idx="9007">
                  <c:v>738.76333333333332</c:v>
                </c:pt>
                <c:pt idx="9008">
                  <c:v>738.84499999999991</c:v>
                </c:pt>
                <c:pt idx="9009">
                  <c:v>738.9274999999999</c:v>
                </c:pt>
                <c:pt idx="9010">
                  <c:v>739.00916666666672</c:v>
                </c:pt>
                <c:pt idx="9011">
                  <c:v>739.09083333333331</c:v>
                </c:pt>
                <c:pt idx="9012">
                  <c:v>739.17333333333329</c:v>
                </c:pt>
                <c:pt idx="9013">
                  <c:v>739.255</c:v>
                </c:pt>
                <c:pt idx="9014">
                  <c:v>739.33749999999998</c:v>
                </c:pt>
                <c:pt idx="9015">
                  <c:v>739.41916666666668</c:v>
                </c:pt>
                <c:pt idx="9016">
                  <c:v>739.50166666666667</c:v>
                </c:pt>
                <c:pt idx="9017">
                  <c:v>739.58333333333337</c:v>
                </c:pt>
                <c:pt idx="9018">
                  <c:v>739.66499999999996</c:v>
                </c:pt>
                <c:pt idx="9019">
                  <c:v>739.74749999999995</c:v>
                </c:pt>
                <c:pt idx="9020">
                  <c:v>739.82916666666677</c:v>
                </c:pt>
                <c:pt idx="9021">
                  <c:v>739.91166666666675</c:v>
                </c:pt>
                <c:pt idx="9022">
                  <c:v>739.99333333333334</c:v>
                </c:pt>
                <c:pt idx="9023">
                  <c:v>740.07583333333332</c:v>
                </c:pt>
                <c:pt idx="9024">
                  <c:v>740.15749999999991</c:v>
                </c:pt>
                <c:pt idx="9025">
                  <c:v>740.23916666666673</c:v>
                </c:pt>
                <c:pt idx="9026">
                  <c:v>740.32166666666672</c:v>
                </c:pt>
                <c:pt idx="9027">
                  <c:v>740.40333333333331</c:v>
                </c:pt>
                <c:pt idx="9028">
                  <c:v>740.48583333333329</c:v>
                </c:pt>
                <c:pt idx="9029">
                  <c:v>740.5675</c:v>
                </c:pt>
                <c:pt idx="9030">
                  <c:v>740.65</c:v>
                </c:pt>
                <c:pt idx="9031">
                  <c:v>740.73166666666668</c:v>
                </c:pt>
                <c:pt idx="9032">
                  <c:v>740.81333333333339</c:v>
                </c:pt>
                <c:pt idx="9033">
                  <c:v>740.89583333333337</c:v>
                </c:pt>
                <c:pt idx="9034">
                  <c:v>740.97749999999996</c:v>
                </c:pt>
                <c:pt idx="9035">
                  <c:v>741.06</c:v>
                </c:pt>
                <c:pt idx="9036">
                  <c:v>741.14166666666677</c:v>
                </c:pt>
                <c:pt idx="9037">
                  <c:v>741.22416666666675</c:v>
                </c:pt>
                <c:pt idx="9038">
                  <c:v>741.30583333333334</c:v>
                </c:pt>
                <c:pt idx="9039">
                  <c:v>741.38749999999993</c:v>
                </c:pt>
                <c:pt idx="9040">
                  <c:v>741.46999999999991</c:v>
                </c:pt>
                <c:pt idx="9041">
                  <c:v>741.55166666666673</c:v>
                </c:pt>
                <c:pt idx="9042">
                  <c:v>741.63416666666672</c:v>
                </c:pt>
                <c:pt idx="9043">
                  <c:v>741.71583333333331</c:v>
                </c:pt>
                <c:pt idx="9044">
                  <c:v>741.79750000000001</c:v>
                </c:pt>
                <c:pt idx="9045">
                  <c:v>741.88</c:v>
                </c:pt>
                <c:pt idx="9046">
                  <c:v>741.9616666666667</c:v>
                </c:pt>
                <c:pt idx="9047">
                  <c:v>742.04416666666668</c:v>
                </c:pt>
                <c:pt idx="9048">
                  <c:v>742.12583333333339</c:v>
                </c:pt>
                <c:pt idx="9049">
                  <c:v>742.20833333333337</c:v>
                </c:pt>
                <c:pt idx="9050">
                  <c:v>742.29</c:v>
                </c:pt>
                <c:pt idx="9051">
                  <c:v>742.37166666666656</c:v>
                </c:pt>
                <c:pt idx="9052">
                  <c:v>742.45416666666677</c:v>
                </c:pt>
                <c:pt idx="9053">
                  <c:v>742.53583333333336</c:v>
                </c:pt>
                <c:pt idx="9054">
                  <c:v>742.61833333333334</c:v>
                </c:pt>
                <c:pt idx="9055">
                  <c:v>742.69999999999993</c:v>
                </c:pt>
                <c:pt idx="9056">
                  <c:v>742.78249999999991</c:v>
                </c:pt>
                <c:pt idx="9057">
                  <c:v>742.86416666666673</c:v>
                </c:pt>
                <c:pt idx="9058">
                  <c:v>742.94583333333333</c:v>
                </c:pt>
                <c:pt idx="9059">
                  <c:v>743.02833333333331</c:v>
                </c:pt>
                <c:pt idx="9060">
                  <c:v>743.11</c:v>
                </c:pt>
                <c:pt idx="9061">
                  <c:v>743.1925</c:v>
                </c:pt>
                <c:pt idx="9062">
                  <c:v>743.2741666666667</c:v>
                </c:pt>
                <c:pt idx="9063">
                  <c:v>743.35666666666668</c:v>
                </c:pt>
                <c:pt idx="9064">
                  <c:v>743.43833333333339</c:v>
                </c:pt>
                <c:pt idx="9065">
                  <c:v>743.52</c:v>
                </c:pt>
                <c:pt idx="9066">
                  <c:v>743.60249999999996</c:v>
                </c:pt>
                <c:pt idx="9067">
                  <c:v>743.68416666666656</c:v>
                </c:pt>
                <c:pt idx="9068">
                  <c:v>743.76666666666677</c:v>
                </c:pt>
                <c:pt idx="9069">
                  <c:v>743.84833333333336</c:v>
                </c:pt>
                <c:pt idx="9070">
                  <c:v>743.93083333333334</c:v>
                </c:pt>
                <c:pt idx="9071">
                  <c:v>744.01249999999993</c:v>
                </c:pt>
                <c:pt idx="9072">
                  <c:v>744.09416666666664</c:v>
                </c:pt>
                <c:pt idx="9073">
                  <c:v>744.17666666666673</c:v>
                </c:pt>
                <c:pt idx="9074">
                  <c:v>744.25833333333333</c:v>
                </c:pt>
                <c:pt idx="9075">
                  <c:v>744.34083333333331</c:v>
                </c:pt>
                <c:pt idx="9076">
                  <c:v>744.42250000000001</c:v>
                </c:pt>
                <c:pt idx="9077">
                  <c:v>744.505</c:v>
                </c:pt>
                <c:pt idx="9078">
                  <c:v>744.5866666666667</c:v>
                </c:pt>
                <c:pt idx="9079">
                  <c:v>744.66833333333341</c:v>
                </c:pt>
                <c:pt idx="9080">
                  <c:v>744.75083333333339</c:v>
                </c:pt>
                <c:pt idx="9081">
                  <c:v>744.83249999999998</c:v>
                </c:pt>
                <c:pt idx="9082">
                  <c:v>744.91499999999996</c:v>
                </c:pt>
                <c:pt idx="9083">
                  <c:v>744.99666666666656</c:v>
                </c:pt>
                <c:pt idx="9084">
                  <c:v>745.07833333333338</c:v>
                </c:pt>
                <c:pt idx="9085">
                  <c:v>745.16083333333336</c:v>
                </c:pt>
                <c:pt idx="9086">
                  <c:v>745.24249999999995</c:v>
                </c:pt>
                <c:pt idx="9087">
                  <c:v>745.32499999999993</c:v>
                </c:pt>
                <c:pt idx="9088">
                  <c:v>745.40666666666664</c:v>
                </c:pt>
                <c:pt idx="9089">
                  <c:v>745.48916666666673</c:v>
                </c:pt>
                <c:pt idx="9090">
                  <c:v>745.57083333333333</c:v>
                </c:pt>
                <c:pt idx="9091">
                  <c:v>745.65250000000003</c:v>
                </c:pt>
                <c:pt idx="9092">
                  <c:v>745.73500000000001</c:v>
                </c:pt>
                <c:pt idx="9093">
                  <c:v>745.81666666666661</c:v>
                </c:pt>
                <c:pt idx="9094">
                  <c:v>745.8991666666667</c:v>
                </c:pt>
                <c:pt idx="9095">
                  <c:v>745.98083333333341</c:v>
                </c:pt>
                <c:pt idx="9096">
                  <c:v>746.06333333333339</c:v>
                </c:pt>
                <c:pt idx="9097">
                  <c:v>746.14499999999998</c:v>
                </c:pt>
                <c:pt idx="9098">
                  <c:v>746.22666666666657</c:v>
                </c:pt>
                <c:pt idx="9099">
                  <c:v>746.30916666666656</c:v>
                </c:pt>
                <c:pt idx="9100">
                  <c:v>746.39083333333338</c:v>
                </c:pt>
                <c:pt idx="9101">
                  <c:v>746.47333333333336</c:v>
                </c:pt>
                <c:pt idx="9102">
                  <c:v>746.55499999999995</c:v>
                </c:pt>
                <c:pt idx="9103">
                  <c:v>746.63749999999993</c:v>
                </c:pt>
                <c:pt idx="9104">
                  <c:v>746.71916666666664</c:v>
                </c:pt>
                <c:pt idx="9105">
                  <c:v>746.80083333333334</c:v>
                </c:pt>
                <c:pt idx="9106">
                  <c:v>746.88333333333333</c:v>
                </c:pt>
                <c:pt idx="9107">
                  <c:v>746.96500000000003</c:v>
                </c:pt>
                <c:pt idx="9108">
                  <c:v>747.04750000000001</c:v>
                </c:pt>
                <c:pt idx="9109">
                  <c:v>747.12916666666661</c:v>
                </c:pt>
                <c:pt idx="9110">
                  <c:v>747.2116666666667</c:v>
                </c:pt>
                <c:pt idx="9111">
                  <c:v>747.29333333333341</c:v>
                </c:pt>
                <c:pt idx="9112">
                  <c:v>747.375</c:v>
                </c:pt>
                <c:pt idx="9113">
                  <c:v>747.45749999999998</c:v>
                </c:pt>
                <c:pt idx="9114">
                  <c:v>747.53916666666657</c:v>
                </c:pt>
                <c:pt idx="9115">
                  <c:v>747.62166666666656</c:v>
                </c:pt>
                <c:pt idx="9116">
                  <c:v>747.70333333333338</c:v>
                </c:pt>
                <c:pt idx="9117">
                  <c:v>747.78583333333336</c:v>
                </c:pt>
                <c:pt idx="9118">
                  <c:v>747.86749999999995</c:v>
                </c:pt>
                <c:pt idx="9119">
                  <c:v>747.94916666666666</c:v>
                </c:pt>
                <c:pt idx="9120">
                  <c:v>748.03166666666664</c:v>
                </c:pt>
                <c:pt idx="9121">
                  <c:v>748.11333333333334</c:v>
                </c:pt>
                <c:pt idx="9122">
                  <c:v>748.19583333333333</c:v>
                </c:pt>
                <c:pt idx="9123">
                  <c:v>748.27750000000003</c:v>
                </c:pt>
                <c:pt idx="9124">
                  <c:v>748.36</c:v>
                </c:pt>
                <c:pt idx="9125">
                  <c:v>748.44166666666661</c:v>
                </c:pt>
                <c:pt idx="9126">
                  <c:v>748.52333333333343</c:v>
                </c:pt>
                <c:pt idx="9127">
                  <c:v>748.60583333333341</c:v>
                </c:pt>
                <c:pt idx="9128">
                  <c:v>748.6875</c:v>
                </c:pt>
                <c:pt idx="9129">
                  <c:v>748.77</c:v>
                </c:pt>
                <c:pt idx="9130">
                  <c:v>748.85166666666657</c:v>
                </c:pt>
                <c:pt idx="9131">
                  <c:v>748.93333333333339</c:v>
                </c:pt>
                <c:pt idx="9132">
                  <c:v>749.01583333333338</c:v>
                </c:pt>
                <c:pt idx="9133">
                  <c:v>749.09749999999997</c:v>
                </c:pt>
                <c:pt idx="9134">
                  <c:v>749.18</c:v>
                </c:pt>
                <c:pt idx="9135">
                  <c:v>749.26166666666666</c:v>
                </c:pt>
                <c:pt idx="9136">
                  <c:v>749.34416666666664</c:v>
                </c:pt>
                <c:pt idx="9137">
                  <c:v>749.42583333333334</c:v>
                </c:pt>
                <c:pt idx="9138">
                  <c:v>749.50750000000005</c:v>
                </c:pt>
                <c:pt idx="9139">
                  <c:v>749.59</c:v>
                </c:pt>
                <c:pt idx="9140">
                  <c:v>749.67166666666662</c:v>
                </c:pt>
                <c:pt idx="9141">
                  <c:v>749.75416666666661</c:v>
                </c:pt>
                <c:pt idx="9142">
                  <c:v>749.83583333333343</c:v>
                </c:pt>
                <c:pt idx="9143">
                  <c:v>749.91833333333341</c:v>
                </c:pt>
                <c:pt idx="9144">
                  <c:v>750</c:v>
                </c:pt>
                <c:pt idx="9145">
                  <c:v>750.08166666666659</c:v>
                </c:pt>
                <c:pt idx="9146">
                  <c:v>750.16416666666657</c:v>
                </c:pt>
                <c:pt idx="9147">
                  <c:v>750.24583333333339</c:v>
                </c:pt>
                <c:pt idx="9148">
                  <c:v>750.32833333333338</c:v>
                </c:pt>
                <c:pt idx="9149">
                  <c:v>750.41</c:v>
                </c:pt>
                <c:pt idx="9150">
                  <c:v>750.49249999999995</c:v>
                </c:pt>
                <c:pt idx="9151">
                  <c:v>750.57416666666666</c:v>
                </c:pt>
                <c:pt idx="9152">
                  <c:v>750.65583333333336</c:v>
                </c:pt>
                <c:pt idx="9153">
                  <c:v>750.73833333333334</c:v>
                </c:pt>
                <c:pt idx="9154">
                  <c:v>750.82</c:v>
                </c:pt>
                <c:pt idx="9155">
                  <c:v>750.90250000000003</c:v>
                </c:pt>
                <c:pt idx="9156">
                  <c:v>750.98416666666662</c:v>
                </c:pt>
                <c:pt idx="9157">
                  <c:v>751.06666666666661</c:v>
                </c:pt>
                <c:pt idx="9158">
                  <c:v>751.14833333333343</c:v>
                </c:pt>
                <c:pt idx="9159">
                  <c:v>751.23</c:v>
                </c:pt>
                <c:pt idx="9160">
                  <c:v>751.3125</c:v>
                </c:pt>
                <c:pt idx="9161">
                  <c:v>751.39416666666659</c:v>
                </c:pt>
                <c:pt idx="9162">
                  <c:v>751.47666666666657</c:v>
                </c:pt>
                <c:pt idx="9163">
                  <c:v>751.55833333333339</c:v>
                </c:pt>
                <c:pt idx="9164">
                  <c:v>751.64083333333338</c:v>
                </c:pt>
                <c:pt idx="9165">
                  <c:v>751.72249999999997</c:v>
                </c:pt>
                <c:pt idx="9166">
                  <c:v>751.80416666666667</c:v>
                </c:pt>
                <c:pt idx="9167">
                  <c:v>751.88666666666666</c:v>
                </c:pt>
                <c:pt idx="9168">
                  <c:v>751.96833333333336</c:v>
                </c:pt>
                <c:pt idx="9169">
                  <c:v>752.05083333333334</c:v>
                </c:pt>
                <c:pt idx="9170">
                  <c:v>752.13250000000005</c:v>
                </c:pt>
                <c:pt idx="9171">
                  <c:v>752.21416666666664</c:v>
                </c:pt>
                <c:pt idx="9172">
                  <c:v>752.29666666666662</c:v>
                </c:pt>
                <c:pt idx="9173">
                  <c:v>752.37833333333344</c:v>
                </c:pt>
                <c:pt idx="9174">
                  <c:v>752.46083333333343</c:v>
                </c:pt>
                <c:pt idx="9175">
                  <c:v>752.54250000000002</c:v>
                </c:pt>
                <c:pt idx="9176">
                  <c:v>752.625</c:v>
                </c:pt>
                <c:pt idx="9177">
                  <c:v>752.70666666666659</c:v>
                </c:pt>
                <c:pt idx="9178">
                  <c:v>752.7883333333333</c:v>
                </c:pt>
                <c:pt idx="9179">
                  <c:v>752.87083333333339</c:v>
                </c:pt>
                <c:pt idx="9180">
                  <c:v>752.95249999999999</c:v>
                </c:pt>
                <c:pt idx="9181">
                  <c:v>753.03499999999997</c:v>
                </c:pt>
                <c:pt idx="9182">
                  <c:v>753.11666666666667</c:v>
                </c:pt>
                <c:pt idx="9183">
                  <c:v>753.19916666666666</c:v>
                </c:pt>
                <c:pt idx="9184">
                  <c:v>753.28083333333336</c:v>
                </c:pt>
                <c:pt idx="9185">
                  <c:v>753.36250000000007</c:v>
                </c:pt>
                <c:pt idx="9186">
                  <c:v>753.44500000000005</c:v>
                </c:pt>
                <c:pt idx="9187">
                  <c:v>753.52666666666664</c:v>
                </c:pt>
                <c:pt idx="9188">
                  <c:v>753.60916666666662</c:v>
                </c:pt>
                <c:pt idx="9189">
                  <c:v>753.69083333333344</c:v>
                </c:pt>
                <c:pt idx="9190">
                  <c:v>753.77333333333343</c:v>
                </c:pt>
                <c:pt idx="9191">
                  <c:v>753.85500000000002</c:v>
                </c:pt>
                <c:pt idx="9192">
                  <c:v>753.93666666666661</c:v>
                </c:pt>
                <c:pt idx="9193">
                  <c:v>754.01916666666659</c:v>
                </c:pt>
                <c:pt idx="9194">
                  <c:v>754.1008333333333</c:v>
                </c:pt>
                <c:pt idx="9195">
                  <c:v>754.18333333333339</c:v>
                </c:pt>
                <c:pt idx="9196">
                  <c:v>754.26499999999999</c:v>
                </c:pt>
                <c:pt idx="9197">
                  <c:v>754.34749999999997</c:v>
                </c:pt>
                <c:pt idx="9198">
                  <c:v>754.42916666666667</c:v>
                </c:pt>
                <c:pt idx="9199">
                  <c:v>754.51083333333327</c:v>
                </c:pt>
                <c:pt idx="9200">
                  <c:v>754.59333333333336</c:v>
                </c:pt>
                <c:pt idx="9201">
                  <c:v>754.67500000000007</c:v>
                </c:pt>
                <c:pt idx="9202">
                  <c:v>754.75750000000005</c:v>
                </c:pt>
                <c:pt idx="9203">
                  <c:v>754.83916666666664</c:v>
                </c:pt>
                <c:pt idx="9204">
                  <c:v>754.92166666666662</c:v>
                </c:pt>
                <c:pt idx="9205">
                  <c:v>755.00333333333344</c:v>
                </c:pt>
                <c:pt idx="9206">
                  <c:v>755.08500000000004</c:v>
                </c:pt>
                <c:pt idx="9207">
                  <c:v>755.16750000000002</c:v>
                </c:pt>
                <c:pt idx="9208">
                  <c:v>755.24916666666661</c:v>
                </c:pt>
                <c:pt idx="9209">
                  <c:v>755.33166666666659</c:v>
                </c:pt>
                <c:pt idx="9210">
                  <c:v>755.4133333333333</c:v>
                </c:pt>
                <c:pt idx="9211">
                  <c:v>755.495</c:v>
                </c:pt>
                <c:pt idx="9212">
                  <c:v>755.57749999999999</c:v>
                </c:pt>
                <c:pt idx="9213">
                  <c:v>755.65916666666669</c:v>
                </c:pt>
                <c:pt idx="9214">
                  <c:v>755.74166666666667</c:v>
                </c:pt>
                <c:pt idx="9215">
                  <c:v>755.82333333333327</c:v>
                </c:pt>
                <c:pt idx="9216">
                  <c:v>755.90583333333336</c:v>
                </c:pt>
                <c:pt idx="9217">
                  <c:v>755.98750000000007</c:v>
                </c:pt>
                <c:pt idx="9218">
                  <c:v>756.06916666666666</c:v>
                </c:pt>
                <c:pt idx="9219">
                  <c:v>756.15166666666664</c:v>
                </c:pt>
                <c:pt idx="9220">
                  <c:v>756.23333333333323</c:v>
                </c:pt>
                <c:pt idx="9221">
                  <c:v>756.31583333333344</c:v>
                </c:pt>
                <c:pt idx="9222">
                  <c:v>756.39750000000004</c:v>
                </c:pt>
                <c:pt idx="9223">
                  <c:v>756.48</c:v>
                </c:pt>
                <c:pt idx="9224">
                  <c:v>756.56166666666661</c:v>
                </c:pt>
                <c:pt idx="9225">
                  <c:v>756.64333333333332</c:v>
                </c:pt>
                <c:pt idx="9226">
                  <c:v>756.7258333333333</c:v>
                </c:pt>
                <c:pt idx="9227">
                  <c:v>756.8075</c:v>
                </c:pt>
                <c:pt idx="9228">
                  <c:v>756.89</c:v>
                </c:pt>
                <c:pt idx="9229">
                  <c:v>756.97166666666669</c:v>
                </c:pt>
                <c:pt idx="9230">
                  <c:v>757.05416666666667</c:v>
                </c:pt>
                <c:pt idx="9231">
                  <c:v>757.13583333333327</c:v>
                </c:pt>
                <c:pt idx="9232">
                  <c:v>757.21750000000009</c:v>
                </c:pt>
                <c:pt idx="9233">
                  <c:v>757.30000000000007</c:v>
                </c:pt>
                <c:pt idx="9234">
                  <c:v>757.38166666666666</c:v>
                </c:pt>
                <c:pt idx="9235">
                  <c:v>757.46416666666664</c:v>
                </c:pt>
                <c:pt idx="9236">
                  <c:v>757.54583333333323</c:v>
                </c:pt>
                <c:pt idx="9237">
                  <c:v>757.62833333333344</c:v>
                </c:pt>
                <c:pt idx="9238">
                  <c:v>757.71</c:v>
                </c:pt>
                <c:pt idx="9239">
                  <c:v>757.79166666666663</c:v>
                </c:pt>
                <c:pt idx="9240">
                  <c:v>757.87416666666661</c:v>
                </c:pt>
                <c:pt idx="9241">
                  <c:v>757.95583333333332</c:v>
                </c:pt>
                <c:pt idx="9242">
                  <c:v>758.0383333333333</c:v>
                </c:pt>
                <c:pt idx="9243">
                  <c:v>758.12</c:v>
                </c:pt>
                <c:pt idx="9244">
                  <c:v>758.20249999999999</c:v>
                </c:pt>
                <c:pt idx="9245">
                  <c:v>758.28416666666669</c:v>
                </c:pt>
                <c:pt idx="9246">
                  <c:v>758.36583333333328</c:v>
                </c:pt>
                <c:pt idx="9247">
                  <c:v>758.44833333333327</c:v>
                </c:pt>
                <c:pt idx="9248">
                  <c:v>758.53000000000009</c:v>
                </c:pt>
                <c:pt idx="9249">
                  <c:v>758.61250000000007</c:v>
                </c:pt>
                <c:pt idx="9250">
                  <c:v>758.69416666666666</c:v>
                </c:pt>
                <c:pt idx="9251">
                  <c:v>758.77666666666664</c:v>
                </c:pt>
                <c:pt idx="9252">
                  <c:v>758.85833333333323</c:v>
                </c:pt>
                <c:pt idx="9253">
                  <c:v>758.94</c:v>
                </c:pt>
                <c:pt idx="9254">
                  <c:v>759.02250000000004</c:v>
                </c:pt>
                <c:pt idx="9255">
                  <c:v>759.10416666666663</c:v>
                </c:pt>
                <c:pt idx="9256">
                  <c:v>759.18666666666661</c:v>
                </c:pt>
                <c:pt idx="9257">
                  <c:v>759.26833333333332</c:v>
                </c:pt>
                <c:pt idx="9258">
                  <c:v>759.35</c:v>
                </c:pt>
                <c:pt idx="9259">
                  <c:v>759.4325</c:v>
                </c:pt>
                <c:pt idx="9260">
                  <c:v>759.51416666666671</c:v>
                </c:pt>
                <c:pt idx="9261">
                  <c:v>759.59666666666669</c:v>
                </c:pt>
                <c:pt idx="9262">
                  <c:v>759.67833333333328</c:v>
                </c:pt>
                <c:pt idx="9263">
                  <c:v>759.76083333333327</c:v>
                </c:pt>
                <c:pt idx="9264">
                  <c:v>759.84250000000009</c:v>
                </c:pt>
                <c:pt idx="9265">
                  <c:v>759.92416666666668</c:v>
                </c:pt>
                <c:pt idx="9266">
                  <c:v>760.00666666666666</c:v>
                </c:pt>
                <c:pt idx="9267">
                  <c:v>760.08833333333325</c:v>
                </c:pt>
                <c:pt idx="9268">
                  <c:v>760.17083333333323</c:v>
                </c:pt>
                <c:pt idx="9269">
                  <c:v>760.25250000000005</c:v>
                </c:pt>
                <c:pt idx="9270">
                  <c:v>760.33500000000004</c:v>
                </c:pt>
                <c:pt idx="9271">
                  <c:v>760.41666666666663</c:v>
                </c:pt>
                <c:pt idx="9272">
                  <c:v>760.49833333333333</c:v>
                </c:pt>
                <c:pt idx="9273">
                  <c:v>760.58083333333332</c:v>
                </c:pt>
                <c:pt idx="9274">
                  <c:v>760.66250000000002</c:v>
                </c:pt>
                <c:pt idx="9275">
                  <c:v>760.745</c:v>
                </c:pt>
                <c:pt idx="9276">
                  <c:v>760.82666666666671</c:v>
                </c:pt>
                <c:pt idx="9277">
                  <c:v>760.90916666666669</c:v>
                </c:pt>
                <c:pt idx="9278">
                  <c:v>760.99083333333328</c:v>
                </c:pt>
                <c:pt idx="9279">
                  <c:v>761.0725000000001</c:v>
                </c:pt>
                <c:pt idx="9280">
                  <c:v>761.15500000000009</c:v>
                </c:pt>
                <c:pt idx="9281">
                  <c:v>761.23666666666668</c:v>
                </c:pt>
                <c:pt idx="9282">
                  <c:v>761.31916666666666</c:v>
                </c:pt>
                <c:pt idx="9283">
                  <c:v>761.40083333333325</c:v>
                </c:pt>
                <c:pt idx="9284">
                  <c:v>761.48333333333323</c:v>
                </c:pt>
                <c:pt idx="9285">
                  <c:v>761.56500000000005</c:v>
                </c:pt>
                <c:pt idx="9286">
                  <c:v>761.64666666666665</c:v>
                </c:pt>
                <c:pt idx="9287">
                  <c:v>761.72916666666663</c:v>
                </c:pt>
                <c:pt idx="9288">
                  <c:v>761.81083333333333</c:v>
                </c:pt>
                <c:pt idx="9289">
                  <c:v>761.89333333333332</c:v>
                </c:pt>
                <c:pt idx="9290">
                  <c:v>761.97500000000002</c:v>
                </c:pt>
                <c:pt idx="9291">
                  <c:v>762.0575</c:v>
                </c:pt>
                <c:pt idx="9292">
                  <c:v>762.13916666666671</c:v>
                </c:pt>
                <c:pt idx="9293">
                  <c:v>762.2208333333333</c:v>
                </c:pt>
                <c:pt idx="9294">
                  <c:v>762.30333333333328</c:v>
                </c:pt>
                <c:pt idx="9295">
                  <c:v>762.3850000000001</c:v>
                </c:pt>
                <c:pt idx="9296">
                  <c:v>762.46750000000009</c:v>
                </c:pt>
                <c:pt idx="9297">
                  <c:v>762.54916666666668</c:v>
                </c:pt>
                <c:pt idx="9298">
                  <c:v>762.63083333333327</c:v>
                </c:pt>
                <c:pt idx="9299">
                  <c:v>762.71333333333325</c:v>
                </c:pt>
                <c:pt idx="9300">
                  <c:v>762.79500000000007</c:v>
                </c:pt>
                <c:pt idx="9301">
                  <c:v>762.87750000000005</c:v>
                </c:pt>
                <c:pt idx="9302">
                  <c:v>762.95916666666665</c:v>
                </c:pt>
                <c:pt idx="9303">
                  <c:v>763.04166666666663</c:v>
                </c:pt>
                <c:pt idx="9304">
                  <c:v>763.12333333333333</c:v>
                </c:pt>
                <c:pt idx="9305">
                  <c:v>763.20499999999993</c:v>
                </c:pt>
                <c:pt idx="9306">
                  <c:v>763.28750000000002</c:v>
                </c:pt>
                <c:pt idx="9307">
                  <c:v>763.36916666666673</c:v>
                </c:pt>
                <c:pt idx="9308">
                  <c:v>763.45166666666671</c:v>
                </c:pt>
                <c:pt idx="9309">
                  <c:v>763.5333333333333</c:v>
                </c:pt>
                <c:pt idx="9310">
                  <c:v>763.61583333333328</c:v>
                </c:pt>
                <c:pt idx="9311">
                  <c:v>763.6975000000001</c:v>
                </c:pt>
                <c:pt idx="9312">
                  <c:v>763.7791666666667</c:v>
                </c:pt>
                <c:pt idx="9313">
                  <c:v>763.86166666666668</c:v>
                </c:pt>
                <c:pt idx="9314">
                  <c:v>763.94333333333327</c:v>
                </c:pt>
                <c:pt idx="9315">
                  <c:v>764.02583333333325</c:v>
                </c:pt>
                <c:pt idx="9316">
                  <c:v>764.10750000000007</c:v>
                </c:pt>
                <c:pt idx="9317">
                  <c:v>764.19</c:v>
                </c:pt>
                <c:pt idx="9318">
                  <c:v>764.27166666666665</c:v>
                </c:pt>
                <c:pt idx="9319">
                  <c:v>764.35333333333335</c:v>
                </c:pt>
                <c:pt idx="9320">
                  <c:v>764.43583333333333</c:v>
                </c:pt>
                <c:pt idx="9321">
                  <c:v>764.51749999999993</c:v>
                </c:pt>
                <c:pt idx="9322">
                  <c:v>764.6</c:v>
                </c:pt>
                <c:pt idx="9323">
                  <c:v>764.68166666666673</c:v>
                </c:pt>
                <c:pt idx="9324">
                  <c:v>764.76416666666671</c:v>
                </c:pt>
                <c:pt idx="9325">
                  <c:v>764.8458333333333</c:v>
                </c:pt>
                <c:pt idx="9326">
                  <c:v>764.9274999999999</c:v>
                </c:pt>
                <c:pt idx="9327">
                  <c:v>765.0100000000001</c:v>
                </c:pt>
                <c:pt idx="9328">
                  <c:v>765.0916666666667</c:v>
                </c:pt>
                <c:pt idx="9329">
                  <c:v>765.17416666666668</c:v>
                </c:pt>
                <c:pt idx="9330">
                  <c:v>765.25583333333327</c:v>
                </c:pt>
                <c:pt idx="9331">
                  <c:v>765.33833333333325</c:v>
                </c:pt>
                <c:pt idx="9332">
                  <c:v>765.42000000000007</c:v>
                </c:pt>
                <c:pt idx="9333">
                  <c:v>765.50166666666667</c:v>
                </c:pt>
                <c:pt idx="9334">
                  <c:v>765.58416666666665</c:v>
                </c:pt>
                <c:pt idx="9335">
                  <c:v>765.66583333333335</c:v>
                </c:pt>
                <c:pt idx="9336">
                  <c:v>765.74833333333333</c:v>
                </c:pt>
                <c:pt idx="9337">
                  <c:v>765.82999999999993</c:v>
                </c:pt>
                <c:pt idx="9338">
                  <c:v>765.91166666666675</c:v>
                </c:pt>
                <c:pt idx="9339">
                  <c:v>765.99416666666673</c:v>
                </c:pt>
                <c:pt idx="9340">
                  <c:v>766.07583333333332</c:v>
                </c:pt>
                <c:pt idx="9341">
                  <c:v>766.1583333333333</c:v>
                </c:pt>
                <c:pt idx="9342">
                  <c:v>766.2399999999999</c:v>
                </c:pt>
                <c:pt idx="9343">
                  <c:v>766.3225000000001</c:v>
                </c:pt>
                <c:pt idx="9344">
                  <c:v>766.4041666666667</c:v>
                </c:pt>
                <c:pt idx="9345">
                  <c:v>766.48583333333329</c:v>
                </c:pt>
                <c:pt idx="9346">
                  <c:v>766.56833333333327</c:v>
                </c:pt>
                <c:pt idx="9347">
                  <c:v>766.65</c:v>
                </c:pt>
                <c:pt idx="9348">
                  <c:v>766.73250000000007</c:v>
                </c:pt>
                <c:pt idx="9349">
                  <c:v>766.81416666666667</c:v>
                </c:pt>
                <c:pt idx="9350">
                  <c:v>766.89666666666665</c:v>
                </c:pt>
                <c:pt idx="9351">
                  <c:v>766.97833333333335</c:v>
                </c:pt>
                <c:pt idx="9352">
                  <c:v>767.06</c:v>
                </c:pt>
                <c:pt idx="9353">
                  <c:v>767.14249999999993</c:v>
                </c:pt>
                <c:pt idx="9354">
                  <c:v>767.22416666666675</c:v>
                </c:pt>
                <c:pt idx="9355">
                  <c:v>767.30666666666673</c:v>
                </c:pt>
                <c:pt idx="9356">
                  <c:v>767.38833333333332</c:v>
                </c:pt>
                <c:pt idx="9357">
                  <c:v>767.4708333333333</c:v>
                </c:pt>
                <c:pt idx="9358">
                  <c:v>767.5524999999999</c:v>
                </c:pt>
                <c:pt idx="9359">
                  <c:v>767.63416666666672</c:v>
                </c:pt>
                <c:pt idx="9360">
                  <c:v>767.7166666666667</c:v>
                </c:pt>
                <c:pt idx="9361">
                  <c:v>767.79833333333329</c:v>
                </c:pt>
                <c:pt idx="9362">
                  <c:v>767.88083333333327</c:v>
                </c:pt>
                <c:pt idx="9363">
                  <c:v>767.96249999999998</c:v>
                </c:pt>
                <c:pt idx="9364">
                  <c:v>768.04500000000007</c:v>
                </c:pt>
                <c:pt idx="9365">
                  <c:v>768.12666666666667</c:v>
                </c:pt>
                <c:pt idx="9366">
                  <c:v>768.20833333333337</c:v>
                </c:pt>
                <c:pt idx="9367">
                  <c:v>768.29083333333335</c:v>
                </c:pt>
                <c:pt idx="9368">
                  <c:v>768.37249999999995</c:v>
                </c:pt>
                <c:pt idx="9369">
                  <c:v>768.45499999999993</c:v>
                </c:pt>
                <c:pt idx="9370">
                  <c:v>768.53666666666675</c:v>
                </c:pt>
                <c:pt idx="9371">
                  <c:v>768.61916666666673</c:v>
                </c:pt>
                <c:pt idx="9372">
                  <c:v>768.70083333333332</c:v>
                </c:pt>
                <c:pt idx="9373">
                  <c:v>768.78249999999991</c:v>
                </c:pt>
                <c:pt idx="9374">
                  <c:v>768.8649999999999</c:v>
                </c:pt>
                <c:pt idx="9375">
                  <c:v>768.94666666666672</c:v>
                </c:pt>
                <c:pt idx="9376">
                  <c:v>769.0291666666667</c:v>
                </c:pt>
                <c:pt idx="9377">
                  <c:v>769.11083333333329</c:v>
                </c:pt>
                <c:pt idx="9378">
                  <c:v>769.19333333333327</c:v>
                </c:pt>
                <c:pt idx="9379">
                  <c:v>769.27499999999998</c:v>
                </c:pt>
                <c:pt idx="9380">
                  <c:v>769.35666666666668</c:v>
                </c:pt>
                <c:pt idx="9381">
                  <c:v>769.43916666666667</c:v>
                </c:pt>
                <c:pt idx="9382">
                  <c:v>769.52083333333337</c:v>
                </c:pt>
                <c:pt idx="9383">
                  <c:v>769.60333333333335</c:v>
                </c:pt>
                <c:pt idx="9384">
                  <c:v>769.68499999999995</c:v>
                </c:pt>
                <c:pt idx="9385">
                  <c:v>769.76666666666677</c:v>
                </c:pt>
                <c:pt idx="9386">
                  <c:v>769.84916666666675</c:v>
                </c:pt>
                <c:pt idx="9387">
                  <c:v>769.93083333333334</c:v>
                </c:pt>
                <c:pt idx="9388">
                  <c:v>770.01333333333332</c:v>
                </c:pt>
                <c:pt idx="9389">
                  <c:v>770.09499999999991</c:v>
                </c:pt>
                <c:pt idx="9390">
                  <c:v>770.1774999999999</c:v>
                </c:pt>
                <c:pt idx="9391">
                  <c:v>770.25916666666672</c:v>
                </c:pt>
                <c:pt idx="9392">
                  <c:v>770.34083333333331</c:v>
                </c:pt>
                <c:pt idx="9393">
                  <c:v>770.42333333333329</c:v>
                </c:pt>
                <c:pt idx="9394">
                  <c:v>770.505</c:v>
                </c:pt>
                <c:pt idx="9395">
                  <c:v>770.58749999999998</c:v>
                </c:pt>
                <c:pt idx="9396">
                  <c:v>770.66916666666668</c:v>
                </c:pt>
                <c:pt idx="9397">
                  <c:v>770.75166666666667</c:v>
                </c:pt>
                <c:pt idx="9398">
                  <c:v>770.83333333333337</c:v>
                </c:pt>
                <c:pt idx="9399">
                  <c:v>770.91499999999996</c:v>
                </c:pt>
                <c:pt idx="9400">
                  <c:v>770.99749999999995</c:v>
                </c:pt>
                <c:pt idx="9401">
                  <c:v>771.07916666666677</c:v>
                </c:pt>
                <c:pt idx="9402">
                  <c:v>771.16166666666675</c:v>
                </c:pt>
                <c:pt idx="9403">
                  <c:v>771.24333333333334</c:v>
                </c:pt>
                <c:pt idx="9404">
                  <c:v>771.32583333333332</c:v>
                </c:pt>
                <c:pt idx="9405">
                  <c:v>771.40749999999991</c:v>
                </c:pt>
                <c:pt idx="9406">
                  <c:v>771.48916666666673</c:v>
                </c:pt>
                <c:pt idx="9407">
                  <c:v>771.57166666666672</c:v>
                </c:pt>
                <c:pt idx="9408">
                  <c:v>771.65333333333331</c:v>
                </c:pt>
                <c:pt idx="9409">
                  <c:v>771.73583333333329</c:v>
                </c:pt>
                <c:pt idx="9410">
                  <c:v>771.8175</c:v>
                </c:pt>
                <c:pt idx="9411">
                  <c:v>771.9</c:v>
                </c:pt>
                <c:pt idx="9412">
                  <c:v>771.98166666666668</c:v>
                </c:pt>
                <c:pt idx="9413">
                  <c:v>772.06333333333339</c:v>
                </c:pt>
                <c:pt idx="9414">
                  <c:v>772.14583333333337</c:v>
                </c:pt>
                <c:pt idx="9415">
                  <c:v>772.22749999999996</c:v>
                </c:pt>
                <c:pt idx="9416">
                  <c:v>772.31</c:v>
                </c:pt>
                <c:pt idx="9417">
                  <c:v>772.39166666666677</c:v>
                </c:pt>
                <c:pt idx="9418">
                  <c:v>772.47416666666675</c:v>
                </c:pt>
                <c:pt idx="9419">
                  <c:v>772.55583333333334</c:v>
                </c:pt>
                <c:pt idx="9420">
                  <c:v>772.63749999999993</c:v>
                </c:pt>
                <c:pt idx="9421">
                  <c:v>772.71999999999991</c:v>
                </c:pt>
                <c:pt idx="9422">
                  <c:v>772.80166666666673</c:v>
                </c:pt>
                <c:pt idx="9423">
                  <c:v>772.88416666666672</c:v>
                </c:pt>
                <c:pt idx="9424">
                  <c:v>772.96583333333331</c:v>
                </c:pt>
                <c:pt idx="9425">
                  <c:v>773.04750000000001</c:v>
                </c:pt>
                <c:pt idx="9426">
                  <c:v>773.13</c:v>
                </c:pt>
                <c:pt idx="9427">
                  <c:v>773.2116666666667</c:v>
                </c:pt>
                <c:pt idx="9428">
                  <c:v>773.29416666666668</c:v>
                </c:pt>
                <c:pt idx="9429">
                  <c:v>773.37583333333339</c:v>
                </c:pt>
                <c:pt idx="9430">
                  <c:v>773.45833333333337</c:v>
                </c:pt>
                <c:pt idx="9431">
                  <c:v>773.54</c:v>
                </c:pt>
                <c:pt idx="9432">
                  <c:v>773.62166666666656</c:v>
                </c:pt>
                <c:pt idx="9433">
                  <c:v>773.70416666666677</c:v>
                </c:pt>
                <c:pt idx="9434">
                  <c:v>773.78583333333336</c:v>
                </c:pt>
                <c:pt idx="9435">
                  <c:v>773.86833333333334</c:v>
                </c:pt>
                <c:pt idx="9436">
                  <c:v>773.94999999999993</c:v>
                </c:pt>
                <c:pt idx="9437">
                  <c:v>774.03249999999991</c:v>
                </c:pt>
                <c:pt idx="9438">
                  <c:v>774.11416666666673</c:v>
                </c:pt>
                <c:pt idx="9439">
                  <c:v>774.19583333333333</c:v>
                </c:pt>
                <c:pt idx="9440">
                  <c:v>774.27833333333331</c:v>
                </c:pt>
                <c:pt idx="9441">
                  <c:v>774.36</c:v>
                </c:pt>
                <c:pt idx="9442">
                  <c:v>774.4425</c:v>
                </c:pt>
                <c:pt idx="9443">
                  <c:v>774.5241666666667</c:v>
                </c:pt>
                <c:pt idx="9444">
                  <c:v>774.60666666666668</c:v>
                </c:pt>
                <c:pt idx="9445">
                  <c:v>774.68833333333339</c:v>
                </c:pt>
                <c:pt idx="9446">
                  <c:v>774.77</c:v>
                </c:pt>
                <c:pt idx="9447">
                  <c:v>774.85249999999996</c:v>
                </c:pt>
                <c:pt idx="9448">
                  <c:v>774.93416666666656</c:v>
                </c:pt>
                <c:pt idx="9449">
                  <c:v>775.01666666666677</c:v>
                </c:pt>
                <c:pt idx="9450">
                  <c:v>775.09833333333336</c:v>
                </c:pt>
                <c:pt idx="9451">
                  <c:v>775.18083333333334</c:v>
                </c:pt>
                <c:pt idx="9452">
                  <c:v>775.26249999999993</c:v>
                </c:pt>
                <c:pt idx="9453">
                  <c:v>775.34416666666664</c:v>
                </c:pt>
                <c:pt idx="9454">
                  <c:v>775.42666666666673</c:v>
                </c:pt>
                <c:pt idx="9455">
                  <c:v>775.50833333333333</c:v>
                </c:pt>
                <c:pt idx="9456">
                  <c:v>775.59083333333331</c:v>
                </c:pt>
                <c:pt idx="9457">
                  <c:v>775.67250000000001</c:v>
                </c:pt>
                <c:pt idx="9458">
                  <c:v>775.755</c:v>
                </c:pt>
                <c:pt idx="9459">
                  <c:v>775.8366666666667</c:v>
                </c:pt>
                <c:pt idx="9460">
                  <c:v>775.91833333333341</c:v>
                </c:pt>
                <c:pt idx="9461">
                  <c:v>776.00083333333339</c:v>
                </c:pt>
                <c:pt idx="9462">
                  <c:v>776.08249999999998</c:v>
                </c:pt>
                <c:pt idx="9463">
                  <c:v>776.16499999999996</c:v>
                </c:pt>
                <c:pt idx="9464">
                  <c:v>776.24666666666656</c:v>
                </c:pt>
                <c:pt idx="9465">
                  <c:v>776.32833333333338</c:v>
                </c:pt>
                <c:pt idx="9466">
                  <c:v>776.41083333333336</c:v>
                </c:pt>
                <c:pt idx="9467">
                  <c:v>776.49249999999995</c:v>
                </c:pt>
                <c:pt idx="9468">
                  <c:v>776.57499999999993</c:v>
                </c:pt>
                <c:pt idx="9469">
                  <c:v>776.65666666666664</c:v>
                </c:pt>
                <c:pt idx="9470">
                  <c:v>776.73916666666673</c:v>
                </c:pt>
                <c:pt idx="9471">
                  <c:v>776.82083333333333</c:v>
                </c:pt>
                <c:pt idx="9472">
                  <c:v>776.90250000000003</c:v>
                </c:pt>
                <c:pt idx="9473">
                  <c:v>776.98500000000001</c:v>
                </c:pt>
                <c:pt idx="9474">
                  <c:v>777.06666666666661</c:v>
                </c:pt>
                <c:pt idx="9475">
                  <c:v>777.1491666666667</c:v>
                </c:pt>
                <c:pt idx="9476">
                  <c:v>777.23083333333341</c:v>
                </c:pt>
                <c:pt idx="9477">
                  <c:v>777.31333333333339</c:v>
                </c:pt>
                <c:pt idx="9478">
                  <c:v>777.39499999999998</c:v>
                </c:pt>
                <c:pt idx="9479">
                  <c:v>777.47666666666657</c:v>
                </c:pt>
                <c:pt idx="9480">
                  <c:v>777.55916666666656</c:v>
                </c:pt>
                <c:pt idx="9481">
                  <c:v>777.64083333333338</c:v>
                </c:pt>
                <c:pt idx="9482">
                  <c:v>777.72333333333336</c:v>
                </c:pt>
                <c:pt idx="9483">
                  <c:v>777.80499999999995</c:v>
                </c:pt>
                <c:pt idx="9484">
                  <c:v>777.88749999999993</c:v>
                </c:pt>
                <c:pt idx="9485">
                  <c:v>777.96916666666664</c:v>
                </c:pt>
                <c:pt idx="9486">
                  <c:v>778.05083333333334</c:v>
                </c:pt>
                <c:pt idx="9487">
                  <c:v>778.13333333333333</c:v>
                </c:pt>
                <c:pt idx="9488">
                  <c:v>778.21500000000003</c:v>
                </c:pt>
                <c:pt idx="9489">
                  <c:v>778.29750000000001</c:v>
                </c:pt>
                <c:pt idx="9490">
                  <c:v>778.37916666666661</c:v>
                </c:pt>
                <c:pt idx="9491">
                  <c:v>778.4616666666667</c:v>
                </c:pt>
                <c:pt idx="9492">
                  <c:v>778.54333333333341</c:v>
                </c:pt>
                <c:pt idx="9493">
                  <c:v>778.625</c:v>
                </c:pt>
                <c:pt idx="9494">
                  <c:v>778.70749999999998</c:v>
                </c:pt>
                <c:pt idx="9495">
                  <c:v>778.78916666666657</c:v>
                </c:pt>
                <c:pt idx="9496">
                  <c:v>778.87166666666656</c:v>
                </c:pt>
                <c:pt idx="9497">
                  <c:v>778.95333333333338</c:v>
                </c:pt>
                <c:pt idx="9498">
                  <c:v>779.03583333333336</c:v>
                </c:pt>
                <c:pt idx="9499">
                  <c:v>779.11749999999995</c:v>
                </c:pt>
                <c:pt idx="9500">
                  <c:v>779.19916666666666</c:v>
                </c:pt>
                <c:pt idx="9501">
                  <c:v>779.28166666666664</c:v>
                </c:pt>
                <c:pt idx="9502">
                  <c:v>779.36333333333334</c:v>
                </c:pt>
                <c:pt idx="9503">
                  <c:v>779.44583333333333</c:v>
                </c:pt>
                <c:pt idx="9504">
                  <c:v>779.52750000000003</c:v>
                </c:pt>
                <c:pt idx="9505">
                  <c:v>779.61</c:v>
                </c:pt>
                <c:pt idx="9506">
                  <c:v>779.69166666666661</c:v>
                </c:pt>
                <c:pt idx="9507">
                  <c:v>779.77333333333343</c:v>
                </c:pt>
                <c:pt idx="9508">
                  <c:v>779.85583333333341</c:v>
                </c:pt>
                <c:pt idx="9509">
                  <c:v>779.9375</c:v>
                </c:pt>
                <c:pt idx="9510">
                  <c:v>780.02</c:v>
                </c:pt>
                <c:pt idx="9511">
                  <c:v>780.10166666666657</c:v>
                </c:pt>
                <c:pt idx="9512">
                  <c:v>780.18333333333339</c:v>
                </c:pt>
                <c:pt idx="9513">
                  <c:v>780.26583333333338</c:v>
                </c:pt>
                <c:pt idx="9514">
                  <c:v>780.34749999999997</c:v>
                </c:pt>
                <c:pt idx="9515">
                  <c:v>780.43</c:v>
                </c:pt>
                <c:pt idx="9516">
                  <c:v>780.51166666666666</c:v>
                </c:pt>
                <c:pt idx="9517">
                  <c:v>780.59416666666664</c:v>
                </c:pt>
                <c:pt idx="9518">
                  <c:v>780.67583333333334</c:v>
                </c:pt>
                <c:pt idx="9519">
                  <c:v>780.75750000000005</c:v>
                </c:pt>
                <c:pt idx="9520">
                  <c:v>780.84</c:v>
                </c:pt>
                <c:pt idx="9521">
                  <c:v>780.92166666666662</c:v>
                </c:pt>
                <c:pt idx="9522">
                  <c:v>781.00416666666661</c:v>
                </c:pt>
                <c:pt idx="9523">
                  <c:v>781.08583333333343</c:v>
                </c:pt>
                <c:pt idx="9524">
                  <c:v>781.16833333333341</c:v>
                </c:pt>
                <c:pt idx="9525">
                  <c:v>781.25</c:v>
                </c:pt>
                <c:pt idx="9526">
                  <c:v>781.33166666666659</c:v>
                </c:pt>
                <c:pt idx="9527">
                  <c:v>781.41416666666657</c:v>
                </c:pt>
                <c:pt idx="9528">
                  <c:v>781.49583333333339</c:v>
                </c:pt>
                <c:pt idx="9529">
                  <c:v>781.57833333333338</c:v>
                </c:pt>
                <c:pt idx="9530">
                  <c:v>781.66</c:v>
                </c:pt>
                <c:pt idx="9531">
                  <c:v>781.74249999999995</c:v>
                </c:pt>
                <c:pt idx="9532">
                  <c:v>781.82416666666666</c:v>
                </c:pt>
                <c:pt idx="9533">
                  <c:v>781.90583333333336</c:v>
                </c:pt>
                <c:pt idx="9534">
                  <c:v>781.98833333333334</c:v>
                </c:pt>
                <c:pt idx="9535">
                  <c:v>782.07</c:v>
                </c:pt>
                <c:pt idx="9536">
                  <c:v>782.15250000000003</c:v>
                </c:pt>
                <c:pt idx="9537">
                  <c:v>782.23416666666662</c:v>
                </c:pt>
                <c:pt idx="9538">
                  <c:v>782.31666666666661</c:v>
                </c:pt>
                <c:pt idx="9539">
                  <c:v>782.39833333333343</c:v>
                </c:pt>
                <c:pt idx="9540">
                  <c:v>782.48</c:v>
                </c:pt>
                <c:pt idx="9541">
                  <c:v>782.5625</c:v>
                </c:pt>
                <c:pt idx="9542">
                  <c:v>782.64416666666659</c:v>
                </c:pt>
                <c:pt idx="9543">
                  <c:v>782.72666666666657</c:v>
                </c:pt>
                <c:pt idx="9544">
                  <c:v>782.80833333333339</c:v>
                </c:pt>
                <c:pt idx="9545">
                  <c:v>782.89083333333338</c:v>
                </c:pt>
                <c:pt idx="9546">
                  <c:v>782.97249999999997</c:v>
                </c:pt>
                <c:pt idx="9547">
                  <c:v>783.05416666666667</c:v>
                </c:pt>
                <c:pt idx="9548">
                  <c:v>783.13666666666666</c:v>
                </c:pt>
                <c:pt idx="9549">
                  <c:v>783.21833333333336</c:v>
                </c:pt>
                <c:pt idx="9550">
                  <c:v>783.30083333333334</c:v>
                </c:pt>
                <c:pt idx="9551">
                  <c:v>783.38250000000005</c:v>
                </c:pt>
                <c:pt idx="9552">
                  <c:v>783.46416666666664</c:v>
                </c:pt>
                <c:pt idx="9553">
                  <c:v>783.54666666666662</c:v>
                </c:pt>
                <c:pt idx="9554">
                  <c:v>783.62833333333344</c:v>
                </c:pt>
                <c:pt idx="9555">
                  <c:v>783.71083333333343</c:v>
                </c:pt>
                <c:pt idx="9556">
                  <c:v>783.79250000000002</c:v>
                </c:pt>
                <c:pt idx="9557">
                  <c:v>783.875</c:v>
                </c:pt>
                <c:pt idx="9558">
                  <c:v>783.95666666666659</c:v>
                </c:pt>
                <c:pt idx="9559">
                  <c:v>784.0383333333333</c:v>
                </c:pt>
                <c:pt idx="9560">
                  <c:v>784.12083333333339</c:v>
                </c:pt>
                <c:pt idx="9561">
                  <c:v>784.20249999999999</c:v>
                </c:pt>
                <c:pt idx="9562">
                  <c:v>784.28499999999997</c:v>
                </c:pt>
                <c:pt idx="9563">
                  <c:v>784.36666666666667</c:v>
                </c:pt>
                <c:pt idx="9564">
                  <c:v>784.44916666666666</c:v>
                </c:pt>
                <c:pt idx="9565">
                  <c:v>784.53083333333336</c:v>
                </c:pt>
                <c:pt idx="9566">
                  <c:v>784.61250000000007</c:v>
                </c:pt>
                <c:pt idx="9567">
                  <c:v>784.69500000000005</c:v>
                </c:pt>
                <c:pt idx="9568">
                  <c:v>784.77666666666664</c:v>
                </c:pt>
                <c:pt idx="9569">
                  <c:v>784.85916666666662</c:v>
                </c:pt>
                <c:pt idx="9570">
                  <c:v>784.94083333333344</c:v>
                </c:pt>
                <c:pt idx="9571">
                  <c:v>785.02333333333343</c:v>
                </c:pt>
                <c:pt idx="9572">
                  <c:v>785.10500000000002</c:v>
                </c:pt>
                <c:pt idx="9573">
                  <c:v>785.18666666666661</c:v>
                </c:pt>
                <c:pt idx="9574">
                  <c:v>785.26916666666659</c:v>
                </c:pt>
                <c:pt idx="9575">
                  <c:v>785.3508333333333</c:v>
                </c:pt>
                <c:pt idx="9576">
                  <c:v>785.43333333333339</c:v>
                </c:pt>
                <c:pt idx="9577">
                  <c:v>785.51499999999999</c:v>
                </c:pt>
                <c:pt idx="9578">
                  <c:v>785.59749999999997</c:v>
                </c:pt>
                <c:pt idx="9579">
                  <c:v>785.67916666666667</c:v>
                </c:pt>
                <c:pt idx="9580">
                  <c:v>785.76083333333327</c:v>
                </c:pt>
                <c:pt idx="9581">
                  <c:v>785.84333333333336</c:v>
                </c:pt>
                <c:pt idx="9582">
                  <c:v>785.92500000000007</c:v>
                </c:pt>
                <c:pt idx="9583">
                  <c:v>786.00750000000005</c:v>
                </c:pt>
                <c:pt idx="9584">
                  <c:v>786.08916666666664</c:v>
                </c:pt>
                <c:pt idx="9585">
                  <c:v>786.17166666666662</c:v>
                </c:pt>
                <c:pt idx="9586">
                  <c:v>786.25333333333344</c:v>
                </c:pt>
                <c:pt idx="9587">
                  <c:v>786.33500000000004</c:v>
                </c:pt>
                <c:pt idx="9588">
                  <c:v>786.41750000000002</c:v>
                </c:pt>
                <c:pt idx="9589">
                  <c:v>786.49916666666661</c:v>
                </c:pt>
                <c:pt idx="9590">
                  <c:v>786.58166666666659</c:v>
                </c:pt>
                <c:pt idx="9591">
                  <c:v>786.6633333333333</c:v>
                </c:pt>
                <c:pt idx="9592">
                  <c:v>786.745</c:v>
                </c:pt>
                <c:pt idx="9593">
                  <c:v>786.82749999999999</c:v>
                </c:pt>
                <c:pt idx="9594">
                  <c:v>786.90916666666669</c:v>
                </c:pt>
                <c:pt idx="9595">
                  <c:v>786.99166666666667</c:v>
                </c:pt>
                <c:pt idx="9596">
                  <c:v>787.07333333333327</c:v>
                </c:pt>
                <c:pt idx="9597">
                  <c:v>787.15583333333336</c:v>
                </c:pt>
                <c:pt idx="9598">
                  <c:v>787.23750000000007</c:v>
                </c:pt>
                <c:pt idx="9599">
                  <c:v>787.31916666666666</c:v>
                </c:pt>
                <c:pt idx="9600">
                  <c:v>787.40166666666664</c:v>
                </c:pt>
                <c:pt idx="9601">
                  <c:v>787.48333333333323</c:v>
                </c:pt>
                <c:pt idx="9602">
                  <c:v>787.56583333333344</c:v>
                </c:pt>
                <c:pt idx="9603">
                  <c:v>787.64750000000004</c:v>
                </c:pt>
                <c:pt idx="9604">
                  <c:v>787.73</c:v>
                </c:pt>
                <c:pt idx="9605">
                  <c:v>787.81166666666661</c:v>
                </c:pt>
                <c:pt idx="9606">
                  <c:v>787.89333333333332</c:v>
                </c:pt>
                <c:pt idx="9607">
                  <c:v>787.9758333333333</c:v>
                </c:pt>
                <c:pt idx="9608">
                  <c:v>788.0575</c:v>
                </c:pt>
                <c:pt idx="9609">
                  <c:v>788.14</c:v>
                </c:pt>
                <c:pt idx="9610">
                  <c:v>788.22166666666669</c:v>
                </c:pt>
                <c:pt idx="9611">
                  <c:v>788.30416666666667</c:v>
                </c:pt>
                <c:pt idx="9612">
                  <c:v>788.38583333333327</c:v>
                </c:pt>
                <c:pt idx="9613">
                  <c:v>788.46750000000009</c:v>
                </c:pt>
                <c:pt idx="9614">
                  <c:v>788.55000000000007</c:v>
                </c:pt>
                <c:pt idx="9615">
                  <c:v>788.63166666666666</c:v>
                </c:pt>
                <c:pt idx="9616">
                  <c:v>788.71416666666664</c:v>
                </c:pt>
                <c:pt idx="9617">
                  <c:v>788.79583333333323</c:v>
                </c:pt>
                <c:pt idx="9618">
                  <c:v>788.87833333333344</c:v>
                </c:pt>
                <c:pt idx="9619">
                  <c:v>788.96</c:v>
                </c:pt>
                <c:pt idx="9620">
                  <c:v>789.04166666666663</c:v>
                </c:pt>
                <c:pt idx="9621">
                  <c:v>789.12416666666661</c:v>
                </c:pt>
                <c:pt idx="9622">
                  <c:v>789.20583333333332</c:v>
                </c:pt>
                <c:pt idx="9623">
                  <c:v>789.2883333333333</c:v>
                </c:pt>
                <c:pt idx="9624">
                  <c:v>789.37</c:v>
                </c:pt>
                <c:pt idx="9625">
                  <c:v>789.45249999999999</c:v>
                </c:pt>
                <c:pt idx="9626">
                  <c:v>789.53416666666669</c:v>
                </c:pt>
                <c:pt idx="9627">
                  <c:v>789.61583333333328</c:v>
                </c:pt>
                <c:pt idx="9628">
                  <c:v>789.69833333333327</c:v>
                </c:pt>
                <c:pt idx="9629">
                  <c:v>789.78000000000009</c:v>
                </c:pt>
                <c:pt idx="9630">
                  <c:v>789.86250000000007</c:v>
                </c:pt>
                <c:pt idx="9631">
                  <c:v>789.94416666666666</c:v>
                </c:pt>
                <c:pt idx="9632">
                  <c:v>790.02666666666664</c:v>
                </c:pt>
                <c:pt idx="9633">
                  <c:v>790.10833333333323</c:v>
                </c:pt>
                <c:pt idx="9634">
                  <c:v>790.19</c:v>
                </c:pt>
                <c:pt idx="9635">
                  <c:v>790.27250000000004</c:v>
                </c:pt>
                <c:pt idx="9636">
                  <c:v>790.35416666666663</c:v>
                </c:pt>
                <c:pt idx="9637">
                  <c:v>790.43666666666661</c:v>
                </c:pt>
                <c:pt idx="9638">
                  <c:v>790.51833333333332</c:v>
                </c:pt>
                <c:pt idx="9639">
                  <c:v>790.6</c:v>
                </c:pt>
                <c:pt idx="9640">
                  <c:v>790.6825</c:v>
                </c:pt>
                <c:pt idx="9641">
                  <c:v>790.76416666666671</c:v>
                </c:pt>
                <c:pt idx="9642">
                  <c:v>790.84666666666669</c:v>
                </c:pt>
                <c:pt idx="9643">
                  <c:v>790.92833333333328</c:v>
                </c:pt>
                <c:pt idx="9644">
                  <c:v>791.01083333333327</c:v>
                </c:pt>
                <c:pt idx="9645">
                  <c:v>791.09250000000009</c:v>
                </c:pt>
                <c:pt idx="9646">
                  <c:v>791.17416666666668</c:v>
                </c:pt>
                <c:pt idx="9647">
                  <c:v>791.25666666666666</c:v>
                </c:pt>
                <c:pt idx="9648">
                  <c:v>791.33833333333325</c:v>
                </c:pt>
                <c:pt idx="9649">
                  <c:v>791.42083333333323</c:v>
                </c:pt>
                <c:pt idx="9650">
                  <c:v>791.50250000000005</c:v>
                </c:pt>
                <c:pt idx="9651">
                  <c:v>791.58500000000004</c:v>
                </c:pt>
                <c:pt idx="9652">
                  <c:v>791.66666666666663</c:v>
                </c:pt>
                <c:pt idx="9653">
                  <c:v>791.74833333333333</c:v>
                </c:pt>
                <c:pt idx="9654">
                  <c:v>791.83083333333332</c:v>
                </c:pt>
                <c:pt idx="9655">
                  <c:v>791.91250000000002</c:v>
                </c:pt>
                <c:pt idx="9656">
                  <c:v>791.995</c:v>
                </c:pt>
                <c:pt idx="9657">
                  <c:v>792.07666666666671</c:v>
                </c:pt>
                <c:pt idx="9658">
                  <c:v>792.15916666666669</c:v>
                </c:pt>
                <c:pt idx="9659">
                  <c:v>792.24083333333328</c:v>
                </c:pt>
                <c:pt idx="9660">
                  <c:v>792.3225000000001</c:v>
                </c:pt>
                <c:pt idx="9661">
                  <c:v>792.40500000000009</c:v>
                </c:pt>
                <c:pt idx="9662">
                  <c:v>792.48666666666668</c:v>
                </c:pt>
                <c:pt idx="9663">
                  <c:v>792.56916666666666</c:v>
                </c:pt>
                <c:pt idx="9664">
                  <c:v>792.65083333333325</c:v>
                </c:pt>
                <c:pt idx="9665">
                  <c:v>792.73333333333323</c:v>
                </c:pt>
                <c:pt idx="9666">
                  <c:v>792.81500000000005</c:v>
                </c:pt>
                <c:pt idx="9667">
                  <c:v>792.89666666666665</c:v>
                </c:pt>
                <c:pt idx="9668">
                  <c:v>792.97916666666663</c:v>
                </c:pt>
                <c:pt idx="9669">
                  <c:v>793.06083333333333</c:v>
                </c:pt>
                <c:pt idx="9670">
                  <c:v>793.14333333333332</c:v>
                </c:pt>
                <c:pt idx="9671">
                  <c:v>793.22500000000002</c:v>
                </c:pt>
                <c:pt idx="9672">
                  <c:v>793.3075</c:v>
                </c:pt>
                <c:pt idx="9673">
                  <c:v>793.38916666666671</c:v>
                </c:pt>
                <c:pt idx="9674">
                  <c:v>793.4708333333333</c:v>
                </c:pt>
                <c:pt idx="9675">
                  <c:v>793.55333333333328</c:v>
                </c:pt>
                <c:pt idx="9676">
                  <c:v>793.6350000000001</c:v>
                </c:pt>
                <c:pt idx="9677">
                  <c:v>793.71750000000009</c:v>
                </c:pt>
                <c:pt idx="9678">
                  <c:v>793.79916666666668</c:v>
                </c:pt>
                <c:pt idx="9679">
                  <c:v>793.88083333333327</c:v>
                </c:pt>
                <c:pt idx="9680">
                  <c:v>793.96333333333325</c:v>
                </c:pt>
                <c:pt idx="9681">
                  <c:v>794.04500000000007</c:v>
                </c:pt>
                <c:pt idx="9682">
                  <c:v>794.12750000000005</c:v>
                </c:pt>
                <c:pt idx="9683">
                  <c:v>794.20916666666665</c:v>
                </c:pt>
                <c:pt idx="9684">
                  <c:v>794.29166666666663</c:v>
                </c:pt>
                <c:pt idx="9685">
                  <c:v>794.37333333333333</c:v>
                </c:pt>
                <c:pt idx="9686">
                  <c:v>794.45499999999993</c:v>
                </c:pt>
                <c:pt idx="9687">
                  <c:v>794.53750000000002</c:v>
                </c:pt>
                <c:pt idx="9688">
                  <c:v>794.61916666666673</c:v>
                </c:pt>
                <c:pt idx="9689">
                  <c:v>794.70166666666671</c:v>
                </c:pt>
                <c:pt idx="9690">
                  <c:v>794.7833333333333</c:v>
                </c:pt>
                <c:pt idx="9691">
                  <c:v>794.86583333333328</c:v>
                </c:pt>
                <c:pt idx="9692">
                  <c:v>794.9475000000001</c:v>
                </c:pt>
                <c:pt idx="9693">
                  <c:v>795.0291666666667</c:v>
                </c:pt>
                <c:pt idx="9694">
                  <c:v>795.11166666666668</c:v>
                </c:pt>
                <c:pt idx="9695">
                  <c:v>795.19333333333327</c:v>
                </c:pt>
                <c:pt idx="9696">
                  <c:v>795.27583333333325</c:v>
                </c:pt>
                <c:pt idx="9697">
                  <c:v>795.35750000000007</c:v>
                </c:pt>
                <c:pt idx="9698">
                  <c:v>795.44</c:v>
                </c:pt>
                <c:pt idx="9699">
                  <c:v>795.52166666666665</c:v>
                </c:pt>
                <c:pt idx="9700">
                  <c:v>795.60333333333335</c:v>
                </c:pt>
                <c:pt idx="9701">
                  <c:v>795.68583333333333</c:v>
                </c:pt>
                <c:pt idx="9702">
                  <c:v>795.76749999999993</c:v>
                </c:pt>
                <c:pt idx="9703">
                  <c:v>795.85</c:v>
                </c:pt>
                <c:pt idx="9704">
                  <c:v>795.93166666666673</c:v>
                </c:pt>
                <c:pt idx="9705">
                  <c:v>796.01416666666671</c:v>
                </c:pt>
                <c:pt idx="9706">
                  <c:v>796.0958333333333</c:v>
                </c:pt>
                <c:pt idx="9707">
                  <c:v>796.1774999999999</c:v>
                </c:pt>
                <c:pt idx="9708">
                  <c:v>796.2600000000001</c:v>
                </c:pt>
                <c:pt idx="9709">
                  <c:v>796.3416666666667</c:v>
                </c:pt>
                <c:pt idx="9710">
                  <c:v>796.42416666666668</c:v>
                </c:pt>
                <c:pt idx="9711">
                  <c:v>796.50583333333327</c:v>
                </c:pt>
                <c:pt idx="9712">
                  <c:v>796.58833333333325</c:v>
                </c:pt>
                <c:pt idx="9713">
                  <c:v>796.67000000000007</c:v>
                </c:pt>
                <c:pt idx="9714">
                  <c:v>796.75166666666667</c:v>
                </c:pt>
                <c:pt idx="9715">
                  <c:v>796.83416666666665</c:v>
                </c:pt>
                <c:pt idx="9716">
                  <c:v>796.91583333333335</c:v>
                </c:pt>
                <c:pt idx="9717">
                  <c:v>796.99833333333333</c:v>
                </c:pt>
                <c:pt idx="9718">
                  <c:v>797.07999999999993</c:v>
                </c:pt>
                <c:pt idx="9719">
                  <c:v>797.16166666666675</c:v>
                </c:pt>
                <c:pt idx="9720">
                  <c:v>797.24416666666673</c:v>
                </c:pt>
                <c:pt idx="9721">
                  <c:v>797.32583333333332</c:v>
                </c:pt>
                <c:pt idx="9722">
                  <c:v>797.4083333333333</c:v>
                </c:pt>
                <c:pt idx="9723">
                  <c:v>797.4899999999999</c:v>
                </c:pt>
                <c:pt idx="9724">
                  <c:v>797.5725000000001</c:v>
                </c:pt>
                <c:pt idx="9725">
                  <c:v>797.6541666666667</c:v>
                </c:pt>
                <c:pt idx="9726">
                  <c:v>797.73583333333329</c:v>
                </c:pt>
                <c:pt idx="9727">
                  <c:v>797.81833333333327</c:v>
                </c:pt>
                <c:pt idx="9728">
                  <c:v>797.9</c:v>
                </c:pt>
                <c:pt idx="9729">
                  <c:v>797.98250000000007</c:v>
                </c:pt>
                <c:pt idx="9730">
                  <c:v>798.06416666666667</c:v>
                </c:pt>
                <c:pt idx="9731">
                  <c:v>798.14666666666665</c:v>
                </c:pt>
                <c:pt idx="9732">
                  <c:v>798.22833333333335</c:v>
                </c:pt>
                <c:pt idx="9733">
                  <c:v>798.31</c:v>
                </c:pt>
                <c:pt idx="9734">
                  <c:v>798.39249999999993</c:v>
                </c:pt>
                <c:pt idx="9735">
                  <c:v>798.47416666666675</c:v>
                </c:pt>
                <c:pt idx="9736">
                  <c:v>798.55666666666673</c:v>
                </c:pt>
                <c:pt idx="9737">
                  <c:v>798.63833333333332</c:v>
                </c:pt>
                <c:pt idx="9738">
                  <c:v>798.7208333333333</c:v>
                </c:pt>
                <c:pt idx="9739">
                  <c:v>798.8024999999999</c:v>
                </c:pt>
                <c:pt idx="9740">
                  <c:v>798.88416666666672</c:v>
                </c:pt>
                <c:pt idx="9741">
                  <c:v>798.9666666666667</c:v>
                </c:pt>
                <c:pt idx="9742">
                  <c:v>799.04833333333329</c:v>
                </c:pt>
                <c:pt idx="9743">
                  <c:v>799.13083333333327</c:v>
                </c:pt>
                <c:pt idx="9744">
                  <c:v>799.21249999999998</c:v>
                </c:pt>
                <c:pt idx="9745">
                  <c:v>799.29500000000007</c:v>
                </c:pt>
                <c:pt idx="9746">
                  <c:v>799.37666666666667</c:v>
                </c:pt>
                <c:pt idx="9747">
                  <c:v>799.45833333333337</c:v>
                </c:pt>
                <c:pt idx="9748">
                  <c:v>799.54083333333335</c:v>
                </c:pt>
                <c:pt idx="9749">
                  <c:v>799.62249999999995</c:v>
                </c:pt>
                <c:pt idx="9750">
                  <c:v>799.70499999999993</c:v>
                </c:pt>
                <c:pt idx="9751">
                  <c:v>799.78666666666675</c:v>
                </c:pt>
                <c:pt idx="9752">
                  <c:v>799.86916666666673</c:v>
                </c:pt>
                <c:pt idx="9753">
                  <c:v>799.95083333333332</c:v>
                </c:pt>
                <c:pt idx="9754">
                  <c:v>800.03249999999991</c:v>
                </c:pt>
                <c:pt idx="9755">
                  <c:v>800.1149999999999</c:v>
                </c:pt>
                <c:pt idx="9756">
                  <c:v>800.19666666666672</c:v>
                </c:pt>
                <c:pt idx="9757">
                  <c:v>800.2791666666667</c:v>
                </c:pt>
                <c:pt idx="9758">
                  <c:v>800.36083333333329</c:v>
                </c:pt>
                <c:pt idx="9759">
                  <c:v>800.44333333333327</c:v>
                </c:pt>
                <c:pt idx="9760">
                  <c:v>800.52499999999998</c:v>
                </c:pt>
                <c:pt idx="9761">
                  <c:v>800.60666666666668</c:v>
                </c:pt>
                <c:pt idx="9762">
                  <c:v>800.68916666666667</c:v>
                </c:pt>
                <c:pt idx="9763">
                  <c:v>800.77083333333337</c:v>
                </c:pt>
                <c:pt idx="9764">
                  <c:v>800.85333333333335</c:v>
                </c:pt>
                <c:pt idx="9765">
                  <c:v>800.93499999999995</c:v>
                </c:pt>
                <c:pt idx="9766">
                  <c:v>801.01666666666677</c:v>
                </c:pt>
                <c:pt idx="9767">
                  <c:v>801.09916666666675</c:v>
                </c:pt>
                <c:pt idx="9768">
                  <c:v>801.18083333333334</c:v>
                </c:pt>
                <c:pt idx="9769">
                  <c:v>801.26333333333332</c:v>
                </c:pt>
                <c:pt idx="9770">
                  <c:v>801.34499999999991</c:v>
                </c:pt>
                <c:pt idx="9771">
                  <c:v>801.4274999999999</c:v>
                </c:pt>
                <c:pt idx="9772">
                  <c:v>801.50916666666672</c:v>
                </c:pt>
                <c:pt idx="9773">
                  <c:v>801.59083333333331</c:v>
                </c:pt>
                <c:pt idx="9774">
                  <c:v>801.67333333333329</c:v>
                </c:pt>
                <c:pt idx="9775">
                  <c:v>801.755</c:v>
                </c:pt>
                <c:pt idx="9776">
                  <c:v>801.83749999999998</c:v>
                </c:pt>
                <c:pt idx="9777">
                  <c:v>801.91916666666668</c:v>
                </c:pt>
                <c:pt idx="9778">
                  <c:v>802.00166666666667</c:v>
                </c:pt>
                <c:pt idx="9779">
                  <c:v>802.08333333333337</c:v>
                </c:pt>
                <c:pt idx="9780">
                  <c:v>802.16499999999996</c:v>
                </c:pt>
                <c:pt idx="9781">
                  <c:v>802.24749999999995</c:v>
                </c:pt>
                <c:pt idx="9782">
                  <c:v>802.32916666666677</c:v>
                </c:pt>
                <c:pt idx="9783">
                  <c:v>802.41166666666675</c:v>
                </c:pt>
                <c:pt idx="9784">
                  <c:v>802.49333333333334</c:v>
                </c:pt>
                <c:pt idx="9785">
                  <c:v>802.57583333333332</c:v>
                </c:pt>
                <c:pt idx="9786">
                  <c:v>802.65749999999991</c:v>
                </c:pt>
                <c:pt idx="9787">
                  <c:v>802.73916666666673</c:v>
                </c:pt>
                <c:pt idx="9788">
                  <c:v>802.82166666666672</c:v>
                </c:pt>
                <c:pt idx="9789">
                  <c:v>802.90333333333331</c:v>
                </c:pt>
                <c:pt idx="9790">
                  <c:v>802.98583333333329</c:v>
                </c:pt>
                <c:pt idx="9791">
                  <c:v>803.0675</c:v>
                </c:pt>
                <c:pt idx="9792">
                  <c:v>803.15</c:v>
                </c:pt>
                <c:pt idx="9793">
                  <c:v>803.23166666666668</c:v>
                </c:pt>
                <c:pt idx="9794">
                  <c:v>803.31333333333339</c:v>
                </c:pt>
                <c:pt idx="9795">
                  <c:v>803.39583333333337</c:v>
                </c:pt>
                <c:pt idx="9796">
                  <c:v>803.47749999999996</c:v>
                </c:pt>
                <c:pt idx="9797">
                  <c:v>803.56</c:v>
                </c:pt>
                <c:pt idx="9798">
                  <c:v>803.64166666666677</c:v>
                </c:pt>
                <c:pt idx="9799">
                  <c:v>803.72416666666675</c:v>
                </c:pt>
                <c:pt idx="9800">
                  <c:v>803.80583333333334</c:v>
                </c:pt>
                <c:pt idx="9801">
                  <c:v>803.88749999999993</c:v>
                </c:pt>
                <c:pt idx="9802">
                  <c:v>803.96999999999991</c:v>
                </c:pt>
                <c:pt idx="9803">
                  <c:v>804.05166666666673</c:v>
                </c:pt>
                <c:pt idx="9804">
                  <c:v>804.13416666666672</c:v>
                </c:pt>
                <c:pt idx="9805">
                  <c:v>804.21583333333331</c:v>
                </c:pt>
                <c:pt idx="9806">
                  <c:v>804.29750000000001</c:v>
                </c:pt>
                <c:pt idx="9807">
                  <c:v>804.38</c:v>
                </c:pt>
                <c:pt idx="9808">
                  <c:v>804.4616666666667</c:v>
                </c:pt>
                <c:pt idx="9809">
                  <c:v>804.54416666666668</c:v>
                </c:pt>
                <c:pt idx="9810">
                  <c:v>804.62583333333339</c:v>
                </c:pt>
                <c:pt idx="9811">
                  <c:v>804.70833333333337</c:v>
                </c:pt>
                <c:pt idx="9812">
                  <c:v>804.79</c:v>
                </c:pt>
                <c:pt idx="9813">
                  <c:v>804.87166666666656</c:v>
                </c:pt>
                <c:pt idx="9814">
                  <c:v>804.95416666666677</c:v>
                </c:pt>
                <c:pt idx="9815">
                  <c:v>805.03583333333336</c:v>
                </c:pt>
                <c:pt idx="9816">
                  <c:v>805.11833333333334</c:v>
                </c:pt>
                <c:pt idx="9817">
                  <c:v>805.19999999999993</c:v>
                </c:pt>
                <c:pt idx="9818">
                  <c:v>805.28249999999991</c:v>
                </c:pt>
                <c:pt idx="9819">
                  <c:v>805.36416666666673</c:v>
                </c:pt>
                <c:pt idx="9820">
                  <c:v>805.44583333333333</c:v>
                </c:pt>
                <c:pt idx="9821">
                  <c:v>805.52833333333331</c:v>
                </c:pt>
                <c:pt idx="9822">
                  <c:v>805.61</c:v>
                </c:pt>
                <c:pt idx="9823">
                  <c:v>805.6925</c:v>
                </c:pt>
                <c:pt idx="9824">
                  <c:v>805.7741666666667</c:v>
                </c:pt>
                <c:pt idx="9825">
                  <c:v>805.85666666666668</c:v>
                </c:pt>
                <c:pt idx="9826">
                  <c:v>805.93833333333339</c:v>
                </c:pt>
                <c:pt idx="9827">
                  <c:v>806.02</c:v>
                </c:pt>
                <c:pt idx="9828">
                  <c:v>806.10249999999996</c:v>
                </c:pt>
                <c:pt idx="9829">
                  <c:v>806.18416666666656</c:v>
                </c:pt>
                <c:pt idx="9830">
                  <c:v>806.26666666666677</c:v>
                </c:pt>
                <c:pt idx="9831">
                  <c:v>806.34833333333336</c:v>
                </c:pt>
                <c:pt idx="9832">
                  <c:v>806.43083333333334</c:v>
                </c:pt>
                <c:pt idx="9833">
                  <c:v>806.51249999999993</c:v>
                </c:pt>
                <c:pt idx="9834">
                  <c:v>806.59416666666664</c:v>
                </c:pt>
                <c:pt idx="9835">
                  <c:v>806.67666666666673</c:v>
                </c:pt>
                <c:pt idx="9836">
                  <c:v>806.75833333333333</c:v>
                </c:pt>
                <c:pt idx="9837">
                  <c:v>806.84083333333331</c:v>
                </c:pt>
                <c:pt idx="9838">
                  <c:v>806.92250000000001</c:v>
                </c:pt>
                <c:pt idx="9839">
                  <c:v>807.005</c:v>
                </c:pt>
                <c:pt idx="9840">
                  <c:v>807.0866666666667</c:v>
                </c:pt>
                <c:pt idx="9841">
                  <c:v>807.16833333333341</c:v>
                </c:pt>
                <c:pt idx="9842">
                  <c:v>807.25083333333339</c:v>
                </c:pt>
                <c:pt idx="9843">
                  <c:v>807.33249999999998</c:v>
                </c:pt>
                <c:pt idx="9844">
                  <c:v>807.41499999999996</c:v>
                </c:pt>
                <c:pt idx="9845">
                  <c:v>807.49666666666656</c:v>
                </c:pt>
                <c:pt idx="9846">
                  <c:v>807.57833333333338</c:v>
                </c:pt>
                <c:pt idx="9847">
                  <c:v>807.66083333333336</c:v>
                </c:pt>
                <c:pt idx="9848">
                  <c:v>807.74249999999995</c:v>
                </c:pt>
                <c:pt idx="9849">
                  <c:v>807.82499999999993</c:v>
                </c:pt>
                <c:pt idx="9850">
                  <c:v>807.90666666666664</c:v>
                </c:pt>
                <c:pt idx="9851">
                  <c:v>807.98916666666673</c:v>
                </c:pt>
                <c:pt idx="9852">
                  <c:v>808.07083333333333</c:v>
                </c:pt>
                <c:pt idx="9853">
                  <c:v>808.15250000000003</c:v>
                </c:pt>
                <c:pt idx="9854">
                  <c:v>808.23500000000001</c:v>
                </c:pt>
                <c:pt idx="9855">
                  <c:v>808.31666666666661</c:v>
                </c:pt>
                <c:pt idx="9856">
                  <c:v>808.3991666666667</c:v>
                </c:pt>
                <c:pt idx="9857">
                  <c:v>808.48083333333341</c:v>
                </c:pt>
                <c:pt idx="9858">
                  <c:v>808.56333333333339</c:v>
                </c:pt>
                <c:pt idx="9859">
                  <c:v>808.64499999999998</c:v>
                </c:pt>
                <c:pt idx="9860">
                  <c:v>808.72666666666657</c:v>
                </c:pt>
                <c:pt idx="9861">
                  <c:v>808.80916666666656</c:v>
                </c:pt>
                <c:pt idx="9862">
                  <c:v>808.89083333333338</c:v>
                </c:pt>
                <c:pt idx="9863">
                  <c:v>808.97333333333336</c:v>
                </c:pt>
                <c:pt idx="9864">
                  <c:v>809.05499999999995</c:v>
                </c:pt>
                <c:pt idx="9865">
                  <c:v>809.13749999999993</c:v>
                </c:pt>
                <c:pt idx="9866">
                  <c:v>809.21916666666664</c:v>
                </c:pt>
                <c:pt idx="9867">
                  <c:v>809.30083333333334</c:v>
                </c:pt>
                <c:pt idx="9868">
                  <c:v>809.38333333333333</c:v>
                </c:pt>
                <c:pt idx="9869">
                  <c:v>809.46500000000003</c:v>
                </c:pt>
                <c:pt idx="9870">
                  <c:v>809.54750000000001</c:v>
                </c:pt>
                <c:pt idx="9871">
                  <c:v>809.62916666666661</c:v>
                </c:pt>
                <c:pt idx="9872">
                  <c:v>809.7116666666667</c:v>
                </c:pt>
                <c:pt idx="9873">
                  <c:v>809.79333333333341</c:v>
                </c:pt>
                <c:pt idx="9874">
                  <c:v>809.875</c:v>
                </c:pt>
                <c:pt idx="9875">
                  <c:v>809.95749999999998</c:v>
                </c:pt>
                <c:pt idx="9876">
                  <c:v>810.03916666666657</c:v>
                </c:pt>
                <c:pt idx="9877">
                  <c:v>810.12166666666656</c:v>
                </c:pt>
                <c:pt idx="9878">
                  <c:v>810.20333333333338</c:v>
                </c:pt>
                <c:pt idx="9879">
                  <c:v>810.28583333333336</c:v>
                </c:pt>
                <c:pt idx="9880">
                  <c:v>810.36749999999995</c:v>
                </c:pt>
                <c:pt idx="9881">
                  <c:v>810.44916666666666</c:v>
                </c:pt>
                <c:pt idx="9882">
                  <c:v>810.53166666666664</c:v>
                </c:pt>
                <c:pt idx="9883">
                  <c:v>810.61333333333334</c:v>
                </c:pt>
                <c:pt idx="9884">
                  <c:v>810.69583333333333</c:v>
                </c:pt>
                <c:pt idx="9885">
                  <c:v>810.77750000000003</c:v>
                </c:pt>
                <c:pt idx="9886">
                  <c:v>810.86</c:v>
                </c:pt>
                <c:pt idx="9887">
                  <c:v>810.94166666666661</c:v>
                </c:pt>
                <c:pt idx="9888">
                  <c:v>811.02333333333343</c:v>
                </c:pt>
                <c:pt idx="9889">
                  <c:v>811.10583333333341</c:v>
                </c:pt>
                <c:pt idx="9890">
                  <c:v>811.1875</c:v>
                </c:pt>
                <c:pt idx="9891">
                  <c:v>811.27</c:v>
                </c:pt>
                <c:pt idx="9892">
                  <c:v>811.35166666666657</c:v>
                </c:pt>
                <c:pt idx="9893">
                  <c:v>811.43333333333339</c:v>
                </c:pt>
                <c:pt idx="9894">
                  <c:v>811.51583333333338</c:v>
                </c:pt>
                <c:pt idx="9895">
                  <c:v>811.59749999999997</c:v>
                </c:pt>
                <c:pt idx="9896">
                  <c:v>811.68</c:v>
                </c:pt>
                <c:pt idx="9897">
                  <c:v>811.76166666666666</c:v>
                </c:pt>
                <c:pt idx="9898">
                  <c:v>811.84416666666664</c:v>
                </c:pt>
                <c:pt idx="9899">
                  <c:v>811.92583333333334</c:v>
                </c:pt>
                <c:pt idx="9900">
                  <c:v>812.00750000000005</c:v>
                </c:pt>
                <c:pt idx="9901">
                  <c:v>812.09</c:v>
                </c:pt>
                <c:pt idx="9902">
                  <c:v>812.17166666666662</c:v>
                </c:pt>
                <c:pt idx="9903">
                  <c:v>812.25416666666661</c:v>
                </c:pt>
                <c:pt idx="9904">
                  <c:v>812.33583333333343</c:v>
                </c:pt>
                <c:pt idx="9905">
                  <c:v>812.41833333333341</c:v>
                </c:pt>
                <c:pt idx="9906">
                  <c:v>812.5</c:v>
                </c:pt>
                <c:pt idx="9907">
                  <c:v>812.58166666666659</c:v>
                </c:pt>
                <c:pt idx="9908">
                  <c:v>812.66416666666657</c:v>
                </c:pt>
                <c:pt idx="9909">
                  <c:v>812.74583333333339</c:v>
                </c:pt>
                <c:pt idx="9910">
                  <c:v>812.82833333333338</c:v>
                </c:pt>
                <c:pt idx="9911">
                  <c:v>812.91</c:v>
                </c:pt>
                <c:pt idx="9912">
                  <c:v>812.99249999999995</c:v>
                </c:pt>
                <c:pt idx="9913">
                  <c:v>813.07416666666666</c:v>
                </c:pt>
                <c:pt idx="9914">
                  <c:v>813.15583333333336</c:v>
                </c:pt>
                <c:pt idx="9915">
                  <c:v>813.23833333333334</c:v>
                </c:pt>
                <c:pt idx="9916">
                  <c:v>813.32</c:v>
                </c:pt>
                <c:pt idx="9917">
                  <c:v>813.40250000000003</c:v>
                </c:pt>
                <c:pt idx="9918">
                  <c:v>813.48416666666662</c:v>
                </c:pt>
                <c:pt idx="9919">
                  <c:v>813.56666666666661</c:v>
                </c:pt>
                <c:pt idx="9920">
                  <c:v>813.64833333333343</c:v>
                </c:pt>
                <c:pt idx="9921">
                  <c:v>813.73</c:v>
                </c:pt>
                <c:pt idx="9922">
                  <c:v>813.8125</c:v>
                </c:pt>
                <c:pt idx="9923">
                  <c:v>813.89416666666659</c:v>
                </c:pt>
                <c:pt idx="9924">
                  <c:v>813.97666666666657</c:v>
                </c:pt>
                <c:pt idx="9925">
                  <c:v>814.05833333333339</c:v>
                </c:pt>
                <c:pt idx="9926">
                  <c:v>814.14083333333338</c:v>
                </c:pt>
                <c:pt idx="9927">
                  <c:v>814.22249999999997</c:v>
                </c:pt>
                <c:pt idx="9928">
                  <c:v>814.30416666666667</c:v>
                </c:pt>
                <c:pt idx="9929">
                  <c:v>814.38666666666666</c:v>
                </c:pt>
                <c:pt idx="9930">
                  <c:v>814.46833333333336</c:v>
                </c:pt>
                <c:pt idx="9931">
                  <c:v>814.55083333333334</c:v>
                </c:pt>
                <c:pt idx="9932">
                  <c:v>814.63250000000005</c:v>
                </c:pt>
                <c:pt idx="9933">
                  <c:v>814.71416666666664</c:v>
                </c:pt>
                <c:pt idx="9934">
                  <c:v>814.79666666666662</c:v>
                </c:pt>
                <c:pt idx="9935">
                  <c:v>814.87833333333344</c:v>
                </c:pt>
                <c:pt idx="9936">
                  <c:v>814.96083333333343</c:v>
                </c:pt>
                <c:pt idx="9937">
                  <c:v>815.04250000000002</c:v>
                </c:pt>
                <c:pt idx="9938">
                  <c:v>815.125</c:v>
                </c:pt>
                <c:pt idx="9939">
                  <c:v>815.20666666666659</c:v>
                </c:pt>
                <c:pt idx="9940">
                  <c:v>815.2883333333333</c:v>
                </c:pt>
                <c:pt idx="9941">
                  <c:v>815.37083333333339</c:v>
                </c:pt>
                <c:pt idx="9942">
                  <c:v>815.45249999999999</c:v>
                </c:pt>
                <c:pt idx="9943">
                  <c:v>815.53499999999997</c:v>
                </c:pt>
                <c:pt idx="9944">
                  <c:v>815.61666666666667</c:v>
                </c:pt>
                <c:pt idx="9945">
                  <c:v>815.69916666666666</c:v>
                </c:pt>
                <c:pt idx="9946">
                  <c:v>815.78083333333336</c:v>
                </c:pt>
                <c:pt idx="9947">
                  <c:v>815.86250000000007</c:v>
                </c:pt>
                <c:pt idx="9948">
                  <c:v>815.94500000000005</c:v>
                </c:pt>
                <c:pt idx="9949">
                  <c:v>816.02666666666664</c:v>
                </c:pt>
                <c:pt idx="9950">
                  <c:v>816.10916666666662</c:v>
                </c:pt>
                <c:pt idx="9951">
                  <c:v>816.19083333333344</c:v>
                </c:pt>
                <c:pt idx="9952">
                  <c:v>816.27333333333343</c:v>
                </c:pt>
                <c:pt idx="9953">
                  <c:v>816.35500000000002</c:v>
                </c:pt>
                <c:pt idx="9954">
                  <c:v>816.43666666666661</c:v>
                </c:pt>
                <c:pt idx="9955">
                  <c:v>816.51916666666659</c:v>
                </c:pt>
                <c:pt idx="9956">
                  <c:v>816.6008333333333</c:v>
                </c:pt>
                <c:pt idx="9957">
                  <c:v>816.68333333333339</c:v>
                </c:pt>
                <c:pt idx="9958">
                  <c:v>816.76499999999999</c:v>
                </c:pt>
                <c:pt idx="9959">
                  <c:v>816.84749999999997</c:v>
                </c:pt>
                <c:pt idx="9960">
                  <c:v>816.92916666666667</c:v>
                </c:pt>
                <c:pt idx="9961">
                  <c:v>817.01083333333327</c:v>
                </c:pt>
                <c:pt idx="9962">
                  <c:v>817.09333333333336</c:v>
                </c:pt>
                <c:pt idx="9963">
                  <c:v>817.17500000000007</c:v>
                </c:pt>
                <c:pt idx="9964">
                  <c:v>817.25750000000005</c:v>
                </c:pt>
                <c:pt idx="9965">
                  <c:v>817.33916666666664</c:v>
                </c:pt>
                <c:pt idx="9966">
                  <c:v>817.42166666666662</c:v>
                </c:pt>
                <c:pt idx="9967">
                  <c:v>817.50333333333344</c:v>
                </c:pt>
                <c:pt idx="9968">
                  <c:v>817.58500000000004</c:v>
                </c:pt>
                <c:pt idx="9969">
                  <c:v>817.66750000000002</c:v>
                </c:pt>
                <c:pt idx="9970">
                  <c:v>817.74916666666661</c:v>
                </c:pt>
                <c:pt idx="9971">
                  <c:v>817.83166666666659</c:v>
                </c:pt>
                <c:pt idx="9972">
                  <c:v>817.9133333333333</c:v>
                </c:pt>
                <c:pt idx="9973">
                  <c:v>817.995</c:v>
                </c:pt>
                <c:pt idx="9974">
                  <c:v>818.07749999999999</c:v>
                </c:pt>
                <c:pt idx="9975">
                  <c:v>818.15916666666669</c:v>
                </c:pt>
                <c:pt idx="9976">
                  <c:v>818.24166666666667</c:v>
                </c:pt>
                <c:pt idx="9977">
                  <c:v>818.32333333333327</c:v>
                </c:pt>
                <c:pt idx="9978">
                  <c:v>818.40583333333336</c:v>
                </c:pt>
                <c:pt idx="9979">
                  <c:v>818.48750000000007</c:v>
                </c:pt>
                <c:pt idx="9980">
                  <c:v>818.56916666666666</c:v>
                </c:pt>
                <c:pt idx="9981">
                  <c:v>818.65166666666664</c:v>
                </c:pt>
                <c:pt idx="9982">
                  <c:v>818.73333333333323</c:v>
                </c:pt>
                <c:pt idx="9983">
                  <c:v>818.81583333333344</c:v>
                </c:pt>
                <c:pt idx="9984">
                  <c:v>818.89750000000004</c:v>
                </c:pt>
                <c:pt idx="9985">
                  <c:v>818.98</c:v>
                </c:pt>
                <c:pt idx="9986">
                  <c:v>819.06166666666661</c:v>
                </c:pt>
                <c:pt idx="9987">
                  <c:v>819.14333333333332</c:v>
                </c:pt>
                <c:pt idx="9988">
                  <c:v>819.2258333333333</c:v>
                </c:pt>
                <c:pt idx="9989">
                  <c:v>819.3075</c:v>
                </c:pt>
                <c:pt idx="9990">
                  <c:v>819.39</c:v>
                </c:pt>
                <c:pt idx="9991">
                  <c:v>819.47166666666669</c:v>
                </c:pt>
                <c:pt idx="9992">
                  <c:v>819.55416666666667</c:v>
                </c:pt>
                <c:pt idx="9993">
                  <c:v>819.63583333333327</c:v>
                </c:pt>
                <c:pt idx="9994">
                  <c:v>819.71750000000009</c:v>
                </c:pt>
                <c:pt idx="9995">
                  <c:v>819.80000000000007</c:v>
                </c:pt>
                <c:pt idx="9996">
                  <c:v>819.88166666666666</c:v>
                </c:pt>
                <c:pt idx="9997">
                  <c:v>819.96416666666664</c:v>
                </c:pt>
                <c:pt idx="9998">
                  <c:v>820.04583333333323</c:v>
                </c:pt>
                <c:pt idx="9999">
                  <c:v>820.12833333333344</c:v>
                </c:pt>
                <c:pt idx="10000">
                  <c:v>820.21</c:v>
                </c:pt>
                <c:pt idx="10001">
                  <c:v>820.29166666666663</c:v>
                </c:pt>
                <c:pt idx="10002">
                  <c:v>820.37416666666661</c:v>
                </c:pt>
                <c:pt idx="10003">
                  <c:v>820.45583333333332</c:v>
                </c:pt>
                <c:pt idx="10004">
                  <c:v>820.5383333333333</c:v>
                </c:pt>
                <c:pt idx="10005">
                  <c:v>820.62</c:v>
                </c:pt>
                <c:pt idx="10006">
                  <c:v>820.70249999999999</c:v>
                </c:pt>
                <c:pt idx="10007">
                  <c:v>820.78416666666669</c:v>
                </c:pt>
                <c:pt idx="10008">
                  <c:v>820.86583333333328</c:v>
                </c:pt>
                <c:pt idx="10009">
                  <c:v>820.94833333333327</c:v>
                </c:pt>
                <c:pt idx="10010">
                  <c:v>821.03000000000009</c:v>
                </c:pt>
                <c:pt idx="10011">
                  <c:v>821.11250000000007</c:v>
                </c:pt>
                <c:pt idx="10012">
                  <c:v>821.19416666666666</c:v>
                </c:pt>
                <c:pt idx="10013">
                  <c:v>821.27666666666664</c:v>
                </c:pt>
                <c:pt idx="10014">
                  <c:v>821.35833333333323</c:v>
                </c:pt>
                <c:pt idx="10015">
                  <c:v>821.44</c:v>
                </c:pt>
                <c:pt idx="10016">
                  <c:v>821.52250000000004</c:v>
                </c:pt>
                <c:pt idx="10017">
                  <c:v>821.60416666666663</c:v>
                </c:pt>
                <c:pt idx="10018">
                  <c:v>821.68666666666661</c:v>
                </c:pt>
                <c:pt idx="10019">
                  <c:v>821.76833333333332</c:v>
                </c:pt>
                <c:pt idx="10020">
                  <c:v>821.85</c:v>
                </c:pt>
                <c:pt idx="10021">
                  <c:v>821.9325</c:v>
                </c:pt>
                <c:pt idx="10022">
                  <c:v>822.01416666666671</c:v>
                </c:pt>
                <c:pt idx="10023">
                  <c:v>822.09666666666669</c:v>
                </c:pt>
                <c:pt idx="10024">
                  <c:v>822.17833333333328</c:v>
                </c:pt>
                <c:pt idx="10025">
                  <c:v>822.26083333333327</c:v>
                </c:pt>
                <c:pt idx="10026">
                  <c:v>822.34250000000009</c:v>
                </c:pt>
                <c:pt idx="10027">
                  <c:v>822.42416666666668</c:v>
                </c:pt>
                <c:pt idx="10028">
                  <c:v>822.50666666666666</c:v>
                </c:pt>
                <c:pt idx="10029">
                  <c:v>822.58833333333325</c:v>
                </c:pt>
                <c:pt idx="10030">
                  <c:v>822.67083333333323</c:v>
                </c:pt>
                <c:pt idx="10031">
                  <c:v>822.75250000000005</c:v>
                </c:pt>
                <c:pt idx="10032">
                  <c:v>822.83500000000004</c:v>
                </c:pt>
                <c:pt idx="10033">
                  <c:v>822.91666666666663</c:v>
                </c:pt>
                <c:pt idx="10034">
                  <c:v>822.99833333333333</c:v>
                </c:pt>
                <c:pt idx="10035">
                  <c:v>823.08083333333332</c:v>
                </c:pt>
                <c:pt idx="10036">
                  <c:v>823.16250000000002</c:v>
                </c:pt>
                <c:pt idx="10037">
                  <c:v>823.245</c:v>
                </c:pt>
                <c:pt idx="10038">
                  <c:v>823.32666666666671</c:v>
                </c:pt>
                <c:pt idx="10039">
                  <c:v>823.40916666666669</c:v>
                </c:pt>
                <c:pt idx="10040">
                  <c:v>823.49083333333328</c:v>
                </c:pt>
                <c:pt idx="10041">
                  <c:v>823.5725000000001</c:v>
                </c:pt>
                <c:pt idx="10042">
                  <c:v>823.65500000000009</c:v>
                </c:pt>
                <c:pt idx="10043">
                  <c:v>823.73666666666668</c:v>
                </c:pt>
                <c:pt idx="10044">
                  <c:v>823.81916666666666</c:v>
                </c:pt>
                <c:pt idx="10045">
                  <c:v>823.90083333333325</c:v>
                </c:pt>
                <c:pt idx="10046">
                  <c:v>823.98333333333323</c:v>
                </c:pt>
                <c:pt idx="10047">
                  <c:v>824.06500000000005</c:v>
                </c:pt>
                <c:pt idx="10048">
                  <c:v>824.14666666666665</c:v>
                </c:pt>
                <c:pt idx="10049">
                  <c:v>824.22916666666663</c:v>
                </c:pt>
                <c:pt idx="10050">
                  <c:v>824.31083333333333</c:v>
                </c:pt>
                <c:pt idx="10051">
                  <c:v>824.39333333333332</c:v>
                </c:pt>
                <c:pt idx="10052">
                  <c:v>824.47500000000002</c:v>
                </c:pt>
                <c:pt idx="10053">
                  <c:v>824.5575</c:v>
                </c:pt>
                <c:pt idx="10054">
                  <c:v>824.63916666666671</c:v>
                </c:pt>
                <c:pt idx="10055">
                  <c:v>824.7208333333333</c:v>
                </c:pt>
                <c:pt idx="10056">
                  <c:v>824.80333333333328</c:v>
                </c:pt>
                <c:pt idx="10057">
                  <c:v>824.8850000000001</c:v>
                </c:pt>
                <c:pt idx="10058">
                  <c:v>824.96750000000009</c:v>
                </c:pt>
                <c:pt idx="10059">
                  <c:v>825.04916666666668</c:v>
                </c:pt>
                <c:pt idx="10060">
                  <c:v>825.13083333333327</c:v>
                </c:pt>
                <c:pt idx="10061">
                  <c:v>825.21333333333325</c:v>
                </c:pt>
                <c:pt idx="10062">
                  <c:v>825.29500000000007</c:v>
                </c:pt>
                <c:pt idx="10063">
                  <c:v>825.37750000000005</c:v>
                </c:pt>
                <c:pt idx="10064">
                  <c:v>825.45916666666665</c:v>
                </c:pt>
                <c:pt idx="10065">
                  <c:v>825.54166666666663</c:v>
                </c:pt>
                <c:pt idx="10066">
                  <c:v>825.62333333333333</c:v>
                </c:pt>
                <c:pt idx="10067">
                  <c:v>825.70499999999993</c:v>
                </c:pt>
                <c:pt idx="10068">
                  <c:v>825.78750000000002</c:v>
                </c:pt>
                <c:pt idx="10069">
                  <c:v>825.86916666666673</c:v>
                </c:pt>
                <c:pt idx="10070">
                  <c:v>825.95166666666671</c:v>
                </c:pt>
                <c:pt idx="10071">
                  <c:v>826.0333333333333</c:v>
                </c:pt>
                <c:pt idx="10072">
                  <c:v>826.11583333333328</c:v>
                </c:pt>
                <c:pt idx="10073">
                  <c:v>826.1975000000001</c:v>
                </c:pt>
                <c:pt idx="10074">
                  <c:v>826.2791666666667</c:v>
                </c:pt>
                <c:pt idx="10075">
                  <c:v>826.36166666666668</c:v>
                </c:pt>
                <c:pt idx="10076">
                  <c:v>826.44333333333327</c:v>
                </c:pt>
                <c:pt idx="10077">
                  <c:v>826.52583333333325</c:v>
                </c:pt>
                <c:pt idx="10078">
                  <c:v>826.60750000000007</c:v>
                </c:pt>
                <c:pt idx="10079">
                  <c:v>826.69</c:v>
                </c:pt>
                <c:pt idx="10080">
                  <c:v>826.77166666666665</c:v>
                </c:pt>
                <c:pt idx="10081">
                  <c:v>826.85333333333335</c:v>
                </c:pt>
                <c:pt idx="10082">
                  <c:v>826.93583333333333</c:v>
                </c:pt>
                <c:pt idx="10083">
                  <c:v>827.01749999999993</c:v>
                </c:pt>
                <c:pt idx="10084">
                  <c:v>827.1</c:v>
                </c:pt>
                <c:pt idx="10085">
                  <c:v>827.18166666666673</c:v>
                </c:pt>
                <c:pt idx="10086">
                  <c:v>827.26416666666671</c:v>
                </c:pt>
                <c:pt idx="10087">
                  <c:v>827.3458333333333</c:v>
                </c:pt>
                <c:pt idx="10088">
                  <c:v>827.4274999999999</c:v>
                </c:pt>
                <c:pt idx="10089">
                  <c:v>827.5100000000001</c:v>
                </c:pt>
                <c:pt idx="10090">
                  <c:v>827.5916666666667</c:v>
                </c:pt>
                <c:pt idx="10091">
                  <c:v>827.67416666666668</c:v>
                </c:pt>
                <c:pt idx="10092">
                  <c:v>827.75583333333327</c:v>
                </c:pt>
                <c:pt idx="10093">
                  <c:v>827.83833333333325</c:v>
                </c:pt>
                <c:pt idx="10094">
                  <c:v>827.92000000000007</c:v>
                </c:pt>
                <c:pt idx="10095">
                  <c:v>828.00166666666667</c:v>
                </c:pt>
                <c:pt idx="10096">
                  <c:v>828.08416666666665</c:v>
                </c:pt>
                <c:pt idx="10097">
                  <c:v>828.16583333333335</c:v>
                </c:pt>
                <c:pt idx="10098">
                  <c:v>828.24833333333333</c:v>
                </c:pt>
                <c:pt idx="10099">
                  <c:v>828.32999999999993</c:v>
                </c:pt>
                <c:pt idx="10100">
                  <c:v>828.41166666666675</c:v>
                </c:pt>
                <c:pt idx="10101">
                  <c:v>828.49416666666673</c:v>
                </c:pt>
                <c:pt idx="10102">
                  <c:v>828.57583333333332</c:v>
                </c:pt>
                <c:pt idx="10103">
                  <c:v>828.6583333333333</c:v>
                </c:pt>
                <c:pt idx="10104">
                  <c:v>828.7399999999999</c:v>
                </c:pt>
                <c:pt idx="10105">
                  <c:v>828.8225000000001</c:v>
                </c:pt>
                <c:pt idx="10106">
                  <c:v>828.9041666666667</c:v>
                </c:pt>
                <c:pt idx="10107">
                  <c:v>828.98583333333329</c:v>
                </c:pt>
                <c:pt idx="10108">
                  <c:v>829.06833333333327</c:v>
                </c:pt>
                <c:pt idx="10109">
                  <c:v>829.15</c:v>
                </c:pt>
                <c:pt idx="10110">
                  <c:v>829.23250000000007</c:v>
                </c:pt>
                <c:pt idx="10111">
                  <c:v>829.31416666666667</c:v>
                </c:pt>
                <c:pt idx="10112">
                  <c:v>829.39666666666665</c:v>
                </c:pt>
                <c:pt idx="10113">
                  <c:v>829.47833333333335</c:v>
                </c:pt>
                <c:pt idx="10114">
                  <c:v>829.56</c:v>
                </c:pt>
                <c:pt idx="10115">
                  <c:v>829.64249999999993</c:v>
                </c:pt>
                <c:pt idx="10116">
                  <c:v>829.72416666666675</c:v>
                </c:pt>
                <c:pt idx="10117">
                  <c:v>829.80666666666673</c:v>
                </c:pt>
                <c:pt idx="10118">
                  <c:v>829.88833333333332</c:v>
                </c:pt>
                <c:pt idx="10119">
                  <c:v>829.9708333333333</c:v>
                </c:pt>
                <c:pt idx="10120">
                  <c:v>830.0524999999999</c:v>
                </c:pt>
                <c:pt idx="10121">
                  <c:v>830.13416666666672</c:v>
                </c:pt>
                <c:pt idx="10122">
                  <c:v>830.2166666666667</c:v>
                </c:pt>
                <c:pt idx="10123">
                  <c:v>830.29833333333329</c:v>
                </c:pt>
                <c:pt idx="10124">
                  <c:v>830.38083333333327</c:v>
                </c:pt>
                <c:pt idx="10125">
                  <c:v>830.46249999999998</c:v>
                </c:pt>
                <c:pt idx="10126">
                  <c:v>830.54500000000007</c:v>
                </c:pt>
                <c:pt idx="10127">
                  <c:v>830.62666666666667</c:v>
                </c:pt>
                <c:pt idx="10128">
                  <c:v>830.70833333333337</c:v>
                </c:pt>
                <c:pt idx="10129">
                  <c:v>830.79083333333335</c:v>
                </c:pt>
                <c:pt idx="10130">
                  <c:v>830.87249999999995</c:v>
                </c:pt>
                <c:pt idx="10131">
                  <c:v>830.95499999999993</c:v>
                </c:pt>
                <c:pt idx="10132">
                  <c:v>831.03666666666675</c:v>
                </c:pt>
                <c:pt idx="10133">
                  <c:v>831.11916666666673</c:v>
                </c:pt>
                <c:pt idx="10134">
                  <c:v>831.20083333333332</c:v>
                </c:pt>
                <c:pt idx="10135">
                  <c:v>831.28249999999991</c:v>
                </c:pt>
                <c:pt idx="10136">
                  <c:v>831.3649999999999</c:v>
                </c:pt>
                <c:pt idx="10137">
                  <c:v>831.44666666666672</c:v>
                </c:pt>
                <c:pt idx="10138">
                  <c:v>831.5291666666667</c:v>
                </c:pt>
                <c:pt idx="10139">
                  <c:v>831.61083333333329</c:v>
                </c:pt>
                <c:pt idx="10140">
                  <c:v>831.69333333333327</c:v>
                </c:pt>
                <c:pt idx="10141">
                  <c:v>831.77499999999998</c:v>
                </c:pt>
                <c:pt idx="10142">
                  <c:v>831.85666666666668</c:v>
                </c:pt>
                <c:pt idx="10143">
                  <c:v>831.93916666666667</c:v>
                </c:pt>
                <c:pt idx="10144">
                  <c:v>832.02083333333337</c:v>
                </c:pt>
                <c:pt idx="10145">
                  <c:v>832.10333333333335</c:v>
                </c:pt>
                <c:pt idx="10146">
                  <c:v>832.18499999999995</c:v>
                </c:pt>
                <c:pt idx="10147">
                  <c:v>832.26666666666677</c:v>
                </c:pt>
                <c:pt idx="10148">
                  <c:v>832.34916666666675</c:v>
                </c:pt>
                <c:pt idx="10149">
                  <c:v>832.43083333333334</c:v>
                </c:pt>
                <c:pt idx="10150">
                  <c:v>832.51333333333332</c:v>
                </c:pt>
                <c:pt idx="10151">
                  <c:v>832.59499999999991</c:v>
                </c:pt>
                <c:pt idx="10152">
                  <c:v>832.6774999999999</c:v>
                </c:pt>
                <c:pt idx="10153">
                  <c:v>832.75916666666672</c:v>
                </c:pt>
                <c:pt idx="10154">
                  <c:v>832.84083333333331</c:v>
                </c:pt>
                <c:pt idx="10155">
                  <c:v>832.92333333333329</c:v>
                </c:pt>
                <c:pt idx="10156">
                  <c:v>833.005</c:v>
                </c:pt>
                <c:pt idx="10157">
                  <c:v>833.08749999999998</c:v>
                </c:pt>
                <c:pt idx="10158">
                  <c:v>833.16916666666668</c:v>
                </c:pt>
                <c:pt idx="10159">
                  <c:v>833.25166666666667</c:v>
                </c:pt>
                <c:pt idx="10160">
                  <c:v>833.33333333333337</c:v>
                </c:pt>
                <c:pt idx="10161">
                  <c:v>833.41666666666663</c:v>
                </c:pt>
                <c:pt idx="10162">
                  <c:v>833.5</c:v>
                </c:pt>
                <c:pt idx="10163">
                  <c:v>833.58333333333337</c:v>
                </c:pt>
                <c:pt idx="10164">
                  <c:v>833.6583333333333</c:v>
                </c:pt>
                <c:pt idx="10165">
                  <c:v>833.74166666666667</c:v>
                </c:pt>
                <c:pt idx="10166">
                  <c:v>833.82499999999993</c:v>
                </c:pt>
                <c:pt idx="10167">
                  <c:v>833.9083333333333</c:v>
                </c:pt>
                <c:pt idx="10168">
                  <c:v>833.99166666666667</c:v>
                </c:pt>
                <c:pt idx="10169">
                  <c:v>834.07499999999993</c:v>
                </c:pt>
                <c:pt idx="10170">
                  <c:v>834.15</c:v>
                </c:pt>
                <c:pt idx="10171">
                  <c:v>834.23333333333323</c:v>
                </c:pt>
                <c:pt idx="10172">
                  <c:v>834.31666666666661</c:v>
                </c:pt>
                <c:pt idx="10173">
                  <c:v>834.4</c:v>
                </c:pt>
                <c:pt idx="10174">
                  <c:v>834.48333333333323</c:v>
                </c:pt>
                <c:pt idx="10175">
                  <c:v>834.56666666666661</c:v>
                </c:pt>
                <c:pt idx="10176">
                  <c:v>834.64166666666677</c:v>
                </c:pt>
                <c:pt idx="10177">
                  <c:v>834.72500000000002</c:v>
                </c:pt>
                <c:pt idx="10178">
                  <c:v>834.80833333333339</c:v>
                </c:pt>
                <c:pt idx="10179">
                  <c:v>834.89166666666677</c:v>
                </c:pt>
                <c:pt idx="10180">
                  <c:v>834.97500000000002</c:v>
                </c:pt>
                <c:pt idx="10181">
                  <c:v>835.05833333333339</c:v>
                </c:pt>
                <c:pt idx="10182">
                  <c:v>835.14166666666677</c:v>
                </c:pt>
                <c:pt idx="10183">
                  <c:v>835.2166666666667</c:v>
                </c:pt>
                <c:pt idx="10184">
                  <c:v>835.30000000000007</c:v>
                </c:pt>
                <c:pt idx="10185">
                  <c:v>835.38333333333333</c:v>
                </c:pt>
                <c:pt idx="10186">
                  <c:v>835.4666666666667</c:v>
                </c:pt>
                <c:pt idx="10187">
                  <c:v>835.55000000000007</c:v>
                </c:pt>
                <c:pt idx="10188">
                  <c:v>835.63333333333333</c:v>
                </c:pt>
                <c:pt idx="10189">
                  <c:v>835.70833333333337</c:v>
                </c:pt>
                <c:pt idx="10190">
                  <c:v>835.79166666666663</c:v>
                </c:pt>
                <c:pt idx="10191">
                  <c:v>835.875</c:v>
                </c:pt>
                <c:pt idx="10192">
                  <c:v>835.95833333333337</c:v>
                </c:pt>
                <c:pt idx="10193">
                  <c:v>836.04166666666663</c:v>
                </c:pt>
                <c:pt idx="10194">
                  <c:v>836.125</c:v>
                </c:pt>
                <c:pt idx="10195">
                  <c:v>836.19999999999993</c:v>
                </c:pt>
                <c:pt idx="10196">
                  <c:v>836.2833333333333</c:v>
                </c:pt>
                <c:pt idx="10197">
                  <c:v>836.36666666666667</c:v>
                </c:pt>
                <c:pt idx="10198">
                  <c:v>836.44999999999993</c:v>
                </c:pt>
                <c:pt idx="10199">
                  <c:v>836.5333333333333</c:v>
                </c:pt>
                <c:pt idx="10200">
                  <c:v>836.61666666666667</c:v>
                </c:pt>
                <c:pt idx="10201">
                  <c:v>836.69999999999993</c:v>
                </c:pt>
                <c:pt idx="10202">
                  <c:v>836.77499999999998</c:v>
                </c:pt>
                <c:pt idx="10203">
                  <c:v>836.85833333333323</c:v>
                </c:pt>
                <c:pt idx="10204">
                  <c:v>836.94166666666661</c:v>
                </c:pt>
                <c:pt idx="10205">
                  <c:v>837.02499999999998</c:v>
                </c:pt>
                <c:pt idx="10206">
                  <c:v>837.10833333333323</c:v>
                </c:pt>
                <c:pt idx="10207">
                  <c:v>837.19166666666661</c:v>
                </c:pt>
                <c:pt idx="10208">
                  <c:v>837.26666666666677</c:v>
                </c:pt>
                <c:pt idx="10209">
                  <c:v>837.35</c:v>
                </c:pt>
                <c:pt idx="10210">
                  <c:v>837.43333333333339</c:v>
                </c:pt>
                <c:pt idx="10211">
                  <c:v>837.51666666666677</c:v>
                </c:pt>
                <c:pt idx="10212">
                  <c:v>837.6</c:v>
                </c:pt>
                <c:pt idx="10213">
                  <c:v>837.68333333333339</c:v>
                </c:pt>
                <c:pt idx="10214">
                  <c:v>837.75833333333333</c:v>
                </c:pt>
                <c:pt idx="10215">
                  <c:v>837.8416666666667</c:v>
                </c:pt>
                <c:pt idx="10216">
                  <c:v>837.92500000000007</c:v>
                </c:pt>
                <c:pt idx="10217">
                  <c:v>838.00833333333333</c:v>
                </c:pt>
                <c:pt idx="10218">
                  <c:v>838.0916666666667</c:v>
                </c:pt>
                <c:pt idx="10219">
                  <c:v>838.17500000000007</c:v>
                </c:pt>
                <c:pt idx="10220">
                  <c:v>838.25833333333333</c:v>
                </c:pt>
                <c:pt idx="10221">
                  <c:v>838.33333333333337</c:v>
                </c:pt>
                <c:pt idx="10222">
                  <c:v>838.41666666666663</c:v>
                </c:pt>
                <c:pt idx="10223">
                  <c:v>838.5</c:v>
                </c:pt>
                <c:pt idx="10224">
                  <c:v>838.58333333333337</c:v>
                </c:pt>
                <c:pt idx="10225">
                  <c:v>838.66666666666663</c:v>
                </c:pt>
                <c:pt idx="10226">
                  <c:v>838.75</c:v>
                </c:pt>
                <c:pt idx="10227">
                  <c:v>838.82499999999993</c:v>
                </c:pt>
                <c:pt idx="10228">
                  <c:v>838.9083333333333</c:v>
                </c:pt>
                <c:pt idx="10229">
                  <c:v>838.99166666666667</c:v>
                </c:pt>
                <c:pt idx="10230">
                  <c:v>839.07499999999993</c:v>
                </c:pt>
                <c:pt idx="10231">
                  <c:v>839.1583333333333</c:v>
                </c:pt>
                <c:pt idx="10232">
                  <c:v>839.24166666666667</c:v>
                </c:pt>
                <c:pt idx="10233">
                  <c:v>839.32499999999993</c:v>
                </c:pt>
                <c:pt idx="10234">
                  <c:v>839.4</c:v>
                </c:pt>
                <c:pt idx="10235">
                  <c:v>839.48333333333323</c:v>
                </c:pt>
                <c:pt idx="10236">
                  <c:v>839.56666666666661</c:v>
                </c:pt>
                <c:pt idx="10237">
                  <c:v>839.65</c:v>
                </c:pt>
                <c:pt idx="10238">
                  <c:v>839.73333333333323</c:v>
                </c:pt>
                <c:pt idx="10239">
                  <c:v>839.81666666666661</c:v>
                </c:pt>
                <c:pt idx="10240">
                  <c:v>839.89166666666677</c:v>
                </c:pt>
                <c:pt idx="10241">
                  <c:v>839.97500000000002</c:v>
                </c:pt>
                <c:pt idx="10242">
                  <c:v>840.05833333333339</c:v>
                </c:pt>
                <c:pt idx="10243">
                  <c:v>840.14166666666677</c:v>
                </c:pt>
                <c:pt idx="10244">
                  <c:v>840.22500000000002</c:v>
                </c:pt>
                <c:pt idx="10245">
                  <c:v>840.30833333333339</c:v>
                </c:pt>
                <c:pt idx="10246">
                  <c:v>840.38333333333333</c:v>
                </c:pt>
                <c:pt idx="10247">
                  <c:v>840.4666666666667</c:v>
                </c:pt>
                <c:pt idx="10248">
                  <c:v>840.55000000000007</c:v>
                </c:pt>
                <c:pt idx="10249">
                  <c:v>840.63333333333333</c:v>
                </c:pt>
                <c:pt idx="10250">
                  <c:v>840.7166666666667</c:v>
                </c:pt>
                <c:pt idx="10251">
                  <c:v>840.80000000000007</c:v>
                </c:pt>
                <c:pt idx="10252">
                  <c:v>840.88333333333333</c:v>
                </c:pt>
                <c:pt idx="10253">
                  <c:v>840.95833333333337</c:v>
                </c:pt>
                <c:pt idx="10254">
                  <c:v>841.04166666666663</c:v>
                </c:pt>
                <c:pt idx="10255">
                  <c:v>841.125</c:v>
                </c:pt>
                <c:pt idx="10256">
                  <c:v>841.20833333333337</c:v>
                </c:pt>
                <c:pt idx="10257">
                  <c:v>841.29166666666663</c:v>
                </c:pt>
                <c:pt idx="10258">
                  <c:v>841.375</c:v>
                </c:pt>
                <c:pt idx="10259">
                  <c:v>841.44999999999993</c:v>
                </c:pt>
                <c:pt idx="10260">
                  <c:v>841.5333333333333</c:v>
                </c:pt>
                <c:pt idx="10261">
                  <c:v>841.61666666666667</c:v>
                </c:pt>
                <c:pt idx="10262">
                  <c:v>841.69999999999993</c:v>
                </c:pt>
                <c:pt idx="10263">
                  <c:v>841.7833333333333</c:v>
                </c:pt>
                <c:pt idx="10264">
                  <c:v>841.86666666666667</c:v>
                </c:pt>
                <c:pt idx="10265">
                  <c:v>841.94166666666661</c:v>
                </c:pt>
                <c:pt idx="10266">
                  <c:v>842.02499999999998</c:v>
                </c:pt>
                <c:pt idx="10267">
                  <c:v>842.10833333333323</c:v>
                </c:pt>
                <c:pt idx="10268">
                  <c:v>842.19166666666661</c:v>
                </c:pt>
                <c:pt idx="10269">
                  <c:v>842.27499999999998</c:v>
                </c:pt>
                <c:pt idx="10270">
                  <c:v>842.35833333333323</c:v>
                </c:pt>
                <c:pt idx="10271">
                  <c:v>842.44166666666661</c:v>
                </c:pt>
                <c:pt idx="10272">
                  <c:v>842.51666666666677</c:v>
                </c:pt>
                <c:pt idx="10273">
                  <c:v>842.6</c:v>
                </c:pt>
                <c:pt idx="10274">
                  <c:v>842.68333333333339</c:v>
                </c:pt>
                <c:pt idx="10275">
                  <c:v>842.76666666666677</c:v>
                </c:pt>
                <c:pt idx="10276">
                  <c:v>842.85</c:v>
                </c:pt>
                <c:pt idx="10277">
                  <c:v>842.93333333333339</c:v>
                </c:pt>
                <c:pt idx="10278">
                  <c:v>843.00833333333333</c:v>
                </c:pt>
                <c:pt idx="10279">
                  <c:v>843.0916666666667</c:v>
                </c:pt>
                <c:pt idx="10280">
                  <c:v>843.17500000000007</c:v>
                </c:pt>
                <c:pt idx="10281">
                  <c:v>843.25833333333333</c:v>
                </c:pt>
                <c:pt idx="10282">
                  <c:v>843.3416666666667</c:v>
                </c:pt>
                <c:pt idx="10283">
                  <c:v>843.42500000000007</c:v>
                </c:pt>
                <c:pt idx="10284">
                  <c:v>843.5</c:v>
                </c:pt>
                <c:pt idx="10285">
                  <c:v>843.58333333333337</c:v>
                </c:pt>
                <c:pt idx="10286">
                  <c:v>843.66666666666663</c:v>
                </c:pt>
                <c:pt idx="10287">
                  <c:v>843.75</c:v>
                </c:pt>
                <c:pt idx="10288">
                  <c:v>843.83333333333337</c:v>
                </c:pt>
                <c:pt idx="10289">
                  <c:v>843.91666666666663</c:v>
                </c:pt>
                <c:pt idx="10290">
                  <c:v>844</c:v>
                </c:pt>
                <c:pt idx="10291">
                  <c:v>844.07499999999993</c:v>
                </c:pt>
                <c:pt idx="10292">
                  <c:v>844.1583333333333</c:v>
                </c:pt>
                <c:pt idx="10293">
                  <c:v>844.24166666666667</c:v>
                </c:pt>
                <c:pt idx="10294">
                  <c:v>844.32499999999993</c:v>
                </c:pt>
                <c:pt idx="10295">
                  <c:v>844.4083333333333</c:v>
                </c:pt>
                <c:pt idx="10296">
                  <c:v>844.49166666666667</c:v>
                </c:pt>
                <c:pt idx="10297">
                  <c:v>844.56666666666661</c:v>
                </c:pt>
                <c:pt idx="10298">
                  <c:v>844.65</c:v>
                </c:pt>
                <c:pt idx="10299">
                  <c:v>844.73333333333323</c:v>
                </c:pt>
                <c:pt idx="10300">
                  <c:v>844.81666666666661</c:v>
                </c:pt>
                <c:pt idx="10301">
                  <c:v>844.9</c:v>
                </c:pt>
                <c:pt idx="10302">
                  <c:v>844.98333333333323</c:v>
                </c:pt>
                <c:pt idx="10303">
                  <c:v>845.05833333333339</c:v>
                </c:pt>
                <c:pt idx="10304">
                  <c:v>845.14166666666677</c:v>
                </c:pt>
                <c:pt idx="10305">
                  <c:v>845.22500000000002</c:v>
                </c:pt>
                <c:pt idx="10306">
                  <c:v>845.30833333333339</c:v>
                </c:pt>
                <c:pt idx="10307">
                  <c:v>845.39166666666677</c:v>
                </c:pt>
                <c:pt idx="10308">
                  <c:v>845.47500000000002</c:v>
                </c:pt>
                <c:pt idx="10309">
                  <c:v>845.55833333333339</c:v>
                </c:pt>
                <c:pt idx="10310">
                  <c:v>845.63333333333333</c:v>
                </c:pt>
                <c:pt idx="10311">
                  <c:v>845.7166666666667</c:v>
                </c:pt>
                <c:pt idx="10312">
                  <c:v>845.80000000000007</c:v>
                </c:pt>
                <c:pt idx="10313">
                  <c:v>845.88333333333333</c:v>
                </c:pt>
                <c:pt idx="10314">
                  <c:v>845.9666666666667</c:v>
                </c:pt>
                <c:pt idx="10315">
                  <c:v>846.05000000000007</c:v>
                </c:pt>
                <c:pt idx="10316">
                  <c:v>846.125</c:v>
                </c:pt>
                <c:pt idx="10317">
                  <c:v>846.20833333333337</c:v>
                </c:pt>
                <c:pt idx="10318">
                  <c:v>846.29166666666663</c:v>
                </c:pt>
                <c:pt idx="10319">
                  <c:v>846.375</c:v>
                </c:pt>
                <c:pt idx="10320">
                  <c:v>846.45833333333337</c:v>
                </c:pt>
                <c:pt idx="10321">
                  <c:v>846.54166666666663</c:v>
                </c:pt>
                <c:pt idx="10322">
                  <c:v>846.61666666666667</c:v>
                </c:pt>
                <c:pt idx="10323">
                  <c:v>846.69999999999993</c:v>
                </c:pt>
                <c:pt idx="10324">
                  <c:v>846.7833333333333</c:v>
                </c:pt>
                <c:pt idx="10325">
                  <c:v>846.86666666666667</c:v>
                </c:pt>
                <c:pt idx="10326">
                  <c:v>846.94999999999993</c:v>
                </c:pt>
                <c:pt idx="10327">
                  <c:v>847.0333333333333</c:v>
                </c:pt>
                <c:pt idx="10328">
                  <c:v>847.11666666666667</c:v>
                </c:pt>
                <c:pt idx="10329">
                  <c:v>847.19166666666661</c:v>
                </c:pt>
                <c:pt idx="10330">
                  <c:v>847.27499999999998</c:v>
                </c:pt>
                <c:pt idx="10331">
                  <c:v>847.35833333333323</c:v>
                </c:pt>
                <c:pt idx="10332">
                  <c:v>847.44166666666661</c:v>
                </c:pt>
                <c:pt idx="10333">
                  <c:v>847.52499999999998</c:v>
                </c:pt>
                <c:pt idx="10334">
                  <c:v>847.60833333333323</c:v>
                </c:pt>
                <c:pt idx="10335">
                  <c:v>847.68333333333339</c:v>
                </c:pt>
                <c:pt idx="10336">
                  <c:v>847.76666666666677</c:v>
                </c:pt>
                <c:pt idx="10337">
                  <c:v>847.85</c:v>
                </c:pt>
                <c:pt idx="10338">
                  <c:v>847.93333333333339</c:v>
                </c:pt>
                <c:pt idx="10339">
                  <c:v>848.01666666666677</c:v>
                </c:pt>
                <c:pt idx="10340">
                  <c:v>848.1</c:v>
                </c:pt>
                <c:pt idx="10341">
                  <c:v>848.17500000000007</c:v>
                </c:pt>
                <c:pt idx="10342">
                  <c:v>848.25833333333333</c:v>
                </c:pt>
                <c:pt idx="10343">
                  <c:v>848.3416666666667</c:v>
                </c:pt>
                <c:pt idx="10344">
                  <c:v>848.42500000000007</c:v>
                </c:pt>
                <c:pt idx="10345">
                  <c:v>848.50833333333333</c:v>
                </c:pt>
                <c:pt idx="10346">
                  <c:v>848.5916666666667</c:v>
                </c:pt>
                <c:pt idx="10347">
                  <c:v>848.67500000000007</c:v>
                </c:pt>
                <c:pt idx="10348">
                  <c:v>848.75</c:v>
                </c:pt>
                <c:pt idx="10349">
                  <c:v>848.83333333333337</c:v>
                </c:pt>
                <c:pt idx="10350">
                  <c:v>848.91666666666663</c:v>
                </c:pt>
                <c:pt idx="10351">
                  <c:v>849</c:v>
                </c:pt>
                <c:pt idx="10352">
                  <c:v>849.08333333333337</c:v>
                </c:pt>
                <c:pt idx="10353">
                  <c:v>849.16666666666663</c:v>
                </c:pt>
                <c:pt idx="10354">
                  <c:v>849.24166666666667</c:v>
                </c:pt>
                <c:pt idx="10355">
                  <c:v>849.32499999999993</c:v>
                </c:pt>
                <c:pt idx="10356">
                  <c:v>849.4083333333333</c:v>
                </c:pt>
                <c:pt idx="10357">
                  <c:v>849.49166666666667</c:v>
                </c:pt>
                <c:pt idx="10358">
                  <c:v>849.57499999999993</c:v>
                </c:pt>
                <c:pt idx="10359">
                  <c:v>849.6583333333333</c:v>
                </c:pt>
                <c:pt idx="10360">
                  <c:v>849.74166666666667</c:v>
                </c:pt>
                <c:pt idx="10361">
                  <c:v>849.81666666666661</c:v>
                </c:pt>
                <c:pt idx="10362">
                  <c:v>849.9</c:v>
                </c:pt>
                <c:pt idx="10363">
                  <c:v>849.98333333333323</c:v>
                </c:pt>
                <c:pt idx="10364">
                  <c:v>850.06666666666661</c:v>
                </c:pt>
                <c:pt idx="10365">
                  <c:v>850.15</c:v>
                </c:pt>
                <c:pt idx="10366">
                  <c:v>850.23333333333323</c:v>
                </c:pt>
                <c:pt idx="10367">
                  <c:v>850.30833333333339</c:v>
                </c:pt>
                <c:pt idx="10368">
                  <c:v>850.39166666666677</c:v>
                </c:pt>
                <c:pt idx="10369">
                  <c:v>850.47500000000002</c:v>
                </c:pt>
                <c:pt idx="10370">
                  <c:v>850.55833333333339</c:v>
                </c:pt>
                <c:pt idx="10371">
                  <c:v>850.64166666666677</c:v>
                </c:pt>
                <c:pt idx="10372">
                  <c:v>850.72500000000002</c:v>
                </c:pt>
                <c:pt idx="10373">
                  <c:v>850.80000000000007</c:v>
                </c:pt>
                <c:pt idx="10374">
                  <c:v>850.88333333333333</c:v>
                </c:pt>
                <c:pt idx="10375">
                  <c:v>850.9666666666667</c:v>
                </c:pt>
                <c:pt idx="10376">
                  <c:v>851.05000000000007</c:v>
                </c:pt>
                <c:pt idx="10377">
                  <c:v>851.13333333333333</c:v>
                </c:pt>
                <c:pt idx="10378">
                  <c:v>851.2166666666667</c:v>
                </c:pt>
                <c:pt idx="10379">
                  <c:v>851.30000000000007</c:v>
                </c:pt>
                <c:pt idx="10380">
                  <c:v>851.375</c:v>
                </c:pt>
                <c:pt idx="10381">
                  <c:v>851.45833333333337</c:v>
                </c:pt>
                <c:pt idx="10382">
                  <c:v>851.54166666666663</c:v>
                </c:pt>
                <c:pt idx="10383">
                  <c:v>851.625</c:v>
                </c:pt>
                <c:pt idx="10384">
                  <c:v>851.70833333333337</c:v>
                </c:pt>
                <c:pt idx="10385">
                  <c:v>851.79166666666663</c:v>
                </c:pt>
                <c:pt idx="10386">
                  <c:v>851.86666666666667</c:v>
                </c:pt>
                <c:pt idx="10387">
                  <c:v>851.94999999999993</c:v>
                </c:pt>
                <c:pt idx="10388">
                  <c:v>852.0333333333333</c:v>
                </c:pt>
                <c:pt idx="10389">
                  <c:v>852.11666666666667</c:v>
                </c:pt>
                <c:pt idx="10390">
                  <c:v>852.19999999999993</c:v>
                </c:pt>
                <c:pt idx="10391">
                  <c:v>852.2833333333333</c:v>
                </c:pt>
                <c:pt idx="10392">
                  <c:v>852.35833333333323</c:v>
                </c:pt>
                <c:pt idx="10393">
                  <c:v>852.44166666666661</c:v>
                </c:pt>
                <c:pt idx="10394">
                  <c:v>852.52499999999998</c:v>
                </c:pt>
                <c:pt idx="10395">
                  <c:v>852.60833333333323</c:v>
                </c:pt>
                <c:pt idx="10396">
                  <c:v>852.69166666666661</c:v>
                </c:pt>
                <c:pt idx="10397">
                  <c:v>852.77499999999998</c:v>
                </c:pt>
                <c:pt idx="10398">
                  <c:v>852.85833333333323</c:v>
                </c:pt>
                <c:pt idx="10399">
                  <c:v>852.93333333333339</c:v>
                </c:pt>
                <c:pt idx="10400">
                  <c:v>853.01666666666677</c:v>
                </c:pt>
                <c:pt idx="10401">
                  <c:v>853.1</c:v>
                </c:pt>
                <c:pt idx="10402">
                  <c:v>853.18333333333339</c:v>
                </c:pt>
                <c:pt idx="10403">
                  <c:v>853.26666666666677</c:v>
                </c:pt>
                <c:pt idx="10404">
                  <c:v>853.35</c:v>
                </c:pt>
                <c:pt idx="10405">
                  <c:v>853.42500000000007</c:v>
                </c:pt>
                <c:pt idx="10406">
                  <c:v>853.50833333333333</c:v>
                </c:pt>
                <c:pt idx="10407">
                  <c:v>853.5916666666667</c:v>
                </c:pt>
                <c:pt idx="10408">
                  <c:v>853.67500000000007</c:v>
                </c:pt>
                <c:pt idx="10409">
                  <c:v>853.75833333333333</c:v>
                </c:pt>
                <c:pt idx="10410">
                  <c:v>853.8416666666667</c:v>
                </c:pt>
                <c:pt idx="10411">
                  <c:v>853.91666666666663</c:v>
                </c:pt>
                <c:pt idx="10412">
                  <c:v>854</c:v>
                </c:pt>
                <c:pt idx="10413">
                  <c:v>854.08333333333337</c:v>
                </c:pt>
                <c:pt idx="10414">
                  <c:v>854.16666666666663</c:v>
                </c:pt>
                <c:pt idx="10415">
                  <c:v>854.25</c:v>
                </c:pt>
                <c:pt idx="10416">
                  <c:v>854.33333333333337</c:v>
                </c:pt>
                <c:pt idx="10417">
                  <c:v>854.41666666666663</c:v>
                </c:pt>
                <c:pt idx="10418">
                  <c:v>854.49166666666667</c:v>
                </c:pt>
                <c:pt idx="10419">
                  <c:v>854.57499999999993</c:v>
                </c:pt>
                <c:pt idx="10420">
                  <c:v>854.6583333333333</c:v>
                </c:pt>
                <c:pt idx="10421">
                  <c:v>854.74166666666667</c:v>
                </c:pt>
                <c:pt idx="10422">
                  <c:v>854.82499999999993</c:v>
                </c:pt>
                <c:pt idx="10423">
                  <c:v>854.9083333333333</c:v>
                </c:pt>
                <c:pt idx="10424">
                  <c:v>854.98333333333323</c:v>
                </c:pt>
                <c:pt idx="10425">
                  <c:v>855.06666666666661</c:v>
                </c:pt>
                <c:pt idx="10426">
                  <c:v>855.15</c:v>
                </c:pt>
                <c:pt idx="10427">
                  <c:v>855.23333333333323</c:v>
                </c:pt>
                <c:pt idx="10428">
                  <c:v>855.31666666666661</c:v>
                </c:pt>
                <c:pt idx="10429">
                  <c:v>855.4</c:v>
                </c:pt>
                <c:pt idx="10430">
                  <c:v>855.47500000000002</c:v>
                </c:pt>
                <c:pt idx="10431">
                  <c:v>855.55833333333339</c:v>
                </c:pt>
                <c:pt idx="10432">
                  <c:v>855.64166666666677</c:v>
                </c:pt>
                <c:pt idx="10433">
                  <c:v>855.72500000000002</c:v>
                </c:pt>
                <c:pt idx="10434">
                  <c:v>855.80833333333339</c:v>
                </c:pt>
                <c:pt idx="10435">
                  <c:v>855.89166666666677</c:v>
                </c:pt>
                <c:pt idx="10436">
                  <c:v>855.97500000000002</c:v>
                </c:pt>
                <c:pt idx="10437">
                  <c:v>856.05000000000007</c:v>
                </c:pt>
                <c:pt idx="10438">
                  <c:v>856.13333333333333</c:v>
                </c:pt>
                <c:pt idx="10439">
                  <c:v>856.2166666666667</c:v>
                </c:pt>
                <c:pt idx="10440">
                  <c:v>856.30000000000007</c:v>
                </c:pt>
                <c:pt idx="10441">
                  <c:v>856.38333333333333</c:v>
                </c:pt>
                <c:pt idx="10442">
                  <c:v>856.4666666666667</c:v>
                </c:pt>
                <c:pt idx="10443">
                  <c:v>856.54166666666663</c:v>
                </c:pt>
                <c:pt idx="10444">
                  <c:v>856.625</c:v>
                </c:pt>
                <c:pt idx="10445">
                  <c:v>856.70833333333337</c:v>
                </c:pt>
                <c:pt idx="10446">
                  <c:v>856.79166666666663</c:v>
                </c:pt>
                <c:pt idx="10447">
                  <c:v>856.875</c:v>
                </c:pt>
                <c:pt idx="10448">
                  <c:v>856.95833333333337</c:v>
                </c:pt>
                <c:pt idx="10449">
                  <c:v>857.0333333333333</c:v>
                </c:pt>
                <c:pt idx="10450">
                  <c:v>857.11666666666667</c:v>
                </c:pt>
                <c:pt idx="10451">
                  <c:v>857.19999999999993</c:v>
                </c:pt>
                <c:pt idx="10452">
                  <c:v>857.2833333333333</c:v>
                </c:pt>
                <c:pt idx="10453">
                  <c:v>857.36666666666667</c:v>
                </c:pt>
                <c:pt idx="10454">
                  <c:v>857.44999999999993</c:v>
                </c:pt>
                <c:pt idx="10455">
                  <c:v>857.5333333333333</c:v>
                </c:pt>
                <c:pt idx="10456">
                  <c:v>857.60833333333323</c:v>
                </c:pt>
                <c:pt idx="10457">
                  <c:v>857.69166666666661</c:v>
                </c:pt>
                <c:pt idx="10458">
                  <c:v>857.77499999999998</c:v>
                </c:pt>
                <c:pt idx="10459">
                  <c:v>857.85833333333323</c:v>
                </c:pt>
                <c:pt idx="10460">
                  <c:v>857.94166666666661</c:v>
                </c:pt>
                <c:pt idx="10461">
                  <c:v>858.02499999999998</c:v>
                </c:pt>
                <c:pt idx="10462">
                  <c:v>858.1</c:v>
                </c:pt>
                <c:pt idx="10463">
                  <c:v>858.18333333333339</c:v>
                </c:pt>
                <c:pt idx="10464">
                  <c:v>858.26666666666677</c:v>
                </c:pt>
                <c:pt idx="10465">
                  <c:v>858.35</c:v>
                </c:pt>
                <c:pt idx="10466">
                  <c:v>858.43333333333339</c:v>
                </c:pt>
                <c:pt idx="10467">
                  <c:v>858.51666666666677</c:v>
                </c:pt>
                <c:pt idx="10468">
                  <c:v>858.5916666666667</c:v>
                </c:pt>
                <c:pt idx="10469">
                  <c:v>858.67500000000007</c:v>
                </c:pt>
                <c:pt idx="10470">
                  <c:v>858.75833333333333</c:v>
                </c:pt>
                <c:pt idx="10471">
                  <c:v>858.8416666666667</c:v>
                </c:pt>
                <c:pt idx="10472">
                  <c:v>858.92500000000007</c:v>
                </c:pt>
                <c:pt idx="10473">
                  <c:v>859.00833333333333</c:v>
                </c:pt>
                <c:pt idx="10474">
                  <c:v>859.0916666666667</c:v>
                </c:pt>
                <c:pt idx="10475">
                  <c:v>859.16666666666663</c:v>
                </c:pt>
                <c:pt idx="10476">
                  <c:v>859.25</c:v>
                </c:pt>
                <c:pt idx="10477">
                  <c:v>859.33333333333337</c:v>
                </c:pt>
                <c:pt idx="10478">
                  <c:v>859.41666666666663</c:v>
                </c:pt>
                <c:pt idx="10479">
                  <c:v>859.5</c:v>
                </c:pt>
                <c:pt idx="10480">
                  <c:v>859.58333333333337</c:v>
                </c:pt>
                <c:pt idx="10481">
                  <c:v>859.6583333333333</c:v>
                </c:pt>
                <c:pt idx="10482">
                  <c:v>859.74166666666667</c:v>
                </c:pt>
                <c:pt idx="10483">
                  <c:v>859.82499999999993</c:v>
                </c:pt>
                <c:pt idx="10484">
                  <c:v>859.9083333333333</c:v>
                </c:pt>
                <c:pt idx="10485">
                  <c:v>859.99166666666667</c:v>
                </c:pt>
                <c:pt idx="10486">
                  <c:v>860.07499999999993</c:v>
                </c:pt>
                <c:pt idx="10487">
                  <c:v>860.1583333333333</c:v>
                </c:pt>
                <c:pt idx="10488">
                  <c:v>860.23333333333323</c:v>
                </c:pt>
                <c:pt idx="10489">
                  <c:v>860.31666666666661</c:v>
                </c:pt>
                <c:pt idx="10490">
                  <c:v>860.4</c:v>
                </c:pt>
                <c:pt idx="10491">
                  <c:v>860.48333333333323</c:v>
                </c:pt>
                <c:pt idx="10492">
                  <c:v>860.56666666666661</c:v>
                </c:pt>
                <c:pt idx="10493">
                  <c:v>860.65</c:v>
                </c:pt>
                <c:pt idx="10494">
                  <c:v>860.72500000000002</c:v>
                </c:pt>
                <c:pt idx="10495">
                  <c:v>860.80833333333339</c:v>
                </c:pt>
                <c:pt idx="10496">
                  <c:v>860.89166666666677</c:v>
                </c:pt>
                <c:pt idx="10497">
                  <c:v>860.97500000000002</c:v>
                </c:pt>
                <c:pt idx="10498">
                  <c:v>861.05833333333339</c:v>
                </c:pt>
                <c:pt idx="10499">
                  <c:v>861.14166666666677</c:v>
                </c:pt>
                <c:pt idx="10500">
                  <c:v>861.2166666666667</c:v>
                </c:pt>
                <c:pt idx="10501">
                  <c:v>861.30000000000007</c:v>
                </c:pt>
                <c:pt idx="10502">
                  <c:v>861.38333333333333</c:v>
                </c:pt>
                <c:pt idx="10503">
                  <c:v>861.4666666666667</c:v>
                </c:pt>
                <c:pt idx="10504">
                  <c:v>861.55000000000007</c:v>
                </c:pt>
                <c:pt idx="10505">
                  <c:v>861.63333333333333</c:v>
                </c:pt>
                <c:pt idx="10506">
                  <c:v>861.7166666666667</c:v>
                </c:pt>
                <c:pt idx="10507">
                  <c:v>861.79166666666663</c:v>
                </c:pt>
                <c:pt idx="10508">
                  <c:v>861.875</c:v>
                </c:pt>
                <c:pt idx="10509">
                  <c:v>861.95833333333337</c:v>
                </c:pt>
                <c:pt idx="10510">
                  <c:v>862.04166666666663</c:v>
                </c:pt>
                <c:pt idx="10511">
                  <c:v>862.125</c:v>
                </c:pt>
                <c:pt idx="10512">
                  <c:v>862.20833333333337</c:v>
                </c:pt>
                <c:pt idx="10513">
                  <c:v>862.2833333333333</c:v>
                </c:pt>
                <c:pt idx="10514">
                  <c:v>862.36666666666667</c:v>
                </c:pt>
                <c:pt idx="10515">
                  <c:v>862.44999999999993</c:v>
                </c:pt>
                <c:pt idx="10516">
                  <c:v>862.5333333333333</c:v>
                </c:pt>
                <c:pt idx="10517">
                  <c:v>862.61666666666667</c:v>
                </c:pt>
                <c:pt idx="10518">
                  <c:v>862.69999999999993</c:v>
                </c:pt>
                <c:pt idx="10519">
                  <c:v>862.77499999999998</c:v>
                </c:pt>
                <c:pt idx="10520">
                  <c:v>862.85833333333323</c:v>
                </c:pt>
                <c:pt idx="10521">
                  <c:v>862.94166666666661</c:v>
                </c:pt>
                <c:pt idx="10522">
                  <c:v>863.02499999999998</c:v>
                </c:pt>
                <c:pt idx="10523">
                  <c:v>863.10833333333323</c:v>
                </c:pt>
                <c:pt idx="10524">
                  <c:v>863.19166666666661</c:v>
                </c:pt>
                <c:pt idx="10525">
                  <c:v>863.27499999999998</c:v>
                </c:pt>
                <c:pt idx="10526">
                  <c:v>863.35</c:v>
                </c:pt>
                <c:pt idx="10527">
                  <c:v>863.43333333333339</c:v>
                </c:pt>
                <c:pt idx="10528">
                  <c:v>863.51666666666677</c:v>
                </c:pt>
                <c:pt idx="10529">
                  <c:v>863.6</c:v>
                </c:pt>
                <c:pt idx="10530">
                  <c:v>863.68333333333339</c:v>
                </c:pt>
                <c:pt idx="10531">
                  <c:v>863.76666666666677</c:v>
                </c:pt>
                <c:pt idx="10532">
                  <c:v>863.8416666666667</c:v>
                </c:pt>
                <c:pt idx="10533">
                  <c:v>863.92500000000007</c:v>
                </c:pt>
                <c:pt idx="10534">
                  <c:v>864.00833333333333</c:v>
                </c:pt>
                <c:pt idx="10535">
                  <c:v>864.0916666666667</c:v>
                </c:pt>
                <c:pt idx="10536">
                  <c:v>864.17500000000007</c:v>
                </c:pt>
                <c:pt idx="10537">
                  <c:v>864.25833333333333</c:v>
                </c:pt>
                <c:pt idx="10538">
                  <c:v>864.33333333333337</c:v>
                </c:pt>
                <c:pt idx="10539">
                  <c:v>864.41666666666663</c:v>
                </c:pt>
                <c:pt idx="10540">
                  <c:v>864.5</c:v>
                </c:pt>
                <c:pt idx="10541">
                  <c:v>864.58333333333337</c:v>
                </c:pt>
                <c:pt idx="10542">
                  <c:v>864.66666666666663</c:v>
                </c:pt>
                <c:pt idx="10543">
                  <c:v>864.75</c:v>
                </c:pt>
                <c:pt idx="10544">
                  <c:v>864.83333333333337</c:v>
                </c:pt>
                <c:pt idx="10545">
                  <c:v>864.9083333333333</c:v>
                </c:pt>
                <c:pt idx="10546">
                  <c:v>864.99166666666667</c:v>
                </c:pt>
                <c:pt idx="10547">
                  <c:v>865.07499999999993</c:v>
                </c:pt>
                <c:pt idx="10548">
                  <c:v>865.1583333333333</c:v>
                </c:pt>
                <c:pt idx="10549">
                  <c:v>865.24166666666667</c:v>
                </c:pt>
                <c:pt idx="10550">
                  <c:v>865.32499999999993</c:v>
                </c:pt>
                <c:pt idx="10551">
                  <c:v>865.4</c:v>
                </c:pt>
                <c:pt idx="10552">
                  <c:v>865.48333333333323</c:v>
                </c:pt>
                <c:pt idx="10553">
                  <c:v>865.56666666666661</c:v>
                </c:pt>
                <c:pt idx="10554">
                  <c:v>865.65</c:v>
                </c:pt>
                <c:pt idx="10555">
                  <c:v>865.73333333333323</c:v>
                </c:pt>
                <c:pt idx="10556">
                  <c:v>865.81666666666661</c:v>
                </c:pt>
                <c:pt idx="10557">
                  <c:v>865.89166666666677</c:v>
                </c:pt>
                <c:pt idx="10558">
                  <c:v>865.97500000000002</c:v>
                </c:pt>
                <c:pt idx="10559">
                  <c:v>866.05833333333339</c:v>
                </c:pt>
                <c:pt idx="10560">
                  <c:v>866.14166666666677</c:v>
                </c:pt>
                <c:pt idx="10561">
                  <c:v>866.22500000000002</c:v>
                </c:pt>
                <c:pt idx="10562">
                  <c:v>866.30833333333339</c:v>
                </c:pt>
                <c:pt idx="10563">
                  <c:v>866.39166666666677</c:v>
                </c:pt>
                <c:pt idx="10564">
                  <c:v>866.4666666666667</c:v>
                </c:pt>
                <c:pt idx="10565">
                  <c:v>866.55000000000007</c:v>
                </c:pt>
                <c:pt idx="10566">
                  <c:v>866.63333333333333</c:v>
                </c:pt>
                <c:pt idx="10567">
                  <c:v>866.7166666666667</c:v>
                </c:pt>
                <c:pt idx="10568">
                  <c:v>866.80000000000007</c:v>
                </c:pt>
                <c:pt idx="10569">
                  <c:v>866.88333333333333</c:v>
                </c:pt>
                <c:pt idx="10570">
                  <c:v>866.95833333333337</c:v>
                </c:pt>
                <c:pt idx="10571">
                  <c:v>867.04166666666663</c:v>
                </c:pt>
                <c:pt idx="10572">
                  <c:v>867.125</c:v>
                </c:pt>
                <c:pt idx="10573">
                  <c:v>867.20833333333337</c:v>
                </c:pt>
                <c:pt idx="10574">
                  <c:v>867.29166666666663</c:v>
                </c:pt>
                <c:pt idx="10575">
                  <c:v>867.375</c:v>
                </c:pt>
                <c:pt idx="10576">
                  <c:v>867.44999999999993</c:v>
                </c:pt>
                <c:pt idx="10577">
                  <c:v>867.5333333333333</c:v>
                </c:pt>
                <c:pt idx="10578">
                  <c:v>867.61666666666667</c:v>
                </c:pt>
                <c:pt idx="10579">
                  <c:v>867.69999999999993</c:v>
                </c:pt>
                <c:pt idx="10580">
                  <c:v>867.7833333333333</c:v>
                </c:pt>
                <c:pt idx="10581">
                  <c:v>867.86666666666667</c:v>
                </c:pt>
                <c:pt idx="10582">
                  <c:v>867.94999999999993</c:v>
                </c:pt>
                <c:pt idx="10583">
                  <c:v>868.02499999999998</c:v>
                </c:pt>
                <c:pt idx="10584">
                  <c:v>868.10833333333323</c:v>
                </c:pt>
                <c:pt idx="10585">
                  <c:v>868.19166666666661</c:v>
                </c:pt>
                <c:pt idx="10586">
                  <c:v>868.27499999999998</c:v>
                </c:pt>
                <c:pt idx="10587">
                  <c:v>868.35833333333323</c:v>
                </c:pt>
                <c:pt idx="10588">
                  <c:v>868.44166666666661</c:v>
                </c:pt>
                <c:pt idx="10589">
                  <c:v>868.51666666666677</c:v>
                </c:pt>
                <c:pt idx="10590">
                  <c:v>868.6</c:v>
                </c:pt>
                <c:pt idx="10591">
                  <c:v>868.68333333333339</c:v>
                </c:pt>
                <c:pt idx="10592">
                  <c:v>868.76666666666677</c:v>
                </c:pt>
                <c:pt idx="10593">
                  <c:v>868.85</c:v>
                </c:pt>
                <c:pt idx="10594">
                  <c:v>868.93333333333339</c:v>
                </c:pt>
                <c:pt idx="10595">
                  <c:v>869.00833333333333</c:v>
                </c:pt>
                <c:pt idx="10596">
                  <c:v>869.0916666666667</c:v>
                </c:pt>
                <c:pt idx="10597">
                  <c:v>869.17500000000007</c:v>
                </c:pt>
                <c:pt idx="10598">
                  <c:v>869.25833333333333</c:v>
                </c:pt>
                <c:pt idx="10599">
                  <c:v>869.3416666666667</c:v>
                </c:pt>
                <c:pt idx="10600">
                  <c:v>869.42500000000007</c:v>
                </c:pt>
                <c:pt idx="10601">
                  <c:v>869.50833333333333</c:v>
                </c:pt>
                <c:pt idx="10602">
                  <c:v>869.58333333333337</c:v>
                </c:pt>
                <c:pt idx="10603">
                  <c:v>869.66666666666663</c:v>
                </c:pt>
                <c:pt idx="10604">
                  <c:v>869.75</c:v>
                </c:pt>
                <c:pt idx="10605">
                  <c:v>869.83333333333337</c:v>
                </c:pt>
                <c:pt idx="10606">
                  <c:v>869.91666666666663</c:v>
                </c:pt>
                <c:pt idx="10607">
                  <c:v>870</c:v>
                </c:pt>
                <c:pt idx="10608">
                  <c:v>870.07499999999993</c:v>
                </c:pt>
                <c:pt idx="10609">
                  <c:v>870.1583333333333</c:v>
                </c:pt>
                <c:pt idx="10610">
                  <c:v>870.24166666666667</c:v>
                </c:pt>
                <c:pt idx="10611">
                  <c:v>870.32499999999993</c:v>
                </c:pt>
                <c:pt idx="10612">
                  <c:v>870.4083333333333</c:v>
                </c:pt>
                <c:pt idx="10613">
                  <c:v>870.49166666666667</c:v>
                </c:pt>
                <c:pt idx="10614">
                  <c:v>870.57499999999993</c:v>
                </c:pt>
                <c:pt idx="10615">
                  <c:v>870.65</c:v>
                </c:pt>
                <c:pt idx="10616">
                  <c:v>870.73333333333323</c:v>
                </c:pt>
                <c:pt idx="10617">
                  <c:v>870.81666666666661</c:v>
                </c:pt>
                <c:pt idx="10618">
                  <c:v>870.9</c:v>
                </c:pt>
                <c:pt idx="10619">
                  <c:v>870.98333333333323</c:v>
                </c:pt>
                <c:pt idx="10620">
                  <c:v>871.06666666666661</c:v>
                </c:pt>
                <c:pt idx="10621">
                  <c:v>871.14166666666677</c:v>
                </c:pt>
                <c:pt idx="10622">
                  <c:v>871.22500000000002</c:v>
                </c:pt>
                <c:pt idx="10623">
                  <c:v>871.30833333333339</c:v>
                </c:pt>
                <c:pt idx="10624">
                  <c:v>871.39166666666677</c:v>
                </c:pt>
                <c:pt idx="10625">
                  <c:v>871.47500000000002</c:v>
                </c:pt>
                <c:pt idx="10626">
                  <c:v>871.55833333333339</c:v>
                </c:pt>
                <c:pt idx="10627">
                  <c:v>871.63333333333333</c:v>
                </c:pt>
                <c:pt idx="10628">
                  <c:v>871.7166666666667</c:v>
                </c:pt>
                <c:pt idx="10629">
                  <c:v>871.80000000000007</c:v>
                </c:pt>
                <c:pt idx="10630">
                  <c:v>871.88333333333333</c:v>
                </c:pt>
                <c:pt idx="10631">
                  <c:v>871.9666666666667</c:v>
                </c:pt>
                <c:pt idx="10632">
                  <c:v>872.05000000000007</c:v>
                </c:pt>
                <c:pt idx="10633">
                  <c:v>872.13333333333333</c:v>
                </c:pt>
                <c:pt idx="10634">
                  <c:v>872.20833333333337</c:v>
                </c:pt>
                <c:pt idx="10635">
                  <c:v>872.29166666666663</c:v>
                </c:pt>
                <c:pt idx="10636">
                  <c:v>872.375</c:v>
                </c:pt>
                <c:pt idx="10637">
                  <c:v>872.45833333333337</c:v>
                </c:pt>
                <c:pt idx="10638">
                  <c:v>872.54166666666663</c:v>
                </c:pt>
                <c:pt idx="10639">
                  <c:v>872.625</c:v>
                </c:pt>
                <c:pt idx="10640">
                  <c:v>872.69999999999993</c:v>
                </c:pt>
                <c:pt idx="10641">
                  <c:v>872.7833333333333</c:v>
                </c:pt>
                <c:pt idx="10642">
                  <c:v>872.86666666666667</c:v>
                </c:pt>
                <c:pt idx="10643">
                  <c:v>872.94999999999993</c:v>
                </c:pt>
                <c:pt idx="10644">
                  <c:v>873.0333333333333</c:v>
                </c:pt>
                <c:pt idx="10645">
                  <c:v>873.11666666666667</c:v>
                </c:pt>
                <c:pt idx="10646">
                  <c:v>873.19166666666661</c:v>
                </c:pt>
                <c:pt idx="10647">
                  <c:v>873.27499999999998</c:v>
                </c:pt>
                <c:pt idx="10648">
                  <c:v>873.35833333333323</c:v>
                </c:pt>
                <c:pt idx="10649">
                  <c:v>873.44166666666661</c:v>
                </c:pt>
                <c:pt idx="10650">
                  <c:v>873.52499999999998</c:v>
                </c:pt>
                <c:pt idx="10651">
                  <c:v>873.60833333333323</c:v>
                </c:pt>
                <c:pt idx="10652">
                  <c:v>873.69166666666661</c:v>
                </c:pt>
                <c:pt idx="10653">
                  <c:v>873.76666666666677</c:v>
                </c:pt>
                <c:pt idx="10654">
                  <c:v>873.85</c:v>
                </c:pt>
                <c:pt idx="10655">
                  <c:v>873.93333333333339</c:v>
                </c:pt>
                <c:pt idx="10656">
                  <c:v>874.01666666666677</c:v>
                </c:pt>
                <c:pt idx="10657">
                  <c:v>874.1</c:v>
                </c:pt>
                <c:pt idx="10658">
                  <c:v>874.18333333333339</c:v>
                </c:pt>
                <c:pt idx="10659">
                  <c:v>874.25833333333333</c:v>
                </c:pt>
                <c:pt idx="10660">
                  <c:v>874.3416666666667</c:v>
                </c:pt>
                <c:pt idx="10661">
                  <c:v>874.42500000000007</c:v>
                </c:pt>
                <c:pt idx="10662">
                  <c:v>874.50833333333333</c:v>
                </c:pt>
                <c:pt idx="10663">
                  <c:v>874.5916666666667</c:v>
                </c:pt>
                <c:pt idx="10664">
                  <c:v>874.67500000000007</c:v>
                </c:pt>
                <c:pt idx="10665">
                  <c:v>874.75</c:v>
                </c:pt>
                <c:pt idx="10666">
                  <c:v>874.83333333333337</c:v>
                </c:pt>
                <c:pt idx="10667">
                  <c:v>874.91666666666663</c:v>
                </c:pt>
                <c:pt idx="10668">
                  <c:v>875</c:v>
                </c:pt>
                <c:pt idx="10669">
                  <c:v>875.08333333333337</c:v>
                </c:pt>
                <c:pt idx="10670">
                  <c:v>875.16666666666663</c:v>
                </c:pt>
                <c:pt idx="10671">
                  <c:v>875.25</c:v>
                </c:pt>
                <c:pt idx="10672">
                  <c:v>875.32499999999993</c:v>
                </c:pt>
                <c:pt idx="10673">
                  <c:v>875.4083333333333</c:v>
                </c:pt>
                <c:pt idx="10674">
                  <c:v>875.49166666666667</c:v>
                </c:pt>
                <c:pt idx="10675">
                  <c:v>875.57499999999993</c:v>
                </c:pt>
                <c:pt idx="10676">
                  <c:v>875.6583333333333</c:v>
                </c:pt>
                <c:pt idx="10677">
                  <c:v>875.74166666666667</c:v>
                </c:pt>
                <c:pt idx="10678">
                  <c:v>875.81666666666661</c:v>
                </c:pt>
                <c:pt idx="10679">
                  <c:v>875.9</c:v>
                </c:pt>
                <c:pt idx="10680">
                  <c:v>875.98333333333323</c:v>
                </c:pt>
                <c:pt idx="10681">
                  <c:v>876.06666666666661</c:v>
                </c:pt>
                <c:pt idx="10682">
                  <c:v>876.15</c:v>
                </c:pt>
                <c:pt idx="10683">
                  <c:v>876.23333333333323</c:v>
                </c:pt>
                <c:pt idx="10684">
                  <c:v>876.30833333333339</c:v>
                </c:pt>
                <c:pt idx="10685">
                  <c:v>876.39166666666677</c:v>
                </c:pt>
                <c:pt idx="10686">
                  <c:v>876.47500000000002</c:v>
                </c:pt>
                <c:pt idx="10687">
                  <c:v>876.55833333333339</c:v>
                </c:pt>
                <c:pt idx="10688">
                  <c:v>876.64166666666677</c:v>
                </c:pt>
                <c:pt idx="10689">
                  <c:v>876.72500000000002</c:v>
                </c:pt>
                <c:pt idx="10690">
                  <c:v>876.80833333333339</c:v>
                </c:pt>
                <c:pt idx="10691">
                  <c:v>876.88333333333333</c:v>
                </c:pt>
                <c:pt idx="10692">
                  <c:v>876.9666666666667</c:v>
                </c:pt>
                <c:pt idx="10693">
                  <c:v>877.05000000000007</c:v>
                </c:pt>
                <c:pt idx="10694">
                  <c:v>877.13333333333333</c:v>
                </c:pt>
                <c:pt idx="10695">
                  <c:v>877.2166666666667</c:v>
                </c:pt>
                <c:pt idx="10696">
                  <c:v>877.30000000000007</c:v>
                </c:pt>
                <c:pt idx="10697">
                  <c:v>877.375</c:v>
                </c:pt>
                <c:pt idx="10698">
                  <c:v>877.45833333333337</c:v>
                </c:pt>
                <c:pt idx="10699">
                  <c:v>877.54166666666663</c:v>
                </c:pt>
                <c:pt idx="10700">
                  <c:v>877.625</c:v>
                </c:pt>
                <c:pt idx="10701">
                  <c:v>877.70833333333337</c:v>
                </c:pt>
                <c:pt idx="10702">
                  <c:v>877.79166666666663</c:v>
                </c:pt>
                <c:pt idx="10703">
                  <c:v>877.86666666666667</c:v>
                </c:pt>
                <c:pt idx="10704">
                  <c:v>877.94999999999993</c:v>
                </c:pt>
                <c:pt idx="10705">
                  <c:v>878.0333333333333</c:v>
                </c:pt>
                <c:pt idx="10706">
                  <c:v>878.11666666666667</c:v>
                </c:pt>
                <c:pt idx="10707">
                  <c:v>878.19999999999993</c:v>
                </c:pt>
                <c:pt idx="10708">
                  <c:v>878.2833333333333</c:v>
                </c:pt>
                <c:pt idx="10709">
                  <c:v>878.36666666666667</c:v>
                </c:pt>
                <c:pt idx="10710">
                  <c:v>878.44166666666661</c:v>
                </c:pt>
                <c:pt idx="10711">
                  <c:v>878.52499999999998</c:v>
                </c:pt>
                <c:pt idx="10712">
                  <c:v>878.60833333333323</c:v>
                </c:pt>
                <c:pt idx="10713">
                  <c:v>878.69166666666661</c:v>
                </c:pt>
                <c:pt idx="10714">
                  <c:v>878.77499999999998</c:v>
                </c:pt>
                <c:pt idx="10715">
                  <c:v>878.85833333333323</c:v>
                </c:pt>
                <c:pt idx="10716">
                  <c:v>878.93333333333339</c:v>
                </c:pt>
                <c:pt idx="10717">
                  <c:v>879.01666666666677</c:v>
                </c:pt>
                <c:pt idx="10718">
                  <c:v>879.1</c:v>
                </c:pt>
                <c:pt idx="10719">
                  <c:v>879.18333333333339</c:v>
                </c:pt>
                <c:pt idx="10720">
                  <c:v>879.26666666666677</c:v>
                </c:pt>
                <c:pt idx="10721">
                  <c:v>879.35</c:v>
                </c:pt>
                <c:pt idx="10722">
                  <c:v>879.42500000000007</c:v>
                </c:pt>
                <c:pt idx="10723">
                  <c:v>879.50833333333333</c:v>
                </c:pt>
                <c:pt idx="10724">
                  <c:v>879.5916666666667</c:v>
                </c:pt>
                <c:pt idx="10725">
                  <c:v>879.67500000000007</c:v>
                </c:pt>
                <c:pt idx="10726">
                  <c:v>879.75833333333333</c:v>
                </c:pt>
                <c:pt idx="10727">
                  <c:v>879.8416666666667</c:v>
                </c:pt>
                <c:pt idx="10728">
                  <c:v>879.92500000000007</c:v>
                </c:pt>
                <c:pt idx="10729">
                  <c:v>880</c:v>
                </c:pt>
                <c:pt idx="10730">
                  <c:v>880.08333333333337</c:v>
                </c:pt>
                <c:pt idx="10731">
                  <c:v>880.16666666666663</c:v>
                </c:pt>
                <c:pt idx="10732">
                  <c:v>880.25</c:v>
                </c:pt>
                <c:pt idx="10733">
                  <c:v>880.33333333333337</c:v>
                </c:pt>
                <c:pt idx="10734">
                  <c:v>880.41666666666663</c:v>
                </c:pt>
                <c:pt idx="10735">
                  <c:v>880.49166666666667</c:v>
                </c:pt>
                <c:pt idx="10736">
                  <c:v>880.57499999999993</c:v>
                </c:pt>
                <c:pt idx="10737">
                  <c:v>880.6583333333333</c:v>
                </c:pt>
                <c:pt idx="10738">
                  <c:v>880.74166666666667</c:v>
                </c:pt>
                <c:pt idx="10739">
                  <c:v>880.82499999999993</c:v>
                </c:pt>
                <c:pt idx="10740">
                  <c:v>880.9083333333333</c:v>
                </c:pt>
                <c:pt idx="10741">
                  <c:v>880.99166666666667</c:v>
                </c:pt>
                <c:pt idx="10742">
                  <c:v>881.06666666666661</c:v>
                </c:pt>
                <c:pt idx="10743">
                  <c:v>881.15</c:v>
                </c:pt>
                <c:pt idx="10744">
                  <c:v>881.23333333333323</c:v>
                </c:pt>
                <c:pt idx="10745">
                  <c:v>881.31666666666661</c:v>
                </c:pt>
                <c:pt idx="10746">
                  <c:v>881.4</c:v>
                </c:pt>
                <c:pt idx="10747">
                  <c:v>881.48333333333323</c:v>
                </c:pt>
                <c:pt idx="10748">
                  <c:v>881.55833333333339</c:v>
                </c:pt>
                <c:pt idx="10749">
                  <c:v>881.64166666666677</c:v>
                </c:pt>
                <c:pt idx="10750">
                  <c:v>881.72500000000002</c:v>
                </c:pt>
                <c:pt idx="10751">
                  <c:v>881.80833333333339</c:v>
                </c:pt>
                <c:pt idx="10752">
                  <c:v>881.89166666666677</c:v>
                </c:pt>
                <c:pt idx="10753">
                  <c:v>881.97500000000002</c:v>
                </c:pt>
                <c:pt idx="10754">
                  <c:v>882.05000000000007</c:v>
                </c:pt>
                <c:pt idx="10755">
                  <c:v>882.13333333333333</c:v>
                </c:pt>
                <c:pt idx="10756">
                  <c:v>882.2166666666667</c:v>
                </c:pt>
                <c:pt idx="10757">
                  <c:v>882.30000000000007</c:v>
                </c:pt>
                <c:pt idx="10758">
                  <c:v>882.38333333333333</c:v>
                </c:pt>
                <c:pt idx="10759">
                  <c:v>882.4666666666667</c:v>
                </c:pt>
                <c:pt idx="10760">
                  <c:v>882.55000000000007</c:v>
                </c:pt>
                <c:pt idx="10761">
                  <c:v>882.625</c:v>
                </c:pt>
                <c:pt idx="10762">
                  <c:v>882.70833333333337</c:v>
                </c:pt>
                <c:pt idx="10763">
                  <c:v>882.79166666666663</c:v>
                </c:pt>
                <c:pt idx="10764">
                  <c:v>882.875</c:v>
                </c:pt>
                <c:pt idx="10765">
                  <c:v>882.95833333333337</c:v>
                </c:pt>
                <c:pt idx="10766">
                  <c:v>883.04166666666663</c:v>
                </c:pt>
                <c:pt idx="10767">
                  <c:v>883.11666666666667</c:v>
                </c:pt>
                <c:pt idx="10768">
                  <c:v>883.19999999999993</c:v>
                </c:pt>
                <c:pt idx="10769">
                  <c:v>883.2833333333333</c:v>
                </c:pt>
                <c:pt idx="10770">
                  <c:v>883.36666666666667</c:v>
                </c:pt>
                <c:pt idx="10771">
                  <c:v>883.44999999999993</c:v>
                </c:pt>
                <c:pt idx="10772">
                  <c:v>883.5333333333333</c:v>
                </c:pt>
                <c:pt idx="10773">
                  <c:v>883.60833333333323</c:v>
                </c:pt>
                <c:pt idx="10774">
                  <c:v>883.69166666666661</c:v>
                </c:pt>
                <c:pt idx="10775">
                  <c:v>883.77499999999998</c:v>
                </c:pt>
                <c:pt idx="10776">
                  <c:v>883.85833333333323</c:v>
                </c:pt>
                <c:pt idx="10777">
                  <c:v>883.94166666666661</c:v>
                </c:pt>
                <c:pt idx="10778">
                  <c:v>884.02499999999998</c:v>
                </c:pt>
                <c:pt idx="10779">
                  <c:v>884.10833333333323</c:v>
                </c:pt>
                <c:pt idx="10780">
                  <c:v>884.18333333333339</c:v>
                </c:pt>
                <c:pt idx="10781">
                  <c:v>884.26666666666677</c:v>
                </c:pt>
                <c:pt idx="10782">
                  <c:v>884.35</c:v>
                </c:pt>
                <c:pt idx="10783">
                  <c:v>884.43333333333339</c:v>
                </c:pt>
                <c:pt idx="10784">
                  <c:v>884.51666666666677</c:v>
                </c:pt>
                <c:pt idx="10785">
                  <c:v>884.6</c:v>
                </c:pt>
                <c:pt idx="10786">
                  <c:v>884.67500000000007</c:v>
                </c:pt>
                <c:pt idx="10787">
                  <c:v>884.75833333333333</c:v>
                </c:pt>
                <c:pt idx="10788">
                  <c:v>884.8416666666667</c:v>
                </c:pt>
                <c:pt idx="10789">
                  <c:v>884.92500000000007</c:v>
                </c:pt>
                <c:pt idx="10790">
                  <c:v>885.00833333333333</c:v>
                </c:pt>
                <c:pt idx="10791">
                  <c:v>885.0916666666667</c:v>
                </c:pt>
                <c:pt idx="10792">
                  <c:v>885.16666666666663</c:v>
                </c:pt>
                <c:pt idx="10793">
                  <c:v>885.25</c:v>
                </c:pt>
                <c:pt idx="10794">
                  <c:v>885.33333333333337</c:v>
                </c:pt>
                <c:pt idx="10795">
                  <c:v>885.41666666666663</c:v>
                </c:pt>
                <c:pt idx="10796">
                  <c:v>885.5</c:v>
                </c:pt>
                <c:pt idx="10797">
                  <c:v>885.58333333333337</c:v>
                </c:pt>
                <c:pt idx="10798">
                  <c:v>885.66666666666663</c:v>
                </c:pt>
                <c:pt idx="10799">
                  <c:v>885.74166666666667</c:v>
                </c:pt>
                <c:pt idx="10800">
                  <c:v>885.82499999999993</c:v>
                </c:pt>
                <c:pt idx="10801">
                  <c:v>885.9083333333333</c:v>
                </c:pt>
                <c:pt idx="10802">
                  <c:v>885.99166666666667</c:v>
                </c:pt>
                <c:pt idx="10803">
                  <c:v>886.07499999999993</c:v>
                </c:pt>
                <c:pt idx="10804">
                  <c:v>886.1583333333333</c:v>
                </c:pt>
                <c:pt idx="10805">
                  <c:v>886.23333333333323</c:v>
                </c:pt>
                <c:pt idx="10806">
                  <c:v>886.31666666666661</c:v>
                </c:pt>
                <c:pt idx="10807">
                  <c:v>886.4</c:v>
                </c:pt>
                <c:pt idx="10808">
                  <c:v>886.48333333333323</c:v>
                </c:pt>
                <c:pt idx="10809">
                  <c:v>886.56666666666661</c:v>
                </c:pt>
                <c:pt idx="10810">
                  <c:v>886.65</c:v>
                </c:pt>
                <c:pt idx="10811">
                  <c:v>886.72500000000002</c:v>
                </c:pt>
                <c:pt idx="10812">
                  <c:v>886.80833333333339</c:v>
                </c:pt>
                <c:pt idx="10813">
                  <c:v>886.89166666666677</c:v>
                </c:pt>
                <c:pt idx="10814">
                  <c:v>886.97500000000002</c:v>
                </c:pt>
                <c:pt idx="10815">
                  <c:v>887.05833333333339</c:v>
                </c:pt>
                <c:pt idx="10816">
                  <c:v>887.14166666666677</c:v>
                </c:pt>
                <c:pt idx="10817">
                  <c:v>887.22500000000002</c:v>
                </c:pt>
                <c:pt idx="10818">
                  <c:v>887.30000000000007</c:v>
                </c:pt>
                <c:pt idx="10819">
                  <c:v>887.38333333333333</c:v>
                </c:pt>
                <c:pt idx="10820">
                  <c:v>887.4666666666667</c:v>
                </c:pt>
                <c:pt idx="10821">
                  <c:v>887.55000000000007</c:v>
                </c:pt>
                <c:pt idx="10822">
                  <c:v>887.63333333333333</c:v>
                </c:pt>
                <c:pt idx="10823">
                  <c:v>887.7166666666667</c:v>
                </c:pt>
                <c:pt idx="10824">
                  <c:v>887.79166666666663</c:v>
                </c:pt>
                <c:pt idx="10825">
                  <c:v>887.875</c:v>
                </c:pt>
                <c:pt idx="10826">
                  <c:v>887.95833333333337</c:v>
                </c:pt>
                <c:pt idx="10827">
                  <c:v>888.04166666666663</c:v>
                </c:pt>
                <c:pt idx="10828">
                  <c:v>888.125</c:v>
                </c:pt>
                <c:pt idx="10829">
                  <c:v>888.20833333333337</c:v>
                </c:pt>
                <c:pt idx="10830">
                  <c:v>888.2833333333333</c:v>
                </c:pt>
                <c:pt idx="10831">
                  <c:v>888.36666666666667</c:v>
                </c:pt>
                <c:pt idx="10832">
                  <c:v>888.44999999999993</c:v>
                </c:pt>
                <c:pt idx="10833">
                  <c:v>888.5333333333333</c:v>
                </c:pt>
                <c:pt idx="10834">
                  <c:v>888.61666666666667</c:v>
                </c:pt>
                <c:pt idx="10835">
                  <c:v>888.69999999999993</c:v>
                </c:pt>
                <c:pt idx="10836">
                  <c:v>888.7833333333333</c:v>
                </c:pt>
                <c:pt idx="10837">
                  <c:v>888.85833333333323</c:v>
                </c:pt>
                <c:pt idx="10838">
                  <c:v>888.94166666666661</c:v>
                </c:pt>
                <c:pt idx="10839">
                  <c:v>889.02499999999998</c:v>
                </c:pt>
                <c:pt idx="10840">
                  <c:v>889.10833333333323</c:v>
                </c:pt>
                <c:pt idx="10841">
                  <c:v>889.19166666666661</c:v>
                </c:pt>
                <c:pt idx="10842">
                  <c:v>889.27499999999998</c:v>
                </c:pt>
                <c:pt idx="10843">
                  <c:v>889.35</c:v>
                </c:pt>
                <c:pt idx="10844">
                  <c:v>889.43333333333339</c:v>
                </c:pt>
                <c:pt idx="10845">
                  <c:v>889.51666666666677</c:v>
                </c:pt>
                <c:pt idx="10846">
                  <c:v>889.6</c:v>
                </c:pt>
                <c:pt idx="10847">
                  <c:v>889.68333333333339</c:v>
                </c:pt>
                <c:pt idx="10848">
                  <c:v>889.76666666666677</c:v>
                </c:pt>
                <c:pt idx="10849">
                  <c:v>889.8416666666667</c:v>
                </c:pt>
                <c:pt idx="10850">
                  <c:v>889.92500000000007</c:v>
                </c:pt>
                <c:pt idx="10851">
                  <c:v>890.00833333333333</c:v>
                </c:pt>
                <c:pt idx="10852">
                  <c:v>890.0916666666667</c:v>
                </c:pt>
                <c:pt idx="10853">
                  <c:v>890.17500000000007</c:v>
                </c:pt>
                <c:pt idx="10854">
                  <c:v>890.25833333333333</c:v>
                </c:pt>
                <c:pt idx="10855">
                  <c:v>890.3416666666667</c:v>
                </c:pt>
                <c:pt idx="10856">
                  <c:v>890.41666666666663</c:v>
                </c:pt>
                <c:pt idx="10857">
                  <c:v>890.5</c:v>
                </c:pt>
                <c:pt idx="10858">
                  <c:v>890.58333333333337</c:v>
                </c:pt>
                <c:pt idx="10859">
                  <c:v>890.66666666666663</c:v>
                </c:pt>
                <c:pt idx="10860">
                  <c:v>890.75</c:v>
                </c:pt>
                <c:pt idx="10861">
                  <c:v>890.83333333333337</c:v>
                </c:pt>
                <c:pt idx="10862">
                  <c:v>890.9083333333333</c:v>
                </c:pt>
                <c:pt idx="10863">
                  <c:v>890.99166666666667</c:v>
                </c:pt>
                <c:pt idx="10864">
                  <c:v>891.07499999999993</c:v>
                </c:pt>
                <c:pt idx="10865">
                  <c:v>891.1583333333333</c:v>
                </c:pt>
                <c:pt idx="10866">
                  <c:v>891.24166666666667</c:v>
                </c:pt>
                <c:pt idx="10867">
                  <c:v>891.32499999999993</c:v>
                </c:pt>
                <c:pt idx="10868">
                  <c:v>891.4083333333333</c:v>
                </c:pt>
                <c:pt idx="10869">
                  <c:v>891.48333333333323</c:v>
                </c:pt>
                <c:pt idx="10870">
                  <c:v>891.56666666666661</c:v>
                </c:pt>
                <c:pt idx="10871">
                  <c:v>891.65</c:v>
                </c:pt>
                <c:pt idx="10872">
                  <c:v>891.73333333333323</c:v>
                </c:pt>
                <c:pt idx="10873">
                  <c:v>891.81666666666661</c:v>
                </c:pt>
                <c:pt idx="10874">
                  <c:v>891.9</c:v>
                </c:pt>
                <c:pt idx="10875">
                  <c:v>891.97500000000002</c:v>
                </c:pt>
                <c:pt idx="10876">
                  <c:v>892.05833333333339</c:v>
                </c:pt>
                <c:pt idx="10877">
                  <c:v>892.14166666666677</c:v>
                </c:pt>
                <c:pt idx="10878">
                  <c:v>892.22500000000002</c:v>
                </c:pt>
                <c:pt idx="10879">
                  <c:v>892.30833333333339</c:v>
                </c:pt>
                <c:pt idx="10880">
                  <c:v>892.39166666666677</c:v>
                </c:pt>
                <c:pt idx="10881">
                  <c:v>892.4666666666667</c:v>
                </c:pt>
                <c:pt idx="10882">
                  <c:v>892.55000000000007</c:v>
                </c:pt>
                <c:pt idx="10883">
                  <c:v>892.63333333333333</c:v>
                </c:pt>
                <c:pt idx="10884">
                  <c:v>892.7166666666667</c:v>
                </c:pt>
                <c:pt idx="10885">
                  <c:v>892.80000000000007</c:v>
                </c:pt>
                <c:pt idx="10886">
                  <c:v>892.88333333333333</c:v>
                </c:pt>
                <c:pt idx="10887">
                  <c:v>892.9666666666667</c:v>
                </c:pt>
                <c:pt idx="10888">
                  <c:v>893.04166666666663</c:v>
                </c:pt>
                <c:pt idx="10889">
                  <c:v>893.125</c:v>
                </c:pt>
                <c:pt idx="10890">
                  <c:v>893.20833333333337</c:v>
                </c:pt>
                <c:pt idx="10891">
                  <c:v>893.29166666666663</c:v>
                </c:pt>
                <c:pt idx="10892">
                  <c:v>893.375</c:v>
                </c:pt>
                <c:pt idx="10893">
                  <c:v>893.45833333333337</c:v>
                </c:pt>
                <c:pt idx="10894">
                  <c:v>893.5333333333333</c:v>
                </c:pt>
                <c:pt idx="10895">
                  <c:v>893.61666666666667</c:v>
                </c:pt>
                <c:pt idx="10896">
                  <c:v>893.69999999999993</c:v>
                </c:pt>
                <c:pt idx="10897">
                  <c:v>893.7833333333333</c:v>
                </c:pt>
                <c:pt idx="10898">
                  <c:v>893.86666666666667</c:v>
                </c:pt>
                <c:pt idx="10899">
                  <c:v>893.94999999999993</c:v>
                </c:pt>
                <c:pt idx="10900">
                  <c:v>894.02499999999998</c:v>
                </c:pt>
                <c:pt idx="10901">
                  <c:v>894.10833333333323</c:v>
                </c:pt>
                <c:pt idx="10902">
                  <c:v>894.19166666666661</c:v>
                </c:pt>
                <c:pt idx="10903">
                  <c:v>894.27499999999998</c:v>
                </c:pt>
                <c:pt idx="10904">
                  <c:v>894.35833333333323</c:v>
                </c:pt>
                <c:pt idx="10905">
                  <c:v>894.44166666666661</c:v>
                </c:pt>
                <c:pt idx="10906">
                  <c:v>894.52499999999998</c:v>
                </c:pt>
                <c:pt idx="10907">
                  <c:v>894.6</c:v>
                </c:pt>
                <c:pt idx="10908">
                  <c:v>894.68333333333339</c:v>
                </c:pt>
                <c:pt idx="10909">
                  <c:v>894.76666666666677</c:v>
                </c:pt>
                <c:pt idx="10910">
                  <c:v>894.85</c:v>
                </c:pt>
                <c:pt idx="10911">
                  <c:v>894.93333333333339</c:v>
                </c:pt>
                <c:pt idx="10912">
                  <c:v>895.01666666666677</c:v>
                </c:pt>
                <c:pt idx="10913">
                  <c:v>895.0916666666667</c:v>
                </c:pt>
                <c:pt idx="10914">
                  <c:v>895.17500000000007</c:v>
                </c:pt>
                <c:pt idx="10915">
                  <c:v>895.25833333333333</c:v>
                </c:pt>
                <c:pt idx="10916">
                  <c:v>895.3416666666667</c:v>
                </c:pt>
                <c:pt idx="10917">
                  <c:v>895.42500000000007</c:v>
                </c:pt>
                <c:pt idx="10918">
                  <c:v>895.50833333333333</c:v>
                </c:pt>
                <c:pt idx="10919">
                  <c:v>895.58333333333337</c:v>
                </c:pt>
                <c:pt idx="10920">
                  <c:v>895.66666666666663</c:v>
                </c:pt>
                <c:pt idx="10921">
                  <c:v>895.75</c:v>
                </c:pt>
                <c:pt idx="10922">
                  <c:v>895.83333333333337</c:v>
                </c:pt>
                <c:pt idx="10923">
                  <c:v>895.91666666666663</c:v>
                </c:pt>
                <c:pt idx="10924">
                  <c:v>896</c:v>
                </c:pt>
                <c:pt idx="10925">
                  <c:v>896.08333333333337</c:v>
                </c:pt>
                <c:pt idx="10926">
                  <c:v>896.1583333333333</c:v>
                </c:pt>
                <c:pt idx="10927">
                  <c:v>896.24166666666667</c:v>
                </c:pt>
                <c:pt idx="10928">
                  <c:v>896.32499999999993</c:v>
                </c:pt>
                <c:pt idx="10929">
                  <c:v>896.4083333333333</c:v>
                </c:pt>
                <c:pt idx="10930">
                  <c:v>896.49166666666667</c:v>
                </c:pt>
                <c:pt idx="10931">
                  <c:v>896.57499999999993</c:v>
                </c:pt>
                <c:pt idx="10932">
                  <c:v>896.65</c:v>
                </c:pt>
                <c:pt idx="10933">
                  <c:v>896.73333333333323</c:v>
                </c:pt>
                <c:pt idx="10934">
                  <c:v>896.81666666666661</c:v>
                </c:pt>
                <c:pt idx="10935">
                  <c:v>896.9</c:v>
                </c:pt>
                <c:pt idx="10936">
                  <c:v>896.98333333333323</c:v>
                </c:pt>
                <c:pt idx="10937">
                  <c:v>897.06666666666661</c:v>
                </c:pt>
                <c:pt idx="10938">
                  <c:v>897.14166666666677</c:v>
                </c:pt>
                <c:pt idx="10939">
                  <c:v>897.22500000000002</c:v>
                </c:pt>
                <c:pt idx="10940">
                  <c:v>897.30833333333339</c:v>
                </c:pt>
                <c:pt idx="10941">
                  <c:v>897.39166666666677</c:v>
                </c:pt>
                <c:pt idx="10942">
                  <c:v>897.47500000000002</c:v>
                </c:pt>
                <c:pt idx="10943">
                  <c:v>897.55833333333339</c:v>
                </c:pt>
                <c:pt idx="10944">
                  <c:v>897.64166666666677</c:v>
                </c:pt>
                <c:pt idx="10945">
                  <c:v>897.7166666666667</c:v>
                </c:pt>
                <c:pt idx="10946">
                  <c:v>897.80000000000007</c:v>
                </c:pt>
                <c:pt idx="10947">
                  <c:v>897.88333333333333</c:v>
                </c:pt>
                <c:pt idx="10948">
                  <c:v>897.9666666666667</c:v>
                </c:pt>
                <c:pt idx="10949">
                  <c:v>898.05000000000007</c:v>
                </c:pt>
                <c:pt idx="10950">
                  <c:v>898.13333333333333</c:v>
                </c:pt>
                <c:pt idx="10951">
                  <c:v>898.20833333333337</c:v>
                </c:pt>
                <c:pt idx="10952">
                  <c:v>898.29166666666663</c:v>
                </c:pt>
                <c:pt idx="10953">
                  <c:v>898.375</c:v>
                </c:pt>
                <c:pt idx="10954">
                  <c:v>898.45833333333337</c:v>
                </c:pt>
                <c:pt idx="10955">
                  <c:v>898.54166666666663</c:v>
                </c:pt>
                <c:pt idx="10956">
                  <c:v>898.625</c:v>
                </c:pt>
                <c:pt idx="10957">
                  <c:v>898.69999999999993</c:v>
                </c:pt>
                <c:pt idx="10958">
                  <c:v>898.7833333333333</c:v>
                </c:pt>
                <c:pt idx="10959">
                  <c:v>898.86666666666667</c:v>
                </c:pt>
                <c:pt idx="10960">
                  <c:v>898.94999999999993</c:v>
                </c:pt>
                <c:pt idx="10961">
                  <c:v>899.0333333333333</c:v>
                </c:pt>
                <c:pt idx="10962">
                  <c:v>899.11666666666667</c:v>
                </c:pt>
                <c:pt idx="10963">
                  <c:v>899.19999999999993</c:v>
                </c:pt>
                <c:pt idx="10964">
                  <c:v>899.27499999999998</c:v>
                </c:pt>
                <c:pt idx="10965">
                  <c:v>899.35833333333323</c:v>
                </c:pt>
                <c:pt idx="10966">
                  <c:v>899.44166666666661</c:v>
                </c:pt>
                <c:pt idx="10967">
                  <c:v>899.52499999999998</c:v>
                </c:pt>
                <c:pt idx="10968">
                  <c:v>899.60833333333323</c:v>
                </c:pt>
                <c:pt idx="10969">
                  <c:v>899.69166666666661</c:v>
                </c:pt>
                <c:pt idx="10970">
                  <c:v>899.76666666666677</c:v>
                </c:pt>
                <c:pt idx="10971">
                  <c:v>899.85</c:v>
                </c:pt>
                <c:pt idx="10972">
                  <c:v>899.93333333333339</c:v>
                </c:pt>
                <c:pt idx="10973">
                  <c:v>900.01666666666677</c:v>
                </c:pt>
                <c:pt idx="10974">
                  <c:v>900.1</c:v>
                </c:pt>
                <c:pt idx="10975">
                  <c:v>900.18333333333339</c:v>
                </c:pt>
                <c:pt idx="10976">
                  <c:v>900.25833333333333</c:v>
                </c:pt>
                <c:pt idx="10977">
                  <c:v>900.3416666666667</c:v>
                </c:pt>
                <c:pt idx="10978">
                  <c:v>900.42500000000007</c:v>
                </c:pt>
                <c:pt idx="10979">
                  <c:v>900.50833333333333</c:v>
                </c:pt>
                <c:pt idx="10980">
                  <c:v>900.5916666666667</c:v>
                </c:pt>
                <c:pt idx="10981">
                  <c:v>900.67500000000007</c:v>
                </c:pt>
                <c:pt idx="10982">
                  <c:v>900.75833333333333</c:v>
                </c:pt>
                <c:pt idx="10983">
                  <c:v>900.83333333333337</c:v>
                </c:pt>
                <c:pt idx="10984">
                  <c:v>900.91666666666663</c:v>
                </c:pt>
                <c:pt idx="10985">
                  <c:v>901</c:v>
                </c:pt>
                <c:pt idx="10986">
                  <c:v>901.08333333333337</c:v>
                </c:pt>
                <c:pt idx="10987">
                  <c:v>901.16666666666663</c:v>
                </c:pt>
                <c:pt idx="10988">
                  <c:v>901.25</c:v>
                </c:pt>
                <c:pt idx="10989">
                  <c:v>901.32499999999993</c:v>
                </c:pt>
                <c:pt idx="10990">
                  <c:v>901.4083333333333</c:v>
                </c:pt>
                <c:pt idx="10991">
                  <c:v>901.49166666666667</c:v>
                </c:pt>
                <c:pt idx="10992">
                  <c:v>901.57499999999993</c:v>
                </c:pt>
                <c:pt idx="10993">
                  <c:v>901.6583333333333</c:v>
                </c:pt>
                <c:pt idx="10994">
                  <c:v>901.74166666666667</c:v>
                </c:pt>
                <c:pt idx="10995">
                  <c:v>901.82499999999993</c:v>
                </c:pt>
                <c:pt idx="10996">
                  <c:v>901.9</c:v>
                </c:pt>
                <c:pt idx="10997">
                  <c:v>901.98333333333323</c:v>
                </c:pt>
                <c:pt idx="10998">
                  <c:v>902.06666666666661</c:v>
                </c:pt>
                <c:pt idx="10999">
                  <c:v>902.15</c:v>
                </c:pt>
                <c:pt idx="11000">
                  <c:v>902.23333333333323</c:v>
                </c:pt>
                <c:pt idx="11001">
                  <c:v>902.31666666666661</c:v>
                </c:pt>
                <c:pt idx="11002">
                  <c:v>902.39166666666677</c:v>
                </c:pt>
                <c:pt idx="11003">
                  <c:v>902.47500000000002</c:v>
                </c:pt>
                <c:pt idx="11004">
                  <c:v>902.55833333333339</c:v>
                </c:pt>
                <c:pt idx="11005">
                  <c:v>902.64166666666677</c:v>
                </c:pt>
                <c:pt idx="11006">
                  <c:v>902.72500000000002</c:v>
                </c:pt>
                <c:pt idx="11007">
                  <c:v>902.80833333333339</c:v>
                </c:pt>
                <c:pt idx="11008">
                  <c:v>902.88333333333333</c:v>
                </c:pt>
                <c:pt idx="11009">
                  <c:v>902.9666666666667</c:v>
                </c:pt>
                <c:pt idx="11010">
                  <c:v>903.05000000000007</c:v>
                </c:pt>
                <c:pt idx="11011">
                  <c:v>903.13333333333333</c:v>
                </c:pt>
                <c:pt idx="11012">
                  <c:v>903.2166666666667</c:v>
                </c:pt>
                <c:pt idx="11013">
                  <c:v>903.30000000000007</c:v>
                </c:pt>
                <c:pt idx="11014">
                  <c:v>903.38333333333333</c:v>
                </c:pt>
                <c:pt idx="11015">
                  <c:v>903.45833333333337</c:v>
                </c:pt>
                <c:pt idx="11016">
                  <c:v>903.54166666666663</c:v>
                </c:pt>
                <c:pt idx="11017">
                  <c:v>903.625</c:v>
                </c:pt>
                <c:pt idx="11018">
                  <c:v>903.70833333333337</c:v>
                </c:pt>
                <c:pt idx="11019">
                  <c:v>903.79166666666663</c:v>
                </c:pt>
                <c:pt idx="11020">
                  <c:v>903.875</c:v>
                </c:pt>
                <c:pt idx="11021">
                  <c:v>903.94999999999993</c:v>
                </c:pt>
                <c:pt idx="11022">
                  <c:v>904.0333333333333</c:v>
                </c:pt>
                <c:pt idx="11023">
                  <c:v>904.11666666666667</c:v>
                </c:pt>
                <c:pt idx="11024">
                  <c:v>904.19999999999993</c:v>
                </c:pt>
                <c:pt idx="11025">
                  <c:v>904.2833333333333</c:v>
                </c:pt>
                <c:pt idx="11026">
                  <c:v>904.36666666666667</c:v>
                </c:pt>
                <c:pt idx="11027">
                  <c:v>904.44166666666661</c:v>
                </c:pt>
                <c:pt idx="11028">
                  <c:v>904.52499999999998</c:v>
                </c:pt>
                <c:pt idx="11029">
                  <c:v>904.60833333333323</c:v>
                </c:pt>
                <c:pt idx="11030">
                  <c:v>904.69166666666661</c:v>
                </c:pt>
                <c:pt idx="11031">
                  <c:v>904.77499999999998</c:v>
                </c:pt>
                <c:pt idx="11032">
                  <c:v>904.85833333333323</c:v>
                </c:pt>
                <c:pt idx="11033">
                  <c:v>904.94166666666661</c:v>
                </c:pt>
                <c:pt idx="11034">
                  <c:v>905.01666666666677</c:v>
                </c:pt>
                <c:pt idx="11035">
                  <c:v>905.1</c:v>
                </c:pt>
                <c:pt idx="11036">
                  <c:v>905.18333333333339</c:v>
                </c:pt>
                <c:pt idx="11037">
                  <c:v>905.26666666666677</c:v>
                </c:pt>
                <c:pt idx="11038">
                  <c:v>905.35</c:v>
                </c:pt>
                <c:pt idx="11039">
                  <c:v>905.43333333333339</c:v>
                </c:pt>
                <c:pt idx="11040">
                  <c:v>905.50833333333333</c:v>
                </c:pt>
                <c:pt idx="11041">
                  <c:v>905.5916666666667</c:v>
                </c:pt>
                <c:pt idx="11042">
                  <c:v>905.67500000000007</c:v>
                </c:pt>
                <c:pt idx="11043">
                  <c:v>905.75833333333333</c:v>
                </c:pt>
                <c:pt idx="11044">
                  <c:v>905.8416666666667</c:v>
                </c:pt>
                <c:pt idx="11045">
                  <c:v>905.92500000000007</c:v>
                </c:pt>
                <c:pt idx="11046">
                  <c:v>906</c:v>
                </c:pt>
                <c:pt idx="11047">
                  <c:v>906.08333333333337</c:v>
                </c:pt>
                <c:pt idx="11048">
                  <c:v>906.16666666666663</c:v>
                </c:pt>
                <c:pt idx="11049">
                  <c:v>906.25</c:v>
                </c:pt>
                <c:pt idx="11050">
                  <c:v>906.33333333333337</c:v>
                </c:pt>
                <c:pt idx="11051">
                  <c:v>906.41666666666663</c:v>
                </c:pt>
                <c:pt idx="11052">
                  <c:v>906.5</c:v>
                </c:pt>
                <c:pt idx="11053">
                  <c:v>906.57499999999993</c:v>
                </c:pt>
                <c:pt idx="11054">
                  <c:v>906.6583333333333</c:v>
                </c:pt>
                <c:pt idx="11055">
                  <c:v>906.74166666666667</c:v>
                </c:pt>
                <c:pt idx="11056">
                  <c:v>906.82499999999993</c:v>
                </c:pt>
                <c:pt idx="11057">
                  <c:v>906.9083333333333</c:v>
                </c:pt>
                <c:pt idx="11058">
                  <c:v>906.99166666666667</c:v>
                </c:pt>
                <c:pt idx="11059">
                  <c:v>907.06666666666661</c:v>
                </c:pt>
                <c:pt idx="11060">
                  <c:v>907.15</c:v>
                </c:pt>
                <c:pt idx="11061">
                  <c:v>907.23333333333323</c:v>
                </c:pt>
                <c:pt idx="11062">
                  <c:v>907.31666666666661</c:v>
                </c:pt>
                <c:pt idx="11063">
                  <c:v>907.4</c:v>
                </c:pt>
                <c:pt idx="11064">
                  <c:v>907.48333333333323</c:v>
                </c:pt>
                <c:pt idx="11065">
                  <c:v>907.55833333333339</c:v>
                </c:pt>
                <c:pt idx="11066">
                  <c:v>907.64166666666677</c:v>
                </c:pt>
                <c:pt idx="11067">
                  <c:v>907.72500000000002</c:v>
                </c:pt>
                <c:pt idx="11068">
                  <c:v>907.80833333333339</c:v>
                </c:pt>
                <c:pt idx="11069">
                  <c:v>907.89166666666677</c:v>
                </c:pt>
                <c:pt idx="11070">
                  <c:v>907.97500000000002</c:v>
                </c:pt>
                <c:pt idx="11071">
                  <c:v>908.05833333333339</c:v>
                </c:pt>
                <c:pt idx="11072">
                  <c:v>908.13333333333333</c:v>
                </c:pt>
                <c:pt idx="11073">
                  <c:v>908.2166666666667</c:v>
                </c:pt>
                <c:pt idx="11074">
                  <c:v>908.30000000000007</c:v>
                </c:pt>
                <c:pt idx="11075">
                  <c:v>908.38333333333333</c:v>
                </c:pt>
                <c:pt idx="11076">
                  <c:v>908.4666666666667</c:v>
                </c:pt>
                <c:pt idx="11077">
                  <c:v>908.55000000000007</c:v>
                </c:pt>
                <c:pt idx="11078">
                  <c:v>908.625</c:v>
                </c:pt>
                <c:pt idx="11079">
                  <c:v>908.70833333333337</c:v>
                </c:pt>
                <c:pt idx="11080">
                  <c:v>908.79166666666663</c:v>
                </c:pt>
                <c:pt idx="11081">
                  <c:v>908.875</c:v>
                </c:pt>
                <c:pt idx="11082">
                  <c:v>908.95833333333337</c:v>
                </c:pt>
                <c:pt idx="11083">
                  <c:v>909.04166666666663</c:v>
                </c:pt>
                <c:pt idx="11084">
                  <c:v>909.11666666666667</c:v>
                </c:pt>
                <c:pt idx="11085">
                  <c:v>909.19999999999993</c:v>
                </c:pt>
                <c:pt idx="11086">
                  <c:v>909.2833333333333</c:v>
                </c:pt>
                <c:pt idx="11087">
                  <c:v>909.36666666666667</c:v>
                </c:pt>
                <c:pt idx="11088">
                  <c:v>909.44999999999993</c:v>
                </c:pt>
                <c:pt idx="11089">
                  <c:v>909.5333333333333</c:v>
                </c:pt>
                <c:pt idx="11090">
                  <c:v>909.61666666666667</c:v>
                </c:pt>
                <c:pt idx="11091">
                  <c:v>909.69166666666661</c:v>
                </c:pt>
                <c:pt idx="11092">
                  <c:v>909.77499999999998</c:v>
                </c:pt>
                <c:pt idx="11093">
                  <c:v>909.85833333333323</c:v>
                </c:pt>
                <c:pt idx="11094">
                  <c:v>909.94166666666661</c:v>
                </c:pt>
                <c:pt idx="11095">
                  <c:v>910.02499999999998</c:v>
                </c:pt>
                <c:pt idx="11096">
                  <c:v>910.10833333333323</c:v>
                </c:pt>
                <c:pt idx="11097">
                  <c:v>910.18333333333339</c:v>
                </c:pt>
                <c:pt idx="11098">
                  <c:v>910.26666666666677</c:v>
                </c:pt>
                <c:pt idx="11099">
                  <c:v>910.35</c:v>
                </c:pt>
                <c:pt idx="11100">
                  <c:v>910.43333333333339</c:v>
                </c:pt>
                <c:pt idx="11101">
                  <c:v>910.51666666666677</c:v>
                </c:pt>
                <c:pt idx="11102">
                  <c:v>910.6</c:v>
                </c:pt>
                <c:pt idx="11103">
                  <c:v>910.67500000000007</c:v>
                </c:pt>
                <c:pt idx="11104">
                  <c:v>910.75833333333333</c:v>
                </c:pt>
                <c:pt idx="11105">
                  <c:v>910.8416666666667</c:v>
                </c:pt>
                <c:pt idx="11106">
                  <c:v>910.92500000000007</c:v>
                </c:pt>
                <c:pt idx="11107">
                  <c:v>911.00833333333333</c:v>
                </c:pt>
                <c:pt idx="11108">
                  <c:v>911.0916666666667</c:v>
                </c:pt>
                <c:pt idx="11109">
                  <c:v>911.17500000000007</c:v>
                </c:pt>
                <c:pt idx="11110">
                  <c:v>911.25</c:v>
                </c:pt>
                <c:pt idx="11111">
                  <c:v>911.33333333333337</c:v>
                </c:pt>
                <c:pt idx="11112">
                  <c:v>911.41666666666663</c:v>
                </c:pt>
                <c:pt idx="11113">
                  <c:v>911.5</c:v>
                </c:pt>
                <c:pt idx="11114">
                  <c:v>911.58333333333337</c:v>
                </c:pt>
                <c:pt idx="11115">
                  <c:v>911.66666666666663</c:v>
                </c:pt>
                <c:pt idx="11116">
                  <c:v>911.74166666666667</c:v>
                </c:pt>
                <c:pt idx="11117">
                  <c:v>911.82499999999993</c:v>
                </c:pt>
                <c:pt idx="11118">
                  <c:v>911.9083333333333</c:v>
                </c:pt>
                <c:pt idx="11119">
                  <c:v>911.99166666666667</c:v>
                </c:pt>
                <c:pt idx="11120">
                  <c:v>912.07499999999993</c:v>
                </c:pt>
                <c:pt idx="11121">
                  <c:v>912.1583333333333</c:v>
                </c:pt>
                <c:pt idx="11122">
                  <c:v>912.24166666666667</c:v>
                </c:pt>
                <c:pt idx="11123">
                  <c:v>912.31666666666661</c:v>
                </c:pt>
                <c:pt idx="11124">
                  <c:v>912.4</c:v>
                </c:pt>
                <c:pt idx="11125">
                  <c:v>912.48333333333323</c:v>
                </c:pt>
                <c:pt idx="11126">
                  <c:v>912.56666666666661</c:v>
                </c:pt>
                <c:pt idx="11127">
                  <c:v>912.65</c:v>
                </c:pt>
                <c:pt idx="11128">
                  <c:v>912.73333333333323</c:v>
                </c:pt>
                <c:pt idx="11129">
                  <c:v>912.80833333333339</c:v>
                </c:pt>
                <c:pt idx="11130">
                  <c:v>912.89166666666677</c:v>
                </c:pt>
                <c:pt idx="11131">
                  <c:v>912.97500000000002</c:v>
                </c:pt>
                <c:pt idx="11132">
                  <c:v>913.05833333333339</c:v>
                </c:pt>
                <c:pt idx="11133">
                  <c:v>913.14166666666677</c:v>
                </c:pt>
                <c:pt idx="11134">
                  <c:v>913.22500000000002</c:v>
                </c:pt>
                <c:pt idx="11135">
                  <c:v>913.30000000000007</c:v>
                </c:pt>
                <c:pt idx="11136">
                  <c:v>913.38333333333333</c:v>
                </c:pt>
                <c:pt idx="11137">
                  <c:v>913.4666666666667</c:v>
                </c:pt>
                <c:pt idx="11138">
                  <c:v>913.55000000000007</c:v>
                </c:pt>
                <c:pt idx="11139">
                  <c:v>913.63333333333333</c:v>
                </c:pt>
                <c:pt idx="11140">
                  <c:v>913.7166666666667</c:v>
                </c:pt>
                <c:pt idx="11141">
                  <c:v>913.80000000000007</c:v>
                </c:pt>
                <c:pt idx="11142">
                  <c:v>913.875</c:v>
                </c:pt>
                <c:pt idx="11143">
                  <c:v>913.95833333333337</c:v>
                </c:pt>
                <c:pt idx="11144">
                  <c:v>914.04166666666663</c:v>
                </c:pt>
                <c:pt idx="11145">
                  <c:v>914.125</c:v>
                </c:pt>
                <c:pt idx="11146">
                  <c:v>914.20833333333337</c:v>
                </c:pt>
                <c:pt idx="11147">
                  <c:v>914.29166666666663</c:v>
                </c:pt>
                <c:pt idx="11148">
                  <c:v>914.36666666666667</c:v>
                </c:pt>
                <c:pt idx="11149">
                  <c:v>914.44999999999993</c:v>
                </c:pt>
                <c:pt idx="11150">
                  <c:v>914.5333333333333</c:v>
                </c:pt>
                <c:pt idx="11151">
                  <c:v>914.61666666666667</c:v>
                </c:pt>
                <c:pt idx="11152">
                  <c:v>914.69999999999993</c:v>
                </c:pt>
                <c:pt idx="11153">
                  <c:v>914.7833333333333</c:v>
                </c:pt>
                <c:pt idx="11154">
                  <c:v>914.85833333333323</c:v>
                </c:pt>
                <c:pt idx="11155">
                  <c:v>914.94166666666661</c:v>
                </c:pt>
                <c:pt idx="11156">
                  <c:v>915.02499999999998</c:v>
                </c:pt>
                <c:pt idx="11157">
                  <c:v>915.10833333333323</c:v>
                </c:pt>
                <c:pt idx="11158">
                  <c:v>915.19166666666661</c:v>
                </c:pt>
                <c:pt idx="11159">
                  <c:v>915.27499999999998</c:v>
                </c:pt>
                <c:pt idx="11160">
                  <c:v>915.35833333333323</c:v>
                </c:pt>
                <c:pt idx="11161">
                  <c:v>915.43333333333339</c:v>
                </c:pt>
                <c:pt idx="11162">
                  <c:v>915.51666666666677</c:v>
                </c:pt>
                <c:pt idx="11163">
                  <c:v>915.6</c:v>
                </c:pt>
                <c:pt idx="11164">
                  <c:v>915.68333333333339</c:v>
                </c:pt>
                <c:pt idx="11165">
                  <c:v>915.76666666666677</c:v>
                </c:pt>
                <c:pt idx="11166">
                  <c:v>915.85</c:v>
                </c:pt>
                <c:pt idx="11167">
                  <c:v>915.92500000000007</c:v>
                </c:pt>
                <c:pt idx="11168">
                  <c:v>916.00833333333333</c:v>
                </c:pt>
                <c:pt idx="11169">
                  <c:v>916.0916666666667</c:v>
                </c:pt>
                <c:pt idx="11170">
                  <c:v>916.17500000000007</c:v>
                </c:pt>
                <c:pt idx="11171">
                  <c:v>916.25833333333333</c:v>
                </c:pt>
                <c:pt idx="11172">
                  <c:v>916.3416666666667</c:v>
                </c:pt>
                <c:pt idx="11173">
                  <c:v>916.41666666666663</c:v>
                </c:pt>
                <c:pt idx="11174">
                  <c:v>916.5</c:v>
                </c:pt>
                <c:pt idx="11175">
                  <c:v>916.58333333333337</c:v>
                </c:pt>
                <c:pt idx="11176">
                  <c:v>916.66666666666663</c:v>
                </c:pt>
                <c:pt idx="11177">
                  <c:v>916.75</c:v>
                </c:pt>
                <c:pt idx="11178">
                  <c:v>916.83333333333337</c:v>
                </c:pt>
                <c:pt idx="11179">
                  <c:v>916.91666666666663</c:v>
                </c:pt>
                <c:pt idx="11180">
                  <c:v>916.99166666666667</c:v>
                </c:pt>
                <c:pt idx="11181">
                  <c:v>917.07499999999993</c:v>
                </c:pt>
                <c:pt idx="11182">
                  <c:v>917.1583333333333</c:v>
                </c:pt>
                <c:pt idx="11183">
                  <c:v>917.24166666666667</c:v>
                </c:pt>
                <c:pt idx="11184">
                  <c:v>917.32499999999993</c:v>
                </c:pt>
                <c:pt idx="11185">
                  <c:v>917.4083333333333</c:v>
                </c:pt>
                <c:pt idx="11186">
                  <c:v>917.48333333333323</c:v>
                </c:pt>
                <c:pt idx="11187">
                  <c:v>917.56666666666661</c:v>
                </c:pt>
                <c:pt idx="11188">
                  <c:v>917.65</c:v>
                </c:pt>
                <c:pt idx="11189">
                  <c:v>917.73333333333323</c:v>
                </c:pt>
                <c:pt idx="11190">
                  <c:v>917.81666666666661</c:v>
                </c:pt>
                <c:pt idx="11191">
                  <c:v>917.9</c:v>
                </c:pt>
                <c:pt idx="11192">
                  <c:v>917.97500000000002</c:v>
                </c:pt>
                <c:pt idx="11193">
                  <c:v>918.05833333333339</c:v>
                </c:pt>
                <c:pt idx="11194">
                  <c:v>918.14166666666677</c:v>
                </c:pt>
                <c:pt idx="11195">
                  <c:v>918.22500000000002</c:v>
                </c:pt>
                <c:pt idx="11196">
                  <c:v>918.30833333333339</c:v>
                </c:pt>
                <c:pt idx="11197">
                  <c:v>918.39166666666677</c:v>
                </c:pt>
                <c:pt idx="11198">
                  <c:v>918.47500000000002</c:v>
                </c:pt>
                <c:pt idx="11199">
                  <c:v>918.55000000000007</c:v>
                </c:pt>
                <c:pt idx="11200">
                  <c:v>918.63333333333333</c:v>
                </c:pt>
                <c:pt idx="11201">
                  <c:v>918.7166666666667</c:v>
                </c:pt>
                <c:pt idx="11202">
                  <c:v>918.80000000000007</c:v>
                </c:pt>
                <c:pt idx="11203">
                  <c:v>918.88333333333333</c:v>
                </c:pt>
                <c:pt idx="11204">
                  <c:v>918.9666666666667</c:v>
                </c:pt>
                <c:pt idx="11205">
                  <c:v>919.04166666666663</c:v>
                </c:pt>
                <c:pt idx="11206">
                  <c:v>919.125</c:v>
                </c:pt>
                <c:pt idx="11207">
                  <c:v>919.20833333333337</c:v>
                </c:pt>
                <c:pt idx="11208">
                  <c:v>919.29166666666663</c:v>
                </c:pt>
                <c:pt idx="11209">
                  <c:v>919.375</c:v>
                </c:pt>
                <c:pt idx="11210">
                  <c:v>919.45833333333337</c:v>
                </c:pt>
                <c:pt idx="11211">
                  <c:v>919.5333333333333</c:v>
                </c:pt>
                <c:pt idx="11212">
                  <c:v>919.61666666666667</c:v>
                </c:pt>
                <c:pt idx="11213">
                  <c:v>919.69999999999993</c:v>
                </c:pt>
                <c:pt idx="11214">
                  <c:v>919.7833333333333</c:v>
                </c:pt>
                <c:pt idx="11215">
                  <c:v>919.86666666666667</c:v>
                </c:pt>
                <c:pt idx="11216">
                  <c:v>919.94999999999993</c:v>
                </c:pt>
                <c:pt idx="11217">
                  <c:v>920.0333333333333</c:v>
                </c:pt>
                <c:pt idx="11218">
                  <c:v>920.10833333333323</c:v>
                </c:pt>
                <c:pt idx="11219">
                  <c:v>920.19166666666661</c:v>
                </c:pt>
                <c:pt idx="11220">
                  <c:v>920.27499999999998</c:v>
                </c:pt>
                <c:pt idx="11221">
                  <c:v>920.35833333333323</c:v>
                </c:pt>
                <c:pt idx="11222">
                  <c:v>920.44166666666661</c:v>
                </c:pt>
                <c:pt idx="11223">
                  <c:v>920.52499999999998</c:v>
                </c:pt>
                <c:pt idx="11224">
                  <c:v>920.6</c:v>
                </c:pt>
                <c:pt idx="11225">
                  <c:v>920.68333333333339</c:v>
                </c:pt>
                <c:pt idx="11226">
                  <c:v>920.76666666666677</c:v>
                </c:pt>
                <c:pt idx="11227">
                  <c:v>920.85</c:v>
                </c:pt>
                <c:pt idx="11228">
                  <c:v>920.93333333333339</c:v>
                </c:pt>
                <c:pt idx="11229">
                  <c:v>921.01666666666677</c:v>
                </c:pt>
                <c:pt idx="11230">
                  <c:v>921.0916666666667</c:v>
                </c:pt>
                <c:pt idx="11231">
                  <c:v>921.17500000000007</c:v>
                </c:pt>
                <c:pt idx="11232">
                  <c:v>921.25833333333333</c:v>
                </c:pt>
                <c:pt idx="11233">
                  <c:v>921.3416666666667</c:v>
                </c:pt>
                <c:pt idx="11234">
                  <c:v>921.42500000000007</c:v>
                </c:pt>
                <c:pt idx="11235">
                  <c:v>921.50833333333333</c:v>
                </c:pt>
                <c:pt idx="11236">
                  <c:v>921.5916666666667</c:v>
                </c:pt>
                <c:pt idx="11237">
                  <c:v>921.66666666666663</c:v>
                </c:pt>
                <c:pt idx="11238">
                  <c:v>921.75</c:v>
                </c:pt>
                <c:pt idx="11239">
                  <c:v>921.83333333333337</c:v>
                </c:pt>
                <c:pt idx="11240">
                  <c:v>921.91666666666663</c:v>
                </c:pt>
                <c:pt idx="11241">
                  <c:v>922</c:v>
                </c:pt>
                <c:pt idx="11242">
                  <c:v>922.08333333333337</c:v>
                </c:pt>
                <c:pt idx="11243">
                  <c:v>922.1583333333333</c:v>
                </c:pt>
                <c:pt idx="11244">
                  <c:v>922.24166666666667</c:v>
                </c:pt>
                <c:pt idx="11245">
                  <c:v>922.32499999999993</c:v>
                </c:pt>
                <c:pt idx="11246">
                  <c:v>922.4083333333333</c:v>
                </c:pt>
                <c:pt idx="11247">
                  <c:v>922.49166666666667</c:v>
                </c:pt>
                <c:pt idx="11248">
                  <c:v>922.57499999999993</c:v>
                </c:pt>
                <c:pt idx="11249">
                  <c:v>922.6583333333333</c:v>
                </c:pt>
                <c:pt idx="11250">
                  <c:v>922.73333333333323</c:v>
                </c:pt>
                <c:pt idx="11251">
                  <c:v>922.81666666666661</c:v>
                </c:pt>
                <c:pt idx="11252">
                  <c:v>922.9</c:v>
                </c:pt>
                <c:pt idx="11253">
                  <c:v>922.98333333333323</c:v>
                </c:pt>
                <c:pt idx="11254">
                  <c:v>923.06666666666661</c:v>
                </c:pt>
                <c:pt idx="11255">
                  <c:v>923.15</c:v>
                </c:pt>
                <c:pt idx="11256">
                  <c:v>923.22500000000002</c:v>
                </c:pt>
                <c:pt idx="11257">
                  <c:v>923.30833333333339</c:v>
                </c:pt>
                <c:pt idx="11258">
                  <c:v>923.39166666666677</c:v>
                </c:pt>
                <c:pt idx="11259">
                  <c:v>923.47500000000002</c:v>
                </c:pt>
                <c:pt idx="11260">
                  <c:v>923.55833333333339</c:v>
                </c:pt>
                <c:pt idx="11261">
                  <c:v>923.64166666666677</c:v>
                </c:pt>
                <c:pt idx="11262">
                  <c:v>923.7166666666667</c:v>
                </c:pt>
                <c:pt idx="11263">
                  <c:v>923.80000000000007</c:v>
                </c:pt>
                <c:pt idx="11264">
                  <c:v>923.88333333333333</c:v>
                </c:pt>
                <c:pt idx="11265">
                  <c:v>923.9666666666667</c:v>
                </c:pt>
                <c:pt idx="11266">
                  <c:v>924.05000000000007</c:v>
                </c:pt>
                <c:pt idx="11267">
                  <c:v>924.13333333333333</c:v>
                </c:pt>
                <c:pt idx="11268">
                  <c:v>924.2166666666667</c:v>
                </c:pt>
                <c:pt idx="11269">
                  <c:v>924.29166666666663</c:v>
                </c:pt>
                <c:pt idx="11270">
                  <c:v>924.375</c:v>
                </c:pt>
                <c:pt idx="11271">
                  <c:v>924.45833333333337</c:v>
                </c:pt>
                <c:pt idx="11272">
                  <c:v>924.54166666666663</c:v>
                </c:pt>
                <c:pt idx="11273">
                  <c:v>924.625</c:v>
                </c:pt>
                <c:pt idx="11274">
                  <c:v>924.70833333333337</c:v>
                </c:pt>
                <c:pt idx="11275">
                  <c:v>924.7833333333333</c:v>
                </c:pt>
                <c:pt idx="11276">
                  <c:v>924.86666666666667</c:v>
                </c:pt>
                <c:pt idx="11277">
                  <c:v>924.94999999999993</c:v>
                </c:pt>
                <c:pt idx="11278">
                  <c:v>925.0333333333333</c:v>
                </c:pt>
                <c:pt idx="11279">
                  <c:v>925.11666666666667</c:v>
                </c:pt>
                <c:pt idx="11280">
                  <c:v>925.19999999999993</c:v>
                </c:pt>
                <c:pt idx="11281">
                  <c:v>925.27499999999998</c:v>
                </c:pt>
                <c:pt idx="11282">
                  <c:v>925.35833333333323</c:v>
                </c:pt>
                <c:pt idx="11283">
                  <c:v>925.44166666666661</c:v>
                </c:pt>
                <c:pt idx="11284">
                  <c:v>925.52499999999998</c:v>
                </c:pt>
                <c:pt idx="11285">
                  <c:v>925.60833333333323</c:v>
                </c:pt>
                <c:pt idx="11286">
                  <c:v>925.69166666666661</c:v>
                </c:pt>
                <c:pt idx="11287">
                  <c:v>925.77499999999998</c:v>
                </c:pt>
                <c:pt idx="11288">
                  <c:v>925.85</c:v>
                </c:pt>
                <c:pt idx="11289">
                  <c:v>925.93333333333339</c:v>
                </c:pt>
                <c:pt idx="11290">
                  <c:v>926.01666666666677</c:v>
                </c:pt>
                <c:pt idx="11291">
                  <c:v>926.1</c:v>
                </c:pt>
                <c:pt idx="11292">
                  <c:v>926.18333333333339</c:v>
                </c:pt>
                <c:pt idx="11293">
                  <c:v>926.26666666666677</c:v>
                </c:pt>
                <c:pt idx="11294">
                  <c:v>926.3416666666667</c:v>
                </c:pt>
                <c:pt idx="11295">
                  <c:v>926.42500000000007</c:v>
                </c:pt>
                <c:pt idx="11296">
                  <c:v>926.50833333333333</c:v>
                </c:pt>
                <c:pt idx="11297">
                  <c:v>926.5916666666667</c:v>
                </c:pt>
                <c:pt idx="11298">
                  <c:v>926.67500000000007</c:v>
                </c:pt>
                <c:pt idx="11299">
                  <c:v>926.75833333333333</c:v>
                </c:pt>
                <c:pt idx="11300">
                  <c:v>926.83333333333337</c:v>
                </c:pt>
                <c:pt idx="11301">
                  <c:v>926.91666666666663</c:v>
                </c:pt>
                <c:pt idx="11302">
                  <c:v>927</c:v>
                </c:pt>
                <c:pt idx="11303">
                  <c:v>927.08333333333337</c:v>
                </c:pt>
                <c:pt idx="11304">
                  <c:v>927.16666666666663</c:v>
                </c:pt>
                <c:pt idx="11305">
                  <c:v>927.25</c:v>
                </c:pt>
                <c:pt idx="11306">
                  <c:v>927.33333333333337</c:v>
                </c:pt>
                <c:pt idx="11307">
                  <c:v>927.4083333333333</c:v>
                </c:pt>
                <c:pt idx="11308">
                  <c:v>927.49166666666667</c:v>
                </c:pt>
                <c:pt idx="11309">
                  <c:v>927.57499999999993</c:v>
                </c:pt>
                <c:pt idx="11310">
                  <c:v>927.6583333333333</c:v>
                </c:pt>
                <c:pt idx="11311">
                  <c:v>927.74166666666667</c:v>
                </c:pt>
                <c:pt idx="11312">
                  <c:v>927.82499999999993</c:v>
                </c:pt>
                <c:pt idx="11313">
                  <c:v>927.9</c:v>
                </c:pt>
                <c:pt idx="11314">
                  <c:v>927.98333333333323</c:v>
                </c:pt>
                <c:pt idx="11315">
                  <c:v>928.06666666666661</c:v>
                </c:pt>
                <c:pt idx="11316">
                  <c:v>928.15</c:v>
                </c:pt>
                <c:pt idx="11317">
                  <c:v>928.23333333333323</c:v>
                </c:pt>
                <c:pt idx="11318">
                  <c:v>928.31666666666661</c:v>
                </c:pt>
                <c:pt idx="11319">
                  <c:v>928.39166666666677</c:v>
                </c:pt>
                <c:pt idx="11320">
                  <c:v>928.47500000000002</c:v>
                </c:pt>
                <c:pt idx="11321">
                  <c:v>928.55833333333339</c:v>
                </c:pt>
                <c:pt idx="11322">
                  <c:v>928.64166666666677</c:v>
                </c:pt>
                <c:pt idx="11323">
                  <c:v>928.72500000000002</c:v>
                </c:pt>
                <c:pt idx="11324">
                  <c:v>928.80833333333339</c:v>
                </c:pt>
                <c:pt idx="11325">
                  <c:v>928.89166666666677</c:v>
                </c:pt>
                <c:pt idx="11326">
                  <c:v>928.9666666666667</c:v>
                </c:pt>
                <c:pt idx="11327">
                  <c:v>929.05000000000007</c:v>
                </c:pt>
                <c:pt idx="11328">
                  <c:v>929.13333333333333</c:v>
                </c:pt>
                <c:pt idx="11329">
                  <c:v>929.2166666666667</c:v>
                </c:pt>
                <c:pt idx="11330">
                  <c:v>929.30000000000007</c:v>
                </c:pt>
                <c:pt idx="11331">
                  <c:v>929.38333333333333</c:v>
                </c:pt>
                <c:pt idx="11332">
                  <c:v>929.45833333333337</c:v>
                </c:pt>
                <c:pt idx="11333">
                  <c:v>929.54166666666663</c:v>
                </c:pt>
                <c:pt idx="11334">
                  <c:v>929.625</c:v>
                </c:pt>
                <c:pt idx="11335">
                  <c:v>929.70833333333337</c:v>
                </c:pt>
                <c:pt idx="11336">
                  <c:v>929.79166666666663</c:v>
                </c:pt>
                <c:pt idx="11337">
                  <c:v>929.875</c:v>
                </c:pt>
                <c:pt idx="11338">
                  <c:v>929.94999999999993</c:v>
                </c:pt>
                <c:pt idx="11339">
                  <c:v>930.0333333333333</c:v>
                </c:pt>
                <c:pt idx="11340">
                  <c:v>930.11666666666667</c:v>
                </c:pt>
                <c:pt idx="11341">
                  <c:v>930.19999999999993</c:v>
                </c:pt>
                <c:pt idx="11342">
                  <c:v>930.2833333333333</c:v>
                </c:pt>
                <c:pt idx="11343">
                  <c:v>930.36666666666667</c:v>
                </c:pt>
                <c:pt idx="11344">
                  <c:v>930.44999999999993</c:v>
                </c:pt>
                <c:pt idx="11345">
                  <c:v>930.52499999999998</c:v>
                </c:pt>
                <c:pt idx="11346">
                  <c:v>930.60833333333323</c:v>
                </c:pt>
                <c:pt idx="11347">
                  <c:v>930.69166666666661</c:v>
                </c:pt>
                <c:pt idx="11348">
                  <c:v>930.77499999999998</c:v>
                </c:pt>
                <c:pt idx="11349">
                  <c:v>930.85833333333323</c:v>
                </c:pt>
                <c:pt idx="11350">
                  <c:v>930.94166666666661</c:v>
                </c:pt>
                <c:pt idx="11351">
                  <c:v>931.01666666666677</c:v>
                </c:pt>
                <c:pt idx="11352">
                  <c:v>931.1</c:v>
                </c:pt>
                <c:pt idx="11353">
                  <c:v>931.18333333333339</c:v>
                </c:pt>
                <c:pt idx="11354">
                  <c:v>931.26666666666677</c:v>
                </c:pt>
                <c:pt idx="11355">
                  <c:v>931.35</c:v>
                </c:pt>
                <c:pt idx="11356">
                  <c:v>931.43333333333339</c:v>
                </c:pt>
                <c:pt idx="11357">
                  <c:v>931.50833333333333</c:v>
                </c:pt>
                <c:pt idx="11358">
                  <c:v>931.5916666666667</c:v>
                </c:pt>
                <c:pt idx="11359">
                  <c:v>931.67500000000007</c:v>
                </c:pt>
                <c:pt idx="11360">
                  <c:v>931.75833333333333</c:v>
                </c:pt>
                <c:pt idx="11361">
                  <c:v>931.8416666666667</c:v>
                </c:pt>
                <c:pt idx="11362">
                  <c:v>931.92500000000007</c:v>
                </c:pt>
                <c:pt idx="11363">
                  <c:v>932.00833333333333</c:v>
                </c:pt>
                <c:pt idx="11364">
                  <c:v>932.08333333333337</c:v>
                </c:pt>
                <c:pt idx="11365">
                  <c:v>932.16666666666663</c:v>
                </c:pt>
                <c:pt idx="11366">
                  <c:v>932.25</c:v>
                </c:pt>
                <c:pt idx="11367">
                  <c:v>932.33333333333337</c:v>
                </c:pt>
                <c:pt idx="11368">
                  <c:v>932.41666666666663</c:v>
                </c:pt>
                <c:pt idx="11369">
                  <c:v>932.5</c:v>
                </c:pt>
                <c:pt idx="11370">
                  <c:v>932.57499999999993</c:v>
                </c:pt>
                <c:pt idx="11371">
                  <c:v>932.6583333333333</c:v>
                </c:pt>
                <c:pt idx="11372">
                  <c:v>932.74166666666667</c:v>
                </c:pt>
                <c:pt idx="11373">
                  <c:v>932.82499999999993</c:v>
                </c:pt>
                <c:pt idx="11374">
                  <c:v>932.9083333333333</c:v>
                </c:pt>
                <c:pt idx="11375">
                  <c:v>932.99166666666667</c:v>
                </c:pt>
                <c:pt idx="11376">
                  <c:v>933.07499999999993</c:v>
                </c:pt>
                <c:pt idx="11377">
                  <c:v>933.15</c:v>
                </c:pt>
                <c:pt idx="11378">
                  <c:v>933.23333333333323</c:v>
                </c:pt>
                <c:pt idx="11379">
                  <c:v>933.31666666666661</c:v>
                </c:pt>
                <c:pt idx="11380">
                  <c:v>933.4</c:v>
                </c:pt>
                <c:pt idx="11381">
                  <c:v>933.48333333333323</c:v>
                </c:pt>
                <c:pt idx="11382">
                  <c:v>933.56666666666661</c:v>
                </c:pt>
                <c:pt idx="11383">
                  <c:v>933.64166666666677</c:v>
                </c:pt>
                <c:pt idx="11384">
                  <c:v>933.72500000000002</c:v>
                </c:pt>
                <c:pt idx="11385">
                  <c:v>933.80833333333339</c:v>
                </c:pt>
                <c:pt idx="11386">
                  <c:v>933.89166666666677</c:v>
                </c:pt>
                <c:pt idx="11387">
                  <c:v>933.97500000000002</c:v>
                </c:pt>
                <c:pt idx="11388">
                  <c:v>934.05833333333339</c:v>
                </c:pt>
                <c:pt idx="11389">
                  <c:v>934.13333333333333</c:v>
                </c:pt>
                <c:pt idx="11390">
                  <c:v>934.2166666666667</c:v>
                </c:pt>
                <c:pt idx="11391">
                  <c:v>934.30000000000007</c:v>
                </c:pt>
                <c:pt idx="11392">
                  <c:v>934.38333333333333</c:v>
                </c:pt>
                <c:pt idx="11393">
                  <c:v>934.4666666666667</c:v>
                </c:pt>
                <c:pt idx="11394">
                  <c:v>934.55000000000007</c:v>
                </c:pt>
                <c:pt idx="11395">
                  <c:v>934.63333333333333</c:v>
                </c:pt>
                <c:pt idx="11396">
                  <c:v>934.70833333333337</c:v>
                </c:pt>
                <c:pt idx="11397">
                  <c:v>934.79166666666663</c:v>
                </c:pt>
                <c:pt idx="11398">
                  <c:v>934.875</c:v>
                </c:pt>
                <c:pt idx="11399">
                  <c:v>934.95833333333337</c:v>
                </c:pt>
                <c:pt idx="11400">
                  <c:v>935.04166666666663</c:v>
                </c:pt>
                <c:pt idx="11401">
                  <c:v>935.125</c:v>
                </c:pt>
                <c:pt idx="11402">
                  <c:v>935.19999999999993</c:v>
                </c:pt>
                <c:pt idx="11403">
                  <c:v>935.2833333333333</c:v>
                </c:pt>
                <c:pt idx="11404">
                  <c:v>935.36666666666667</c:v>
                </c:pt>
                <c:pt idx="11405">
                  <c:v>935.44999999999993</c:v>
                </c:pt>
                <c:pt idx="11406">
                  <c:v>935.5333333333333</c:v>
                </c:pt>
                <c:pt idx="11407">
                  <c:v>935.61666666666667</c:v>
                </c:pt>
                <c:pt idx="11408">
                  <c:v>935.69166666666661</c:v>
                </c:pt>
                <c:pt idx="11409">
                  <c:v>935.77499999999998</c:v>
                </c:pt>
                <c:pt idx="11410">
                  <c:v>935.85833333333323</c:v>
                </c:pt>
                <c:pt idx="11411">
                  <c:v>935.94166666666661</c:v>
                </c:pt>
                <c:pt idx="11412">
                  <c:v>936.02499999999998</c:v>
                </c:pt>
                <c:pt idx="11413">
                  <c:v>936.10833333333323</c:v>
                </c:pt>
                <c:pt idx="11414">
                  <c:v>936.19166666666661</c:v>
                </c:pt>
                <c:pt idx="11415">
                  <c:v>936.26666666666677</c:v>
                </c:pt>
                <c:pt idx="11416">
                  <c:v>936.35</c:v>
                </c:pt>
                <c:pt idx="11417">
                  <c:v>936.43333333333339</c:v>
                </c:pt>
                <c:pt idx="11418">
                  <c:v>936.51666666666677</c:v>
                </c:pt>
                <c:pt idx="11419">
                  <c:v>936.6</c:v>
                </c:pt>
                <c:pt idx="11420">
                  <c:v>936.68333333333339</c:v>
                </c:pt>
                <c:pt idx="11421">
                  <c:v>936.75833333333333</c:v>
                </c:pt>
                <c:pt idx="11422">
                  <c:v>936.8416666666667</c:v>
                </c:pt>
                <c:pt idx="11423">
                  <c:v>936.92500000000007</c:v>
                </c:pt>
                <c:pt idx="11424">
                  <c:v>937.00833333333333</c:v>
                </c:pt>
                <c:pt idx="11425">
                  <c:v>937.0916666666667</c:v>
                </c:pt>
                <c:pt idx="11426">
                  <c:v>937.17500000000007</c:v>
                </c:pt>
                <c:pt idx="11427">
                  <c:v>937.25</c:v>
                </c:pt>
                <c:pt idx="11428">
                  <c:v>937.33333333333337</c:v>
                </c:pt>
                <c:pt idx="11429">
                  <c:v>937.41666666666663</c:v>
                </c:pt>
                <c:pt idx="11430">
                  <c:v>937.5</c:v>
                </c:pt>
                <c:pt idx="11431">
                  <c:v>937.58333333333337</c:v>
                </c:pt>
                <c:pt idx="11432">
                  <c:v>937.66666666666663</c:v>
                </c:pt>
                <c:pt idx="11433">
                  <c:v>937.75</c:v>
                </c:pt>
                <c:pt idx="11434">
                  <c:v>937.82499999999993</c:v>
                </c:pt>
                <c:pt idx="11435">
                  <c:v>937.9083333333333</c:v>
                </c:pt>
                <c:pt idx="11436">
                  <c:v>937.99166666666667</c:v>
                </c:pt>
                <c:pt idx="11437">
                  <c:v>938.07499999999993</c:v>
                </c:pt>
                <c:pt idx="11438">
                  <c:v>938.1583333333333</c:v>
                </c:pt>
                <c:pt idx="11439">
                  <c:v>938.24166666666667</c:v>
                </c:pt>
                <c:pt idx="11440">
                  <c:v>938.31666666666661</c:v>
                </c:pt>
                <c:pt idx="11441">
                  <c:v>938.4</c:v>
                </c:pt>
                <c:pt idx="11442">
                  <c:v>938.48333333333323</c:v>
                </c:pt>
                <c:pt idx="11443">
                  <c:v>938.56666666666661</c:v>
                </c:pt>
                <c:pt idx="11444">
                  <c:v>938.65</c:v>
                </c:pt>
                <c:pt idx="11445">
                  <c:v>938.73333333333323</c:v>
                </c:pt>
                <c:pt idx="11446">
                  <c:v>938.80833333333339</c:v>
                </c:pt>
                <c:pt idx="11447">
                  <c:v>938.89166666666677</c:v>
                </c:pt>
                <c:pt idx="11448">
                  <c:v>938.97500000000002</c:v>
                </c:pt>
                <c:pt idx="11449">
                  <c:v>939.05833333333339</c:v>
                </c:pt>
                <c:pt idx="11450">
                  <c:v>939.14166666666677</c:v>
                </c:pt>
                <c:pt idx="11451">
                  <c:v>939.22500000000002</c:v>
                </c:pt>
                <c:pt idx="11452">
                  <c:v>939.30833333333339</c:v>
                </c:pt>
                <c:pt idx="11453">
                  <c:v>939.38333333333333</c:v>
                </c:pt>
                <c:pt idx="11454">
                  <c:v>939.4666666666667</c:v>
                </c:pt>
                <c:pt idx="11455">
                  <c:v>939.55000000000007</c:v>
                </c:pt>
                <c:pt idx="11456">
                  <c:v>939.63333333333333</c:v>
                </c:pt>
                <c:pt idx="11457">
                  <c:v>939.7166666666667</c:v>
                </c:pt>
                <c:pt idx="11458">
                  <c:v>939.80000000000007</c:v>
                </c:pt>
                <c:pt idx="11459">
                  <c:v>939.875</c:v>
                </c:pt>
                <c:pt idx="11460">
                  <c:v>939.95833333333337</c:v>
                </c:pt>
                <c:pt idx="11461">
                  <c:v>940.04166666666663</c:v>
                </c:pt>
                <c:pt idx="11462">
                  <c:v>940.125</c:v>
                </c:pt>
                <c:pt idx="11463">
                  <c:v>940.20833333333337</c:v>
                </c:pt>
                <c:pt idx="11464">
                  <c:v>940.29166666666663</c:v>
                </c:pt>
                <c:pt idx="11465">
                  <c:v>940.36666666666667</c:v>
                </c:pt>
                <c:pt idx="11466">
                  <c:v>940.44999999999993</c:v>
                </c:pt>
                <c:pt idx="11467">
                  <c:v>940.5333333333333</c:v>
                </c:pt>
                <c:pt idx="11468">
                  <c:v>940.61666666666667</c:v>
                </c:pt>
                <c:pt idx="11469">
                  <c:v>940.69999999999993</c:v>
                </c:pt>
                <c:pt idx="11470">
                  <c:v>940.7833333333333</c:v>
                </c:pt>
                <c:pt idx="11471">
                  <c:v>940.86666666666667</c:v>
                </c:pt>
                <c:pt idx="11472">
                  <c:v>940.94166666666661</c:v>
                </c:pt>
                <c:pt idx="11473">
                  <c:v>941.02499999999998</c:v>
                </c:pt>
                <c:pt idx="11474">
                  <c:v>941.10833333333323</c:v>
                </c:pt>
                <c:pt idx="11475">
                  <c:v>941.19166666666661</c:v>
                </c:pt>
                <c:pt idx="11476">
                  <c:v>941.27499999999998</c:v>
                </c:pt>
                <c:pt idx="11477">
                  <c:v>941.35833333333323</c:v>
                </c:pt>
                <c:pt idx="11478">
                  <c:v>941.43333333333339</c:v>
                </c:pt>
                <c:pt idx="11479">
                  <c:v>941.51666666666677</c:v>
                </c:pt>
                <c:pt idx="11480">
                  <c:v>941.6</c:v>
                </c:pt>
                <c:pt idx="11481">
                  <c:v>941.68333333333339</c:v>
                </c:pt>
                <c:pt idx="11482">
                  <c:v>941.76666666666677</c:v>
                </c:pt>
                <c:pt idx="11483">
                  <c:v>941.85</c:v>
                </c:pt>
                <c:pt idx="11484">
                  <c:v>941.92500000000007</c:v>
                </c:pt>
                <c:pt idx="11485">
                  <c:v>942.00833333333333</c:v>
                </c:pt>
                <c:pt idx="11486">
                  <c:v>942.0916666666667</c:v>
                </c:pt>
                <c:pt idx="11487">
                  <c:v>942.17500000000007</c:v>
                </c:pt>
                <c:pt idx="11488">
                  <c:v>942.25833333333333</c:v>
                </c:pt>
                <c:pt idx="11489">
                  <c:v>942.3416666666667</c:v>
                </c:pt>
                <c:pt idx="11490">
                  <c:v>942.42500000000007</c:v>
                </c:pt>
                <c:pt idx="11491">
                  <c:v>942.5</c:v>
                </c:pt>
                <c:pt idx="11492">
                  <c:v>942.58333333333337</c:v>
                </c:pt>
                <c:pt idx="11493">
                  <c:v>942.66666666666663</c:v>
                </c:pt>
                <c:pt idx="11494">
                  <c:v>942.75</c:v>
                </c:pt>
                <c:pt idx="11495">
                  <c:v>942.83333333333337</c:v>
                </c:pt>
                <c:pt idx="11496">
                  <c:v>942.91666666666663</c:v>
                </c:pt>
                <c:pt idx="11497">
                  <c:v>942.99166666666667</c:v>
                </c:pt>
                <c:pt idx="11498">
                  <c:v>943.07499999999993</c:v>
                </c:pt>
                <c:pt idx="11499">
                  <c:v>943.1583333333333</c:v>
                </c:pt>
                <c:pt idx="11500">
                  <c:v>943.24166666666667</c:v>
                </c:pt>
                <c:pt idx="11501">
                  <c:v>943.32499999999993</c:v>
                </c:pt>
                <c:pt idx="11502">
                  <c:v>943.4083333333333</c:v>
                </c:pt>
                <c:pt idx="11503">
                  <c:v>943.49166666666667</c:v>
                </c:pt>
                <c:pt idx="11504">
                  <c:v>943.56666666666661</c:v>
                </c:pt>
                <c:pt idx="11505">
                  <c:v>943.65</c:v>
                </c:pt>
                <c:pt idx="11506">
                  <c:v>943.73333333333323</c:v>
                </c:pt>
                <c:pt idx="11507">
                  <c:v>943.81666666666661</c:v>
                </c:pt>
                <c:pt idx="11508">
                  <c:v>943.9</c:v>
                </c:pt>
                <c:pt idx="11509">
                  <c:v>943.98333333333323</c:v>
                </c:pt>
                <c:pt idx="11510">
                  <c:v>944.05833333333339</c:v>
                </c:pt>
                <c:pt idx="11511">
                  <c:v>944.14166666666677</c:v>
                </c:pt>
                <c:pt idx="11512">
                  <c:v>944.22500000000002</c:v>
                </c:pt>
                <c:pt idx="11513">
                  <c:v>944.30833333333339</c:v>
                </c:pt>
                <c:pt idx="11514">
                  <c:v>944.39166666666677</c:v>
                </c:pt>
                <c:pt idx="11515">
                  <c:v>944.47500000000002</c:v>
                </c:pt>
                <c:pt idx="11516">
                  <c:v>944.55000000000007</c:v>
                </c:pt>
                <c:pt idx="11517">
                  <c:v>944.63333333333333</c:v>
                </c:pt>
                <c:pt idx="11518">
                  <c:v>944.7166666666667</c:v>
                </c:pt>
                <c:pt idx="11519">
                  <c:v>944.80000000000007</c:v>
                </c:pt>
                <c:pt idx="11520">
                  <c:v>944.88333333333333</c:v>
                </c:pt>
                <c:pt idx="11521">
                  <c:v>944.9666666666667</c:v>
                </c:pt>
                <c:pt idx="11522">
                  <c:v>945.05000000000007</c:v>
                </c:pt>
                <c:pt idx="11523">
                  <c:v>945.125</c:v>
                </c:pt>
                <c:pt idx="11524">
                  <c:v>945.20833333333337</c:v>
                </c:pt>
                <c:pt idx="11525">
                  <c:v>945.29166666666663</c:v>
                </c:pt>
                <c:pt idx="11526">
                  <c:v>945.375</c:v>
                </c:pt>
                <c:pt idx="11527">
                  <c:v>945.45833333333337</c:v>
                </c:pt>
                <c:pt idx="11528">
                  <c:v>945.54166666666663</c:v>
                </c:pt>
                <c:pt idx="11529">
                  <c:v>945.61666666666667</c:v>
                </c:pt>
                <c:pt idx="11530">
                  <c:v>945.69999999999993</c:v>
                </c:pt>
                <c:pt idx="11531">
                  <c:v>945.7833333333333</c:v>
                </c:pt>
                <c:pt idx="11532">
                  <c:v>945.86666666666667</c:v>
                </c:pt>
                <c:pt idx="11533">
                  <c:v>945.94999999999993</c:v>
                </c:pt>
                <c:pt idx="11534">
                  <c:v>946.0333333333333</c:v>
                </c:pt>
                <c:pt idx="11535">
                  <c:v>946.10833333333323</c:v>
                </c:pt>
                <c:pt idx="11536">
                  <c:v>946.19166666666661</c:v>
                </c:pt>
                <c:pt idx="11537">
                  <c:v>946.27499999999998</c:v>
                </c:pt>
                <c:pt idx="11538">
                  <c:v>946.35833333333323</c:v>
                </c:pt>
                <c:pt idx="11539">
                  <c:v>946.44166666666661</c:v>
                </c:pt>
                <c:pt idx="11540">
                  <c:v>946.52499999999998</c:v>
                </c:pt>
                <c:pt idx="11541">
                  <c:v>946.60833333333323</c:v>
                </c:pt>
                <c:pt idx="11542">
                  <c:v>946.68333333333339</c:v>
                </c:pt>
                <c:pt idx="11543">
                  <c:v>946.76666666666677</c:v>
                </c:pt>
                <c:pt idx="11544">
                  <c:v>946.85</c:v>
                </c:pt>
                <c:pt idx="11545">
                  <c:v>946.93333333333339</c:v>
                </c:pt>
                <c:pt idx="11546">
                  <c:v>947.01666666666677</c:v>
                </c:pt>
                <c:pt idx="11547">
                  <c:v>947.1</c:v>
                </c:pt>
                <c:pt idx="11548">
                  <c:v>947.17500000000007</c:v>
                </c:pt>
                <c:pt idx="11549">
                  <c:v>947.25833333333333</c:v>
                </c:pt>
                <c:pt idx="11550">
                  <c:v>947.3416666666667</c:v>
                </c:pt>
                <c:pt idx="11551">
                  <c:v>947.42500000000007</c:v>
                </c:pt>
                <c:pt idx="11552">
                  <c:v>947.50833333333333</c:v>
                </c:pt>
                <c:pt idx="11553">
                  <c:v>947.5916666666667</c:v>
                </c:pt>
                <c:pt idx="11554">
                  <c:v>947.66666666666663</c:v>
                </c:pt>
                <c:pt idx="11555">
                  <c:v>947.75</c:v>
                </c:pt>
                <c:pt idx="11556">
                  <c:v>947.83333333333337</c:v>
                </c:pt>
                <c:pt idx="11557">
                  <c:v>947.91666666666663</c:v>
                </c:pt>
                <c:pt idx="11558">
                  <c:v>948</c:v>
                </c:pt>
                <c:pt idx="11559">
                  <c:v>948.08333333333337</c:v>
                </c:pt>
                <c:pt idx="11560">
                  <c:v>948.16666666666663</c:v>
                </c:pt>
                <c:pt idx="11561">
                  <c:v>948.24166666666667</c:v>
                </c:pt>
                <c:pt idx="11562">
                  <c:v>948.32499999999993</c:v>
                </c:pt>
                <c:pt idx="11563">
                  <c:v>948.4083333333333</c:v>
                </c:pt>
                <c:pt idx="11564">
                  <c:v>948.49166666666667</c:v>
                </c:pt>
                <c:pt idx="11565">
                  <c:v>948.57499999999993</c:v>
                </c:pt>
                <c:pt idx="11566">
                  <c:v>948.6583333333333</c:v>
                </c:pt>
                <c:pt idx="11567">
                  <c:v>948.73333333333323</c:v>
                </c:pt>
                <c:pt idx="11568">
                  <c:v>948.81666666666661</c:v>
                </c:pt>
                <c:pt idx="11569">
                  <c:v>948.9</c:v>
                </c:pt>
                <c:pt idx="11570">
                  <c:v>948.98333333333323</c:v>
                </c:pt>
                <c:pt idx="11571">
                  <c:v>949.06666666666661</c:v>
                </c:pt>
                <c:pt idx="11572">
                  <c:v>949.15</c:v>
                </c:pt>
                <c:pt idx="11573">
                  <c:v>949.22500000000002</c:v>
                </c:pt>
                <c:pt idx="11574">
                  <c:v>949.30833333333339</c:v>
                </c:pt>
                <c:pt idx="11575">
                  <c:v>949.39166666666677</c:v>
                </c:pt>
                <c:pt idx="11576">
                  <c:v>949.47500000000002</c:v>
                </c:pt>
                <c:pt idx="11577">
                  <c:v>949.55833333333339</c:v>
                </c:pt>
                <c:pt idx="11578">
                  <c:v>949.64166666666677</c:v>
                </c:pt>
                <c:pt idx="11579">
                  <c:v>949.72500000000002</c:v>
                </c:pt>
                <c:pt idx="11580">
                  <c:v>949.80000000000007</c:v>
                </c:pt>
                <c:pt idx="11581">
                  <c:v>949.88333333333333</c:v>
                </c:pt>
                <c:pt idx="11582">
                  <c:v>949.9666666666667</c:v>
                </c:pt>
                <c:pt idx="11583">
                  <c:v>950.05000000000007</c:v>
                </c:pt>
                <c:pt idx="11584">
                  <c:v>950.13333333333333</c:v>
                </c:pt>
                <c:pt idx="11585">
                  <c:v>950.2166666666667</c:v>
                </c:pt>
                <c:pt idx="11586">
                  <c:v>950.29166666666663</c:v>
                </c:pt>
                <c:pt idx="11587">
                  <c:v>950.375</c:v>
                </c:pt>
                <c:pt idx="11588">
                  <c:v>950.45833333333337</c:v>
                </c:pt>
                <c:pt idx="11589">
                  <c:v>950.54166666666663</c:v>
                </c:pt>
                <c:pt idx="11590">
                  <c:v>950.625</c:v>
                </c:pt>
                <c:pt idx="11591">
                  <c:v>950.70833333333337</c:v>
                </c:pt>
                <c:pt idx="11592">
                  <c:v>950.7833333333333</c:v>
                </c:pt>
                <c:pt idx="11593">
                  <c:v>950.86666666666667</c:v>
                </c:pt>
                <c:pt idx="11594">
                  <c:v>950.94999999999993</c:v>
                </c:pt>
                <c:pt idx="11595">
                  <c:v>951.0333333333333</c:v>
                </c:pt>
                <c:pt idx="11596">
                  <c:v>951.11666666666667</c:v>
                </c:pt>
                <c:pt idx="11597">
                  <c:v>951.19999999999993</c:v>
                </c:pt>
                <c:pt idx="11598">
                  <c:v>951.2833333333333</c:v>
                </c:pt>
                <c:pt idx="11599">
                  <c:v>951.35833333333323</c:v>
                </c:pt>
                <c:pt idx="11600">
                  <c:v>951.44166666666661</c:v>
                </c:pt>
                <c:pt idx="11601">
                  <c:v>951.52499999999998</c:v>
                </c:pt>
                <c:pt idx="11602">
                  <c:v>951.60833333333323</c:v>
                </c:pt>
                <c:pt idx="11603">
                  <c:v>951.69166666666661</c:v>
                </c:pt>
                <c:pt idx="11604">
                  <c:v>951.77499999999998</c:v>
                </c:pt>
                <c:pt idx="11605">
                  <c:v>951.85</c:v>
                </c:pt>
                <c:pt idx="11606">
                  <c:v>951.93333333333339</c:v>
                </c:pt>
                <c:pt idx="11607">
                  <c:v>952.01666666666677</c:v>
                </c:pt>
                <c:pt idx="11608">
                  <c:v>952.1</c:v>
                </c:pt>
                <c:pt idx="11609">
                  <c:v>952.18333333333339</c:v>
                </c:pt>
                <c:pt idx="11610">
                  <c:v>952.26666666666677</c:v>
                </c:pt>
                <c:pt idx="11611">
                  <c:v>952.3416666666667</c:v>
                </c:pt>
                <c:pt idx="11612">
                  <c:v>952.42500000000007</c:v>
                </c:pt>
                <c:pt idx="11613">
                  <c:v>952.50833333333333</c:v>
                </c:pt>
                <c:pt idx="11614">
                  <c:v>952.5916666666667</c:v>
                </c:pt>
                <c:pt idx="11615">
                  <c:v>952.67500000000007</c:v>
                </c:pt>
                <c:pt idx="11616">
                  <c:v>952.75833333333333</c:v>
                </c:pt>
                <c:pt idx="11617">
                  <c:v>952.8416666666667</c:v>
                </c:pt>
                <c:pt idx="11618">
                  <c:v>952.91666666666663</c:v>
                </c:pt>
                <c:pt idx="11619">
                  <c:v>953</c:v>
                </c:pt>
                <c:pt idx="11620">
                  <c:v>953.08333333333337</c:v>
                </c:pt>
                <c:pt idx="11621">
                  <c:v>953.16666666666663</c:v>
                </c:pt>
                <c:pt idx="11622">
                  <c:v>953.25</c:v>
                </c:pt>
                <c:pt idx="11623">
                  <c:v>953.33333333333337</c:v>
                </c:pt>
                <c:pt idx="11624">
                  <c:v>953.4083333333333</c:v>
                </c:pt>
                <c:pt idx="11625">
                  <c:v>953.49166666666667</c:v>
                </c:pt>
                <c:pt idx="11626">
                  <c:v>953.57499999999993</c:v>
                </c:pt>
                <c:pt idx="11627">
                  <c:v>953.6583333333333</c:v>
                </c:pt>
                <c:pt idx="11628">
                  <c:v>953.74166666666667</c:v>
                </c:pt>
                <c:pt idx="11629">
                  <c:v>953.82499999999993</c:v>
                </c:pt>
                <c:pt idx="11630">
                  <c:v>953.9083333333333</c:v>
                </c:pt>
                <c:pt idx="11631">
                  <c:v>953.98333333333323</c:v>
                </c:pt>
                <c:pt idx="11632">
                  <c:v>954.06666666666661</c:v>
                </c:pt>
                <c:pt idx="11633">
                  <c:v>954.15</c:v>
                </c:pt>
                <c:pt idx="11634">
                  <c:v>954.23333333333323</c:v>
                </c:pt>
                <c:pt idx="11635">
                  <c:v>954.31666666666661</c:v>
                </c:pt>
                <c:pt idx="11636">
                  <c:v>954.4</c:v>
                </c:pt>
                <c:pt idx="11637">
                  <c:v>954.47500000000002</c:v>
                </c:pt>
                <c:pt idx="11638">
                  <c:v>954.55833333333339</c:v>
                </c:pt>
                <c:pt idx="11639">
                  <c:v>954.64166666666677</c:v>
                </c:pt>
                <c:pt idx="11640">
                  <c:v>954.72500000000002</c:v>
                </c:pt>
                <c:pt idx="11641">
                  <c:v>954.80833333333339</c:v>
                </c:pt>
                <c:pt idx="11642">
                  <c:v>954.89166666666677</c:v>
                </c:pt>
                <c:pt idx="11643">
                  <c:v>954.9666666666667</c:v>
                </c:pt>
                <c:pt idx="11644">
                  <c:v>955.05000000000007</c:v>
                </c:pt>
                <c:pt idx="11645">
                  <c:v>955.13333333333333</c:v>
                </c:pt>
                <c:pt idx="11646">
                  <c:v>955.2166666666667</c:v>
                </c:pt>
                <c:pt idx="11647">
                  <c:v>955.30000000000007</c:v>
                </c:pt>
                <c:pt idx="11648">
                  <c:v>955.38333333333333</c:v>
                </c:pt>
                <c:pt idx="11649">
                  <c:v>955.4666666666667</c:v>
                </c:pt>
                <c:pt idx="11650">
                  <c:v>955.54166666666663</c:v>
                </c:pt>
                <c:pt idx="11651">
                  <c:v>955.625</c:v>
                </c:pt>
                <c:pt idx="11652">
                  <c:v>955.70833333333337</c:v>
                </c:pt>
                <c:pt idx="11653">
                  <c:v>955.79166666666663</c:v>
                </c:pt>
                <c:pt idx="11654">
                  <c:v>955.875</c:v>
                </c:pt>
                <c:pt idx="11655">
                  <c:v>955.95833333333337</c:v>
                </c:pt>
                <c:pt idx="11656">
                  <c:v>956.0333333333333</c:v>
                </c:pt>
                <c:pt idx="11657">
                  <c:v>956.11666666666667</c:v>
                </c:pt>
                <c:pt idx="11658">
                  <c:v>956.19999999999993</c:v>
                </c:pt>
                <c:pt idx="11659">
                  <c:v>956.2833333333333</c:v>
                </c:pt>
                <c:pt idx="11660">
                  <c:v>956.36666666666667</c:v>
                </c:pt>
                <c:pt idx="11661">
                  <c:v>956.44999999999993</c:v>
                </c:pt>
                <c:pt idx="11662">
                  <c:v>956.52499999999998</c:v>
                </c:pt>
                <c:pt idx="11663">
                  <c:v>956.60833333333323</c:v>
                </c:pt>
                <c:pt idx="11664">
                  <c:v>956.69166666666661</c:v>
                </c:pt>
                <c:pt idx="11665">
                  <c:v>956.77499999999998</c:v>
                </c:pt>
                <c:pt idx="11666">
                  <c:v>956.85833333333323</c:v>
                </c:pt>
                <c:pt idx="11667">
                  <c:v>956.94166666666661</c:v>
                </c:pt>
                <c:pt idx="11668">
                  <c:v>957.02499999999998</c:v>
                </c:pt>
                <c:pt idx="11669">
                  <c:v>957.1</c:v>
                </c:pt>
                <c:pt idx="11670">
                  <c:v>957.18333333333339</c:v>
                </c:pt>
                <c:pt idx="11671">
                  <c:v>957.26666666666677</c:v>
                </c:pt>
                <c:pt idx="11672">
                  <c:v>957.35</c:v>
                </c:pt>
                <c:pt idx="11673">
                  <c:v>957.43333333333339</c:v>
                </c:pt>
                <c:pt idx="11674">
                  <c:v>957.51666666666677</c:v>
                </c:pt>
                <c:pt idx="11675">
                  <c:v>957.5916666666667</c:v>
                </c:pt>
                <c:pt idx="11676">
                  <c:v>957.67500000000007</c:v>
                </c:pt>
                <c:pt idx="11677">
                  <c:v>957.75833333333333</c:v>
                </c:pt>
                <c:pt idx="11678">
                  <c:v>957.8416666666667</c:v>
                </c:pt>
                <c:pt idx="11679">
                  <c:v>957.92500000000007</c:v>
                </c:pt>
                <c:pt idx="11680">
                  <c:v>958.00833333333333</c:v>
                </c:pt>
                <c:pt idx="11681">
                  <c:v>958.08333333333337</c:v>
                </c:pt>
                <c:pt idx="11682">
                  <c:v>958.16666666666663</c:v>
                </c:pt>
                <c:pt idx="11683">
                  <c:v>958.25</c:v>
                </c:pt>
                <c:pt idx="11684">
                  <c:v>958.33333333333337</c:v>
                </c:pt>
                <c:pt idx="11685">
                  <c:v>958.41666666666663</c:v>
                </c:pt>
                <c:pt idx="11686">
                  <c:v>958.5</c:v>
                </c:pt>
                <c:pt idx="11687">
                  <c:v>958.58333333333337</c:v>
                </c:pt>
                <c:pt idx="11688">
                  <c:v>958.6583333333333</c:v>
                </c:pt>
                <c:pt idx="11689">
                  <c:v>958.74166666666667</c:v>
                </c:pt>
                <c:pt idx="11690">
                  <c:v>958.82499999999993</c:v>
                </c:pt>
                <c:pt idx="11691">
                  <c:v>958.9083333333333</c:v>
                </c:pt>
                <c:pt idx="11692">
                  <c:v>958.99166666666667</c:v>
                </c:pt>
                <c:pt idx="11693">
                  <c:v>959.07499999999993</c:v>
                </c:pt>
                <c:pt idx="11694">
                  <c:v>959.15</c:v>
                </c:pt>
                <c:pt idx="11695">
                  <c:v>959.23333333333323</c:v>
                </c:pt>
                <c:pt idx="11696">
                  <c:v>959.31666666666661</c:v>
                </c:pt>
                <c:pt idx="11697">
                  <c:v>959.4</c:v>
                </c:pt>
                <c:pt idx="11698">
                  <c:v>959.48333333333323</c:v>
                </c:pt>
                <c:pt idx="11699">
                  <c:v>959.56666666666661</c:v>
                </c:pt>
                <c:pt idx="11700">
                  <c:v>959.64166666666677</c:v>
                </c:pt>
                <c:pt idx="11701">
                  <c:v>959.72500000000002</c:v>
                </c:pt>
                <c:pt idx="11702">
                  <c:v>959.80833333333339</c:v>
                </c:pt>
                <c:pt idx="11703">
                  <c:v>959.89166666666677</c:v>
                </c:pt>
                <c:pt idx="11704">
                  <c:v>959.97500000000002</c:v>
                </c:pt>
                <c:pt idx="11705">
                  <c:v>960.05833333333339</c:v>
                </c:pt>
                <c:pt idx="11706">
                  <c:v>960.14166666666677</c:v>
                </c:pt>
                <c:pt idx="11707">
                  <c:v>960.2166666666667</c:v>
                </c:pt>
                <c:pt idx="11708">
                  <c:v>960.30000000000007</c:v>
                </c:pt>
                <c:pt idx="11709">
                  <c:v>960.38333333333333</c:v>
                </c:pt>
                <c:pt idx="11710">
                  <c:v>960.4666666666667</c:v>
                </c:pt>
                <c:pt idx="11711">
                  <c:v>960.55000000000007</c:v>
                </c:pt>
                <c:pt idx="11712">
                  <c:v>960.63333333333333</c:v>
                </c:pt>
                <c:pt idx="11713">
                  <c:v>960.70833333333337</c:v>
                </c:pt>
                <c:pt idx="11714">
                  <c:v>960.79166666666663</c:v>
                </c:pt>
                <c:pt idx="11715">
                  <c:v>960.875</c:v>
                </c:pt>
                <c:pt idx="11716">
                  <c:v>960.95833333333337</c:v>
                </c:pt>
                <c:pt idx="11717">
                  <c:v>961.04166666666663</c:v>
                </c:pt>
                <c:pt idx="11718">
                  <c:v>961.125</c:v>
                </c:pt>
                <c:pt idx="11719">
                  <c:v>961.19999999999993</c:v>
                </c:pt>
                <c:pt idx="11720">
                  <c:v>961.2833333333333</c:v>
                </c:pt>
                <c:pt idx="11721">
                  <c:v>961.36666666666667</c:v>
                </c:pt>
                <c:pt idx="11722">
                  <c:v>961.44999999999993</c:v>
                </c:pt>
                <c:pt idx="11723">
                  <c:v>961.5333333333333</c:v>
                </c:pt>
                <c:pt idx="11724">
                  <c:v>961.61666666666667</c:v>
                </c:pt>
                <c:pt idx="11725">
                  <c:v>961.69999999999993</c:v>
                </c:pt>
                <c:pt idx="11726">
                  <c:v>961.77499999999998</c:v>
                </c:pt>
                <c:pt idx="11727">
                  <c:v>961.85833333333323</c:v>
                </c:pt>
                <c:pt idx="11728">
                  <c:v>961.94166666666661</c:v>
                </c:pt>
                <c:pt idx="11729">
                  <c:v>962.02499999999998</c:v>
                </c:pt>
                <c:pt idx="11730">
                  <c:v>962.10833333333323</c:v>
                </c:pt>
                <c:pt idx="11731">
                  <c:v>962.19166666666661</c:v>
                </c:pt>
                <c:pt idx="11732">
                  <c:v>962.26666666666677</c:v>
                </c:pt>
                <c:pt idx="11733">
                  <c:v>962.35</c:v>
                </c:pt>
                <c:pt idx="11734">
                  <c:v>962.43333333333339</c:v>
                </c:pt>
                <c:pt idx="11735">
                  <c:v>962.51666666666677</c:v>
                </c:pt>
                <c:pt idx="11736">
                  <c:v>962.6</c:v>
                </c:pt>
                <c:pt idx="11737">
                  <c:v>962.68333333333339</c:v>
                </c:pt>
                <c:pt idx="11738">
                  <c:v>962.75833333333333</c:v>
                </c:pt>
                <c:pt idx="11739">
                  <c:v>962.8416666666667</c:v>
                </c:pt>
                <c:pt idx="11740">
                  <c:v>962.92500000000007</c:v>
                </c:pt>
                <c:pt idx="11741">
                  <c:v>963.00833333333333</c:v>
                </c:pt>
                <c:pt idx="11742">
                  <c:v>963.0916666666667</c:v>
                </c:pt>
                <c:pt idx="11743">
                  <c:v>963.17500000000007</c:v>
                </c:pt>
                <c:pt idx="11744">
                  <c:v>963.25833333333333</c:v>
                </c:pt>
                <c:pt idx="11745">
                  <c:v>963.33333333333337</c:v>
                </c:pt>
                <c:pt idx="11746">
                  <c:v>963.41666666666663</c:v>
                </c:pt>
                <c:pt idx="11747">
                  <c:v>963.5</c:v>
                </c:pt>
                <c:pt idx="11748">
                  <c:v>963.58333333333337</c:v>
                </c:pt>
                <c:pt idx="11749">
                  <c:v>963.66666666666663</c:v>
                </c:pt>
                <c:pt idx="11750">
                  <c:v>963.75</c:v>
                </c:pt>
                <c:pt idx="11751">
                  <c:v>963.82499999999993</c:v>
                </c:pt>
                <c:pt idx="11752">
                  <c:v>963.9083333333333</c:v>
                </c:pt>
                <c:pt idx="11753">
                  <c:v>963.99166666666667</c:v>
                </c:pt>
                <c:pt idx="11754">
                  <c:v>964.07499999999993</c:v>
                </c:pt>
                <c:pt idx="11755">
                  <c:v>964.1583333333333</c:v>
                </c:pt>
                <c:pt idx="11756">
                  <c:v>964.24166666666667</c:v>
                </c:pt>
                <c:pt idx="11757">
                  <c:v>964.32499999999993</c:v>
                </c:pt>
                <c:pt idx="11758">
                  <c:v>964.4</c:v>
                </c:pt>
                <c:pt idx="11759">
                  <c:v>964.48333333333323</c:v>
                </c:pt>
                <c:pt idx="11760">
                  <c:v>964.56666666666661</c:v>
                </c:pt>
                <c:pt idx="11761">
                  <c:v>964.65</c:v>
                </c:pt>
                <c:pt idx="11762">
                  <c:v>964.73333333333323</c:v>
                </c:pt>
                <c:pt idx="11763">
                  <c:v>964.81666666666661</c:v>
                </c:pt>
                <c:pt idx="11764">
                  <c:v>964.89166666666677</c:v>
                </c:pt>
                <c:pt idx="11765">
                  <c:v>964.97500000000002</c:v>
                </c:pt>
                <c:pt idx="11766">
                  <c:v>965.05833333333339</c:v>
                </c:pt>
                <c:pt idx="11767">
                  <c:v>965.14166666666677</c:v>
                </c:pt>
                <c:pt idx="11768">
                  <c:v>965.22500000000002</c:v>
                </c:pt>
                <c:pt idx="11769">
                  <c:v>965.30833333333339</c:v>
                </c:pt>
                <c:pt idx="11770">
                  <c:v>965.38333333333333</c:v>
                </c:pt>
                <c:pt idx="11771">
                  <c:v>965.4666666666667</c:v>
                </c:pt>
                <c:pt idx="11772">
                  <c:v>965.55000000000007</c:v>
                </c:pt>
                <c:pt idx="11773">
                  <c:v>965.63333333333333</c:v>
                </c:pt>
                <c:pt idx="11774">
                  <c:v>965.7166666666667</c:v>
                </c:pt>
                <c:pt idx="11775">
                  <c:v>965.80000000000007</c:v>
                </c:pt>
                <c:pt idx="11776">
                  <c:v>965.88333333333333</c:v>
                </c:pt>
                <c:pt idx="11777">
                  <c:v>965.95833333333337</c:v>
                </c:pt>
                <c:pt idx="11778">
                  <c:v>966.04166666666663</c:v>
                </c:pt>
                <c:pt idx="11779">
                  <c:v>966.125</c:v>
                </c:pt>
                <c:pt idx="11780">
                  <c:v>966.20833333333337</c:v>
                </c:pt>
                <c:pt idx="11781">
                  <c:v>966.29166666666663</c:v>
                </c:pt>
                <c:pt idx="11782">
                  <c:v>966.375</c:v>
                </c:pt>
                <c:pt idx="11783">
                  <c:v>966.44999999999993</c:v>
                </c:pt>
                <c:pt idx="11784">
                  <c:v>966.5333333333333</c:v>
                </c:pt>
                <c:pt idx="11785">
                  <c:v>966.61666666666667</c:v>
                </c:pt>
                <c:pt idx="11786">
                  <c:v>966.69999999999993</c:v>
                </c:pt>
                <c:pt idx="11787">
                  <c:v>966.7833333333333</c:v>
                </c:pt>
                <c:pt idx="11788">
                  <c:v>966.86666666666667</c:v>
                </c:pt>
                <c:pt idx="11789">
                  <c:v>966.94166666666661</c:v>
                </c:pt>
                <c:pt idx="11790">
                  <c:v>967.02499999999998</c:v>
                </c:pt>
                <c:pt idx="11791">
                  <c:v>967.10833333333323</c:v>
                </c:pt>
                <c:pt idx="11792">
                  <c:v>967.19166666666661</c:v>
                </c:pt>
                <c:pt idx="11793">
                  <c:v>967.27499999999998</c:v>
                </c:pt>
                <c:pt idx="11794">
                  <c:v>967.35833333333323</c:v>
                </c:pt>
                <c:pt idx="11795">
                  <c:v>967.44166666666661</c:v>
                </c:pt>
                <c:pt idx="11796">
                  <c:v>967.51666666666677</c:v>
                </c:pt>
                <c:pt idx="11797">
                  <c:v>967.6</c:v>
                </c:pt>
                <c:pt idx="11798">
                  <c:v>967.68333333333339</c:v>
                </c:pt>
                <c:pt idx="11799">
                  <c:v>967.76666666666677</c:v>
                </c:pt>
                <c:pt idx="11800">
                  <c:v>967.85</c:v>
                </c:pt>
                <c:pt idx="11801">
                  <c:v>967.93333333333339</c:v>
                </c:pt>
                <c:pt idx="11802">
                  <c:v>968.00833333333333</c:v>
                </c:pt>
                <c:pt idx="11803">
                  <c:v>968.0916666666667</c:v>
                </c:pt>
                <c:pt idx="11804">
                  <c:v>968.17500000000007</c:v>
                </c:pt>
                <c:pt idx="11805">
                  <c:v>968.25833333333333</c:v>
                </c:pt>
                <c:pt idx="11806">
                  <c:v>968.3416666666667</c:v>
                </c:pt>
                <c:pt idx="11807">
                  <c:v>968.42500000000007</c:v>
                </c:pt>
                <c:pt idx="11808">
                  <c:v>968.5</c:v>
                </c:pt>
                <c:pt idx="11809">
                  <c:v>968.58333333333337</c:v>
                </c:pt>
                <c:pt idx="11810">
                  <c:v>968.66666666666663</c:v>
                </c:pt>
                <c:pt idx="11811">
                  <c:v>968.75</c:v>
                </c:pt>
                <c:pt idx="11812">
                  <c:v>968.83333333333337</c:v>
                </c:pt>
                <c:pt idx="11813">
                  <c:v>968.91666666666663</c:v>
                </c:pt>
                <c:pt idx="11814">
                  <c:v>969</c:v>
                </c:pt>
                <c:pt idx="11815">
                  <c:v>969.07499999999993</c:v>
                </c:pt>
                <c:pt idx="11816">
                  <c:v>969.1583333333333</c:v>
                </c:pt>
                <c:pt idx="11817">
                  <c:v>969.24166666666667</c:v>
                </c:pt>
                <c:pt idx="11818">
                  <c:v>969.32499999999993</c:v>
                </c:pt>
                <c:pt idx="11819">
                  <c:v>969.4083333333333</c:v>
                </c:pt>
                <c:pt idx="11820">
                  <c:v>969.49166666666667</c:v>
                </c:pt>
                <c:pt idx="11821">
                  <c:v>969.56666666666661</c:v>
                </c:pt>
                <c:pt idx="11822">
                  <c:v>969.65</c:v>
                </c:pt>
                <c:pt idx="11823">
                  <c:v>969.73333333333323</c:v>
                </c:pt>
                <c:pt idx="11824">
                  <c:v>969.81666666666661</c:v>
                </c:pt>
                <c:pt idx="11825">
                  <c:v>969.9</c:v>
                </c:pt>
                <c:pt idx="11826">
                  <c:v>969.98333333333323</c:v>
                </c:pt>
                <c:pt idx="11827">
                  <c:v>970.05833333333339</c:v>
                </c:pt>
                <c:pt idx="11828">
                  <c:v>970.14166666666677</c:v>
                </c:pt>
                <c:pt idx="11829">
                  <c:v>970.22500000000002</c:v>
                </c:pt>
                <c:pt idx="11830">
                  <c:v>970.30833333333339</c:v>
                </c:pt>
                <c:pt idx="11831">
                  <c:v>970.39166666666677</c:v>
                </c:pt>
                <c:pt idx="11832">
                  <c:v>970.47500000000002</c:v>
                </c:pt>
                <c:pt idx="11833">
                  <c:v>970.55833333333339</c:v>
                </c:pt>
                <c:pt idx="11834">
                  <c:v>970.63333333333333</c:v>
                </c:pt>
                <c:pt idx="11835">
                  <c:v>970.7166666666667</c:v>
                </c:pt>
                <c:pt idx="11836">
                  <c:v>970.80000000000007</c:v>
                </c:pt>
                <c:pt idx="11837">
                  <c:v>970.88333333333333</c:v>
                </c:pt>
                <c:pt idx="11838">
                  <c:v>970.9666666666667</c:v>
                </c:pt>
                <c:pt idx="11839">
                  <c:v>971.05000000000007</c:v>
                </c:pt>
                <c:pt idx="11840">
                  <c:v>971.125</c:v>
                </c:pt>
                <c:pt idx="11841">
                  <c:v>971.20833333333337</c:v>
                </c:pt>
                <c:pt idx="11842">
                  <c:v>971.29166666666663</c:v>
                </c:pt>
                <c:pt idx="11843">
                  <c:v>971.375</c:v>
                </c:pt>
                <c:pt idx="11844">
                  <c:v>971.45833333333337</c:v>
                </c:pt>
                <c:pt idx="11845">
                  <c:v>971.54166666666663</c:v>
                </c:pt>
                <c:pt idx="11846">
                  <c:v>971.61666666666667</c:v>
                </c:pt>
                <c:pt idx="11847">
                  <c:v>971.69999999999993</c:v>
                </c:pt>
                <c:pt idx="11848">
                  <c:v>971.7833333333333</c:v>
                </c:pt>
                <c:pt idx="11849">
                  <c:v>971.86666666666667</c:v>
                </c:pt>
                <c:pt idx="11850">
                  <c:v>971.94999999999993</c:v>
                </c:pt>
                <c:pt idx="11851">
                  <c:v>972.0333333333333</c:v>
                </c:pt>
                <c:pt idx="11852">
                  <c:v>972.11666666666667</c:v>
                </c:pt>
                <c:pt idx="11853">
                  <c:v>972.19166666666661</c:v>
                </c:pt>
                <c:pt idx="11854">
                  <c:v>972.27499999999998</c:v>
                </c:pt>
                <c:pt idx="11855">
                  <c:v>972.35833333333323</c:v>
                </c:pt>
                <c:pt idx="11856">
                  <c:v>972.44166666666661</c:v>
                </c:pt>
                <c:pt idx="11857">
                  <c:v>972.52499999999998</c:v>
                </c:pt>
                <c:pt idx="11858">
                  <c:v>972.60833333333323</c:v>
                </c:pt>
                <c:pt idx="11859">
                  <c:v>972.68333333333339</c:v>
                </c:pt>
                <c:pt idx="11860">
                  <c:v>972.76666666666677</c:v>
                </c:pt>
                <c:pt idx="11861">
                  <c:v>972.85</c:v>
                </c:pt>
                <c:pt idx="11862">
                  <c:v>972.93333333333339</c:v>
                </c:pt>
                <c:pt idx="11863">
                  <c:v>973.01666666666677</c:v>
                </c:pt>
                <c:pt idx="11864">
                  <c:v>973.1</c:v>
                </c:pt>
                <c:pt idx="11865">
                  <c:v>973.17500000000007</c:v>
                </c:pt>
                <c:pt idx="11866">
                  <c:v>973.25833333333333</c:v>
                </c:pt>
                <c:pt idx="11867">
                  <c:v>973.3416666666667</c:v>
                </c:pt>
                <c:pt idx="11868">
                  <c:v>973.42500000000007</c:v>
                </c:pt>
                <c:pt idx="11869">
                  <c:v>973.50833333333333</c:v>
                </c:pt>
                <c:pt idx="11870">
                  <c:v>973.5916666666667</c:v>
                </c:pt>
                <c:pt idx="11871">
                  <c:v>973.67500000000007</c:v>
                </c:pt>
                <c:pt idx="11872">
                  <c:v>973.75</c:v>
                </c:pt>
                <c:pt idx="11873">
                  <c:v>973.83333333333337</c:v>
                </c:pt>
                <c:pt idx="11874">
                  <c:v>973.91666666666663</c:v>
                </c:pt>
                <c:pt idx="11875">
                  <c:v>974</c:v>
                </c:pt>
                <c:pt idx="11876">
                  <c:v>974.08333333333337</c:v>
                </c:pt>
                <c:pt idx="11877">
                  <c:v>974.16666666666663</c:v>
                </c:pt>
                <c:pt idx="11878">
                  <c:v>974.24166666666667</c:v>
                </c:pt>
                <c:pt idx="11879">
                  <c:v>974.32499999999993</c:v>
                </c:pt>
                <c:pt idx="11880">
                  <c:v>974.4083333333333</c:v>
                </c:pt>
                <c:pt idx="11881">
                  <c:v>974.49166666666667</c:v>
                </c:pt>
                <c:pt idx="11882">
                  <c:v>974.57499999999993</c:v>
                </c:pt>
                <c:pt idx="11883">
                  <c:v>974.6583333333333</c:v>
                </c:pt>
                <c:pt idx="11884">
                  <c:v>974.74166666666667</c:v>
                </c:pt>
                <c:pt idx="11885">
                  <c:v>974.81666666666661</c:v>
                </c:pt>
                <c:pt idx="11886">
                  <c:v>974.9</c:v>
                </c:pt>
                <c:pt idx="11887">
                  <c:v>974.98333333333323</c:v>
                </c:pt>
                <c:pt idx="11888">
                  <c:v>975.06666666666661</c:v>
                </c:pt>
                <c:pt idx="11889">
                  <c:v>975.15</c:v>
                </c:pt>
                <c:pt idx="11890">
                  <c:v>975.23333333333323</c:v>
                </c:pt>
                <c:pt idx="11891">
                  <c:v>975.30833333333339</c:v>
                </c:pt>
                <c:pt idx="11892">
                  <c:v>975.39166666666677</c:v>
                </c:pt>
                <c:pt idx="11893">
                  <c:v>975.47500000000002</c:v>
                </c:pt>
                <c:pt idx="11894">
                  <c:v>975.55833333333339</c:v>
                </c:pt>
                <c:pt idx="11895">
                  <c:v>975.64166666666677</c:v>
                </c:pt>
                <c:pt idx="11896">
                  <c:v>975.72500000000002</c:v>
                </c:pt>
                <c:pt idx="11897">
                  <c:v>975.80000000000007</c:v>
                </c:pt>
                <c:pt idx="11898">
                  <c:v>975.88333333333333</c:v>
                </c:pt>
                <c:pt idx="11899">
                  <c:v>975.9666666666667</c:v>
                </c:pt>
                <c:pt idx="11900">
                  <c:v>976.05000000000007</c:v>
                </c:pt>
                <c:pt idx="11901">
                  <c:v>976.13333333333333</c:v>
                </c:pt>
                <c:pt idx="11902">
                  <c:v>976.2166666666667</c:v>
                </c:pt>
                <c:pt idx="11903">
                  <c:v>976.30000000000007</c:v>
                </c:pt>
                <c:pt idx="11904">
                  <c:v>976.375</c:v>
                </c:pt>
                <c:pt idx="11905">
                  <c:v>976.45833333333337</c:v>
                </c:pt>
                <c:pt idx="11906">
                  <c:v>976.54166666666663</c:v>
                </c:pt>
                <c:pt idx="11907">
                  <c:v>976.625</c:v>
                </c:pt>
                <c:pt idx="11908">
                  <c:v>976.70833333333337</c:v>
                </c:pt>
                <c:pt idx="11909">
                  <c:v>976.79166666666663</c:v>
                </c:pt>
                <c:pt idx="11910">
                  <c:v>976.86666666666667</c:v>
                </c:pt>
                <c:pt idx="11911">
                  <c:v>976.94999999999993</c:v>
                </c:pt>
                <c:pt idx="11912">
                  <c:v>977.0333333333333</c:v>
                </c:pt>
                <c:pt idx="11913">
                  <c:v>977.11666666666667</c:v>
                </c:pt>
                <c:pt idx="11914">
                  <c:v>977.19999999999993</c:v>
                </c:pt>
                <c:pt idx="11915">
                  <c:v>977.2833333333333</c:v>
                </c:pt>
                <c:pt idx="11916">
                  <c:v>977.35833333333323</c:v>
                </c:pt>
                <c:pt idx="11917">
                  <c:v>977.44166666666661</c:v>
                </c:pt>
                <c:pt idx="11918">
                  <c:v>977.52499999999998</c:v>
                </c:pt>
                <c:pt idx="11919">
                  <c:v>977.60833333333323</c:v>
                </c:pt>
                <c:pt idx="11920">
                  <c:v>977.69166666666661</c:v>
                </c:pt>
                <c:pt idx="11921">
                  <c:v>977.77499999999998</c:v>
                </c:pt>
                <c:pt idx="11922">
                  <c:v>977.85833333333323</c:v>
                </c:pt>
                <c:pt idx="11923">
                  <c:v>977.93333333333339</c:v>
                </c:pt>
                <c:pt idx="11924">
                  <c:v>978.01666666666677</c:v>
                </c:pt>
                <c:pt idx="11925">
                  <c:v>978.1</c:v>
                </c:pt>
                <c:pt idx="11926">
                  <c:v>978.18333333333339</c:v>
                </c:pt>
                <c:pt idx="11927">
                  <c:v>978.26666666666677</c:v>
                </c:pt>
                <c:pt idx="11928">
                  <c:v>978.35</c:v>
                </c:pt>
                <c:pt idx="11929">
                  <c:v>978.42500000000007</c:v>
                </c:pt>
                <c:pt idx="11930">
                  <c:v>978.50833333333333</c:v>
                </c:pt>
                <c:pt idx="11931">
                  <c:v>978.5916666666667</c:v>
                </c:pt>
                <c:pt idx="11932">
                  <c:v>978.67500000000007</c:v>
                </c:pt>
                <c:pt idx="11933">
                  <c:v>978.75833333333333</c:v>
                </c:pt>
                <c:pt idx="11934">
                  <c:v>978.8416666666667</c:v>
                </c:pt>
                <c:pt idx="11935">
                  <c:v>978.91666666666663</c:v>
                </c:pt>
                <c:pt idx="11936">
                  <c:v>979</c:v>
                </c:pt>
                <c:pt idx="11937">
                  <c:v>979.08333333333337</c:v>
                </c:pt>
                <c:pt idx="11938">
                  <c:v>979.16666666666663</c:v>
                </c:pt>
                <c:pt idx="11939">
                  <c:v>979.25</c:v>
                </c:pt>
                <c:pt idx="11940">
                  <c:v>979.33333333333337</c:v>
                </c:pt>
                <c:pt idx="11941">
                  <c:v>979.41666666666663</c:v>
                </c:pt>
                <c:pt idx="11942">
                  <c:v>979.49166666666667</c:v>
                </c:pt>
                <c:pt idx="11943">
                  <c:v>979.57499999999993</c:v>
                </c:pt>
                <c:pt idx="11944">
                  <c:v>979.6583333333333</c:v>
                </c:pt>
                <c:pt idx="11945">
                  <c:v>979.74166666666667</c:v>
                </c:pt>
                <c:pt idx="11946">
                  <c:v>979.82499999999993</c:v>
                </c:pt>
                <c:pt idx="11947">
                  <c:v>979.9083333333333</c:v>
                </c:pt>
                <c:pt idx="11948">
                  <c:v>979.98333333333323</c:v>
                </c:pt>
                <c:pt idx="11949">
                  <c:v>980.06666666666661</c:v>
                </c:pt>
                <c:pt idx="11950">
                  <c:v>980.15</c:v>
                </c:pt>
                <c:pt idx="11951">
                  <c:v>980.23333333333323</c:v>
                </c:pt>
                <c:pt idx="11952">
                  <c:v>980.31666666666661</c:v>
                </c:pt>
                <c:pt idx="11953">
                  <c:v>980.4</c:v>
                </c:pt>
                <c:pt idx="11954">
                  <c:v>980.47500000000002</c:v>
                </c:pt>
                <c:pt idx="11955">
                  <c:v>980.55833333333339</c:v>
                </c:pt>
                <c:pt idx="11956">
                  <c:v>980.64166666666677</c:v>
                </c:pt>
                <c:pt idx="11957">
                  <c:v>980.72500000000002</c:v>
                </c:pt>
                <c:pt idx="11958">
                  <c:v>980.80833333333339</c:v>
                </c:pt>
                <c:pt idx="11959">
                  <c:v>980.89166666666677</c:v>
                </c:pt>
                <c:pt idx="11960">
                  <c:v>980.97500000000002</c:v>
                </c:pt>
                <c:pt idx="11961">
                  <c:v>981.05000000000007</c:v>
                </c:pt>
                <c:pt idx="11962">
                  <c:v>981.13333333333333</c:v>
                </c:pt>
                <c:pt idx="11963">
                  <c:v>981.2166666666667</c:v>
                </c:pt>
                <c:pt idx="11964">
                  <c:v>981.30000000000007</c:v>
                </c:pt>
                <c:pt idx="11965">
                  <c:v>981.38333333333333</c:v>
                </c:pt>
                <c:pt idx="11966">
                  <c:v>981.4666666666667</c:v>
                </c:pt>
                <c:pt idx="11967">
                  <c:v>981.54166666666663</c:v>
                </c:pt>
                <c:pt idx="11968">
                  <c:v>981.625</c:v>
                </c:pt>
                <c:pt idx="11969">
                  <c:v>981.70833333333337</c:v>
                </c:pt>
                <c:pt idx="11970">
                  <c:v>981.79166666666663</c:v>
                </c:pt>
                <c:pt idx="11971">
                  <c:v>981.875</c:v>
                </c:pt>
                <c:pt idx="11972">
                  <c:v>981.95833333333337</c:v>
                </c:pt>
                <c:pt idx="11973">
                  <c:v>982.0333333333333</c:v>
                </c:pt>
                <c:pt idx="11974">
                  <c:v>982.11666666666667</c:v>
                </c:pt>
                <c:pt idx="11975">
                  <c:v>982.19999999999993</c:v>
                </c:pt>
                <c:pt idx="11976">
                  <c:v>982.2833333333333</c:v>
                </c:pt>
                <c:pt idx="11977">
                  <c:v>982.36666666666667</c:v>
                </c:pt>
                <c:pt idx="11978">
                  <c:v>982.44999999999993</c:v>
                </c:pt>
                <c:pt idx="11979">
                  <c:v>982.5333333333333</c:v>
                </c:pt>
                <c:pt idx="11980">
                  <c:v>982.60833333333323</c:v>
                </c:pt>
                <c:pt idx="11981">
                  <c:v>982.69166666666661</c:v>
                </c:pt>
                <c:pt idx="11982">
                  <c:v>982.77499999999998</c:v>
                </c:pt>
                <c:pt idx="11983">
                  <c:v>982.85833333333323</c:v>
                </c:pt>
                <c:pt idx="11984">
                  <c:v>982.94166666666661</c:v>
                </c:pt>
                <c:pt idx="11985">
                  <c:v>983.02499999999998</c:v>
                </c:pt>
                <c:pt idx="11986">
                  <c:v>983.1</c:v>
                </c:pt>
                <c:pt idx="11987">
                  <c:v>983.18333333333339</c:v>
                </c:pt>
                <c:pt idx="11988">
                  <c:v>983.26666666666677</c:v>
                </c:pt>
                <c:pt idx="11989">
                  <c:v>983.35</c:v>
                </c:pt>
                <c:pt idx="11990">
                  <c:v>983.43333333333339</c:v>
                </c:pt>
                <c:pt idx="11991">
                  <c:v>983.51666666666677</c:v>
                </c:pt>
                <c:pt idx="11992">
                  <c:v>983.5916666666667</c:v>
                </c:pt>
                <c:pt idx="11993">
                  <c:v>983.67500000000007</c:v>
                </c:pt>
                <c:pt idx="11994">
                  <c:v>983.75833333333333</c:v>
                </c:pt>
                <c:pt idx="11995">
                  <c:v>983.8416666666667</c:v>
                </c:pt>
                <c:pt idx="11996">
                  <c:v>983.92500000000007</c:v>
                </c:pt>
                <c:pt idx="11997">
                  <c:v>984.00833333333333</c:v>
                </c:pt>
                <c:pt idx="11998">
                  <c:v>984.0916666666667</c:v>
                </c:pt>
                <c:pt idx="11999">
                  <c:v>984.16666666666663</c:v>
                </c:pt>
                <c:pt idx="12000">
                  <c:v>984.25</c:v>
                </c:pt>
                <c:pt idx="12001">
                  <c:v>984.33333333333337</c:v>
                </c:pt>
                <c:pt idx="12002">
                  <c:v>984.41666666666663</c:v>
                </c:pt>
                <c:pt idx="12003">
                  <c:v>984.5</c:v>
                </c:pt>
                <c:pt idx="12004">
                  <c:v>984.58333333333337</c:v>
                </c:pt>
                <c:pt idx="12005">
                  <c:v>984.6583333333333</c:v>
                </c:pt>
                <c:pt idx="12006">
                  <c:v>984.74166666666667</c:v>
                </c:pt>
                <c:pt idx="12007">
                  <c:v>984.82499999999993</c:v>
                </c:pt>
                <c:pt idx="12008">
                  <c:v>984.9083333333333</c:v>
                </c:pt>
                <c:pt idx="12009">
                  <c:v>984.99166666666667</c:v>
                </c:pt>
                <c:pt idx="12010">
                  <c:v>985.07499999999993</c:v>
                </c:pt>
                <c:pt idx="12011">
                  <c:v>985.1583333333333</c:v>
                </c:pt>
                <c:pt idx="12012">
                  <c:v>985.23333333333323</c:v>
                </c:pt>
                <c:pt idx="12013">
                  <c:v>985.31666666666661</c:v>
                </c:pt>
                <c:pt idx="12014">
                  <c:v>985.4</c:v>
                </c:pt>
                <c:pt idx="12015">
                  <c:v>985.48333333333323</c:v>
                </c:pt>
                <c:pt idx="12016">
                  <c:v>985.56666666666661</c:v>
                </c:pt>
                <c:pt idx="12017">
                  <c:v>985.65</c:v>
                </c:pt>
                <c:pt idx="12018">
                  <c:v>985.72500000000002</c:v>
                </c:pt>
                <c:pt idx="12019">
                  <c:v>985.80833333333339</c:v>
                </c:pt>
                <c:pt idx="12020">
                  <c:v>985.89166666666677</c:v>
                </c:pt>
                <c:pt idx="12021">
                  <c:v>985.97500000000002</c:v>
                </c:pt>
                <c:pt idx="12022">
                  <c:v>986.05833333333339</c:v>
                </c:pt>
                <c:pt idx="12023">
                  <c:v>986.14166666666677</c:v>
                </c:pt>
                <c:pt idx="12024">
                  <c:v>986.2166666666667</c:v>
                </c:pt>
                <c:pt idx="12025">
                  <c:v>986.30000000000007</c:v>
                </c:pt>
                <c:pt idx="12026">
                  <c:v>986.38333333333333</c:v>
                </c:pt>
                <c:pt idx="12027">
                  <c:v>986.4666666666667</c:v>
                </c:pt>
                <c:pt idx="12028">
                  <c:v>986.55000000000007</c:v>
                </c:pt>
                <c:pt idx="12029">
                  <c:v>986.63333333333333</c:v>
                </c:pt>
                <c:pt idx="12030">
                  <c:v>986.7166666666667</c:v>
                </c:pt>
                <c:pt idx="12031">
                  <c:v>986.79166666666663</c:v>
                </c:pt>
                <c:pt idx="12032">
                  <c:v>986.875</c:v>
                </c:pt>
                <c:pt idx="12033">
                  <c:v>986.95833333333337</c:v>
                </c:pt>
                <c:pt idx="12034">
                  <c:v>987.04166666666663</c:v>
                </c:pt>
                <c:pt idx="12035">
                  <c:v>987.125</c:v>
                </c:pt>
                <c:pt idx="12036">
                  <c:v>987.20833333333337</c:v>
                </c:pt>
                <c:pt idx="12037">
                  <c:v>987.2833333333333</c:v>
                </c:pt>
                <c:pt idx="12038">
                  <c:v>987.36666666666667</c:v>
                </c:pt>
                <c:pt idx="12039">
                  <c:v>987.44999999999993</c:v>
                </c:pt>
                <c:pt idx="12040">
                  <c:v>987.5333333333333</c:v>
                </c:pt>
                <c:pt idx="12041">
                  <c:v>987.61666666666667</c:v>
                </c:pt>
                <c:pt idx="12042">
                  <c:v>987.69999999999993</c:v>
                </c:pt>
                <c:pt idx="12043">
                  <c:v>987.77499999999998</c:v>
                </c:pt>
                <c:pt idx="12044">
                  <c:v>987.85833333333323</c:v>
                </c:pt>
                <c:pt idx="12045">
                  <c:v>987.94166666666661</c:v>
                </c:pt>
                <c:pt idx="12046">
                  <c:v>988.02499999999998</c:v>
                </c:pt>
                <c:pt idx="12047">
                  <c:v>988.10833333333323</c:v>
                </c:pt>
                <c:pt idx="12048">
                  <c:v>988.19166666666661</c:v>
                </c:pt>
                <c:pt idx="12049">
                  <c:v>988.27499999999998</c:v>
                </c:pt>
                <c:pt idx="12050">
                  <c:v>988.35</c:v>
                </c:pt>
                <c:pt idx="12051">
                  <c:v>988.43333333333339</c:v>
                </c:pt>
                <c:pt idx="12052">
                  <c:v>988.51666666666677</c:v>
                </c:pt>
                <c:pt idx="12053">
                  <c:v>988.6</c:v>
                </c:pt>
                <c:pt idx="12054">
                  <c:v>988.68333333333339</c:v>
                </c:pt>
                <c:pt idx="12055">
                  <c:v>988.76666666666677</c:v>
                </c:pt>
                <c:pt idx="12056">
                  <c:v>988.8416666666667</c:v>
                </c:pt>
                <c:pt idx="12057">
                  <c:v>988.92500000000007</c:v>
                </c:pt>
                <c:pt idx="12058">
                  <c:v>989.00833333333333</c:v>
                </c:pt>
                <c:pt idx="12059">
                  <c:v>989.0916666666667</c:v>
                </c:pt>
                <c:pt idx="12060">
                  <c:v>989.17500000000007</c:v>
                </c:pt>
                <c:pt idx="12061">
                  <c:v>989.25833333333333</c:v>
                </c:pt>
                <c:pt idx="12062">
                  <c:v>989.33333333333337</c:v>
                </c:pt>
                <c:pt idx="12063">
                  <c:v>989.41666666666663</c:v>
                </c:pt>
                <c:pt idx="12064">
                  <c:v>989.5</c:v>
                </c:pt>
                <c:pt idx="12065">
                  <c:v>989.58333333333337</c:v>
                </c:pt>
                <c:pt idx="12066">
                  <c:v>989.66666666666663</c:v>
                </c:pt>
                <c:pt idx="12067">
                  <c:v>989.75</c:v>
                </c:pt>
                <c:pt idx="12068">
                  <c:v>989.83333333333337</c:v>
                </c:pt>
                <c:pt idx="12069">
                  <c:v>989.9083333333333</c:v>
                </c:pt>
                <c:pt idx="12070">
                  <c:v>989.99166666666667</c:v>
                </c:pt>
                <c:pt idx="12071">
                  <c:v>990.07499999999993</c:v>
                </c:pt>
                <c:pt idx="12072">
                  <c:v>990.1583333333333</c:v>
                </c:pt>
                <c:pt idx="12073">
                  <c:v>990.24166666666667</c:v>
                </c:pt>
                <c:pt idx="12074">
                  <c:v>990.32499999999993</c:v>
                </c:pt>
                <c:pt idx="12075">
                  <c:v>990.4</c:v>
                </c:pt>
                <c:pt idx="12076">
                  <c:v>990.48333333333323</c:v>
                </c:pt>
                <c:pt idx="12077">
                  <c:v>990.56666666666661</c:v>
                </c:pt>
                <c:pt idx="12078">
                  <c:v>990.65</c:v>
                </c:pt>
                <c:pt idx="12079">
                  <c:v>990.73333333333323</c:v>
                </c:pt>
                <c:pt idx="12080">
                  <c:v>990.81666666666661</c:v>
                </c:pt>
                <c:pt idx="12081">
                  <c:v>990.89166666666677</c:v>
                </c:pt>
                <c:pt idx="12082">
                  <c:v>990.97500000000002</c:v>
                </c:pt>
                <c:pt idx="12083">
                  <c:v>991.05833333333339</c:v>
                </c:pt>
                <c:pt idx="12084">
                  <c:v>991.14166666666677</c:v>
                </c:pt>
                <c:pt idx="12085">
                  <c:v>991.22500000000002</c:v>
                </c:pt>
                <c:pt idx="12086">
                  <c:v>991.30833333333339</c:v>
                </c:pt>
                <c:pt idx="12087">
                  <c:v>991.39166666666677</c:v>
                </c:pt>
                <c:pt idx="12088">
                  <c:v>991.4666666666667</c:v>
                </c:pt>
                <c:pt idx="12089">
                  <c:v>991.55000000000007</c:v>
                </c:pt>
                <c:pt idx="12090">
                  <c:v>991.63333333333333</c:v>
                </c:pt>
                <c:pt idx="12091">
                  <c:v>991.7166666666667</c:v>
                </c:pt>
                <c:pt idx="12092">
                  <c:v>991.80000000000007</c:v>
                </c:pt>
                <c:pt idx="12093">
                  <c:v>991.88333333333333</c:v>
                </c:pt>
                <c:pt idx="12094">
                  <c:v>991.95833333333337</c:v>
                </c:pt>
                <c:pt idx="12095">
                  <c:v>992.04166666666663</c:v>
                </c:pt>
                <c:pt idx="12096">
                  <c:v>992.125</c:v>
                </c:pt>
                <c:pt idx="12097">
                  <c:v>992.20833333333337</c:v>
                </c:pt>
                <c:pt idx="12098">
                  <c:v>992.29166666666663</c:v>
                </c:pt>
                <c:pt idx="12099">
                  <c:v>992.375</c:v>
                </c:pt>
                <c:pt idx="12100">
                  <c:v>992.44999999999993</c:v>
                </c:pt>
                <c:pt idx="12101">
                  <c:v>992.5333333333333</c:v>
                </c:pt>
                <c:pt idx="12102">
                  <c:v>992.61666666666667</c:v>
                </c:pt>
                <c:pt idx="12103">
                  <c:v>992.69999999999993</c:v>
                </c:pt>
                <c:pt idx="12104">
                  <c:v>992.7833333333333</c:v>
                </c:pt>
                <c:pt idx="12105">
                  <c:v>992.86666666666667</c:v>
                </c:pt>
                <c:pt idx="12106">
                  <c:v>992.94999999999993</c:v>
                </c:pt>
                <c:pt idx="12107">
                  <c:v>993.02499999999998</c:v>
                </c:pt>
                <c:pt idx="12108">
                  <c:v>993.10833333333323</c:v>
                </c:pt>
                <c:pt idx="12109">
                  <c:v>993.19166666666661</c:v>
                </c:pt>
                <c:pt idx="12110">
                  <c:v>993.27499999999998</c:v>
                </c:pt>
                <c:pt idx="12111">
                  <c:v>993.35833333333323</c:v>
                </c:pt>
                <c:pt idx="12112">
                  <c:v>993.44166666666661</c:v>
                </c:pt>
                <c:pt idx="12113">
                  <c:v>993.51666666666677</c:v>
                </c:pt>
                <c:pt idx="12114">
                  <c:v>993.6</c:v>
                </c:pt>
                <c:pt idx="12115">
                  <c:v>993.68333333333339</c:v>
                </c:pt>
                <c:pt idx="12116">
                  <c:v>993.76666666666677</c:v>
                </c:pt>
                <c:pt idx="12117">
                  <c:v>993.85</c:v>
                </c:pt>
                <c:pt idx="12118">
                  <c:v>993.93333333333339</c:v>
                </c:pt>
                <c:pt idx="12119">
                  <c:v>994.00833333333333</c:v>
                </c:pt>
                <c:pt idx="12120">
                  <c:v>994.0916666666667</c:v>
                </c:pt>
                <c:pt idx="12121">
                  <c:v>994.17500000000007</c:v>
                </c:pt>
                <c:pt idx="12122">
                  <c:v>994.25833333333333</c:v>
                </c:pt>
                <c:pt idx="12123">
                  <c:v>994.3416666666667</c:v>
                </c:pt>
                <c:pt idx="12124">
                  <c:v>994.42500000000007</c:v>
                </c:pt>
                <c:pt idx="12125">
                  <c:v>994.50833333333333</c:v>
                </c:pt>
                <c:pt idx="12126">
                  <c:v>994.58333333333337</c:v>
                </c:pt>
                <c:pt idx="12127">
                  <c:v>994.66666666666663</c:v>
                </c:pt>
                <c:pt idx="12128">
                  <c:v>994.75</c:v>
                </c:pt>
                <c:pt idx="12129">
                  <c:v>994.83333333333337</c:v>
                </c:pt>
                <c:pt idx="12130">
                  <c:v>994.91666666666663</c:v>
                </c:pt>
                <c:pt idx="12131">
                  <c:v>995</c:v>
                </c:pt>
                <c:pt idx="12132">
                  <c:v>995.07499999999993</c:v>
                </c:pt>
                <c:pt idx="12133">
                  <c:v>995.1583333333333</c:v>
                </c:pt>
                <c:pt idx="12134">
                  <c:v>995.24166666666667</c:v>
                </c:pt>
                <c:pt idx="12135">
                  <c:v>995.32499999999993</c:v>
                </c:pt>
                <c:pt idx="12136">
                  <c:v>995.4083333333333</c:v>
                </c:pt>
                <c:pt idx="12137">
                  <c:v>995.49166666666667</c:v>
                </c:pt>
                <c:pt idx="12138">
                  <c:v>995.57499999999993</c:v>
                </c:pt>
                <c:pt idx="12139">
                  <c:v>995.65</c:v>
                </c:pt>
                <c:pt idx="12140">
                  <c:v>995.73333333333323</c:v>
                </c:pt>
                <c:pt idx="12141">
                  <c:v>995.81666666666661</c:v>
                </c:pt>
                <c:pt idx="12142">
                  <c:v>995.9</c:v>
                </c:pt>
                <c:pt idx="12143">
                  <c:v>995.98333333333323</c:v>
                </c:pt>
                <c:pt idx="12144">
                  <c:v>996.06666666666661</c:v>
                </c:pt>
                <c:pt idx="12145">
                  <c:v>996.14166666666677</c:v>
                </c:pt>
                <c:pt idx="12146">
                  <c:v>996.22500000000002</c:v>
                </c:pt>
                <c:pt idx="12147">
                  <c:v>996.30833333333339</c:v>
                </c:pt>
                <c:pt idx="12148">
                  <c:v>996.39166666666677</c:v>
                </c:pt>
                <c:pt idx="12149">
                  <c:v>996.47500000000002</c:v>
                </c:pt>
                <c:pt idx="12150">
                  <c:v>996.55833333333339</c:v>
                </c:pt>
                <c:pt idx="12151">
                  <c:v>996.63333333333333</c:v>
                </c:pt>
                <c:pt idx="12152">
                  <c:v>996.7166666666667</c:v>
                </c:pt>
                <c:pt idx="12153">
                  <c:v>996.80000000000007</c:v>
                </c:pt>
                <c:pt idx="12154">
                  <c:v>996.88333333333333</c:v>
                </c:pt>
                <c:pt idx="12155">
                  <c:v>996.9666666666667</c:v>
                </c:pt>
                <c:pt idx="12156">
                  <c:v>997.05000000000007</c:v>
                </c:pt>
                <c:pt idx="12157">
                  <c:v>997.13333333333333</c:v>
                </c:pt>
                <c:pt idx="12158">
                  <c:v>997.20833333333337</c:v>
                </c:pt>
                <c:pt idx="12159">
                  <c:v>997.29166666666663</c:v>
                </c:pt>
                <c:pt idx="12160">
                  <c:v>997.375</c:v>
                </c:pt>
                <c:pt idx="12161">
                  <c:v>997.45833333333337</c:v>
                </c:pt>
                <c:pt idx="12162">
                  <c:v>997.54166666666663</c:v>
                </c:pt>
                <c:pt idx="12163">
                  <c:v>997.625</c:v>
                </c:pt>
                <c:pt idx="12164">
                  <c:v>997.69999999999993</c:v>
                </c:pt>
                <c:pt idx="12165">
                  <c:v>997.7833333333333</c:v>
                </c:pt>
                <c:pt idx="12166">
                  <c:v>997.86666666666667</c:v>
                </c:pt>
                <c:pt idx="12167">
                  <c:v>997.94999999999993</c:v>
                </c:pt>
                <c:pt idx="12168">
                  <c:v>998.0333333333333</c:v>
                </c:pt>
                <c:pt idx="12169">
                  <c:v>998.11666666666667</c:v>
                </c:pt>
                <c:pt idx="12170">
                  <c:v>998.19166666666661</c:v>
                </c:pt>
                <c:pt idx="12171">
                  <c:v>998.27499999999998</c:v>
                </c:pt>
                <c:pt idx="12172">
                  <c:v>998.35833333333323</c:v>
                </c:pt>
                <c:pt idx="12173">
                  <c:v>998.44166666666661</c:v>
                </c:pt>
                <c:pt idx="12174">
                  <c:v>998.52499999999998</c:v>
                </c:pt>
                <c:pt idx="12175">
                  <c:v>998.60833333333323</c:v>
                </c:pt>
                <c:pt idx="12176">
                  <c:v>998.69166666666661</c:v>
                </c:pt>
                <c:pt idx="12177">
                  <c:v>998.76666666666677</c:v>
                </c:pt>
                <c:pt idx="12178">
                  <c:v>998.85</c:v>
                </c:pt>
                <c:pt idx="12179">
                  <c:v>998.93333333333339</c:v>
                </c:pt>
                <c:pt idx="12180">
                  <c:v>999.01666666666677</c:v>
                </c:pt>
                <c:pt idx="12181">
                  <c:v>999.1</c:v>
                </c:pt>
                <c:pt idx="12182">
                  <c:v>999.18333333333339</c:v>
                </c:pt>
                <c:pt idx="12183">
                  <c:v>999.25833333333333</c:v>
                </c:pt>
                <c:pt idx="12184">
                  <c:v>999.3416666666667</c:v>
                </c:pt>
                <c:pt idx="12185">
                  <c:v>999.42500000000007</c:v>
                </c:pt>
                <c:pt idx="12186">
                  <c:v>999.50833333333333</c:v>
                </c:pt>
                <c:pt idx="12187">
                  <c:v>999.5916666666667</c:v>
                </c:pt>
                <c:pt idx="12188">
                  <c:v>999.67500000000007</c:v>
                </c:pt>
                <c:pt idx="12189">
                  <c:v>999.75</c:v>
                </c:pt>
                <c:pt idx="12190">
                  <c:v>999.83333333333337</c:v>
                </c:pt>
                <c:pt idx="12191">
                  <c:v>999.91666666666663</c:v>
                </c:pt>
                <c:pt idx="12192">
                  <c:v>1000</c:v>
                </c:pt>
                <c:pt idx="12193">
                  <c:v>1000.0833333333334</c:v>
                </c:pt>
                <c:pt idx="12194">
                  <c:v>1000.1666666666666</c:v>
                </c:pt>
                <c:pt idx="12195">
                  <c:v>1000.25</c:v>
                </c:pt>
                <c:pt idx="12196">
                  <c:v>1000.3249999999999</c:v>
                </c:pt>
                <c:pt idx="12197">
                  <c:v>1000.4083333333333</c:v>
                </c:pt>
                <c:pt idx="12198">
                  <c:v>1000.4916666666667</c:v>
                </c:pt>
                <c:pt idx="12199">
                  <c:v>1000.5749999999999</c:v>
                </c:pt>
                <c:pt idx="12200">
                  <c:v>1000.6583333333333</c:v>
                </c:pt>
                <c:pt idx="12201">
                  <c:v>1000.7416666666667</c:v>
                </c:pt>
                <c:pt idx="12202">
                  <c:v>1000.8166666666666</c:v>
                </c:pt>
                <c:pt idx="12203">
                  <c:v>1000.9</c:v>
                </c:pt>
                <c:pt idx="12204">
                  <c:v>1000.9833333333332</c:v>
                </c:pt>
                <c:pt idx="12205">
                  <c:v>1001.0666666666666</c:v>
                </c:pt>
                <c:pt idx="12206">
                  <c:v>1001.15</c:v>
                </c:pt>
                <c:pt idx="12207">
                  <c:v>1001.2333333333332</c:v>
                </c:pt>
                <c:pt idx="12208">
                  <c:v>1001.3083333333334</c:v>
                </c:pt>
                <c:pt idx="12209">
                  <c:v>1001.3916666666668</c:v>
                </c:pt>
                <c:pt idx="12210">
                  <c:v>1001.475</c:v>
                </c:pt>
                <c:pt idx="12211">
                  <c:v>1001.5583333333334</c:v>
                </c:pt>
                <c:pt idx="12212">
                  <c:v>1001.6416666666668</c:v>
                </c:pt>
                <c:pt idx="12213">
                  <c:v>1001.725</c:v>
                </c:pt>
                <c:pt idx="12214">
                  <c:v>1001.8083333333334</c:v>
                </c:pt>
                <c:pt idx="12215">
                  <c:v>1001.8833333333333</c:v>
                </c:pt>
                <c:pt idx="12216">
                  <c:v>1001.9666666666667</c:v>
                </c:pt>
                <c:pt idx="12217">
                  <c:v>1002.0500000000001</c:v>
                </c:pt>
                <c:pt idx="12218">
                  <c:v>1002.1333333333333</c:v>
                </c:pt>
                <c:pt idx="12219">
                  <c:v>1002.2166666666667</c:v>
                </c:pt>
                <c:pt idx="12220">
                  <c:v>1002.3000000000001</c:v>
                </c:pt>
                <c:pt idx="12221">
                  <c:v>1002.375</c:v>
                </c:pt>
                <c:pt idx="12222">
                  <c:v>1002.4583333333334</c:v>
                </c:pt>
                <c:pt idx="12223">
                  <c:v>1002.5416666666666</c:v>
                </c:pt>
                <c:pt idx="12224">
                  <c:v>1002.625</c:v>
                </c:pt>
                <c:pt idx="12225">
                  <c:v>1002.7083333333334</c:v>
                </c:pt>
                <c:pt idx="12226">
                  <c:v>1002.7916666666666</c:v>
                </c:pt>
                <c:pt idx="12227">
                  <c:v>1002.8666666666667</c:v>
                </c:pt>
                <c:pt idx="12228">
                  <c:v>1002.9499999999999</c:v>
                </c:pt>
                <c:pt idx="12229">
                  <c:v>1003.0333333333333</c:v>
                </c:pt>
                <c:pt idx="12230">
                  <c:v>1003.1166666666667</c:v>
                </c:pt>
                <c:pt idx="12231">
                  <c:v>1003.1999999999999</c:v>
                </c:pt>
                <c:pt idx="12232">
                  <c:v>1003.2833333333333</c:v>
                </c:pt>
                <c:pt idx="12233">
                  <c:v>1003.3666666666667</c:v>
                </c:pt>
                <c:pt idx="12234">
                  <c:v>1003.4416666666666</c:v>
                </c:pt>
                <c:pt idx="12235">
                  <c:v>1003.525</c:v>
                </c:pt>
                <c:pt idx="12236">
                  <c:v>1003.6083333333332</c:v>
                </c:pt>
                <c:pt idx="12237">
                  <c:v>1003.6916666666666</c:v>
                </c:pt>
                <c:pt idx="12238">
                  <c:v>1003.775</c:v>
                </c:pt>
                <c:pt idx="12239">
                  <c:v>1003.8583333333332</c:v>
                </c:pt>
                <c:pt idx="12240">
                  <c:v>1003.9333333333334</c:v>
                </c:pt>
                <c:pt idx="12241">
                  <c:v>1004.0166666666668</c:v>
                </c:pt>
                <c:pt idx="12242">
                  <c:v>1004.1</c:v>
                </c:pt>
                <c:pt idx="12243">
                  <c:v>1004.1833333333334</c:v>
                </c:pt>
                <c:pt idx="12244">
                  <c:v>1004.2666666666668</c:v>
                </c:pt>
                <c:pt idx="12245">
                  <c:v>1004.35</c:v>
                </c:pt>
                <c:pt idx="12246">
                  <c:v>1004.4250000000001</c:v>
                </c:pt>
                <c:pt idx="12247">
                  <c:v>1004.5083333333333</c:v>
                </c:pt>
                <c:pt idx="12248">
                  <c:v>1004.5916666666667</c:v>
                </c:pt>
                <c:pt idx="12249">
                  <c:v>1004.6750000000001</c:v>
                </c:pt>
                <c:pt idx="12250">
                  <c:v>1004.7583333333333</c:v>
                </c:pt>
                <c:pt idx="12251">
                  <c:v>1004.8416666666667</c:v>
                </c:pt>
                <c:pt idx="12252">
                  <c:v>1004.9250000000001</c:v>
                </c:pt>
                <c:pt idx="12253">
                  <c:v>1005</c:v>
                </c:pt>
                <c:pt idx="12254">
                  <c:v>1005.0833333333334</c:v>
                </c:pt>
                <c:pt idx="12255">
                  <c:v>1005.1666666666666</c:v>
                </c:pt>
                <c:pt idx="12256">
                  <c:v>1005.25</c:v>
                </c:pt>
                <c:pt idx="12257">
                  <c:v>1005.3333333333334</c:v>
                </c:pt>
                <c:pt idx="12258">
                  <c:v>1005.4166666666666</c:v>
                </c:pt>
                <c:pt idx="12259">
                  <c:v>1005.4916666666667</c:v>
                </c:pt>
                <c:pt idx="12260">
                  <c:v>1005.5749999999999</c:v>
                </c:pt>
                <c:pt idx="12261">
                  <c:v>1005.6583333333333</c:v>
                </c:pt>
                <c:pt idx="12262">
                  <c:v>1005.7416666666667</c:v>
                </c:pt>
                <c:pt idx="12263">
                  <c:v>1005.8249999999999</c:v>
                </c:pt>
                <c:pt idx="12264">
                  <c:v>1005.9083333333333</c:v>
                </c:pt>
                <c:pt idx="12265">
                  <c:v>1005.9916666666667</c:v>
                </c:pt>
                <c:pt idx="12266">
                  <c:v>1006.0666666666666</c:v>
                </c:pt>
                <c:pt idx="12267">
                  <c:v>1006.15</c:v>
                </c:pt>
                <c:pt idx="12268">
                  <c:v>1006.2333333333332</c:v>
                </c:pt>
                <c:pt idx="12269">
                  <c:v>1006.3166666666666</c:v>
                </c:pt>
                <c:pt idx="12270">
                  <c:v>1006.4</c:v>
                </c:pt>
                <c:pt idx="12271">
                  <c:v>1006.4833333333332</c:v>
                </c:pt>
                <c:pt idx="12272">
                  <c:v>1006.5583333333334</c:v>
                </c:pt>
                <c:pt idx="12273">
                  <c:v>1006.6416666666668</c:v>
                </c:pt>
                <c:pt idx="12274">
                  <c:v>1006.725</c:v>
                </c:pt>
                <c:pt idx="12275">
                  <c:v>1006.8083333333334</c:v>
                </c:pt>
                <c:pt idx="12276">
                  <c:v>1006.8916666666668</c:v>
                </c:pt>
                <c:pt idx="12277">
                  <c:v>1006.975</c:v>
                </c:pt>
                <c:pt idx="12278">
                  <c:v>1007.0500000000001</c:v>
                </c:pt>
                <c:pt idx="12279">
                  <c:v>1007.1333333333333</c:v>
                </c:pt>
                <c:pt idx="12280">
                  <c:v>1007.2166666666667</c:v>
                </c:pt>
                <c:pt idx="12281">
                  <c:v>1007.3000000000001</c:v>
                </c:pt>
                <c:pt idx="12282">
                  <c:v>1007.3833333333333</c:v>
                </c:pt>
                <c:pt idx="12283">
                  <c:v>1007.4666666666667</c:v>
                </c:pt>
                <c:pt idx="12284">
                  <c:v>1007.5500000000001</c:v>
                </c:pt>
                <c:pt idx="12285">
                  <c:v>1007.625</c:v>
                </c:pt>
                <c:pt idx="12286">
                  <c:v>1007.7083333333334</c:v>
                </c:pt>
                <c:pt idx="12287">
                  <c:v>1007.7916666666666</c:v>
                </c:pt>
                <c:pt idx="12288">
                  <c:v>1007.875</c:v>
                </c:pt>
                <c:pt idx="12289">
                  <c:v>1007.9583333333334</c:v>
                </c:pt>
                <c:pt idx="12290">
                  <c:v>1008.0416666666666</c:v>
                </c:pt>
                <c:pt idx="12291">
                  <c:v>1008.1166666666667</c:v>
                </c:pt>
                <c:pt idx="12292">
                  <c:v>1008.1999999999999</c:v>
                </c:pt>
                <c:pt idx="12293">
                  <c:v>1008.2833333333333</c:v>
                </c:pt>
                <c:pt idx="12294">
                  <c:v>1008.3666666666667</c:v>
                </c:pt>
                <c:pt idx="12295">
                  <c:v>1008.4499999999999</c:v>
                </c:pt>
                <c:pt idx="12296">
                  <c:v>1008.5333333333333</c:v>
                </c:pt>
                <c:pt idx="12297">
                  <c:v>1008.6083333333332</c:v>
                </c:pt>
                <c:pt idx="12298">
                  <c:v>1008.6916666666666</c:v>
                </c:pt>
                <c:pt idx="12299">
                  <c:v>1008.775</c:v>
                </c:pt>
                <c:pt idx="12300">
                  <c:v>1008.8583333333332</c:v>
                </c:pt>
                <c:pt idx="12301">
                  <c:v>1008.9416666666666</c:v>
                </c:pt>
                <c:pt idx="12302">
                  <c:v>1009.025</c:v>
                </c:pt>
                <c:pt idx="12303">
                  <c:v>1009.1083333333332</c:v>
                </c:pt>
                <c:pt idx="12304">
                  <c:v>1009.1833333333334</c:v>
                </c:pt>
                <c:pt idx="12305">
                  <c:v>1009.2666666666668</c:v>
                </c:pt>
                <c:pt idx="12306">
                  <c:v>1009.35</c:v>
                </c:pt>
                <c:pt idx="12307">
                  <c:v>1009.4333333333334</c:v>
                </c:pt>
                <c:pt idx="12308">
                  <c:v>1009.5166666666668</c:v>
                </c:pt>
                <c:pt idx="12309">
                  <c:v>1009.6</c:v>
                </c:pt>
                <c:pt idx="12310">
                  <c:v>1009.6750000000001</c:v>
                </c:pt>
                <c:pt idx="12311">
                  <c:v>1009.7583333333333</c:v>
                </c:pt>
                <c:pt idx="12312">
                  <c:v>1009.8416666666667</c:v>
                </c:pt>
                <c:pt idx="12313">
                  <c:v>1009.9250000000001</c:v>
                </c:pt>
                <c:pt idx="12314">
                  <c:v>1010.0083333333333</c:v>
                </c:pt>
                <c:pt idx="12315">
                  <c:v>1010.0916666666667</c:v>
                </c:pt>
                <c:pt idx="12316">
                  <c:v>1010.1666666666666</c:v>
                </c:pt>
                <c:pt idx="12317">
                  <c:v>1010.25</c:v>
                </c:pt>
                <c:pt idx="12318">
                  <c:v>1010.3333333333334</c:v>
                </c:pt>
                <c:pt idx="12319">
                  <c:v>1010.4166666666666</c:v>
                </c:pt>
                <c:pt idx="12320">
                  <c:v>1010.5</c:v>
                </c:pt>
                <c:pt idx="12321">
                  <c:v>1010.5833333333334</c:v>
                </c:pt>
                <c:pt idx="12322">
                  <c:v>1010.6666666666666</c:v>
                </c:pt>
                <c:pt idx="12323">
                  <c:v>1010.7416666666667</c:v>
                </c:pt>
                <c:pt idx="12324">
                  <c:v>1010.8249999999999</c:v>
                </c:pt>
                <c:pt idx="12325">
                  <c:v>1010.9083333333333</c:v>
                </c:pt>
                <c:pt idx="12326">
                  <c:v>1010.9916666666667</c:v>
                </c:pt>
                <c:pt idx="12327">
                  <c:v>1011.0749999999999</c:v>
                </c:pt>
                <c:pt idx="12328">
                  <c:v>1011.1583333333333</c:v>
                </c:pt>
                <c:pt idx="12329">
                  <c:v>1011.2333333333332</c:v>
                </c:pt>
                <c:pt idx="12330">
                  <c:v>1011.3166666666666</c:v>
                </c:pt>
                <c:pt idx="12331">
                  <c:v>1011.4</c:v>
                </c:pt>
                <c:pt idx="12332">
                  <c:v>1011.4833333333332</c:v>
                </c:pt>
                <c:pt idx="12333">
                  <c:v>1011.5666666666666</c:v>
                </c:pt>
                <c:pt idx="12334">
                  <c:v>1011.65</c:v>
                </c:pt>
                <c:pt idx="12335">
                  <c:v>1011.725</c:v>
                </c:pt>
                <c:pt idx="12336">
                  <c:v>1011.8083333333334</c:v>
                </c:pt>
                <c:pt idx="12337">
                  <c:v>1011.8916666666668</c:v>
                </c:pt>
                <c:pt idx="12338">
                  <c:v>1011.975</c:v>
                </c:pt>
                <c:pt idx="12339">
                  <c:v>1012.0583333333334</c:v>
                </c:pt>
                <c:pt idx="12340">
                  <c:v>1012.1416666666668</c:v>
                </c:pt>
                <c:pt idx="12341">
                  <c:v>1012.225</c:v>
                </c:pt>
                <c:pt idx="12342">
                  <c:v>1012.3000000000001</c:v>
                </c:pt>
                <c:pt idx="12343">
                  <c:v>1012.3833333333333</c:v>
                </c:pt>
                <c:pt idx="12344">
                  <c:v>1012.4666666666667</c:v>
                </c:pt>
                <c:pt idx="12345">
                  <c:v>1012.5500000000001</c:v>
                </c:pt>
                <c:pt idx="12346">
                  <c:v>1012.6333333333333</c:v>
                </c:pt>
                <c:pt idx="12347">
                  <c:v>1012.7166666666667</c:v>
                </c:pt>
                <c:pt idx="12348">
                  <c:v>1012.7916666666666</c:v>
                </c:pt>
                <c:pt idx="12349">
                  <c:v>1012.875</c:v>
                </c:pt>
                <c:pt idx="12350">
                  <c:v>1012.9583333333334</c:v>
                </c:pt>
                <c:pt idx="12351">
                  <c:v>1013.0416666666666</c:v>
                </c:pt>
                <c:pt idx="12352">
                  <c:v>1013.125</c:v>
                </c:pt>
                <c:pt idx="12353">
                  <c:v>1013.2083333333334</c:v>
                </c:pt>
                <c:pt idx="12354">
                  <c:v>1013.2833333333333</c:v>
                </c:pt>
                <c:pt idx="12355">
                  <c:v>1013.3666666666667</c:v>
                </c:pt>
                <c:pt idx="12356">
                  <c:v>1013.4499999999999</c:v>
                </c:pt>
                <c:pt idx="12357">
                  <c:v>1013.5333333333333</c:v>
                </c:pt>
                <c:pt idx="12358">
                  <c:v>1013.6166666666667</c:v>
                </c:pt>
                <c:pt idx="12359">
                  <c:v>1013.6999999999999</c:v>
                </c:pt>
                <c:pt idx="12360">
                  <c:v>1013.7833333333333</c:v>
                </c:pt>
                <c:pt idx="12361">
                  <c:v>1013.8583333333332</c:v>
                </c:pt>
                <c:pt idx="12362">
                  <c:v>1013.9416666666666</c:v>
                </c:pt>
                <c:pt idx="12363">
                  <c:v>1014.025</c:v>
                </c:pt>
                <c:pt idx="12364">
                  <c:v>1014.1083333333332</c:v>
                </c:pt>
                <c:pt idx="12365">
                  <c:v>1014.1916666666666</c:v>
                </c:pt>
                <c:pt idx="12366">
                  <c:v>1014.275</c:v>
                </c:pt>
                <c:pt idx="12367">
                  <c:v>1014.35</c:v>
                </c:pt>
                <c:pt idx="12368">
                  <c:v>1014.4333333333334</c:v>
                </c:pt>
                <c:pt idx="12369">
                  <c:v>1014.5166666666668</c:v>
                </c:pt>
                <c:pt idx="12370">
                  <c:v>1014.6</c:v>
                </c:pt>
                <c:pt idx="12371">
                  <c:v>1014.6833333333334</c:v>
                </c:pt>
                <c:pt idx="12372">
                  <c:v>1014.7666666666668</c:v>
                </c:pt>
                <c:pt idx="12373">
                  <c:v>1014.8416666666667</c:v>
                </c:pt>
                <c:pt idx="12374">
                  <c:v>1014.9250000000001</c:v>
                </c:pt>
                <c:pt idx="12375">
                  <c:v>1015.0083333333333</c:v>
                </c:pt>
                <c:pt idx="12376">
                  <c:v>1015.0916666666667</c:v>
                </c:pt>
                <c:pt idx="12377">
                  <c:v>1015.1750000000001</c:v>
                </c:pt>
                <c:pt idx="12378">
                  <c:v>1015.2583333333333</c:v>
                </c:pt>
                <c:pt idx="12379">
                  <c:v>1015.3416666666667</c:v>
                </c:pt>
                <c:pt idx="12380">
                  <c:v>1015.4166666666666</c:v>
                </c:pt>
                <c:pt idx="12381">
                  <c:v>1015.5</c:v>
                </c:pt>
                <c:pt idx="12382">
                  <c:v>1015.5833333333334</c:v>
                </c:pt>
                <c:pt idx="12383">
                  <c:v>1015.6666666666666</c:v>
                </c:pt>
                <c:pt idx="12384">
                  <c:v>1015.75</c:v>
                </c:pt>
                <c:pt idx="12385">
                  <c:v>1015.8333333333334</c:v>
                </c:pt>
                <c:pt idx="12386">
                  <c:v>1015.9083333333333</c:v>
                </c:pt>
                <c:pt idx="12387">
                  <c:v>1015.9916666666667</c:v>
                </c:pt>
                <c:pt idx="12388">
                  <c:v>1016.0749999999999</c:v>
                </c:pt>
                <c:pt idx="12389">
                  <c:v>1016.1583333333333</c:v>
                </c:pt>
                <c:pt idx="12390">
                  <c:v>1016.2416666666667</c:v>
                </c:pt>
                <c:pt idx="12391">
                  <c:v>1016.3249999999999</c:v>
                </c:pt>
                <c:pt idx="12392">
                  <c:v>1016.4083333333333</c:v>
                </c:pt>
                <c:pt idx="12393">
                  <c:v>1016.4833333333332</c:v>
                </c:pt>
                <c:pt idx="12394">
                  <c:v>1016.5666666666666</c:v>
                </c:pt>
                <c:pt idx="12395">
                  <c:v>1016.65</c:v>
                </c:pt>
                <c:pt idx="12396">
                  <c:v>1016.7333333333332</c:v>
                </c:pt>
                <c:pt idx="12397">
                  <c:v>1016.8166666666666</c:v>
                </c:pt>
                <c:pt idx="12398">
                  <c:v>1016.9</c:v>
                </c:pt>
                <c:pt idx="12399">
                  <c:v>1016.975</c:v>
                </c:pt>
                <c:pt idx="12400">
                  <c:v>1017.0583333333334</c:v>
                </c:pt>
                <c:pt idx="12401">
                  <c:v>1017.1416666666668</c:v>
                </c:pt>
                <c:pt idx="12402">
                  <c:v>1017.225</c:v>
                </c:pt>
                <c:pt idx="12403">
                  <c:v>1017.3083333333334</c:v>
                </c:pt>
                <c:pt idx="12404">
                  <c:v>1017.3916666666668</c:v>
                </c:pt>
                <c:pt idx="12405">
                  <c:v>1017.4666666666667</c:v>
                </c:pt>
                <c:pt idx="12406">
                  <c:v>1017.5500000000001</c:v>
                </c:pt>
                <c:pt idx="12407">
                  <c:v>1017.6333333333333</c:v>
                </c:pt>
                <c:pt idx="12408">
                  <c:v>1017.7166666666667</c:v>
                </c:pt>
                <c:pt idx="12409">
                  <c:v>1017.8000000000001</c:v>
                </c:pt>
                <c:pt idx="12410">
                  <c:v>1017.8833333333333</c:v>
                </c:pt>
                <c:pt idx="12411">
                  <c:v>1017.9666666666667</c:v>
                </c:pt>
                <c:pt idx="12412">
                  <c:v>1018.0416666666666</c:v>
                </c:pt>
                <c:pt idx="12413">
                  <c:v>1018.125</c:v>
                </c:pt>
                <c:pt idx="12414">
                  <c:v>1018.2083333333334</c:v>
                </c:pt>
                <c:pt idx="12415">
                  <c:v>1018.2916666666666</c:v>
                </c:pt>
                <c:pt idx="12416">
                  <c:v>1018.375</c:v>
                </c:pt>
                <c:pt idx="12417">
                  <c:v>1018.4583333333334</c:v>
                </c:pt>
                <c:pt idx="12418">
                  <c:v>1018.5333333333333</c:v>
                </c:pt>
                <c:pt idx="12419">
                  <c:v>1018.6166666666667</c:v>
                </c:pt>
                <c:pt idx="12420">
                  <c:v>1018.6999999999999</c:v>
                </c:pt>
                <c:pt idx="12421">
                  <c:v>1018.7833333333333</c:v>
                </c:pt>
                <c:pt idx="12422">
                  <c:v>1018.8666666666667</c:v>
                </c:pt>
                <c:pt idx="12423">
                  <c:v>1018.9499999999999</c:v>
                </c:pt>
                <c:pt idx="12424">
                  <c:v>1019.025</c:v>
                </c:pt>
                <c:pt idx="12425">
                  <c:v>1019.1083333333332</c:v>
                </c:pt>
                <c:pt idx="12426">
                  <c:v>1019.1916666666666</c:v>
                </c:pt>
                <c:pt idx="12427">
                  <c:v>1019.275</c:v>
                </c:pt>
                <c:pt idx="12428">
                  <c:v>1019.3583333333332</c:v>
                </c:pt>
                <c:pt idx="12429">
                  <c:v>1019.4416666666666</c:v>
                </c:pt>
                <c:pt idx="12430">
                  <c:v>1019.525</c:v>
                </c:pt>
                <c:pt idx="12431">
                  <c:v>1019.6</c:v>
                </c:pt>
                <c:pt idx="12432">
                  <c:v>1019.6833333333334</c:v>
                </c:pt>
                <c:pt idx="12433">
                  <c:v>1019.7666666666668</c:v>
                </c:pt>
                <c:pt idx="12434">
                  <c:v>1019.85</c:v>
                </c:pt>
                <c:pt idx="12435">
                  <c:v>1019.9333333333334</c:v>
                </c:pt>
                <c:pt idx="12436">
                  <c:v>1020.0166666666668</c:v>
                </c:pt>
                <c:pt idx="12437">
                  <c:v>1020.0916666666667</c:v>
                </c:pt>
                <c:pt idx="12438">
                  <c:v>1020.1750000000001</c:v>
                </c:pt>
                <c:pt idx="12439">
                  <c:v>1020.2583333333333</c:v>
                </c:pt>
                <c:pt idx="12440">
                  <c:v>1020.3416666666667</c:v>
                </c:pt>
                <c:pt idx="12441">
                  <c:v>1020.4250000000001</c:v>
                </c:pt>
                <c:pt idx="12442">
                  <c:v>1020.5083333333333</c:v>
                </c:pt>
                <c:pt idx="12443">
                  <c:v>1020.5833333333334</c:v>
                </c:pt>
                <c:pt idx="12444">
                  <c:v>1020.6666666666666</c:v>
                </c:pt>
                <c:pt idx="12445">
                  <c:v>1020.75</c:v>
                </c:pt>
                <c:pt idx="12446">
                  <c:v>1020.8333333333334</c:v>
                </c:pt>
                <c:pt idx="12447">
                  <c:v>1020.9166666666666</c:v>
                </c:pt>
                <c:pt idx="12448">
                  <c:v>1021</c:v>
                </c:pt>
                <c:pt idx="12449">
                  <c:v>1021.0833333333334</c:v>
                </c:pt>
                <c:pt idx="12450">
                  <c:v>1021.1583333333333</c:v>
                </c:pt>
                <c:pt idx="12451">
                  <c:v>1021.2416666666667</c:v>
                </c:pt>
                <c:pt idx="12452">
                  <c:v>1021.3249999999999</c:v>
                </c:pt>
                <c:pt idx="12453">
                  <c:v>1021.4083333333333</c:v>
                </c:pt>
                <c:pt idx="12454">
                  <c:v>1021.4916666666667</c:v>
                </c:pt>
                <c:pt idx="12455">
                  <c:v>1021.5749999999999</c:v>
                </c:pt>
                <c:pt idx="12456">
                  <c:v>1021.65</c:v>
                </c:pt>
                <c:pt idx="12457">
                  <c:v>1021.7333333333332</c:v>
                </c:pt>
                <c:pt idx="12458">
                  <c:v>1021.8166666666666</c:v>
                </c:pt>
                <c:pt idx="12459">
                  <c:v>1021.9</c:v>
                </c:pt>
                <c:pt idx="12460">
                  <c:v>1021.9833333333332</c:v>
                </c:pt>
                <c:pt idx="12461">
                  <c:v>1022.0666666666666</c:v>
                </c:pt>
                <c:pt idx="12462">
                  <c:v>1022.1416666666668</c:v>
                </c:pt>
                <c:pt idx="12463">
                  <c:v>1022.225</c:v>
                </c:pt>
                <c:pt idx="12464">
                  <c:v>1022.3083333333334</c:v>
                </c:pt>
                <c:pt idx="12465">
                  <c:v>1022.3916666666668</c:v>
                </c:pt>
                <c:pt idx="12466">
                  <c:v>1022.475</c:v>
                </c:pt>
                <c:pt idx="12467">
                  <c:v>1022.5583333333334</c:v>
                </c:pt>
                <c:pt idx="12468">
                  <c:v>1022.6416666666668</c:v>
                </c:pt>
                <c:pt idx="12469">
                  <c:v>1022.7166666666667</c:v>
                </c:pt>
                <c:pt idx="12470">
                  <c:v>1022.8000000000001</c:v>
                </c:pt>
                <c:pt idx="12471">
                  <c:v>1022.8833333333333</c:v>
                </c:pt>
                <c:pt idx="12472">
                  <c:v>1022.9666666666667</c:v>
                </c:pt>
                <c:pt idx="12473">
                  <c:v>1023.0500000000001</c:v>
                </c:pt>
                <c:pt idx="12474">
                  <c:v>1023.1333333333333</c:v>
                </c:pt>
                <c:pt idx="12475">
                  <c:v>1023.2083333333334</c:v>
                </c:pt>
                <c:pt idx="12476">
                  <c:v>1023.2916666666666</c:v>
                </c:pt>
                <c:pt idx="12477">
                  <c:v>1023.375</c:v>
                </c:pt>
                <c:pt idx="12478">
                  <c:v>1023.4583333333334</c:v>
                </c:pt>
                <c:pt idx="12479">
                  <c:v>1023.5416666666666</c:v>
                </c:pt>
                <c:pt idx="12480">
                  <c:v>1023.625</c:v>
                </c:pt>
                <c:pt idx="12481">
                  <c:v>1023.6999999999999</c:v>
                </c:pt>
                <c:pt idx="12482">
                  <c:v>1023.7833333333333</c:v>
                </c:pt>
                <c:pt idx="12483">
                  <c:v>1023.8666666666667</c:v>
                </c:pt>
                <c:pt idx="12484">
                  <c:v>1023.9499999999999</c:v>
                </c:pt>
                <c:pt idx="12485">
                  <c:v>1024.0333333333333</c:v>
                </c:pt>
                <c:pt idx="12486">
                  <c:v>1024.1166666666666</c:v>
                </c:pt>
                <c:pt idx="12487">
                  <c:v>1024.2</c:v>
                </c:pt>
                <c:pt idx="12488">
                  <c:v>1024.2749999999999</c:v>
                </c:pt>
                <c:pt idx="12489">
                  <c:v>1024.3583333333333</c:v>
                </c:pt>
                <c:pt idx="12490">
                  <c:v>1024.4416666666666</c:v>
                </c:pt>
                <c:pt idx="12491">
                  <c:v>1024.5249999999999</c:v>
                </c:pt>
                <c:pt idx="12492">
                  <c:v>1024.6083333333333</c:v>
                </c:pt>
                <c:pt idx="12493">
                  <c:v>1024.6916666666666</c:v>
                </c:pt>
                <c:pt idx="12494">
                  <c:v>1024.7666666666667</c:v>
                </c:pt>
                <c:pt idx="12495">
                  <c:v>1024.8500000000001</c:v>
                </c:pt>
                <c:pt idx="12496">
                  <c:v>1024.9333333333334</c:v>
                </c:pt>
                <c:pt idx="12497">
                  <c:v>1025.0166666666667</c:v>
                </c:pt>
                <c:pt idx="12498">
                  <c:v>1025.1000000000001</c:v>
                </c:pt>
                <c:pt idx="12499">
                  <c:v>1025.1833333333334</c:v>
                </c:pt>
                <c:pt idx="12500">
                  <c:v>1025.2583333333334</c:v>
                </c:pt>
                <c:pt idx="12501">
                  <c:v>1025.3416666666667</c:v>
                </c:pt>
                <c:pt idx="12502">
                  <c:v>1025.425</c:v>
                </c:pt>
                <c:pt idx="12503">
                  <c:v>1025.5083333333334</c:v>
                </c:pt>
                <c:pt idx="12504">
                  <c:v>1025.5916666666667</c:v>
                </c:pt>
                <c:pt idx="12505">
                  <c:v>1025.675</c:v>
                </c:pt>
                <c:pt idx="12506">
                  <c:v>1025.7583333333334</c:v>
                </c:pt>
                <c:pt idx="12507">
                  <c:v>1025.8333333333333</c:v>
                </c:pt>
                <c:pt idx="12508">
                  <c:v>1025.9166666666667</c:v>
                </c:pt>
                <c:pt idx="12509">
                  <c:v>1026</c:v>
                </c:pt>
                <c:pt idx="12510">
                  <c:v>1026.0833333333333</c:v>
                </c:pt>
                <c:pt idx="12511">
                  <c:v>1026.1666666666667</c:v>
                </c:pt>
                <c:pt idx="12512">
                  <c:v>1026.25</c:v>
                </c:pt>
                <c:pt idx="12513">
                  <c:v>1026.325</c:v>
                </c:pt>
                <c:pt idx="12514">
                  <c:v>1026.4083333333333</c:v>
                </c:pt>
                <c:pt idx="12515">
                  <c:v>1026.4916666666666</c:v>
                </c:pt>
                <c:pt idx="12516">
                  <c:v>1026.575</c:v>
                </c:pt>
                <c:pt idx="12517">
                  <c:v>1026.6583333333333</c:v>
                </c:pt>
                <c:pt idx="12518">
                  <c:v>1026.7416666666666</c:v>
                </c:pt>
                <c:pt idx="12519">
                  <c:v>1026.825</c:v>
                </c:pt>
                <c:pt idx="12520">
                  <c:v>1026.8999999999999</c:v>
                </c:pt>
                <c:pt idx="12521">
                  <c:v>1026.9833333333333</c:v>
                </c:pt>
                <c:pt idx="12522">
                  <c:v>1027.0666666666666</c:v>
                </c:pt>
                <c:pt idx="12523">
                  <c:v>1027.1499999999999</c:v>
                </c:pt>
                <c:pt idx="12524">
                  <c:v>1027.2333333333333</c:v>
                </c:pt>
                <c:pt idx="12525">
                  <c:v>1027.3166666666666</c:v>
                </c:pt>
                <c:pt idx="12526">
                  <c:v>1027.3916666666667</c:v>
                </c:pt>
                <c:pt idx="12527">
                  <c:v>1027.4750000000001</c:v>
                </c:pt>
                <c:pt idx="12528">
                  <c:v>1027.5583333333334</c:v>
                </c:pt>
                <c:pt idx="12529">
                  <c:v>1027.6416666666667</c:v>
                </c:pt>
                <c:pt idx="12530">
                  <c:v>1027.7250000000001</c:v>
                </c:pt>
                <c:pt idx="12531">
                  <c:v>1027.8083333333334</c:v>
                </c:pt>
                <c:pt idx="12532">
                  <c:v>1027.8833333333334</c:v>
                </c:pt>
                <c:pt idx="12533">
                  <c:v>1027.9666666666667</c:v>
                </c:pt>
                <c:pt idx="12534">
                  <c:v>1028.05</c:v>
                </c:pt>
                <c:pt idx="12535">
                  <c:v>1028.1333333333334</c:v>
                </c:pt>
                <c:pt idx="12536">
                  <c:v>1028.2166666666667</c:v>
                </c:pt>
                <c:pt idx="12537">
                  <c:v>1028.3</c:v>
                </c:pt>
                <c:pt idx="12538">
                  <c:v>1028.3833333333334</c:v>
                </c:pt>
                <c:pt idx="12539">
                  <c:v>1028.4583333333333</c:v>
                </c:pt>
                <c:pt idx="12540">
                  <c:v>1028.5416666666667</c:v>
                </c:pt>
                <c:pt idx="12541">
                  <c:v>1028.625</c:v>
                </c:pt>
                <c:pt idx="12542">
                  <c:v>1028.7083333333333</c:v>
                </c:pt>
                <c:pt idx="12543">
                  <c:v>1028.7916666666667</c:v>
                </c:pt>
                <c:pt idx="12544">
                  <c:v>1028.875</c:v>
                </c:pt>
                <c:pt idx="12545">
                  <c:v>1028.95</c:v>
                </c:pt>
                <c:pt idx="12546">
                  <c:v>1029.0333333333333</c:v>
                </c:pt>
                <c:pt idx="12547">
                  <c:v>1029.1166666666666</c:v>
                </c:pt>
                <c:pt idx="12548">
                  <c:v>1029.2</c:v>
                </c:pt>
                <c:pt idx="12549">
                  <c:v>1029.2833333333333</c:v>
                </c:pt>
                <c:pt idx="12550">
                  <c:v>1029.3666666666666</c:v>
                </c:pt>
                <c:pt idx="12551">
                  <c:v>1029.4416666666666</c:v>
                </c:pt>
                <c:pt idx="12552">
                  <c:v>1029.5249999999999</c:v>
                </c:pt>
                <c:pt idx="12553">
                  <c:v>1029.6083333333333</c:v>
                </c:pt>
                <c:pt idx="12554">
                  <c:v>1029.6916666666666</c:v>
                </c:pt>
                <c:pt idx="12555">
                  <c:v>1029.7749999999999</c:v>
                </c:pt>
                <c:pt idx="12556">
                  <c:v>1029.8583333333333</c:v>
                </c:pt>
                <c:pt idx="12557">
                  <c:v>1029.9416666666666</c:v>
                </c:pt>
                <c:pt idx="12558">
                  <c:v>1030.0166666666667</c:v>
                </c:pt>
                <c:pt idx="12559">
                  <c:v>1030.1000000000001</c:v>
                </c:pt>
                <c:pt idx="12560">
                  <c:v>1030.1833333333334</c:v>
                </c:pt>
                <c:pt idx="12561">
                  <c:v>1030.2666666666667</c:v>
                </c:pt>
                <c:pt idx="12562">
                  <c:v>1030.3500000000001</c:v>
                </c:pt>
                <c:pt idx="12563">
                  <c:v>1030.4333333333334</c:v>
                </c:pt>
                <c:pt idx="12564">
                  <c:v>1030.5083333333334</c:v>
                </c:pt>
                <c:pt idx="12565">
                  <c:v>1030.5916666666667</c:v>
                </c:pt>
                <c:pt idx="12566">
                  <c:v>1030.675</c:v>
                </c:pt>
                <c:pt idx="12567">
                  <c:v>1030.7583333333334</c:v>
                </c:pt>
                <c:pt idx="12568">
                  <c:v>1030.8416666666667</c:v>
                </c:pt>
                <c:pt idx="12569">
                  <c:v>1030.925</c:v>
                </c:pt>
                <c:pt idx="12570">
                  <c:v>1031</c:v>
                </c:pt>
                <c:pt idx="12571">
                  <c:v>1031.0833333333333</c:v>
                </c:pt>
                <c:pt idx="12572">
                  <c:v>1031.1666666666667</c:v>
                </c:pt>
                <c:pt idx="12573">
                  <c:v>1031.25</c:v>
                </c:pt>
                <c:pt idx="12574">
                  <c:v>1031.3333333333333</c:v>
                </c:pt>
                <c:pt idx="12575">
                  <c:v>1031.4166666666667</c:v>
                </c:pt>
                <c:pt idx="12576">
                  <c:v>1031.5</c:v>
                </c:pt>
                <c:pt idx="12577">
                  <c:v>1031.575</c:v>
                </c:pt>
                <c:pt idx="12578">
                  <c:v>1031.6583333333333</c:v>
                </c:pt>
                <c:pt idx="12579">
                  <c:v>1031.7416666666666</c:v>
                </c:pt>
                <c:pt idx="12580">
                  <c:v>1031.825</c:v>
                </c:pt>
                <c:pt idx="12581">
                  <c:v>1031.9083333333333</c:v>
                </c:pt>
                <c:pt idx="12582">
                  <c:v>1031.9916666666666</c:v>
                </c:pt>
                <c:pt idx="12583">
                  <c:v>1032.0666666666666</c:v>
                </c:pt>
                <c:pt idx="12584">
                  <c:v>1032.1499999999999</c:v>
                </c:pt>
                <c:pt idx="12585">
                  <c:v>1032.2333333333333</c:v>
                </c:pt>
                <c:pt idx="12586">
                  <c:v>1032.3166666666666</c:v>
                </c:pt>
                <c:pt idx="12587">
                  <c:v>1032.3999999999999</c:v>
                </c:pt>
                <c:pt idx="12588">
                  <c:v>1032.4833333333333</c:v>
                </c:pt>
                <c:pt idx="12589">
                  <c:v>1032.5583333333334</c:v>
                </c:pt>
                <c:pt idx="12590">
                  <c:v>1032.6416666666667</c:v>
                </c:pt>
                <c:pt idx="12591">
                  <c:v>1032.7250000000001</c:v>
                </c:pt>
                <c:pt idx="12592">
                  <c:v>1032.8083333333334</c:v>
                </c:pt>
                <c:pt idx="12593">
                  <c:v>1032.8916666666667</c:v>
                </c:pt>
                <c:pt idx="12594">
                  <c:v>1032.9750000000001</c:v>
                </c:pt>
                <c:pt idx="12595">
                  <c:v>1033.0583333333334</c:v>
                </c:pt>
                <c:pt idx="12596">
                  <c:v>1033.1333333333334</c:v>
                </c:pt>
                <c:pt idx="12597">
                  <c:v>1033.2166666666667</c:v>
                </c:pt>
                <c:pt idx="12598">
                  <c:v>1033.3</c:v>
                </c:pt>
                <c:pt idx="12599">
                  <c:v>1033.3833333333334</c:v>
                </c:pt>
                <c:pt idx="12600">
                  <c:v>1033.4666666666667</c:v>
                </c:pt>
                <c:pt idx="12601">
                  <c:v>1033.55</c:v>
                </c:pt>
                <c:pt idx="12602">
                  <c:v>1033.625</c:v>
                </c:pt>
                <c:pt idx="12603">
                  <c:v>1033.7083333333333</c:v>
                </c:pt>
                <c:pt idx="12604">
                  <c:v>1033.7916666666667</c:v>
                </c:pt>
                <c:pt idx="12605">
                  <c:v>1033.875</c:v>
                </c:pt>
                <c:pt idx="12606">
                  <c:v>1033.9583333333333</c:v>
                </c:pt>
                <c:pt idx="12607">
                  <c:v>1034.0416666666667</c:v>
                </c:pt>
                <c:pt idx="12608">
                  <c:v>1034.1166666666666</c:v>
                </c:pt>
                <c:pt idx="12609">
                  <c:v>1034.2</c:v>
                </c:pt>
                <c:pt idx="12610">
                  <c:v>1034.2833333333333</c:v>
                </c:pt>
                <c:pt idx="12611">
                  <c:v>1034.3666666666666</c:v>
                </c:pt>
                <c:pt idx="12612">
                  <c:v>1034.45</c:v>
                </c:pt>
                <c:pt idx="12613">
                  <c:v>1034.5333333333333</c:v>
                </c:pt>
                <c:pt idx="12614">
                  <c:v>1034.6166666666666</c:v>
                </c:pt>
                <c:pt idx="12615">
                  <c:v>1034.6916666666666</c:v>
                </c:pt>
                <c:pt idx="12616">
                  <c:v>1034.7749999999999</c:v>
                </c:pt>
                <c:pt idx="12617">
                  <c:v>1034.8583333333333</c:v>
                </c:pt>
                <c:pt idx="12618">
                  <c:v>1034.9416666666666</c:v>
                </c:pt>
                <c:pt idx="12619">
                  <c:v>1035.0249999999999</c:v>
                </c:pt>
                <c:pt idx="12620">
                  <c:v>1035.1083333333333</c:v>
                </c:pt>
                <c:pt idx="12621">
                  <c:v>1035.1833333333334</c:v>
                </c:pt>
                <c:pt idx="12622">
                  <c:v>1035.2666666666667</c:v>
                </c:pt>
                <c:pt idx="12623">
                  <c:v>1035.3500000000001</c:v>
                </c:pt>
                <c:pt idx="12624">
                  <c:v>1035.4333333333334</c:v>
                </c:pt>
                <c:pt idx="12625">
                  <c:v>1035.5166666666667</c:v>
                </c:pt>
                <c:pt idx="12626">
                  <c:v>1035.6000000000001</c:v>
                </c:pt>
                <c:pt idx="12627">
                  <c:v>1035.675</c:v>
                </c:pt>
                <c:pt idx="12628">
                  <c:v>1035.7583333333334</c:v>
                </c:pt>
                <c:pt idx="12629">
                  <c:v>1035.8416666666667</c:v>
                </c:pt>
                <c:pt idx="12630">
                  <c:v>1035.925</c:v>
                </c:pt>
                <c:pt idx="12631">
                  <c:v>1036.0083333333334</c:v>
                </c:pt>
                <c:pt idx="12632">
                  <c:v>1036.0916666666667</c:v>
                </c:pt>
                <c:pt idx="12633">
                  <c:v>1036.175</c:v>
                </c:pt>
                <c:pt idx="12634">
                  <c:v>1036.25</c:v>
                </c:pt>
                <c:pt idx="12635">
                  <c:v>1036.3333333333333</c:v>
                </c:pt>
                <c:pt idx="12636">
                  <c:v>1036.4166666666667</c:v>
                </c:pt>
                <c:pt idx="12637">
                  <c:v>1036.5</c:v>
                </c:pt>
                <c:pt idx="12638">
                  <c:v>1036.5833333333333</c:v>
                </c:pt>
                <c:pt idx="12639">
                  <c:v>1036.6666666666667</c:v>
                </c:pt>
                <c:pt idx="12640">
                  <c:v>1036.7416666666666</c:v>
                </c:pt>
                <c:pt idx="12641">
                  <c:v>1036.825</c:v>
                </c:pt>
                <c:pt idx="12642">
                  <c:v>1036.9083333333333</c:v>
                </c:pt>
                <c:pt idx="12643">
                  <c:v>1036.9916666666666</c:v>
                </c:pt>
                <c:pt idx="12644">
                  <c:v>1037.075</c:v>
                </c:pt>
                <c:pt idx="12645">
                  <c:v>1037.1583333333333</c:v>
                </c:pt>
                <c:pt idx="12646">
                  <c:v>1037.2416666666666</c:v>
                </c:pt>
                <c:pt idx="12647">
                  <c:v>1037.3166666666666</c:v>
                </c:pt>
                <c:pt idx="12648">
                  <c:v>1037.3999999999999</c:v>
                </c:pt>
                <c:pt idx="12649">
                  <c:v>1037.4833333333333</c:v>
                </c:pt>
                <c:pt idx="12650">
                  <c:v>1037.5666666666666</c:v>
                </c:pt>
                <c:pt idx="12651">
                  <c:v>1037.6499999999999</c:v>
                </c:pt>
                <c:pt idx="12652">
                  <c:v>1037.7333333333333</c:v>
                </c:pt>
                <c:pt idx="12653">
                  <c:v>1037.8083333333334</c:v>
                </c:pt>
                <c:pt idx="12654">
                  <c:v>1037.8916666666667</c:v>
                </c:pt>
                <c:pt idx="12655">
                  <c:v>1037.9750000000001</c:v>
                </c:pt>
                <c:pt idx="12656">
                  <c:v>1038.0583333333334</c:v>
                </c:pt>
                <c:pt idx="12657">
                  <c:v>1038.1416666666667</c:v>
                </c:pt>
                <c:pt idx="12658">
                  <c:v>1038.2250000000001</c:v>
                </c:pt>
                <c:pt idx="12659">
                  <c:v>1038.3</c:v>
                </c:pt>
                <c:pt idx="12660">
                  <c:v>1038.3833333333334</c:v>
                </c:pt>
                <c:pt idx="12661">
                  <c:v>1038.4666666666667</c:v>
                </c:pt>
                <c:pt idx="12662">
                  <c:v>1038.55</c:v>
                </c:pt>
                <c:pt idx="12663">
                  <c:v>1038.6333333333334</c:v>
                </c:pt>
                <c:pt idx="12664">
                  <c:v>1038.7166666666667</c:v>
                </c:pt>
                <c:pt idx="12665">
                  <c:v>1038.8</c:v>
                </c:pt>
                <c:pt idx="12666">
                  <c:v>1038.875</c:v>
                </c:pt>
                <c:pt idx="12667">
                  <c:v>1038.9583333333333</c:v>
                </c:pt>
                <c:pt idx="12668">
                  <c:v>1039.0416666666667</c:v>
                </c:pt>
                <c:pt idx="12669">
                  <c:v>1039.125</c:v>
                </c:pt>
                <c:pt idx="12670">
                  <c:v>1039.2083333333333</c:v>
                </c:pt>
                <c:pt idx="12671">
                  <c:v>1039.2916666666667</c:v>
                </c:pt>
                <c:pt idx="12672">
                  <c:v>1039.3666666666666</c:v>
                </c:pt>
                <c:pt idx="12673">
                  <c:v>1039.45</c:v>
                </c:pt>
                <c:pt idx="12674">
                  <c:v>1039.5333333333333</c:v>
                </c:pt>
                <c:pt idx="12675">
                  <c:v>1039.6166666666666</c:v>
                </c:pt>
                <c:pt idx="12676">
                  <c:v>1039.7</c:v>
                </c:pt>
                <c:pt idx="12677">
                  <c:v>1039.7833333333333</c:v>
                </c:pt>
                <c:pt idx="12678">
                  <c:v>1039.8583333333333</c:v>
                </c:pt>
                <c:pt idx="12679">
                  <c:v>1039.9416666666666</c:v>
                </c:pt>
                <c:pt idx="12680">
                  <c:v>1040.0249999999999</c:v>
                </c:pt>
                <c:pt idx="12681">
                  <c:v>1040.1083333333333</c:v>
                </c:pt>
                <c:pt idx="12682">
                  <c:v>1040.1916666666666</c:v>
                </c:pt>
                <c:pt idx="12683">
                  <c:v>1040.2749999999999</c:v>
                </c:pt>
                <c:pt idx="12684">
                  <c:v>1040.3583333333333</c:v>
                </c:pt>
                <c:pt idx="12685">
                  <c:v>1040.4333333333334</c:v>
                </c:pt>
                <c:pt idx="12686">
                  <c:v>1040.5166666666667</c:v>
                </c:pt>
                <c:pt idx="12687">
                  <c:v>1040.6000000000001</c:v>
                </c:pt>
                <c:pt idx="12688">
                  <c:v>1040.6833333333334</c:v>
                </c:pt>
                <c:pt idx="12689">
                  <c:v>1040.7666666666667</c:v>
                </c:pt>
                <c:pt idx="12690">
                  <c:v>1040.8500000000001</c:v>
                </c:pt>
                <c:pt idx="12691">
                  <c:v>1040.925</c:v>
                </c:pt>
                <c:pt idx="12692">
                  <c:v>1041.0083333333334</c:v>
                </c:pt>
                <c:pt idx="12693">
                  <c:v>1041.0916666666667</c:v>
                </c:pt>
                <c:pt idx="12694">
                  <c:v>1041.175</c:v>
                </c:pt>
                <c:pt idx="12695">
                  <c:v>1041.2583333333334</c:v>
                </c:pt>
                <c:pt idx="12696">
                  <c:v>1041.3416666666667</c:v>
                </c:pt>
                <c:pt idx="12697">
                  <c:v>1041.4166666666667</c:v>
                </c:pt>
                <c:pt idx="12698">
                  <c:v>1041.5</c:v>
                </c:pt>
                <c:pt idx="12699">
                  <c:v>1041.5833333333333</c:v>
                </c:pt>
                <c:pt idx="12700">
                  <c:v>1041.6666666666667</c:v>
                </c:pt>
                <c:pt idx="12701">
                  <c:v>1041.75</c:v>
                </c:pt>
                <c:pt idx="12702">
                  <c:v>1041.8333333333333</c:v>
                </c:pt>
                <c:pt idx="12703">
                  <c:v>1041.9166666666667</c:v>
                </c:pt>
                <c:pt idx="12704">
                  <c:v>1041.9916666666666</c:v>
                </c:pt>
                <c:pt idx="12705">
                  <c:v>1042.075</c:v>
                </c:pt>
                <c:pt idx="12706">
                  <c:v>1042.1583333333333</c:v>
                </c:pt>
                <c:pt idx="12707">
                  <c:v>1042.2416666666666</c:v>
                </c:pt>
                <c:pt idx="12708">
                  <c:v>1042.325</c:v>
                </c:pt>
                <c:pt idx="12709">
                  <c:v>1042.4083333333333</c:v>
                </c:pt>
                <c:pt idx="12710">
                  <c:v>1042.4833333333333</c:v>
                </c:pt>
                <c:pt idx="12711">
                  <c:v>1042.5666666666666</c:v>
                </c:pt>
                <c:pt idx="12712">
                  <c:v>1042.6499999999999</c:v>
                </c:pt>
                <c:pt idx="12713">
                  <c:v>1042.7333333333333</c:v>
                </c:pt>
                <c:pt idx="12714">
                  <c:v>1042.8166666666666</c:v>
                </c:pt>
                <c:pt idx="12715">
                  <c:v>1042.8999999999999</c:v>
                </c:pt>
                <c:pt idx="12716">
                  <c:v>1042.9750000000001</c:v>
                </c:pt>
                <c:pt idx="12717">
                  <c:v>1043.0583333333334</c:v>
                </c:pt>
                <c:pt idx="12718">
                  <c:v>1043.1416666666667</c:v>
                </c:pt>
                <c:pt idx="12719">
                  <c:v>1043.2250000000001</c:v>
                </c:pt>
                <c:pt idx="12720">
                  <c:v>1043.3083333333334</c:v>
                </c:pt>
                <c:pt idx="12721">
                  <c:v>1043.3916666666667</c:v>
                </c:pt>
                <c:pt idx="12722">
                  <c:v>1043.4750000000001</c:v>
                </c:pt>
                <c:pt idx="12723">
                  <c:v>1043.55</c:v>
                </c:pt>
                <c:pt idx="12724">
                  <c:v>1043.6333333333334</c:v>
                </c:pt>
                <c:pt idx="12725">
                  <c:v>1043.7166666666667</c:v>
                </c:pt>
                <c:pt idx="12726">
                  <c:v>1043.8</c:v>
                </c:pt>
                <c:pt idx="12727">
                  <c:v>1043.8833333333334</c:v>
                </c:pt>
                <c:pt idx="12728">
                  <c:v>1043.9666666666667</c:v>
                </c:pt>
                <c:pt idx="12729">
                  <c:v>1044.0416666666667</c:v>
                </c:pt>
                <c:pt idx="12730">
                  <c:v>1044.125</c:v>
                </c:pt>
                <c:pt idx="12731">
                  <c:v>1044.2083333333333</c:v>
                </c:pt>
                <c:pt idx="12732">
                  <c:v>1044.2916666666667</c:v>
                </c:pt>
                <c:pt idx="12733">
                  <c:v>1044.375</c:v>
                </c:pt>
                <c:pt idx="12734">
                  <c:v>1044.4583333333333</c:v>
                </c:pt>
                <c:pt idx="12735">
                  <c:v>1044.5333333333333</c:v>
                </c:pt>
                <c:pt idx="12736">
                  <c:v>1044.6166666666666</c:v>
                </c:pt>
                <c:pt idx="12737">
                  <c:v>1044.7</c:v>
                </c:pt>
                <c:pt idx="12738">
                  <c:v>1044.7833333333333</c:v>
                </c:pt>
                <c:pt idx="12739">
                  <c:v>1044.8666666666666</c:v>
                </c:pt>
                <c:pt idx="12740">
                  <c:v>1044.95</c:v>
                </c:pt>
                <c:pt idx="12741">
                  <c:v>1045.0333333333333</c:v>
                </c:pt>
                <c:pt idx="12742">
                  <c:v>1045.1083333333333</c:v>
                </c:pt>
                <c:pt idx="12743">
                  <c:v>1045.1916666666666</c:v>
                </c:pt>
                <c:pt idx="12744">
                  <c:v>1045.2749999999999</c:v>
                </c:pt>
                <c:pt idx="12745">
                  <c:v>1045.3583333333333</c:v>
                </c:pt>
                <c:pt idx="12746">
                  <c:v>1045.4416666666666</c:v>
                </c:pt>
                <c:pt idx="12747">
                  <c:v>1045.5249999999999</c:v>
                </c:pt>
                <c:pt idx="12748">
                  <c:v>1045.6000000000001</c:v>
                </c:pt>
                <c:pt idx="12749">
                  <c:v>1045.6833333333334</c:v>
                </c:pt>
                <c:pt idx="12750">
                  <c:v>1045.7666666666667</c:v>
                </c:pt>
                <c:pt idx="12751">
                  <c:v>1045.8500000000001</c:v>
                </c:pt>
                <c:pt idx="12752">
                  <c:v>1045.9333333333334</c:v>
                </c:pt>
                <c:pt idx="12753">
                  <c:v>1046.0166666666667</c:v>
                </c:pt>
                <c:pt idx="12754">
                  <c:v>1046.0916666666667</c:v>
                </c:pt>
                <c:pt idx="12755">
                  <c:v>1046.175</c:v>
                </c:pt>
                <c:pt idx="12756">
                  <c:v>1046.2583333333334</c:v>
                </c:pt>
                <c:pt idx="12757">
                  <c:v>1046.3416666666667</c:v>
                </c:pt>
                <c:pt idx="12758">
                  <c:v>1046.425</c:v>
                </c:pt>
                <c:pt idx="12759">
                  <c:v>1046.5083333333334</c:v>
                </c:pt>
                <c:pt idx="12760">
                  <c:v>1046.5916666666667</c:v>
                </c:pt>
                <c:pt idx="12761">
                  <c:v>1046.6666666666667</c:v>
                </c:pt>
                <c:pt idx="12762">
                  <c:v>1046.75</c:v>
                </c:pt>
                <c:pt idx="12763">
                  <c:v>1046.8333333333333</c:v>
                </c:pt>
                <c:pt idx="12764">
                  <c:v>1046.9166666666667</c:v>
                </c:pt>
                <c:pt idx="12765">
                  <c:v>1047</c:v>
                </c:pt>
                <c:pt idx="12766">
                  <c:v>1047.0833333333333</c:v>
                </c:pt>
                <c:pt idx="12767">
                  <c:v>1047.1583333333333</c:v>
                </c:pt>
                <c:pt idx="12768">
                  <c:v>1047.2416666666666</c:v>
                </c:pt>
                <c:pt idx="12769">
                  <c:v>1047.325</c:v>
                </c:pt>
                <c:pt idx="12770">
                  <c:v>1047.4083333333333</c:v>
                </c:pt>
                <c:pt idx="12771">
                  <c:v>1047.4916666666666</c:v>
                </c:pt>
                <c:pt idx="12772">
                  <c:v>1047.575</c:v>
                </c:pt>
                <c:pt idx="12773">
                  <c:v>1047.6583333333333</c:v>
                </c:pt>
                <c:pt idx="12774">
                  <c:v>1047.7333333333333</c:v>
                </c:pt>
                <c:pt idx="12775">
                  <c:v>1047.8166666666666</c:v>
                </c:pt>
                <c:pt idx="12776">
                  <c:v>1047.8999999999999</c:v>
                </c:pt>
                <c:pt idx="12777">
                  <c:v>1047.9833333333333</c:v>
                </c:pt>
                <c:pt idx="12778">
                  <c:v>1048.0666666666666</c:v>
                </c:pt>
                <c:pt idx="12779">
                  <c:v>1048.1499999999999</c:v>
                </c:pt>
                <c:pt idx="12780">
                  <c:v>1048.2250000000001</c:v>
                </c:pt>
                <c:pt idx="12781">
                  <c:v>1048.3083333333334</c:v>
                </c:pt>
                <c:pt idx="12782">
                  <c:v>1048.3916666666667</c:v>
                </c:pt>
                <c:pt idx="12783">
                  <c:v>1048.4750000000001</c:v>
                </c:pt>
                <c:pt idx="12784">
                  <c:v>1048.5583333333334</c:v>
                </c:pt>
                <c:pt idx="12785">
                  <c:v>1048.6416666666667</c:v>
                </c:pt>
                <c:pt idx="12786">
                  <c:v>1048.7166666666667</c:v>
                </c:pt>
                <c:pt idx="12787">
                  <c:v>1048.8</c:v>
                </c:pt>
                <c:pt idx="12788">
                  <c:v>1048.8833333333334</c:v>
                </c:pt>
                <c:pt idx="12789">
                  <c:v>1048.9666666666667</c:v>
                </c:pt>
                <c:pt idx="12790">
                  <c:v>1049.05</c:v>
                </c:pt>
                <c:pt idx="12791">
                  <c:v>1049.1333333333334</c:v>
                </c:pt>
                <c:pt idx="12792">
                  <c:v>1049.2166666666667</c:v>
                </c:pt>
                <c:pt idx="12793">
                  <c:v>1049.2916666666667</c:v>
                </c:pt>
                <c:pt idx="12794">
                  <c:v>1049.375</c:v>
                </c:pt>
                <c:pt idx="12795">
                  <c:v>1049.4583333333333</c:v>
                </c:pt>
                <c:pt idx="12796">
                  <c:v>1049.5416666666667</c:v>
                </c:pt>
                <c:pt idx="12797">
                  <c:v>1049.625</c:v>
                </c:pt>
                <c:pt idx="12798">
                  <c:v>1049.7083333333333</c:v>
                </c:pt>
                <c:pt idx="12799">
                  <c:v>1049.7833333333333</c:v>
                </c:pt>
                <c:pt idx="12800">
                  <c:v>1049.8666666666666</c:v>
                </c:pt>
                <c:pt idx="12801">
                  <c:v>1049.95</c:v>
                </c:pt>
                <c:pt idx="12802">
                  <c:v>1050.0333333333333</c:v>
                </c:pt>
                <c:pt idx="12803">
                  <c:v>1050.1166666666666</c:v>
                </c:pt>
                <c:pt idx="12804">
                  <c:v>1050.2</c:v>
                </c:pt>
                <c:pt idx="12805">
                  <c:v>1050.2749999999999</c:v>
                </c:pt>
                <c:pt idx="12806">
                  <c:v>1050.3583333333333</c:v>
                </c:pt>
                <c:pt idx="12807">
                  <c:v>1050.4416666666666</c:v>
                </c:pt>
                <c:pt idx="12808">
                  <c:v>1050.5249999999999</c:v>
                </c:pt>
                <c:pt idx="12809">
                  <c:v>1050.6083333333333</c:v>
                </c:pt>
                <c:pt idx="12810">
                  <c:v>1050.6916666666666</c:v>
                </c:pt>
                <c:pt idx="12811">
                  <c:v>1050.7749999999999</c:v>
                </c:pt>
                <c:pt idx="12812">
                  <c:v>1050.8500000000001</c:v>
                </c:pt>
                <c:pt idx="12813">
                  <c:v>1050.9333333333334</c:v>
                </c:pt>
                <c:pt idx="12814">
                  <c:v>1051.0166666666667</c:v>
                </c:pt>
                <c:pt idx="12815">
                  <c:v>1051.1000000000001</c:v>
                </c:pt>
                <c:pt idx="12816">
                  <c:v>1051.1833333333334</c:v>
                </c:pt>
                <c:pt idx="12817">
                  <c:v>1051.2666666666667</c:v>
                </c:pt>
                <c:pt idx="12818">
                  <c:v>1051.3416666666667</c:v>
                </c:pt>
                <c:pt idx="12819">
                  <c:v>1051.425</c:v>
                </c:pt>
                <c:pt idx="12820">
                  <c:v>1051.5083333333334</c:v>
                </c:pt>
                <c:pt idx="12821">
                  <c:v>1051.5916666666667</c:v>
                </c:pt>
                <c:pt idx="12822">
                  <c:v>1051.675</c:v>
                </c:pt>
                <c:pt idx="12823">
                  <c:v>1051.7583333333334</c:v>
                </c:pt>
                <c:pt idx="12824">
                  <c:v>1051.8333333333333</c:v>
                </c:pt>
                <c:pt idx="12825">
                  <c:v>1051.9166666666667</c:v>
                </c:pt>
                <c:pt idx="12826">
                  <c:v>1052</c:v>
                </c:pt>
                <c:pt idx="12827">
                  <c:v>1052.0833333333333</c:v>
                </c:pt>
                <c:pt idx="12828">
                  <c:v>1052.1666666666667</c:v>
                </c:pt>
                <c:pt idx="12829">
                  <c:v>1052.25</c:v>
                </c:pt>
                <c:pt idx="12830">
                  <c:v>1052.3333333333333</c:v>
                </c:pt>
                <c:pt idx="12831">
                  <c:v>1052.4083333333333</c:v>
                </c:pt>
                <c:pt idx="12832">
                  <c:v>1052.4916666666666</c:v>
                </c:pt>
                <c:pt idx="12833">
                  <c:v>1052.575</c:v>
                </c:pt>
                <c:pt idx="12834">
                  <c:v>1052.6583333333333</c:v>
                </c:pt>
                <c:pt idx="12835">
                  <c:v>1052.7416666666666</c:v>
                </c:pt>
                <c:pt idx="12836">
                  <c:v>1052.825</c:v>
                </c:pt>
                <c:pt idx="12837">
                  <c:v>1052.8999999999999</c:v>
                </c:pt>
                <c:pt idx="12838">
                  <c:v>1052.9833333333333</c:v>
                </c:pt>
                <c:pt idx="12839">
                  <c:v>1053.0666666666666</c:v>
                </c:pt>
                <c:pt idx="12840">
                  <c:v>1053.1499999999999</c:v>
                </c:pt>
                <c:pt idx="12841">
                  <c:v>1053.2333333333333</c:v>
                </c:pt>
                <c:pt idx="12842">
                  <c:v>1053.3166666666666</c:v>
                </c:pt>
                <c:pt idx="12843">
                  <c:v>1053.3916666666667</c:v>
                </c:pt>
                <c:pt idx="12844">
                  <c:v>1053.4750000000001</c:v>
                </c:pt>
                <c:pt idx="12845">
                  <c:v>1053.5583333333334</c:v>
                </c:pt>
                <c:pt idx="12846">
                  <c:v>1053.6416666666667</c:v>
                </c:pt>
                <c:pt idx="12847">
                  <c:v>1053.7250000000001</c:v>
                </c:pt>
                <c:pt idx="12848">
                  <c:v>1053.8083333333334</c:v>
                </c:pt>
                <c:pt idx="12849">
                  <c:v>1053.8916666666667</c:v>
                </c:pt>
                <c:pt idx="12850">
                  <c:v>1053.9666666666667</c:v>
                </c:pt>
                <c:pt idx="12851">
                  <c:v>1054.05</c:v>
                </c:pt>
                <c:pt idx="12852">
                  <c:v>1054.1333333333334</c:v>
                </c:pt>
                <c:pt idx="12853">
                  <c:v>1054.2166666666667</c:v>
                </c:pt>
                <c:pt idx="12854">
                  <c:v>1054.3</c:v>
                </c:pt>
                <c:pt idx="12855">
                  <c:v>1054.3833333333334</c:v>
                </c:pt>
                <c:pt idx="12856">
                  <c:v>1054.4583333333333</c:v>
                </c:pt>
                <c:pt idx="12857">
                  <c:v>1054.5416666666667</c:v>
                </c:pt>
                <c:pt idx="12858">
                  <c:v>1054.625</c:v>
                </c:pt>
                <c:pt idx="12859">
                  <c:v>1054.7083333333333</c:v>
                </c:pt>
                <c:pt idx="12860">
                  <c:v>1054.7916666666667</c:v>
                </c:pt>
                <c:pt idx="12861">
                  <c:v>1054.875</c:v>
                </c:pt>
                <c:pt idx="12862">
                  <c:v>1054.95</c:v>
                </c:pt>
                <c:pt idx="12863">
                  <c:v>1055.0333333333333</c:v>
                </c:pt>
                <c:pt idx="12864">
                  <c:v>1055.1166666666666</c:v>
                </c:pt>
                <c:pt idx="12865">
                  <c:v>1055.2</c:v>
                </c:pt>
                <c:pt idx="12866">
                  <c:v>1055.2833333333333</c:v>
                </c:pt>
                <c:pt idx="12867">
                  <c:v>1055.3666666666666</c:v>
                </c:pt>
                <c:pt idx="12868">
                  <c:v>1055.45</c:v>
                </c:pt>
                <c:pt idx="12869">
                  <c:v>1055.5249999999999</c:v>
                </c:pt>
                <c:pt idx="12870">
                  <c:v>1055.6083333333333</c:v>
                </c:pt>
                <c:pt idx="12871">
                  <c:v>1055.6916666666666</c:v>
                </c:pt>
                <c:pt idx="12872">
                  <c:v>1055.7749999999999</c:v>
                </c:pt>
                <c:pt idx="12873">
                  <c:v>1055.8583333333333</c:v>
                </c:pt>
                <c:pt idx="12874">
                  <c:v>1055.9416666666666</c:v>
                </c:pt>
                <c:pt idx="12875">
                  <c:v>1056.0166666666667</c:v>
                </c:pt>
                <c:pt idx="12876">
                  <c:v>1056.1000000000001</c:v>
                </c:pt>
                <c:pt idx="12877">
                  <c:v>1056.1833333333334</c:v>
                </c:pt>
                <c:pt idx="12878">
                  <c:v>1056.2666666666667</c:v>
                </c:pt>
                <c:pt idx="12879">
                  <c:v>1056.3500000000001</c:v>
                </c:pt>
                <c:pt idx="12880">
                  <c:v>1056.4333333333334</c:v>
                </c:pt>
                <c:pt idx="12881">
                  <c:v>1056.5083333333334</c:v>
                </c:pt>
                <c:pt idx="12882">
                  <c:v>1056.5916666666667</c:v>
                </c:pt>
                <c:pt idx="12883">
                  <c:v>1056.675</c:v>
                </c:pt>
                <c:pt idx="12884">
                  <c:v>1056.7583333333334</c:v>
                </c:pt>
                <c:pt idx="12885">
                  <c:v>1056.8416666666667</c:v>
                </c:pt>
                <c:pt idx="12886">
                  <c:v>1056.925</c:v>
                </c:pt>
                <c:pt idx="12887">
                  <c:v>1057.0083333333334</c:v>
                </c:pt>
                <c:pt idx="12888">
                  <c:v>1057.0833333333333</c:v>
                </c:pt>
                <c:pt idx="12889">
                  <c:v>1057.1666666666667</c:v>
                </c:pt>
                <c:pt idx="12890">
                  <c:v>1057.25</c:v>
                </c:pt>
                <c:pt idx="12891">
                  <c:v>1057.3333333333333</c:v>
                </c:pt>
                <c:pt idx="12892">
                  <c:v>1057.4166666666667</c:v>
                </c:pt>
                <c:pt idx="12893">
                  <c:v>1057.5</c:v>
                </c:pt>
                <c:pt idx="12894">
                  <c:v>1057.575</c:v>
                </c:pt>
                <c:pt idx="12895">
                  <c:v>1057.6583333333333</c:v>
                </c:pt>
                <c:pt idx="12896">
                  <c:v>1057.7416666666666</c:v>
                </c:pt>
                <c:pt idx="12897">
                  <c:v>1057.825</c:v>
                </c:pt>
                <c:pt idx="12898">
                  <c:v>1057.9083333333333</c:v>
                </c:pt>
                <c:pt idx="12899">
                  <c:v>1057.9916666666666</c:v>
                </c:pt>
                <c:pt idx="12900">
                  <c:v>1058.075</c:v>
                </c:pt>
                <c:pt idx="12901">
                  <c:v>1058.1499999999999</c:v>
                </c:pt>
                <c:pt idx="12902">
                  <c:v>1058.2333333333333</c:v>
                </c:pt>
                <c:pt idx="12903">
                  <c:v>1058.3166666666666</c:v>
                </c:pt>
                <c:pt idx="12904">
                  <c:v>1058.3999999999999</c:v>
                </c:pt>
                <c:pt idx="12905">
                  <c:v>1058.4833333333333</c:v>
                </c:pt>
                <c:pt idx="12906">
                  <c:v>1058.5666666666666</c:v>
                </c:pt>
                <c:pt idx="12907">
                  <c:v>1058.6416666666667</c:v>
                </c:pt>
                <c:pt idx="12908">
                  <c:v>1058.7250000000001</c:v>
                </c:pt>
                <c:pt idx="12909">
                  <c:v>1058.8083333333334</c:v>
                </c:pt>
                <c:pt idx="12910">
                  <c:v>1058.8916666666667</c:v>
                </c:pt>
                <c:pt idx="12911">
                  <c:v>1058.9750000000001</c:v>
                </c:pt>
                <c:pt idx="12912">
                  <c:v>1059.0583333333334</c:v>
                </c:pt>
                <c:pt idx="12913">
                  <c:v>1059.1333333333334</c:v>
                </c:pt>
                <c:pt idx="12914">
                  <c:v>1059.2166666666667</c:v>
                </c:pt>
                <c:pt idx="12915">
                  <c:v>1059.3</c:v>
                </c:pt>
                <c:pt idx="12916">
                  <c:v>1059.3833333333334</c:v>
                </c:pt>
                <c:pt idx="12917">
                  <c:v>1059.4666666666667</c:v>
                </c:pt>
                <c:pt idx="12918">
                  <c:v>1059.55</c:v>
                </c:pt>
                <c:pt idx="12919">
                  <c:v>1059.6333333333334</c:v>
                </c:pt>
                <c:pt idx="12920">
                  <c:v>1059.7083333333333</c:v>
                </c:pt>
                <c:pt idx="12921">
                  <c:v>1059.7916666666667</c:v>
                </c:pt>
                <c:pt idx="12922">
                  <c:v>1059.875</c:v>
                </c:pt>
                <c:pt idx="12923">
                  <c:v>1059.9583333333333</c:v>
                </c:pt>
                <c:pt idx="12924">
                  <c:v>1060.0416666666667</c:v>
                </c:pt>
                <c:pt idx="12925">
                  <c:v>1060.125</c:v>
                </c:pt>
                <c:pt idx="12926">
                  <c:v>1060.2</c:v>
                </c:pt>
                <c:pt idx="12927">
                  <c:v>1060.2833333333333</c:v>
                </c:pt>
                <c:pt idx="12928">
                  <c:v>1060.3666666666666</c:v>
                </c:pt>
                <c:pt idx="12929">
                  <c:v>1060.45</c:v>
                </c:pt>
                <c:pt idx="12930">
                  <c:v>1060.5333333333333</c:v>
                </c:pt>
                <c:pt idx="12931">
                  <c:v>1060.6166666666666</c:v>
                </c:pt>
                <c:pt idx="12932">
                  <c:v>1060.6916666666666</c:v>
                </c:pt>
                <c:pt idx="12933">
                  <c:v>1060.7749999999999</c:v>
                </c:pt>
                <c:pt idx="12934">
                  <c:v>1060.8583333333333</c:v>
                </c:pt>
                <c:pt idx="12935">
                  <c:v>1060.9416666666666</c:v>
                </c:pt>
                <c:pt idx="12936">
                  <c:v>1061.0249999999999</c:v>
                </c:pt>
                <c:pt idx="12937">
                  <c:v>1061.1083333333333</c:v>
                </c:pt>
                <c:pt idx="12938">
                  <c:v>1061.1916666666666</c:v>
                </c:pt>
                <c:pt idx="12939">
                  <c:v>1061.2666666666667</c:v>
                </c:pt>
                <c:pt idx="12940">
                  <c:v>1061.3500000000001</c:v>
                </c:pt>
                <c:pt idx="12941">
                  <c:v>1061.4333333333334</c:v>
                </c:pt>
                <c:pt idx="12942">
                  <c:v>1061.5166666666667</c:v>
                </c:pt>
                <c:pt idx="12943">
                  <c:v>1061.6000000000001</c:v>
                </c:pt>
                <c:pt idx="12944">
                  <c:v>1061.6833333333334</c:v>
                </c:pt>
                <c:pt idx="12945">
                  <c:v>1061.7583333333334</c:v>
                </c:pt>
                <c:pt idx="12946">
                  <c:v>1061.8416666666667</c:v>
                </c:pt>
                <c:pt idx="12947">
                  <c:v>1061.925</c:v>
                </c:pt>
                <c:pt idx="12948">
                  <c:v>1062.0083333333334</c:v>
                </c:pt>
                <c:pt idx="12949">
                  <c:v>1062.0916666666667</c:v>
                </c:pt>
                <c:pt idx="12950">
                  <c:v>1062.175</c:v>
                </c:pt>
                <c:pt idx="12951">
                  <c:v>1062.25</c:v>
                </c:pt>
                <c:pt idx="12952">
                  <c:v>1062.3333333333333</c:v>
                </c:pt>
                <c:pt idx="12953">
                  <c:v>1062.4166666666667</c:v>
                </c:pt>
                <c:pt idx="12954">
                  <c:v>1062.5</c:v>
                </c:pt>
                <c:pt idx="12955">
                  <c:v>1062.5833333333333</c:v>
                </c:pt>
                <c:pt idx="12956">
                  <c:v>1062.6666666666667</c:v>
                </c:pt>
                <c:pt idx="12957">
                  <c:v>1062.75</c:v>
                </c:pt>
                <c:pt idx="12958">
                  <c:v>1062.825</c:v>
                </c:pt>
                <c:pt idx="12959">
                  <c:v>1062.9083333333333</c:v>
                </c:pt>
                <c:pt idx="12960">
                  <c:v>1062.9916666666666</c:v>
                </c:pt>
                <c:pt idx="12961">
                  <c:v>1063.075</c:v>
                </c:pt>
                <c:pt idx="12962">
                  <c:v>1063.1583333333333</c:v>
                </c:pt>
                <c:pt idx="12963">
                  <c:v>1063.2416666666666</c:v>
                </c:pt>
                <c:pt idx="12964">
                  <c:v>1063.3166666666666</c:v>
                </c:pt>
                <c:pt idx="12965">
                  <c:v>1063.3999999999999</c:v>
                </c:pt>
                <c:pt idx="12966">
                  <c:v>1063.4833333333333</c:v>
                </c:pt>
                <c:pt idx="12967">
                  <c:v>1063.5666666666666</c:v>
                </c:pt>
                <c:pt idx="12968">
                  <c:v>1063.6499999999999</c:v>
                </c:pt>
                <c:pt idx="12969">
                  <c:v>1063.7333333333333</c:v>
                </c:pt>
                <c:pt idx="12970">
                  <c:v>1063.8083333333334</c:v>
                </c:pt>
                <c:pt idx="12971">
                  <c:v>1063.8916666666667</c:v>
                </c:pt>
                <c:pt idx="12972">
                  <c:v>1063.9750000000001</c:v>
                </c:pt>
                <c:pt idx="12973">
                  <c:v>1064.0583333333334</c:v>
                </c:pt>
                <c:pt idx="12974">
                  <c:v>1064.1416666666667</c:v>
                </c:pt>
                <c:pt idx="12975">
                  <c:v>1064.2250000000001</c:v>
                </c:pt>
                <c:pt idx="12976">
                  <c:v>1064.3083333333334</c:v>
                </c:pt>
                <c:pt idx="12977">
                  <c:v>1064.3833333333334</c:v>
                </c:pt>
                <c:pt idx="12978">
                  <c:v>1064.4666666666667</c:v>
                </c:pt>
                <c:pt idx="12979">
                  <c:v>1064.55</c:v>
                </c:pt>
                <c:pt idx="12980">
                  <c:v>1064.6333333333334</c:v>
                </c:pt>
                <c:pt idx="12981">
                  <c:v>1064.7166666666667</c:v>
                </c:pt>
                <c:pt idx="12982">
                  <c:v>1064.8</c:v>
                </c:pt>
                <c:pt idx="12983">
                  <c:v>1064.875</c:v>
                </c:pt>
                <c:pt idx="12984">
                  <c:v>1064.9583333333333</c:v>
                </c:pt>
                <c:pt idx="12985">
                  <c:v>1065.0416666666667</c:v>
                </c:pt>
                <c:pt idx="12986">
                  <c:v>1065.125</c:v>
                </c:pt>
                <c:pt idx="12987">
                  <c:v>1065.2083333333333</c:v>
                </c:pt>
                <c:pt idx="12988">
                  <c:v>1065.2916666666667</c:v>
                </c:pt>
                <c:pt idx="12989">
                  <c:v>1065.3666666666666</c:v>
                </c:pt>
                <c:pt idx="12990">
                  <c:v>1065.45</c:v>
                </c:pt>
                <c:pt idx="12991">
                  <c:v>1065.5333333333333</c:v>
                </c:pt>
                <c:pt idx="12992">
                  <c:v>1065.6166666666666</c:v>
                </c:pt>
                <c:pt idx="12993">
                  <c:v>1065.7</c:v>
                </c:pt>
                <c:pt idx="12994">
                  <c:v>1065.7833333333333</c:v>
                </c:pt>
                <c:pt idx="12995">
                  <c:v>1065.8666666666666</c:v>
                </c:pt>
                <c:pt idx="12996">
                  <c:v>1065.9416666666666</c:v>
                </c:pt>
                <c:pt idx="12997">
                  <c:v>1066.0249999999999</c:v>
                </c:pt>
                <c:pt idx="12998">
                  <c:v>1066.1083333333333</c:v>
                </c:pt>
                <c:pt idx="12999">
                  <c:v>1066.1916666666666</c:v>
                </c:pt>
                <c:pt idx="13000">
                  <c:v>1066.2749999999999</c:v>
                </c:pt>
                <c:pt idx="13001">
                  <c:v>1066.3583333333333</c:v>
                </c:pt>
                <c:pt idx="13002">
                  <c:v>1066.4333333333334</c:v>
                </c:pt>
                <c:pt idx="13003">
                  <c:v>1066.5166666666667</c:v>
                </c:pt>
                <c:pt idx="13004">
                  <c:v>1066.6000000000001</c:v>
                </c:pt>
                <c:pt idx="13005">
                  <c:v>1066.6833333333334</c:v>
                </c:pt>
                <c:pt idx="13006">
                  <c:v>1066.7666666666667</c:v>
                </c:pt>
                <c:pt idx="13007">
                  <c:v>1066.8500000000001</c:v>
                </c:pt>
                <c:pt idx="13008">
                  <c:v>1066.925</c:v>
                </c:pt>
                <c:pt idx="13009">
                  <c:v>1067.0083333333334</c:v>
                </c:pt>
                <c:pt idx="13010">
                  <c:v>1067.0916666666667</c:v>
                </c:pt>
                <c:pt idx="13011">
                  <c:v>1067.175</c:v>
                </c:pt>
                <c:pt idx="13012">
                  <c:v>1067.2583333333334</c:v>
                </c:pt>
                <c:pt idx="13013">
                  <c:v>1067.3416666666667</c:v>
                </c:pt>
                <c:pt idx="13014">
                  <c:v>1067.425</c:v>
                </c:pt>
                <c:pt idx="13015">
                  <c:v>1067.5</c:v>
                </c:pt>
                <c:pt idx="13016">
                  <c:v>1067.5833333333333</c:v>
                </c:pt>
                <c:pt idx="13017">
                  <c:v>1067.6666666666667</c:v>
                </c:pt>
                <c:pt idx="13018">
                  <c:v>1067.75</c:v>
                </c:pt>
                <c:pt idx="13019">
                  <c:v>1067.8333333333333</c:v>
                </c:pt>
                <c:pt idx="13020">
                  <c:v>1067.9166666666667</c:v>
                </c:pt>
                <c:pt idx="13021">
                  <c:v>1067.9916666666666</c:v>
                </c:pt>
                <c:pt idx="13022">
                  <c:v>1068.075</c:v>
                </c:pt>
                <c:pt idx="13023">
                  <c:v>1068.1583333333333</c:v>
                </c:pt>
                <c:pt idx="13024">
                  <c:v>1068.2416666666666</c:v>
                </c:pt>
                <c:pt idx="13025">
                  <c:v>1068.325</c:v>
                </c:pt>
                <c:pt idx="13026">
                  <c:v>1068.4083333333333</c:v>
                </c:pt>
                <c:pt idx="13027">
                  <c:v>1068.4916666666666</c:v>
                </c:pt>
                <c:pt idx="13028">
                  <c:v>1068.5666666666666</c:v>
                </c:pt>
                <c:pt idx="13029">
                  <c:v>1068.6499999999999</c:v>
                </c:pt>
                <c:pt idx="13030">
                  <c:v>1068.7333333333333</c:v>
                </c:pt>
                <c:pt idx="13031">
                  <c:v>1068.8166666666666</c:v>
                </c:pt>
                <c:pt idx="13032">
                  <c:v>1068.8999999999999</c:v>
                </c:pt>
                <c:pt idx="13033">
                  <c:v>1068.9833333333333</c:v>
                </c:pt>
                <c:pt idx="13034">
                  <c:v>1069.0583333333334</c:v>
                </c:pt>
                <c:pt idx="13035">
                  <c:v>1069.1416666666667</c:v>
                </c:pt>
                <c:pt idx="13036">
                  <c:v>1069.2250000000001</c:v>
                </c:pt>
                <c:pt idx="13037">
                  <c:v>1069.3083333333334</c:v>
                </c:pt>
                <c:pt idx="13038">
                  <c:v>1069.3916666666667</c:v>
                </c:pt>
                <c:pt idx="13039">
                  <c:v>1069.4750000000001</c:v>
                </c:pt>
                <c:pt idx="13040">
                  <c:v>1069.55</c:v>
                </c:pt>
                <c:pt idx="13041">
                  <c:v>1069.6333333333334</c:v>
                </c:pt>
                <c:pt idx="13042">
                  <c:v>1069.7166666666667</c:v>
                </c:pt>
                <c:pt idx="13043">
                  <c:v>1069.8</c:v>
                </c:pt>
                <c:pt idx="13044">
                  <c:v>1069.8833333333334</c:v>
                </c:pt>
                <c:pt idx="13045">
                  <c:v>1069.9666666666667</c:v>
                </c:pt>
                <c:pt idx="13046">
                  <c:v>1070.05</c:v>
                </c:pt>
                <c:pt idx="13047">
                  <c:v>1070.125</c:v>
                </c:pt>
                <c:pt idx="13048">
                  <c:v>1070.2083333333333</c:v>
                </c:pt>
                <c:pt idx="13049">
                  <c:v>1070.2916666666667</c:v>
                </c:pt>
                <c:pt idx="13050">
                  <c:v>1070.375</c:v>
                </c:pt>
                <c:pt idx="13051">
                  <c:v>1070.4583333333333</c:v>
                </c:pt>
                <c:pt idx="13052">
                  <c:v>1070.5416666666667</c:v>
                </c:pt>
                <c:pt idx="13053">
                  <c:v>1070.6166666666666</c:v>
                </c:pt>
                <c:pt idx="13054">
                  <c:v>1070.7</c:v>
                </c:pt>
                <c:pt idx="13055">
                  <c:v>1070.7833333333333</c:v>
                </c:pt>
                <c:pt idx="13056">
                  <c:v>1070.8666666666666</c:v>
                </c:pt>
                <c:pt idx="13057">
                  <c:v>1070.95</c:v>
                </c:pt>
                <c:pt idx="13058">
                  <c:v>1071.0333333333333</c:v>
                </c:pt>
                <c:pt idx="13059">
                  <c:v>1071.1083333333333</c:v>
                </c:pt>
                <c:pt idx="13060">
                  <c:v>1071.1916666666666</c:v>
                </c:pt>
                <c:pt idx="13061">
                  <c:v>1071.2749999999999</c:v>
                </c:pt>
                <c:pt idx="13062">
                  <c:v>1071.3583333333333</c:v>
                </c:pt>
                <c:pt idx="13063">
                  <c:v>1071.4416666666666</c:v>
                </c:pt>
                <c:pt idx="13064">
                  <c:v>1071.5249999999999</c:v>
                </c:pt>
                <c:pt idx="13065">
                  <c:v>1071.6083333333333</c:v>
                </c:pt>
                <c:pt idx="13066">
                  <c:v>1071.6833333333334</c:v>
                </c:pt>
                <c:pt idx="13067">
                  <c:v>1071.7666666666667</c:v>
                </c:pt>
                <c:pt idx="13068">
                  <c:v>1071.8500000000001</c:v>
                </c:pt>
                <c:pt idx="13069">
                  <c:v>1071.9333333333334</c:v>
                </c:pt>
                <c:pt idx="13070">
                  <c:v>1072.0166666666667</c:v>
                </c:pt>
                <c:pt idx="13071">
                  <c:v>1072.1000000000001</c:v>
                </c:pt>
                <c:pt idx="13072">
                  <c:v>1072.175</c:v>
                </c:pt>
                <c:pt idx="13073">
                  <c:v>1072.2583333333334</c:v>
                </c:pt>
                <c:pt idx="13074">
                  <c:v>1072.3416666666667</c:v>
                </c:pt>
                <c:pt idx="13075">
                  <c:v>1072.425</c:v>
                </c:pt>
                <c:pt idx="13076">
                  <c:v>1072.5083333333334</c:v>
                </c:pt>
                <c:pt idx="13077">
                  <c:v>1072.5916666666667</c:v>
                </c:pt>
                <c:pt idx="13078">
                  <c:v>1072.6666666666667</c:v>
                </c:pt>
                <c:pt idx="13079">
                  <c:v>1072.75</c:v>
                </c:pt>
                <c:pt idx="13080">
                  <c:v>1072.8333333333333</c:v>
                </c:pt>
                <c:pt idx="13081">
                  <c:v>1072.9166666666667</c:v>
                </c:pt>
                <c:pt idx="13082">
                  <c:v>1073</c:v>
                </c:pt>
                <c:pt idx="13083">
                  <c:v>1073.0833333333333</c:v>
                </c:pt>
                <c:pt idx="13084">
                  <c:v>1073.1666666666667</c:v>
                </c:pt>
                <c:pt idx="13085">
                  <c:v>1073.2416666666666</c:v>
                </c:pt>
                <c:pt idx="13086">
                  <c:v>1073.325</c:v>
                </c:pt>
                <c:pt idx="13087">
                  <c:v>1073.4083333333333</c:v>
                </c:pt>
                <c:pt idx="13088">
                  <c:v>1073.4916666666666</c:v>
                </c:pt>
                <c:pt idx="13089">
                  <c:v>1073.575</c:v>
                </c:pt>
                <c:pt idx="13090">
                  <c:v>1073.6583333333333</c:v>
                </c:pt>
                <c:pt idx="13091">
                  <c:v>1073.7333333333333</c:v>
                </c:pt>
                <c:pt idx="13092">
                  <c:v>1073.8166666666666</c:v>
                </c:pt>
                <c:pt idx="13093">
                  <c:v>1073.8999999999999</c:v>
                </c:pt>
                <c:pt idx="13094">
                  <c:v>1073.9833333333333</c:v>
                </c:pt>
                <c:pt idx="13095">
                  <c:v>1074.0666666666666</c:v>
                </c:pt>
                <c:pt idx="13096">
                  <c:v>1074.1499999999999</c:v>
                </c:pt>
                <c:pt idx="13097">
                  <c:v>1074.2250000000001</c:v>
                </c:pt>
                <c:pt idx="13098">
                  <c:v>1074.3083333333334</c:v>
                </c:pt>
                <c:pt idx="13099">
                  <c:v>1074.3916666666667</c:v>
                </c:pt>
                <c:pt idx="13100">
                  <c:v>1074.4750000000001</c:v>
                </c:pt>
                <c:pt idx="13101">
                  <c:v>1074.5583333333334</c:v>
                </c:pt>
                <c:pt idx="13102">
                  <c:v>1074.6416666666667</c:v>
                </c:pt>
                <c:pt idx="13103">
                  <c:v>1074.7250000000001</c:v>
                </c:pt>
                <c:pt idx="13104">
                  <c:v>1074.8</c:v>
                </c:pt>
                <c:pt idx="13105">
                  <c:v>1074.8833333333334</c:v>
                </c:pt>
                <c:pt idx="13106">
                  <c:v>1074.9666666666667</c:v>
                </c:pt>
                <c:pt idx="13107">
                  <c:v>1075.05</c:v>
                </c:pt>
                <c:pt idx="13108">
                  <c:v>1075.1333333333334</c:v>
                </c:pt>
                <c:pt idx="13109">
                  <c:v>1075.2166666666667</c:v>
                </c:pt>
                <c:pt idx="13110">
                  <c:v>1075.2916666666667</c:v>
                </c:pt>
                <c:pt idx="13111">
                  <c:v>1075.375</c:v>
                </c:pt>
                <c:pt idx="13112">
                  <c:v>1075.4583333333333</c:v>
                </c:pt>
                <c:pt idx="13113">
                  <c:v>1075.5416666666667</c:v>
                </c:pt>
                <c:pt idx="13114">
                  <c:v>1075.625</c:v>
                </c:pt>
                <c:pt idx="13115">
                  <c:v>1075.7083333333333</c:v>
                </c:pt>
                <c:pt idx="13116">
                  <c:v>1075.7833333333333</c:v>
                </c:pt>
                <c:pt idx="13117">
                  <c:v>1075.8666666666666</c:v>
                </c:pt>
                <c:pt idx="13118">
                  <c:v>1075.95</c:v>
                </c:pt>
                <c:pt idx="13119">
                  <c:v>1076.0333333333333</c:v>
                </c:pt>
                <c:pt idx="13120">
                  <c:v>1076.1166666666666</c:v>
                </c:pt>
                <c:pt idx="13121">
                  <c:v>1076.2</c:v>
                </c:pt>
                <c:pt idx="13122">
                  <c:v>1076.2833333333333</c:v>
                </c:pt>
                <c:pt idx="13123">
                  <c:v>1076.3583333333333</c:v>
                </c:pt>
                <c:pt idx="13124">
                  <c:v>1076.4416666666666</c:v>
                </c:pt>
                <c:pt idx="13125">
                  <c:v>1076.5249999999999</c:v>
                </c:pt>
                <c:pt idx="13126">
                  <c:v>1076.6083333333333</c:v>
                </c:pt>
                <c:pt idx="13127">
                  <c:v>1076.6916666666666</c:v>
                </c:pt>
                <c:pt idx="13128">
                  <c:v>1076.7749999999999</c:v>
                </c:pt>
                <c:pt idx="13129">
                  <c:v>1076.8500000000001</c:v>
                </c:pt>
                <c:pt idx="13130">
                  <c:v>1076.9333333333334</c:v>
                </c:pt>
                <c:pt idx="13131">
                  <c:v>1077.0166666666667</c:v>
                </c:pt>
                <c:pt idx="13132">
                  <c:v>1077.1000000000001</c:v>
                </c:pt>
                <c:pt idx="13133">
                  <c:v>1077.1833333333334</c:v>
                </c:pt>
                <c:pt idx="13134">
                  <c:v>1077.2666666666667</c:v>
                </c:pt>
                <c:pt idx="13135">
                  <c:v>1077.3416666666667</c:v>
                </c:pt>
                <c:pt idx="13136">
                  <c:v>1077.425</c:v>
                </c:pt>
                <c:pt idx="13137">
                  <c:v>1077.5083333333334</c:v>
                </c:pt>
                <c:pt idx="13138">
                  <c:v>1077.5916666666667</c:v>
                </c:pt>
                <c:pt idx="13139">
                  <c:v>1077.675</c:v>
                </c:pt>
                <c:pt idx="13140">
                  <c:v>1077.7583333333334</c:v>
                </c:pt>
                <c:pt idx="13141">
                  <c:v>1077.8416666666667</c:v>
                </c:pt>
                <c:pt idx="13142">
                  <c:v>1077.9166666666667</c:v>
                </c:pt>
                <c:pt idx="13143">
                  <c:v>1078</c:v>
                </c:pt>
                <c:pt idx="13144">
                  <c:v>1078.0833333333333</c:v>
                </c:pt>
                <c:pt idx="13145">
                  <c:v>1078.1666666666667</c:v>
                </c:pt>
                <c:pt idx="13146">
                  <c:v>1078.25</c:v>
                </c:pt>
                <c:pt idx="13147">
                  <c:v>1078.3333333333333</c:v>
                </c:pt>
                <c:pt idx="13148">
                  <c:v>1078.4083333333333</c:v>
                </c:pt>
                <c:pt idx="13149">
                  <c:v>1078.4916666666666</c:v>
                </c:pt>
                <c:pt idx="13150">
                  <c:v>1078.575</c:v>
                </c:pt>
                <c:pt idx="13151">
                  <c:v>1078.6583333333333</c:v>
                </c:pt>
                <c:pt idx="13152">
                  <c:v>1078.7416666666666</c:v>
                </c:pt>
                <c:pt idx="13153">
                  <c:v>1078.825</c:v>
                </c:pt>
                <c:pt idx="13154">
                  <c:v>1078.9083333333333</c:v>
                </c:pt>
                <c:pt idx="13155">
                  <c:v>1078.9833333333333</c:v>
                </c:pt>
                <c:pt idx="13156">
                  <c:v>1079.0666666666666</c:v>
                </c:pt>
                <c:pt idx="13157">
                  <c:v>1079.1499999999999</c:v>
                </c:pt>
                <c:pt idx="13158">
                  <c:v>1079.2333333333333</c:v>
                </c:pt>
                <c:pt idx="13159">
                  <c:v>1079.3166666666666</c:v>
                </c:pt>
                <c:pt idx="13160">
                  <c:v>1079.3999999999999</c:v>
                </c:pt>
                <c:pt idx="13161">
                  <c:v>1079.4750000000001</c:v>
                </c:pt>
                <c:pt idx="13162">
                  <c:v>1079.5583333333334</c:v>
                </c:pt>
                <c:pt idx="13163">
                  <c:v>1079.6416666666667</c:v>
                </c:pt>
                <c:pt idx="13164">
                  <c:v>1079.7250000000001</c:v>
                </c:pt>
                <c:pt idx="13165">
                  <c:v>1079.8083333333334</c:v>
                </c:pt>
                <c:pt idx="13166">
                  <c:v>1079.8916666666667</c:v>
                </c:pt>
                <c:pt idx="13167">
                  <c:v>1079.9666666666667</c:v>
                </c:pt>
                <c:pt idx="13168">
                  <c:v>1080.05</c:v>
                </c:pt>
                <c:pt idx="13169">
                  <c:v>1080.1333333333334</c:v>
                </c:pt>
                <c:pt idx="13170">
                  <c:v>1080.2166666666667</c:v>
                </c:pt>
                <c:pt idx="13171">
                  <c:v>1080.3</c:v>
                </c:pt>
                <c:pt idx="13172">
                  <c:v>1080.3833333333334</c:v>
                </c:pt>
                <c:pt idx="13173">
                  <c:v>1080.4666666666667</c:v>
                </c:pt>
                <c:pt idx="13174">
                  <c:v>1080.5416666666667</c:v>
                </c:pt>
                <c:pt idx="13175">
                  <c:v>1080.625</c:v>
                </c:pt>
                <c:pt idx="13176">
                  <c:v>1080.7083333333333</c:v>
                </c:pt>
                <c:pt idx="13177">
                  <c:v>1080.7916666666667</c:v>
                </c:pt>
                <c:pt idx="13178">
                  <c:v>1080.875</c:v>
                </c:pt>
                <c:pt idx="13179">
                  <c:v>1080.9583333333333</c:v>
                </c:pt>
                <c:pt idx="13180">
                  <c:v>1081.0333333333333</c:v>
                </c:pt>
                <c:pt idx="13181">
                  <c:v>1081.1166666666666</c:v>
                </c:pt>
                <c:pt idx="13182">
                  <c:v>1081.2</c:v>
                </c:pt>
                <c:pt idx="13183">
                  <c:v>1081.2833333333333</c:v>
                </c:pt>
                <c:pt idx="13184">
                  <c:v>1081.3666666666666</c:v>
                </c:pt>
                <c:pt idx="13185">
                  <c:v>1081.45</c:v>
                </c:pt>
                <c:pt idx="13186">
                  <c:v>1081.5249999999999</c:v>
                </c:pt>
                <c:pt idx="13187">
                  <c:v>1081.6083333333333</c:v>
                </c:pt>
                <c:pt idx="13188">
                  <c:v>1081.6916666666666</c:v>
                </c:pt>
                <c:pt idx="13189">
                  <c:v>1081.7749999999999</c:v>
                </c:pt>
                <c:pt idx="13190">
                  <c:v>1081.8583333333333</c:v>
                </c:pt>
                <c:pt idx="13191">
                  <c:v>1081.9416666666666</c:v>
                </c:pt>
                <c:pt idx="13192">
                  <c:v>1082.0249999999999</c:v>
                </c:pt>
                <c:pt idx="13193">
                  <c:v>1082.1000000000001</c:v>
                </c:pt>
                <c:pt idx="13194">
                  <c:v>1082.1833333333334</c:v>
                </c:pt>
                <c:pt idx="13195">
                  <c:v>1082.2666666666667</c:v>
                </c:pt>
                <c:pt idx="13196">
                  <c:v>1082.3500000000001</c:v>
                </c:pt>
                <c:pt idx="13197">
                  <c:v>1082.4333333333334</c:v>
                </c:pt>
                <c:pt idx="13198">
                  <c:v>1082.5166666666667</c:v>
                </c:pt>
                <c:pt idx="13199">
                  <c:v>1082.5916666666667</c:v>
                </c:pt>
                <c:pt idx="13200">
                  <c:v>1082.675</c:v>
                </c:pt>
                <c:pt idx="13201">
                  <c:v>1082.7583333333334</c:v>
                </c:pt>
                <c:pt idx="13202">
                  <c:v>1082.8416666666667</c:v>
                </c:pt>
                <c:pt idx="13203">
                  <c:v>1082.925</c:v>
                </c:pt>
                <c:pt idx="13204">
                  <c:v>1083.0083333333334</c:v>
                </c:pt>
                <c:pt idx="13205">
                  <c:v>1083.0833333333333</c:v>
                </c:pt>
                <c:pt idx="13206">
                  <c:v>1083.1666666666667</c:v>
                </c:pt>
                <c:pt idx="13207">
                  <c:v>1083.25</c:v>
                </c:pt>
                <c:pt idx="13208">
                  <c:v>1083.3333333333333</c:v>
                </c:pt>
                <c:pt idx="13209">
                  <c:v>1083.4166666666667</c:v>
                </c:pt>
                <c:pt idx="13210">
                  <c:v>1083.5</c:v>
                </c:pt>
                <c:pt idx="13211">
                  <c:v>1083.5833333333333</c:v>
                </c:pt>
                <c:pt idx="13212">
                  <c:v>1083.6583333333333</c:v>
                </c:pt>
                <c:pt idx="13213">
                  <c:v>1083.7416666666666</c:v>
                </c:pt>
                <c:pt idx="13214">
                  <c:v>1083.825</c:v>
                </c:pt>
                <c:pt idx="13215">
                  <c:v>1083.9083333333333</c:v>
                </c:pt>
                <c:pt idx="13216">
                  <c:v>1083.9916666666666</c:v>
                </c:pt>
                <c:pt idx="13217">
                  <c:v>1084.075</c:v>
                </c:pt>
                <c:pt idx="13218">
                  <c:v>1084.1499999999999</c:v>
                </c:pt>
                <c:pt idx="13219">
                  <c:v>1084.2333333333333</c:v>
                </c:pt>
                <c:pt idx="13220">
                  <c:v>1084.3166666666666</c:v>
                </c:pt>
                <c:pt idx="13221">
                  <c:v>1084.3999999999999</c:v>
                </c:pt>
                <c:pt idx="13222">
                  <c:v>1084.4833333333333</c:v>
                </c:pt>
                <c:pt idx="13223">
                  <c:v>1084.5666666666666</c:v>
                </c:pt>
                <c:pt idx="13224">
                  <c:v>1084.6416666666667</c:v>
                </c:pt>
                <c:pt idx="13225">
                  <c:v>1084.7250000000001</c:v>
                </c:pt>
                <c:pt idx="13226">
                  <c:v>1084.8083333333334</c:v>
                </c:pt>
                <c:pt idx="13227">
                  <c:v>1084.8916666666667</c:v>
                </c:pt>
                <c:pt idx="13228">
                  <c:v>1084.9750000000001</c:v>
                </c:pt>
                <c:pt idx="13229">
                  <c:v>1085.0583333333334</c:v>
                </c:pt>
                <c:pt idx="13230">
                  <c:v>1085.1416666666667</c:v>
                </c:pt>
                <c:pt idx="13231">
                  <c:v>1085.2166666666667</c:v>
                </c:pt>
                <c:pt idx="13232">
                  <c:v>1085.3</c:v>
                </c:pt>
                <c:pt idx="13233">
                  <c:v>1085.3833333333334</c:v>
                </c:pt>
                <c:pt idx="13234">
                  <c:v>1085.4666666666667</c:v>
                </c:pt>
                <c:pt idx="13235">
                  <c:v>1085.55</c:v>
                </c:pt>
                <c:pt idx="13236">
                  <c:v>1085.6333333333334</c:v>
                </c:pt>
                <c:pt idx="13237">
                  <c:v>1085.7083333333333</c:v>
                </c:pt>
                <c:pt idx="13238">
                  <c:v>1085.7916666666667</c:v>
                </c:pt>
                <c:pt idx="13239">
                  <c:v>1085.875</c:v>
                </c:pt>
                <c:pt idx="13240">
                  <c:v>1085.9583333333333</c:v>
                </c:pt>
                <c:pt idx="13241">
                  <c:v>1086.0416666666667</c:v>
                </c:pt>
                <c:pt idx="13242">
                  <c:v>1086.125</c:v>
                </c:pt>
                <c:pt idx="13243">
                  <c:v>1086.2</c:v>
                </c:pt>
                <c:pt idx="13244">
                  <c:v>1086.2833333333333</c:v>
                </c:pt>
                <c:pt idx="13245">
                  <c:v>1086.3666666666666</c:v>
                </c:pt>
                <c:pt idx="13246">
                  <c:v>1086.45</c:v>
                </c:pt>
                <c:pt idx="13247">
                  <c:v>1086.5333333333333</c:v>
                </c:pt>
                <c:pt idx="13248">
                  <c:v>1086.6166666666666</c:v>
                </c:pt>
                <c:pt idx="13249">
                  <c:v>1086.7</c:v>
                </c:pt>
                <c:pt idx="13250">
                  <c:v>1086.7749999999999</c:v>
                </c:pt>
                <c:pt idx="13251">
                  <c:v>1086.8583333333333</c:v>
                </c:pt>
                <c:pt idx="13252">
                  <c:v>1086.9416666666666</c:v>
                </c:pt>
                <c:pt idx="13253">
                  <c:v>1087.0249999999999</c:v>
                </c:pt>
                <c:pt idx="13254">
                  <c:v>1087.1083333333333</c:v>
                </c:pt>
                <c:pt idx="13255">
                  <c:v>1087.1916666666666</c:v>
                </c:pt>
                <c:pt idx="13256">
                  <c:v>1087.2666666666667</c:v>
                </c:pt>
                <c:pt idx="13257">
                  <c:v>1087.3500000000001</c:v>
                </c:pt>
                <c:pt idx="13258">
                  <c:v>1087.4333333333334</c:v>
                </c:pt>
                <c:pt idx="13259">
                  <c:v>1087.5166666666667</c:v>
                </c:pt>
                <c:pt idx="13260">
                  <c:v>1087.6000000000001</c:v>
                </c:pt>
                <c:pt idx="13261">
                  <c:v>1087.6833333333334</c:v>
                </c:pt>
                <c:pt idx="13262">
                  <c:v>1087.7583333333334</c:v>
                </c:pt>
                <c:pt idx="13263">
                  <c:v>1087.8416666666667</c:v>
                </c:pt>
                <c:pt idx="13264">
                  <c:v>1087.925</c:v>
                </c:pt>
                <c:pt idx="13265">
                  <c:v>1088.0083333333334</c:v>
                </c:pt>
                <c:pt idx="13266">
                  <c:v>1088.0916666666667</c:v>
                </c:pt>
                <c:pt idx="13267">
                  <c:v>1088.175</c:v>
                </c:pt>
                <c:pt idx="13268">
                  <c:v>1088.2583333333334</c:v>
                </c:pt>
                <c:pt idx="13269">
                  <c:v>1088.3333333333333</c:v>
                </c:pt>
                <c:pt idx="13270">
                  <c:v>1088.4166666666667</c:v>
                </c:pt>
                <c:pt idx="13271">
                  <c:v>1088.5</c:v>
                </c:pt>
                <c:pt idx="13272">
                  <c:v>1088.5833333333333</c:v>
                </c:pt>
                <c:pt idx="13273">
                  <c:v>1088.6666666666667</c:v>
                </c:pt>
                <c:pt idx="13274">
                  <c:v>1088.75</c:v>
                </c:pt>
                <c:pt idx="13275">
                  <c:v>1088.825</c:v>
                </c:pt>
                <c:pt idx="13276">
                  <c:v>1088.9083333333333</c:v>
                </c:pt>
                <c:pt idx="13277">
                  <c:v>1088.9916666666666</c:v>
                </c:pt>
                <c:pt idx="13278">
                  <c:v>1089.075</c:v>
                </c:pt>
                <c:pt idx="13279">
                  <c:v>1089.1583333333333</c:v>
                </c:pt>
                <c:pt idx="13280">
                  <c:v>1089.2416666666666</c:v>
                </c:pt>
                <c:pt idx="13281">
                  <c:v>1089.325</c:v>
                </c:pt>
                <c:pt idx="13282">
                  <c:v>1089.3999999999999</c:v>
                </c:pt>
                <c:pt idx="13283">
                  <c:v>1089.4833333333333</c:v>
                </c:pt>
                <c:pt idx="13284">
                  <c:v>1089.5666666666666</c:v>
                </c:pt>
                <c:pt idx="13285">
                  <c:v>1089.6499999999999</c:v>
                </c:pt>
                <c:pt idx="13286">
                  <c:v>1089.7333333333333</c:v>
                </c:pt>
                <c:pt idx="13287">
                  <c:v>1089.8166666666666</c:v>
                </c:pt>
                <c:pt idx="13288">
                  <c:v>1089.8916666666667</c:v>
                </c:pt>
                <c:pt idx="13289">
                  <c:v>1089.9750000000001</c:v>
                </c:pt>
                <c:pt idx="13290">
                  <c:v>1090.0583333333334</c:v>
                </c:pt>
                <c:pt idx="13291">
                  <c:v>1090.1416666666667</c:v>
                </c:pt>
                <c:pt idx="13292">
                  <c:v>1090.2250000000001</c:v>
                </c:pt>
                <c:pt idx="13293">
                  <c:v>1090.3083333333334</c:v>
                </c:pt>
                <c:pt idx="13294">
                  <c:v>1090.3833333333334</c:v>
                </c:pt>
                <c:pt idx="13295">
                  <c:v>1090.4666666666667</c:v>
                </c:pt>
                <c:pt idx="13296">
                  <c:v>1090.55</c:v>
                </c:pt>
                <c:pt idx="13297">
                  <c:v>1090.6333333333334</c:v>
                </c:pt>
                <c:pt idx="13298">
                  <c:v>1090.7166666666667</c:v>
                </c:pt>
                <c:pt idx="13299">
                  <c:v>1090.8</c:v>
                </c:pt>
                <c:pt idx="13300">
                  <c:v>1090.8833333333334</c:v>
                </c:pt>
                <c:pt idx="13301">
                  <c:v>1090.9583333333333</c:v>
                </c:pt>
                <c:pt idx="13302">
                  <c:v>1091.0416666666667</c:v>
                </c:pt>
                <c:pt idx="13303">
                  <c:v>1091.125</c:v>
                </c:pt>
                <c:pt idx="13304">
                  <c:v>1091.2083333333333</c:v>
                </c:pt>
                <c:pt idx="13305">
                  <c:v>1091.2916666666667</c:v>
                </c:pt>
                <c:pt idx="13306">
                  <c:v>1091.375</c:v>
                </c:pt>
                <c:pt idx="13307">
                  <c:v>1091.45</c:v>
                </c:pt>
                <c:pt idx="13308">
                  <c:v>1091.5333333333333</c:v>
                </c:pt>
                <c:pt idx="13309">
                  <c:v>1091.6166666666666</c:v>
                </c:pt>
                <c:pt idx="13310">
                  <c:v>1091.7</c:v>
                </c:pt>
                <c:pt idx="13311">
                  <c:v>1091.7833333333333</c:v>
                </c:pt>
                <c:pt idx="13312">
                  <c:v>1091.8666666666666</c:v>
                </c:pt>
                <c:pt idx="13313">
                  <c:v>1091.9416666666666</c:v>
                </c:pt>
                <c:pt idx="13314">
                  <c:v>1092.0249999999999</c:v>
                </c:pt>
                <c:pt idx="13315">
                  <c:v>1092.1083333333333</c:v>
                </c:pt>
                <c:pt idx="13316">
                  <c:v>1092.1916666666666</c:v>
                </c:pt>
                <c:pt idx="13317">
                  <c:v>1092.2749999999999</c:v>
                </c:pt>
                <c:pt idx="13318">
                  <c:v>1092.3583333333333</c:v>
                </c:pt>
                <c:pt idx="13319">
                  <c:v>1092.4416666666666</c:v>
                </c:pt>
                <c:pt idx="13320">
                  <c:v>1092.5166666666667</c:v>
                </c:pt>
                <c:pt idx="13321">
                  <c:v>1092.6000000000001</c:v>
                </c:pt>
                <c:pt idx="13322">
                  <c:v>1092.6833333333334</c:v>
                </c:pt>
                <c:pt idx="13323">
                  <c:v>1092.7666666666667</c:v>
                </c:pt>
                <c:pt idx="13324">
                  <c:v>1092.8500000000001</c:v>
                </c:pt>
                <c:pt idx="13325">
                  <c:v>1092.9333333333334</c:v>
                </c:pt>
                <c:pt idx="13326">
                  <c:v>1093.0083333333334</c:v>
                </c:pt>
                <c:pt idx="13327">
                  <c:v>1093.0916666666667</c:v>
                </c:pt>
                <c:pt idx="13328">
                  <c:v>1093.175</c:v>
                </c:pt>
                <c:pt idx="13329">
                  <c:v>1093.2583333333334</c:v>
                </c:pt>
                <c:pt idx="13330">
                  <c:v>1093.3416666666667</c:v>
                </c:pt>
                <c:pt idx="13331">
                  <c:v>1093.425</c:v>
                </c:pt>
                <c:pt idx="13332">
                  <c:v>1093.5</c:v>
                </c:pt>
                <c:pt idx="13333">
                  <c:v>1093.5833333333333</c:v>
                </c:pt>
                <c:pt idx="13334">
                  <c:v>1093.6666666666667</c:v>
                </c:pt>
                <c:pt idx="13335">
                  <c:v>1093.75</c:v>
                </c:pt>
                <c:pt idx="13336">
                  <c:v>1093.8333333333333</c:v>
                </c:pt>
                <c:pt idx="13337">
                  <c:v>1093.9166666666667</c:v>
                </c:pt>
                <c:pt idx="13338">
                  <c:v>1094</c:v>
                </c:pt>
                <c:pt idx="13339">
                  <c:v>1094.075</c:v>
                </c:pt>
                <c:pt idx="13340">
                  <c:v>1094.1583333333333</c:v>
                </c:pt>
                <c:pt idx="13341">
                  <c:v>1094.2416666666666</c:v>
                </c:pt>
                <c:pt idx="13342">
                  <c:v>1094.325</c:v>
                </c:pt>
                <c:pt idx="13343">
                  <c:v>1094.4083333333333</c:v>
                </c:pt>
                <c:pt idx="13344">
                  <c:v>1094.4916666666666</c:v>
                </c:pt>
                <c:pt idx="13345">
                  <c:v>1094.5666666666666</c:v>
                </c:pt>
                <c:pt idx="13346">
                  <c:v>1094.6499999999999</c:v>
                </c:pt>
                <c:pt idx="13347">
                  <c:v>1094.7333333333333</c:v>
                </c:pt>
                <c:pt idx="13348">
                  <c:v>1094.8166666666666</c:v>
                </c:pt>
                <c:pt idx="13349">
                  <c:v>1094.8999999999999</c:v>
                </c:pt>
                <c:pt idx="13350">
                  <c:v>1094.9833333333333</c:v>
                </c:pt>
                <c:pt idx="13351">
                  <c:v>1095.0583333333334</c:v>
                </c:pt>
                <c:pt idx="13352">
                  <c:v>1095.1416666666667</c:v>
                </c:pt>
                <c:pt idx="13353">
                  <c:v>1095.2250000000001</c:v>
                </c:pt>
                <c:pt idx="13354">
                  <c:v>1095.3083333333334</c:v>
                </c:pt>
                <c:pt idx="13355">
                  <c:v>1095.3916666666667</c:v>
                </c:pt>
                <c:pt idx="13356">
                  <c:v>1095.4750000000001</c:v>
                </c:pt>
                <c:pt idx="13357">
                  <c:v>1095.5583333333334</c:v>
                </c:pt>
                <c:pt idx="13358">
                  <c:v>1095.6333333333334</c:v>
                </c:pt>
                <c:pt idx="13359">
                  <c:v>1095.7166666666667</c:v>
                </c:pt>
                <c:pt idx="13360">
                  <c:v>1095.8</c:v>
                </c:pt>
                <c:pt idx="13361">
                  <c:v>1095.8833333333334</c:v>
                </c:pt>
                <c:pt idx="13362">
                  <c:v>1095.9666666666667</c:v>
                </c:pt>
                <c:pt idx="13363">
                  <c:v>1096.05</c:v>
                </c:pt>
                <c:pt idx="13364">
                  <c:v>1096.125</c:v>
                </c:pt>
                <c:pt idx="13365">
                  <c:v>1096.2083333333333</c:v>
                </c:pt>
                <c:pt idx="13366">
                  <c:v>1096.2916666666667</c:v>
                </c:pt>
                <c:pt idx="13367">
                  <c:v>1096.375</c:v>
                </c:pt>
                <c:pt idx="13368">
                  <c:v>1096.4583333333333</c:v>
                </c:pt>
                <c:pt idx="13369">
                  <c:v>1096.5416666666667</c:v>
                </c:pt>
                <c:pt idx="13370">
                  <c:v>1096.6166666666666</c:v>
                </c:pt>
                <c:pt idx="13371">
                  <c:v>1096.7</c:v>
                </c:pt>
                <c:pt idx="13372">
                  <c:v>1096.7833333333333</c:v>
                </c:pt>
                <c:pt idx="13373">
                  <c:v>1096.8666666666666</c:v>
                </c:pt>
                <c:pt idx="13374">
                  <c:v>1096.95</c:v>
                </c:pt>
                <c:pt idx="13375">
                  <c:v>1097.0333333333333</c:v>
                </c:pt>
                <c:pt idx="13376">
                  <c:v>1097.1166666666666</c:v>
                </c:pt>
                <c:pt idx="13377">
                  <c:v>1097.1916666666666</c:v>
                </c:pt>
                <c:pt idx="13378">
                  <c:v>1097.2749999999999</c:v>
                </c:pt>
                <c:pt idx="13379">
                  <c:v>1097.3583333333333</c:v>
                </c:pt>
                <c:pt idx="13380">
                  <c:v>1097.4416666666666</c:v>
                </c:pt>
                <c:pt idx="13381">
                  <c:v>1097.5249999999999</c:v>
                </c:pt>
                <c:pt idx="13382">
                  <c:v>1097.6083333333333</c:v>
                </c:pt>
                <c:pt idx="13383">
                  <c:v>1097.6833333333334</c:v>
                </c:pt>
                <c:pt idx="13384">
                  <c:v>1097.7666666666667</c:v>
                </c:pt>
                <c:pt idx="13385">
                  <c:v>1097.8500000000001</c:v>
                </c:pt>
                <c:pt idx="13386">
                  <c:v>1097.9333333333334</c:v>
                </c:pt>
                <c:pt idx="13387">
                  <c:v>1098.0166666666667</c:v>
                </c:pt>
                <c:pt idx="13388">
                  <c:v>1098.1000000000001</c:v>
                </c:pt>
                <c:pt idx="13389">
                  <c:v>1098.175</c:v>
                </c:pt>
                <c:pt idx="13390">
                  <c:v>1098.2583333333334</c:v>
                </c:pt>
                <c:pt idx="13391">
                  <c:v>1098.3416666666667</c:v>
                </c:pt>
                <c:pt idx="13392">
                  <c:v>1098.425</c:v>
                </c:pt>
                <c:pt idx="13393">
                  <c:v>1098.5083333333334</c:v>
                </c:pt>
                <c:pt idx="13394">
                  <c:v>1098.5916666666667</c:v>
                </c:pt>
                <c:pt idx="13395">
                  <c:v>1098.675</c:v>
                </c:pt>
                <c:pt idx="13396">
                  <c:v>1098.75</c:v>
                </c:pt>
                <c:pt idx="13397">
                  <c:v>1098.8333333333333</c:v>
                </c:pt>
                <c:pt idx="13398">
                  <c:v>1098.9166666666667</c:v>
                </c:pt>
                <c:pt idx="13399">
                  <c:v>1099</c:v>
                </c:pt>
                <c:pt idx="13400">
                  <c:v>1099.0833333333333</c:v>
                </c:pt>
                <c:pt idx="13401">
                  <c:v>1099.1666666666667</c:v>
                </c:pt>
                <c:pt idx="13402">
                  <c:v>1099.2416666666666</c:v>
                </c:pt>
                <c:pt idx="13403">
                  <c:v>1099.325</c:v>
                </c:pt>
                <c:pt idx="13404">
                  <c:v>1099.4083333333333</c:v>
                </c:pt>
                <c:pt idx="13405">
                  <c:v>1099.4916666666666</c:v>
                </c:pt>
                <c:pt idx="13406">
                  <c:v>1099.575</c:v>
                </c:pt>
                <c:pt idx="13407">
                  <c:v>1099.6583333333333</c:v>
                </c:pt>
                <c:pt idx="13408">
                  <c:v>1099.7416666666666</c:v>
                </c:pt>
                <c:pt idx="13409">
                  <c:v>1099.8166666666666</c:v>
                </c:pt>
                <c:pt idx="13410">
                  <c:v>1099.8999999999999</c:v>
                </c:pt>
                <c:pt idx="13411">
                  <c:v>1099.9833333333333</c:v>
                </c:pt>
                <c:pt idx="13412">
                  <c:v>1100.0666666666666</c:v>
                </c:pt>
                <c:pt idx="13413">
                  <c:v>1100.1499999999999</c:v>
                </c:pt>
                <c:pt idx="13414">
                  <c:v>1100.2333333333333</c:v>
                </c:pt>
                <c:pt idx="13415">
                  <c:v>1100.3083333333334</c:v>
                </c:pt>
                <c:pt idx="13416">
                  <c:v>1100.3916666666667</c:v>
                </c:pt>
                <c:pt idx="13417">
                  <c:v>1100.4750000000001</c:v>
                </c:pt>
                <c:pt idx="13418">
                  <c:v>1100.5583333333334</c:v>
                </c:pt>
                <c:pt idx="13419">
                  <c:v>1100.6416666666667</c:v>
                </c:pt>
                <c:pt idx="13420">
                  <c:v>1100.7250000000001</c:v>
                </c:pt>
                <c:pt idx="13421">
                  <c:v>1100.8</c:v>
                </c:pt>
                <c:pt idx="13422">
                  <c:v>1100.8833333333334</c:v>
                </c:pt>
                <c:pt idx="13423">
                  <c:v>1100.9666666666667</c:v>
                </c:pt>
                <c:pt idx="13424">
                  <c:v>1101.05</c:v>
                </c:pt>
                <c:pt idx="13425">
                  <c:v>1101.1333333333334</c:v>
                </c:pt>
                <c:pt idx="13426">
                  <c:v>1101.2166666666667</c:v>
                </c:pt>
                <c:pt idx="13427">
                  <c:v>1101.3</c:v>
                </c:pt>
                <c:pt idx="13428">
                  <c:v>1101.375</c:v>
                </c:pt>
                <c:pt idx="13429">
                  <c:v>1101.4583333333333</c:v>
                </c:pt>
                <c:pt idx="13430">
                  <c:v>1101.5416666666667</c:v>
                </c:pt>
                <c:pt idx="13431">
                  <c:v>1101.625</c:v>
                </c:pt>
                <c:pt idx="13432">
                  <c:v>1101.7083333333333</c:v>
                </c:pt>
                <c:pt idx="13433">
                  <c:v>1101.7916666666667</c:v>
                </c:pt>
                <c:pt idx="13434">
                  <c:v>1101.8666666666666</c:v>
                </c:pt>
                <c:pt idx="13435">
                  <c:v>1101.95</c:v>
                </c:pt>
                <c:pt idx="13436">
                  <c:v>1102.0333333333333</c:v>
                </c:pt>
                <c:pt idx="13437">
                  <c:v>1102.1166666666666</c:v>
                </c:pt>
                <c:pt idx="13438">
                  <c:v>1102.2</c:v>
                </c:pt>
                <c:pt idx="13439">
                  <c:v>1102.2833333333333</c:v>
                </c:pt>
                <c:pt idx="13440">
                  <c:v>1102.3583333333333</c:v>
                </c:pt>
                <c:pt idx="13441">
                  <c:v>1102.4416666666666</c:v>
                </c:pt>
                <c:pt idx="13442">
                  <c:v>1102.5249999999999</c:v>
                </c:pt>
                <c:pt idx="13443">
                  <c:v>1102.6083333333333</c:v>
                </c:pt>
                <c:pt idx="13444">
                  <c:v>1102.6916666666666</c:v>
                </c:pt>
                <c:pt idx="13445">
                  <c:v>1102.7749999999999</c:v>
                </c:pt>
                <c:pt idx="13446">
                  <c:v>1102.8583333333333</c:v>
                </c:pt>
                <c:pt idx="13447">
                  <c:v>1102.9333333333334</c:v>
                </c:pt>
                <c:pt idx="13448">
                  <c:v>1103.0166666666667</c:v>
                </c:pt>
                <c:pt idx="13449">
                  <c:v>1103.1000000000001</c:v>
                </c:pt>
                <c:pt idx="13450">
                  <c:v>1103.1833333333334</c:v>
                </c:pt>
                <c:pt idx="13451">
                  <c:v>1103.2666666666667</c:v>
                </c:pt>
                <c:pt idx="13452">
                  <c:v>1103.3500000000001</c:v>
                </c:pt>
                <c:pt idx="13453">
                  <c:v>1103.425</c:v>
                </c:pt>
                <c:pt idx="13454">
                  <c:v>1103.5083333333334</c:v>
                </c:pt>
                <c:pt idx="13455">
                  <c:v>1103.5916666666667</c:v>
                </c:pt>
                <c:pt idx="13456">
                  <c:v>1103.675</c:v>
                </c:pt>
                <c:pt idx="13457">
                  <c:v>1103.7583333333334</c:v>
                </c:pt>
                <c:pt idx="13458">
                  <c:v>1103.8416666666667</c:v>
                </c:pt>
                <c:pt idx="13459">
                  <c:v>1103.9166666666667</c:v>
                </c:pt>
                <c:pt idx="13460">
                  <c:v>1104</c:v>
                </c:pt>
                <c:pt idx="13461">
                  <c:v>1104.0833333333333</c:v>
                </c:pt>
                <c:pt idx="13462">
                  <c:v>1104.1666666666667</c:v>
                </c:pt>
                <c:pt idx="13463">
                  <c:v>1104.25</c:v>
                </c:pt>
                <c:pt idx="13464">
                  <c:v>1104.3333333333333</c:v>
                </c:pt>
                <c:pt idx="13465">
                  <c:v>1104.4166666666667</c:v>
                </c:pt>
                <c:pt idx="13466">
                  <c:v>1104.4916666666666</c:v>
                </c:pt>
                <c:pt idx="13467">
                  <c:v>1104.575</c:v>
                </c:pt>
                <c:pt idx="13468">
                  <c:v>1104.6583333333333</c:v>
                </c:pt>
                <c:pt idx="13469">
                  <c:v>1104.7416666666666</c:v>
                </c:pt>
                <c:pt idx="13470">
                  <c:v>1104.825</c:v>
                </c:pt>
                <c:pt idx="13471">
                  <c:v>1104.9083333333333</c:v>
                </c:pt>
                <c:pt idx="13472">
                  <c:v>1104.9833333333333</c:v>
                </c:pt>
                <c:pt idx="13473">
                  <c:v>1105.0666666666666</c:v>
                </c:pt>
                <c:pt idx="13474">
                  <c:v>1105.1499999999999</c:v>
                </c:pt>
                <c:pt idx="13475">
                  <c:v>1105.2333333333333</c:v>
                </c:pt>
                <c:pt idx="13476">
                  <c:v>1105.3166666666666</c:v>
                </c:pt>
                <c:pt idx="13477">
                  <c:v>1105.3999999999999</c:v>
                </c:pt>
                <c:pt idx="13478">
                  <c:v>1105.4750000000001</c:v>
                </c:pt>
                <c:pt idx="13479">
                  <c:v>1105.5583333333334</c:v>
                </c:pt>
                <c:pt idx="13480">
                  <c:v>1105.6416666666667</c:v>
                </c:pt>
                <c:pt idx="13481">
                  <c:v>1105.7250000000001</c:v>
                </c:pt>
                <c:pt idx="13482">
                  <c:v>1105.8083333333334</c:v>
                </c:pt>
                <c:pt idx="13483">
                  <c:v>1105.8916666666667</c:v>
                </c:pt>
                <c:pt idx="13484">
                  <c:v>1105.9750000000001</c:v>
                </c:pt>
                <c:pt idx="13485">
                  <c:v>1106.05</c:v>
                </c:pt>
                <c:pt idx="13486">
                  <c:v>1106.1333333333334</c:v>
                </c:pt>
                <c:pt idx="13487">
                  <c:v>1106.2166666666667</c:v>
                </c:pt>
                <c:pt idx="13488">
                  <c:v>1106.3</c:v>
                </c:pt>
                <c:pt idx="13489">
                  <c:v>1106.3833333333334</c:v>
                </c:pt>
                <c:pt idx="13490">
                  <c:v>1106.4666666666667</c:v>
                </c:pt>
                <c:pt idx="13491">
                  <c:v>1106.5416666666667</c:v>
                </c:pt>
                <c:pt idx="13492">
                  <c:v>1106.625</c:v>
                </c:pt>
                <c:pt idx="13493">
                  <c:v>1106.7083333333333</c:v>
                </c:pt>
                <c:pt idx="13494">
                  <c:v>1106.7916666666667</c:v>
                </c:pt>
                <c:pt idx="13495">
                  <c:v>1106.875</c:v>
                </c:pt>
                <c:pt idx="13496">
                  <c:v>1106.9583333333333</c:v>
                </c:pt>
                <c:pt idx="13497">
                  <c:v>1107.0333333333333</c:v>
                </c:pt>
                <c:pt idx="13498">
                  <c:v>1107.1166666666666</c:v>
                </c:pt>
                <c:pt idx="13499">
                  <c:v>1107.2</c:v>
                </c:pt>
                <c:pt idx="13500">
                  <c:v>1107.2833333333333</c:v>
                </c:pt>
                <c:pt idx="13501">
                  <c:v>1107.3666666666666</c:v>
                </c:pt>
                <c:pt idx="13502">
                  <c:v>1107.45</c:v>
                </c:pt>
                <c:pt idx="13503">
                  <c:v>1107.5333333333333</c:v>
                </c:pt>
                <c:pt idx="13504">
                  <c:v>1107.6083333333333</c:v>
                </c:pt>
                <c:pt idx="13505">
                  <c:v>1107.6916666666666</c:v>
                </c:pt>
                <c:pt idx="13506">
                  <c:v>1107.7749999999999</c:v>
                </c:pt>
                <c:pt idx="13507">
                  <c:v>1107.8583333333333</c:v>
                </c:pt>
                <c:pt idx="13508">
                  <c:v>1107.9416666666666</c:v>
                </c:pt>
                <c:pt idx="13509">
                  <c:v>1108.0249999999999</c:v>
                </c:pt>
                <c:pt idx="13510">
                  <c:v>1108.1000000000001</c:v>
                </c:pt>
                <c:pt idx="13511">
                  <c:v>1108.1833333333334</c:v>
                </c:pt>
                <c:pt idx="13512">
                  <c:v>1108.2666666666667</c:v>
                </c:pt>
                <c:pt idx="13513">
                  <c:v>1108.3500000000001</c:v>
                </c:pt>
                <c:pt idx="13514">
                  <c:v>1108.4333333333334</c:v>
                </c:pt>
                <c:pt idx="13515">
                  <c:v>1108.5166666666667</c:v>
                </c:pt>
                <c:pt idx="13516">
                  <c:v>1108.5916666666667</c:v>
                </c:pt>
                <c:pt idx="13517">
                  <c:v>1108.675</c:v>
                </c:pt>
                <c:pt idx="13518">
                  <c:v>1108.7583333333334</c:v>
                </c:pt>
                <c:pt idx="13519">
                  <c:v>1108.8416666666667</c:v>
                </c:pt>
                <c:pt idx="13520">
                  <c:v>1108.925</c:v>
                </c:pt>
                <c:pt idx="13521">
                  <c:v>1109.0083333333334</c:v>
                </c:pt>
                <c:pt idx="13522">
                  <c:v>1109.0916666666667</c:v>
                </c:pt>
                <c:pt idx="13523">
                  <c:v>1109.1666666666667</c:v>
                </c:pt>
                <c:pt idx="13524">
                  <c:v>1109.25</c:v>
                </c:pt>
                <c:pt idx="13525">
                  <c:v>1109.3333333333333</c:v>
                </c:pt>
                <c:pt idx="13526">
                  <c:v>1109.4166666666667</c:v>
                </c:pt>
                <c:pt idx="13527">
                  <c:v>1109.5</c:v>
                </c:pt>
                <c:pt idx="13528">
                  <c:v>1109.5833333333333</c:v>
                </c:pt>
                <c:pt idx="13529">
                  <c:v>1109.6583333333333</c:v>
                </c:pt>
                <c:pt idx="13530">
                  <c:v>1109.7416666666666</c:v>
                </c:pt>
                <c:pt idx="13531">
                  <c:v>1109.825</c:v>
                </c:pt>
                <c:pt idx="13532">
                  <c:v>1109.9083333333333</c:v>
                </c:pt>
                <c:pt idx="13533">
                  <c:v>1109.9916666666666</c:v>
                </c:pt>
                <c:pt idx="13534">
                  <c:v>1110.075</c:v>
                </c:pt>
                <c:pt idx="13535">
                  <c:v>1110.1583333333333</c:v>
                </c:pt>
                <c:pt idx="13536">
                  <c:v>1110.2333333333333</c:v>
                </c:pt>
                <c:pt idx="13537">
                  <c:v>1110.3166666666666</c:v>
                </c:pt>
                <c:pt idx="13538">
                  <c:v>1110.3999999999999</c:v>
                </c:pt>
                <c:pt idx="13539">
                  <c:v>1110.4833333333333</c:v>
                </c:pt>
                <c:pt idx="13540">
                  <c:v>1110.5666666666666</c:v>
                </c:pt>
                <c:pt idx="13541">
                  <c:v>1110.6499999999999</c:v>
                </c:pt>
                <c:pt idx="13542">
                  <c:v>1110.7250000000001</c:v>
                </c:pt>
                <c:pt idx="13543">
                  <c:v>1110.8083333333334</c:v>
                </c:pt>
                <c:pt idx="13544">
                  <c:v>1110.8916666666667</c:v>
                </c:pt>
                <c:pt idx="13545">
                  <c:v>1110.9750000000001</c:v>
                </c:pt>
                <c:pt idx="13546">
                  <c:v>1111.0583333333334</c:v>
                </c:pt>
                <c:pt idx="13547">
                  <c:v>1111.1416666666667</c:v>
                </c:pt>
                <c:pt idx="13548">
                  <c:v>1111.2166666666667</c:v>
                </c:pt>
                <c:pt idx="13549">
                  <c:v>1111.3</c:v>
                </c:pt>
                <c:pt idx="13550">
                  <c:v>1111.3833333333334</c:v>
                </c:pt>
                <c:pt idx="13551">
                  <c:v>1111.4666666666667</c:v>
                </c:pt>
                <c:pt idx="13552">
                  <c:v>1111.55</c:v>
                </c:pt>
                <c:pt idx="13553">
                  <c:v>1111.6333333333334</c:v>
                </c:pt>
                <c:pt idx="13554">
                  <c:v>1111.7166666666667</c:v>
                </c:pt>
                <c:pt idx="13555">
                  <c:v>1111.7916666666667</c:v>
                </c:pt>
                <c:pt idx="13556">
                  <c:v>1111.875</c:v>
                </c:pt>
                <c:pt idx="13557">
                  <c:v>1111.9583333333333</c:v>
                </c:pt>
                <c:pt idx="13558">
                  <c:v>1112.0416666666667</c:v>
                </c:pt>
                <c:pt idx="13559">
                  <c:v>1112.125</c:v>
                </c:pt>
                <c:pt idx="13560">
                  <c:v>1112.2083333333333</c:v>
                </c:pt>
                <c:pt idx="13561">
                  <c:v>1112.2833333333333</c:v>
                </c:pt>
                <c:pt idx="13562">
                  <c:v>1112.3666666666666</c:v>
                </c:pt>
                <c:pt idx="13563">
                  <c:v>1112.45</c:v>
                </c:pt>
                <c:pt idx="13564">
                  <c:v>1112.5333333333333</c:v>
                </c:pt>
                <c:pt idx="13565">
                  <c:v>1112.6166666666666</c:v>
                </c:pt>
                <c:pt idx="13566">
                  <c:v>1112.7</c:v>
                </c:pt>
                <c:pt idx="13567">
                  <c:v>1112.7749999999999</c:v>
                </c:pt>
                <c:pt idx="13568">
                  <c:v>1112.8583333333333</c:v>
                </c:pt>
                <c:pt idx="13569">
                  <c:v>1112.9416666666666</c:v>
                </c:pt>
                <c:pt idx="13570">
                  <c:v>1113.0249999999999</c:v>
                </c:pt>
                <c:pt idx="13571">
                  <c:v>1113.1083333333333</c:v>
                </c:pt>
                <c:pt idx="13572">
                  <c:v>1113.1916666666666</c:v>
                </c:pt>
                <c:pt idx="13573">
                  <c:v>1113.2749999999999</c:v>
                </c:pt>
                <c:pt idx="13574">
                  <c:v>1113.3500000000001</c:v>
                </c:pt>
                <c:pt idx="13575">
                  <c:v>1113.4333333333334</c:v>
                </c:pt>
                <c:pt idx="13576">
                  <c:v>1113.5166666666667</c:v>
                </c:pt>
                <c:pt idx="13577">
                  <c:v>1113.6000000000001</c:v>
                </c:pt>
                <c:pt idx="13578">
                  <c:v>1113.6833333333334</c:v>
                </c:pt>
                <c:pt idx="13579">
                  <c:v>1113.7666666666667</c:v>
                </c:pt>
                <c:pt idx="13580">
                  <c:v>1113.8416666666667</c:v>
                </c:pt>
                <c:pt idx="13581">
                  <c:v>1113.925</c:v>
                </c:pt>
                <c:pt idx="13582">
                  <c:v>1114.0083333333334</c:v>
                </c:pt>
                <c:pt idx="13583">
                  <c:v>1114.0916666666667</c:v>
                </c:pt>
                <c:pt idx="13584">
                  <c:v>1114.175</c:v>
                </c:pt>
                <c:pt idx="13585">
                  <c:v>1114.2583333333334</c:v>
                </c:pt>
                <c:pt idx="13586">
                  <c:v>1114.3333333333333</c:v>
                </c:pt>
                <c:pt idx="13587">
                  <c:v>1114.4166666666667</c:v>
                </c:pt>
                <c:pt idx="13588">
                  <c:v>1114.5</c:v>
                </c:pt>
                <c:pt idx="13589">
                  <c:v>1114.5833333333333</c:v>
                </c:pt>
                <c:pt idx="13590">
                  <c:v>1114.6666666666667</c:v>
                </c:pt>
                <c:pt idx="13591">
                  <c:v>1114.75</c:v>
                </c:pt>
                <c:pt idx="13592">
                  <c:v>1114.8333333333333</c:v>
                </c:pt>
                <c:pt idx="13593">
                  <c:v>1114.9083333333333</c:v>
                </c:pt>
                <c:pt idx="13594">
                  <c:v>1114.9916666666666</c:v>
                </c:pt>
                <c:pt idx="13595">
                  <c:v>1115.075</c:v>
                </c:pt>
                <c:pt idx="13596">
                  <c:v>1115.1583333333333</c:v>
                </c:pt>
                <c:pt idx="13597">
                  <c:v>1115.2416666666666</c:v>
                </c:pt>
                <c:pt idx="13598">
                  <c:v>1115.325</c:v>
                </c:pt>
                <c:pt idx="13599">
                  <c:v>1115.3999999999999</c:v>
                </c:pt>
                <c:pt idx="13600">
                  <c:v>1115.4833333333333</c:v>
                </c:pt>
                <c:pt idx="13601">
                  <c:v>1115.5666666666666</c:v>
                </c:pt>
                <c:pt idx="13602">
                  <c:v>1115.6499999999999</c:v>
                </c:pt>
                <c:pt idx="13603">
                  <c:v>1115.7333333333333</c:v>
                </c:pt>
                <c:pt idx="13604">
                  <c:v>1115.8166666666666</c:v>
                </c:pt>
                <c:pt idx="13605">
                  <c:v>1115.8916666666667</c:v>
                </c:pt>
                <c:pt idx="13606">
                  <c:v>1115.9750000000001</c:v>
                </c:pt>
                <c:pt idx="13607">
                  <c:v>1116.0583333333334</c:v>
                </c:pt>
                <c:pt idx="13608">
                  <c:v>1116.1416666666667</c:v>
                </c:pt>
                <c:pt idx="13609">
                  <c:v>1116.2250000000001</c:v>
                </c:pt>
                <c:pt idx="13610">
                  <c:v>1116.3083333333334</c:v>
                </c:pt>
                <c:pt idx="13611">
                  <c:v>1116.3916666666667</c:v>
                </c:pt>
                <c:pt idx="13612">
                  <c:v>1116.4666666666667</c:v>
                </c:pt>
                <c:pt idx="13613">
                  <c:v>1116.55</c:v>
                </c:pt>
                <c:pt idx="13614">
                  <c:v>1116.6333333333334</c:v>
                </c:pt>
                <c:pt idx="13615">
                  <c:v>1116.7166666666667</c:v>
                </c:pt>
                <c:pt idx="13616">
                  <c:v>1116.8</c:v>
                </c:pt>
                <c:pt idx="13617">
                  <c:v>1116.8833333333334</c:v>
                </c:pt>
                <c:pt idx="13618">
                  <c:v>1116.9583333333333</c:v>
                </c:pt>
                <c:pt idx="13619">
                  <c:v>1117.0416666666667</c:v>
                </c:pt>
                <c:pt idx="13620">
                  <c:v>1117.125</c:v>
                </c:pt>
                <c:pt idx="13621">
                  <c:v>1117.2083333333333</c:v>
                </c:pt>
                <c:pt idx="13622">
                  <c:v>1117.2916666666667</c:v>
                </c:pt>
                <c:pt idx="13623">
                  <c:v>1117.375</c:v>
                </c:pt>
                <c:pt idx="13624">
                  <c:v>1117.45</c:v>
                </c:pt>
                <c:pt idx="13625">
                  <c:v>1117.5333333333333</c:v>
                </c:pt>
                <c:pt idx="13626">
                  <c:v>1117.6166666666666</c:v>
                </c:pt>
                <c:pt idx="13627">
                  <c:v>1117.7</c:v>
                </c:pt>
                <c:pt idx="13628">
                  <c:v>1117.7833333333333</c:v>
                </c:pt>
                <c:pt idx="13629">
                  <c:v>1117.8666666666666</c:v>
                </c:pt>
                <c:pt idx="13630">
                  <c:v>1117.95</c:v>
                </c:pt>
                <c:pt idx="13631">
                  <c:v>1118.0249999999999</c:v>
                </c:pt>
                <c:pt idx="13632">
                  <c:v>1118.1083333333333</c:v>
                </c:pt>
                <c:pt idx="13633">
                  <c:v>1118.1916666666666</c:v>
                </c:pt>
                <c:pt idx="13634">
                  <c:v>1118.2749999999999</c:v>
                </c:pt>
                <c:pt idx="13635">
                  <c:v>1118.3583333333333</c:v>
                </c:pt>
                <c:pt idx="13636">
                  <c:v>1118.4416666666666</c:v>
                </c:pt>
                <c:pt idx="13637">
                  <c:v>1118.5166666666667</c:v>
                </c:pt>
                <c:pt idx="13638">
                  <c:v>1118.6000000000001</c:v>
                </c:pt>
                <c:pt idx="13639">
                  <c:v>1118.6833333333334</c:v>
                </c:pt>
                <c:pt idx="13640">
                  <c:v>1118.7666666666667</c:v>
                </c:pt>
                <c:pt idx="13641">
                  <c:v>1118.8500000000001</c:v>
                </c:pt>
                <c:pt idx="13642">
                  <c:v>1118.9333333333334</c:v>
                </c:pt>
                <c:pt idx="13643">
                  <c:v>1119.0083333333334</c:v>
                </c:pt>
                <c:pt idx="13644">
                  <c:v>1119.0916666666667</c:v>
                </c:pt>
                <c:pt idx="13645">
                  <c:v>1119.175</c:v>
                </c:pt>
                <c:pt idx="13646">
                  <c:v>1119.2583333333334</c:v>
                </c:pt>
                <c:pt idx="13647">
                  <c:v>1119.3416666666667</c:v>
                </c:pt>
                <c:pt idx="13648">
                  <c:v>1119.425</c:v>
                </c:pt>
                <c:pt idx="13649">
                  <c:v>1119.5083333333334</c:v>
                </c:pt>
                <c:pt idx="13650">
                  <c:v>1119.5833333333333</c:v>
                </c:pt>
                <c:pt idx="13651">
                  <c:v>1119.6666666666667</c:v>
                </c:pt>
                <c:pt idx="13652">
                  <c:v>1119.75</c:v>
                </c:pt>
                <c:pt idx="13653">
                  <c:v>1119.8333333333333</c:v>
                </c:pt>
                <c:pt idx="13654">
                  <c:v>1119.9166666666667</c:v>
                </c:pt>
                <c:pt idx="13655">
                  <c:v>1120</c:v>
                </c:pt>
                <c:pt idx="13656">
                  <c:v>1120.075</c:v>
                </c:pt>
                <c:pt idx="13657">
                  <c:v>1120.1583333333333</c:v>
                </c:pt>
                <c:pt idx="13658">
                  <c:v>1120.2416666666666</c:v>
                </c:pt>
                <c:pt idx="13659">
                  <c:v>1120.325</c:v>
                </c:pt>
                <c:pt idx="13660">
                  <c:v>1120.4083333333333</c:v>
                </c:pt>
                <c:pt idx="13661">
                  <c:v>1120.4916666666666</c:v>
                </c:pt>
                <c:pt idx="13662">
                  <c:v>1120.575</c:v>
                </c:pt>
                <c:pt idx="13663">
                  <c:v>1120.6499999999999</c:v>
                </c:pt>
                <c:pt idx="13664">
                  <c:v>1120.7333333333333</c:v>
                </c:pt>
                <c:pt idx="13665">
                  <c:v>1120.8166666666666</c:v>
                </c:pt>
                <c:pt idx="13666">
                  <c:v>1120.8999999999999</c:v>
                </c:pt>
                <c:pt idx="13667">
                  <c:v>1120.9833333333333</c:v>
                </c:pt>
                <c:pt idx="13668">
                  <c:v>1121.0666666666666</c:v>
                </c:pt>
                <c:pt idx="13669">
                  <c:v>1121.1416666666667</c:v>
                </c:pt>
                <c:pt idx="13670">
                  <c:v>1121.2250000000001</c:v>
                </c:pt>
                <c:pt idx="13671">
                  <c:v>1121.3083333333334</c:v>
                </c:pt>
                <c:pt idx="13672">
                  <c:v>1121.3916666666667</c:v>
                </c:pt>
                <c:pt idx="13673">
                  <c:v>1121.4750000000001</c:v>
                </c:pt>
                <c:pt idx="13674">
                  <c:v>1121.5583333333334</c:v>
                </c:pt>
                <c:pt idx="13675">
                  <c:v>1121.6333333333334</c:v>
                </c:pt>
                <c:pt idx="13676">
                  <c:v>1121.7166666666667</c:v>
                </c:pt>
                <c:pt idx="13677">
                  <c:v>1121.8</c:v>
                </c:pt>
                <c:pt idx="13678">
                  <c:v>1121.8833333333334</c:v>
                </c:pt>
                <c:pt idx="13679">
                  <c:v>1121.9666666666667</c:v>
                </c:pt>
                <c:pt idx="13680">
                  <c:v>1122.05</c:v>
                </c:pt>
                <c:pt idx="13681">
                  <c:v>1122.1333333333334</c:v>
                </c:pt>
                <c:pt idx="13682">
                  <c:v>1122.2083333333333</c:v>
                </c:pt>
                <c:pt idx="13683">
                  <c:v>1122.2916666666667</c:v>
                </c:pt>
                <c:pt idx="13684">
                  <c:v>1122.375</c:v>
                </c:pt>
                <c:pt idx="13685">
                  <c:v>1122.4583333333333</c:v>
                </c:pt>
                <c:pt idx="13686">
                  <c:v>1122.5416666666667</c:v>
                </c:pt>
                <c:pt idx="13687">
                  <c:v>1122.625</c:v>
                </c:pt>
                <c:pt idx="13688">
                  <c:v>1122.7</c:v>
                </c:pt>
                <c:pt idx="13689">
                  <c:v>1122.7833333333333</c:v>
                </c:pt>
                <c:pt idx="13690">
                  <c:v>1122.8666666666666</c:v>
                </c:pt>
                <c:pt idx="13691">
                  <c:v>1122.95</c:v>
                </c:pt>
                <c:pt idx="13692">
                  <c:v>1123.0333333333333</c:v>
                </c:pt>
                <c:pt idx="13693">
                  <c:v>1123.1166666666666</c:v>
                </c:pt>
                <c:pt idx="13694">
                  <c:v>1123.1916666666666</c:v>
                </c:pt>
                <c:pt idx="13695">
                  <c:v>1123.2749999999999</c:v>
                </c:pt>
                <c:pt idx="13696">
                  <c:v>1123.3583333333333</c:v>
                </c:pt>
                <c:pt idx="13697">
                  <c:v>1123.4416666666666</c:v>
                </c:pt>
                <c:pt idx="13698">
                  <c:v>1123.5249999999999</c:v>
                </c:pt>
                <c:pt idx="13699">
                  <c:v>1123.6083333333333</c:v>
                </c:pt>
                <c:pt idx="13700">
                  <c:v>1123.6916666666666</c:v>
                </c:pt>
                <c:pt idx="13701">
                  <c:v>1123.7666666666667</c:v>
                </c:pt>
                <c:pt idx="13702">
                  <c:v>1123.8500000000001</c:v>
                </c:pt>
                <c:pt idx="13703">
                  <c:v>1123.9333333333334</c:v>
                </c:pt>
                <c:pt idx="13704">
                  <c:v>1124.0166666666667</c:v>
                </c:pt>
                <c:pt idx="13705">
                  <c:v>1124.1000000000001</c:v>
                </c:pt>
                <c:pt idx="13706">
                  <c:v>1124.1833333333334</c:v>
                </c:pt>
                <c:pt idx="13707">
                  <c:v>1124.2583333333334</c:v>
                </c:pt>
                <c:pt idx="13708">
                  <c:v>1124.3416666666667</c:v>
                </c:pt>
                <c:pt idx="13709">
                  <c:v>1124.425</c:v>
                </c:pt>
                <c:pt idx="13710">
                  <c:v>1124.5083333333334</c:v>
                </c:pt>
                <c:pt idx="13711">
                  <c:v>1124.5916666666667</c:v>
                </c:pt>
                <c:pt idx="13712">
                  <c:v>1124.675</c:v>
                </c:pt>
                <c:pt idx="13713">
                  <c:v>1124.75</c:v>
                </c:pt>
                <c:pt idx="13714">
                  <c:v>1124.8333333333333</c:v>
                </c:pt>
                <c:pt idx="13715">
                  <c:v>1124.9166666666667</c:v>
                </c:pt>
                <c:pt idx="13716">
                  <c:v>1125</c:v>
                </c:pt>
                <c:pt idx="13717">
                  <c:v>1125.0833333333333</c:v>
                </c:pt>
                <c:pt idx="13718">
                  <c:v>1125.1666666666667</c:v>
                </c:pt>
                <c:pt idx="13719">
                  <c:v>1125.25</c:v>
                </c:pt>
                <c:pt idx="13720">
                  <c:v>1125.325</c:v>
                </c:pt>
                <c:pt idx="13721">
                  <c:v>1125.4083333333333</c:v>
                </c:pt>
                <c:pt idx="13722">
                  <c:v>1125.4916666666666</c:v>
                </c:pt>
                <c:pt idx="13723">
                  <c:v>1125.575</c:v>
                </c:pt>
                <c:pt idx="13724">
                  <c:v>1125.6583333333333</c:v>
                </c:pt>
                <c:pt idx="13725">
                  <c:v>1125.7416666666666</c:v>
                </c:pt>
                <c:pt idx="13726">
                  <c:v>1125.8166666666666</c:v>
                </c:pt>
                <c:pt idx="13727">
                  <c:v>1125.8999999999999</c:v>
                </c:pt>
                <c:pt idx="13728">
                  <c:v>1125.9833333333333</c:v>
                </c:pt>
                <c:pt idx="13729">
                  <c:v>1126.0666666666666</c:v>
                </c:pt>
                <c:pt idx="13730">
                  <c:v>1126.1499999999999</c:v>
                </c:pt>
                <c:pt idx="13731">
                  <c:v>1126.2333333333333</c:v>
                </c:pt>
                <c:pt idx="13732">
                  <c:v>1126.3083333333334</c:v>
                </c:pt>
                <c:pt idx="13733">
                  <c:v>1126.3916666666667</c:v>
                </c:pt>
                <c:pt idx="13734">
                  <c:v>1126.4750000000001</c:v>
                </c:pt>
                <c:pt idx="13735">
                  <c:v>1126.5583333333334</c:v>
                </c:pt>
                <c:pt idx="13736">
                  <c:v>1126.6416666666667</c:v>
                </c:pt>
                <c:pt idx="13737">
                  <c:v>1126.7250000000001</c:v>
                </c:pt>
                <c:pt idx="13738">
                  <c:v>1126.8083333333334</c:v>
                </c:pt>
                <c:pt idx="13739">
                  <c:v>1126.8833333333334</c:v>
                </c:pt>
                <c:pt idx="13740">
                  <c:v>1126.9666666666667</c:v>
                </c:pt>
                <c:pt idx="13741">
                  <c:v>1127.05</c:v>
                </c:pt>
                <c:pt idx="13742">
                  <c:v>1127.1333333333334</c:v>
                </c:pt>
                <c:pt idx="13743">
                  <c:v>1127.2166666666667</c:v>
                </c:pt>
                <c:pt idx="13744">
                  <c:v>1127.3</c:v>
                </c:pt>
                <c:pt idx="13745">
                  <c:v>1127.375</c:v>
                </c:pt>
                <c:pt idx="13746">
                  <c:v>1127.4583333333333</c:v>
                </c:pt>
                <c:pt idx="13747">
                  <c:v>1127.5416666666667</c:v>
                </c:pt>
                <c:pt idx="13748">
                  <c:v>1127.625</c:v>
                </c:pt>
                <c:pt idx="13749">
                  <c:v>1127.7083333333333</c:v>
                </c:pt>
                <c:pt idx="13750">
                  <c:v>1127.7916666666667</c:v>
                </c:pt>
                <c:pt idx="13751">
                  <c:v>1127.8666666666666</c:v>
                </c:pt>
                <c:pt idx="13752">
                  <c:v>1127.95</c:v>
                </c:pt>
                <c:pt idx="13753">
                  <c:v>1128.0333333333333</c:v>
                </c:pt>
                <c:pt idx="13754">
                  <c:v>1128.1166666666666</c:v>
                </c:pt>
                <c:pt idx="13755">
                  <c:v>1128.2</c:v>
                </c:pt>
                <c:pt idx="13756">
                  <c:v>1128.2833333333333</c:v>
                </c:pt>
                <c:pt idx="13757">
                  <c:v>1128.3666666666666</c:v>
                </c:pt>
                <c:pt idx="13758">
                  <c:v>1128.4416666666666</c:v>
                </c:pt>
                <c:pt idx="13759">
                  <c:v>1128.5249999999999</c:v>
                </c:pt>
                <c:pt idx="13760">
                  <c:v>1128.6083333333333</c:v>
                </c:pt>
                <c:pt idx="13761">
                  <c:v>1128.6916666666666</c:v>
                </c:pt>
                <c:pt idx="13762">
                  <c:v>1128.7749999999999</c:v>
                </c:pt>
                <c:pt idx="13763">
                  <c:v>1128.8583333333333</c:v>
                </c:pt>
                <c:pt idx="13764">
                  <c:v>1128.9333333333334</c:v>
                </c:pt>
                <c:pt idx="13765">
                  <c:v>1129.0166666666667</c:v>
                </c:pt>
                <c:pt idx="13766">
                  <c:v>1129.1000000000001</c:v>
                </c:pt>
                <c:pt idx="13767">
                  <c:v>1129.1833333333334</c:v>
                </c:pt>
                <c:pt idx="13768">
                  <c:v>1129.2666666666667</c:v>
                </c:pt>
                <c:pt idx="13769">
                  <c:v>1129.3500000000001</c:v>
                </c:pt>
                <c:pt idx="13770">
                  <c:v>1129.425</c:v>
                </c:pt>
                <c:pt idx="13771">
                  <c:v>1129.5083333333334</c:v>
                </c:pt>
                <c:pt idx="13772">
                  <c:v>1129.5916666666667</c:v>
                </c:pt>
                <c:pt idx="13773">
                  <c:v>1129.675</c:v>
                </c:pt>
                <c:pt idx="13774">
                  <c:v>1129.7583333333334</c:v>
                </c:pt>
                <c:pt idx="13775">
                  <c:v>1129.8416666666667</c:v>
                </c:pt>
                <c:pt idx="13776">
                  <c:v>1129.925</c:v>
                </c:pt>
                <c:pt idx="13777">
                  <c:v>1130</c:v>
                </c:pt>
                <c:pt idx="13778">
                  <c:v>1130.0833333333333</c:v>
                </c:pt>
                <c:pt idx="13779">
                  <c:v>1130.1666666666667</c:v>
                </c:pt>
                <c:pt idx="13780">
                  <c:v>1130.25</c:v>
                </c:pt>
                <c:pt idx="13781">
                  <c:v>1130.3333333333333</c:v>
                </c:pt>
                <c:pt idx="13782">
                  <c:v>1130.4166666666667</c:v>
                </c:pt>
                <c:pt idx="13783">
                  <c:v>1130.4916666666666</c:v>
                </c:pt>
                <c:pt idx="13784">
                  <c:v>1130.575</c:v>
                </c:pt>
                <c:pt idx="13785">
                  <c:v>1130.6583333333333</c:v>
                </c:pt>
                <c:pt idx="13786">
                  <c:v>1130.7416666666666</c:v>
                </c:pt>
                <c:pt idx="13787">
                  <c:v>1130.825</c:v>
                </c:pt>
                <c:pt idx="13788">
                  <c:v>1130.9083333333333</c:v>
                </c:pt>
                <c:pt idx="13789">
                  <c:v>1130.9916666666666</c:v>
                </c:pt>
                <c:pt idx="13790">
                  <c:v>1131.0666666666666</c:v>
                </c:pt>
                <c:pt idx="13791">
                  <c:v>1131.1499999999999</c:v>
                </c:pt>
                <c:pt idx="13792">
                  <c:v>1131.2333333333333</c:v>
                </c:pt>
                <c:pt idx="13793">
                  <c:v>1131.3166666666666</c:v>
                </c:pt>
                <c:pt idx="13794">
                  <c:v>1131.3999999999999</c:v>
                </c:pt>
                <c:pt idx="13795">
                  <c:v>1131.4833333333333</c:v>
                </c:pt>
                <c:pt idx="13796">
                  <c:v>1131.5583333333334</c:v>
                </c:pt>
                <c:pt idx="13797">
                  <c:v>1131.6416666666667</c:v>
                </c:pt>
                <c:pt idx="13798">
                  <c:v>1131.7250000000001</c:v>
                </c:pt>
                <c:pt idx="13799">
                  <c:v>1131.8083333333334</c:v>
                </c:pt>
                <c:pt idx="13800">
                  <c:v>1131.8916666666667</c:v>
                </c:pt>
                <c:pt idx="13801">
                  <c:v>1131.9750000000001</c:v>
                </c:pt>
                <c:pt idx="13802">
                  <c:v>1132.05</c:v>
                </c:pt>
                <c:pt idx="13803">
                  <c:v>1132.1333333333334</c:v>
                </c:pt>
                <c:pt idx="13804">
                  <c:v>1132.2166666666667</c:v>
                </c:pt>
                <c:pt idx="13805">
                  <c:v>1132.3</c:v>
                </c:pt>
                <c:pt idx="13806">
                  <c:v>1132.3833333333334</c:v>
                </c:pt>
                <c:pt idx="13807">
                  <c:v>1132.4666666666667</c:v>
                </c:pt>
                <c:pt idx="13808">
                  <c:v>1132.55</c:v>
                </c:pt>
                <c:pt idx="13809">
                  <c:v>1132.625</c:v>
                </c:pt>
                <c:pt idx="13810">
                  <c:v>1132.7083333333333</c:v>
                </c:pt>
                <c:pt idx="13811">
                  <c:v>1132.7916666666667</c:v>
                </c:pt>
                <c:pt idx="13812">
                  <c:v>1132.875</c:v>
                </c:pt>
                <c:pt idx="13813">
                  <c:v>1132.9583333333333</c:v>
                </c:pt>
                <c:pt idx="13814">
                  <c:v>1133.0416666666667</c:v>
                </c:pt>
                <c:pt idx="13815">
                  <c:v>1133.1166666666666</c:v>
                </c:pt>
                <c:pt idx="13816">
                  <c:v>1133.2</c:v>
                </c:pt>
                <c:pt idx="13817">
                  <c:v>1133.2833333333333</c:v>
                </c:pt>
                <c:pt idx="13818">
                  <c:v>1133.3666666666666</c:v>
                </c:pt>
                <c:pt idx="13819">
                  <c:v>1133.45</c:v>
                </c:pt>
                <c:pt idx="13820">
                  <c:v>1133.5333333333333</c:v>
                </c:pt>
                <c:pt idx="13821">
                  <c:v>1133.6083333333333</c:v>
                </c:pt>
                <c:pt idx="13822">
                  <c:v>1133.6916666666666</c:v>
                </c:pt>
                <c:pt idx="13823">
                  <c:v>1133.7749999999999</c:v>
                </c:pt>
                <c:pt idx="13824">
                  <c:v>1133.8583333333333</c:v>
                </c:pt>
                <c:pt idx="13825">
                  <c:v>1133.9416666666666</c:v>
                </c:pt>
                <c:pt idx="13826">
                  <c:v>1134.0249999999999</c:v>
                </c:pt>
                <c:pt idx="13827">
                  <c:v>1134.1083333333333</c:v>
                </c:pt>
                <c:pt idx="13828">
                  <c:v>1134.1833333333334</c:v>
                </c:pt>
                <c:pt idx="13829">
                  <c:v>1134.2666666666667</c:v>
                </c:pt>
                <c:pt idx="13830">
                  <c:v>1134.3500000000001</c:v>
                </c:pt>
                <c:pt idx="13831">
                  <c:v>1134.4333333333334</c:v>
                </c:pt>
                <c:pt idx="13832">
                  <c:v>1134.5166666666667</c:v>
                </c:pt>
                <c:pt idx="13833">
                  <c:v>1134.6000000000001</c:v>
                </c:pt>
                <c:pt idx="13834">
                  <c:v>1134.675</c:v>
                </c:pt>
                <c:pt idx="13835">
                  <c:v>1134.7583333333334</c:v>
                </c:pt>
                <c:pt idx="13836">
                  <c:v>1134.8416666666667</c:v>
                </c:pt>
                <c:pt idx="13837">
                  <c:v>1134.925</c:v>
                </c:pt>
                <c:pt idx="13838">
                  <c:v>1135.0083333333334</c:v>
                </c:pt>
                <c:pt idx="13839">
                  <c:v>1135.0916666666667</c:v>
                </c:pt>
                <c:pt idx="13840">
                  <c:v>1135.1666666666667</c:v>
                </c:pt>
                <c:pt idx="13841">
                  <c:v>1135.25</c:v>
                </c:pt>
                <c:pt idx="13842">
                  <c:v>1135.3333333333333</c:v>
                </c:pt>
                <c:pt idx="13843">
                  <c:v>1135.4166666666667</c:v>
                </c:pt>
                <c:pt idx="13844">
                  <c:v>1135.5</c:v>
                </c:pt>
                <c:pt idx="13845">
                  <c:v>1135.5833333333333</c:v>
                </c:pt>
                <c:pt idx="13846">
                  <c:v>1135.6666666666667</c:v>
                </c:pt>
                <c:pt idx="13847">
                  <c:v>1135.7416666666666</c:v>
                </c:pt>
                <c:pt idx="13848">
                  <c:v>1135.825</c:v>
                </c:pt>
                <c:pt idx="13849">
                  <c:v>1135.9083333333333</c:v>
                </c:pt>
                <c:pt idx="13850">
                  <c:v>1135.9916666666666</c:v>
                </c:pt>
                <c:pt idx="13851">
                  <c:v>1136.075</c:v>
                </c:pt>
                <c:pt idx="13852">
                  <c:v>1136.1583333333333</c:v>
                </c:pt>
                <c:pt idx="13853">
                  <c:v>1136.2333333333333</c:v>
                </c:pt>
                <c:pt idx="13854">
                  <c:v>1136.3166666666666</c:v>
                </c:pt>
                <c:pt idx="13855">
                  <c:v>1136.3999999999999</c:v>
                </c:pt>
                <c:pt idx="13856">
                  <c:v>1136.4833333333333</c:v>
                </c:pt>
                <c:pt idx="13857">
                  <c:v>1136.5666666666666</c:v>
                </c:pt>
                <c:pt idx="13858">
                  <c:v>1136.6499999999999</c:v>
                </c:pt>
                <c:pt idx="13859">
                  <c:v>1136.7250000000001</c:v>
                </c:pt>
                <c:pt idx="13860">
                  <c:v>1136.8083333333334</c:v>
                </c:pt>
                <c:pt idx="13861">
                  <c:v>1136.8916666666667</c:v>
                </c:pt>
                <c:pt idx="13862">
                  <c:v>1136.9750000000001</c:v>
                </c:pt>
                <c:pt idx="13863">
                  <c:v>1137.0583333333334</c:v>
                </c:pt>
                <c:pt idx="13864">
                  <c:v>1137.1416666666667</c:v>
                </c:pt>
                <c:pt idx="13865">
                  <c:v>1137.2250000000001</c:v>
                </c:pt>
                <c:pt idx="13866">
                  <c:v>1137.3</c:v>
                </c:pt>
                <c:pt idx="13867">
                  <c:v>1137.3833333333334</c:v>
                </c:pt>
                <c:pt idx="13868">
                  <c:v>1137.4666666666667</c:v>
                </c:pt>
                <c:pt idx="13869">
                  <c:v>1137.55</c:v>
                </c:pt>
                <c:pt idx="13870">
                  <c:v>1137.6333333333334</c:v>
                </c:pt>
                <c:pt idx="13871">
                  <c:v>1137.7166666666667</c:v>
                </c:pt>
                <c:pt idx="13872">
                  <c:v>1137.7916666666667</c:v>
                </c:pt>
                <c:pt idx="13873">
                  <c:v>1137.875</c:v>
                </c:pt>
                <c:pt idx="13874">
                  <c:v>1137.9583333333333</c:v>
                </c:pt>
                <c:pt idx="13875">
                  <c:v>1138.0416666666667</c:v>
                </c:pt>
                <c:pt idx="13876">
                  <c:v>1138.125</c:v>
                </c:pt>
                <c:pt idx="13877">
                  <c:v>1138.2083333333333</c:v>
                </c:pt>
                <c:pt idx="13878">
                  <c:v>1138.2833333333333</c:v>
                </c:pt>
                <c:pt idx="13879">
                  <c:v>1138.3666666666666</c:v>
                </c:pt>
                <c:pt idx="13880">
                  <c:v>1138.45</c:v>
                </c:pt>
                <c:pt idx="13881">
                  <c:v>1138.5333333333333</c:v>
                </c:pt>
                <c:pt idx="13882">
                  <c:v>1138.6166666666666</c:v>
                </c:pt>
                <c:pt idx="13883">
                  <c:v>1138.7</c:v>
                </c:pt>
                <c:pt idx="13884">
                  <c:v>1138.7833333333333</c:v>
                </c:pt>
                <c:pt idx="13885">
                  <c:v>1138.8583333333333</c:v>
                </c:pt>
                <c:pt idx="13886">
                  <c:v>1138.9416666666666</c:v>
                </c:pt>
                <c:pt idx="13887">
                  <c:v>1139.0249999999999</c:v>
                </c:pt>
                <c:pt idx="13888">
                  <c:v>1139.1083333333333</c:v>
                </c:pt>
                <c:pt idx="13889">
                  <c:v>1139.1916666666666</c:v>
                </c:pt>
                <c:pt idx="13890">
                  <c:v>1139.2749999999999</c:v>
                </c:pt>
                <c:pt idx="13891">
                  <c:v>1139.3500000000001</c:v>
                </c:pt>
                <c:pt idx="13892">
                  <c:v>1139.4333333333334</c:v>
                </c:pt>
                <c:pt idx="13893">
                  <c:v>1139.5166666666667</c:v>
                </c:pt>
                <c:pt idx="13894">
                  <c:v>1139.6000000000001</c:v>
                </c:pt>
                <c:pt idx="13895">
                  <c:v>1139.6833333333334</c:v>
                </c:pt>
                <c:pt idx="13896">
                  <c:v>1139.7666666666667</c:v>
                </c:pt>
                <c:pt idx="13897">
                  <c:v>1139.8416666666667</c:v>
                </c:pt>
                <c:pt idx="13898">
                  <c:v>1139.925</c:v>
                </c:pt>
                <c:pt idx="13899">
                  <c:v>1140.0083333333334</c:v>
                </c:pt>
                <c:pt idx="13900">
                  <c:v>1140.0916666666667</c:v>
                </c:pt>
                <c:pt idx="13901">
                  <c:v>1140.175</c:v>
                </c:pt>
                <c:pt idx="13902">
                  <c:v>1140.2583333333334</c:v>
                </c:pt>
                <c:pt idx="13903">
                  <c:v>1140.3416666666667</c:v>
                </c:pt>
                <c:pt idx="13904">
                  <c:v>1140.4166666666667</c:v>
                </c:pt>
                <c:pt idx="13905">
                  <c:v>1140.5</c:v>
                </c:pt>
                <c:pt idx="13906">
                  <c:v>1140.5833333333333</c:v>
                </c:pt>
                <c:pt idx="13907">
                  <c:v>1140.6666666666667</c:v>
                </c:pt>
                <c:pt idx="13908">
                  <c:v>1140.75</c:v>
                </c:pt>
                <c:pt idx="13909">
                  <c:v>1140.8333333333333</c:v>
                </c:pt>
                <c:pt idx="13910">
                  <c:v>1140.9083333333333</c:v>
                </c:pt>
                <c:pt idx="13911">
                  <c:v>1140.9916666666666</c:v>
                </c:pt>
                <c:pt idx="13912">
                  <c:v>1141.075</c:v>
                </c:pt>
                <c:pt idx="13913">
                  <c:v>1141.1583333333333</c:v>
                </c:pt>
                <c:pt idx="13914">
                  <c:v>1141.2416666666666</c:v>
                </c:pt>
                <c:pt idx="13915">
                  <c:v>1141.325</c:v>
                </c:pt>
                <c:pt idx="13916">
                  <c:v>1141.4083333333333</c:v>
                </c:pt>
                <c:pt idx="13917">
                  <c:v>1141.4833333333333</c:v>
                </c:pt>
                <c:pt idx="13918">
                  <c:v>1141.5666666666666</c:v>
                </c:pt>
                <c:pt idx="13919">
                  <c:v>1141.6499999999999</c:v>
                </c:pt>
                <c:pt idx="13920">
                  <c:v>1141.7333333333333</c:v>
                </c:pt>
                <c:pt idx="13921">
                  <c:v>1141.8166666666666</c:v>
                </c:pt>
                <c:pt idx="13922">
                  <c:v>1141.8999999999999</c:v>
                </c:pt>
                <c:pt idx="13923">
                  <c:v>1141.9750000000001</c:v>
                </c:pt>
                <c:pt idx="13924">
                  <c:v>1142.0583333333334</c:v>
                </c:pt>
                <c:pt idx="13925">
                  <c:v>1142.1416666666667</c:v>
                </c:pt>
                <c:pt idx="13926">
                  <c:v>1142.2250000000001</c:v>
                </c:pt>
                <c:pt idx="13927">
                  <c:v>1142.3083333333334</c:v>
                </c:pt>
                <c:pt idx="13928">
                  <c:v>1142.3916666666667</c:v>
                </c:pt>
                <c:pt idx="13929">
                  <c:v>1142.4666666666667</c:v>
                </c:pt>
                <c:pt idx="13930">
                  <c:v>1142.55</c:v>
                </c:pt>
                <c:pt idx="13931">
                  <c:v>1142.6333333333334</c:v>
                </c:pt>
                <c:pt idx="13932">
                  <c:v>1142.7166666666667</c:v>
                </c:pt>
                <c:pt idx="13933">
                  <c:v>1142.8</c:v>
                </c:pt>
                <c:pt idx="13934">
                  <c:v>1142.8833333333334</c:v>
                </c:pt>
                <c:pt idx="13935">
                  <c:v>1142.9666666666667</c:v>
                </c:pt>
                <c:pt idx="13936">
                  <c:v>1143.0416666666667</c:v>
                </c:pt>
                <c:pt idx="13937">
                  <c:v>1143.125</c:v>
                </c:pt>
                <c:pt idx="13938">
                  <c:v>1143.2083333333333</c:v>
                </c:pt>
                <c:pt idx="13939">
                  <c:v>1143.2916666666667</c:v>
                </c:pt>
                <c:pt idx="13940">
                  <c:v>1143.375</c:v>
                </c:pt>
                <c:pt idx="13941">
                  <c:v>1143.4583333333333</c:v>
                </c:pt>
                <c:pt idx="13942">
                  <c:v>1143.5333333333333</c:v>
                </c:pt>
                <c:pt idx="13943">
                  <c:v>1143.6166666666666</c:v>
                </c:pt>
                <c:pt idx="13944">
                  <c:v>1143.7</c:v>
                </c:pt>
                <c:pt idx="13945">
                  <c:v>1143.7833333333333</c:v>
                </c:pt>
                <c:pt idx="13946">
                  <c:v>1143.8666666666666</c:v>
                </c:pt>
                <c:pt idx="13947">
                  <c:v>1143.95</c:v>
                </c:pt>
                <c:pt idx="13948">
                  <c:v>1144.0249999999999</c:v>
                </c:pt>
                <c:pt idx="13949">
                  <c:v>1144.1083333333333</c:v>
                </c:pt>
                <c:pt idx="13950">
                  <c:v>1144.1916666666666</c:v>
                </c:pt>
                <c:pt idx="13951">
                  <c:v>1144.2749999999999</c:v>
                </c:pt>
                <c:pt idx="13952">
                  <c:v>1144.3583333333333</c:v>
                </c:pt>
                <c:pt idx="13953">
                  <c:v>1144.4416666666666</c:v>
                </c:pt>
                <c:pt idx="13954">
                  <c:v>1144.5249999999999</c:v>
                </c:pt>
                <c:pt idx="13955">
                  <c:v>1144.6000000000001</c:v>
                </c:pt>
                <c:pt idx="13956">
                  <c:v>1144.6833333333334</c:v>
                </c:pt>
                <c:pt idx="13957">
                  <c:v>1144.7666666666667</c:v>
                </c:pt>
                <c:pt idx="13958">
                  <c:v>1144.8500000000001</c:v>
                </c:pt>
                <c:pt idx="13959">
                  <c:v>1144.9333333333334</c:v>
                </c:pt>
                <c:pt idx="13960">
                  <c:v>1145.0166666666667</c:v>
                </c:pt>
                <c:pt idx="13961">
                  <c:v>1145.0916666666667</c:v>
                </c:pt>
                <c:pt idx="13962">
                  <c:v>1145.175</c:v>
                </c:pt>
                <c:pt idx="13963">
                  <c:v>1145.2583333333334</c:v>
                </c:pt>
                <c:pt idx="13964">
                  <c:v>1145.3416666666667</c:v>
                </c:pt>
                <c:pt idx="13965">
                  <c:v>1145.425</c:v>
                </c:pt>
                <c:pt idx="13966">
                  <c:v>1145.5083333333334</c:v>
                </c:pt>
                <c:pt idx="13967">
                  <c:v>1145.5833333333333</c:v>
                </c:pt>
                <c:pt idx="13968">
                  <c:v>1145.6666666666667</c:v>
                </c:pt>
                <c:pt idx="13969">
                  <c:v>1145.75</c:v>
                </c:pt>
                <c:pt idx="13970">
                  <c:v>1145.8333333333333</c:v>
                </c:pt>
                <c:pt idx="13971">
                  <c:v>1145.9166666666667</c:v>
                </c:pt>
                <c:pt idx="13972">
                  <c:v>1146</c:v>
                </c:pt>
                <c:pt idx="13973">
                  <c:v>1146.0833333333333</c:v>
                </c:pt>
                <c:pt idx="13974">
                  <c:v>1146.1583333333333</c:v>
                </c:pt>
                <c:pt idx="13975">
                  <c:v>1146.2416666666666</c:v>
                </c:pt>
                <c:pt idx="13976">
                  <c:v>1146.325</c:v>
                </c:pt>
                <c:pt idx="13977">
                  <c:v>1146.4083333333333</c:v>
                </c:pt>
                <c:pt idx="13978">
                  <c:v>1146.4916666666666</c:v>
                </c:pt>
                <c:pt idx="13979">
                  <c:v>1146.575</c:v>
                </c:pt>
                <c:pt idx="13980">
                  <c:v>1146.6499999999999</c:v>
                </c:pt>
                <c:pt idx="13981">
                  <c:v>1146.7333333333333</c:v>
                </c:pt>
                <c:pt idx="13982">
                  <c:v>1146.8166666666666</c:v>
                </c:pt>
                <c:pt idx="13983">
                  <c:v>1146.8999999999999</c:v>
                </c:pt>
                <c:pt idx="13984">
                  <c:v>1146.9833333333333</c:v>
                </c:pt>
                <c:pt idx="13985">
                  <c:v>1147.0666666666666</c:v>
                </c:pt>
                <c:pt idx="13986">
                  <c:v>1147.1416666666667</c:v>
                </c:pt>
                <c:pt idx="13987">
                  <c:v>1147.2250000000001</c:v>
                </c:pt>
                <c:pt idx="13988">
                  <c:v>1147.3083333333334</c:v>
                </c:pt>
                <c:pt idx="13989">
                  <c:v>1147.3916666666667</c:v>
                </c:pt>
                <c:pt idx="13990">
                  <c:v>1147.4750000000001</c:v>
                </c:pt>
                <c:pt idx="13991">
                  <c:v>1147.5583333333334</c:v>
                </c:pt>
                <c:pt idx="13992">
                  <c:v>1147.6416666666667</c:v>
                </c:pt>
                <c:pt idx="13993">
                  <c:v>1147.7166666666667</c:v>
                </c:pt>
                <c:pt idx="13994">
                  <c:v>1147.8</c:v>
                </c:pt>
                <c:pt idx="13995">
                  <c:v>1147.8833333333334</c:v>
                </c:pt>
                <c:pt idx="13996">
                  <c:v>1147.9666666666667</c:v>
                </c:pt>
                <c:pt idx="13997">
                  <c:v>1148.05</c:v>
                </c:pt>
                <c:pt idx="13998">
                  <c:v>1148.1333333333334</c:v>
                </c:pt>
                <c:pt idx="13999">
                  <c:v>1148.2083333333333</c:v>
                </c:pt>
                <c:pt idx="14000">
                  <c:v>1148.2916666666667</c:v>
                </c:pt>
                <c:pt idx="14001">
                  <c:v>1148.375</c:v>
                </c:pt>
                <c:pt idx="14002">
                  <c:v>1148.4583333333333</c:v>
                </c:pt>
                <c:pt idx="14003">
                  <c:v>1148.5416666666667</c:v>
                </c:pt>
                <c:pt idx="14004">
                  <c:v>1148.625</c:v>
                </c:pt>
                <c:pt idx="14005">
                  <c:v>1148.7</c:v>
                </c:pt>
                <c:pt idx="14006">
                  <c:v>1148.7833333333333</c:v>
                </c:pt>
                <c:pt idx="14007">
                  <c:v>1148.8666666666666</c:v>
                </c:pt>
                <c:pt idx="14008">
                  <c:v>1148.95</c:v>
                </c:pt>
                <c:pt idx="14009">
                  <c:v>1149.0333333333333</c:v>
                </c:pt>
                <c:pt idx="14010">
                  <c:v>1149.1166666666666</c:v>
                </c:pt>
                <c:pt idx="14011">
                  <c:v>1149.2</c:v>
                </c:pt>
                <c:pt idx="14012">
                  <c:v>1149.2749999999999</c:v>
                </c:pt>
                <c:pt idx="14013">
                  <c:v>1149.3583333333333</c:v>
                </c:pt>
                <c:pt idx="14014">
                  <c:v>1149.4416666666666</c:v>
                </c:pt>
                <c:pt idx="14015">
                  <c:v>1149.5249999999999</c:v>
                </c:pt>
                <c:pt idx="14016">
                  <c:v>1149.6083333333333</c:v>
                </c:pt>
                <c:pt idx="14017">
                  <c:v>1149.6916666666666</c:v>
                </c:pt>
                <c:pt idx="14018">
                  <c:v>1149.7666666666667</c:v>
                </c:pt>
                <c:pt idx="14019">
                  <c:v>1149.8500000000001</c:v>
                </c:pt>
                <c:pt idx="14020">
                  <c:v>1149.9333333333334</c:v>
                </c:pt>
                <c:pt idx="14021">
                  <c:v>1150.0166666666667</c:v>
                </c:pt>
                <c:pt idx="14022">
                  <c:v>1150.1000000000001</c:v>
                </c:pt>
                <c:pt idx="14023">
                  <c:v>1150.1833333333334</c:v>
                </c:pt>
                <c:pt idx="14024">
                  <c:v>1150.2583333333334</c:v>
                </c:pt>
                <c:pt idx="14025">
                  <c:v>1150.3416666666667</c:v>
                </c:pt>
                <c:pt idx="14026">
                  <c:v>1150.425</c:v>
                </c:pt>
                <c:pt idx="14027">
                  <c:v>1150.5083333333334</c:v>
                </c:pt>
                <c:pt idx="14028">
                  <c:v>1150.5916666666667</c:v>
                </c:pt>
                <c:pt idx="14029">
                  <c:v>1150.675</c:v>
                </c:pt>
                <c:pt idx="14030">
                  <c:v>1150.7583333333334</c:v>
                </c:pt>
                <c:pt idx="14031">
                  <c:v>1150.8333333333333</c:v>
                </c:pt>
                <c:pt idx="14032">
                  <c:v>1150.9166666666667</c:v>
                </c:pt>
                <c:pt idx="14033">
                  <c:v>1151</c:v>
                </c:pt>
                <c:pt idx="14034">
                  <c:v>1151.0833333333333</c:v>
                </c:pt>
                <c:pt idx="14035">
                  <c:v>1151.1666666666667</c:v>
                </c:pt>
                <c:pt idx="14036">
                  <c:v>1151.25</c:v>
                </c:pt>
                <c:pt idx="14037">
                  <c:v>1151.325</c:v>
                </c:pt>
                <c:pt idx="14038">
                  <c:v>1151.4083333333333</c:v>
                </c:pt>
                <c:pt idx="14039">
                  <c:v>1151.4916666666666</c:v>
                </c:pt>
                <c:pt idx="14040">
                  <c:v>1151.575</c:v>
                </c:pt>
                <c:pt idx="14041">
                  <c:v>1151.6583333333333</c:v>
                </c:pt>
                <c:pt idx="14042">
                  <c:v>1151.7416666666666</c:v>
                </c:pt>
                <c:pt idx="14043">
                  <c:v>1151.825</c:v>
                </c:pt>
                <c:pt idx="14044">
                  <c:v>1151.8999999999999</c:v>
                </c:pt>
                <c:pt idx="14045">
                  <c:v>1151.9833333333333</c:v>
                </c:pt>
                <c:pt idx="14046">
                  <c:v>1152.0666666666666</c:v>
                </c:pt>
                <c:pt idx="14047">
                  <c:v>1152.1499999999999</c:v>
                </c:pt>
                <c:pt idx="14048">
                  <c:v>1152.2333333333333</c:v>
                </c:pt>
                <c:pt idx="14049">
                  <c:v>1152.3166666666666</c:v>
                </c:pt>
                <c:pt idx="14050">
                  <c:v>1152.3916666666667</c:v>
                </c:pt>
                <c:pt idx="14051">
                  <c:v>1152.4750000000001</c:v>
                </c:pt>
                <c:pt idx="14052">
                  <c:v>1152.5583333333334</c:v>
                </c:pt>
                <c:pt idx="14053">
                  <c:v>1152.6416666666667</c:v>
                </c:pt>
                <c:pt idx="14054">
                  <c:v>1152.7250000000001</c:v>
                </c:pt>
                <c:pt idx="14055">
                  <c:v>1152.8083333333334</c:v>
                </c:pt>
                <c:pt idx="14056">
                  <c:v>1152.8833333333334</c:v>
                </c:pt>
                <c:pt idx="14057">
                  <c:v>1152.9666666666667</c:v>
                </c:pt>
                <c:pt idx="14058">
                  <c:v>1153.05</c:v>
                </c:pt>
                <c:pt idx="14059">
                  <c:v>1153.1333333333334</c:v>
                </c:pt>
                <c:pt idx="14060">
                  <c:v>1153.2166666666667</c:v>
                </c:pt>
                <c:pt idx="14061">
                  <c:v>1153.3</c:v>
                </c:pt>
                <c:pt idx="14062">
                  <c:v>1153.3833333333334</c:v>
                </c:pt>
                <c:pt idx="14063">
                  <c:v>1153.4583333333333</c:v>
                </c:pt>
                <c:pt idx="14064">
                  <c:v>1153.5416666666667</c:v>
                </c:pt>
                <c:pt idx="14065">
                  <c:v>1153.625</c:v>
                </c:pt>
                <c:pt idx="14066">
                  <c:v>1153.7083333333333</c:v>
                </c:pt>
                <c:pt idx="14067">
                  <c:v>1153.7916666666667</c:v>
                </c:pt>
                <c:pt idx="14068">
                  <c:v>1153.875</c:v>
                </c:pt>
                <c:pt idx="14069">
                  <c:v>1153.95</c:v>
                </c:pt>
                <c:pt idx="14070">
                  <c:v>1154.0333333333333</c:v>
                </c:pt>
                <c:pt idx="14071">
                  <c:v>1154.1166666666666</c:v>
                </c:pt>
                <c:pt idx="14072">
                  <c:v>1154.2</c:v>
                </c:pt>
                <c:pt idx="14073">
                  <c:v>1154.2833333333333</c:v>
                </c:pt>
                <c:pt idx="14074">
                  <c:v>1154.3666666666666</c:v>
                </c:pt>
                <c:pt idx="14075">
                  <c:v>1154.4416666666666</c:v>
                </c:pt>
                <c:pt idx="14076">
                  <c:v>1154.5249999999999</c:v>
                </c:pt>
                <c:pt idx="14077">
                  <c:v>1154.6083333333333</c:v>
                </c:pt>
                <c:pt idx="14078">
                  <c:v>1154.6916666666666</c:v>
                </c:pt>
                <c:pt idx="14079">
                  <c:v>1154.7749999999999</c:v>
                </c:pt>
                <c:pt idx="14080">
                  <c:v>1154.8583333333333</c:v>
                </c:pt>
                <c:pt idx="14081">
                  <c:v>1154.9416666666666</c:v>
                </c:pt>
                <c:pt idx="14082">
                  <c:v>1155.0166666666667</c:v>
                </c:pt>
                <c:pt idx="14083">
                  <c:v>1155.1000000000001</c:v>
                </c:pt>
                <c:pt idx="14084">
                  <c:v>1155.1833333333334</c:v>
                </c:pt>
                <c:pt idx="14085">
                  <c:v>1155.2666666666667</c:v>
                </c:pt>
                <c:pt idx="14086">
                  <c:v>1155.3500000000001</c:v>
                </c:pt>
                <c:pt idx="14087">
                  <c:v>1155.4333333333334</c:v>
                </c:pt>
                <c:pt idx="14088">
                  <c:v>1155.5083333333334</c:v>
                </c:pt>
                <c:pt idx="14089">
                  <c:v>1155.5916666666667</c:v>
                </c:pt>
                <c:pt idx="14090">
                  <c:v>1155.675</c:v>
                </c:pt>
                <c:pt idx="14091">
                  <c:v>1155.7583333333334</c:v>
                </c:pt>
                <c:pt idx="14092">
                  <c:v>1155.8416666666667</c:v>
                </c:pt>
                <c:pt idx="14093">
                  <c:v>1155.925</c:v>
                </c:pt>
                <c:pt idx="14094">
                  <c:v>1156</c:v>
                </c:pt>
                <c:pt idx="14095">
                  <c:v>1156.0833333333333</c:v>
                </c:pt>
                <c:pt idx="14096">
                  <c:v>1156.1666666666667</c:v>
                </c:pt>
                <c:pt idx="14097">
                  <c:v>1156.25</c:v>
                </c:pt>
                <c:pt idx="14098">
                  <c:v>1156.3333333333333</c:v>
                </c:pt>
                <c:pt idx="14099">
                  <c:v>1156.4166666666667</c:v>
                </c:pt>
                <c:pt idx="14100">
                  <c:v>1156.5</c:v>
                </c:pt>
                <c:pt idx="14101">
                  <c:v>1156.575</c:v>
                </c:pt>
                <c:pt idx="14102">
                  <c:v>1156.6583333333333</c:v>
                </c:pt>
                <c:pt idx="14103">
                  <c:v>1156.7416666666666</c:v>
                </c:pt>
                <c:pt idx="14104">
                  <c:v>1156.825</c:v>
                </c:pt>
                <c:pt idx="14105">
                  <c:v>1156.9083333333333</c:v>
                </c:pt>
                <c:pt idx="14106">
                  <c:v>1156.9916666666666</c:v>
                </c:pt>
                <c:pt idx="14107">
                  <c:v>1157.0666666666666</c:v>
                </c:pt>
                <c:pt idx="14108">
                  <c:v>1157.1499999999999</c:v>
                </c:pt>
                <c:pt idx="14109">
                  <c:v>1157.2333333333333</c:v>
                </c:pt>
                <c:pt idx="14110">
                  <c:v>1157.3166666666666</c:v>
                </c:pt>
                <c:pt idx="14111">
                  <c:v>1157.3999999999999</c:v>
                </c:pt>
                <c:pt idx="14112">
                  <c:v>1157.4833333333333</c:v>
                </c:pt>
                <c:pt idx="14113">
                  <c:v>1157.5583333333334</c:v>
                </c:pt>
                <c:pt idx="14114">
                  <c:v>1157.6416666666667</c:v>
                </c:pt>
                <c:pt idx="14115">
                  <c:v>1157.7250000000001</c:v>
                </c:pt>
                <c:pt idx="14116">
                  <c:v>1157.8083333333334</c:v>
                </c:pt>
                <c:pt idx="14117">
                  <c:v>1157.8916666666667</c:v>
                </c:pt>
                <c:pt idx="14118">
                  <c:v>1157.9750000000001</c:v>
                </c:pt>
                <c:pt idx="14119">
                  <c:v>1158.0583333333334</c:v>
                </c:pt>
                <c:pt idx="14120">
                  <c:v>1158.1333333333334</c:v>
                </c:pt>
                <c:pt idx="14121">
                  <c:v>1158.2166666666667</c:v>
                </c:pt>
                <c:pt idx="14122">
                  <c:v>1158.3</c:v>
                </c:pt>
                <c:pt idx="14123">
                  <c:v>1158.3833333333334</c:v>
                </c:pt>
                <c:pt idx="14124">
                  <c:v>1158.4666666666667</c:v>
                </c:pt>
                <c:pt idx="14125">
                  <c:v>1158.55</c:v>
                </c:pt>
                <c:pt idx="14126">
                  <c:v>1158.625</c:v>
                </c:pt>
                <c:pt idx="14127">
                  <c:v>1158.7083333333333</c:v>
                </c:pt>
                <c:pt idx="14128">
                  <c:v>1158.7916666666667</c:v>
                </c:pt>
                <c:pt idx="14129">
                  <c:v>1158.875</c:v>
                </c:pt>
                <c:pt idx="14130">
                  <c:v>1158.9583333333333</c:v>
                </c:pt>
                <c:pt idx="14131">
                  <c:v>1159.0416666666667</c:v>
                </c:pt>
                <c:pt idx="14132">
                  <c:v>1159.1166666666666</c:v>
                </c:pt>
                <c:pt idx="14133">
                  <c:v>1159.2</c:v>
                </c:pt>
                <c:pt idx="14134">
                  <c:v>1159.2833333333333</c:v>
                </c:pt>
                <c:pt idx="14135">
                  <c:v>1159.3666666666666</c:v>
                </c:pt>
                <c:pt idx="14136">
                  <c:v>1159.45</c:v>
                </c:pt>
                <c:pt idx="14137">
                  <c:v>1159.5333333333333</c:v>
                </c:pt>
                <c:pt idx="14138">
                  <c:v>1159.6166666666666</c:v>
                </c:pt>
                <c:pt idx="14139">
                  <c:v>1159.6916666666666</c:v>
                </c:pt>
                <c:pt idx="14140">
                  <c:v>1159.7749999999999</c:v>
                </c:pt>
                <c:pt idx="14141">
                  <c:v>1159.8583333333333</c:v>
                </c:pt>
                <c:pt idx="14142">
                  <c:v>1159.9416666666666</c:v>
                </c:pt>
                <c:pt idx="14143">
                  <c:v>1160.0249999999999</c:v>
                </c:pt>
                <c:pt idx="14144">
                  <c:v>1160.1083333333333</c:v>
                </c:pt>
                <c:pt idx="14145">
                  <c:v>1160.1833333333334</c:v>
                </c:pt>
                <c:pt idx="14146">
                  <c:v>1160.2666666666667</c:v>
                </c:pt>
                <c:pt idx="14147">
                  <c:v>1160.3500000000001</c:v>
                </c:pt>
                <c:pt idx="14148">
                  <c:v>1160.4333333333334</c:v>
                </c:pt>
                <c:pt idx="14149">
                  <c:v>1160.5166666666667</c:v>
                </c:pt>
                <c:pt idx="14150">
                  <c:v>1160.6000000000001</c:v>
                </c:pt>
                <c:pt idx="14151">
                  <c:v>1160.675</c:v>
                </c:pt>
                <c:pt idx="14152">
                  <c:v>1160.7583333333334</c:v>
                </c:pt>
                <c:pt idx="14153">
                  <c:v>1160.8416666666667</c:v>
                </c:pt>
                <c:pt idx="14154">
                  <c:v>1160.925</c:v>
                </c:pt>
                <c:pt idx="14155">
                  <c:v>1161.0083333333334</c:v>
                </c:pt>
                <c:pt idx="14156">
                  <c:v>1161.0916666666667</c:v>
                </c:pt>
                <c:pt idx="14157">
                  <c:v>1161.175</c:v>
                </c:pt>
                <c:pt idx="14158">
                  <c:v>1161.25</c:v>
                </c:pt>
                <c:pt idx="14159">
                  <c:v>1161.3333333333333</c:v>
                </c:pt>
                <c:pt idx="14160">
                  <c:v>1161.4166666666667</c:v>
                </c:pt>
                <c:pt idx="14161">
                  <c:v>1161.5</c:v>
                </c:pt>
                <c:pt idx="14162">
                  <c:v>1161.5833333333333</c:v>
                </c:pt>
                <c:pt idx="14163">
                  <c:v>1161.6666666666667</c:v>
                </c:pt>
                <c:pt idx="14164">
                  <c:v>1161.7416666666666</c:v>
                </c:pt>
                <c:pt idx="14165">
                  <c:v>1161.825</c:v>
                </c:pt>
                <c:pt idx="14166">
                  <c:v>1161.9083333333333</c:v>
                </c:pt>
                <c:pt idx="14167">
                  <c:v>1161.9916666666666</c:v>
                </c:pt>
                <c:pt idx="14168">
                  <c:v>1162.075</c:v>
                </c:pt>
                <c:pt idx="14169">
                  <c:v>1162.1583333333333</c:v>
                </c:pt>
                <c:pt idx="14170">
                  <c:v>1162.2416666666666</c:v>
                </c:pt>
                <c:pt idx="14171">
                  <c:v>1162.3166666666666</c:v>
                </c:pt>
                <c:pt idx="14172">
                  <c:v>1162.3999999999999</c:v>
                </c:pt>
                <c:pt idx="14173">
                  <c:v>1162.4833333333333</c:v>
                </c:pt>
                <c:pt idx="14174">
                  <c:v>1162.5666666666666</c:v>
                </c:pt>
                <c:pt idx="14175">
                  <c:v>1162.6499999999999</c:v>
                </c:pt>
                <c:pt idx="14176">
                  <c:v>1162.7333333333333</c:v>
                </c:pt>
                <c:pt idx="14177">
                  <c:v>1162.8083333333334</c:v>
                </c:pt>
                <c:pt idx="14178">
                  <c:v>1162.8916666666667</c:v>
                </c:pt>
                <c:pt idx="14179">
                  <c:v>1162.9750000000001</c:v>
                </c:pt>
                <c:pt idx="14180">
                  <c:v>1163.0583333333334</c:v>
                </c:pt>
                <c:pt idx="14181">
                  <c:v>1163.1416666666667</c:v>
                </c:pt>
                <c:pt idx="14182">
                  <c:v>1163.2250000000001</c:v>
                </c:pt>
                <c:pt idx="14183">
                  <c:v>1163.3</c:v>
                </c:pt>
                <c:pt idx="14184">
                  <c:v>1163.3833333333334</c:v>
                </c:pt>
                <c:pt idx="14185">
                  <c:v>1163.4666666666667</c:v>
                </c:pt>
                <c:pt idx="14186">
                  <c:v>1163.55</c:v>
                </c:pt>
                <c:pt idx="14187">
                  <c:v>1163.6333333333334</c:v>
                </c:pt>
                <c:pt idx="14188">
                  <c:v>1163.7166666666667</c:v>
                </c:pt>
                <c:pt idx="14189">
                  <c:v>1163.8</c:v>
                </c:pt>
                <c:pt idx="14190">
                  <c:v>1163.875</c:v>
                </c:pt>
                <c:pt idx="14191">
                  <c:v>1163.9583333333333</c:v>
                </c:pt>
                <c:pt idx="14192">
                  <c:v>1164.0416666666667</c:v>
                </c:pt>
                <c:pt idx="14193">
                  <c:v>1164.125</c:v>
                </c:pt>
                <c:pt idx="14194">
                  <c:v>1164.2083333333333</c:v>
                </c:pt>
                <c:pt idx="14195">
                  <c:v>1164.2916666666667</c:v>
                </c:pt>
                <c:pt idx="14196">
                  <c:v>1164.3666666666666</c:v>
                </c:pt>
                <c:pt idx="14197">
                  <c:v>1164.45</c:v>
                </c:pt>
                <c:pt idx="14198">
                  <c:v>1164.5333333333333</c:v>
                </c:pt>
                <c:pt idx="14199">
                  <c:v>1164.6166666666666</c:v>
                </c:pt>
                <c:pt idx="14200">
                  <c:v>1164.7</c:v>
                </c:pt>
                <c:pt idx="14201">
                  <c:v>1164.7833333333333</c:v>
                </c:pt>
                <c:pt idx="14202">
                  <c:v>1164.8583333333333</c:v>
                </c:pt>
                <c:pt idx="14203">
                  <c:v>1164.9416666666666</c:v>
                </c:pt>
                <c:pt idx="14204">
                  <c:v>1165.0249999999999</c:v>
                </c:pt>
                <c:pt idx="14205">
                  <c:v>1165.1083333333333</c:v>
                </c:pt>
                <c:pt idx="14206">
                  <c:v>1165.1916666666666</c:v>
                </c:pt>
                <c:pt idx="14207">
                  <c:v>1165.2749999999999</c:v>
                </c:pt>
                <c:pt idx="14208">
                  <c:v>1165.3583333333333</c:v>
                </c:pt>
                <c:pt idx="14209">
                  <c:v>1165.4333333333334</c:v>
                </c:pt>
                <c:pt idx="14210">
                  <c:v>1165.5166666666667</c:v>
                </c:pt>
                <c:pt idx="14211">
                  <c:v>1165.6000000000001</c:v>
                </c:pt>
                <c:pt idx="14212">
                  <c:v>1165.6833333333334</c:v>
                </c:pt>
                <c:pt idx="14213">
                  <c:v>1165.7666666666667</c:v>
                </c:pt>
                <c:pt idx="14214">
                  <c:v>1165.8500000000001</c:v>
                </c:pt>
                <c:pt idx="14215">
                  <c:v>1165.925</c:v>
                </c:pt>
                <c:pt idx="14216">
                  <c:v>1166.0083333333334</c:v>
                </c:pt>
                <c:pt idx="14217">
                  <c:v>1166.0916666666667</c:v>
                </c:pt>
                <c:pt idx="14218">
                  <c:v>1166.175</c:v>
                </c:pt>
                <c:pt idx="14219">
                  <c:v>1166.2583333333334</c:v>
                </c:pt>
                <c:pt idx="14220">
                  <c:v>1166.3416666666667</c:v>
                </c:pt>
                <c:pt idx="14221">
                  <c:v>1166.4166666666667</c:v>
                </c:pt>
                <c:pt idx="14222">
                  <c:v>1166.5</c:v>
                </c:pt>
                <c:pt idx="14223">
                  <c:v>1166.5833333333333</c:v>
                </c:pt>
                <c:pt idx="14224">
                  <c:v>1166.6666666666667</c:v>
                </c:pt>
                <c:pt idx="14225">
                  <c:v>1166.75</c:v>
                </c:pt>
                <c:pt idx="14226">
                  <c:v>1166.8333333333333</c:v>
                </c:pt>
                <c:pt idx="14227">
                  <c:v>1166.9166666666667</c:v>
                </c:pt>
                <c:pt idx="14228">
                  <c:v>1166.9916666666666</c:v>
                </c:pt>
                <c:pt idx="14229">
                  <c:v>1167.075</c:v>
                </c:pt>
                <c:pt idx="14230">
                  <c:v>1167.1583333333333</c:v>
                </c:pt>
                <c:pt idx="14231">
                  <c:v>1167.2416666666666</c:v>
                </c:pt>
                <c:pt idx="14232">
                  <c:v>1167.325</c:v>
                </c:pt>
                <c:pt idx="14233">
                  <c:v>1167.4083333333333</c:v>
                </c:pt>
                <c:pt idx="14234">
                  <c:v>1167.4833333333333</c:v>
                </c:pt>
                <c:pt idx="14235">
                  <c:v>1167.5666666666666</c:v>
                </c:pt>
                <c:pt idx="14236">
                  <c:v>1167.6499999999999</c:v>
                </c:pt>
                <c:pt idx="14237">
                  <c:v>1167.7333333333333</c:v>
                </c:pt>
                <c:pt idx="14238">
                  <c:v>1167.8166666666666</c:v>
                </c:pt>
                <c:pt idx="14239">
                  <c:v>1167.8999999999999</c:v>
                </c:pt>
                <c:pt idx="14240">
                  <c:v>1167.9750000000001</c:v>
                </c:pt>
                <c:pt idx="14241">
                  <c:v>1168.0583333333334</c:v>
                </c:pt>
                <c:pt idx="14242">
                  <c:v>1168.1416666666667</c:v>
                </c:pt>
                <c:pt idx="14243">
                  <c:v>1168.2250000000001</c:v>
                </c:pt>
                <c:pt idx="14244">
                  <c:v>1168.3083333333334</c:v>
                </c:pt>
                <c:pt idx="14245">
                  <c:v>1168.3916666666667</c:v>
                </c:pt>
                <c:pt idx="14246">
                  <c:v>1168.4750000000001</c:v>
                </c:pt>
                <c:pt idx="14247">
                  <c:v>1168.55</c:v>
                </c:pt>
                <c:pt idx="14248">
                  <c:v>1168.6333333333334</c:v>
                </c:pt>
                <c:pt idx="14249">
                  <c:v>1168.7166666666667</c:v>
                </c:pt>
                <c:pt idx="14250">
                  <c:v>1168.8</c:v>
                </c:pt>
                <c:pt idx="14251">
                  <c:v>1168.8833333333334</c:v>
                </c:pt>
                <c:pt idx="14252">
                  <c:v>1168.9666666666667</c:v>
                </c:pt>
                <c:pt idx="14253">
                  <c:v>1169.0416666666667</c:v>
                </c:pt>
                <c:pt idx="14254">
                  <c:v>1169.125</c:v>
                </c:pt>
                <c:pt idx="14255">
                  <c:v>1169.2083333333333</c:v>
                </c:pt>
                <c:pt idx="14256">
                  <c:v>1169.2916666666667</c:v>
                </c:pt>
                <c:pt idx="14257">
                  <c:v>1169.375</c:v>
                </c:pt>
                <c:pt idx="14258">
                  <c:v>1169.4583333333333</c:v>
                </c:pt>
                <c:pt idx="14259">
                  <c:v>1169.5333333333333</c:v>
                </c:pt>
                <c:pt idx="14260">
                  <c:v>1169.6166666666666</c:v>
                </c:pt>
                <c:pt idx="14261">
                  <c:v>1169.7</c:v>
                </c:pt>
                <c:pt idx="14262">
                  <c:v>1169.7833333333333</c:v>
                </c:pt>
                <c:pt idx="14263">
                  <c:v>1169.8666666666666</c:v>
                </c:pt>
                <c:pt idx="14264">
                  <c:v>1169.95</c:v>
                </c:pt>
                <c:pt idx="14265">
                  <c:v>1170.0333333333333</c:v>
                </c:pt>
                <c:pt idx="14266">
                  <c:v>1170.1083333333333</c:v>
                </c:pt>
                <c:pt idx="14267">
                  <c:v>1170.1916666666666</c:v>
                </c:pt>
                <c:pt idx="14268">
                  <c:v>1170.2749999999999</c:v>
                </c:pt>
                <c:pt idx="14269">
                  <c:v>1170.3583333333333</c:v>
                </c:pt>
                <c:pt idx="14270">
                  <c:v>1170.4416666666666</c:v>
                </c:pt>
                <c:pt idx="14271">
                  <c:v>1170.5249999999999</c:v>
                </c:pt>
                <c:pt idx="14272">
                  <c:v>1170.6000000000001</c:v>
                </c:pt>
                <c:pt idx="14273">
                  <c:v>1170.6833333333334</c:v>
                </c:pt>
                <c:pt idx="14274">
                  <c:v>1170.7666666666667</c:v>
                </c:pt>
                <c:pt idx="14275">
                  <c:v>1170.8500000000001</c:v>
                </c:pt>
                <c:pt idx="14276">
                  <c:v>1170.9333333333334</c:v>
                </c:pt>
                <c:pt idx="14277">
                  <c:v>1171.0166666666667</c:v>
                </c:pt>
                <c:pt idx="14278">
                  <c:v>1171.0916666666667</c:v>
                </c:pt>
                <c:pt idx="14279">
                  <c:v>1171.175</c:v>
                </c:pt>
                <c:pt idx="14280">
                  <c:v>1171.2583333333334</c:v>
                </c:pt>
                <c:pt idx="14281">
                  <c:v>1171.3416666666667</c:v>
                </c:pt>
                <c:pt idx="14282">
                  <c:v>1171.425</c:v>
                </c:pt>
                <c:pt idx="14283">
                  <c:v>1171.5083333333334</c:v>
                </c:pt>
                <c:pt idx="14284">
                  <c:v>1171.5916666666667</c:v>
                </c:pt>
                <c:pt idx="14285">
                  <c:v>1171.6666666666667</c:v>
                </c:pt>
                <c:pt idx="14286">
                  <c:v>1171.75</c:v>
                </c:pt>
                <c:pt idx="14287">
                  <c:v>1171.8333333333333</c:v>
                </c:pt>
                <c:pt idx="14288">
                  <c:v>1171.9166666666667</c:v>
                </c:pt>
                <c:pt idx="14289">
                  <c:v>1172</c:v>
                </c:pt>
                <c:pt idx="14290">
                  <c:v>1172.0833333333333</c:v>
                </c:pt>
                <c:pt idx="14291">
                  <c:v>1172.1583333333333</c:v>
                </c:pt>
                <c:pt idx="14292">
                  <c:v>1172.2416666666666</c:v>
                </c:pt>
                <c:pt idx="14293">
                  <c:v>1172.325</c:v>
                </c:pt>
                <c:pt idx="14294">
                  <c:v>1172.4083333333333</c:v>
                </c:pt>
                <c:pt idx="14295">
                  <c:v>1172.4916666666666</c:v>
                </c:pt>
                <c:pt idx="14296">
                  <c:v>1172.575</c:v>
                </c:pt>
                <c:pt idx="14297">
                  <c:v>1172.6583333333333</c:v>
                </c:pt>
                <c:pt idx="14298">
                  <c:v>1172.7333333333333</c:v>
                </c:pt>
                <c:pt idx="14299">
                  <c:v>1172.8166666666666</c:v>
                </c:pt>
                <c:pt idx="14300">
                  <c:v>1172.8999999999999</c:v>
                </c:pt>
                <c:pt idx="14301">
                  <c:v>1172.9833333333333</c:v>
                </c:pt>
                <c:pt idx="14302">
                  <c:v>1173.0666666666666</c:v>
                </c:pt>
                <c:pt idx="14303">
                  <c:v>1173.1499999999999</c:v>
                </c:pt>
                <c:pt idx="14304">
                  <c:v>1173.2250000000001</c:v>
                </c:pt>
                <c:pt idx="14305">
                  <c:v>1173.3083333333334</c:v>
                </c:pt>
                <c:pt idx="14306">
                  <c:v>1173.3916666666667</c:v>
                </c:pt>
                <c:pt idx="14307">
                  <c:v>1173.4750000000001</c:v>
                </c:pt>
                <c:pt idx="14308">
                  <c:v>1173.5583333333334</c:v>
                </c:pt>
                <c:pt idx="14309">
                  <c:v>1173.6416666666667</c:v>
                </c:pt>
                <c:pt idx="14310">
                  <c:v>1173.7166666666667</c:v>
                </c:pt>
                <c:pt idx="14311">
                  <c:v>1173.8</c:v>
                </c:pt>
                <c:pt idx="14312">
                  <c:v>1173.8833333333334</c:v>
                </c:pt>
                <c:pt idx="14313">
                  <c:v>1173.9666666666667</c:v>
                </c:pt>
                <c:pt idx="14314">
                  <c:v>1174.05</c:v>
                </c:pt>
                <c:pt idx="14315">
                  <c:v>1174.1333333333334</c:v>
                </c:pt>
                <c:pt idx="14316">
                  <c:v>1174.2166666666667</c:v>
                </c:pt>
                <c:pt idx="14317">
                  <c:v>1174.2916666666667</c:v>
                </c:pt>
                <c:pt idx="14318">
                  <c:v>1174.375</c:v>
                </c:pt>
                <c:pt idx="14319">
                  <c:v>1174.4583333333333</c:v>
                </c:pt>
                <c:pt idx="14320">
                  <c:v>1174.5416666666667</c:v>
                </c:pt>
                <c:pt idx="14321">
                  <c:v>1174.625</c:v>
                </c:pt>
                <c:pt idx="14322">
                  <c:v>1174.7083333333333</c:v>
                </c:pt>
                <c:pt idx="14323">
                  <c:v>1174.7833333333333</c:v>
                </c:pt>
                <c:pt idx="14324">
                  <c:v>1174.8666666666666</c:v>
                </c:pt>
                <c:pt idx="14325">
                  <c:v>1174.95</c:v>
                </c:pt>
                <c:pt idx="14326">
                  <c:v>1175.0333333333333</c:v>
                </c:pt>
                <c:pt idx="14327">
                  <c:v>1175.1166666666666</c:v>
                </c:pt>
                <c:pt idx="14328">
                  <c:v>1175.2</c:v>
                </c:pt>
                <c:pt idx="14329">
                  <c:v>1175.2749999999999</c:v>
                </c:pt>
                <c:pt idx="14330">
                  <c:v>1175.3583333333333</c:v>
                </c:pt>
                <c:pt idx="14331">
                  <c:v>1175.4416666666666</c:v>
                </c:pt>
                <c:pt idx="14332">
                  <c:v>1175.5249999999999</c:v>
                </c:pt>
                <c:pt idx="14333">
                  <c:v>1175.6083333333333</c:v>
                </c:pt>
                <c:pt idx="14334">
                  <c:v>1175.6916666666666</c:v>
                </c:pt>
                <c:pt idx="14335">
                  <c:v>1175.7749999999999</c:v>
                </c:pt>
                <c:pt idx="14336">
                  <c:v>1175.8500000000001</c:v>
                </c:pt>
                <c:pt idx="14337">
                  <c:v>1175.9333333333334</c:v>
                </c:pt>
                <c:pt idx="14338">
                  <c:v>1176.0166666666667</c:v>
                </c:pt>
                <c:pt idx="14339">
                  <c:v>1176.1000000000001</c:v>
                </c:pt>
                <c:pt idx="14340">
                  <c:v>1176.1833333333334</c:v>
                </c:pt>
                <c:pt idx="14341">
                  <c:v>1176.2666666666667</c:v>
                </c:pt>
                <c:pt idx="14342">
                  <c:v>1176.3416666666667</c:v>
                </c:pt>
                <c:pt idx="14343">
                  <c:v>1176.425</c:v>
                </c:pt>
                <c:pt idx="14344">
                  <c:v>1176.5083333333334</c:v>
                </c:pt>
                <c:pt idx="14345">
                  <c:v>1176.5916666666667</c:v>
                </c:pt>
                <c:pt idx="14346">
                  <c:v>1176.675</c:v>
                </c:pt>
                <c:pt idx="14347">
                  <c:v>1176.7583333333334</c:v>
                </c:pt>
                <c:pt idx="14348">
                  <c:v>1176.8333333333333</c:v>
                </c:pt>
                <c:pt idx="14349">
                  <c:v>1176.9166666666667</c:v>
                </c:pt>
                <c:pt idx="14350">
                  <c:v>1177</c:v>
                </c:pt>
                <c:pt idx="14351">
                  <c:v>1177.0833333333333</c:v>
                </c:pt>
                <c:pt idx="14352">
                  <c:v>1177.1666666666667</c:v>
                </c:pt>
                <c:pt idx="14353">
                  <c:v>1177.25</c:v>
                </c:pt>
                <c:pt idx="14354">
                  <c:v>1177.3333333333333</c:v>
                </c:pt>
                <c:pt idx="14355">
                  <c:v>1177.4083333333333</c:v>
                </c:pt>
                <c:pt idx="14356">
                  <c:v>1177.4916666666666</c:v>
                </c:pt>
                <c:pt idx="14357">
                  <c:v>1177.575</c:v>
                </c:pt>
                <c:pt idx="14358">
                  <c:v>1177.6583333333333</c:v>
                </c:pt>
                <c:pt idx="14359">
                  <c:v>1177.7416666666666</c:v>
                </c:pt>
                <c:pt idx="14360">
                  <c:v>1177.825</c:v>
                </c:pt>
                <c:pt idx="14361">
                  <c:v>1177.8999999999999</c:v>
                </c:pt>
                <c:pt idx="14362">
                  <c:v>1177.9833333333333</c:v>
                </c:pt>
                <c:pt idx="14363">
                  <c:v>1178.0666666666666</c:v>
                </c:pt>
                <c:pt idx="14364">
                  <c:v>1178.1499999999999</c:v>
                </c:pt>
                <c:pt idx="14365">
                  <c:v>1178.2333333333333</c:v>
                </c:pt>
                <c:pt idx="14366">
                  <c:v>1178.3166666666666</c:v>
                </c:pt>
                <c:pt idx="14367">
                  <c:v>1178.3916666666667</c:v>
                </c:pt>
                <c:pt idx="14368">
                  <c:v>1178.4750000000001</c:v>
                </c:pt>
                <c:pt idx="14369">
                  <c:v>1178.5583333333334</c:v>
                </c:pt>
                <c:pt idx="14370">
                  <c:v>1178.6416666666667</c:v>
                </c:pt>
                <c:pt idx="14371">
                  <c:v>1178.7250000000001</c:v>
                </c:pt>
                <c:pt idx="14372">
                  <c:v>1178.8083333333334</c:v>
                </c:pt>
                <c:pt idx="14373">
                  <c:v>1178.8916666666667</c:v>
                </c:pt>
                <c:pt idx="14374">
                  <c:v>1178.9666666666667</c:v>
                </c:pt>
                <c:pt idx="14375">
                  <c:v>1179.05</c:v>
                </c:pt>
                <c:pt idx="14376">
                  <c:v>1179.1333333333334</c:v>
                </c:pt>
                <c:pt idx="14377">
                  <c:v>1179.2166666666667</c:v>
                </c:pt>
                <c:pt idx="14378">
                  <c:v>1179.3</c:v>
                </c:pt>
                <c:pt idx="14379">
                  <c:v>1179.3833333333334</c:v>
                </c:pt>
                <c:pt idx="14380">
                  <c:v>1179.4583333333333</c:v>
                </c:pt>
                <c:pt idx="14381">
                  <c:v>1179.5416666666667</c:v>
                </c:pt>
                <c:pt idx="14382">
                  <c:v>1179.625</c:v>
                </c:pt>
                <c:pt idx="14383">
                  <c:v>1179.7083333333333</c:v>
                </c:pt>
                <c:pt idx="14384">
                  <c:v>1179.7916666666667</c:v>
                </c:pt>
                <c:pt idx="14385">
                  <c:v>1179.875</c:v>
                </c:pt>
                <c:pt idx="14386">
                  <c:v>1179.95</c:v>
                </c:pt>
                <c:pt idx="14387">
                  <c:v>1180.0333333333333</c:v>
                </c:pt>
                <c:pt idx="14388">
                  <c:v>1180.1166666666666</c:v>
                </c:pt>
                <c:pt idx="14389">
                  <c:v>1180.2</c:v>
                </c:pt>
                <c:pt idx="14390">
                  <c:v>1180.2833333333333</c:v>
                </c:pt>
                <c:pt idx="14391">
                  <c:v>1180.3666666666666</c:v>
                </c:pt>
                <c:pt idx="14392">
                  <c:v>1180.45</c:v>
                </c:pt>
                <c:pt idx="14393">
                  <c:v>1180.5249999999999</c:v>
                </c:pt>
                <c:pt idx="14394">
                  <c:v>1180.6083333333333</c:v>
                </c:pt>
                <c:pt idx="14395">
                  <c:v>1180.6916666666666</c:v>
                </c:pt>
                <c:pt idx="14396">
                  <c:v>1180.7749999999999</c:v>
                </c:pt>
                <c:pt idx="14397">
                  <c:v>1180.8583333333333</c:v>
                </c:pt>
                <c:pt idx="14398">
                  <c:v>1180.9416666666666</c:v>
                </c:pt>
                <c:pt idx="14399">
                  <c:v>1181.0166666666667</c:v>
                </c:pt>
                <c:pt idx="14400">
                  <c:v>1181.1000000000001</c:v>
                </c:pt>
                <c:pt idx="14401">
                  <c:v>1181.1833333333334</c:v>
                </c:pt>
                <c:pt idx="14402">
                  <c:v>1181.2666666666667</c:v>
                </c:pt>
                <c:pt idx="14403">
                  <c:v>1181.3500000000001</c:v>
                </c:pt>
                <c:pt idx="14404">
                  <c:v>1181.4333333333334</c:v>
                </c:pt>
                <c:pt idx="14405">
                  <c:v>1181.5083333333334</c:v>
                </c:pt>
                <c:pt idx="14406">
                  <c:v>1181.5916666666667</c:v>
                </c:pt>
                <c:pt idx="14407">
                  <c:v>1181.675</c:v>
                </c:pt>
                <c:pt idx="14408">
                  <c:v>1181.7583333333334</c:v>
                </c:pt>
                <c:pt idx="14409">
                  <c:v>1181.8416666666667</c:v>
                </c:pt>
                <c:pt idx="14410">
                  <c:v>1181.925</c:v>
                </c:pt>
                <c:pt idx="14411">
                  <c:v>1182.0083333333334</c:v>
                </c:pt>
                <c:pt idx="14412">
                  <c:v>1182.0833333333333</c:v>
                </c:pt>
                <c:pt idx="14413">
                  <c:v>1182.1666666666667</c:v>
                </c:pt>
                <c:pt idx="14414">
                  <c:v>1182.25</c:v>
                </c:pt>
                <c:pt idx="14415">
                  <c:v>1182.3333333333333</c:v>
                </c:pt>
                <c:pt idx="14416">
                  <c:v>1182.4166666666667</c:v>
                </c:pt>
                <c:pt idx="14417">
                  <c:v>1182.5</c:v>
                </c:pt>
                <c:pt idx="14418">
                  <c:v>1182.575</c:v>
                </c:pt>
                <c:pt idx="14419">
                  <c:v>1182.6583333333333</c:v>
                </c:pt>
                <c:pt idx="14420">
                  <c:v>1182.7416666666666</c:v>
                </c:pt>
                <c:pt idx="14421">
                  <c:v>1182.825</c:v>
                </c:pt>
                <c:pt idx="14422">
                  <c:v>1182.9083333333333</c:v>
                </c:pt>
                <c:pt idx="14423">
                  <c:v>1182.9916666666666</c:v>
                </c:pt>
                <c:pt idx="14424">
                  <c:v>1183.075</c:v>
                </c:pt>
                <c:pt idx="14425">
                  <c:v>1183.1499999999999</c:v>
                </c:pt>
                <c:pt idx="14426">
                  <c:v>1183.2333333333333</c:v>
                </c:pt>
                <c:pt idx="14427">
                  <c:v>1183.3166666666666</c:v>
                </c:pt>
                <c:pt idx="14428">
                  <c:v>1183.3999999999999</c:v>
                </c:pt>
                <c:pt idx="14429">
                  <c:v>1183.4833333333333</c:v>
                </c:pt>
                <c:pt idx="14430">
                  <c:v>1183.5666666666666</c:v>
                </c:pt>
                <c:pt idx="14431">
                  <c:v>1183.6416666666667</c:v>
                </c:pt>
                <c:pt idx="14432">
                  <c:v>1183.7250000000001</c:v>
                </c:pt>
                <c:pt idx="14433">
                  <c:v>1183.8083333333334</c:v>
                </c:pt>
                <c:pt idx="14434">
                  <c:v>1183.8916666666667</c:v>
                </c:pt>
                <c:pt idx="14435">
                  <c:v>1183.9750000000001</c:v>
                </c:pt>
                <c:pt idx="14436">
                  <c:v>1184.0583333333334</c:v>
                </c:pt>
                <c:pt idx="14437">
                  <c:v>1184.1333333333334</c:v>
                </c:pt>
                <c:pt idx="14438">
                  <c:v>1184.2166666666667</c:v>
                </c:pt>
                <c:pt idx="14439">
                  <c:v>1184.3</c:v>
                </c:pt>
                <c:pt idx="14440">
                  <c:v>1184.3833333333334</c:v>
                </c:pt>
                <c:pt idx="14441">
                  <c:v>1184.4666666666667</c:v>
                </c:pt>
                <c:pt idx="14442">
                  <c:v>1184.55</c:v>
                </c:pt>
                <c:pt idx="14443">
                  <c:v>1184.6333333333334</c:v>
                </c:pt>
                <c:pt idx="14444">
                  <c:v>1184.7083333333333</c:v>
                </c:pt>
                <c:pt idx="14445">
                  <c:v>1184.7916666666667</c:v>
                </c:pt>
                <c:pt idx="14446">
                  <c:v>1184.875</c:v>
                </c:pt>
                <c:pt idx="14447">
                  <c:v>1184.9583333333333</c:v>
                </c:pt>
                <c:pt idx="14448">
                  <c:v>1185.0416666666667</c:v>
                </c:pt>
                <c:pt idx="14449">
                  <c:v>1185.125</c:v>
                </c:pt>
                <c:pt idx="14450">
                  <c:v>1185.2</c:v>
                </c:pt>
                <c:pt idx="14451">
                  <c:v>1185.2833333333333</c:v>
                </c:pt>
                <c:pt idx="14452">
                  <c:v>1185.3666666666666</c:v>
                </c:pt>
                <c:pt idx="14453">
                  <c:v>1185.45</c:v>
                </c:pt>
                <c:pt idx="14454">
                  <c:v>1185.5333333333333</c:v>
                </c:pt>
                <c:pt idx="14455">
                  <c:v>1185.6166666666666</c:v>
                </c:pt>
                <c:pt idx="14456">
                  <c:v>1185.6916666666666</c:v>
                </c:pt>
                <c:pt idx="14457">
                  <c:v>1185.7749999999999</c:v>
                </c:pt>
                <c:pt idx="14458">
                  <c:v>1185.8583333333333</c:v>
                </c:pt>
                <c:pt idx="14459">
                  <c:v>1185.9416666666666</c:v>
                </c:pt>
                <c:pt idx="14460">
                  <c:v>1186.0249999999999</c:v>
                </c:pt>
                <c:pt idx="14461">
                  <c:v>1186.1083333333333</c:v>
                </c:pt>
                <c:pt idx="14462">
                  <c:v>1186.1916666666666</c:v>
                </c:pt>
                <c:pt idx="14463">
                  <c:v>1186.2666666666667</c:v>
                </c:pt>
                <c:pt idx="14464">
                  <c:v>1186.3500000000001</c:v>
                </c:pt>
                <c:pt idx="14465">
                  <c:v>1186.4333333333334</c:v>
                </c:pt>
                <c:pt idx="14466">
                  <c:v>1186.5166666666667</c:v>
                </c:pt>
                <c:pt idx="14467">
                  <c:v>1186.6000000000001</c:v>
                </c:pt>
                <c:pt idx="14468">
                  <c:v>1186.6833333333334</c:v>
                </c:pt>
                <c:pt idx="14469">
                  <c:v>1186.7583333333334</c:v>
                </c:pt>
                <c:pt idx="14470">
                  <c:v>1186.8416666666667</c:v>
                </c:pt>
                <c:pt idx="14471">
                  <c:v>1186.925</c:v>
                </c:pt>
                <c:pt idx="14472">
                  <c:v>1187.0083333333334</c:v>
                </c:pt>
                <c:pt idx="14473">
                  <c:v>1187.0916666666667</c:v>
                </c:pt>
                <c:pt idx="14474">
                  <c:v>1187.175</c:v>
                </c:pt>
                <c:pt idx="14475">
                  <c:v>1187.25</c:v>
                </c:pt>
                <c:pt idx="14476">
                  <c:v>1187.3333333333333</c:v>
                </c:pt>
                <c:pt idx="14477">
                  <c:v>1187.4166666666667</c:v>
                </c:pt>
                <c:pt idx="14478">
                  <c:v>1187.5</c:v>
                </c:pt>
                <c:pt idx="14479">
                  <c:v>1187.5833333333333</c:v>
                </c:pt>
                <c:pt idx="14480">
                  <c:v>1187.6666666666667</c:v>
                </c:pt>
                <c:pt idx="14481">
                  <c:v>1187.75</c:v>
                </c:pt>
                <c:pt idx="14482">
                  <c:v>1187.825</c:v>
                </c:pt>
                <c:pt idx="14483">
                  <c:v>1187.9083333333333</c:v>
                </c:pt>
                <c:pt idx="14484">
                  <c:v>1187.9916666666666</c:v>
                </c:pt>
                <c:pt idx="14485">
                  <c:v>1188.075</c:v>
                </c:pt>
                <c:pt idx="14486">
                  <c:v>1188.1583333333333</c:v>
                </c:pt>
                <c:pt idx="14487">
                  <c:v>1188.2416666666666</c:v>
                </c:pt>
                <c:pt idx="14488">
                  <c:v>1188.3166666666666</c:v>
                </c:pt>
                <c:pt idx="14489">
                  <c:v>1188.3999999999999</c:v>
                </c:pt>
                <c:pt idx="14490">
                  <c:v>1188.4833333333333</c:v>
                </c:pt>
                <c:pt idx="14491">
                  <c:v>1188.5666666666666</c:v>
                </c:pt>
                <c:pt idx="14492">
                  <c:v>1188.6499999999999</c:v>
                </c:pt>
                <c:pt idx="14493">
                  <c:v>1188.7333333333333</c:v>
                </c:pt>
                <c:pt idx="14494">
                  <c:v>1188.8083333333334</c:v>
                </c:pt>
                <c:pt idx="14495">
                  <c:v>1188.8916666666667</c:v>
                </c:pt>
                <c:pt idx="14496">
                  <c:v>1188.9750000000001</c:v>
                </c:pt>
                <c:pt idx="14497">
                  <c:v>1189.0583333333334</c:v>
                </c:pt>
                <c:pt idx="14498">
                  <c:v>1189.1416666666667</c:v>
                </c:pt>
                <c:pt idx="14499">
                  <c:v>1189.2250000000001</c:v>
                </c:pt>
                <c:pt idx="14500">
                  <c:v>1189.3083333333334</c:v>
                </c:pt>
                <c:pt idx="14501">
                  <c:v>1189.3833333333334</c:v>
                </c:pt>
                <c:pt idx="14502">
                  <c:v>1189.4666666666667</c:v>
                </c:pt>
                <c:pt idx="14503">
                  <c:v>1189.55</c:v>
                </c:pt>
                <c:pt idx="14504">
                  <c:v>1189.6333333333334</c:v>
                </c:pt>
                <c:pt idx="14505">
                  <c:v>1189.7166666666667</c:v>
                </c:pt>
                <c:pt idx="14506">
                  <c:v>1189.8</c:v>
                </c:pt>
                <c:pt idx="14507">
                  <c:v>1189.875</c:v>
                </c:pt>
                <c:pt idx="14508">
                  <c:v>1189.9583333333333</c:v>
                </c:pt>
                <c:pt idx="14509">
                  <c:v>1190.0416666666667</c:v>
                </c:pt>
                <c:pt idx="14510">
                  <c:v>1190.125</c:v>
                </c:pt>
                <c:pt idx="14511">
                  <c:v>1190.2083333333333</c:v>
                </c:pt>
                <c:pt idx="14512">
                  <c:v>1190.2916666666667</c:v>
                </c:pt>
                <c:pt idx="14513">
                  <c:v>1190.3666666666666</c:v>
                </c:pt>
                <c:pt idx="14514">
                  <c:v>1190.45</c:v>
                </c:pt>
                <c:pt idx="14515">
                  <c:v>1190.5333333333333</c:v>
                </c:pt>
                <c:pt idx="14516">
                  <c:v>1190.6166666666666</c:v>
                </c:pt>
                <c:pt idx="14517">
                  <c:v>1190.7</c:v>
                </c:pt>
                <c:pt idx="14518">
                  <c:v>1190.7833333333333</c:v>
                </c:pt>
                <c:pt idx="14519">
                  <c:v>1190.8666666666666</c:v>
                </c:pt>
                <c:pt idx="14520">
                  <c:v>1190.9416666666666</c:v>
                </c:pt>
                <c:pt idx="14521">
                  <c:v>1191.0249999999999</c:v>
                </c:pt>
                <c:pt idx="14522">
                  <c:v>1191.1083333333333</c:v>
                </c:pt>
                <c:pt idx="14523">
                  <c:v>1191.1916666666666</c:v>
                </c:pt>
                <c:pt idx="14524">
                  <c:v>1191.2749999999999</c:v>
                </c:pt>
                <c:pt idx="14525">
                  <c:v>1191.3583333333333</c:v>
                </c:pt>
                <c:pt idx="14526">
                  <c:v>1191.4333333333334</c:v>
                </c:pt>
                <c:pt idx="14527">
                  <c:v>1191.5166666666667</c:v>
                </c:pt>
                <c:pt idx="14528">
                  <c:v>1191.6000000000001</c:v>
                </c:pt>
                <c:pt idx="14529">
                  <c:v>1191.6833333333334</c:v>
                </c:pt>
                <c:pt idx="14530">
                  <c:v>1191.7666666666667</c:v>
                </c:pt>
                <c:pt idx="14531">
                  <c:v>1191.8500000000001</c:v>
                </c:pt>
                <c:pt idx="14532">
                  <c:v>1191.925</c:v>
                </c:pt>
                <c:pt idx="14533">
                  <c:v>1192.0083333333334</c:v>
                </c:pt>
                <c:pt idx="14534">
                  <c:v>1192.0916666666667</c:v>
                </c:pt>
                <c:pt idx="14535">
                  <c:v>1192.175</c:v>
                </c:pt>
                <c:pt idx="14536">
                  <c:v>1192.2583333333334</c:v>
                </c:pt>
                <c:pt idx="14537">
                  <c:v>1192.3416666666667</c:v>
                </c:pt>
                <c:pt idx="14538">
                  <c:v>1192.425</c:v>
                </c:pt>
                <c:pt idx="14539">
                  <c:v>1192.5</c:v>
                </c:pt>
                <c:pt idx="14540">
                  <c:v>1192.5833333333333</c:v>
                </c:pt>
                <c:pt idx="14541">
                  <c:v>1192.6666666666667</c:v>
                </c:pt>
                <c:pt idx="14542">
                  <c:v>1192.75</c:v>
                </c:pt>
                <c:pt idx="14543">
                  <c:v>1192.8333333333333</c:v>
                </c:pt>
                <c:pt idx="14544">
                  <c:v>1192.9166666666667</c:v>
                </c:pt>
                <c:pt idx="14545">
                  <c:v>1192.9916666666666</c:v>
                </c:pt>
                <c:pt idx="14546">
                  <c:v>1193.075</c:v>
                </c:pt>
                <c:pt idx="14547">
                  <c:v>1193.1583333333333</c:v>
                </c:pt>
                <c:pt idx="14548">
                  <c:v>1193.2416666666666</c:v>
                </c:pt>
                <c:pt idx="14549">
                  <c:v>1193.325</c:v>
                </c:pt>
                <c:pt idx="14550">
                  <c:v>1193.4083333333333</c:v>
                </c:pt>
                <c:pt idx="14551">
                  <c:v>1193.4916666666666</c:v>
                </c:pt>
                <c:pt idx="14552">
                  <c:v>1193.5666666666666</c:v>
                </c:pt>
                <c:pt idx="14553">
                  <c:v>1193.6499999999999</c:v>
                </c:pt>
                <c:pt idx="14554">
                  <c:v>1193.7333333333333</c:v>
                </c:pt>
                <c:pt idx="14555">
                  <c:v>1193.8166666666666</c:v>
                </c:pt>
                <c:pt idx="14556">
                  <c:v>1193.8999999999999</c:v>
                </c:pt>
                <c:pt idx="14557">
                  <c:v>1193.9833333333333</c:v>
                </c:pt>
                <c:pt idx="14558">
                  <c:v>1194.0583333333334</c:v>
                </c:pt>
                <c:pt idx="14559">
                  <c:v>1194.1416666666667</c:v>
                </c:pt>
                <c:pt idx="14560">
                  <c:v>1194.2250000000001</c:v>
                </c:pt>
                <c:pt idx="14561">
                  <c:v>1194.3083333333334</c:v>
                </c:pt>
                <c:pt idx="14562">
                  <c:v>1194.3916666666667</c:v>
                </c:pt>
                <c:pt idx="14563">
                  <c:v>1194.4750000000001</c:v>
                </c:pt>
                <c:pt idx="14564">
                  <c:v>1194.55</c:v>
                </c:pt>
                <c:pt idx="14565">
                  <c:v>1194.6333333333334</c:v>
                </c:pt>
                <c:pt idx="14566">
                  <c:v>1194.7166666666667</c:v>
                </c:pt>
                <c:pt idx="14567">
                  <c:v>1194.8</c:v>
                </c:pt>
                <c:pt idx="14568">
                  <c:v>1194.8833333333334</c:v>
                </c:pt>
                <c:pt idx="14569">
                  <c:v>1194.9666666666667</c:v>
                </c:pt>
                <c:pt idx="14570">
                  <c:v>1195.05</c:v>
                </c:pt>
                <c:pt idx="14571">
                  <c:v>1195.125</c:v>
                </c:pt>
                <c:pt idx="14572">
                  <c:v>1195.2083333333333</c:v>
                </c:pt>
                <c:pt idx="14573">
                  <c:v>1195.2916666666667</c:v>
                </c:pt>
                <c:pt idx="14574">
                  <c:v>1195.375</c:v>
                </c:pt>
                <c:pt idx="14575">
                  <c:v>1195.4583333333333</c:v>
                </c:pt>
                <c:pt idx="14576">
                  <c:v>1195.5416666666667</c:v>
                </c:pt>
                <c:pt idx="14577">
                  <c:v>1195.6166666666666</c:v>
                </c:pt>
                <c:pt idx="14578">
                  <c:v>1195.7</c:v>
                </c:pt>
                <c:pt idx="14579">
                  <c:v>1195.7833333333333</c:v>
                </c:pt>
                <c:pt idx="14580">
                  <c:v>1195.8666666666666</c:v>
                </c:pt>
                <c:pt idx="14581">
                  <c:v>1195.95</c:v>
                </c:pt>
                <c:pt idx="14582">
                  <c:v>1196.0333333333333</c:v>
                </c:pt>
                <c:pt idx="14583">
                  <c:v>1196.1083333333333</c:v>
                </c:pt>
                <c:pt idx="14584">
                  <c:v>1196.1916666666666</c:v>
                </c:pt>
                <c:pt idx="14585">
                  <c:v>1196.2749999999999</c:v>
                </c:pt>
                <c:pt idx="14586">
                  <c:v>1196.3583333333333</c:v>
                </c:pt>
                <c:pt idx="14587">
                  <c:v>1196.4416666666666</c:v>
                </c:pt>
                <c:pt idx="14588">
                  <c:v>1196.5249999999999</c:v>
                </c:pt>
                <c:pt idx="14589">
                  <c:v>1196.6083333333333</c:v>
                </c:pt>
                <c:pt idx="14590">
                  <c:v>1196.6833333333334</c:v>
                </c:pt>
                <c:pt idx="14591">
                  <c:v>1196.7666666666667</c:v>
                </c:pt>
                <c:pt idx="14592">
                  <c:v>1196.8500000000001</c:v>
                </c:pt>
                <c:pt idx="14593">
                  <c:v>1196.9333333333334</c:v>
                </c:pt>
                <c:pt idx="14594">
                  <c:v>1197.0166666666667</c:v>
                </c:pt>
                <c:pt idx="14595">
                  <c:v>1197.1000000000001</c:v>
                </c:pt>
                <c:pt idx="14596">
                  <c:v>1197.175</c:v>
                </c:pt>
                <c:pt idx="14597">
                  <c:v>1197.2583333333334</c:v>
                </c:pt>
                <c:pt idx="14598">
                  <c:v>1197.3416666666667</c:v>
                </c:pt>
                <c:pt idx="14599">
                  <c:v>1197.425</c:v>
                </c:pt>
                <c:pt idx="14600">
                  <c:v>1197.5083333333334</c:v>
                </c:pt>
                <c:pt idx="14601">
                  <c:v>1197.5916666666667</c:v>
                </c:pt>
                <c:pt idx="14602">
                  <c:v>1197.6666666666667</c:v>
                </c:pt>
                <c:pt idx="14603">
                  <c:v>1197.75</c:v>
                </c:pt>
                <c:pt idx="14604">
                  <c:v>1197.8333333333333</c:v>
                </c:pt>
                <c:pt idx="14605">
                  <c:v>1197.9166666666667</c:v>
                </c:pt>
                <c:pt idx="14606">
                  <c:v>1198</c:v>
                </c:pt>
                <c:pt idx="14607">
                  <c:v>1198.0833333333333</c:v>
                </c:pt>
                <c:pt idx="14608">
                  <c:v>1198.1666666666667</c:v>
                </c:pt>
                <c:pt idx="14609">
                  <c:v>1198.2416666666666</c:v>
                </c:pt>
                <c:pt idx="14610">
                  <c:v>1198.325</c:v>
                </c:pt>
                <c:pt idx="14611">
                  <c:v>1198.4083333333333</c:v>
                </c:pt>
                <c:pt idx="14612">
                  <c:v>1198.4916666666666</c:v>
                </c:pt>
                <c:pt idx="14613">
                  <c:v>1198.575</c:v>
                </c:pt>
                <c:pt idx="14614">
                  <c:v>1198.6583333333333</c:v>
                </c:pt>
                <c:pt idx="14615">
                  <c:v>1198.7333333333333</c:v>
                </c:pt>
                <c:pt idx="14616">
                  <c:v>1198.8166666666666</c:v>
                </c:pt>
                <c:pt idx="14617">
                  <c:v>1198.8999999999999</c:v>
                </c:pt>
                <c:pt idx="14618">
                  <c:v>1198.9833333333333</c:v>
                </c:pt>
                <c:pt idx="14619">
                  <c:v>1199.0666666666666</c:v>
                </c:pt>
                <c:pt idx="14620">
                  <c:v>1199.1499999999999</c:v>
                </c:pt>
                <c:pt idx="14621">
                  <c:v>1199.2250000000001</c:v>
                </c:pt>
                <c:pt idx="14622">
                  <c:v>1199.3083333333334</c:v>
                </c:pt>
                <c:pt idx="14623">
                  <c:v>1199.3916666666667</c:v>
                </c:pt>
                <c:pt idx="14624">
                  <c:v>1199.4750000000001</c:v>
                </c:pt>
                <c:pt idx="14625">
                  <c:v>1199.5583333333334</c:v>
                </c:pt>
                <c:pt idx="14626">
                  <c:v>1199.6416666666667</c:v>
                </c:pt>
                <c:pt idx="14627">
                  <c:v>1199.7250000000001</c:v>
                </c:pt>
                <c:pt idx="14628">
                  <c:v>1199.8</c:v>
                </c:pt>
                <c:pt idx="14629">
                  <c:v>1199.8833333333334</c:v>
                </c:pt>
                <c:pt idx="14630">
                  <c:v>1199.9666666666667</c:v>
                </c:pt>
                <c:pt idx="14631">
                  <c:v>1200.05</c:v>
                </c:pt>
                <c:pt idx="14632">
                  <c:v>1200.1333333333334</c:v>
                </c:pt>
                <c:pt idx="14633">
                  <c:v>1200.2166666666667</c:v>
                </c:pt>
                <c:pt idx="14634">
                  <c:v>1200.2916666666667</c:v>
                </c:pt>
                <c:pt idx="14635">
                  <c:v>1200.375</c:v>
                </c:pt>
                <c:pt idx="14636">
                  <c:v>1200.4583333333333</c:v>
                </c:pt>
                <c:pt idx="14637">
                  <c:v>1200.5416666666667</c:v>
                </c:pt>
                <c:pt idx="14638">
                  <c:v>1200.625</c:v>
                </c:pt>
                <c:pt idx="14639">
                  <c:v>1200.7083333333333</c:v>
                </c:pt>
                <c:pt idx="14640">
                  <c:v>1200.7833333333333</c:v>
                </c:pt>
                <c:pt idx="14641">
                  <c:v>1200.8666666666666</c:v>
                </c:pt>
                <c:pt idx="14642">
                  <c:v>1200.95</c:v>
                </c:pt>
                <c:pt idx="14643">
                  <c:v>1201.0333333333333</c:v>
                </c:pt>
                <c:pt idx="14644">
                  <c:v>1201.1166666666666</c:v>
                </c:pt>
                <c:pt idx="14645">
                  <c:v>1201.2</c:v>
                </c:pt>
                <c:pt idx="14646">
                  <c:v>1201.2833333333333</c:v>
                </c:pt>
                <c:pt idx="14647">
                  <c:v>1201.3583333333333</c:v>
                </c:pt>
                <c:pt idx="14648">
                  <c:v>1201.4416666666666</c:v>
                </c:pt>
                <c:pt idx="14649">
                  <c:v>1201.5249999999999</c:v>
                </c:pt>
                <c:pt idx="14650">
                  <c:v>1201.6083333333333</c:v>
                </c:pt>
                <c:pt idx="14651">
                  <c:v>1201.6916666666666</c:v>
                </c:pt>
                <c:pt idx="14652">
                  <c:v>1201.7749999999999</c:v>
                </c:pt>
                <c:pt idx="14653">
                  <c:v>1201.8500000000001</c:v>
                </c:pt>
                <c:pt idx="14654">
                  <c:v>1201.9333333333334</c:v>
                </c:pt>
                <c:pt idx="14655">
                  <c:v>1202.0166666666667</c:v>
                </c:pt>
                <c:pt idx="14656">
                  <c:v>1202.1000000000001</c:v>
                </c:pt>
                <c:pt idx="14657">
                  <c:v>1202.1833333333334</c:v>
                </c:pt>
                <c:pt idx="14658">
                  <c:v>1202.2666666666667</c:v>
                </c:pt>
                <c:pt idx="14659">
                  <c:v>1202.3416666666667</c:v>
                </c:pt>
                <c:pt idx="14660">
                  <c:v>1202.425</c:v>
                </c:pt>
                <c:pt idx="14661">
                  <c:v>1202.5083333333334</c:v>
                </c:pt>
                <c:pt idx="14662">
                  <c:v>1202.5916666666667</c:v>
                </c:pt>
                <c:pt idx="14663">
                  <c:v>1202.675</c:v>
                </c:pt>
                <c:pt idx="14664">
                  <c:v>1202.7583333333334</c:v>
                </c:pt>
                <c:pt idx="14665">
                  <c:v>1202.8416666666667</c:v>
                </c:pt>
                <c:pt idx="14666">
                  <c:v>1202.9166666666667</c:v>
                </c:pt>
                <c:pt idx="14667">
                  <c:v>1203</c:v>
                </c:pt>
                <c:pt idx="14668">
                  <c:v>1203.0833333333333</c:v>
                </c:pt>
                <c:pt idx="14669">
                  <c:v>1203.1666666666667</c:v>
                </c:pt>
                <c:pt idx="14670">
                  <c:v>1203.25</c:v>
                </c:pt>
                <c:pt idx="14671">
                  <c:v>1203.3333333333333</c:v>
                </c:pt>
                <c:pt idx="14672">
                  <c:v>1203.4083333333333</c:v>
                </c:pt>
                <c:pt idx="14673">
                  <c:v>1203.4916666666666</c:v>
                </c:pt>
                <c:pt idx="14674">
                  <c:v>1203.575</c:v>
                </c:pt>
                <c:pt idx="14675">
                  <c:v>1203.6583333333333</c:v>
                </c:pt>
                <c:pt idx="14676">
                  <c:v>1203.7416666666666</c:v>
                </c:pt>
                <c:pt idx="14677">
                  <c:v>1203.825</c:v>
                </c:pt>
                <c:pt idx="14678">
                  <c:v>1203.9083333333333</c:v>
                </c:pt>
                <c:pt idx="14679">
                  <c:v>1203.9833333333333</c:v>
                </c:pt>
                <c:pt idx="14680">
                  <c:v>1204.0666666666666</c:v>
                </c:pt>
                <c:pt idx="14681">
                  <c:v>1204.1499999999999</c:v>
                </c:pt>
                <c:pt idx="14682">
                  <c:v>1204.2333333333333</c:v>
                </c:pt>
                <c:pt idx="14683">
                  <c:v>1204.3166666666666</c:v>
                </c:pt>
                <c:pt idx="14684">
                  <c:v>1204.3999999999999</c:v>
                </c:pt>
                <c:pt idx="14685">
                  <c:v>1204.4750000000001</c:v>
                </c:pt>
                <c:pt idx="14686">
                  <c:v>1204.5583333333334</c:v>
                </c:pt>
                <c:pt idx="14687">
                  <c:v>1204.6416666666667</c:v>
                </c:pt>
                <c:pt idx="14688">
                  <c:v>1204.7250000000001</c:v>
                </c:pt>
                <c:pt idx="14689">
                  <c:v>1204.8083333333334</c:v>
                </c:pt>
                <c:pt idx="14690">
                  <c:v>1204.8916666666667</c:v>
                </c:pt>
                <c:pt idx="14691">
                  <c:v>1204.9666666666667</c:v>
                </c:pt>
                <c:pt idx="14692">
                  <c:v>1205.05</c:v>
                </c:pt>
                <c:pt idx="14693">
                  <c:v>1205.1333333333334</c:v>
                </c:pt>
                <c:pt idx="14694">
                  <c:v>1205.2166666666667</c:v>
                </c:pt>
                <c:pt idx="14695">
                  <c:v>1205.3</c:v>
                </c:pt>
                <c:pt idx="14696">
                  <c:v>1205.3833333333334</c:v>
                </c:pt>
                <c:pt idx="14697">
                  <c:v>1205.4666666666667</c:v>
                </c:pt>
                <c:pt idx="14698">
                  <c:v>1205.5416666666667</c:v>
                </c:pt>
                <c:pt idx="14699">
                  <c:v>1205.625</c:v>
                </c:pt>
                <c:pt idx="14700">
                  <c:v>1205.7083333333333</c:v>
                </c:pt>
                <c:pt idx="14701">
                  <c:v>1205.7916666666667</c:v>
                </c:pt>
                <c:pt idx="14702">
                  <c:v>1205.875</c:v>
                </c:pt>
                <c:pt idx="14703">
                  <c:v>1205.9583333333333</c:v>
                </c:pt>
                <c:pt idx="14704">
                  <c:v>1206.0333333333333</c:v>
                </c:pt>
                <c:pt idx="14705">
                  <c:v>1206.1166666666666</c:v>
                </c:pt>
                <c:pt idx="14706">
                  <c:v>1206.2</c:v>
                </c:pt>
                <c:pt idx="14707">
                  <c:v>1206.2833333333333</c:v>
                </c:pt>
                <c:pt idx="14708">
                  <c:v>1206.3666666666666</c:v>
                </c:pt>
                <c:pt idx="14709">
                  <c:v>1206.45</c:v>
                </c:pt>
                <c:pt idx="14710">
                  <c:v>1206.5249999999999</c:v>
                </c:pt>
                <c:pt idx="14711">
                  <c:v>1206.6083333333333</c:v>
                </c:pt>
                <c:pt idx="14712">
                  <c:v>1206.6916666666666</c:v>
                </c:pt>
                <c:pt idx="14713">
                  <c:v>1206.7749999999999</c:v>
                </c:pt>
                <c:pt idx="14714">
                  <c:v>1206.8583333333333</c:v>
                </c:pt>
                <c:pt idx="14715">
                  <c:v>1206.9416666666666</c:v>
                </c:pt>
                <c:pt idx="14716">
                  <c:v>1207.0249999999999</c:v>
                </c:pt>
                <c:pt idx="14717">
                  <c:v>1207.1000000000001</c:v>
                </c:pt>
                <c:pt idx="14718">
                  <c:v>1207.1833333333334</c:v>
                </c:pt>
                <c:pt idx="14719">
                  <c:v>1207.2666666666667</c:v>
                </c:pt>
                <c:pt idx="14720">
                  <c:v>1207.3500000000001</c:v>
                </c:pt>
                <c:pt idx="14721">
                  <c:v>1207.4333333333334</c:v>
                </c:pt>
                <c:pt idx="14722">
                  <c:v>1207.5166666666667</c:v>
                </c:pt>
                <c:pt idx="14723">
                  <c:v>1207.5916666666667</c:v>
                </c:pt>
                <c:pt idx="14724">
                  <c:v>1207.675</c:v>
                </c:pt>
                <c:pt idx="14725">
                  <c:v>1207.7583333333334</c:v>
                </c:pt>
                <c:pt idx="14726">
                  <c:v>1207.8416666666667</c:v>
                </c:pt>
                <c:pt idx="14727">
                  <c:v>1207.925</c:v>
                </c:pt>
                <c:pt idx="14728">
                  <c:v>1208.0083333333334</c:v>
                </c:pt>
                <c:pt idx="14729">
                  <c:v>1208.0833333333333</c:v>
                </c:pt>
                <c:pt idx="14730">
                  <c:v>1208.1666666666667</c:v>
                </c:pt>
                <c:pt idx="14731">
                  <c:v>1208.25</c:v>
                </c:pt>
                <c:pt idx="14732">
                  <c:v>1208.3333333333333</c:v>
                </c:pt>
                <c:pt idx="14733">
                  <c:v>1208.4166666666667</c:v>
                </c:pt>
                <c:pt idx="14734">
                  <c:v>1208.5</c:v>
                </c:pt>
                <c:pt idx="14735">
                  <c:v>1208.5833333333333</c:v>
                </c:pt>
                <c:pt idx="14736">
                  <c:v>1208.6583333333333</c:v>
                </c:pt>
                <c:pt idx="14737">
                  <c:v>1208.7416666666666</c:v>
                </c:pt>
                <c:pt idx="14738">
                  <c:v>1208.825</c:v>
                </c:pt>
                <c:pt idx="14739">
                  <c:v>1208.9083333333333</c:v>
                </c:pt>
                <c:pt idx="14740">
                  <c:v>1208.9916666666666</c:v>
                </c:pt>
                <c:pt idx="14741">
                  <c:v>1209.075</c:v>
                </c:pt>
                <c:pt idx="14742">
                  <c:v>1209.1499999999999</c:v>
                </c:pt>
                <c:pt idx="14743">
                  <c:v>1209.2333333333333</c:v>
                </c:pt>
                <c:pt idx="14744">
                  <c:v>1209.3166666666666</c:v>
                </c:pt>
                <c:pt idx="14745">
                  <c:v>1209.3999999999999</c:v>
                </c:pt>
                <c:pt idx="14746">
                  <c:v>1209.4833333333333</c:v>
                </c:pt>
                <c:pt idx="14747">
                  <c:v>1209.5666666666666</c:v>
                </c:pt>
                <c:pt idx="14748">
                  <c:v>1209.6416666666667</c:v>
                </c:pt>
                <c:pt idx="14749">
                  <c:v>1209.7250000000001</c:v>
                </c:pt>
                <c:pt idx="14750">
                  <c:v>1209.8083333333334</c:v>
                </c:pt>
                <c:pt idx="14751">
                  <c:v>1209.8916666666667</c:v>
                </c:pt>
                <c:pt idx="14752">
                  <c:v>1209.9750000000001</c:v>
                </c:pt>
                <c:pt idx="14753">
                  <c:v>1210.0583333333334</c:v>
                </c:pt>
                <c:pt idx="14754">
                  <c:v>1210.1416666666667</c:v>
                </c:pt>
                <c:pt idx="14755">
                  <c:v>1210.2166666666667</c:v>
                </c:pt>
                <c:pt idx="14756">
                  <c:v>1210.3</c:v>
                </c:pt>
                <c:pt idx="14757">
                  <c:v>1210.3833333333334</c:v>
                </c:pt>
                <c:pt idx="14758">
                  <c:v>1210.4666666666667</c:v>
                </c:pt>
                <c:pt idx="14759">
                  <c:v>1210.55</c:v>
                </c:pt>
                <c:pt idx="14760">
                  <c:v>1210.6333333333334</c:v>
                </c:pt>
                <c:pt idx="14761">
                  <c:v>1210.7083333333333</c:v>
                </c:pt>
                <c:pt idx="14762">
                  <c:v>1210.7916666666667</c:v>
                </c:pt>
                <c:pt idx="14763">
                  <c:v>1210.875</c:v>
                </c:pt>
                <c:pt idx="14764">
                  <c:v>1210.9583333333333</c:v>
                </c:pt>
                <c:pt idx="14765">
                  <c:v>1211.0416666666667</c:v>
                </c:pt>
                <c:pt idx="14766">
                  <c:v>1211.125</c:v>
                </c:pt>
                <c:pt idx="14767">
                  <c:v>1211.2</c:v>
                </c:pt>
                <c:pt idx="14768">
                  <c:v>1211.2833333333333</c:v>
                </c:pt>
                <c:pt idx="14769">
                  <c:v>1211.3666666666666</c:v>
                </c:pt>
                <c:pt idx="14770">
                  <c:v>1211.45</c:v>
                </c:pt>
                <c:pt idx="14771">
                  <c:v>1211.5333333333333</c:v>
                </c:pt>
                <c:pt idx="14772">
                  <c:v>1211.6166666666666</c:v>
                </c:pt>
                <c:pt idx="14773">
                  <c:v>1211.7</c:v>
                </c:pt>
                <c:pt idx="14774">
                  <c:v>1211.7749999999999</c:v>
                </c:pt>
                <c:pt idx="14775">
                  <c:v>1211.8583333333333</c:v>
                </c:pt>
                <c:pt idx="14776">
                  <c:v>1211.9416666666666</c:v>
                </c:pt>
                <c:pt idx="14777">
                  <c:v>1212.0249999999999</c:v>
                </c:pt>
                <c:pt idx="14778">
                  <c:v>1212.1083333333333</c:v>
                </c:pt>
                <c:pt idx="14779">
                  <c:v>1212.1916666666666</c:v>
                </c:pt>
                <c:pt idx="14780">
                  <c:v>1212.2666666666667</c:v>
                </c:pt>
                <c:pt idx="14781">
                  <c:v>1212.3500000000001</c:v>
                </c:pt>
                <c:pt idx="14782">
                  <c:v>1212.4333333333334</c:v>
                </c:pt>
                <c:pt idx="14783">
                  <c:v>1212.5166666666667</c:v>
                </c:pt>
                <c:pt idx="14784">
                  <c:v>1212.6000000000001</c:v>
                </c:pt>
                <c:pt idx="14785">
                  <c:v>1212.6833333333334</c:v>
                </c:pt>
                <c:pt idx="14786">
                  <c:v>1212.7583333333334</c:v>
                </c:pt>
                <c:pt idx="14787">
                  <c:v>1212.8416666666667</c:v>
                </c:pt>
                <c:pt idx="14788">
                  <c:v>1212.925</c:v>
                </c:pt>
                <c:pt idx="14789">
                  <c:v>1213.0083333333334</c:v>
                </c:pt>
                <c:pt idx="14790">
                  <c:v>1213.0916666666667</c:v>
                </c:pt>
                <c:pt idx="14791">
                  <c:v>1213.175</c:v>
                </c:pt>
                <c:pt idx="14792">
                  <c:v>1213.2583333333334</c:v>
                </c:pt>
                <c:pt idx="14793">
                  <c:v>1213.3333333333333</c:v>
                </c:pt>
                <c:pt idx="14794">
                  <c:v>1213.4166666666667</c:v>
                </c:pt>
                <c:pt idx="14795">
                  <c:v>1213.5</c:v>
                </c:pt>
                <c:pt idx="14796">
                  <c:v>1213.5833333333333</c:v>
                </c:pt>
                <c:pt idx="14797">
                  <c:v>1213.6666666666667</c:v>
                </c:pt>
                <c:pt idx="14798">
                  <c:v>1213.75</c:v>
                </c:pt>
                <c:pt idx="14799">
                  <c:v>1213.825</c:v>
                </c:pt>
                <c:pt idx="14800">
                  <c:v>1213.9083333333333</c:v>
                </c:pt>
                <c:pt idx="14801">
                  <c:v>1213.9916666666666</c:v>
                </c:pt>
                <c:pt idx="14802">
                  <c:v>1214.075</c:v>
                </c:pt>
                <c:pt idx="14803">
                  <c:v>1214.1583333333333</c:v>
                </c:pt>
                <c:pt idx="14804">
                  <c:v>1214.2416666666666</c:v>
                </c:pt>
                <c:pt idx="14805">
                  <c:v>1214.325</c:v>
                </c:pt>
                <c:pt idx="14806">
                  <c:v>1214.3999999999999</c:v>
                </c:pt>
                <c:pt idx="14807">
                  <c:v>1214.4833333333333</c:v>
                </c:pt>
                <c:pt idx="14808">
                  <c:v>1214.5666666666666</c:v>
                </c:pt>
                <c:pt idx="14809">
                  <c:v>1214.6499999999999</c:v>
                </c:pt>
                <c:pt idx="14810">
                  <c:v>1214.7333333333333</c:v>
                </c:pt>
                <c:pt idx="14811">
                  <c:v>1214.8166666666666</c:v>
                </c:pt>
                <c:pt idx="14812">
                  <c:v>1214.8916666666667</c:v>
                </c:pt>
                <c:pt idx="14813">
                  <c:v>1214.9750000000001</c:v>
                </c:pt>
                <c:pt idx="14814">
                  <c:v>1215.0583333333334</c:v>
                </c:pt>
                <c:pt idx="14815">
                  <c:v>1215.1416666666667</c:v>
                </c:pt>
                <c:pt idx="14816">
                  <c:v>1215.2250000000001</c:v>
                </c:pt>
                <c:pt idx="14817">
                  <c:v>1215.3083333333334</c:v>
                </c:pt>
                <c:pt idx="14818">
                  <c:v>1215.3833333333334</c:v>
                </c:pt>
                <c:pt idx="14819">
                  <c:v>1215.4666666666667</c:v>
                </c:pt>
                <c:pt idx="14820">
                  <c:v>1215.55</c:v>
                </c:pt>
                <c:pt idx="14821">
                  <c:v>1215.6333333333334</c:v>
                </c:pt>
                <c:pt idx="14822">
                  <c:v>1215.7166666666667</c:v>
                </c:pt>
                <c:pt idx="14823">
                  <c:v>1215.8</c:v>
                </c:pt>
                <c:pt idx="14824">
                  <c:v>1215.8833333333334</c:v>
                </c:pt>
                <c:pt idx="14825">
                  <c:v>1215.9583333333333</c:v>
                </c:pt>
                <c:pt idx="14826">
                  <c:v>1216.0416666666667</c:v>
                </c:pt>
                <c:pt idx="14827">
                  <c:v>1216.125</c:v>
                </c:pt>
                <c:pt idx="14828">
                  <c:v>1216.2083333333333</c:v>
                </c:pt>
                <c:pt idx="14829">
                  <c:v>1216.2916666666667</c:v>
                </c:pt>
                <c:pt idx="14830">
                  <c:v>1216.375</c:v>
                </c:pt>
                <c:pt idx="14831">
                  <c:v>1216.45</c:v>
                </c:pt>
                <c:pt idx="14832">
                  <c:v>1216.5333333333333</c:v>
                </c:pt>
                <c:pt idx="14833">
                  <c:v>1216.6166666666666</c:v>
                </c:pt>
                <c:pt idx="14834">
                  <c:v>1216.7</c:v>
                </c:pt>
                <c:pt idx="14835">
                  <c:v>1216.7833333333333</c:v>
                </c:pt>
                <c:pt idx="14836">
                  <c:v>1216.8666666666666</c:v>
                </c:pt>
                <c:pt idx="14837">
                  <c:v>1216.9416666666666</c:v>
                </c:pt>
                <c:pt idx="14838">
                  <c:v>1217.0249999999999</c:v>
                </c:pt>
                <c:pt idx="14839">
                  <c:v>1217.1083333333333</c:v>
                </c:pt>
                <c:pt idx="14840">
                  <c:v>1217.1916666666666</c:v>
                </c:pt>
                <c:pt idx="14841">
                  <c:v>1217.2749999999999</c:v>
                </c:pt>
                <c:pt idx="14842">
                  <c:v>1217.3583333333333</c:v>
                </c:pt>
                <c:pt idx="14843">
                  <c:v>1217.4416666666666</c:v>
                </c:pt>
                <c:pt idx="14844">
                  <c:v>1217.5166666666667</c:v>
                </c:pt>
                <c:pt idx="14845">
                  <c:v>1217.6000000000001</c:v>
                </c:pt>
                <c:pt idx="14846">
                  <c:v>1217.6833333333334</c:v>
                </c:pt>
                <c:pt idx="14847">
                  <c:v>1217.7666666666667</c:v>
                </c:pt>
                <c:pt idx="14848">
                  <c:v>1217.8500000000001</c:v>
                </c:pt>
                <c:pt idx="14849">
                  <c:v>1217.9333333333334</c:v>
                </c:pt>
                <c:pt idx="14850">
                  <c:v>1218.0083333333334</c:v>
                </c:pt>
                <c:pt idx="14851">
                  <c:v>1218.0916666666667</c:v>
                </c:pt>
                <c:pt idx="14852">
                  <c:v>1218.175</c:v>
                </c:pt>
                <c:pt idx="14853">
                  <c:v>1218.2583333333334</c:v>
                </c:pt>
                <c:pt idx="14854">
                  <c:v>1218.3416666666667</c:v>
                </c:pt>
                <c:pt idx="14855">
                  <c:v>1218.425</c:v>
                </c:pt>
                <c:pt idx="14856">
                  <c:v>1218.5</c:v>
                </c:pt>
                <c:pt idx="14857">
                  <c:v>1218.5833333333333</c:v>
                </c:pt>
                <c:pt idx="14858">
                  <c:v>1218.6666666666667</c:v>
                </c:pt>
                <c:pt idx="14859">
                  <c:v>1218.75</c:v>
                </c:pt>
                <c:pt idx="14860">
                  <c:v>1218.8333333333333</c:v>
                </c:pt>
                <c:pt idx="14861">
                  <c:v>1218.9166666666667</c:v>
                </c:pt>
                <c:pt idx="14862">
                  <c:v>1219</c:v>
                </c:pt>
                <c:pt idx="14863">
                  <c:v>1219.075</c:v>
                </c:pt>
                <c:pt idx="14864">
                  <c:v>1219.1583333333333</c:v>
                </c:pt>
                <c:pt idx="14865">
                  <c:v>1219.2416666666666</c:v>
                </c:pt>
                <c:pt idx="14866">
                  <c:v>1219.325</c:v>
                </c:pt>
                <c:pt idx="14867">
                  <c:v>1219.4083333333333</c:v>
                </c:pt>
                <c:pt idx="14868">
                  <c:v>1219.4916666666666</c:v>
                </c:pt>
                <c:pt idx="14869">
                  <c:v>1219.5666666666666</c:v>
                </c:pt>
                <c:pt idx="14870">
                  <c:v>1219.6499999999999</c:v>
                </c:pt>
                <c:pt idx="14871">
                  <c:v>1219.7333333333333</c:v>
                </c:pt>
                <c:pt idx="14872">
                  <c:v>1219.8166666666666</c:v>
                </c:pt>
                <c:pt idx="14873">
                  <c:v>1219.8999999999999</c:v>
                </c:pt>
                <c:pt idx="14874">
                  <c:v>1219.9833333333333</c:v>
                </c:pt>
                <c:pt idx="14875">
                  <c:v>1220.0583333333334</c:v>
                </c:pt>
                <c:pt idx="14876">
                  <c:v>1220.1416666666667</c:v>
                </c:pt>
                <c:pt idx="14877">
                  <c:v>1220.2250000000001</c:v>
                </c:pt>
                <c:pt idx="14878">
                  <c:v>1220.3083333333334</c:v>
                </c:pt>
                <c:pt idx="14879">
                  <c:v>1220.3916666666667</c:v>
                </c:pt>
                <c:pt idx="14880">
                  <c:v>1220.4750000000001</c:v>
                </c:pt>
                <c:pt idx="14881">
                  <c:v>1220.5583333333334</c:v>
                </c:pt>
                <c:pt idx="14882">
                  <c:v>1220.6333333333334</c:v>
                </c:pt>
                <c:pt idx="14883">
                  <c:v>1220.7166666666667</c:v>
                </c:pt>
                <c:pt idx="14884">
                  <c:v>1220.8</c:v>
                </c:pt>
                <c:pt idx="14885">
                  <c:v>1220.8833333333334</c:v>
                </c:pt>
                <c:pt idx="14886">
                  <c:v>1220.9666666666667</c:v>
                </c:pt>
                <c:pt idx="14887">
                  <c:v>1221.05</c:v>
                </c:pt>
                <c:pt idx="14888">
                  <c:v>1221.125</c:v>
                </c:pt>
                <c:pt idx="14889">
                  <c:v>1221.2083333333333</c:v>
                </c:pt>
                <c:pt idx="14890">
                  <c:v>1221.2916666666667</c:v>
                </c:pt>
                <c:pt idx="14891">
                  <c:v>1221.375</c:v>
                </c:pt>
                <c:pt idx="14892">
                  <c:v>1221.4583333333333</c:v>
                </c:pt>
                <c:pt idx="14893">
                  <c:v>1221.5416666666667</c:v>
                </c:pt>
                <c:pt idx="14894">
                  <c:v>1221.6166666666666</c:v>
                </c:pt>
                <c:pt idx="14895">
                  <c:v>1221.7</c:v>
                </c:pt>
                <c:pt idx="14896">
                  <c:v>1221.7833333333333</c:v>
                </c:pt>
                <c:pt idx="14897">
                  <c:v>1221.8666666666666</c:v>
                </c:pt>
                <c:pt idx="14898">
                  <c:v>1221.95</c:v>
                </c:pt>
                <c:pt idx="14899">
                  <c:v>1222.0333333333333</c:v>
                </c:pt>
                <c:pt idx="14900">
                  <c:v>1222.1166666666666</c:v>
                </c:pt>
                <c:pt idx="14901">
                  <c:v>1222.1916666666666</c:v>
                </c:pt>
                <c:pt idx="14902">
                  <c:v>1222.2749999999999</c:v>
                </c:pt>
                <c:pt idx="14903">
                  <c:v>1222.3583333333333</c:v>
                </c:pt>
                <c:pt idx="14904">
                  <c:v>1222.4416666666666</c:v>
                </c:pt>
                <c:pt idx="14905">
                  <c:v>1222.5249999999999</c:v>
                </c:pt>
                <c:pt idx="14906">
                  <c:v>1222.6083333333333</c:v>
                </c:pt>
                <c:pt idx="14907">
                  <c:v>1222.6833333333334</c:v>
                </c:pt>
                <c:pt idx="14908">
                  <c:v>1222.7666666666667</c:v>
                </c:pt>
                <c:pt idx="14909">
                  <c:v>1222.8500000000001</c:v>
                </c:pt>
                <c:pt idx="14910">
                  <c:v>1222.9333333333334</c:v>
                </c:pt>
                <c:pt idx="14911">
                  <c:v>1223.0166666666667</c:v>
                </c:pt>
                <c:pt idx="14912">
                  <c:v>1223.1000000000001</c:v>
                </c:pt>
                <c:pt idx="14913">
                  <c:v>1223.175</c:v>
                </c:pt>
                <c:pt idx="14914">
                  <c:v>1223.2583333333334</c:v>
                </c:pt>
                <c:pt idx="14915">
                  <c:v>1223.3416666666667</c:v>
                </c:pt>
                <c:pt idx="14916">
                  <c:v>1223.425</c:v>
                </c:pt>
                <c:pt idx="14917">
                  <c:v>1223.5083333333334</c:v>
                </c:pt>
                <c:pt idx="14918">
                  <c:v>1223.5916666666667</c:v>
                </c:pt>
                <c:pt idx="14919">
                  <c:v>1223.675</c:v>
                </c:pt>
                <c:pt idx="14920">
                  <c:v>1223.75</c:v>
                </c:pt>
                <c:pt idx="14921">
                  <c:v>1223.8333333333333</c:v>
                </c:pt>
                <c:pt idx="14922">
                  <c:v>1223.9166666666667</c:v>
                </c:pt>
                <c:pt idx="14923">
                  <c:v>1224</c:v>
                </c:pt>
                <c:pt idx="14924">
                  <c:v>1224.0833333333333</c:v>
                </c:pt>
                <c:pt idx="14925">
                  <c:v>1224.1666666666667</c:v>
                </c:pt>
                <c:pt idx="14926">
                  <c:v>1224.2416666666666</c:v>
                </c:pt>
                <c:pt idx="14927">
                  <c:v>1224.325</c:v>
                </c:pt>
                <c:pt idx="14928">
                  <c:v>1224.4083333333333</c:v>
                </c:pt>
                <c:pt idx="14929">
                  <c:v>1224.4916666666666</c:v>
                </c:pt>
                <c:pt idx="14930">
                  <c:v>1224.575</c:v>
                </c:pt>
                <c:pt idx="14931">
                  <c:v>1224.6583333333333</c:v>
                </c:pt>
                <c:pt idx="14932">
                  <c:v>1224.7416666666666</c:v>
                </c:pt>
                <c:pt idx="14933">
                  <c:v>1224.8166666666666</c:v>
                </c:pt>
                <c:pt idx="14934">
                  <c:v>1224.8999999999999</c:v>
                </c:pt>
                <c:pt idx="14935">
                  <c:v>1224.9833333333333</c:v>
                </c:pt>
                <c:pt idx="14936">
                  <c:v>1225.0666666666666</c:v>
                </c:pt>
                <c:pt idx="14937">
                  <c:v>1225.1499999999999</c:v>
                </c:pt>
                <c:pt idx="14938">
                  <c:v>1225.2333333333333</c:v>
                </c:pt>
                <c:pt idx="14939">
                  <c:v>1225.3083333333334</c:v>
                </c:pt>
                <c:pt idx="14940">
                  <c:v>1225.3916666666667</c:v>
                </c:pt>
                <c:pt idx="14941">
                  <c:v>1225.4750000000001</c:v>
                </c:pt>
                <c:pt idx="14942">
                  <c:v>1225.5583333333334</c:v>
                </c:pt>
                <c:pt idx="14943">
                  <c:v>1225.6416666666667</c:v>
                </c:pt>
                <c:pt idx="14944">
                  <c:v>1225.7250000000001</c:v>
                </c:pt>
                <c:pt idx="14945">
                  <c:v>1225.8</c:v>
                </c:pt>
                <c:pt idx="14946">
                  <c:v>1225.8833333333334</c:v>
                </c:pt>
                <c:pt idx="14947">
                  <c:v>1225.9666666666667</c:v>
                </c:pt>
                <c:pt idx="14948">
                  <c:v>1226.05</c:v>
                </c:pt>
                <c:pt idx="14949">
                  <c:v>1226.1333333333334</c:v>
                </c:pt>
                <c:pt idx="14950">
                  <c:v>1226.2166666666667</c:v>
                </c:pt>
                <c:pt idx="14951">
                  <c:v>1226.3</c:v>
                </c:pt>
                <c:pt idx="14952">
                  <c:v>1226.375</c:v>
                </c:pt>
                <c:pt idx="14953">
                  <c:v>1226.4583333333333</c:v>
                </c:pt>
                <c:pt idx="14954">
                  <c:v>1226.5416666666667</c:v>
                </c:pt>
                <c:pt idx="14955">
                  <c:v>1226.625</c:v>
                </c:pt>
                <c:pt idx="14956">
                  <c:v>1226.7083333333333</c:v>
                </c:pt>
                <c:pt idx="14957">
                  <c:v>1226.7916666666667</c:v>
                </c:pt>
                <c:pt idx="14958">
                  <c:v>1226.8666666666666</c:v>
                </c:pt>
                <c:pt idx="14959">
                  <c:v>1226.95</c:v>
                </c:pt>
                <c:pt idx="14960">
                  <c:v>1227.0333333333333</c:v>
                </c:pt>
                <c:pt idx="14961">
                  <c:v>1227.1166666666666</c:v>
                </c:pt>
                <c:pt idx="14962">
                  <c:v>1227.2</c:v>
                </c:pt>
                <c:pt idx="14963">
                  <c:v>1227.2833333333333</c:v>
                </c:pt>
                <c:pt idx="14964">
                  <c:v>1227.3583333333333</c:v>
                </c:pt>
                <c:pt idx="14965">
                  <c:v>1227.4416666666666</c:v>
                </c:pt>
                <c:pt idx="14966">
                  <c:v>1227.5249999999999</c:v>
                </c:pt>
                <c:pt idx="14967">
                  <c:v>1227.6083333333333</c:v>
                </c:pt>
                <c:pt idx="14968">
                  <c:v>1227.6916666666666</c:v>
                </c:pt>
                <c:pt idx="14969">
                  <c:v>1227.7749999999999</c:v>
                </c:pt>
                <c:pt idx="14970">
                  <c:v>1227.8583333333333</c:v>
                </c:pt>
                <c:pt idx="14971">
                  <c:v>1227.9333333333334</c:v>
                </c:pt>
                <c:pt idx="14972">
                  <c:v>1228.0166666666667</c:v>
                </c:pt>
                <c:pt idx="14973">
                  <c:v>1228.1000000000001</c:v>
                </c:pt>
                <c:pt idx="14974">
                  <c:v>1228.1833333333334</c:v>
                </c:pt>
                <c:pt idx="14975">
                  <c:v>1228.2666666666667</c:v>
                </c:pt>
                <c:pt idx="14976">
                  <c:v>1228.3500000000001</c:v>
                </c:pt>
                <c:pt idx="14977">
                  <c:v>1228.425</c:v>
                </c:pt>
                <c:pt idx="14978">
                  <c:v>1228.5083333333334</c:v>
                </c:pt>
                <c:pt idx="14979">
                  <c:v>1228.5916666666667</c:v>
                </c:pt>
                <c:pt idx="14980">
                  <c:v>1228.675</c:v>
                </c:pt>
                <c:pt idx="14981">
                  <c:v>1228.7583333333334</c:v>
                </c:pt>
                <c:pt idx="14982">
                  <c:v>1228.8416666666667</c:v>
                </c:pt>
                <c:pt idx="14983">
                  <c:v>1228.9166666666667</c:v>
                </c:pt>
                <c:pt idx="14984">
                  <c:v>1229</c:v>
                </c:pt>
                <c:pt idx="14985">
                  <c:v>1229.0833333333333</c:v>
                </c:pt>
                <c:pt idx="14986">
                  <c:v>1229.1666666666667</c:v>
                </c:pt>
                <c:pt idx="14987">
                  <c:v>1229.25</c:v>
                </c:pt>
                <c:pt idx="14988">
                  <c:v>1229.3333333333333</c:v>
                </c:pt>
                <c:pt idx="14989">
                  <c:v>1229.4166666666667</c:v>
                </c:pt>
                <c:pt idx="14990">
                  <c:v>1229.4916666666666</c:v>
                </c:pt>
                <c:pt idx="14991">
                  <c:v>1229.575</c:v>
                </c:pt>
                <c:pt idx="14992">
                  <c:v>1229.6583333333333</c:v>
                </c:pt>
                <c:pt idx="14993">
                  <c:v>1229.7416666666666</c:v>
                </c:pt>
                <c:pt idx="14994">
                  <c:v>1229.825</c:v>
                </c:pt>
                <c:pt idx="14995">
                  <c:v>1229.9083333333333</c:v>
                </c:pt>
                <c:pt idx="14996">
                  <c:v>1229.9833333333333</c:v>
                </c:pt>
                <c:pt idx="14997">
                  <c:v>1230.0666666666666</c:v>
                </c:pt>
                <c:pt idx="14998">
                  <c:v>1230.1499999999999</c:v>
                </c:pt>
                <c:pt idx="14999">
                  <c:v>1230.2333333333333</c:v>
                </c:pt>
                <c:pt idx="15000">
                  <c:v>1230.3166666666666</c:v>
                </c:pt>
                <c:pt idx="15001">
                  <c:v>1230.3999999999999</c:v>
                </c:pt>
                <c:pt idx="15002">
                  <c:v>1230.4750000000001</c:v>
                </c:pt>
                <c:pt idx="15003">
                  <c:v>1230.5583333333334</c:v>
                </c:pt>
                <c:pt idx="15004">
                  <c:v>1230.6416666666667</c:v>
                </c:pt>
                <c:pt idx="15005">
                  <c:v>1230.7250000000001</c:v>
                </c:pt>
                <c:pt idx="15006">
                  <c:v>1230.8083333333334</c:v>
                </c:pt>
                <c:pt idx="15007">
                  <c:v>1230.8916666666667</c:v>
                </c:pt>
                <c:pt idx="15008">
                  <c:v>1230.9750000000001</c:v>
                </c:pt>
                <c:pt idx="15009">
                  <c:v>1231.05</c:v>
                </c:pt>
                <c:pt idx="15010">
                  <c:v>1231.1333333333334</c:v>
                </c:pt>
                <c:pt idx="15011">
                  <c:v>1231.2166666666667</c:v>
                </c:pt>
                <c:pt idx="15012">
                  <c:v>1231.3</c:v>
                </c:pt>
                <c:pt idx="15013">
                  <c:v>1231.3833333333334</c:v>
                </c:pt>
                <c:pt idx="15014">
                  <c:v>1231.4666666666667</c:v>
                </c:pt>
                <c:pt idx="15015">
                  <c:v>1231.5416666666667</c:v>
                </c:pt>
                <c:pt idx="15016">
                  <c:v>1231.625</c:v>
                </c:pt>
                <c:pt idx="15017">
                  <c:v>1231.7083333333333</c:v>
                </c:pt>
                <c:pt idx="15018">
                  <c:v>1231.7916666666667</c:v>
                </c:pt>
                <c:pt idx="15019">
                  <c:v>1231.875</c:v>
                </c:pt>
                <c:pt idx="15020">
                  <c:v>1231.9583333333333</c:v>
                </c:pt>
                <c:pt idx="15021">
                  <c:v>1232.0333333333333</c:v>
                </c:pt>
                <c:pt idx="15022">
                  <c:v>1232.1166666666666</c:v>
                </c:pt>
                <c:pt idx="15023">
                  <c:v>1232.2</c:v>
                </c:pt>
                <c:pt idx="15024">
                  <c:v>1232.2833333333333</c:v>
                </c:pt>
                <c:pt idx="15025">
                  <c:v>1232.3666666666666</c:v>
                </c:pt>
                <c:pt idx="15026">
                  <c:v>1232.45</c:v>
                </c:pt>
                <c:pt idx="15027">
                  <c:v>1232.5333333333333</c:v>
                </c:pt>
                <c:pt idx="15028">
                  <c:v>1232.6083333333333</c:v>
                </c:pt>
                <c:pt idx="15029">
                  <c:v>1232.6916666666666</c:v>
                </c:pt>
                <c:pt idx="15030">
                  <c:v>1232.7749999999999</c:v>
                </c:pt>
                <c:pt idx="15031">
                  <c:v>1232.8583333333333</c:v>
                </c:pt>
                <c:pt idx="15032">
                  <c:v>1232.9416666666666</c:v>
                </c:pt>
                <c:pt idx="15033">
                  <c:v>1233.0249999999999</c:v>
                </c:pt>
                <c:pt idx="15034">
                  <c:v>1233.1000000000001</c:v>
                </c:pt>
                <c:pt idx="15035">
                  <c:v>1233.1833333333334</c:v>
                </c:pt>
                <c:pt idx="15036">
                  <c:v>1233.2666666666667</c:v>
                </c:pt>
                <c:pt idx="15037">
                  <c:v>1233.3500000000001</c:v>
                </c:pt>
                <c:pt idx="15038">
                  <c:v>1233.4333333333334</c:v>
                </c:pt>
                <c:pt idx="15039">
                  <c:v>1233.5166666666667</c:v>
                </c:pt>
                <c:pt idx="15040">
                  <c:v>1233.5916666666667</c:v>
                </c:pt>
                <c:pt idx="15041">
                  <c:v>1233.675</c:v>
                </c:pt>
                <c:pt idx="15042">
                  <c:v>1233.7583333333334</c:v>
                </c:pt>
                <c:pt idx="15043">
                  <c:v>1233.8416666666667</c:v>
                </c:pt>
                <c:pt idx="15044">
                  <c:v>1233.925</c:v>
                </c:pt>
                <c:pt idx="15045">
                  <c:v>1234.0083333333334</c:v>
                </c:pt>
                <c:pt idx="15046">
                  <c:v>1234.0916666666667</c:v>
                </c:pt>
                <c:pt idx="15047">
                  <c:v>1234.1666666666667</c:v>
                </c:pt>
                <c:pt idx="15048">
                  <c:v>1234.25</c:v>
                </c:pt>
                <c:pt idx="15049">
                  <c:v>1234.3333333333333</c:v>
                </c:pt>
                <c:pt idx="15050">
                  <c:v>1234.4166666666667</c:v>
                </c:pt>
                <c:pt idx="15051">
                  <c:v>1234.5</c:v>
                </c:pt>
                <c:pt idx="15052">
                  <c:v>1234.5833333333333</c:v>
                </c:pt>
                <c:pt idx="15053">
                  <c:v>1234.6583333333333</c:v>
                </c:pt>
                <c:pt idx="15054">
                  <c:v>1234.7416666666666</c:v>
                </c:pt>
                <c:pt idx="15055">
                  <c:v>1234.825</c:v>
                </c:pt>
                <c:pt idx="15056">
                  <c:v>1234.9083333333333</c:v>
                </c:pt>
                <c:pt idx="15057">
                  <c:v>1234.9916666666666</c:v>
                </c:pt>
                <c:pt idx="15058">
                  <c:v>1235.075</c:v>
                </c:pt>
                <c:pt idx="15059">
                  <c:v>1235.1583333333333</c:v>
                </c:pt>
                <c:pt idx="15060">
                  <c:v>1235.2333333333333</c:v>
                </c:pt>
                <c:pt idx="15061">
                  <c:v>1235.3166666666666</c:v>
                </c:pt>
                <c:pt idx="15062">
                  <c:v>1235.3999999999999</c:v>
                </c:pt>
                <c:pt idx="15063">
                  <c:v>1235.4833333333333</c:v>
                </c:pt>
                <c:pt idx="15064">
                  <c:v>1235.5666666666666</c:v>
                </c:pt>
                <c:pt idx="15065">
                  <c:v>1235.6499999999999</c:v>
                </c:pt>
                <c:pt idx="15066">
                  <c:v>1235.7250000000001</c:v>
                </c:pt>
                <c:pt idx="15067">
                  <c:v>1235.8083333333334</c:v>
                </c:pt>
                <c:pt idx="15068">
                  <c:v>1235.8916666666667</c:v>
                </c:pt>
                <c:pt idx="15069">
                  <c:v>1235.9750000000001</c:v>
                </c:pt>
                <c:pt idx="15070">
                  <c:v>1236.0583333333334</c:v>
                </c:pt>
                <c:pt idx="15071">
                  <c:v>1236.1416666666667</c:v>
                </c:pt>
                <c:pt idx="15072">
                  <c:v>1236.2166666666667</c:v>
                </c:pt>
                <c:pt idx="15073">
                  <c:v>1236.3</c:v>
                </c:pt>
                <c:pt idx="15074">
                  <c:v>1236.3833333333334</c:v>
                </c:pt>
                <c:pt idx="15075">
                  <c:v>1236.4666666666667</c:v>
                </c:pt>
                <c:pt idx="15076">
                  <c:v>1236.55</c:v>
                </c:pt>
                <c:pt idx="15077">
                  <c:v>1236.6333333333334</c:v>
                </c:pt>
                <c:pt idx="15078">
                  <c:v>1236.7166666666667</c:v>
                </c:pt>
                <c:pt idx="15079">
                  <c:v>1236.7916666666667</c:v>
                </c:pt>
                <c:pt idx="15080">
                  <c:v>1236.875</c:v>
                </c:pt>
                <c:pt idx="15081">
                  <c:v>1236.9583333333333</c:v>
                </c:pt>
                <c:pt idx="15082">
                  <c:v>1237.0416666666667</c:v>
                </c:pt>
                <c:pt idx="15083">
                  <c:v>1237.125</c:v>
                </c:pt>
                <c:pt idx="15084">
                  <c:v>1237.2083333333333</c:v>
                </c:pt>
                <c:pt idx="15085">
                  <c:v>1237.2833333333333</c:v>
                </c:pt>
                <c:pt idx="15086">
                  <c:v>1237.3666666666666</c:v>
                </c:pt>
                <c:pt idx="15087">
                  <c:v>1237.45</c:v>
                </c:pt>
                <c:pt idx="15088">
                  <c:v>1237.5333333333333</c:v>
                </c:pt>
                <c:pt idx="15089">
                  <c:v>1237.6166666666666</c:v>
                </c:pt>
                <c:pt idx="15090">
                  <c:v>1237.7</c:v>
                </c:pt>
                <c:pt idx="15091">
                  <c:v>1237.7749999999999</c:v>
                </c:pt>
                <c:pt idx="15092">
                  <c:v>1237.8583333333333</c:v>
                </c:pt>
                <c:pt idx="15093">
                  <c:v>1237.9416666666666</c:v>
                </c:pt>
                <c:pt idx="15094">
                  <c:v>1238.0249999999999</c:v>
                </c:pt>
                <c:pt idx="15095">
                  <c:v>1238.1083333333333</c:v>
                </c:pt>
                <c:pt idx="15096">
                  <c:v>1238.1916666666666</c:v>
                </c:pt>
                <c:pt idx="15097">
                  <c:v>1238.2749999999999</c:v>
                </c:pt>
                <c:pt idx="15098">
                  <c:v>1238.3500000000001</c:v>
                </c:pt>
                <c:pt idx="15099">
                  <c:v>1238.4333333333334</c:v>
                </c:pt>
                <c:pt idx="15100">
                  <c:v>1238.5166666666667</c:v>
                </c:pt>
                <c:pt idx="15101">
                  <c:v>1238.6000000000001</c:v>
                </c:pt>
                <c:pt idx="15102">
                  <c:v>1238.6833333333334</c:v>
                </c:pt>
                <c:pt idx="15103">
                  <c:v>1238.7666666666667</c:v>
                </c:pt>
                <c:pt idx="15104">
                  <c:v>1238.8416666666667</c:v>
                </c:pt>
                <c:pt idx="15105">
                  <c:v>1238.925</c:v>
                </c:pt>
                <c:pt idx="15106">
                  <c:v>1239.0083333333334</c:v>
                </c:pt>
                <c:pt idx="15107">
                  <c:v>1239.0916666666667</c:v>
                </c:pt>
                <c:pt idx="15108">
                  <c:v>1239.175</c:v>
                </c:pt>
                <c:pt idx="15109">
                  <c:v>1239.2583333333334</c:v>
                </c:pt>
                <c:pt idx="15110">
                  <c:v>1239.3333333333333</c:v>
                </c:pt>
                <c:pt idx="15111">
                  <c:v>1239.4166666666667</c:v>
                </c:pt>
                <c:pt idx="15112">
                  <c:v>1239.5</c:v>
                </c:pt>
                <c:pt idx="15113">
                  <c:v>1239.5833333333333</c:v>
                </c:pt>
                <c:pt idx="15114">
                  <c:v>1239.6666666666667</c:v>
                </c:pt>
                <c:pt idx="15115">
                  <c:v>1239.75</c:v>
                </c:pt>
                <c:pt idx="15116">
                  <c:v>1239.8333333333333</c:v>
                </c:pt>
                <c:pt idx="15117">
                  <c:v>1239.9083333333333</c:v>
                </c:pt>
                <c:pt idx="15118">
                  <c:v>1239.9916666666666</c:v>
                </c:pt>
                <c:pt idx="15119">
                  <c:v>1240.075</c:v>
                </c:pt>
                <c:pt idx="15120">
                  <c:v>1240.1583333333333</c:v>
                </c:pt>
                <c:pt idx="15121">
                  <c:v>1240.2416666666666</c:v>
                </c:pt>
                <c:pt idx="15122">
                  <c:v>1240.325</c:v>
                </c:pt>
                <c:pt idx="15123">
                  <c:v>1240.3999999999999</c:v>
                </c:pt>
                <c:pt idx="15124">
                  <c:v>1240.4833333333333</c:v>
                </c:pt>
                <c:pt idx="15125">
                  <c:v>1240.5666666666666</c:v>
                </c:pt>
                <c:pt idx="15126">
                  <c:v>1240.6499999999999</c:v>
                </c:pt>
                <c:pt idx="15127">
                  <c:v>1240.7333333333333</c:v>
                </c:pt>
                <c:pt idx="15128">
                  <c:v>1240.8166666666666</c:v>
                </c:pt>
                <c:pt idx="15129">
                  <c:v>1240.8916666666667</c:v>
                </c:pt>
                <c:pt idx="15130">
                  <c:v>1240.9750000000001</c:v>
                </c:pt>
                <c:pt idx="15131">
                  <c:v>1241.0583333333334</c:v>
                </c:pt>
                <c:pt idx="15132">
                  <c:v>1241.1416666666667</c:v>
                </c:pt>
                <c:pt idx="15133">
                  <c:v>1241.2250000000001</c:v>
                </c:pt>
                <c:pt idx="15134">
                  <c:v>1241.3083333333334</c:v>
                </c:pt>
                <c:pt idx="15135">
                  <c:v>1241.3916666666667</c:v>
                </c:pt>
                <c:pt idx="15136">
                  <c:v>1241.4666666666667</c:v>
                </c:pt>
                <c:pt idx="15137">
                  <c:v>1241.55</c:v>
                </c:pt>
                <c:pt idx="15138">
                  <c:v>1241.6333333333334</c:v>
                </c:pt>
                <c:pt idx="15139">
                  <c:v>1241.7166666666667</c:v>
                </c:pt>
                <c:pt idx="15140">
                  <c:v>1241.8</c:v>
                </c:pt>
                <c:pt idx="15141">
                  <c:v>1241.8833333333334</c:v>
                </c:pt>
                <c:pt idx="15142">
                  <c:v>1241.9583333333333</c:v>
                </c:pt>
                <c:pt idx="15143">
                  <c:v>1242.0416666666667</c:v>
                </c:pt>
                <c:pt idx="15144">
                  <c:v>1242.125</c:v>
                </c:pt>
                <c:pt idx="15145">
                  <c:v>1242.2083333333333</c:v>
                </c:pt>
                <c:pt idx="15146">
                  <c:v>1242.2916666666667</c:v>
                </c:pt>
                <c:pt idx="15147">
                  <c:v>1242.375</c:v>
                </c:pt>
                <c:pt idx="15148">
                  <c:v>1242.45</c:v>
                </c:pt>
                <c:pt idx="15149">
                  <c:v>1242.5333333333333</c:v>
                </c:pt>
                <c:pt idx="15150">
                  <c:v>1242.6166666666666</c:v>
                </c:pt>
                <c:pt idx="15151">
                  <c:v>1242.7</c:v>
                </c:pt>
                <c:pt idx="15152">
                  <c:v>1242.7833333333333</c:v>
                </c:pt>
                <c:pt idx="15153">
                  <c:v>1242.8666666666666</c:v>
                </c:pt>
                <c:pt idx="15154">
                  <c:v>1242.95</c:v>
                </c:pt>
                <c:pt idx="15155">
                  <c:v>1243.0249999999999</c:v>
                </c:pt>
                <c:pt idx="15156">
                  <c:v>1243.1083333333333</c:v>
                </c:pt>
                <c:pt idx="15157">
                  <c:v>1243.1916666666666</c:v>
                </c:pt>
                <c:pt idx="15158">
                  <c:v>1243.2749999999999</c:v>
                </c:pt>
                <c:pt idx="15159">
                  <c:v>1243.3583333333333</c:v>
                </c:pt>
                <c:pt idx="15160">
                  <c:v>1243.4416666666666</c:v>
                </c:pt>
                <c:pt idx="15161">
                  <c:v>1243.5166666666667</c:v>
                </c:pt>
                <c:pt idx="15162">
                  <c:v>1243.6000000000001</c:v>
                </c:pt>
                <c:pt idx="15163">
                  <c:v>1243.6833333333334</c:v>
                </c:pt>
                <c:pt idx="15164">
                  <c:v>1243.7666666666667</c:v>
                </c:pt>
                <c:pt idx="15165">
                  <c:v>1243.8500000000001</c:v>
                </c:pt>
                <c:pt idx="15166">
                  <c:v>1243.9333333333334</c:v>
                </c:pt>
                <c:pt idx="15167">
                  <c:v>1244.0083333333334</c:v>
                </c:pt>
                <c:pt idx="15168">
                  <c:v>1244.0916666666667</c:v>
                </c:pt>
                <c:pt idx="15169">
                  <c:v>1244.175</c:v>
                </c:pt>
                <c:pt idx="15170">
                  <c:v>1244.2583333333334</c:v>
                </c:pt>
                <c:pt idx="15171">
                  <c:v>1244.3416666666667</c:v>
                </c:pt>
                <c:pt idx="15172">
                  <c:v>1244.425</c:v>
                </c:pt>
                <c:pt idx="15173">
                  <c:v>1244.5083333333334</c:v>
                </c:pt>
                <c:pt idx="15174">
                  <c:v>1244.5833333333333</c:v>
                </c:pt>
                <c:pt idx="15175">
                  <c:v>1244.6666666666667</c:v>
                </c:pt>
                <c:pt idx="15176">
                  <c:v>1244.75</c:v>
                </c:pt>
                <c:pt idx="15177">
                  <c:v>1244.8333333333333</c:v>
                </c:pt>
                <c:pt idx="15178">
                  <c:v>1244.9166666666667</c:v>
                </c:pt>
                <c:pt idx="15179">
                  <c:v>1245</c:v>
                </c:pt>
                <c:pt idx="15180">
                  <c:v>1245.075</c:v>
                </c:pt>
                <c:pt idx="15181">
                  <c:v>1245.1583333333333</c:v>
                </c:pt>
                <c:pt idx="15182">
                  <c:v>1245.2416666666666</c:v>
                </c:pt>
                <c:pt idx="15183">
                  <c:v>1245.325</c:v>
                </c:pt>
                <c:pt idx="15184">
                  <c:v>1245.4083333333333</c:v>
                </c:pt>
                <c:pt idx="15185">
                  <c:v>1245.4916666666666</c:v>
                </c:pt>
                <c:pt idx="15186">
                  <c:v>1245.575</c:v>
                </c:pt>
                <c:pt idx="15187">
                  <c:v>1245.6499999999999</c:v>
                </c:pt>
                <c:pt idx="15188">
                  <c:v>1245.7333333333333</c:v>
                </c:pt>
                <c:pt idx="15189">
                  <c:v>1245.8166666666666</c:v>
                </c:pt>
                <c:pt idx="15190">
                  <c:v>1245.8999999999999</c:v>
                </c:pt>
                <c:pt idx="15191">
                  <c:v>1245.9833333333333</c:v>
                </c:pt>
                <c:pt idx="15192">
                  <c:v>1246.0666666666666</c:v>
                </c:pt>
                <c:pt idx="15193">
                  <c:v>1246.1416666666667</c:v>
                </c:pt>
                <c:pt idx="15194">
                  <c:v>1246.2250000000001</c:v>
                </c:pt>
                <c:pt idx="15195">
                  <c:v>1246.3083333333334</c:v>
                </c:pt>
                <c:pt idx="15196">
                  <c:v>1246.3916666666667</c:v>
                </c:pt>
                <c:pt idx="15197">
                  <c:v>1246.4750000000001</c:v>
                </c:pt>
                <c:pt idx="15198">
                  <c:v>1246.5583333333334</c:v>
                </c:pt>
                <c:pt idx="15199">
                  <c:v>1246.6333333333334</c:v>
                </c:pt>
                <c:pt idx="15200">
                  <c:v>1246.7166666666667</c:v>
                </c:pt>
                <c:pt idx="15201">
                  <c:v>1246.8</c:v>
                </c:pt>
                <c:pt idx="15202">
                  <c:v>1246.8833333333334</c:v>
                </c:pt>
                <c:pt idx="15203">
                  <c:v>1246.9666666666667</c:v>
                </c:pt>
                <c:pt idx="15204">
                  <c:v>1247.05</c:v>
                </c:pt>
                <c:pt idx="15205">
                  <c:v>1247.1333333333334</c:v>
                </c:pt>
                <c:pt idx="15206">
                  <c:v>1247.2083333333333</c:v>
                </c:pt>
                <c:pt idx="15207">
                  <c:v>1247.2916666666667</c:v>
                </c:pt>
                <c:pt idx="15208">
                  <c:v>1247.375</c:v>
                </c:pt>
                <c:pt idx="15209">
                  <c:v>1247.4583333333333</c:v>
                </c:pt>
                <c:pt idx="15210">
                  <c:v>1247.5416666666667</c:v>
                </c:pt>
                <c:pt idx="15211">
                  <c:v>1247.625</c:v>
                </c:pt>
                <c:pt idx="15212">
                  <c:v>1247.7</c:v>
                </c:pt>
                <c:pt idx="15213">
                  <c:v>1247.7833333333333</c:v>
                </c:pt>
                <c:pt idx="15214">
                  <c:v>1247.8666666666666</c:v>
                </c:pt>
                <c:pt idx="15215">
                  <c:v>1247.95</c:v>
                </c:pt>
                <c:pt idx="15216">
                  <c:v>1248.0333333333333</c:v>
                </c:pt>
                <c:pt idx="15217">
                  <c:v>1248.1166666666666</c:v>
                </c:pt>
                <c:pt idx="15218">
                  <c:v>1248.1916666666666</c:v>
                </c:pt>
                <c:pt idx="15219">
                  <c:v>1248.2749999999999</c:v>
                </c:pt>
                <c:pt idx="15220">
                  <c:v>1248.3583333333333</c:v>
                </c:pt>
                <c:pt idx="15221">
                  <c:v>1248.4416666666666</c:v>
                </c:pt>
                <c:pt idx="15222">
                  <c:v>1248.5249999999999</c:v>
                </c:pt>
                <c:pt idx="15223">
                  <c:v>1248.6083333333333</c:v>
                </c:pt>
                <c:pt idx="15224">
                  <c:v>1248.6916666666666</c:v>
                </c:pt>
                <c:pt idx="15225">
                  <c:v>1248.7666666666667</c:v>
                </c:pt>
                <c:pt idx="15226">
                  <c:v>1248.8500000000001</c:v>
                </c:pt>
                <c:pt idx="15227">
                  <c:v>1248.9333333333334</c:v>
                </c:pt>
                <c:pt idx="15228">
                  <c:v>1249.0166666666667</c:v>
                </c:pt>
                <c:pt idx="15229">
                  <c:v>1249.1000000000001</c:v>
                </c:pt>
                <c:pt idx="15230">
                  <c:v>1249.1833333333334</c:v>
                </c:pt>
                <c:pt idx="15231">
                  <c:v>1249.2583333333334</c:v>
                </c:pt>
                <c:pt idx="15232">
                  <c:v>1249.3416666666667</c:v>
                </c:pt>
                <c:pt idx="15233">
                  <c:v>1249.425</c:v>
                </c:pt>
                <c:pt idx="15234">
                  <c:v>1249.5083333333334</c:v>
                </c:pt>
                <c:pt idx="15235">
                  <c:v>1249.5916666666667</c:v>
                </c:pt>
                <c:pt idx="15236">
                  <c:v>1249.675</c:v>
                </c:pt>
                <c:pt idx="15237">
                  <c:v>1249.75</c:v>
                </c:pt>
                <c:pt idx="15238">
                  <c:v>1249.8333333333333</c:v>
                </c:pt>
                <c:pt idx="15239">
                  <c:v>1249.9166666666667</c:v>
                </c:pt>
                <c:pt idx="15240">
                  <c:v>1250</c:v>
                </c:pt>
                <c:pt idx="15241">
                  <c:v>1250.0833333333333</c:v>
                </c:pt>
                <c:pt idx="15242">
                  <c:v>1250.1666666666667</c:v>
                </c:pt>
                <c:pt idx="15243">
                  <c:v>1250.25</c:v>
                </c:pt>
                <c:pt idx="15244">
                  <c:v>1250.325</c:v>
                </c:pt>
                <c:pt idx="15245">
                  <c:v>1250.4083333333333</c:v>
                </c:pt>
                <c:pt idx="15246">
                  <c:v>1250.4916666666666</c:v>
                </c:pt>
                <c:pt idx="15247">
                  <c:v>1250.575</c:v>
                </c:pt>
                <c:pt idx="15248">
                  <c:v>1250.6583333333333</c:v>
                </c:pt>
                <c:pt idx="15249">
                  <c:v>1250.7416666666666</c:v>
                </c:pt>
                <c:pt idx="15250">
                  <c:v>1250.8166666666666</c:v>
                </c:pt>
                <c:pt idx="15251">
                  <c:v>1250.8999999999999</c:v>
                </c:pt>
                <c:pt idx="15252">
                  <c:v>1250.9833333333333</c:v>
                </c:pt>
                <c:pt idx="15253">
                  <c:v>1251.0666666666666</c:v>
                </c:pt>
                <c:pt idx="15254">
                  <c:v>1251.1499999999999</c:v>
                </c:pt>
                <c:pt idx="15255">
                  <c:v>1251.2333333333333</c:v>
                </c:pt>
                <c:pt idx="15256">
                  <c:v>1251.3083333333334</c:v>
                </c:pt>
                <c:pt idx="15257">
                  <c:v>1251.3916666666667</c:v>
                </c:pt>
                <c:pt idx="15258">
                  <c:v>1251.4750000000001</c:v>
                </c:pt>
                <c:pt idx="15259">
                  <c:v>1251.5583333333334</c:v>
                </c:pt>
                <c:pt idx="15260">
                  <c:v>1251.6416666666667</c:v>
                </c:pt>
                <c:pt idx="15261">
                  <c:v>1251.7250000000001</c:v>
                </c:pt>
                <c:pt idx="15262">
                  <c:v>1251.8083333333334</c:v>
                </c:pt>
                <c:pt idx="15263">
                  <c:v>1251.8833333333334</c:v>
                </c:pt>
                <c:pt idx="15264">
                  <c:v>1251.9666666666667</c:v>
                </c:pt>
                <c:pt idx="15265">
                  <c:v>1252.05</c:v>
                </c:pt>
                <c:pt idx="15266">
                  <c:v>1252.1333333333334</c:v>
                </c:pt>
                <c:pt idx="15267">
                  <c:v>1252.2166666666667</c:v>
                </c:pt>
                <c:pt idx="15268">
                  <c:v>1252.3</c:v>
                </c:pt>
                <c:pt idx="15269">
                  <c:v>1252.375</c:v>
                </c:pt>
                <c:pt idx="15270">
                  <c:v>1252.4583333333333</c:v>
                </c:pt>
                <c:pt idx="15271">
                  <c:v>1252.5416666666667</c:v>
                </c:pt>
                <c:pt idx="15272">
                  <c:v>1252.625</c:v>
                </c:pt>
                <c:pt idx="15273">
                  <c:v>1252.7083333333333</c:v>
                </c:pt>
                <c:pt idx="15274">
                  <c:v>1252.7916666666667</c:v>
                </c:pt>
                <c:pt idx="15275">
                  <c:v>1252.8666666666666</c:v>
                </c:pt>
                <c:pt idx="15276">
                  <c:v>1252.95</c:v>
                </c:pt>
                <c:pt idx="15277">
                  <c:v>1253.0333333333333</c:v>
                </c:pt>
                <c:pt idx="15278">
                  <c:v>1253.1166666666666</c:v>
                </c:pt>
                <c:pt idx="15279">
                  <c:v>1253.2</c:v>
                </c:pt>
                <c:pt idx="15280">
                  <c:v>1253.2833333333333</c:v>
                </c:pt>
                <c:pt idx="15281">
                  <c:v>1253.3666666666666</c:v>
                </c:pt>
                <c:pt idx="15282">
                  <c:v>1253.4416666666666</c:v>
                </c:pt>
                <c:pt idx="15283">
                  <c:v>1253.5249999999999</c:v>
                </c:pt>
                <c:pt idx="15284">
                  <c:v>1253.6083333333333</c:v>
                </c:pt>
                <c:pt idx="15285">
                  <c:v>1253.6916666666666</c:v>
                </c:pt>
                <c:pt idx="15286">
                  <c:v>1253.7749999999999</c:v>
                </c:pt>
                <c:pt idx="15287">
                  <c:v>1253.8583333333333</c:v>
                </c:pt>
                <c:pt idx="15288">
                  <c:v>1253.9333333333334</c:v>
                </c:pt>
                <c:pt idx="15289">
                  <c:v>1254.0166666666667</c:v>
                </c:pt>
                <c:pt idx="15290">
                  <c:v>1254.1000000000001</c:v>
                </c:pt>
                <c:pt idx="15291">
                  <c:v>1254.1833333333334</c:v>
                </c:pt>
                <c:pt idx="15292">
                  <c:v>1254.2666666666667</c:v>
                </c:pt>
                <c:pt idx="15293">
                  <c:v>1254.3500000000001</c:v>
                </c:pt>
                <c:pt idx="15294">
                  <c:v>1254.425</c:v>
                </c:pt>
                <c:pt idx="15295">
                  <c:v>1254.5083333333334</c:v>
                </c:pt>
                <c:pt idx="15296">
                  <c:v>1254.5916666666667</c:v>
                </c:pt>
                <c:pt idx="15297">
                  <c:v>1254.675</c:v>
                </c:pt>
                <c:pt idx="15298">
                  <c:v>1254.7583333333334</c:v>
                </c:pt>
                <c:pt idx="15299">
                  <c:v>1254.8416666666667</c:v>
                </c:pt>
                <c:pt idx="15300">
                  <c:v>1254.925</c:v>
                </c:pt>
                <c:pt idx="15301">
                  <c:v>1255</c:v>
                </c:pt>
                <c:pt idx="15302">
                  <c:v>1255.0833333333333</c:v>
                </c:pt>
                <c:pt idx="15303">
                  <c:v>1255.1666666666667</c:v>
                </c:pt>
                <c:pt idx="15304">
                  <c:v>1255.25</c:v>
                </c:pt>
                <c:pt idx="15305">
                  <c:v>1255.3333333333333</c:v>
                </c:pt>
                <c:pt idx="15306">
                  <c:v>1255.4166666666667</c:v>
                </c:pt>
                <c:pt idx="15307">
                  <c:v>1255.4916666666666</c:v>
                </c:pt>
                <c:pt idx="15308">
                  <c:v>1255.575</c:v>
                </c:pt>
                <c:pt idx="15309">
                  <c:v>1255.6583333333333</c:v>
                </c:pt>
                <c:pt idx="15310">
                  <c:v>1255.7416666666666</c:v>
                </c:pt>
                <c:pt idx="15311">
                  <c:v>1255.825</c:v>
                </c:pt>
                <c:pt idx="15312">
                  <c:v>1255.9083333333333</c:v>
                </c:pt>
                <c:pt idx="15313">
                  <c:v>1255.9916666666666</c:v>
                </c:pt>
                <c:pt idx="15314">
                  <c:v>1256.0666666666666</c:v>
                </c:pt>
                <c:pt idx="15315">
                  <c:v>1256.1499999999999</c:v>
                </c:pt>
                <c:pt idx="15316">
                  <c:v>1256.2333333333333</c:v>
                </c:pt>
                <c:pt idx="15317">
                  <c:v>1256.3166666666666</c:v>
                </c:pt>
                <c:pt idx="15318">
                  <c:v>1256.3999999999999</c:v>
                </c:pt>
                <c:pt idx="15319">
                  <c:v>1256.4833333333333</c:v>
                </c:pt>
                <c:pt idx="15320">
                  <c:v>1256.5583333333334</c:v>
                </c:pt>
                <c:pt idx="15321">
                  <c:v>1256.6416666666667</c:v>
                </c:pt>
                <c:pt idx="15322">
                  <c:v>1256.7250000000001</c:v>
                </c:pt>
                <c:pt idx="15323">
                  <c:v>1256.8083333333334</c:v>
                </c:pt>
                <c:pt idx="15324">
                  <c:v>1256.8916666666667</c:v>
                </c:pt>
                <c:pt idx="15325">
                  <c:v>1256.9750000000001</c:v>
                </c:pt>
                <c:pt idx="15326">
                  <c:v>1257.05</c:v>
                </c:pt>
                <c:pt idx="15327">
                  <c:v>1257.1333333333334</c:v>
                </c:pt>
                <c:pt idx="15328">
                  <c:v>1257.2166666666667</c:v>
                </c:pt>
                <c:pt idx="15329">
                  <c:v>1257.3</c:v>
                </c:pt>
                <c:pt idx="15330">
                  <c:v>1257.3833333333334</c:v>
                </c:pt>
                <c:pt idx="15331">
                  <c:v>1257.4666666666667</c:v>
                </c:pt>
                <c:pt idx="15332">
                  <c:v>1257.55</c:v>
                </c:pt>
                <c:pt idx="15333">
                  <c:v>1257.625</c:v>
                </c:pt>
                <c:pt idx="15334">
                  <c:v>1257.7083333333333</c:v>
                </c:pt>
                <c:pt idx="15335">
                  <c:v>1257.7916666666667</c:v>
                </c:pt>
                <c:pt idx="15336">
                  <c:v>1257.875</c:v>
                </c:pt>
                <c:pt idx="15337">
                  <c:v>1257.9583333333333</c:v>
                </c:pt>
                <c:pt idx="15338">
                  <c:v>1258.0416666666667</c:v>
                </c:pt>
                <c:pt idx="15339">
                  <c:v>1258.1166666666666</c:v>
                </c:pt>
                <c:pt idx="15340">
                  <c:v>1258.2</c:v>
                </c:pt>
                <c:pt idx="15341">
                  <c:v>1258.2833333333333</c:v>
                </c:pt>
                <c:pt idx="15342">
                  <c:v>1258.3666666666666</c:v>
                </c:pt>
                <c:pt idx="15343">
                  <c:v>1258.45</c:v>
                </c:pt>
                <c:pt idx="15344">
                  <c:v>1258.5333333333333</c:v>
                </c:pt>
                <c:pt idx="15345">
                  <c:v>1258.6083333333333</c:v>
                </c:pt>
                <c:pt idx="15346">
                  <c:v>1258.6916666666666</c:v>
                </c:pt>
                <c:pt idx="15347">
                  <c:v>1258.7749999999999</c:v>
                </c:pt>
                <c:pt idx="15348">
                  <c:v>1258.8583333333333</c:v>
                </c:pt>
                <c:pt idx="15349">
                  <c:v>1258.9416666666666</c:v>
                </c:pt>
                <c:pt idx="15350">
                  <c:v>1259.0249999999999</c:v>
                </c:pt>
                <c:pt idx="15351">
                  <c:v>1259.1083333333333</c:v>
                </c:pt>
                <c:pt idx="15352">
                  <c:v>1259.1833333333334</c:v>
                </c:pt>
                <c:pt idx="15353">
                  <c:v>1259.2666666666667</c:v>
                </c:pt>
                <c:pt idx="15354">
                  <c:v>1259.3500000000001</c:v>
                </c:pt>
                <c:pt idx="15355">
                  <c:v>1259.4333333333334</c:v>
                </c:pt>
                <c:pt idx="15356">
                  <c:v>1259.5166666666667</c:v>
                </c:pt>
                <c:pt idx="15357">
                  <c:v>1259.6000000000001</c:v>
                </c:pt>
                <c:pt idx="15358">
                  <c:v>1259.675</c:v>
                </c:pt>
                <c:pt idx="15359">
                  <c:v>1259.7583333333334</c:v>
                </c:pt>
                <c:pt idx="15360">
                  <c:v>1259.8416666666667</c:v>
                </c:pt>
                <c:pt idx="15361">
                  <c:v>1259.925</c:v>
                </c:pt>
                <c:pt idx="15362">
                  <c:v>1260.0083333333334</c:v>
                </c:pt>
                <c:pt idx="15363">
                  <c:v>1260.0916666666667</c:v>
                </c:pt>
                <c:pt idx="15364">
                  <c:v>1260.1666666666667</c:v>
                </c:pt>
                <c:pt idx="15365">
                  <c:v>1260.25</c:v>
                </c:pt>
                <c:pt idx="15366">
                  <c:v>1260.3333333333333</c:v>
                </c:pt>
                <c:pt idx="15367">
                  <c:v>1260.4166666666667</c:v>
                </c:pt>
                <c:pt idx="15368">
                  <c:v>1260.5</c:v>
                </c:pt>
                <c:pt idx="15369">
                  <c:v>1260.5833333333333</c:v>
                </c:pt>
                <c:pt idx="15370">
                  <c:v>1260.6666666666667</c:v>
                </c:pt>
                <c:pt idx="15371">
                  <c:v>1260.7416666666666</c:v>
                </c:pt>
                <c:pt idx="15372">
                  <c:v>1260.825</c:v>
                </c:pt>
                <c:pt idx="15373">
                  <c:v>1260.9083333333333</c:v>
                </c:pt>
                <c:pt idx="15374">
                  <c:v>1260.9916666666666</c:v>
                </c:pt>
                <c:pt idx="15375">
                  <c:v>1261.075</c:v>
                </c:pt>
                <c:pt idx="15376">
                  <c:v>1261.1583333333333</c:v>
                </c:pt>
                <c:pt idx="15377">
                  <c:v>1261.2333333333333</c:v>
                </c:pt>
                <c:pt idx="15378">
                  <c:v>1261.3166666666666</c:v>
                </c:pt>
                <c:pt idx="15379">
                  <c:v>1261.3999999999999</c:v>
                </c:pt>
                <c:pt idx="15380">
                  <c:v>1261.4833333333333</c:v>
                </c:pt>
                <c:pt idx="15381">
                  <c:v>1261.5666666666666</c:v>
                </c:pt>
                <c:pt idx="15382">
                  <c:v>1261.6499999999999</c:v>
                </c:pt>
                <c:pt idx="15383">
                  <c:v>1261.7250000000001</c:v>
                </c:pt>
                <c:pt idx="15384">
                  <c:v>1261.8083333333334</c:v>
                </c:pt>
                <c:pt idx="15385">
                  <c:v>1261.8916666666667</c:v>
                </c:pt>
                <c:pt idx="15386">
                  <c:v>1261.9750000000001</c:v>
                </c:pt>
                <c:pt idx="15387">
                  <c:v>1262.0583333333334</c:v>
                </c:pt>
                <c:pt idx="15388">
                  <c:v>1262.1416666666667</c:v>
                </c:pt>
                <c:pt idx="15389">
                  <c:v>1262.2250000000001</c:v>
                </c:pt>
                <c:pt idx="15390">
                  <c:v>1262.3</c:v>
                </c:pt>
                <c:pt idx="15391">
                  <c:v>1262.3833333333334</c:v>
                </c:pt>
                <c:pt idx="15392">
                  <c:v>1262.4666666666667</c:v>
                </c:pt>
                <c:pt idx="15393">
                  <c:v>1262.55</c:v>
                </c:pt>
                <c:pt idx="15394">
                  <c:v>1262.6333333333334</c:v>
                </c:pt>
                <c:pt idx="15395">
                  <c:v>1262.7166666666667</c:v>
                </c:pt>
                <c:pt idx="15396">
                  <c:v>1262.7916666666667</c:v>
                </c:pt>
                <c:pt idx="15397">
                  <c:v>1262.875</c:v>
                </c:pt>
                <c:pt idx="15398">
                  <c:v>1262.9583333333333</c:v>
                </c:pt>
                <c:pt idx="15399">
                  <c:v>1263.0416666666667</c:v>
                </c:pt>
                <c:pt idx="15400">
                  <c:v>1263.125</c:v>
                </c:pt>
                <c:pt idx="15401">
                  <c:v>1263.2083333333333</c:v>
                </c:pt>
                <c:pt idx="15402">
                  <c:v>1263.2833333333333</c:v>
                </c:pt>
                <c:pt idx="15403">
                  <c:v>1263.3666666666666</c:v>
                </c:pt>
                <c:pt idx="15404">
                  <c:v>1263.45</c:v>
                </c:pt>
                <c:pt idx="15405">
                  <c:v>1263.5333333333333</c:v>
                </c:pt>
                <c:pt idx="15406">
                  <c:v>1263.6166666666666</c:v>
                </c:pt>
                <c:pt idx="15407">
                  <c:v>1263.7</c:v>
                </c:pt>
                <c:pt idx="15408">
                  <c:v>1263.7833333333333</c:v>
                </c:pt>
                <c:pt idx="15409">
                  <c:v>1263.8583333333333</c:v>
                </c:pt>
                <c:pt idx="15410">
                  <c:v>1263.9416666666666</c:v>
                </c:pt>
                <c:pt idx="15411">
                  <c:v>1264.0249999999999</c:v>
                </c:pt>
                <c:pt idx="15412">
                  <c:v>1264.1083333333333</c:v>
                </c:pt>
                <c:pt idx="15413">
                  <c:v>1264.1916666666666</c:v>
                </c:pt>
                <c:pt idx="15414">
                  <c:v>1264.2749999999999</c:v>
                </c:pt>
                <c:pt idx="15415">
                  <c:v>1264.3500000000001</c:v>
                </c:pt>
                <c:pt idx="15416">
                  <c:v>1264.4333333333334</c:v>
                </c:pt>
                <c:pt idx="15417">
                  <c:v>1264.5166666666667</c:v>
                </c:pt>
                <c:pt idx="15418">
                  <c:v>1264.6000000000001</c:v>
                </c:pt>
                <c:pt idx="15419">
                  <c:v>1264.6833333333334</c:v>
                </c:pt>
                <c:pt idx="15420">
                  <c:v>1264.7666666666667</c:v>
                </c:pt>
                <c:pt idx="15421">
                  <c:v>1264.8416666666667</c:v>
                </c:pt>
                <c:pt idx="15422">
                  <c:v>1264.925</c:v>
                </c:pt>
                <c:pt idx="15423">
                  <c:v>1265.0083333333334</c:v>
                </c:pt>
                <c:pt idx="15424">
                  <c:v>1265.0916666666667</c:v>
                </c:pt>
                <c:pt idx="15425">
                  <c:v>1265.175</c:v>
                </c:pt>
                <c:pt idx="15426">
                  <c:v>1265.2583333333334</c:v>
                </c:pt>
                <c:pt idx="15427">
                  <c:v>1265.3416666666667</c:v>
                </c:pt>
                <c:pt idx="15428">
                  <c:v>1265.4166666666667</c:v>
                </c:pt>
                <c:pt idx="15429">
                  <c:v>1265.5</c:v>
                </c:pt>
                <c:pt idx="15430">
                  <c:v>1265.5833333333333</c:v>
                </c:pt>
                <c:pt idx="15431">
                  <c:v>1265.6666666666667</c:v>
                </c:pt>
                <c:pt idx="15432">
                  <c:v>1265.75</c:v>
                </c:pt>
                <c:pt idx="15433">
                  <c:v>1265.8333333333333</c:v>
                </c:pt>
                <c:pt idx="15434">
                  <c:v>1265.9083333333333</c:v>
                </c:pt>
                <c:pt idx="15435">
                  <c:v>1265.9916666666666</c:v>
                </c:pt>
                <c:pt idx="15436">
                  <c:v>1266.075</c:v>
                </c:pt>
                <c:pt idx="15437">
                  <c:v>1266.1583333333333</c:v>
                </c:pt>
                <c:pt idx="15438">
                  <c:v>1266.2416666666666</c:v>
                </c:pt>
                <c:pt idx="15439">
                  <c:v>1266.325</c:v>
                </c:pt>
                <c:pt idx="15440">
                  <c:v>1266.4083333333333</c:v>
                </c:pt>
                <c:pt idx="15441">
                  <c:v>1266.4833333333333</c:v>
                </c:pt>
                <c:pt idx="15442">
                  <c:v>1266.5666666666666</c:v>
                </c:pt>
                <c:pt idx="15443">
                  <c:v>1266.6499999999999</c:v>
                </c:pt>
                <c:pt idx="15444">
                  <c:v>1266.7333333333333</c:v>
                </c:pt>
                <c:pt idx="15445">
                  <c:v>1266.8166666666666</c:v>
                </c:pt>
                <c:pt idx="15446">
                  <c:v>1266.8999999999999</c:v>
                </c:pt>
                <c:pt idx="15447">
                  <c:v>1266.9750000000001</c:v>
                </c:pt>
                <c:pt idx="15448">
                  <c:v>1267.0583333333334</c:v>
                </c:pt>
                <c:pt idx="15449">
                  <c:v>1267.1416666666667</c:v>
                </c:pt>
                <c:pt idx="15450">
                  <c:v>1267.2250000000001</c:v>
                </c:pt>
                <c:pt idx="15451">
                  <c:v>1267.3083333333334</c:v>
                </c:pt>
                <c:pt idx="15452">
                  <c:v>1267.3916666666667</c:v>
                </c:pt>
                <c:pt idx="15453">
                  <c:v>1267.4666666666667</c:v>
                </c:pt>
                <c:pt idx="15454">
                  <c:v>1267.55</c:v>
                </c:pt>
                <c:pt idx="15455">
                  <c:v>1267.6333333333334</c:v>
                </c:pt>
                <c:pt idx="15456">
                  <c:v>1267.7166666666667</c:v>
                </c:pt>
                <c:pt idx="15457">
                  <c:v>1267.8</c:v>
                </c:pt>
                <c:pt idx="15458">
                  <c:v>1267.8833333333334</c:v>
                </c:pt>
                <c:pt idx="15459">
                  <c:v>1267.9666666666667</c:v>
                </c:pt>
                <c:pt idx="15460">
                  <c:v>1268.0416666666667</c:v>
                </c:pt>
                <c:pt idx="15461">
                  <c:v>1268.125</c:v>
                </c:pt>
                <c:pt idx="15462">
                  <c:v>1268.2083333333333</c:v>
                </c:pt>
                <c:pt idx="15463">
                  <c:v>1268.2916666666667</c:v>
                </c:pt>
                <c:pt idx="15464">
                  <c:v>1268.375</c:v>
                </c:pt>
                <c:pt idx="15465">
                  <c:v>1268.4583333333333</c:v>
                </c:pt>
                <c:pt idx="15466">
                  <c:v>1268.5333333333333</c:v>
                </c:pt>
                <c:pt idx="15467">
                  <c:v>1268.6166666666666</c:v>
                </c:pt>
                <c:pt idx="15468">
                  <c:v>1268.7</c:v>
                </c:pt>
                <c:pt idx="15469">
                  <c:v>1268.7833333333333</c:v>
                </c:pt>
                <c:pt idx="15470">
                  <c:v>1268.8666666666666</c:v>
                </c:pt>
                <c:pt idx="15471">
                  <c:v>1268.95</c:v>
                </c:pt>
                <c:pt idx="15472">
                  <c:v>1269.0249999999999</c:v>
                </c:pt>
                <c:pt idx="15473">
                  <c:v>1269.1083333333333</c:v>
                </c:pt>
                <c:pt idx="15474">
                  <c:v>1269.1916666666666</c:v>
                </c:pt>
                <c:pt idx="15475">
                  <c:v>1269.2749999999999</c:v>
                </c:pt>
                <c:pt idx="15476">
                  <c:v>1269.3583333333333</c:v>
                </c:pt>
                <c:pt idx="15477">
                  <c:v>1269.4416666666666</c:v>
                </c:pt>
                <c:pt idx="15478">
                  <c:v>1269.5249999999999</c:v>
                </c:pt>
                <c:pt idx="15479">
                  <c:v>1269.6000000000001</c:v>
                </c:pt>
                <c:pt idx="15480">
                  <c:v>1269.6833333333334</c:v>
                </c:pt>
                <c:pt idx="15481">
                  <c:v>1269.7666666666667</c:v>
                </c:pt>
                <c:pt idx="15482">
                  <c:v>1269.8500000000001</c:v>
                </c:pt>
                <c:pt idx="15483">
                  <c:v>1269.9333333333334</c:v>
                </c:pt>
                <c:pt idx="15484">
                  <c:v>1270.0166666666667</c:v>
                </c:pt>
                <c:pt idx="15485">
                  <c:v>1270.0916666666667</c:v>
                </c:pt>
                <c:pt idx="15486">
                  <c:v>1270.175</c:v>
                </c:pt>
                <c:pt idx="15487">
                  <c:v>1270.2583333333334</c:v>
                </c:pt>
                <c:pt idx="15488">
                  <c:v>1270.3416666666667</c:v>
                </c:pt>
                <c:pt idx="15489">
                  <c:v>1270.425</c:v>
                </c:pt>
                <c:pt idx="15490">
                  <c:v>1270.5083333333334</c:v>
                </c:pt>
                <c:pt idx="15491">
                  <c:v>1270.5833333333333</c:v>
                </c:pt>
                <c:pt idx="15492">
                  <c:v>1270.6666666666667</c:v>
                </c:pt>
                <c:pt idx="15493">
                  <c:v>1270.75</c:v>
                </c:pt>
                <c:pt idx="15494">
                  <c:v>1270.8333333333333</c:v>
                </c:pt>
                <c:pt idx="15495">
                  <c:v>1270.9166666666667</c:v>
                </c:pt>
                <c:pt idx="15496">
                  <c:v>1271</c:v>
                </c:pt>
                <c:pt idx="15497">
                  <c:v>1271.0833333333333</c:v>
                </c:pt>
                <c:pt idx="15498">
                  <c:v>1271.1583333333333</c:v>
                </c:pt>
                <c:pt idx="15499">
                  <c:v>1271.2416666666666</c:v>
                </c:pt>
                <c:pt idx="15500">
                  <c:v>1271.325</c:v>
                </c:pt>
                <c:pt idx="15501">
                  <c:v>1271.4083333333333</c:v>
                </c:pt>
                <c:pt idx="15502">
                  <c:v>1271.4916666666666</c:v>
                </c:pt>
                <c:pt idx="15503">
                  <c:v>1271.575</c:v>
                </c:pt>
                <c:pt idx="15504">
                  <c:v>1271.6499999999999</c:v>
                </c:pt>
                <c:pt idx="15505">
                  <c:v>1271.7333333333333</c:v>
                </c:pt>
                <c:pt idx="15506">
                  <c:v>1271.8166666666666</c:v>
                </c:pt>
                <c:pt idx="15507">
                  <c:v>1271.8999999999999</c:v>
                </c:pt>
                <c:pt idx="15508">
                  <c:v>1271.9833333333333</c:v>
                </c:pt>
                <c:pt idx="15509">
                  <c:v>1272.0666666666666</c:v>
                </c:pt>
                <c:pt idx="15510">
                  <c:v>1272.1416666666667</c:v>
                </c:pt>
                <c:pt idx="15511">
                  <c:v>1272.2250000000001</c:v>
                </c:pt>
                <c:pt idx="15512">
                  <c:v>1272.3083333333334</c:v>
                </c:pt>
                <c:pt idx="15513">
                  <c:v>1272.3916666666667</c:v>
                </c:pt>
                <c:pt idx="15514">
                  <c:v>1272.4750000000001</c:v>
                </c:pt>
                <c:pt idx="15515">
                  <c:v>1272.5583333333334</c:v>
                </c:pt>
                <c:pt idx="15516">
                  <c:v>1272.6416666666667</c:v>
                </c:pt>
                <c:pt idx="15517">
                  <c:v>1272.7166666666667</c:v>
                </c:pt>
                <c:pt idx="15518">
                  <c:v>1272.8</c:v>
                </c:pt>
                <c:pt idx="15519">
                  <c:v>1272.8833333333334</c:v>
                </c:pt>
                <c:pt idx="15520">
                  <c:v>1272.9666666666667</c:v>
                </c:pt>
                <c:pt idx="15521">
                  <c:v>1273.05</c:v>
                </c:pt>
                <c:pt idx="15522">
                  <c:v>1273.1333333333334</c:v>
                </c:pt>
                <c:pt idx="15523">
                  <c:v>1273.2083333333333</c:v>
                </c:pt>
                <c:pt idx="15524">
                  <c:v>1273.2916666666667</c:v>
                </c:pt>
                <c:pt idx="15525">
                  <c:v>1273.375</c:v>
                </c:pt>
                <c:pt idx="15526">
                  <c:v>1273.4583333333333</c:v>
                </c:pt>
                <c:pt idx="15527">
                  <c:v>1273.5416666666667</c:v>
                </c:pt>
                <c:pt idx="15528">
                  <c:v>1273.625</c:v>
                </c:pt>
                <c:pt idx="15529">
                  <c:v>1273.7</c:v>
                </c:pt>
                <c:pt idx="15530">
                  <c:v>1273.7833333333333</c:v>
                </c:pt>
                <c:pt idx="15531">
                  <c:v>1273.8666666666666</c:v>
                </c:pt>
                <c:pt idx="15532">
                  <c:v>1273.95</c:v>
                </c:pt>
                <c:pt idx="15533">
                  <c:v>1274.0333333333333</c:v>
                </c:pt>
                <c:pt idx="15534">
                  <c:v>1274.1166666666666</c:v>
                </c:pt>
                <c:pt idx="15535">
                  <c:v>1274.2</c:v>
                </c:pt>
                <c:pt idx="15536">
                  <c:v>1274.2749999999999</c:v>
                </c:pt>
                <c:pt idx="15537">
                  <c:v>1274.3583333333333</c:v>
                </c:pt>
                <c:pt idx="15538">
                  <c:v>1274.4416666666666</c:v>
                </c:pt>
                <c:pt idx="15539">
                  <c:v>1274.5249999999999</c:v>
                </c:pt>
                <c:pt idx="15540">
                  <c:v>1274.6083333333333</c:v>
                </c:pt>
                <c:pt idx="15541">
                  <c:v>1274.6916666666666</c:v>
                </c:pt>
                <c:pt idx="15542">
                  <c:v>1274.7666666666667</c:v>
                </c:pt>
                <c:pt idx="15543">
                  <c:v>1274.8500000000001</c:v>
                </c:pt>
                <c:pt idx="15544">
                  <c:v>1274.9333333333334</c:v>
                </c:pt>
                <c:pt idx="15545">
                  <c:v>1275.0166666666667</c:v>
                </c:pt>
                <c:pt idx="15546">
                  <c:v>1275.1000000000001</c:v>
                </c:pt>
                <c:pt idx="15547">
                  <c:v>1275.1833333333334</c:v>
                </c:pt>
                <c:pt idx="15548">
                  <c:v>1275.2583333333334</c:v>
                </c:pt>
                <c:pt idx="15549">
                  <c:v>1275.3416666666667</c:v>
                </c:pt>
                <c:pt idx="15550">
                  <c:v>1275.425</c:v>
                </c:pt>
                <c:pt idx="15551">
                  <c:v>1275.5083333333334</c:v>
                </c:pt>
                <c:pt idx="15552">
                  <c:v>1275.5916666666667</c:v>
                </c:pt>
                <c:pt idx="15553">
                  <c:v>1275.675</c:v>
                </c:pt>
                <c:pt idx="15554">
                  <c:v>1275.7583333333334</c:v>
                </c:pt>
                <c:pt idx="15555">
                  <c:v>1275.8333333333333</c:v>
                </c:pt>
                <c:pt idx="15556">
                  <c:v>1275.9166666666667</c:v>
                </c:pt>
                <c:pt idx="15557">
                  <c:v>1276</c:v>
                </c:pt>
                <c:pt idx="15558">
                  <c:v>1276.0833333333333</c:v>
                </c:pt>
                <c:pt idx="15559">
                  <c:v>1276.1666666666667</c:v>
                </c:pt>
                <c:pt idx="15560">
                  <c:v>1276.25</c:v>
                </c:pt>
                <c:pt idx="15561">
                  <c:v>1276.325</c:v>
                </c:pt>
                <c:pt idx="15562">
                  <c:v>1276.4083333333333</c:v>
                </c:pt>
                <c:pt idx="15563">
                  <c:v>1276.4916666666666</c:v>
                </c:pt>
                <c:pt idx="15564">
                  <c:v>1276.575</c:v>
                </c:pt>
                <c:pt idx="15565">
                  <c:v>1276.6583333333333</c:v>
                </c:pt>
                <c:pt idx="15566">
                  <c:v>1276.7416666666666</c:v>
                </c:pt>
                <c:pt idx="15567">
                  <c:v>1276.825</c:v>
                </c:pt>
                <c:pt idx="15568">
                  <c:v>1276.8999999999999</c:v>
                </c:pt>
                <c:pt idx="15569">
                  <c:v>1276.9833333333333</c:v>
                </c:pt>
                <c:pt idx="15570">
                  <c:v>1277.0666666666666</c:v>
                </c:pt>
                <c:pt idx="15571">
                  <c:v>1277.1499999999999</c:v>
                </c:pt>
                <c:pt idx="15572">
                  <c:v>1277.2333333333333</c:v>
                </c:pt>
                <c:pt idx="15573">
                  <c:v>1277.3166666666666</c:v>
                </c:pt>
                <c:pt idx="15574">
                  <c:v>1277.3916666666667</c:v>
                </c:pt>
                <c:pt idx="15575">
                  <c:v>1277.4750000000001</c:v>
                </c:pt>
                <c:pt idx="15576">
                  <c:v>1277.5583333333334</c:v>
                </c:pt>
                <c:pt idx="15577">
                  <c:v>1277.6416666666667</c:v>
                </c:pt>
                <c:pt idx="15578">
                  <c:v>1277.7250000000001</c:v>
                </c:pt>
                <c:pt idx="15579">
                  <c:v>1277.8083333333334</c:v>
                </c:pt>
                <c:pt idx="15580">
                  <c:v>1277.8833333333334</c:v>
                </c:pt>
                <c:pt idx="15581">
                  <c:v>1277.9666666666667</c:v>
                </c:pt>
                <c:pt idx="15582">
                  <c:v>1278.05</c:v>
                </c:pt>
                <c:pt idx="15583">
                  <c:v>1278.1333333333334</c:v>
                </c:pt>
                <c:pt idx="15584">
                  <c:v>1278.2166666666667</c:v>
                </c:pt>
                <c:pt idx="15585">
                  <c:v>1278.3</c:v>
                </c:pt>
                <c:pt idx="15586">
                  <c:v>1278.3833333333334</c:v>
                </c:pt>
                <c:pt idx="15587">
                  <c:v>1278.4583333333333</c:v>
                </c:pt>
                <c:pt idx="15588">
                  <c:v>1278.5416666666667</c:v>
                </c:pt>
                <c:pt idx="15589">
                  <c:v>1278.625</c:v>
                </c:pt>
                <c:pt idx="15590">
                  <c:v>1278.7083333333333</c:v>
                </c:pt>
                <c:pt idx="15591">
                  <c:v>1278.7916666666667</c:v>
                </c:pt>
                <c:pt idx="15592">
                  <c:v>1278.875</c:v>
                </c:pt>
                <c:pt idx="15593">
                  <c:v>1278.95</c:v>
                </c:pt>
                <c:pt idx="15594">
                  <c:v>1279.0333333333333</c:v>
                </c:pt>
                <c:pt idx="15595">
                  <c:v>1279.1166666666666</c:v>
                </c:pt>
                <c:pt idx="15596">
                  <c:v>1279.2</c:v>
                </c:pt>
                <c:pt idx="15597">
                  <c:v>1279.2833333333333</c:v>
                </c:pt>
                <c:pt idx="15598">
                  <c:v>1279.3666666666666</c:v>
                </c:pt>
                <c:pt idx="15599">
                  <c:v>1279.4416666666666</c:v>
                </c:pt>
                <c:pt idx="15600">
                  <c:v>1279.5249999999999</c:v>
                </c:pt>
                <c:pt idx="15601">
                  <c:v>1279.6083333333333</c:v>
                </c:pt>
                <c:pt idx="15602">
                  <c:v>1279.6916666666666</c:v>
                </c:pt>
                <c:pt idx="15603">
                  <c:v>1279.7749999999999</c:v>
                </c:pt>
                <c:pt idx="15604">
                  <c:v>1279.8583333333333</c:v>
                </c:pt>
                <c:pt idx="15605">
                  <c:v>1279.9416666666666</c:v>
                </c:pt>
                <c:pt idx="15606">
                  <c:v>1280.0166666666667</c:v>
                </c:pt>
                <c:pt idx="15607">
                  <c:v>1280.1000000000001</c:v>
                </c:pt>
                <c:pt idx="15608">
                  <c:v>1280.1833333333334</c:v>
                </c:pt>
                <c:pt idx="15609">
                  <c:v>1280.2666666666667</c:v>
                </c:pt>
                <c:pt idx="15610">
                  <c:v>1280.3500000000001</c:v>
                </c:pt>
                <c:pt idx="15611">
                  <c:v>1280.4333333333334</c:v>
                </c:pt>
                <c:pt idx="15612">
                  <c:v>1280.5083333333334</c:v>
                </c:pt>
                <c:pt idx="15613">
                  <c:v>1280.5916666666667</c:v>
                </c:pt>
                <c:pt idx="15614">
                  <c:v>1280.675</c:v>
                </c:pt>
                <c:pt idx="15615">
                  <c:v>1280.7583333333334</c:v>
                </c:pt>
                <c:pt idx="15616">
                  <c:v>1280.8416666666667</c:v>
                </c:pt>
                <c:pt idx="15617">
                  <c:v>1280.925</c:v>
                </c:pt>
                <c:pt idx="15618">
                  <c:v>1281</c:v>
                </c:pt>
                <c:pt idx="15619">
                  <c:v>1281.0833333333333</c:v>
                </c:pt>
                <c:pt idx="15620">
                  <c:v>1281.1666666666667</c:v>
                </c:pt>
                <c:pt idx="15621">
                  <c:v>1281.25</c:v>
                </c:pt>
                <c:pt idx="15622">
                  <c:v>1281.3333333333333</c:v>
                </c:pt>
                <c:pt idx="15623">
                  <c:v>1281.4166666666667</c:v>
                </c:pt>
                <c:pt idx="15624">
                  <c:v>1281.5</c:v>
                </c:pt>
                <c:pt idx="15625">
                  <c:v>1281.575</c:v>
                </c:pt>
                <c:pt idx="15626">
                  <c:v>1281.6583333333333</c:v>
                </c:pt>
                <c:pt idx="15627">
                  <c:v>1281.7416666666666</c:v>
                </c:pt>
                <c:pt idx="15628">
                  <c:v>1281.825</c:v>
                </c:pt>
                <c:pt idx="15629">
                  <c:v>1281.9083333333333</c:v>
                </c:pt>
                <c:pt idx="15630">
                  <c:v>1281.9916666666666</c:v>
                </c:pt>
                <c:pt idx="15631">
                  <c:v>1282.0666666666666</c:v>
                </c:pt>
                <c:pt idx="15632">
                  <c:v>1282.1499999999999</c:v>
                </c:pt>
                <c:pt idx="15633">
                  <c:v>1282.2333333333333</c:v>
                </c:pt>
                <c:pt idx="15634">
                  <c:v>1282.3166666666666</c:v>
                </c:pt>
                <c:pt idx="15635">
                  <c:v>1282.3999999999999</c:v>
                </c:pt>
                <c:pt idx="15636">
                  <c:v>1282.4833333333333</c:v>
                </c:pt>
                <c:pt idx="15637">
                  <c:v>1282.5583333333334</c:v>
                </c:pt>
                <c:pt idx="15638">
                  <c:v>1282.6416666666667</c:v>
                </c:pt>
                <c:pt idx="15639">
                  <c:v>1282.7250000000001</c:v>
                </c:pt>
                <c:pt idx="15640">
                  <c:v>1282.8083333333334</c:v>
                </c:pt>
                <c:pt idx="15641">
                  <c:v>1282.8916666666667</c:v>
                </c:pt>
                <c:pt idx="15642">
                  <c:v>1282.9750000000001</c:v>
                </c:pt>
                <c:pt idx="15643">
                  <c:v>1283.0583333333334</c:v>
                </c:pt>
                <c:pt idx="15644">
                  <c:v>1283.1333333333334</c:v>
                </c:pt>
                <c:pt idx="15645">
                  <c:v>1283.2166666666667</c:v>
                </c:pt>
                <c:pt idx="15646">
                  <c:v>1283.3</c:v>
                </c:pt>
                <c:pt idx="15647">
                  <c:v>1283.3833333333334</c:v>
                </c:pt>
                <c:pt idx="15648">
                  <c:v>1283.4666666666667</c:v>
                </c:pt>
                <c:pt idx="15649">
                  <c:v>1283.55</c:v>
                </c:pt>
                <c:pt idx="15650">
                  <c:v>1283.625</c:v>
                </c:pt>
                <c:pt idx="15651">
                  <c:v>1283.7083333333333</c:v>
                </c:pt>
                <c:pt idx="15652">
                  <c:v>1283.7916666666667</c:v>
                </c:pt>
                <c:pt idx="15653">
                  <c:v>1283.875</c:v>
                </c:pt>
                <c:pt idx="15654">
                  <c:v>1283.9583333333333</c:v>
                </c:pt>
                <c:pt idx="15655">
                  <c:v>1284.0416666666667</c:v>
                </c:pt>
                <c:pt idx="15656">
                  <c:v>1284.1166666666666</c:v>
                </c:pt>
                <c:pt idx="15657">
                  <c:v>1284.2</c:v>
                </c:pt>
                <c:pt idx="15658">
                  <c:v>1284.2833333333333</c:v>
                </c:pt>
                <c:pt idx="15659">
                  <c:v>1284.3666666666666</c:v>
                </c:pt>
                <c:pt idx="15660">
                  <c:v>1284.45</c:v>
                </c:pt>
                <c:pt idx="15661">
                  <c:v>1284.5333333333333</c:v>
                </c:pt>
                <c:pt idx="15662">
                  <c:v>1284.6166666666666</c:v>
                </c:pt>
                <c:pt idx="15663">
                  <c:v>1284.6916666666666</c:v>
                </c:pt>
                <c:pt idx="15664">
                  <c:v>1284.7749999999999</c:v>
                </c:pt>
                <c:pt idx="15665">
                  <c:v>1284.8583333333333</c:v>
                </c:pt>
                <c:pt idx="15666">
                  <c:v>1284.9416666666666</c:v>
                </c:pt>
                <c:pt idx="15667">
                  <c:v>1285.0249999999999</c:v>
                </c:pt>
                <c:pt idx="15668">
                  <c:v>1285.1083333333333</c:v>
                </c:pt>
                <c:pt idx="15669">
                  <c:v>1285.1833333333334</c:v>
                </c:pt>
                <c:pt idx="15670">
                  <c:v>1285.2666666666667</c:v>
                </c:pt>
                <c:pt idx="15671">
                  <c:v>1285.3500000000001</c:v>
                </c:pt>
                <c:pt idx="15672">
                  <c:v>1285.4333333333334</c:v>
                </c:pt>
                <c:pt idx="15673">
                  <c:v>1285.5166666666667</c:v>
                </c:pt>
                <c:pt idx="15674">
                  <c:v>1285.6000000000001</c:v>
                </c:pt>
                <c:pt idx="15675">
                  <c:v>1285.675</c:v>
                </c:pt>
                <c:pt idx="15676">
                  <c:v>1285.7583333333334</c:v>
                </c:pt>
                <c:pt idx="15677">
                  <c:v>1285.8416666666667</c:v>
                </c:pt>
                <c:pt idx="15678">
                  <c:v>1285.925</c:v>
                </c:pt>
                <c:pt idx="15679">
                  <c:v>1286.0083333333334</c:v>
                </c:pt>
                <c:pt idx="15680">
                  <c:v>1286.0916666666667</c:v>
                </c:pt>
                <c:pt idx="15681">
                  <c:v>1286.175</c:v>
                </c:pt>
                <c:pt idx="15682">
                  <c:v>1286.25</c:v>
                </c:pt>
                <c:pt idx="15683">
                  <c:v>1286.3333333333333</c:v>
                </c:pt>
                <c:pt idx="15684">
                  <c:v>1286.4166666666667</c:v>
                </c:pt>
                <c:pt idx="15685">
                  <c:v>1286.5</c:v>
                </c:pt>
                <c:pt idx="15686">
                  <c:v>1286.5833333333333</c:v>
                </c:pt>
                <c:pt idx="15687">
                  <c:v>1286.6666666666667</c:v>
                </c:pt>
                <c:pt idx="15688">
                  <c:v>1286.7416666666666</c:v>
                </c:pt>
                <c:pt idx="15689">
                  <c:v>1286.825</c:v>
                </c:pt>
                <c:pt idx="15690">
                  <c:v>1286.9083333333333</c:v>
                </c:pt>
                <c:pt idx="15691">
                  <c:v>1286.9916666666666</c:v>
                </c:pt>
                <c:pt idx="15692">
                  <c:v>1287.075</c:v>
                </c:pt>
                <c:pt idx="15693">
                  <c:v>1287.1583333333333</c:v>
                </c:pt>
                <c:pt idx="15694">
                  <c:v>1287.2416666666666</c:v>
                </c:pt>
                <c:pt idx="15695">
                  <c:v>1287.3166666666666</c:v>
                </c:pt>
                <c:pt idx="15696">
                  <c:v>1287.3999999999999</c:v>
                </c:pt>
                <c:pt idx="15697">
                  <c:v>1287.4833333333333</c:v>
                </c:pt>
                <c:pt idx="15698">
                  <c:v>1287.5666666666666</c:v>
                </c:pt>
                <c:pt idx="15699">
                  <c:v>1287.6499999999999</c:v>
                </c:pt>
                <c:pt idx="15700">
                  <c:v>1287.7333333333333</c:v>
                </c:pt>
                <c:pt idx="15701">
                  <c:v>1287.8083333333334</c:v>
                </c:pt>
                <c:pt idx="15702">
                  <c:v>1287.8916666666667</c:v>
                </c:pt>
                <c:pt idx="15703">
                  <c:v>1287.9750000000001</c:v>
                </c:pt>
                <c:pt idx="15704">
                  <c:v>1288.0583333333334</c:v>
                </c:pt>
                <c:pt idx="15705">
                  <c:v>1288.1416666666667</c:v>
                </c:pt>
                <c:pt idx="15706">
                  <c:v>1288.2250000000001</c:v>
                </c:pt>
                <c:pt idx="15707">
                  <c:v>1288.3</c:v>
                </c:pt>
                <c:pt idx="15708">
                  <c:v>1288.3833333333334</c:v>
                </c:pt>
                <c:pt idx="15709">
                  <c:v>1288.4666666666667</c:v>
                </c:pt>
                <c:pt idx="15710">
                  <c:v>1288.55</c:v>
                </c:pt>
                <c:pt idx="15711">
                  <c:v>1288.6333333333334</c:v>
                </c:pt>
                <c:pt idx="15712">
                  <c:v>1288.7166666666667</c:v>
                </c:pt>
                <c:pt idx="15713">
                  <c:v>1288.8</c:v>
                </c:pt>
                <c:pt idx="15714">
                  <c:v>1288.875</c:v>
                </c:pt>
                <c:pt idx="15715">
                  <c:v>1288.9583333333333</c:v>
                </c:pt>
                <c:pt idx="15716">
                  <c:v>1289.0416666666667</c:v>
                </c:pt>
                <c:pt idx="15717">
                  <c:v>1289.125</c:v>
                </c:pt>
                <c:pt idx="15718">
                  <c:v>1289.2083333333333</c:v>
                </c:pt>
                <c:pt idx="15719">
                  <c:v>1289.2916666666667</c:v>
                </c:pt>
                <c:pt idx="15720">
                  <c:v>1289.3666666666666</c:v>
                </c:pt>
                <c:pt idx="15721">
                  <c:v>1289.45</c:v>
                </c:pt>
                <c:pt idx="15722">
                  <c:v>1289.5333333333333</c:v>
                </c:pt>
                <c:pt idx="15723">
                  <c:v>1289.6166666666666</c:v>
                </c:pt>
                <c:pt idx="15724">
                  <c:v>1289.7</c:v>
                </c:pt>
                <c:pt idx="15725">
                  <c:v>1289.7833333333333</c:v>
                </c:pt>
                <c:pt idx="15726">
                  <c:v>1289.8583333333333</c:v>
                </c:pt>
                <c:pt idx="15727">
                  <c:v>1289.9416666666666</c:v>
                </c:pt>
                <c:pt idx="15728">
                  <c:v>1290.0249999999999</c:v>
                </c:pt>
                <c:pt idx="15729">
                  <c:v>1290.1083333333333</c:v>
                </c:pt>
                <c:pt idx="15730">
                  <c:v>1290.1916666666666</c:v>
                </c:pt>
                <c:pt idx="15731">
                  <c:v>1290.2749999999999</c:v>
                </c:pt>
                <c:pt idx="15732">
                  <c:v>1290.3583333333333</c:v>
                </c:pt>
                <c:pt idx="15733">
                  <c:v>1290.4333333333334</c:v>
                </c:pt>
                <c:pt idx="15734">
                  <c:v>1290.5166666666667</c:v>
                </c:pt>
                <c:pt idx="15735">
                  <c:v>1290.6000000000001</c:v>
                </c:pt>
                <c:pt idx="15736">
                  <c:v>1290.6833333333334</c:v>
                </c:pt>
                <c:pt idx="15737">
                  <c:v>1290.7666666666667</c:v>
                </c:pt>
                <c:pt idx="15738">
                  <c:v>1290.8500000000001</c:v>
                </c:pt>
                <c:pt idx="15739">
                  <c:v>1290.925</c:v>
                </c:pt>
                <c:pt idx="15740">
                  <c:v>1291.0083333333334</c:v>
                </c:pt>
                <c:pt idx="15741">
                  <c:v>1291.0916666666667</c:v>
                </c:pt>
                <c:pt idx="15742">
                  <c:v>1291.175</c:v>
                </c:pt>
                <c:pt idx="15743">
                  <c:v>1291.2583333333334</c:v>
                </c:pt>
                <c:pt idx="15744">
                  <c:v>1291.3416666666667</c:v>
                </c:pt>
                <c:pt idx="15745">
                  <c:v>1291.4166666666667</c:v>
                </c:pt>
                <c:pt idx="15746">
                  <c:v>1291.5</c:v>
                </c:pt>
                <c:pt idx="15747">
                  <c:v>1291.5833333333333</c:v>
                </c:pt>
                <c:pt idx="15748">
                  <c:v>1291.6666666666667</c:v>
                </c:pt>
                <c:pt idx="15749">
                  <c:v>1291.75</c:v>
                </c:pt>
                <c:pt idx="15750">
                  <c:v>1291.8333333333333</c:v>
                </c:pt>
                <c:pt idx="15751">
                  <c:v>1291.9166666666667</c:v>
                </c:pt>
                <c:pt idx="15752">
                  <c:v>1291.9916666666666</c:v>
                </c:pt>
                <c:pt idx="15753">
                  <c:v>1292.075</c:v>
                </c:pt>
                <c:pt idx="15754">
                  <c:v>1292.1583333333333</c:v>
                </c:pt>
                <c:pt idx="15755">
                  <c:v>1292.2416666666666</c:v>
                </c:pt>
                <c:pt idx="15756">
                  <c:v>1292.325</c:v>
                </c:pt>
                <c:pt idx="15757">
                  <c:v>1292.4083333333333</c:v>
                </c:pt>
                <c:pt idx="15758">
                  <c:v>1292.4833333333333</c:v>
                </c:pt>
                <c:pt idx="15759">
                  <c:v>1292.5666666666666</c:v>
                </c:pt>
                <c:pt idx="15760">
                  <c:v>1292.6499999999999</c:v>
                </c:pt>
                <c:pt idx="15761">
                  <c:v>1292.7333333333333</c:v>
                </c:pt>
                <c:pt idx="15762">
                  <c:v>1292.8166666666666</c:v>
                </c:pt>
                <c:pt idx="15763">
                  <c:v>1292.8999999999999</c:v>
                </c:pt>
                <c:pt idx="15764">
                  <c:v>1292.9750000000001</c:v>
                </c:pt>
                <c:pt idx="15765">
                  <c:v>1293.0583333333334</c:v>
                </c:pt>
                <c:pt idx="15766">
                  <c:v>1293.1416666666667</c:v>
                </c:pt>
                <c:pt idx="15767">
                  <c:v>1293.2250000000001</c:v>
                </c:pt>
                <c:pt idx="15768">
                  <c:v>1293.3083333333334</c:v>
                </c:pt>
                <c:pt idx="15769">
                  <c:v>1293.3916666666667</c:v>
                </c:pt>
                <c:pt idx="15770">
                  <c:v>1293.4750000000001</c:v>
                </c:pt>
                <c:pt idx="15771">
                  <c:v>1293.55</c:v>
                </c:pt>
                <c:pt idx="15772">
                  <c:v>1293.6333333333334</c:v>
                </c:pt>
                <c:pt idx="15773">
                  <c:v>1293.7166666666667</c:v>
                </c:pt>
                <c:pt idx="15774">
                  <c:v>1293.8</c:v>
                </c:pt>
                <c:pt idx="15775">
                  <c:v>1293.8833333333334</c:v>
                </c:pt>
                <c:pt idx="15776">
                  <c:v>1293.9666666666667</c:v>
                </c:pt>
                <c:pt idx="15777">
                  <c:v>1294.0416666666667</c:v>
                </c:pt>
                <c:pt idx="15778">
                  <c:v>1294.125</c:v>
                </c:pt>
                <c:pt idx="15779">
                  <c:v>1294.2083333333333</c:v>
                </c:pt>
                <c:pt idx="15780">
                  <c:v>1294.2916666666667</c:v>
                </c:pt>
                <c:pt idx="15781">
                  <c:v>1294.375</c:v>
                </c:pt>
                <c:pt idx="15782">
                  <c:v>1294.4583333333333</c:v>
                </c:pt>
                <c:pt idx="15783">
                  <c:v>1294.5333333333333</c:v>
                </c:pt>
                <c:pt idx="15784">
                  <c:v>1294.6166666666666</c:v>
                </c:pt>
                <c:pt idx="15785">
                  <c:v>1294.7</c:v>
                </c:pt>
                <c:pt idx="15786">
                  <c:v>1294.7833333333333</c:v>
                </c:pt>
                <c:pt idx="15787">
                  <c:v>1294.8666666666666</c:v>
                </c:pt>
                <c:pt idx="15788">
                  <c:v>1294.95</c:v>
                </c:pt>
                <c:pt idx="15789">
                  <c:v>1295.0333333333333</c:v>
                </c:pt>
                <c:pt idx="15790">
                  <c:v>1295.1083333333333</c:v>
                </c:pt>
                <c:pt idx="15791">
                  <c:v>1295.1916666666666</c:v>
                </c:pt>
                <c:pt idx="15792">
                  <c:v>1295.2749999999999</c:v>
                </c:pt>
                <c:pt idx="15793">
                  <c:v>1295.3583333333333</c:v>
                </c:pt>
                <c:pt idx="15794">
                  <c:v>1295.4416666666666</c:v>
                </c:pt>
                <c:pt idx="15795">
                  <c:v>1295.5249999999999</c:v>
                </c:pt>
                <c:pt idx="15796">
                  <c:v>1295.6000000000001</c:v>
                </c:pt>
                <c:pt idx="15797">
                  <c:v>1295.6833333333334</c:v>
                </c:pt>
                <c:pt idx="15798">
                  <c:v>1295.7666666666667</c:v>
                </c:pt>
                <c:pt idx="15799">
                  <c:v>1295.8500000000001</c:v>
                </c:pt>
                <c:pt idx="15800">
                  <c:v>1295.9333333333334</c:v>
                </c:pt>
                <c:pt idx="15801">
                  <c:v>1296.0166666666667</c:v>
                </c:pt>
                <c:pt idx="15802">
                  <c:v>1296.0916666666667</c:v>
                </c:pt>
                <c:pt idx="15803">
                  <c:v>1296.175</c:v>
                </c:pt>
                <c:pt idx="15804">
                  <c:v>1296.2583333333334</c:v>
                </c:pt>
                <c:pt idx="15805">
                  <c:v>1296.3416666666667</c:v>
                </c:pt>
                <c:pt idx="15806">
                  <c:v>1296.425</c:v>
                </c:pt>
                <c:pt idx="15807">
                  <c:v>1296.5083333333334</c:v>
                </c:pt>
                <c:pt idx="15808">
                  <c:v>1296.5916666666667</c:v>
                </c:pt>
                <c:pt idx="15809">
                  <c:v>1296.6666666666667</c:v>
                </c:pt>
                <c:pt idx="15810">
                  <c:v>1296.75</c:v>
                </c:pt>
                <c:pt idx="15811">
                  <c:v>1296.8333333333333</c:v>
                </c:pt>
                <c:pt idx="15812">
                  <c:v>1296.9166666666667</c:v>
                </c:pt>
                <c:pt idx="15813">
                  <c:v>1297</c:v>
                </c:pt>
                <c:pt idx="15814">
                  <c:v>1297.0833333333333</c:v>
                </c:pt>
                <c:pt idx="15815">
                  <c:v>1297.1583333333333</c:v>
                </c:pt>
                <c:pt idx="15816">
                  <c:v>1297.2416666666666</c:v>
                </c:pt>
                <c:pt idx="15817">
                  <c:v>1297.325</c:v>
                </c:pt>
                <c:pt idx="15818">
                  <c:v>1297.4083333333333</c:v>
                </c:pt>
                <c:pt idx="15819">
                  <c:v>1297.4916666666666</c:v>
                </c:pt>
                <c:pt idx="15820">
                  <c:v>1297.575</c:v>
                </c:pt>
                <c:pt idx="15821">
                  <c:v>1297.6583333333333</c:v>
                </c:pt>
                <c:pt idx="15822">
                  <c:v>1297.7333333333333</c:v>
                </c:pt>
                <c:pt idx="15823">
                  <c:v>1297.8166666666666</c:v>
                </c:pt>
                <c:pt idx="15824">
                  <c:v>1297.8999999999999</c:v>
                </c:pt>
                <c:pt idx="15825">
                  <c:v>1297.9833333333333</c:v>
                </c:pt>
                <c:pt idx="15826">
                  <c:v>1298.0666666666666</c:v>
                </c:pt>
                <c:pt idx="15827">
                  <c:v>1298.1499999999999</c:v>
                </c:pt>
                <c:pt idx="15828">
                  <c:v>1298.2250000000001</c:v>
                </c:pt>
                <c:pt idx="15829">
                  <c:v>1298.3083333333334</c:v>
                </c:pt>
                <c:pt idx="15830">
                  <c:v>1298.3916666666667</c:v>
                </c:pt>
                <c:pt idx="15831">
                  <c:v>1298.4750000000001</c:v>
                </c:pt>
                <c:pt idx="15832">
                  <c:v>1298.5583333333334</c:v>
                </c:pt>
                <c:pt idx="15833">
                  <c:v>1298.6416666666667</c:v>
                </c:pt>
                <c:pt idx="15834">
                  <c:v>1298.7166666666667</c:v>
                </c:pt>
                <c:pt idx="15835">
                  <c:v>1298.8</c:v>
                </c:pt>
                <c:pt idx="15836">
                  <c:v>1298.8833333333334</c:v>
                </c:pt>
                <c:pt idx="15837">
                  <c:v>1298.9666666666667</c:v>
                </c:pt>
                <c:pt idx="15838">
                  <c:v>1299.05</c:v>
                </c:pt>
                <c:pt idx="15839">
                  <c:v>1299.1333333333334</c:v>
                </c:pt>
                <c:pt idx="15840">
                  <c:v>1299.2166666666667</c:v>
                </c:pt>
                <c:pt idx="15841">
                  <c:v>1299.2916666666667</c:v>
                </c:pt>
                <c:pt idx="15842">
                  <c:v>1299.375</c:v>
                </c:pt>
                <c:pt idx="15843">
                  <c:v>1299.4583333333333</c:v>
                </c:pt>
                <c:pt idx="15844">
                  <c:v>1299.5416666666667</c:v>
                </c:pt>
                <c:pt idx="15845">
                  <c:v>1299.625</c:v>
                </c:pt>
                <c:pt idx="15846">
                  <c:v>1299.7083333333333</c:v>
                </c:pt>
                <c:pt idx="15847">
                  <c:v>1299.7833333333333</c:v>
                </c:pt>
                <c:pt idx="15848">
                  <c:v>1299.8666666666666</c:v>
                </c:pt>
                <c:pt idx="15849">
                  <c:v>1299.95</c:v>
                </c:pt>
                <c:pt idx="15850">
                  <c:v>1300.0333333333333</c:v>
                </c:pt>
                <c:pt idx="15851">
                  <c:v>1300.1166666666666</c:v>
                </c:pt>
                <c:pt idx="15852">
                  <c:v>1300.2</c:v>
                </c:pt>
                <c:pt idx="15853">
                  <c:v>1300.2749999999999</c:v>
                </c:pt>
                <c:pt idx="15854">
                  <c:v>1300.3583333333333</c:v>
                </c:pt>
                <c:pt idx="15855">
                  <c:v>1300.4416666666666</c:v>
                </c:pt>
                <c:pt idx="15856">
                  <c:v>1300.5249999999999</c:v>
                </c:pt>
                <c:pt idx="15857">
                  <c:v>1300.6083333333333</c:v>
                </c:pt>
                <c:pt idx="15858">
                  <c:v>1300.6916666666666</c:v>
                </c:pt>
                <c:pt idx="15859">
                  <c:v>1300.7749999999999</c:v>
                </c:pt>
                <c:pt idx="15860">
                  <c:v>1300.8500000000001</c:v>
                </c:pt>
                <c:pt idx="15861">
                  <c:v>1300.9333333333334</c:v>
                </c:pt>
                <c:pt idx="15862">
                  <c:v>1301.0166666666667</c:v>
                </c:pt>
                <c:pt idx="15863">
                  <c:v>1301.1000000000001</c:v>
                </c:pt>
                <c:pt idx="15864">
                  <c:v>1301.1833333333334</c:v>
                </c:pt>
                <c:pt idx="15865">
                  <c:v>1301.2666666666667</c:v>
                </c:pt>
                <c:pt idx="15866">
                  <c:v>1301.3416666666667</c:v>
                </c:pt>
                <c:pt idx="15867">
                  <c:v>1301.425</c:v>
                </c:pt>
                <c:pt idx="15868">
                  <c:v>1301.5083333333334</c:v>
                </c:pt>
                <c:pt idx="15869">
                  <c:v>1301.5916666666667</c:v>
                </c:pt>
                <c:pt idx="15870">
                  <c:v>1301.675</c:v>
                </c:pt>
                <c:pt idx="15871">
                  <c:v>1301.7583333333334</c:v>
                </c:pt>
                <c:pt idx="15872">
                  <c:v>1301.8333333333333</c:v>
                </c:pt>
                <c:pt idx="15873">
                  <c:v>1301.9166666666667</c:v>
                </c:pt>
                <c:pt idx="15874">
                  <c:v>1302</c:v>
                </c:pt>
                <c:pt idx="15875">
                  <c:v>1302.0833333333333</c:v>
                </c:pt>
                <c:pt idx="15876">
                  <c:v>1302.1666666666667</c:v>
                </c:pt>
                <c:pt idx="15877">
                  <c:v>1302.25</c:v>
                </c:pt>
                <c:pt idx="15878">
                  <c:v>1302.3333333333333</c:v>
                </c:pt>
                <c:pt idx="15879">
                  <c:v>1302.4083333333333</c:v>
                </c:pt>
                <c:pt idx="15880">
                  <c:v>1302.4916666666666</c:v>
                </c:pt>
                <c:pt idx="15881">
                  <c:v>1302.575</c:v>
                </c:pt>
                <c:pt idx="15882">
                  <c:v>1302.6583333333333</c:v>
                </c:pt>
                <c:pt idx="15883">
                  <c:v>1302.7416666666666</c:v>
                </c:pt>
                <c:pt idx="15884">
                  <c:v>1302.825</c:v>
                </c:pt>
                <c:pt idx="15885">
                  <c:v>1302.8999999999999</c:v>
                </c:pt>
                <c:pt idx="15886">
                  <c:v>1302.9833333333333</c:v>
                </c:pt>
                <c:pt idx="15887">
                  <c:v>1303.0666666666666</c:v>
                </c:pt>
                <c:pt idx="15888">
                  <c:v>1303.1499999999999</c:v>
                </c:pt>
                <c:pt idx="15889">
                  <c:v>1303.2333333333333</c:v>
                </c:pt>
                <c:pt idx="15890">
                  <c:v>1303.3166666666666</c:v>
                </c:pt>
                <c:pt idx="15891">
                  <c:v>1303.3916666666667</c:v>
                </c:pt>
                <c:pt idx="15892">
                  <c:v>1303.4750000000001</c:v>
                </c:pt>
                <c:pt idx="15893">
                  <c:v>1303.5583333333334</c:v>
                </c:pt>
                <c:pt idx="15894">
                  <c:v>1303.6416666666667</c:v>
                </c:pt>
                <c:pt idx="15895">
                  <c:v>1303.7250000000001</c:v>
                </c:pt>
                <c:pt idx="15896">
                  <c:v>1303.8083333333334</c:v>
                </c:pt>
                <c:pt idx="15897">
                  <c:v>1303.8916666666667</c:v>
                </c:pt>
                <c:pt idx="15898">
                  <c:v>1303.9666666666667</c:v>
                </c:pt>
                <c:pt idx="15899">
                  <c:v>1304.05</c:v>
                </c:pt>
                <c:pt idx="15900">
                  <c:v>1304.1333333333334</c:v>
                </c:pt>
                <c:pt idx="15901">
                  <c:v>1304.2166666666667</c:v>
                </c:pt>
                <c:pt idx="15902">
                  <c:v>1304.3</c:v>
                </c:pt>
                <c:pt idx="15903">
                  <c:v>1304.3833333333334</c:v>
                </c:pt>
                <c:pt idx="15904">
                  <c:v>1304.4583333333333</c:v>
                </c:pt>
                <c:pt idx="15905">
                  <c:v>1304.5416666666667</c:v>
                </c:pt>
                <c:pt idx="15906">
                  <c:v>1304.625</c:v>
                </c:pt>
                <c:pt idx="15907">
                  <c:v>1304.7083333333333</c:v>
                </c:pt>
                <c:pt idx="15908">
                  <c:v>1304.7916666666667</c:v>
                </c:pt>
                <c:pt idx="15909">
                  <c:v>1304.875</c:v>
                </c:pt>
                <c:pt idx="15910">
                  <c:v>1304.95</c:v>
                </c:pt>
                <c:pt idx="15911">
                  <c:v>1305.0333333333333</c:v>
                </c:pt>
                <c:pt idx="15912">
                  <c:v>1305.1166666666666</c:v>
                </c:pt>
                <c:pt idx="15913">
                  <c:v>1305.2</c:v>
                </c:pt>
                <c:pt idx="15914">
                  <c:v>1305.2833333333333</c:v>
                </c:pt>
                <c:pt idx="15915">
                  <c:v>1305.3666666666666</c:v>
                </c:pt>
                <c:pt idx="15916">
                  <c:v>1305.45</c:v>
                </c:pt>
                <c:pt idx="15917">
                  <c:v>1305.5249999999999</c:v>
                </c:pt>
                <c:pt idx="15918">
                  <c:v>1305.6083333333333</c:v>
                </c:pt>
                <c:pt idx="15919">
                  <c:v>1305.6916666666666</c:v>
                </c:pt>
                <c:pt idx="15920">
                  <c:v>1305.7749999999999</c:v>
                </c:pt>
                <c:pt idx="15921">
                  <c:v>1305.8583333333333</c:v>
                </c:pt>
                <c:pt idx="15922">
                  <c:v>1305.9416666666666</c:v>
                </c:pt>
                <c:pt idx="15923">
                  <c:v>1306.0166666666667</c:v>
                </c:pt>
                <c:pt idx="15924">
                  <c:v>1306.1000000000001</c:v>
                </c:pt>
                <c:pt idx="15925">
                  <c:v>1306.1833333333334</c:v>
                </c:pt>
                <c:pt idx="15926">
                  <c:v>1306.2666666666667</c:v>
                </c:pt>
                <c:pt idx="15927">
                  <c:v>1306.3500000000001</c:v>
                </c:pt>
                <c:pt idx="15928">
                  <c:v>1306.4333333333334</c:v>
                </c:pt>
                <c:pt idx="15929">
                  <c:v>1306.5083333333334</c:v>
                </c:pt>
                <c:pt idx="15930">
                  <c:v>1306.5916666666667</c:v>
                </c:pt>
                <c:pt idx="15931">
                  <c:v>1306.675</c:v>
                </c:pt>
                <c:pt idx="15932">
                  <c:v>1306.7583333333334</c:v>
                </c:pt>
                <c:pt idx="15933">
                  <c:v>1306.8416666666667</c:v>
                </c:pt>
                <c:pt idx="15934">
                  <c:v>1306.925</c:v>
                </c:pt>
                <c:pt idx="15935">
                  <c:v>1307.0083333333334</c:v>
                </c:pt>
                <c:pt idx="15936">
                  <c:v>1307.0833333333333</c:v>
                </c:pt>
                <c:pt idx="15937">
                  <c:v>1307.1666666666667</c:v>
                </c:pt>
                <c:pt idx="15938">
                  <c:v>1307.25</c:v>
                </c:pt>
                <c:pt idx="15939">
                  <c:v>1307.3333333333333</c:v>
                </c:pt>
                <c:pt idx="15940">
                  <c:v>1307.4166666666667</c:v>
                </c:pt>
                <c:pt idx="15941">
                  <c:v>1307.5</c:v>
                </c:pt>
                <c:pt idx="15942">
                  <c:v>1307.575</c:v>
                </c:pt>
                <c:pt idx="15943">
                  <c:v>1307.6583333333333</c:v>
                </c:pt>
                <c:pt idx="15944">
                  <c:v>1307.7416666666666</c:v>
                </c:pt>
                <c:pt idx="15945">
                  <c:v>1307.825</c:v>
                </c:pt>
                <c:pt idx="15946">
                  <c:v>1307.9083333333333</c:v>
                </c:pt>
                <c:pt idx="15947">
                  <c:v>1307.9916666666666</c:v>
                </c:pt>
                <c:pt idx="15948">
                  <c:v>1308.075</c:v>
                </c:pt>
                <c:pt idx="15949">
                  <c:v>1308.1499999999999</c:v>
                </c:pt>
                <c:pt idx="15950">
                  <c:v>1308.2333333333333</c:v>
                </c:pt>
                <c:pt idx="15951">
                  <c:v>1308.3166666666666</c:v>
                </c:pt>
                <c:pt idx="15952">
                  <c:v>1308.3999999999999</c:v>
                </c:pt>
                <c:pt idx="15953">
                  <c:v>1308.4833333333333</c:v>
                </c:pt>
                <c:pt idx="15954">
                  <c:v>1308.5666666666666</c:v>
                </c:pt>
                <c:pt idx="15955">
                  <c:v>1308.6416666666667</c:v>
                </c:pt>
                <c:pt idx="15956">
                  <c:v>1308.7250000000001</c:v>
                </c:pt>
                <c:pt idx="15957">
                  <c:v>1308.8083333333334</c:v>
                </c:pt>
                <c:pt idx="15958">
                  <c:v>1308.8916666666667</c:v>
                </c:pt>
                <c:pt idx="15959">
                  <c:v>1308.9750000000001</c:v>
                </c:pt>
                <c:pt idx="15960">
                  <c:v>1309.0583333333334</c:v>
                </c:pt>
                <c:pt idx="15961">
                  <c:v>1309.1333333333334</c:v>
                </c:pt>
                <c:pt idx="15962">
                  <c:v>1309.2166666666667</c:v>
                </c:pt>
                <c:pt idx="15963">
                  <c:v>1309.3</c:v>
                </c:pt>
                <c:pt idx="15964">
                  <c:v>1309.3833333333334</c:v>
                </c:pt>
                <c:pt idx="15965">
                  <c:v>1309.4666666666667</c:v>
                </c:pt>
                <c:pt idx="15966">
                  <c:v>1309.55</c:v>
                </c:pt>
                <c:pt idx="15967">
                  <c:v>1309.6333333333334</c:v>
                </c:pt>
                <c:pt idx="15968">
                  <c:v>1309.7083333333333</c:v>
                </c:pt>
                <c:pt idx="15969">
                  <c:v>1309.7916666666667</c:v>
                </c:pt>
                <c:pt idx="15970">
                  <c:v>1309.875</c:v>
                </c:pt>
                <c:pt idx="15971">
                  <c:v>1309.9583333333333</c:v>
                </c:pt>
                <c:pt idx="15972">
                  <c:v>1310.0416666666667</c:v>
                </c:pt>
                <c:pt idx="15973">
                  <c:v>1310.125</c:v>
                </c:pt>
                <c:pt idx="15974">
                  <c:v>1310.2</c:v>
                </c:pt>
                <c:pt idx="15975">
                  <c:v>1310.2833333333333</c:v>
                </c:pt>
                <c:pt idx="15976">
                  <c:v>1310.3666666666666</c:v>
                </c:pt>
                <c:pt idx="15977">
                  <c:v>1310.45</c:v>
                </c:pt>
                <c:pt idx="15978">
                  <c:v>1310.5333333333333</c:v>
                </c:pt>
                <c:pt idx="15979">
                  <c:v>1310.6166666666666</c:v>
                </c:pt>
                <c:pt idx="15980">
                  <c:v>1310.6916666666666</c:v>
                </c:pt>
                <c:pt idx="15981">
                  <c:v>1310.7749999999999</c:v>
                </c:pt>
                <c:pt idx="15982">
                  <c:v>1310.8583333333333</c:v>
                </c:pt>
                <c:pt idx="15983">
                  <c:v>1310.9416666666666</c:v>
                </c:pt>
                <c:pt idx="15984">
                  <c:v>1311.0249999999999</c:v>
                </c:pt>
                <c:pt idx="15985">
                  <c:v>1311.1083333333333</c:v>
                </c:pt>
                <c:pt idx="15986">
                  <c:v>1311.1916666666666</c:v>
                </c:pt>
                <c:pt idx="15987">
                  <c:v>1311.2666666666667</c:v>
                </c:pt>
                <c:pt idx="15988">
                  <c:v>1311.3500000000001</c:v>
                </c:pt>
                <c:pt idx="15989">
                  <c:v>1311.4333333333334</c:v>
                </c:pt>
                <c:pt idx="15990">
                  <c:v>1311.5166666666667</c:v>
                </c:pt>
                <c:pt idx="15991">
                  <c:v>1311.6000000000001</c:v>
                </c:pt>
                <c:pt idx="15992">
                  <c:v>1311.6833333333334</c:v>
                </c:pt>
                <c:pt idx="15993">
                  <c:v>1311.7583333333334</c:v>
                </c:pt>
                <c:pt idx="15994">
                  <c:v>1311.8416666666667</c:v>
                </c:pt>
                <c:pt idx="15995">
                  <c:v>1311.925</c:v>
                </c:pt>
                <c:pt idx="15996">
                  <c:v>1312.0083333333334</c:v>
                </c:pt>
                <c:pt idx="15997">
                  <c:v>1312.0916666666667</c:v>
                </c:pt>
                <c:pt idx="15998">
                  <c:v>1312.175</c:v>
                </c:pt>
                <c:pt idx="15999">
                  <c:v>1312.25</c:v>
                </c:pt>
                <c:pt idx="16000">
                  <c:v>1312.3333333333333</c:v>
                </c:pt>
                <c:pt idx="16001">
                  <c:v>1312.4166666666667</c:v>
                </c:pt>
                <c:pt idx="16002">
                  <c:v>1312.5</c:v>
                </c:pt>
                <c:pt idx="16003">
                  <c:v>1312.5833333333333</c:v>
                </c:pt>
                <c:pt idx="16004">
                  <c:v>1312.6666666666667</c:v>
                </c:pt>
                <c:pt idx="16005">
                  <c:v>1312.75</c:v>
                </c:pt>
                <c:pt idx="16006">
                  <c:v>1312.825</c:v>
                </c:pt>
                <c:pt idx="16007">
                  <c:v>1312.9083333333333</c:v>
                </c:pt>
                <c:pt idx="16008">
                  <c:v>1312.9916666666666</c:v>
                </c:pt>
                <c:pt idx="16009">
                  <c:v>1313.075</c:v>
                </c:pt>
                <c:pt idx="16010">
                  <c:v>1313.1583333333333</c:v>
                </c:pt>
                <c:pt idx="16011">
                  <c:v>1313.2416666666666</c:v>
                </c:pt>
                <c:pt idx="16012">
                  <c:v>1313.3166666666666</c:v>
                </c:pt>
                <c:pt idx="16013">
                  <c:v>1313.3999999999999</c:v>
                </c:pt>
                <c:pt idx="16014">
                  <c:v>1313.4833333333333</c:v>
                </c:pt>
                <c:pt idx="16015">
                  <c:v>1313.5666666666666</c:v>
                </c:pt>
                <c:pt idx="16016">
                  <c:v>1313.6499999999999</c:v>
                </c:pt>
                <c:pt idx="16017">
                  <c:v>1313.7333333333333</c:v>
                </c:pt>
                <c:pt idx="16018">
                  <c:v>1313.8083333333334</c:v>
                </c:pt>
                <c:pt idx="16019">
                  <c:v>1313.8916666666667</c:v>
                </c:pt>
                <c:pt idx="16020">
                  <c:v>1313.9750000000001</c:v>
                </c:pt>
                <c:pt idx="16021">
                  <c:v>1314.0583333333334</c:v>
                </c:pt>
                <c:pt idx="16022">
                  <c:v>1314.1416666666667</c:v>
                </c:pt>
                <c:pt idx="16023">
                  <c:v>1314.2250000000001</c:v>
                </c:pt>
                <c:pt idx="16024">
                  <c:v>1314.3083333333334</c:v>
                </c:pt>
                <c:pt idx="16025">
                  <c:v>1314.3833333333334</c:v>
                </c:pt>
                <c:pt idx="16026">
                  <c:v>1314.4666666666667</c:v>
                </c:pt>
                <c:pt idx="16027">
                  <c:v>1314.55</c:v>
                </c:pt>
                <c:pt idx="16028">
                  <c:v>1314.6333333333334</c:v>
                </c:pt>
                <c:pt idx="16029">
                  <c:v>1314.7166666666667</c:v>
                </c:pt>
                <c:pt idx="16030">
                  <c:v>1314.8</c:v>
                </c:pt>
                <c:pt idx="16031">
                  <c:v>1314.875</c:v>
                </c:pt>
                <c:pt idx="16032">
                  <c:v>1314.9583333333333</c:v>
                </c:pt>
                <c:pt idx="16033">
                  <c:v>1315.0416666666667</c:v>
                </c:pt>
                <c:pt idx="16034">
                  <c:v>1315.125</c:v>
                </c:pt>
                <c:pt idx="16035">
                  <c:v>1315.2083333333333</c:v>
                </c:pt>
                <c:pt idx="16036">
                  <c:v>1315.2916666666667</c:v>
                </c:pt>
                <c:pt idx="16037">
                  <c:v>1315.3666666666666</c:v>
                </c:pt>
                <c:pt idx="16038">
                  <c:v>1315.45</c:v>
                </c:pt>
                <c:pt idx="16039">
                  <c:v>1315.5333333333333</c:v>
                </c:pt>
                <c:pt idx="16040">
                  <c:v>1315.6166666666666</c:v>
                </c:pt>
                <c:pt idx="16041">
                  <c:v>1315.7</c:v>
                </c:pt>
                <c:pt idx="16042">
                  <c:v>1315.7833333333333</c:v>
                </c:pt>
                <c:pt idx="16043">
                  <c:v>1315.8666666666666</c:v>
                </c:pt>
                <c:pt idx="16044">
                  <c:v>1315.9416666666666</c:v>
                </c:pt>
                <c:pt idx="16045">
                  <c:v>1316.0249999999999</c:v>
                </c:pt>
                <c:pt idx="16046">
                  <c:v>1316.1083333333333</c:v>
                </c:pt>
                <c:pt idx="16047">
                  <c:v>1316.1916666666666</c:v>
                </c:pt>
                <c:pt idx="16048">
                  <c:v>1316.2749999999999</c:v>
                </c:pt>
                <c:pt idx="16049">
                  <c:v>1316.3583333333333</c:v>
                </c:pt>
                <c:pt idx="16050">
                  <c:v>1316.4333333333334</c:v>
                </c:pt>
                <c:pt idx="16051">
                  <c:v>1316.5166666666667</c:v>
                </c:pt>
                <c:pt idx="16052">
                  <c:v>1316.6000000000001</c:v>
                </c:pt>
                <c:pt idx="16053">
                  <c:v>1316.6833333333334</c:v>
                </c:pt>
                <c:pt idx="16054">
                  <c:v>1316.7666666666667</c:v>
                </c:pt>
                <c:pt idx="16055">
                  <c:v>1316.8500000000001</c:v>
                </c:pt>
                <c:pt idx="16056">
                  <c:v>1316.925</c:v>
                </c:pt>
                <c:pt idx="16057">
                  <c:v>1317.0083333333334</c:v>
                </c:pt>
                <c:pt idx="16058">
                  <c:v>1317.0916666666667</c:v>
                </c:pt>
                <c:pt idx="16059">
                  <c:v>1317.175</c:v>
                </c:pt>
                <c:pt idx="16060">
                  <c:v>1317.2583333333334</c:v>
                </c:pt>
                <c:pt idx="16061">
                  <c:v>1317.3416666666667</c:v>
                </c:pt>
                <c:pt idx="16062">
                  <c:v>1317.425</c:v>
                </c:pt>
                <c:pt idx="16063">
                  <c:v>1317.5</c:v>
                </c:pt>
                <c:pt idx="16064">
                  <c:v>1317.5833333333333</c:v>
                </c:pt>
                <c:pt idx="16065">
                  <c:v>1317.6666666666667</c:v>
                </c:pt>
                <c:pt idx="16066">
                  <c:v>1317.75</c:v>
                </c:pt>
                <c:pt idx="16067">
                  <c:v>1317.8333333333333</c:v>
                </c:pt>
                <c:pt idx="16068">
                  <c:v>1317.9166666666667</c:v>
                </c:pt>
                <c:pt idx="16069">
                  <c:v>1317.9916666666666</c:v>
                </c:pt>
                <c:pt idx="16070">
                  <c:v>1318.075</c:v>
                </c:pt>
                <c:pt idx="16071">
                  <c:v>1318.1583333333333</c:v>
                </c:pt>
                <c:pt idx="16072">
                  <c:v>1318.2416666666666</c:v>
                </c:pt>
                <c:pt idx="16073">
                  <c:v>1318.325</c:v>
                </c:pt>
                <c:pt idx="16074">
                  <c:v>1318.4083333333333</c:v>
                </c:pt>
                <c:pt idx="16075">
                  <c:v>1318.4916666666666</c:v>
                </c:pt>
                <c:pt idx="16076">
                  <c:v>1318.5666666666666</c:v>
                </c:pt>
                <c:pt idx="16077">
                  <c:v>1318.6499999999999</c:v>
                </c:pt>
                <c:pt idx="16078">
                  <c:v>1318.7333333333333</c:v>
                </c:pt>
                <c:pt idx="16079">
                  <c:v>1318.8166666666666</c:v>
                </c:pt>
                <c:pt idx="16080">
                  <c:v>1318.8999999999999</c:v>
                </c:pt>
                <c:pt idx="16081">
                  <c:v>1318.9833333333333</c:v>
                </c:pt>
                <c:pt idx="16082">
                  <c:v>1319.0583333333334</c:v>
                </c:pt>
                <c:pt idx="16083">
                  <c:v>1319.1416666666667</c:v>
                </c:pt>
                <c:pt idx="16084">
                  <c:v>1319.2250000000001</c:v>
                </c:pt>
                <c:pt idx="16085">
                  <c:v>1319.3083333333334</c:v>
                </c:pt>
                <c:pt idx="16086">
                  <c:v>1319.3916666666667</c:v>
                </c:pt>
                <c:pt idx="16087">
                  <c:v>1319.4750000000001</c:v>
                </c:pt>
                <c:pt idx="16088">
                  <c:v>1319.55</c:v>
                </c:pt>
                <c:pt idx="16089">
                  <c:v>1319.6333333333334</c:v>
                </c:pt>
                <c:pt idx="16090">
                  <c:v>1319.7166666666667</c:v>
                </c:pt>
                <c:pt idx="16091">
                  <c:v>1319.8</c:v>
                </c:pt>
                <c:pt idx="16092">
                  <c:v>1319.8833333333334</c:v>
                </c:pt>
                <c:pt idx="16093">
                  <c:v>1319.9666666666667</c:v>
                </c:pt>
                <c:pt idx="16094">
                  <c:v>1320.05</c:v>
                </c:pt>
                <c:pt idx="16095">
                  <c:v>1320.125</c:v>
                </c:pt>
                <c:pt idx="16096">
                  <c:v>1320.2083333333333</c:v>
                </c:pt>
                <c:pt idx="16097">
                  <c:v>1320.2916666666667</c:v>
                </c:pt>
                <c:pt idx="16098">
                  <c:v>1320.375</c:v>
                </c:pt>
                <c:pt idx="16099">
                  <c:v>1320.4583333333333</c:v>
                </c:pt>
                <c:pt idx="16100">
                  <c:v>1320.5416666666667</c:v>
                </c:pt>
                <c:pt idx="16101">
                  <c:v>1320.6166666666666</c:v>
                </c:pt>
                <c:pt idx="16102">
                  <c:v>1320.7</c:v>
                </c:pt>
                <c:pt idx="16103">
                  <c:v>1320.7833333333333</c:v>
                </c:pt>
                <c:pt idx="16104">
                  <c:v>1320.8666666666666</c:v>
                </c:pt>
                <c:pt idx="16105">
                  <c:v>1320.95</c:v>
                </c:pt>
                <c:pt idx="16106">
                  <c:v>1321.0333333333333</c:v>
                </c:pt>
                <c:pt idx="16107">
                  <c:v>1321.1083333333333</c:v>
                </c:pt>
                <c:pt idx="16108">
                  <c:v>1321.1916666666666</c:v>
                </c:pt>
                <c:pt idx="16109">
                  <c:v>1321.2749999999999</c:v>
                </c:pt>
                <c:pt idx="16110">
                  <c:v>1321.3583333333333</c:v>
                </c:pt>
                <c:pt idx="16111">
                  <c:v>1321.4416666666666</c:v>
                </c:pt>
                <c:pt idx="16112">
                  <c:v>1321.5249999999999</c:v>
                </c:pt>
                <c:pt idx="16113">
                  <c:v>1321.6083333333333</c:v>
                </c:pt>
                <c:pt idx="16114">
                  <c:v>1321.6833333333334</c:v>
                </c:pt>
                <c:pt idx="16115">
                  <c:v>1321.7666666666667</c:v>
                </c:pt>
                <c:pt idx="16116">
                  <c:v>1321.8500000000001</c:v>
                </c:pt>
                <c:pt idx="16117">
                  <c:v>1321.9333333333334</c:v>
                </c:pt>
                <c:pt idx="16118">
                  <c:v>1322.0166666666667</c:v>
                </c:pt>
                <c:pt idx="16119">
                  <c:v>1322.1000000000001</c:v>
                </c:pt>
                <c:pt idx="16120">
                  <c:v>1322.175</c:v>
                </c:pt>
                <c:pt idx="16121">
                  <c:v>1322.2583333333334</c:v>
                </c:pt>
                <c:pt idx="16122">
                  <c:v>1322.3416666666667</c:v>
                </c:pt>
                <c:pt idx="16123">
                  <c:v>1322.425</c:v>
                </c:pt>
                <c:pt idx="16124">
                  <c:v>1322.5083333333334</c:v>
                </c:pt>
                <c:pt idx="16125">
                  <c:v>1322.5916666666667</c:v>
                </c:pt>
                <c:pt idx="16126">
                  <c:v>1322.6666666666667</c:v>
                </c:pt>
                <c:pt idx="16127">
                  <c:v>1322.75</c:v>
                </c:pt>
                <c:pt idx="16128">
                  <c:v>1322.8333333333333</c:v>
                </c:pt>
                <c:pt idx="16129">
                  <c:v>1322.9166666666667</c:v>
                </c:pt>
                <c:pt idx="16130">
                  <c:v>1323</c:v>
                </c:pt>
                <c:pt idx="16131">
                  <c:v>1323.0833333333333</c:v>
                </c:pt>
                <c:pt idx="16132">
                  <c:v>1323.1666666666667</c:v>
                </c:pt>
                <c:pt idx="16133">
                  <c:v>1323.2416666666666</c:v>
                </c:pt>
                <c:pt idx="16134">
                  <c:v>1323.325</c:v>
                </c:pt>
                <c:pt idx="16135">
                  <c:v>1323.4083333333333</c:v>
                </c:pt>
                <c:pt idx="16136">
                  <c:v>1323.4916666666666</c:v>
                </c:pt>
                <c:pt idx="16137">
                  <c:v>1323.575</c:v>
                </c:pt>
                <c:pt idx="16138">
                  <c:v>1323.6583333333333</c:v>
                </c:pt>
                <c:pt idx="16139">
                  <c:v>1323.7333333333333</c:v>
                </c:pt>
                <c:pt idx="16140">
                  <c:v>1323.8166666666666</c:v>
                </c:pt>
                <c:pt idx="16141">
                  <c:v>1323.8999999999999</c:v>
                </c:pt>
                <c:pt idx="16142">
                  <c:v>1323.9833333333333</c:v>
                </c:pt>
                <c:pt idx="16143">
                  <c:v>1324.0666666666666</c:v>
                </c:pt>
                <c:pt idx="16144">
                  <c:v>1324.1499999999999</c:v>
                </c:pt>
                <c:pt idx="16145">
                  <c:v>1324.2250000000001</c:v>
                </c:pt>
                <c:pt idx="16146">
                  <c:v>1324.3083333333334</c:v>
                </c:pt>
                <c:pt idx="16147">
                  <c:v>1324.3916666666667</c:v>
                </c:pt>
                <c:pt idx="16148">
                  <c:v>1324.4750000000001</c:v>
                </c:pt>
                <c:pt idx="16149">
                  <c:v>1324.5583333333334</c:v>
                </c:pt>
                <c:pt idx="16150">
                  <c:v>1324.6416666666667</c:v>
                </c:pt>
                <c:pt idx="16151">
                  <c:v>1324.7250000000001</c:v>
                </c:pt>
                <c:pt idx="16152">
                  <c:v>1324.8</c:v>
                </c:pt>
                <c:pt idx="16153">
                  <c:v>1324.8833333333334</c:v>
                </c:pt>
                <c:pt idx="16154">
                  <c:v>1324.9666666666667</c:v>
                </c:pt>
                <c:pt idx="16155">
                  <c:v>1325.05</c:v>
                </c:pt>
                <c:pt idx="16156">
                  <c:v>1325.1333333333334</c:v>
                </c:pt>
                <c:pt idx="16157">
                  <c:v>1325.2166666666667</c:v>
                </c:pt>
                <c:pt idx="16158">
                  <c:v>1325.2916666666667</c:v>
                </c:pt>
                <c:pt idx="16159">
                  <c:v>1325.375</c:v>
                </c:pt>
                <c:pt idx="16160">
                  <c:v>1325.4583333333333</c:v>
                </c:pt>
                <c:pt idx="16161">
                  <c:v>1325.5416666666667</c:v>
                </c:pt>
                <c:pt idx="16162">
                  <c:v>1325.625</c:v>
                </c:pt>
                <c:pt idx="16163">
                  <c:v>1325.7083333333333</c:v>
                </c:pt>
                <c:pt idx="16164">
                  <c:v>1325.7833333333333</c:v>
                </c:pt>
                <c:pt idx="16165">
                  <c:v>1325.8666666666666</c:v>
                </c:pt>
                <c:pt idx="16166">
                  <c:v>1325.95</c:v>
                </c:pt>
                <c:pt idx="16167">
                  <c:v>1326.0333333333333</c:v>
                </c:pt>
                <c:pt idx="16168">
                  <c:v>1326.1166666666666</c:v>
                </c:pt>
                <c:pt idx="16169">
                  <c:v>1326.2</c:v>
                </c:pt>
                <c:pt idx="16170">
                  <c:v>1326.2833333333333</c:v>
                </c:pt>
                <c:pt idx="16171">
                  <c:v>1326.3583333333333</c:v>
                </c:pt>
                <c:pt idx="16172">
                  <c:v>1326.4416666666666</c:v>
                </c:pt>
                <c:pt idx="16173">
                  <c:v>1326.5249999999999</c:v>
                </c:pt>
                <c:pt idx="16174">
                  <c:v>1326.6083333333333</c:v>
                </c:pt>
                <c:pt idx="16175">
                  <c:v>1326.6916666666666</c:v>
                </c:pt>
                <c:pt idx="16176">
                  <c:v>1326.7749999999999</c:v>
                </c:pt>
                <c:pt idx="16177">
                  <c:v>1326.8500000000001</c:v>
                </c:pt>
                <c:pt idx="16178">
                  <c:v>1326.9333333333334</c:v>
                </c:pt>
                <c:pt idx="16179">
                  <c:v>1327.0166666666667</c:v>
                </c:pt>
                <c:pt idx="16180">
                  <c:v>1327.1000000000001</c:v>
                </c:pt>
                <c:pt idx="16181">
                  <c:v>1327.1833333333334</c:v>
                </c:pt>
                <c:pt idx="16182">
                  <c:v>1327.2666666666667</c:v>
                </c:pt>
                <c:pt idx="16183">
                  <c:v>1327.3416666666667</c:v>
                </c:pt>
                <c:pt idx="16184">
                  <c:v>1327.425</c:v>
                </c:pt>
                <c:pt idx="16185">
                  <c:v>1327.5083333333334</c:v>
                </c:pt>
                <c:pt idx="16186">
                  <c:v>1327.5916666666667</c:v>
                </c:pt>
                <c:pt idx="16187">
                  <c:v>1327.675</c:v>
                </c:pt>
                <c:pt idx="16188">
                  <c:v>1327.7583333333334</c:v>
                </c:pt>
                <c:pt idx="16189">
                  <c:v>1327.8416666666667</c:v>
                </c:pt>
                <c:pt idx="16190">
                  <c:v>1327.9166666666667</c:v>
                </c:pt>
                <c:pt idx="16191">
                  <c:v>1328</c:v>
                </c:pt>
                <c:pt idx="16192">
                  <c:v>1328.0833333333333</c:v>
                </c:pt>
                <c:pt idx="16193">
                  <c:v>1328.1666666666667</c:v>
                </c:pt>
                <c:pt idx="16194">
                  <c:v>1328.25</c:v>
                </c:pt>
                <c:pt idx="16195">
                  <c:v>1328.3333333333333</c:v>
                </c:pt>
                <c:pt idx="16196">
                  <c:v>1328.4083333333333</c:v>
                </c:pt>
                <c:pt idx="16197">
                  <c:v>1328.4916666666666</c:v>
                </c:pt>
                <c:pt idx="16198">
                  <c:v>1328.575</c:v>
                </c:pt>
                <c:pt idx="16199">
                  <c:v>1328.6583333333333</c:v>
                </c:pt>
                <c:pt idx="16200">
                  <c:v>1328.7416666666666</c:v>
                </c:pt>
                <c:pt idx="16201">
                  <c:v>1328.825</c:v>
                </c:pt>
                <c:pt idx="16202">
                  <c:v>1328.9083333333333</c:v>
                </c:pt>
                <c:pt idx="16203">
                  <c:v>1328.9833333333333</c:v>
                </c:pt>
                <c:pt idx="16204">
                  <c:v>1329.0666666666666</c:v>
                </c:pt>
                <c:pt idx="16205">
                  <c:v>1329.1499999999999</c:v>
                </c:pt>
                <c:pt idx="16206">
                  <c:v>1329.2333333333333</c:v>
                </c:pt>
                <c:pt idx="16207">
                  <c:v>1329.3166666666666</c:v>
                </c:pt>
                <c:pt idx="16208">
                  <c:v>1329.3999999999999</c:v>
                </c:pt>
                <c:pt idx="16209">
                  <c:v>1329.4750000000001</c:v>
                </c:pt>
                <c:pt idx="16210">
                  <c:v>1329.5583333333334</c:v>
                </c:pt>
                <c:pt idx="16211">
                  <c:v>1329.6416666666667</c:v>
                </c:pt>
                <c:pt idx="16212">
                  <c:v>1329.7250000000001</c:v>
                </c:pt>
                <c:pt idx="16213">
                  <c:v>1329.8083333333334</c:v>
                </c:pt>
                <c:pt idx="16214">
                  <c:v>1329.8916666666667</c:v>
                </c:pt>
                <c:pt idx="16215">
                  <c:v>1329.9666666666667</c:v>
                </c:pt>
                <c:pt idx="16216">
                  <c:v>1330.05</c:v>
                </c:pt>
                <c:pt idx="16217">
                  <c:v>1330.1333333333334</c:v>
                </c:pt>
                <c:pt idx="16218">
                  <c:v>1330.2166666666667</c:v>
                </c:pt>
                <c:pt idx="16219">
                  <c:v>1330.3</c:v>
                </c:pt>
                <c:pt idx="16220">
                  <c:v>1330.3833333333334</c:v>
                </c:pt>
                <c:pt idx="16221">
                  <c:v>1330.4666666666667</c:v>
                </c:pt>
                <c:pt idx="16222">
                  <c:v>1330.5416666666667</c:v>
                </c:pt>
                <c:pt idx="16223">
                  <c:v>1330.625</c:v>
                </c:pt>
                <c:pt idx="16224">
                  <c:v>1330.7083333333333</c:v>
                </c:pt>
                <c:pt idx="16225">
                  <c:v>1330.7916666666667</c:v>
                </c:pt>
                <c:pt idx="16226">
                  <c:v>1330.875</c:v>
                </c:pt>
                <c:pt idx="16227">
                  <c:v>1330.9583333333333</c:v>
                </c:pt>
                <c:pt idx="16228">
                  <c:v>1331.0333333333333</c:v>
                </c:pt>
                <c:pt idx="16229">
                  <c:v>1331.1166666666666</c:v>
                </c:pt>
                <c:pt idx="16230">
                  <c:v>1331.2</c:v>
                </c:pt>
                <c:pt idx="16231">
                  <c:v>1331.2833333333333</c:v>
                </c:pt>
                <c:pt idx="16232">
                  <c:v>1331.3666666666666</c:v>
                </c:pt>
                <c:pt idx="16233">
                  <c:v>1331.45</c:v>
                </c:pt>
                <c:pt idx="16234">
                  <c:v>1331.5249999999999</c:v>
                </c:pt>
                <c:pt idx="16235">
                  <c:v>1331.6083333333333</c:v>
                </c:pt>
                <c:pt idx="16236">
                  <c:v>1331.6916666666666</c:v>
                </c:pt>
                <c:pt idx="16237">
                  <c:v>1331.7749999999999</c:v>
                </c:pt>
                <c:pt idx="16238">
                  <c:v>1331.8583333333333</c:v>
                </c:pt>
                <c:pt idx="16239">
                  <c:v>1331.9416666666666</c:v>
                </c:pt>
                <c:pt idx="16240">
                  <c:v>1332.0249999999999</c:v>
                </c:pt>
                <c:pt idx="16241">
                  <c:v>1332.1000000000001</c:v>
                </c:pt>
                <c:pt idx="16242">
                  <c:v>1332.1833333333334</c:v>
                </c:pt>
                <c:pt idx="16243">
                  <c:v>1332.2666666666667</c:v>
                </c:pt>
                <c:pt idx="16244">
                  <c:v>1332.3500000000001</c:v>
                </c:pt>
                <c:pt idx="16245">
                  <c:v>1332.4333333333334</c:v>
                </c:pt>
                <c:pt idx="16246">
                  <c:v>1332.5166666666667</c:v>
                </c:pt>
                <c:pt idx="16247">
                  <c:v>1332.5916666666667</c:v>
                </c:pt>
                <c:pt idx="16248">
                  <c:v>1332.675</c:v>
                </c:pt>
                <c:pt idx="16249">
                  <c:v>1332.7583333333334</c:v>
                </c:pt>
                <c:pt idx="16250">
                  <c:v>1332.8416666666667</c:v>
                </c:pt>
                <c:pt idx="16251">
                  <c:v>1332.925</c:v>
                </c:pt>
                <c:pt idx="16252">
                  <c:v>1333.0083333333334</c:v>
                </c:pt>
                <c:pt idx="16253">
                  <c:v>1333.0833333333333</c:v>
                </c:pt>
                <c:pt idx="16254">
                  <c:v>1333.1666666666667</c:v>
                </c:pt>
                <c:pt idx="16255">
                  <c:v>1333.25</c:v>
                </c:pt>
                <c:pt idx="16256">
                  <c:v>1333.3333333333333</c:v>
                </c:pt>
                <c:pt idx="16257">
                  <c:v>1333.4166666666667</c:v>
                </c:pt>
                <c:pt idx="16258">
                  <c:v>1333.5</c:v>
                </c:pt>
                <c:pt idx="16259">
                  <c:v>1333.5833333333333</c:v>
                </c:pt>
                <c:pt idx="16260">
                  <c:v>1333.6583333333333</c:v>
                </c:pt>
                <c:pt idx="16261">
                  <c:v>1333.7416666666666</c:v>
                </c:pt>
                <c:pt idx="16262">
                  <c:v>1333.825</c:v>
                </c:pt>
                <c:pt idx="16263">
                  <c:v>1333.9083333333333</c:v>
                </c:pt>
                <c:pt idx="16264">
                  <c:v>1333.9916666666666</c:v>
                </c:pt>
                <c:pt idx="16265">
                  <c:v>1334.075</c:v>
                </c:pt>
                <c:pt idx="16266">
                  <c:v>1334.1499999999999</c:v>
                </c:pt>
                <c:pt idx="16267">
                  <c:v>1334.2333333333333</c:v>
                </c:pt>
                <c:pt idx="16268">
                  <c:v>1334.3166666666666</c:v>
                </c:pt>
                <c:pt idx="16269">
                  <c:v>1334.3999999999999</c:v>
                </c:pt>
                <c:pt idx="16270">
                  <c:v>1334.4833333333333</c:v>
                </c:pt>
                <c:pt idx="16271">
                  <c:v>1334.5666666666666</c:v>
                </c:pt>
                <c:pt idx="16272">
                  <c:v>1334.6416666666667</c:v>
                </c:pt>
                <c:pt idx="16273">
                  <c:v>1334.7250000000001</c:v>
                </c:pt>
                <c:pt idx="16274">
                  <c:v>1334.8083333333334</c:v>
                </c:pt>
                <c:pt idx="16275">
                  <c:v>1334.8916666666667</c:v>
                </c:pt>
                <c:pt idx="16276">
                  <c:v>1334.9750000000001</c:v>
                </c:pt>
                <c:pt idx="16277">
                  <c:v>1335.0583333333334</c:v>
                </c:pt>
                <c:pt idx="16278">
                  <c:v>1335.1416666666667</c:v>
                </c:pt>
                <c:pt idx="16279">
                  <c:v>1335.2166666666667</c:v>
                </c:pt>
                <c:pt idx="16280">
                  <c:v>1335.3</c:v>
                </c:pt>
                <c:pt idx="16281">
                  <c:v>1335.3833333333334</c:v>
                </c:pt>
                <c:pt idx="16282">
                  <c:v>1335.4666666666667</c:v>
                </c:pt>
                <c:pt idx="16283">
                  <c:v>1335.55</c:v>
                </c:pt>
                <c:pt idx="16284">
                  <c:v>1335.6333333333334</c:v>
                </c:pt>
                <c:pt idx="16285">
                  <c:v>1335.7083333333333</c:v>
                </c:pt>
                <c:pt idx="16286">
                  <c:v>1335.7916666666667</c:v>
                </c:pt>
                <c:pt idx="16287">
                  <c:v>1335.875</c:v>
                </c:pt>
                <c:pt idx="16288">
                  <c:v>1335.9583333333333</c:v>
                </c:pt>
                <c:pt idx="16289">
                  <c:v>1336.0416666666667</c:v>
                </c:pt>
                <c:pt idx="16290">
                  <c:v>1336.125</c:v>
                </c:pt>
                <c:pt idx="16291">
                  <c:v>1336.2</c:v>
                </c:pt>
                <c:pt idx="16292">
                  <c:v>1336.2833333333333</c:v>
                </c:pt>
                <c:pt idx="16293">
                  <c:v>1336.3666666666666</c:v>
                </c:pt>
                <c:pt idx="16294">
                  <c:v>1336.45</c:v>
                </c:pt>
                <c:pt idx="16295">
                  <c:v>1336.5333333333333</c:v>
                </c:pt>
                <c:pt idx="16296">
                  <c:v>1336.6166666666666</c:v>
                </c:pt>
                <c:pt idx="16297">
                  <c:v>1336.7</c:v>
                </c:pt>
                <c:pt idx="16298">
                  <c:v>1336.7749999999999</c:v>
                </c:pt>
                <c:pt idx="16299">
                  <c:v>1336.8583333333333</c:v>
                </c:pt>
                <c:pt idx="16300">
                  <c:v>1336.9416666666666</c:v>
                </c:pt>
                <c:pt idx="16301">
                  <c:v>1337.0249999999999</c:v>
                </c:pt>
                <c:pt idx="16302">
                  <c:v>1337.1083333333333</c:v>
                </c:pt>
                <c:pt idx="16303">
                  <c:v>1337.1916666666666</c:v>
                </c:pt>
                <c:pt idx="16304">
                  <c:v>1337.2666666666667</c:v>
                </c:pt>
                <c:pt idx="16305">
                  <c:v>1337.3500000000001</c:v>
                </c:pt>
                <c:pt idx="16306">
                  <c:v>1337.4333333333334</c:v>
                </c:pt>
                <c:pt idx="16307">
                  <c:v>1337.5166666666667</c:v>
                </c:pt>
                <c:pt idx="16308">
                  <c:v>1337.6000000000001</c:v>
                </c:pt>
                <c:pt idx="16309">
                  <c:v>1337.6833333333334</c:v>
                </c:pt>
                <c:pt idx="16310">
                  <c:v>1337.7583333333334</c:v>
                </c:pt>
                <c:pt idx="16311">
                  <c:v>1337.8416666666667</c:v>
                </c:pt>
                <c:pt idx="16312">
                  <c:v>1337.925</c:v>
                </c:pt>
                <c:pt idx="16313">
                  <c:v>1338.0083333333334</c:v>
                </c:pt>
                <c:pt idx="16314">
                  <c:v>1338.0916666666667</c:v>
                </c:pt>
                <c:pt idx="16315">
                  <c:v>1338.175</c:v>
                </c:pt>
                <c:pt idx="16316">
                  <c:v>1338.2583333333334</c:v>
                </c:pt>
                <c:pt idx="16317">
                  <c:v>1338.3333333333333</c:v>
                </c:pt>
                <c:pt idx="16318">
                  <c:v>1338.4166666666667</c:v>
                </c:pt>
                <c:pt idx="16319">
                  <c:v>1338.5</c:v>
                </c:pt>
                <c:pt idx="16320">
                  <c:v>1338.5833333333333</c:v>
                </c:pt>
                <c:pt idx="16321">
                  <c:v>1338.6666666666667</c:v>
                </c:pt>
                <c:pt idx="16322">
                  <c:v>1338.75</c:v>
                </c:pt>
                <c:pt idx="16323">
                  <c:v>1338.825</c:v>
                </c:pt>
                <c:pt idx="16324">
                  <c:v>1338.9083333333333</c:v>
                </c:pt>
                <c:pt idx="16325">
                  <c:v>1338.9916666666666</c:v>
                </c:pt>
                <c:pt idx="16326">
                  <c:v>1339.075</c:v>
                </c:pt>
                <c:pt idx="16327">
                  <c:v>1339.1583333333333</c:v>
                </c:pt>
                <c:pt idx="16328">
                  <c:v>1339.2416666666666</c:v>
                </c:pt>
                <c:pt idx="16329">
                  <c:v>1339.325</c:v>
                </c:pt>
                <c:pt idx="16330">
                  <c:v>1339.3999999999999</c:v>
                </c:pt>
                <c:pt idx="16331">
                  <c:v>1339.4833333333333</c:v>
                </c:pt>
                <c:pt idx="16332">
                  <c:v>1339.5666666666666</c:v>
                </c:pt>
                <c:pt idx="16333">
                  <c:v>1339.6499999999999</c:v>
                </c:pt>
                <c:pt idx="16334">
                  <c:v>1339.7333333333333</c:v>
                </c:pt>
                <c:pt idx="16335">
                  <c:v>1339.8166666666666</c:v>
                </c:pt>
                <c:pt idx="16336">
                  <c:v>1339.8916666666667</c:v>
                </c:pt>
                <c:pt idx="16337">
                  <c:v>1339.9750000000001</c:v>
                </c:pt>
                <c:pt idx="16338">
                  <c:v>1340.0583333333334</c:v>
                </c:pt>
                <c:pt idx="16339">
                  <c:v>1340.1416666666667</c:v>
                </c:pt>
                <c:pt idx="16340">
                  <c:v>1340.2250000000001</c:v>
                </c:pt>
                <c:pt idx="16341">
                  <c:v>1340.3083333333334</c:v>
                </c:pt>
                <c:pt idx="16342">
                  <c:v>1340.3833333333334</c:v>
                </c:pt>
                <c:pt idx="16343">
                  <c:v>1340.4666666666667</c:v>
                </c:pt>
                <c:pt idx="16344">
                  <c:v>1340.55</c:v>
                </c:pt>
                <c:pt idx="16345">
                  <c:v>1340.6333333333334</c:v>
                </c:pt>
                <c:pt idx="16346">
                  <c:v>1340.7166666666667</c:v>
                </c:pt>
                <c:pt idx="16347">
                  <c:v>1340.8</c:v>
                </c:pt>
                <c:pt idx="16348">
                  <c:v>1340.8833333333334</c:v>
                </c:pt>
                <c:pt idx="16349">
                  <c:v>1340.9583333333333</c:v>
                </c:pt>
                <c:pt idx="16350">
                  <c:v>1341.0416666666667</c:v>
                </c:pt>
                <c:pt idx="16351">
                  <c:v>1341.125</c:v>
                </c:pt>
                <c:pt idx="16352">
                  <c:v>1341.2083333333333</c:v>
                </c:pt>
                <c:pt idx="16353">
                  <c:v>1341.2916666666667</c:v>
                </c:pt>
                <c:pt idx="16354">
                  <c:v>1341.375</c:v>
                </c:pt>
                <c:pt idx="16355">
                  <c:v>1341.45</c:v>
                </c:pt>
                <c:pt idx="16356">
                  <c:v>1341.5333333333333</c:v>
                </c:pt>
                <c:pt idx="16357">
                  <c:v>1341.6166666666666</c:v>
                </c:pt>
                <c:pt idx="16358">
                  <c:v>1341.7</c:v>
                </c:pt>
                <c:pt idx="16359">
                  <c:v>1341.7833333333333</c:v>
                </c:pt>
                <c:pt idx="16360">
                  <c:v>1341.8666666666666</c:v>
                </c:pt>
                <c:pt idx="16361">
                  <c:v>1341.9416666666666</c:v>
                </c:pt>
                <c:pt idx="16362">
                  <c:v>1342.0249999999999</c:v>
                </c:pt>
                <c:pt idx="16363">
                  <c:v>1342.1083333333333</c:v>
                </c:pt>
                <c:pt idx="16364">
                  <c:v>1342.1916666666666</c:v>
                </c:pt>
                <c:pt idx="16365">
                  <c:v>1342.2749999999999</c:v>
                </c:pt>
                <c:pt idx="16366">
                  <c:v>1342.3583333333333</c:v>
                </c:pt>
                <c:pt idx="16367">
                  <c:v>1342.4416666666666</c:v>
                </c:pt>
                <c:pt idx="16368">
                  <c:v>1342.5166666666667</c:v>
                </c:pt>
                <c:pt idx="16369">
                  <c:v>1342.6000000000001</c:v>
                </c:pt>
                <c:pt idx="16370">
                  <c:v>1342.6833333333334</c:v>
                </c:pt>
                <c:pt idx="16371">
                  <c:v>1342.7666666666667</c:v>
                </c:pt>
                <c:pt idx="16372">
                  <c:v>1342.8500000000001</c:v>
                </c:pt>
                <c:pt idx="16373">
                  <c:v>1342.9333333333334</c:v>
                </c:pt>
                <c:pt idx="16374">
                  <c:v>1343.0083333333334</c:v>
                </c:pt>
                <c:pt idx="16375">
                  <c:v>1343.0916666666667</c:v>
                </c:pt>
                <c:pt idx="16376">
                  <c:v>1343.175</c:v>
                </c:pt>
                <c:pt idx="16377">
                  <c:v>1343.2583333333334</c:v>
                </c:pt>
                <c:pt idx="16378">
                  <c:v>1343.3416666666667</c:v>
                </c:pt>
                <c:pt idx="16379">
                  <c:v>1343.425</c:v>
                </c:pt>
                <c:pt idx="16380">
                  <c:v>1343.5</c:v>
                </c:pt>
                <c:pt idx="16381">
                  <c:v>1343.5833333333333</c:v>
                </c:pt>
                <c:pt idx="16382">
                  <c:v>1343.6666666666667</c:v>
                </c:pt>
                <c:pt idx="16383">
                  <c:v>1343.75</c:v>
                </c:pt>
                <c:pt idx="16384">
                  <c:v>1343.8333333333333</c:v>
                </c:pt>
                <c:pt idx="16385">
                  <c:v>1343.9166666666667</c:v>
                </c:pt>
                <c:pt idx="16386">
                  <c:v>1344</c:v>
                </c:pt>
                <c:pt idx="16387">
                  <c:v>1344.075</c:v>
                </c:pt>
                <c:pt idx="16388">
                  <c:v>1344.1583333333333</c:v>
                </c:pt>
                <c:pt idx="16389">
                  <c:v>1344.2416666666666</c:v>
                </c:pt>
                <c:pt idx="16390">
                  <c:v>1344.325</c:v>
                </c:pt>
                <c:pt idx="16391">
                  <c:v>1344.4083333333333</c:v>
                </c:pt>
                <c:pt idx="16392">
                  <c:v>1344.4916666666666</c:v>
                </c:pt>
                <c:pt idx="16393">
                  <c:v>1344.5666666666666</c:v>
                </c:pt>
                <c:pt idx="16394">
                  <c:v>1344.6499999999999</c:v>
                </c:pt>
                <c:pt idx="16395">
                  <c:v>1344.7333333333333</c:v>
                </c:pt>
                <c:pt idx="16396">
                  <c:v>1344.8166666666666</c:v>
                </c:pt>
                <c:pt idx="16397">
                  <c:v>1344.8999999999999</c:v>
                </c:pt>
                <c:pt idx="16398">
                  <c:v>1344.9833333333333</c:v>
                </c:pt>
                <c:pt idx="16399">
                  <c:v>1345.0583333333334</c:v>
                </c:pt>
                <c:pt idx="16400">
                  <c:v>1345.1416666666667</c:v>
                </c:pt>
                <c:pt idx="16401">
                  <c:v>1345.2250000000001</c:v>
                </c:pt>
                <c:pt idx="16402">
                  <c:v>1345.3083333333334</c:v>
                </c:pt>
                <c:pt idx="16403">
                  <c:v>1345.3916666666667</c:v>
                </c:pt>
                <c:pt idx="16404">
                  <c:v>1345.4750000000001</c:v>
                </c:pt>
                <c:pt idx="16405">
                  <c:v>1345.5583333333334</c:v>
                </c:pt>
                <c:pt idx="16406">
                  <c:v>1345.6333333333334</c:v>
                </c:pt>
                <c:pt idx="16407">
                  <c:v>1345.7166666666667</c:v>
                </c:pt>
                <c:pt idx="16408">
                  <c:v>1345.8</c:v>
                </c:pt>
                <c:pt idx="16409">
                  <c:v>1345.8833333333334</c:v>
                </c:pt>
                <c:pt idx="16410">
                  <c:v>1345.9666666666667</c:v>
                </c:pt>
                <c:pt idx="16411">
                  <c:v>1346.05</c:v>
                </c:pt>
                <c:pt idx="16412">
                  <c:v>1346.125</c:v>
                </c:pt>
                <c:pt idx="16413">
                  <c:v>1346.2083333333333</c:v>
                </c:pt>
                <c:pt idx="16414">
                  <c:v>1346.2916666666667</c:v>
                </c:pt>
                <c:pt idx="16415">
                  <c:v>1346.375</c:v>
                </c:pt>
                <c:pt idx="16416">
                  <c:v>1346.4583333333333</c:v>
                </c:pt>
                <c:pt idx="16417">
                  <c:v>1346.5416666666667</c:v>
                </c:pt>
                <c:pt idx="16418">
                  <c:v>1346.6166666666666</c:v>
                </c:pt>
                <c:pt idx="16419">
                  <c:v>1346.7</c:v>
                </c:pt>
                <c:pt idx="16420">
                  <c:v>1346.7833333333333</c:v>
                </c:pt>
                <c:pt idx="16421">
                  <c:v>1346.8666666666666</c:v>
                </c:pt>
                <c:pt idx="16422">
                  <c:v>1346.95</c:v>
                </c:pt>
                <c:pt idx="16423">
                  <c:v>1347.0333333333333</c:v>
                </c:pt>
                <c:pt idx="16424">
                  <c:v>1347.1166666666666</c:v>
                </c:pt>
                <c:pt idx="16425">
                  <c:v>1347.1916666666666</c:v>
                </c:pt>
                <c:pt idx="16426">
                  <c:v>1347.2749999999999</c:v>
                </c:pt>
                <c:pt idx="16427">
                  <c:v>1347.3583333333333</c:v>
                </c:pt>
                <c:pt idx="16428">
                  <c:v>1347.4416666666666</c:v>
                </c:pt>
                <c:pt idx="16429">
                  <c:v>1347.5249999999999</c:v>
                </c:pt>
                <c:pt idx="16430">
                  <c:v>1347.6083333333333</c:v>
                </c:pt>
                <c:pt idx="16431">
                  <c:v>1347.6833333333334</c:v>
                </c:pt>
                <c:pt idx="16432">
                  <c:v>1347.7666666666667</c:v>
                </c:pt>
                <c:pt idx="16433">
                  <c:v>1347.8500000000001</c:v>
                </c:pt>
                <c:pt idx="16434">
                  <c:v>1347.9333333333334</c:v>
                </c:pt>
                <c:pt idx="16435">
                  <c:v>1348.0166666666667</c:v>
                </c:pt>
                <c:pt idx="16436">
                  <c:v>1348.1000000000001</c:v>
                </c:pt>
                <c:pt idx="16437">
                  <c:v>1348.175</c:v>
                </c:pt>
                <c:pt idx="16438">
                  <c:v>1348.2583333333334</c:v>
                </c:pt>
                <c:pt idx="16439">
                  <c:v>1348.3416666666667</c:v>
                </c:pt>
                <c:pt idx="16440">
                  <c:v>1348.425</c:v>
                </c:pt>
                <c:pt idx="16441">
                  <c:v>1348.5083333333334</c:v>
                </c:pt>
                <c:pt idx="16442">
                  <c:v>1348.5916666666667</c:v>
                </c:pt>
                <c:pt idx="16443">
                  <c:v>1348.675</c:v>
                </c:pt>
                <c:pt idx="16444">
                  <c:v>1348.75</c:v>
                </c:pt>
                <c:pt idx="16445">
                  <c:v>1348.8333333333333</c:v>
                </c:pt>
                <c:pt idx="16446">
                  <c:v>1348.9166666666667</c:v>
                </c:pt>
                <c:pt idx="16447">
                  <c:v>1349</c:v>
                </c:pt>
                <c:pt idx="16448">
                  <c:v>1349.0833333333333</c:v>
                </c:pt>
                <c:pt idx="16449">
                  <c:v>1349.1666666666667</c:v>
                </c:pt>
                <c:pt idx="16450">
                  <c:v>1349.2416666666666</c:v>
                </c:pt>
                <c:pt idx="16451">
                  <c:v>1349.325</c:v>
                </c:pt>
                <c:pt idx="16452">
                  <c:v>1349.4083333333333</c:v>
                </c:pt>
                <c:pt idx="16453">
                  <c:v>1349.4916666666666</c:v>
                </c:pt>
                <c:pt idx="16454">
                  <c:v>1349.575</c:v>
                </c:pt>
                <c:pt idx="16455">
                  <c:v>1349.6583333333333</c:v>
                </c:pt>
                <c:pt idx="16456">
                  <c:v>1349.7416666666666</c:v>
                </c:pt>
                <c:pt idx="16457">
                  <c:v>1349.8166666666666</c:v>
                </c:pt>
                <c:pt idx="16458">
                  <c:v>1349.8999999999999</c:v>
                </c:pt>
                <c:pt idx="16459">
                  <c:v>1349.9833333333333</c:v>
                </c:pt>
                <c:pt idx="16460">
                  <c:v>1350.0666666666666</c:v>
                </c:pt>
                <c:pt idx="16461">
                  <c:v>1350.1499999999999</c:v>
                </c:pt>
                <c:pt idx="16462">
                  <c:v>1350.2333333333333</c:v>
                </c:pt>
                <c:pt idx="16463">
                  <c:v>1350.3083333333334</c:v>
                </c:pt>
                <c:pt idx="16464">
                  <c:v>1350.3916666666667</c:v>
                </c:pt>
                <c:pt idx="16465">
                  <c:v>1350.4750000000001</c:v>
                </c:pt>
                <c:pt idx="16466">
                  <c:v>1350.5583333333334</c:v>
                </c:pt>
                <c:pt idx="16467">
                  <c:v>1350.6416666666667</c:v>
                </c:pt>
                <c:pt idx="16468">
                  <c:v>1350.7250000000001</c:v>
                </c:pt>
                <c:pt idx="16469">
                  <c:v>1350.8</c:v>
                </c:pt>
                <c:pt idx="16470">
                  <c:v>1350.8833333333334</c:v>
                </c:pt>
                <c:pt idx="16471">
                  <c:v>1350.9666666666667</c:v>
                </c:pt>
                <c:pt idx="16472">
                  <c:v>1351.05</c:v>
                </c:pt>
                <c:pt idx="16473">
                  <c:v>1351.1333333333334</c:v>
                </c:pt>
                <c:pt idx="16474">
                  <c:v>1351.2166666666667</c:v>
                </c:pt>
                <c:pt idx="16475">
                  <c:v>1351.3</c:v>
                </c:pt>
                <c:pt idx="16476">
                  <c:v>1351.375</c:v>
                </c:pt>
                <c:pt idx="16477">
                  <c:v>1351.4583333333333</c:v>
                </c:pt>
                <c:pt idx="16478">
                  <c:v>1351.5416666666667</c:v>
                </c:pt>
                <c:pt idx="16479">
                  <c:v>1351.625</c:v>
                </c:pt>
                <c:pt idx="16480">
                  <c:v>1351.7083333333333</c:v>
                </c:pt>
                <c:pt idx="16481">
                  <c:v>1351.7916666666667</c:v>
                </c:pt>
                <c:pt idx="16482">
                  <c:v>1351.8666666666666</c:v>
                </c:pt>
                <c:pt idx="16483">
                  <c:v>1351.95</c:v>
                </c:pt>
                <c:pt idx="16484">
                  <c:v>1352.0333333333333</c:v>
                </c:pt>
                <c:pt idx="16485">
                  <c:v>1352.1166666666666</c:v>
                </c:pt>
                <c:pt idx="16486">
                  <c:v>1352.2</c:v>
                </c:pt>
                <c:pt idx="16487">
                  <c:v>1352.2833333333333</c:v>
                </c:pt>
                <c:pt idx="16488">
                  <c:v>1352.3583333333333</c:v>
                </c:pt>
                <c:pt idx="16489">
                  <c:v>1352.4416666666666</c:v>
                </c:pt>
                <c:pt idx="16490">
                  <c:v>1352.5249999999999</c:v>
                </c:pt>
                <c:pt idx="16491">
                  <c:v>1352.6083333333333</c:v>
                </c:pt>
                <c:pt idx="16492">
                  <c:v>1352.6916666666666</c:v>
                </c:pt>
                <c:pt idx="16493">
                  <c:v>1352.7749999999999</c:v>
                </c:pt>
                <c:pt idx="16494">
                  <c:v>1352.8583333333333</c:v>
                </c:pt>
                <c:pt idx="16495">
                  <c:v>1352.9333333333334</c:v>
                </c:pt>
                <c:pt idx="16496">
                  <c:v>1353.0166666666667</c:v>
                </c:pt>
                <c:pt idx="16497">
                  <c:v>1353.1000000000001</c:v>
                </c:pt>
                <c:pt idx="16498">
                  <c:v>1353.1833333333334</c:v>
                </c:pt>
                <c:pt idx="16499">
                  <c:v>1353.2666666666667</c:v>
                </c:pt>
                <c:pt idx="16500">
                  <c:v>1353.3500000000001</c:v>
                </c:pt>
                <c:pt idx="16501">
                  <c:v>1353.425</c:v>
                </c:pt>
                <c:pt idx="16502">
                  <c:v>1353.5083333333334</c:v>
                </c:pt>
                <c:pt idx="16503">
                  <c:v>1353.5916666666667</c:v>
                </c:pt>
                <c:pt idx="16504">
                  <c:v>1353.675</c:v>
                </c:pt>
                <c:pt idx="16505">
                  <c:v>1353.7583333333334</c:v>
                </c:pt>
                <c:pt idx="16506">
                  <c:v>1353.8416666666667</c:v>
                </c:pt>
                <c:pt idx="16507">
                  <c:v>1353.9166666666667</c:v>
                </c:pt>
                <c:pt idx="16508">
                  <c:v>1354</c:v>
                </c:pt>
                <c:pt idx="16509">
                  <c:v>1354.0833333333333</c:v>
                </c:pt>
                <c:pt idx="16510">
                  <c:v>1354.1666666666667</c:v>
                </c:pt>
                <c:pt idx="16511">
                  <c:v>1354.25</c:v>
                </c:pt>
                <c:pt idx="16512">
                  <c:v>1354.3333333333333</c:v>
                </c:pt>
                <c:pt idx="16513">
                  <c:v>1354.4166666666667</c:v>
                </c:pt>
                <c:pt idx="16514">
                  <c:v>1354.4916666666666</c:v>
                </c:pt>
                <c:pt idx="16515">
                  <c:v>1354.575</c:v>
                </c:pt>
                <c:pt idx="16516">
                  <c:v>1354.6583333333333</c:v>
                </c:pt>
                <c:pt idx="16517">
                  <c:v>1354.7416666666666</c:v>
                </c:pt>
                <c:pt idx="16518">
                  <c:v>1354.825</c:v>
                </c:pt>
                <c:pt idx="16519">
                  <c:v>1354.9083333333333</c:v>
                </c:pt>
                <c:pt idx="16520">
                  <c:v>1354.9833333333333</c:v>
                </c:pt>
                <c:pt idx="16521">
                  <c:v>1355.0666666666666</c:v>
                </c:pt>
                <c:pt idx="16522">
                  <c:v>1355.1499999999999</c:v>
                </c:pt>
                <c:pt idx="16523">
                  <c:v>1355.2333333333333</c:v>
                </c:pt>
                <c:pt idx="16524">
                  <c:v>1355.3166666666666</c:v>
                </c:pt>
                <c:pt idx="16525">
                  <c:v>1355.3999999999999</c:v>
                </c:pt>
                <c:pt idx="16526">
                  <c:v>1355.4750000000001</c:v>
                </c:pt>
                <c:pt idx="16527">
                  <c:v>1355.5583333333334</c:v>
                </c:pt>
                <c:pt idx="16528">
                  <c:v>1355.6416666666667</c:v>
                </c:pt>
                <c:pt idx="16529">
                  <c:v>1355.7250000000001</c:v>
                </c:pt>
                <c:pt idx="16530">
                  <c:v>1355.8083333333334</c:v>
                </c:pt>
                <c:pt idx="16531">
                  <c:v>1355.8916666666667</c:v>
                </c:pt>
                <c:pt idx="16532">
                  <c:v>1355.9750000000001</c:v>
                </c:pt>
                <c:pt idx="16533">
                  <c:v>1356.05</c:v>
                </c:pt>
                <c:pt idx="16534">
                  <c:v>1356.1333333333334</c:v>
                </c:pt>
                <c:pt idx="16535">
                  <c:v>1356.2166666666667</c:v>
                </c:pt>
                <c:pt idx="16536">
                  <c:v>1356.3</c:v>
                </c:pt>
                <c:pt idx="16537">
                  <c:v>1356.3833333333334</c:v>
                </c:pt>
                <c:pt idx="16538">
                  <c:v>1356.4666666666667</c:v>
                </c:pt>
                <c:pt idx="16539">
                  <c:v>1356.5416666666667</c:v>
                </c:pt>
                <c:pt idx="16540">
                  <c:v>1356.625</c:v>
                </c:pt>
                <c:pt idx="16541">
                  <c:v>1356.7083333333333</c:v>
                </c:pt>
                <c:pt idx="16542">
                  <c:v>1356.7916666666667</c:v>
                </c:pt>
                <c:pt idx="16543">
                  <c:v>1356.875</c:v>
                </c:pt>
                <c:pt idx="16544">
                  <c:v>1356.9583333333333</c:v>
                </c:pt>
                <c:pt idx="16545">
                  <c:v>1357.0333333333333</c:v>
                </c:pt>
                <c:pt idx="16546">
                  <c:v>1357.1166666666666</c:v>
                </c:pt>
                <c:pt idx="16547">
                  <c:v>1357.2</c:v>
                </c:pt>
                <c:pt idx="16548">
                  <c:v>1357.2833333333333</c:v>
                </c:pt>
                <c:pt idx="16549">
                  <c:v>1357.3666666666666</c:v>
                </c:pt>
                <c:pt idx="16550">
                  <c:v>1357.45</c:v>
                </c:pt>
                <c:pt idx="16551">
                  <c:v>1357.5333333333333</c:v>
                </c:pt>
                <c:pt idx="16552">
                  <c:v>1357.6083333333333</c:v>
                </c:pt>
                <c:pt idx="16553">
                  <c:v>1357.6916666666666</c:v>
                </c:pt>
                <c:pt idx="16554">
                  <c:v>1357.7749999999999</c:v>
                </c:pt>
                <c:pt idx="16555">
                  <c:v>1357.8583333333333</c:v>
                </c:pt>
                <c:pt idx="16556">
                  <c:v>1357.9416666666666</c:v>
                </c:pt>
                <c:pt idx="16557">
                  <c:v>1358.0249999999999</c:v>
                </c:pt>
                <c:pt idx="16558">
                  <c:v>1358.1000000000001</c:v>
                </c:pt>
                <c:pt idx="16559">
                  <c:v>1358.1833333333334</c:v>
                </c:pt>
                <c:pt idx="16560">
                  <c:v>1358.2666666666667</c:v>
                </c:pt>
                <c:pt idx="16561">
                  <c:v>1358.3500000000001</c:v>
                </c:pt>
                <c:pt idx="16562">
                  <c:v>1358.4333333333334</c:v>
                </c:pt>
                <c:pt idx="16563">
                  <c:v>1358.5166666666667</c:v>
                </c:pt>
                <c:pt idx="16564">
                  <c:v>1358.5916666666667</c:v>
                </c:pt>
                <c:pt idx="16565">
                  <c:v>1358.675</c:v>
                </c:pt>
                <c:pt idx="16566">
                  <c:v>1358.7583333333334</c:v>
                </c:pt>
                <c:pt idx="16567">
                  <c:v>1358.8416666666667</c:v>
                </c:pt>
                <c:pt idx="16568">
                  <c:v>1358.925</c:v>
                </c:pt>
                <c:pt idx="16569">
                  <c:v>1359.0083333333334</c:v>
                </c:pt>
                <c:pt idx="16570">
                  <c:v>1359.0916666666667</c:v>
                </c:pt>
                <c:pt idx="16571">
                  <c:v>1359.1666666666667</c:v>
                </c:pt>
                <c:pt idx="16572">
                  <c:v>1359.25</c:v>
                </c:pt>
                <c:pt idx="16573">
                  <c:v>1359.3333333333333</c:v>
                </c:pt>
                <c:pt idx="16574">
                  <c:v>1359.4166666666667</c:v>
                </c:pt>
                <c:pt idx="16575">
                  <c:v>1359.5</c:v>
                </c:pt>
                <c:pt idx="16576">
                  <c:v>1359.5833333333333</c:v>
                </c:pt>
                <c:pt idx="16577">
                  <c:v>1359.6583333333333</c:v>
                </c:pt>
                <c:pt idx="16578">
                  <c:v>1359.7416666666666</c:v>
                </c:pt>
                <c:pt idx="16579">
                  <c:v>1359.825</c:v>
                </c:pt>
                <c:pt idx="16580">
                  <c:v>1359.9083333333333</c:v>
                </c:pt>
                <c:pt idx="16581">
                  <c:v>1359.9916666666666</c:v>
                </c:pt>
                <c:pt idx="16582">
                  <c:v>1360.075</c:v>
                </c:pt>
                <c:pt idx="16583">
                  <c:v>1360.1583333333333</c:v>
                </c:pt>
                <c:pt idx="16584">
                  <c:v>1360.2333333333333</c:v>
                </c:pt>
                <c:pt idx="16585">
                  <c:v>1360.3166666666666</c:v>
                </c:pt>
                <c:pt idx="16586">
                  <c:v>1360.3999999999999</c:v>
                </c:pt>
                <c:pt idx="16587">
                  <c:v>1360.4833333333333</c:v>
                </c:pt>
                <c:pt idx="16588">
                  <c:v>1360.5666666666666</c:v>
                </c:pt>
                <c:pt idx="16589">
                  <c:v>1360.6499999999999</c:v>
                </c:pt>
                <c:pt idx="16590">
                  <c:v>1360.7250000000001</c:v>
                </c:pt>
                <c:pt idx="16591">
                  <c:v>1360.8083333333334</c:v>
                </c:pt>
                <c:pt idx="16592">
                  <c:v>1360.8916666666667</c:v>
                </c:pt>
                <c:pt idx="16593">
                  <c:v>1360.9750000000001</c:v>
                </c:pt>
                <c:pt idx="16594">
                  <c:v>1361.0583333333334</c:v>
                </c:pt>
                <c:pt idx="16595">
                  <c:v>1361.1416666666667</c:v>
                </c:pt>
                <c:pt idx="16596">
                  <c:v>1361.2166666666667</c:v>
                </c:pt>
                <c:pt idx="16597">
                  <c:v>1361.3</c:v>
                </c:pt>
                <c:pt idx="16598">
                  <c:v>1361.3833333333334</c:v>
                </c:pt>
                <c:pt idx="16599">
                  <c:v>1361.4666666666667</c:v>
                </c:pt>
                <c:pt idx="16600">
                  <c:v>1361.55</c:v>
                </c:pt>
                <c:pt idx="16601">
                  <c:v>1361.6333333333334</c:v>
                </c:pt>
                <c:pt idx="16602">
                  <c:v>1361.7166666666667</c:v>
                </c:pt>
                <c:pt idx="16603">
                  <c:v>1361.7916666666667</c:v>
                </c:pt>
                <c:pt idx="16604">
                  <c:v>1361.875</c:v>
                </c:pt>
                <c:pt idx="16605">
                  <c:v>1361.9583333333333</c:v>
                </c:pt>
                <c:pt idx="16606">
                  <c:v>1362.0416666666667</c:v>
                </c:pt>
                <c:pt idx="16607">
                  <c:v>1362.125</c:v>
                </c:pt>
                <c:pt idx="16608">
                  <c:v>1362.2083333333333</c:v>
                </c:pt>
                <c:pt idx="16609">
                  <c:v>1362.2833333333333</c:v>
                </c:pt>
                <c:pt idx="16610">
                  <c:v>1362.3666666666666</c:v>
                </c:pt>
                <c:pt idx="16611">
                  <c:v>1362.45</c:v>
                </c:pt>
                <c:pt idx="16612">
                  <c:v>1362.5333333333333</c:v>
                </c:pt>
                <c:pt idx="16613">
                  <c:v>1362.6166666666666</c:v>
                </c:pt>
                <c:pt idx="16614">
                  <c:v>1362.7</c:v>
                </c:pt>
                <c:pt idx="16615">
                  <c:v>1362.7749999999999</c:v>
                </c:pt>
                <c:pt idx="16616">
                  <c:v>1362.8583333333333</c:v>
                </c:pt>
                <c:pt idx="16617">
                  <c:v>1362.9416666666666</c:v>
                </c:pt>
                <c:pt idx="16618">
                  <c:v>1363.0249999999999</c:v>
                </c:pt>
                <c:pt idx="16619">
                  <c:v>1363.1083333333333</c:v>
                </c:pt>
                <c:pt idx="16620">
                  <c:v>1363.1916666666666</c:v>
                </c:pt>
                <c:pt idx="16621">
                  <c:v>1363.2749999999999</c:v>
                </c:pt>
                <c:pt idx="16622">
                  <c:v>1363.3500000000001</c:v>
                </c:pt>
                <c:pt idx="16623">
                  <c:v>1363.4333333333334</c:v>
                </c:pt>
                <c:pt idx="16624">
                  <c:v>1363.5166666666667</c:v>
                </c:pt>
                <c:pt idx="16625">
                  <c:v>1363.6000000000001</c:v>
                </c:pt>
                <c:pt idx="16626">
                  <c:v>1363.6833333333334</c:v>
                </c:pt>
                <c:pt idx="16627">
                  <c:v>1363.7666666666667</c:v>
                </c:pt>
                <c:pt idx="16628">
                  <c:v>1363.8416666666667</c:v>
                </c:pt>
                <c:pt idx="16629">
                  <c:v>1363.925</c:v>
                </c:pt>
                <c:pt idx="16630">
                  <c:v>1364.0083333333334</c:v>
                </c:pt>
                <c:pt idx="16631">
                  <c:v>1364.0916666666667</c:v>
                </c:pt>
                <c:pt idx="16632">
                  <c:v>1364.175</c:v>
                </c:pt>
                <c:pt idx="16633">
                  <c:v>1364.2583333333334</c:v>
                </c:pt>
                <c:pt idx="16634">
                  <c:v>1364.3333333333333</c:v>
                </c:pt>
                <c:pt idx="16635">
                  <c:v>1364.4166666666667</c:v>
                </c:pt>
                <c:pt idx="16636">
                  <c:v>1364.5</c:v>
                </c:pt>
                <c:pt idx="16637">
                  <c:v>1364.5833333333333</c:v>
                </c:pt>
                <c:pt idx="16638">
                  <c:v>1364.6666666666667</c:v>
                </c:pt>
                <c:pt idx="16639">
                  <c:v>1364.75</c:v>
                </c:pt>
                <c:pt idx="16640">
                  <c:v>1364.8333333333333</c:v>
                </c:pt>
                <c:pt idx="16641">
                  <c:v>1364.9083333333333</c:v>
                </c:pt>
                <c:pt idx="16642">
                  <c:v>1364.9916666666666</c:v>
                </c:pt>
                <c:pt idx="16643">
                  <c:v>1365.075</c:v>
                </c:pt>
                <c:pt idx="16644">
                  <c:v>1365.1583333333333</c:v>
                </c:pt>
                <c:pt idx="16645">
                  <c:v>1365.2416666666666</c:v>
                </c:pt>
                <c:pt idx="16646">
                  <c:v>1365.325</c:v>
                </c:pt>
                <c:pt idx="16647">
                  <c:v>1365.3999999999999</c:v>
                </c:pt>
                <c:pt idx="16648">
                  <c:v>1365.4833333333333</c:v>
                </c:pt>
                <c:pt idx="16649">
                  <c:v>1365.5666666666666</c:v>
                </c:pt>
                <c:pt idx="16650">
                  <c:v>1365.6499999999999</c:v>
                </c:pt>
                <c:pt idx="16651">
                  <c:v>1365.7333333333333</c:v>
                </c:pt>
                <c:pt idx="16652">
                  <c:v>1365.8166666666666</c:v>
                </c:pt>
                <c:pt idx="16653">
                  <c:v>1365.8916666666667</c:v>
                </c:pt>
                <c:pt idx="16654">
                  <c:v>1365.9750000000001</c:v>
                </c:pt>
                <c:pt idx="16655">
                  <c:v>1366.0583333333334</c:v>
                </c:pt>
                <c:pt idx="16656">
                  <c:v>1366.1416666666667</c:v>
                </c:pt>
                <c:pt idx="16657">
                  <c:v>1366.2250000000001</c:v>
                </c:pt>
                <c:pt idx="16658">
                  <c:v>1366.3083333333334</c:v>
                </c:pt>
                <c:pt idx="16659">
                  <c:v>1366.3916666666667</c:v>
                </c:pt>
                <c:pt idx="16660">
                  <c:v>1366.4666666666665</c:v>
                </c:pt>
                <c:pt idx="16661">
                  <c:v>1366.55</c:v>
                </c:pt>
                <c:pt idx="16662">
                  <c:v>1366.6333333333332</c:v>
                </c:pt>
                <c:pt idx="16663">
                  <c:v>1366.7166666666665</c:v>
                </c:pt>
                <c:pt idx="16664">
                  <c:v>1366.8</c:v>
                </c:pt>
                <c:pt idx="16665">
                  <c:v>1366.8833333333332</c:v>
                </c:pt>
                <c:pt idx="16666">
                  <c:v>1366.9583333333333</c:v>
                </c:pt>
                <c:pt idx="16667">
                  <c:v>1367.0416666666667</c:v>
                </c:pt>
                <c:pt idx="16668">
                  <c:v>1367.125</c:v>
                </c:pt>
                <c:pt idx="16669">
                  <c:v>1367.2083333333333</c:v>
                </c:pt>
                <c:pt idx="16670">
                  <c:v>1367.2916666666667</c:v>
                </c:pt>
                <c:pt idx="16671">
                  <c:v>1367.375</c:v>
                </c:pt>
                <c:pt idx="16672">
                  <c:v>1367.45</c:v>
                </c:pt>
                <c:pt idx="16673">
                  <c:v>1367.5333333333335</c:v>
                </c:pt>
                <c:pt idx="16674">
                  <c:v>1367.6166666666668</c:v>
                </c:pt>
                <c:pt idx="16675">
                  <c:v>1367.7</c:v>
                </c:pt>
                <c:pt idx="16676">
                  <c:v>1367.7833333333335</c:v>
                </c:pt>
                <c:pt idx="16677">
                  <c:v>1367.8666666666668</c:v>
                </c:pt>
                <c:pt idx="16678">
                  <c:v>1367.95</c:v>
                </c:pt>
                <c:pt idx="16679">
                  <c:v>1368.0249999999999</c:v>
                </c:pt>
                <c:pt idx="16680">
                  <c:v>1368.1083333333333</c:v>
                </c:pt>
                <c:pt idx="16681">
                  <c:v>1368.1916666666666</c:v>
                </c:pt>
                <c:pt idx="16682">
                  <c:v>1368.2749999999999</c:v>
                </c:pt>
                <c:pt idx="16683">
                  <c:v>1368.3583333333333</c:v>
                </c:pt>
                <c:pt idx="16684">
                  <c:v>1368.4416666666666</c:v>
                </c:pt>
                <c:pt idx="16685">
                  <c:v>1368.5166666666667</c:v>
                </c:pt>
                <c:pt idx="16686">
                  <c:v>1368.6000000000001</c:v>
                </c:pt>
                <c:pt idx="16687">
                  <c:v>1368.6833333333334</c:v>
                </c:pt>
                <c:pt idx="16688">
                  <c:v>1368.7666666666667</c:v>
                </c:pt>
                <c:pt idx="16689">
                  <c:v>1368.8500000000001</c:v>
                </c:pt>
                <c:pt idx="16690">
                  <c:v>1368.9333333333334</c:v>
                </c:pt>
                <c:pt idx="16691">
                  <c:v>1369.0083333333332</c:v>
                </c:pt>
                <c:pt idx="16692">
                  <c:v>1369.0916666666665</c:v>
                </c:pt>
                <c:pt idx="16693">
                  <c:v>1369.175</c:v>
                </c:pt>
                <c:pt idx="16694">
                  <c:v>1369.2583333333332</c:v>
                </c:pt>
                <c:pt idx="16695">
                  <c:v>1369.3416666666665</c:v>
                </c:pt>
                <c:pt idx="16696">
                  <c:v>1369.425</c:v>
                </c:pt>
                <c:pt idx="16697">
                  <c:v>1369.5083333333332</c:v>
                </c:pt>
                <c:pt idx="16698">
                  <c:v>1369.5833333333333</c:v>
                </c:pt>
                <c:pt idx="16699">
                  <c:v>1369.6666666666667</c:v>
                </c:pt>
                <c:pt idx="16700">
                  <c:v>1369.75</c:v>
                </c:pt>
                <c:pt idx="16701">
                  <c:v>1369.8333333333333</c:v>
                </c:pt>
                <c:pt idx="16702">
                  <c:v>1369.9166666666667</c:v>
                </c:pt>
                <c:pt idx="16703">
                  <c:v>1370</c:v>
                </c:pt>
                <c:pt idx="16704">
                  <c:v>1370.075</c:v>
                </c:pt>
                <c:pt idx="16705">
                  <c:v>1370.1583333333335</c:v>
                </c:pt>
                <c:pt idx="16706">
                  <c:v>1370.2416666666668</c:v>
                </c:pt>
                <c:pt idx="16707">
                  <c:v>1370.325</c:v>
                </c:pt>
                <c:pt idx="16708">
                  <c:v>1370.4083333333335</c:v>
                </c:pt>
                <c:pt idx="16709">
                  <c:v>1370.4916666666668</c:v>
                </c:pt>
                <c:pt idx="16710">
                  <c:v>1370.575</c:v>
                </c:pt>
                <c:pt idx="16711">
                  <c:v>1370.6499999999999</c:v>
                </c:pt>
                <c:pt idx="16712">
                  <c:v>1370.7333333333333</c:v>
                </c:pt>
                <c:pt idx="16713">
                  <c:v>1370.8166666666666</c:v>
                </c:pt>
                <c:pt idx="16714">
                  <c:v>1370.8999999999999</c:v>
                </c:pt>
                <c:pt idx="16715">
                  <c:v>1370.9833333333333</c:v>
                </c:pt>
                <c:pt idx="16716">
                  <c:v>1371.0666666666666</c:v>
                </c:pt>
                <c:pt idx="16717">
                  <c:v>1371.1416666666667</c:v>
                </c:pt>
                <c:pt idx="16718">
                  <c:v>1371.2250000000001</c:v>
                </c:pt>
                <c:pt idx="16719">
                  <c:v>1371.3083333333334</c:v>
                </c:pt>
                <c:pt idx="16720">
                  <c:v>1371.3916666666667</c:v>
                </c:pt>
                <c:pt idx="16721">
                  <c:v>1371.4750000000001</c:v>
                </c:pt>
                <c:pt idx="16722">
                  <c:v>1371.5583333333334</c:v>
                </c:pt>
                <c:pt idx="16723">
                  <c:v>1371.6333333333332</c:v>
                </c:pt>
                <c:pt idx="16724">
                  <c:v>1371.7166666666665</c:v>
                </c:pt>
                <c:pt idx="16725">
                  <c:v>1371.8</c:v>
                </c:pt>
                <c:pt idx="16726">
                  <c:v>1371.8833333333332</c:v>
                </c:pt>
                <c:pt idx="16727">
                  <c:v>1371.9666666666665</c:v>
                </c:pt>
                <c:pt idx="16728">
                  <c:v>1372.05</c:v>
                </c:pt>
                <c:pt idx="16729">
                  <c:v>1372.1333333333332</c:v>
                </c:pt>
                <c:pt idx="16730">
                  <c:v>1372.2083333333333</c:v>
                </c:pt>
                <c:pt idx="16731">
                  <c:v>1372.2916666666667</c:v>
                </c:pt>
                <c:pt idx="16732">
                  <c:v>1372.375</c:v>
                </c:pt>
                <c:pt idx="16733">
                  <c:v>1372.4583333333333</c:v>
                </c:pt>
                <c:pt idx="16734">
                  <c:v>1372.5416666666667</c:v>
                </c:pt>
                <c:pt idx="16735">
                  <c:v>1372.625</c:v>
                </c:pt>
                <c:pt idx="16736">
                  <c:v>1372.7</c:v>
                </c:pt>
                <c:pt idx="16737">
                  <c:v>1372.7833333333335</c:v>
                </c:pt>
                <c:pt idx="16738">
                  <c:v>1372.8666666666668</c:v>
                </c:pt>
                <c:pt idx="16739">
                  <c:v>1372.95</c:v>
                </c:pt>
                <c:pt idx="16740">
                  <c:v>1373.0333333333335</c:v>
                </c:pt>
                <c:pt idx="16741">
                  <c:v>1373.1166666666668</c:v>
                </c:pt>
                <c:pt idx="16742">
                  <c:v>1373.1916666666666</c:v>
                </c:pt>
                <c:pt idx="16743">
                  <c:v>1373.2749999999999</c:v>
                </c:pt>
                <c:pt idx="16744">
                  <c:v>1373.3583333333333</c:v>
                </c:pt>
                <c:pt idx="16745">
                  <c:v>1373.4416666666666</c:v>
                </c:pt>
                <c:pt idx="16746">
                  <c:v>1373.5249999999999</c:v>
                </c:pt>
                <c:pt idx="16747">
                  <c:v>1373.6083333333333</c:v>
                </c:pt>
                <c:pt idx="16748">
                  <c:v>1373.6916666666666</c:v>
                </c:pt>
                <c:pt idx="16749">
                  <c:v>1373.7666666666667</c:v>
                </c:pt>
                <c:pt idx="16750">
                  <c:v>1373.8500000000001</c:v>
                </c:pt>
                <c:pt idx="16751">
                  <c:v>1373.9333333333334</c:v>
                </c:pt>
                <c:pt idx="16752">
                  <c:v>1374.0166666666667</c:v>
                </c:pt>
                <c:pt idx="16753">
                  <c:v>1374.1000000000001</c:v>
                </c:pt>
                <c:pt idx="16754">
                  <c:v>1374.1833333333334</c:v>
                </c:pt>
                <c:pt idx="16755">
                  <c:v>1374.2583333333332</c:v>
                </c:pt>
                <c:pt idx="16756">
                  <c:v>1374.3416666666665</c:v>
                </c:pt>
                <c:pt idx="16757">
                  <c:v>1374.425</c:v>
                </c:pt>
                <c:pt idx="16758">
                  <c:v>1374.5083333333332</c:v>
                </c:pt>
                <c:pt idx="16759">
                  <c:v>1374.5916666666665</c:v>
                </c:pt>
                <c:pt idx="16760">
                  <c:v>1374.675</c:v>
                </c:pt>
                <c:pt idx="16761">
                  <c:v>1374.75</c:v>
                </c:pt>
                <c:pt idx="16762">
                  <c:v>1374.8333333333333</c:v>
                </c:pt>
                <c:pt idx="16763">
                  <c:v>1374.9166666666667</c:v>
                </c:pt>
                <c:pt idx="16764">
                  <c:v>1375</c:v>
                </c:pt>
                <c:pt idx="16765">
                  <c:v>1375.0833333333333</c:v>
                </c:pt>
                <c:pt idx="16766">
                  <c:v>1375.1666666666667</c:v>
                </c:pt>
                <c:pt idx="16767">
                  <c:v>1375.25</c:v>
                </c:pt>
                <c:pt idx="16768">
                  <c:v>1375.325</c:v>
                </c:pt>
                <c:pt idx="16769">
                  <c:v>1375.4083333333335</c:v>
                </c:pt>
                <c:pt idx="16770">
                  <c:v>1375.4916666666668</c:v>
                </c:pt>
                <c:pt idx="16771">
                  <c:v>1375.575</c:v>
                </c:pt>
                <c:pt idx="16772">
                  <c:v>1375.6583333333335</c:v>
                </c:pt>
                <c:pt idx="16773">
                  <c:v>1375.7416666666668</c:v>
                </c:pt>
                <c:pt idx="16774">
                  <c:v>1375.8166666666666</c:v>
                </c:pt>
                <c:pt idx="16775">
                  <c:v>1375.8999999999999</c:v>
                </c:pt>
                <c:pt idx="16776">
                  <c:v>1375.9833333333333</c:v>
                </c:pt>
                <c:pt idx="16777">
                  <c:v>1376.0666666666666</c:v>
                </c:pt>
                <c:pt idx="16778">
                  <c:v>1376.1499999999999</c:v>
                </c:pt>
                <c:pt idx="16779">
                  <c:v>1376.2333333333333</c:v>
                </c:pt>
                <c:pt idx="16780">
                  <c:v>1376.3083333333334</c:v>
                </c:pt>
                <c:pt idx="16781">
                  <c:v>1376.3916666666667</c:v>
                </c:pt>
                <c:pt idx="16782">
                  <c:v>1376.4750000000001</c:v>
                </c:pt>
                <c:pt idx="16783">
                  <c:v>1376.5583333333334</c:v>
                </c:pt>
                <c:pt idx="16784">
                  <c:v>1376.6416666666667</c:v>
                </c:pt>
                <c:pt idx="16785">
                  <c:v>1376.7250000000001</c:v>
                </c:pt>
                <c:pt idx="16786">
                  <c:v>1376.8083333333334</c:v>
                </c:pt>
                <c:pt idx="16787">
                  <c:v>1376.8833333333332</c:v>
                </c:pt>
                <c:pt idx="16788">
                  <c:v>1376.9666666666665</c:v>
                </c:pt>
                <c:pt idx="16789">
                  <c:v>1377.05</c:v>
                </c:pt>
                <c:pt idx="16790">
                  <c:v>1377.1333333333332</c:v>
                </c:pt>
                <c:pt idx="16791">
                  <c:v>1377.2166666666665</c:v>
                </c:pt>
                <c:pt idx="16792">
                  <c:v>1377.3</c:v>
                </c:pt>
                <c:pt idx="16793">
                  <c:v>1377.375</c:v>
                </c:pt>
                <c:pt idx="16794">
                  <c:v>1377.4583333333333</c:v>
                </c:pt>
                <c:pt idx="16795">
                  <c:v>1377.5416666666667</c:v>
                </c:pt>
                <c:pt idx="16796">
                  <c:v>1377.625</c:v>
                </c:pt>
                <c:pt idx="16797">
                  <c:v>1377.7083333333333</c:v>
                </c:pt>
                <c:pt idx="16798">
                  <c:v>1377.7916666666667</c:v>
                </c:pt>
                <c:pt idx="16799">
                  <c:v>1377.8666666666668</c:v>
                </c:pt>
                <c:pt idx="16800">
                  <c:v>1377.95</c:v>
                </c:pt>
                <c:pt idx="16801">
                  <c:v>1378.0333333333335</c:v>
                </c:pt>
                <c:pt idx="16802">
                  <c:v>1378.1166666666668</c:v>
                </c:pt>
                <c:pt idx="16803">
                  <c:v>1378.2</c:v>
                </c:pt>
                <c:pt idx="16804">
                  <c:v>1378.2833333333335</c:v>
                </c:pt>
                <c:pt idx="16805">
                  <c:v>1378.3666666666668</c:v>
                </c:pt>
                <c:pt idx="16806">
                  <c:v>1378.4416666666666</c:v>
                </c:pt>
                <c:pt idx="16807">
                  <c:v>1378.5249999999999</c:v>
                </c:pt>
                <c:pt idx="16808">
                  <c:v>1378.6083333333333</c:v>
                </c:pt>
                <c:pt idx="16809">
                  <c:v>1378.6916666666666</c:v>
                </c:pt>
                <c:pt idx="16810">
                  <c:v>1378.7749999999999</c:v>
                </c:pt>
                <c:pt idx="16811">
                  <c:v>1378.8583333333333</c:v>
                </c:pt>
                <c:pt idx="16812">
                  <c:v>1378.9333333333334</c:v>
                </c:pt>
                <c:pt idx="16813">
                  <c:v>1379.0166666666667</c:v>
                </c:pt>
                <c:pt idx="16814">
                  <c:v>1379.1000000000001</c:v>
                </c:pt>
                <c:pt idx="16815">
                  <c:v>1379.1833333333334</c:v>
                </c:pt>
                <c:pt idx="16816">
                  <c:v>1379.2666666666667</c:v>
                </c:pt>
                <c:pt idx="16817">
                  <c:v>1379.3500000000001</c:v>
                </c:pt>
                <c:pt idx="16818">
                  <c:v>1379.425</c:v>
                </c:pt>
                <c:pt idx="16819">
                  <c:v>1379.5083333333332</c:v>
                </c:pt>
                <c:pt idx="16820">
                  <c:v>1379.5916666666665</c:v>
                </c:pt>
                <c:pt idx="16821">
                  <c:v>1379.675</c:v>
                </c:pt>
                <c:pt idx="16822">
                  <c:v>1379.7583333333332</c:v>
                </c:pt>
                <c:pt idx="16823">
                  <c:v>1379.8416666666665</c:v>
                </c:pt>
                <c:pt idx="16824">
                  <c:v>1379.925</c:v>
                </c:pt>
                <c:pt idx="16825">
                  <c:v>1380</c:v>
                </c:pt>
                <c:pt idx="16826">
                  <c:v>1380.0833333333333</c:v>
                </c:pt>
                <c:pt idx="16827">
                  <c:v>1380.1666666666667</c:v>
                </c:pt>
                <c:pt idx="16828">
                  <c:v>1380.25</c:v>
                </c:pt>
                <c:pt idx="16829">
                  <c:v>1380.3333333333333</c:v>
                </c:pt>
                <c:pt idx="16830">
                  <c:v>1380.4166666666667</c:v>
                </c:pt>
                <c:pt idx="16831">
                  <c:v>1380.4916666666668</c:v>
                </c:pt>
                <c:pt idx="16832">
                  <c:v>1380.575</c:v>
                </c:pt>
                <c:pt idx="16833">
                  <c:v>1380.6583333333335</c:v>
                </c:pt>
                <c:pt idx="16834">
                  <c:v>1380.7416666666668</c:v>
                </c:pt>
                <c:pt idx="16835">
                  <c:v>1380.825</c:v>
                </c:pt>
                <c:pt idx="16836">
                  <c:v>1380.9083333333335</c:v>
                </c:pt>
                <c:pt idx="16837">
                  <c:v>1380.9916666666668</c:v>
                </c:pt>
                <c:pt idx="16838">
                  <c:v>1381.0666666666666</c:v>
                </c:pt>
                <c:pt idx="16839">
                  <c:v>1381.1499999999999</c:v>
                </c:pt>
                <c:pt idx="16840">
                  <c:v>1381.2333333333333</c:v>
                </c:pt>
                <c:pt idx="16841">
                  <c:v>1381.3166666666666</c:v>
                </c:pt>
                <c:pt idx="16842">
                  <c:v>1381.3999999999999</c:v>
                </c:pt>
                <c:pt idx="16843">
                  <c:v>1381.4833333333333</c:v>
                </c:pt>
                <c:pt idx="16844">
                  <c:v>1381.5583333333334</c:v>
                </c:pt>
                <c:pt idx="16845">
                  <c:v>1381.6416666666667</c:v>
                </c:pt>
                <c:pt idx="16846">
                  <c:v>1381.7250000000001</c:v>
                </c:pt>
                <c:pt idx="16847">
                  <c:v>1381.8083333333334</c:v>
                </c:pt>
                <c:pt idx="16848">
                  <c:v>1381.8916666666667</c:v>
                </c:pt>
                <c:pt idx="16849">
                  <c:v>1381.9750000000001</c:v>
                </c:pt>
                <c:pt idx="16850">
                  <c:v>1382.05</c:v>
                </c:pt>
                <c:pt idx="16851">
                  <c:v>1382.1333333333332</c:v>
                </c:pt>
                <c:pt idx="16852">
                  <c:v>1382.2166666666665</c:v>
                </c:pt>
                <c:pt idx="16853">
                  <c:v>1382.3</c:v>
                </c:pt>
                <c:pt idx="16854">
                  <c:v>1382.3833333333332</c:v>
                </c:pt>
                <c:pt idx="16855">
                  <c:v>1382.4666666666665</c:v>
                </c:pt>
                <c:pt idx="16856">
                  <c:v>1382.55</c:v>
                </c:pt>
                <c:pt idx="16857">
                  <c:v>1382.625</c:v>
                </c:pt>
                <c:pt idx="16858">
                  <c:v>1382.7083333333333</c:v>
                </c:pt>
                <c:pt idx="16859">
                  <c:v>1382.7916666666667</c:v>
                </c:pt>
                <c:pt idx="16860">
                  <c:v>1382.875</c:v>
                </c:pt>
                <c:pt idx="16861">
                  <c:v>1382.9583333333333</c:v>
                </c:pt>
                <c:pt idx="16862">
                  <c:v>1383.0416666666667</c:v>
                </c:pt>
                <c:pt idx="16863">
                  <c:v>1383.1166666666668</c:v>
                </c:pt>
                <c:pt idx="16864">
                  <c:v>1383.2</c:v>
                </c:pt>
                <c:pt idx="16865">
                  <c:v>1383.2833333333335</c:v>
                </c:pt>
                <c:pt idx="16866">
                  <c:v>1383.3666666666668</c:v>
                </c:pt>
                <c:pt idx="16867">
                  <c:v>1383.45</c:v>
                </c:pt>
                <c:pt idx="16868">
                  <c:v>1383.5333333333335</c:v>
                </c:pt>
                <c:pt idx="16869">
                  <c:v>1383.6083333333333</c:v>
                </c:pt>
                <c:pt idx="16870">
                  <c:v>1383.6916666666666</c:v>
                </c:pt>
                <c:pt idx="16871">
                  <c:v>1383.7749999999999</c:v>
                </c:pt>
                <c:pt idx="16872">
                  <c:v>1383.8583333333333</c:v>
                </c:pt>
                <c:pt idx="16873">
                  <c:v>1383.9416666666666</c:v>
                </c:pt>
                <c:pt idx="16874">
                  <c:v>1384.0249999999999</c:v>
                </c:pt>
                <c:pt idx="16875">
                  <c:v>1384.1083333333333</c:v>
                </c:pt>
                <c:pt idx="16876">
                  <c:v>1384.1833333333334</c:v>
                </c:pt>
                <c:pt idx="16877">
                  <c:v>1384.2666666666667</c:v>
                </c:pt>
                <c:pt idx="16878">
                  <c:v>1384.3500000000001</c:v>
                </c:pt>
                <c:pt idx="16879">
                  <c:v>1384.4333333333334</c:v>
                </c:pt>
                <c:pt idx="16880">
                  <c:v>1384.5166666666667</c:v>
                </c:pt>
                <c:pt idx="16881">
                  <c:v>1384.6000000000001</c:v>
                </c:pt>
                <c:pt idx="16882">
                  <c:v>1384.675</c:v>
                </c:pt>
                <c:pt idx="16883">
                  <c:v>1384.7583333333332</c:v>
                </c:pt>
                <c:pt idx="16884">
                  <c:v>1384.8416666666665</c:v>
                </c:pt>
                <c:pt idx="16885">
                  <c:v>1384.925</c:v>
                </c:pt>
                <c:pt idx="16886">
                  <c:v>1385.0083333333332</c:v>
                </c:pt>
                <c:pt idx="16887">
                  <c:v>1385.0916666666665</c:v>
                </c:pt>
                <c:pt idx="16888">
                  <c:v>1385.1666666666667</c:v>
                </c:pt>
                <c:pt idx="16889">
                  <c:v>1385.25</c:v>
                </c:pt>
                <c:pt idx="16890">
                  <c:v>1385.3333333333333</c:v>
                </c:pt>
                <c:pt idx="16891">
                  <c:v>1385.4166666666667</c:v>
                </c:pt>
                <c:pt idx="16892">
                  <c:v>1385.5</c:v>
                </c:pt>
                <c:pt idx="16893">
                  <c:v>1385.5833333333333</c:v>
                </c:pt>
                <c:pt idx="16894">
                  <c:v>1385.6666666666667</c:v>
                </c:pt>
                <c:pt idx="16895">
                  <c:v>1385.7416666666668</c:v>
                </c:pt>
                <c:pt idx="16896">
                  <c:v>1385.825</c:v>
                </c:pt>
                <c:pt idx="16897">
                  <c:v>1385.9083333333335</c:v>
                </c:pt>
                <c:pt idx="16898">
                  <c:v>1385.9916666666668</c:v>
                </c:pt>
                <c:pt idx="16899">
                  <c:v>1386.075</c:v>
                </c:pt>
                <c:pt idx="16900">
                  <c:v>1386.1583333333335</c:v>
                </c:pt>
                <c:pt idx="16901">
                  <c:v>1386.2333333333333</c:v>
                </c:pt>
                <c:pt idx="16902">
                  <c:v>1386.3166666666666</c:v>
                </c:pt>
                <c:pt idx="16903">
                  <c:v>1386.3999999999999</c:v>
                </c:pt>
                <c:pt idx="16904">
                  <c:v>1386.4833333333333</c:v>
                </c:pt>
                <c:pt idx="16905">
                  <c:v>1386.5666666666666</c:v>
                </c:pt>
                <c:pt idx="16906">
                  <c:v>1386.6499999999999</c:v>
                </c:pt>
                <c:pt idx="16907">
                  <c:v>1386.7250000000001</c:v>
                </c:pt>
                <c:pt idx="16908">
                  <c:v>1386.8083333333334</c:v>
                </c:pt>
                <c:pt idx="16909">
                  <c:v>1386.8916666666667</c:v>
                </c:pt>
                <c:pt idx="16910">
                  <c:v>1386.9750000000001</c:v>
                </c:pt>
                <c:pt idx="16911">
                  <c:v>1387.0583333333334</c:v>
                </c:pt>
                <c:pt idx="16912">
                  <c:v>1387.1416666666667</c:v>
                </c:pt>
                <c:pt idx="16913">
                  <c:v>1387.2250000000001</c:v>
                </c:pt>
                <c:pt idx="16914">
                  <c:v>1387.3</c:v>
                </c:pt>
                <c:pt idx="16915">
                  <c:v>1387.3833333333332</c:v>
                </c:pt>
                <c:pt idx="16916">
                  <c:v>1387.4666666666665</c:v>
                </c:pt>
                <c:pt idx="16917">
                  <c:v>1387.55</c:v>
                </c:pt>
                <c:pt idx="16918">
                  <c:v>1387.6333333333332</c:v>
                </c:pt>
                <c:pt idx="16919">
                  <c:v>1387.7166666666665</c:v>
                </c:pt>
                <c:pt idx="16920">
                  <c:v>1387.7916666666667</c:v>
                </c:pt>
                <c:pt idx="16921">
                  <c:v>1387.875</c:v>
                </c:pt>
                <c:pt idx="16922">
                  <c:v>1387.9583333333333</c:v>
                </c:pt>
                <c:pt idx="16923">
                  <c:v>1388.0416666666667</c:v>
                </c:pt>
                <c:pt idx="16924">
                  <c:v>1388.125</c:v>
                </c:pt>
                <c:pt idx="16925">
                  <c:v>1388.2083333333333</c:v>
                </c:pt>
                <c:pt idx="16926">
                  <c:v>1388.2833333333335</c:v>
                </c:pt>
                <c:pt idx="16927">
                  <c:v>1388.3666666666668</c:v>
                </c:pt>
                <c:pt idx="16928">
                  <c:v>1388.45</c:v>
                </c:pt>
                <c:pt idx="16929">
                  <c:v>1388.5333333333335</c:v>
                </c:pt>
                <c:pt idx="16930">
                  <c:v>1388.6166666666668</c:v>
                </c:pt>
                <c:pt idx="16931">
                  <c:v>1388.7</c:v>
                </c:pt>
                <c:pt idx="16932">
                  <c:v>1388.7833333333335</c:v>
                </c:pt>
                <c:pt idx="16933">
                  <c:v>1388.8583333333333</c:v>
                </c:pt>
                <c:pt idx="16934">
                  <c:v>1388.9416666666666</c:v>
                </c:pt>
                <c:pt idx="16935">
                  <c:v>1389.0249999999999</c:v>
                </c:pt>
                <c:pt idx="16936">
                  <c:v>1389.1083333333333</c:v>
                </c:pt>
                <c:pt idx="16937">
                  <c:v>1389.1916666666666</c:v>
                </c:pt>
                <c:pt idx="16938">
                  <c:v>1389.2749999999999</c:v>
                </c:pt>
                <c:pt idx="16939">
                  <c:v>1389.3500000000001</c:v>
                </c:pt>
                <c:pt idx="16940">
                  <c:v>1389.4333333333334</c:v>
                </c:pt>
                <c:pt idx="16941">
                  <c:v>1389.5166666666667</c:v>
                </c:pt>
                <c:pt idx="16942">
                  <c:v>1389.6000000000001</c:v>
                </c:pt>
                <c:pt idx="16943">
                  <c:v>1389.6833333333334</c:v>
                </c:pt>
                <c:pt idx="16944">
                  <c:v>1389.7666666666667</c:v>
                </c:pt>
                <c:pt idx="16945">
                  <c:v>1389.8416666666665</c:v>
                </c:pt>
                <c:pt idx="16946">
                  <c:v>1389.925</c:v>
                </c:pt>
                <c:pt idx="16947">
                  <c:v>1390.0083333333332</c:v>
                </c:pt>
                <c:pt idx="16948">
                  <c:v>1390.0916666666665</c:v>
                </c:pt>
                <c:pt idx="16949">
                  <c:v>1390.175</c:v>
                </c:pt>
                <c:pt idx="16950">
                  <c:v>1390.2583333333332</c:v>
                </c:pt>
                <c:pt idx="16951">
                  <c:v>1390.3416666666665</c:v>
                </c:pt>
                <c:pt idx="16952">
                  <c:v>1390.4166666666667</c:v>
                </c:pt>
                <c:pt idx="16953">
                  <c:v>1390.5</c:v>
                </c:pt>
                <c:pt idx="16954">
                  <c:v>1390.5833333333333</c:v>
                </c:pt>
                <c:pt idx="16955">
                  <c:v>1390.6666666666667</c:v>
                </c:pt>
                <c:pt idx="16956">
                  <c:v>1390.75</c:v>
                </c:pt>
                <c:pt idx="16957">
                  <c:v>1390.8333333333333</c:v>
                </c:pt>
                <c:pt idx="16958">
                  <c:v>1390.9083333333335</c:v>
                </c:pt>
                <c:pt idx="16959">
                  <c:v>1390.9916666666668</c:v>
                </c:pt>
                <c:pt idx="16960">
                  <c:v>1391.075</c:v>
                </c:pt>
                <c:pt idx="16961">
                  <c:v>1391.1583333333335</c:v>
                </c:pt>
                <c:pt idx="16962">
                  <c:v>1391.2416666666668</c:v>
                </c:pt>
                <c:pt idx="16963">
                  <c:v>1391.325</c:v>
                </c:pt>
                <c:pt idx="16964">
                  <c:v>1391.4083333333335</c:v>
                </c:pt>
                <c:pt idx="16965">
                  <c:v>1391.4833333333333</c:v>
                </c:pt>
                <c:pt idx="16966">
                  <c:v>1391.5666666666666</c:v>
                </c:pt>
                <c:pt idx="16967">
                  <c:v>1391.6499999999999</c:v>
                </c:pt>
                <c:pt idx="16968">
                  <c:v>1391.7333333333333</c:v>
                </c:pt>
                <c:pt idx="16969">
                  <c:v>1391.8166666666666</c:v>
                </c:pt>
                <c:pt idx="16970">
                  <c:v>1391.8999999999999</c:v>
                </c:pt>
                <c:pt idx="16971">
                  <c:v>1391.9750000000001</c:v>
                </c:pt>
                <c:pt idx="16972">
                  <c:v>1392.0583333333334</c:v>
                </c:pt>
                <c:pt idx="16973">
                  <c:v>1392.1416666666667</c:v>
                </c:pt>
                <c:pt idx="16974">
                  <c:v>1392.2250000000001</c:v>
                </c:pt>
                <c:pt idx="16975">
                  <c:v>1392.3083333333334</c:v>
                </c:pt>
                <c:pt idx="16976">
                  <c:v>1392.3916666666667</c:v>
                </c:pt>
                <c:pt idx="16977">
                  <c:v>1392.4666666666665</c:v>
                </c:pt>
                <c:pt idx="16978">
                  <c:v>1392.55</c:v>
                </c:pt>
                <c:pt idx="16979">
                  <c:v>1392.6333333333332</c:v>
                </c:pt>
                <c:pt idx="16980">
                  <c:v>1392.7166666666665</c:v>
                </c:pt>
                <c:pt idx="16981">
                  <c:v>1392.8</c:v>
                </c:pt>
                <c:pt idx="16982">
                  <c:v>1392.8833333333332</c:v>
                </c:pt>
                <c:pt idx="16983">
                  <c:v>1392.9666666666665</c:v>
                </c:pt>
                <c:pt idx="16984">
                  <c:v>1393.0416666666667</c:v>
                </c:pt>
                <c:pt idx="16985">
                  <c:v>1393.125</c:v>
                </c:pt>
                <c:pt idx="16986">
                  <c:v>1393.2083333333333</c:v>
                </c:pt>
                <c:pt idx="16987">
                  <c:v>1393.2916666666667</c:v>
                </c:pt>
                <c:pt idx="16988">
                  <c:v>1393.375</c:v>
                </c:pt>
                <c:pt idx="16989">
                  <c:v>1393.4583333333333</c:v>
                </c:pt>
                <c:pt idx="16990">
                  <c:v>1393.5333333333335</c:v>
                </c:pt>
                <c:pt idx="16991">
                  <c:v>1393.6166666666668</c:v>
                </c:pt>
                <c:pt idx="16992">
                  <c:v>1393.7</c:v>
                </c:pt>
                <c:pt idx="16993">
                  <c:v>1393.7833333333335</c:v>
                </c:pt>
                <c:pt idx="16994">
                  <c:v>1393.8666666666668</c:v>
                </c:pt>
                <c:pt idx="16995">
                  <c:v>1393.95</c:v>
                </c:pt>
                <c:pt idx="16996">
                  <c:v>1394.0249999999999</c:v>
                </c:pt>
                <c:pt idx="16997">
                  <c:v>1394.1083333333333</c:v>
                </c:pt>
                <c:pt idx="16998">
                  <c:v>1394.1916666666666</c:v>
                </c:pt>
                <c:pt idx="16999">
                  <c:v>1394.2749999999999</c:v>
                </c:pt>
                <c:pt idx="17000">
                  <c:v>1394.3583333333333</c:v>
                </c:pt>
                <c:pt idx="17001">
                  <c:v>1394.4416666666666</c:v>
                </c:pt>
                <c:pt idx="17002">
                  <c:v>1394.5249999999999</c:v>
                </c:pt>
                <c:pt idx="17003">
                  <c:v>1394.6000000000001</c:v>
                </c:pt>
                <c:pt idx="17004">
                  <c:v>1394.6833333333334</c:v>
                </c:pt>
                <c:pt idx="17005">
                  <c:v>1394.7666666666667</c:v>
                </c:pt>
                <c:pt idx="17006">
                  <c:v>1394.8500000000001</c:v>
                </c:pt>
                <c:pt idx="17007">
                  <c:v>1394.9333333333334</c:v>
                </c:pt>
                <c:pt idx="17008">
                  <c:v>1395.0166666666667</c:v>
                </c:pt>
                <c:pt idx="17009">
                  <c:v>1395.0916666666665</c:v>
                </c:pt>
                <c:pt idx="17010">
                  <c:v>1395.175</c:v>
                </c:pt>
                <c:pt idx="17011">
                  <c:v>1395.2583333333332</c:v>
                </c:pt>
                <c:pt idx="17012">
                  <c:v>1395.3416666666665</c:v>
                </c:pt>
                <c:pt idx="17013">
                  <c:v>1395.425</c:v>
                </c:pt>
                <c:pt idx="17014">
                  <c:v>1395.5083333333332</c:v>
                </c:pt>
                <c:pt idx="17015">
                  <c:v>1395.5833333333333</c:v>
                </c:pt>
                <c:pt idx="17016">
                  <c:v>1395.6666666666667</c:v>
                </c:pt>
                <c:pt idx="17017">
                  <c:v>1395.75</c:v>
                </c:pt>
                <c:pt idx="17018">
                  <c:v>1395.8333333333333</c:v>
                </c:pt>
                <c:pt idx="17019">
                  <c:v>1395.9166666666667</c:v>
                </c:pt>
                <c:pt idx="17020">
                  <c:v>1396</c:v>
                </c:pt>
                <c:pt idx="17021">
                  <c:v>1396.0833333333333</c:v>
                </c:pt>
                <c:pt idx="17022">
                  <c:v>1396.1583333333335</c:v>
                </c:pt>
                <c:pt idx="17023">
                  <c:v>1396.2416666666668</c:v>
                </c:pt>
                <c:pt idx="17024">
                  <c:v>1396.325</c:v>
                </c:pt>
                <c:pt idx="17025">
                  <c:v>1396.4083333333335</c:v>
                </c:pt>
                <c:pt idx="17026">
                  <c:v>1396.4916666666668</c:v>
                </c:pt>
                <c:pt idx="17027">
                  <c:v>1396.575</c:v>
                </c:pt>
                <c:pt idx="17028">
                  <c:v>1396.6499999999999</c:v>
                </c:pt>
                <c:pt idx="17029">
                  <c:v>1396.7333333333333</c:v>
                </c:pt>
                <c:pt idx="17030">
                  <c:v>1396.8166666666666</c:v>
                </c:pt>
                <c:pt idx="17031">
                  <c:v>1396.8999999999999</c:v>
                </c:pt>
                <c:pt idx="17032">
                  <c:v>1396.9833333333333</c:v>
                </c:pt>
                <c:pt idx="17033">
                  <c:v>1397.0666666666666</c:v>
                </c:pt>
                <c:pt idx="17034">
                  <c:v>1397.1416666666667</c:v>
                </c:pt>
                <c:pt idx="17035">
                  <c:v>1397.2250000000001</c:v>
                </c:pt>
                <c:pt idx="17036">
                  <c:v>1397.3083333333334</c:v>
                </c:pt>
                <c:pt idx="17037">
                  <c:v>1397.3916666666667</c:v>
                </c:pt>
                <c:pt idx="17038">
                  <c:v>1397.4750000000001</c:v>
                </c:pt>
                <c:pt idx="17039">
                  <c:v>1397.5583333333334</c:v>
                </c:pt>
                <c:pt idx="17040">
                  <c:v>1397.6416666666667</c:v>
                </c:pt>
                <c:pt idx="17041">
                  <c:v>1397.7166666666665</c:v>
                </c:pt>
                <c:pt idx="17042">
                  <c:v>1397.8</c:v>
                </c:pt>
                <c:pt idx="17043">
                  <c:v>1397.8833333333332</c:v>
                </c:pt>
                <c:pt idx="17044">
                  <c:v>1397.9666666666665</c:v>
                </c:pt>
                <c:pt idx="17045">
                  <c:v>1398.05</c:v>
                </c:pt>
                <c:pt idx="17046">
                  <c:v>1398.1333333333332</c:v>
                </c:pt>
                <c:pt idx="17047">
                  <c:v>1398.2083333333333</c:v>
                </c:pt>
                <c:pt idx="17048">
                  <c:v>1398.2916666666667</c:v>
                </c:pt>
                <c:pt idx="17049">
                  <c:v>1398.375</c:v>
                </c:pt>
                <c:pt idx="17050">
                  <c:v>1398.4583333333333</c:v>
                </c:pt>
                <c:pt idx="17051">
                  <c:v>1398.5416666666667</c:v>
                </c:pt>
                <c:pt idx="17052">
                  <c:v>1398.625</c:v>
                </c:pt>
                <c:pt idx="17053">
                  <c:v>1398.7</c:v>
                </c:pt>
                <c:pt idx="17054">
                  <c:v>1398.7833333333335</c:v>
                </c:pt>
                <c:pt idx="17055">
                  <c:v>1398.8666666666668</c:v>
                </c:pt>
                <c:pt idx="17056">
                  <c:v>1398.95</c:v>
                </c:pt>
                <c:pt idx="17057">
                  <c:v>1399.0333333333335</c:v>
                </c:pt>
                <c:pt idx="17058">
                  <c:v>1399.1166666666668</c:v>
                </c:pt>
                <c:pt idx="17059">
                  <c:v>1399.2</c:v>
                </c:pt>
                <c:pt idx="17060">
                  <c:v>1399.2749999999999</c:v>
                </c:pt>
                <c:pt idx="17061">
                  <c:v>1399.3583333333333</c:v>
                </c:pt>
                <c:pt idx="17062">
                  <c:v>1399.4416666666666</c:v>
                </c:pt>
                <c:pt idx="17063">
                  <c:v>1399.5249999999999</c:v>
                </c:pt>
                <c:pt idx="17064">
                  <c:v>1399.6083333333333</c:v>
                </c:pt>
                <c:pt idx="17065">
                  <c:v>1399.6916666666666</c:v>
                </c:pt>
                <c:pt idx="17066">
                  <c:v>1399.7666666666667</c:v>
                </c:pt>
                <c:pt idx="17067">
                  <c:v>1399.8500000000001</c:v>
                </c:pt>
                <c:pt idx="17068">
                  <c:v>1399.9333333333334</c:v>
                </c:pt>
                <c:pt idx="17069">
                  <c:v>1400.0166666666667</c:v>
                </c:pt>
                <c:pt idx="17070">
                  <c:v>1400.1000000000001</c:v>
                </c:pt>
                <c:pt idx="17071">
                  <c:v>1400.1833333333334</c:v>
                </c:pt>
                <c:pt idx="17072">
                  <c:v>1400.2583333333332</c:v>
                </c:pt>
                <c:pt idx="17073">
                  <c:v>1400.3416666666665</c:v>
                </c:pt>
                <c:pt idx="17074">
                  <c:v>1400.425</c:v>
                </c:pt>
                <c:pt idx="17075">
                  <c:v>1400.5083333333332</c:v>
                </c:pt>
                <c:pt idx="17076">
                  <c:v>1400.5916666666665</c:v>
                </c:pt>
                <c:pt idx="17077">
                  <c:v>1400.675</c:v>
                </c:pt>
                <c:pt idx="17078">
                  <c:v>1400.7583333333332</c:v>
                </c:pt>
                <c:pt idx="17079">
                  <c:v>1400.8333333333333</c:v>
                </c:pt>
                <c:pt idx="17080">
                  <c:v>1400.9166666666667</c:v>
                </c:pt>
                <c:pt idx="17081">
                  <c:v>1401</c:v>
                </c:pt>
                <c:pt idx="17082">
                  <c:v>1401.0833333333333</c:v>
                </c:pt>
                <c:pt idx="17083">
                  <c:v>1401.1666666666667</c:v>
                </c:pt>
                <c:pt idx="17084">
                  <c:v>1401.25</c:v>
                </c:pt>
                <c:pt idx="17085">
                  <c:v>1401.325</c:v>
                </c:pt>
                <c:pt idx="17086">
                  <c:v>1401.4083333333335</c:v>
                </c:pt>
                <c:pt idx="17087">
                  <c:v>1401.4916666666668</c:v>
                </c:pt>
                <c:pt idx="17088">
                  <c:v>1401.575</c:v>
                </c:pt>
                <c:pt idx="17089">
                  <c:v>1401.6583333333335</c:v>
                </c:pt>
                <c:pt idx="17090">
                  <c:v>1401.7416666666668</c:v>
                </c:pt>
                <c:pt idx="17091">
                  <c:v>1401.825</c:v>
                </c:pt>
                <c:pt idx="17092">
                  <c:v>1401.8999999999999</c:v>
                </c:pt>
                <c:pt idx="17093">
                  <c:v>1401.9833333333333</c:v>
                </c:pt>
                <c:pt idx="17094">
                  <c:v>1402.0666666666666</c:v>
                </c:pt>
                <c:pt idx="17095">
                  <c:v>1402.1499999999999</c:v>
                </c:pt>
                <c:pt idx="17096">
                  <c:v>1402.2333333333333</c:v>
                </c:pt>
                <c:pt idx="17097">
                  <c:v>1402.3166666666666</c:v>
                </c:pt>
                <c:pt idx="17098">
                  <c:v>1402.3916666666667</c:v>
                </c:pt>
                <c:pt idx="17099">
                  <c:v>1402.4750000000001</c:v>
                </c:pt>
                <c:pt idx="17100">
                  <c:v>1402.5583333333334</c:v>
                </c:pt>
                <c:pt idx="17101">
                  <c:v>1402.6416666666667</c:v>
                </c:pt>
                <c:pt idx="17102">
                  <c:v>1402.7250000000001</c:v>
                </c:pt>
                <c:pt idx="17103">
                  <c:v>1402.8083333333334</c:v>
                </c:pt>
                <c:pt idx="17104">
                  <c:v>1402.8833333333332</c:v>
                </c:pt>
                <c:pt idx="17105">
                  <c:v>1402.9666666666665</c:v>
                </c:pt>
                <c:pt idx="17106">
                  <c:v>1403.05</c:v>
                </c:pt>
                <c:pt idx="17107">
                  <c:v>1403.1333333333332</c:v>
                </c:pt>
                <c:pt idx="17108">
                  <c:v>1403.2166666666665</c:v>
                </c:pt>
                <c:pt idx="17109">
                  <c:v>1403.3</c:v>
                </c:pt>
                <c:pt idx="17110">
                  <c:v>1403.3833333333332</c:v>
                </c:pt>
                <c:pt idx="17111">
                  <c:v>1403.4583333333333</c:v>
                </c:pt>
                <c:pt idx="17112">
                  <c:v>1403.5416666666667</c:v>
                </c:pt>
                <c:pt idx="17113">
                  <c:v>1403.625</c:v>
                </c:pt>
                <c:pt idx="17114">
                  <c:v>1403.7083333333333</c:v>
                </c:pt>
                <c:pt idx="17115">
                  <c:v>1403.7916666666667</c:v>
                </c:pt>
                <c:pt idx="17116">
                  <c:v>1403.875</c:v>
                </c:pt>
                <c:pt idx="17117">
                  <c:v>1403.95</c:v>
                </c:pt>
                <c:pt idx="17118">
                  <c:v>1404.0333333333335</c:v>
                </c:pt>
                <c:pt idx="17119">
                  <c:v>1404.1166666666668</c:v>
                </c:pt>
                <c:pt idx="17120">
                  <c:v>1404.2</c:v>
                </c:pt>
                <c:pt idx="17121">
                  <c:v>1404.2833333333335</c:v>
                </c:pt>
                <c:pt idx="17122">
                  <c:v>1404.3666666666668</c:v>
                </c:pt>
                <c:pt idx="17123">
                  <c:v>1404.4416666666666</c:v>
                </c:pt>
                <c:pt idx="17124">
                  <c:v>1404.5249999999999</c:v>
                </c:pt>
                <c:pt idx="17125">
                  <c:v>1404.6083333333333</c:v>
                </c:pt>
                <c:pt idx="17126">
                  <c:v>1404.6916666666666</c:v>
                </c:pt>
                <c:pt idx="17127">
                  <c:v>1404.7749999999999</c:v>
                </c:pt>
                <c:pt idx="17128">
                  <c:v>1404.8583333333333</c:v>
                </c:pt>
                <c:pt idx="17129">
                  <c:v>1404.9416666666666</c:v>
                </c:pt>
                <c:pt idx="17130">
                  <c:v>1405.0166666666667</c:v>
                </c:pt>
                <c:pt idx="17131">
                  <c:v>1405.1000000000001</c:v>
                </c:pt>
                <c:pt idx="17132">
                  <c:v>1405.1833333333334</c:v>
                </c:pt>
                <c:pt idx="17133">
                  <c:v>1405.2666666666667</c:v>
                </c:pt>
                <c:pt idx="17134">
                  <c:v>1405.3500000000001</c:v>
                </c:pt>
                <c:pt idx="17135">
                  <c:v>1405.4333333333334</c:v>
                </c:pt>
                <c:pt idx="17136">
                  <c:v>1405.5083333333332</c:v>
                </c:pt>
                <c:pt idx="17137">
                  <c:v>1405.5916666666665</c:v>
                </c:pt>
                <c:pt idx="17138">
                  <c:v>1405.675</c:v>
                </c:pt>
                <c:pt idx="17139">
                  <c:v>1405.7583333333332</c:v>
                </c:pt>
                <c:pt idx="17140">
                  <c:v>1405.8416666666665</c:v>
                </c:pt>
                <c:pt idx="17141">
                  <c:v>1405.925</c:v>
                </c:pt>
                <c:pt idx="17142">
                  <c:v>1406</c:v>
                </c:pt>
                <c:pt idx="17143">
                  <c:v>1406.0833333333333</c:v>
                </c:pt>
                <c:pt idx="17144">
                  <c:v>1406.1666666666667</c:v>
                </c:pt>
                <c:pt idx="17145">
                  <c:v>1406.25</c:v>
                </c:pt>
                <c:pt idx="17146">
                  <c:v>1406.3333333333333</c:v>
                </c:pt>
                <c:pt idx="17147">
                  <c:v>1406.4166666666667</c:v>
                </c:pt>
                <c:pt idx="17148">
                  <c:v>1406.5</c:v>
                </c:pt>
                <c:pt idx="17149">
                  <c:v>1406.575</c:v>
                </c:pt>
                <c:pt idx="17150">
                  <c:v>1406.6583333333335</c:v>
                </c:pt>
                <c:pt idx="17151">
                  <c:v>1406.7416666666668</c:v>
                </c:pt>
                <c:pt idx="17152">
                  <c:v>1406.825</c:v>
                </c:pt>
                <c:pt idx="17153">
                  <c:v>1406.9083333333335</c:v>
                </c:pt>
                <c:pt idx="17154">
                  <c:v>1406.9916666666668</c:v>
                </c:pt>
                <c:pt idx="17155">
                  <c:v>1407.0666666666666</c:v>
                </c:pt>
                <c:pt idx="17156">
                  <c:v>1407.1499999999999</c:v>
                </c:pt>
                <c:pt idx="17157">
                  <c:v>1407.2333333333333</c:v>
                </c:pt>
                <c:pt idx="17158">
                  <c:v>1407.3166666666666</c:v>
                </c:pt>
                <c:pt idx="17159">
                  <c:v>1407.3999999999999</c:v>
                </c:pt>
                <c:pt idx="17160">
                  <c:v>1407.4833333333333</c:v>
                </c:pt>
                <c:pt idx="17161">
                  <c:v>1407.5583333333334</c:v>
                </c:pt>
                <c:pt idx="17162">
                  <c:v>1407.6416666666667</c:v>
                </c:pt>
                <c:pt idx="17163">
                  <c:v>1407.7250000000001</c:v>
                </c:pt>
                <c:pt idx="17164">
                  <c:v>1407.8083333333334</c:v>
                </c:pt>
                <c:pt idx="17165">
                  <c:v>1407.8916666666667</c:v>
                </c:pt>
                <c:pt idx="17166">
                  <c:v>1407.9750000000001</c:v>
                </c:pt>
                <c:pt idx="17167">
                  <c:v>1408.0583333333334</c:v>
                </c:pt>
                <c:pt idx="17168">
                  <c:v>1408.1333333333332</c:v>
                </c:pt>
                <c:pt idx="17169">
                  <c:v>1408.2166666666665</c:v>
                </c:pt>
                <c:pt idx="17170">
                  <c:v>1408.3</c:v>
                </c:pt>
                <c:pt idx="17171">
                  <c:v>1408.3833333333332</c:v>
                </c:pt>
                <c:pt idx="17172">
                  <c:v>1408.4666666666665</c:v>
                </c:pt>
                <c:pt idx="17173">
                  <c:v>1408.55</c:v>
                </c:pt>
                <c:pt idx="17174">
                  <c:v>1408.625</c:v>
                </c:pt>
                <c:pt idx="17175">
                  <c:v>1408.7083333333333</c:v>
                </c:pt>
                <c:pt idx="17176">
                  <c:v>1408.7916666666667</c:v>
                </c:pt>
                <c:pt idx="17177">
                  <c:v>1408.875</c:v>
                </c:pt>
                <c:pt idx="17178">
                  <c:v>1408.9583333333333</c:v>
                </c:pt>
                <c:pt idx="17179">
                  <c:v>1409.0416666666667</c:v>
                </c:pt>
                <c:pt idx="17180">
                  <c:v>1409.1166666666668</c:v>
                </c:pt>
                <c:pt idx="17181">
                  <c:v>1409.2</c:v>
                </c:pt>
                <c:pt idx="17182">
                  <c:v>1409.2833333333335</c:v>
                </c:pt>
                <c:pt idx="17183">
                  <c:v>1409.3666666666668</c:v>
                </c:pt>
                <c:pt idx="17184">
                  <c:v>1409.45</c:v>
                </c:pt>
                <c:pt idx="17185">
                  <c:v>1409.5333333333335</c:v>
                </c:pt>
                <c:pt idx="17186">
                  <c:v>1409.6166666666668</c:v>
                </c:pt>
                <c:pt idx="17187">
                  <c:v>1409.6916666666666</c:v>
                </c:pt>
                <c:pt idx="17188">
                  <c:v>1409.7749999999999</c:v>
                </c:pt>
                <c:pt idx="17189">
                  <c:v>1409.8583333333333</c:v>
                </c:pt>
                <c:pt idx="17190">
                  <c:v>1409.9416666666666</c:v>
                </c:pt>
                <c:pt idx="17191">
                  <c:v>1410.0249999999999</c:v>
                </c:pt>
                <c:pt idx="17192">
                  <c:v>1410.1083333333333</c:v>
                </c:pt>
                <c:pt idx="17193">
                  <c:v>1410.1833333333334</c:v>
                </c:pt>
                <c:pt idx="17194">
                  <c:v>1410.2666666666667</c:v>
                </c:pt>
                <c:pt idx="17195">
                  <c:v>1410.3500000000001</c:v>
                </c:pt>
                <c:pt idx="17196">
                  <c:v>1410.4333333333334</c:v>
                </c:pt>
                <c:pt idx="17197">
                  <c:v>1410.5166666666667</c:v>
                </c:pt>
                <c:pt idx="17198">
                  <c:v>1410.6000000000001</c:v>
                </c:pt>
                <c:pt idx="17199">
                  <c:v>1410.675</c:v>
                </c:pt>
                <c:pt idx="17200">
                  <c:v>1410.7583333333332</c:v>
                </c:pt>
                <c:pt idx="17201">
                  <c:v>1410.8416666666665</c:v>
                </c:pt>
                <c:pt idx="17202">
                  <c:v>1410.925</c:v>
                </c:pt>
                <c:pt idx="17203">
                  <c:v>1411.0083333333332</c:v>
                </c:pt>
                <c:pt idx="17204">
                  <c:v>1411.0916666666665</c:v>
                </c:pt>
                <c:pt idx="17205">
                  <c:v>1411.175</c:v>
                </c:pt>
                <c:pt idx="17206">
                  <c:v>1411.25</c:v>
                </c:pt>
                <c:pt idx="17207">
                  <c:v>1411.3333333333333</c:v>
                </c:pt>
                <c:pt idx="17208">
                  <c:v>1411.4166666666667</c:v>
                </c:pt>
                <c:pt idx="17209">
                  <c:v>1411.5</c:v>
                </c:pt>
                <c:pt idx="17210">
                  <c:v>1411.5833333333333</c:v>
                </c:pt>
                <c:pt idx="17211">
                  <c:v>1411.6666666666667</c:v>
                </c:pt>
                <c:pt idx="17212">
                  <c:v>1411.7416666666668</c:v>
                </c:pt>
                <c:pt idx="17213">
                  <c:v>1411.825</c:v>
                </c:pt>
                <c:pt idx="17214">
                  <c:v>1411.9083333333335</c:v>
                </c:pt>
                <c:pt idx="17215">
                  <c:v>1411.9916666666668</c:v>
                </c:pt>
                <c:pt idx="17216">
                  <c:v>1412.075</c:v>
                </c:pt>
                <c:pt idx="17217">
                  <c:v>1412.1583333333335</c:v>
                </c:pt>
                <c:pt idx="17218">
                  <c:v>1412.2416666666668</c:v>
                </c:pt>
                <c:pt idx="17219">
                  <c:v>1412.3166666666666</c:v>
                </c:pt>
                <c:pt idx="17220">
                  <c:v>1412.3999999999999</c:v>
                </c:pt>
                <c:pt idx="17221">
                  <c:v>1412.4833333333333</c:v>
                </c:pt>
                <c:pt idx="17222">
                  <c:v>1412.5666666666666</c:v>
                </c:pt>
                <c:pt idx="17223">
                  <c:v>1412.6499999999999</c:v>
                </c:pt>
                <c:pt idx="17224">
                  <c:v>1412.7333333333333</c:v>
                </c:pt>
                <c:pt idx="17225">
                  <c:v>1412.8083333333334</c:v>
                </c:pt>
                <c:pt idx="17226">
                  <c:v>1412.8916666666667</c:v>
                </c:pt>
                <c:pt idx="17227">
                  <c:v>1412.9750000000001</c:v>
                </c:pt>
                <c:pt idx="17228">
                  <c:v>1413.0583333333334</c:v>
                </c:pt>
                <c:pt idx="17229">
                  <c:v>1413.1416666666667</c:v>
                </c:pt>
                <c:pt idx="17230">
                  <c:v>1413.2250000000001</c:v>
                </c:pt>
                <c:pt idx="17231">
                  <c:v>1413.3</c:v>
                </c:pt>
                <c:pt idx="17232">
                  <c:v>1413.3833333333332</c:v>
                </c:pt>
                <c:pt idx="17233">
                  <c:v>1413.4666666666665</c:v>
                </c:pt>
                <c:pt idx="17234">
                  <c:v>1413.55</c:v>
                </c:pt>
                <c:pt idx="17235">
                  <c:v>1413.6333333333332</c:v>
                </c:pt>
                <c:pt idx="17236">
                  <c:v>1413.7166666666665</c:v>
                </c:pt>
                <c:pt idx="17237">
                  <c:v>1413.8</c:v>
                </c:pt>
                <c:pt idx="17238">
                  <c:v>1413.875</c:v>
                </c:pt>
                <c:pt idx="17239">
                  <c:v>1413.9583333333333</c:v>
                </c:pt>
                <c:pt idx="17240">
                  <c:v>1414.0416666666667</c:v>
                </c:pt>
                <c:pt idx="17241">
                  <c:v>1414.125</c:v>
                </c:pt>
                <c:pt idx="17242">
                  <c:v>1414.2083333333333</c:v>
                </c:pt>
                <c:pt idx="17243">
                  <c:v>1414.2916666666667</c:v>
                </c:pt>
                <c:pt idx="17244">
                  <c:v>1414.3666666666668</c:v>
                </c:pt>
                <c:pt idx="17245">
                  <c:v>1414.45</c:v>
                </c:pt>
                <c:pt idx="17246">
                  <c:v>1414.5333333333335</c:v>
                </c:pt>
                <c:pt idx="17247">
                  <c:v>1414.6166666666668</c:v>
                </c:pt>
                <c:pt idx="17248">
                  <c:v>1414.7</c:v>
                </c:pt>
                <c:pt idx="17249">
                  <c:v>1414.7833333333335</c:v>
                </c:pt>
                <c:pt idx="17250">
                  <c:v>1414.8583333333333</c:v>
                </c:pt>
                <c:pt idx="17251">
                  <c:v>1414.9416666666666</c:v>
                </c:pt>
                <c:pt idx="17252">
                  <c:v>1415.0249999999999</c:v>
                </c:pt>
                <c:pt idx="17253">
                  <c:v>1415.1083333333333</c:v>
                </c:pt>
                <c:pt idx="17254">
                  <c:v>1415.1916666666666</c:v>
                </c:pt>
                <c:pt idx="17255">
                  <c:v>1415.2749999999999</c:v>
                </c:pt>
                <c:pt idx="17256">
                  <c:v>1415.3583333333333</c:v>
                </c:pt>
                <c:pt idx="17257">
                  <c:v>1415.4333333333334</c:v>
                </c:pt>
                <c:pt idx="17258">
                  <c:v>1415.5166666666667</c:v>
                </c:pt>
                <c:pt idx="17259">
                  <c:v>1415.6000000000001</c:v>
                </c:pt>
                <c:pt idx="17260">
                  <c:v>1415.6833333333334</c:v>
                </c:pt>
                <c:pt idx="17261">
                  <c:v>1415.7666666666667</c:v>
                </c:pt>
                <c:pt idx="17262">
                  <c:v>1415.8500000000001</c:v>
                </c:pt>
                <c:pt idx="17263">
                  <c:v>1415.925</c:v>
                </c:pt>
                <c:pt idx="17264">
                  <c:v>1416.0083333333332</c:v>
                </c:pt>
                <c:pt idx="17265">
                  <c:v>1416.0916666666665</c:v>
                </c:pt>
                <c:pt idx="17266">
                  <c:v>1416.175</c:v>
                </c:pt>
                <c:pt idx="17267">
                  <c:v>1416.2583333333332</c:v>
                </c:pt>
                <c:pt idx="17268">
                  <c:v>1416.3416666666665</c:v>
                </c:pt>
                <c:pt idx="17269">
                  <c:v>1416.4166666666667</c:v>
                </c:pt>
                <c:pt idx="17270">
                  <c:v>1416.5</c:v>
                </c:pt>
                <c:pt idx="17271">
                  <c:v>1416.5833333333333</c:v>
                </c:pt>
                <c:pt idx="17272">
                  <c:v>1416.6666666666667</c:v>
                </c:pt>
                <c:pt idx="17273">
                  <c:v>1416.75</c:v>
                </c:pt>
                <c:pt idx="17274">
                  <c:v>1416.8333333333333</c:v>
                </c:pt>
                <c:pt idx="17275">
                  <c:v>1416.9166666666667</c:v>
                </c:pt>
                <c:pt idx="17276">
                  <c:v>1416.9916666666668</c:v>
                </c:pt>
                <c:pt idx="17277">
                  <c:v>1417.075</c:v>
                </c:pt>
                <c:pt idx="17278">
                  <c:v>1417.1583333333335</c:v>
                </c:pt>
                <c:pt idx="17279">
                  <c:v>1417.2416666666668</c:v>
                </c:pt>
                <c:pt idx="17280">
                  <c:v>1417.325</c:v>
                </c:pt>
                <c:pt idx="17281">
                  <c:v>1417.4083333333335</c:v>
                </c:pt>
                <c:pt idx="17282">
                  <c:v>1417.4833333333333</c:v>
                </c:pt>
                <c:pt idx="17283">
                  <c:v>1417.5666666666666</c:v>
                </c:pt>
                <c:pt idx="17284">
                  <c:v>1417.6499999999999</c:v>
                </c:pt>
                <c:pt idx="17285">
                  <c:v>1417.7333333333333</c:v>
                </c:pt>
                <c:pt idx="17286">
                  <c:v>1417.8166666666666</c:v>
                </c:pt>
                <c:pt idx="17287">
                  <c:v>1417.8999999999999</c:v>
                </c:pt>
                <c:pt idx="17288">
                  <c:v>1417.9750000000001</c:v>
                </c:pt>
                <c:pt idx="17289">
                  <c:v>1418.0583333333334</c:v>
                </c:pt>
                <c:pt idx="17290">
                  <c:v>1418.1416666666667</c:v>
                </c:pt>
                <c:pt idx="17291">
                  <c:v>1418.2250000000001</c:v>
                </c:pt>
                <c:pt idx="17292">
                  <c:v>1418.3083333333334</c:v>
                </c:pt>
                <c:pt idx="17293">
                  <c:v>1418.3916666666667</c:v>
                </c:pt>
                <c:pt idx="17294">
                  <c:v>1418.4750000000001</c:v>
                </c:pt>
                <c:pt idx="17295">
                  <c:v>1418.55</c:v>
                </c:pt>
                <c:pt idx="17296">
                  <c:v>1418.6333333333332</c:v>
                </c:pt>
                <c:pt idx="17297">
                  <c:v>1418.7166666666665</c:v>
                </c:pt>
                <c:pt idx="17298">
                  <c:v>1418.8</c:v>
                </c:pt>
                <c:pt idx="17299">
                  <c:v>1418.8833333333332</c:v>
                </c:pt>
                <c:pt idx="17300">
                  <c:v>1418.9666666666665</c:v>
                </c:pt>
                <c:pt idx="17301">
                  <c:v>1419.0416666666667</c:v>
                </c:pt>
                <c:pt idx="17302">
                  <c:v>1419.125</c:v>
                </c:pt>
                <c:pt idx="17303">
                  <c:v>1419.2083333333333</c:v>
                </c:pt>
                <c:pt idx="17304">
                  <c:v>1419.2916666666667</c:v>
                </c:pt>
                <c:pt idx="17305">
                  <c:v>1419.375</c:v>
                </c:pt>
                <c:pt idx="17306">
                  <c:v>1419.4583333333333</c:v>
                </c:pt>
                <c:pt idx="17307">
                  <c:v>1419.5333333333335</c:v>
                </c:pt>
                <c:pt idx="17308">
                  <c:v>1419.6166666666668</c:v>
                </c:pt>
                <c:pt idx="17309">
                  <c:v>1419.7</c:v>
                </c:pt>
                <c:pt idx="17310">
                  <c:v>1419.7833333333335</c:v>
                </c:pt>
                <c:pt idx="17311">
                  <c:v>1419.8666666666668</c:v>
                </c:pt>
                <c:pt idx="17312">
                  <c:v>1419.95</c:v>
                </c:pt>
                <c:pt idx="17313">
                  <c:v>1420.0333333333335</c:v>
                </c:pt>
                <c:pt idx="17314">
                  <c:v>1420.1083333333333</c:v>
                </c:pt>
                <c:pt idx="17315">
                  <c:v>1420.1916666666666</c:v>
                </c:pt>
                <c:pt idx="17316">
                  <c:v>1420.2749999999999</c:v>
                </c:pt>
                <c:pt idx="17317">
                  <c:v>1420.3583333333333</c:v>
                </c:pt>
                <c:pt idx="17318">
                  <c:v>1420.4416666666666</c:v>
                </c:pt>
                <c:pt idx="17319">
                  <c:v>1420.5249999999999</c:v>
                </c:pt>
                <c:pt idx="17320">
                  <c:v>1420.6000000000001</c:v>
                </c:pt>
                <c:pt idx="17321">
                  <c:v>1420.6833333333334</c:v>
                </c:pt>
                <c:pt idx="17322">
                  <c:v>1420.7666666666667</c:v>
                </c:pt>
                <c:pt idx="17323">
                  <c:v>1420.8500000000001</c:v>
                </c:pt>
                <c:pt idx="17324">
                  <c:v>1420.9333333333334</c:v>
                </c:pt>
                <c:pt idx="17325">
                  <c:v>1421.0166666666667</c:v>
                </c:pt>
                <c:pt idx="17326">
                  <c:v>1421.0916666666665</c:v>
                </c:pt>
                <c:pt idx="17327">
                  <c:v>1421.175</c:v>
                </c:pt>
                <c:pt idx="17328">
                  <c:v>1421.2583333333332</c:v>
                </c:pt>
                <c:pt idx="17329">
                  <c:v>1421.3416666666665</c:v>
                </c:pt>
                <c:pt idx="17330">
                  <c:v>1421.425</c:v>
                </c:pt>
                <c:pt idx="17331">
                  <c:v>1421.5083333333332</c:v>
                </c:pt>
                <c:pt idx="17332">
                  <c:v>1421.5916666666665</c:v>
                </c:pt>
                <c:pt idx="17333">
                  <c:v>1421.6666666666667</c:v>
                </c:pt>
                <c:pt idx="17334">
                  <c:v>1421.75</c:v>
                </c:pt>
                <c:pt idx="17335">
                  <c:v>1421.8333333333333</c:v>
                </c:pt>
                <c:pt idx="17336">
                  <c:v>1421.9166666666667</c:v>
                </c:pt>
                <c:pt idx="17337">
                  <c:v>1422</c:v>
                </c:pt>
                <c:pt idx="17338">
                  <c:v>1422.0833333333333</c:v>
                </c:pt>
                <c:pt idx="17339">
                  <c:v>1422.1583333333335</c:v>
                </c:pt>
                <c:pt idx="17340">
                  <c:v>1422.2416666666668</c:v>
                </c:pt>
                <c:pt idx="17341">
                  <c:v>1422.325</c:v>
                </c:pt>
                <c:pt idx="17342">
                  <c:v>1422.4083333333335</c:v>
                </c:pt>
                <c:pt idx="17343">
                  <c:v>1422.4916666666668</c:v>
                </c:pt>
                <c:pt idx="17344">
                  <c:v>1422.575</c:v>
                </c:pt>
                <c:pt idx="17345">
                  <c:v>1422.6583333333335</c:v>
                </c:pt>
                <c:pt idx="17346">
                  <c:v>1422.7333333333333</c:v>
                </c:pt>
                <c:pt idx="17347">
                  <c:v>1422.8166666666666</c:v>
                </c:pt>
                <c:pt idx="17348">
                  <c:v>1422.8999999999999</c:v>
                </c:pt>
                <c:pt idx="17349">
                  <c:v>1422.9833333333333</c:v>
                </c:pt>
                <c:pt idx="17350">
                  <c:v>1423.0666666666666</c:v>
                </c:pt>
                <c:pt idx="17351">
                  <c:v>1423.1499999999999</c:v>
                </c:pt>
                <c:pt idx="17352">
                  <c:v>1423.2250000000001</c:v>
                </c:pt>
                <c:pt idx="17353">
                  <c:v>1423.3083333333334</c:v>
                </c:pt>
                <c:pt idx="17354">
                  <c:v>1423.3916666666667</c:v>
                </c:pt>
                <c:pt idx="17355">
                  <c:v>1423.4750000000001</c:v>
                </c:pt>
                <c:pt idx="17356">
                  <c:v>1423.5583333333334</c:v>
                </c:pt>
                <c:pt idx="17357">
                  <c:v>1423.6416666666667</c:v>
                </c:pt>
                <c:pt idx="17358">
                  <c:v>1423.7166666666665</c:v>
                </c:pt>
                <c:pt idx="17359">
                  <c:v>1423.8</c:v>
                </c:pt>
                <c:pt idx="17360">
                  <c:v>1423.8833333333332</c:v>
                </c:pt>
                <c:pt idx="17361">
                  <c:v>1423.9666666666665</c:v>
                </c:pt>
                <c:pt idx="17362">
                  <c:v>1424.05</c:v>
                </c:pt>
                <c:pt idx="17363">
                  <c:v>1424.1333333333332</c:v>
                </c:pt>
                <c:pt idx="17364">
                  <c:v>1424.2166666666665</c:v>
                </c:pt>
                <c:pt idx="17365">
                  <c:v>1424.2916666666667</c:v>
                </c:pt>
                <c:pt idx="17366">
                  <c:v>1424.375</c:v>
                </c:pt>
                <c:pt idx="17367">
                  <c:v>1424.4583333333333</c:v>
                </c:pt>
                <c:pt idx="17368">
                  <c:v>1424.5416666666667</c:v>
                </c:pt>
                <c:pt idx="17369">
                  <c:v>1424.625</c:v>
                </c:pt>
                <c:pt idx="17370">
                  <c:v>1424.7083333333333</c:v>
                </c:pt>
                <c:pt idx="17371">
                  <c:v>1424.7833333333335</c:v>
                </c:pt>
                <c:pt idx="17372">
                  <c:v>1424.8666666666668</c:v>
                </c:pt>
                <c:pt idx="17373">
                  <c:v>1424.95</c:v>
                </c:pt>
                <c:pt idx="17374">
                  <c:v>1425.0333333333335</c:v>
                </c:pt>
                <c:pt idx="17375">
                  <c:v>1425.1166666666668</c:v>
                </c:pt>
                <c:pt idx="17376">
                  <c:v>1425.2</c:v>
                </c:pt>
                <c:pt idx="17377">
                  <c:v>1425.2749999999999</c:v>
                </c:pt>
                <c:pt idx="17378">
                  <c:v>1425.3583333333333</c:v>
                </c:pt>
                <c:pt idx="17379">
                  <c:v>1425.4416666666666</c:v>
                </c:pt>
                <c:pt idx="17380">
                  <c:v>1425.5249999999999</c:v>
                </c:pt>
                <c:pt idx="17381">
                  <c:v>1425.6083333333333</c:v>
                </c:pt>
                <c:pt idx="17382">
                  <c:v>1425.6916666666666</c:v>
                </c:pt>
                <c:pt idx="17383">
                  <c:v>1425.7749999999999</c:v>
                </c:pt>
                <c:pt idx="17384">
                  <c:v>1425.8500000000001</c:v>
                </c:pt>
                <c:pt idx="17385">
                  <c:v>1425.9333333333334</c:v>
                </c:pt>
                <c:pt idx="17386">
                  <c:v>1426.0166666666667</c:v>
                </c:pt>
                <c:pt idx="17387">
                  <c:v>1426.1000000000001</c:v>
                </c:pt>
                <c:pt idx="17388">
                  <c:v>1426.1833333333334</c:v>
                </c:pt>
                <c:pt idx="17389">
                  <c:v>1426.2666666666667</c:v>
                </c:pt>
                <c:pt idx="17390">
                  <c:v>1426.3416666666665</c:v>
                </c:pt>
                <c:pt idx="17391">
                  <c:v>1426.425</c:v>
                </c:pt>
                <c:pt idx="17392">
                  <c:v>1426.5083333333332</c:v>
                </c:pt>
                <c:pt idx="17393">
                  <c:v>1426.5916666666665</c:v>
                </c:pt>
                <c:pt idx="17394">
                  <c:v>1426.675</c:v>
                </c:pt>
                <c:pt idx="17395">
                  <c:v>1426.7583333333332</c:v>
                </c:pt>
                <c:pt idx="17396">
                  <c:v>1426.8333333333333</c:v>
                </c:pt>
                <c:pt idx="17397">
                  <c:v>1426.9166666666667</c:v>
                </c:pt>
                <c:pt idx="17398">
                  <c:v>1427</c:v>
                </c:pt>
                <c:pt idx="17399">
                  <c:v>1427.0833333333333</c:v>
                </c:pt>
                <c:pt idx="17400">
                  <c:v>1427.1666666666667</c:v>
                </c:pt>
                <c:pt idx="17401">
                  <c:v>1427.25</c:v>
                </c:pt>
                <c:pt idx="17402">
                  <c:v>1427.3333333333333</c:v>
                </c:pt>
                <c:pt idx="17403">
                  <c:v>1427.4083333333335</c:v>
                </c:pt>
                <c:pt idx="17404">
                  <c:v>1427.4916666666668</c:v>
                </c:pt>
                <c:pt idx="17405">
                  <c:v>1427.575</c:v>
                </c:pt>
                <c:pt idx="17406">
                  <c:v>1427.6583333333335</c:v>
                </c:pt>
                <c:pt idx="17407">
                  <c:v>1427.7416666666668</c:v>
                </c:pt>
                <c:pt idx="17408">
                  <c:v>1427.825</c:v>
                </c:pt>
                <c:pt idx="17409">
                  <c:v>1427.8999999999999</c:v>
                </c:pt>
                <c:pt idx="17410">
                  <c:v>1427.9833333333333</c:v>
                </c:pt>
                <c:pt idx="17411">
                  <c:v>1428.0666666666666</c:v>
                </c:pt>
                <c:pt idx="17412">
                  <c:v>1428.1499999999999</c:v>
                </c:pt>
                <c:pt idx="17413">
                  <c:v>1428.2333333333333</c:v>
                </c:pt>
                <c:pt idx="17414">
                  <c:v>1428.3166666666666</c:v>
                </c:pt>
                <c:pt idx="17415">
                  <c:v>1428.3916666666667</c:v>
                </c:pt>
                <c:pt idx="17416">
                  <c:v>1428.4750000000001</c:v>
                </c:pt>
                <c:pt idx="17417">
                  <c:v>1428.5583333333334</c:v>
                </c:pt>
                <c:pt idx="17418">
                  <c:v>1428.6416666666667</c:v>
                </c:pt>
                <c:pt idx="17419">
                  <c:v>1428.7250000000001</c:v>
                </c:pt>
                <c:pt idx="17420">
                  <c:v>1428.8083333333334</c:v>
                </c:pt>
                <c:pt idx="17421">
                  <c:v>1428.8916666666667</c:v>
                </c:pt>
                <c:pt idx="17422">
                  <c:v>1428.9666666666665</c:v>
                </c:pt>
                <c:pt idx="17423">
                  <c:v>1429.05</c:v>
                </c:pt>
                <c:pt idx="17424">
                  <c:v>1429.1333333333332</c:v>
                </c:pt>
                <c:pt idx="17425">
                  <c:v>1429.2166666666665</c:v>
                </c:pt>
                <c:pt idx="17426">
                  <c:v>1429.3</c:v>
                </c:pt>
                <c:pt idx="17427">
                  <c:v>1429.3833333333332</c:v>
                </c:pt>
                <c:pt idx="17428">
                  <c:v>1429.4583333333333</c:v>
                </c:pt>
                <c:pt idx="17429">
                  <c:v>1429.5416666666667</c:v>
                </c:pt>
                <c:pt idx="17430">
                  <c:v>1429.625</c:v>
                </c:pt>
                <c:pt idx="17431">
                  <c:v>1429.7083333333333</c:v>
                </c:pt>
                <c:pt idx="17432">
                  <c:v>1429.7916666666667</c:v>
                </c:pt>
                <c:pt idx="17433">
                  <c:v>1429.875</c:v>
                </c:pt>
                <c:pt idx="17434">
                  <c:v>1429.95</c:v>
                </c:pt>
                <c:pt idx="17435">
                  <c:v>1430.0333333333335</c:v>
                </c:pt>
                <c:pt idx="17436">
                  <c:v>1430.1166666666668</c:v>
                </c:pt>
                <c:pt idx="17437">
                  <c:v>1430.2</c:v>
                </c:pt>
                <c:pt idx="17438">
                  <c:v>1430.2833333333335</c:v>
                </c:pt>
                <c:pt idx="17439">
                  <c:v>1430.3666666666668</c:v>
                </c:pt>
                <c:pt idx="17440">
                  <c:v>1430.45</c:v>
                </c:pt>
                <c:pt idx="17441">
                  <c:v>1430.5249999999999</c:v>
                </c:pt>
                <c:pt idx="17442">
                  <c:v>1430.6083333333333</c:v>
                </c:pt>
                <c:pt idx="17443">
                  <c:v>1430.6916666666666</c:v>
                </c:pt>
                <c:pt idx="17444">
                  <c:v>1430.7749999999999</c:v>
                </c:pt>
                <c:pt idx="17445">
                  <c:v>1430.8583333333333</c:v>
                </c:pt>
                <c:pt idx="17446">
                  <c:v>1430.9416666666666</c:v>
                </c:pt>
                <c:pt idx="17447">
                  <c:v>1431.0166666666667</c:v>
                </c:pt>
                <c:pt idx="17448">
                  <c:v>1431.1000000000001</c:v>
                </c:pt>
                <c:pt idx="17449">
                  <c:v>1431.1833333333334</c:v>
                </c:pt>
                <c:pt idx="17450">
                  <c:v>1431.2666666666667</c:v>
                </c:pt>
                <c:pt idx="17451">
                  <c:v>1431.3500000000001</c:v>
                </c:pt>
                <c:pt idx="17452">
                  <c:v>1431.4333333333334</c:v>
                </c:pt>
                <c:pt idx="17453">
                  <c:v>1431.5083333333332</c:v>
                </c:pt>
                <c:pt idx="17454">
                  <c:v>1431.5916666666665</c:v>
                </c:pt>
                <c:pt idx="17455">
                  <c:v>1431.675</c:v>
                </c:pt>
                <c:pt idx="17456">
                  <c:v>1431.7583333333332</c:v>
                </c:pt>
                <c:pt idx="17457">
                  <c:v>1431.8416666666665</c:v>
                </c:pt>
                <c:pt idx="17458">
                  <c:v>1431.925</c:v>
                </c:pt>
                <c:pt idx="17459">
                  <c:v>1432.0083333333332</c:v>
                </c:pt>
                <c:pt idx="17460">
                  <c:v>1432.0833333333333</c:v>
                </c:pt>
                <c:pt idx="17461">
                  <c:v>1432.1666666666667</c:v>
                </c:pt>
                <c:pt idx="17462">
                  <c:v>1432.25</c:v>
                </c:pt>
                <c:pt idx="17463">
                  <c:v>1432.3333333333333</c:v>
                </c:pt>
                <c:pt idx="17464">
                  <c:v>1432.4166666666667</c:v>
                </c:pt>
                <c:pt idx="17465">
                  <c:v>1432.5</c:v>
                </c:pt>
                <c:pt idx="17466">
                  <c:v>1432.575</c:v>
                </c:pt>
                <c:pt idx="17467">
                  <c:v>1432.6583333333335</c:v>
                </c:pt>
                <c:pt idx="17468">
                  <c:v>1432.7416666666668</c:v>
                </c:pt>
                <c:pt idx="17469">
                  <c:v>1432.825</c:v>
                </c:pt>
                <c:pt idx="17470">
                  <c:v>1432.9083333333335</c:v>
                </c:pt>
                <c:pt idx="17471">
                  <c:v>1432.9916666666668</c:v>
                </c:pt>
                <c:pt idx="17472">
                  <c:v>1433.075</c:v>
                </c:pt>
                <c:pt idx="17473">
                  <c:v>1433.1499999999999</c:v>
                </c:pt>
                <c:pt idx="17474">
                  <c:v>1433.2333333333333</c:v>
                </c:pt>
                <c:pt idx="17475">
                  <c:v>1433.3166666666666</c:v>
                </c:pt>
                <c:pt idx="17476">
                  <c:v>1433.3999999999999</c:v>
                </c:pt>
                <c:pt idx="17477">
                  <c:v>1433.4833333333333</c:v>
                </c:pt>
                <c:pt idx="17478">
                  <c:v>1433.5666666666666</c:v>
                </c:pt>
                <c:pt idx="17479">
                  <c:v>1433.6416666666667</c:v>
                </c:pt>
                <c:pt idx="17480">
                  <c:v>1433.7250000000001</c:v>
                </c:pt>
                <c:pt idx="17481">
                  <c:v>1433.8083333333334</c:v>
                </c:pt>
                <c:pt idx="17482">
                  <c:v>1433.8916666666667</c:v>
                </c:pt>
                <c:pt idx="17483">
                  <c:v>1433.9750000000001</c:v>
                </c:pt>
                <c:pt idx="17484">
                  <c:v>1434.0583333333334</c:v>
                </c:pt>
                <c:pt idx="17485">
                  <c:v>1434.1333333333332</c:v>
                </c:pt>
                <c:pt idx="17486">
                  <c:v>1434.2166666666665</c:v>
                </c:pt>
                <c:pt idx="17487">
                  <c:v>1434.3</c:v>
                </c:pt>
                <c:pt idx="17488">
                  <c:v>1434.3833333333332</c:v>
                </c:pt>
                <c:pt idx="17489">
                  <c:v>1434.4666666666665</c:v>
                </c:pt>
                <c:pt idx="17490">
                  <c:v>1434.55</c:v>
                </c:pt>
                <c:pt idx="17491">
                  <c:v>1434.6333333333332</c:v>
                </c:pt>
                <c:pt idx="17492">
                  <c:v>1434.7083333333333</c:v>
                </c:pt>
                <c:pt idx="17493">
                  <c:v>1434.7916666666667</c:v>
                </c:pt>
                <c:pt idx="17494">
                  <c:v>1434.875</c:v>
                </c:pt>
                <c:pt idx="17495">
                  <c:v>1434.9583333333333</c:v>
                </c:pt>
                <c:pt idx="17496">
                  <c:v>1435.0416666666667</c:v>
                </c:pt>
                <c:pt idx="17497">
                  <c:v>1435.125</c:v>
                </c:pt>
                <c:pt idx="17498">
                  <c:v>1435.2</c:v>
                </c:pt>
                <c:pt idx="17499">
                  <c:v>1435.2833333333335</c:v>
                </c:pt>
                <c:pt idx="17500">
                  <c:v>1435.3666666666668</c:v>
                </c:pt>
                <c:pt idx="17501">
                  <c:v>1435.45</c:v>
                </c:pt>
                <c:pt idx="17502">
                  <c:v>1435.5333333333335</c:v>
                </c:pt>
                <c:pt idx="17503">
                  <c:v>1435.6166666666668</c:v>
                </c:pt>
                <c:pt idx="17504">
                  <c:v>1435.6916666666666</c:v>
                </c:pt>
                <c:pt idx="17505">
                  <c:v>1435.7749999999999</c:v>
                </c:pt>
                <c:pt idx="17506">
                  <c:v>1435.8583333333333</c:v>
                </c:pt>
                <c:pt idx="17507">
                  <c:v>1435.9416666666666</c:v>
                </c:pt>
                <c:pt idx="17508">
                  <c:v>1436.0249999999999</c:v>
                </c:pt>
                <c:pt idx="17509">
                  <c:v>1436.1083333333333</c:v>
                </c:pt>
                <c:pt idx="17510">
                  <c:v>1436.1916666666666</c:v>
                </c:pt>
                <c:pt idx="17511">
                  <c:v>1436.2666666666667</c:v>
                </c:pt>
                <c:pt idx="17512">
                  <c:v>1436.3500000000001</c:v>
                </c:pt>
                <c:pt idx="17513">
                  <c:v>1436.4333333333334</c:v>
                </c:pt>
                <c:pt idx="17514">
                  <c:v>1436.5166666666667</c:v>
                </c:pt>
                <c:pt idx="17515">
                  <c:v>1436.6000000000001</c:v>
                </c:pt>
                <c:pt idx="17516">
                  <c:v>1436.6833333333334</c:v>
                </c:pt>
                <c:pt idx="17517">
                  <c:v>1436.7583333333332</c:v>
                </c:pt>
                <c:pt idx="17518">
                  <c:v>1436.8416666666665</c:v>
                </c:pt>
                <c:pt idx="17519">
                  <c:v>1436.925</c:v>
                </c:pt>
                <c:pt idx="17520">
                  <c:v>1437.0083333333332</c:v>
                </c:pt>
                <c:pt idx="17521">
                  <c:v>1437.0916666666665</c:v>
                </c:pt>
                <c:pt idx="17522">
                  <c:v>1437.175</c:v>
                </c:pt>
                <c:pt idx="17523">
                  <c:v>1437.25</c:v>
                </c:pt>
                <c:pt idx="17524">
                  <c:v>1437.3333333333333</c:v>
                </c:pt>
                <c:pt idx="17525">
                  <c:v>1437.4166666666667</c:v>
                </c:pt>
                <c:pt idx="17526">
                  <c:v>1437.5</c:v>
                </c:pt>
                <c:pt idx="17527">
                  <c:v>1437.5833333333333</c:v>
                </c:pt>
                <c:pt idx="17528">
                  <c:v>1437.6666666666667</c:v>
                </c:pt>
                <c:pt idx="17529">
                  <c:v>1437.75</c:v>
                </c:pt>
                <c:pt idx="17530">
                  <c:v>1437.825</c:v>
                </c:pt>
                <c:pt idx="17531">
                  <c:v>1437.9083333333335</c:v>
                </c:pt>
                <c:pt idx="17532">
                  <c:v>1437.9916666666668</c:v>
                </c:pt>
                <c:pt idx="17533">
                  <c:v>1438.075</c:v>
                </c:pt>
                <c:pt idx="17534">
                  <c:v>1438.1583333333335</c:v>
                </c:pt>
                <c:pt idx="17535">
                  <c:v>1438.2416666666668</c:v>
                </c:pt>
                <c:pt idx="17536">
                  <c:v>1438.3166666666666</c:v>
                </c:pt>
                <c:pt idx="17537">
                  <c:v>1438.3999999999999</c:v>
                </c:pt>
                <c:pt idx="17538">
                  <c:v>1438.4833333333333</c:v>
                </c:pt>
                <c:pt idx="17539">
                  <c:v>1438.5666666666666</c:v>
                </c:pt>
                <c:pt idx="17540">
                  <c:v>1438.6499999999999</c:v>
                </c:pt>
                <c:pt idx="17541">
                  <c:v>1438.7333333333333</c:v>
                </c:pt>
                <c:pt idx="17542">
                  <c:v>1438.8083333333334</c:v>
                </c:pt>
                <c:pt idx="17543">
                  <c:v>1438.8916666666667</c:v>
                </c:pt>
                <c:pt idx="17544">
                  <c:v>1438.9750000000001</c:v>
                </c:pt>
                <c:pt idx="17545">
                  <c:v>1439.0583333333334</c:v>
                </c:pt>
                <c:pt idx="17546">
                  <c:v>1439.1416666666667</c:v>
                </c:pt>
                <c:pt idx="17547">
                  <c:v>1439.2250000000001</c:v>
                </c:pt>
                <c:pt idx="17548">
                  <c:v>1439.3083333333334</c:v>
                </c:pt>
                <c:pt idx="17549">
                  <c:v>1439.3833333333332</c:v>
                </c:pt>
                <c:pt idx="17550">
                  <c:v>1439.4666666666665</c:v>
                </c:pt>
                <c:pt idx="17551">
                  <c:v>1439.55</c:v>
                </c:pt>
                <c:pt idx="17552">
                  <c:v>1439.6333333333332</c:v>
                </c:pt>
                <c:pt idx="17553">
                  <c:v>1439.7166666666665</c:v>
                </c:pt>
                <c:pt idx="17554">
                  <c:v>1439.8</c:v>
                </c:pt>
                <c:pt idx="17555">
                  <c:v>1439.875</c:v>
                </c:pt>
                <c:pt idx="17556">
                  <c:v>1439.9583333333333</c:v>
                </c:pt>
                <c:pt idx="17557">
                  <c:v>1440.0416666666667</c:v>
                </c:pt>
                <c:pt idx="17558">
                  <c:v>1440.125</c:v>
                </c:pt>
                <c:pt idx="17559">
                  <c:v>1440.2083333333333</c:v>
                </c:pt>
                <c:pt idx="17560">
                  <c:v>1440.2916666666667</c:v>
                </c:pt>
                <c:pt idx="17561">
                  <c:v>1440.3666666666668</c:v>
                </c:pt>
                <c:pt idx="17562">
                  <c:v>1440.45</c:v>
                </c:pt>
                <c:pt idx="17563">
                  <c:v>1440.5333333333335</c:v>
                </c:pt>
                <c:pt idx="17564">
                  <c:v>1440.6166666666668</c:v>
                </c:pt>
                <c:pt idx="17565">
                  <c:v>1440.7</c:v>
                </c:pt>
                <c:pt idx="17566">
                  <c:v>1440.7833333333335</c:v>
                </c:pt>
                <c:pt idx="17567">
                  <c:v>1440.8666666666668</c:v>
                </c:pt>
                <c:pt idx="17568">
                  <c:v>1440.9416666666666</c:v>
                </c:pt>
                <c:pt idx="17569">
                  <c:v>1441.0249999999999</c:v>
                </c:pt>
                <c:pt idx="17570">
                  <c:v>1441.1083333333333</c:v>
                </c:pt>
                <c:pt idx="17571">
                  <c:v>1441.1916666666666</c:v>
                </c:pt>
                <c:pt idx="17572">
                  <c:v>1441.2749999999999</c:v>
                </c:pt>
                <c:pt idx="17573">
                  <c:v>1441.3583333333333</c:v>
                </c:pt>
                <c:pt idx="17574">
                  <c:v>1441.4333333333334</c:v>
                </c:pt>
                <c:pt idx="17575">
                  <c:v>1441.5166666666667</c:v>
                </c:pt>
                <c:pt idx="17576">
                  <c:v>1441.6000000000001</c:v>
                </c:pt>
                <c:pt idx="17577">
                  <c:v>1441.6833333333334</c:v>
                </c:pt>
                <c:pt idx="17578">
                  <c:v>1441.7666666666667</c:v>
                </c:pt>
                <c:pt idx="17579">
                  <c:v>1441.8500000000001</c:v>
                </c:pt>
                <c:pt idx="17580">
                  <c:v>1441.925</c:v>
                </c:pt>
                <c:pt idx="17581">
                  <c:v>1442.0083333333332</c:v>
                </c:pt>
                <c:pt idx="17582">
                  <c:v>1442.0916666666665</c:v>
                </c:pt>
                <c:pt idx="17583">
                  <c:v>1442.175</c:v>
                </c:pt>
                <c:pt idx="17584">
                  <c:v>1442.2583333333332</c:v>
                </c:pt>
                <c:pt idx="17585">
                  <c:v>1442.3416666666665</c:v>
                </c:pt>
                <c:pt idx="17586">
                  <c:v>1442.425</c:v>
                </c:pt>
                <c:pt idx="17587">
                  <c:v>1442.5</c:v>
                </c:pt>
                <c:pt idx="17588">
                  <c:v>1442.5833333333333</c:v>
                </c:pt>
                <c:pt idx="17589">
                  <c:v>1442.6666666666667</c:v>
                </c:pt>
                <c:pt idx="17590">
                  <c:v>1442.75</c:v>
                </c:pt>
                <c:pt idx="17591">
                  <c:v>1442.8333333333333</c:v>
                </c:pt>
                <c:pt idx="17592">
                  <c:v>1442.9166666666667</c:v>
                </c:pt>
                <c:pt idx="17593">
                  <c:v>1442.9916666666668</c:v>
                </c:pt>
                <c:pt idx="17594">
                  <c:v>1443.075</c:v>
                </c:pt>
                <c:pt idx="17595">
                  <c:v>1443.1583333333335</c:v>
                </c:pt>
                <c:pt idx="17596">
                  <c:v>1443.2416666666668</c:v>
                </c:pt>
                <c:pt idx="17597">
                  <c:v>1443.325</c:v>
                </c:pt>
                <c:pt idx="17598">
                  <c:v>1443.4083333333335</c:v>
                </c:pt>
                <c:pt idx="17599">
                  <c:v>1443.4916666666668</c:v>
                </c:pt>
                <c:pt idx="17600">
                  <c:v>1443.5666666666666</c:v>
                </c:pt>
                <c:pt idx="17601">
                  <c:v>1443.6499999999999</c:v>
                </c:pt>
                <c:pt idx="17602">
                  <c:v>1443.7333333333333</c:v>
                </c:pt>
                <c:pt idx="17603">
                  <c:v>1443.8166666666666</c:v>
                </c:pt>
                <c:pt idx="17604">
                  <c:v>1443.8999999999999</c:v>
                </c:pt>
                <c:pt idx="17605">
                  <c:v>1443.9833333333333</c:v>
                </c:pt>
                <c:pt idx="17606">
                  <c:v>1444.0583333333334</c:v>
                </c:pt>
                <c:pt idx="17607">
                  <c:v>1444.1416666666667</c:v>
                </c:pt>
                <c:pt idx="17608">
                  <c:v>1444.2250000000001</c:v>
                </c:pt>
                <c:pt idx="17609">
                  <c:v>1444.3083333333334</c:v>
                </c:pt>
                <c:pt idx="17610">
                  <c:v>1444.3916666666667</c:v>
                </c:pt>
                <c:pt idx="17611">
                  <c:v>1444.4750000000001</c:v>
                </c:pt>
                <c:pt idx="17612">
                  <c:v>1444.55</c:v>
                </c:pt>
                <c:pt idx="17613">
                  <c:v>1444.6333333333332</c:v>
                </c:pt>
                <c:pt idx="17614">
                  <c:v>1444.7166666666665</c:v>
                </c:pt>
                <c:pt idx="17615">
                  <c:v>1444.8</c:v>
                </c:pt>
                <c:pt idx="17616">
                  <c:v>1444.8833333333332</c:v>
                </c:pt>
                <c:pt idx="17617">
                  <c:v>1444.9666666666665</c:v>
                </c:pt>
                <c:pt idx="17618">
                  <c:v>1445.05</c:v>
                </c:pt>
                <c:pt idx="17619">
                  <c:v>1445.125</c:v>
                </c:pt>
                <c:pt idx="17620">
                  <c:v>1445.2083333333333</c:v>
                </c:pt>
                <c:pt idx="17621">
                  <c:v>1445.2916666666667</c:v>
                </c:pt>
                <c:pt idx="17622">
                  <c:v>1445.375</c:v>
                </c:pt>
                <c:pt idx="17623">
                  <c:v>1445.4583333333333</c:v>
                </c:pt>
                <c:pt idx="17624">
                  <c:v>1445.5416666666667</c:v>
                </c:pt>
                <c:pt idx="17625">
                  <c:v>1445.6166666666668</c:v>
                </c:pt>
                <c:pt idx="17626">
                  <c:v>1445.7</c:v>
                </c:pt>
                <c:pt idx="17627">
                  <c:v>1445.7833333333335</c:v>
                </c:pt>
                <c:pt idx="17628">
                  <c:v>1445.8666666666668</c:v>
                </c:pt>
                <c:pt idx="17629">
                  <c:v>1445.95</c:v>
                </c:pt>
                <c:pt idx="17630">
                  <c:v>1446.0333333333335</c:v>
                </c:pt>
                <c:pt idx="17631">
                  <c:v>1446.1083333333333</c:v>
                </c:pt>
                <c:pt idx="17632">
                  <c:v>1446.1916666666666</c:v>
                </c:pt>
                <c:pt idx="17633">
                  <c:v>1446.2749999999999</c:v>
                </c:pt>
                <c:pt idx="17634">
                  <c:v>1446.3583333333333</c:v>
                </c:pt>
                <c:pt idx="17635">
                  <c:v>1446.4416666666666</c:v>
                </c:pt>
                <c:pt idx="17636">
                  <c:v>1446.5249999999999</c:v>
                </c:pt>
                <c:pt idx="17637">
                  <c:v>1446.6083333333333</c:v>
                </c:pt>
                <c:pt idx="17638">
                  <c:v>1446.6833333333334</c:v>
                </c:pt>
                <c:pt idx="17639">
                  <c:v>1446.7666666666667</c:v>
                </c:pt>
                <c:pt idx="17640">
                  <c:v>1446.8500000000001</c:v>
                </c:pt>
                <c:pt idx="17641">
                  <c:v>1446.9333333333334</c:v>
                </c:pt>
                <c:pt idx="17642">
                  <c:v>1447.0166666666667</c:v>
                </c:pt>
                <c:pt idx="17643">
                  <c:v>1447.1000000000001</c:v>
                </c:pt>
                <c:pt idx="17644">
                  <c:v>1447.175</c:v>
                </c:pt>
                <c:pt idx="17645">
                  <c:v>1447.2583333333332</c:v>
                </c:pt>
                <c:pt idx="17646">
                  <c:v>1447.3416666666665</c:v>
                </c:pt>
                <c:pt idx="17647">
                  <c:v>1447.425</c:v>
                </c:pt>
                <c:pt idx="17648">
                  <c:v>1447.5083333333332</c:v>
                </c:pt>
                <c:pt idx="17649">
                  <c:v>1447.5916666666665</c:v>
                </c:pt>
                <c:pt idx="17650">
                  <c:v>1447.6666666666667</c:v>
                </c:pt>
                <c:pt idx="17651">
                  <c:v>1447.75</c:v>
                </c:pt>
                <c:pt idx="17652">
                  <c:v>1447.8333333333333</c:v>
                </c:pt>
                <c:pt idx="17653">
                  <c:v>1447.9166666666667</c:v>
                </c:pt>
                <c:pt idx="17654">
                  <c:v>1448</c:v>
                </c:pt>
                <c:pt idx="17655">
                  <c:v>1448.0833333333333</c:v>
                </c:pt>
                <c:pt idx="17656">
                  <c:v>1448.1666666666667</c:v>
                </c:pt>
                <c:pt idx="17657">
                  <c:v>1448.2416666666668</c:v>
                </c:pt>
                <c:pt idx="17658">
                  <c:v>1448.325</c:v>
                </c:pt>
                <c:pt idx="17659">
                  <c:v>1448.4083333333335</c:v>
                </c:pt>
                <c:pt idx="17660">
                  <c:v>1448.4916666666668</c:v>
                </c:pt>
                <c:pt idx="17661">
                  <c:v>1448.575</c:v>
                </c:pt>
                <c:pt idx="17662">
                  <c:v>1448.6583333333335</c:v>
                </c:pt>
                <c:pt idx="17663">
                  <c:v>1448.7333333333333</c:v>
                </c:pt>
                <c:pt idx="17664">
                  <c:v>1448.8166666666666</c:v>
                </c:pt>
                <c:pt idx="17665">
                  <c:v>1448.8999999999999</c:v>
                </c:pt>
                <c:pt idx="17666">
                  <c:v>1448.9833333333333</c:v>
                </c:pt>
                <c:pt idx="17667">
                  <c:v>1449.0666666666666</c:v>
                </c:pt>
                <c:pt idx="17668">
                  <c:v>1449.1499999999999</c:v>
                </c:pt>
                <c:pt idx="17669">
                  <c:v>1449.2250000000001</c:v>
                </c:pt>
                <c:pt idx="17670">
                  <c:v>1449.3083333333334</c:v>
                </c:pt>
                <c:pt idx="17671">
                  <c:v>1449.3916666666667</c:v>
                </c:pt>
                <c:pt idx="17672">
                  <c:v>1449.4750000000001</c:v>
                </c:pt>
                <c:pt idx="17673">
                  <c:v>1449.5583333333334</c:v>
                </c:pt>
                <c:pt idx="17674">
                  <c:v>1449.6416666666667</c:v>
                </c:pt>
                <c:pt idx="17675">
                  <c:v>1449.7250000000001</c:v>
                </c:pt>
                <c:pt idx="17676">
                  <c:v>1449.8</c:v>
                </c:pt>
                <c:pt idx="17677">
                  <c:v>1449.8833333333332</c:v>
                </c:pt>
                <c:pt idx="17678">
                  <c:v>1449.9666666666665</c:v>
                </c:pt>
                <c:pt idx="17679">
                  <c:v>1450.05</c:v>
                </c:pt>
                <c:pt idx="17680">
                  <c:v>1450.1333333333332</c:v>
                </c:pt>
                <c:pt idx="17681">
                  <c:v>1450.2166666666665</c:v>
                </c:pt>
                <c:pt idx="17682">
                  <c:v>1450.2916666666667</c:v>
                </c:pt>
                <c:pt idx="17683">
                  <c:v>1450.375</c:v>
                </c:pt>
                <c:pt idx="17684">
                  <c:v>1450.4583333333333</c:v>
                </c:pt>
                <c:pt idx="17685">
                  <c:v>1450.5416666666667</c:v>
                </c:pt>
                <c:pt idx="17686">
                  <c:v>1450.625</c:v>
                </c:pt>
                <c:pt idx="17687">
                  <c:v>1450.7083333333333</c:v>
                </c:pt>
                <c:pt idx="17688">
                  <c:v>1450.7833333333335</c:v>
                </c:pt>
                <c:pt idx="17689">
                  <c:v>1450.8666666666668</c:v>
                </c:pt>
                <c:pt idx="17690">
                  <c:v>1450.95</c:v>
                </c:pt>
                <c:pt idx="17691">
                  <c:v>1451.0333333333335</c:v>
                </c:pt>
                <c:pt idx="17692">
                  <c:v>1451.1166666666668</c:v>
                </c:pt>
                <c:pt idx="17693">
                  <c:v>1451.2</c:v>
                </c:pt>
                <c:pt idx="17694">
                  <c:v>1451.2833333333335</c:v>
                </c:pt>
                <c:pt idx="17695">
                  <c:v>1451.3583333333333</c:v>
                </c:pt>
                <c:pt idx="17696">
                  <c:v>1451.4416666666666</c:v>
                </c:pt>
                <c:pt idx="17697">
                  <c:v>1451.5249999999999</c:v>
                </c:pt>
                <c:pt idx="17698">
                  <c:v>1451.6083333333333</c:v>
                </c:pt>
                <c:pt idx="17699">
                  <c:v>1451.6916666666666</c:v>
                </c:pt>
                <c:pt idx="17700">
                  <c:v>1451.7749999999999</c:v>
                </c:pt>
                <c:pt idx="17701">
                  <c:v>1451.8500000000001</c:v>
                </c:pt>
                <c:pt idx="17702">
                  <c:v>1451.9333333333334</c:v>
                </c:pt>
                <c:pt idx="17703">
                  <c:v>1452.0166666666667</c:v>
                </c:pt>
                <c:pt idx="17704">
                  <c:v>1452.1000000000001</c:v>
                </c:pt>
                <c:pt idx="17705">
                  <c:v>1452.1833333333334</c:v>
                </c:pt>
                <c:pt idx="17706">
                  <c:v>1452.2666666666667</c:v>
                </c:pt>
                <c:pt idx="17707">
                  <c:v>1452.3416666666665</c:v>
                </c:pt>
                <c:pt idx="17708">
                  <c:v>1452.425</c:v>
                </c:pt>
                <c:pt idx="17709">
                  <c:v>1452.5083333333332</c:v>
                </c:pt>
                <c:pt idx="17710">
                  <c:v>1452.5916666666665</c:v>
                </c:pt>
                <c:pt idx="17711">
                  <c:v>1452.675</c:v>
                </c:pt>
                <c:pt idx="17712">
                  <c:v>1452.7583333333332</c:v>
                </c:pt>
                <c:pt idx="17713">
                  <c:v>1452.8416666666665</c:v>
                </c:pt>
                <c:pt idx="17714">
                  <c:v>1452.9166666666667</c:v>
                </c:pt>
                <c:pt idx="17715">
                  <c:v>1453</c:v>
                </c:pt>
                <c:pt idx="17716">
                  <c:v>1453.0833333333333</c:v>
                </c:pt>
                <c:pt idx="17717">
                  <c:v>1453.1666666666667</c:v>
                </c:pt>
                <c:pt idx="17718">
                  <c:v>1453.25</c:v>
                </c:pt>
                <c:pt idx="17719">
                  <c:v>1453.3333333333333</c:v>
                </c:pt>
                <c:pt idx="17720">
                  <c:v>1453.4083333333335</c:v>
                </c:pt>
                <c:pt idx="17721">
                  <c:v>1453.4916666666668</c:v>
                </c:pt>
                <c:pt idx="17722">
                  <c:v>1453.575</c:v>
                </c:pt>
                <c:pt idx="17723">
                  <c:v>1453.6583333333335</c:v>
                </c:pt>
                <c:pt idx="17724">
                  <c:v>1453.7416666666668</c:v>
                </c:pt>
                <c:pt idx="17725">
                  <c:v>1453.825</c:v>
                </c:pt>
                <c:pt idx="17726">
                  <c:v>1453.9083333333335</c:v>
                </c:pt>
                <c:pt idx="17727">
                  <c:v>1453.9833333333333</c:v>
                </c:pt>
                <c:pt idx="17728">
                  <c:v>1454.0666666666666</c:v>
                </c:pt>
                <c:pt idx="17729">
                  <c:v>1454.1499999999999</c:v>
                </c:pt>
                <c:pt idx="17730">
                  <c:v>1454.2333333333333</c:v>
                </c:pt>
                <c:pt idx="17731">
                  <c:v>1454.3166666666666</c:v>
                </c:pt>
                <c:pt idx="17732">
                  <c:v>1454.3999999999999</c:v>
                </c:pt>
                <c:pt idx="17733">
                  <c:v>1454.4750000000001</c:v>
                </c:pt>
                <c:pt idx="17734">
                  <c:v>1454.5583333333334</c:v>
                </c:pt>
                <c:pt idx="17735">
                  <c:v>1454.6416666666667</c:v>
                </c:pt>
                <c:pt idx="17736">
                  <c:v>1454.7250000000001</c:v>
                </c:pt>
                <c:pt idx="17737">
                  <c:v>1454.8083333333334</c:v>
                </c:pt>
                <c:pt idx="17738">
                  <c:v>1454.8916666666667</c:v>
                </c:pt>
                <c:pt idx="17739">
                  <c:v>1454.9666666666665</c:v>
                </c:pt>
                <c:pt idx="17740">
                  <c:v>1455.05</c:v>
                </c:pt>
                <c:pt idx="17741">
                  <c:v>1455.1333333333332</c:v>
                </c:pt>
                <c:pt idx="17742">
                  <c:v>1455.2166666666665</c:v>
                </c:pt>
                <c:pt idx="17743">
                  <c:v>1455.3</c:v>
                </c:pt>
                <c:pt idx="17744">
                  <c:v>1455.3833333333332</c:v>
                </c:pt>
                <c:pt idx="17745">
                  <c:v>1455.4666666666665</c:v>
                </c:pt>
                <c:pt idx="17746">
                  <c:v>1455.5416666666667</c:v>
                </c:pt>
                <c:pt idx="17747">
                  <c:v>1455.625</c:v>
                </c:pt>
                <c:pt idx="17748">
                  <c:v>1455.7083333333333</c:v>
                </c:pt>
                <c:pt idx="17749">
                  <c:v>1455.7916666666667</c:v>
                </c:pt>
                <c:pt idx="17750">
                  <c:v>1455.875</c:v>
                </c:pt>
                <c:pt idx="17751">
                  <c:v>1455.9583333333333</c:v>
                </c:pt>
                <c:pt idx="17752">
                  <c:v>1456.0333333333335</c:v>
                </c:pt>
                <c:pt idx="17753">
                  <c:v>1456.1166666666668</c:v>
                </c:pt>
                <c:pt idx="17754">
                  <c:v>1456.2</c:v>
                </c:pt>
                <c:pt idx="17755">
                  <c:v>1456.2833333333335</c:v>
                </c:pt>
                <c:pt idx="17756">
                  <c:v>1456.3666666666668</c:v>
                </c:pt>
                <c:pt idx="17757">
                  <c:v>1456.45</c:v>
                </c:pt>
                <c:pt idx="17758">
                  <c:v>1456.5249999999999</c:v>
                </c:pt>
                <c:pt idx="17759">
                  <c:v>1456.6083333333333</c:v>
                </c:pt>
                <c:pt idx="17760">
                  <c:v>1456.6916666666666</c:v>
                </c:pt>
                <c:pt idx="17761">
                  <c:v>1456.7749999999999</c:v>
                </c:pt>
                <c:pt idx="17762">
                  <c:v>1456.8583333333333</c:v>
                </c:pt>
                <c:pt idx="17763">
                  <c:v>1456.9416666666666</c:v>
                </c:pt>
                <c:pt idx="17764">
                  <c:v>1457.0249999999999</c:v>
                </c:pt>
                <c:pt idx="17765">
                  <c:v>1457.1000000000001</c:v>
                </c:pt>
                <c:pt idx="17766">
                  <c:v>1457.1833333333334</c:v>
                </c:pt>
                <c:pt idx="17767">
                  <c:v>1457.2666666666667</c:v>
                </c:pt>
                <c:pt idx="17768">
                  <c:v>1457.3500000000001</c:v>
                </c:pt>
                <c:pt idx="17769">
                  <c:v>1457.4333333333334</c:v>
                </c:pt>
                <c:pt idx="17770">
                  <c:v>1457.5166666666667</c:v>
                </c:pt>
                <c:pt idx="17771">
                  <c:v>1457.5916666666665</c:v>
                </c:pt>
                <c:pt idx="17772">
                  <c:v>1457.675</c:v>
                </c:pt>
                <c:pt idx="17773">
                  <c:v>1457.7583333333332</c:v>
                </c:pt>
                <c:pt idx="17774">
                  <c:v>1457.8416666666665</c:v>
                </c:pt>
                <c:pt idx="17775">
                  <c:v>1457.925</c:v>
                </c:pt>
                <c:pt idx="17776">
                  <c:v>1458.0083333333332</c:v>
                </c:pt>
                <c:pt idx="17777">
                  <c:v>1458.0833333333333</c:v>
                </c:pt>
                <c:pt idx="17778">
                  <c:v>1458.1666666666667</c:v>
                </c:pt>
                <c:pt idx="17779">
                  <c:v>1458.25</c:v>
                </c:pt>
                <c:pt idx="17780">
                  <c:v>1458.3333333333333</c:v>
                </c:pt>
                <c:pt idx="17781">
                  <c:v>1458.4166666666667</c:v>
                </c:pt>
                <c:pt idx="17782">
                  <c:v>1458.5</c:v>
                </c:pt>
                <c:pt idx="17783">
                  <c:v>1458.5833333333333</c:v>
                </c:pt>
                <c:pt idx="17784">
                  <c:v>1458.6583333333335</c:v>
                </c:pt>
                <c:pt idx="17785">
                  <c:v>1458.7416666666668</c:v>
                </c:pt>
                <c:pt idx="17786">
                  <c:v>1458.825</c:v>
                </c:pt>
                <c:pt idx="17787">
                  <c:v>1458.9083333333335</c:v>
                </c:pt>
                <c:pt idx="17788">
                  <c:v>1458.9916666666668</c:v>
                </c:pt>
                <c:pt idx="17789">
                  <c:v>1459.075</c:v>
                </c:pt>
                <c:pt idx="17790">
                  <c:v>1459.1499999999999</c:v>
                </c:pt>
                <c:pt idx="17791">
                  <c:v>1459.2333333333333</c:v>
                </c:pt>
                <c:pt idx="17792">
                  <c:v>1459.3166666666666</c:v>
                </c:pt>
                <c:pt idx="17793">
                  <c:v>1459.3999999999999</c:v>
                </c:pt>
                <c:pt idx="17794">
                  <c:v>1459.4833333333333</c:v>
                </c:pt>
                <c:pt idx="17795">
                  <c:v>1459.5666666666666</c:v>
                </c:pt>
                <c:pt idx="17796">
                  <c:v>1459.6416666666667</c:v>
                </c:pt>
                <c:pt idx="17797">
                  <c:v>1459.7250000000001</c:v>
                </c:pt>
                <c:pt idx="17798">
                  <c:v>1459.8083333333334</c:v>
                </c:pt>
                <c:pt idx="17799">
                  <c:v>1459.8916666666667</c:v>
                </c:pt>
                <c:pt idx="17800">
                  <c:v>1459.9750000000001</c:v>
                </c:pt>
                <c:pt idx="17801">
                  <c:v>1460.0583333333334</c:v>
                </c:pt>
                <c:pt idx="17802">
                  <c:v>1460.1416666666667</c:v>
                </c:pt>
                <c:pt idx="17803">
                  <c:v>1460.2166666666665</c:v>
                </c:pt>
                <c:pt idx="17804">
                  <c:v>1460.3</c:v>
                </c:pt>
                <c:pt idx="17805">
                  <c:v>1460.3833333333332</c:v>
                </c:pt>
                <c:pt idx="17806">
                  <c:v>1460.4666666666665</c:v>
                </c:pt>
                <c:pt idx="17807">
                  <c:v>1460.55</c:v>
                </c:pt>
                <c:pt idx="17808">
                  <c:v>1460.6333333333332</c:v>
                </c:pt>
                <c:pt idx="17809">
                  <c:v>1460.7083333333333</c:v>
                </c:pt>
                <c:pt idx="17810">
                  <c:v>1460.7916666666667</c:v>
                </c:pt>
                <c:pt idx="17811">
                  <c:v>1460.875</c:v>
                </c:pt>
                <c:pt idx="17812">
                  <c:v>1460.9583333333333</c:v>
                </c:pt>
                <c:pt idx="17813">
                  <c:v>1461.0416666666667</c:v>
                </c:pt>
                <c:pt idx="17814">
                  <c:v>1461.125</c:v>
                </c:pt>
                <c:pt idx="17815">
                  <c:v>1461.2</c:v>
                </c:pt>
                <c:pt idx="17816">
                  <c:v>1461.2833333333335</c:v>
                </c:pt>
                <c:pt idx="17817">
                  <c:v>1461.3666666666668</c:v>
                </c:pt>
                <c:pt idx="17818">
                  <c:v>1461.45</c:v>
                </c:pt>
                <c:pt idx="17819">
                  <c:v>1461.5333333333335</c:v>
                </c:pt>
                <c:pt idx="17820">
                  <c:v>1461.6166666666668</c:v>
                </c:pt>
                <c:pt idx="17821">
                  <c:v>1461.7</c:v>
                </c:pt>
                <c:pt idx="17822">
                  <c:v>1461.7749999999999</c:v>
                </c:pt>
                <c:pt idx="17823">
                  <c:v>1461.8583333333333</c:v>
                </c:pt>
                <c:pt idx="17824">
                  <c:v>1461.9416666666666</c:v>
                </c:pt>
                <c:pt idx="17825">
                  <c:v>1462.0249999999999</c:v>
                </c:pt>
                <c:pt idx="17826">
                  <c:v>1462.1083333333333</c:v>
                </c:pt>
                <c:pt idx="17827">
                  <c:v>1462.1916666666666</c:v>
                </c:pt>
                <c:pt idx="17828">
                  <c:v>1462.2666666666667</c:v>
                </c:pt>
                <c:pt idx="17829">
                  <c:v>1462.3500000000001</c:v>
                </c:pt>
                <c:pt idx="17830">
                  <c:v>1462.4333333333334</c:v>
                </c:pt>
                <c:pt idx="17831">
                  <c:v>1462.5166666666667</c:v>
                </c:pt>
                <c:pt idx="17832">
                  <c:v>1462.6000000000001</c:v>
                </c:pt>
                <c:pt idx="17833">
                  <c:v>1462.6833333333334</c:v>
                </c:pt>
                <c:pt idx="17834">
                  <c:v>1462.7583333333332</c:v>
                </c:pt>
                <c:pt idx="17835">
                  <c:v>1462.8416666666665</c:v>
                </c:pt>
                <c:pt idx="17836">
                  <c:v>1462.925</c:v>
                </c:pt>
                <c:pt idx="17837">
                  <c:v>1463.0083333333332</c:v>
                </c:pt>
                <c:pt idx="17838">
                  <c:v>1463.0916666666665</c:v>
                </c:pt>
                <c:pt idx="17839">
                  <c:v>1463.175</c:v>
                </c:pt>
                <c:pt idx="17840">
                  <c:v>1463.2583333333332</c:v>
                </c:pt>
                <c:pt idx="17841">
                  <c:v>1463.3333333333333</c:v>
                </c:pt>
                <c:pt idx="17842">
                  <c:v>1463.4166666666667</c:v>
                </c:pt>
                <c:pt idx="17843">
                  <c:v>1463.5</c:v>
                </c:pt>
                <c:pt idx="17844">
                  <c:v>1463.5833333333333</c:v>
                </c:pt>
                <c:pt idx="17845">
                  <c:v>1463.6666666666667</c:v>
                </c:pt>
                <c:pt idx="17846">
                  <c:v>1463.75</c:v>
                </c:pt>
                <c:pt idx="17847">
                  <c:v>1463.825</c:v>
                </c:pt>
                <c:pt idx="17848">
                  <c:v>1463.9083333333335</c:v>
                </c:pt>
                <c:pt idx="17849">
                  <c:v>1463.9916666666668</c:v>
                </c:pt>
                <c:pt idx="17850">
                  <c:v>1464.075</c:v>
                </c:pt>
                <c:pt idx="17851">
                  <c:v>1464.1583333333335</c:v>
                </c:pt>
                <c:pt idx="17852">
                  <c:v>1464.2416666666668</c:v>
                </c:pt>
                <c:pt idx="17853">
                  <c:v>1464.325</c:v>
                </c:pt>
                <c:pt idx="17854">
                  <c:v>1464.3999999999999</c:v>
                </c:pt>
                <c:pt idx="17855">
                  <c:v>1464.4833333333333</c:v>
                </c:pt>
                <c:pt idx="17856">
                  <c:v>1464.5666666666666</c:v>
                </c:pt>
                <c:pt idx="17857">
                  <c:v>1464.6499999999999</c:v>
                </c:pt>
                <c:pt idx="17858">
                  <c:v>1464.7333333333333</c:v>
                </c:pt>
                <c:pt idx="17859">
                  <c:v>1464.8166666666666</c:v>
                </c:pt>
                <c:pt idx="17860">
                  <c:v>1464.8916666666667</c:v>
                </c:pt>
                <c:pt idx="17861">
                  <c:v>1464.9750000000001</c:v>
                </c:pt>
                <c:pt idx="17862">
                  <c:v>1465.0583333333334</c:v>
                </c:pt>
                <c:pt idx="17863">
                  <c:v>1465.1416666666667</c:v>
                </c:pt>
                <c:pt idx="17864">
                  <c:v>1465.2250000000001</c:v>
                </c:pt>
                <c:pt idx="17865">
                  <c:v>1465.3083333333334</c:v>
                </c:pt>
                <c:pt idx="17866">
                  <c:v>1465.3833333333332</c:v>
                </c:pt>
                <c:pt idx="17867">
                  <c:v>1465.4666666666665</c:v>
                </c:pt>
                <c:pt idx="17868">
                  <c:v>1465.55</c:v>
                </c:pt>
                <c:pt idx="17869">
                  <c:v>1465.6333333333332</c:v>
                </c:pt>
                <c:pt idx="17870">
                  <c:v>1465.7166666666665</c:v>
                </c:pt>
                <c:pt idx="17871">
                  <c:v>1465.8</c:v>
                </c:pt>
                <c:pt idx="17872">
                  <c:v>1465.8833333333332</c:v>
                </c:pt>
                <c:pt idx="17873">
                  <c:v>1465.9583333333333</c:v>
                </c:pt>
                <c:pt idx="17874">
                  <c:v>1466.0416666666667</c:v>
                </c:pt>
                <c:pt idx="17875">
                  <c:v>1466.125</c:v>
                </c:pt>
                <c:pt idx="17876">
                  <c:v>1466.2083333333333</c:v>
                </c:pt>
                <c:pt idx="17877">
                  <c:v>1466.2916666666667</c:v>
                </c:pt>
                <c:pt idx="17878">
                  <c:v>1466.375</c:v>
                </c:pt>
                <c:pt idx="17879">
                  <c:v>1466.45</c:v>
                </c:pt>
                <c:pt idx="17880">
                  <c:v>1466.5333333333335</c:v>
                </c:pt>
                <c:pt idx="17881">
                  <c:v>1466.6166666666668</c:v>
                </c:pt>
                <c:pt idx="17882">
                  <c:v>1466.7</c:v>
                </c:pt>
                <c:pt idx="17883">
                  <c:v>1466.7833333333335</c:v>
                </c:pt>
                <c:pt idx="17884">
                  <c:v>1466.8666666666668</c:v>
                </c:pt>
                <c:pt idx="17885">
                  <c:v>1466.9416666666666</c:v>
                </c:pt>
                <c:pt idx="17886">
                  <c:v>1467.0249999999999</c:v>
                </c:pt>
                <c:pt idx="17887">
                  <c:v>1467.1083333333333</c:v>
                </c:pt>
                <c:pt idx="17888">
                  <c:v>1467.1916666666666</c:v>
                </c:pt>
                <c:pt idx="17889">
                  <c:v>1467.2749999999999</c:v>
                </c:pt>
                <c:pt idx="17890">
                  <c:v>1467.3583333333333</c:v>
                </c:pt>
                <c:pt idx="17891">
                  <c:v>1467.4416666666666</c:v>
                </c:pt>
                <c:pt idx="17892">
                  <c:v>1467.5166666666667</c:v>
                </c:pt>
                <c:pt idx="17893">
                  <c:v>1467.6000000000001</c:v>
                </c:pt>
                <c:pt idx="17894">
                  <c:v>1467.6833333333334</c:v>
                </c:pt>
                <c:pt idx="17895">
                  <c:v>1467.7666666666667</c:v>
                </c:pt>
                <c:pt idx="17896">
                  <c:v>1467.8500000000001</c:v>
                </c:pt>
                <c:pt idx="17897">
                  <c:v>1467.9333333333334</c:v>
                </c:pt>
                <c:pt idx="17898">
                  <c:v>1468.0083333333332</c:v>
                </c:pt>
                <c:pt idx="17899">
                  <c:v>1468.0916666666665</c:v>
                </c:pt>
                <c:pt idx="17900">
                  <c:v>1468.175</c:v>
                </c:pt>
                <c:pt idx="17901">
                  <c:v>1468.2583333333332</c:v>
                </c:pt>
                <c:pt idx="17902">
                  <c:v>1468.3416666666665</c:v>
                </c:pt>
                <c:pt idx="17903">
                  <c:v>1468.425</c:v>
                </c:pt>
                <c:pt idx="17904">
                  <c:v>1468.5</c:v>
                </c:pt>
                <c:pt idx="17905">
                  <c:v>1468.5833333333333</c:v>
                </c:pt>
                <c:pt idx="17906">
                  <c:v>1468.6666666666667</c:v>
                </c:pt>
                <c:pt idx="17907">
                  <c:v>1468.75</c:v>
                </c:pt>
                <c:pt idx="17908">
                  <c:v>1468.8333333333333</c:v>
                </c:pt>
                <c:pt idx="17909">
                  <c:v>1468.9166666666667</c:v>
                </c:pt>
                <c:pt idx="17910">
                  <c:v>1469</c:v>
                </c:pt>
                <c:pt idx="17911">
                  <c:v>1469.075</c:v>
                </c:pt>
                <c:pt idx="17912">
                  <c:v>1469.1583333333335</c:v>
                </c:pt>
                <c:pt idx="17913">
                  <c:v>1469.2416666666668</c:v>
                </c:pt>
                <c:pt idx="17914">
                  <c:v>1469.325</c:v>
                </c:pt>
                <c:pt idx="17915">
                  <c:v>1469.4083333333335</c:v>
                </c:pt>
                <c:pt idx="17916">
                  <c:v>1469.4916666666668</c:v>
                </c:pt>
                <c:pt idx="17917">
                  <c:v>1469.5666666666666</c:v>
                </c:pt>
                <c:pt idx="17918">
                  <c:v>1469.6499999999999</c:v>
                </c:pt>
                <c:pt idx="17919">
                  <c:v>1469.7333333333333</c:v>
                </c:pt>
                <c:pt idx="17920">
                  <c:v>1469.8166666666666</c:v>
                </c:pt>
                <c:pt idx="17921">
                  <c:v>1469.8999999999999</c:v>
                </c:pt>
                <c:pt idx="17922">
                  <c:v>1469.9833333333333</c:v>
                </c:pt>
                <c:pt idx="17923">
                  <c:v>1470.0583333333334</c:v>
                </c:pt>
                <c:pt idx="17924">
                  <c:v>1470.1416666666667</c:v>
                </c:pt>
                <c:pt idx="17925">
                  <c:v>1470.2250000000001</c:v>
                </c:pt>
                <c:pt idx="17926">
                  <c:v>1470.3083333333334</c:v>
                </c:pt>
                <c:pt idx="17927">
                  <c:v>1470.3916666666667</c:v>
                </c:pt>
                <c:pt idx="17928">
                  <c:v>1470.4750000000001</c:v>
                </c:pt>
                <c:pt idx="17929">
                  <c:v>1470.5583333333334</c:v>
                </c:pt>
                <c:pt idx="17930">
                  <c:v>1470.6333333333332</c:v>
                </c:pt>
                <c:pt idx="17931">
                  <c:v>1470.7166666666665</c:v>
                </c:pt>
                <c:pt idx="17932">
                  <c:v>1470.8</c:v>
                </c:pt>
                <c:pt idx="17933">
                  <c:v>1470.8833333333332</c:v>
                </c:pt>
                <c:pt idx="17934">
                  <c:v>1470.9666666666665</c:v>
                </c:pt>
                <c:pt idx="17935">
                  <c:v>1471.05</c:v>
                </c:pt>
                <c:pt idx="17936">
                  <c:v>1471.125</c:v>
                </c:pt>
                <c:pt idx="17937">
                  <c:v>1471.2083333333333</c:v>
                </c:pt>
                <c:pt idx="17938">
                  <c:v>1471.2916666666667</c:v>
                </c:pt>
                <c:pt idx="17939">
                  <c:v>1471.375</c:v>
                </c:pt>
                <c:pt idx="17940">
                  <c:v>1471.4583333333333</c:v>
                </c:pt>
                <c:pt idx="17941">
                  <c:v>1471.5416666666667</c:v>
                </c:pt>
                <c:pt idx="17942">
                  <c:v>1471.6166666666668</c:v>
                </c:pt>
                <c:pt idx="17943">
                  <c:v>1471.7</c:v>
                </c:pt>
                <c:pt idx="17944">
                  <c:v>1471.7833333333335</c:v>
                </c:pt>
                <c:pt idx="17945">
                  <c:v>1471.8666666666668</c:v>
                </c:pt>
                <c:pt idx="17946">
                  <c:v>1471.95</c:v>
                </c:pt>
                <c:pt idx="17947">
                  <c:v>1472.0333333333335</c:v>
                </c:pt>
                <c:pt idx="17948">
                  <c:v>1472.1166666666668</c:v>
                </c:pt>
                <c:pt idx="17949">
                  <c:v>1472.1916666666666</c:v>
                </c:pt>
                <c:pt idx="17950">
                  <c:v>1472.2749999999999</c:v>
                </c:pt>
                <c:pt idx="17951">
                  <c:v>1472.3583333333333</c:v>
                </c:pt>
                <c:pt idx="17952">
                  <c:v>1472.4416666666666</c:v>
                </c:pt>
                <c:pt idx="17953">
                  <c:v>1472.5249999999999</c:v>
                </c:pt>
                <c:pt idx="17954">
                  <c:v>1472.6083333333333</c:v>
                </c:pt>
                <c:pt idx="17955">
                  <c:v>1472.6833333333334</c:v>
                </c:pt>
                <c:pt idx="17956">
                  <c:v>1472.7666666666667</c:v>
                </c:pt>
                <c:pt idx="17957">
                  <c:v>1472.8500000000001</c:v>
                </c:pt>
                <c:pt idx="17958">
                  <c:v>1472.9333333333334</c:v>
                </c:pt>
                <c:pt idx="17959">
                  <c:v>1473.0166666666667</c:v>
                </c:pt>
                <c:pt idx="17960">
                  <c:v>1473.1000000000001</c:v>
                </c:pt>
                <c:pt idx="17961">
                  <c:v>1473.175</c:v>
                </c:pt>
                <c:pt idx="17962">
                  <c:v>1473.2583333333332</c:v>
                </c:pt>
                <c:pt idx="17963">
                  <c:v>1473.3416666666665</c:v>
                </c:pt>
                <c:pt idx="17964">
                  <c:v>1473.425</c:v>
                </c:pt>
                <c:pt idx="17965">
                  <c:v>1473.5083333333332</c:v>
                </c:pt>
                <c:pt idx="17966">
                  <c:v>1473.5916666666665</c:v>
                </c:pt>
                <c:pt idx="17967">
                  <c:v>1473.675</c:v>
                </c:pt>
                <c:pt idx="17968">
                  <c:v>1473.75</c:v>
                </c:pt>
                <c:pt idx="17969">
                  <c:v>1473.8333333333333</c:v>
                </c:pt>
                <c:pt idx="17970">
                  <c:v>1473.9166666666667</c:v>
                </c:pt>
                <c:pt idx="17971">
                  <c:v>1474</c:v>
                </c:pt>
                <c:pt idx="17972">
                  <c:v>1474.0833333333333</c:v>
                </c:pt>
                <c:pt idx="17973">
                  <c:v>1474.1666666666667</c:v>
                </c:pt>
                <c:pt idx="17974">
                  <c:v>1474.2416666666668</c:v>
                </c:pt>
                <c:pt idx="17975">
                  <c:v>1474.325</c:v>
                </c:pt>
                <c:pt idx="17976">
                  <c:v>1474.4083333333335</c:v>
                </c:pt>
                <c:pt idx="17977">
                  <c:v>1474.4916666666668</c:v>
                </c:pt>
                <c:pt idx="17978">
                  <c:v>1474.575</c:v>
                </c:pt>
                <c:pt idx="17979">
                  <c:v>1474.6583333333335</c:v>
                </c:pt>
                <c:pt idx="17980">
                  <c:v>1474.7416666666668</c:v>
                </c:pt>
                <c:pt idx="17981">
                  <c:v>1474.8166666666666</c:v>
                </c:pt>
                <c:pt idx="17982">
                  <c:v>1474.8999999999999</c:v>
                </c:pt>
                <c:pt idx="17983">
                  <c:v>1474.9833333333333</c:v>
                </c:pt>
                <c:pt idx="17984">
                  <c:v>1475.0666666666666</c:v>
                </c:pt>
                <c:pt idx="17985">
                  <c:v>1475.1499999999999</c:v>
                </c:pt>
                <c:pt idx="17986">
                  <c:v>1475.2333333333333</c:v>
                </c:pt>
                <c:pt idx="17987">
                  <c:v>1475.3083333333334</c:v>
                </c:pt>
                <c:pt idx="17988">
                  <c:v>1475.3916666666667</c:v>
                </c:pt>
                <c:pt idx="17989">
                  <c:v>1475.4750000000001</c:v>
                </c:pt>
                <c:pt idx="17990">
                  <c:v>1475.5583333333334</c:v>
                </c:pt>
                <c:pt idx="17991">
                  <c:v>1475.6416666666667</c:v>
                </c:pt>
                <c:pt idx="17992">
                  <c:v>1475.7250000000001</c:v>
                </c:pt>
                <c:pt idx="17993">
                  <c:v>1475.8</c:v>
                </c:pt>
                <c:pt idx="17994">
                  <c:v>1475.8833333333332</c:v>
                </c:pt>
                <c:pt idx="17995">
                  <c:v>1475.9666666666665</c:v>
                </c:pt>
                <c:pt idx="17996">
                  <c:v>1476.05</c:v>
                </c:pt>
                <c:pt idx="17997">
                  <c:v>1476.1333333333332</c:v>
                </c:pt>
                <c:pt idx="17998">
                  <c:v>1476.2166666666665</c:v>
                </c:pt>
                <c:pt idx="17999">
                  <c:v>1476.3</c:v>
                </c:pt>
                <c:pt idx="18000">
                  <c:v>1476.375</c:v>
                </c:pt>
                <c:pt idx="18001">
                  <c:v>1476.4583333333333</c:v>
                </c:pt>
                <c:pt idx="18002">
                  <c:v>1476.5416666666667</c:v>
                </c:pt>
                <c:pt idx="18003">
                  <c:v>1476.625</c:v>
                </c:pt>
                <c:pt idx="18004">
                  <c:v>1476.7083333333333</c:v>
                </c:pt>
                <c:pt idx="18005">
                  <c:v>1476.7916666666667</c:v>
                </c:pt>
                <c:pt idx="18006">
                  <c:v>1476.8666666666668</c:v>
                </c:pt>
                <c:pt idx="18007">
                  <c:v>1476.95</c:v>
                </c:pt>
                <c:pt idx="18008">
                  <c:v>1477.0333333333335</c:v>
                </c:pt>
                <c:pt idx="18009">
                  <c:v>1477.1166666666668</c:v>
                </c:pt>
                <c:pt idx="18010">
                  <c:v>1477.2</c:v>
                </c:pt>
                <c:pt idx="18011">
                  <c:v>1477.2833333333335</c:v>
                </c:pt>
                <c:pt idx="18012">
                  <c:v>1477.3583333333333</c:v>
                </c:pt>
                <c:pt idx="18013">
                  <c:v>1477.4416666666666</c:v>
                </c:pt>
                <c:pt idx="18014">
                  <c:v>1477.5249999999999</c:v>
                </c:pt>
                <c:pt idx="18015">
                  <c:v>1477.6083333333333</c:v>
                </c:pt>
                <c:pt idx="18016">
                  <c:v>1477.6916666666666</c:v>
                </c:pt>
                <c:pt idx="18017">
                  <c:v>1477.7749999999999</c:v>
                </c:pt>
                <c:pt idx="18018">
                  <c:v>1477.8583333333333</c:v>
                </c:pt>
                <c:pt idx="18019">
                  <c:v>1477.9333333333334</c:v>
                </c:pt>
                <c:pt idx="18020">
                  <c:v>1478.0166666666667</c:v>
                </c:pt>
                <c:pt idx="18021">
                  <c:v>1478.1000000000001</c:v>
                </c:pt>
                <c:pt idx="18022">
                  <c:v>1478.1833333333334</c:v>
                </c:pt>
                <c:pt idx="18023">
                  <c:v>1478.2666666666667</c:v>
                </c:pt>
                <c:pt idx="18024">
                  <c:v>1478.3500000000001</c:v>
                </c:pt>
                <c:pt idx="18025">
                  <c:v>1478.425</c:v>
                </c:pt>
                <c:pt idx="18026">
                  <c:v>1478.5083333333332</c:v>
                </c:pt>
                <c:pt idx="18027">
                  <c:v>1478.5916666666665</c:v>
                </c:pt>
                <c:pt idx="18028">
                  <c:v>1478.675</c:v>
                </c:pt>
                <c:pt idx="18029">
                  <c:v>1478.7583333333332</c:v>
                </c:pt>
                <c:pt idx="18030">
                  <c:v>1478.8416666666665</c:v>
                </c:pt>
                <c:pt idx="18031">
                  <c:v>1478.9166666666667</c:v>
                </c:pt>
                <c:pt idx="18032">
                  <c:v>1479</c:v>
                </c:pt>
                <c:pt idx="18033">
                  <c:v>1479.0833333333333</c:v>
                </c:pt>
                <c:pt idx="18034">
                  <c:v>1479.1666666666667</c:v>
                </c:pt>
                <c:pt idx="18035">
                  <c:v>1479.25</c:v>
                </c:pt>
                <c:pt idx="18036">
                  <c:v>1479.3333333333333</c:v>
                </c:pt>
                <c:pt idx="18037">
                  <c:v>1479.4166666666667</c:v>
                </c:pt>
                <c:pt idx="18038">
                  <c:v>1479.4916666666668</c:v>
                </c:pt>
                <c:pt idx="18039">
                  <c:v>1479.575</c:v>
                </c:pt>
                <c:pt idx="18040">
                  <c:v>1479.6583333333335</c:v>
                </c:pt>
                <c:pt idx="18041">
                  <c:v>1479.7416666666668</c:v>
                </c:pt>
                <c:pt idx="18042">
                  <c:v>1479.825</c:v>
                </c:pt>
                <c:pt idx="18043">
                  <c:v>1479.9083333333335</c:v>
                </c:pt>
                <c:pt idx="18044">
                  <c:v>1479.9833333333333</c:v>
                </c:pt>
                <c:pt idx="18045">
                  <c:v>1480.0666666666666</c:v>
                </c:pt>
                <c:pt idx="18046">
                  <c:v>1480.1499999999999</c:v>
                </c:pt>
                <c:pt idx="18047">
                  <c:v>1480.2333333333333</c:v>
                </c:pt>
                <c:pt idx="18048">
                  <c:v>1480.3166666666666</c:v>
                </c:pt>
                <c:pt idx="18049">
                  <c:v>1480.3999999999999</c:v>
                </c:pt>
                <c:pt idx="18050">
                  <c:v>1480.4750000000001</c:v>
                </c:pt>
                <c:pt idx="18051">
                  <c:v>1480.5583333333334</c:v>
                </c:pt>
                <c:pt idx="18052">
                  <c:v>1480.6416666666667</c:v>
                </c:pt>
                <c:pt idx="18053">
                  <c:v>1480.7250000000001</c:v>
                </c:pt>
                <c:pt idx="18054">
                  <c:v>1480.8083333333334</c:v>
                </c:pt>
                <c:pt idx="18055">
                  <c:v>1480.8916666666667</c:v>
                </c:pt>
                <c:pt idx="18056">
                  <c:v>1480.9750000000001</c:v>
                </c:pt>
                <c:pt idx="18057">
                  <c:v>1481.05</c:v>
                </c:pt>
                <c:pt idx="18058">
                  <c:v>1481.1333333333332</c:v>
                </c:pt>
                <c:pt idx="18059">
                  <c:v>1481.2166666666665</c:v>
                </c:pt>
                <c:pt idx="18060">
                  <c:v>1481.3</c:v>
                </c:pt>
                <c:pt idx="18061">
                  <c:v>1481.3833333333332</c:v>
                </c:pt>
                <c:pt idx="18062">
                  <c:v>1481.4666666666665</c:v>
                </c:pt>
                <c:pt idx="18063">
                  <c:v>1481.5416666666667</c:v>
                </c:pt>
                <c:pt idx="18064">
                  <c:v>1481.625</c:v>
                </c:pt>
                <c:pt idx="18065">
                  <c:v>1481.7083333333333</c:v>
                </c:pt>
                <c:pt idx="18066">
                  <c:v>1481.7916666666667</c:v>
                </c:pt>
                <c:pt idx="18067">
                  <c:v>1481.875</c:v>
                </c:pt>
                <c:pt idx="18068">
                  <c:v>1481.9583333333333</c:v>
                </c:pt>
                <c:pt idx="18069">
                  <c:v>1482.0333333333335</c:v>
                </c:pt>
                <c:pt idx="18070">
                  <c:v>1482.1166666666668</c:v>
                </c:pt>
                <c:pt idx="18071">
                  <c:v>1482.2</c:v>
                </c:pt>
                <c:pt idx="18072">
                  <c:v>1482.2833333333335</c:v>
                </c:pt>
                <c:pt idx="18073">
                  <c:v>1482.3666666666668</c:v>
                </c:pt>
                <c:pt idx="18074">
                  <c:v>1482.45</c:v>
                </c:pt>
                <c:pt idx="18075">
                  <c:v>1482.5333333333335</c:v>
                </c:pt>
                <c:pt idx="18076">
                  <c:v>1482.6083333333333</c:v>
                </c:pt>
                <c:pt idx="18077">
                  <c:v>1482.6916666666666</c:v>
                </c:pt>
                <c:pt idx="18078">
                  <c:v>1482.7749999999999</c:v>
                </c:pt>
                <c:pt idx="18079">
                  <c:v>1482.8583333333333</c:v>
                </c:pt>
                <c:pt idx="18080">
                  <c:v>1482.9416666666666</c:v>
                </c:pt>
                <c:pt idx="18081">
                  <c:v>1483.0249999999999</c:v>
                </c:pt>
                <c:pt idx="18082">
                  <c:v>1483.1000000000001</c:v>
                </c:pt>
                <c:pt idx="18083">
                  <c:v>1483.1833333333334</c:v>
                </c:pt>
                <c:pt idx="18084">
                  <c:v>1483.2666666666667</c:v>
                </c:pt>
                <c:pt idx="18085">
                  <c:v>1483.3500000000001</c:v>
                </c:pt>
                <c:pt idx="18086">
                  <c:v>1483.4333333333334</c:v>
                </c:pt>
                <c:pt idx="18087">
                  <c:v>1483.5166666666667</c:v>
                </c:pt>
                <c:pt idx="18088">
                  <c:v>1483.5916666666665</c:v>
                </c:pt>
                <c:pt idx="18089">
                  <c:v>1483.675</c:v>
                </c:pt>
                <c:pt idx="18090">
                  <c:v>1483.7583333333332</c:v>
                </c:pt>
                <c:pt idx="18091">
                  <c:v>1483.8416666666665</c:v>
                </c:pt>
                <c:pt idx="18092">
                  <c:v>1483.925</c:v>
                </c:pt>
                <c:pt idx="18093">
                  <c:v>1484.0083333333332</c:v>
                </c:pt>
                <c:pt idx="18094">
                  <c:v>1484.0916666666665</c:v>
                </c:pt>
                <c:pt idx="18095">
                  <c:v>1484.1666666666667</c:v>
                </c:pt>
                <c:pt idx="18096">
                  <c:v>1484.25</c:v>
                </c:pt>
                <c:pt idx="18097">
                  <c:v>1484.3333333333333</c:v>
                </c:pt>
                <c:pt idx="18098">
                  <c:v>1484.4166666666667</c:v>
                </c:pt>
                <c:pt idx="18099">
                  <c:v>1484.5</c:v>
                </c:pt>
                <c:pt idx="18100">
                  <c:v>1484.5833333333333</c:v>
                </c:pt>
                <c:pt idx="18101">
                  <c:v>1484.6583333333335</c:v>
                </c:pt>
                <c:pt idx="18102">
                  <c:v>1484.7416666666668</c:v>
                </c:pt>
                <c:pt idx="18103">
                  <c:v>1484.825</c:v>
                </c:pt>
                <c:pt idx="18104">
                  <c:v>1484.9083333333335</c:v>
                </c:pt>
                <c:pt idx="18105">
                  <c:v>1484.9916666666668</c:v>
                </c:pt>
                <c:pt idx="18106">
                  <c:v>1485.075</c:v>
                </c:pt>
                <c:pt idx="18107">
                  <c:v>1485.1583333333335</c:v>
                </c:pt>
                <c:pt idx="18108">
                  <c:v>1485.2333333333333</c:v>
                </c:pt>
                <c:pt idx="18109">
                  <c:v>1485.3166666666666</c:v>
                </c:pt>
                <c:pt idx="18110">
                  <c:v>1485.3999999999999</c:v>
                </c:pt>
                <c:pt idx="18111">
                  <c:v>1485.4833333333333</c:v>
                </c:pt>
                <c:pt idx="18112">
                  <c:v>1485.5666666666666</c:v>
                </c:pt>
                <c:pt idx="18113">
                  <c:v>1485.6499999999999</c:v>
                </c:pt>
                <c:pt idx="18114">
                  <c:v>1485.7250000000001</c:v>
                </c:pt>
                <c:pt idx="18115">
                  <c:v>1485.8083333333334</c:v>
                </c:pt>
                <c:pt idx="18116">
                  <c:v>1485.8916666666667</c:v>
                </c:pt>
                <c:pt idx="18117">
                  <c:v>1485.9750000000001</c:v>
                </c:pt>
                <c:pt idx="18118">
                  <c:v>1486.0583333333334</c:v>
                </c:pt>
                <c:pt idx="18119">
                  <c:v>1486.1416666666667</c:v>
                </c:pt>
                <c:pt idx="18120">
                  <c:v>1486.2166666666665</c:v>
                </c:pt>
                <c:pt idx="18121">
                  <c:v>1486.3</c:v>
                </c:pt>
                <c:pt idx="18122">
                  <c:v>1486.3833333333332</c:v>
                </c:pt>
                <c:pt idx="18123">
                  <c:v>1486.4666666666665</c:v>
                </c:pt>
                <c:pt idx="18124">
                  <c:v>1486.55</c:v>
                </c:pt>
                <c:pt idx="18125">
                  <c:v>1486.6333333333332</c:v>
                </c:pt>
                <c:pt idx="18126">
                  <c:v>1486.7166666666665</c:v>
                </c:pt>
                <c:pt idx="18127">
                  <c:v>1486.7916666666667</c:v>
                </c:pt>
                <c:pt idx="18128">
                  <c:v>1486.875</c:v>
                </c:pt>
                <c:pt idx="18129">
                  <c:v>1486.9583333333333</c:v>
                </c:pt>
                <c:pt idx="18130">
                  <c:v>1487.0416666666667</c:v>
                </c:pt>
                <c:pt idx="18131">
                  <c:v>1487.125</c:v>
                </c:pt>
                <c:pt idx="18132">
                  <c:v>1487.2083333333333</c:v>
                </c:pt>
                <c:pt idx="18133">
                  <c:v>1487.2833333333335</c:v>
                </c:pt>
                <c:pt idx="18134">
                  <c:v>1487.3666666666668</c:v>
                </c:pt>
                <c:pt idx="18135">
                  <c:v>1487.45</c:v>
                </c:pt>
                <c:pt idx="18136">
                  <c:v>1487.5333333333335</c:v>
                </c:pt>
                <c:pt idx="18137">
                  <c:v>1487.6166666666668</c:v>
                </c:pt>
                <c:pt idx="18138">
                  <c:v>1487.7</c:v>
                </c:pt>
                <c:pt idx="18139">
                  <c:v>1487.7749999999999</c:v>
                </c:pt>
                <c:pt idx="18140">
                  <c:v>1487.8583333333333</c:v>
                </c:pt>
                <c:pt idx="18141">
                  <c:v>1487.9416666666666</c:v>
                </c:pt>
                <c:pt idx="18142">
                  <c:v>1488.0249999999999</c:v>
                </c:pt>
                <c:pt idx="18143">
                  <c:v>1488.1083333333333</c:v>
                </c:pt>
                <c:pt idx="18144">
                  <c:v>1488.1916666666666</c:v>
                </c:pt>
                <c:pt idx="18145">
                  <c:v>1488.2749999999999</c:v>
                </c:pt>
                <c:pt idx="18146">
                  <c:v>1488.3500000000001</c:v>
                </c:pt>
                <c:pt idx="18147">
                  <c:v>1488.4333333333334</c:v>
                </c:pt>
                <c:pt idx="18148">
                  <c:v>1488.5166666666667</c:v>
                </c:pt>
                <c:pt idx="18149">
                  <c:v>1488.6000000000001</c:v>
                </c:pt>
                <c:pt idx="18150">
                  <c:v>1488.6833333333334</c:v>
                </c:pt>
                <c:pt idx="18151">
                  <c:v>1488.7666666666667</c:v>
                </c:pt>
                <c:pt idx="18152">
                  <c:v>1488.8416666666665</c:v>
                </c:pt>
                <c:pt idx="18153">
                  <c:v>1488.925</c:v>
                </c:pt>
                <c:pt idx="18154">
                  <c:v>1489.0083333333332</c:v>
                </c:pt>
                <c:pt idx="18155">
                  <c:v>1489.0916666666665</c:v>
                </c:pt>
                <c:pt idx="18156">
                  <c:v>1489.175</c:v>
                </c:pt>
                <c:pt idx="18157">
                  <c:v>1489.2583333333332</c:v>
                </c:pt>
                <c:pt idx="18158">
                  <c:v>1489.3333333333333</c:v>
                </c:pt>
                <c:pt idx="18159">
                  <c:v>1489.4166666666667</c:v>
                </c:pt>
                <c:pt idx="18160">
                  <c:v>1489.5</c:v>
                </c:pt>
                <c:pt idx="18161">
                  <c:v>1489.5833333333333</c:v>
                </c:pt>
                <c:pt idx="18162">
                  <c:v>1489.6666666666667</c:v>
                </c:pt>
                <c:pt idx="18163">
                  <c:v>1489.75</c:v>
                </c:pt>
                <c:pt idx="18164">
                  <c:v>1489.8333333333333</c:v>
                </c:pt>
                <c:pt idx="18165">
                  <c:v>1489.9083333333335</c:v>
                </c:pt>
                <c:pt idx="18166">
                  <c:v>1489.9916666666668</c:v>
                </c:pt>
                <c:pt idx="18167">
                  <c:v>1490.075</c:v>
                </c:pt>
                <c:pt idx="18168">
                  <c:v>1490.1583333333335</c:v>
                </c:pt>
                <c:pt idx="18169">
                  <c:v>1490.2416666666668</c:v>
                </c:pt>
                <c:pt idx="18170">
                  <c:v>1490.325</c:v>
                </c:pt>
                <c:pt idx="18171">
                  <c:v>1490.3999999999999</c:v>
                </c:pt>
                <c:pt idx="18172">
                  <c:v>1490.4833333333333</c:v>
                </c:pt>
                <c:pt idx="18173">
                  <c:v>1490.5666666666666</c:v>
                </c:pt>
                <c:pt idx="18174">
                  <c:v>1490.6499999999999</c:v>
                </c:pt>
                <c:pt idx="18175">
                  <c:v>1490.7333333333333</c:v>
                </c:pt>
                <c:pt idx="18176">
                  <c:v>1490.8166666666666</c:v>
                </c:pt>
                <c:pt idx="18177">
                  <c:v>1490.8916666666667</c:v>
                </c:pt>
                <c:pt idx="18178">
                  <c:v>1490.9750000000001</c:v>
                </c:pt>
                <c:pt idx="18179">
                  <c:v>1491.0583333333334</c:v>
                </c:pt>
                <c:pt idx="18180">
                  <c:v>1491.1416666666667</c:v>
                </c:pt>
                <c:pt idx="18181">
                  <c:v>1491.2250000000001</c:v>
                </c:pt>
                <c:pt idx="18182">
                  <c:v>1491.3083333333334</c:v>
                </c:pt>
                <c:pt idx="18183">
                  <c:v>1491.3916666666667</c:v>
                </c:pt>
                <c:pt idx="18184">
                  <c:v>1491.4666666666665</c:v>
                </c:pt>
                <c:pt idx="18185">
                  <c:v>1491.55</c:v>
                </c:pt>
                <c:pt idx="18186">
                  <c:v>1491.6333333333332</c:v>
                </c:pt>
                <c:pt idx="18187">
                  <c:v>1491.7166666666665</c:v>
                </c:pt>
                <c:pt idx="18188">
                  <c:v>1491.8</c:v>
                </c:pt>
                <c:pt idx="18189">
                  <c:v>1491.8833333333332</c:v>
                </c:pt>
                <c:pt idx="18190">
                  <c:v>1491.9583333333333</c:v>
                </c:pt>
                <c:pt idx="18191">
                  <c:v>1492.0416666666667</c:v>
                </c:pt>
                <c:pt idx="18192">
                  <c:v>1492.125</c:v>
                </c:pt>
                <c:pt idx="18193">
                  <c:v>1492.2083333333333</c:v>
                </c:pt>
                <c:pt idx="18194">
                  <c:v>1492.2916666666667</c:v>
                </c:pt>
                <c:pt idx="18195">
                  <c:v>1492.375</c:v>
                </c:pt>
                <c:pt idx="18196">
                  <c:v>1492.45</c:v>
                </c:pt>
                <c:pt idx="18197">
                  <c:v>1492.5333333333335</c:v>
                </c:pt>
                <c:pt idx="18198">
                  <c:v>1492.6166666666668</c:v>
                </c:pt>
                <c:pt idx="18199">
                  <c:v>1492.7</c:v>
                </c:pt>
                <c:pt idx="18200">
                  <c:v>1492.7833333333335</c:v>
                </c:pt>
                <c:pt idx="18201">
                  <c:v>1492.8666666666668</c:v>
                </c:pt>
                <c:pt idx="18202">
                  <c:v>1492.95</c:v>
                </c:pt>
                <c:pt idx="18203">
                  <c:v>1493.0249999999999</c:v>
                </c:pt>
                <c:pt idx="18204">
                  <c:v>1493.1083333333333</c:v>
                </c:pt>
                <c:pt idx="18205">
                  <c:v>1493.1916666666666</c:v>
                </c:pt>
                <c:pt idx="18206">
                  <c:v>1493.2749999999999</c:v>
                </c:pt>
                <c:pt idx="18207">
                  <c:v>1493.3583333333333</c:v>
                </c:pt>
                <c:pt idx="18208">
                  <c:v>1493.4416666666666</c:v>
                </c:pt>
                <c:pt idx="18209">
                  <c:v>1493.5166666666667</c:v>
                </c:pt>
                <c:pt idx="18210">
                  <c:v>1493.6000000000001</c:v>
                </c:pt>
                <c:pt idx="18211">
                  <c:v>1493.6833333333334</c:v>
                </c:pt>
                <c:pt idx="18212">
                  <c:v>1493.7666666666667</c:v>
                </c:pt>
                <c:pt idx="18213">
                  <c:v>1493.8500000000001</c:v>
                </c:pt>
                <c:pt idx="18214">
                  <c:v>1493.9333333333334</c:v>
                </c:pt>
                <c:pt idx="18215">
                  <c:v>1494.0083333333332</c:v>
                </c:pt>
                <c:pt idx="18216">
                  <c:v>1494.0916666666665</c:v>
                </c:pt>
                <c:pt idx="18217">
                  <c:v>1494.175</c:v>
                </c:pt>
                <c:pt idx="18218">
                  <c:v>1494.2583333333332</c:v>
                </c:pt>
                <c:pt idx="18219">
                  <c:v>1494.3416666666665</c:v>
                </c:pt>
                <c:pt idx="18220">
                  <c:v>1494.425</c:v>
                </c:pt>
                <c:pt idx="18221">
                  <c:v>1494.5083333333332</c:v>
                </c:pt>
                <c:pt idx="18222">
                  <c:v>1494.5833333333333</c:v>
                </c:pt>
                <c:pt idx="18223">
                  <c:v>1494.6666666666667</c:v>
                </c:pt>
                <c:pt idx="18224">
                  <c:v>1494.75</c:v>
                </c:pt>
                <c:pt idx="18225">
                  <c:v>1494.8333333333333</c:v>
                </c:pt>
                <c:pt idx="18226">
                  <c:v>1494.9166666666667</c:v>
                </c:pt>
                <c:pt idx="18227">
                  <c:v>1495</c:v>
                </c:pt>
                <c:pt idx="18228">
                  <c:v>1495.075</c:v>
                </c:pt>
                <c:pt idx="18229">
                  <c:v>1495.1583333333335</c:v>
                </c:pt>
                <c:pt idx="18230">
                  <c:v>1495.2416666666668</c:v>
                </c:pt>
                <c:pt idx="18231">
                  <c:v>1495.325</c:v>
                </c:pt>
                <c:pt idx="18232">
                  <c:v>1495.4083333333335</c:v>
                </c:pt>
                <c:pt idx="18233">
                  <c:v>1495.4916666666668</c:v>
                </c:pt>
                <c:pt idx="18234">
                  <c:v>1495.575</c:v>
                </c:pt>
                <c:pt idx="18235">
                  <c:v>1495.6499999999999</c:v>
                </c:pt>
                <c:pt idx="18236">
                  <c:v>1495.7333333333333</c:v>
                </c:pt>
                <c:pt idx="18237">
                  <c:v>1495.8166666666666</c:v>
                </c:pt>
                <c:pt idx="18238">
                  <c:v>1495.8999999999999</c:v>
                </c:pt>
                <c:pt idx="18239">
                  <c:v>1495.9833333333333</c:v>
                </c:pt>
                <c:pt idx="18240">
                  <c:v>1496.0666666666666</c:v>
                </c:pt>
                <c:pt idx="18241">
                  <c:v>1496.1416666666667</c:v>
                </c:pt>
                <c:pt idx="18242">
                  <c:v>1496.2250000000001</c:v>
                </c:pt>
                <c:pt idx="18243">
                  <c:v>1496.3083333333334</c:v>
                </c:pt>
                <c:pt idx="18244">
                  <c:v>1496.3916666666667</c:v>
                </c:pt>
                <c:pt idx="18245">
                  <c:v>1496.4750000000001</c:v>
                </c:pt>
                <c:pt idx="18246">
                  <c:v>1496.5583333333334</c:v>
                </c:pt>
                <c:pt idx="18247">
                  <c:v>1496.6333333333332</c:v>
                </c:pt>
                <c:pt idx="18248">
                  <c:v>1496.7166666666665</c:v>
                </c:pt>
                <c:pt idx="18249">
                  <c:v>1496.8</c:v>
                </c:pt>
                <c:pt idx="18250">
                  <c:v>1496.8833333333332</c:v>
                </c:pt>
                <c:pt idx="18251">
                  <c:v>1496.9666666666665</c:v>
                </c:pt>
                <c:pt idx="18252">
                  <c:v>1497.05</c:v>
                </c:pt>
                <c:pt idx="18253">
                  <c:v>1497.1333333333332</c:v>
                </c:pt>
                <c:pt idx="18254">
                  <c:v>1497.2083333333333</c:v>
                </c:pt>
                <c:pt idx="18255">
                  <c:v>1497.2916666666667</c:v>
                </c:pt>
                <c:pt idx="18256">
                  <c:v>1497.375</c:v>
                </c:pt>
                <c:pt idx="18257">
                  <c:v>1497.4583333333333</c:v>
                </c:pt>
                <c:pt idx="18258">
                  <c:v>1497.5416666666667</c:v>
                </c:pt>
                <c:pt idx="18259">
                  <c:v>1497.625</c:v>
                </c:pt>
                <c:pt idx="18260">
                  <c:v>1497.7</c:v>
                </c:pt>
                <c:pt idx="18261">
                  <c:v>1497.7833333333335</c:v>
                </c:pt>
                <c:pt idx="18262">
                  <c:v>1497.8666666666668</c:v>
                </c:pt>
                <c:pt idx="18263">
                  <c:v>1497.95</c:v>
                </c:pt>
                <c:pt idx="18264">
                  <c:v>1498.0333333333335</c:v>
                </c:pt>
                <c:pt idx="18265">
                  <c:v>1498.1166666666668</c:v>
                </c:pt>
                <c:pt idx="18266">
                  <c:v>1498.1916666666666</c:v>
                </c:pt>
                <c:pt idx="18267">
                  <c:v>1498.2749999999999</c:v>
                </c:pt>
                <c:pt idx="18268">
                  <c:v>1498.3583333333333</c:v>
                </c:pt>
                <c:pt idx="18269">
                  <c:v>1498.4416666666666</c:v>
                </c:pt>
                <c:pt idx="18270">
                  <c:v>1498.5249999999999</c:v>
                </c:pt>
                <c:pt idx="18271">
                  <c:v>1498.6083333333333</c:v>
                </c:pt>
                <c:pt idx="18272">
                  <c:v>1498.6916666666666</c:v>
                </c:pt>
                <c:pt idx="18273">
                  <c:v>1498.7666666666667</c:v>
                </c:pt>
                <c:pt idx="18274">
                  <c:v>1498.8500000000001</c:v>
                </c:pt>
                <c:pt idx="18275">
                  <c:v>1498.9333333333334</c:v>
                </c:pt>
                <c:pt idx="18276">
                  <c:v>1499.0166666666667</c:v>
                </c:pt>
                <c:pt idx="18277">
                  <c:v>1499.1000000000001</c:v>
                </c:pt>
                <c:pt idx="18278">
                  <c:v>1499.1833333333334</c:v>
                </c:pt>
                <c:pt idx="18279">
                  <c:v>1499.2583333333332</c:v>
                </c:pt>
                <c:pt idx="18280">
                  <c:v>1499.3416666666665</c:v>
                </c:pt>
                <c:pt idx="18281">
                  <c:v>1499.425</c:v>
                </c:pt>
                <c:pt idx="18282">
                  <c:v>1499.5083333333332</c:v>
                </c:pt>
                <c:pt idx="18283">
                  <c:v>1499.5916666666665</c:v>
                </c:pt>
                <c:pt idx="18284">
                  <c:v>1499.675</c:v>
                </c:pt>
                <c:pt idx="18285">
                  <c:v>1499.75</c:v>
                </c:pt>
                <c:pt idx="18286">
                  <c:v>1499.8333333333333</c:v>
                </c:pt>
                <c:pt idx="18287">
                  <c:v>1499.9166666666667</c:v>
                </c:pt>
                <c:pt idx="18288">
                  <c:v>1500</c:v>
                </c:pt>
                <c:pt idx="18289">
                  <c:v>1500.0833333333333</c:v>
                </c:pt>
                <c:pt idx="18290">
                  <c:v>1500.1666666666667</c:v>
                </c:pt>
                <c:pt idx="18291">
                  <c:v>1500.25</c:v>
                </c:pt>
                <c:pt idx="18292">
                  <c:v>1500.325</c:v>
                </c:pt>
                <c:pt idx="18293">
                  <c:v>1500.4083333333335</c:v>
                </c:pt>
                <c:pt idx="18294">
                  <c:v>1500.4916666666668</c:v>
                </c:pt>
                <c:pt idx="18295">
                  <c:v>1500.575</c:v>
                </c:pt>
                <c:pt idx="18296">
                  <c:v>1500.6583333333335</c:v>
                </c:pt>
                <c:pt idx="18297">
                  <c:v>1500.7416666666668</c:v>
                </c:pt>
                <c:pt idx="18298">
                  <c:v>1500.8166666666666</c:v>
                </c:pt>
                <c:pt idx="18299">
                  <c:v>1500.8999999999999</c:v>
                </c:pt>
                <c:pt idx="18300">
                  <c:v>1500.9833333333333</c:v>
                </c:pt>
                <c:pt idx="18301">
                  <c:v>1501.0666666666666</c:v>
                </c:pt>
                <c:pt idx="18302">
                  <c:v>1501.1499999999999</c:v>
                </c:pt>
                <c:pt idx="18303">
                  <c:v>1501.2333333333333</c:v>
                </c:pt>
                <c:pt idx="18304">
                  <c:v>1501.3083333333334</c:v>
                </c:pt>
                <c:pt idx="18305">
                  <c:v>1501.3916666666667</c:v>
                </c:pt>
                <c:pt idx="18306">
                  <c:v>1501.4750000000001</c:v>
                </c:pt>
                <c:pt idx="18307">
                  <c:v>1501.5583333333334</c:v>
                </c:pt>
                <c:pt idx="18308">
                  <c:v>1501.6416666666667</c:v>
                </c:pt>
                <c:pt idx="18309">
                  <c:v>1501.7250000000001</c:v>
                </c:pt>
                <c:pt idx="18310">
                  <c:v>1501.8083333333334</c:v>
                </c:pt>
                <c:pt idx="18311">
                  <c:v>1501.8833333333332</c:v>
                </c:pt>
                <c:pt idx="18312">
                  <c:v>1501.9666666666665</c:v>
                </c:pt>
                <c:pt idx="18313">
                  <c:v>1502.05</c:v>
                </c:pt>
                <c:pt idx="18314">
                  <c:v>1502.1333333333332</c:v>
                </c:pt>
                <c:pt idx="18315">
                  <c:v>1502.2166666666665</c:v>
                </c:pt>
                <c:pt idx="18316">
                  <c:v>1502.3</c:v>
                </c:pt>
                <c:pt idx="18317">
                  <c:v>1502.375</c:v>
                </c:pt>
                <c:pt idx="18318">
                  <c:v>1502.4583333333333</c:v>
                </c:pt>
                <c:pt idx="18319">
                  <c:v>1502.5416666666667</c:v>
                </c:pt>
                <c:pt idx="18320">
                  <c:v>1502.625</c:v>
                </c:pt>
                <c:pt idx="18321">
                  <c:v>1502.7083333333333</c:v>
                </c:pt>
                <c:pt idx="18322">
                  <c:v>1502.7916666666667</c:v>
                </c:pt>
                <c:pt idx="18323">
                  <c:v>1502.8666666666668</c:v>
                </c:pt>
                <c:pt idx="18324">
                  <c:v>1502.95</c:v>
                </c:pt>
                <c:pt idx="18325">
                  <c:v>1503.0333333333335</c:v>
                </c:pt>
                <c:pt idx="18326">
                  <c:v>1503.1166666666668</c:v>
                </c:pt>
                <c:pt idx="18327">
                  <c:v>1503.2</c:v>
                </c:pt>
                <c:pt idx="18328">
                  <c:v>1503.2833333333335</c:v>
                </c:pt>
                <c:pt idx="18329">
                  <c:v>1503.3666666666668</c:v>
                </c:pt>
                <c:pt idx="18330">
                  <c:v>1503.4416666666666</c:v>
                </c:pt>
                <c:pt idx="18331">
                  <c:v>1503.5249999999999</c:v>
                </c:pt>
                <c:pt idx="18332">
                  <c:v>1503.6083333333333</c:v>
                </c:pt>
                <c:pt idx="18333">
                  <c:v>1503.6916666666666</c:v>
                </c:pt>
                <c:pt idx="18334">
                  <c:v>1503.7749999999999</c:v>
                </c:pt>
                <c:pt idx="18335">
                  <c:v>1503.8583333333333</c:v>
                </c:pt>
                <c:pt idx="18336">
                  <c:v>1503.9333333333334</c:v>
                </c:pt>
                <c:pt idx="18337">
                  <c:v>1504.0166666666667</c:v>
                </c:pt>
                <c:pt idx="18338">
                  <c:v>1504.1000000000001</c:v>
                </c:pt>
                <c:pt idx="18339">
                  <c:v>1504.1833333333334</c:v>
                </c:pt>
                <c:pt idx="18340">
                  <c:v>1504.2666666666667</c:v>
                </c:pt>
                <c:pt idx="18341">
                  <c:v>1504.3500000000001</c:v>
                </c:pt>
                <c:pt idx="18342">
                  <c:v>1504.425</c:v>
                </c:pt>
                <c:pt idx="18343">
                  <c:v>1504.5083333333332</c:v>
                </c:pt>
                <c:pt idx="18344">
                  <c:v>1504.5916666666665</c:v>
                </c:pt>
                <c:pt idx="18345">
                  <c:v>1504.675</c:v>
                </c:pt>
                <c:pt idx="18346">
                  <c:v>1504.7583333333332</c:v>
                </c:pt>
                <c:pt idx="18347">
                  <c:v>1504.8416666666665</c:v>
                </c:pt>
                <c:pt idx="18348">
                  <c:v>1504.925</c:v>
                </c:pt>
                <c:pt idx="18349">
                  <c:v>1505</c:v>
                </c:pt>
                <c:pt idx="18350">
                  <c:v>1505.0833333333333</c:v>
                </c:pt>
                <c:pt idx="18351">
                  <c:v>1505.1666666666667</c:v>
                </c:pt>
                <c:pt idx="18352">
                  <c:v>1505.25</c:v>
                </c:pt>
                <c:pt idx="18353">
                  <c:v>1505.3333333333333</c:v>
                </c:pt>
                <c:pt idx="18354">
                  <c:v>1505.4166666666667</c:v>
                </c:pt>
                <c:pt idx="18355">
                  <c:v>1505.4916666666668</c:v>
                </c:pt>
                <c:pt idx="18356">
                  <c:v>1505.575</c:v>
                </c:pt>
                <c:pt idx="18357">
                  <c:v>1505.6583333333335</c:v>
                </c:pt>
                <c:pt idx="18358">
                  <c:v>1505.7416666666668</c:v>
                </c:pt>
                <c:pt idx="18359">
                  <c:v>1505.825</c:v>
                </c:pt>
                <c:pt idx="18360">
                  <c:v>1505.9083333333335</c:v>
                </c:pt>
                <c:pt idx="18361">
                  <c:v>1505.9916666666668</c:v>
                </c:pt>
                <c:pt idx="18362">
                  <c:v>1506.0666666666666</c:v>
                </c:pt>
                <c:pt idx="18363">
                  <c:v>1506.1499999999999</c:v>
                </c:pt>
                <c:pt idx="18364">
                  <c:v>1506.2333333333333</c:v>
                </c:pt>
                <c:pt idx="18365">
                  <c:v>1506.3166666666666</c:v>
                </c:pt>
                <c:pt idx="18366">
                  <c:v>1506.3999999999999</c:v>
                </c:pt>
                <c:pt idx="18367">
                  <c:v>1506.4833333333333</c:v>
                </c:pt>
                <c:pt idx="18368">
                  <c:v>1506.5583333333334</c:v>
                </c:pt>
                <c:pt idx="18369">
                  <c:v>1506.6416666666667</c:v>
                </c:pt>
                <c:pt idx="18370">
                  <c:v>1506.7250000000001</c:v>
                </c:pt>
                <c:pt idx="18371">
                  <c:v>1506.8083333333334</c:v>
                </c:pt>
                <c:pt idx="18372">
                  <c:v>1506.8916666666667</c:v>
                </c:pt>
                <c:pt idx="18373">
                  <c:v>1506.9750000000001</c:v>
                </c:pt>
                <c:pt idx="18374">
                  <c:v>1507.05</c:v>
                </c:pt>
                <c:pt idx="18375">
                  <c:v>1507.1333333333332</c:v>
                </c:pt>
                <c:pt idx="18376">
                  <c:v>1507.2166666666665</c:v>
                </c:pt>
                <c:pt idx="18377">
                  <c:v>1507.3</c:v>
                </c:pt>
                <c:pt idx="18378">
                  <c:v>1507.3833333333332</c:v>
                </c:pt>
                <c:pt idx="18379">
                  <c:v>1507.4666666666665</c:v>
                </c:pt>
                <c:pt idx="18380">
                  <c:v>1507.55</c:v>
                </c:pt>
                <c:pt idx="18381">
                  <c:v>1507.625</c:v>
                </c:pt>
                <c:pt idx="18382">
                  <c:v>1507.7083333333333</c:v>
                </c:pt>
                <c:pt idx="18383">
                  <c:v>1507.7916666666667</c:v>
                </c:pt>
                <c:pt idx="18384">
                  <c:v>1507.875</c:v>
                </c:pt>
                <c:pt idx="18385">
                  <c:v>1507.9583333333333</c:v>
                </c:pt>
                <c:pt idx="18386">
                  <c:v>1508.0416666666667</c:v>
                </c:pt>
                <c:pt idx="18387">
                  <c:v>1508.1166666666668</c:v>
                </c:pt>
                <c:pt idx="18388">
                  <c:v>1508.2</c:v>
                </c:pt>
                <c:pt idx="18389">
                  <c:v>1508.2833333333335</c:v>
                </c:pt>
                <c:pt idx="18390">
                  <c:v>1508.3666666666668</c:v>
                </c:pt>
                <c:pt idx="18391">
                  <c:v>1508.45</c:v>
                </c:pt>
                <c:pt idx="18392">
                  <c:v>1508.5333333333335</c:v>
                </c:pt>
                <c:pt idx="18393">
                  <c:v>1508.6083333333333</c:v>
                </c:pt>
                <c:pt idx="18394">
                  <c:v>1508.6916666666666</c:v>
                </c:pt>
                <c:pt idx="18395">
                  <c:v>1508.7749999999999</c:v>
                </c:pt>
                <c:pt idx="18396">
                  <c:v>1508.8583333333333</c:v>
                </c:pt>
                <c:pt idx="18397">
                  <c:v>1508.9416666666666</c:v>
                </c:pt>
                <c:pt idx="18398">
                  <c:v>1509.0249999999999</c:v>
                </c:pt>
                <c:pt idx="18399">
                  <c:v>1509.1083333333333</c:v>
                </c:pt>
                <c:pt idx="18400">
                  <c:v>1509.1833333333334</c:v>
                </c:pt>
                <c:pt idx="18401">
                  <c:v>1509.2666666666667</c:v>
                </c:pt>
                <c:pt idx="18402">
                  <c:v>1509.3500000000001</c:v>
                </c:pt>
                <c:pt idx="18403">
                  <c:v>1509.4333333333334</c:v>
                </c:pt>
                <c:pt idx="18404">
                  <c:v>1509.5166666666667</c:v>
                </c:pt>
                <c:pt idx="18405">
                  <c:v>1509.6000000000001</c:v>
                </c:pt>
                <c:pt idx="18406">
                  <c:v>1509.675</c:v>
                </c:pt>
                <c:pt idx="18407">
                  <c:v>1509.7583333333332</c:v>
                </c:pt>
                <c:pt idx="18408">
                  <c:v>1509.8416666666665</c:v>
                </c:pt>
                <c:pt idx="18409">
                  <c:v>1509.925</c:v>
                </c:pt>
                <c:pt idx="18410">
                  <c:v>1510.0083333333332</c:v>
                </c:pt>
                <c:pt idx="18411">
                  <c:v>1510.0916666666665</c:v>
                </c:pt>
                <c:pt idx="18412">
                  <c:v>1510.1666666666667</c:v>
                </c:pt>
                <c:pt idx="18413">
                  <c:v>1510.25</c:v>
                </c:pt>
                <c:pt idx="18414">
                  <c:v>1510.3333333333333</c:v>
                </c:pt>
                <c:pt idx="18415">
                  <c:v>1510.4166666666667</c:v>
                </c:pt>
                <c:pt idx="18416">
                  <c:v>1510.5</c:v>
                </c:pt>
                <c:pt idx="18417">
                  <c:v>1510.5833333333333</c:v>
                </c:pt>
                <c:pt idx="18418">
                  <c:v>1510.6666666666667</c:v>
                </c:pt>
                <c:pt idx="18419">
                  <c:v>1510.7416666666668</c:v>
                </c:pt>
                <c:pt idx="18420">
                  <c:v>1510.825</c:v>
                </c:pt>
                <c:pt idx="18421">
                  <c:v>1510.9083333333335</c:v>
                </c:pt>
                <c:pt idx="18422">
                  <c:v>1510.9916666666668</c:v>
                </c:pt>
                <c:pt idx="18423">
                  <c:v>1511.075</c:v>
                </c:pt>
                <c:pt idx="18424">
                  <c:v>1511.1583333333335</c:v>
                </c:pt>
                <c:pt idx="18425">
                  <c:v>1511.2333333333333</c:v>
                </c:pt>
                <c:pt idx="18426">
                  <c:v>1511.3166666666666</c:v>
                </c:pt>
                <c:pt idx="18427">
                  <c:v>1511.3999999999999</c:v>
                </c:pt>
                <c:pt idx="18428">
                  <c:v>1511.4833333333333</c:v>
                </c:pt>
                <c:pt idx="18429">
                  <c:v>1511.5666666666666</c:v>
                </c:pt>
                <c:pt idx="18430">
                  <c:v>1511.6499999999999</c:v>
                </c:pt>
                <c:pt idx="18431">
                  <c:v>1511.7250000000001</c:v>
                </c:pt>
                <c:pt idx="18432">
                  <c:v>1511.8083333333334</c:v>
                </c:pt>
                <c:pt idx="18433">
                  <c:v>1511.8916666666667</c:v>
                </c:pt>
                <c:pt idx="18434">
                  <c:v>1511.9750000000001</c:v>
                </c:pt>
                <c:pt idx="18435">
                  <c:v>1512.0583333333334</c:v>
                </c:pt>
                <c:pt idx="18436">
                  <c:v>1512.1416666666667</c:v>
                </c:pt>
                <c:pt idx="18437">
                  <c:v>1512.2250000000001</c:v>
                </c:pt>
                <c:pt idx="18438">
                  <c:v>1512.3</c:v>
                </c:pt>
                <c:pt idx="18439">
                  <c:v>1512.3833333333332</c:v>
                </c:pt>
                <c:pt idx="18440">
                  <c:v>1512.4666666666665</c:v>
                </c:pt>
                <c:pt idx="18441">
                  <c:v>1512.55</c:v>
                </c:pt>
                <c:pt idx="18442">
                  <c:v>1512.6333333333332</c:v>
                </c:pt>
                <c:pt idx="18443">
                  <c:v>1512.7166666666665</c:v>
                </c:pt>
                <c:pt idx="18444">
                  <c:v>1512.7916666666667</c:v>
                </c:pt>
                <c:pt idx="18445">
                  <c:v>1512.875</c:v>
                </c:pt>
                <c:pt idx="18446">
                  <c:v>1512.9583333333333</c:v>
                </c:pt>
                <c:pt idx="18447">
                  <c:v>1513.0416666666667</c:v>
                </c:pt>
                <c:pt idx="18448">
                  <c:v>1513.125</c:v>
                </c:pt>
                <c:pt idx="18449">
                  <c:v>1513.2083333333333</c:v>
                </c:pt>
                <c:pt idx="18450">
                  <c:v>1513.2833333333335</c:v>
                </c:pt>
                <c:pt idx="18451">
                  <c:v>1513.3666666666668</c:v>
                </c:pt>
                <c:pt idx="18452">
                  <c:v>1513.45</c:v>
                </c:pt>
                <c:pt idx="18453">
                  <c:v>1513.5333333333335</c:v>
                </c:pt>
                <c:pt idx="18454">
                  <c:v>1513.6166666666668</c:v>
                </c:pt>
                <c:pt idx="18455">
                  <c:v>1513.7</c:v>
                </c:pt>
                <c:pt idx="18456">
                  <c:v>1513.7833333333335</c:v>
                </c:pt>
                <c:pt idx="18457">
                  <c:v>1513.8583333333333</c:v>
                </c:pt>
                <c:pt idx="18458">
                  <c:v>1513.9416666666666</c:v>
                </c:pt>
                <c:pt idx="18459">
                  <c:v>1514.0249999999999</c:v>
                </c:pt>
                <c:pt idx="18460">
                  <c:v>1514.1083333333333</c:v>
                </c:pt>
                <c:pt idx="18461">
                  <c:v>1514.1916666666666</c:v>
                </c:pt>
                <c:pt idx="18462">
                  <c:v>1514.2749999999999</c:v>
                </c:pt>
                <c:pt idx="18463">
                  <c:v>1514.3500000000001</c:v>
                </c:pt>
                <c:pt idx="18464">
                  <c:v>1514.4333333333334</c:v>
                </c:pt>
                <c:pt idx="18465">
                  <c:v>1514.5166666666667</c:v>
                </c:pt>
                <c:pt idx="18466">
                  <c:v>1514.6000000000001</c:v>
                </c:pt>
                <c:pt idx="18467">
                  <c:v>1514.6833333333334</c:v>
                </c:pt>
                <c:pt idx="18468">
                  <c:v>1514.7666666666667</c:v>
                </c:pt>
                <c:pt idx="18469">
                  <c:v>1514.8416666666665</c:v>
                </c:pt>
                <c:pt idx="18470">
                  <c:v>1514.925</c:v>
                </c:pt>
                <c:pt idx="18471">
                  <c:v>1515.0083333333332</c:v>
                </c:pt>
                <c:pt idx="18472">
                  <c:v>1515.0916666666665</c:v>
                </c:pt>
                <c:pt idx="18473">
                  <c:v>1515.175</c:v>
                </c:pt>
                <c:pt idx="18474">
                  <c:v>1515.2583333333332</c:v>
                </c:pt>
                <c:pt idx="18475">
                  <c:v>1515.3416666666665</c:v>
                </c:pt>
                <c:pt idx="18476">
                  <c:v>1515.4166666666667</c:v>
                </c:pt>
                <c:pt idx="18477">
                  <c:v>1515.5</c:v>
                </c:pt>
                <c:pt idx="18478">
                  <c:v>1515.5833333333333</c:v>
                </c:pt>
                <c:pt idx="18479">
                  <c:v>1515.6666666666667</c:v>
                </c:pt>
                <c:pt idx="18480">
                  <c:v>1515.75</c:v>
                </c:pt>
                <c:pt idx="18481">
                  <c:v>1515.8333333333333</c:v>
                </c:pt>
                <c:pt idx="18482">
                  <c:v>1515.9083333333335</c:v>
                </c:pt>
                <c:pt idx="18483">
                  <c:v>1515.9916666666668</c:v>
                </c:pt>
                <c:pt idx="18484">
                  <c:v>1516.075</c:v>
                </c:pt>
                <c:pt idx="18485">
                  <c:v>1516.1583333333335</c:v>
                </c:pt>
                <c:pt idx="18486">
                  <c:v>1516.2416666666668</c:v>
                </c:pt>
                <c:pt idx="18487">
                  <c:v>1516.325</c:v>
                </c:pt>
                <c:pt idx="18488">
                  <c:v>1516.4083333333335</c:v>
                </c:pt>
                <c:pt idx="18489">
                  <c:v>1516.4833333333333</c:v>
                </c:pt>
                <c:pt idx="18490">
                  <c:v>1516.5666666666666</c:v>
                </c:pt>
                <c:pt idx="18491">
                  <c:v>1516.6499999999999</c:v>
                </c:pt>
                <c:pt idx="18492">
                  <c:v>1516.7333333333333</c:v>
                </c:pt>
                <c:pt idx="18493">
                  <c:v>1516.8166666666666</c:v>
                </c:pt>
                <c:pt idx="18494">
                  <c:v>1516.8999999999999</c:v>
                </c:pt>
                <c:pt idx="18495">
                  <c:v>1516.9750000000001</c:v>
                </c:pt>
                <c:pt idx="18496">
                  <c:v>1517.0583333333334</c:v>
                </c:pt>
                <c:pt idx="18497">
                  <c:v>1517.1416666666667</c:v>
                </c:pt>
                <c:pt idx="18498">
                  <c:v>1517.2250000000001</c:v>
                </c:pt>
                <c:pt idx="18499">
                  <c:v>1517.3083333333334</c:v>
                </c:pt>
                <c:pt idx="18500">
                  <c:v>1517.3916666666667</c:v>
                </c:pt>
                <c:pt idx="18501">
                  <c:v>1517.4666666666665</c:v>
                </c:pt>
                <c:pt idx="18502">
                  <c:v>1517.55</c:v>
                </c:pt>
                <c:pt idx="18503">
                  <c:v>1517.6333333333332</c:v>
                </c:pt>
                <c:pt idx="18504">
                  <c:v>1517.7166666666665</c:v>
                </c:pt>
                <c:pt idx="18505">
                  <c:v>1517.8</c:v>
                </c:pt>
                <c:pt idx="18506">
                  <c:v>1517.8833333333332</c:v>
                </c:pt>
                <c:pt idx="18507">
                  <c:v>1517.9666666666665</c:v>
                </c:pt>
                <c:pt idx="18508">
                  <c:v>1518.0416666666667</c:v>
                </c:pt>
                <c:pt idx="18509">
                  <c:v>1518.125</c:v>
                </c:pt>
                <c:pt idx="18510">
                  <c:v>1518.2083333333333</c:v>
                </c:pt>
                <c:pt idx="18511">
                  <c:v>1518.2916666666667</c:v>
                </c:pt>
                <c:pt idx="18512">
                  <c:v>1518.375</c:v>
                </c:pt>
                <c:pt idx="18513">
                  <c:v>1518.4583333333333</c:v>
                </c:pt>
                <c:pt idx="18514">
                  <c:v>1518.5333333333335</c:v>
                </c:pt>
                <c:pt idx="18515">
                  <c:v>1518.6166666666668</c:v>
                </c:pt>
                <c:pt idx="18516">
                  <c:v>1518.7</c:v>
                </c:pt>
                <c:pt idx="18517">
                  <c:v>1518.7833333333335</c:v>
                </c:pt>
                <c:pt idx="18518">
                  <c:v>1518.8666666666668</c:v>
                </c:pt>
                <c:pt idx="18519">
                  <c:v>1518.95</c:v>
                </c:pt>
                <c:pt idx="18520">
                  <c:v>1519.0249999999999</c:v>
                </c:pt>
                <c:pt idx="18521">
                  <c:v>1519.1083333333333</c:v>
                </c:pt>
                <c:pt idx="18522">
                  <c:v>1519.1916666666666</c:v>
                </c:pt>
                <c:pt idx="18523">
                  <c:v>1519.2749999999999</c:v>
                </c:pt>
                <c:pt idx="18524">
                  <c:v>1519.3583333333333</c:v>
                </c:pt>
                <c:pt idx="18525">
                  <c:v>1519.4416666666666</c:v>
                </c:pt>
                <c:pt idx="18526">
                  <c:v>1519.5249999999999</c:v>
                </c:pt>
                <c:pt idx="18527">
                  <c:v>1519.6000000000001</c:v>
                </c:pt>
                <c:pt idx="18528">
                  <c:v>1519.6833333333334</c:v>
                </c:pt>
                <c:pt idx="18529">
                  <c:v>1519.7666666666667</c:v>
                </c:pt>
                <c:pt idx="18530">
                  <c:v>1519.8500000000001</c:v>
                </c:pt>
                <c:pt idx="18531">
                  <c:v>1519.9333333333334</c:v>
                </c:pt>
                <c:pt idx="18532">
                  <c:v>1520.0166666666667</c:v>
                </c:pt>
                <c:pt idx="18533">
                  <c:v>1520.0916666666665</c:v>
                </c:pt>
                <c:pt idx="18534">
                  <c:v>1520.175</c:v>
                </c:pt>
                <c:pt idx="18535">
                  <c:v>1520.2583333333332</c:v>
                </c:pt>
                <c:pt idx="18536">
                  <c:v>1520.3416666666665</c:v>
                </c:pt>
                <c:pt idx="18537">
                  <c:v>1520.425</c:v>
                </c:pt>
                <c:pt idx="18538">
                  <c:v>1520.5083333333332</c:v>
                </c:pt>
                <c:pt idx="18539">
                  <c:v>1520.5833333333333</c:v>
                </c:pt>
                <c:pt idx="18540">
                  <c:v>1520.6666666666667</c:v>
                </c:pt>
                <c:pt idx="18541">
                  <c:v>1520.75</c:v>
                </c:pt>
                <c:pt idx="18542">
                  <c:v>1520.8333333333333</c:v>
                </c:pt>
                <c:pt idx="18543">
                  <c:v>1520.9166666666667</c:v>
                </c:pt>
                <c:pt idx="18544">
                  <c:v>1521</c:v>
                </c:pt>
                <c:pt idx="18545">
                  <c:v>1521.0833333333333</c:v>
                </c:pt>
                <c:pt idx="18546">
                  <c:v>1521.1583333333335</c:v>
                </c:pt>
                <c:pt idx="18547">
                  <c:v>1521.2416666666668</c:v>
                </c:pt>
                <c:pt idx="18548">
                  <c:v>1521.325</c:v>
                </c:pt>
                <c:pt idx="18549">
                  <c:v>1521.4083333333335</c:v>
                </c:pt>
                <c:pt idx="18550">
                  <c:v>1521.4916666666668</c:v>
                </c:pt>
                <c:pt idx="18551">
                  <c:v>1521.575</c:v>
                </c:pt>
                <c:pt idx="18552">
                  <c:v>1521.6499999999999</c:v>
                </c:pt>
                <c:pt idx="18553">
                  <c:v>1521.7333333333333</c:v>
                </c:pt>
                <c:pt idx="18554">
                  <c:v>1521.8166666666666</c:v>
                </c:pt>
                <c:pt idx="18555">
                  <c:v>1521.8999999999999</c:v>
                </c:pt>
                <c:pt idx="18556">
                  <c:v>1521.9833333333333</c:v>
                </c:pt>
                <c:pt idx="18557">
                  <c:v>1522.0666666666666</c:v>
                </c:pt>
                <c:pt idx="18558">
                  <c:v>1522.1416666666667</c:v>
                </c:pt>
                <c:pt idx="18559">
                  <c:v>1522.2250000000001</c:v>
                </c:pt>
                <c:pt idx="18560">
                  <c:v>1522.3083333333334</c:v>
                </c:pt>
                <c:pt idx="18561">
                  <c:v>1522.3916666666667</c:v>
                </c:pt>
                <c:pt idx="18562">
                  <c:v>1522.4750000000001</c:v>
                </c:pt>
                <c:pt idx="18563">
                  <c:v>1522.5583333333334</c:v>
                </c:pt>
                <c:pt idx="18564">
                  <c:v>1522.6416666666667</c:v>
                </c:pt>
                <c:pt idx="18565">
                  <c:v>1522.7166666666665</c:v>
                </c:pt>
                <c:pt idx="18566">
                  <c:v>1522.8</c:v>
                </c:pt>
                <c:pt idx="18567">
                  <c:v>1522.8833333333332</c:v>
                </c:pt>
                <c:pt idx="18568">
                  <c:v>1522.9666666666665</c:v>
                </c:pt>
                <c:pt idx="18569">
                  <c:v>1523.05</c:v>
                </c:pt>
                <c:pt idx="18570">
                  <c:v>1523.1333333333332</c:v>
                </c:pt>
                <c:pt idx="18571">
                  <c:v>1523.2083333333333</c:v>
                </c:pt>
                <c:pt idx="18572">
                  <c:v>1523.2916666666667</c:v>
                </c:pt>
                <c:pt idx="18573">
                  <c:v>1523.375</c:v>
                </c:pt>
                <c:pt idx="18574">
                  <c:v>1523.4583333333333</c:v>
                </c:pt>
                <c:pt idx="18575">
                  <c:v>1523.5416666666667</c:v>
                </c:pt>
                <c:pt idx="18576">
                  <c:v>1523.625</c:v>
                </c:pt>
                <c:pt idx="18577">
                  <c:v>1523.7</c:v>
                </c:pt>
                <c:pt idx="18578">
                  <c:v>1523.7833333333335</c:v>
                </c:pt>
                <c:pt idx="18579">
                  <c:v>1523.8666666666668</c:v>
                </c:pt>
                <c:pt idx="18580">
                  <c:v>1523.95</c:v>
                </c:pt>
                <c:pt idx="18581">
                  <c:v>1524.0333333333335</c:v>
                </c:pt>
                <c:pt idx="18582">
                  <c:v>1524.1166666666668</c:v>
                </c:pt>
                <c:pt idx="18583">
                  <c:v>1524.2</c:v>
                </c:pt>
                <c:pt idx="18584">
                  <c:v>1524.2749999999999</c:v>
                </c:pt>
                <c:pt idx="18585">
                  <c:v>1524.3583333333333</c:v>
                </c:pt>
                <c:pt idx="18586">
                  <c:v>1524.4416666666666</c:v>
                </c:pt>
                <c:pt idx="18587">
                  <c:v>1524.5249999999999</c:v>
                </c:pt>
                <c:pt idx="18588">
                  <c:v>1524.6083333333333</c:v>
                </c:pt>
                <c:pt idx="18589">
                  <c:v>1524.6916666666666</c:v>
                </c:pt>
                <c:pt idx="18590">
                  <c:v>1524.7666666666667</c:v>
                </c:pt>
                <c:pt idx="18591">
                  <c:v>1524.8500000000001</c:v>
                </c:pt>
                <c:pt idx="18592">
                  <c:v>1524.9333333333334</c:v>
                </c:pt>
                <c:pt idx="18593">
                  <c:v>1525.0166666666667</c:v>
                </c:pt>
                <c:pt idx="18594">
                  <c:v>1525.1000000000001</c:v>
                </c:pt>
                <c:pt idx="18595">
                  <c:v>1525.1833333333334</c:v>
                </c:pt>
                <c:pt idx="18596">
                  <c:v>1525.2583333333332</c:v>
                </c:pt>
                <c:pt idx="18597">
                  <c:v>1525.3416666666665</c:v>
                </c:pt>
                <c:pt idx="18598">
                  <c:v>1525.425</c:v>
                </c:pt>
                <c:pt idx="18599">
                  <c:v>1525.5083333333332</c:v>
                </c:pt>
                <c:pt idx="18600">
                  <c:v>1525.5916666666665</c:v>
                </c:pt>
                <c:pt idx="18601">
                  <c:v>1525.675</c:v>
                </c:pt>
                <c:pt idx="18602">
                  <c:v>1525.7583333333332</c:v>
                </c:pt>
                <c:pt idx="18603">
                  <c:v>1525.8333333333333</c:v>
                </c:pt>
                <c:pt idx="18604">
                  <c:v>1525.9166666666667</c:v>
                </c:pt>
                <c:pt idx="18605">
                  <c:v>1526</c:v>
                </c:pt>
                <c:pt idx="18606">
                  <c:v>1526.0833333333333</c:v>
                </c:pt>
                <c:pt idx="18607">
                  <c:v>1526.1666666666667</c:v>
                </c:pt>
                <c:pt idx="18608">
                  <c:v>1526.25</c:v>
                </c:pt>
                <c:pt idx="18609">
                  <c:v>1526.325</c:v>
                </c:pt>
                <c:pt idx="18610">
                  <c:v>1526.4083333333335</c:v>
                </c:pt>
                <c:pt idx="18611">
                  <c:v>1526.4916666666668</c:v>
                </c:pt>
                <c:pt idx="18612">
                  <c:v>1526.575</c:v>
                </c:pt>
                <c:pt idx="18613">
                  <c:v>1526.6583333333335</c:v>
                </c:pt>
                <c:pt idx="18614">
                  <c:v>1526.7416666666668</c:v>
                </c:pt>
                <c:pt idx="18615">
                  <c:v>1526.825</c:v>
                </c:pt>
                <c:pt idx="18616">
                  <c:v>1526.8999999999999</c:v>
                </c:pt>
                <c:pt idx="18617">
                  <c:v>1526.9833333333333</c:v>
                </c:pt>
                <c:pt idx="18618">
                  <c:v>1527.0666666666666</c:v>
                </c:pt>
                <c:pt idx="18619">
                  <c:v>1527.1499999999999</c:v>
                </c:pt>
                <c:pt idx="18620">
                  <c:v>1527.2333333333333</c:v>
                </c:pt>
                <c:pt idx="18621">
                  <c:v>1527.3166666666666</c:v>
                </c:pt>
                <c:pt idx="18622">
                  <c:v>1527.3916666666667</c:v>
                </c:pt>
                <c:pt idx="18623">
                  <c:v>1527.4750000000001</c:v>
                </c:pt>
                <c:pt idx="18624">
                  <c:v>1527.5583333333334</c:v>
                </c:pt>
                <c:pt idx="18625">
                  <c:v>1527.6416666666667</c:v>
                </c:pt>
                <c:pt idx="18626">
                  <c:v>1527.7250000000001</c:v>
                </c:pt>
                <c:pt idx="18627">
                  <c:v>1527.8083333333334</c:v>
                </c:pt>
                <c:pt idx="18628">
                  <c:v>1527.8833333333332</c:v>
                </c:pt>
                <c:pt idx="18629">
                  <c:v>1527.9666666666665</c:v>
                </c:pt>
                <c:pt idx="18630">
                  <c:v>1528.05</c:v>
                </c:pt>
                <c:pt idx="18631">
                  <c:v>1528.1333333333332</c:v>
                </c:pt>
                <c:pt idx="18632">
                  <c:v>1528.2166666666665</c:v>
                </c:pt>
                <c:pt idx="18633">
                  <c:v>1528.3</c:v>
                </c:pt>
                <c:pt idx="18634">
                  <c:v>1528.3833333333332</c:v>
                </c:pt>
                <c:pt idx="18635">
                  <c:v>1528.4583333333333</c:v>
                </c:pt>
                <c:pt idx="18636">
                  <c:v>1528.5416666666667</c:v>
                </c:pt>
                <c:pt idx="18637">
                  <c:v>1528.625</c:v>
                </c:pt>
                <c:pt idx="18638">
                  <c:v>1528.7083333333333</c:v>
                </c:pt>
                <c:pt idx="18639">
                  <c:v>1528.7916666666667</c:v>
                </c:pt>
                <c:pt idx="18640">
                  <c:v>1528.875</c:v>
                </c:pt>
                <c:pt idx="18641">
                  <c:v>1528.95</c:v>
                </c:pt>
                <c:pt idx="18642">
                  <c:v>1529.0333333333335</c:v>
                </c:pt>
                <c:pt idx="18643">
                  <c:v>1529.1166666666668</c:v>
                </c:pt>
                <c:pt idx="18644">
                  <c:v>1529.2</c:v>
                </c:pt>
                <c:pt idx="18645">
                  <c:v>1529.2833333333335</c:v>
                </c:pt>
                <c:pt idx="18646">
                  <c:v>1529.3666666666668</c:v>
                </c:pt>
                <c:pt idx="18647">
                  <c:v>1529.4416666666666</c:v>
                </c:pt>
                <c:pt idx="18648">
                  <c:v>1529.5249999999999</c:v>
                </c:pt>
                <c:pt idx="18649">
                  <c:v>1529.6083333333333</c:v>
                </c:pt>
                <c:pt idx="18650">
                  <c:v>1529.6916666666666</c:v>
                </c:pt>
                <c:pt idx="18651">
                  <c:v>1529.7749999999999</c:v>
                </c:pt>
                <c:pt idx="18652">
                  <c:v>1529.8583333333333</c:v>
                </c:pt>
                <c:pt idx="18653">
                  <c:v>1529.9416666666666</c:v>
                </c:pt>
                <c:pt idx="18654">
                  <c:v>1530.0166666666667</c:v>
                </c:pt>
                <c:pt idx="18655">
                  <c:v>1530.1000000000001</c:v>
                </c:pt>
                <c:pt idx="18656">
                  <c:v>1530.1833333333334</c:v>
                </c:pt>
                <c:pt idx="18657">
                  <c:v>1530.2666666666667</c:v>
                </c:pt>
                <c:pt idx="18658">
                  <c:v>1530.3500000000001</c:v>
                </c:pt>
                <c:pt idx="18659">
                  <c:v>1530.4333333333334</c:v>
                </c:pt>
                <c:pt idx="18660">
                  <c:v>1530.5083333333332</c:v>
                </c:pt>
                <c:pt idx="18661">
                  <c:v>1530.5916666666665</c:v>
                </c:pt>
                <c:pt idx="18662">
                  <c:v>1530.675</c:v>
                </c:pt>
                <c:pt idx="18663">
                  <c:v>1530.7583333333332</c:v>
                </c:pt>
                <c:pt idx="18664">
                  <c:v>1530.8416666666665</c:v>
                </c:pt>
                <c:pt idx="18665">
                  <c:v>1530.925</c:v>
                </c:pt>
                <c:pt idx="18666">
                  <c:v>1531</c:v>
                </c:pt>
                <c:pt idx="18667">
                  <c:v>1531.0833333333333</c:v>
                </c:pt>
                <c:pt idx="18668">
                  <c:v>1531.1666666666667</c:v>
                </c:pt>
                <c:pt idx="18669">
                  <c:v>1531.25</c:v>
                </c:pt>
                <c:pt idx="18670">
                  <c:v>1531.3333333333333</c:v>
                </c:pt>
                <c:pt idx="18671">
                  <c:v>1531.4166666666667</c:v>
                </c:pt>
                <c:pt idx="18672">
                  <c:v>1531.5</c:v>
                </c:pt>
                <c:pt idx="18673">
                  <c:v>1531.575</c:v>
                </c:pt>
                <c:pt idx="18674">
                  <c:v>1531.6583333333335</c:v>
                </c:pt>
                <c:pt idx="18675">
                  <c:v>1531.7416666666668</c:v>
                </c:pt>
                <c:pt idx="18676">
                  <c:v>1531.825</c:v>
                </c:pt>
                <c:pt idx="18677">
                  <c:v>1531.9083333333335</c:v>
                </c:pt>
                <c:pt idx="18678">
                  <c:v>1531.9916666666668</c:v>
                </c:pt>
                <c:pt idx="18679">
                  <c:v>1532.0666666666666</c:v>
                </c:pt>
                <c:pt idx="18680">
                  <c:v>1532.1499999999999</c:v>
                </c:pt>
                <c:pt idx="18681">
                  <c:v>1532.2333333333333</c:v>
                </c:pt>
                <c:pt idx="18682">
                  <c:v>1532.3166666666666</c:v>
                </c:pt>
                <c:pt idx="18683">
                  <c:v>1532.3999999999999</c:v>
                </c:pt>
                <c:pt idx="18684">
                  <c:v>1532.4833333333333</c:v>
                </c:pt>
                <c:pt idx="18685">
                  <c:v>1532.5583333333334</c:v>
                </c:pt>
                <c:pt idx="18686">
                  <c:v>1532.6416666666667</c:v>
                </c:pt>
                <c:pt idx="18687">
                  <c:v>1532.7250000000001</c:v>
                </c:pt>
                <c:pt idx="18688">
                  <c:v>1532.8083333333334</c:v>
                </c:pt>
                <c:pt idx="18689">
                  <c:v>1532.8916666666667</c:v>
                </c:pt>
                <c:pt idx="18690">
                  <c:v>1532.9750000000001</c:v>
                </c:pt>
                <c:pt idx="18691">
                  <c:v>1533.0583333333334</c:v>
                </c:pt>
                <c:pt idx="18692">
                  <c:v>1533.1333333333332</c:v>
                </c:pt>
                <c:pt idx="18693">
                  <c:v>1533.2166666666665</c:v>
                </c:pt>
                <c:pt idx="18694">
                  <c:v>1533.3</c:v>
                </c:pt>
                <c:pt idx="18695">
                  <c:v>1533.3833333333332</c:v>
                </c:pt>
                <c:pt idx="18696">
                  <c:v>1533.4666666666665</c:v>
                </c:pt>
                <c:pt idx="18697">
                  <c:v>1533.55</c:v>
                </c:pt>
                <c:pt idx="18698">
                  <c:v>1533.625</c:v>
                </c:pt>
                <c:pt idx="18699">
                  <c:v>1533.7083333333333</c:v>
                </c:pt>
                <c:pt idx="18700">
                  <c:v>1533.7916666666667</c:v>
                </c:pt>
                <c:pt idx="18701">
                  <c:v>1533.875</c:v>
                </c:pt>
                <c:pt idx="18702">
                  <c:v>1533.9583333333333</c:v>
                </c:pt>
                <c:pt idx="18703">
                  <c:v>1534.0416666666667</c:v>
                </c:pt>
                <c:pt idx="18704">
                  <c:v>1534.1166666666668</c:v>
                </c:pt>
                <c:pt idx="18705">
                  <c:v>1534.2</c:v>
                </c:pt>
                <c:pt idx="18706">
                  <c:v>1534.2833333333335</c:v>
                </c:pt>
                <c:pt idx="18707">
                  <c:v>1534.3666666666668</c:v>
                </c:pt>
                <c:pt idx="18708">
                  <c:v>1534.45</c:v>
                </c:pt>
                <c:pt idx="18709">
                  <c:v>1534.5333333333335</c:v>
                </c:pt>
                <c:pt idx="18710">
                  <c:v>1534.6166666666668</c:v>
                </c:pt>
                <c:pt idx="18711">
                  <c:v>1534.6916666666666</c:v>
                </c:pt>
                <c:pt idx="18712">
                  <c:v>1534.7749999999999</c:v>
                </c:pt>
                <c:pt idx="18713">
                  <c:v>1534.8583333333333</c:v>
                </c:pt>
                <c:pt idx="18714">
                  <c:v>1534.9416666666666</c:v>
                </c:pt>
                <c:pt idx="18715">
                  <c:v>1535.0249999999999</c:v>
                </c:pt>
                <c:pt idx="18716">
                  <c:v>1535.1083333333333</c:v>
                </c:pt>
                <c:pt idx="18717">
                  <c:v>1535.1833333333334</c:v>
                </c:pt>
                <c:pt idx="18718">
                  <c:v>1535.2666666666667</c:v>
                </c:pt>
                <c:pt idx="18719">
                  <c:v>1535.3500000000001</c:v>
                </c:pt>
                <c:pt idx="18720">
                  <c:v>1535.4333333333334</c:v>
                </c:pt>
                <c:pt idx="18721">
                  <c:v>1535.5166666666667</c:v>
                </c:pt>
                <c:pt idx="18722">
                  <c:v>1535.6000000000001</c:v>
                </c:pt>
                <c:pt idx="18723">
                  <c:v>1535.675</c:v>
                </c:pt>
                <c:pt idx="18724">
                  <c:v>1535.7583333333332</c:v>
                </c:pt>
                <c:pt idx="18725">
                  <c:v>1535.8416666666665</c:v>
                </c:pt>
                <c:pt idx="18726">
                  <c:v>1535.925</c:v>
                </c:pt>
                <c:pt idx="18727">
                  <c:v>1536.0083333333332</c:v>
                </c:pt>
                <c:pt idx="18728">
                  <c:v>1536.0916666666665</c:v>
                </c:pt>
                <c:pt idx="18729">
                  <c:v>1536.175</c:v>
                </c:pt>
                <c:pt idx="18730">
                  <c:v>1536.25</c:v>
                </c:pt>
                <c:pt idx="18731">
                  <c:v>1536.3333333333333</c:v>
                </c:pt>
                <c:pt idx="18732">
                  <c:v>1536.4166666666667</c:v>
                </c:pt>
                <c:pt idx="18733">
                  <c:v>1536.5</c:v>
                </c:pt>
                <c:pt idx="18734">
                  <c:v>1536.5833333333333</c:v>
                </c:pt>
                <c:pt idx="18735">
                  <c:v>1536.6666666666667</c:v>
                </c:pt>
                <c:pt idx="18736">
                  <c:v>1536.7416666666668</c:v>
                </c:pt>
                <c:pt idx="18737">
                  <c:v>1536.825</c:v>
                </c:pt>
                <c:pt idx="18738">
                  <c:v>1536.9083333333335</c:v>
                </c:pt>
                <c:pt idx="18739">
                  <c:v>1536.9916666666668</c:v>
                </c:pt>
                <c:pt idx="18740">
                  <c:v>1537.075</c:v>
                </c:pt>
                <c:pt idx="18741">
                  <c:v>1537.1583333333335</c:v>
                </c:pt>
                <c:pt idx="18742">
                  <c:v>1537.2416666666668</c:v>
                </c:pt>
                <c:pt idx="18743">
                  <c:v>1537.3166666666666</c:v>
                </c:pt>
                <c:pt idx="18744">
                  <c:v>1537.3999999999999</c:v>
                </c:pt>
                <c:pt idx="18745">
                  <c:v>1537.4833333333333</c:v>
                </c:pt>
                <c:pt idx="18746">
                  <c:v>1537.5666666666666</c:v>
                </c:pt>
                <c:pt idx="18747">
                  <c:v>1537.6499999999999</c:v>
                </c:pt>
                <c:pt idx="18748">
                  <c:v>1537.7333333333333</c:v>
                </c:pt>
                <c:pt idx="18749">
                  <c:v>1537.8083333333334</c:v>
                </c:pt>
                <c:pt idx="18750">
                  <c:v>1537.8916666666667</c:v>
                </c:pt>
                <c:pt idx="18751">
                  <c:v>1537.9750000000001</c:v>
                </c:pt>
                <c:pt idx="18752">
                  <c:v>1538.0583333333334</c:v>
                </c:pt>
                <c:pt idx="18753">
                  <c:v>1538.1416666666667</c:v>
                </c:pt>
                <c:pt idx="18754">
                  <c:v>1538.2250000000001</c:v>
                </c:pt>
                <c:pt idx="18755">
                  <c:v>1538.3</c:v>
                </c:pt>
                <c:pt idx="18756">
                  <c:v>1538.3833333333332</c:v>
                </c:pt>
                <c:pt idx="18757">
                  <c:v>1538.4666666666665</c:v>
                </c:pt>
                <c:pt idx="18758">
                  <c:v>1538.55</c:v>
                </c:pt>
                <c:pt idx="18759">
                  <c:v>1538.6333333333332</c:v>
                </c:pt>
                <c:pt idx="18760">
                  <c:v>1538.7166666666665</c:v>
                </c:pt>
                <c:pt idx="18761">
                  <c:v>1538.8</c:v>
                </c:pt>
                <c:pt idx="18762">
                  <c:v>1538.875</c:v>
                </c:pt>
                <c:pt idx="18763">
                  <c:v>1538.9583333333333</c:v>
                </c:pt>
                <c:pt idx="18764">
                  <c:v>1539.0416666666667</c:v>
                </c:pt>
                <c:pt idx="18765">
                  <c:v>1539.125</c:v>
                </c:pt>
                <c:pt idx="18766">
                  <c:v>1539.2083333333333</c:v>
                </c:pt>
                <c:pt idx="18767">
                  <c:v>1539.2916666666667</c:v>
                </c:pt>
                <c:pt idx="18768">
                  <c:v>1539.3666666666668</c:v>
                </c:pt>
                <c:pt idx="18769">
                  <c:v>1539.45</c:v>
                </c:pt>
                <c:pt idx="18770">
                  <c:v>1539.5333333333335</c:v>
                </c:pt>
                <c:pt idx="18771">
                  <c:v>1539.6166666666668</c:v>
                </c:pt>
                <c:pt idx="18772">
                  <c:v>1539.7</c:v>
                </c:pt>
                <c:pt idx="18773">
                  <c:v>1539.7833333333335</c:v>
                </c:pt>
                <c:pt idx="18774">
                  <c:v>1539.8583333333333</c:v>
                </c:pt>
                <c:pt idx="18775">
                  <c:v>1539.9416666666666</c:v>
                </c:pt>
                <c:pt idx="18776">
                  <c:v>1540.0249999999999</c:v>
                </c:pt>
                <c:pt idx="18777">
                  <c:v>1540.1083333333333</c:v>
                </c:pt>
                <c:pt idx="18778">
                  <c:v>1540.1916666666666</c:v>
                </c:pt>
                <c:pt idx="18779">
                  <c:v>1540.2749999999999</c:v>
                </c:pt>
                <c:pt idx="18780">
                  <c:v>1540.3583333333333</c:v>
                </c:pt>
                <c:pt idx="18781">
                  <c:v>1540.4333333333334</c:v>
                </c:pt>
                <c:pt idx="18782">
                  <c:v>1540.5166666666667</c:v>
                </c:pt>
                <c:pt idx="18783">
                  <c:v>1540.6000000000001</c:v>
                </c:pt>
                <c:pt idx="18784">
                  <c:v>1540.6833333333334</c:v>
                </c:pt>
                <c:pt idx="18785">
                  <c:v>1540.7666666666667</c:v>
                </c:pt>
                <c:pt idx="18786">
                  <c:v>1540.8500000000001</c:v>
                </c:pt>
                <c:pt idx="18787">
                  <c:v>1540.925</c:v>
                </c:pt>
                <c:pt idx="18788">
                  <c:v>1541.0083333333332</c:v>
                </c:pt>
                <c:pt idx="18789">
                  <c:v>1541.0916666666665</c:v>
                </c:pt>
                <c:pt idx="18790">
                  <c:v>1541.175</c:v>
                </c:pt>
                <c:pt idx="18791">
                  <c:v>1541.2583333333332</c:v>
                </c:pt>
                <c:pt idx="18792">
                  <c:v>1541.3416666666665</c:v>
                </c:pt>
                <c:pt idx="18793">
                  <c:v>1541.4166666666667</c:v>
                </c:pt>
                <c:pt idx="18794">
                  <c:v>1541.5</c:v>
                </c:pt>
                <c:pt idx="18795">
                  <c:v>1541.5833333333333</c:v>
                </c:pt>
                <c:pt idx="18796">
                  <c:v>1541.6666666666667</c:v>
                </c:pt>
                <c:pt idx="18797">
                  <c:v>1541.75</c:v>
                </c:pt>
                <c:pt idx="18798">
                  <c:v>1541.8333333333333</c:v>
                </c:pt>
                <c:pt idx="18799">
                  <c:v>1541.9166666666667</c:v>
                </c:pt>
                <c:pt idx="18800">
                  <c:v>1541.9916666666668</c:v>
                </c:pt>
                <c:pt idx="18801">
                  <c:v>1542.075</c:v>
                </c:pt>
                <c:pt idx="18802">
                  <c:v>1542.1583333333335</c:v>
                </c:pt>
                <c:pt idx="18803">
                  <c:v>1542.2416666666668</c:v>
                </c:pt>
                <c:pt idx="18804">
                  <c:v>1542.325</c:v>
                </c:pt>
                <c:pt idx="18805">
                  <c:v>1542.4083333333335</c:v>
                </c:pt>
                <c:pt idx="18806">
                  <c:v>1542.4833333333333</c:v>
                </c:pt>
                <c:pt idx="18807">
                  <c:v>1542.5666666666666</c:v>
                </c:pt>
                <c:pt idx="18808">
                  <c:v>1542.6499999999999</c:v>
                </c:pt>
                <c:pt idx="18809">
                  <c:v>1542.7333333333333</c:v>
                </c:pt>
                <c:pt idx="18810">
                  <c:v>1542.8166666666666</c:v>
                </c:pt>
                <c:pt idx="18811">
                  <c:v>1542.8999999999999</c:v>
                </c:pt>
                <c:pt idx="18812">
                  <c:v>1542.9750000000001</c:v>
                </c:pt>
                <c:pt idx="18813">
                  <c:v>1543.0583333333334</c:v>
                </c:pt>
                <c:pt idx="18814">
                  <c:v>1543.1416666666667</c:v>
                </c:pt>
                <c:pt idx="18815">
                  <c:v>1543.2250000000001</c:v>
                </c:pt>
                <c:pt idx="18816">
                  <c:v>1543.3083333333334</c:v>
                </c:pt>
                <c:pt idx="18817">
                  <c:v>1543.3916666666667</c:v>
                </c:pt>
                <c:pt idx="18818">
                  <c:v>1543.4750000000001</c:v>
                </c:pt>
                <c:pt idx="18819">
                  <c:v>1543.55</c:v>
                </c:pt>
                <c:pt idx="18820">
                  <c:v>1543.6333333333332</c:v>
                </c:pt>
                <c:pt idx="18821">
                  <c:v>1543.7166666666665</c:v>
                </c:pt>
                <c:pt idx="18822">
                  <c:v>1543.8</c:v>
                </c:pt>
                <c:pt idx="18823">
                  <c:v>1543.8833333333332</c:v>
                </c:pt>
                <c:pt idx="18824">
                  <c:v>1543.9666666666665</c:v>
                </c:pt>
                <c:pt idx="18825">
                  <c:v>1544.0416666666667</c:v>
                </c:pt>
                <c:pt idx="18826">
                  <c:v>1544.125</c:v>
                </c:pt>
                <c:pt idx="18827">
                  <c:v>1544.2083333333333</c:v>
                </c:pt>
                <c:pt idx="18828">
                  <c:v>1544.2916666666667</c:v>
                </c:pt>
                <c:pt idx="18829">
                  <c:v>1544.375</c:v>
                </c:pt>
                <c:pt idx="18830">
                  <c:v>1544.4583333333333</c:v>
                </c:pt>
                <c:pt idx="18831">
                  <c:v>1544.5333333333335</c:v>
                </c:pt>
                <c:pt idx="18832">
                  <c:v>1544.6166666666668</c:v>
                </c:pt>
                <c:pt idx="18833">
                  <c:v>1544.7</c:v>
                </c:pt>
                <c:pt idx="18834">
                  <c:v>1544.7833333333335</c:v>
                </c:pt>
                <c:pt idx="18835">
                  <c:v>1544.8666666666668</c:v>
                </c:pt>
                <c:pt idx="18836">
                  <c:v>1544.95</c:v>
                </c:pt>
                <c:pt idx="18837">
                  <c:v>1545.0333333333335</c:v>
                </c:pt>
                <c:pt idx="18838">
                  <c:v>1545.1083333333333</c:v>
                </c:pt>
                <c:pt idx="18839">
                  <c:v>1545.1916666666666</c:v>
                </c:pt>
                <c:pt idx="18840">
                  <c:v>1545.2749999999999</c:v>
                </c:pt>
                <c:pt idx="18841">
                  <c:v>1545.3583333333333</c:v>
                </c:pt>
                <c:pt idx="18842">
                  <c:v>1545.4416666666666</c:v>
                </c:pt>
                <c:pt idx="18843">
                  <c:v>1545.5249999999999</c:v>
                </c:pt>
                <c:pt idx="18844">
                  <c:v>1545.6000000000001</c:v>
                </c:pt>
                <c:pt idx="18845">
                  <c:v>1545.6833333333334</c:v>
                </c:pt>
                <c:pt idx="18846">
                  <c:v>1545.7666666666667</c:v>
                </c:pt>
                <c:pt idx="18847">
                  <c:v>1545.8500000000001</c:v>
                </c:pt>
                <c:pt idx="18848">
                  <c:v>1545.9333333333334</c:v>
                </c:pt>
                <c:pt idx="18849">
                  <c:v>1546.0166666666667</c:v>
                </c:pt>
                <c:pt idx="18850">
                  <c:v>1546.0916666666665</c:v>
                </c:pt>
                <c:pt idx="18851">
                  <c:v>1546.175</c:v>
                </c:pt>
                <c:pt idx="18852">
                  <c:v>1546.2583333333332</c:v>
                </c:pt>
                <c:pt idx="18853">
                  <c:v>1546.3416666666665</c:v>
                </c:pt>
                <c:pt idx="18854">
                  <c:v>1546.425</c:v>
                </c:pt>
                <c:pt idx="18855">
                  <c:v>1546.5083333333332</c:v>
                </c:pt>
                <c:pt idx="18856">
                  <c:v>1546.5916666666665</c:v>
                </c:pt>
                <c:pt idx="18857">
                  <c:v>1546.6666666666667</c:v>
                </c:pt>
                <c:pt idx="18858">
                  <c:v>1546.75</c:v>
                </c:pt>
                <c:pt idx="18859">
                  <c:v>1546.8333333333333</c:v>
                </c:pt>
                <c:pt idx="18860">
                  <c:v>1546.9166666666667</c:v>
                </c:pt>
                <c:pt idx="18861">
                  <c:v>1547</c:v>
                </c:pt>
                <c:pt idx="18862">
                  <c:v>1547.0833333333333</c:v>
                </c:pt>
                <c:pt idx="18863">
                  <c:v>1547.1583333333335</c:v>
                </c:pt>
                <c:pt idx="18864">
                  <c:v>1547.2416666666668</c:v>
                </c:pt>
                <c:pt idx="18865">
                  <c:v>1547.325</c:v>
                </c:pt>
                <c:pt idx="18866">
                  <c:v>1547.4083333333335</c:v>
                </c:pt>
                <c:pt idx="18867">
                  <c:v>1547.4916666666668</c:v>
                </c:pt>
                <c:pt idx="18868">
                  <c:v>1547.575</c:v>
                </c:pt>
                <c:pt idx="18869">
                  <c:v>1547.6583333333335</c:v>
                </c:pt>
                <c:pt idx="18870">
                  <c:v>1547.7333333333333</c:v>
                </c:pt>
                <c:pt idx="18871">
                  <c:v>1547.8166666666666</c:v>
                </c:pt>
                <c:pt idx="18872">
                  <c:v>1547.8999999999999</c:v>
                </c:pt>
                <c:pt idx="18873">
                  <c:v>1547.9833333333333</c:v>
                </c:pt>
                <c:pt idx="18874">
                  <c:v>1548.0666666666666</c:v>
                </c:pt>
                <c:pt idx="18875">
                  <c:v>1548.1499999999999</c:v>
                </c:pt>
                <c:pt idx="18876">
                  <c:v>1548.2250000000001</c:v>
                </c:pt>
                <c:pt idx="18877">
                  <c:v>1548.3083333333334</c:v>
                </c:pt>
                <c:pt idx="18878">
                  <c:v>1548.3916666666667</c:v>
                </c:pt>
                <c:pt idx="18879">
                  <c:v>1548.4750000000001</c:v>
                </c:pt>
                <c:pt idx="18880">
                  <c:v>1548.5583333333334</c:v>
                </c:pt>
                <c:pt idx="18881">
                  <c:v>1548.6416666666667</c:v>
                </c:pt>
                <c:pt idx="18882">
                  <c:v>1548.7166666666665</c:v>
                </c:pt>
                <c:pt idx="18883">
                  <c:v>1548.8</c:v>
                </c:pt>
                <c:pt idx="18884">
                  <c:v>1548.8833333333332</c:v>
                </c:pt>
                <c:pt idx="18885">
                  <c:v>1548.9666666666665</c:v>
                </c:pt>
                <c:pt idx="18886">
                  <c:v>1549.05</c:v>
                </c:pt>
                <c:pt idx="18887">
                  <c:v>1549.1333333333332</c:v>
                </c:pt>
                <c:pt idx="18888">
                  <c:v>1549.2166666666665</c:v>
                </c:pt>
                <c:pt idx="18889">
                  <c:v>1549.2916666666667</c:v>
                </c:pt>
                <c:pt idx="18890">
                  <c:v>1549.375</c:v>
                </c:pt>
                <c:pt idx="18891">
                  <c:v>1549.4583333333333</c:v>
                </c:pt>
                <c:pt idx="18892">
                  <c:v>1549.5416666666667</c:v>
                </c:pt>
                <c:pt idx="18893">
                  <c:v>1549.625</c:v>
                </c:pt>
                <c:pt idx="18894">
                  <c:v>1549.7083333333333</c:v>
                </c:pt>
                <c:pt idx="18895">
                  <c:v>1549.7833333333335</c:v>
                </c:pt>
                <c:pt idx="18896">
                  <c:v>1549.8666666666668</c:v>
                </c:pt>
                <c:pt idx="18897">
                  <c:v>1549.95</c:v>
                </c:pt>
                <c:pt idx="18898">
                  <c:v>1550.0333333333335</c:v>
                </c:pt>
                <c:pt idx="18899">
                  <c:v>1550.1166666666668</c:v>
                </c:pt>
                <c:pt idx="18900">
                  <c:v>1550.2</c:v>
                </c:pt>
                <c:pt idx="18901">
                  <c:v>1550.2749999999999</c:v>
                </c:pt>
                <c:pt idx="18902">
                  <c:v>1550.3583333333333</c:v>
                </c:pt>
                <c:pt idx="18903">
                  <c:v>1550.4416666666666</c:v>
                </c:pt>
                <c:pt idx="18904">
                  <c:v>1550.5249999999999</c:v>
                </c:pt>
                <c:pt idx="18905">
                  <c:v>1550.6083333333333</c:v>
                </c:pt>
                <c:pt idx="18906">
                  <c:v>1550.6916666666666</c:v>
                </c:pt>
                <c:pt idx="18907">
                  <c:v>1550.7749999999999</c:v>
                </c:pt>
                <c:pt idx="18908">
                  <c:v>1550.8500000000001</c:v>
                </c:pt>
                <c:pt idx="18909">
                  <c:v>1550.9333333333334</c:v>
                </c:pt>
                <c:pt idx="18910">
                  <c:v>1551.0166666666667</c:v>
                </c:pt>
                <c:pt idx="18911">
                  <c:v>1551.1000000000001</c:v>
                </c:pt>
                <c:pt idx="18912">
                  <c:v>1551.1833333333334</c:v>
                </c:pt>
                <c:pt idx="18913">
                  <c:v>1551.2666666666667</c:v>
                </c:pt>
                <c:pt idx="18914">
                  <c:v>1551.3416666666665</c:v>
                </c:pt>
                <c:pt idx="18915">
                  <c:v>1551.425</c:v>
                </c:pt>
                <c:pt idx="18916">
                  <c:v>1551.5083333333332</c:v>
                </c:pt>
                <c:pt idx="18917">
                  <c:v>1551.5916666666665</c:v>
                </c:pt>
                <c:pt idx="18918">
                  <c:v>1551.675</c:v>
                </c:pt>
                <c:pt idx="18919">
                  <c:v>1551.7583333333332</c:v>
                </c:pt>
                <c:pt idx="18920">
                  <c:v>1551.8333333333333</c:v>
                </c:pt>
                <c:pt idx="18921">
                  <c:v>1551.9166666666667</c:v>
                </c:pt>
                <c:pt idx="18922">
                  <c:v>1552</c:v>
                </c:pt>
                <c:pt idx="18923">
                  <c:v>1552.0833333333333</c:v>
                </c:pt>
                <c:pt idx="18924">
                  <c:v>1552.1666666666667</c:v>
                </c:pt>
                <c:pt idx="18925">
                  <c:v>1552.25</c:v>
                </c:pt>
                <c:pt idx="18926">
                  <c:v>1552.3333333333333</c:v>
                </c:pt>
                <c:pt idx="18927">
                  <c:v>1552.4083333333335</c:v>
                </c:pt>
                <c:pt idx="18928">
                  <c:v>1552.4916666666668</c:v>
                </c:pt>
                <c:pt idx="18929">
                  <c:v>1552.575</c:v>
                </c:pt>
                <c:pt idx="18930">
                  <c:v>1552.6583333333335</c:v>
                </c:pt>
                <c:pt idx="18931">
                  <c:v>1552.7416666666668</c:v>
                </c:pt>
                <c:pt idx="18932">
                  <c:v>1552.825</c:v>
                </c:pt>
                <c:pt idx="18933">
                  <c:v>1552.8999999999999</c:v>
                </c:pt>
                <c:pt idx="18934">
                  <c:v>1552.9833333333333</c:v>
                </c:pt>
                <c:pt idx="18935">
                  <c:v>1553.0666666666666</c:v>
                </c:pt>
                <c:pt idx="18936">
                  <c:v>1553.1499999999999</c:v>
                </c:pt>
                <c:pt idx="18937">
                  <c:v>1553.2333333333333</c:v>
                </c:pt>
                <c:pt idx="18938">
                  <c:v>1553.3166666666666</c:v>
                </c:pt>
                <c:pt idx="18939">
                  <c:v>1553.3916666666667</c:v>
                </c:pt>
                <c:pt idx="18940">
                  <c:v>1553.4750000000001</c:v>
                </c:pt>
                <c:pt idx="18941">
                  <c:v>1553.5583333333334</c:v>
                </c:pt>
                <c:pt idx="18942">
                  <c:v>1553.6416666666667</c:v>
                </c:pt>
                <c:pt idx="18943">
                  <c:v>1553.7250000000001</c:v>
                </c:pt>
                <c:pt idx="18944">
                  <c:v>1553.8083333333334</c:v>
                </c:pt>
                <c:pt idx="18945">
                  <c:v>1553.8916666666667</c:v>
                </c:pt>
                <c:pt idx="18946">
                  <c:v>1553.9666666666665</c:v>
                </c:pt>
                <c:pt idx="18947">
                  <c:v>1554.05</c:v>
                </c:pt>
                <c:pt idx="18948">
                  <c:v>1554.1333333333332</c:v>
                </c:pt>
                <c:pt idx="18949">
                  <c:v>1554.2166666666665</c:v>
                </c:pt>
                <c:pt idx="18950">
                  <c:v>1554.3</c:v>
                </c:pt>
                <c:pt idx="18951">
                  <c:v>1554.3833333333332</c:v>
                </c:pt>
                <c:pt idx="18952">
                  <c:v>1554.4583333333333</c:v>
                </c:pt>
                <c:pt idx="18953">
                  <c:v>1554.5416666666667</c:v>
                </c:pt>
                <c:pt idx="18954">
                  <c:v>1554.625</c:v>
                </c:pt>
                <c:pt idx="18955">
                  <c:v>1554.7083333333333</c:v>
                </c:pt>
                <c:pt idx="18956">
                  <c:v>1554.7916666666667</c:v>
                </c:pt>
                <c:pt idx="18957">
                  <c:v>1554.875</c:v>
                </c:pt>
                <c:pt idx="18958">
                  <c:v>1554.95</c:v>
                </c:pt>
                <c:pt idx="18959">
                  <c:v>1555.0333333333335</c:v>
                </c:pt>
                <c:pt idx="18960">
                  <c:v>1555.1166666666668</c:v>
                </c:pt>
                <c:pt idx="18961">
                  <c:v>1555.2</c:v>
                </c:pt>
                <c:pt idx="18962">
                  <c:v>1555.2833333333335</c:v>
                </c:pt>
                <c:pt idx="18963">
                  <c:v>1555.3666666666668</c:v>
                </c:pt>
                <c:pt idx="18964">
                  <c:v>1555.45</c:v>
                </c:pt>
                <c:pt idx="18965">
                  <c:v>1555.5249999999999</c:v>
                </c:pt>
                <c:pt idx="18966">
                  <c:v>1555.6083333333333</c:v>
                </c:pt>
                <c:pt idx="18967">
                  <c:v>1555.6916666666666</c:v>
                </c:pt>
                <c:pt idx="18968">
                  <c:v>1555.7749999999999</c:v>
                </c:pt>
                <c:pt idx="18969">
                  <c:v>1555.8583333333333</c:v>
                </c:pt>
                <c:pt idx="18970">
                  <c:v>1555.9416666666666</c:v>
                </c:pt>
                <c:pt idx="18971">
                  <c:v>1556.0166666666667</c:v>
                </c:pt>
                <c:pt idx="18972">
                  <c:v>1556.1000000000001</c:v>
                </c:pt>
                <c:pt idx="18973">
                  <c:v>1556.1833333333334</c:v>
                </c:pt>
                <c:pt idx="18974">
                  <c:v>1556.2666666666667</c:v>
                </c:pt>
                <c:pt idx="18975">
                  <c:v>1556.3500000000001</c:v>
                </c:pt>
                <c:pt idx="18976">
                  <c:v>1556.4333333333334</c:v>
                </c:pt>
                <c:pt idx="18977">
                  <c:v>1556.5083333333332</c:v>
                </c:pt>
                <c:pt idx="18978">
                  <c:v>1556.5916666666665</c:v>
                </c:pt>
                <c:pt idx="18979">
                  <c:v>1556.675</c:v>
                </c:pt>
                <c:pt idx="18980">
                  <c:v>1556.7583333333332</c:v>
                </c:pt>
                <c:pt idx="18981">
                  <c:v>1556.8416666666665</c:v>
                </c:pt>
                <c:pt idx="18982">
                  <c:v>1556.925</c:v>
                </c:pt>
                <c:pt idx="18983">
                  <c:v>1557.0083333333332</c:v>
                </c:pt>
                <c:pt idx="18984">
                  <c:v>1557.0833333333333</c:v>
                </c:pt>
                <c:pt idx="18985">
                  <c:v>1557.1666666666667</c:v>
                </c:pt>
                <c:pt idx="18986">
                  <c:v>1557.25</c:v>
                </c:pt>
                <c:pt idx="18987">
                  <c:v>1557.3333333333333</c:v>
                </c:pt>
                <c:pt idx="18988">
                  <c:v>1557.4166666666667</c:v>
                </c:pt>
                <c:pt idx="18989">
                  <c:v>1557.5</c:v>
                </c:pt>
                <c:pt idx="18990">
                  <c:v>1557.575</c:v>
                </c:pt>
                <c:pt idx="18991">
                  <c:v>1557.6583333333335</c:v>
                </c:pt>
                <c:pt idx="18992">
                  <c:v>1557.7416666666668</c:v>
                </c:pt>
                <c:pt idx="18993">
                  <c:v>1557.825</c:v>
                </c:pt>
                <c:pt idx="18994">
                  <c:v>1557.9083333333335</c:v>
                </c:pt>
                <c:pt idx="18995">
                  <c:v>1557.9916666666668</c:v>
                </c:pt>
                <c:pt idx="18996">
                  <c:v>1558.075</c:v>
                </c:pt>
                <c:pt idx="18997">
                  <c:v>1558.1499999999999</c:v>
                </c:pt>
                <c:pt idx="18998">
                  <c:v>1558.2333333333333</c:v>
                </c:pt>
                <c:pt idx="18999">
                  <c:v>1558.3166666666666</c:v>
                </c:pt>
                <c:pt idx="19000">
                  <c:v>1558.3999999999999</c:v>
                </c:pt>
                <c:pt idx="19001">
                  <c:v>1558.4833333333333</c:v>
                </c:pt>
                <c:pt idx="19002">
                  <c:v>1558.5666666666666</c:v>
                </c:pt>
                <c:pt idx="19003">
                  <c:v>1558.6416666666667</c:v>
                </c:pt>
                <c:pt idx="19004">
                  <c:v>1558.7250000000001</c:v>
                </c:pt>
                <c:pt idx="19005">
                  <c:v>1558.8083333333334</c:v>
                </c:pt>
                <c:pt idx="19006">
                  <c:v>1558.8916666666667</c:v>
                </c:pt>
                <c:pt idx="19007">
                  <c:v>1558.9750000000001</c:v>
                </c:pt>
                <c:pt idx="19008">
                  <c:v>1559.0583333333334</c:v>
                </c:pt>
                <c:pt idx="19009">
                  <c:v>1559.1333333333332</c:v>
                </c:pt>
                <c:pt idx="19010">
                  <c:v>1559.2166666666665</c:v>
                </c:pt>
                <c:pt idx="19011">
                  <c:v>1559.3</c:v>
                </c:pt>
                <c:pt idx="19012">
                  <c:v>1559.3833333333332</c:v>
                </c:pt>
                <c:pt idx="19013">
                  <c:v>1559.4666666666665</c:v>
                </c:pt>
                <c:pt idx="19014">
                  <c:v>1559.55</c:v>
                </c:pt>
                <c:pt idx="19015">
                  <c:v>1559.6333333333332</c:v>
                </c:pt>
                <c:pt idx="19016">
                  <c:v>1559.7083333333333</c:v>
                </c:pt>
                <c:pt idx="19017">
                  <c:v>1559.7916666666667</c:v>
                </c:pt>
                <c:pt idx="19018">
                  <c:v>1559.875</c:v>
                </c:pt>
                <c:pt idx="19019">
                  <c:v>1559.9583333333333</c:v>
                </c:pt>
                <c:pt idx="19020">
                  <c:v>1560.0416666666667</c:v>
                </c:pt>
                <c:pt idx="19021">
                  <c:v>1560.125</c:v>
                </c:pt>
                <c:pt idx="19022">
                  <c:v>1560.2</c:v>
                </c:pt>
                <c:pt idx="19023">
                  <c:v>1560.2833333333335</c:v>
                </c:pt>
                <c:pt idx="19024">
                  <c:v>1560.3666666666668</c:v>
                </c:pt>
                <c:pt idx="19025">
                  <c:v>1560.45</c:v>
                </c:pt>
                <c:pt idx="19026">
                  <c:v>1560.5333333333335</c:v>
                </c:pt>
                <c:pt idx="19027">
                  <c:v>1560.6166666666668</c:v>
                </c:pt>
                <c:pt idx="19028">
                  <c:v>1560.6916666666666</c:v>
                </c:pt>
                <c:pt idx="19029">
                  <c:v>1560.7749999999999</c:v>
                </c:pt>
                <c:pt idx="19030">
                  <c:v>1560.8583333333333</c:v>
                </c:pt>
                <c:pt idx="19031">
                  <c:v>1560.9416666666666</c:v>
                </c:pt>
                <c:pt idx="19032">
                  <c:v>1561.0249999999999</c:v>
                </c:pt>
                <c:pt idx="19033">
                  <c:v>1561.1083333333333</c:v>
                </c:pt>
                <c:pt idx="19034">
                  <c:v>1561.1916666666666</c:v>
                </c:pt>
                <c:pt idx="19035">
                  <c:v>1561.2666666666667</c:v>
                </c:pt>
                <c:pt idx="19036">
                  <c:v>1561.3500000000001</c:v>
                </c:pt>
                <c:pt idx="19037">
                  <c:v>1561.4333333333334</c:v>
                </c:pt>
                <c:pt idx="19038">
                  <c:v>1561.5166666666667</c:v>
                </c:pt>
                <c:pt idx="19039">
                  <c:v>1561.6000000000001</c:v>
                </c:pt>
                <c:pt idx="19040">
                  <c:v>1561.6833333333334</c:v>
                </c:pt>
                <c:pt idx="19041">
                  <c:v>1561.7583333333332</c:v>
                </c:pt>
                <c:pt idx="19042">
                  <c:v>1561.8416666666665</c:v>
                </c:pt>
                <c:pt idx="19043">
                  <c:v>1561.925</c:v>
                </c:pt>
                <c:pt idx="19044">
                  <c:v>1562.0083333333332</c:v>
                </c:pt>
                <c:pt idx="19045">
                  <c:v>1562.0916666666665</c:v>
                </c:pt>
                <c:pt idx="19046">
                  <c:v>1562.175</c:v>
                </c:pt>
                <c:pt idx="19047">
                  <c:v>1562.25</c:v>
                </c:pt>
                <c:pt idx="19048">
                  <c:v>1562.3333333333333</c:v>
                </c:pt>
                <c:pt idx="19049">
                  <c:v>1562.4166666666667</c:v>
                </c:pt>
                <c:pt idx="19050">
                  <c:v>1562.5</c:v>
                </c:pt>
                <c:pt idx="19051">
                  <c:v>1562.5833333333333</c:v>
                </c:pt>
                <c:pt idx="19052">
                  <c:v>1562.6666666666667</c:v>
                </c:pt>
                <c:pt idx="19053">
                  <c:v>1562.75</c:v>
                </c:pt>
                <c:pt idx="19054">
                  <c:v>1562.825</c:v>
                </c:pt>
                <c:pt idx="19055">
                  <c:v>1562.9083333333335</c:v>
                </c:pt>
                <c:pt idx="19056">
                  <c:v>1562.9916666666668</c:v>
                </c:pt>
                <c:pt idx="19057">
                  <c:v>1563.075</c:v>
                </c:pt>
                <c:pt idx="19058">
                  <c:v>1563.1583333333335</c:v>
                </c:pt>
                <c:pt idx="19059">
                  <c:v>1563.2416666666668</c:v>
                </c:pt>
                <c:pt idx="19060">
                  <c:v>1563.3166666666666</c:v>
                </c:pt>
                <c:pt idx="19061">
                  <c:v>1563.3999999999999</c:v>
                </c:pt>
                <c:pt idx="19062">
                  <c:v>1563.4833333333333</c:v>
                </c:pt>
                <c:pt idx="19063">
                  <c:v>1563.5666666666666</c:v>
                </c:pt>
                <c:pt idx="19064">
                  <c:v>1563.6499999999999</c:v>
                </c:pt>
                <c:pt idx="19065">
                  <c:v>1563.7333333333333</c:v>
                </c:pt>
                <c:pt idx="19066">
                  <c:v>1563.8083333333334</c:v>
                </c:pt>
                <c:pt idx="19067">
                  <c:v>1563.8916666666667</c:v>
                </c:pt>
                <c:pt idx="19068">
                  <c:v>1563.9750000000001</c:v>
                </c:pt>
                <c:pt idx="19069">
                  <c:v>1564.0583333333334</c:v>
                </c:pt>
                <c:pt idx="19070">
                  <c:v>1564.1416666666667</c:v>
                </c:pt>
                <c:pt idx="19071">
                  <c:v>1564.2250000000001</c:v>
                </c:pt>
                <c:pt idx="19072">
                  <c:v>1564.3083333333334</c:v>
                </c:pt>
                <c:pt idx="19073">
                  <c:v>1564.3833333333332</c:v>
                </c:pt>
                <c:pt idx="19074">
                  <c:v>1564.4666666666665</c:v>
                </c:pt>
                <c:pt idx="19075">
                  <c:v>1564.55</c:v>
                </c:pt>
                <c:pt idx="19076">
                  <c:v>1564.6333333333332</c:v>
                </c:pt>
                <c:pt idx="19077">
                  <c:v>1564.7166666666665</c:v>
                </c:pt>
                <c:pt idx="19078">
                  <c:v>1564.8</c:v>
                </c:pt>
                <c:pt idx="19079">
                  <c:v>1564.875</c:v>
                </c:pt>
                <c:pt idx="19080">
                  <c:v>1564.9583333333333</c:v>
                </c:pt>
                <c:pt idx="19081">
                  <c:v>1565.0416666666667</c:v>
                </c:pt>
                <c:pt idx="19082">
                  <c:v>1565.125</c:v>
                </c:pt>
                <c:pt idx="19083">
                  <c:v>1565.2083333333333</c:v>
                </c:pt>
                <c:pt idx="19084">
                  <c:v>1565.2916666666667</c:v>
                </c:pt>
                <c:pt idx="19085">
                  <c:v>1565.3666666666668</c:v>
                </c:pt>
                <c:pt idx="19086">
                  <c:v>1565.45</c:v>
                </c:pt>
                <c:pt idx="19087">
                  <c:v>1565.5333333333335</c:v>
                </c:pt>
                <c:pt idx="19088">
                  <c:v>1565.6166666666668</c:v>
                </c:pt>
                <c:pt idx="19089">
                  <c:v>1565.7</c:v>
                </c:pt>
                <c:pt idx="19090">
                  <c:v>1565.7833333333335</c:v>
                </c:pt>
                <c:pt idx="19091">
                  <c:v>1565.8666666666668</c:v>
                </c:pt>
                <c:pt idx="19092">
                  <c:v>1565.9416666666666</c:v>
                </c:pt>
                <c:pt idx="19093">
                  <c:v>1566.0249999999999</c:v>
                </c:pt>
                <c:pt idx="19094">
                  <c:v>1566.1083333333333</c:v>
                </c:pt>
                <c:pt idx="19095">
                  <c:v>1566.1916666666666</c:v>
                </c:pt>
                <c:pt idx="19096">
                  <c:v>1566.2749999999999</c:v>
                </c:pt>
                <c:pt idx="19097">
                  <c:v>1566.3583333333333</c:v>
                </c:pt>
                <c:pt idx="19098">
                  <c:v>1566.4333333333334</c:v>
                </c:pt>
                <c:pt idx="19099">
                  <c:v>1566.5166666666667</c:v>
                </c:pt>
                <c:pt idx="19100">
                  <c:v>1566.6000000000001</c:v>
                </c:pt>
                <c:pt idx="19101">
                  <c:v>1566.6833333333334</c:v>
                </c:pt>
                <c:pt idx="19102">
                  <c:v>1566.7666666666667</c:v>
                </c:pt>
                <c:pt idx="19103">
                  <c:v>1566.8500000000001</c:v>
                </c:pt>
                <c:pt idx="19104">
                  <c:v>1566.925</c:v>
                </c:pt>
                <c:pt idx="19105">
                  <c:v>1567.0083333333332</c:v>
                </c:pt>
                <c:pt idx="19106">
                  <c:v>1567.0916666666665</c:v>
                </c:pt>
                <c:pt idx="19107">
                  <c:v>1567.175</c:v>
                </c:pt>
                <c:pt idx="19108">
                  <c:v>1567.2583333333332</c:v>
                </c:pt>
                <c:pt idx="19109">
                  <c:v>1567.3416666666665</c:v>
                </c:pt>
                <c:pt idx="19110">
                  <c:v>1567.425</c:v>
                </c:pt>
                <c:pt idx="19111">
                  <c:v>1567.5</c:v>
                </c:pt>
                <c:pt idx="19112">
                  <c:v>1567.5833333333333</c:v>
                </c:pt>
                <c:pt idx="19113">
                  <c:v>1567.6666666666667</c:v>
                </c:pt>
                <c:pt idx="19114">
                  <c:v>1567.75</c:v>
                </c:pt>
                <c:pt idx="19115">
                  <c:v>1567.8333333333333</c:v>
                </c:pt>
                <c:pt idx="19116">
                  <c:v>1567.9166666666667</c:v>
                </c:pt>
                <c:pt idx="19117">
                  <c:v>1567.9916666666668</c:v>
                </c:pt>
                <c:pt idx="19118">
                  <c:v>1568.075</c:v>
                </c:pt>
                <c:pt idx="19119">
                  <c:v>1568.1583333333335</c:v>
                </c:pt>
                <c:pt idx="19120">
                  <c:v>1568.2416666666668</c:v>
                </c:pt>
                <c:pt idx="19121">
                  <c:v>1568.325</c:v>
                </c:pt>
                <c:pt idx="19122">
                  <c:v>1568.4083333333335</c:v>
                </c:pt>
                <c:pt idx="19123">
                  <c:v>1568.4916666666668</c:v>
                </c:pt>
                <c:pt idx="19124">
                  <c:v>1568.5666666666666</c:v>
                </c:pt>
                <c:pt idx="19125">
                  <c:v>1568.6499999999999</c:v>
                </c:pt>
                <c:pt idx="19126">
                  <c:v>1568.7333333333333</c:v>
                </c:pt>
                <c:pt idx="19127">
                  <c:v>1568.8166666666666</c:v>
                </c:pt>
                <c:pt idx="19128">
                  <c:v>1568.8999999999999</c:v>
                </c:pt>
                <c:pt idx="19129">
                  <c:v>1568.9833333333333</c:v>
                </c:pt>
                <c:pt idx="19130">
                  <c:v>1569.0583333333334</c:v>
                </c:pt>
                <c:pt idx="19131">
                  <c:v>1569.1416666666667</c:v>
                </c:pt>
                <c:pt idx="19132">
                  <c:v>1569.2250000000001</c:v>
                </c:pt>
                <c:pt idx="19133">
                  <c:v>1569.3083333333334</c:v>
                </c:pt>
                <c:pt idx="19134">
                  <c:v>1569.3916666666667</c:v>
                </c:pt>
                <c:pt idx="19135">
                  <c:v>1569.4750000000001</c:v>
                </c:pt>
                <c:pt idx="19136">
                  <c:v>1569.55</c:v>
                </c:pt>
                <c:pt idx="19137">
                  <c:v>1569.6333333333332</c:v>
                </c:pt>
                <c:pt idx="19138">
                  <c:v>1569.7166666666665</c:v>
                </c:pt>
                <c:pt idx="19139">
                  <c:v>1569.8</c:v>
                </c:pt>
                <c:pt idx="19140">
                  <c:v>1569.8833333333332</c:v>
                </c:pt>
                <c:pt idx="19141">
                  <c:v>1569.9666666666665</c:v>
                </c:pt>
                <c:pt idx="19142">
                  <c:v>1570.05</c:v>
                </c:pt>
                <c:pt idx="19143">
                  <c:v>1570.125</c:v>
                </c:pt>
                <c:pt idx="19144">
                  <c:v>1570.2083333333333</c:v>
                </c:pt>
                <c:pt idx="19145">
                  <c:v>1570.2916666666667</c:v>
                </c:pt>
                <c:pt idx="19146">
                  <c:v>1570.375</c:v>
                </c:pt>
                <c:pt idx="19147">
                  <c:v>1570.4583333333333</c:v>
                </c:pt>
                <c:pt idx="19148">
                  <c:v>1570.5416666666667</c:v>
                </c:pt>
                <c:pt idx="19149">
                  <c:v>1570.6166666666668</c:v>
                </c:pt>
                <c:pt idx="19150">
                  <c:v>1570.7</c:v>
                </c:pt>
                <c:pt idx="19151">
                  <c:v>1570.7833333333335</c:v>
                </c:pt>
                <c:pt idx="19152">
                  <c:v>1570.8666666666668</c:v>
                </c:pt>
                <c:pt idx="19153">
                  <c:v>1570.95</c:v>
                </c:pt>
                <c:pt idx="19154">
                  <c:v>1571.0333333333335</c:v>
                </c:pt>
                <c:pt idx="19155">
                  <c:v>1571.1083333333333</c:v>
                </c:pt>
                <c:pt idx="19156">
                  <c:v>1571.1916666666666</c:v>
                </c:pt>
                <c:pt idx="19157">
                  <c:v>1571.2749999999999</c:v>
                </c:pt>
                <c:pt idx="19158">
                  <c:v>1571.3583333333333</c:v>
                </c:pt>
                <c:pt idx="19159">
                  <c:v>1571.4416666666666</c:v>
                </c:pt>
                <c:pt idx="19160">
                  <c:v>1571.5249999999999</c:v>
                </c:pt>
                <c:pt idx="19161">
                  <c:v>1571.6083333333333</c:v>
                </c:pt>
                <c:pt idx="19162">
                  <c:v>1571.6833333333334</c:v>
                </c:pt>
                <c:pt idx="19163">
                  <c:v>1571.7666666666667</c:v>
                </c:pt>
                <c:pt idx="19164">
                  <c:v>1571.8500000000001</c:v>
                </c:pt>
                <c:pt idx="19165">
                  <c:v>1571.9333333333334</c:v>
                </c:pt>
                <c:pt idx="19166">
                  <c:v>1572.0166666666667</c:v>
                </c:pt>
                <c:pt idx="19167">
                  <c:v>1572.1000000000001</c:v>
                </c:pt>
                <c:pt idx="19168">
                  <c:v>1572.175</c:v>
                </c:pt>
                <c:pt idx="19169">
                  <c:v>1572.2583333333332</c:v>
                </c:pt>
                <c:pt idx="19170">
                  <c:v>1572.3416666666665</c:v>
                </c:pt>
                <c:pt idx="19171">
                  <c:v>1572.425</c:v>
                </c:pt>
                <c:pt idx="19172">
                  <c:v>1572.5083333333332</c:v>
                </c:pt>
                <c:pt idx="19173">
                  <c:v>1572.5916666666665</c:v>
                </c:pt>
                <c:pt idx="19174">
                  <c:v>1572.6666666666667</c:v>
                </c:pt>
                <c:pt idx="19175">
                  <c:v>1572.75</c:v>
                </c:pt>
                <c:pt idx="19176">
                  <c:v>1572.8333333333333</c:v>
                </c:pt>
                <c:pt idx="19177">
                  <c:v>1572.9166666666667</c:v>
                </c:pt>
                <c:pt idx="19178">
                  <c:v>1573</c:v>
                </c:pt>
                <c:pt idx="19179">
                  <c:v>1573.0833333333333</c:v>
                </c:pt>
                <c:pt idx="19180">
                  <c:v>1573.1666666666667</c:v>
                </c:pt>
                <c:pt idx="19181">
                  <c:v>1573.2416666666668</c:v>
                </c:pt>
                <c:pt idx="19182">
                  <c:v>1573.325</c:v>
                </c:pt>
                <c:pt idx="19183">
                  <c:v>1573.4083333333335</c:v>
                </c:pt>
                <c:pt idx="19184">
                  <c:v>1573.4916666666668</c:v>
                </c:pt>
                <c:pt idx="19185">
                  <c:v>1573.575</c:v>
                </c:pt>
                <c:pt idx="19186">
                  <c:v>1573.6583333333335</c:v>
                </c:pt>
                <c:pt idx="19187">
                  <c:v>1573.7333333333333</c:v>
                </c:pt>
                <c:pt idx="19188">
                  <c:v>1573.8166666666666</c:v>
                </c:pt>
                <c:pt idx="19189">
                  <c:v>1573.8999999999999</c:v>
                </c:pt>
                <c:pt idx="19190">
                  <c:v>1573.9833333333333</c:v>
                </c:pt>
                <c:pt idx="19191">
                  <c:v>1574.0666666666666</c:v>
                </c:pt>
                <c:pt idx="19192">
                  <c:v>1574.1499999999999</c:v>
                </c:pt>
                <c:pt idx="19193">
                  <c:v>1574.2250000000001</c:v>
                </c:pt>
                <c:pt idx="19194">
                  <c:v>1574.3083333333334</c:v>
                </c:pt>
                <c:pt idx="19195">
                  <c:v>1574.3916666666667</c:v>
                </c:pt>
                <c:pt idx="19196">
                  <c:v>1574.4750000000001</c:v>
                </c:pt>
                <c:pt idx="19197">
                  <c:v>1574.5583333333334</c:v>
                </c:pt>
                <c:pt idx="19198">
                  <c:v>1574.6416666666667</c:v>
                </c:pt>
                <c:pt idx="19199">
                  <c:v>1574.7250000000001</c:v>
                </c:pt>
                <c:pt idx="19200">
                  <c:v>1574.8</c:v>
                </c:pt>
                <c:pt idx="19201">
                  <c:v>1574.8833333333332</c:v>
                </c:pt>
                <c:pt idx="19202">
                  <c:v>1574.9666666666665</c:v>
                </c:pt>
                <c:pt idx="19203">
                  <c:v>1575.05</c:v>
                </c:pt>
                <c:pt idx="19204">
                  <c:v>1575.1333333333332</c:v>
                </c:pt>
                <c:pt idx="19205">
                  <c:v>1575.2166666666665</c:v>
                </c:pt>
                <c:pt idx="19206">
                  <c:v>1575.2916666666667</c:v>
                </c:pt>
                <c:pt idx="19207">
                  <c:v>1575.375</c:v>
                </c:pt>
                <c:pt idx="19208">
                  <c:v>1575.4583333333333</c:v>
                </c:pt>
                <c:pt idx="19209">
                  <c:v>1575.5416666666667</c:v>
                </c:pt>
                <c:pt idx="19210">
                  <c:v>1575.625</c:v>
                </c:pt>
                <c:pt idx="19211">
                  <c:v>1575.7083333333333</c:v>
                </c:pt>
                <c:pt idx="19212">
                  <c:v>1575.7833333333335</c:v>
                </c:pt>
                <c:pt idx="19213">
                  <c:v>1575.8666666666668</c:v>
                </c:pt>
                <c:pt idx="19214">
                  <c:v>1575.95</c:v>
                </c:pt>
                <c:pt idx="19215">
                  <c:v>1576.0333333333335</c:v>
                </c:pt>
                <c:pt idx="19216">
                  <c:v>1576.1166666666668</c:v>
                </c:pt>
                <c:pt idx="19217">
                  <c:v>1576.2</c:v>
                </c:pt>
                <c:pt idx="19218">
                  <c:v>1576.2833333333335</c:v>
                </c:pt>
                <c:pt idx="19219">
                  <c:v>1576.3583333333333</c:v>
                </c:pt>
                <c:pt idx="19220">
                  <c:v>1576.4416666666666</c:v>
                </c:pt>
                <c:pt idx="19221">
                  <c:v>1576.5249999999999</c:v>
                </c:pt>
                <c:pt idx="19222">
                  <c:v>1576.6083333333333</c:v>
                </c:pt>
                <c:pt idx="19223">
                  <c:v>1576.6916666666666</c:v>
                </c:pt>
                <c:pt idx="19224">
                  <c:v>1576.7749999999999</c:v>
                </c:pt>
                <c:pt idx="19225">
                  <c:v>1576.8500000000001</c:v>
                </c:pt>
                <c:pt idx="19226">
                  <c:v>1576.9333333333334</c:v>
                </c:pt>
                <c:pt idx="19227">
                  <c:v>1577.0166666666667</c:v>
                </c:pt>
                <c:pt idx="19228">
                  <c:v>1577.1000000000001</c:v>
                </c:pt>
                <c:pt idx="19229">
                  <c:v>1577.1833333333334</c:v>
                </c:pt>
                <c:pt idx="19230">
                  <c:v>1577.2666666666667</c:v>
                </c:pt>
                <c:pt idx="19231">
                  <c:v>1577.3416666666665</c:v>
                </c:pt>
                <c:pt idx="19232">
                  <c:v>1577.425</c:v>
                </c:pt>
                <c:pt idx="19233">
                  <c:v>1577.5083333333332</c:v>
                </c:pt>
                <c:pt idx="19234">
                  <c:v>1577.5916666666665</c:v>
                </c:pt>
                <c:pt idx="19235">
                  <c:v>1577.675</c:v>
                </c:pt>
                <c:pt idx="19236">
                  <c:v>1577.7583333333332</c:v>
                </c:pt>
                <c:pt idx="19237">
                  <c:v>1577.8416666666665</c:v>
                </c:pt>
                <c:pt idx="19238">
                  <c:v>1577.9166666666667</c:v>
                </c:pt>
                <c:pt idx="19239">
                  <c:v>1578</c:v>
                </c:pt>
                <c:pt idx="19240">
                  <c:v>1578.0833333333333</c:v>
                </c:pt>
                <c:pt idx="19241">
                  <c:v>1578.1666666666667</c:v>
                </c:pt>
                <c:pt idx="19242">
                  <c:v>1578.25</c:v>
                </c:pt>
                <c:pt idx="19243">
                  <c:v>1578.3333333333333</c:v>
                </c:pt>
                <c:pt idx="19244">
                  <c:v>1578.4083333333335</c:v>
                </c:pt>
                <c:pt idx="19245">
                  <c:v>1578.4916666666668</c:v>
                </c:pt>
                <c:pt idx="19246">
                  <c:v>1578.575</c:v>
                </c:pt>
                <c:pt idx="19247">
                  <c:v>1578.6583333333335</c:v>
                </c:pt>
                <c:pt idx="19248">
                  <c:v>1578.7416666666668</c:v>
                </c:pt>
                <c:pt idx="19249">
                  <c:v>1578.825</c:v>
                </c:pt>
                <c:pt idx="19250">
                  <c:v>1578.9083333333335</c:v>
                </c:pt>
                <c:pt idx="19251">
                  <c:v>1578.9833333333333</c:v>
                </c:pt>
                <c:pt idx="19252">
                  <c:v>1579.0666666666666</c:v>
                </c:pt>
                <c:pt idx="19253">
                  <c:v>1579.1499999999999</c:v>
                </c:pt>
                <c:pt idx="19254">
                  <c:v>1579.2333333333333</c:v>
                </c:pt>
                <c:pt idx="19255">
                  <c:v>1579.3166666666666</c:v>
                </c:pt>
                <c:pt idx="19256">
                  <c:v>1579.3999999999999</c:v>
                </c:pt>
                <c:pt idx="19257">
                  <c:v>1579.4750000000001</c:v>
                </c:pt>
                <c:pt idx="19258">
                  <c:v>1579.5583333333334</c:v>
                </c:pt>
                <c:pt idx="19259">
                  <c:v>1579.6416666666667</c:v>
                </c:pt>
                <c:pt idx="19260">
                  <c:v>1579.7250000000001</c:v>
                </c:pt>
                <c:pt idx="19261">
                  <c:v>1579.8083333333334</c:v>
                </c:pt>
                <c:pt idx="19262">
                  <c:v>1579.8916666666667</c:v>
                </c:pt>
                <c:pt idx="19263">
                  <c:v>1579.9666666666665</c:v>
                </c:pt>
                <c:pt idx="19264">
                  <c:v>1580.05</c:v>
                </c:pt>
                <c:pt idx="19265">
                  <c:v>1580.1333333333332</c:v>
                </c:pt>
                <c:pt idx="19266">
                  <c:v>1580.2166666666665</c:v>
                </c:pt>
                <c:pt idx="19267">
                  <c:v>1580.3</c:v>
                </c:pt>
                <c:pt idx="19268">
                  <c:v>1580.3833333333332</c:v>
                </c:pt>
                <c:pt idx="19269">
                  <c:v>1580.4666666666665</c:v>
                </c:pt>
                <c:pt idx="19270">
                  <c:v>1580.5416666666667</c:v>
                </c:pt>
                <c:pt idx="19271">
                  <c:v>1580.625</c:v>
                </c:pt>
                <c:pt idx="19272">
                  <c:v>1580.7083333333333</c:v>
                </c:pt>
                <c:pt idx="19273">
                  <c:v>1580.7916666666667</c:v>
                </c:pt>
                <c:pt idx="19274">
                  <c:v>1580.875</c:v>
                </c:pt>
                <c:pt idx="19275">
                  <c:v>1580.9583333333333</c:v>
                </c:pt>
                <c:pt idx="19276">
                  <c:v>1581.0333333333335</c:v>
                </c:pt>
                <c:pt idx="19277">
                  <c:v>1581.1166666666668</c:v>
                </c:pt>
                <c:pt idx="19278">
                  <c:v>1581.2</c:v>
                </c:pt>
                <c:pt idx="19279">
                  <c:v>1581.2833333333335</c:v>
                </c:pt>
                <c:pt idx="19280">
                  <c:v>1581.3666666666668</c:v>
                </c:pt>
                <c:pt idx="19281">
                  <c:v>1581.45</c:v>
                </c:pt>
                <c:pt idx="19282">
                  <c:v>1581.5249999999999</c:v>
                </c:pt>
                <c:pt idx="19283">
                  <c:v>1581.6083333333333</c:v>
                </c:pt>
                <c:pt idx="19284">
                  <c:v>1581.6916666666666</c:v>
                </c:pt>
                <c:pt idx="19285">
                  <c:v>1581.7749999999999</c:v>
                </c:pt>
                <c:pt idx="19286">
                  <c:v>1581.8583333333333</c:v>
                </c:pt>
                <c:pt idx="19287">
                  <c:v>1581.9416666666666</c:v>
                </c:pt>
                <c:pt idx="19288">
                  <c:v>1582.0249999999999</c:v>
                </c:pt>
                <c:pt idx="19289">
                  <c:v>1582.1000000000001</c:v>
                </c:pt>
                <c:pt idx="19290">
                  <c:v>1582.1833333333334</c:v>
                </c:pt>
                <c:pt idx="19291">
                  <c:v>1582.2666666666667</c:v>
                </c:pt>
                <c:pt idx="19292">
                  <c:v>1582.3500000000001</c:v>
                </c:pt>
                <c:pt idx="19293">
                  <c:v>1582.4333333333334</c:v>
                </c:pt>
                <c:pt idx="19294">
                  <c:v>1582.5166666666667</c:v>
                </c:pt>
                <c:pt idx="19295">
                  <c:v>1582.5916666666665</c:v>
                </c:pt>
                <c:pt idx="19296">
                  <c:v>1582.675</c:v>
                </c:pt>
                <c:pt idx="19297">
                  <c:v>1582.7583333333332</c:v>
                </c:pt>
                <c:pt idx="19298">
                  <c:v>1582.8416666666665</c:v>
                </c:pt>
                <c:pt idx="19299">
                  <c:v>1582.925</c:v>
                </c:pt>
                <c:pt idx="19300">
                  <c:v>1583.0083333333332</c:v>
                </c:pt>
                <c:pt idx="19301">
                  <c:v>1583.0833333333333</c:v>
                </c:pt>
                <c:pt idx="19302">
                  <c:v>1583.1666666666667</c:v>
                </c:pt>
                <c:pt idx="19303">
                  <c:v>1583.25</c:v>
                </c:pt>
                <c:pt idx="19304">
                  <c:v>1583.3333333333333</c:v>
                </c:pt>
                <c:pt idx="19305">
                  <c:v>1583.4166666666667</c:v>
                </c:pt>
                <c:pt idx="19306">
                  <c:v>1583.5</c:v>
                </c:pt>
                <c:pt idx="19307">
                  <c:v>1583.5833333333333</c:v>
                </c:pt>
                <c:pt idx="19308">
                  <c:v>1583.6583333333335</c:v>
                </c:pt>
                <c:pt idx="19309">
                  <c:v>1583.7416666666668</c:v>
                </c:pt>
                <c:pt idx="19310">
                  <c:v>1583.825</c:v>
                </c:pt>
                <c:pt idx="19311">
                  <c:v>1583.9083333333335</c:v>
                </c:pt>
                <c:pt idx="19312">
                  <c:v>1583.9916666666668</c:v>
                </c:pt>
                <c:pt idx="19313">
                  <c:v>1584.075</c:v>
                </c:pt>
                <c:pt idx="19314">
                  <c:v>1584.1499999999999</c:v>
                </c:pt>
                <c:pt idx="19315">
                  <c:v>1584.2333333333333</c:v>
                </c:pt>
                <c:pt idx="19316">
                  <c:v>1584.3166666666666</c:v>
                </c:pt>
                <c:pt idx="19317">
                  <c:v>1584.3999999999999</c:v>
                </c:pt>
                <c:pt idx="19318">
                  <c:v>1584.4833333333333</c:v>
                </c:pt>
                <c:pt idx="19319">
                  <c:v>1584.5666666666666</c:v>
                </c:pt>
                <c:pt idx="19320">
                  <c:v>1584.6416666666667</c:v>
                </c:pt>
                <c:pt idx="19321">
                  <c:v>1584.7250000000001</c:v>
                </c:pt>
                <c:pt idx="19322">
                  <c:v>1584.8083333333334</c:v>
                </c:pt>
                <c:pt idx="19323">
                  <c:v>1584.8916666666667</c:v>
                </c:pt>
                <c:pt idx="19324">
                  <c:v>1584.9750000000001</c:v>
                </c:pt>
                <c:pt idx="19325">
                  <c:v>1585.0583333333334</c:v>
                </c:pt>
                <c:pt idx="19326">
                  <c:v>1585.1416666666667</c:v>
                </c:pt>
                <c:pt idx="19327">
                  <c:v>1585.2166666666665</c:v>
                </c:pt>
                <c:pt idx="19328">
                  <c:v>1585.3</c:v>
                </c:pt>
                <c:pt idx="19329">
                  <c:v>1585.3833333333332</c:v>
                </c:pt>
                <c:pt idx="19330">
                  <c:v>1585.4666666666665</c:v>
                </c:pt>
                <c:pt idx="19331">
                  <c:v>1585.55</c:v>
                </c:pt>
                <c:pt idx="19332">
                  <c:v>1585.6333333333332</c:v>
                </c:pt>
                <c:pt idx="19333">
                  <c:v>1585.7083333333333</c:v>
                </c:pt>
                <c:pt idx="19334">
                  <c:v>1585.7916666666667</c:v>
                </c:pt>
                <c:pt idx="19335">
                  <c:v>1585.875</c:v>
                </c:pt>
                <c:pt idx="19336">
                  <c:v>1585.9583333333333</c:v>
                </c:pt>
                <c:pt idx="19337">
                  <c:v>1586.0416666666667</c:v>
                </c:pt>
                <c:pt idx="19338">
                  <c:v>1586.125</c:v>
                </c:pt>
                <c:pt idx="19339">
                  <c:v>1586.2</c:v>
                </c:pt>
                <c:pt idx="19340">
                  <c:v>1586.2833333333335</c:v>
                </c:pt>
                <c:pt idx="19341">
                  <c:v>1586.3666666666668</c:v>
                </c:pt>
                <c:pt idx="19342">
                  <c:v>1586.45</c:v>
                </c:pt>
                <c:pt idx="19343">
                  <c:v>1586.5333333333335</c:v>
                </c:pt>
                <c:pt idx="19344">
                  <c:v>1586.6166666666668</c:v>
                </c:pt>
                <c:pt idx="19345">
                  <c:v>1586.7</c:v>
                </c:pt>
                <c:pt idx="19346">
                  <c:v>1586.7749999999999</c:v>
                </c:pt>
                <c:pt idx="19347">
                  <c:v>1586.8583333333333</c:v>
                </c:pt>
                <c:pt idx="19348">
                  <c:v>1586.9416666666666</c:v>
                </c:pt>
                <c:pt idx="19349">
                  <c:v>1587.0249999999999</c:v>
                </c:pt>
                <c:pt idx="19350">
                  <c:v>1587.1083333333333</c:v>
                </c:pt>
                <c:pt idx="19351">
                  <c:v>1587.1916666666666</c:v>
                </c:pt>
                <c:pt idx="19352">
                  <c:v>1587.2666666666667</c:v>
                </c:pt>
                <c:pt idx="19353">
                  <c:v>1587.3500000000001</c:v>
                </c:pt>
                <c:pt idx="19354">
                  <c:v>1587.4333333333334</c:v>
                </c:pt>
                <c:pt idx="19355">
                  <c:v>1587.5166666666667</c:v>
                </c:pt>
                <c:pt idx="19356">
                  <c:v>1587.6000000000001</c:v>
                </c:pt>
                <c:pt idx="19357">
                  <c:v>1587.6833333333334</c:v>
                </c:pt>
                <c:pt idx="19358">
                  <c:v>1587.7583333333332</c:v>
                </c:pt>
                <c:pt idx="19359">
                  <c:v>1587.8416666666665</c:v>
                </c:pt>
                <c:pt idx="19360">
                  <c:v>1587.925</c:v>
                </c:pt>
                <c:pt idx="19361">
                  <c:v>1588.0083333333332</c:v>
                </c:pt>
                <c:pt idx="19362">
                  <c:v>1588.0916666666665</c:v>
                </c:pt>
                <c:pt idx="19363">
                  <c:v>1588.175</c:v>
                </c:pt>
                <c:pt idx="19364">
                  <c:v>1588.2583333333332</c:v>
                </c:pt>
                <c:pt idx="19365">
                  <c:v>1588.3333333333333</c:v>
                </c:pt>
                <c:pt idx="19366">
                  <c:v>1588.4166666666667</c:v>
                </c:pt>
                <c:pt idx="19367">
                  <c:v>1588.5</c:v>
                </c:pt>
                <c:pt idx="19368">
                  <c:v>1588.5833333333333</c:v>
                </c:pt>
                <c:pt idx="19369">
                  <c:v>1588.6666666666667</c:v>
                </c:pt>
                <c:pt idx="19370">
                  <c:v>1588.75</c:v>
                </c:pt>
                <c:pt idx="19371">
                  <c:v>1588.825</c:v>
                </c:pt>
                <c:pt idx="19372">
                  <c:v>1588.9083333333335</c:v>
                </c:pt>
                <c:pt idx="19373">
                  <c:v>1588.9916666666668</c:v>
                </c:pt>
                <c:pt idx="19374">
                  <c:v>1589.075</c:v>
                </c:pt>
                <c:pt idx="19375">
                  <c:v>1589.1583333333335</c:v>
                </c:pt>
                <c:pt idx="19376">
                  <c:v>1589.2416666666668</c:v>
                </c:pt>
                <c:pt idx="19377">
                  <c:v>1589.325</c:v>
                </c:pt>
                <c:pt idx="19378">
                  <c:v>1589.3999999999999</c:v>
                </c:pt>
                <c:pt idx="19379">
                  <c:v>1589.4833333333333</c:v>
                </c:pt>
                <c:pt idx="19380">
                  <c:v>1589.5666666666666</c:v>
                </c:pt>
                <c:pt idx="19381">
                  <c:v>1589.6499999999999</c:v>
                </c:pt>
                <c:pt idx="19382">
                  <c:v>1589.7333333333333</c:v>
                </c:pt>
                <c:pt idx="19383">
                  <c:v>1589.8166666666666</c:v>
                </c:pt>
                <c:pt idx="19384">
                  <c:v>1589.8916666666667</c:v>
                </c:pt>
                <c:pt idx="19385">
                  <c:v>1589.9750000000001</c:v>
                </c:pt>
                <c:pt idx="19386">
                  <c:v>1590.0583333333334</c:v>
                </c:pt>
                <c:pt idx="19387">
                  <c:v>1590.1416666666667</c:v>
                </c:pt>
                <c:pt idx="19388">
                  <c:v>1590.2250000000001</c:v>
                </c:pt>
                <c:pt idx="19389">
                  <c:v>1590.3083333333334</c:v>
                </c:pt>
                <c:pt idx="19390">
                  <c:v>1590.3833333333332</c:v>
                </c:pt>
                <c:pt idx="19391">
                  <c:v>1590.4666666666665</c:v>
                </c:pt>
                <c:pt idx="19392">
                  <c:v>1590.55</c:v>
                </c:pt>
                <c:pt idx="19393">
                  <c:v>1590.6333333333332</c:v>
                </c:pt>
                <c:pt idx="19394">
                  <c:v>1590.7166666666665</c:v>
                </c:pt>
                <c:pt idx="19395">
                  <c:v>1590.8</c:v>
                </c:pt>
                <c:pt idx="19396">
                  <c:v>1590.8833333333332</c:v>
                </c:pt>
                <c:pt idx="19397">
                  <c:v>1590.9583333333333</c:v>
                </c:pt>
                <c:pt idx="19398">
                  <c:v>1591.0416666666667</c:v>
                </c:pt>
                <c:pt idx="19399">
                  <c:v>1591.125</c:v>
                </c:pt>
                <c:pt idx="19400">
                  <c:v>1591.2083333333333</c:v>
                </c:pt>
                <c:pt idx="19401">
                  <c:v>1591.2916666666667</c:v>
                </c:pt>
                <c:pt idx="19402">
                  <c:v>1591.375</c:v>
                </c:pt>
                <c:pt idx="19403">
                  <c:v>1591.45</c:v>
                </c:pt>
                <c:pt idx="19404">
                  <c:v>1591.5333333333335</c:v>
                </c:pt>
                <c:pt idx="19405">
                  <c:v>1591.6166666666668</c:v>
                </c:pt>
                <c:pt idx="19406">
                  <c:v>1591.7</c:v>
                </c:pt>
                <c:pt idx="19407">
                  <c:v>1591.7833333333335</c:v>
                </c:pt>
                <c:pt idx="19408">
                  <c:v>1591.8666666666668</c:v>
                </c:pt>
                <c:pt idx="19409">
                  <c:v>1591.9416666666666</c:v>
                </c:pt>
                <c:pt idx="19410">
                  <c:v>1592.0249999999999</c:v>
                </c:pt>
                <c:pt idx="19411">
                  <c:v>1592.1083333333333</c:v>
                </c:pt>
                <c:pt idx="19412">
                  <c:v>1592.1916666666666</c:v>
                </c:pt>
                <c:pt idx="19413">
                  <c:v>1592.2749999999999</c:v>
                </c:pt>
                <c:pt idx="19414">
                  <c:v>1592.3583333333333</c:v>
                </c:pt>
                <c:pt idx="19415">
                  <c:v>1592.4416666666666</c:v>
                </c:pt>
                <c:pt idx="19416">
                  <c:v>1592.5166666666667</c:v>
                </c:pt>
                <c:pt idx="19417">
                  <c:v>1592.6000000000001</c:v>
                </c:pt>
                <c:pt idx="19418">
                  <c:v>1592.6833333333334</c:v>
                </c:pt>
                <c:pt idx="19419">
                  <c:v>1592.7666666666667</c:v>
                </c:pt>
                <c:pt idx="19420">
                  <c:v>1592.8500000000001</c:v>
                </c:pt>
                <c:pt idx="19421">
                  <c:v>1592.9333333333334</c:v>
                </c:pt>
                <c:pt idx="19422">
                  <c:v>1593.0083333333332</c:v>
                </c:pt>
                <c:pt idx="19423">
                  <c:v>1593.0916666666665</c:v>
                </c:pt>
                <c:pt idx="19424">
                  <c:v>1593.175</c:v>
                </c:pt>
                <c:pt idx="19425">
                  <c:v>1593.2583333333332</c:v>
                </c:pt>
                <c:pt idx="19426">
                  <c:v>1593.3416666666665</c:v>
                </c:pt>
                <c:pt idx="19427">
                  <c:v>1593.425</c:v>
                </c:pt>
                <c:pt idx="19428">
                  <c:v>1593.5</c:v>
                </c:pt>
                <c:pt idx="19429">
                  <c:v>1593.5833333333333</c:v>
                </c:pt>
                <c:pt idx="19430">
                  <c:v>1593.6666666666667</c:v>
                </c:pt>
                <c:pt idx="19431">
                  <c:v>1593.75</c:v>
                </c:pt>
                <c:pt idx="19432">
                  <c:v>1593.8333333333333</c:v>
                </c:pt>
                <c:pt idx="19433">
                  <c:v>1593.9166666666667</c:v>
                </c:pt>
                <c:pt idx="19434">
                  <c:v>1594</c:v>
                </c:pt>
                <c:pt idx="19435">
                  <c:v>1594.075</c:v>
                </c:pt>
                <c:pt idx="19436">
                  <c:v>1594.1583333333335</c:v>
                </c:pt>
                <c:pt idx="19437">
                  <c:v>1594.2416666666668</c:v>
                </c:pt>
                <c:pt idx="19438">
                  <c:v>1594.325</c:v>
                </c:pt>
                <c:pt idx="19439">
                  <c:v>1594.4083333333335</c:v>
                </c:pt>
                <c:pt idx="19440">
                  <c:v>1594.4916666666668</c:v>
                </c:pt>
                <c:pt idx="19441">
                  <c:v>1594.5666666666666</c:v>
                </c:pt>
                <c:pt idx="19442">
                  <c:v>1594.6499999999999</c:v>
                </c:pt>
                <c:pt idx="19443">
                  <c:v>1594.7333333333333</c:v>
                </c:pt>
                <c:pt idx="19444">
                  <c:v>1594.8166666666666</c:v>
                </c:pt>
                <c:pt idx="19445">
                  <c:v>1594.8999999999999</c:v>
                </c:pt>
                <c:pt idx="19446">
                  <c:v>1594.9833333333333</c:v>
                </c:pt>
                <c:pt idx="19447">
                  <c:v>1595.0583333333334</c:v>
                </c:pt>
                <c:pt idx="19448">
                  <c:v>1595.1416666666667</c:v>
                </c:pt>
                <c:pt idx="19449">
                  <c:v>1595.2250000000001</c:v>
                </c:pt>
                <c:pt idx="19450">
                  <c:v>1595.3083333333334</c:v>
                </c:pt>
                <c:pt idx="19451">
                  <c:v>1595.3916666666667</c:v>
                </c:pt>
                <c:pt idx="19452">
                  <c:v>1595.4750000000001</c:v>
                </c:pt>
                <c:pt idx="19453">
                  <c:v>1595.5583333333334</c:v>
                </c:pt>
                <c:pt idx="19454">
                  <c:v>1595.6333333333332</c:v>
                </c:pt>
                <c:pt idx="19455">
                  <c:v>1595.7166666666665</c:v>
                </c:pt>
                <c:pt idx="19456">
                  <c:v>1595.8</c:v>
                </c:pt>
                <c:pt idx="19457">
                  <c:v>1595.8833333333332</c:v>
                </c:pt>
                <c:pt idx="19458">
                  <c:v>1595.9666666666665</c:v>
                </c:pt>
                <c:pt idx="19459">
                  <c:v>1596.05</c:v>
                </c:pt>
                <c:pt idx="19460">
                  <c:v>1596.125</c:v>
                </c:pt>
                <c:pt idx="19461">
                  <c:v>1596.2083333333333</c:v>
                </c:pt>
                <c:pt idx="19462">
                  <c:v>1596.2916666666667</c:v>
                </c:pt>
                <c:pt idx="19463">
                  <c:v>1596.375</c:v>
                </c:pt>
                <c:pt idx="19464">
                  <c:v>1596.4583333333333</c:v>
                </c:pt>
                <c:pt idx="19465">
                  <c:v>1596.5416666666667</c:v>
                </c:pt>
                <c:pt idx="19466">
                  <c:v>1596.6166666666668</c:v>
                </c:pt>
                <c:pt idx="19467">
                  <c:v>1596.7</c:v>
                </c:pt>
                <c:pt idx="19468">
                  <c:v>1596.7833333333335</c:v>
                </c:pt>
                <c:pt idx="19469">
                  <c:v>1596.8666666666668</c:v>
                </c:pt>
                <c:pt idx="19470">
                  <c:v>1596.95</c:v>
                </c:pt>
                <c:pt idx="19471">
                  <c:v>1597.0333333333335</c:v>
                </c:pt>
                <c:pt idx="19472">
                  <c:v>1597.1166666666668</c:v>
                </c:pt>
                <c:pt idx="19473">
                  <c:v>1597.1916666666666</c:v>
                </c:pt>
                <c:pt idx="19474">
                  <c:v>1597.2749999999999</c:v>
                </c:pt>
                <c:pt idx="19475">
                  <c:v>1597.3583333333333</c:v>
                </c:pt>
                <c:pt idx="19476">
                  <c:v>1597.4416666666666</c:v>
                </c:pt>
                <c:pt idx="19477">
                  <c:v>1597.5249999999999</c:v>
                </c:pt>
                <c:pt idx="19478">
                  <c:v>1597.6083333333333</c:v>
                </c:pt>
                <c:pt idx="19479">
                  <c:v>1597.6833333333334</c:v>
                </c:pt>
                <c:pt idx="19480">
                  <c:v>1597.7666666666667</c:v>
                </c:pt>
                <c:pt idx="19481">
                  <c:v>1597.8500000000001</c:v>
                </c:pt>
                <c:pt idx="19482">
                  <c:v>1597.9333333333334</c:v>
                </c:pt>
                <c:pt idx="19483">
                  <c:v>1598.0166666666667</c:v>
                </c:pt>
                <c:pt idx="19484">
                  <c:v>1598.1000000000001</c:v>
                </c:pt>
                <c:pt idx="19485">
                  <c:v>1598.175</c:v>
                </c:pt>
                <c:pt idx="19486">
                  <c:v>1598.2583333333332</c:v>
                </c:pt>
                <c:pt idx="19487">
                  <c:v>1598.3416666666665</c:v>
                </c:pt>
                <c:pt idx="19488">
                  <c:v>1598.425</c:v>
                </c:pt>
                <c:pt idx="19489">
                  <c:v>1598.5083333333332</c:v>
                </c:pt>
                <c:pt idx="19490">
                  <c:v>1598.5916666666665</c:v>
                </c:pt>
                <c:pt idx="19491">
                  <c:v>1598.675</c:v>
                </c:pt>
                <c:pt idx="19492">
                  <c:v>1598.75</c:v>
                </c:pt>
                <c:pt idx="19493">
                  <c:v>1598.8333333333333</c:v>
                </c:pt>
                <c:pt idx="19494">
                  <c:v>1598.9166666666667</c:v>
                </c:pt>
                <c:pt idx="19495">
                  <c:v>1599</c:v>
                </c:pt>
                <c:pt idx="19496">
                  <c:v>1599.0833333333333</c:v>
                </c:pt>
                <c:pt idx="19497">
                  <c:v>1599.1666666666667</c:v>
                </c:pt>
                <c:pt idx="19498">
                  <c:v>1599.2416666666668</c:v>
                </c:pt>
                <c:pt idx="19499">
                  <c:v>1599.325</c:v>
                </c:pt>
                <c:pt idx="19500">
                  <c:v>1599.4083333333335</c:v>
                </c:pt>
                <c:pt idx="19501">
                  <c:v>1599.4916666666668</c:v>
                </c:pt>
                <c:pt idx="19502">
                  <c:v>1599.575</c:v>
                </c:pt>
                <c:pt idx="19503">
                  <c:v>1599.6583333333335</c:v>
                </c:pt>
                <c:pt idx="19504">
                  <c:v>1599.7416666666668</c:v>
                </c:pt>
                <c:pt idx="19505">
                  <c:v>1599.8166666666666</c:v>
                </c:pt>
                <c:pt idx="19506">
                  <c:v>1599.8999999999999</c:v>
                </c:pt>
                <c:pt idx="19507">
                  <c:v>1599.9833333333333</c:v>
                </c:pt>
                <c:pt idx="19508">
                  <c:v>1600.0666666666666</c:v>
                </c:pt>
                <c:pt idx="19509">
                  <c:v>1600.1499999999999</c:v>
                </c:pt>
                <c:pt idx="19510">
                  <c:v>1600.2333333333333</c:v>
                </c:pt>
                <c:pt idx="19511">
                  <c:v>1600.3083333333334</c:v>
                </c:pt>
                <c:pt idx="19512">
                  <c:v>1600.3916666666667</c:v>
                </c:pt>
                <c:pt idx="19513">
                  <c:v>1600.4750000000001</c:v>
                </c:pt>
                <c:pt idx="19514">
                  <c:v>1600.5583333333334</c:v>
                </c:pt>
                <c:pt idx="19515">
                  <c:v>1600.6416666666667</c:v>
                </c:pt>
                <c:pt idx="19516">
                  <c:v>1600.7250000000001</c:v>
                </c:pt>
                <c:pt idx="19517">
                  <c:v>1600.8</c:v>
                </c:pt>
                <c:pt idx="19518">
                  <c:v>1600.8833333333332</c:v>
                </c:pt>
                <c:pt idx="19519">
                  <c:v>1600.9666666666665</c:v>
                </c:pt>
                <c:pt idx="19520">
                  <c:v>1601.05</c:v>
                </c:pt>
                <c:pt idx="19521">
                  <c:v>1601.1333333333332</c:v>
                </c:pt>
                <c:pt idx="19522">
                  <c:v>1601.2166666666665</c:v>
                </c:pt>
                <c:pt idx="19523">
                  <c:v>1601.3</c:v>
                </c:pt>
                <c:pt idx="19524">
                  <c:v>1601.375</c:v>
                </c:pt>
                <c:pt idx="19525">
                  <c:v>1601.4583333333333</c:v>
                </c:pt>
                <c:pt idx="19526">
                  <c:v>1601.5416666666667</c:v>
                </c:pt>
                <c:pt idx="19527">
                  <c:v>1601.625</c:v>
                </c:pt>
                <c:pt idx="19528">
                  <c:v>1601.7083333333333</c:v>
                </c:pt>
                <c:pt idx="19529">
                  <c:v>1601.7916666666667</c:v>
                </c:pt>
                <c:pt idx="19530">
                  <c:v>1601.8666666666668</c:v>
                </c:pt>
                <c:pt idx="19531">
                  <c:v>1601.95</c:v>
                </c:pt>
                <c:pt idx="19532">
                  <c:v>1602.0333333333335</c:v>
                </c:pt>
                <c:pt idx="19533">
                  <c:v>1602.1166666666668</c:v>
                </c:pt>
                <c:pt idx="19534">
                  <c:v>1602.2</c:v>
                </c:pt>
                <c:pt idx="19535">
                  <c:v>1602.2833333333335</c:v>
                </c:pt>
                <c:pt idx="19536">
                  <c:v>1602.3583333333333</c:v>
                </c:pt>
                <c:pt idx="19537">
                  <c:v>1602.4416666666666</c:v>
                </c:pt>
                <c:pt idx="19538">
                  <c:v>1602.5249999999999</c:v>
                </c:pt>
                <c:pt idx="19539">
                  <c:v>1602.6083333333333</c:v>
                </c:pt>
                <c:pt idx="19540">
                  <c:v>1602.6916666666666</c:v>
                </c:pt>
                <c:pt idx="19541">
                  <c:v>1602.7749999999999</c:v>
                </c:pt>
                <c:pt idx="19542">
                  <c:v>1602.8583333333333</c:v>
                </c:pt>
                <c:pt idx="19543">
                  <c:v>1602.9333333333334</c:v>
                </c:pt>
                <c:pt idx="19544">
                  <c:v>1603.0166666666667</c:v>
                </c:pt>
                <c:pt idx="19545">
                  <c:v>1603.1000000000001</c:v>
                </c:pt>
                <c:pt idx="19546">
                  <c:v>1603.1833333333334</c:v>
                </c:pt>
                <c:pt idx="19547">
                  <c:v>1603.2666666666667</c:v>
                </c:pt>
                <c:pt idx="19548">
                  <c:v>1603.3500000000001</c:v>
                </c:pt>
                <c:pt idx="19549">
                  <c:v>1603.425</c:v>
                </c:pt>
                <c:pt idx="19550">
                  <c:v>1603.5083333333332</c:v>
                </c:pt>
                <c:pt idx="19551">
                  <c:v>1603.5916666666665</c:v>
                </c:pt>
                <c:pt idx="19552">
                  <c:v>1603.675</c:v>
                </c:pt>
                <c:pt idx="19553">
                  <c:v>1603.7583333333332</c:v>
                </c:pt>
                <c:pt idx="19554">
                  <c:v>1603.8416666666665</c:v>
                </c:pt>
                <c:pt idx="19555">
                  <c:v>1603.9166666666667</c:v>
                </c:pt>
                <c:pt idx="19556">
                  <c:v>1604</c:v>
                </c:pt>
                <c:pt idx="19557">
                  <c:v>1604.0833333333333</c:v>
                </c:pt>
                <c:pt idx="19558">
                  <c:v>1604.1666666666667</c:v>
                </c:pt>
                <c:pt idx="19559">
                  <c:v>1604.25</c:v>
                </c:pt>
                <c:pt idx="19560">
                  <c:v>1604.3333333333333</c:v>
                </c:pt>
                <c:pt idx="19561">
                  <c:v>1604.4166666666667</c:v>
                </c:pt>
                <c:pt idx="19562">
                  <c:v>1604.4916666666668</c:v>
                </c:pt>
                <c:pt idx="19563">
                  <c:v>1604.575</c:v>
                </c:pt>
                <c:pt idx="19564">
                  <c:v>1604.6583333333335</c:v>
                </c:pt>
                <c:pt idx="19565">
                  <c:v>1604.7416666666668</c:v>
                </c:pt>
                <c:pt idx="19566">
                  <c:v>1604.825</c:v>
                </c:pt>
                <c:pt idx="19567">
                  <c:v>1604.9083333333335</c:v>
                </c:pt>
                <c:pt idx="19568">
                  <c:v>1604.9833333333333</c:v>
                </c:pt>
                <c:pt idx="19569">
                  <c:v>1605.0666666666666</c:v>
                </c:pt>
                <c:pt idx="19570">
                  <c:v>1605.1499999999999</c:v>
                </c:pt>
                <c:pt idx="19571">
                  <c:v>1605.2333333333333</c:v>
                </c:pt>
                <c:pt idx="19572">
                  <c:v>1605.3166666666666</c:v>
                </c:pt>
                <c:pt idx="19573">
                  <c:v>1605.3999999999999</c:v>
                </c:pt>
                <c:pt idx="19574">
                  <c:v>1605.4750000000001</c:v>
                </c:pt>
                <c:pt idx="19575">
                  <c:v>1605.5583333333334</c:v>
                </c:pt>
                <c:pt idx="19576">
                  <c:v>1605.6416666666667</c:v>
                </c:pt>
                <c:pt idx="19577">
                  <c:v>1605.7250000000001</c:v>
                </c:pt>
                <c:pt idx="19578">
                  <c:v>1605.8083333333334</c:v>
                </c:pt>
                <c:pt idx="19579">
                  <c:v>1605.8916666666667</c:v>
                </c:pt>
                <c:pt idx="19580">
                  <c:v>1605.9750000000001</c:v>
                </c:pt>
                <c:pt idx="19581">
                  <c:v>1606.05</c:v>
                </c:pt>
                <c:pt idx="19582">
                  <c:v>1606.1333333333332</c:v>
                </c:pt>
                <c:pt idx="19583">
                  <c:v>1606.2166666666665</c:v>
                </c:pt>
                <c:pt idx="19584">
                  <c:v>1606.3</c:v>
                </c:pt>
                <c:pt idx="19585">
                  <c:v>1606.3833333333332</c:v>
                </c:pt>
                <c:pt idx="19586">
                  <c:v>1606.4666666666665</c:v>
                </c:pt>
                <c:pt idx="19587">
                  <c:v>1606.5416666666667</c:v>
                </c:pt>
                <c:pt idx="19588">
                  <c:v>1606.625</c:v>
                </c:pt>
                <c:pt idx="19589">
                  <c:v>1606.7083333333333</c:v>
                </c:pt>
                <c:pt idx="19590">
                  <c:v>1606.7916666666667</c:v>
                </c:pt>
                <c:pt idx="19591">
                  <c:v>1606.875</c:v>
                </c:pt>
                <c:pt idx="19592">
                  <c:v>1606.9583333333333</c:v>
                </c:pt>
                <c:pt idx="19593">
                  <c:v>1607.0333333333335</c:v>
                </c:pt>
                <c:pt idx="19594">
                  <c:v>1607.1166666666668</c:v>
                </c:pt>
                <c:pt idx="19595">
                  <c:v>1607.2</c:v>
                </c:pt>
                <c:pt idx="19596">
                  <c:v>1607.2833333333335</c:v>
                </c:pt>
                <c:pt idx="19597">
                  <c:v>1607.3666666666668</c:v>
                </c:pt>
                <c:pt idx="19598">
                  <c:v>1607.45</c:v>
                </c:pt>
                <c:pt idx="19599">
                  <c:v>1607.5333333333335</c:v>
                </c:pt>
                <c:pt idx="19600">
                  <c:v>1607.6083333333333</c:v>
                </c:pt>
                <c:pt idx="19601">
                  <c:v>1607.6916666666666</c:v>
                </c:pt>
                <c:pt idx="19602">
                  <c:v>1607.7749999999999</c:v>
                </c:pt>
                <c:pt idx="19603">
                  <c:v>1607.8583333333333</c:v>
                </c:pt>
                <c:pt idx="19604">
                  <c:v>1607.9416666666666</c:v>
                </c:pt>
                <c:pt idx="19605">
                  <c:v>1608.0249999999999</c:v>
                </c:pt>
                <c:pt idx="19606">
                  <c:v>1608.1000000000001</c:v>
                </c:pt>
                <c:pt idx="19607">
                  <c:v>1608.1833333333334</c:v>
                </c:pt>
                <c:pt idx="19608">
                  <c:v>1608.2666666666667</c:v>
                </c:pt>
                <c:pt idx="19609">
                  <c:v>1608.3500000000001</c:v>
                </c:pt>
                <c:pt idx="19610">
                  <c:v>1608.4333333333334</c:v>
                </c:pt>
                <c:pt idx="19611">
                  <c:v>1608.5166666666667</c:v>
                </c:pt>
                <c:pt idx="19612">
                  <c:v>1608.5916666666665</c:v>
                </c:pt>
                <c:pt idx="19613">
                  <c:v>1608.675</c:v>
                </c:pt>
                <c:pt idx="19614">
                  <c:v>1608.7583333333332</c:v>
                </c:pt>
                <c:pt idx="19615">
                  <c:v>1608.8416666666665</c:v>
                </c:pt>
                <c:pt idx="19616">
                  <c:v>1608.925</c:v>
                </c:pt>
                <c:pt idx="19617">
                  <c:v>1609.0083333333332</c:v>
                </c:pt>
                <c:pt idx="19618">
                  <c:v>1609.0916666666665</c:v>
                </c:pt>
                <c:pt idx="19619">
                  <c:v>1609.1666666666667</c:v>
                </c:pt>
                <c:pt idx="19620">
                  <c:v>1609.25</c:v>
                </c:pt>
                <c:pt idx="19621">
                  <c:v>1609.3333333333333</c:v>
                </c:pt>
                <c:pt idx="19622">
                  <c:v>1609.4166666666667</c:v>
                </c:pt>
                <c:pt idx="19623">
                  <c:v>1609.5</c:v>
                </c:pt>
                <c:pt idx="19624">
                  <c:v>1609.5833333333333</c:v>
                </c:pt>
                <c:pt idx="19625">
                  <c:v>1609.6583333333335</c:v>
                </c:pt>
                <c:pt idx="19626">
                  <c:v>1609.7416666666668</c:v>
                </c:pt>
                <c:pt idx="19627">
                  <c:v>1609.825</c:v>
                </c:pt>
                <c:pt idx="19628">
                  <c:v>1609.9083333333335</c:v>
                </c:pt>
                <c:pt idx="19629">
                  <c:v>1609.9916666666668</c:v>
                </c:pt>
                <c:pt idx="19630">
                  <c:v>1610.075</c:v>
                </c:pt>
                <c:pt idx="19631">
                  <c:v>1610.1583333333335</c:v>
                </c:pt>
                <c:pt idx="19632">
                  <c:v>1610.2333333333333</c:v>
                </c:pt>
                <c:pt idx="19633">
                  <c:v>1610.3166666666666</c:v>
                </c:pt>
                <c:pt idx="19634">
                  <c:v>1610.3999999999999</c:v>
                </c:pt>
                <c:pt idx="19635">
                  <c:v>1610.4833333333333</c:v>
                </c:pt>
                <c:pt idx="19636">
                  <c:v>1610.5666666666666</c:v>
                </c:pt>
                <c:pt idx="19637">
                  <c:v>1610.6499999999999</c:v>
                </c:pt>
                <c:pt idx="19638">
                  <c:v>1610.7250000000001</c:v>
                </c:pt>
                <c:pt idx="19639">
                  <c:v>1610.8083333333334</c:v>
                </c:pt>
                <c:pt idx="19640">
                  <c:v>1610.8916666666667</c:v>
                </c:pt>
                <c:pt idx="19641">
                  <c:v>1610.9750000000001</c:v>
                </c:pt>
                <c:pt idx="19642">
                  <c:v>1611.0583333333334</c:v>
                </c:pt>
                <c:pt idx="19643">
                  <c:v>1611.1416666666667</c:v>
                </c:pt>
                <c:pt idx="19644">
                  <c:v>1611.2166666666665</c:v>
                </c:pt>
                <c:pt idx="19645">
                  <c:v>1611.3</c:v>
                </c:pt>
                <c:pt idx="19646">
                  <c:v>1611.3833333333332</c:v>
                </c:pt>
                <c:pt idx="19647">
                  <c:v>1611.4666666666665</c:v>
                </c:pt>
                <c:pt idx="19648">
                  <c:v>1611.55</c:v>
                </c:pt>
                <c:pt idx="19649">
                  <c:v>1611.6333333333332</c:v>
                </c:pt>
                <c:pt idx="19650">
                  <c:v>1611.7166666666665</c:v>
                </c:pt>
                <c:pt idx="19651">
                  <c:v>1611.7916666666667</c:v>
                </c:pt>
                <c:pt idx="19652">
                  <c:v>1611.875</c:v>
                </c:pt>
                <c:pt idx="19653">
                  <c:v>1611.9583333333333</c:v>
                </c:pt>
                <c:pt idx="19654">
                  <c:v>1612.0416666666667</c:v>
                </c:pt>
                <c:pt idx="19655">
                  <c:v>1612.125</c:v>
                </c:pt>
                <c:pt idx="19656">
                  <c:v>1612.2083333333333</c:v>
                </c:pt>
                <c:pt idx="19657">
                  <c:v>1612.2833333333335</c:v>
                </c:pt>
                <c:pt idx="19658">
                  <c:v>1612.3666666666668</c:v>
                </c:pt>
                <c:pt idx="19659">
                  <c:v>1612.45</c:v>
                </c:pt>
                <c:pt idx="19660">
                  <c:v>1612.5333333333335</c:v>
                </c:pt>
                <c:pt idx="19661">
                  <c:v>1612.6166666666668</c:v>
                </c:pt>
                <c:pt idx="19662">
                  <c:v>1612.7</c:v>
                </c:pt>
                <c:pt idx="19663">
                  <c:v>1612.7749999999999</c:v>
                </c:pt>
                <c:pt idx="19664">
                  <c:v>1612.8583333333333</c:v>
                </c:pt>
                <c:pt idx="19665">
                  <c:v>1612.9416666666666</c:v>
                </c:pt>
                <c:pt idx="19666">
                  <c:v>1613.0249999999999</c:v>
                </c:pt>
                <c:pt idx="19667">
                  <c:v>1613.1083333333333</c:v>
                </c:pt>
                <c:pt idx="19668">
                  <c:v>1613.1916666666666</c:v>
                </c:pt>
                <c:pt idx="19669">
                  <c:v>1613.2749999999999</c:v>
                </c:pt>
                <c:pt idx="19670">
                  <c:v>1613.3500000000001</c:v>
                </c:pt>
                <c:pt idx="19671">
                  <c:v>1613.4333333333334</c:v>
                </c:pt>
                <c:pt idx="19672">
                  <c:v>1613.5166666666667</c:v>
                </c:pt>
                <c:pt idx="19673">
                  <c:v>1613.6000000000001</c:v>
                </c:pt>
                <c:pt idx="19674">
                  <c:v>1613.6833333333334</c:v>
                </c:pt>
                <c:pt idx="19675">
                  <c:v>1613.7666666666667</c:v>
                </c:pt>
                <c:pt idx="19676">
                  <c:v>1613.8416666666665</c:v>
                </c:pt>
                <c:pt idx="19677">
                  <c:v>1613.925</c:v>
                </c:pt>
                <c:pt idx="19678">
                  <c:v>1614.0083333333332</c:v>
                </c:pt>
                <c:pt idx="19679">
                  <c:v>1614.0916666666665</c:v>
                </c:pt>
                <c:pt idx="19680">
                  <c:v>1614.175</c:v>
                </c:pt>
                <c:pt idx="19681">
                  <c:v>1614.2583333333332</c:v>
                </c:pt>
                <c:pt idx="19682">
                  <c:v>1614.3333333333333</c:v>
                </c:pt>
                <c:pt idx="19683">
                  <c:v>1614.4166666666667</c:v>
                </c:pt>
                <c:pt idx="19684">
                  <c:v>1614.5</c:v>
                </c:pt>
                <c:pt idx="19685">
                  <c:v>1614.5833333333333</c:v>
                </c:pt>
                <c:pt idx="19686">
                  <c:v>1614.6666666666667</c:v>
                </c:pt>
                <c:pt idx="19687">
                  <c:v>1614.75</c:v>
                </c:pt>
                <c:pt idx="19688">
                  <c:v>1614.8333333333333</c:v>
                </c:pt>
                <c:pt idx="19689">
                  <c:v>1614.9083333333335</c:v>
                </c:pt>
                <c:pt idx="19690">
                  <c:v>1614.9916666666668</c:v>
                </c:pt>
                <c:pt idx="19691">
                  <c:v>1615.075</c:v>
                </c:pt>
                <c:pt idx="19692">
                  <c:v>1615.1583333333335</c:v>
                </c:pt>
                <c:pt idx="19693">
                  <c:v>1615.2416666666668</c:v>
                </c:pt>
                <c:pt idx="19694">
                  <c:v>1615.325</c:v>
                </c:pt>
                <c:pt idx="19695">
                  <c:v>1615.3999999999999</c:v>
                </c:pt>
                <c:pt idx="19696">
                  <c:v>1615.4833333333333</c:v>
                </c:pt>
                <c:pt idx="19697">
                  <c:v>1615.5666666666666</c:v>
                </c:pt>
                <c:pt idx="19698">
                  <c:v>1615.6499999999999</c:v>
                </c:pt>
                <c:pt idx="19699">
                  <c:v>1615.7333333333333</c:v>
                </c:pt>
                <c:pt idx="19700">
                  <c:v>1615.8166666666666</c:v>
                </c:pt>
                <c:pt idx="19701">
                  <c:v>1615.8916666666667</c:v>
                </c:pt>
                <c:pt idx="19702">
                  <c:v>1615.9750000000001</c:v>
                </c:pt>
                <c:pt idx="19703">
                  <c:v>1616.0583333333334</c:v>
                </c:pt>
                <c:pt idx="19704">
                  <c:v>1616.1416666666667</c:v>
                </c:pt>
                <c:pt idx="19705">
                  <c:v>1616.2250000000001</c:v>
                </c:pt>
                <c:pt idx="19706">
                  <c:v>1616.3083333333334</c:v>
                </c:pt>
                <c:pt idx="19707">
                  <c:v>1616.3916666666667</c:v>
                </c:pt>
                <c:pt idx="19708">
                  <c:v>1616.4666666666665</c:v>
                </c:pt>
                <c:pt idx="19709">
                  <c:v>1616.55</c:v>
                </c:pt>
                <c:pt idx="19710">
                  <c:v>1616.6333333333332</c:v>
                </c:pt>
                <c:pt idx="19711">
                  <c:v>1616.7166666666665</c:v>
                </c:pt>
                <c:pt idx="19712">
                  <c:v>1616.8</c:v>
                </c:pt>
                <c:pt idx="19713">
                  <c:v>1616.8833333333332</c:v>
                </c:pt>
                <c:pt idx="19714">
                  <c:v>1616.9583333333333</c:v>
                </c:pt>
                <c:pt idx="19715">
                  <c:v>1617.0416666666667</c:v>
                </c:pt>
                <c:pt idx="19716">
                  <c:v>1617.125</c:v>
                </c:pt>
                <c:pt idx="19717">
                  <c:v>1617.2083333333333</c:v>
                </c:pt>
                <c:pt idx="19718">
                  <c:v>1617.2916666666667</c:v>
                </c:pt>
                <c:pt idx="19719">
                  <c:v>1617.375</c:v>
                </c:pt>
                <c:pt idx="19720">
                  <c:v>1617.45</c:v>
                </c:pt>
                <c:pt idx="19721">
                  <c:v>1617.5333333333335</c:v>
                </c:pt>
                <c:pt idx="19722">
                  <c:v>1617.6166666666668</c:v>
                </c:pt>
                <c:pt idx="19723">
                  <c:v>1617.7</c:v>
                </c:pt>
                <c:pt idx="19724">
                  <c:v>1617.7833333333335</c:v>
                </c:pt>
                <c:pt idx="19725">
                  <c:v>1617.8666666666668</c:v>
                </c:pt>
                <c:pt idx="19726">
                  <c:v>1617.95</c:v>
                </c:pt>
                <c:pt idx="19727">
                  <c:v>1618.0249999999999</c:v>
                </c:pt>
                <c:pt idx="19728">
                  <c:v>1618.1083333333333</c:v>
                </c:pt>
                <c:pt idx="19729">
                  <c:v>1618.1916666666666</c:v>
                </c:pt>
                <c:pt idx="19730">
                  <c:v>1618.2749999999999</c:v>
                </c:pt>
                <c:pt idx="19731">
                  <c:v>1618.3583333333333</c:v>
                </c:pt>
                <c:pt idx="19732">
                  <c:v>1618.4416666666666</c:v>
                </c:pt>
                <c:pt idx="19733">
                  <c:v>1618.5166666666667</c:v>
                </c:pt>
                <c:pt idx="19734">
                  <c:v>1618.6000000000001</c:v>
                </c:pt>
                <c:pt idx="19735">
                  <c:v>1618.6833333333334</c:v>
                </c:pt>
                <c:pt idx="19736">
                  <c:v>1618.7666666666667</c:v>
                </c:pt>
                <c:pt idx="19737">
                  <c:v>1618.8500000000001</c:v>
                </c:pt>
                <c:pt idx="19738">
                  <c:v>1618.9333333333334</c:v>
                </c:pt>
                <c:pt idx="19739">
                  <c:v>1619.0083333333332</c:v>
                </c:pt>
                <c:pt idx="19740">
                  <c:v>1619.0916666666665</c:v>
                </c:pt>
                <c:pt idx="19741">
                  <c:v>1619.175</c:v>
                </c:pt>
                <c:pt idx="19742">
                  <c:v>1619.2583333333332</c:v>
                </c:pt>
                <c:pt idx="19743">
                  <c:v>1619.3416666666665</c:v>
                </c:pt>
                <c:pt idx="19744">
                  <c:v>1619.425</c:v>
                </c:pt>
                <c:pt idx="19745">
                  <c:v>1619.5083333333332</c:v>
                </c:pt>
                <c:pt idx="19746">
                  <c:v>1619.5833333333333</c:v>
                </c:pt>
                <c:pt idx="19747">
                  <c:v>1619.6666666666667</c:v>
                </c:pt>
                <c:pt idx="19748">
                  <c:v>1619.75</c:v>
                </c:pt>
                <c:pt idx="19749">
                  <c:v>1619.8333333333333</c:v>
                </c:pt>
                <c:pt idx="19750">
                  <c:v>1619.9166666666667</c:v>
                </c:pt>
                <c:pt idx="19751">
                  <c:v>1620</c:v>
                </c:pt>
                <c:pt idx="19752">
                  <c:v>1620.075</c:v>
                </c:pt>
                <c:pt idx="19753">
                  <c:v>1620.1583333333335</c:v>
                </c:pt>
                <c:pt idx="19754">
                  <c:v>1620.2416666666668</c:v>
                </c:pt>
                <c:pt idx="19755">
                  <c:v>1620.325</c:v>
                </c:pt>
                <c:pt idx="19756">
                  <c:v>1620.4083333333335</c:v>
                </c:pt>
                <c:pt idx="19757">
                  <c:v>1620.4916666666668</c:v>
                </c:pt>
                <c:pt idx="19758">
                  <c:v>1620.575</c:v>
                </c:pt>
                <c:pt idx="19759">
                  <c:v>1620.6499999999999</c:v>
                </c:pt>
                <c:pt idx="19760">
                  <c:v>1620.7333333333333</c:v>
                </c:pt>
                <c:pt idx="19761">
                  <c:v>1620.8166666666666</c:v>
                </c:pt>
                <c:pt idx="19762">
                  <c:v>1620.8999999999999</c:v>
                </c:pt>
                <c:pt idx="19763">
                  <c:v>1620.9833333333333</c:v>
                </c:pt>
                <c:pt idx="19764">
                  <c:v>1621.0666666666666</c:v>
                </c:pt>
                <c:pt idx="19765">
                  <c:v>1621.1416666666667</c:v>
                </c:pt>
                <c:pt idx="19766">
                  <c:v>1621.2250000000001</c:v>
                </c:pt>
                <c:pt idx="19767">
                  <c:v>1621.3083333333334</c:v>
                </c:pt>
                <c:pt idx="19768">
                  <c:v>1621.3916666666667</c:v>
                </c:pt>
                <c:pt idx="19769">
                  <c:v>1621.4750000000001</c:v>
                </c:pt>
                <c:pt idx="19770">
                  <c:v>1621.5583333333334</c:v>
                </c:pt>
                <c:pt idx="19771">
                  <c:v>1621.6333333333332</c:v>
                </c:pt>
                <c:pt idx="19772">
                  <c:v>1621.7166666666665</c:v>
                </c:pt>
                <c:pt idx="19773">
                  <c:v>1621.8</c:v>
                </c:pt>
                <c:pt idx="19774">
                  <c:v>1621.8833333333332</c:v>
                </c:pt>
                <c:pt idx="19775">
                  <c:v>1621.9666666666665</c:v>
                </c:pt>
                <c:pt idx="19776">
                  <c:v>1622.05</c:v>
                </c:pt>
                <c:pt idx="19777">
                  <c:v>1622.1333333333332</c:v>
                </c:pt>
                <c:pt idx="19778">
                  <c:v>1622.2083333333333</c:v>
                </c:pt>
                <c:pt idx="19779">
                  <c:v>1622.2916666666667</c:v>
                </c:pt>
                <c:pt idx="19780">
                  <c:v>1622.375</c:v>
                </c:pt>
                <c:pt idx="19781">
                  <c:v>1622.4583333333333</c:v>
                </c:pt>
                <c:pt idx="19782">
                  <c:v>1622.5416666666667</c:v>
                </c:pt>
                <c:pt idx="19783">
                  <c:v>1622.625</c:v>
                </c:pt>
                <c:pt idx="19784">
                  <c:v>1622.7</c:v>
                </c:pt>
                <c:pt idx="19785">
                  <c:v>1622.7833333333335</c:v>
                </c:pt>
                <c:pt idx="19786">
                  <c:v>1622.8666666666668</c:v>
                </c:pt>
                <c:pt idx="19787">
                  <c:v>1622.95</c:v>
                </c:pt>
                <c:pt idx="19788">
                  <c:v>1623.0333333333335</c:v>
                </c:pt>
                <c:pt idx="19789">
                  <c:v>1623.1166666666668</c:v>
                </c:pt>
                <c:pt idx="19790">
                  <c:v>1623.1916666666666</c:v>
                </c:pt>
                <c:pt idx="19791">
                  <c:v>1623.2749999999999</c:v>
                </c:pt>
                <c:pt idx="19792">
                  <c:v>1623.3583333333333</c:v>
                </c:pt>
                <c:pt idx="19793">
                  <c:v>1623.4416666666666</c:v>
                </c:pt>
                <c:pt idx="19794">
                  <c:v>1623.5249999999999</c:v>
                </c:pt>
                <c:pt idx="19795">
                  <c:v>1623.6083333333333</c:v>
                </c:pt>
                <c:pt idx="19796">
                  <c:v>1623.6916666666666</c:v>
                </c:pt>
                <c:pt idx="19797">
                  <c:v>1623.7666666666667</c:v>
                </c:pt>
                <c:pt idx="19798">
                  <c:v>1623.8500000000001</c:v>
                </c:pt>
                <c:pt idx="19799">
                  <c:v>1623.9333333333334</c:v>
                </c:pt>
                <c:pt idx="19800">
                  <c:v>1624.0166666666667</c:v>
                </c:pt>
                <c:pt idx="19801">
                  <c:v>1624.1000000000001</c:v>
                </c:pt>
                <c:pt idx="19802">
                  <c:v>1624.1833333333334</c:v>
                </c:pt>
                <c:pt idx="19803">
                  <c:v>1624.2583333333332</c:v>
                </c:pt>
                <c:pt idx="19804">
                  <c:v>1624.3416666666665</c:v>
                </c:pt>
                <c:pt idx="19805">
                  <c:v>1624.425</c:v>
                </c:pt>
                <c:pt idx="19806">
                  <c:v>1624.5083333333332</c:v>
                </c:pt>
                <c:pt idx="19807">
                  <c:v>1624.5916666666665</c:v>
                </c:pt>
                <c:pt idx="19808">
                  <c:v>1624.675</c:v>
                </c:pt>
                <c:pt idx="19809">
                  <c:v>1624.75</c:v>
                </c:pt>
                <c:pt idx="19810">
                  <c:v>1624.8333333333333</c:v>
                </c:pt>
                <c:pt idx="19811">
                  <c:v>1624.9166666666667</c:v>
                </c:pt>
                <c:pt idx="19812">
                  <c:v>1625</c:v>
                </c:pt>
                <c:pt idx="19813">
                  <c:v>1625.0833333333333</c:v>
                </c:pt>
                <c:pt idx="19814">
                  <c:v>1625.1666666666667</c:v>
                </c:pt>
                <c:pt idx="19815">
                  <c:v>1625.25</c:v>
                </c:pt>
                <c:pt idx="19816">
                  <c:v>1625.325</c:v>
                </c:pt>
                <c:pt idx="19817">
                  <c:v>1625.4083333333335</c:v>
                </c:pt>
                <c:pt idx="19818">
                  <c:v>1625.4916666666668</c:v>
                </c:pt>
                <c:pt idx="19819">
                  <c:v>1625.575</c:v>
                </c:pt>
                <c:pt idx="19820">
                  <c:v>1625.6583333333335</c:v>
                </c:pt>
                <c:pt idx="19821">
                  <c:v>1625.7416666666668</c:v>
                </c:pt>
                <c:pt idx="19822">
                  <c:v>1625.8166666666666</c:v>
                </c:pt>
                <c:pt idx="19823">
                  <c:v>1625.8999999999999</c:v>
                </c:pt>
                <c:pt idx="19824">
                  <c:v>1625.9833333333333</c:v>
                </c:pt>
                <c:pt idx="19825">
                  <c:v>1626.0666666666666</c:v>
                </c:pt>
                <c:pt idx="19826">
                  <c:v>1626.1499999999999</c:v>
                </c:pt>
                <c:pt idx="19827">
                  <c:v>1626.2333333333333</c:v>
                </c:pt>
                <c:pt idx="19828">
                  <c:v>1626.3083333333334</c:v>
                </c:pt>
                <c:pt idx="19829">
                  <c:v>1626.3916666666667</c:v>
                </c:pt>
                <c:pt idx="19830">
                  <c:v>1626.4750000000001</c:v>
                </c:pt>
                <c:pt idx="19831">
                  <c:v>1626.5583333333334</c:v>
                </c:pt>
                <c:pt idx="19832">
                  <c:v>1626.6416666666667</c:v>
                </c:pt>
                <c:pt idx="19833">
                  <c:v>1626.7250000000001</c:v>
                </c:pt>
                <c:pt idx="19834">
                  <c:v>1626.8083333333334</c:v>
                </c:pt>
                <c:pt idx="19835">
                  <c:v>1626.8833333333332</c:v>
                </c:pt>
                <c:pt idx="19836">
                  <c:v>1626.9666666666665</c:v>
                </c:pt>
                <c:pt idx="19837">
                  <c:v>1627.05</c:v>
                </c:pt>
                <c:pt idx="19838">
                  <c:v>1627.1333333333332</c:v>
                </c:pt>
                <c:pt idx="19839">
                  <c:v>1627.2166666666665</c:v>
                </c:pt>
                <c:pt idx="19840">
                  <c:v>1627.3</c:v>
                </c:pt>
                <c:pt idx="19841">
                  <c:v>1627.375</c:v>
                </c:pt>
                <c:pt idx="19842">
                  <c:v>1627.4583333333333</c:v>
                </c:pt>
                <c:pt idx="19843">
                  <c:v>1627.5416666666667</c:v>
                </c:pt>
                <c:pt idx="19844">
                  <c:v>1627.625</c:v>
                </c:pt>
                <c:pt idx="19845">
                  <c:v>1627.7083333333333</c:v>
                </c:pt>
                <c:pt idx="19846">
                  <c:v>1627.7916666666667</c:v>
                </c:pt>
                <c:pt idx="19847">
                  <c:v>1627.8666666666668</c:v>
                </c:pt>
                <c:pt idx="19848">
                  <c:v>1627.95</c:v>
                </c:pt>
                <c:pt idx="19849">
                  <c:v>1628.0333333333335</c:v>
                </c:pt>
                <c:pt idx="19850">
                  <c:v>1628.1166666666668</c:v>
                </c:pt>
                <c:pt idx="19851">
                  <c:v>1628.2</c:v>
                </c:pt>
                <c:pt idx="19852">
                  <c:v>1628.2833333333335</c:v>
                </c:pt>
                <c:pt idx="19853">
                  <c:v>1628.3666666666668</c:v>
                </c:pt>
                <c:pt idx="19854">
                  <c:v>1628.4416666666666</c:v>
                </c:pt>
                <c:pt idx="19855">
                  <c:v>1628.5249999999999</c:v>
                </c:pt>
                <c:pt idx="19856">
                  <c:v>1628.6083333333333</c:v>
                </c:pt>
                <c:pt idx="19857">
                  <c:v>1628.6916666666666</c:v>
                </c:pt>
                <c:pt idx="19858">
                  <c:v>1628.7749999999999</c:v>
                </c:pt>
                <c:pt idx="19859">
                  <c:v>1628.8583333333333</c:v>
                </c:pt>
                <c:pt idx="19860">
                  <c:v>1628.9333333333334</c:v>
                </c:pt>
                <c:pt idx="19861">
                  <c:v>1629.0166666666667</c:v>
                </c:pt>
                <c:pt idx="19862">
                  <c:v>1629.1000000000001</c:v>
                </c:pt>
                <c:pt idx="19863">
                  <c:v>1629.1833333333334</c:v>
                </c:pt>
                <c:pt idx="19864">
                  <c:v>1629.2666666666667</c:v>
                </c:pt>
                <c:pt idx="19865">
                  <c:v>1629.3500000000001</c:v>
                </c:pt>
                <c:pt idx="19866">
                  <c:v>1629.425</c:v>
                </c:pt>
                <c:pt idx="19867">
                  <c:v>1629.5083333333332</c:v>
                </c:pt>
                <c:pt idx="19868">
                  <c:v>1629.5916666666665</c:v>
                </c:pt>
                <c:pt idx="19869">
                  <c:v>1629.675</c:v>
                </c:pt>
                <c:pt idx="19870">
                  <c:v>1629.7583333333332</c:v>
                </c:pt>
                <c:pt idx="19871">
                  <c:v>1629.8416666666665</c:v>
                </c:pt>
                <c:pt idx="19872">
                  <c:v>1629.925</c:v>
                </c:pt>
                <c:pt idx="19873">
                  <c:v>1630</c:v>
                </c:pt>
                <c:pt idx="19874">
                  <c:v>1630.0833333333333</c:v>
                </c:pt>
                <c:pt idx="19875">
                  <c:v>1630.1666666666667</c:v>
                </c:pt>
                <c:pt idx="19876">
                  <c:v>1630.25</c:v>
                </c:pt>
                <c:pt idx="19877">
                  <c:v>1630.3333333333333</c:v>
                </c:pt>
                <c:pt idx="19878">
                  <c:v>1630.4166666666667</c:v>
                </c:pt>
                <c:pt idx="19879">
                  <c:v>1630.4916666666668</c:v>
                </c:pt>
                <c:pt idx="19880">
                  <c:v>1630.575</c:v>
                </c:pt>
                <c:pt idx="19881">
                  <c:v>1630.6583333333335</c:v>
                </c:pt>
                <c:pt idx="19882">
                  <c:v>1630.7416666666668</c:v>
                </c:pt>
                <c:pt idx="19883">
                  <c:v>1630.825</c:v>
                </c:pt>
                <c:pt idx="19884">
                  <c:v>1630.9083333333335</c:v>
                </c:pt>
                <c:pt idx="19885">
                  <c:v>1630.9916666666668</c:v>
                </c:pt>
                <c:pt idx="19886">
                  <c:v>1631.0666666666666</c:v>
                </c:pt>
                <c:pt idx="19887">
                  <c:v>1631.1499999999999</c:v>
                </c:pt>
                <c:pt idx="19888">
                  <c:v>1631.2333333333333</c:v>
                </c:pt>
                <c:pt idx="19889">
                  <c:v>1631.3166666666666</c:v>
                </c:pt>
                <c:pt idx="19890">
                  <c:v>1631.3999999999999</c:v>
                </c:pt>
                <c:pt idx="19891">
                  <c:v>1631.4833333333333</c:v>
                </c:pt>
                <c:pt idx="19892">
                  <c:v>1631.5583333333334</c:v>
                </c:pt>
                <c:pt idx="19893">
                  <c:v>1631.6416666666667</c:v>
                </c:pt>
                <c:pt idx="19894">
                  <c:v>1631.7250000000001</c:v>
                </c:pt>
                <c:pt idx="19895">
                  <c:v>1631.8083333333334</c:v>
                </c:pt>
                <c:pt idx="19896">
                  <c:v>1631.8916666666667</c:v>
                </c:pt>
                <c:pt idx="19897">
                  <c:v>1631.9750000000001</c:v>
                </c:pt>
                <c:pt idx="19898">
                  <c:v>1632.05</c:v>
                </c:pt>
                <c:pt idx="19899">
                  <c:v>1632.1333333333332</c:v>
                </c:pt>
                <c:pt idx="19900">
                  <c:v>1632.2166666666665</c:v>
                </c:pt>
                <c:pt idx="19901">
                  <c:v>1632.3</c:v>
                </c:pt>
                <c:pt idx="19902">
                  <c:v>1632.3833333333332</c:v>
                </c:pt>
                <c:pt idx="19903">
                  <c:v>1632.4666666666665</c:v>
                </c:pt>
                <c:pt idx="19904">
                  <c:v>1632.55</c:v>
                </c:pt>
                <c:pt idx="19905">
                  <c:v>1632.625</c:v>
                </c:pt>
                <c:pt idx="19906">
                  <c:v>1632.7083333333333</c:v>
                </c:pt>
                <c:pt idx="19907">
                  <c:v>1632.7916666666667</c:v>
                </c:pt>
                <c:pt idx="19908">
                  <c:v>1632.875</c:v>
                </c:pt>
                <c:pt idx="19909">
                  <c:v>1632.9583333333333</c:v>
                </c:pt>
                <c:pt idx="19910">
                  <c:v>1633.0416666666667</c:v>
                </c:pt>
                <c:pt idx="19911">
                  <c:v>1633.1166666666668</c:v>
                </c:pt>
                <c:pt idx="19912">
                  <c:v>1633.2</c:v>
                </c:pt>
                <c:pt idx="19913">
                  <c:v>1633.2833333333335</c:v>
                </c:pt>
                <c:pt idx="19914">
                  <c:v>1633.3666666666668</c:v>
                </c:pt>
                <c:pt idx="19915">
                  <c:v>1633.45</c:v>
                </c:pt>
                <c:pt idx="19916">
                  <c:v>1633.5333333333335</c:v>
                </c:pt>
                <c:pt idx="19917">
                  <c:v>1633.6083333333333</c:v>
                </c:pt>
                <c:pt idx="19918">
                  <c:v>1633.6916666666666</c:v>
                </c:pt>
                <c:pt idx="19919">
                  <c:v>1633.7749999999999</c:v>
                </c:pt>
                <c:pt idx="19920">
                  <c:v>1633.8583333333333</c:v>
                </c:pt>
                <c:pt idx="19921">
                  <c:v>1633.9416666666666</c:v>
                </c:pt>
                <c:pt idx="19922">
                  <c:v>1634.0249999999999</c:v>
                </c:pt>
                <c:pt idx="19923">
                  <c:v>1634.1083333333333</c:v>
                </c:pt>
                <c:pt idx="19924">
                  <c:v>1634.1833333333334</c:v>
                </c:pt>
                <c:pt idx="19925">
                  <c:v>1634.2666666666667</c:v>
                </c:pt>
                <c:pt idx="19926">
                  <c:v>1634.3500000000001</c:v>
                </c:pt>
                <c:pt idx="19927">
                  <c:v>1634.4333333333334</c:v>
                </c:pt>
                <c:pt idx="19928">
                  <c:v>1634.5166666666667</c:v>
                </c:pt>
                <c:pt idx="19929">
                  <c:v>1634.6000000000001</c:v>
                </c:pt>
                <c:pt idx="19930">
                  <c:v>1634.675</c:v>
                </c:pt>
                <c:pt idx="19931">
                  <c:v>1634.7583333333332</c:v>
                </c:pt>
                <c:pt idx="19932">
                  <c:v>1634.8416666666665</c:v>
                </c:pt>
                <c:pt idx="19933">
                  <c:v>1634.925</c:v>
                </c:pt>
                <c:pt idx="19934">
                  <c:v>1635.0083333333332</c:v>
                </c:pt>
                <c:pt idx="19935">
                  <c:v>1635.0916666666665</c:v>
                </c:pt>
                <c:pt idx="19936">
                  <c:v>1635.1666666666667</c:v>
                </c:pt>
                <c:pt idx="19937">
                  <c:v>1635.25</c:v>
                </c:pt>
                <c:pt idx="19938">
                  <c:v>1635.3333333333333</c:v>
                </c:pt>
                <c:pt idx="19939">
                  <c:v>1635.4166666666667</c:v>
                </c:pt>
                <c:pt idx="19940">
                  <c:v>1635.5</c:v>
                </c:pt>
                <c:pt idx="19941">
                  <c:v>1635.5833333333333</c:v>
                </c:pt>
                <c:pt idx="19942">
                  <c:v>1635.6666666666667</c:v>
                </c:pt>
                <c:pt idx="19943">
                  <c:v>1635.7416666666668</c:v>
                </c:pt>
                <c:pt idx="19944">
                  <c:v>1635.825</c:v>
                </c:pt>
                <c:pt idx="19945">
                  <c:v>1635.9083333333335</c:v>
                </c:pt>
                <c:pt idx="19946">
                  <c:v>1635.9916666666668</c:v>
                </c:pt>
                <c:pt idx="19947">
                  <c:v>1636.075</c:v>
                </c:pt>
                <c:pt idx="19948">
                  <c:v>1636.1583333333335</c:v>
                </c:pt>
                <c:pt idx="19949">
                  <c:v>1636.2333333333333</c:v>
                </c:pt>
                <c:pt idx="19950">
                  <c:v>1636.3166666666666</c:v>
                </c:pt>
                <c:pt idx="19951">
                  <c:v>1636.3999999999999</c:v>
                </c:pt>
                <c:pt idx="19952">
                  <c:v>1636.4833333333333</c:v>
                </c:pt>
                <c:pt idx="19953">
                  <c:v>1636.5666666666666</c:v>
                </c:pt>
                <c:pt idx="19954">
                  <c:v>1636.6499999999999</c:v>
                </c:pt>
                <c:pt idx="19955">
                  <c:v>1636.7250000000001</c:v>
                </c:pt>
                <c:pt idx="19956">
                  <c:v>1636.8083333333334</c:v>
                </c:pt>
                <c:pt idx="19957">
                  <c:v>1636.8916666666667</c:v>
                </c:pt>
                <c:pt idx="19958">
                  <c:v>1636.9750000000001</c:v>
                </c:pt>
                <c:pt idx="19959">
                  <c:v>1637.0583333333334</c:v>
                </c:pt>
                <c:pt idx="19960">
                  <c:v>1637.1416666666667</c:v>
                </c:pt>
                <c:pt idx="19961">
                  <c:v>1637.2250000000001</c:v>
                </c:pt>
                <c:pt idx="19962">
                  <c:v>1637.3</c:v>
                </c:pt>
                <c:pt idx="19963">
                  <c:v>1637.3833333333332</c:v>
                </c:pt>
                <c:pt idx="19964">
                  <c:v>1637.4666666666665</c:v>
                </c:pt>
                <c:pt idx="19965">
                  <c:v>1637.55</c:v>
                </c:pt>
                <c:pt idx="19966">
                  <c:v>1637.6333333333332</c:v>
                </c:pt>
                <c:pt idx="19967">
                  <c:v>1637.7166666666665</c:v>
                </c:pt>
                <c:pt idx="19968">
                  <c:v>1637.7916666666667</c:v>
                </c:pt>
                <c:pt idx="19969">
                  <c:v>1637.875</c:v>
                </c:pt>
                <c:pt idx="19970">
                  <c:v>1637.9583333333333</c:v>
                </c:pt>
                <c:pt idx="19971">
                  <c:v>1638.0416666666667</c:v>
                </c:pt>
                <c:pt idx="19972">
                  <c:v>1638.125</c:v>
                </c:pt>
                <c:pt idx="19973">
                  <c:v>1638.2083333333333</c:v>
                </c:pt>
                <c:pt idx="19974">
                  <c:v>1638.2833333333335</c:v>
                </c:pt>
                <c:pt idx="19975">
                  <c:v>1638.3666666666668</c:v>
                </c:pt>
                <c:pt idx="19976">
                  <c:v>1638.45</c:v>
                </c:pt>
                <c:pt idx="19977">
                  <c:v>1638.5333333333335</c:v>
                </c:pt>
                <c:pt idx="19978">
                  <c:v>1638.6166666666668</c:v>
                </c:pt>
                <c:pt idx="19979">
                  <c:v>1638.7</c:v>
                </c:pt>
                <c:pt idx="19980">
                  <c:v>1638.7833333333335</c:v>
                </c:pt>
                <c:pt idx="19981">
                  <c:v>1638.8583333333333</c:v>
                </c:pt>
                <c:pt idx="19982">
                  <c:v>1638.9416666666666</c:v>
                </c:pt>
                <c:pt idx="19983">
                  <c:v>1639.0249999999999</c:v>
                </c:pt>
                <c:pt idx="19984">
                  <c:v>1639.1083333333333</c:v>
                </c:pt>
                <c:pt idx="19985">
                  <c:v>1639.1916666666666</c:v>
                </c:pt>
                <c:pt idx="19986">
                  <c:v>1639.2749999999999</c:v>
                </c:pt>
                <c:pt idx="19987">
                  <c:v>1639.3500000000001</c:v>
                </c:pt>
                <c:pt idx="19988">
                  <c:v>1639.4333333333334</c:v>
                </c:pt>
                <c:pt idx="19989">
                  <c:v>1639.5166666666667</c:v>
                </c:pt>
                <c:pt idx="19990">
                  <c:v>1639.6000000000001</c:v>
                </c:pt>
                <c:pt idx="19991">
                  <c:v>1639.6833333333334</c:v>
                </c:pt>
                <c:pt idx="19992">
                  <c:v>1639.7666666666667</c:v>
                </c:pt>
                <c:pt idx="19993">
                  <c:v>1639.8416666666665</c:v>
                </c:pt>
                <c:pt idx="19994">
                  <c:v>1639.925</c:v>
                </c:pt>
                <c:pt idx="19995">
                  <c:v>1640.0083333333332</c:v>
                </c:pt>
                <c:pt idx="19996">
                  <c:v>1640.0916666666665</c:v>
                </c:pt>
                <c:pt idx="19997">
                  <c:v>1640.175</c:v>
                </c:pt>
                <c:pt idx="19998">
                  <c:v>1640.2583333333332</c:v>
                </c:pt>
                <c:pt idx="19999">
                  <c:v>1640.3416666666665</c:v>
                </c:pt>
                <c:pt idx="20000">
                  <c:v>1640.4166666666667</c:v>
                </c:pt>
                <c:pt idx="20001">
                  <c:v>1640.5</c:v>
                </c:pt>
                <c:pt idx="20002">
                  <c:v>1640.5833333333333</c:v>
                </c:pt>
                <c:pt idx="20003">
                  <c:v>1640.6666666666667</c:v>
                </c:pt>
                <c:pt idx="20004">
                  <c:v>1640.75</c:v>
                </c:pt>
                <c:pt idx="20005">
                  <c:v>1640.8333333333333</c:v>
                </c:pt>
                <c:pt idx="20006">
                  <c:v>1640.9083333333335</c:v>
                </c:pt>
                <c:pt idx="20007">
                  <c:v>1640.9916666666668</c:v>
                </c:pt>
                <c:pt idx="20008">
                  <c:v>1641.075</c:v>
                </c:pt>
                <c:pt idx="20009">
                  <c:v>1641.1583333333335</c:v>
                </c:pt>
                <c:pt idx="20010">
                  <c:v>1641.2416666666668</c:v>
                </c:pt>
                <c:pt idx="20011">
                  <c:v>1641.325</c:v>
                </c:pt>
                <c:pt idx="20012">
                  <c:v>1641.4083333333335</c:v>
                </c:pt>
                <c:pt idx="20013">
                  <c:v>1641.4833333333333</c:v>
                </c:pt>
                <c:pt idx="20014">
                  <c:v>1641.5666666666666</c:v>
                </c:pt>
                <c:pt idx="20015">
                  <c:v>1641.6499999999999</c:v>
                </c:pt>
                <c:pt idx="20016">
                  <c:v>1641.7333333333333</c:v>
                </c:pt>
                <c:pt idx="20017">
                  <c:v>1641.8166666666666</c:v>
                </c:pt>
                <c:pt idx="20018">
                  <c:v>1641.8999999999999</c:v>
                </c:pt>
                <c:pt idx="20019">
                  <c:v>1641.9750000000001</c:v>
                </c:pt>
                <c:pt idx="20020">
                  <c:v>1642.0583333333334</c:v>
                </c:pt>
                <c:pt idx="20021">
                  <c:v>1642.1416666666667</c:v>
                </c:pt>
                <c:pt idx="20022">
                  <c:v>1642.2250000000001</c:v>
                </c:pt>
                <c:pt idx="20023">
                  <c:v>1642.3083333333334</c:v>
                </c:pt>
                <c:pt idx="20024">
                  <c:v>1642.3916666666667</c:v>
                </c:pt>
                <c:pt idx="20025">
                  <c:v>1642.4666666666665</c:v>
                </c:pt>
                <c:pt idx="20026">
                  <c:v>1642.55</c:v>
                </c:pt>
                <c:pt idx="20027">
                  <c:v>1642.6333333333332</c:v>
                </c:pt>
                <c:pt idx="20028">
                  <c:v>1642.7166666666665</c:v>
                </c:pt>
                <c:pt idx="20029">
                  <c:v>1642.8</c:v>
                </c:pt>
                <c:pt idx="20030">
                  <c:v>1642.8833333333332</c:v>
                </c:pt>
                <c:pt idx="20031">
                  <c:v>1642.9666666666665</c:v>
                </c:pt>
                <c:pt idx="20032">
                  <c:v>1643.0416666666667</c:v>
                </c:pt>
                <c:pt idx="20033">
                  <c:v>1643.125</c:v>
                </c:pt>
                <c:pt idx="20034">
                  <c:v>1643.2083333333333</c:v>
                </c:pt>
                <c:pt idx="20035">
                  <c:v>1643.2916666666667</c:v>
                </c:pt>
                <c:pt idx="20036">
                  <c:v>1643.375</c:v>
                </c:pt>
                <c:pt idx="20037">
                  <c:v>1643.4583333333333</c:v>
                </c:pt>
                <c:pt idx="20038">
                  <c:v>1643.5333333333335</c:v>
                </c:pt>
                <c:pt idx="20039">
                  <c:v>1643.6166666666668</c:v>
                </c:pt>
                <c:pt idx="20040">
                  <c:v>1643.7</c:v>
                </c:pt>
                <c:pt idx="20041">
                  <c:v>1643.7833333333335</c:v>
                </c:pt>
                <c:pt idx="20042">
                  <c:v>1643.8666666666668</c:v>
                </c:pt>
                <c:pt idx="20043">
                  <c:v>1643.95</c:v>
                </c:pt>
                <c:pt idx="20044">
                  <c:v>1644.0249999999999</c:v>
                </c:pt>
                <c:pt idx="20045">
                  <c:v>1644.1083333333333</c:v>
                </c:pt>
                <c:pt idx="20046">
                  <c:v>1644.1916666666666</c:v>
                </c:pt>
                <c:pt idx="20047">
                  <c:v>1644.2749999999999</c:v>
                </c:pt>
                <c:pt idx="20048">
                  <c:v>1644.3583333333333</c:v>
                </c:pt>
                <c:pt idx="20049">
                  <c:v>1644.4416666666666</c:v>
                </c:pt>
                <c:pt idx="20050">
                  <c:v>1644.5249999999999</c:v>
                </c:pt>
                <c:pt idx="20051">
                  <c:v>1644.6000000000001</c:v>
                </c:pt>
                <c:pt idx="20052">
                  <c:v>1644.6833333333334</c:v>
                </c:pt>
                <c:pt idx="20053">
                  <c:v>1644.7666666666667</c:v>
                </c:pt>
                <c:pt idx="20054">
                  <c:v>1644.8500000000001</c:v>
                </c:pt>
                <c:pt idx="20055">
                  <c:v>1644.9333333333334</c:v>
                </c:pt>
                <c:pt idx="20056">
                  <c:v>1645.0166666666667</c:v>
                </c:pt>
                <c:pt idx="20057">
                  <c:v>1645.0916666666665</c:v>
                </c:pt>
                <c:pt idx="20058">
                  <c:v>1645.175</c:v>
                </c:pt>
                <c:pt idx="20059">
                  <c:v>1645.2583333333332</c:v>
                </c:pt>
                <c:pt idx="20060">
                  <c:v>1645.3416666666665</c:v>
                </c:pt>
                <c:pt idx="20061">
                  <c:v>1645.425</c:v>
                </c:pt>
                <c:pt idx="20062">
                  <c:v>1645.5083333333332</c:v>
                </c:pt>
                <c:pt idx="20063">
                  <c:v>1645.5833333333333</c:v>
                </c:pt>
                <c:pt idx="20064">
                  <c:v>1645.6666666666667</c:v>
                </c:pt>
                <c:pt idx="20065">
                  <c:v>1645.75</c:v>
                </c:pt>
                <c:pt idx="20066">
                  <c:v>1645.8333333333333</c:v>
                </c:pt>
                <c:pt idx="20067">
                  <c:v>1645.9166666666667</c:v>
                </c:pt>
                <c:pt idx="20068">
                  <c:v>1646</c:v>
                </c:pt>
                <c:pt idx="20069">
                  <c:v>1646.0833333333333</c:v>
                </c:pt>
                <c:pt idx="20070">
                  <c:v>1646.1583333333335</c:v>
                </c:pt>
                <c:pt idx="20071">
                  <c:v>1646.2416666666668</c:v>
                </c:pt>
                <c:pt idx="20072">
                  <c:v>1646.325</c:v>
                </c:pt>
                <c:pt idx="20073">
                  <c:v>1646.4083333333335</c:v>
                </c:pt>
                <c:pt idx="20074">
                  <c:v>1646.4916666666668</c:v>
                </c:pt>
                <c:pt idx="20075">
                  <c:v>1646.575</c:v>
                </c:pt>
                <c:pt idx="20076">
                  <c:v>1646.6499999999999</c:v>
                </c:pt>
                <c:pt idx="20077">
                  <c:v>1646.7333333333333</c:v>
                </c:pt>
                <c:pt idx="20078">
                  <c:v>1646.8166666666666</c:v>
                </c:pt>
                <c:pt idx="20079">
                  <c:v>1646.8999999999999</c:v>
                </c:pt>
                <c:pt idx="20080">
                  <c:v>1646.9833333333333</c:v>
                </c:pt>
                <c:pt idx="20081">
                  <c:v>1647.0666666666666</c:v>
                </c:pt>
                <c:pt idx="20082">
                  <c:v>1647.1416666666667</c:v>
                </c:pt>
                <c:pt idx="20083">
                  <c:v>1647.2250000000001</c:v>
                </c:pt>
                <c:pt idx="20084">
                  <c:v>1647.3083333333334</c:v>
                </c:pt>
                <c:pt idx="20085">
                  <c:v>1647.3916666666667</c:v>
                </c:pt>
                <c:pt idx="20086">
                  <c:v>1647.4750000000001</c:v>
                </c:pt>
                <c:pt idx="20087">
                  <c:v>1647.5583333333334</c:v>
                </c:pt>
                <c:pt idx="20088">
                  <c:v>1647.6416666666667</c:v>
                </c:pt>
                <c:pt idx="20089">
                  <c:v>1647.7166666666665</c:v>
                </c:pt>
                <c:pt idx="20090">
                  <c:v>1647.8</c:v>
                </c:pt>
                <c:pt idx="20091">
                  <c:v>1647.8833333333332</c:v>
                </c:pt>
                <c:pt idx="20092">
                  <c:v>1647.9666666666665</c:v>
                </c:pt>
                <c:pt idx="20093">
                  <c:v>1648.05</c:v>
                </c:pt>
                <c:pt idx="20094">
                  <c:v>1648.1333333333332</c:v>
                </c:pt>
                <c:pt idx="20095">
                  <c:v>1648.2083333333333</c:v>
                </c:pt>
                <c:pt idx="20096">
                  <c:v>1648.2916666666667</c:v>
                </c:pt>
                <c:pt idx="20097">
                  <c:v>1648.375</c:v>
                </c:pt>
                <c:pt idx="20098">
                  <c:v>1648.4583333333333</c:v>
                </c:pt>
                <c:pt idx="20099">
                  <c:v>1648.5416666666667</c:v>
                </c:pt>
                <c:pt idx="20100">
                  <c:v>1648.625</c:v>
                </c:pt>
                <c:pt idx="20101">
                  <c:v>1648.7</c:v>
                </c:pt>
                <c:pt idx="20102">
                  <c:v>1648.7833333333335</c:v>
                </c:pt>
                <c:pt idx="20103">
                  <c:v>1648.8666666666668</c:v>
                </c:pt>
                <c:pt idx="20104">
                  <c:v>1648.95</c:v>
                </c:pt>
                <c:pt idx="20105">
                  <c:v>1649.0333333333335</c:v>
                </c:pt>
                <c:pt idx="20106">
                  <c:v>1649.1166666666668</c:v>
                </c:pt>
                <c:pt idx="20107">
                  <c:v>1649.2</c:v>
                </c:pt>
                <c:pt idx="20108">
                  <c:v>1649.2749999999999</c:v>
                </c:pt>
                <c:pt idx="20109">
                  <c:v>1649.3583333333333</c:v>
                </c:pt>
                <c:pt idx="20110">
                  <c:v>1649.4416666666666</c:v>
                </c:pt>
                <c:pt idx="20111">
                  <c:v>1649.5249999999999</c:v>
                </c:pt>
                <c:pt idx="20112">
                  <c:v>1649.6083333333333</c:v>
                </c:pt>
                <c:pt idx="20113">
                  <c:v>1649.6916666666666</c:v>
                </c:pt>
                <c:pt idx="20114">
                  <c:v>1649.7666666666667</c:v>
                </c:pt>
                <c:pt idx="20115">
                  <c:v>1649.8500000000001</c:v>
                </c:pt>
                <c:pt idx="20116">
                  <c:v>1649.9333333333334</c:v>
                </c:pt>
                <c:pt idx="20117">
                  <c:v>1650.0166666666667</c:v>
                </c:pt>
                <c:pt idx="20118">
                  <c:v>1650.1000000000001</c:v>
                </c:pt>
                <c:pt idx="20119">
                  <c:v>1650.1833333333334</c:v>
                </c:pt>
                <c:pt idx="20120">
                  <c:v>1650.2583333333332</c:v>
                </c:pt>
                <c:pt idx="20121">
                  <c:v>1650.3416666666665</c:v>
                </c:pt>
                <c:pt idx="20122">
                  <c:v>1650.425</c:v>
                </c:pt>
                <c:pt idx="20123">
                  <c:v>1650.5083333333332</c:v>
                </c:pt>
                <c:pt idx="20124">
                  <c:v>1650.5916666666665</c:v>
                </c:pt>
                <c:pt idx="20125">
                  <c:v>1650.675</c:v>
                </c:pt>
                <c:pt idx="20126">
                  <c:v>1650.7583333333332</c:v>
                </c:pt>
                <c:pt idx="20127">
                  <c:v>1650.8333333333333</c:v>
                </c:pt>
                <c:pt idx="20128">
                  <c:v>1650.9166666666667</c:v>
                </c:pt>
                <c:pt idx="20129">
                  <c:v>1651</c:v>
                </c:pt>
                <c:pt idx="20130">
                  <c:v>1651.0833333333333</c:v>
                </c:pt>
                <c:pt idx="20131">
                  <c:v>1651.1666666666667</c:v>
                </c:pt>
                <c:pt idx="20132">
                  <c:v>1651.25</c:v>
                </c:pt>
                <c:pt idx="20133">
                  <c:v>1651.325</c:v>
                </c:pt>
                <c:pt idx="20134">
                  <c:v>1651.4083333333335</c:v>
                </c:pt>
                <c:pt idx="20135">
                  <c:v>1651.4916666666668</c:v>
                </c:pt>
                <c:pt idx="20136">
                  <c:v>1651.575</c:v>
                </c:pt>
                <c:pt idx="20137">
                  <c:v>1651.6583333333335</c:v>
                </c:pt>
                <c:pt idx="20138">
                  <c:v>1651.7416666666668</c:v>
                </c:pt>
                <c:pt idx="20139">
                  <c:v>1651.825</c:v>
                </c:pt>
                <c:pt idx="20140">
                  <c:v>1651.8999999999999</c:v>
                </c:pt>
                <c:pt idx="20141">
                  <c:v>1651.9833333333333</c:v>
                </c:pt>
                <c:pt idx="20142">
                  <c:v>1652.0666666666666</c:v>
                </c:pt>
                <c:pt idx="20143">
                  <c:v>1652.1499999999999</c:v>
                </c:pt>
                <c:pt idx="20144">
                  <c:v>1652.2333333333333</c:v>
                </c:pt>
                <c:pt idx="20145">
                  <c:v>1652.3166666666666</c:v>
                </c:pt>
                <c:pt idx="20146">
                  <c:v>1652.3916666666667</c:v>
                </c:pt>
                <c:pt idx="20147">
                  <c:v>1652.4750000000001</c:v>
                </c:pt>
                <c:pt idx="20148">
                  <c:v>1652.5583333333334</c:v>
                </c:pt>
                <c:pt idx="20149">
                  <c:v>1652.6416666666667</c:v>
                </c:pt>
                <c:pt idx="20150">
                  <c:v>1652.7250000000001</c:v>
                </c:pt>
                <c:pt idx="20151">
                  <c:v>1652.8083333333334</c:v>
                </c:pt>
                <c:pt idx="20152">
                  <c:v>1652.8833333333332</c:v>
                </c:pt>
                <c:pt idx="20153">
                  <c:v>1652.9666666666665</c:v>
                </c:pt>
                <c:pt idx="20154">
                  <c:v>1653.05</c:v>
                </c:pt>
                <c:pt idx="20155">
                  <c:v>1653.1333333333332</c:v>
                </c:pt>
                <c:pt idx="20156">
                  <c:v>1653.2166666666665</c:v>
                </c:pt>
                <c:pt idx="20157">
                  <c:v>1653.3</c:v>
                </c:pt>
                <c:pt idx="20158">
                  <c:v>1653.3833333333332</c:v>
                </c:pt>
                <c:pt idx="20159">
                  <c:v>1653.4583333333333</c:v>
                </c:pt>
                <c:pt idx="20160">
                  <c:v>1653.5416666666667</c:v>
                </c:pt>
                <c:pt idx="20161">
                  <c:v>1653.625</c:v>
                </c:pt>
                <c:pt idx="20162">
                  <c:v>1653.7083333333333</c:v>
                </c:pt>
                <c:pt idx="20163">
                  <c:v>1653.7916666666667</c:v>
                </c:pt>
                <c:pt idx="20164">
                  <c:v>1653.875</c:v>
                </c:pt>
                <c:pt idx="20165">
                  <c:v>1653.95</c:v>
                </c:pt>
                <c:pt idx="20166">
                  <c:v>1654.0333333333335</c:v>
                </c:pt>
                <c:pt idx="20167">
                  <c:v>1654.1166666666668</c:v>
                </c:pt>
                <c:pt idx="20168">
                  <c:v>1654.2</c:v>
                </c:pt>
                <c:pt idx="20169">
                  <c:v>1654.2833333333335</c:v>
                </c:pt>
                <c:pt idx="20170">
                  <c:v>1654.3666666666668</c:v>
                </c:pt>
                <c:pt idx="20171">
                  <c:v>1654.4416666666666</c:v>
                </c:pt>
                <c:pt idx="20172">
                  <c:v>1654.5249999999999</c:v>
                </c:pt>
                <c:pt idx="20173">
                  <c:v>1654.6083333333333</c:v>
                </c:pt>
                <c:pt idx="20174">
                  <c:v>1654.6916666666666</c:v>
                </c:pt>
                <c:pt idx="20175">
                  <c:v>1654.7749999999999</c:v>
                </c:pt>
                <c:pt idx="20176">
                  <c:v>1654.8583333333333</c:v>
                </c:pt>
                <c:pt idx="20177">
                  <c:v>1654.9416666666666</c:v>
                </c:pt>
                <c:pt idx="20178">
                  <c:v>1655.0166666666667</c:v>
                </c:pt>
                <c:pt idx="20179">
                  <c:v>1655.1000000000001</c:v>
                </c:pt>
                <c:pt idx="20180">
                  <c:v>1655.1833333333334</c:v>
                </c:pt>
                <c:pt idx="20181">
                  <c:v>1655.2666666666667</c:v>
                </c:pt>
                <c:pt idx="20182">
                  <c:v>1655.3500000000001</c:v>
                </c:pt>
                <c:pt idx="20183">
                  <c:v>1655.4333333333334</c:v>
                </c:pt>
                <c:pt idx="20184">
                  <c:v>1655.5083333333332</c:v>
                </c:pt>
                <c:pt idx="20185">
                  <c:v>1655.5916666666665</c:v>
                </c:pt>
                <c:pt idx="20186">
                  <c:v>1655.675</c:v>
                </c:pt>
                <c:pt idx="20187">
                  <c:v>1655.7583333333332</c:v>
                </c:pt>
                <c:pt idx="20188">
                  <c:v>1655.8416666666665</c:v>
                </c:pt>
                <c:pt idx="20189">
                  <c:v>1655.925</c:v>
                </c:pt>
                <c:pt idx="20190">
                  <c:v>1656</c:v>
                </c:pt>
                <c:pt idx="20191">
                  <c:v>1656.0833333333333</c:v>
                </c:pt>
                <c:pt idx="20192">
                  <c:v>1656.1666666666667</c:v>
                </c:pt>
                <c:pt idx="20193">
                  <c:v>1656.25</c:v>
                </c:pt>
                <c:pt idx="20194">
                  <c:v>1656.3333333333333</c:v>
                </c:pt>
                <c:pt idx="20195">
                  <c:v>1656.4166666666667</c:v>
                </c:pt>
                <c:pt idx="20196">
                  <c:v>1656.5</c:v>
                </c:pt>
                <c:pt idx="20197">
                  <c:v>1656.575</c:v>
                </c:pt>
                <c:pt idx="20198">
                  <c:v>1656.6583333333335</c:v>
                </c:pt>
                <c:pt idx="20199">
                  <c:v>1656.7416666666668</c:v>
                </c:pt>
                <c:pt idx="20200">
                  <c:v>1656.825</c:v>
                </c:pt>
                <c:pt idx="20201">
                  <c:v>1656.9083333333335</c:v>
                </c:pt>
                <c:pt idx="20202">
                  <c:v>1656.9916666666668</c:v>
                </c:pt>
                <c:pt idx="20203">
                  <c:v>1657.0666666666666</c:v>
                </c:pt>
                <c:pt idx="20204">
                  <c:v>1657.1499999999999</c:v>
                </c:pt>
                <c:pt idx="20205">
                  <c:v>1657.2333333333333</c:v>
                </c:pt>
                <c:pt idx="20206">
                  <c:v>1657.3166666666666</c:v>
                </c:pt>
                <c:pt idx="20207">
                  <c:v>1657.3999999999999</c:v>
                </c:pt>
                <c:pt idx="20208">
                  <c:v>1657.4833333333333</c:v>
                </c:pt>
                <c:pt idx="20209">
                  <c:v>1657.5583333333334</c:v>
                </c:pt>
                <c:pt idx="20210">
                  <c:v>1657.6416666666667</c:v>
                </c:pt>
                <c:pt idx="20211">
                  <c:v>1657.7250000000001</c:v>
                </c:pt>
                <c:pt idx="20212">
                  <c:v>1657.8083333333334</c:v>
                </c:pt>
                <c:pt idx="20213">
                  <c:v>1657.8916666666667</c:v>
                </c:pt>
                <c:pt idx="20214">
                  <c:v>1657.9750000000001</c:v>
                </c:pt>
                <c:pt idx="20215">
                  <c:v>1658.0583333333334</c:v>
                </c:pt>
                <c:pt idx="20216">
                  <c:v>1658.1333333333332</c:v>
                </c:pt>
                <c:pt idx="20217">
                  <c:v>1658.2166666666665</c:v>
                </c:pt>
                <c:pt idx="20218">
                  <c:v>1658.3</c:v>
                </c:pt>
                <c:pt idx="20219">
                  <c:v>1658.3833333333332</c:v>
                </c:pt>
                <c:pt idx="20220">
                  <c:v>1658.4666666666665</c:v>
                </c:pt>
                <c:pt idx="20221">
                  <c:v>1658.55</c:v>
                </c:pt>
                <c:pt idx="20222">
                  <c:v>1658.625</c:v>
                </c:pt>
                <c:pt idx="20223">
                  <c:v>1658.7083333333333</c:v>
                </c:pt>
                <c:pt idx="20224">
                  <c:v>1658.7916666666667</c:v>
                </c:pt>
                <c:pt idx="20225">
                  <c:v>1658.875</c:v>
                </c:pt>
                <c:pt idx="20226">
                  <c:v>1658.9583333333333</c:v>
                </c:pt>
                <c:pt idx="20227">
                  <c:v>1659.0416666666667</c:v>
                </c:pt>
                <c:pt idx="20228">
                  <c:v>1659.1166666666668</c:v>
                </c:pt>
                <c:pt idx="20229">
                  <c:v>1659.2</c:v>
                </c:pt>
                <c:pt idx="20230">
                  <c:v>1659.2833333333335</c:v>
                </c:pt>
                <c:pt idx="20231">
                  <c:v>1659.3666666666668</c:v>
                </c:pt>
                <c:pt idx="20232">
                  <c:v>1659.45</c:v>
                </c:pt>
                <c:pt idx="20233">
                  <c:v>1659.5333333333335</c:v>
                </c:pt>
                <c:pt idx="20234">
                  <c:v>1659.6166666666668</c:v>
                </c:pt>
                <c:pt idx="20235">
                  <c:v>1659.6916666666666</c:v>
                </c:pt>
                <c:pt idx="20236">
                  <c:v>1659.7749999999999</c:v>
                </c:pt>
                <c:pt idx="20237">
                  <c:v>1659.8583333333333</c:v>
                </c:pt>
                <c:pt idx="20238">
                  <c:v>1659.9416666666666</c:v>
                </c:pt>
                <c:pt idx="20239">
                  <c:v>1660.0249999999999</c:v>
                </c:pt>
                <c:pt idx="20240">
                  <c:v>1660.1083333333333</c:v>
                </c:pt>
                <c:pt idx="20241">
                  <c:v>1660.1833333333334</c:v>
                </c:pt>
                <c:pt idx="20242">
                  <c:v>1660.2666666666667</c:v>
                </c:pt>
                <c:pt idx="20243">
                  <c:v>1660.3500000000001</c:v>
                </c:pt>
                <c:pt idx="20244">
                  <c:v>1660.4333333333334</c:v>
                </c:pt>
                <c:pt idx="20245">
                  <c:v>1660.5166666666667</c:v>
                </c:pt>
                <c:pt idx="20246">
                  <c:v>1660.6000000000001</c:v>
                </c:pt>
                <c:pt idx="20247">
                  <c:v>1660.675</c:v>
                </c:pt>
                <c:pt idx="20248">
                  <c:v>1660.7583333333332</c:v>
                </c:pt>
                <c:pt idx="20249">
                  <c:v>1660.8416666666665</c:v>
                </c:pt>
                <c:pt idx="20250">
                  <c:v>1660.925</c:v>
                </c:pt>
                <c:pt idx="20251">
                  <c:v>1661.0083333333332</c:v>
                </c:pt>
                <c:pt idx="20252">
                  <c:v>1661.0916666666665</c:v>
                </c:pt>
                <c:pt idx="20253">
                  <c:v>1661.175</c:v>
                </c:pt>
                <c:pt idx="20254">
                  <c:v>1661.25</c:v>
                </c:pt>
                <c:pt idx="20255">
                  <c:v>1661.3333333333333</c:v>
                </c:pt>
                <c:pt idx="20256">
                  <c:v>1661.4166666666667</c:v>
                </c:pt>
                <c:pt idx="20257">
                  <c:v>1661.5</c:v>
                </c:pt>
                <c:pt idx="20258">
                  <c:v>1661.5833333333333</c:v>
                </c:pt>
                <c:pt idx="20259">
                  <c:v>1661.6666666666667</c:v>
                </c:pt>
                <c:pt idx="20260">
                  <c:v>1661.7416666666668</c:v>
                </c:pt>
                <c:pt idx="20261">
                  <c:v>1661.825</c:v>
                </c:pt>
                <c:pt idx="20262">
                  <c:v>1661.9083333333335</c:v>
                </c:pt>
                <c:pt idx="20263">
                  <c:v>1661.9916666666668</c:v>
                </c:pt>
                <c:pt idx="20264">
                  <c:v>1662.075</c:v>
                </c:pt>
                <c:pt idx="20265">
                  <c:v>1662.1583333333335</c:v>
                </c:pt>
                <c:pt idx="20266">
                  <c:v>1662.2416666666668</c:v>
                </c:pt>
                <c:pt idx="20267">
                  <c:v>1662.3166666666666</c:v>
                </c:pt>
                <c:pt idx="20268">
                  <c:v>1662.3999999999999</c:v>
                </c:pt>
                <c:pt idx="20269">
                  <c:v>1662.4833333333333</c:v>
                </c:pt>
                <c:pt idx="20270">
                  <c:v>1662.5666666666666</c:v>
                </c:pt>
                <c:pt idx="20271">
                  <c:v>1662.6499999999999</c:v>
                </c:pt>
                <c:pt idx="20272">
                  <c:v>1662.7333333333333</c:v>
                </c:pt>
                <c:pt idx="20273">
                  <c:v>1662.8083333333334</c:v>
                </c:pt>
                <c:pt idx="20274">
                  <c:v>1662.8916666666667</c:v>
                </c:pt>
                <c:pt idx="20275">
                  <c:v>1662.9750000000001</c:v>
                </c:pt>
                <c:pt idx="20276">
                  <c:v>1663.0583333333334</c:v>
                </c:pt>
                <c:pt idx="20277">
                  <c:v>1663.1416666666667</c:v>
                </c:pt>
                <c:pt idx="20278">
                  <c:v>1663.2250000000001</c:v>
                </c:pt>
                <c:pt idx="20279">
                  <c:v>1663.3</c:v>
                </c:pt>
                <c:pt idx="20280">
                  <c:v>1663.3833333333332</c:v>
                </c:pt>
                <c:pt idx="20281">
                  <c:v>1663.4666666666665</c:v>
                </c:pt>
                <c:pt idx="20282">
                  <c:v>1663.55</c:v>
                </c:pt>
                <c:pt idx="20283">
                  <c:v>1663.6333333333332</c:v>
                </c:pt>
                <c:pt idx="20284">
                  <c:v>1663.7166666666665</c:v>
                </c:pt>
                <c:pt idx="20285">
                  <c:v>1663.8</c:v>
                </c:pt>
                <c:pt idx="20286">
                  <c:v>1663.875</c:v>
                </c:pt>
                <c:pt idx="20287">
                  <c:v>1663.9583333333333</c:v>
                </c:pt>
                <c:pt idx="20288">
                  <c:v>1664.0416666666667</c:v>
                </c:pt>
                <c:pt idx="20289">
                  <c:v>1664.125</c:v>
                </c:pt>
                <c:pt idx="20290">
                  <c:v>1664.2083333333333</c:v>
                </c:pt>
                <c:pt idx="20291">
                  <c:v>1664.2916666666667</c:v>
                </c:pt>
                <c:pt idx="20292">
                  <c:v>1664.3666666666668</c:v>
                </c:pt>
                <c:pt idx="20293">
                  <c:v>1664.45</c:v>
                </c:pt>
                <c:pt idx="20294">
                  <c:v>1664.5333333333335</c:v>
                </c:pt>
                <c:pt idx="20295">
                  <c:v>1664.6166666666668</c:v>
                </c:pt>
                <c:pt idx="20296">
                  <c:v>1664.7</c:v>
                </c:pt>
                <c:pt idx="20297">
                  <c:v>1664.7833333333335</c:v>
                </c:pt>
                <c:pt idx="20298">
                  <c:v>1664.8583333333333</c:v>
                </c:pt>
                <c:pt idx="20299">
                  <c:v>1664.9416666666666</c:v>
                </c:pt>
                <c:pt idx="20300">
                  <c:v>1665.0249999999999</c:v>
                </c:pt>
                <c:pt idx="20301">
                  <c:v>1665.1083333333333</c:v>
                </c:pt>
                <c:pt idx="20302">
                  <c:v>1665.1916666666666</c:v>
                </c:pt>
                <c:pt idx="20303">
                  <c:v>1665.2749999999999</c:v>
                </c:pt>
                <c:pt idx="20304">
                  <c:v>1665.3583333333333</c:v>
                </c:pt>
                <c:pt idx="20305">
                  <c:v>1665.4333333333334</c:v>
                </c:pt>
                <c:pt idx="20306">
                  <c:v>1665.5166666666667</c:v>
                </c:pt>
                <c:pt idx="20307">
                  <c:v>1665.6000000000001</c:v>
                </c:pt>
                <c:pt idx="20308">
                  <c:v>1665.6833333333334</c:v>
                </c:pt>
                <c:pt idx="20309">
                  <c:v>1665.7666666666667</c:v>
                </c:pt>
                <c:pt idx="20310">
                  <c:v>1665.8500000000001</c:v>
                </c:pt>
                <c:pt idx="20311">
                  <c:v>1665.925</c:v>
                </c:pt>
                <c:pt idx="20312">
                  <c:v>1666.0083333333332</c:v>
                </c:pt>
                <c:pt idx="20313">
                  <c:v>1666.0916666666665</c:v>
                </c:pt>
                <c:pt idx="20314">
                  <c:v>1666.175</c:v>
                </c:pt>
                <c:pt idx="20315">
                  <c:v>1666.2583333333332</c:v>
                </c:pt>
                <c:pt idx="20316">
                  <c:v>1666.3416666666665</c:v>
                </c:pt>
                <c:pt idx="20317">
                  <c:v>1666.4166666666667</c:v>
                </c:pt>
                <c:pt idx="20318">
                  <c:v>1666.5</c:v>
                </c:pt>
                <c:pt idx="20319">
                  <c:v>1666.5833333333333</c:v>
                </c:pt>
                <c:pt idx="20320">
                  <c:v>1666.6666666666667</c:v>
                </c:pt>
                <c:pt idx="20321">
                  <c:v>1666.75</c:v>
                </c:pt>
                <c:pt idx="20322">
                  <c:v>1666.8333333333333</c:v>
                </c:pt>
                <c:pt idx="20323">
                  <c:v>1666.9166666666667</c:v>
                </c:pt>
                <c:pt idx="20324">
                  <c:v>1666.9916666666668</c:v>
                </c:pt>
                <c:pt idx="20325">
                  <c:v>1667.075</c:v>
                </c:pt>
                <c:pt idx="20326">
                  <c:v>1667.1583333333335</c:v>
                </c:pt>
                <c:pt idx="20327">
                  <c:v>1667.2416666666668</c:v>
                </c:pt>
                <c:pt idx="20328">
                  <c:v>1667.325</c:v>
                </c:pt>
                <c:pt idx="20329">
                  <c:v>1667.4083333333335</c:v>
                </c:pt>
                <c:pt idx="20330">
                  <c:v>1667.4833333333333</c:v>
                </c:pt>
                <c:pt idx="20331">
                  <c:v>1667.5666666666666</c:v>
                </c:pt>
                <c:pt idx="20332">
                  <c:v>1667.6499999999999</c:v>
                </c:pt>
                <c:pt idx="20333">
                  <c:v>1667.7333333333333</c:v>
                </c:pt>
                <c:pt idx="20334">
                  <c:v>1667.8166666666666</c:v>
                </c:pt>
                <c:pt idx="20335">
                  <c:v>1667.8999999999999</c:v>
                </c:pt>
                <c:pt idx="20336">
                  <c:v>1667.9750000000001</c:v>
                </c:pt>
                <c:pt idx="20337">
                  <c:v>1668.0583333333334</c:v>
                </c:pt>
                <c:pt idx="20338">
                  <c:v>1668.1416666666667</c:v>
                </c:pt>
                <c:pt idx="20339">
                  <c:v>1668.2250000000001</c:v>
                </c:pt>
                <c:pt idx="20340">
                  <c:v>1668.3083333333334</c:v>
                </c:pt>
                <c:pt idx="20341">
                  <c:v>1668.3916666666667</c:v>
                </c:pt>
                <c:pt idx="20342">
                  <c:v>1668.4750000000001</c:v>
                </c:pt>
                <c:pt idx="20343">
                  <c:v>1668.55</c:v>
                </c:pt>
                <c:pt idx="20344">
                  <c:v>1668.6333333333332</c:v>
                </c:pt>
                <c:pt idx="20345">
                  <c:v>1668.7166666666665</c:v>
                </c:pt>
                <c:pt idx="20346">
                  <c:v>1668.8</c:v>
                </c:pt>
                <c:pt idx="20347">
                  <c:v>1668.8833333333332</c:v>
                </c:pt>
                <c:pt idx="20348">
                  <c:v>1668.9666666666665</c:v>
                </c:pt>
                <c:pt idx="20349">
                  <c:v>1669.0416666666667</c:v>
                </c:pt>
                <c:pt idx="20350">
                  <c:v>1669.125</c:v>
                </c:pt>
                <c:pt idx="20351">
                  <c:v>1669.2083333333333</c:v>
                </c:pt>
                <c:pt idx="20352">
                  <c:v>1669.2916666666667</c:v>
                </c:pt>
                <c:pt idx="20353">
                  <c:v>1669.375</c:v>
                </c:pt>
                <c:pt idx="20354">
                  <c:v>1669.4583333333333</c:v>
                </c:pt>
                <c:pt idx="20355">
                  <c:v>1669.5333333333335</c:v>
                </c:pt>
                <c:pt idx="20356">
                  <c:v>1669.6166666666668</c:v>
                </c:pt>
                <c:pt idx="20357">
                  <c:v>1669.7</c:v>
                </c:pt>
                <c:pt idx="20358">
                  <c:v>1669.7833333333335</c:v>
                </c:pt>
                <c:pt idx="20359">
                  <c:v>1669.8666666666668</c:v>
                </c:pt>
                <c:pt idx="20360">
                  <c:v>1669.95</c:v>
                </c:pt>
                <c:pt idx="20361">
                  <c:v>1670.0333333333335</c:v>
                </c:pt>
                <c:pt idx="20362">
                  <c:v>1670.1083333333333</c:v>
                </c:pt>
                <c:pt idx="20363">
                  <c:v>1670.1916666666666</c:v>
                </c:pt>
                <c:pt idx="20364">
                  <c:v>1670.2749999999999</c:v>
                </c:pt>
                <c:pt idx="20365">
                  <c:v>1670.3583333333333</c:v>
                </c:pt>
                <c:pt idx="20366">
                  <c:v>1670.4416666666666</c:v>
                </c:pt>
                <c:pt idx="20367">
                  <c:v>1670.5249999999999</c:v>
                </c:pt>
                <c:pt idx="20368">
                  <c:v>1670.6000000000001</c:v>
                </c:pt>
                <c:pt idx="20369">
                  <c:v>1670.6833333333334</c:v>
                </c:pt>
                <c:pt idx="20370">
                  <c:v>1670.7666666666667</c:v>
                </c:pt>
                <c:pt idx="20371">
                  <c:v>1670.8500000000001</c:v>
                </c:pt>
                <c:pt idx="20372">
                  <c:v>1670.9333333333334</c:v>
                </c:pt>
                <c:pt idx="20373">
                  <c:v>1671.0166666666667</c:v>
                </c:pt>
                <c:pt idx="20374">
                  <c:v>1671.0916666666665</c:v>
                </c:pt>
                <c:pt idx="20375">
                  <c:v>1671.175</c:v>
                </c:pt>
                <c:pt idx="20376">
                  <c:v>1671.2583333333332</c:v>
                </c:pt>
                <c:pt idx="20377">
                  <c:v>1671.3416666666665</c:v>
                </c:pt>
                <c:pt idx="20378">
                  <c:v>1671.425</c:v>
                </c:pt>
                <c:pt idx="20379">
                  <c:v>1671.5083333333332</c:v>
                </c:pt>
                <c:pt idx="20380">
                  <c:v>1671.5916666666665</c:v>
                </c:pt>
                <c:pt idx="20381">
                  <c:v>1671.6666666666667</c:v>
                </c:pt>
                <c:pt idx="20382">
                  <c:v>1671.75</c:v>
                </c:pt>
                <c:pt idx="20383">
                  <c:v>1671.8333333333333</c:v>
                </c:pt>
                <c:pt idx="20384">
                  <c:v>1671.9166666666667</c:v>
                </c:pt>
                <c:pt idx="20385">
                  <c:v>1672</c:v>
                </c:pt>
                <c:pt idx="20386">
                  <c:v>1672.0833333333333</c:v>
                </c:pt>
                <c:pt idx="20387">
                  <c:v>1672.1583333333335</c:v>
                </c:pt>
                <c:pt idx="20388">
                  <c:v>1672.2416666666668</c:v>
                </c:pt>
                <c:pt idx="20389">
                  <c:v>1672.325</c:v>
                </c:pt>
                <c:pt idx="20390">
                  <c:v>1672.4083333333335</c:v>
                </c:pt>
                <c:pt idx="20391">
                  <c:v>1672.4916666666668</c:v>
                </c:pt>
                <c:pt idx="20392">
                  <c:v>1672.575</c:v>
                </c:pt>
                <c:pt idx="20393">
                  <c:v>1672.6583333333335</c:v>
                </c:pt>
                <c:pt idx="20394">
                  <c:v>1672.7333333333333</c:v>
                </c:pt>
                <c:pt idx="20395">
                  <c:v>1672.8166666666666</c:v>
                </c:pt>
                <c:pt idx="20396">
                  <c:v>1672.8999999999999</c:v>
                </c:pt>
                <c:pt idx="20397">
                  <c:v>1672.9833333333333</c:v>
                </c:pt>
                <c:pt idx="20398">
                  <c:v>1673.0666666666666</c:v>
                </c:pt>
                <c:pt idx="20399">
                  <c:v>1673.1499999999999</c:v>
                </c:pt>
                <c:pt idx="20400">
                  <c:v>1673.2250000000001</c:v>
                </c:pt>
                <c:pt idx="20401">
                  <c:v>1673.3083333333334</c:v>
                </c:pt>
                <c:pt idx="20402">
                  <c:v>1673.3916666666667</c:v>
                </c:pt>
                <c:pt idx="20403">
                  <c:v>1673.4750000000001</c:v>
                </c:pt>
                <c:pt idx="20404">
                  <c:v>1673.5583333333334</c:v>
                </c:pt>
                <c:pt idx="20405">
                  <c:v>1673.6416666666667</c:v>
                </c:pt>
                <c:pt idx="20406">
                  <c:v>1673.7166666666665</c:v>
                </c:pt>
                <c:pt idx="20407">
                  <c:v>1673.8</c:v>
                </c:pt>
                <c:pt idx="20408">
                  <c:v>1673.8833333333332</c:v>
                </c:pt>
                <c:pt idx="20409">
                  <c:v>1673.9666666666665</c:v>
                </c:pt>
                <c:pt idx="20410">
                  <c:v>1674.05</c:v>
                </c:pt>
                <c:pt idx="20411">
                  <c:v>1674.1333333333332</c:v>
                </c:pt>
                <c:pt idx="20412">
                  <c:v>1674.2166666666665</c:v>
                </c:pt>
                <c:pt idx="20413">
                  <c:v>1674.2916666666667</c:v>
                </c:pt>
                <c:pt idx="20414">
                  <c:v>1674.375</c:v>
                </c:pt>
                <c:pt idx="20415">
                  <c:v>1674.4583333333333</c:v>
                </c:pt>
                <c:pt idx="20416">
                  <c:v>1674.5416666666667</c:v>
                </c:pt>
                <c:pt idx="20417">
                  <c:v>1674.625</c:v>
                </c:pt>
                <c:pt idx="20418">
                  <c:v>1674.7083333333333</c:v>
                </c:pt>
                <c:pt idx="20419">
                  <c:v>1674.7833333333335</c:v>
                </c:pt>
                <c:pt idx="20420">
                  <c:v>1674.8666666666668</c:v>
                </c:pt>
                <c:pt idx="20421">
                  <c:v>1674.95</c:v>
                </c:pt>
                <c:pt idx="20422">
                  <c:v>1675.0333333333335</c:v>
                </c:pt>
                <c:pt idx="20423">
                  <c:v>1675.1166666666668</c:v>
                </c:pt>
                <c:pt idx="20424">
                  <c:v>1675.2</c:v>
                </c:pt>
                <c:pt idx="20425">
                  <c:v>1675.2749999999999</c:v>
                </c:pt>
                <c:pt idx="20426">
                  <c:v>1675.3583333333333</c:v>
                </c:pt>
                <c:pt idx="20427">
                  <c:v>1675.4416666666666</c:v>
                </c:pt>
                <c:pt idx="20428">
                  <c:v>1675.5249999999999</c:v>
                </c:pt>
                <c:pt idx="20429">
                  <c:v>1675.6083333333333</c:v>
                </c:pt>
                <c:pt idx="20430">
                  <c:v>1675.6916666666666</c:v>
                </c:pt>
                <c:pt idx="20431">
                  <c:v>1675.7749999999999</c:v>
                </c:pt>
                <c:pt idx="20432">
                  <c:v>1675.8500000000001</c:v>
                </c:pt>
                <c:pt idx="20433">
                  <c:v>1675.9333333333334</c:v>
                </c:pt>
                <c:pt idx="20434">
                  <c:v>1676.0166666666667</c:v>
                </c:pt>
                <c:pt idx="20435">
                  <c:v>1676.1000000000001</c:v>
                </c:pt>
                <c:pt idx="20436">
                  <c:v>1676.1833333333334</c:v>
                </c:pt>
                <c:pt idx="20437">
                  <c:v>1676.2666666666667</c:v>
                </c:pt>
                <c:pt idx="20438">
                  <c:v>1676.3416666666665</c:v>
                </c:pt>
                <c:pt idx="20439">
                  <c:v>1676.425</c:v>
                </c:pt>
                <c:pt idx="20440">
                  <c:v>1676.5083333333332</c:v>
                </c:pt>
                <c:pt idx="20441">
                  <c:v>1676.5916666666665</c:v>
                </c:pt>
                <c:pt idx="20442">
                  <c:v>1676.675</c:v>
                </c:pt>
                <c:pt idx="20443">
                  <c:v>1676.7583333333332</c:v>
                </c:pt>
                <c:pt idx="20444">
                  <c:v>1676.8333333333333</c:v>
                </c:pt>
                <c:pt idx="20445">
                  <c:v>1676.9166666666667</c:v>
                </c:pt>
                <c:pt idx="20446">
                  <c:v>1677</c:v>
                </c:pt>
                <c:pt idx="20447">
                  <c:v>1677.0833333333333</c:v>
                </c:pt>
                <c:pt idx="20448">
                  <c:v>1677.1666666666667</c:v>
                </c:pt>
                <c:pt idx="20449">
                  <c:v>1677.25</c:v>
                </c:pt>
                <c:pt idx="20450">
                  <c:v>1677.3333333333333</c:v>
                </c:pt>
                <c:pt idx="20451">
                  <c:v>1677.4083333333335</c:v>
                </c:pt>
                <c:pt idx="20452">
                  <c:v>1677.4916666666668</c:v>
                </c:pt>
                <c:pt idx="20453">
                  <c:v>1677.575</c:v>
                </c:pt>
                <c:pt idx="20454">
                  <c:v>1677.6583333333335</c:v>
                </c:pt>
                <c:pt idx="20455">
                  <c:v>1677.7416666666668</c:v>
                </c:pt>
                <c:pt idx="20456">
                  <c:v>1677.825</c:v>
                </c:pt>
                <c:pt idx="20457">
                  <c:v>1677.8999999999999</c:v>
                </c:pt>
                <c:pt idx="20458">
                  <c:v>1677.9833333333333</c:v>
                </c:pt>
                <c:pt idx="20459">
                  <c:v>1678.0666666666666</c:v>
                </c:pt>
                <c:pt idx="20460">
                  <c:v>1678.1499999999999</c:v>
                </c:pt>
                <c:pt idx="20461">
                  <c:v>1678.2333333333333</c:v>
                </c:pt>
                <c:pt idx="20462">
                  <c:v>1678.3166666666666</c:v>
                </c:pt>
                <c:pt idx="20463">
                  <c:v>1678.3916666666667</c:v>
                </c:pt>
                <c:pt idx="20464">
                  <c:v>1678.4750000000001</c:v>
                </c:pt>
                <c:pt idx="20465">
                  <c:v>1678.5583333333334</c:v>
                </c:pt>
                <c:pt idx="20466">
                  <c:v>1678.6416666666667</c:v>
                </c:pt>
                <c:pt idx="20467">
                  <c:v>1678.7250000000001</c:v>
                </c:pt>
                <c:pt idx="20468">
                  <c:v>1678.8083333333334</c:v>
                </c:pt>
                <c:pt idx="20469">
                  <c:v>1678.8916666666667</c:v>
                </c:pt>
                <c:pt idx="20470">
                  <c:v>1678.9666666666665</c:v>
                </c:pt>
                <c:pt idx="20471">
                  <c:v>1679.05</c:v>
                </c:pt>
                <c:pt idx="20472">
                  <c:v>1679.1333333333332</c:v>
                </c:pt>
                <c:pt idx="20473">
                  <c:v>1679.2166666666665</c:v>
                </c:pt>
                <c:pt idx="20474">
                  <c:v>1679.3</c:v>
                </c:pt>
                <c:pt idx="20475">
                  <c:v>1679.3833333333332</c:v>
                </c:pt>
                <c:pt idx="20476">
                  <c:v>1679.4583333333333</c:v>
                </c:pt>
                <c:pt idx="20477">
                  <c:v>1679.5416666666667</c:v>
                </c:pt>
                <c:pt idx="20478">
                  <c:v>1679.625</c:v>
                </c:pt>
                <c:pt idx="20479">
                  <c:v>1679.7083333333333</c:v>
                </c:pt>
                <c:pt idx="20480">
                  <c:v>1679.7916666666667</c:v>
                </c:pt>
                <c:pt idx="20481">
                  <c:v>1679.875</c:v>
                </c:pt>
                <c:pt idx="20482">
                  <c:v>1679.95</c:v>
                </c:pt>
                <c:pt idx="20483">
                  <c:v>1680.0333333333335</c:v>
                </c:pt>
                <c:pt idx="20484">
                  <c:v>1680.1166666666668</c:v>
                </c:pt>
                <c:pt idx="20485">
                  <c:v>1680.2</c:v>
                </c:pt>
                <c:pt idx="20486">
                  <c:v>1680.2833333333335</c:v>
                </c:pt>
                <c:pt idx="20487">
                  <c:v>1680.3666666666668</c:v>
                </c:pt>
                <c:pt idx="20488">
                  <c:v>1680.45</c:v>
                </c:pt>
                <c:pt idx="20489">
                  <c:v>1680.5249999999999</c:v>
                </c:pt>
                <c:pt idx="20490">
                  <c:v>1680.6083333333333</c:v>
                </c:pt>
                <c:pt idx="20491">
                  <c:v>1680.6916666666666</c:v>
                </c:pt>
                <c:pt idx="20492">
                  <c:v>1680.7749999999999</c:v>
                </c:pt>
                <c:pt idx="20493">
                  <c:v>1680.8583333333333</c:v>
                </c:pt>
                <c:pt idx="20494">
                  <c:v>1680.9416666666666</c:v>
                </c:pt>
                <c:pt idx="20495">
                  <c:v>1681.0166666666667</c:v>
                </c:pt>
                <c:pt idx="20496">
                  <c:v>1681.1000000000001</c:v>
                </c:pt>
                <c:pt idx="20497">
                  <c:v>1681.1833333333334</c:v>
                </c:pt>
                <c:pt idx="20498">
                  <c:v>1681.2666666666667</c:v>
                </c:pt>
                <c:pt idx="20499">
                  <c:v>1681.3500000000001</c:v>
                </c:pt>
                <c:pt idx="20500">
                  <c:v>1681.4333333333334</c:v>
                </c:pt>
                <c:pt idx="20501">
                  <c:v>1681.5083333333332</c:v>
                </c:pt>
                <c:pt idx="20502">
                  <c:v>1681.5916666666665</c:v>
                </c:pt>
                <c:pt idx="20503">
                  <c:v>1681.675</c:v>
                </c:pt>
                <c:pt idx="20504">
                  <c:v>1681.7583333333332</c:v>
                </c:pt>
                <c:pt idx="20505">
                  <c:v>1681.8416666666665</c:v>
                </c:pt>
                <c:pt idx="20506">
                  <c:v>1681.925</c:v>
                </c:pt>
                <c:pt idx="20507">
                  <c:v>1682.0083333333332</c:v>
                </c:pt>
                <c:pt idx="20508">
                  <c:v>1682.0833333333333</c:v>
                </c:pt>
                <c:pt idx="20509">
                  <c:v>1682.1666666666667</c:v>
                </c:pt>
                <c:pt idx="20510">
                  <c:v>1682.25</c:v>
                </c:pt>
                <c:pt idx="20511">
                  <c:v>1682.3333333333333</c:v>
                </c:pt>
                <c:pt idx="20512">
                  <c:v>1682.4166666666667</c:v>
                </c:pt>
                <c:pt idx="20513">
                  <c:v>1682.5</c:v>
                </c:pt>
                <c:pt idx="20514">
                  <c:v>1682.575</c:v>
                </c:pt>
                <c:pt idx="20515">
                  <c:v>1682.6583333333335</c:v>
                </c:pt>
                <c:pt idx="20516">
                  <c:v>1682.7416666666668</c:v>
                </c:pt>
                <c:pt idx="20517">
                  <c:v>1682.825</c:v>
                </c:pt>
                <c:pt idx="20518">
                  <c:v>1682.9083333333335</c:v>
                </c:pt>
                <c:pt idx="20519">
                  <c:v>1682.9916666666668</c:v>
                </c:pt>
                <c:pt idx="20520">
                  <c:v>1683.075</c:v>
                </c:pt>
                <c:pt idx="20521">
                  <c:v>1683.1499999999999</c:v>
                </c:pt>
                <c:pt idx="20522">
                  <c:v>1683.2333333333333</c:v>
                </c:pt>
                <c:pt idx="20523">
                  <c:v>1683.3166666666666</c:v>
                </c:pt>
                <c:pt idx="20524">
                  <c:v>1683.3999999999999</c:v>
                </c:pt>
                <c:pt idx="20525">
                  <c:v>1683.4833333333333</c:v>
                </c:pt>
                <c:pt idx="20526">
                  <c:v>1683.5666666666666</c:v>
                </c:pt>
                <c:pt idx="20527">
                  <c:v>1683.6416666666667</c:v>
                </c:pt>
                <c:pt idx="20528">
                  <c:v>1683.7250000000001</c:v>
                </c:pt>
                <c:pt idx="20529">
                  <c:v>1683.8083333333334</c:v>
                </c:pt>
                <c:pt idx="20530">
                  <c:v>1683.8916666666667</c:v>
                </c:pt>
                <c:pt idx="20531">
                  <c:v>1683.9750000000001</c:v>
                </c:pt>
                <c:pt idx="20532">
                  <c:v>1684.0583333333334</c:v>
                </c:pt>
                <c:pt idx="20533">
                  <c:v>1684.1333333333332</c:v>
                </c:pt>
                <c:pt idx="20534">
                  <c:v>1684.2166666666665</c:v>
                </c:pt>
                <c:pt idx="20535">
                  <c:v>1684.3</c:v>
                </c:pt>
                <c:pt idx="20536">
                  <c:v>1684.3833333333332</c:v>
                </c:pt>
                <c:pt idx="20537">
                  <c:v>1684.4666666666665</c:v>
                </c:pt>
                <c:pt idx="20538">
                  <c:v>1684.55</c:v>
                </c:pt>
                <c:pt idx="20539">
                  <c:v>1684.6333333333332</c:v>
                </c:pt>
                <c:pt idx="20540">
                  <c:v>1684.7083333333333</c:v>
                </c:pt>
                <c:pt idx="20541">
                  <c:v>1684.7916666666667</c:v>
                </c:pt>
                <c:pt idx="20542">
                  <c:v>1684.875</c:v>
                </c:pt>
                <c:pt idx="20543">
                  <c:v>1684.9583333333333</c:v>
                </c:pt>
                <c:pt idx="20544">
                  <c:v>1685.0416666666667</c:v>
                </c:pt>
                <c:pt idx="20545">
                  <c:v>1685.125</c:v>
                </c:pt>
                <c:pt idx="20546">
                  <c:v>1685.2</c:v>
                </c:pt>
                <c:pt idx="20547">
                  <c:v>1685.2833333333335</c:v>
                </c:pt>
                <c:pt idx="20548">
                  <c:v>1685.3666666666668</c:v>
                </c:pt>
                <c:pt idx="20549">
                  <c:v>1685.45</c:v>
                </c:pt>
                <c:pt idx="20550">
                  <c:v>1685.5333333333335</c:v>
                </c:pt>
                <c:pt idx="20551">
                  <c:v>1685.6166666666668</c:v>
                </c:pt>
                <c:pt idx="20552">
                  <c:v>1685.6916666666666</c:v>
                </c:pt>
                <c:pt idx="20553">
                  <c:v>1685.7749999999999</c:v>
                </c:pt>
                <c:pt idx="20554">
                  <c:v>1685.8583333333333</c:v>
                </c:pt>
                <c:pt idx="20555">
                  <c:v>1685.9416666666666</c:v>
                </c:pt>
                <c:pt idx="20556">
                  <c:v>1686.0249999999999</c:v>
                </c:pt>
                <c:pt idx="20557">
                  <c:v>1686.1083333333333</c:v>
                </c:pt>
                <c:pt idx="20558">
                  <c:v>1686.1916666666666</c:v>
                </c:pt>
                <c:pt idx="20559">
                  <c:v>1686.2666666666667</c:v>
                </c:pt>
                <c:pt idx="20560">
                  <c:v>1686.3500000000001</c:v>
                </c:pt>
                <c:pt idx="20561">
                  <c:v>1686.4333333333334</c:v>
                </c:pt>
                <c:pt idx="20562">
                  <c:v>1686.5166666666667</c:v>
                </c:pt>
                <c:pt idx="20563">
                  <c:v>1686.6000000000001</c:v>
                </c:pt>
                <c:pt idx="20564">
                  <c:v>1686.6833333333334</c:v>
                </c:pt>
                <c:pt idx="20565">
                  <c:v>1686.7583333333332</c:v>
                </c:pt>
                <c:pt idx="20566">
                  <c:v>1686.8416666666665</c:v>
                </c:pt>
                <c:pt idx="20567">
                  <c:v>1686.925</c:v>
                </c:pt>
                <c:pt idx="20568">
                  <c:v>1687.0083333333332</c:v>
                </c:pt>
                <c:pt idx="20569">
                  <c:v>1687.0916666666665</c:v>
                </c:pt>
                <c:pt idx="20570">
                  <c:v>1687.175</c:v>
                </c:pt>
                <c:pt idx="20571">
                  <c:v>1687.25</c:v>
                </c:pt>
                <c:pt idx="20572">
                  <c:v>1687.3333333333333</c:v>
                </c:pt>
                <c:pt idx="20573">
                  <c:v>1687.4166666666667</c:v>
                </c:pt>
                <c:pt idx="20574">
                  <c:v>1687.5</c:v>
                </c:pt>
                <c:pt idx="20575">
                  <c:v>1687.5833333333333</c:v>
                </c:pt>
                <c:pt idx="20576">
                  <c:v>1687.6666666666667</c:v>
                </c:pt>
                <c:pt idx="20577">
                  <c:v>1687.75</c:v>
                </c:pt>
                <c:pt idx="20578">
                  <c:v>1687.825</c:v>
                </c:pt>
                <c:pt idx="20579">
                  <c:v>1687.9083333333335</c:v>
                </c:pt>
                <c:pt idx="20580">
                  <c:v>1687.9916666666668</c:v>
                </c:pt>
                <c:pt idx="20581">
                  <c:v>1688.075</c:v>
                </c:pt>
                <c:pt idx="20582">
                  <c:v>1688.1583333333335</c:v>
                </c:pt>
                <c:pt idx="20583">
                  <c:v>1688.2416666666668</c:v>
                </c:pt>
                <c:pt idx="20584">
                  <c:v>1688.3166666666666</c:v>
                </c:pt>
                <c:pt idx="20585">
                  <c:v>1688.3999999999999</c:v>
                </c:pt>
                <c:pt idx="20586">
                  <c:v>1688.4833333333333</c:v>
                </c:pt>
                <c:pt idx="20587">
                  <c:v>1688.5666666666666</c:v>
                </c:pt>
                <c:pt idx="20588">
                  <c:v>1688.6499999999999</c:v>
                </c:pt>
                <c:pt idx="20589">
                  <c:v>1688.7333333333333</c:v>
                </c:pt>
                <c:pt idx="20590">
                  <c:v>1688.8083333333334</c:v>
                </c:pt>
                <c:pt idx="20591">
                  <c:v>1688.8916666666667</c:v>
                </c:pt>
                <c:pt idx="20592">
                  <c:v>1688.9750000000001</c:v>
                </c:pt>
                <c:pt idx="20593">
                  <c:v>1689.0583333333334</c:v>
                </c:pt>
                <c:pt idx="20594">
                  <c:v>1689.1416666666667</c:v>
                </c:pt>
                <c:pt idx="20595">
                  <c:v>1689.2250000000001</c:v>
                </c:pt>
                <c:pt idx="20596">
                  <c:v>1689.3083333333334</c:v>
                </c:pt>
                <c:pt idx="20597">
                  <c:v>1689.3833333333332</c:v>
                </c:pt>
                <c:pt idx="20598">
                  <c:v>1689.4666666666665</c:v>
                </c:pt>
                <c:pt idx="20599">
                  <c:v>1689.55</c:v>
                </c:pt>
                <c:pt idx="20600">
                  <c:v>1689.6333333333332</c:v>
                </c:pt>
                <c:pt idx="20601">
                  <c:v>1689.7166666666665</c:v>
                </c:pt>
                <c:pt idx="20602">
                  <c:v>1689.8</c:v>
                </c:pt>
                <c:pt idx="20603">
                  <c:v>1689.875</c:v>
                </c:pt>
                <c:pt idx="20604">
                  <c:v>1689.9583333333333</c:v>
                </c:pt>
                <c:pt idx="20605">
                  <c:v>1690.0416666666667</c:v>
                </c:pt>
                <c:pt idx="20606">
                  <c:v>1690.125</c:v>
                </c:pt>
                <c:pt idx="20607">
                  <c:v>1690.2083333333333</c:v>
                </c:pt>
                <c:pt idx="20608">
                  <c:v>1690.2916666666667</c:v>
                </c:pt>
                <c:pt idx="20609">
                  <c:v>1690.3666666666668</c:v>
                </c:pt>
                <c:pt idx="20610">
                  <c:v>1690.45</c:v>
                </c:pt>
                <c:pt idx="20611">
                  <c:v>1690.5333333333335</c:v>
                </c:pt>
                <c:pt idx="20612">
                  <c:v>1690.6166666666668</c:v>
                </c:pt>
                <c:pt idx="20613">
                  <c:v>1690.7</c:v>
                </c:pt>
                <c:pt idx="20614">
                  <c:v>1690.7833333333335</c:v>
                </c:pt>
                <c:pt idx="20615">
                  <c:v>1690.8666666666668</c:v>
                </c:pt>
                <c:pt idx="20616">
                  <c:v>1690.9416666666666</c:v>
                </c:pt>
                <c:pt idx="20617">
                  <c:v>1691.0249999999999</c:v>
                </c:pt>
                <c:pt idx="20618">
                  <c:v>1691.1083333333333</c:v>
                </c:pt>
                <c:pt idx="20619">
                  <c:v>1691.1916666666666</c:v>
                </c:pt>
                <c:pt idx="20620">
                  <c:v>1691.2749999999999</c:v>
                </c:pt>
                <c:pt idx="20621">
                  <c:v>1691.3583333333333</c:v>
                </c:pt>
                <c:pt idx="20622">
                  <c:v>1691.4333333333334</c:v>
                </c:pt>
                <c:pt idx="20623">
                  <c:v>1691.5166666666667</c:v>
                </c:pt>
                <c:pt idx="20624">
                  <c:v>1691.6000000000001</c:v>
                </c:pt>
                <c:pt idx="20625">
                  <c:v>1691.6833333333334</c:v>
                </c:pt>
                <c:pt idx="20626">
                  <c:v>1691.7666666666667</c:v>
                </c:pt>
                <c:pt idx="20627">
                  <c:v>1691.8500000000001</c:v>
                </c:pt>
                <c:pt idx="20628">
                  <c:v>1691.925</c:v>
                </c:pt>
                <c:pt idx="20629">
                  <c:v>1692.0083333333332</c:v>
                </c:pt>
                <c:pt idx="20630">
                  <c:v>1692.0916666666665</c:v>
                </c:pt>
                <c:pt idx="20631">
                  <c:v>1692.175</c:v>
                </c:pt>
                <c:pt idx="20632">
                  <c:v>1692.2583333333332</c:v>
                </c:pt>
                <c:pt idx="20633">
                  <c:v>1692.3416666666665</c:v>
                </c:pt>
                <c:pt idx="20634">
                  <c:v>1692.425</c:v>
                </c:pt>
                <c:pt idx="20635">
                  <c:v>1692.5</c:v>
                </c:pt>
                <c:pt idx="20636">
                  <c:v>1692.5833333333333</c:v>
                </c:pt>
                <c:pt idx="20637">
                  <c:v>1692.6666666666667</c:v>
                </c:pt>
                <c:pt idx="20638">
                  <c:v>1692.75</c:v>
                </c:pt>
                <c:pt idx="20639">
                  <c:v>1692.8333333333333</c:v>
                </c:pt>
                <c:pt idx="20640">
                  <c:v>1692.9166666666667</c:v>
                </c:pt>
                <c:pt idx="20641">
                  <c:v>1692.9916666666668</c:v>
                </c:pt>
                <c:pt idx="20642">
                  <c:v>1693.075</c:v>
                </c:pt>
                <c:pt idx="20643">
                  <c:v>1693.1583333333335</c:v>
                </c:pt>
                <c:pt idx="20644">
                  <c:v>1693.2416666666668</c:v>
                </c:pt>
                <c:pt idx="20645">
                  <c:v>1693.325</c:v>
                </c:pt>
                <c:pt idx="20646">
                  <c:v>1693.4083333333335</c:v>
                </c:pt>
                <c:pt idx="20647">
                  <c:v>1693.4916666666668</c:v>
                </c:pt>
                <c:pt idx="20648">
                  <c:v>1693.5666666666666</c:v>
                </c:pt>
                <c:pt idx="20649">
                  <c:v>1693.6499999999999</c:v>
                </c:pt>
                <c:pt idx="20650">
                  <c:v>1693.7333333333333</c:v>
                </c:pt>
                <c:pt idx="20651">
                  <c:v>1693.8166666666666</c:v>
                </c:pt>
                <c:pt idx="20652">
                  <c:v>1693.8999999999999</c:v>
                </c:pt>
                <c:pt idx="20653">
                  <c:v>1693.9833333333333</c:v>
                </c:pt>
                <c:pt idx="20654">
                  <c:v>1694.0583333333334</c:v>
                </c:pt>
                <c:pt idx="20655">
                  <c:v>1694.1416666666667</c:v>
                </c:pt>
                <c:pt idx="20656">
                  <c:v>1694.2250000000001</c:v>
                </c:pt>
                <c:pt idx="20657">
                  <c:v>1694.3083333333334</c:v>
                </c:pt>
                <c:pt idx="20658">
                  <c:v>1694.3916666666667</c:v>
                </c:pt>
                <c:pt idx="20659">
                  <c:v>1694.4750000000001</c:v>
                </c:pt>
                <c:pt idx="20660">
                  <c:v>1694.55</c:v>
                </c:pt>
                <c:pt idx="20661">
                  <c:v>1694.6333333333332</c:v>
                </c:pt>
                <c:pt idx="20662">
                  <c:v>1694.7166666666665</c:v>
                </c:pt>
                <c:pt idx="20663">
                  <c:v>1694.8</c:v>
                </c:pt>
                <c:pt idx="20664">
                  <c:v>1694.8833333333332</c:v>
                </c:pt>
                <c:pt idx="20665">
                  <c:v>1694.9666666666665</c:v>
                </c:pt>
                <c:pt idx="20666">
                  <c:v>1695.05</c:v>
                </c:pt>
                <c:pt idx="20667">
                  <c:v>1695.125</c:v>
                </c:pt>
                <c:pt idx="20668">
                  <c:v>1695.2083333333333</c:v>
                </c:pt>
                <c:pt idx="20669">
                  <c:v>1695.2916666666667</c:v>
                </c:pt>
                <c:pt idx="20670">
                  <c:v>1695.375</c:v>
                </c:pt>
                <c:pt idx="20671">
                  <c:v>1695.4583333333333</c:v>
                </c:pt>
                <c:pt idx="20672">
                  <c:v>1695.5416666666667</c:v>
                </c:pt>
                <c:pt idx="20673">
                  <c:v>1695.6166666666668</c:v>
                </c:pt>
                <c:pt idx="20674">
                  <c:v>1695.7</c:v>
                </c:pt>
                <c:pt idx="20675">
                  <c:v>1695.7833333333335</c:v>
                </c:pt>
                <c:pt idx="20676">
                  <c:v>1695.8666666666668</c:v>
                </c:pt>
                <c:pt idx="20677">
                  <c:v>1695.95</c:v>
                </c:pt>
                <c:pt idx="20678">
                  <c:v>1696.0333333333335</c:v>
                </c:pt>
                <c:pt idx="20679">
                  <c:v>1696.1083333333333</c:v>
                </c:pt>
                <c:pt idx="20680">
                  <c:v>1696.1916666666666</c:v>
                </c:pt>
                <c:pt idx="20681">
                  <c:v>1696.2749999999999</c:v>
                </c:pt>
                <c:pt idx="20682">
                  <c:v>1696.3583333333333</c:v>
                </c:pt>
                <c:pt idx="20683">
                  <c:v>1696.4416666666666</c:v>
                </c:pt>
                <c:pt idx="20684">
                  <c:v>1696.5249999999999</c:v>
                </c:pt>
                <c:pt idx="20685">
                  <c:v>1696.6083333333333</c:v>
                </c:pt>
                <c:pt idx="20686">
                  <c:v>1696.6833333333334</c:v>
                </c:pt>
                <c:pt idx="20687">
                  <c:v>1696.7666666666667</c:v>
                </c:pt>
                <c:pt idx="20688">
                  <c:v>1696.8500000000001</c:v>
                </c:pt>
                <c:pt idx="20689">
                  <c:v>1696.9333333333334</c:v>
                </c:pt>
                <c:pt idx="20690">
                  <c:v>1697.0166666666667</c:v>
                </c:pt>
                <c:pt idx="20691">
                  <c:v>1697.1000000000001</c:v>
                </c:pt>
                <c:pt idx="20692">
                  <c:v>1697.175</c:v>
                </c:pt>
                <c:pt idx="20693">
                  <c:v>1697.2583333333332</c:v>
                </c:pt>
                <c:pt idx="20694">
                  <c:v>1697.3416666666665</c:v>
                </c:pt>
                <c:pt idx="20695">
                  <c:v>1697.425</c:v>
                </c:pt>
                <c:pt idx="20696">
                  <c:v>1697.5083333333332</c:v>
                </c:pt>
                <c:pt idx="20697">
                  <c:v>1697.5916666666665</c:v>
                </c:pt>
                <c:pt idx="20698">
                  <c:v>1697.6666666666667</c:v>
                </c:pt>
                <c:pt idx="20699">
                  <c:v>1697.75</c:v>
                </c:pt>
                <c:pt idx="20700">
                  <c:v>1697.8333333333333</c:v>
                </c:pt>
                <c:pt idx="20701">
                  <c:v>1697.9166666666667</c:v>
                </c:pt>
                <c:pt idx="20702">
                  <c:v>1698</c:v>
                </c:pt>
                <c:pt idx="20703">
                  <c:v>1698.0833333333333</c:v>
                </c:pt>
                <c:pt idx="20704">
                  <c:v>1698.1666666666667</c:v>
                </c:pt>
                <c:pt idx="20705">
                  <c:v>1698.2416666666668</c:v>
                </c:pt>
                <c:pt idx="20706">
                  <c:v>1698.325</c:v>
                </c:pt>
                <c:pt idx="20707">
                  <c:v>1698.4083333333335</c:v>
                </c:pt>
                <c:pt idx="20708">
                  <c:v>1698.4916666666668</c:v>
                </c:pt>
                <c:pt idx="20709">
                  <c:v>1698.575</c:v>
                </c:pt>
                <c:pt idx="20710">
                  <c:v>1698.6583333333335</c:v>
                </c:pt>
                <c:pt idx="20711">
                  <c:v>1698.7333333333333</c:v>
                </c:pt>
                <c:pt idx="20712">
                  <c:v>1698.8166666666666</c:v>
                </c:pt>
                <c:pt idx="20713">
                  <c:v>1698.8999999999999</c:v>
                </c:pt>
                <c:pt idx="20714">
                  <c:v>1698.9833333333333</c:v>
                </c:pt>
                <c:pt idx="20715">
                  <c:v>1699.0666666666666</c:v>
                </c:pt>
                <c:pt idx="20716">
                  <c:v>1699.1499999999999</c:v>
                </c:pt>
                <c:pt idx="20717">
                  <c:v>1699.2250000000001</c:v>
                </c:pt>
                <c:pt idx="20718">
                  <c:v>1699.3083333333334</c:v>
                </c:pt>
                <c:pt idx="20719">
                  <c:v>1699.3916666666667</c:v>
                </c:pt>
                <c:pt idx="20720">
                  <c:v>1699.4750000000001</c:v>
                </c:pt>
                <c:pt idx="20721">
                  <c:v>1699.5583333333334</c:v>
                </c:pt>
                <c:pt idx="20722">
                  <c:v>1699.6416666666667</c:v>
                </c:pt>
                <c:pt idx="20723">
                  <c:v>1699.7250000000001</c:v>
                </c:pt>
                <c:pt idx="20724">
                  <c:v>1699.8</c:v>
                </c:pt>
                <c:pt idx="20725">
                  <c:v>1699.8833333333332</c:v>
                </c:pt>
                <c:pt idx="20726">
                  <c:v>1699.9666666666665</c:v>
                </c:pt>
                <c:pt idx="20727">
                  <c:v>1700.05</c:v>
                </c:pt>
                <c:pt idx="20728">
                  <c:v>1700.1333333333332</c:v>
                </c:pt>
                <c:pt idx="20729">
                  <c:v>1700.2166666666665</c:v>
                </c:pt>
                <c:pt idx="20730">
                  <c:v>1700.2916666666667</c:v>
                </c:pt>
                <c:pt idx="20731">
                  <c:v>1700.375</c:v>
                </c:pt>
                <c:pt idx="20732">
                  <c:v>1700.4583333333333</c:v>
                </c:pt>
                <c:pt idx="20733">
                  <c:v>1700.5416666666667</c:v>
                </c:pt>
                <c:pt idx="20734">
                  <c:v>1700.625</c:v>
                </c:pt>
                <c:pt idx="20735">
                  <c:v>1700.7083333333333</c:v>
                </c:pt>
                <c:pt idx="20736">
                  <c:v>1700.7833333333335</c:v>
                </c:pt>
                <c:pt idx="20737">
                  <c:v>1700.8666666666668</c:v>
                </c:pt>
                <c:pt idx="20738">
                  <c:v>1700.95</c:v>
                </c:pt>
                <c:pt idx="20739">
                  <c:v>1701.0333333333335</c:v>
                </c:pt>
                <c:pt idx="20740">
                  <c:v>1701.1166666666668</c:v>
                </c:pt>
                <c:pt idx="20741">
                  <c:v>1701.2</c:v>
                </c:pt>
                <c:pt idx="20742">
                  <c:v>1701.2833333333335</c:v>
                </c:pt>
                <c:pt idx="20743">
                  <c:v>1701.3583333333333</c:v>
                </c:pt>
                <c:pt idx="20744">
                  <c:v>1701.4416666666666</c:v>
                </c:pt>
                <c:pt idx="20745">
                  <c:v>1701.5249999999999</c:v>
                </c:pt>
                <c:pt idx="20746">
                  <c:v>1701.6083333333333</c:v>
                </c:pt>
                <c:pt idx="20747">
                  <c:v>1701.6916666666666</c:v>
                </c:pt>
                <c:pt idx="20748">
                  <c:v>1701.7749999999999</c:v>
                </c:pt>
                <c:pt idx="20749">
                  <c:v>1701.8500000000001</c:v>
                </c:pt>
                <c:pt idx="20750">
                  <c:v>1701.9333333333334</c:v>
                </c:pt>
                <c:pt idx="20751">
                  <c:v>1702.0166666666667</c:v>
                </c:pt>
                <c:pt idx="20752">
                  <c:v>1702.1000000000001</c:v>
                </c:pt>
                <c:pt idx="20753">
                  <c:v>1702.1833333333334</c:v>
                </c:pt>
                <c:pt idx="20754">
                  <c:v>1702.2666666666667</c:v>
                </c:pt>
                <c:pt idx="20755">
                  <c:v>1702.3416666666665</c:v>
                </c:pt>
                <c:pt idx="20756">
                  <c:v>1702.425</c:v>
                </c:pt>
                <c:pt idx="20757">
                  <c:v>1702.5083333333332</c:v>
                </c:pt>
                <c:pt idx="20758">
                  <c:v>1702.5916666666665</c:v>
                </c:pt>
                <c:pt idx="20759">
                  <c:v>1702.675</c:v>
                </c:pt>
                <c:pt idx="20760">
                  <c:v>1702.7583333333332</c:v>
                </c:pt>
                <c:pt idx="20761">
                  <c:v>1702.8416666666665</c:v>
                </c:pt>
                <c:pt idx="20762">
                  <c:v>1702.9166666666667</c:v>
                </c:pt>
                <c:pt idx="20763">
                  <c:v>1703</c:v>
                </c:pt>
                <c:pt idx="20764">
                  <c:v>1703.0833333333333</c:v>
                </c:pt>
                <c:pt idx="20765">
                  <c:v>1703.1666666666667</c:v>
                </c:pt>
                <c:pt idx="20766">
                  <c:v>1703.25</c:v>
                </c:pt>
                <c:pt idx="20767">
                  <c:v>1703.3333333333333</c:v>
                </c:pt>
                <c:pt idx="20768">
                  <c:v>1703.4083333333335</c:v>
                </c:pt>
                <c:pt idx="20769">
                  <c:v>1703.4916666666668</c:v>
                </c:pt>
                <c:pt idx="20770">
                  <c:v>1703.575</c:v>
                </c:pt>
                <c:pt idx="20771">
                  <c:v>1703.6583333333335</c:v>
                </c:pt>
                <c:pt idx="20772">
                  <c:v>1703.7416666666668</c:v>
                </c:pt>
                <c:pt idx="20773">
                  <c:v>1703.825</c:v>
                </c:pt>
                <c:pt idx="20774">
                  <c:v>1703.9083333333335</c:v>
                </c:pt>
                <c:pt idx="20775">
                  <c:v>1703.9833333333333</c:v>
                </c:pt>
                <c:pt idx="20776">
                  <c:v>1704.0666666666666</c:v>
                </c:pt>
                <c:pt idx="20777">
                  <c:v>1704.1499999999999</c:v>
                </c:pt>
                <c:pt idx="20778">
                  <c:v>1704.2333333333333</c:v>
                </c:pt>
                <c:pt idx="20779">
                  <c:v>1704.3166666666666</c:v>
                </c:pt>
                <c:pt idx="20780">
                  <c:v>1704.3999999999999</c:v>
                </c:pt>
                <c:pt idx="20781">
                  <c:v>1704.4750000000001</c:v>
                </c:pt>
                <c:pt idx="20782">
                  <c:v>1704.5583333333334</c:v>
                </c:pt>
                <c:pt idx="20783">
                  <c:v>1704.6416666666667</c:v>
                </c:pt>
                <c:pt idx="20784">
                  <c:v>1704.7250000000001</c:v>
                </c:pt>
                <c:pt idx="20785">
                  <c:v>1704.8083333333334</c:v>
                </c:pt>
                <c:pt idx="20786">
                  <c:v>1704.8916666666667</c:v>
                </c:pt>
                <c:pt idx="20787">
                  <c:v>1704.9666666666665</c:v>
                </c:pt>
                <c:pt idx="20788">
                  <c:v>1705.05</c:v>
                </c:pt>
                <c:pt idx="20789">
                  <c:v>1705.1333333333332</c:v>
                </c:pt>
                <c:pt idx="20790">
                  <c:v>1705.2166666666665</c:v>
                </c:pt>
                <c:pt idx="20791">
                  <c:v>1705.3</c:v>
                </c:pt>
                <c:pt idx="20792">
                  <c:v>1705.3833333333332</c:v>
                </c:pt>
                <c:pt idx="20793">
                  <c:v>1705.4666666666665</c:v>
                </c:pt>
                <c:pt idx="20794">
                  <c:v>1705.5416666666667</c:v>
                </c:pt>
                <c:pt idx="20795">
                  <c:v>1705.625</c:v>
                </c:pt>
                <c:pt idx="20796">
                  <c:v>1705.7083333333333</c:v>
                </c:pt>
                <c:pt idx="20797">
                  <c:v>1705.7916666666667</c:v>
                </c:pt>
                <c:pt idx="20798">
                  <c:v>1705.875</c:v>
                </c:pt>
                <c:pt idx="20799">
                  <c:v>1705.9583333333333</c:v>
                </c:pt>
                <c:pt idx="20800">
                  <c:v>1706.0333333333335</c:v>
                </c:pt>
                <c:pt idx="20801">
                  <c:v>1706.1166666666668</c:v>
                </c:pt>
                <c:pt idx="20802">
                  <c:v>1706.2</c:v>
                </c:pt>
                <c:pt idx="20803">
                  <c:v>1706.2833333333335</c:v>
                </c:pt>
                <c:pt idx="20804">
                  <c:v>1706.3666666666668</c:v>
                </c:pt>
                <c:pt idx="20805">
                  <c:v>1706.45</c:v>
                </c:pt>
                <c:pt idx="20806">
                  <c:v>1706.5249999999999</c:v>
                </c:pt>
                <c:pt idx="20807">
                  <c:v>1706.6083333333333</c:v>
                </c:pt>
                <c:pt idx="20808">
                  <c:v>1706.6916666666666</c:v>
                </c:pt>
                <c:pt idx="20809">
                  <c:v>1706.7749999999999</c:v>
                </c:pt>
                <c:pt idx="20810">
                  <c:v>1706.8583333333333</c:v>
                </c:pt>
                <c:pt idx="20811">
                  <c:v>1706.9416666666666</c:v>
                </c:pt>
                <c:pt idx="20812">
                  <c:v>1707.0249999999999</c:v>
                </c:pt>
                <c:pt idx="20813">
                  <c:v>1707.1000000000001</c:v>
                </c:pt>
                <c:pt idx="20814">
                  <c:v>1707.1833333333334</c:v>
                </c:pt>
                <c:pt idx="20815">
                  <c:v>1707.2666666666667</c:v>
                </c:pt>
                <c:pt idx="20816">
                  <c:v>1707.3500000000001</c:v>
                </c:pt>
                <c:pt idx="20817">
                  <c:v>1707.4333333333334</c:v>
                </c:pt>
                <c:pt idx="20818">
                  <c:v>1707.5166666666667</c:v>
                </c:pt>
                <c:pt idx="20819">
                  <c:v>1707.5916666666665</c:v>
                </c:pt>
                <c:pt idx="20820">
                  <c:v>1707.675</c:v>
                </c:pt>
                <c:pt idx="20821">
                  <c:v>1707.7583333333332</c:v>
                </c:pt>
                <c:pt idx="20822">
                  <c:v>1707.8416666666665</c:v>
                </c:pt>
                <c:pt idx="20823">
                  <c:v>1707.925</c:v>
                </c:pt>
                <c:pt idx="20824">
                  <c:v>1708.0083333333332</c:v>
                </c:pt>
                <c:pt idx="20825">
                  <c:v>1708.0833333333333</c:v>
                </c:pt>
                <c:pt idx="20826">
                  <c:v>1708.1666666666667</c:v>
                </c:pt>
                <c:pt idx="20827">
                  <c:v>1708.25</c:v>
                </c:pt>
                <c:pt idx="20828">
                  <c:v>1708.3333333333333</c:v>
                </c:pt>
                <c:pt idx="20829">
                  <c:v>1708.4166666666667</c:v>
                </c:pt>
                <c:pt idx="20830">
                  <c:v>1708.5</c:v>
                </c:pt>
                <c:pt idx="20831">
                  <c:v>1708.5833333333333</c:v>
                </c:pt>
                <c:pt idx="20832">
                  <c:v>1708.6583333333335</c:v>
                </c:pt>
                <c:pt idx="20833">
                  <c:v>1708.7416666666668</c:v>
                </c:pt>
                <c:pt idx="20834">
                  <c:v>1708.825</c:v>
                </c:pt>
                <c:pt idx="20835">
                  <c:v>1708.9083333333335</c:v>
                </c:pt>
                <c:pt idx="20836">
                  <c:v>1708.9916666666668</c:v>
                </c:pt>
                <c:pt idx="20837">
                  <c:v>1709.075</c:v>
                </c:pt>
                <c:pt idx="20838">
                  <c:v>1709.1499999999999</c:v>
                </c:pt>
                <c:pt idx="20839">
                  <c:v>1709.2333333333333</c:v>
                </c:pt>
                <c:pt idx="20840">
                  <c:v>1709.3166666666666</c:v>
                </c:pt>
                <c:pt idx="20841">
                  <c:v>1709.3999999999999</c:v>
                </c:pt>
                <c:pt idx="20842">
                  <c:v>1709.4833333333333</c:v>
                </c:pt>
                <c:pt idx="20843">
                  <c:v>1709.5666666666666</c:v>
                </c:pt>
                <c:pt idx="20844">
                  <c:v>1709.6416666666667</c:v>
                </c:pt>
                <c:pt idx="20845">
                  <c:v>1709.7250000000001</c:v>
                </c:pt>
                <c:pt idx="20846">
                  <c:v>1709.8083333333334</c:v>
                </c:pt>
                <c:pt idx="20847">
                  <c:v>1709.8916666666667</c:v>
                </c:pt>
                <c:pt idx="20848">
                  <c:v>1709.9750000000001</c:v>
                </c:pt>
                <c:pt idx="20849">
                  <c:v>1710.0583333333334</c:v>
                </c:pt>
                <c:pt idx="20850">
                  <c:v>1710.1416666666667</c:v>
                </c:pt>
                <c:pt idx="20851">
                  <c:v>1710.2166666666665</c:v>
                </c:pt>
                <c:pt idx="20852">
                  <c:v>1710.3</c:v>
                </c:pt>
                <c:pt idx="20853">
                  <c:v>1710.3833333333332</c:v>
                </c:pt>
                <c:pt idx="20854">
                  <c:v>1710.4666666666665</c:v>
                </c:pt>
                <c:pt idx="20855">
                  <c:v>1710.55</c:v>
                </c:pt>
                <c:pt idx="20856">
                  <c:v>1710.6333333333332</c:v>
                </c:pt>
                <c:pt idx="20857">
                  <c:v>1710.7083333333333</c:v>
                </c:pt>
                <c:pt idx="20858">
                  <c:v>1710.7916666666667</c:v>
                </c:pt>
                <c:pt idx="20859">
                  <c:v>1710.875</c:v>
                </c:pt>
                <c:pt idx="20860">
                  <c:v>1710.9583333333333</c:v>
                </c:pt>
                <c:pt idx="20861">
                  <c:v>1711.0416666666667</c:v>
                </c:pt>
                <c:pt idx="20862">
                  <c:v>1711.125</c:v>
                </c:pt>
                <c:pt idx="20863">
                  <c:v>1711.2</c:v>
                </c:pt>
                <c:pt idx="20864">
                  <c:v>1711.2833333333335</c:v>
                </c:pt>
                <c:pt idx="20865">
                  <c:v>1711.3666666666668</c:v>
                </c:pt>
                <c:pt idx="20866">
                  <c:v>1711.45</c:v>
                </c:pt>
                <c:pt idx="20867">
                  <c:v>1711.5333333333335</c:v>
                </c:pt>
                <c:pt idx="20868">
                  <c:v>1711.6166666666668</c:v>
                </c:pt>
                <c:pt idx="20869">
                  <c:v>1711.7</c:v>
                </c:pt>
                <c:pt idx="20870">
                  <c:v>1711.7749999999999</c:v>
                </c:pt>
                <c:pt idx="20871">
                  <c:v>1711.8583333333333</c:v>
                </c:pt>
                <c:pt idx="20872">
                  <c:v>1711.9416666666666</c:v>
                </c:pt>
                <c:pt idx="20873">
                  <c:v>1712.0249999999999</c:v>
                </c:pt>
                <c:pt idx="20874">
                  <c:v>1712.1083333333333</c:v>
                </c:pt>
                <c:pt idx="20875">
                  <c:v>1712.1916666666666</c:v>
                </c:pt>
                <c:pt idx="20876">
                  <c:v>1712.2666666666667</c:v>
                </c:pt>
                <c:pt idx="20877">
                  <c:v>1712.3500000000001</c:v>
                </c:pt>
                <c:pt idx="20878">
                  <c:v>1712.4333333333334</c:v>
                </c:pt>
                <c:pt idx="20879">
                  <c:v>1712.5166666666667</c:v>
                </c:pt>
                <c:pt idx="20880">
                  <c:v>1712.6000000000001</c:v>
                </c:pt>
                <c:pt idx="20881">
                  <c:v>1712.6833333333334</c:v>
                </c:pt>
                <c:pt idx="20882">
                  <c:v>1712.7583333333332</c:v>
                </c:pt>
                <c:pt idx="20883">
                  <c:v>1712.8416666666665</c:v>
                </c:pt>
                <c:pt idx="20884">
                  <c:v>1712.925</c:v>
                </c:pt>
                <c:pt idx="20885">
                  <c:v>1713.0083333333332</c:v>
                </c:pt>
                <c:pt idx="20886">
                  <c:v>1713.0916666666665</c:v>
                </c:pt>
                <c:pt idx="20887">
                  <c:v>1713.175</c:v>
                </c:pt>
                <c:pt idx="20888">
                  <c:v>1713.2583333333332</c:v>
                </c:pt>
                <c:pt idx="20889">
                  <c:v>1713.3333333333333</c:v>
                </c:pt>
                <c:pt idx="20890">
                  <c:v>1713.4166666666667</c:v>
                </c:pt>
                <c:pt idx="20891">
                  <c:v>1713.5</c:v>
                </c:pt>
                <c:pt idx="20892">
                  <c:v>1713.5833333333333</c:v>
                </c:pt>
                <c:pt idx="20893">
                  <c:v>1713.6666666666667</c:v>
                </c:pt>
                <c:pt idx="20894">
                  <c:v>1713.75</c:v>
                </c:pt>
                <c:pt idx="20895">
                  <c:v>1713.825</c:v>
                </c:pt>
                <c:pt idx="20896">
                  <c:v>1713.9083333333335</c:v>
                </c:pt>
                <c:pt idx="20897">
                  <c:v>1713.9916666666668</c:v>
                </c:pt>
                <c:pt idx="20898">
                  <c:v>1714.075</c:v>
                </c:pt>
                <c:pt idx="20899">
                  <c:v>1714.1583333333335</c:v>
                </c:pt>
                <c:pt idx="20900">
                  <c:v>1714.2416666666668</c:v>
                </c:pt>
                <c:pt idx="20901">
                  <c:v>1714.325</c:v>
                </c:pt>
                <c:pt idx="20902">
                  <c:v>1714.3999999999999</c:v>
                </c:pt>
                <c:pt idx="20903">
                  <c:v>1714.4833333333333</c:v>
                </c:pt>
                <c:pt idx="20904">
                  <c:v>1714.5666666666666</c:v>
                </c:pt>
                <c:pt idx="20905">
                  <c:v>1714.6499999999999</c:v>
                </c:pt>
                <c:pt idx="20906">
                  <c:v>1714.7333333333333</c:v>
                </c:pt>
                <c:pt idx="20907">
                  <c:v>1714.8166666666666</c:v>
                </c:pt>
                <c:pt idx="20908">
                  <c:v>1714.8916666666667</c:v>
                </c:pt>
                <c:pt idx="20909">
                  <c:v>1714.9750000000001</c:v>
                </c:pt>
                <c:pt idx="20910">
                  <c:v>1715.0583333333334</c:v>
                </c:pt>
                <c:pt idx="20911">
                  <c:v>1715.1416666666667</c:v>
                </c:pt>
                <c:pt idx="20912">
                  <c:v>1715.2250000000001</c:v>
                </c:pt>
                <c:pt idx="20913">
                  <c:v>1715.3083333333334</c:v>
                </c:pt>
                <c:pt idx="20914">
                  <c:v>1715.3833333333332</c:v>
                </c:pt>
                <c:pt idx="20915">
                  <c:v>1715.4666666666665</c:v>
                </c:pt>
                <c:pt idx="20916">
                  <c:v>1715.55</c:v>
                </c:pt>
                <c:pt idx="20917">
                  <c:v>1715.6333333333332</c:v>
                </c:pt>
                <c:pt idx="20918">
                  <c:v>1715.7166666666665</c:v>
                </c:pt>
                <c:pt idx="20919">
                  <c:v>1715.8</c:v>
                </c:pt>
                <c:pt idx="20920">
                  <c:v>1715.8833333333332</c:v>
                </c:pt>
                <c:pt idx="20921">
                  <c:v>1715.9583333333333</c:v>
                </c:pt>
                <c:pt idx="20922">
                  <c:v>1716.0416666666667</c:v>
                </c:pt>
                <c:pt idx="20923">
                  <c:v>1716.125</c:v>
                </c:pt>
                <c:pt idx="20924">
                  <c:v>1716.2083333333333</c:v>
                </c:pt>
                <c:pt idx="20925">
                  <c:v>1716.2916666666667</c:v>
                </c:pt>
                <c:pt idx="20926">
                  <c:v>1716.375</c:v>
                </c:pt>
                <c:pt idx="20927">
                  <c:v>1716.45</c:v>
                </c:pt>
                <c:pt idx="20928">
                  <c:v>1716.5333333333335</c:v>
                </c:pt>
                <c:pt idx="20929">
                  <c:v>1716.6166666666668</c:v>
                </c:pt>
                <c:pt idx="20930">
                  <c:v>1716.7</c:v>
                </c:pt>
                <c:pt idx="20931">
                  <c:v>1716.7833333333335</c:v>
                </c:pt>
                <c:pt idx="20932">
                  <c:v>1716.8666666666668</c:v>
                </c:pt>
                <c:pt idx="20933">
                  <c:v>1716.9416666666666</c:v>
                </c:pt>
                <c:pt idx="20934">
                  <c:v>1717.0249999999999</c:v>
                </c:pt>
                <c:pt idx="20935">
                  <c:v>1717.1083333333333</c:v>
                </c:pt>
                <c:pt idx="20936">
                  <c:v>1717.1916666666666</c:v>
                </c:pt>
                <c:pt idx="20937">
                  <c:v>1717.2749999999999</c:v>
                </c:pt>
                <c:pt idx="20938">
                  <c:v>1717.3583333333333</c:v>
                </c:pt>
                <c:pt idx="20939">
                  <c:v>1717.4416666666666</c:v>
                </c:pt>
                <c:pt idx="20940">
                  <c:v>1717.5166666666667</c:v>
                </c:pt>
                <c:pt idx="20941">
                  <c:v>1717.6000000000001</c:v>
                </c:pt>
                <c:pt idx="20942">
                  <c:v>1717.6833333333334</c:v>
                </c:pt>
                <c:pt idx="20943">
                  <c:v>1717.7666666666667</c:v>
                </c:pt>
                <c:pt idx="20944">
                  <c:v>1717.8500000000001</c:v>
                </c:pt>
                <c:pt idx="20945">
                  <c:v>1717.9333333333334</c:v>
                </c:pt>
                <c:pt idx="20946">
                  <c:v>1718.0083333333332</c:v>
                </c:pt>
                <c:pt idx="20947">
                  <c:v>1718.0916666666665</c:v>
                </c:pt>
                <c:pt idx="20948">
                  <c:v>1718.175</c:v>
                </c:pt>
                <c:pt idx="20949">
                  <c:v>1718.2583333333332</c:v>
                </c:pt>
                <c:pt idx="20950">
                  <c:v>1718.3416666666665</c:v>
                </c:pt>
                <c:pt idx="20951">
                  <c:v>1718.425</c:v>
                </c:pt>
                <c:pt idx="20952">
                  <c:v>1718.5</c:v>
                </c:pt>
                <c:pt idx="20953">
                  <c:v>1718.5833333333333</c:v>
                </c:pt>
                <c:pt idx="20954">
                  <c:v>1718.6666666666667</c:v>
                </c:pt>
                <c:pt idx="20955">
                  <c:v>1718.75</c:v>
                </c:pt>
                <c:pt idx="20956">
                  <c:v>1718.8333333333333</c:v>
                </c:pt>
                <c:pt idx="20957">
                  <c:v>1718.9166666666667</c:v>
                </c:pt>
                <c:pt idx="20958">
                  <c:v>1719</c:v>
                </c:pt>
                <c:pt idx="20959">
                  <c:v>1719.075</c:v>
                </c:pt>
                <c:pt idx="20960">
                  <c:v>1719.1583333333335</c:v>
                </c:pt>
                <c:pt idx="20961">
                  <c:v>1719.2416666666668</c:v>
                </c:pt>
                <c:pt idx="20962">
                  <c:v>1719.325</c:v>
                </c:pt>
                <c:pt idx="20963">
                  <c:v>1719.4083333333335</c:v>
                </c:pt>
                <c:pt idx="20964">
                  <c:v>1719.4916666666668</c:v>
                </c:pt>
                <c:pt idx="20965">
                  <c:v>1719.5666666666666</c:v>
                </c:pt>
                <c:pt idx="20966">
                  <c:v>1719.6499999999999</c:v>
                </c:pt>
                <c:pt idx="20967">
                  <c:v>1719.7333333333333</c:v>
                </c:pt>
                <c:pt idx="20968">
                  <c:v>1719.8166666666666</c:v>
                </c:pt>
                <c:pt idx="20969">
                  <c:v>1719.8999999999999</c:v>
                </c:pt>
                <c:pt idx="20970">
                  <c:v>1719.9833333333333</c:v>
                </c:pt>
                <c:pt idx="20971">
                  <c:v>1720.0583333333334</c:v>
                </c:pt>
                <c:pt idx="20972">
                  <c:v>1720.1416666666667</c:v>
                </c:pt>
                <c:pt idx="20973">
                  <c:v>1720.2250000000001</c:v>
                </c:pt>
                <c:pt idx="20974">
                  <c:v>1720.3083333333334</c:v>
                </c:pt>
                <c:pt idx="20975">
                  <c:v>1720.3916666666667</c:v>
                </c:pt>
                <c:pt idx="20976">
                  <c:v>1720.4750000000001</c:v>
                </c:pt>
                <c:pt idx="20977">
                  <c:v>1720.5583333333334</c:v>
                </c:pt>
                <c:pt idx="20978">
                  <c:v>1720.6333333333332</c:v>
                </c:pt>
                <c:pt idx="20979">
                  <c:v>1720.7166666666665</c:v>
                </c:pt>
                <c:pt idx="20980">
                  <c:v>1720.8</c:v>
                </c:pt>
                <c:pt idx="20981">
                  <c:v>1720.8833333333332</c:v>
                </c:pt>
                <c:pt idx="20982">
                  <c:v>1720.9666666666665</c:v>
                </c:pt>
                <c:pt idx="20983">
                  <c:v>1721.05</c:v>
                </c:pt>
                <c:pt idx="20984">
                  <c:v>1721.125</c:v>
                </c:pt>
                <c:pt idx="20985">
                  <c:v>1721.2083333333333</c:v>
                </c:pt>
                <c:pt idx="20986">
                  <c:v>1721.2916666666667</c:v>
                </c:pt>
                <c:pt idx="20987">
                  <c:v>1721.375</c:v>
                </c:pt>
                <c:pt idx="20988">
                  <c:v>1721.4583333333333</c:v>
                </c:pt>
                <c:pt idx="20989">
                  <c:v>1721.5416666666667</c:v>
                </c:pt>
                <c:pt idx="20990">
                  <c:v>1721.6166666666668</c:v>
                </c:pt>
                <c:pt idx="20991">
                  <c:v>1721.7</c:v>
                </c:pt>
                <c:pt idx="20992">
                  <c:v>1721.7833333333335</c:v>
                </c:pt>
                <c:pt idx="20993">
                  <c:v>1721.8666666666668</c:v>
                </c:pt>
                <c:pt idx="20994">
                  <c:v>1721.95</c:v>
                </c:pt>
                <c:pt idx="20995">
                  <c:v>1722.0333333333335</c:v>
                </c:pt>
                <c:pt idx="20996">
                  <c:v>1722.1166666666668</c:v>
                </c:pt>
                <c:pt idx="20997">
                  <c:v>1722.1916666666666</c:v>
                </c:pt>
                <c:pt idx="20998">
                  <c:v>1722.2749999999999</c:v>
                </c:pt>
                <c:pt idx="20999">
                  <c:v>1722.3583333333333</c:v>
                </c:pt>
                <c:pt idx="21000">
                  <c:v>1722.4416666666666</c:v>
                </c:pt>
                <c:pt idx="21001">
                  <c:v>1722.5249999999999</c:v>
                </c:pt>
                <c:pt idx="21002">
                  <c:v>1722.6083333333333</c:v>
                </c:pt>
                <c:pt idx="21003">
                  <c:v>1722.6833333333334</c:v>
                </c:pt>
                <c:pt idx="21004">
                  <c:v>1722.7666666666667</c:v>
                </c:pt>
                <c:pt idx="21005">
                  <c:v>1722.8500000000001</c:v>
                </c:pt>
                <c:pt idx="21006">
                  <c:v>1722.9333333333334</c:v>
                </c:pt>
                <c:pt idx="21007">
                  <c:v>1723.0166666666667</c:v>
                </c:pt>
                <c:pt idx="21008">
                  <c:v>1723.1000000000001</c:v>
                </c:pt>
                <c:pt idx="21009">
                  <c:v>1723.175</c:v>
                </c:pt>
                <c:pt idx="21010">
                  <c:v>1723.2583333333332</c:v>
                </c:pt>
                <c:pt idx="21011">
                  <c:v>1723.3416666666665</c:v>
                </c:pt>
                <c:pt idx="21012">
                  <c:v>1723.425</c:v>
                </c:pt>
                <c:pt idx="21013">
                  <c:v>1723.5083333333332</c:v>
                </c:pt>
                <c:pt idx="21014">
                  <c:v>1723.5916666666665</c:v>
                </c:pt>
                <c:pt idx="21015">
                  <c:v>1723.675</c:v>
                </c:pt>
                <c:pt idx="21016">
                  <c:v>1723.75</c:v>
                </c:pt>
                <c:pt idx="21017">
                  <c:v>1723.8333333333333</c:v>
                </c:pt>
                <c:pt idx="21018">
                  <c:v>1723.9166666666667</c:v>
                </c:pt>
                <c:pt idx="21019">
                  <c:v>1724</c:v>
                </c:pt>
                <c:pt idx="21020">
                  <c:v>1724.0833333333333</c:v>
                </c:pt>
                <c:pt idx="21021">
                  <c:v>1724.1666666666667</c:v>
                </c:pt>
                <c:pt idx="21022">
                  <c:v>1724.2416666666668</c:v>
                </c:pt>
                <c:pt idx="21023">
                  <c:v>1724.325</c:v>
                </c:pt>
                <c:pt idx="21024">
                  <c:v>1724.4083333333335</c:v>
                </c:pt>
                <c:pt idx="21025">
                  <c:v>1724.4916666666668</c:v>
                </c:pt>
                <c:pt idx="21026">
                  <c:v>1724.575</c:v>
                </c:pt>
                <c:pt idx="21027">
                  <c:v>1724.6583333333335</c:v>
                </c:pt>
                <c:pt idx="21028">
                  <c:v>1724.7416666666668</c:v>
                </c:pt>
                <c:pt idx="21029">
                  <c:v>1724.8166666666666</c:v>
                </c:pt>
                <c:pt idx="21030">
                  <c:v>1724.8999999999999</c:v>
                </c:pt>
                <c:pt idx="21031">
                  <c:v>1724.9833333333333</c:v>
                </c:pt>
                <c:pt idx="21032">
                  <c:v>1725.0666666666666</c:v>
                </c:pt>
                <c:pt idx="21033">
                  <c:v>1725.1499999999999</c:v>
                </c:pt>
                <c:pt idx="21034">
                  <c:v>1725.2333333333333</c:v>
                </c:pt>
                <c:pt idx="21035">
                  <c:v>1725.3083333333334</c:v>
                </c:pt>
                <c:pt idx="21036">
                  <c:v>1725.3916666666667</c:v>
                </c:pt>
                <c:pt idx="21037">
                  <c:v>1725.4750000000001</c:v>
                </c:pt>
                <c:pt idx="21038">
                  <c:v>1725.5583333333334</c:v>
                </c:pt>
                <c:pt idx="21039">
                  <c:v>1725.6416666666667</c:v>
                </c:pt>
                <c:pt idx="21040">
                  <c:v>1725.7250000000001</c:v>
                </c:pt>
                <c:pt idx="21041">
                  <c:v>1725.8</c:v>
                </c:pt>
                <c:pt idx="21042">
                  <c:v>1725.8833333333332</c:v>
                </c:pt>
                <c:pt idx="21043">
                  <c:v>1725.9666666666665</c:v>
                </c:pt>
                <c:pt idx="21044">
                  <c:v>1726.05</c:v>
                </c:pt>
                <c:pt idx="21045">
                  <c:v>1726.1333333333332</c:v>
                </c:pt>
                <c:pt idx="21046">
                  <c:v>1726.2166666666665</c:v>
                </c:pt>
                <c:pt idx="21047">
                  <c:v>1726.3</c:v>
                </c:pt>
                <c:pt idx="21048">
                  <c:v>1726.375</c:v>
                </c:pt>
                <c:pt idx="21049">
                  <c:v>1726.4583333333333</c:v>
                </c:pt>
                <c:pt idx="21050">
                  <c:v>1726.5416666666667</c:v>
                </c:pt>
                <c:pt idx="21051">
                  <c:v>1726.625</c:v>
                </c:pt>
                <c:pt idx="21052">
                  <c:v>1726.7083333333333</c:v>
                </c:pt>
                <c:pt idx="21053">
                  <c:v>1726.7916666666667</c:v>
                </c:pt>
                <c:pt idx="21054">
                  <c:v>1726.8666666666668</c:v>
                </c:pt>
                <c:pt idx="21055">
                  <c:v>1726.95</c:v>
                </c:pt>
                <c:pt idx="21056">
                  <c:v>1727.0333333333335</c:v>
                </c:pt>
                <c:pt idx="21057">
                  <c:v>1727.1166666666668</c:v>
                </c:pt>
                <c:pt idx="21058">
                  <c:v>1727.2</c:v>
                </c:pt>
                <c:pt idx="21059">
                  <c:v>1727.2833333333335</c:v>
                </c:pt>
                <c:pt idx="21060">
                  <c:v>1727.3583333333333</c:v>
                </c:pt>
                <c:pt idx="21061">
                  <c:v>1727.4416666666666</c:v>
                </c:pt>
                <c:pt idx="21062">
                  <c:v>1727.5249999999999</c:v>
                </c:pt>
                <c:pt idx="21063">
                  <c:v>1727.6083333333333</c:v>
                </c:pt>
                <c:pt idx="21064">
                  <c:v>1727.6916666666666</c:v>
                </c:pt>
                <c:pt idx="21065">
                  <c:v>1727.7749999999999</c:v>
                </c:pt>
                <c:pt idx="21066">
                  <c:v>1727.8583333333333</c:v>
                </c:pt>
                <c:pt idx="21067">
                  <c:v>1727.9333333333334</c:v>
                </c:pt>
                <c:pt idx="21068">
                  <c:v>1728.0166666666667</c:v>
                </c:pt>
                <c:pt idx="21069">
                  <c:v>1728.1000000000001</c:v>
                </c:pt>
                <c:pt idx="21070">
                  <c:v>1728.1833333333334</c:v>
                </c:pt>
                <c:pt idx="21071">
                  <c:v>1728.2666666666667</c:v>
                </c:pt>
                <c:pt idx="21072">
                  <c:v>1728.3500000000001</c:v>
                </c:pt>
                <c:pt idx="21073">
                  <c:v>1728.425</c:v>
                </c:pt>
                <c:pt idx="21074">
                  <c:v>1728.5083333333332</c:v>
                </c:pt>
                <c:pt idx="21075">
                  <c:v>1728.5916666666665</c:v>
                </c:pt>
                <c:pt idx="21076">
                  <c:v>1728.675</c:v>
                </c:pt>
                <c:pt idx="21077">
                  <c:v>1728.7583333333332</c:v>
                </c:pt>
                <c:pt idx="21078">
                  <c:v>1728.8416666666665</c:v>
                </c:pt>
                <c:pt idx="21079">
                  <c:v>1728.9166666666667</c:v>
                </c:pt>
                <c:pt idx="21080">
                  <c:v>1729</c:v>
                </c:pt>
                <c:pt idx="21081">
                  <c:v>1729.0833333333333</c:v>
                </c:pt>
                <c:pt idx="21082">
                  <c:v>1729.1666666666667</c:v>
                </c:pt>
                <c:pt idx="21083">
                  <c:v>1729.25</c:v>
                </c:pt>
                <c:pt idx="21084">
                  <c:v>1729.3333333333333</c:v>
                </c:pt>
                <c:pt idx="21085">
                  <c:v>1729.4166666666667</c:v>
                </c:pt>
                <c:pt idx="21086">
                  <c:v>1729.4916666666668</c:v>
                </c:pt>
                <c:pt idx="21087">
                  <c:v>1729.575</c:v>
                </c:pt>
                <c:pt idx="21088">
                  <c:v>1729.6583333333335</c:v>
                </c:pt>
                <c:pt idx="21089">
                  <c:v>1729.7416666666668</c:v>
                </c:pt>
                <c:pt idx="21090">
                  <c:v>1729.825</c:v>
                </c:pt>
                <c:pt idx="21091">
                  <c:v>1729.9083333333335</c:v>
                </c:pt>
                <c:pt idx="21092">
                  <c:v>1729.9833333333333</c:v>
                </c:pt>
                <c:pt idx="21093">
                  <c:v>1730.0666666666666</c:v>
                </c:pt>
                <c:pt idx="21094">
                  <c:v>1730.1499999999999</c:v>
                </c:pt>
                <c:pt idx="21095">
                  <c:v>1730.2333333333333</c:v>
                </c:pt>
                <c:pt idx="21096">
                  <c:v>1730.3166666666666</c:v>
                </c:pt>
                <c:pt idx="21097">
                  <c:v>1730.3999999999999</c:v>
                </c:pt>
                <c:pt idx="21098">
                  <c:v>1730.4750000000001</c:v>
                </c:pt>
                <c:pt idx="21099">
                  <c:v>1730.5583333333334</c:v>
                </c:pt>
                <c:pt idx="21100">
                  <c:v>1730.6416666666667</c:v>
                </c:pt>
                <c:pt idx="21101">
                  <c:v>1730.7250000000001</c:v>
                </c:pt>
                <c:pt idx="21102">
                  <c:v>1730.8083333333334</c:v>
                </c:pt>
                <c:pt idx="21103">
                  <c:v>1730.8916666666667</c:v>
                </c:pt>
                <c:pt idx="21104">
                  <c:v>1730.9750000000001</c:v>
                </c:pt>
                <c:pt idx="21105">
                  <c:v>1731.05</c:v>
                </c:pt>
                <c:pt idx="21106">
                  <c:v>1731.1333333333332</c:v>
                </c:pt>
                <c:pt idx="21107">
                  <c:v>1731.2166666666665</c:v>
                </c:pt>
                <c:pt idx="21108">
                  <c:v>1731.3</c:v>
                </c:pt>
                <c:pt idx="21109">
                  <c:v>1731.3833333333332</c:v>
                </c:pt>
                <c:pt idx="21110">
                  <c:v>1731.4666666666665</c:v>
                </c:pt>
                <c:pt idx="21111">
                  <c:v>1731.5416666666667</c:v>
                </c:pt>
                <c:pt idx="21112">
                  <c:v>1731.625</c:v>
                </c:pt>
                <c:pt idx="21113">
                  <c:v>1731.7083333333333</c:v>
                </c:pt>
                <c:pt idx="21114">
                  <c:v>1731.7916666666667</c:v>
                </c:pt>
                <c:pt idx="21115">
                  <c:v>1731.875</c:v>
                </c:pt>
                <c:pt idx="21116">
                  <c:v>1731.9583333333333</c:v>
                </c:pt>
                <c:pt idx="21117">
                  <c:v>1732.0333333333335</c:v>
                </c:pt>
                <c:pt idx="21118">
                  <c:v>1732.1166666666668</c:v>
                </c:pt>
                <c:pt idx="21119">
                  <c:v>1732.2</c:v>
                </c:pt>
                <c:pt idx="21120">
                  <c:v>1732.2833333333335</c:v>
                </c:pt>
                <c:pt idx="21121">
                  <c:v>1732.3666666666668</c:v>
                </c:pt>
                <c:pt idx="21122">
                  <c:v>1732.45</c:v>
                </c:pt>
                <c:pt idx="21123">
                  <c:v>1732.5333333333335</c:v>
                </c:pt>
                <c:pt idx="21124">
                  <c:v>1732.6083333333333</c:v>
                </c:pt>
                <c:pt idx="21125">
                  <c:v>1732.6916666666666</c:v>
                </c:pt>
                <c:pt idx="21126">
                  <c:v>1732.7749999999999</c:v>
                </c:pt>
                <c:pt idx="21127">
                  <c:v>1732.8583333333333</c:v>
                </c:pt>
                <c:pt idx="21128">
                  <c:v>1732.9416666666666</c:v>
                </c:pt>
                <c:pt idx="21129">
                  <c:v>1733.0249999999999</c:v>
                </c:pt>
                <c:pt idx="21130">
                  <c:v>1733.1000000000001</c:v>
                </c:pt>
                <c:pt idx="21131">
                  <c:v>1733.1833333333334</c:v>
                </c:pt>
                <c:pt idx="21132">
                  <c:v>1733.2666666666667</c:v>
                </c:pt>
                <c:pt idx="21133">
                  <c:v>1733.3500000000001</c:v>
                </c:pt>
                <c:pt idx="21134">
                  <c:v>1733.4333333333334</c:v>
                </c:pt>
                <c:pt idx="21135">
                  <c:v>1733.5166666666667</c:v>
                </c:pt>
                <c:pt idx="21136">
                  <c:v>1733.5916666666665</c:v>
                </c:pt>
                <c:pt idx="21137">
                  <c:v>1733.675</c:v>
                </c:pt>
                <c:pt idx="21138">
                  <c:v>1733.7583333333332</c:v>
                </c:pt>
                <c:pt idx="21139">
                  <c:v>1733.8416666666665</c:v>
                </c:pt>
                <c:pt idx="21140">
                  <c:v>1733.925</c:v>
                </c:pt>
                <c:pt idx="21141">
                  <c:v>1734.0083333333332</c:v>
                </c:pt>
                <c:pt idx="21142">
                  <c:v>1734.0916666666665</c:v>
                </c:pt>
                <c:pt idx="21143">
                  <c:v>1734.1666666666667</c:v>
                </c:pt>
                <c:pt idx="21144">
                  <c:v>1734.25</c:v>
                </c:pt>
                <c:pt idx="21145">
                  <c:v>1734.3333333333333</c:v>
                </c:pt>
                <c:pt idx="21146">
                  <c:v>1734.4166666666667</c:v>
                </c:pt>
                <c:pt idx="21147">
                  <c:v>1734.5</c:v>
                </c:pt>
                <c:pt idx="21148">
                  <c:v>1734.5833333333333</c:v>
                </c:pt>
                <c:pt idx="21149">
                  <c:v>1734.6583333333335</c:v>
                </c:pt>
                <c:pt idx="21150">
                  <c:v>1734.7416666666668</c:v>
                </c:pt>
                <c:pt idx="21151">
                  <c:v>1734.825</c:v>
                </c:pt>
                <c:pt idx="21152">
                  <c:v>1734.9083333333335</c:v>
                </c:pt>
                <c:pt idx="21153">
                  <c:v>1734.9916666666668</c:v>
                </c:pt>
                <c:pt idx="21154">
                  <c:v>1735.075</c:v>
                </c:pt>
                <c:pt idx="21155">
                  <c:v>1735.1583333333335</c:v>
                </c:pt>
                <c:pt idx="21156">
                  <c:v>1735.2333333333333</c:v>
                </c:pt>
                <c:pt idx="21157">
                  <c:v>1735.3166666666666</c:v>
                </c:pt>
                <c:pt idx="21158">
                  <c:v>1735.3999999999999</c:v>
                </c:pt>
                <c:pt idx="21159">
                  <c:v>1735.4833333333333</c:v>
                </c:pt>
                <c:pt idx="21160">
                  <c:v>1735.5666666666666</c:v>
                </c:pt>
                <c:pt idx="21161">
                  <c:v>1735.6499999999999</c:v>
                </c:pt>
                <c:pt idx="21162">
                  <c:v>1735.7250000000001</c:v>
                </c:pt>
                <c:pt idx="21163">
                  <c:v>1735.8083333333334</c:v>
                </c:pt>
                <c:pt idx="21164">
                  <c:v>1735.8916666666667</c:v>
                </c:pt>
                <c:pt idx="21165">
                  <c:v>1735.9750000000001</c:v>
                </c:pt>
                <c:pt idx="21166">
                  <c:v>1736.0583333333334</c:v>
                </c:pt>
                <c:pt idx="21167">
                  <c:v>1736.1416666666667</c:v>
                </c:pt>
                <c:pt idx="21168">
                  <c:v>1736.2166666666665</c:v>
                </c:pt>
                <c:pt idx="21169">
                  <c:v>1736.3</c:v>
                </c:pt>
                <c:pt idx="21170">
                  <c:v>1736.3833333333332</c:v>
                </c:pt>
                <c:pt idx="21171">
                  <c:v>1736.4666666666665</c:v>
                </c:pt>
                <c:pt idx="21172">
                  <c:v>1736.55</c:v>
                </c:pt>
                <c:pt idx="21173">
                  <c:v>1736.6333333333332</c:v>
                </c:pt>
                <c:pt idx="21174">
                  <c:v>1736.7166666666665</c:v>
                </c:pt>
                <c:pt idx="21175">
                  <c:v>1736.7916666666667</c:v>
                </c:pt>
                <c:pt idx="21176">
                  <c:v>1736.875</c:v>
                </c:pt>
                <c:pt idx="21177">
                  <c:v>1736.9583333333333</c:v>
                </c:pt>
                <c:pt idx="21178">
                  <c:v>1737.0416666666667</c:v>
                </c:pt>
                <c:pt idx="21179">
                  <c:v>1737.125</c:v>
                </c:pt>
                <c:pt idx="21180">
                  <c:v>1737.2083333333333</c:v>
                </c:pt>
                <c:pt idx="21181">
                  <c:v>1737.2833333333335</c:v>
                </c:pt>
                <c:pt idx="21182">
                  <c:v>1737.3666666666668</c:v>
                </c:pt>
                <c:pt idx="21183">
                  <c:v>1737.45</c:v>
                </c:pt>
                <c:pt idx="21184">
                  <c:v>1737.5333333333335</c:v>
                </c:pt>
                <c:pt idx="21185">
                  <c:v>1737.6166666666668</c:v>
                </c:pt>
                <c:pt idx="21186">
                  <c:v>1737.7</c:v>
                </c:pt>
                <c:pt idx="21187">
                  <c:v>1737.7749999999999</c:v>
                </c:pt>
                <c:pt idx="21188">
                  <c:v>1737.8583333333333</c:v>
                </c:pt>
                <c:pt idx="21189">
                  <c:v>1737.9416666666666</c:v>
                </c:pt>
                <c:pt idx="21190">
                  <c:v>1738.0249999999999</c:v>
                </c:pt>
                <c:pt idx="21191">
                  <c:v>1738.1083333333333</c:v>
                </c:pt>
                <c:pt idx="21192">
                  <c:v>1738.1916666666666</c:v>
                </c:pt>
                <c:pt idx="21193">
                  <c:v>1738.2749999999999</c:v>
                </c:pt>
                <c:pt idx="21194">
                  <c:v>1738.3500000000001</c:v>
                </c:pt>
                <c:pt idx="21195">
                  <c:v>1738.4333333333334</c:v>
                </c:pt>
                <c:pt idx="21196">
                  <c:v>1738.5166666666667</c:v>
                </c:pt>
                <c:pt idx="21197">
                  <c:v>1738.6000000000001</c:v>
                </c:pt>
                <c:pt idx="21198">
                  <c:v>1738.6833333333334</c:v>
                </c:pt>
                <c:pt idx="21199">
                  <c:v>1738.7666666666667</c:v>
                </c:pt>
                <c:pt idx="21200">
                  <c:v>1738.8416666666665</c:v>
                </c:pt>
                <c:pt idx="21201">
                  <c:v>1738.925</c:v>
                </c:pt>
                <c:pt idx="21202">
                  <c:v>1739.0083333333332</c:v>
                </c:pt>
                <c:pt idx="21203">
                  <c:v>1739.0916666666665</c:v>
                </c:pt>
                <c:pt idx="21204">
                  <c:v>1739.175</c:v>
                </c:pt>
                <c:pt idx="21205">
                  <c:v>1739.2583333333332</c:v>
                </c:pt>
                <c:pt idx="21206">
                  <c:v>1739.3333333333333</c:v>
                </c:pt>
                <c:pt idx="21207">
                  <c:v>1739.4166666666667</c:v>
                </c:pt>
                <c:pt idx="21208">
                  <c:v>1739.5</c:v>
                </c:pt>
                <c:pt idx="21209">
                  <c:v>1739.5833333333333</c:v>
                </c:pt>
                <c:pt idx="21210">
                  <c:v>1739.6666666666667</c:v>
                </c:pt>
                <c:pt idx="21211">
                  <c:v>1739.75</c:v>
                </c:pt>
                <c:pt idx="21212">
                  <c:v>1739.8333333333333</c:v>
                </c:pt>
                <c:pt idx="21213">
                  <c:v>1739.9083333333335</c:v>
                </c:pt>
                <c:pt idx="21214">
                  <c:v>1739.9916666666668</c:v>
                </c:pt>
                <c:pt idx="21215">
                  <c:v>1740.075</c:v>
                </c:pt>
                <c:pt idx="21216">
                  <c:v>1740.1583333333335</c:v>
                </c:pt>
                <c:pt idx="21217">
                  <c:v>1740.2416666666668</c:v>
                </c:pt>
                <c:pt idx="21218">
                  <c:v>1740.325</c:v>
                </c:pt>
                <c:pt idx="21219">
                  <c:v>1740.3999999999999</c:v>
                </c:pt>
                <c:pt idx="21220">
                  <c:v>1740.4833333333333</c:v>
                </c:pt>
                <c:pt idx="21221">
                  <c:v>1740.5666666666666</c:v>
                </c:pt>
                <c:pt idx="21222">
                  <c:v>1740.6499999999999</c:v>
                </c:pt>
                <c:pt idx="21223">
                  <c:v>1740.7333333333333</c:v>
                </c:pt>
                <c:pt idx="21224">
                  <c:v>1740.8166666666666</c:v>
                </c:pt>
                <c:pt idx="21225">
                  <c:v>1740.8916666666667</c:v>
                </c:pt>
                <c:pt idx="21226">
                  <c:v>1740.9750000000001</c:v>
                </c:pt>
                <c:pt idx="21227">
                  <c:v>1741.0583333333334</c:v>
                </c:pt>
                <c:pt idx="21228">
                  <c:v>1741.1416666666667</c:v>
                </c:pt>
                <c:pt idx="21229">
                  <c:v>1741.2250000000001</c:v>
                </c:pt>
                <c:pt idx="21230">
                  <c:v>1741.3083333333334</c:v>
                </c:pt>
                <c:pt idx="21231">
                  <c:v>1741.3916666666667</c:v>
                </c:pt>
                <c:pt idx="21232">
                  <c:v>1741.4666666666665</c:v>
                </c:pt>
                <c:pt idx="21233">
                  <c:v>1741.55</c:v>
                </c:pt>
                <c:pt idx="21234">
                  <c:v>1741.6333333333332</c:v>
                </c:pt>
                <c:pt idx="21235">
                  <c:v>1741.7166666666665</c:v>
                </c:pt>
                <c:pt idx="21236">
                  <c:v>1741.8</c:v>
                </c:pt>
                <c:pt idx="21237">
                  <c:v>1741.8833333333332</c:v>
                </c:pt>
                <c:pt idx="21238">
                  <c:v>1741.9583333333333</c:v>
                </c:pt>
                <c:pt idx="21239">
                  <c:v>1742.0416666666667</c:v>
                </c:pt>
                <c:pt idx="21240">
                  <c:v>1742.125</c:v>
                </c:pt>
                <c:pt idx="21241">
                  <c:v>1742.2083333333333</c:v>
                </c:pt>
                <c:pt idx="21242">
                  <c:v>1742.2916666666667</c:v>
                </c:pt>
                <c:pt idx="21243">
                  <c:v>1742.375</c:v>
                </c:pt>
                <c:pt idx="21244">
                  <c:v>1742.45</c:v>
                </c:pt>
                <c:pt idx="21245">
                  <c:v>1742.5333333333335</c:v>
                </c:pt>
                <c:pt idx="21246">
                  <c:v>1742.6166666666668</c:v>
                </c:pt>
                <c:pt idx="21247">
                  <c:v>1742.7</c:v>
                </c:pt>
                <c:pt idx="21248">
                  <c:v>1742.7833333333335</c:v>
                </c:pt>
                <c:pt idx="21249">
                  <c:v>1742.8666666666668</c:v>
                </c:pt>
                <c:pt idx="21250">
                  <c:v>1742.95</c:v>
                </c:pt>
                <c:pt idx="21251">
                  <c:v>1743.0249999999999</c:v>
                </c:pt>
                <c:pt idx="21252">
                  <c:v>1743.1083333333333</c:v>
                </c:pt>
                <c:pt idx="21253">
                  <c:v>1743.1916666666666</c:v>
                </c:pt>
                <c:pt idx="21254">
                  <c:v>1743.2749999999999</c:v>
                </c:pt>
                <c:pt idx="21255">
                  <c:v>1743.3583333333333</c:v>
                </c:pt>
                <c:pt idx="21256">
                  <c:v>1743.4416666666666</c:v>
                </c:pt>
                <c:pt idx="21257">
                  <c:v>1743.5166666666667</c:v>
                </c:pt>
                <c:pt idx="21258">
                  <c:v>1743.6000000000001</c:v>
                </c:pt>
                <c:pt idx="21259">
                  <c:v>1743.6833333333334</c:v>
                </c:pt>
                <c:pt idx="21260">
                  <c:v>1743.7666666666667</c:v>
                </c:pt>
                <c:pt idx="21261">
                  <c:v>1743.8500000000001</c:v>
                </c:pt>
                <c:pt idx="21262">
                  <c:v>1743.9333333333334</c:v>
                </c:pt>
                <c:pt idx="21263">
                  <c:v>1744.0083333333332</c:v>
                </c:pt>
                <c:pt idx="21264">
                  <c:v>1744.0916666666665</c:v>
                </c:pt>
                <c:pt idx="21265">
                  <c:v>1744.175</c:v>
                </c:pt>
                <c:pt idx="21266">
                  <c:v>1744.2583333333332</c:v>
                </c:pt>
                <c:pt idx="21267">
                  <c:v>1744.3416666666665</c:v>
                </c:pt>
                <c:pt idx="21268">
                  <c:v>1744.425</c:v>
                </c:pt>
                <c:pt idx="21269">
                  <c:v>1744.5083333333332</c:v>
                </c:pt>
                <c:pt idx="21270">
                  <c:v>1744.5833333333333</c:v>
                </c:pt>
                <c:pt idx="21271">
                  <c:v>1744.6666666666667</c:v>
                </c:pt>
                <c:pt idx="21272">
                  <c:v>1744.75</c:v>
                </c:pt>
                <c:pt idx="21273">
                  <c:v>1744.8333333333333</c:v>
                </c:pt>
                <c:pt idx="21274">
                  <c:v>1744.9166666666667</c:v>
                </c:pt>
                <c:pt idx="21275">
                  <c:v>1745</c:v>
                </c:pt>
                <c:pt idx="21276">
                  <c:v>1745.075</c:v>
                </c:pt>
                <c:pt idx="21277">
                  <c:v>1745.1583333333335</c:v>
                </c:pt>
                <c:pt idx="21278">
                  <c:v>1745.2416666666668</c:v>
                </c:pt>
                <c:pt idx="21279">
                  <c:v>1745.325</c:v>
                </c:pt>
                <c:pt idx="21280">
                  <c:v>1745.4083333333335</c:v>
                </c:pt>
                <c:pt idx="21281">
                  <c:v>1745.4916666666668</c:v>
                </c:pt>
                <c:pt idx="21282">
                  <c:v>1745.575</c:v>
                </c:pt>
                <c:pt idx="21283">
                  <c:v>1745.6499999999999</c:v>
                </c:pt>
                <c:pt idx="21284">
                  <c:v>1745.7333333333333</c:v>
                </c:pt>
                <c:pt idx="21285">
                  <c:v>1745.8166666666666</c:v>
                </c:pt>
                <c:pt idx="21286">
                  <c:v>1745.8999999999999</c:v>
                </c:pt>
                <c:pt idx="21287">
                  <c:v>1745.9833333333333</c:v>
                </c:pt>
                <c:pt idx="21288">
                  <c:v>1746.0666666666666</c:v>
                </c:pt>
                <c:pt idx="21289">
                  <c:v>1746.1416666666667</c:v>
                </c:pt>
                <c:pt idx="21290">
                  <c:v>1746.2250000000001</c:v>
                </c:pt>
                <c:pt idx="21291">
                  <c:v>1746.3083333333334</c:v>
                </c:pt>
                <c:pt idx="21292">
                  <c:v>1746.3916666666667</c:v>
                </c:pt>
                <c:pt idx="21293">
                  <c:v>1746.4750000000001</c:v>
                </c:pt>
                <c:pt idx="21294">
                  <c:v>1746.5583333333334</c:v>
                </c:pt>
                <c:pt idx="21295">
                  <c:v>1746.6333333333332</c:v>
                </c:pt>
                <c:pt idx="21296">
                  <c:v>1746.7166666666665</c:v>
                </c:pt>
                <c:pt idx="21297">
                  <c:v>1746.8</c:v>
                </c:pt>
                <c:pt idx="21298">
                  <c:v>1746.8833333333332</c:v>
                </c:pt>
                <c:pt idx="21299">
                  <c:v>1746.9666666666665</c:v>
                </c:pt>
                <c:pt idx="21300">
                  <c:v>1747.05</c:v>
                </c:pt>
                <c:pt idx="21301">
                  <c:v>1747.1333333333332</c:v>
                </c:pt>
                <c:pt idx="21302">
                  <c:v>1747.2083333333333</c:v>
                </c:pt>
                <c:pt idx="21303">
                  <c:v>1747.2916666666667</c:v>
                </c:pt>
                <c:pt idx="21304">
                  <c:v>1747.375</c:v>
                </c:pt>
                <c:pt idx="21305">
                  <c:v>1747.4583333333333</c:v>
                </c:pt>
                <c:pt idx="21306">
                  <c:v>1747.5416666666667</c:v>
                </c:pt>
                <c:pt idx="21307">
                  <c:v>1747.625</c:v>
                </c:pt>
                <c:pt idx="21308">
                  <c:v>1747.7</c:v>
                </c:pt>
                <c:pt idx="21309">
                  <c:v>1747.7833333333335</c:v>
                </c:pt>
                <c:pt idx="21310">
                  <c:v>1747.8666666666668</c:v>
                </c:pt>
                <c:pt idx="21311">
                  <c:v>1747.95</c:v>
                </c:pt>
                <c:pt idx="21312">
                  <c:v>1748.0333333333335</c:v>
                </c:pt>
                <c:pt idx="21313">
                  <c:v>1748.1166666666668</c:v>
                </c:pt>
                <c:pt idx="21314">
                  <c:v>1748.1916666666666</c:v>
                </c:pt>
                <c:pt idx="21315">
                  <c:v>1748.2749999999999</c:v>
                </c:pt>
                <c:pt idx="21316">
                  <c:v>1748.3583333333333</c:v>
                </c:pt>
                <c:pt idx="21317">
                  <c:v>1748.4416666666666</c:v>
                </c:pt>
                <c:pt idx="21318">
                  <c:v>1748.5249999999999</c:v>
                </c:pt>
                <c:pt idx="21319">
                  <c:v>1748.6083333333333</c:v>
                </c:pt>
                <c:pt idx="21320">
                  <c:v>1748.6916666666666</c:v>
                </c:pt>
                <c:pt idx="21321">
                  <c:v>1748.7666666666667</c:v>
                </c:pt>
                <c:pt idx="21322">
                  <c:v>1748.8500000000001</c:v>
                </c:pt>
                <c:pt idx="21323">
                  <c:v>1748.9333333333334</c:v>
                </c:pt>
                <c:pt idx="21324">
                  <c:v>1749.0166666666667</c:v>
                </c:pt>
                <c:pt idx="21325">
                  <c:v>1749.1000000000001</c:v>
                </c:pt>
                <c:pt idx="21326">
                  <c:v>1749.1833333333334</c:v>
                </c:pt>
                <c:pt idx="21327">
                  <c:v>1749.2583333333332</c:v>
                </c:pt>
                <c:pt idx="21328">
                  <c:v>1749.3416666666665</c:v>
                </c:pt>
                <c:pt idx="21329">
                  <c:v>1749.425</c:v>
                </c:pt>
                <c:pt idx="21330">
                  <c:v>1749.5083333333332</c:v>
                </c:pt>
                <c:pt idx="21331">
                  <c:v>1749.5916666666665</c:v>
                </c:pt>
                <c:pt idx="21332">
                  <c:v>1749.675</c:v>
                </c:pt>
                <c:pt idx="21333">
                  <c:v>1749.75</c:v>
                </c:pt>
                <c:pt idx="21334">
                  <c:v>1749.8333333333333</c:v>
                </c:pt>
                <c:pt idx="21335">
                  <c:v>1749.9166666666667</c:v>
                </c:pt>
                <c:pt idx="21336">
                  <c:v>1750</c:v>
                </c:pt>
                <c:pt idx="21337">
                  <c:v>1750.0833333333333</c:v>
                </c:pt>
                <c:pt idx="21338">
                  <c:v>1750.1666666666667</c:v>
                </c:pt>
                <c:pt idx="21339">
                  <c:v>1750.25</c:v>
                </c:pt>
                <c:pt idx="21340">
                  <c:v>1750.325</c:v>
                </c:pt>
                <c:pt idx="21341">
                  <c:v>1750.4083333333335</c:v>
                </c:pt>
                <c:pt idx="21342">
                  <c:v>1750.4916666666668</c:v>
                </c:pt>
                <c:pt idx="21343">
                  <c:v>1750.575</c:v>
                </c:pt>
                <c:pt idx="21344">
                  <c:v>1750.6583333333335</c:v>
                </c:pt>
                <c:pt idx="21345">
                  <c:v>1750.7416666666668</c:v>
                </c:pt>
                <c:pt idx="21346">
                  <c:v>1750.8166666666666</c:v>
                </c:pt>
                <c:pt idx="21347">
                  <c:v>1750.8999999999999</c:v>
                </c:pt>
                <c:pt idx="21348">
                  <c:v>1750.9833333333333</c:v>
                </c:pt>
                <c:pt idx="21349">
                  <c:v>1751.0666666666666</c:v>
                </c:pt>
                <c:pt idx="21350">
                  <c:v>1751.1499999999999</c:v>
                </c:pt>
                <c:pt idx="21351">
                  <c:v>1751.2333333333333</c:v>
                </c:pt>
                <c:pt idx="21352">
                  <c:v>1751.3083333333334</c:v>
                </c:pt>
                <c:pt idx="21353">
                  <c:v>1751.3916666666667</c:v>
                </c:pt>
                <c:pt idx="21354">
                  <c:v>1751.4750000000001</c:v>
                </c:pt>
                <c:pt idx="21355">
                  <c:v>1751.5583333333334</c:v>
                </c:pt>
                <c:pt idx="21356">
                  <c:v>1751.6416666666667</c:v>
                </c:pt>
                <c:pt idx="21357">
                  <c:v>1751.7250000000001</c:v>
                </c:pt>
                <c:pt idx="21358">
                  <c:v>1751.8083333333334</c:v>
                </c:pt>
                <c:pt idx="21359">
                  <c:v>1751.8833333333332</c:v>
                </c:pt>
                <c:pt idx="21360">
                  <c:v>1751.9666666666665</c:v>
                </c:pt>
                <c:pt idx="21361">
                  <c:v>1752.05</c:v>
                </c:pt>
                <c:pt idx="21362">
                  <c:v>1752.1333333333332</c:v>
                </c:pt>
                <c:pt idx="21363">
                  <c:v>1752.2166666666665</c:v>
                </c:pt>
                <c:pt idx="21364">
                  <c:v>1752.3</c:v>
                </c:pt>
                <c:pt idx="21365">
                  <c:v>1752.375</c:v>
                </c:pt>
                <c:pt idx="21366">
                  <c:v>1752.4583333333333</c:v>
                </c:pt>
                <c:pt idx="21367">
                  <c:v>1752.5416666666667</c:v>
                </c:pt>
                <c:pt idx="21368">
                  <c:v>1752.625</c:v>
                </c:pt>
                <c:pt idx="21369">
                  <c:v>1752.7083333333333</c:v>
                </c:pt>
                <c:pt idx="21370">
                  <c:v>1752.7916666666667</c:v>
                </c:pt>
                <c:pt idx="21371">
                  <c:v>1752.8666666666668</c:v>
                </c:pt>
                <c:pt idx="21372">
                  <c:v>1752.95</c:v>
                </c:pt>
                <c:pt idx="21373">
                  <c:v>1753.0333333333335</c:v>
                </c:pt>
                <c:pt idx="21374">
                  <c:v>1753.1166666666668</c:v>
                </c:pt>
                <c:pt idx="21375">
                  <c:v>1753.2</c:v>
                </c:pt>
                <c:pt idx="21376">
                  <c:v>1753.2833333333335</c:v>
                </c:pt>
                <c:pt idx="21377">
                  <c:v>1753.3666666666668</c:v>
                </c:pt>
                <c:pt idx="21378">
                  <c:v>1753.4416666666666</c:v>
                </c:pt>
                <c:pt idx="21379">
                  <c:v>1753.5249999999999</c:v>
                </c:pt>
                <c:pt idx="21380">
                  <c:v>1753.6083333333333</c:v>
                </c:pt>
                <c:pt idx="21381">
                  <c:v>1753.6916666666666</c:v>
                </c:pt>
                <c:pt idx="21382">
                  <c:v>1753.7749999999999</c:v>
                </c:pt>
                <c:pt idx="21383">
                  <c:v>1753.8583333333333</c:v>
                </c:pt>
                <c:pt idx="21384">
                  <c:v>1753.9333333333334</c:v>
                </c:pt>
                <c:pt idx="21385">
                  <c:v>1754.0166666666667</c:v>
                </c:pt>
                <c:pt idx="21386">
                  <c:v>1754.1000000000001</c:v>
                </c:pt>
                <c:pt idx="21387">
                  <c:v>1754.1833333333334</c:v>
                </c:pt>
                <c:pt idx="21388">
                  <c:v>1754.2666666666667</c:v>
                </c:pt>
                <c:pt idx="21389">
                  <c:v>1754.3500000000001</c:v>
                </c:pt>
                <c:pt idx="21390">
                  <c:v>1754.425</c:v>
                </c:pt>
                <c:pt idx="21391">
                  <c:v>1754.5083333333332</c:v>
                </c:pt>
                <c:pt idx="21392">
                  <c:v>1754.5916666666665</c:v>
                </c:pt>
                <c:pt idx="21393">
                  <c:v>1754.675</c:v>
                </c:pt>
                <c:pt idx="21394">
                  <c:v>1754.7583333333332</c:v>
                </c:pt>
                <c:pt idx="21395">
                  <c:v>1754.8416666666665</c:v>
                </c:pt>
                <c:pt idx="21396">
                  <c:v>1754.925</c:v>
                </c:pt>
                <c:pt idx="21397">
                  <c:v>1755</c:v>
                </c:pt>
                <c:pt idx="21398">
                  <c:v>1755.0833333333333</c:v>
                </c:pt>
                <c:pt idx="21399">
                  <c:v>1755.1666666666667</c:v>
                </c:pt>
                <c:pt idx="21400">
                  <c:v>1755.25</c:v>
                </c:pt>
                <c:pt idx="21401">
                  <c:v>1755.3333333333333</c:v>
                </c:pt>
                <c:pt idx="21402">
                  <c:v>1755.4166666666667</c:v>
                </c:pt>
                <c:pt idx="21403">
                  <c:v>1755.4916666666668</c:v>
                </c:pt>
                <c:pt idx="21404">
                  <c:v>1755.575</c:v>
                </c:pt>
                <c:pt idx="21405">
                  <c:v>1755.6583333333335</c:v>
                </c:pt>
                <c:pt idx="21406">
                  <c:v>1755.7416666666668</c:v>
                </c:pt>
                <c:pt idx="21407">
                  <c:v>1755.825</c:v>
                </c:pt>
                <c:pt idx="21408">
                  <c:v>1755.9083333333335</c:v>
                </c:pt>
                <c:pt idx="21409">
                  <c:v>1755.9916666666668</c:v>
                </c:pt>
                <c:pt idx="21410">
                  <c:v>1756.0666666666666</c:v>
                </c:pt>
                <c:pt idx="21411">
                  <c:v>1756.1499999999999</c:v>
                </c:pt>
                <c:pt idx="21412">
                  <c:v>1756.2333333333333</c:v>
                </c:pt>
                <c:pt idx="21413">
                  <c:v>1756.3166666666666</c:v>
                </c:pt>
                <c:pt idx="21414">
                  <c:v>1756.3999999999999</c:v>
                </c:pt>
                <c:pt idx="21415">
                  <c:v>1756.4833333333333</c:v>
                </c:pt>
                <c:pt idx="21416">
                  <c:v>1756.5583333333334</c:v>
                </c:pt>
                <c:pt idx="21417">
                  <c:v>1756.6416666666667</c:v>
                </c:pt>
                <c:pt idx="21418">
                  <c:v>1756.7250000000001</c:v>
                </c:pt>
                <c:pt idx="21419">
                  <c:v>1756.8083333333334</c:v>
                </c:pt>
                <c:pt idx="21420">
                  <c:v>1756.8916666666667</c:v>
                </c:pt>
                <c:pt idx="21421">
                  <c:v>1756.9750000000001</c:v>
                </c:pt>
                <c:pt idx="21422">
                  <c:v>1757.05</c:v>
                </c:pt>
                <c:pt idx="21423">
                  <c:v>1757.1333333333332</c:v>
                </c:pt>
                <c:pt idx="21424">
                  <c:v>1757.2166666666665</c:v>
                </c:pt>
                <c:pt idx="21425">
                  <c:v>1757.3</c:v>
                </c:pt>
                <c:pt idx="21426">
                  <c:v>1757.3833333333332</c:v>
                </c:pt>
                <c:pt idx="21427">
                  <c:v>1757.4666666666665</c:v>
                </c:pt>
                <c:pt idx="21428">
                  <c:v>1757.55</c:v>
                </c:pt>
                <c:pt idx="21429">
                  <c:v>1757.625</c:v>
                </c:pt>
                <c:pt idx="21430">
                  <c:v>1757.7083333333333</c:v>
                </c:pt>
                <c:pt idx="21431">
                  <c:v>1757.7916666666667</c:v>
                </c:pt>
                <c:pt idx="21432">
                  <c:v>1757.875</c:v>
                </c:pt>
                <c:pt idx="21433">
                  <c:v>1757.9583333333333</c:v>
                </c:pt>
                <c:pt idx="21434">
                  <c:v>1758.0416666666667</c:v>
                </c:pt>
                <c:pt idx="21435">
                  <c:v>1758.1166666666668</c:v>
                </c:pt>
                <c:pt idx="21436">
                  <c:v>1758.2</c:v>
                </c:pt>
                <c:pt idx="21437">
                  <c:v>1758.2833333333335</c:v>
                </c:pt>
                <c:pt idx="21438">
                  <c:v>1758.3666666666668</c:v>
                </c:pt>
                <c:pt idx="21439">
                  <c:v>1758.45</c:v>
                </c:pt>
                <c:pt idx="21440">
                  <c:v>1758.5333333333335</c:v>
                </c:pt>
                <c:pt idx="21441">
                  <c:v>1758.6083333333333</c:v>
                </c:pt>
                <c:pt idx="21442">
                  <c:v>1758.6916666666666</c:v>
                </c:pt>
                <c:pt idx="21443">
                  <c:v>1758.7749999999999</c:v>
                </c:pt>
                <c:pt idx="21444">
                  <c:v>1758.8583333333333</c:v>
                </c:pt>
                <c:pt idx="21445">
                  <c:v>1758.9416666666666</c:v>
                </c:pt>
                <c:pt idx="21446">
                  <c:v>1759.0249999999999</c:v>
                </c:pt>
                <c:pt idx="21447">
                  <c:v>1759.1083333333333</c:v>
                </c:pt>
                <c:pt idx="21448">
                  <c:v>1759.1833333333334</c:v>
                </c:pt>
                <c:pt idx="21449">
                  <c:v>1759.2666666666667</c:v>
                </c:pt>
                <c:pt idx="21450">
                  <c:v>1759.3500000000001</c:v>
                </c:pt>
                <c:pt idx="21451">
                  <c:v>1759.4333333333334</c:v>
                </c:pt>
                <c:pt idx="21452">
                  <c:v>1759.5166666666667</c:v>
                </c:pt>
                <c:pt idx="21453">
                  <c:v>1759.6000000000001</c:v>
                </c:pt>
                <c:pt idx="21454">
                  <c:v>1759.675</c:v>
                </c:pt>
                <c:pt idx="21455">
                  <c:v>1759.7583333333332</c:v>
                </c:pt>
                <c:pt idx="21456">
                  <c:v>1759.8416666666665</c:v>
                </c:pt>
                <c:pt idx="21457">
                  <c:v>1759.925</c:v>
                </c:pt>
                <c:pt idx="21458">
                  <c:v>1760.0083333333332</c:v>
                </c:pt>
                <c:pt idx="21459">
                  <c:v>1760.0916666666665</c:v>
                </c:pt>
                <c:pt idx="21460">
                  <c:v>1760.1666666666667</c:v>
                </c:pt>
                <c:pt idx="21461">
                  <c:v>1760.25</c:v>
                </c:pt>
                <c:pt idx="21462">
                  <c:v>1760.3333333333333</c:v>
                </c:pt>
                <c:pt idx="21463">
                  <c:v>1760.4166666666667</c:v>
                </c:pt>
                <c:pt idx="21464">
                  <c:v>1760.5</c:v>
                </c:pt>
                <c:pt idx="21465">
                  <c:v>1760.5833333333333</c:v>
                </c:pt>
                <c:pt idx="21466">
                  <c:v>1760.6666666666667</c:v>
                </c:pt>
                <c:pt idx="21467">
                  <c:v>1760.7416666666668</c:v>
                </c:pt>
                <c:pt idx="21468">
                  <c:v>1760.825</c:v>
                </c:pt>
                <c:pt idx="21469">
                  <c:v>1760.9083333333335</c:v>
                </c:pt>
                <c:pt idx="21470">
                  <c:v>1760.9916666666668</c:v>
                </c:pt>
                <c:pt idx="21471">
                  <c:v>1761.075</c:v>
                </c:pt>
                <c:pt idx="21472">
                  <c:v>1761.1583333333335</c:v>
                </c:pt>
                <c:pt idx="21473">
                  <c:v>1761.2333333333333</c:v>
                </c:pt>
                <c:pt idx="21474">
                  <c:v>1761.3166666666666</c:v>
                </c:pt>
                <c:pt idx="21475">
                  <c:v>1761.3999999999999</c:v>
                </c:pt>
                <c:pt idx="21476">
                  <c:v>1761.4833333333333</c:v>
                </c:pt>
                <c:pt idx="21477">
                  <c:v>1761.5666666666666</c:v>
                </c:pt>
                <c:pt idx="21478">
                  <c:v>1761.6499999999999</c:v>
                </c:pt>
                <c:pt idx="21479">
                  <c:v>1761.7250000000001</c:v>
                </c:pt>
                <c:pt idx="21480">
                  <c:v>1761.8083333333334</c:v>
                </c:pt>
                <c:pt idx="21481">
                  <c:v>1761.8916666666667</c:v>
                </c:pt>
                <c:pt idx="21482">
                  <c:v>1761.9750000000001</c:v>
                </c:pt>
                <c:pt idx="21483">
                  <c:v>1762.0583333333334</c:v>
                </c:pt>
                <c:pt idx="21484">
                  <c:v>1762.1416666666667</c:v>
                </c:pt>
                <c:pt idx="21485">
                  <c:v>1762.2250000000001</c:v>
                </c:pt>
                <c:pt idx="21486">
                  <c:v>1762.3</c:v>
                </c:pt>
                <c:pt idx="21487">
                  <c:v>1762.3833333333332</c:v>
                </c:pt>
                <c:pt idx="21488">
                  <c:v>1762.4666666666665</c:v>
                </c:pt>
                <c:pt idx="21489">
                  <c:v>1762.55</c:v>
                </c:pt>
                <c:pt idx="21490">
                  <c:v>1762.6333333333332</c:v>
                </c:pt>
                <c:pt idx="21491">
                  <c:v>1762.7166666666665</c:v>
                </c:pt>
                <c:pt idx="21492">
                  <c:v>1762.7916666666667</c:v>
                </c:pt>
                <c:pt idx="21493">
                  <c:v>1762.875</c:v>
                </c:pt>
                <c:pt idx="21494">
                  <c:v>1762.9583333333333</c:v>
                </c:pt>
                <c:pt idx="21495">
                  <c:v>1763.0416666666667</c:v>
                </c:pt>
                <c:pt idx="21496">
                  <c:v>1763.125</c:v>
                </c:pt>
                <c:pt idx="21497">
                  <c:v>1763.2083333333333</c:v>
                </c:pt>
                <c:pt idx="21498">
                  <c:v>1763.2833333333335</c:v>
                </c:pt>
                <c:pt idx="21499">
                  <c:v>1763.3666666666668</c:v>
                </c:pt>
                <c:pt idx="21500">
                  <c:v>1763.45</c:v>
                </c:pt>
                <c:pt idx="21501">
                  <c:v>1763.5333333333335</c:v>
                </c:pt>
                <c:pt idx="21502">
                  <c:v>1763.6166666666668</c:v>
                </c:pt>
                <c:pt idx="21503">
                  <c:v>1763.7</c:v>
                </c:pt>
                <c:pt idx="21504">
                  <c:v>1763.7833333333335</c:v>
                </c:pt>
                <c:pt idx="21505">
                  <c:v>1763.8583333333333</c:v>
                </c:pt>
                <c:pt idx="21506">
                  <c:v>1763.9416666666666</c:v>
                </c:pt>
                <c:pt idx="21507">
                  <c:v>1764.0249999999999</c:v>
                </c:pt>
                <c:pt idx="21508">
                  <c:v>1764.1083333333333</c:v>
                </c:pt>
                <c:pt idx="21509">
                  <c:v>1764.1916666666666</c:v>
                </c:pt>
                <c:pt idx="21510">
                  <c:v>1764.2749999999999</c:v>
                </c:pt>
                <c:pt idx="21511">
                  <c:v>1764.3500000000001</c:v>
                </c:pt>
                <c:pt idx="21512">
                  <c:v>1764.4333333333334</c:v>
                </c:pt>
                <c:pt idx="21513">
                  <c:v>1764.5166666666667</c:v>
                </c:pt>
                <c:pt idx="21514">
                  <c:v>1764.6000000000001</c:v>
                </c:pt>
                <c:pt idx="21515">
                  <c:v>1764.6833333333334</c:v>
                </c:pt>
                <c:pt idx="21516">
                  <c:v>1764.7666666666667</c:v>
                </c:pt>
                <c:pt idx="21517">
                  <c:v>1764.8416666666665</c:v>
                </c:pt>
                <c:pt idx="21518">
                  <c:v>1764.925</c:v>
                </c:pt>
                <c:pt idx="21519">
                  <c:v>1765.0083333333332</c:v>
                </c:pt>
                <c:pt idx="21520">
                  <c:v>1765.0916666666665</c:v>
                </c:pt>
                <c:pt idx="21521">
                  <c:v>1765.175</c:v>
                </c:pt>
                <c:pt idx="21522">
                  <c:v>1765.2583333333332</c:v>
                </c:pt>
                <c:pt idx="21523">
                  <c:v>1765.3416666666665</c:v>
                </c:pt>
                <c:pt idx="21524">
                  <c:v>1765.4166666666667</c:v>
                </c:pt>
                <c:pt idx="21525">
                  <c:v>1765.5</c:v>
                </c:pt>
                <c:pt idx="21526">
                  <c:v>1765.5833333333333</c:v>
                </c:pt>
                <c:pt idx="21527">
                  <c:v>1765.6666666666667</c:v>
                </c:pt>
                <c:pt idx="21528">
                  <c:v>1765.75</c:v>
                </c:pt>
                <c:pt idx="21529">
                  <c:v>1765.8333333333333</c:v>
                </c:pt>
                <c:pt idx="21530">
                  <c:v>1765.9083333333335</c:v>
                </c:pt>
                <c:pt idx="21531">
                  <c:v>1765.9916666666668</c:v>
                </c:pt>
                <c:pt idx="21532">
                  <c:v>1766.075</c:v>
                </c:pt>
                <c:pt idx="21533">
                  <c:v>1766.1583333333335</c:v>
                </c:pt>
                <c:pt idx="21534">
                  <c:v>1766.2416666666668</c:v>
                </c:pt>
                <c:pt idx="21535">
                  <c:v>1766.325</c:v>
                </c:pt>
                <c:pt idx="21536">
                  <c:v>1766.4083333333335</c:v>
                </c:pt>
                <c:pt idx="21537">
                  <c:v>1766.4833333333333</c:v>
                </c:pt>
                <c:pt idx="21538">
                  <c:v>1766.5666666666666</c:v>
                </c:pt>
                <c:pt idx="21539">
                  <c:v>1766.6499999999999</c:v>
                </c:pt>
                <c:pt idx="21540">
                  <c:v>1766.7333333333333</c:v>
                </c:pt>
                <c:pt idx="21541">
                  <c:v>1766.8166666666666</c:v>
                </c:pt>
                <c:pt idx="21542">
                  <c:v>1766.8999999999999</c:v>
                </c:pt>
                <c:pt idx="21543">
                  <c:v>1766.9750000000001</c:v>
                </c:pt>
                <c:pt idx="21544">
                  <c:v>1767.0583333333334</c:v>
                </c:pt>
                <c:pt idx="21545">
                  <c:v>1767.1416666666667</c:v>
                </c:pt>
                <c:pt idx="21546">
                  <c:v>1767.2250000000001</c:v>
                </c:pt>
                <c:pt idx="21547">
                  <c:v>1767.3083333333334</c:v>
                </c:pt>
                <c:pt idx="21548">
                  <c:v>1767.3916666666667</c:v>
                </c:pt>
                <c:pt idx="21549">
                  <c:v>1767.4666666666665</c:v>
                </c:pt>
                <c:pt idx="21550">
                  <c:v>1767.55</c:v>
                </c:pt>
                <c:pt idx="21551">
                  <c:v>1767.6333333333332</c:v>
                </c:pt>
                <c:pt idx="21552">
                  <c:v>1767.7166666666665</c:v>
                </c:pt>
                <c:pt idx="21553">
                  <c:v>1767.8</c:v>
                </c:pt>
                <c:pt idx="21554">
                  <c:v>1767.8833333333332</c:v>
                </c:pt>
                <c:pt idx="21555">
                  <c:v>1767.9666666666665</c:v>
                </c:pt>
                <c:pt idx="21556">
                  <c:v>1768.0416666666667</c:v>
                </c:pt>
                <c:pt idx="21557">
                  <c:v>1768.125</c:v>
                </c:pt>
                <c:pt idx="21558">
                  <c:v>1768.2083333333333</c:v>
                </c:pt>
                <c:pt idx="21559">
                  <c:v>1768.2916666666667</c:v>
                </c:pt>
                <c:pt idx="21560">
                  <c:v>1768.375</c:v>
                </c:pt>
                <c:pt idx="21561">
                  <c:v>1768.4583333333333</c:v>
                </c:pt>
                <c:pt idx="21562">
                  <c:v>1768.5333333333335</c:v>
                </c:pt>
                <c:pt idx="21563">
                  <c:v>1768.6166666666668</c:v>
                </c:pt>
                <c:pt idx="21564">
                  <c:v>1768.7</c:v>
                </c:pt>
                <c:pt idx="21565">
                  <c:v>1768.7833333333335</c:v>
                </c:pt>
                <c:pt idx="21566">
                  <c:v>1768.8666666666668</c:v>
                </c:pt>
                <c:pt idx="21567">
                  <c:v>1768.95</c:v>
                </c:pt>
                <c:pt idx="21568">
                  <c:v>1769.0249999999999</c:v>
                </c:pt>
                <c:pt idx="21569">
                  <c:v>1769.1083333333333</c:v>
                </c:pt>
                <c:pt idx="21570">
                  <c:v>1769.1916666666666</c:v>
                </c:pt>
                <c:pt idx="21571">
                  <c:v>1769.2749999999999</c:v>
                </c:pt>
                <c:pt idx="21572">
                  <c:v>1769.3583333333333</c:v>
                </c:pt>
                <c:pt idx="21573">
                  <c:v>1769.4416666666666</c:v>
                </c:pt>
                <c:pt idx="21574">
                  <c:v>1769.5249999999999</c:v>
                </c:pt>
                <c:pt idx="21575">
                  <c:v>1769.6000000000001</c:v>
                </c:pt>
                <c:pt idx="21576">
                  <c:v>1769.6833333333334</c:v>
                </c:pt>
                <c:pt idx="21577">
                  <c:v>1769.7666666666667</c:v>
                </c:pt>
                <c:pt idx="21578">
                  <c:v>1769.8500000000001</c:v>
                </c:pt>
                <c:pt idx="21579">
                  <c:v>1769.9333333333334</c:v>
                </c:pt>
                <c:pt idx="21580">
                  <c:v>1770.0166666666667</c:v>
                </c:pt>
                <c:pt idx="21581">
                  <c:v>1770.0916666666665</c:v>
                </c:pt>
                <c:pt idx="21582">
                  <c:v>1770.175</c:v>
                </c:pt>
                <c:pt idx="21583">
                  <c:v>1770.2583333333332</c:v>
                </c:pt>
                <c:pt idx="21584">
                  <c:v>1770.3416666666665</c:v>
                </c:pt>
                <c:pt idx="21585">
                  <c:v>1770.425</c:v>
                </c:pt>
                <c:pt idx="21586">
                  <c:v>1770.5083333333332</c:v>
                </c:pt>
                <c:pt idx="21587">
                  <c:v>1770.5833333333333</c:v>
                </c:pt>
                <c:pt idx="21588">
                  <c:v>1770.6666666666667</c:v>
                </c:pt>
                <c:pt idx="21589">
                  <c:v>1770.75</c:v>
                </c:pt>
                <c:pt idx="21590">
                  <c:v>1770.8333333333333</c:v>
                </c:pt>
                <c:pt idx="21591">
                  <c:v>1770.9166666666667</c:v>
                </c:pt>
                <c:pt idx="21592">
                  <c:v>1771</c:v>
                </c:pt>
                <c:pt idx="21593">
                  <c:v>1771.0833333333333</c:v>
                </c:pt>
                <c:pt idx="21594">
                  <c:v>1771.1583333333335</c:v>
                </c:pt>
                <c:pt idx="21595">
                  <c:v>1771.2416666666668</c:v>
                </c:pt>
                <c:pt idx="21596">
                  <c:v>1771.325</c:v>
                </c:pt>
                <c:pt idx="21597">
                  <c:v>1771.4083333333335</c:v>
                </c:pt>
                <c:pt idx="21598">
                  <c:v>1771.4916666666668</c:v>
                </c:pt>
                <c:pt idx="21599">
                  <c:v>1771.575</c:v>
                </c:pt>
                <c:pt idx="21600">
                  <c:v>1771.6499999999999</c:v>
                </c:pt>
                <c:pt idx="21601">
                  <c:v>1771.7333333333333</c:v>
                </c:pt>
                <c:pt idx="21602">
                  <c:v>1771.8166666666666</c:v>
                </c:pt>
                <c:pt idx="21603">
                  <c:v>1771.8999999999999</c:v>
                </c:pt>
                <c:pt idx="21604">
                  <c:v>1771.9833333333333</c:v>
                </c:pt>
                <c:pt idx="21605">
                  <c:v>1772.0666666666666</c:v>
                </c:pt>
                <c:pt idx="21606">
                  <c:v>1772.1416666666667</c:v>
                </c:pt>
                <c:pt idx="21607">
                  <c:v>1772.2250000000001</c:v>
                </c:pt>
                <c:pt idx="21608">
                  <c:v>1772.3083333333334</c:v>
                </c:pt>
                <c:pt idx="21609">
                  <c:v>1772.3916666666667</c:v>
                </c:pt>
                <c:pt idx="21610">
                  <c:v>1772.4750000000001</c:v>
                </c:pt>
                <c:pt idx="21611">
                  <c:v>1772.5583333333334</c:v>
                </c:pt>
                <c:pt idx="21612">
                  <c:v>1772.6416666666667</c:v>
                </c:pt>
                <c:pt idx="21613">
                  <c:v>1772.7166666666665</c:v>
                </c:pt>
                <c:pt idx="21614">
                  <c:v>1772.8</c:v>
                </c:pt>
                <c:pt idx="21615">
                  <c:v>1772.8833333333332</c:v>
                </c:pt>
                <c:pt idx="21616">
                  <c:v>1772.9666666666665</c:v>
                </c:pt>
                <c:pt idx="21617">
                  <c:v>1773.05</c:v>
                </c:pt>
                <c:pt idx="21618">
                  <c:v>1773.1333333333332</c:v>
                </c:pt>
                <c:pt idx="21619">
                  <c:v>1773.2083333333333</c:v>
                </c:pt>
                <c:pt idx="21620">
                  <c:v>1773.2916666666667</c:v>
                </c:pt>
                <c:pt idx="21621">
                  <c:v>1773.375</c:v>
                </c:pt>
                <c:pt idx="21622">
                  <c:v>1773.4583333333333</c:v>
                </c:pt>
                <c:pt idx="21623">
                  <c:v>1773.5416666666667</c:v>
                </c:pt>
                <c:pt idx="21624">
                  <c:v>1773.625</c:v>
                </c:pt>
                <c:pt idx="21625">
                  <c:v>1773.7</c:v>
                </c:pt>
                <c:pt idx="21626">
                  <c:v>1773.7833333333335</c:v>
                </c:pt>
                <c:pt idx="21627">
                  <c:v>1773.8666666666668</c:v>
                </c:pt>
                <c:pt idx="21628">
                  <c:v>1773.95</c:v>
                </c:pt>
                <c:pt idx="21629">
                  <c:v>1774.0333333333335</c:v>
                </c:pt>
                <c:pt idx="21630">
                  <c:v>1774.1166666666668</c:v>
                </c:pt>
                <c:pt idx="21631">
                  <c:v>1774.2</c:v>
                </c:pt>
                <c:pt idx="21632">
                  <c:v>1774.2749999999999</c:v>
                </c:pt>
                <c:pt idx="21633">
                  <c:v>1774.3583333333333</c:v>
                </c:pt>
                <c:pt idx="21634">
                  <c:v>1774.4416666666666</c:v>
                </c:pt>
                <c:pt idx="21635">
                  <c:v>1774.5249999999999</c:v>
                </c:pt>
                <c:pt idx="21636">
                  <c:v>1774.6083333333333</c:v>
                </c:pt>
                <c:pt idx="21637">
                  <c:v>1774.6916666666666</c:v>
                </c:pt>
                <c:pt idx="21638">
                  <c:v>1774.7666666666667</c:v>
                </c:pt>
                <c:pt idx="21639">
                  <c:v>1774.8500000000001</c:v>
                </c:pt>
                <c:pt idx="21640">
                  <c:v>1774.9333333333334</c:v>
                </c:pt>
                <c:pt idx="21641">
                  <c:v>1775.0166666666667</c:v>
                </c:pt>
                <c:pt idx="21642">
                  <c:v>1775.1000000000001</c:v>
                </c:pt>
                <c:pt idx="21643">
                  <c:v>1775.1833333333334</c:v>
                </c:pt>
                <c:pt idx="21644">
                  <c:v>1775.2583333333332</c:v>
                </c:pt>
                <c:pt idx="21645">
                  <c:v>1775.3416666666665</c:v>
                </c:pt>
                <c:pt idx="21646">
                  <c:v>1775.425</c:v>
                </c:pt>
                <c:pt idx="21647">
                  <c:v>1775.5083333333332</c:v>
                </c:pt>
                <c:pt idx="21648">
                  <c:v>1775.5916666666665</c:v>
                </c:pt>
                <c:pt idx="21649">
                  <c:v>1775.675</c:v>
                </c:pt>
                <c:pt idx="21650">
                  <c:v>1775.7583333333332</c:v>
                </c:pt>
                <c:pt idx="21651">
                  <c:v>1775.8333333333333</c:v>
                </c:pt>
                <c:pt idx="21652">
                  <c:v>1775.9166666666667</c:v>
                </c:pt>
                <c:pt idx="21653">
                  <c:v>1776</c:v>
                </c:pt>
                <c:pt idx="21654">
                  <c:v>1776.0833333333333</c:v>
                </c:pt>
                <c:pt idx="21655">
                  <c:v>1776.1666666666667</c:v>
                </c:pt>
                <c:pt idx="21656">
                  <c:v>1776.25</c:v>
                </c:pt>
                <c:pt idx="21657">
                  <c:v>1776.325</c:v>
                </c:pt>
                <c:pt idx="21658">
                  <c:v>1776.4083333333335</c:v>
                </c:pt>
                <c:pt idx="21659">
                  <c:v>1776.4916666666668</c:v>
                </c:pt>
                <c:pt idx="21660">
                  <c:v>1776.575</c:v>
                </c:pt>
                <c:pt idx="21661">
                  <c:v>1776.6583333333335</c:v>
                </c:pt>
                <c:pt idx="21662">
                  <c:v>1776.7416666666668</c:v>
                </c:pt>
                <c:pt idx="21663">
                  <c:v>1776.825</c:v>
                </c:pt>
                <c:pt idx="21664">
                  <c:v>1776.8999999999999</c:v>
                </c:pt>
                <c:pt idx="21665">
                  <c:v>1776.9833333333333</c:v>
                </c:pt>
                <c:pt idx="21666">
                  <c:v>1777.0666666666666</c:v>
                </c:pt>
                <c:pt idx="21667">
                  <c:v>1777.1499999999999</c:v>
                </c:pt>
                <c:pt idx="21668">
                  <c:v>1777.2333333333333</c:v>
                </c:pt>
                <c:pt idx="21669">
                  <c:v>1777.3166666666666</c:v>
                </c:pt>
                <c:pt idx="21670">
                  <c:v>1777.3916666666667</c:v>
                </c:pt>
                <c:pt idx="21671">
                  <c:v>1777.4750000000001</c:v>
                </c:pt>
                <c:pt idx="21672">
                  <c:v>1777.5583333333334</c:v>
                </c:pt>
                <c:pt idx="21673">
                  <c:v>1777.6416666666667</c:v>
                </c:pt>
                <c:pt idx="21674">
                  <c:v>1777.7250000000001</c:v>
                </c:pt>
                <c:pt idx="21675">
                  <c:v>1777.8083333333334</c:v>
                </c:pt>
                <c:pt idx="21676">
                  <c:v>1777.8833333333332</c:v>
                </c:pt>
                <c:pt idx="21677">
                  <c:v>1777.9666666666665</c:v>
                </c:pt>
                <c:pt idx="21678">
                  <c:v>1778.05</c:v>
                </c:pt>
                <c:pt idx="21679">
                  <c:v>1778.1333333333332</c:v>
                </c:pt>
                <c:pt idx="21680">
                  <c:v>1778.2166666666665</c:v>
                </c:pt>
                <c:pt idx="21681">
                  <c:v>1778.3</c:v>
                </c:pt>
                <c:pt idx="21682">
                  <c:v>1778.3833333333332</c:v>
                </c:pt>
                <c:pt idx="21683">
                  <c:v>1778.4583333333333</c:v>
                </c:pt>
                <c:pt idx="21684">
                  <c:v>1778.5416666666667</c:v>
                </c:pt>
                <c:pt idx="21685">
                  <c:v>1778.625</c:v>
                </c:pt>
                <c:pt idx="21686">
                  <c:v>1778.7083333333333</c:v>
                </c:pt>
                <c:pt idx="21687">
                  <c:v>1778.7916666666667</c:v>
                </c:pt>
                <c:pt idx="21688">
                  <c:v>1778.875</c:v>
                </c:pt>
                <c:pt idx="21689">
                  <c:v>1778.95</c:v>
                </c:pt>
                <c:pt idx="21690">
                  <c:v>1779.0333333333335</c:v>
                </c:pt>
                <c:pt idx="21691">
                  <c:v>1779.1166666666668</c:v>
                </c:pt>
                <c:pt idx="21692">
                  <c:v>1779.2</c:v>
                </c:pt>
                <c:pt idx="21693">
                  <c:v>1779.2833333333335</c:v>
                </c:pt>
                <c:pt idx="21694">
                  <c:v>1779.3666666666668</c:v>
                </c:pt>
                <c:pt idx="21695">
                  <c:v>1779.4416666666666</c:v>
                </c:pt>
                <c:pt idx="21696">
                  <c:v>1779.5249999999999</c:v>
                </c:pt>
                <c:pt idx="21697">
                  <c:v>1779.6083333333333</c:v>
                </c:pt>
                <c:pt idx="21698">
                  <c:v>1779.6916666666666</c:v>
                </c:pt>
                <c:pt idx="21699">
                  <c:v>1779.7749999999999</c:v>
                </c:pt>
                <c:pt idx="21700">
                  <c:v>1779.8583333333333</c:v>
                </c:pt>
                <c:pt idx="21701">
                  <c:v>1779.9416666666666</c:v>
                </c:pt>
                <c:pt idx="21702">
                  <c:v>1780.0166666666667</c:v>
                </c:pt>
                <c:pt idx="21703">
                  <c:v>1780.1000000000001</c:v>
                </c:pt>
                <c:pt idx="21704">
                  <c:v>1780.1833333333334</c:v>
                </c:pt>
                <c:pt idx="21705">
                  <c:v>1780.2666666666667</c:v>
                </c:pt>
                <c:pt idx="21706">
                  <c:v>1780.3500000000001</c:v>
                </c:pt>
                <c:pt idx="21707">
                  <c:v>1780.4333333333334</c:v>
                </c:pt>
                <c:pt idx="21708">
                  <c:v>1780.5083333333332</c:v>
                </c:pt>
                <c:pt idx="21709">
                  <c:v>1780.5916666666665</c:v>
                </c:pt>
                <c:pt idx="21710">
                  <c:v>1780.675</c:v>
                </c:pt>
                <c:pt idx="21711">
                  <c:v>1780.7583333333332</c:v>
                </c:pt>
                <c:pt idx="21712">
                  <c:v>1780.8416666666665</c:v>
                </c:pt>
                <c:pt idx="21713">
                  <c:v>1780.925</c:v>
                </c:pt>
                <c:pt idx="21714">
                  <c:v>1781</c:v>
                </c:pt>
                <c:pt idx="21715">
                  <c:v>1781.0833333333333</c:v>
                </c:pt>
                <c:pt idx="21716">
                  <c:v>1781.1666666666667</c:v>
                </c:pt>
                <c:pt idx="21717">
                  <c:v>1781.25</c:v>
                </c:pt>
                <c:pt idx="21718">
                  <c:v>1781.3333333333333</c:v>
                </c:pt>
                <c:pt idx="21719">
                  <c:v>1781.4166666666667</c:v>
                </c:pt>
                <c:pt idx="21720">
                  <c:v>1781.5</c:v>
                </c:pt>
                <c:pt idx="21721">
                  <c:v>1781.575</c:v>
                </c:pt>
                <c:pt idx="21722">
                  <c:v>1781.6583333333335</c:v>
                </c:pt>
                <c:pt idx="21723">
                  <c:v>1781.7416666666668</c:v>
                </c:pt>
                <c:pt idx="21724">
                  <c:v>1781.825</c:v>
                </c:pt>
                <c:pt idx="21725">
                  <c:v>1781.9083333333335</c:v>
                </c:pt>
                <c:pt idx="21726">
                  <c:v>1781.9916666666668</c:v>
                </c:pt>
                <c:pt idx="21727">
                  <c:v>1782.0666666666666</c:v>
                </c:pt>
                <c:pt idx="21728">
                  <c:v>1782.1499999999999</c:v>
                </c:pt>
                <c:pt idx="21729">
                  <c:v>1782.2333333333333</c:v>
                </c:pt>
                <c:pt idx="21730">
                  <c:v>1782.3166666666666</c:v>
                </c:pt>
                <c:pt idx="21731">
                  <c:v>1782.3999999999999</c:v>
                </c:pt>
                <c:pt idx="21732">
                  <c:v>1782.4833333333333</c:v>
                </c:pt>
                <c:pt idx="21733">
                  <c:v>1782.5583333333334</c:v>
                </c:pt>
                <c:pt idx="21734">
                  <c:v>1782.6416666666667</c:v>
                </c:pt>
                <c:pt idx="21735">
                  <c:v>1782.7250000000001</c:v>
                </c:pt>
                <c:pt idx="21736">
                  <c:v>1782.8083333333334</c:v>
                </c:pt>
                <c:pt idx="21737">
                  <c:v>1782.8916666666667</c:v>
                </c:pt>
                <c:pt idx="21738">
                  <c:v>1782.9750000000001</c:v>
                </c:pt>
                <c:pt idx="21739">
                  <c:v>1783.0583333333334</c:v>
                </c:pt>
                <c:pt idx="21740">
                  <c:v>1783.1333333333332</c:v>
                </c:pt>
                <c:pt idx="21741">
                  <c:v>1783.2166666666665</c:v>
                </c:pt>
                <c:pt idx="21742">
                  <c:v>1783.3</c:v>
                </c:pt>
                <c:pt idx="21743">
                  <c:v>1783.3833333333332</c:v>
                </c:pt>
                <c:pt idx="21744">
                  <c:v>1783.4666666666665</c:v>
                </c:pt>
                <c:pt idx="21745">
                  <c:v>1783.55</c:v>
                </c:pt>
                <c:pt idx="21746">
                  <c:v>1783.625</c:v>
                </c:pt>
                <c:pt idx="21747">
                  <c:v>1783.7083333333333</c:v>
                </c:pt>
                <c:pt idx="21748">
                  <c:v>1783.7916666666667</c:v>
                </c:pt>
                <c:pt idx="21749">
                  <c:v>1783.875</c:v>
                </c:pt>
                <c:pt idx="21750">
                  <c:v>1783.9583333333333</c:v>
                </c:pt>
                <c:pt idx="21751">
                  <c:v>1784.0416666666667</c:v>
                </c:pt>
                <c:pt idx="21752">
                  <c:v>1784.1166666666668</c:v>
                </c:pt>
                <c:pt idx="21753">
                  <c:v>1784.2</c:v>
                </c:pt>
                <c:pt idx="21754">
                  <c:v>1784.2833333333335</c:v>
                </c:pt>
                <c:pt idx="21755">
                  <c:v>1784.3666666666668</c:v>
                </c:pt>
                <c:pt idx="21756">
                  <c:v>1784.45</c:v>
                </c:pt>
                <c:pt idx="21757">
                  <c:v>1784.5333333333335</c:v>
                </c:pt>
                <c:pt idx="21758">
                  <c:v>1784.6166666666668</c:v>
                </c:pt>
                <c:pt idx="21759">
                  <c:v>1784.6916666666666</c:v>
                </c:pt>
                <c:pt idx="21760">
                  <c:v>1784.7749999999999</c:v>
                </c:pt>
                <c:pt idx="21761">
                  <c:v>1784.8583333333333</c:v>
                </c:pt>
                <c:pt idx="21762">
                  <c:v>1784.9416666666666</c:v>
                </c:pt>
                <c:pt idx="21763">
                  <c:v>1785.0249999999999</c:v>
                </c:pt>
                <c:pt idx="21764">
                  <c:v>1785.1083333333333</c:v>
                </c:pt>
                <c:pt idx="21765">
                  <c:v>1785.1833333333334</c:v>
                </c:pt>
                <c:pt idx="21766">
                  <c:v>1785.2666666666667</c:v>
                </c:pt>
                <c:pt idx="21767">
                  <c:v>1785.3500000000001</c:v>
                </c:pt>
                <c:pt idx="21768">
                  <c:v>1785.4333333333334</c:v>
                </c:pt>
                <c:pt idx="21769">
                  <c:v>1785.5166666666667</c:v>
                </c:pt>
                <c:pt idx="21770">
                  <c:v>1785.6000000000001</c:v>
                </c:pt>
                <c:pt idx="21771">
                  <c:v>1785.675</c:v>
                </c:pt>
                <c:pt idx="21772">
                  <c:v>1785.7583333333332</c:v>
                </c:pt>
                <c:pt idx="21773">
                  <c:v>1785.8416666666665</c:v>
                </c:pt>
                <c:pt idx="21774">
                  <c:v>1785.925</c:v>
                </c:pt>
                <c:pt idx="21775">
                  <c:v>1786.0083333333332</c:v>
                </c:pt>
                <c:pt idx="21776">
                  <c:v>1786.0916666666665</c:v>
                </c:pt>
                <c:pt idx="21777">
                  <c:v>1786.175</c:v>
                </c:pt>
                <c:pt idx="21778">
                  <c:v>1786.25</c:v>
                </c:pt>
                <c:pt idx="21779">
                  <c:v>1786.3333333333333</c:v>
                </c:pt>
                <c:pt idx="21780">
                  <c:v>1786.4166666666667</c:v>
                </c:pt>
                <c:pt idx="21781">
                  <c:v>1786.5</c:v>
                </c:pt>
                <c:pt idx="21782">
                  <c:v>1786.5833333333333</c:v>
                </c:pt>
                <c:pt idx="21783">
                  <c:v>1786.6666666666667</c:v>
                </c:pt>
                <c:pt idx="21784">
                  <c:v>1786.7416666666668</c:v>
                </c:pt>
                <c:pt idx="21785">
                  <c:v>1786.825</c:v>
                </c:pt>
                <c:pt idx="21786">
                  <c:v>1786.9083333333335</c:v>
                </c:pt>
                <c:pt idx="21787">
                  <c:v>1786.9916666666668</c:v>
                </c:pt>
                <c:pt idx="21788">
                  <c:v>1787.075</c:v>
                </c:pt>
                <c:pt idx="21789">
                  <c:v>1787.1583333333335</c:v>
                </c:pt>
                <c:pt idx="21790">
                  <c:v>1787.2416666666668</c:v>
                </c:pt>
                <c:pt idx="21791">
                  <c:v>1787.3166666666666</c:v>
                </c:pt>
                <c:pt idx="21792">
                  <c:v>1787.3999999999999</c:v>
                </c:pt>
                <c:pt idx="21793">
                  <c:v>1787.4833333333333</c:v>
                </c:pt>
                <c:pt idx="21794">
                  <c:v>1787.5666666666666</c:v>
                </c:pt>
                <c:pt idx="21795">
                  <c:v>1787.6499999999999</c:v>
                </c:pt>
                <c:pt idx="21796">
                  <c:v>1787.7333333333333</c:v>
                </c:pt>
                <c:pt idx="21797">
                  <c:v>1787.8083333333334</c:v>
                </c:pt>
                <c:pt idx="21798">
                  <c:v>1787.8916666666667</c:v>
                </c:pt>
                <c:pt idx="21799">
                  <c:v>1787.9750000000001</c:v>
                </c:pt>
                <c:pt idx="21800">
                  <c:v>1788.0583333333334</c:v>
                </c:pt>
                <c:pt idx="21801">
                  <c:v>1788.1416666666667</c:v>
                </c:pt>
                <c:pt idx="21802">
                  <c:v>1788.2250000000001</c:v>
                </c:pt>
                <c:pt idx="21803">
                  <c:v>1788.3</c:v>
                </c:pt>
                <c:pt idx="21804">
                  <c:v>1788.3833333333332</c:v>
                </c:pt>
                <c:pt idx="21805">
                  <c:v>1788.4666666666665</c:v>
                </c:pt>
                <c:pt idx="21806">
                  <c:v>1788.55</c:v>
                </c:pt>
                <c:pt idx="21807">
                  <c:v>1788.6333333333332</c:v>
                </c:pt>
                <c:pt idx="21808">
                  <c:v>1788.7166666666665</c:v>
                </c:pt>
                <c:pt idx="21809">
                  <c:v>1788.8</c:v>
                </c:pt>
                <c:pt idx="21810">
                  <c:v>1788.875</c:v>
                </c:pt>
                <c:pt idx="21811">
                  <c:v>1788.9583333333333</c:v>
                </c:pt>
                <c:pt idx="21812">
                  <c:v>1789.0416666666667</c:v>
                </c:pt>
                <c:pt idx="21813">
                  <c:v>1789.125</c:v>
                </c:pt>
                <c:pt idx="21814">
                  <c:v>1789.2083333333333</c:v>
                </c:pt>
                <c:pt idx="21815">
                  <c:v>1789.2916666666667</c:v>
                </c:pt>
                <c:pt idx="21816">
                  <c:v>1789.3666666666668</c:v>
                </c:pt>
                <c:pt idx="21817">
                  <c:v>1789.45</c:v>
                </c:pt>
                <c:pt idx="21818">
                  <c:v>1789.5333333333335</c:v>
                </c:pt>
                <c:pt idx="21819">
                  <c:v>1789.6166666666668</c:v>
                </c:pt>
                <c:pt idx="21820">
                  <c:v>1789.7</c:v>
                </c:pt>
                <c:pt idx="21821">
                  <c:v>1789.7833333333335</c:v>
                </c:pt>
                <c:pt idx="21822">
                  <c:v>1789.8583333333333</c:v>
                </c:pt>
                <c:pt idx="21823">
                  <c:v>1789.9416666666666</c:v>
                </c:pt>
                <c:pt idx="21824">
                  <c:v>1790.0249999999999</c:v>
                </c:pt>
                <c:pt idx="21825">
                  <c:v>1790.1083333333333</c:v>
                </c:pt>
                <c:pt idx="21826">
                  <c:v>1790.1916666666666</c:v>
                </c:pt>
                <c:pt idx="21827">
                  <c:v>1790.2749999999999</c:v>
                </c:pt>
                <c:pt idx="21828">
                  <c:v>1790.3583333333333</c:v>
                </c:pt>
                <c:pt idx="21829">
                  <c:v>1790.4333333333334</c:v>
                </c:pt>
                <c:pt idx="21830">
                  <c:v>1790.5166666666667</c:v>
                </c:pt>
                <c:pt idx="21831">
                  <c:v>1790.6000000000001</c:v>
                </c:pt>
                <c:pt idx="21832">
                  <c:v>1790.6833333333334</c:v>
                </c:pt>
                <c:pt idx="21833">
                  <c:v>1790.7666666666667</c:v>
                </c:pt>
                <c:pt idx="21834">
                  <c:v>1790.8500000000001</c:v>
                </c:pt>
                <c:pt idx="21835">
                  <c:v>1790.925</c:v>
                </c:pt>
                <c:pt idx="21836">
                  <c:v>1791.0083333333332</c:v>
                </c:pt>
                <c:pt idx="21837">
                  <c:v>1791.0916666666665</c:v>
                </c:pt>
                <c:pt idx="21838">
                  <c:v>1791.175</c:v>
                </c:pt>
                <c:pt idx="21839">
                  <c:v>1791.2583333333332</c:v>
                </c:pt>
                <c:pt idx="21840">
                  <c:v>1791.3416666666665</c:v>
                </c:pt>
                <c:pt idx="21841">
                  <c:v>1791.4166666666667</c:v>
                </c:pt>
                <c:pt idx="21842">
                  <c:v>1791.5</c:v>
                </c:pt>
                <c:pt idx="21843">
                  <c:v>1791.5833333333333</c:v>
                </c:pt>
                <c:pt idx="21844">
                  <c:v>1791.6666666666667</c:v>
                </c:pt>
                <c:pt idx="21845">
                  <c:v>1791.75</c:v>
                </c:pt>
                <c:pt idx="21846">
                  <c:v>1791.8333333333333</c:v>
                </c:pt>
                <c:pt idx="21847">
                  <c:v>1791.9166666666667</c:v>
                </c:pt>
                <c:pt idx="21848">
                  <c:v>1791.9916666666668</c:v>
                </c:pt>
                <c:pt idx="21849">
                  <c:v>1792.075</c:v>
                </c:pt>
                <c:pt idx="21850">
                  <c:v>1792.1583333333335</c:v>
                </c:pt>
                <c:pt idx="21851">
                  <c:v>1792.2416666666668</c:v>
                </c:pt>
                <c:pt idx="21852">
                  <c:v>1792.325</c:v>
                </c:pt>
                <c:pt idx="21853">
                  <c:v>1792.4083333333335</c:v>
                </c:pt>
                <c:pt idx="21854">
                  <c:v>1792.4833333333333</c:v>
                </c:pt>
                <c:pt idx="21855">
                  <c:v>1792.5666666666666</c:v>
                </c:pt>
                <c:pt idx="21856">
                  <c:v>1792.6499999999999</c:v>
                </c:pt>
                <c:pt idx="21857">
                  <c:v>1792.7333333333333</c:v>
                </c:pt>
                <c:pt idx="21858">
                  <c:v>1792.8166666666666</c:v>
                </c:pt>
                <c:pt idx="21859">
                  <c:v>1792.8999999999999</c:v>
                </c:pt>
                <c:pt idx="21860">
                  <c:v>1792.9750000000001</c:v>
                </c:pt>
                <c:pt idx="21861">
                  <c:v>1793.0583333333334</c:v>
                </c:pt>
                <c:pt idx="21862">
                  <c:v>1793.1416666666667</c:v>
                </c:pt>
                <c:pt idx="21863">
                  <c:v>1793.2250000000001</c:v>
                </c:pt>
                <c:pt idx="21864">
                  <c:v>1793.3083333333334</c:v>
                </c:pt>
                <c:pt idx="21865">
                  <c:v>1793.3916666666667</c:v>
                </c:pt>
                <c:pt idx="21866">
                  <c:v>1793.4750000000001</c:v>
                </c:pt>
                <c:pt idx="21867">
                  <c:v>1793.55</c:v>
                </c:pt>
                <c:pt idx="21868">
                  <c:v>1793.6333333333332</c:v>
                </c:pt>
                <c:pt idx="21869">
                  <c:v>1793.7166666666665</c:v>
                </c:pt>
                <c:pt idx="21870">
                  <c:v>1793.8</c:v>
                </c:pt>
                <c:pt idx="21871">
                  <c:v>1793.8833333333332</c:v>
                </c:pt>
                <c:pt idx="21872">
                  <c:v>1793.9666666666665</c:v>
                </c:pt>
                <c:pt idx="21873">
                  <c:v>1794.0416666666667</c:v>
                </c:pt>
                <c:pt idx="21874">
                  <c:v>1794.125</c:v>
                </c:pt>
                <c:pt idx="21875">
                  <c:v>1794.2083333333333</c:v>
                </c:pt>
                <c:pt idx="21876">
                  <c:v>1794.2916666666667</c:v>
                </c:pt>
                <c:pt idx="21877">
                  <c:v>1794.375</c:v>
                </c:pt>
                <c:pt idx="21878">
                  <c:v>1794.4583333333333</c:v>
                </c:pt>
                <c:pt idx="21879">
                  <c:v>1794.5333333333335</c:v>
                </c:pt>
                <c:pt idx="21880">
                  <c:v>1794.6166666666668</c:v>
                </c:pt>
                <c:pt idx="21881">
                  <c:v>1794.7</c:v>
                </c:pt>
                <c:pt idx="21882">
                  <c:v>1794.7833333333335</c:v>
                </c:pt>
                <c:pt idx="21883">
                  <c:v>1794.8666666666668</c:v>
                </c:pt>
                <c:pt idx="21884">
                  <c:v>1794.95</c:v>
                </c:pt>
                <c:pt idx="21885">
                  <c:v>1795.0333333333335</c:v>
                </c:pt>
                <c:pt idx="21886">
                  <c:v>1795.1083333333333</c:v>
                </c:pt>
                <c:pt idx="21887">
                  <c:v>1795.1916666666666</c:v>
                </c:pt>
                <c:pt idx="21888">
                  <c:v>1795.2749999999999</c:v>
                </c:pt>
                <c:pt idx="21889">
                  <c:v>1795.3583333333333</c:v>
                </c:pt>
                <c:pt idx="21890">
                  <c:v>1795.4416666666666</c:v>
                </c:pt>
                <c:pt idx="21891">
                  <c:v>1795.5249999999999</c:v>
                </c:pt>
                <c:pt idx="21892">
                  <c:v>1795.6000000000001</c:v>
                </c:pt>
                <c:pt idx="21893">
                  <c:v>1795.6833333333334</c:v>
                </c:pt>
                <c:pt idx="21894">
                  <c:v>1795.7666666666667</c:v>
                </c:pt>
                <c:pt idx="21895">
                  <c:v>1795.8500000000001</c:v>
                </c:pt>
                <c:pt idx="21896">
                  <c:v>1795.9333333333334</c:v>
                </c:pt>
                <c:pt idx="21897">
                  <c:v>1796.0166666666667</c:v>
                </c:pt>
                <c:pt idx="21898">
                  <c:v>1796.0916666666665</c:v>
                </c:pt>
                <c:pt idx="21899">
                  <c:v>1796.175</c:v>
                </c:pt>
                <c:pt idx="21900">
                  <c:v>1796.2583333333332</c:v>
                </c:pt>
                <c:pt idx="21901">
                  <c:v>1796.3416666666665</c:v>
                </c:pt>
                <c:pt idx="21902">
                  <c:v>1796.425</c:v>
                </c:pt>
                <c:pt idx="21903">
                  <c:v>1796.5083333333332</c:v>
                </c:pt>
                <c:pt idx="21904">
                  <c:v>1796.5916666666665</c:v>
                </c:pt>
                <c:pt idx="21905">
                  <c:v>1796.6666666666667</c:v>
                </c:pt>
                <c:pt idx="21906">
                  <c:v>1796.75</c:v>
                </c:pt>
                <c:pt idx="21907">
                  <c:v>1796.8333333333333</c:v>
                </c:pt>
                <c:pt idx="21908">
                  <c:v>1796.9166666666667</c:v>
                </c:pt>
                <c:pt idx="21909">
                  <c:v>1797</c:v>
                </c:pt>
                <c:pt idx="21910">
                  <c:v>1797.0833333333333</c:v>
                </c:pt>
                <c:pt idx="21911">
                  <c:v>1797.1583333333335</c:v>
                </c:pt>
                <c:pt idx="21912">
                  <c:v>1797.2416666666668</c:v>
                </c:pt>
                <c:pt idx="21913">
                  <c:v>1797.325</c:v>
                </c:pt>
                <c:pt idx="21914">
                  <c:v>1797.4083333333335</c:v>
                </c:pt>
                <c:pt idx="21915">
                  <c:v>1797.4916666666668</c:v>
                </c:pt>
                <c:pt idx="21916">
                  <c:v>1797.575</c:v>
                </c:pt>
                <c:pt idx="21917">
                  <c:v>1797.6583333333335</c:v>
                </c:pt>
                <c:pt idx="21918">
                  <c:v>1797.7333333333333</c:v>
                </c:pt>
                <c:pt idx="21919">
                  <c:v>1797.8166666666666</c:v>
                </c:pt>
                <c:pt idx="21920">
                  <c:v>1797.8999999999999</c:v>
                </c:pt>
                <c:pt idx="21921">
                  <c:v>1797.9833333333333</c:v>
                </c:pt>
                <c:pt idx="21922">
                  <c:v>1798.0666666666666</c:v>
                </c:pt>
                <c:pt idx="21923">
                  <c:v>1798.1499999999999</c:v>
                </c:pt>
                <c:pt idx="21924">
                  <c:v>1798.2250000000001</c:v>
                </c:pt>
                <c:pt idx="21925">
                  <c:v>1798.3083333333334</c:v>
                </c:pt>
                <c:pt idx="21926">
                  <c:v>1798.3916666666667</c:v>
                </c:pt>
                <c:pt idx="21927">
                  <c:v>1798.4750000000001</c:v>
                </c:pt>
                <c:pt idx="21928">
                  <c:v>1798.5583333333334</c:v>
                </c:pt>
                <c:pt idx="21929">
                  <c:v>1798.6416666666667</c:v>
                </c:pt>
                <c:pt idx="21930">
                  <c:v>1798.7166666666665</c:v>
                </c:pt>
                <c:pt idx="21931">
                  <c:v>1798.8</c:v>
                </c:pt>
                <c:pt idx="21932">
                  <c:v>1798.8833333333332</c:v>
                </c:pt>
                <c:pt idx="21933">
                  <c:v>1798.9666666666665</c:v>
                </c:pt>
                <c:pt idx="21934">
                  <c:v>1799.05</c:v>
                </c:pt>
                <c:pt idx="21935">
                  <c:v>1799.1333333333332</c:v>
                </c:pt>
                <c:pt idx="21936">
                  <c:v>1799.2166666666665</c:v>
                </c:pt>
                <c:pt idx="21937">
                  <c:v>1799.2916666666667</c:v>
                </c:pt>
                <c:pt idx="21938">
                  <c:v>1799.375</c:v>
                </c:pt>
                <c:pt idx="21939">
                  <c:v>1799.4583333333333</c:v>
                </c:pt>
                <c:pt idx="21940">
                  <c:v>1799.5416666666667</c:v>
                </c:pt>
                <c:pt idx="21941">
                  <c:v>1799.625</c:v>
                </c:pt>
                <c:pt idx="21942">
                  <c:v>1799.7083333333333</c:v>
                </c:pt>
                <c:pt idx="21943">
                  <c:v>1799.7833333333335</c:v>
                </c:pt>
                <c:pt idx="21944">
                  <c:v>1799.8666666666668</c:v>
                </c:pt>
                <c:pt idx="21945">
                  <c:v>1799.95</c:v>
                </c:pt>
                <c:pt idx="21946">
                  <c:v>1800.0333333333335</c:v>
                </c:pt>
                <c:pt idx="21947">
                  <c:v>1800.1166666666668</c:v>
                </c:pt>
                <c:pt idx="21948">
                  <c:v>1800.2</c:v>
                </c:pt>
                <c:pt idx="21949">
                  <c:v>1800.2749999999999</c:v>
                </c:pt>
                <c:pt idx="21950">
                  <c:v>1800.3583333333333</c:v>
                </c:pt>
                <c:pt idx="21951">
                  <c:v>1800.4416666666666</c:v>
                </c:pt>
                <c:pt idx="21952">
                  <c:v>1800.5249999999999</c:v>
                </c:pt>
                <c:pt idx="21953">
                  <c:v>1800.6083333333333</c:v>
                </c:pt>
                <c:pt idx="21954">
                  <c:v>1800.6916666666666</c:v>
                </c:pt>
                <c:pt idx="21955">
                  <c:v>1800.7749999999999</c:v>
                </c:pt>
                <c:pt idx="21956">
                  <c:v>1800.8500000000001</c:v>
                </c:pt>
                <c:pt idx="21957">
                  <c:v>1800.9333333333334</c:v>
                </c:pt>
                <c:pt idx="21958">
                  <c:v>1801.0166666666667</c:v>
                </c:pt>
                <c:pt idx="21959">
                  <c:v>1801.1000000000001</c:v>
                </c:pt>
                <c:pt idx="21960">
                  <c:v>1801.1833333333334</c:v>
                </c:pt>
                <c:pt idx="21961">
                  <c:v>1801.2666666666667</c:v>
                </c:pt>
                <c:pt idx="21962">
                  <c:v>1801.3416666666665</c:v>
                </c:pt>
                <c:pt idx="21963">
                  <c:v>1801.425</c:v>
                </c:pt>
                <c:pt idx="21964">
                  <c:v>1801.5083333333332</c:v>
                </c:pt>
                <c:pt idx="21965">
                  <c:v>1801.5916666666665</c:v>
                </c:pt>
                <c:pt idx="21966">
                  <c:v>1801.675</c:v>
                </c:pt>
                <c:pt idx="21967">
                  <c:v>1801.7583333333332</c:v>
                </c:pt>
                <c:pt idx="21968">
                  <c:v>1801.8333333333333</c:v>
                </c:pt>
                <c:pt idx="21969">
                  <c:v>1801.9166666666667</c:v>
                </c:pt>
                <c:pt idx="21970">
                  <c:v>1802</c:v>
                </c:pt>
                <c:pt idx="21971">
                  <c:v>1802.0833333333333</c:v>
                </c:pt>
                <c:pt idx="21972">
                  <c:v>1802.1666666666667</c:v>
                </c:pt>
                <c:pt idx="21973">
                  <c:v>1802.25</c:v>
                </c:pt>
                <c:pt idx="21974">
                  <c:v>1802.3333333333333</c:v>
                </c:pt>
                <c:pt idx="21975">
                  <c:v>1802.4083333333335</c:v>
                </c:pt>
                <c:pt idx="21976">
                  <c:v>1802.4916666666668</c:v>
                </c:pt>
                <c:pt idx="21977">
                  <c:v>1802.575</c:v>
                </c:pt>
                <c:pt idx="21978">
                  <c:v>1802.6583333333335</c:v>
                </c:pt>
                <c:pt idx="21979">
                  <c:v>1802.7416666666668</c:v>
                </c:pt>
                <c:pt idx="21980">
                  <c:v>1802.825</c:v>
                </c:pt>
                <c:pt idx="21981">
                  <c:v>1802.8999999999999</c:v>
                </c:pt>
                <c:pt idx="21982">
                  <c:v>1802.9833333333333</c:v>
                </c:pt>
                <c:pt idx="21983">
                  <c:v>1803.0666666666666</c:v>
                </c:pt>
                <c:pt idx="21984">
                  <c:v>1803.1499999999999</c:v>
                </c:pt>
                <c:pt idx="21985">
                  <c:v>1803.2333333333333</c:v>
                </c:pt>
                <c:pt idx="21986">
                  <c:v>1803.3166666666666</c:v>
                </c:pt>
                <c:pt idx="21987">
                  <c:v>1803.3916666666667</c:v>
                </c:pt>
                <c:pt idx="21988">
                  <c:v>1803.4750000000001</c:v>
                </c:pt>
                <c:pt idx="21989">
                  <c:v>1803.5583333333334</c:v>
                </c:pt>
                <c:pt idx="21990">
                  <c:v>1803.6416666666667</c:v>
                </c:pt>
                <c:pt idx="21991">
                  <c:v>1803.7250000000001</c:v>
                </c:pt>
                <c:pt idx="21992">
                  <c:v>1803.8083333333334</c:v>
                </c:pt>
                <c:pt idx="21993">
                  <c:v>1803.8916666666667</c:v>
                </c:pt>
                <c:pt idx="21994">
                  <c:v>1803.9666666666665</c:v>
                </c:pt>
                <c:pt idx="21995">
                  <c:v>1804.05</c:v>
                </c:pt>
                <c:pt idx="21996">
                  <c:v>1804.1333333333332</c:v>
                </c:pt>
                <c:pt idx="21997">
                  <c:v>1804.2166666666665</c:v>
                </c:pt>
                <c:pt idx="21998">
                  <c:v>1804.3</c:v>
                </c:pt>
                <c:pt idx="21999">
                  <c:v>1804.3833333333332</c:v>
                </c:pt>
                <c:pt idx="22000">
                  <c:v>1804.4583333333333</c:v>
                </c:pt>
                <c:pt idx="22001">
                  <c:v>1804.5416666666667</c:v>
                </c:pt>
                <c:pt idx="22002">
                  <c:v>1804.625</c:v>
                </c:pt>
                <c:pt idx="22003">
                  <c:v>1804.7083333333333</c:v>
                </c:pt>
                <c:pt idx="22004">
                  <c:v>1804.7916666666667</c:v>
                </c:pt>
                <c:pt idx="22005">
                  <c:v>1804.875</c:v>
                </c:pt>
                <c:pt idx="22006">
                  <c:v>1804.95</c:v>
                </c:pt>
                <c:pt idx="22007">
                  <c:v>1805.0333333333335</c:v>
                </c:pt>
                <c:pt idx="22008">
                  <c:v>1805.1166666666668</c:v>
                </c:pt>
                <c:pt idx="22009">
                  <c:v>1805.2</c:v>
                </c:pt>
                <c:pt idx="22010">
                  <c:v>1805.2833333333335</c:v>
                </c:pt>
                <c:pt idx="22011">
                  <c:v>1805.3666666666668</c:v>
                </c:pt>
                <c:pt idx="22012">
                  <c:v>1805.45</c:v>
                </c:pt>
                <c:pt idx="22013">
                  <c:v>1805.5249999999999</c:v>
                </c:pt>
                <c:pt idx="22014">
                  <c:v>1805.6083333333333</c:v>
                </c:pt>
                <c:pt idx="22015">
                  <c:v>1805.6916666666666</c:v>
                </c:pt>
                <c:pt idx="22016">
                  <c:v>1805.7749999999999</c:v>
                </c:pt>
                <c:pt idx="22017">
                  <c:v>1805.8583333333333</c:v>
                </c:pt>
                <c:pt idx="22018">
                  <c:v>1805.9416666666666</c:v>
                </c:pt>
                <c:pt idx="22019">
                  <c:v>1806.0166666666667</c:v>
                </c:pt>
                <c:pt idx="22020">
                  <c:v>1806.1000000000001</c:v>
                </c:pt>
                <c:pt idx="22021">
                  <c:v>1806.1833333333334</c:v>
                </c:pt>
                <c:pt idx="22022">
                  <c:v>1806.2666666666667</c:v>
                </c:pt>
                <c:pt idx="22023">
                  <c:v>1806.3500000000001</c:v>
                </c:pt>
                <c:pt idx="22024">
                  <c:v>1806.4333333333334</c:v>
                </c:pt>
                <c:pt idx="22025">
                  <c:v>1806.5083333333332</c:v>
                </c:pt>
                <c:pt idx="22026">
                  <c:v>1806.5916666666665</c:v>
                </c:pt>
                <c:pt idx="22027">
                  <c:v>1806.675</c:v>
                </c:pt>
                <c:pt idx="22028">
                  <c:v>1806.7583333333332</c:v>
                </c:pt>
                <c:pt idx="22029">
                  <c:v>1806.8416666666665</c:v>
                </c:pt>
                <c:pt idx="22030">
                  <c:v>1806.925</c:v>
                </c:pt>
                <c:pt idx="22031">
                  <c:v>1807.0083333333332</c:v>
                </c:pt>
                <c:pt idx="22032">
                  <c:v>1807.0833333333333</c:v>
                </c:pt>
                <c:pt idx="22033">
                  <c:v>1807.1666666666667</c:v>
                </c:pt>
                <c:pt idx="22034">
                  <c:v>1807.25</c:v>
                </c:pt>
                <c:pt idx="22035">
                  <c:v>1807.3333333333333</c:v>
                </c:pt>
                <c:pt idx="22036">
                  <c:v>1807.4166666666667</c:v>
                </c:pt>
                <c:pt idx="22037">
                  <c:v>1807.5</c:v>
                </c:pt>
                <c:pt idx="22038">
                  <c:v>1807.575</c:v>
                </c:pt>
                <c:pt idx="22039">
                  <c:v>1807.6583333333335</c:v>
                </c:pt>
                <c:pt idx="22040">
                  <c:v>1807.7416666666668</c:v>
                </c:pt>
                <c:pt idx="22041">
                  <c:v>1807.825</c:v>
                </c:pt>
                <c:pt idx="22042">
                  <c:v>1807.9083333333335</c:v>
                </c:pt>
                <c:pt idx="22043">
                  <c:v>1807.9916666666668</c:v>
                </c:pt>
                <c:pt idx="22044">
                  <c:v>1808.075</c:v>
                </c:pt>
                <c:pt idx="22045">
                  <c:v>1808.1499999999999</c:v>
                </c:pt>
                <c:pt idx="22046">
                  <c:v>1808.2333333333333</c:v>
                </c:pt>
                <c:pt idx="22047">
                  <c:v>1808.3166666666666</c:v>
                </c:pt>
                <c:pt idx="22048">
                  <c:v>1808.3999999999999</c:v>
                </c:pt>
                <c:pt idx="22049">
                  <c:v>1808.4833333333333</c:v>
                </c:pt>
                <c:pt idx="22050">
                  <c:v>1808.5666666666666</c:v>
                </c:pt>
                <c:pt idx="22051">
                  <c:v>1808.6416666666667</c:v>
                </c:pt>
                <c:pt idx="22052">
                  <c:v>1808.7250000000001</c:v>
                </c:pt>
                <c:pt idx="22053">
                  <c:v>1808.8083333333334</c:v>
                </c:pt>
                <c:pt idx="22054">
                  <c:v>1808.8916666666667</c:v>
                </c:pt>
                <c:pt idx="22055">
                  <c:v>1808.9750000000001</c:v>
                </c:pt>
                <c:pt idx="22056">
                  <c:v>1809.0583333333334</c:v>
                </c:pt>
                <c:pt idx="22057">
                  <c:v>1809.1333333333332</c:v>
                </c:pt>
                <c:pt idx="22058">
                  <c:v>1809.2166666666665</c:v>
                </c:pt>
                <c:pt idx="22059">
                  <c:v>1809.3</c:v>
                </c:pt>
                <c:pt idx="22060">
                  <c:v>1809.3833333333332</c:v>
                </c:pt>
                <c:pt idx="22061">
                  <c:v>1809.4666666666665</c:v>
                </c:pt>
                <c:pt idx="22062">
                  <c:v>1809.55</c:v>
                </c:pt>
                <c:pt idx="22063">
                  <c:v>1809.6333333333332</c:v>
                </c:pt>
                <c:pt idx="22064">
                  <c:v>1809.7083333333333</c:v>
                </c:pt>
                <c:pt idx="22065">
                  <c:v>1809.7916666666667</c:v>
                </c:pt>
                <c:pt idx="22066">
                  <c:v>1809.875</c:v>
                </c:pt>
                <c:pt idx="22067">
                  <c:v>1809.9583333333333</c:v>
                </c:pt>
                <c:pt idx="22068">
                  <c:v>1810.0416666666667</c:v>
                </c:pt>
                <c:pt idx="22069">
                  <c:v>1810.125</c:v>
                </c:pt>
                <c:pt idx="22070">
                  <c:v>1810.2</c:v>
                </c:pt>
                <c:pt idx="22071">
                  <c:v>1810.2833333333335</c:v>
                </c:pt>
                <c:pt idx="22072">
                  <c:v>1810.3666666666668</c:v>
                </c:pt>
                <c:pt idx="22073">
                  <c:v>1810.45</c:v>
                </c:pt>
                <c:pt idx="22074">
                  <c:v>1810.5333333333335</c:v>
                </c:pt>
                <c:pt idx="22075">
                  <c:v>1810.6166666666668</c:v>
                </c:pt>
                <c:pt idx="22076">
                  <c:v>1810.6916666666666</c:v>
                </c:pt>
                <c:pt idx="22077">
                  <c:v>1810.7749999999999</c:v>
                </c:pt>
                <c:pt idx="22078">
                  <c:v>1810.8583333333333</c:v>
                </c:pt>
                <c:pt idx="22079">
                  <c:v>1810.9416666666666</c:v>
                </c:pt>
                <c:pt idx="22080">
                  <c:v>1811.0249999999999</c:v>
                </c:pt>
                <c:pt idx="22081">
                  <c:v>1811.1083333333333</c:v>
                </c:pt>
                <c:pt idx="22082">
                  <c:v>1811.1916666666666</c:v>
                </c:pt>
                <c:pt idx="22083">
                  <c:v>1811.2666666666667</c:v>
                </c:pt>
                <c:pt idx="22084">
                  <c:v>1811.3500000000001</c:v>
                </c:pt>
                <c:pt idx="22085">
                  <c:v>1811.4333333333334</c:v>
                </c:pt>
                <c:pt idx="22086">
                  <c:v>1811.5166666666667</c:v>
                </c:pt>
                <c:pt idx="22087">
                  <c:v>1811.6000000000001</c:v>
                </c:pt>
                <c:pt idx="22088">
                  <c:v>1811.6833333333334</c:v>
                </c:pt>
                <c:pt idx="22089">
                  <c:v>1811.7583333333332</c:v>
                </c:pt>
                <c:pt idx="22090">
                  <c:v>1811.8416666666665</c:v>
                </c:pt>
                <c:pt idx="22091">
                  <c:v>1811.925</c:v>
                </c:pt>
                <c:pt idx="22092">
                  <c:v>1812.0083333333332</c:v>
                </c:pt>
                <c:pt idx="22093">
                  <c:v>1812.0916666666665</c:v>
                </c:pt>
                <c:pt idx="22094">
                  <c:v>1812.175</c:v>
                </c:pt>
                <c:pt idx="22095">
                  <c:v>1812.25</c:v>
                </c:pt>
                <c:pt idx="22096">
                  <c:v>1812.3333333333333</c:v>
                </c:pt>
                <c:pt idx="22097">
                  <c:v>1812.4166666666667</c:v>
                </c:pt>
                <c:pt idx="22098">
                  <c:v>1812.5</c:v>
                </c:pt>
                <c:pt idx="22099">
                  <c:v>1812.5833333333333</c:v>
                </c:pt>
                <c:pt idx="22100">
                  <c:v>1812.6666666666667</c:v>
                </c:pt>
                <c:pt idx="22101">
                  <c:v>1812.75</c:v>
                </c:pt>
                <c:pt idx="22102">
                  <c:v>1812.825</c:v>
                </c:pt>
                <c:pt idx="22103">
                  <c:v>1812.9083333333335</c:v>
                </c:pt>
                <c:pt idx="22104">
                  <c:v>1812.9916666666668</c:v>
                </c:pt>
                <c:pt idx="22105">
                  <c:v>1813.075</c:v>
                </c:pt>
                <c:pt idx="22106">
                  <c:v>1813.1583333333335</c:v>
                </c:pt>
                <c:pt idx="22107">
                  <c:v>1813.2416666666668</c:v>
                </c:pt>
                <c:pt idx="22108">
                  <c:v>1813.3166666666666</c:v>
                </c:pt>
                <c:pt idx="22109">
                  <c:v>1813.3999999999999</c:v>
                </c:pt>
                <c:pt idx="22110">
                  <c:v>1813.4833333333333</c:v>
                </c:pt>
                <c:pt idx="22111">
                  <c:v>1813.5666666666666</c:v>
                </c:pt>
                <c:pt idx="22112">
                  <c:v>1813.6499999999999</c:v>
                </c:pt>
                <c:pt idx="22113">
                  <c:v>1813.7333333333333</c:v>
                </c:pt>
                <c:pt idx="22114">
                  <c:v>1813.8083333333334</c:v>
                </c:pt>
                <c:pt idx="22115">
                  <c:v>1813.8916666666667</c:v>
                </c:pt>
                <c:pt idx="22116">
                  <c:v>1813.9750000000001</c:v>
                </c:pt>
                <c:pt idx="22117">
                  <c:v>1814.0583333333334</c:v>
                </c:pt>
                <c:pt idx="22118">
                  <c:v>1814.1416666666667</c:v>
                </c:pt>
                <c:pt idx="22119">
                  <c:v>1814.2250000000001</c:v>
                </c:pt>
                <c:pt idx="22120">
                  <c:v>1814.3083333333334</c:v>
                </c:pt>
                <c:pt idx="22121">
                  <c:v>1814.3833333333332</c:v>
                </c:pt>
                <c:pt idx="22122">
                  <c:v>1814.4666666666665</c:v>
                </c:pt>
                <c:pt idx="22123">
                  <c:v>1814.55</c:v>
                </c:pt>
                <c:pt idx="22124">
                  <c:v>1814.6333333333332</c:v>
                </c:pt>
                <c:pt idx="22125">
                  <c:v>1814.7166666666665</c:v>
                </c:pt>
                <c:pt idx="22126">
                  <c:v>1814.8</c:v>
                </c:pt>
                <c:pt idx="22127">
                  <c:v>1814.875</c:v>
                </c:pt>
                <c:pt idx="22128">
                  <c:v>1814.9583333333333</c:v>
                </c:pt>
                <c:pt idx="22129">
                  <c:v>1815.0416666666667</c:v>
                </c:pt>
                <c:pt idx="22130">
                  <c:v>1815.125</c:v>
                </c:pt>
                <c:pt idx="22131">
                  <c:v>1815.2083333333333</c:v>
                </c:pt>
                <c:pt idx="22132">
                  <c:v>1815.2916666666667</c:v>
                </c:pt>
                <c:pt idx="22133">
                  <c:v>1815.3666666666668</c:v>
                </c:pt>
                <c:pt idx="22134">
                  <c:v>1815.45</c:v>
                </c:pt>
                <c:pt idx="22135">
                  <c:v>1815.5333333333335</c:v>
                </c:pt>
                <c:pt idx="22136">
                  <c:v>1815.6166666666668</c:v>
                </c:pt>
                <c:pt idx="22137">
                  <c:v>1815.7</c:v>
                </c:pt>
                <c:pt idx="22138">
                  <c:v>1815.7833333333335</c:v>
                </c:pt>
                <c:pt idx="22139">
                  <c:v>1815.8666666666668</c:v>
                </c:pt>
                <c:pt idx="22140">
                  <c:v>1815.9416666666666</c:v>
                </c:pt>
                <c:pt idx="22141">
                  <c:v>1816.0249999999999</c:v>
                </c:pt>
                <c:pt idx="22142">
                  <c:v>1816.1083333333333</c:v>
                </c:pt>
                <c:pt idx="22143">
                  <c:v>1816.1916666666666</c:v>
                </c:pt>
                <c:pt idx="22144">
                  <c:v>1816.2749999999999</c:v>
                </c:pt>
                <c:pt idx="22145">
                  <c:v>1816.3583333333333</c:v>
                </c:pt>
                <c:pt idx="22146">
                  <c:v>1816.4333333333334</c:v>
                </c:pt>
                <c:pt idx="22147">
                  <c:v>1816.5166666666667</c:v>
                </c:pt>
                <c:pt idx="22148">
                  <c:v>1816.6000000000001</c:v>
                </c:pt>
                <c:pt idx="22149">
                  <c:v>1816.6833333333334</c:v>
                </c:pt>
                <c:pt idx="22150">
                  <c:v>1816.7666666666667</c:v>
                </c:pt>
                <c:pt idx="22151">
                  <c:v>1816.8500000000001</c:v>
                </c:pt>
                <c:pt idx="22152">
                  <c:v>1816.925</c:v>
                </c:pt>
                <c:pt idx="22153">
                  <c:v>1817.0083333333332</c:v>
                </c:pt>
                <c:pt idx="22154">
                  <c:v>1817.0916666666665</c:v>
                </c:pt>
                <c:pt idx="22155">
                  <c:v>1817.175</c:v>
                </c:pt>
                <c:pt idx="22156">
                  <c:v>1817.2583333333332</c:v>
                </c:pt>
                <c:pt idx="22157">
                  <c:v>1817.3416666666665</c:v>
                </c:pt>
                <c:pt idx="22158">
                  <c:v>1817.425</c:v>
                </c:pt>
                <c:pt idx="22159">
                  <c:v>1817.5</c:v>
                </c:pt>
                <c:pt idx="22160">
                  <c:v>1817.5833333333333</c:v>
                </c:pt>
                <c:pt idx="22161">
                  <c:v>1817.6666666666667</c:v>
                </c:pt>
                <c:pt idx="22162">
                  <c:v>1817.75</c:v>
                </c:pt>
                <c:pt idx="22163">
                  <c:v>1817.8333333333333</c:v>
                </c:pt>
                <c:pt idx="22164">
                  <c:v>1817.9166666666667</c:v>
                </c:pt>
                <c:pt idx="22165">
                  <c:v>1817.9916666666668</c:v>
                </c:pt>
                <c:pt idx="22166">
                  <c:v>1818.075</c:v>
                </c:pt>
                <c:pt idx="22167">
                  <c:v>1818.1583333333335</c:v>
                </c:pt>
                <c:pt idx="22168">
                  <c:v>1818.2416666666668</c:v>
                </c:pt>
                <c:pt idx="22169">
                  <c:v>1818.325</c:v>
                </c:pt>
                <c:pt idx="22170">
                  <c:v>1818.4083333333335</c:v>
                </c:pt>
                <c:pt idx="22171">
                  <c:v>1818.4916666666668</c:v>
                </c:pt>
                <c:pt idx="22172">
                  <c:v>1818.5666666666666</c:v>
                </c:pt>
                <c:pt idx="22173">
                  <c:v>1818.6499999999999</c:v>
                </c:pt>
                <c:pt idx="22174">
                  <c:v>1818.7333333333333</c:v>
                </c:pt>
                <c:pt idx="22175">
                  <c:v>1818.8166666666666</c:v>
                </c:pt>
                <c:pt idx="22176">
                  <c:v>1818.8999999999999</c:v>
                </c:pt>
                <c:pt idx="22177">
                  <c:v>1818.9833333333333</c:v>
                </c:pt>
                <c:pt idx="22178">
                  <c:v>1819.0583333333334</c:v>
                </c:pt>
                <c:pt idx="22179">
                  <c:v>1819.1416666666667</c:v>
                </c:pt>
                <c:pt idx="22180">
                  <c:v>1819.2250000000001</c:v>
                </c:pt>
                <c:pt idx="22181">
                  <c:v>1819.3083333333334</c:v>
                </c:pt>
                <c:pt idx="22182">
                  <c:v>1819.3916666666667</c:v>
                </c:pt>
                <c:pt idx="22183">
                  <c:v>1819.4750000000001</c:v>
                </c:pt>
                <c:pt idx="22184">
                  <c:v>1819.55</c:v>
                </c:pt>
                <c:pt idx="22185">
                  <c:v>1819.6333333333332</c:v>
                </c:pt>
                <c:pt idx="22186">
                  <c:v>1819.7166666666665</c:v>
                </c:pt>
                <c:pt idx="22187">
                  <c:v>1819.8</c:v>
                </c:pt>
                <c:pt idx="22188">
                  <c:v>1819.8833333333332</c:v>
                </c:pt>
                <c:pt idx="22189">
                  <c:v>1819.9666666666665</c:v>
                </c:pt>
                <c:pt idx="22190">
                  <c:v>1820.05</c:v>
                </c:pt>
                <c:pt idx="22191">
                  <c:v>1820.125</c:v>
                </c:pt>
                <c:pt idx="22192">
                  <c:v>1820.2083333333333</c:v>
                </c:pt>
                <c:pt idx="22193">
                  <c:v>1820.2916666666667</c:v>
                </c:pt>
                <c:pt idx="22194">
                  <c:v>1820.375</c:v>
                </c:pt>
                <c:pt idx="22195">
                  <c:v>1820.4583333333333</c:v>
                </c:pt>
                <c:pt idx="22196">
                  <c:v>1820.5416666666667</c:v>
                </c:pt>
                <c:pt idx="22197">
                  <c:v>1820.6166666666668</c:v>
                </c:pt>
                <c:pt idx="22198">
                  <c:v>1820.7</c:v>
                </c:pt>
                <c:pt idx="22199">
                  <c:v>1820.7833333333335</c:v>
                </c:pt>
                <c:pt idx="22200">
                  <c:v>1820.8666666666668</c:v>
                </c:pt>
                <c:pt idx="22201">
                  <c:v>1820.95</c:v>
                </c:pt>
                <c:pt idx="22202">
                  <c:v>1821.0333333333335</c:v>
                </c:pt>
                <c:pt idx="22203">
                  <c:v>1821.1083333333333</c:v>
                </c:pt>
                <c:pt idx="22204">
                  <c:v>1821.1916666666666</c:v>
                </c:pt>
                <c:pt idx="22205">
                  <c:v>1821.2749999999999</c:v>
                </c:pt>
                <c:pt idx="22206">
                  <c:v>1821.3583333333333</c:v>
                </c:pt>
                <c:pt idx="22207">
                  <c:v>1821.4416666666666</c:v>
                </c:pt>
                <c:pt idx="22208">
                  <c:v>1821.5249999999999</c:v>
                </c:pt>
                <c:pt idx="22209">
                  <c:v>1821.6083333333333</c:v>
                </c:pt>
                <c:pt idx="22210">
                  <c:v>1821.6833333333334</c:v>
                </c:pt>
                <c:pt idx="22211">
                  <c:v>1821.7666666666667</c:v>
                </c:pt>
                <c:pt idx="22212">
                  <c:v>1821.8500000000001</c:v>
                </c:pt>
                <c:pt idx="22213">
                  <c:v>1821.9333333333334</c:v>
                </c:pt>
                <c:pt idx="22214">
                  <c:v>1822.0166666666667</c:v>
                </c:pt>
                <c:pt idx="22215">
                  <c:v>1822.1000000000001</c:v>
                </c:pt>
                <c:pt idx="22216">
                  <c:v>1822.175</c:v>
                </c:pt>
                <c:pt idx="22217">
                  <c:v>1822.2583333333332</c:v>
                </c:pt>
                <c:pt idx="22218">
                  <c:v>1822.3416666666665</c:v>
                </c:pt>
                <c:pt idx="22219">
                  <c:v>1822.425</c:v>
                </c:pt>
                <c:pt idx="22220">
                  <c:v>1822.5083333333332</c:v>
                </c:pt>
                <c:pt idx="22221">
                  <c:v>1822.5916666666665</c:v>
                </c:pt>
                <c:pt idx="22222">
                  <c:v>1822.6666666666667</c:v>
                </c:pt>
                <c:pt idx="22223">
                  <c:v>1822.75</c:v>
                </c:pt>
                <c:pt idx="22224">
                  <c:v>1822.8333333333333</c:v>
                </c:pt>
                <c:pt idx="22225">
                  <c:v>1822.9166666666667</c:v>
                </c:pt>
                <c:pt idx="22226">
                  <c:v>1823</c:v>
                </c:pt>
                <c:pt idx="22227">
                  <c:v>1823.0833333333333</c:v>
                </c:pt>
                <c:pt idx="22228">
                  <c:v>1823.1666666666667</c:v>
                </c:pt>
                <c:pt idx="22229">
                  <c:v>1823.2416666666668</c:v>
                </c:pt>
                <c:pt idx="22230">
                  <c:v>1823.325</c:v>
                </c:pt>
                <c:pt idx="22231">
                  <c:v>1823.4083333333335</c:v>
                </c:pt>
                <c:pt idx="22232">
                  <c:v>1823.4916666666668</c:v>
                </c:pt>
                <c:pt idx="22233">
                  <c:v>1823.575</c:v>
                </c:pt>
                <c:pt idx="22234">
                  <c:v>1823.6583333333335</c:v>
                </c:pt>
                <c:pt idx="22235">
                  <c:v>1823.7333333333333</c:v>
                </c:pt>
                <c:pt idx="22236">
                  <c:v>1823.8166666666666</c:v>
                </c:pt>
                <c:pt idx="22237">
                  <c:v>1823.8999999999999</c:v>
                </c:pt>
                <c:pt idx="22238">
                  <c:v>1823.9833333333333</c:v>
                </c:pt>
                <c:pt idx="22239">
                  <c:v>1824.0666666666666</c:v>
                </c:pt>
                <c:pt idx="22240">
                  <c:v>1824.1499999999999</c:v>
                </c:pt>
                <c:pt idx="22241">
                  <c:v>1824.2250000000001</c:v>
                </c:pt>
                <c:pt idx="22242">
                  <c:v>1824.3083333333334</c:v>
                </c:pt>
                <c:pt idx="22243">
                  <c:v>1824.3916666666667</c:v>
                </c:pt>
                <c:pt idx="22244">
                  <c:v>1824.4750000000001</c:v>
                </c:pt>
                <c:pt idx="22245">
                  <c:v>1824.5583333333334</c:v>
                </c:pt>
                <c:pt idx="22246">
                  <c:v>1824.6416666666667</c:v>
                </c:pt>
                <c:pt idx="22247">
                  <c:v>1824.7250000000001</c:v>
                </c:pt>
                <c:pt idx="22248">
                  <c:v>1824.8</c:v>
                </c:pt>
                <c:pt idx="22249">
                  <c:v>1824.8833333333332</c:v>
                </c:pt>
                <c:pt idx="22250">
                  <c:v>1824.9666666666665</c:v>
                </c:pt>
                <c:pt idx="22251">
                  <c:v>1825.05</c:v>
                </c:pt>
                <c:pt idx="22252">
                  <c:v>1825.1333333333332</c:v>
                </c:pt>
                <c:pt idx="22253">
                  <c:v>1825.2166666666665</c:v>
                </c:pt>
                <c:pt idx="22254">
                  <c:v>1825.2916666666667</c:v>
                </c:pt>
                <c:pt idx="22255">
                  <c:v>1825.375</c:v>
                </c:pt>
                <c:pt idx="22256">
                  <c:v>1825.4583333333333</c:v>
                </c:pt>
                <c:pt idx="22257">
                  <c:v>1825.5416666666667</c:v>
                </c:pt>
                <c:pt idx="22258">
                  <c:v>1825.625</c:v>
                </c:pt>
                <c:pt idx="22259">
                  <c:v>1825.7083333333333</c:v>
                </c:pt>
                <c:pt idx="22260">
                  <c:v>1825.7833333333335</c:v>
                </c:pt>
                <c:pt idx="22261">
                  <c:v>1825.8666666666668</c:v>
                </c:pt>
                <c:pt idx="22262">
                  <c:v>1825.95</c:v>
                </c:pt>
                <c:pt idx="22263">
                  <c:v>1826.0333333333335</c:v>
                </c:pt>
                <c:pt idx="22264">
                  <c:v>1826.1166666666668</c:v>
                </c:pt>
                <c:pt idx="22265">
                  <c:v>1826.2</c:v>
                </c:pt>
                <c:pt idx="22266">
                  <c:v>1826.2833333333335</c:v>
                </c:pt>
                <c:pt idx="22267">
                  <c:v>1826.3583333333333</c:v>
                </c:pt>
                <c:pt idx="22268">
                  <c:v>1826.4416666666666</c:v>
                </c:pt>
                <c:pt idx="22269">
                  <c:v>1826.5249999999999</c:v>
                </c:pt>
                <c:pt idx="22270">
                  <c:v>1826.6083333333333</c:v>
                </c:pt>
                <c:pt idx="22271">
                  <c:v>1826.6916666666666</c:v>
                </c:pt>
                <c:pt idx="22272">
                  <c:v>1826.7749999999999</c:v>
                </c:pt>
                <c:pt idx="22273">
                  <c:v>1826.8500000000001</c:v>
                </c:pt>
                <c:pt idx="22274">
                  <c:v>1826.9333333333334</c:v>
                </c:pt>
                <c:pt idx="22275">
                  <c:v>1827.0166666666667</c:v>
                </c:pt>
                <c:pt idx="22276">
                  <c:v>1827.1000000000001</c:v>
                </c:pt>
                <c:pt idx="22277">
                  <c:v>1827.1833333333334</c:v>
                </c:pt>
                <c:pt idx="22278">
                  <c:v>1827.2666666666667</c:v>
                </c:pt>
                <c:pt idx="22279">
                  <c:v>1827.3416666666665</c:v>
                </c:pt>
                <c:pt idx="22280">
                  <c:v>1827.425</c:v>
                </c:pt>
                <c:pt idx="22281">
                  <c:v>1827.5083333333332</c:v>
                </c:pt>
                <c:pt idx="22282">
                  <c:v>1827.5916666666665</c:v>
                </c:pt>
                <c:pt idx="22283">
                  <c:v>1827.675</c:v>
                </c:pt>
                <c:pt idx="22284">
                  <c:v>1827.7583333333332</c:v>
                </c:pt>
                <c:pt idx="22285">
                  <c:v>1827.8416666666665</c:v>
                </c:pt>
                <c:pt idx="22286">
                  <c:v>1827.9166666666667</c:v>
                </c:pt>
                <c:pt idx="22287">
                  <c:v>1828</c:v>
                </c:pt>
                <c:pt idx="22288">
                  <c:v>1828.0833333333333</c:v>
                </c:pt>
                <c:pt idx="22289">
                  <c:v>1828.1666666666667</c:v>
                </c:pt>
                <c:pt idx="22290">
                  <c:v>1828.25</c:v>
                </c:pt>
                <c:pt idx="22291">
                  <c:v>1828.3333333333333</c:v>
                </c:pt>
                <c:pt idx="22292">
                  <c:v>1828.4083333333335</c:v>
                </c:pt>
                <c:pt idx="22293">
                  <c:v>1828.4916666666668</c:v>
                </c:pt>
                <c:pt idx="22294">
                  <c:v>1828.575</c:v>
                </c:pt>
                <c:pt idx="22295">
                  <c:v>1828.6583333333335</c:v>
                </c:pt>
                <c:pt idx="22296">
                  <c:v>1828.7416666666668</c:v>
                </c:pt>
                <c:pt idx="22297">
                  <c:v>1828.825</c:v>
                </c:pt>
                <c:pt idx="22298">
                  <c:v>1828.9083333333335</c:v>
                </c:pt>
                <c:pt idx="22299">
                  <c:v>1828.9833333333333</c:v>
                </c:pt>
                <c:pt idx="22300">
                  <c:v>1829.0666666666666</c:v>
                </c:pt>
                <c:pt idx="22301">
                  <c:v>1829.1499999999999</c:v>
                </c:pt>
                <c:pt idx="22302">
                  <c:v>1829.2333333333333</c:v>
                </c:pt>
                <c:pt idx="22303">
                  <c:v>1829.3166666666666</c:v>
                </c:pt>
                <c:pt idx="22304">
                  <c:v>1829.3999999999999</c:v>
                </c:pt>
                <c:pt idx="22305">
                  <c:v>1829.4750000000001</c:v>
                </c:pt>
                <c:pt idx="22306">
                  <c:v>1829.5583333333334</c:v>
                </c:pt>
                <c:pt idx="22307">
                  <c:v>1829.6416666666667</c:v>
                </c:pt>
                <c:pt idx="22308">
                  <c:v>1829.7250000000001</c:v>
                </c:pt>
                <c:pt idx="22309">
                  <c:v>1829.8083333333334</c:v>
                </c:pt>
                <c:pt idx="22310">
                  <c:v>1829.8916666666667</c:v>
                </c:pt>
                <c:pt idx="22311">
                  <c:v>1829.9666666666665</c:v>
                </c:pt>
                <c:pt idx="22312">
                  <c:v>1830.05</c:v>
                </c:pt>
                <c:pt idx="22313">
                  <c:v>1830.1333333333332</c:v>
                </c:pt>
                <c:pt idx="22314">
                  <c:v>1830.2166666666665</c:v>
                </c:pt>
                <c:pt idx="22315">
                  <c:v>1830.3</c:v>
                </c:pt>
                <c:pt idx="22316">
                  <c:v>1830.3833333333332</c:v>
                </c:pt>
                <c:pt idx="22317">
                  <c:v>1830.4666666666665</c:v>
                </c:pt>
                <c:pt idx="22318">
                  <c:v>1830.5416666666667</c:v>
                </c:pt>
                <c:pt idx="22319">
                  <c:v>1830.625</c:v>
                </c:pt>
                <c:pt idx="22320">
                  <c:v>1830.7083333333333</c:v>
                </c:pt>
                <c:pt idx="22321">
                  <c:v>1830.7916666666667</c:v>
                </c:pt>
                <c:pt idx="22322">
                  <c:v>1830.875</c:v>
                </c:pt>
                <c:pt idx="22323">
                  <c:v>1830.9583333333333</c:v>
                </c:pt>
                <c:pt idx="22324">
                  <c:v>1831.0333333333335</c:v>
                </c:pt>
                <c:pt idx="22325">
                  <c:v>1831.1166666666668</c:v>
                </c:pt>
                <c:pt idx="22326">
                  <c:v>1831.2</c:v>
                </c:pt>
                <c:pt idx="22327">
                  <c:v>1831.2833333333335</c:v>
                </c:pt>
                <c:pt idx="22328">
                  <c:v>1831.3666666666668</c:v>
                </c:pt>
                <c:pt idx="22329">
                  <c:v>1831.45</c:v>
                </c:pt>
                <c:pt idx="22330">
                  <c:v>1831.5249999999999</c:v>
                </c:pt>
                <c:pt idx="22331">
                  <c:v>1831.6083333333333</c:v>
                </c:pt>
                <c:pt idx="22332">
                  <c:v>1831.6916666666666</c:v>
                </c:pt>
                <c:pt idx="22333">
                  <c:v>1831.7749999999999</c:v>
                </c:pt>
                <c:pt idx="22334">
                  <c:v>1831.8583333333333</c:v>
                </c:pt>
                <c:pt idx="22335">
                  <c:v>1831.9416666666666</c:v>
                </c:pt>
                <c:pt idx="22336">
                  <c:v>1832.0249999999999</c:v>
                </c:pt>
                <c:pt idx="22337">
                  <c:v>1832.1000000000001</c:v>
                </c:pt>
                <c:pt idx="22338">
                  <c:v>1832.1833333333334</c:v>
                </c:pt>
                <c:pt idx="22339">
                  <c:v>1832.2666666666667</c:v>
                </c:pt>
                <c:pt idx="22340">
                  <c:v>1832.3500000000001</c:v>
                </c:pt>
                <c:pt idx="22341">
                  <c:v>1832.4333333333334</c:v>
                </c:pt>
                <c:pt idx="22342">
                  <c:v>1832.5166666666667</c:v>
                </c:pt>
                <c:pt idx="22343">
                  <c:v>1832.5916666666665</c:v>
                </c:pt>
                <c:pt idx="22344">
                  <c:v>1832.675</c:v>
                </c:pt>
                <c:pt idx="22345">
                  <c:v>1832.7583333333332</c:v>
                </c:pt>
                <c:pt idx="22346">
                  <c:v>1832.8416666666665</c:v>
                </c:pt>
                <c:pt idx="22347">
                  <c:v>1832.925</c:v>
                </c:pt>
                <c:pt idx="22348">
                  <c:v>1833.0083333333332</c:v>
                </c:pt>
                <c:pt idx="22349">
                  <c:v>1833.0833333333333</c:v>
                </c:pt>
                <c:pt idx="22350">
                  <c:v>1833.1666666666667</c:v>
                </c:pt>
                <c:pt idx="22351">
                  <c:v>1833.25</c:v>
                </c:pt>
                <c:pt idx="22352">
                  <c:v>1833.3333333333333</c:v>
                </c:pt>
                <c:pt idx="22353">
                  <c:v>1833.4166666666667</c:v>
                </c:pt>
                <c:pt idx="22354">
                  <c:v>1833.5</c:v>
                </c:pt>
                <c:pt idx="22355">
                  <c:v>1833.5833333333333</c:v>
                </c:pt>
                <c:pt idx="22356">
                  <c:v>1833.6583333333335</c:v>
                </c:pt>
                <c:pt idx="22357">
                  <c:v>1833.7416666666668</c:v>
                </c:pt>
                <c:pt idx="22358">
                  <c:v>1833.825</c:v>
                </c:pt>
                <c:pt idx="22359">
                  <c:v>1833.9083333333335</c:v>
                </c:pt>
                <c:pt idx="22360">
                  <c:v>1833.9916666666668</c:v>
                </c:pt>
                <c:pt idx="22361">
                  <c:v>1834.075</c:v>
                </c:pt>
                <c:pt idx="22362">
                  <c:v>1834.1499999999999</c:v>
                </c:pt>
                <c:pt idx="22363">
                  <c:v>1834.2333333333333</c:v>
                </c:pt>
                <c:pt idx="22364">
                  <c:v>1834.3166666666666</c:v>
                </c:pt>
                <c:pt idx="22365">
                  <c:v>1834.3999999999999</c:v>
                </c:pt>
                <c:pt idx="22366">
                  <c:v>1834.4833333333333</c:v>
                </c:pt>
                <c:pt idx="22367">
                  <c:v>1834.5666666666666</c:v>
                </c:pt>
                <c:pt idx="22368">
                  <c:v>1834.6416666666667</c:v>
                </c:pt>
                <c:pt idx="22369">
                  <c:v>1834.7250000000001</c:v>
                </c:pt>
                <c:pt idx="22370">
                  <c:v>1834.8083333333334</c:v>
                </c:pt>
                <c:pt idx="22371">
                  <c:v>1834.8916666666667</c:v>
                </c:pt>
                <c:pt idx="22372">
                  <c:v>1834.9750000000001</c:v>
                </c:pt>
                <c:pt idx="22373">
                  <c:v>1835.0583333333334</c:v>
                </c:pt>
                <c:pt idx="22374">
                  <c:v>1835.1416666666667</c:v>
                </c:pt>
                <c:pt idx="22375">
                  <c:v>1835.2166666666665</c:v>
                </c:pt>
                <c:pt idx="22376">
                  <c:v>1835.3</c:v>
                </c:pt>
                <c:pt idx="22377">
                  <c:v>1835.3833333333332</c:v>
                </c:pt>
                <c:pt idx="22378">
                  <c:v>1835.4666666666665</c:v>
                </c:pt>
                <c:pt idx="22379">
                  <c:v>1835.55</c:v>
                </c:pt>
                <c:pt idx="22380">
                  <c:v>1835.6333333333332</c:v>
                </c:pt>
                <c:pt idx="22381">
                  <c:v>1835.7083333333333</c:v>
                </c:pt>
                <c:pt idx="22382">
                  <c:v>1835.7916666666667</c:v>
                </c:pt>
                <c:pt idx="22383">
                  <c:v>1835.875</c:v>
                </c:pt>
                <c:pt idx="22384">
                  <c:v>1835.9583333333333</c:v>
                </c:pt>
                <c:pt idx="22385">
                  <c:v>1836.0416666666667</c:v>
                </c:pt>
                <c:pt idx="22386">
                  <c:v>1836.125</c:v>
                </c:pt>
                <c:pt idx="22387">
                  <c:v>1836.2</c:v>
                </c:pt>
                <c:pt idx="22388">
                  <c:v>1836.2833333333335</c:v>
                </c:pt>
                <c:pt idx="22389">
                  <c:v>1836.3666666666668</c:v>
                </c:pt>
                <c:pt idx="22390">
                  <c:v>1836.45</c:v>
                </c:pt>
                <c:pt idx="22391">
                  <c:v>1836.5333333333335</c:v>
                </c:pt>
                <c:pt idx="22392">
                  <c:v>1836.6166666666668</c:v>
                </c:pt>
                <c:pt idx="22393">
                  <c:v>1836.7</c:v>
                </c:pt>
                <c:pt idx="22394">
                  <c:v>1836.7749999999999</c:v>
                </c:pt>
                <c:pt idx="22395">
                  <c:v>1836.8583333333333</c:v>
                </c:pt>
                <c:pt idx="22396">
                  <c:v>1836.9416666666666</c:v>
                </c:pt>
                <c:pt idx="22397">
                  <c:v>1837.0249999999999</c:v>
                </c:pt>
                <c:pt idx="22398">
                  <c:v>1837.1083333333333</c:v>
                </c:pt>
                <c:pt idx="22399">
                  <c:v>1837.1916666666666</c:v>
                </c:pt>
                <c:pt idx="22400">
                  <c:v>1837.2666666666667</c:v>
                </c:pt>
                <c:pt idx="22401">
                  <c:v>1837.3500000000001</c:v>
                </c:pt>
                <c:pt idx="22402">
                  <c:v>1837.4333333333334</c:v>
                </c:pt>
                <c:pt idx="22403">
                  <c:v>1837.5166666666667</c:v>
                </c:pt>
                <c:pt idx="22404">
                  <c:v>1837.6000000000001</c:v>
                </c:pt>
                <c:pt idx="22405">
                  <c:v>1837.6833333333334</c:v>
                </c:pt>
                <c:pt idx="22406">
                  <c:v>1837.7583333333332</c:v>
                </c:pt>
                <c:pt idx="22407">
                  <c:v>1837.8416666666665</c:v>
                </c:pt>
                <c:pt idx="22408">
                  <c:v>1837.925</c:v>
                </c:pt>
                <c:pt idx="22409">
                  <c:v>1838.0083333333332</c:v>
                </c:pt>
                <c:pt idx="22410">
                  <c:v>1838.0916666666665</c:v>
                </c:pt>
                <c:pt idx="22411">
                  <c:v>1838.175</c:v>
                </c:pt>
                <c:pt idx="22412">
                  <c:v>1838.2583333333332</c:v>
                </c:pt>
                <c:pt idx="22413">
                  <c:v>1838.3333333333333</c:v>
                </c:pt>
                <c:pt idx="22414">
                  <c:v>1838.4166666666667</c:v>
                </c:pt>
                <c:pt idx="22415">
                  <c:v>1838.5</c:v>
                </c:pt>
                <c:pt idx="22416">
                  <c:v>1838.5833333333333</c:v>
                </c:pt>
                <c:pt idx="22417">
                  <c:v>1838.6666666666667</c:v>
                </c:pt>
                <c:pt idx="22418">
                  <c:v>1838.75</c:v>
                </c:pt>
                <c:pt idx="22419">
                  <c:v>1838.825</c:v>
                </c:pt>
                <c:pt idx="22420">
                  <c:v>1838.9083333333335</c:v>
                </c:pt>
                <c:pt idx="22421">
                  <c:v>1838.9916666666668</c:v>
                </c:pt>
                <c:pt idx="22422">
                  <c:v>1839.075</c:v>
                </c:pt>
                <c:pt idx="22423">
                  <c:v>1839.1583333333335</c:v>
                </c:pt>
                <c:pt idx="22424">
                  <c:v>1839.2416666666668</c:v>
                </c:pt>
                <c:pt idx="22425">
                  <c:v>1839.325</c:v>
                </c:pt>
                <c:pt idx="22426">
                  <c:v>1839.3999999999999</c:v>
                </c:pt>
                <c:pt idx="22427">
                  <c:v>1839.4833333333333</c:v>
                </c:pt>
                <c:pt idx="22428">
                  <c:v>1839.5666666666666</c:v>
                </c:pt>
                <c:pt idx="22429">
                  <c:v>1839.6499999999999</c:v>
                </c:pt>
                <c:pt idx="22430">
                  <c:v>1839.7333333333333</c:v>
                </c:pt>
                <c:pt idx="22431">
                  <c:v>1839.8166666666666</c:v>
                </c:pt>
                <c:pt idx="22432">
                  <c:v>1839.8916666666667</c:v>
                </c:pt>
                <c:pt idx="22433">
                  <c:v>1839.9750000000001</c:v>
                </c:pt>
                <c:pt idx="22434">
                  <c:v>1840.0583333333334</c:v>
                </c:pt>
                <c:pt idx="22435">
                  <c:v>1840.1416666666667</c:v>
                </c:pt>
                <c:pt idx="22436">
                  <c:v>1840.2250000000001</c:v>
                </c:pt>
                <c:pt idx="22437">
                  <c:v>1840.3083333333334</c:v>
                </c:pt>
                <c:pt idx="22438">
                  <c:v>1840.3833333333332</c:v>
                </c:pt>
                <c:pt idx="22439">
                  <c:v>1840.4666666666665</c:v>
                </c:pt>
                <c:pt idx="22440">
                  <c:v>1840.55</c:v>
                </c:pt>
                <c:pt idx="22441">
                  <c:v>1840.6333333333332</c:v>
                </c:pt>
                <c:pt idx="22442">
                  <c:v>1840.7166666666665</c:v>
                </c:pt>
                <c:pt idx="22443">
                  <c:v>1840.8</c:v>
                </c:pt>
                <c:pt idx="22444">
                  <c:v>1840.8833333333332</c:v>
                </c:pt>
                <c:pt idx="22445">
                  <c:v>1840.9583333333333</c:v>
                </c:pt>
                <c:pt idx="22446">
                  <c:v>1841.0416666666667</c:v>
                </c:pt>
                <c:pt idx="22447">
                  <c:v>1841.125</c:v>
                </c:pt>
                <c:pt idx="22448">
                  <c:v>1841.2083333333333</c:v>
                </c:pt>
                <c:pt idx="22449">
                  <c:v>1841.2916666666667</c:v>
                </c:pt>
                <c:pt idx="22450">
                  <c:v>1841.375</c:v>
                </c:pt>
                <c:pt idx="22451">
                  <c:v>1841.45</c:v>
                </c:pt>
                <c:pt idx="22452">
                  <c:v>1841.5333333333335</c:v>
                </c:pt>
                <c:pt idx="22453">
                  <c:v>1841.6166666666668</c:v>
                </c:pt>
                <c:pt idx="22454">
                  <c:v>1841.7</c:v>
                </c:pt>
                <c:pt idx="22455">
                  <c:v>1841.7833333333335</c:v>
                </c:pt>
                <c:pt idx="22456">
                  <c:v>1841.8666666666668</c:v>
                </c:pt>
                <c:pt idx="22457">
                  <c:v>1841.9416666666666</c:v>
                </c:pt>
                <c:pt idx="22458">
                  <c:v>1842.0249999999999</c:v>
                </c:pt>
                <c:pt idx="22459">
                  <c:v>1842.1083333333333</c:v>
                </c:pt>
                <c:pt idx="22460">
                  <c:v>1842.1916666666666</c:v>
                </c:pt>
                <c:pt idx="22461">
                  <c:v>1842.2749999999999</c:v>
                </c:pt>
                <c:pt idx="22462">
                  <c:v>1842.3583333333333</c:v>
                </c:pt>
                <c:pt idx="22463">
                  <c:v>1842.4416666666666</c:v>
                </c:pt>
                <c:pt idx="22464">
                  <c:v>1842.5166666666667</c:v>
                </c:pt>
                <c:pt idx="22465">
                  <c:v>1842.6000000000001</c:v>
                </c:pt>
                <c:pt idx="22466">
                  <c:v>1842.6833333333334</c:v>
                </c:pt>
                <c:pt idx="22467">
                  <c:v>1842.7666666666667</c:v>
                </c:pt>
                <c:pt idx="22468">
                  <c:v>1842.8500000000001</c:v>
                </c:pt>
                <c:pt idx="22469">
                  <c:v>1842.9333333333334</c:v>
                </c:pt>
                <c:pt idx="22470">
                  <c:v>1843.0083333333332</c:v>
                </c:pt>
                <c:pt idx="22471">
                  <c:v>1843.0916666666665</c:v>
                </c:pt>
                <c:pt idx="22472">
                  <c:v>1843.175</c:v>
                </c:pt>
                <c:pt idx="22473">
                  <c:v>1843.2583333333332</c:v>
                </c:pt>
                <c:pt idx="22474">
                  <c:v>1843.3416666666665</c:v>
                </c:pt>
                <c:pt idx="22475">
                  <c:v>1843.425</c:v>
                </c:pt>
                <c:pt idx="22476">
                  <c:v>1843.5</c:v>
                </c:pt>
                <c:pt idx="22477">
                  <c:v>1843.5833333333333</c:v>
                </c:pt>
                <c:pt idx="22478">
                  <c:v>1843.6666666666667</c:v>
                </c:pt>
                <c:pt idx="22479">
                  <c:v>1843.75</c:v>
                </c:pt>
                <c:pt idx="22480">
                  <c:v>1843.8333333333333</c:v>
                </c:pt>
                <c:pt idx="22481">
                  <c:v>1843.9166666666667</c:v>
                </c:pt>
                <c:pt idx="22482">
                  <c:v>1844</c:v>
                </c:pt>
                <c:pt idx="22483">
                  <c:v>1844.075</c:v>
                </c:pt>
                <c:pt idx="22484">
                  <c:v>1844.1583333333335</c:v>
                </c:pt>
                <c:pt idx="22485">
                  <c:v>1844.2416666666668</c:v>
                </c:pt>
                <c:pt idx="22486">
                  <c:v>1844.325</c:v>
                </c:pt>
                <c:pt idx="22487">
                  <c:v>1844.4083333333335</c:v>
                </c:pt>
                <c:pt idx="22488">
                  <c:v>1844.4916666666668</c:v>
                </c:pt>
                <c:pt idx="22489">
                  <c:v>1844.5666666666666</c:v>
                </c:pt>
                <c:pt idx="22490">
                  <c:v>1844.6499999999999</c:v>
                </c:pt>
                <c:pt idx="22491">
                  <c:v>1844.7333333333333</c:v>
                </c:pt>
                <c:pt idx="22492">
                  <c:v>1844.8166666666666</c:v>
                </c:pt>
                <c:pt idx="22493">
                  <c:v>1844.8999999999999</c:v>
                </c:pt>
                <c:pt idx="22494">
                  <c:v>1844.9833333333333</c:v>
                </c:pt>
                <c:pt idx="22495">
                  <c:v>1845.0583333333334</c:v>
                </c:pt>
                <c:pt idx="22496">
                  <c:v>1845.1416666666667</c:v>
                </c:pt>
                <c:pt idx="22497">
                  <c:v>1845.2250000000001</c:v>
                </c:pt>
                <c:pt idx="22498">
                  <c:v>1845.3083333333334</c:v>
                </c:pt>
                <c:pt idx="22499">
                  <c:v>1845.3916666666667</c:v>
                </c:pt>
                <c:pt idx="22500">
                  <c:v>1845.4750000000001</c:v>
                </c:pt>
                <c:pt idx="22501">
                  <c:v>1845.5583333333334</c:v>
                </c:pt>
                <c:pt idx="22502">
                  <c:v>1845.6333333333332</c:v>
                </c:pt>
                <c:pt idx="22503">
                  <c:v>1845.7166666666665</c:v>
                </c:pt>
                <c:pt idx="22504">
                  <c:v>1845.8</c:v>
                </c:pt>
                <c:pt idx="22505">
                  <c:v>1845.8833333333332</c:v>
                </c:pt>
                <c:pt idx="22506">
                  <c:v>1845.9666666666665</c:v>
                </c:pt>
                <c:pt idx="22507">
                  <c:v>1846.05</c:v>
                </c:pt>
                <c:pt idx="22508">
                  <c:v>1846.125</c:v>
                </c:pt>
                <c:pt idx="22509">
                  <c:v>1846.2083333333333</c:v>
                </c:pt>
                <c:pt idx="22510">
                  <c:v>1846.2916666666667</c:v>
                </c:pt>
                <c:pt idx="22511">
                  <c:v>1846.375</c:v>
                </c:pt>
                <c:pt idx="22512">
                  <c:v>1846.4583333333333</c:v>
                </c:pt>
                <c:pt idx="22513">
                  <c:v>1846.5416666666667</c:v>
                </c:pt>
                <c:pt idx="22514">
                  <c:v>1846.6166666666668</c:v>
                </c:pt>
                <c:pt idx="22515">
                  <c:v>1846.7</c:v>
                </c:pt>
                <c:pt idx="22516">
                  <c:v>1846.7833333333335</c:v>
                </c:pt>
                <c:pt idx="22517">
                  <c:v>1846.8666666666668</c:v>
                </c:pt>
                <c:pt idx="22518">
                  <c:v>1846.95</c:v>
                </c:pt>
                <c:pt idx="22519">
                  <c:v>1847.0333333333335</c:v>
                </c:pt>
                <c:pt idx="22520">
                  <c:v>1847.1166666666668</c:v>
                </c:pt>
                <c:pt idx="22521">
                  <c:v>1847.1916666666666</c:v>
                </c:pt>
                <c:pt idx="22522">
                  <c:v>1847.2749999999999</c:v>
                </c:pt>
                <c:pt idx="22523">
                  <c:v>1847.3583333333333</c:v>
                </c:pt>
                <c:pt idx="22524">
                  <c:v>1847.4416666666666</c:v>
                </c:pt>
                <c:pt idx="22525">
                  <c:v>1847.5249999999999</c:v>
                </c:pt>
                <c:pt idx="22526">
                  <c:v>1847.6083333333333</c:v>
                </c:pt>
                <c:pt idx="22527">
                  <c:v>1847.6833333333334</c:v>
                </c:pt>
                <c:pt idx="22528">
                  <c:v>1847.7666666666667</c:v>
                </c:pt>
                <c:pt idx="22529">
                  <c:v>1847.8500000000001</c:v>
                </c:pt>
                <c:pt idx="22530">
                  <c:v>1847.9333333333334</c:v>
                </c:pt>
                <c:pt idx="22531">
                  <c:v>1848.0166666666667</c:v>
                </c:pt>
                <c:pt idx="22532">
                  <c:v>1848.1000000000001</c:v>
                </c:pt>
                <c:pt idx="22533">
                  <c:v>1848.175</c:v>
                </c:pt>
                <c:pt idx="22534">
                  <c:v>1848.2583333333332</c:v>
                </c:pt>
                <c:pt idx="22535">
                  <c:v>1848.3416666666665</c:v>
                </c:pt>
                <c:pt idx="22536">
                  <c:v>1848.425</c:v>
                </c:pt>
                <c:pt idx="22537">
                  <c:v>1848.5083333333332</c:v>
                </c:pt>
                <c:pt idx="22538">
                  <c:v>1848.5916666666665</c:v>
                </c:pt>
                <c:pt idx="22539">
                  <c:v>1848.675</c:v>
                </c:pt>
                <c:pt idx="22540">
                  <c:v>1848.75</c:v>
                </c:pt>
                <c:pt idx="22541">
                  <c:v>1848.8333333333333</c:v>
                </c:pt>
                <c:pt idx="22542">
                  <c:v>1848.9166666666667</c:v>
                </c:pt>
                <c:pt idx="22543">
                  <c:v>1849</c:v>
                </c:pt>
                <c:pt idx="22544">
                  <c:v>1849.0833333333333</c:v>
                </c:pt>
                <c:pt idx="22545">
                  <c:v>1849.1666666666667</c:v>
                </c:pt>
                <c:pt idx="22546">
                  <c:v>1849.2416666666668</c:v>
                </c:pt>
                <c:pt idx="22547">
                  <c:v>1849.325</c:v>
                </c:pt>
                <c:pt idx="22548">
                  <c:v>1849.4083333333335</c:v>
                </c:pt>
                <c:pt idx="22549">
                  <c:v>1849.4916666666668</c:v>
                </c:pt>
                <c:pt idx="22550">
                  <c:v>1849.575</c:v>
                </c:pt>
                <c:pt idx="22551">
                  <c:v>1849.6583333333335</c:v>
                </c:pt>
                <c:pt idx="22552">
                  <c:v>1849.7416666666668</c:v>
                </c:pt>
                <c:pt idx="22553">
                  <c:v>1849.8166666666666</c:v>
                </c:pt>
                <c:pt idx="22554">
                  <c:v>1849.8999999999999</c:v>
                </c:pt>
                <c:pt idx="22555">
                  <c:v>1849.9833333333333</c:v>
                </c:pt>
                <c:pt idx="22556">
                  <c:v>1850.0666666666666</c:v>
                </c:pt>
                <c:pt idx="22557">
                  <c:v>1850.1499999999999</c:v>
                </c:pt>
                <c:pt idx="22558">
                  <c:v>1850.2333333333333</c:v>
                </c:pt>
                <c:pt idx="22559">
                  <c:v>1850.3083333333334</c:v>
                </c:pt>
                <c:pt idx="22560">
                  <c:v>1850.3916666666667</c:v>
                </c:pt>
                <c:pt idx="22561">
                  <c:v>1850.4750000000001</c:v>
                </c:pt>
                <c:pt idx="22562">
                  <c:v>1850.5583333333334</c:v>
                </c:pt>
                <c:pt idx="22563">
                  <c:v>1850.6416666666667</c:v>
                </c:pt>
                <c:pt idx="22564">
                  <c:v>1850.7250000000001</c:v>
                </c:pt>
                <c:pt idx="22565">
                  <c:v>1850.8</c:v>
                </c:pt>
                <c:pt idx="22566">
                  <c:v>1850.8833333333332</c:v>
                </c:pt>
                <c:pt idx="22567">
                  <c:v>1850.9666666666665</c:v>
                </c:pt>
                <c:pt idx="22568">
                  <c:v>1851.05</c:v>
                </c:pt>
                <c:pt idx="22569">
                  <c:v>1851.1333333333332</c:v>
                </c:pt>
                <c:pt idx="22570">
                  <c:v>1851.2166666666665</c:v>
                </c:pt>
                <c:pt idx="22571">
                  <c:v>1851.3</c:v>
                </c:pt>
                <c:pt idx="22572">
                  <c:v>1851.375</c:v>
                </c:pt>
                <c:pt idx="22573">
                  <c:v>1851.4583333333333</c:v>
                </c:pt>
                <c:pt idx="22574">
                  <c:v>1851.5416666666667</c:v>
                </c:pt>
                <c:pt idx="22575">
                  <c:v>1851.625</c:v>
                </c:pt>
                <c:pt idx="22576">
                  <c:v>1851.7083333333333</c:v>
                </c:pt>
                <c:pt idx="22577">
                  <c:v>1851.7916666666667</c:v>
                </c:pt>
                <c:pt idx="22578">
                  <c:v>1851.8666666666668</c:v>
                </c:pt>
                <c:pt idx="22579">
                  <c:v>1851.95</c:v>
                </c:pt>
                <c:pt idx="22580">
                  <c:v>1852.0333333333335</c:v>
                </c:pt>
                <c:pt idx="22581">
                  <c:v>1852.1166666666668</c:v>
                </c:pt>
                <c:pt idx="22582">
                  <c:v>1852.2</c:v>
                </c:pt>
                <c:pt idx="22583">
                  <c:v>1852.2833333333335</c:v>
                </c:pt>
                <c:pt idx="22584">
                  <c:v>1852.3583333333333</c:v>
                </c:pt>
                <c:pt idx="22585">
                  <c:v>1852.4416666666666</c:v>
                </c:pt>
                <c:pt idx="22586">
                  <c:v>1852.5249999999999</c:v>
                </c:pt>
                <c:pt idx="22587">
                  <c:v>1852.6083333333333</c:v>
                </c:pt>
                <c:pt idx="22588">
                  <c:v>1852.6916666666666</c:v>
                </c:pt>
                <c:pt idx="22589">
                  <c:v>1852.7749999999999</c:v>
                </c:pt>
                <c:pt idx="22590">
                  <c:v>1852.8583333333333</c:v>
                </c:pt>
                <c:pt idx="22591">
                  <c:v>1852.9333333333334</c:v>
                </c:pt>
                <c:pt idx="22592">
                  <c:v>1853.0166666666667</c:v>
                </c:pt>
                <c:pt idx="22593">
                  <c:v>1853.1000000000001</c:v>
                </c:pt>
                <c:pt idx="22594">
                  <c:v>1853.1833333333334</c:v>
                </c:pt>
                <c:pt idx="22595">
                  <c:v>1853.2666666666667</c:v>
                </c:pt>
                <c:pt idx="22596">
                  <c:v>1853.3500000000001</c:v>
                </c:pt>
                <c:pt idx="22597">
                  <c:v>1853.425</c:v>
                </c:pt>
                <c:pt idx="22598">
                  <c:v>1853.5083333333332</c:v>
                </c:pt>
                <c:pt idx="22599">
                  <c:v>1853.5916666666665</c:v>
                </c:pt>
                <c:pt idx="22600">
                  <c:v>1853.675</c:v>
                </c:pt>
                <c:pt idx="22601">
                  <c:v>1853.7583333333332</c:v>
                </c:pt>
                <c:pt idx="22602">
                  <c:v>1853.8416666666665</c:v>
                </c:pt>
                <c:pt idx="22603">
                  <c:v>1853.9166666666667</c:v>
                </c:pt>
                <c:pt idx="22604">
                  <c:v>1854</c:v>
                </c:pt>
                <c:pt idx="22605">
                  <c:v>1854.0833333333333</c:v>
                </c:pt>
                <c:pt idx="22606">
                  <c:v>1854.1666666666667</c:v>
                </c:pt>
                <c:pt idx="22607">
                  <c:v>1854.25</c:v>
                </c:pt>
                <c:pt idx="22608">
                  <c:v>1854.3333333333333</c:v>
                </c:pt>
                <c:pt idx="22609">
                  <c:v>1854.4166666666667</c:v>
                </c:pt>
                <c:pt idx="22610">
                  <c:v>1854.4916666666668</c:v>
                </c:pt>
                <c:pt idx="22611">
                  <c:v>1854.575</c:v>
                </c:pt>
                <c:pt idx="22612">
                  <c:v>1854.6583333333335</c:v>
                </c:pt>
                <c:pt idx="22613">
                  <c:v>1854.7416666666668</c:v>
                </c:pt>
                <c:pt idx="22614">
                  <c:v>1854.825</c:v>
                </c:pt>
                <c:pt idx="22615">
                  <c:v>1854.9083333333335</c:v>
                </c:pt>
                <c:pt idx="22616">
                  <c:v>1854.9833333333333</c:v>
                </c:pt>
                <c:pt idx="22617">
                  <c:v>1855.0666666666666</c:v>
                </c:pt>
                <c:pt idx="22618">
                  <c:v>1855.1499999999999</c:v>
                </c:pt>
                <c:pt idx="22619">
                  <c:v>1855.2333333333333</c:v>
                </c:pt>
                <c:pt idx="22620">
                  <c:v>1855.3166666666666</c:v>
                </c:pt>
                <c:pt idx="22621">
                  <c:v>1855.3999999999999</c:v>
                </c:pt>
                <c:pt idx="22622">
                  <c:v>1855.4750000000001</c:v>
                </c:pt>
                <c:pt idx="22623">
                  <c:v>1855.5583333333334</c:v>
                </c:pt>
                <c:pt idx="22624">
                  <c:v>1855.6416666666667</c:v>
                </c:pt>
                <c:pt idx="22625">
                  <c:v>1855.7250000000001</c:v>
                </c:pt>
                <c:pt idx="22626">
                  <c:v>1855.8083333333334</c:v>
                </c:pt>
                <c:pt idx="22627">
                  <c:v>1855.8916666666667</c:v>
                </c:pt>
                <c:pt idx="22628">
                  <c:v>1855.9750000000001</c:v>
                </c:pt>
                <c:pt idx="22629">
                  <c:v>1856.05</c:v>
                </c:pt>
                <c:pt idx="22630">
                  <c:v>1856.1333333333332</c:v>
                </c:pt>
                <c:pt idx="22631">
                  <c:v>1856.2166666666665</c:v>
                </c:pt>
                <c:pt idx="22632">
                  <c:v>1856.3</c:v>
                </c:pt>
                <c:pt idx="22633">
                  <c:v>1856.3833333333332</c:v>
                </c:pt>
                <c:pt idx="22634">
                  <c:v>1856.4666666666665</c:v>
                </c:pt>
                <c:pt idx="22635">
                  <c:v>1856.5416666666667</c:v>
                </c:pt>
                <c:pt idx="22636">
                  <c:v>1856.625</c:v>
                </c:pt>
                <c:pt idx="22637">
                  <c:v>1856.7083333333333</c:v>
                </c:pt>
                <c:pt idx="22638">
                  <c:v>1856.7916666666667</c:v>
                </c:pt>
                <c:pt idx="22639">
                  <c:v>1856.875</c:v>
                </c:pt>
                <c:pt idx="22640">
                  <c:v>1856.9583333333333</c:v>
                </c:pt>
                <c:pt idx="22641">
                  <c:v>1857.0333333333335</c:v>
                </c:pt>
                <c:pt idx="22642">
                  <c:v>1857.1166666666668</c:v>
                </c:pt>
                <c:pt idx="22643">
                  <c:v>1857.2</c:v>
                </c:pt>
                <c:pt idx="22644">
                  <c:v>1857.2833333333335</c:v>
                </c:pt>
                <c:pt idx="22645">
                  <c:v>1857.3666666666668</c:v>
                </c:pt>
                <c:pt idx="22646">
                  <c:v>1857.45</c:v>
                </c:pt>
                <c:pt idx="22647">
                  <c:v>1857.5333333333335</c:v>
                </c:pt>
                <c:pt idx="22648">
                  <c:v>1857.6083333333333</c:v>
                </c:pt>
                <c:pt idx="22649">
                  <c:v>1857.6916666666666</c:v>
                </c:pt>
                <c:pt idx="22650">
                  <c:v>1857.7749999999999</c:v>
                </c:pt>
                <c:pt idx="22651">
                  <c:v>1857.8583333333333</c:v>
                </c:pt>
                <c:pt idx="22652">
                  <c:v>1857.9416666666666</c:v>
                </c:pt>
                <c:pt idx="22653">
                  <c:v>1858.0249999999999</c:v>
                </c:pt>
                <c:pt idx="22654">
                  <c:v>1858.1000000000001</c:v>
                </c:pt>
                <c:pt idx="22655">
                  <c:v>1858.1833333333334</c:v>
                </c:pt>
                <c:pt idx="22656">
                  <c:v>1858.2666666666667</c:v>
                </c:pt>
                <c:pt idx="22657">
                  <c:v>1858.3500000000001</c:v>
                </c:pt>
                <c:pt idx="22658">
                  <c:v>1858.4333333333334</c:v>
                </c:pt>
                <c:pt idx="22659">
                  <c:v>1858.5166666666667</c:v>
                </c:pt>
                <c:pt idx="22660">
                  <c:v>1858.5916666666665</c:v>
                </c:pt>
                <c:pt idx="22661">
                  <c:v>1858.675</c:v>
                </c:pt>
                <c:pt idx="22662">
                  <c:v>1858.7583333333332</c:v>
                </c:pt>
                <c:pt idx="22663">
                  <c:v>1858.8416666666665</c:v>
                </c:pt>
                <c:pt idx="22664">
                  <c:v>1858.925</c:v>
                </c:pt>
                <c:pt idx="22665">
                  <c:v>1859.0083333333332</c:v>
                </c:pt>
                <c:pt idx="22666">
                  <c:v>1859.0916666666665</c:v>
                </c:pt>
                <c:pt idx="22667">
                  <c:v>1859.1666666666667</c:v>
                </c:pt>
                <c:pt idx="22668">
                  <c:v>1859.25</c:v>
                </c:pt>
                <c:pt idx="22669">
                  <c:v>1859.3333333333333</c:v>
                </c:pt>
                <c:pt idx="22670">
                  <c:v>1859.4166666666667</c:v>
                </c:pt>
                <c:pt idx="22671">
                  <c:v>1859.5</c:v>
                </c:pt>
                <c:pt idx="22672">
                  <c:v>1859.5833333333333</c:v>
                </c:pt>
                <c:pt idx="22673">
                  <c:v>1859.6583333333335</c:v>
                </c:pt>
                <c:pt idx="22674">
                  <c:v>1859.7416666666668</c:v>
                </c:pt>
                <c:pt idx="22675">
                  <c:v>1859.825</c:v>
                </c:pt>
                <c:pt idx="22676">
                  <c:v>1859.9083333333335</c:v>
                </c:pt>
                <c:pt idx="22677">
                  <c:v>1859.9916666666668</c:v>
                </c:pt>
                <c:pt idx="22678">
                  <c:v>1860.075</c:v>
                </c:pt>
                <c:pt idx="22679">
                  <c:v>1860.1583333333335</c:v>
                </c:pt>
                <c:pt idx="22680">
                  <c:v>1860.2333333333333</c:v>
                </c:pt>
                <c:pt idx="22681">
                  <c:v>1860.3166666666666</c:v>
                </c:pt>
                <c:pt idx="22682">
                  <c:v>1860.3999999999999</c:v>
                </c:pt>
                <c:pt idx="22683">
                  <c:v>1860.4833333333333</c:v>
                </c:pt>
                <c:pt idx="22684">
                  <c:v>1860.5666666666666</c:v>
                </c:pt>
                <c:pt idx="22685">
                  <c:v>1860.6499999999999</c:v>
                </c:pt>
                <c:pt idx="22686">
                  <c:v>1860.7250000000001</c:v>
                </c:pt>
                <c:pt idx="22687">
                  <c:v>1860.8083333333334</c:v>
                </c:pt>
                <c:pt idx="22688">
                  <c:v>1860.8916666666667</c:v>
                </c:pt>
                <c:pt idx="22689">
                  <c:v>1860.9750000000001</c:v>
                </c:pt>
                <c:pt idx="22690">
                  <c:v>1861.0583333333334</c:v>
                </c:pt>
                <c:pt idx="22691">
                  <c:v>1861.1416666666667</c:v>
                </c:pt>
                <c:pt idx="22692">
                  <c:v>1861.2166666666665</c:v>
                </c:pt>
                <c:pt idx="22693">
                  <c:v>1861.3</c:v>
                </c:pt>
                <c:pt idx="22694">
                  <c:v>1861.3833333333332</c:v>
                </c:pt>
                <c:pt idx="22695">
                  <c:v>1861.4666666666665</c:v>
                </c:pt>
                <c:pt idx="22696">
                  <c:v>1861.55</c:v>
                </c:pt>
                <c:pt idx="22697">
                  <c:v>1861.6333333333332</c:v>
                </c:pt>
                <c:pt idx="22698">
                  <c:v>1861.7166666666665</c:v>
                </c:pt>
                <c:pt idx="22699">
                  <c:v>1861.7916666666667</c:v>
                </c:pt>
                <c:pt idx="22700">
                  <c:v>1861.875</c:v>
                </c:pt>
                <c:pt idx="22701">
                  <c:v>1861.9583333333333</c:v>
                </c:pt>
                <c:pt idx="22702">
                  <c:v>1862.0416666666667</c:v>
                </c:pt>
                <c:pt idx="22703">
                  <c:v>1862.125</c:v>
                </c:pt>
                <c:pt idx="22704">
                  <c:v>1862.2083333333333</c:v>
                </c:pt>
                <c:pt idx="22705">
                  <c:v>1862.2833333333335</c:v>
                </c:pt>
                <c:pt idx="22706">
                  <c:v>1862.3666666666668</c:v>
                </c:pt>
                <c:pt idx="22707">
                  <c:v>1862.45</c:v>
                </c:pt>
                <c:pt idx="22708">
                  <c:v>1862.5333333333335</c:v>
                </c:pt>
                <c:pt idx="22709">
                  <c:v>1862.6166666666668</c:v>
                </c:pt>
                <c:pt idx="22710">
                  <c:v>1862.7</c:v>
                </c:pt>
                <c:pt idx="22711">
                  <c:v>1862.7749999999999</c:v>
                </c:pt>
                <c:pt idx="22712">
                  <c:v>1862.8583333333333</c:v>
                </c:pt>
                <c:pt idx="22713">
                  <c:v>1862.9416666666666</c:v>
                </c:pt>
                <c:pt idx="22714">
                  <c:v>1863.0249999999999</c:v>
                </c:pt>
                <c:pt idx="22715">
                  <c:v>1863.1083333333333</c:v>
                </c:pt>
                <c:pt idx="22716">
                  <c:v>1863.1916666666666</c:v>
                </c:pt>
                <c:pt idx="22717">
                  <c:v>1863.2749999999999</c:v>
                </c:pt>
                <c:pt idx="22718">
                  <c:v>1863.3500000000001</c:v>
                </c:pt>
                <c:pt idx="22719">
                  <c:v>1863.4333333333334</c:v>
                </c:pt>
                <c:pt idx="22720">
                  <c:v>1863.5166666666667</c:v>
                </c:pt>
                <c:pt idx="22721">
                  <c:v>1863.6000000000001</c:v>
                </c:pt>
                <c:pt idx="22722">
                  <c:v>1863.6833333333334</c:v>
                </c:pt>
                <c:pt idx="22723">
                  <c:v>1863.7666666666667</c:v>
                </c:pt>
                <c:pt idx="22724">
                  <c:v>1863.8416666666665</c:v>
                </c:pt>
                <c:pt idx="22725">
                  <c:v>1863.925</c:v>
                </c:pt>
                <c:pt idx="22726">
                  <c:v>1864.0083333333332</c:v>
                </c:pt>
                <c:pt idx="22727">
                  <c:v>1864.0916666666665</c:v>
                </c:pt>
                <c:pt idx="22728">
                  <c:v>1864.175</c:v>
                </c:pt>
                <c:pt idx="22729">
                  <c:v>1864.2583333333332</c:v>
                </c:pt>
                <c:pt idx="22730">
                  <c:v>1864.3333333333333</c:v>
                </c:pt>
                <c:pt idx="22731">
                  <c:v>1864.4166666666667</c:v>
                </c:pt>
                <c:pt idx="22732">
                  <c:v>1864.5</c:v>
                </c:pt>
                <c:pt idx="22733">
                  <c:v>1864.5833333333333</c:v>
                </c:pt>
                <c:pt idx="22734">
                  <c:v>1864.6666666666667</c:v>
                </c:pt>
                <c:pt idx="22735">
                  <c:v>1864.75</c:v>
                </c:pt>
                <c:pt idx="22736">
                  <c:v>1864.8333333333333</c:v>
                </c:pt>
                <c:pt idx="22737">
                  <c:v>1864.9083333333335</c:v>
                </c:pt>
                <c:pt idx="22738">
                  <c:v>1864.9916666666668</c:v>
                </c:pt>
                <c:pt idx="22739">
                  <c:v>1865.075</c:v>
                </c:pt>
                <c:pt idx="22740">
                  <c:v>1865.1583333333335</c:v>
                </c:pt>
                <c:pt idx="22741">
                  <c:v>1865.2416666666668</c:v>
                </c:pt>
                <c:pt idx="22742">
                  <c:v>1865.325</c:v>
                </c:pt>
                <c:pt idx="22743">
                  <c:v>1865.3999999999999</c:v>
                </c:pt>
                <c:pt idx="22744">
                  <c:v>1865.4833333333333</c:v>
                </c:pt>
                <c:pt idx="22745">
                  <c:v>1865.5666666666666</c:v>
                </c:pt>
                <c:pt idx="22746">
                  <c:v>1865.6499999999999</c:v>
                </c:pt>
                <c:pt idx="22747">
                  <c:v>1865.7333333333333</c:v>
                </c:pt>
                <c:pt idx="22748">
                  <c:v>1865.8166666666666</c:v>
                </c:pt>
                <c:pt idx="22749">
                  <c:v>1865.8916666666667</c:v>
                </c:pt>
                <c:pt idx="22750">
                  <c:v>1865.9750000000001</c:v>
                </c:pt>
                <c:pt idx="22751">
                  <c:v>1866.0583333333334</c:v>
                </c:pt>
                <c:pt idx="22752">
                  <c:v>1866.1416666666667</c:v>
                </c:pt>
                <c:pt idx="22753">
                  <c:v>1866.2250000000001</c:v>
                </c:pt>
                <c:pt idx="22754">
                  <c:v>1866.3083333333334</c:v>
                </c:pt>
                <c:pt idx="22755">
                  <c:v>1866.3916666666667</c:v>
                </c:pt>
                <c:pt idx="22756">
                  <c:v>1866.4666666666665</c:v>
                </c:pt>
                <c:pt idx="22757">
                  <c:v>1866.55</c:v>
                </c:pt>
                <c:pt idx="22758">
                  <c:v>1866.6333333333332</c:v>
                </c:pt>
                <c:pt idx="22759">
                  <c:v>1866.7166666666665</c:v>
                </c:pt>
                <c:pt idx="22760">
                  <c:v>1866.8</c:v>
                </c:pt>
                <c:pt idx="22761">
                  <c:v>1866.8833333333332</c:v>
                </c:pt>
                <c:pt idx="22762">
                  <c:v>1866.9583333333333</c:v>
                </c:pt>
                <c:pt idx="22763">
                  <c:v>1867.0416666666667</c:v>
                </c:pt>
                <c:pt idx="22764">
                  <c:v>1867.125</c:v>
                </c:pt>
                <c:pt idx="22765">
                  <c:v>1867.2083333333333</c:v>
                </c:pt>
                <c:pt idx="22766">
                  <c:v>1867.2916666666667</c:v>
                </c:pt>
                <c:pt idx="22767">
                  <c:v>1867.375</c:v>
                </c:pt>
                <c:pt idx="22768">
                  <c:v>1867.45</c:v>
                </c:pt>
                <c:pt idx="22769">
                  <c:v>1867.5333333333335</c:v>
                </c:pt>
                <c:pt idx="22770">
                  <c:v>1867.6166666666668</c:v>
                </c:pt>
                <c:pt idx="22771">
                  <c:v>1867.7</c:v>
                </c:pt>
                <c:pt idx="22772">
                  <c:v>1867.7833333333335</c:v>
                </c:pt>
                <c:pt idx="22773">
                  <c:v>1867.8666666666668</c:v>
                </c:pt>
                <c:pt idx="22774">
                  <c:v>1867.95</c:v>
                </c:pt>
                <c:pt idx="22775">
                  <c:v>1868.0249999999999</c:v>
                </c:pt>
                <c:pt idx="22776">
                  <c:v>1868.1083333333333</c:v>
                </c:pt>
                <c:pt idx="22777">
                  <c:v>1868.1916666666666</c:v>
                </c:pt>
                <c:pt idx="22778">
                  <c:v>1868.2749999999999</c:v>
                </c:pt>
                <c:pt idx="22779">
                  <c:v>1868.3583333333333</c:v>
                </c:pt>
                <c:pt idx="22780">
                  <c:v>1868.4416666666666</c:v>
                </c:pt>
                <c:pt idx="22781">
                  <c:v>1868.5166666666667</c:v>
                </c:pt>
                <c:pt idx="22782">
                  <c:v>1868.6000000000001</c:v>
                </c:pt>
                <c:pt idx="22783">
                  <c:v>1868.6833333333334</c:v>
                </c:pt>
                <c:pt idx="22784">
                  <c:v>1868.7666666666667</c:v>
                </c:pt>
                <c:pt idx="22785">
                  <c:v>1868.8500000000001</c:v>
                </c:pt>
                <c:pt idx="22786">
                  <c:v>1868.9333333333334</c:v>
                </c:pt>
                <c:pt idx="22787">
                  <c:v>1869.0083333333332</c:v>
                </c:pt>
                <c:pt idx="22788">
                  <c:v>1869.0916666666665</c:v>
                </c:pt>
                <c:pt idx="22789">
                  <c:v>1869.175</c:v>
                </c:pt>
                <c:pt idx="22790">
                  <c:v>1869.2583333333332</c:v>
                </c:pt>
                <c:pt idx="22791">
                  <c:v>1869.3416666666665</c:v>
                </c:pt>
                <c:pt idx="22792">
                  <c:v>1869.425</c:v>
                </c:pt>
                <c:pt idx="22793">
                  <c:v>1869.5083333333332</c:v>
                </c:pt>
                <c:pt idx="22794">
                  <c:v>1869.5833333333333</c:v>
                </c:pt>
                <c:pt idx="22795">
                  <c:v>1869.6666666666667</c:v>
                </c:pt>
                <c:pt idx="22796">
                  <c:v>1869.75</c:v>
                </c:pt>
                <c:pt idx="22797">
                  <c:v>1869.8333333333333</c:v>
                </c:pt>
                <c:pt idx="22798">
                  <c:v>1869.9166666666667</c:v>
                </c:pt>
                <c:pt idx="22799">
                  <c:v>1870</c:v>
                </c:pt>
                <c:pt idx="22800">
                  <c:v>1870.075</c:v>
                </c:pt>
                <c:pt idx="22801">
                  <c:v>1870.1583333333335</c:v>
                </c:pt>
                <c:pt idx="22802">
                  <c:v>1870.2416666666668</c:v>
                </c:pt>
                <c:pt idx="22803">
                  <c:v>1870.325</c:v>
                </c:pt>
                <c:pt idx="22804">
                  <c:v>1870.4083333333335</c:v>
                </c:pt>
                <c:pt idx="22805">
                  <c:v>1870.4916666666668</c:v>
                </c:pt>
                <c:pt idx="22806">
                  <c:v>1870.575</c:v>
                </c:pt>
                <c:pt idx="22807">
                  <c:v>1870.6499999999999</c:v>
                </c:pt>
                <c:pt idx="22808">
                  <c:v>1870.7333333333333</c:v>
                </c:pt>
                <c:pt idx="22809">
                  <c:v>1870.8166666666666</c:v>
                </c:pt>
                <c:pt idx="22810">
                  <c:v>1870.8999999999999</c:v>
                </c:pt>
                <c:pt idx="22811">
                  <c:v>1870.9833333333333</c:v>
                </c:pt>
                <c:pt idx="22812">
                  <c:v>1871.0666666666666</c:v>
                </c:pt>
                <c:pt idx="22813">
                  <c:v>1871.1416666666667</c:v>
                </c:pt>
                <c:pt idx="22814">
                  <c:v>1871.2250000000001</c:v>
                </c:pt>
                <c:pt idx="22815">
                  <c:v>1871.3083333333334</c:v>
                </c:pt>
                <c:pt idx="22816">
                  <c:v>1871.3916666666667</c:v>
                </c:pt>
                <c:pt idx="22817">
                  <c:v>1871.4750000000001</c:v>
                </c:pt>
                <c:pt idx="22818">
                  <c:v>1871.5583333333334</c:v>
                </c:pt>
                <c:pt idx="22819">
                  <c:v>1871.6333333333332</c:v>
                </c:pt>
                <c:pt idx="22820">
                  <c:v>1871.7166666666665</c:v>
                </c:pt>
                <c:pt idx="22821">
                  <c:v>1871.8</c:v>
                </c:pt>
                <c:pt idx="22822">
                  <c:v>1871.8833333333332</c:v>
                </c:pt>
                <c:pt idx="22823">
                  <c:v>1871.9666666666665</c:v>
                </c:pt>
                <c:pt idx="22824">
                  <c:v>1872.05</c:v>
                </c:pt>
                <c:pt idx="22825">
                  <c:v>1872.1333333333332</c:v>
                </c:pt>
                <c:pt idx="22826">
                  <c:v>1872.2083333333333</c:v>
                </c:pt>
                <c:pt idx="22827">
                  <c:v>1872.2916666666667</c:v>
                </c:pt>
                <c:pt idx="22828">
                  <c:v>1872.375</c:v>
                </c:pt>
                <c:pt idx="22829">
                  <c:v>1872.4583333333333</c:v>
                </c:pt>
                <c:pt idx="22830">
                  <c:v>1872.5416666666667</c:v>
                </c:pt>
                <c:pt idx="22831">
                  <c:v>1872.625</c:v>
                </c:pt>
                <c:pt idx="22832">
                  <c:v>1872.7</c:v>
                </c:pt>
                <c:pt idx="22833">
                  <c:v>1872.7833333333335</c:v>
                </c:pt>
                <c:pt idx="22834">
                  <c:v>1872.8666666666668</c:v>
                </c:pt>
                <c:pt idx="22835">
                  <c:v>1872.95</c:v>
                </c:pt>
                <c:pt idx="22836">
                  <c:v>1873.0333333333335</c:v>
                </c:pt>
                <c:pt idx="22837">
                  <c:v>1873.1166666666668</c:v>
                </c:pt>
                <c:pt idx="22838">
                  <c:v>1873.1916666666666</c:v>
                </c:pt>
                <c:pt idx="22839">
                  <c:v>1873.2749999999999</c:v>
                </c:pt>
                <c:pt idx="22840">
                  <c:v>1873.3583333333333</c:v>
                </c:pt>
                <c:pt idx="22841">
                  <c:v>1873.4416666666666</c:v>
                </c:pt>
                <c:pt idx="22842">
                  <c:v>1873.5249999999999</c:v>
                </c:pt>
                <c:pt idx="22843">
                  <c:v>1873.6083333333333</c:v>
                </c:pt>
                <c:pt idx="22844">
                  <c:v>1873.6916666666666</c:v>
                </c:pt>
                <c:pt idx="22845">
                  <c:v>1873.7666666666667</c:v>
                </c:pt>
                <c:pt idx="22846">
                  <c:v>1873.8500000000001</c:v>
                </c:pt>
                <c:pt idx="22847">
                  <c:v>1873.9333333333334</c:v>
                </c:pt>
                <c:pt idx="22848">
                  <c:v>1874.0166666666667</c:v>
                </c:pt>
                <c:pt idx="22849">
                  <c:v>1874.1000000000001</c:v>
                </c:pt>
                <c:pt idx="22850">
                  <c:v>1874.1833333333334</c:v>
                </c:pt>
                <c:pt idx="22851">
                  <c:v>1874.2583333333332</c:v>
                </c:pt>
                <c:pt idx="22852">
                  <c:v>1874.3416666666665</c:v>
                </c:pt>
                <c:pt idx="22853">
                  <c:v>1874.425</c:v>
                </c:pt>
                <c:pt idx="22854">
                  <c:v>1874.5083333333332</c:v>
                </c:pt>
                <c:pt idx="22855">
                  <c:v>1874.5916666666665</c:v>
                </c:pt>
                <c:pt idx="22856">
                  <c:v>1874.675</c:v>
                </c:pt>
                <c:pt idx="22857">
                  <c:v>1874.75</c:v>
                </c:pt>
                <c:pt idx="22858">
                  <c:v>1874.8333333333333</c:v>
                </c:pt>
                <c:pt idx="22859">
                  <c:v>1874.9166666666667</c:v>
                </c:pt>
                <c:pt idx="22860">
                  <c:v>1875</c:v>
                </c:pt>
                <c:pt idx="22861">
                  <c:v>1875.0833333333333</c:v>
                </c:pt>
                <c:pt idx="22862">
                  <c:v>1875.1666666666667</c:v>
                </c:pt>
                <c:pt idx="22863">
                  <c:v>1875.25</c:v>
                </c:pt>
                <c:pt idx="22864">
                  <c:v>1875.325</c:v>
                </c:pt>
                <c:pt idx="22865">
                  <c:v>1875.4083333333335</c:v>
                </c:pt>
                <c:pt idx="22866">
                  <c:v>1875.4916666666668</c:v>
                </c:pt>
                <c:pt idx="22867">
                  <c:v>1875.575</c:v>
                </c:pt>
                <c:pt idx="22868">
                  <c:v>1875.6583333333335</c:v>
                </c:pt>
                <c:pt idx="22869">
                  <c:v>1875.7416666666668</c:v>
                </c:pt>
                <c:pt idx="22870">
                  <c:v>1875.8166666666666</c:v>
                </c:pt>
                <c:pt idx="22871">
                  <c:v>1875.8999999999999</c:v>
                </c:pt>
                <c:pt idx="22872">
                  <c:v>1875.9833333333333</c:v>
                </c:pt>
                <c:pt idx="22873">
                  <c:v>1876.0666666666666</c:v>
                </c:pt>
                <c:pt idx="22874">
                  <c:v>1876.1499999999999</c:v>
                </c:pt>
                <c:pt idx="22875">
                  <c:v>1876.2333333333333</c:v>
                </c:pt>
                <c:pt idx="22876">
                  <c:v>1876.3083333333334</c:v>
                </c:pt>
                <c:pt idx="22877">
                  <c:v>1876.3916666666667</c:v>
                </c:pt>
                <c:pt idx="22878">
                  <c:v>1876.4750000000001</c:v>
                </c:pt>
                <c:pt idx="22879">
                  <c:v>1876.5583333333334</c:v>
                </c:pt>
                <c:pt idx="22880">
                  <c:v>1876.6416666666667</c:v>
                </c:pt>
                <c:pt idx="22881">
                  <c:v>1876.7250000000001</c:v>
                </c:pt>
                <c:pt idx="22882">
                  <c:v>1876.8083333333334</c:v>
                </c:pt>
                <c:pt idx="22883">
                  <c:v>1876.8833333333332</c:v>
                </c:pt>
                <c:pt idx="22884">
                  <c:v>1876.9666666666665</c:v>
                </c:pt>
                <c:pt idx="22885">
                  <c:v>1877.05</c:v>
                </c:pt>
                <c:pt idx="22886">
                  <c:v>1877.1333333333332</c:v>
                </c:pt>
                <c:pt idx="22887">
                  <c:v>1877.2166666666665</c:v>
                </c:pt>
                <c:pt idx="22888">
                  <c:v>1877.3</c:v>
                </c:pt>
                <c:pt idx="22889">
                  <c:v>1877.375</c:v>
                </c:pt>
                <c:pt idx="22890">
                  <c:v>1877.4583333333333</c:v>
                </c:pt>
                <c:pt idx="22891">
                  <c:v>1877.5416666666667</c:v>
                </c:pt>
                <c:pt idx="22892">
                  <c:v>1877.625</c:v>
                </c:pt>
                <c:pt idx="22893">
                  <c:v>1877.7083333333333</c:v>
                </c:pt>
                <c:pt idx="22894">
                  <c:v>1877.7916666666667</c:v>
                </c:pt>
                <c:pt idx="22895">
                  <c:v>1877.8666666666668</c:v>
                </c:pt>
                <c:pt idx="22896">
                  <c:v>1877.95</c:v>
                </c:pt>
                <c:pt idx="22897">
                  <c:v>1878.0333333333335</c:v>
                </c:pt>
                <c:pt idx="22898">
                  <c:v>1878.1166666666668</c:v>
                </c:pt>
                <c:pt idx="22899">
                  <c:v>1878.2</c:v>
                </c:pt>
                <c:pt idx="22900">
                  <c:v>1878.2833333333335</c:v>
                </c:pt>
                <c:pt idx="22901">
                  <c:v>1878.3666666666668</c:v>
                </c:pt>
                <c:pt idx="22902">
                  <c:v>1878.4416666666666</c:v>
                </c:pt>
                <c:pt idx="22903">
                  <c:v>1878.5249999999999</c:v>
                </c:pt>
                <c:pt idx="22904">
                  <c:v>1878.6083333333333</c:v>
                </c:pt>
                <c:pt idx="22905">
                  <c:v>1878.6916666666666</c:v>
                </c:pt>
                <c:pt idx="22906">
                  <c:v>1878.7749999999999</c:v>
                </c:pt>
                <c:pt idx="22907">
                  <c:v>1878.8583333333333</c:v>
                </c:pt>
                <c:pt idx="22908">
                  <c:v>1878.9333333333334</c:v>
                </c:pt>
                <c:pt idx="22909">
                  <c:v>1879.0166666666667</c:v>
                </c:pt>
                <c:pt idx="22910">
                  <c:v>1879.1000000000001</c:v>
                </c:pt>
                <c:pt idx="22911">
                  <c:v>1879.1833333333334</c:v>
                </c:pt>
                <c:pt idx="22912">
                  <c:v>1879.2666666666667</c:v>
                </c:pt>
                <c:pt idx="22913">
                  <c:v>1879.3500000000001</c:v>
                </c:pt>
                <c:pt idx="22914">
                  <c:v>1879.425</c:v>
                </c:pt>
                <c:pt idx="22915">
                  <c:v>1879.5083333333332</c:v>
                </c:pt>
                <c:pt idx="22916">
                  <c:v>1879.5916666666665</c:v>
                </c:pt>
                <c:pt idx="22917">
                  <c:v>1879.675</c:v>
                </c:pt>
                <c:pt idx="22918">
                  <c:v>1879.7583333333332</c:v>
                </c:pt>
                <c:pt idx="22919">
                  <c:v>1879.8416666666665</c:v>
                </c:pt>
                <c:pt idx="22920">
                  <c:v>1879.925</c:v>
                </c:pt>
                <c:pt idx="22921">
                  <c:v>1880</c:v>
                </c:pt>
                <c:pt idx="22922">
                  <c:v>1880.0833333333333</c:v>
                </c:pt>
                <c:pt idx="22923">
                  <c:v>1880.1666666666667</c:v>
                </c:pt>
                <c:pt idx="22924">
                  <c:v>1880.25</c:v>
                </c:pt>
                <c:pt idx="22925">
                  <c:v>1880.3333333333333</c:v>
                </c:pt>
                <c:pt idx="22926">
                  <c:v>1880.4166666666667</c:v>
                </c:pt>
                <c:pt idx="22927">
                  <c:v>1880.4916666666668</c:v>
                </c:pt>
                <c:pt idx="22928">
                  <c:v>1880.575</c:v>
                </c:pt>
                <c:pt idx="22929">
                  <c:v>1880.6583333333335</c:v>
                </c:pt>
                <c:pt idx="22930">
                  <c:v>1880.7416666666668</c:v>
                </c:pt>
                <c:pt idx="22931">
                  <c:v>1880.825</c:v>
                </c:pt>
                <c:pt idx="22932">
                  <c:v>1880.9083333333335</c:v>
                </c:pt>
                <c:pt idx="22933">
                  <c:v>1880.9916666666668</c:v>
                </c:pt>
                <c:pt idx="22934">
                  <c:v>1881.0666666666666</c:v>
                </c:pt>
                <c:pt idx="22935">
                  <c:v>1881.1499999999999</c:v>
                </c:pt>
                <c:pt idx="22936">
                  <c:v>1881.2333333333333</c:v>
                </c:pt>
                <c:pt idx="22937">
                  <c:v>1881.3166666666666</c:v>
                </c:pt>
                <c:pt idx="22938">
                  <c:v>1881.3999999999999</c:v>
                </c:pt>
                <c:pt idx="22939">
                  <c:v>1881.4833333333333</c:v>
                </c:pt>
                <c:pt idx="22940">
                  <c:v>1881.5583333333334</c:v>
                </c:pt>
                <c:pt idx="22941">
                  <c:v>1881.6416666666667</c:v>
                </c:pt>
                <c:pt idx="22942">
                  <c:v>1881.7250000000001</c:v>
                </c:pt>
                <c:pt idx="22943">
                  <c:v>1881.8083333333334</c:v>
                </c:pt>
                <c:pt idx="22944">
                  <c:v>1881.8916666666667</c:v>
                </c:pt>
                <c:pt idx="22945">
                  <c:v>1881.9750000000001</c:v>
                </c:pt>
                <c:pt idx="22946">
                  <c:v>1882.05</c:v>
                </c:pt>
                <c:pt idx="22947">
                  <c:v>1882.1333333333332</c:v>
                </c:pt>
                <c:pt idx="22948">
                  <c:v>1882.2166666666665</c:v>
                </c:pt>
                <c:pt idx="22949">
                  <c:v>1882.3</c:v>
                </c:pt>
                <c:pt idx="22950">
                  <c:v>1882.3833333333332</c:v>
                </c:pt>
                <c:pt idx="22951">
                  <c:v>1882.4666666666665</c:v>
                </c:pt>
                <c:pt idx="22952">
                  <c:v>1882.55</c:v>
                </c:pt>
                <c:pt idx="22953">
                  <c:v>1882.625</c:v>
                </c:pt>
                <c:pt idx="22954">
                  <c:v>1882.7083333333333</c:v>
                </c:pt>
                <c:pt idx="22955">
                  <c:v>1882.7916666666667</c:v>
                </c:pt>
                <c:pt idx="22956">
                  <c:v>1882.875</c:v>
                </c:pt>
                <c:pt idx="22957">
                  <c:v>1882.9583333333333</c:v>
                </c:pt>
                <c:pt idx="22958">
                  <c:v>1883.0416666666667</c:v>
                </c:pt>
                <c:pt idx="22959">
                  <c:v>1883.1166666666668</c:v>
                </c:pt>
                <c:pt idx="22960">
                  <c:v>1883.2</c:v>
                </c:pt>
                <c:pt idx="22961">
                  <c:v>1883.2833333333335</c:v>
                </c:pt>
                <c:pt idx="22962">
                  <c:v>1883.3666666666668</c:v>
                </c:pt>
                <c:pt idx="22963">
                  <c:v>1883.45</c:v>
                </c:pt>
                <c:pt idx="22964">
                  <c:v>1883.5333333333335</c:v>
                </c:pt>
                <c:pt idx="22965">
                  <c:v>1883.6083333333333</c:v>
                </c:pt>
                <c:pt idx="22966">
                  <c:v>1883.6916666666666</c:v>
                </c:pt>
                <c:pt idx="22967">
                  <c:v>1883.7749999999999</c:v>
                </c:pt>
                <c:pt idx="22968">
                  <c:v>1883.8583333333333</c:v>
                </c:pt>
                <c:pt idx="22969">
                  <c:v>1883.9416666666666</c:v>
                </c:pt>
                <c:pt idx="22970">
                  <c:v>1884.0249999999999</c:v>
                </c:pt>
                <c:pt idx="22971">
                  <c:v>1884.1083333333333</c:v>
                </c:pt>
                <c:pt idx="22972">
                  <c:v>1884.1833333333334</c:v>
                </c:pt>
                <c:pt idx="22973">
                  <c:v>1884.2666666666667</c:v>
                </c:pt>
                <c:pt idx="22974">
                  <c:v>1884.3500000000001</c:v>
                </c:pt>
                <c:pt idx="22975">
                  <c:v>1884.4333333333334</c:v>
                </c:pt>
                <c:pt idx="22976">
                  <c:v>1884.5166666666667</c:v>
                </c:pt>
                <c:pt idx="22977">
                  <c:v>1884.6000000000001</c:v>
                </c:pt>
                <c:pt idx="22978">
                  <c:v>1884.675</c:v>
                </c:pt>
                <c:pt idx="22979">
                  <c:v>1884.7583333333332</c:v>
                </c:pt>
                <c:pt idx="22980">
                  <c:v>1884.8416666666665</c:v>
                </c:pt>
                <c:pt idx="22981">
                  <c:v>1884.925</c:v>
                </c:pt>
                <c:pt idx="22982">
                  <c:v>1885.0083333333332</c:v>
                </c:pt>
                <c:pt idx="22983">
                  <c:v>1885.0916666666665</c:v>
                </c:pt>
                <c:pt idx="22984">
                  <c:v>1885.1666666666667</c:v>
                </c:pt>
                <c:pt idx="22985">
                  <c:v>1885.25</c:v>
                </c:pt>
                <c:pt idx="22986">
                  <c:v>1885.3333333333333</c:v>
                </c:pt>
                <c:pt idx="22987">
                  <c:v>1885.4166666666667</c:v>
                </c:pt>
                <c:pt idx="22988">
                  <c:v>1885.5</c:v>
                </c:pt>
                <c:pt idx="22989">
                  <c:v>1885.5833333333333</c:v>
                </c:pt>
                <c:pt idx="22990">
                  <c:v>1885.6666666666667</c:v>
                </c:pt>
                <c:pt idx="22991">
                  <c:v>1885.7416666666668</c:v>
                </c:pt>
                <c:pt idx="22992">
                  <c:v>1885.825</c:v>
                </c:pt>
                <c:pt idx="22993">
                  <c:v>1885.9083333333335</c:v>
                </c:pt>
                <c:pt idx="22994">
                  <c:v>1885.9916666666668</c:v>
                </c:pt>
                <c:pt idx="22995">
                  <c:v>1886.075</c:v>
                </c:pt>
                <c:pt idx="22996">
                  <c:v>1886.1583333333335</c:v>
                </c:pt>
                <c:pt idx="22997">
                  <c:v>1886.2333333333333</c:v>
                </c:pt>
                <c:pt idx="22998">
                  <c:v>1886.3166666666666</c:v>
                </c:pt>
                <c:pt idx="22999">
                  <c:v>1886.3999999999999</c:v>
                </c:pt>
                <c:pt idx="23000">
                  <c:v>1886.4833333333333</c:v>
                </c:pt>
                <c:pt idx="23001">
                  <c:v>1886.5666666666666</c:v>
                </c:pt>
                <c:pt idx="23002">
                  <c:v>1886.6499999999999</c:v>
                </c:pt>
                <c:pt idx="23003">
                  <c:v>1886.7250000000001</c:v>
                </c:pt>
                <c:pt idx="23004">
                  <c:v>1886.8083333333334</c:v>
                </c:pt>
                <c:pt idx="23005">
                  <c:v>1886.8916666666667</c:v>
                </c:pt>
                <c:pt idx="23006">
                  <c:v>1886.9750000000001</c:v>
                </c:pt>
                <c:pt idx="23007">
                  <c:v>1887.0583333333334</c:v>
                </c:pt>
                <c:pt idx="23008">
                  <c:v>1887.1416666666667</c:v>
                </c:pt>
                <c:pt idx="23009">
                  <c:v>1887.2250000000001</c:v>
                </c:pt>
                <c:pt idx="23010">
                  <c:v>1887.3</c:v>
                </c:pt>
                <c:pt idx="23011">
                  <c:v>1887.3833333333332</c:v>
                </c:pt>
                <c:pt idx="23012">
                  <c:v>1887.4666666666665</c:v>
                </c:pt>
                <c:pt idx="23013">
                  <c:v>1887.55</c:v>
                </c:pt>
                <c:pt idx="23014">
                  <c:v>1887.6333333333332</c:v>
                </c:pt>
                <c:pt idx="23015">
                  <c:v>1887.7166666666665</c:v>
                </c:pt>
                <c:pt idx="23016">
                  <c:v>1887.7916666666667</c:v>
                </c:pt>
                <c:pt idx="23017">
                  <c:v>1887.875</c:v>
                </c:pt>
                <c:pt idx="23018">
                  <c:v>1887.9583333333333</c:v>
                </c:pt>
                <c:pt idx="23019">
                  <c:v>1888.0416666666667</c:v>
                </c:pt>
                <c:pt idx="23020">
                  <c:v>1888.125</c:v>
                </c:pt>
                <c:pt idx="23021">
                  <c:v>1888.2083333333333</c:v>
                </c:pt>
                <c:pt idx="23022">
                  <c:v>1888.2833333333335</c:v>
                </c:pt>
                <c:pt idx="23023">
                  <c:v>1888.3666666666668</c:v>
                </c:pt>
                <c:pt idx="23024">
                  <c:v>1888.45</c:v>
                </c:pt>
                <c:pt idx="23025">
                  <c:v>1888.5333333333335</c:v>
                </c:pt>
                <c:pt idx="23026">
                  <c:v>1888.6166666666668</c:v>
                </c:pt>
                <c:pt idx="23027">
                  <c:v>1888.7</c:v>
                </c:pt>
                <c:pt idx="23028">
                  <c:v>1888.7833333333335</c:v>
                </c:pt>
                <c:pt idx="23029">
                  <c:v>1888.8583333333333</c:v>
                </c:pt>
                <c:pt idx="23030">
                  <c:v>1888.9416666666666</c:v>
                </c:pt>
                <c:pt idx="23031">
                  <c:v>1889.0249999999999</c:v>
                </c:pt>
                <c:pt idx="23032">
                  <c:v>1889.1083333333333</c:v>
                </c:pt>
                <c:pt idx="23033">
                  <c:v>1889.1916666666666</c:v>
                </c:pt>
                <c:pt idx="23034">
                  <c:v>1889.2749999999999</c:v>
                </c:pt>
                <c:pt idx="23035">
                  <c:v>1889.3500000000001</c:v>
                </c:pt>
                <c:pt idx="23036">
                  <c:v>1889.4333333333334</c:v>
                </c:pt>
                <c:pt idx="23037">
                  <c:v>1889.5166666666667</c:v>
                </c:pt>
                <c:pt idx="23038">
                  <c:v>1889.6000000000001</c:v>
                </c:pt>
                <c:pt idx="23039">
                  <c:v>1889.6833333333334</c:v>
                </c:pt>
                <c:pt idx="23040">
                  <c:v>1889.7666666666667</c:v>
                </c:pt>
                <c:pt idx="23041">
                  <c:v>1889.8416666666665</c:v>
                </c:pt>
                <c:pt idx="23042">
                  <c:v>1889.925</c:v>
                </c:pt>
                <c:pt idx="23043">
                  <c:v>1890.0083333333332</c:v>
                </c:pt>
                <c:pt idx="23044">
                  <c:v>1890.0916666666665</c:v>
                </c:pt>
                <c:pt idx="23045">
                  <c:v>1890.175</c:v>
                </c:pt>
                <c:pt idx="23046">
                  <c:v>1890.2583333333332</c:v>
                </c:pt>
                <c:pt idx="23047">
                  <c:v>1890.3416666666665</c:v>
                </c:pt>
                <c:pt idx="23048">
                  <c:v>1890.4166666666667</c:v>
                </c:pt>
                <c:pt idx="23049">
                  <c:v>1890.5</c:v>
                </c:pt>
                <c:pt idx="23050">
                  <c:v>1890.5833333333333</c:v>
                </c:pt>
                <c:pt idx="23051">
                  <c:v>1890.6666666666667</c:v>
                </c:pt>
                <c:pt idx="23052">
                  <c:v>1890.75</c:v>
                </c:pt>
                <c:pt idx="23053">
                  <c:v>1890.8333333333333</c:v>
                </c:pt>
                <c:pt idx="23054">
                  <c:v>1890.9083333333335</c:v>
                </c:pt>
                <c:pt idx="23055">
                  <c:v>1890.9916666666668</c:v>
                </c:pt>
                <c:pt idx="23056">
                  <c:v>1891.075</c:v>
                </c:pt>
                <c:pt idx="23057">
                  <c:v>1891.1583333333335</c:v>
                </c:pt>
                <c:pt idx="23058">
                  <c:v>1891.2416666666668</c:v>
                </c:pt>
                <c:pt idx="23059">
                  <c:v>1891.325</c:v>
                </c:pt>
                <c:pt idx="23060">
                  <c:v>1891.4083333333335</c:v>
                </c:pt>
                <c:pt idx="23061">
                  <c:v>1891.4833333333333</c:v>
                </c:pt>
                <c:pt idx="23062">
                  <c:v>1891.5666666666666</c:v>
                </c:pt>
                <c:pt idx="23063">
                  <c:v>1891.6499999999999</c:v>
                </c:pt>
                <c:pt idx="23064">
                  <c:v>1891.7333333333333</c:v>
                </c:pt>
                <c:pt idx="23065">
                  <c:v>1891.8166666666666</c:v>
                </c:pt>
                <c:pt idx="23066">
                  <c:v>1891.8999999999999</c:v>
                </c:pt>
                <c:pt idx="23067">
                  <c:v>1891.9750000000001</c:v>
                </c:pt>
                <c:pt idx="23068">
                  <c:v>1892.0583333333334</c:v>
                </c:pt>
                <c:pt idx="23069">
                  <c:v>1892.1416666666667</c:v>
                </c:pt>
                <c:pt idx="23070">
                  <c:v>1892.2250000000001</c:v>
                </c:pt>
                <c:pt idx="23071">
                  <c:v>1892.3083333333334</c:v>
                </c:pt>
                <c:pt idx="23072">
                  <c:v>1892.3916666666667</c:v>
                </c:pt>
                <c:pt idx="23073">
                  <c:v>1892.4666666666665</c:v>
                </c:pt>
                <c:pt idx="23074">
                  <c:v>1892.55</c:v>
                </c:pt>
                <c:pt idx="23075">
                  <c:v>1892.6333333333332</c:v>
                </c:pt>
                <c:pt idx="23076">
                  <c:v>1892.7166666666665</c:v>
                </c:pt>
                <c:pt idx="23077">
                  <c:v>1892.8</c:v>
                </c:pt>
                <c:pt idx="23078">
                  <c:v>1892.8833333333332</c:v>
                </c:pt>
                <c:pt idx="23079">
                  <c:v>1892.9666666666665</c:v>
                </c:pt>
                <c:pt idx="23080">
                  <c:v>1893.0416666666667</c:v>
                </c:pt>
                <c:pt idx="23081">
                  <c:v>1893.125</c:v>
                </c:pt>
                <c:pt idx="23082">
                  <c:v>1893.2083333333333</c:v>
                </c:pt>
                <c:pt idx="23083">
                  <c:v>1893.2916666666667</c:v>
                </c:pt>
                <c:pt idx="23084">
                  <c:v>1893.375</c:v>
                </c:pt>
                <c:pt idx="23085">
                  <c:v>1893.4583333333333</c:v>
                </c:pt>
                <c:pt idx="23086">
                  <c:v>1893.5333333333335</c:v>
                </c:pt>
                <c:pt idx="23087">
                  <c:v>1893.6166666666668</c:v>
                </c:pt>
                <c:pt idx="23088">
                  <c:v>1893.7</c:v>
                </c:pt>
                <c:pt idx="23089">
                  <c:v>1893.7833333333335</c:v>
                </c:pt>
                <c:pt idx="23090">
                  <c:v>1893.8666666666668</c:v>
                </c:pt>
                <c:pt idx="23091">
                  <c:v>1893.95</c:v>
                </c:pt>
                <c:pt idx="23092">
                  <c:v>1894.0249999999999</c:v>
                </c:pt>
                <c:pt idx="23093">
                  <c:v>1894.1083333333333</c:v>
                </c:pt>
                <c:pt idx="23094">
                  <c:v>1894.1916666666666</c:v>
                </c:pt>
                <c:pt idx="23095">
                  <c:v>1894.2749999999999</c:v>
                </c:pt>
                <c:pt idx="23096">
                  <c:v>1894.3583333333333</c:v>
                </c:pt>
                <c:pt idx="23097">
                  <c:v>1894.4416666666666</c:v>
                </c:pt>
                <c:pt idx="23098">
                  <c:v>1894.5249999999999</c:v>
                </c:pt>
                <c:pt idx="23099">
                  <c:v>1894.6000000000001</c:v>
                </c:pt>
                <c:pt idx="23100">
                  <c:v>1894.6833333333334</c:v>
                </c:pt>
                <c:pt idx="23101">
                  <c:v>1894.7666666666667</c:v>
                </c:pt>
                <c:pt idx="23102">
                  <c:v>1894.8500000000001</c:v>
                </c:pt>
                <c:pt idx="23103">
                  <c:v>1894.9333333333334</c:v>
                </c:pt>
                <c:pt idx="23104">
                  <c:v>1895.0166666666667</c:v>
                </c:pt>
                <c:pt idx="23105">
                  <c:v>1895.0916666666665</c:v>
                </c:pt>
                <c:pt idx="23106">
                  <c:v>1895.175</c:v>
                </c:pt>
                <c:pt idx="23107">
                  <c:v>1895.2583333333332</c:v>
                </c:pt>
                <c:pt idx="23108">
                  <c:v>1895.3416666666665</c:v>
                </c:pt>
                <c:pt idx="23109">
                  <c:v>1895.425</c:v>
                </c:pt>
                <c:pt idx="23110">
                  <c:v>1895.5083333333332</c:v>
                </c:pt>
                <c:pt idx="23111">
                  <c:v>1895.5833333333333</c:v>
                </c:pt>
                <c:pt idx="23112">
                  <c:v>1895.6666666666667</c:v>
                </c:pt>
                <c:pt idx="23113">
                  <c:v>1895.75</c:v>
                </c:pt>
                <c:pt idx="23114">
                  <c:v>1895.8333333333333</c:v>
                </c:pt>
                <c:pt idx="23115">
                  <c:v>1895.9166666666667</c:v>
                </c:pt>
                <c:pt idx="23116">
                  <c:v>1896</c:v>
                </c:pt>
                <c:pt idx="23117">
                  <c:v>1896.0833333333333</c:v>
                </c:pt>
                <c:pt idx="23118">
                  <c:v>1896.1583333333335</c:v>
                </c:pt>
                <c:pt idx="23119">
                  <c:v>1896.2416666666668</c:v>
                </c:pt>
                <c:pt idx="23120">
                  <c:v>1896.325</c:v>
                </c:pt>
                <c:pt idx="23121">
                  <c:v>1896.4083333333335</c:v>
                </c:pt>
                <c:pt idx="23122">
                  <c:v>1896.4916666666668</c:v>
                </c:pt>
                <c:pt idx="23123">
                  <c:v>1896.575</c:v>
                </c:pt>
                <c:pt idx="23124">
                  <c:v>1896.6499999999999</c:v>
                </c:pt>
                <c:pt idx="23125">
                  <c:v>1896.7333333333333</c:v>
                </c:pt>
                <c:pt idx="23126">
                  <c:v>1896.8166666666666</c:v>
                </c:pt>
                <c:pt idx="23127">
                  <c:v>1896.8999999999999</c:v>
                </c:pt>
                <c:pt idx="23128">
                  <c:v>1896.9833333333333</c:v>
                </c:pt>
                <c:pt idx="23129">
                  <c:v>1897.0666666666666</c:v>
                </c:pt>
                <c:pt idx="23130">
                  <c:v>1897.1416666666667</c:v>
                </c:pt>
                <c:pt idx="23131">
                  <c:v>1897.2250000000001</c:v>
                </c:pt>
                <c:pt idx="23132">
                  <c:v>1897.3083333333334</c:v>
                </c:pt>
                <c:pt idx="23133">
                  <c:v>1897.3916666666667</c:v>
                </c:pt>
                <c:pt idx="23134">
                  <c:v>1897.4750000000001</c:v>
                </c:pt>
                <c:pt idx="23135">
                  <c:v>1897.5583333333334</c:v>
                </c:pt>
                <c:pt idx="23136">
                  <c:v>1897.6416666666667</c:v>
                </c:pt>
                <c:pt idx="23137">
                  <c:v>1897.7166666666665</c:v>
                </c:pt>
                <c:pt idx="23138">
                  <c:v>1897.8</c:v>
                </c:pt>
                <c:pt idx="23139">
                  <c:v>1897.8833333333332</c:v>
                </c:pt>
                <c:pt idx="23140">
                  <c:v>1897.9666666666665</c:v>
                </c:pt>
                <c:pt idx="23141">
                  <c:v>1898.05</c:v>
                </c:pt>
                <c:pt idx="23142">
                  <c:v>1898.1333333333332</c:v>
                </c:pt>
                <c:pt idx="23143">
                  <c:v>1898.2083333333333</c:v>
                </c:pt>
                <c:pt idx="23144">
                  <c:v>1898.2916666666667</c:v>
                </c:pt>
                <c:pt idx="23145">
                  <c:v>1898.375</c:v>
                </c:pt>
                <c:pt idx="23146">
                  <c:v>1898.4583333333333</c:v>
                </c:pt>
                <c:pt idx="23147">
                  <c:v>1898.5416666666667</c:v>
                </c:pt>
                <c:pt idx="23148">
                  <c:v>1898.625</c:v>
                </c:pt>
                <c:pt idx="23149">
                  <c:v>1898.7</c:v>
                </c:pt>
                <c:pt idx="23150">
                  <c:v>1898.7833333333335</c:v>
                </c:pt>
                <c:pt idx="23151">
                  <c:v>1898.8666666666668</c:v>
                </c:pt>
                <c:pt idx="23152">
                  <c:v>1898.95</c:v>
                </c:pt>
                <c:pt idx="23153">
                  <c:v>1899.0333333333335</c:v>
                </c:pt>
                <c:pt idx="23154">
                  <c:v>1899.1166666666668</c:v>
                </c:pt>
                <c:pt idx="23155">
                  <c:v>1899.2</c:v>
                </c:pt>
                <c:pt idx="23156">
                  <c:v>1899.2749999999999</c:v>
                </c:pt>
                <c:pt idx="23157">
                  <c:v>1899.3583333333333</c:v>
                </c:pt>
                <c:pt idx="23158">
                  <c:v>1899.4416666666666</c:v>
                </c:pt>
                <c:pt idx="23159">
                  <c:v>1899.5249999999999</c:v>
                </c:pt>
                <c:pt idx="23160">
                  <c:v>1899.6083333333333</c:v>
                </c:pt>
                <c:pt idx="23161">
                  <c:v>1899.6916666666666</c:v>
                </c:pt>
                <c:pt idx="23162">
                  <c:v>1899.7666666666667</c:v>
                </c:pt>
                <c:pt idx="23163">
                  <c:v>1899.8500000000001</c:v>
                </c:pt>
                <c:pt idx="23164">
                  <c:v>1899.9333333333334</c:v>
                </c:pt>
                <c:pt idx="23165">
                  <c:v>1900.0166666666667</c:v>
                </c:pt>
                <c:pt idx="23166">
                  <c:v>1900.1000000000001</c:v>
                </c:pt>
                <c:pt idx="23167">
                  <c:v>1900.1833333333334</c:v>
                </c:pt>
                <c:pt idx="23168">
                  <c:v>1900.2583333333332</c:v>
                </c:pt>
                <c:pt idx="23169">
                  <c:v>1900.3416666666665</c:v>
                </c:pt>
                <c:pt idx="23170">
                  <c:v>1900.425</c:v>
                </c:pt>
                <c:pt idx="23171">
                  <c:v>1900.5083333333332</c:v>
                </c:pt>
                <c:pt idx="23172">
                  <c:v>1900.5916666666665</c:v>
                </c:pt>
                <c:pt idx="23173">
                  <c:v>1900.675</c:v>
                </c:pt>
                <c:pt idx="23174">
                  <c:v>1900.7583333333332</c:v>
                </c:pt>
                <c:pt idx="23175">
                  <c:v>1900.8333333333333</c:v>
                </c:pt>
                <c:pt idx="23176">
                  <c:v>1900.9166666666667</c:v>
                </c:pt>
                <c:pt idx="23177">
                  <c:v>1901</c:v>
                </c:pt>
                <c:pt idx="23178">
                  <c:v>1901.0833333333333</c:v>
                </c:pt>
                <c:pt idx="23179">
                  <c:v>1901.1666666666667</c:v>
                </c:pt>
                <c:pt idx="23180">
                  <c:v>1901.25</c:v>
                </c:pt>
                <c:pt idx="23181">
                  <c:v>1901.325</c:v>
                </c:pt>
                <c:pt idx="23182">
                  <c:v>1901.4083333333335</c:v>
                </c:pt>
                <c:pt idx="23183">
                  <c:v>1901.4916666666668</c:v>
                </c:pt>
                <c:pt idx="23184">
                  <c:v>1901.575</c:v>
                </c:pt>
                <c:pt idx="23185">
                  <c:v>1901.6583333333335</c:v>
                </c:pt>
                <c:pt idx="23186">
                  <c:v>1901.7416666666668</c:v>
                </c:pt>
                <c:pt idx="23187">
                  <c:v>1901.825</c:v>
                </c:pt>
                <c:pt idx="23188">
                  <c:v>1901.8999999999999</c:v>
                </c:pt>
                <c:pt idx="23189">
                  <c:v>1901.9833333333333</c:v>
                </c:pt>
                <c:pt idx="23190">
                  <c:v>1902.0666666666666</c:v>
                </c:pt>
                <c:pt idx="23191">
                  <c:v>1902.1499999999999</c:v>
                </c:pt>
                <c:pt idx="23192">
                  <c:v>1902.2333333333333</c:v>
                </c:pt>
                <c:pt idx="23193">
                  <c:v>1902.3166666666666</c:v>
                </c:pt>
                <c:pt idx="23194">
                  <c:v>1902.3916666666667</c:v>
                </c:pt>
                <c:pt idx="23195">
                  <c:v>1902.4750000000001</c:v>
                </c:pt>
                <c:pt idx="23196">
                  <c:v>1902.5583333333334</c:v>
                </c:pt>
                <c:pt idx="23197">
                  <c:v>1902.6416666666667</c:v>
                </c:pt>
                <c:pt idx="23198">
                  <c:v>1902.7250000000001</c:v>
                </c:pt>
                <c:pt idx="23199">
                  <c:v>1902.8083333333334</c:v>
                </c:pt>
                <c:pt idx="23200">
                  <c:v>1902.8833333333332</c:v>
                </c:pt>
                <c:pt idx="23201">
                  <c:v>1902.9666666666665</c:v>
                </c:pt>
                <c:pt idx="23202">
                  <c:v>1903.05</c:v>
                </c:pt>
                <c:pt idx="23203">
                  <c:v>1903.1333333333332</c:v>
                </c:pt>
                <c:pt idx="23204">
                  <c:v>1903.2166666666665</c:v>
                </c:pt>
                <c:pt idx="23205">
                  <c:v>1903.3</c:v>
                </c:pt>
                <c:pt idx="23206">
                  <c:v>1903.3833333333332</c:v>
                </c:pt>
                <c:pt idx="23207">
                  <c:v>1903.4583333333333</c:v>
                </c:pt>
                <c:pt idx="23208">
                  <c:v>1903.5416666666667</c:v>
                </c:pt>
                <c:pt idx="23209">
                  <c:v>1903.625</c:v>
                </c:pt>
                <c:pt idx="23210">
                  <c:v>1903.7083333333333</c:v>
                </c:pt>
                <c:pt idx="23211">
                  <c:v>1903.7916666666667</c:v>
                </c:pt>
                <c:pt idx="23212">
                  <c:v>1903.875</c:v>
                </c:pt>
                <c:pt idx="23213">
                  <c:v>1903.95</c:v>
                </c:pt>
                <c:pt idx="23214">
                  <c:v>1904.0333333333335</c:v>
                </c:pt>
                <c:pt idx="23215">
                  <c:v>1904.1166666666668</c:v>
                </c:pt>
                <c:pt idx="23216">
                  <c:v>1904.2</c:v>
                </c:pt>
                <c:pt idx="23217">
                  <c:v>1904.2833333333335</c:v>
                </c:pt>
                <c:pt idx="23218">
                  <c:v>1904.3666666666668</c:v>
                </c:pt>
                <c:pt idx="23219">
                  <c:v>1904.4416666666666</c:v>
                </c:pt>
                <c:pt idx="23220">
                  <c:v>1904.5249999999999</c:v>
                </c:pt>
                <c:pt idx="23221">
                  <c:v>1904.6083333333333</c:v>
                </c:pt>
                <c:pt idx="23222">
                  <c:v>1904.6916666666666</c:v>
                </c:pt>
                <c:pt idx="23223">
                  <c:v>1904.7749999999999</c:v>
                </c:pt>
                <c:pt idx="23224">
                  <c:v>1904.8583333333333</c:v>
                </c:pt>
                <c:pt idx="23225">
                  <c:v>1904.9416666666666</c:v>
                </c:pt>
                <c:pt idx="23226">
                  <c:v>1905.0166666666667</c:v>
                </c:pt>
                <c:pt idx="23227">
                  <c:v>1905.1000000000001</c:v>
                </c:pt>
                <c:pt idx="23228">
                  <c:v>1905.1833333333334</c:v>
                </c:pt>
                <c:pt idx="23229">
                  <c:v>1905.2666666666667</c:v>
                </c:pt>
                <c:pt idx="23230">
                  <c:v>1905.3500000000001</c:v>
                </c:pt>
                <c:pt idx="23231">
                  <c:v>1905.4333333333334</c:v>
                </c:pt>
                <c:pt idx="23232">
                  <c:v>1905.5083333333332</c:v>
                </c:pt>
                <c:pt idx="23233">
                  <c:v>1905.5916666666665</c:v>
                </c:pt>
                <c:pt idx="23234">
                  <c:v>1905.675</c:v>
                </c:pt>
                <c:pt idx="23235">
                  <c:v>1905.7583333333332</c:v>
                </c:pt>
                <c:pt idx="23236">
                  <c:v>1905.8416666666665</c:v>
                </c:pt>
                <c:pt idx="23237">
                  <c:v>1905.925</c:v>
                </c:pt>
                <c:pt idx="23238">
                  <c:v>1906</c:v>
                </c:pt>
                <c:pt idx="23239">
                  <c:v>1906.0833333333333</c:v>
                </c:pt>
                <c:pt idx="23240">
                  <c:v>1906.1666666666667</c:v>
                </c:pt>
                <c:pt idx="23241">
                  <c:v>1906.25</c:v>
                </c:pt>
                <c:pt idx="23242">
                  <c:v>1906.3333333333333</c:v>
                </c:pt>
                <c:pt idx="23243">
                  <c:v>1906.4166666666667</c:v>
                </c:pt>
                <c:pt idx="23244">
                  <c:v>1906.5</c:v>
                </c:pt>
                <c:pt idx="23245">
                  <c:v>1906.575</c:v>
                </c:pt>
                <c:pt idx="23246">
                  <c:v>1906.6583333333335</c:v>
                </c:pt>
                <c:pt idx="23247">
                  <c:v>1906.7416666666668</c:v>
                </c:pt>
                <c:pt idx="23248">
                  <c:v>1906.825</c:v>
                </c:pt>
                <c:pt idx="23249">
                  <c:v>1906.9083333333335</c:v>
                </c:pt>
                <c:pt idx="23250">
                  <c:v>1906.9916666666668</c:v>
                </c:pt>
                <c:pt idx="23251">
                  <c:v>1907.0666666666666</c:v>
                </c:pt>
                <c:pt idx="23252">
                  <c:v>1907.1499999999999</c:v>
                </c:pt>
                <c:pt idx="23253">
                  <c:v>1907.2333333333333</c:v>
                </c:pt>
                <c:pt idx="23254">
                  <c:v>1907.3166666666666</c:v>
                </c:pt>
                <c:pt idx="23255">
                  <c:v>1907.3999999999999</c:v>
                </c:pt>
                <c:pt idx="23256">
                  <c:v>1907.4833333333333</c:v>
                </c:pt>
                <c:pt idx="23257">
                  <c:v>1907.5583333333334</c:v>
                </c:pt>
                <c:pt idx="23258">
                  <c:v>1907.6416666666667</c:v>
                </c:pt>
                <c:pt idx="23259">
                  <c:v>1907.7250000000001</c:v>
                </c:pt>
                <c:pt idx="23260">
                  <c:v>1907.8083333333334</c:v>
                </c:pt>
                <c:pt idx="23261">
                  <c:v>1907.8916666666667</c:v>
                </c:pt>
                <c:pt idx="23262">
                  <c:v>1907.9750000000001</c:v>
                </c:pt>
                <c:pt idx="23263">
                  <c:v>1908.0583333333334</c:v>
                </c:pt>
                <c:pt idx="23264">
                  <c:v>1908.1333333333332</c:v>
                </c:pt>
                <c:pt idx="23265">
                  <c:v>1908.2166666666665</c:v>
                </c:pt>
                <c:pt idx="23266">
                  <c:v>1908.3</c:v>
                </c:pt>
                <c:pt idx="23267">
                  <c:v>1908.3833333333332</c:v>
                </c:pt>
                <c:pt idx="23268">
                  <c:v>1908.4666666666665</c:v>
                </c:pt>
                <c:pt idx="23269">
                  <c:v>1908.55</c:v>
                </c:pt>
                <c:pt idx="23270">
                  <c:v>1908.625</c:v>
                </c:pt>
                <c:pt idx="23271">
                  <c:v>1908.7083333333333</c:v>
                </c:pt>
                <c:pt idx="23272">
                  <c:v>1908.7916666666667</c:v>
                </c:pt>
                <c:pt idx="23273">
                  <c:v>1908.875</c:v>
                </c:pt>
                <c:pt idx="23274">
                  <c:v>1908.9583333333333</c:v>
                </c:pt>
                <c:pt idx="23275">
                  <c:v>1909.0416666666667</c:v>
                </c:pt>
                <c:pt idx="23276">
                  <c:v>1909.1166666666668</c:v>
                </c:pt>
                <c:pt idx="23277">
                  <c:v>1909.2</c:v>
                </c:pt>
                <c:pt idx="23278">
                  <c:v>1909.2833333333335</c:v>
                </c:pt>
                <c:pt idx="23279">
                  <c:v>1909.3666666666668</c:v>
                </c:pt>
                <c:pt idx="23280">
                  <c:v>1909.45</c:v>
                </c:pt>
                <c:pt idx="23281">
                  <c:v>1909.5333333333335</c:v>
                </c:pt>
                <c:pt idx="23282">
                  <c:v>1909.6166666666668</c:v>
                </c:pt>
                <c:pt idx="23283">
                  <c:v>1909.6916666666666</c:v>
                </c:pt>
                <c:pt idx="23284">
                  <c:v>1909.7749999999999</c:v>
                </c:pt>
                <c:pt idx="23285">
                  <c:v>1909.8583333333333</c:v>
                </c:pt>
                <c:pt idx="23286">
                  <c:v>1909.9416666666666</c:v>
                </c:pt>
                <c:pt idx="23287">
                  <c:v>1910.0249999999999</c:v>
                </c:pt>
                <c:pt idx="23288">
                  <c:v>1910.1083333333333</c:v>
                </c:pt>
                <c:pt idx="23289">
                  <c:v>1910.1833333333334</c:v>
                </c:pt>
                <c:pt idx="23290">
                  <c:v>1910.2666666666667</c:v>
                </c:pt>
                <c:pt idx="23291">
                  <c:v>1910.3500000000001</c:v>
                </c:pt>
                <c:pt idx="23292">
                  <c:v>1910.4333333333334</c:v>
                </c:pt>
                <c:pt idx="23293">
                  <c:v>1910.5166666666667</c:v>
                </c:pt>
                <c:pt idx="23294">
                  <c:v>1910.6000000000001</c:v>
                </c:pt>
                <c:pt idx="23295">
                  <c:v>1910.675</c:v>
                </c:pt>
                <c:pt idx="23296">
                  <c:v>1910.7583333333332</c:v>
                </c:pt>
                <c:pt idx="23297">
                  <c:v>1910.8416666666665</c:v>
                </c:pt>
                <c:pt idx="23298">
                  <c:v>1910.925</c:v>
                </c:pt>
                <c:pt idx="23299">
                  <c:v>1911.0083333333332</c:v>
                </c:pt>
                <c:pt idx="23300">
                  <c:v>1911.0916666666665</c:v>
                </c:pt>
                <c:pt idx="23301">
                  <c:v>1911.175</c:v>
                </c:pt>
                <c:pt idx="23302">
                  <c:v>1911.25</c:v>
                </c:pt>
                <c:pt idx="23303">
                  <c:v>1911.3333333333333</c:v>
                </c:pt>
                <c:pt idx="23304">
                  <c:v>1911.4166666666667</c:v>
                </c:pt>
                <c:pt idx="23305">
                  <c:v>1911.5</c:v>
                </c:pt>
                <c:pt idx="23306">
                  <c:v>1911.5833333333333</c:v>
                </c:pt>
                <c:pt idx="23307">
                  <c:v>1911.6666666666667</c:v>
                </c:pt>
                <c:pt idx="23308">
                  <c:v>1911.7416666666668</c:v>
                </c:pt>
                <c:pt idx="23309">
                  <c:v>1911.825</c:v>
                </c:pt>
                <c:pt idx="23310">
                  <c:v>1911.9083333333335</c:v>
                </c:pt>
                <c:pt idx="23311">
                  <c:v>1911.9916666666668</c:v>
                </c:pt>
                <c:pt idx="23312">
                  <c:v>1912.075</c:v>
                </c:pt>
                <c:pt idx="23313">
                  <c:v>1912.1583333333335</c:v>
                </c:pt>
                <c:pt idx="23314">
                  <c:v>1912.2416666666668</c:v>
                </c:pt>
                <c:pt idx="23315">
                  <c:v>1912.3166666666666</c:v>
                </c:pt>
                <c:pt idx="23316">
                  <c:v>1912.3999999999999</c:v>
                </c:pt>
                <c:pt idx="23317">
                  <c:v>1912.4833333333333</c:v>
                </c:pt>
                <c:pt idx="23318">
                  <c:v>1912.5666666666666</c:v>
                </c:pt>
                <c:pt idx="23319">
                  <c:v>1912.6499999999999</c:v>
                </c:pt>
                <c:pt idx="23320">
                  <c:v>1912.7333333333333</c:v>
                </c:pt>
                <c:pt idx="23321">
                  <c:v>1912.8083333333334</c:v>
                </c:pt>
                <c:pt idx="23322">
                  <c:v>1912.8916666666667</c:v>
                </c:pt>
                <c:pt idx="23323">
                  <c:v>1912.9750000000001</c:v>
                </c:pt>
                <c:pt idx="23324">
                  <c:v>1913.0583333333334</c:v>
                </c:pt>
                <c:pt idx="23325">
                  <c:v>1913.1416666666667</c:v>
                </c:pt>
                <c:pt idx="23326">
                  <c:v>1913.2250000000001</c:v>
                </c:pt>
                <c:pt idx="23327">
                  <c:v>1913.3</c:v>
                </c:pt>
                <c:pt idx="23328">
                  <c:v>1913.3833333333332</c:v>
                </c:pt>
                <c:pt idx="23329">
                  <c:v>1913.4666666666665</c:v>
                </c:pt>
                <c:pt idx="23330">
                  <c:v>1913.55</c:v>
                </c:pt>
                <c:pt idx="23331">
                  <c:v>1913.6333333333332</c:v>
                </c:pt>
                <c:pt idx="23332">
                  <c:v>1913.7166666666665</c:v>
                </c:pt>
                <c:pt idx="23333">
                  <c:v>1913.8</c:v>
                </c:pt>
                <c:pt idx="23334">
                  <c:v>1913.875</c:v>
                </c:pt>
                <c:pt idx="23335">
                  <c:v>1913.9583333333333</c:v>
                </c:pt>
                <c:pt idx="23336">
                  <c:v>1914.0416666666667</c:v>
                </c:pt>
                <c:pt idx="23337">
                  <c:v>1914.125</c:v>
                </c:pt>
                <c:pt idx="23338">
                  <c:v>1914.2083333333333</c:v>
                </c:pt>
                <c:pt idx="23339">
                  <c:v>1914.2916666666667</c:v>
                </c:pt>
                <c:pt idx="23340">
                  <c:v>1914.3666666666668</c:v>
                </c:pt>
                <c:pt idx="23341">
                  <c:v>1914.45</c:v>
                </c:pt>
                <c:pt idx="23342">
                  <c:v>1914.5333333333335</c:v>
                </c:pt>
                <c:pt idx="23343">
                  <c:v>1914.6166666666668</c:v>
                </c:pt>
                <c:pt idx="23344">
                  <c:v>1914.7</c:v>
                </c:pt>
                <c:pt idx="23345">
                  <c:v>1914.7833333333335</c:v>
                </c:pt>
                <c:pt idx="23346">
                  <c:v>1914.8583333333333</c:v>
                </c:pt>
                <c:pt idx="23347">
                  <c:v>1914.9416666666666</c:v>
                </c:pt>
                <c:pt idx="23348">
                  <c:v>1915.0249999999999</c:v>
                </c:pt>
                <c:pt idx="23349">
                  <c:v>1915.1083333333333</c:v>
                </c:pt>
                <c:pt idx="23350">
                  <c:v>1915.1916666666666</c:v>
                </c:pt>
                <c:pt idx="23351">
                  <c:v>1915.2749999999999</c:v>
                </c:pt>
                <c:pt idx="23352">
                  <c:v>1915.3583333333333</c:v>
                </c:pt>
                <c:pt idx="23353">
                  <c:v>1915.4333333333334</c:v>
                </c:pt>
                <c:pt idx="23354">
                  <c:v>1915.5166666666667</c:v>
                </c:pt>
                <c:pt idx="23355">
                  <c:v>1915.6000000000001</c:v>
                </c:pt>
                <c:pt idx="23356">
                  <c:v>1915.6833333333334</c:v>
                </c:pt>
                <c:pt idx="23357">
                  <c:v>1915.7666666666667</c:v>
                </c:pt>
                <c:pt idx="23358">
                  <c:v>1915.8500000000001</c:v>
                </c:pt>
                <c:pt idx="23359">
                  <c:v>1915.925</c:v>
                </c:pt>
                <c:pt idx="23360">
                  <c:v>1916.0083333333332</c:v>
                </c:pt>
                <c:pt idx="23361">
                  <c:v>1916.0916666666665</c:v>
                </c:pt>
                <c:pt idx="23362">
                  <c:v>1916.175</c:v>
                </c:pt>
                <c:pt idx="23363">
                  <c:v>1916.2583333333332</c:v>
                </c:pt>
                <c:pt idx="23364">
                  <c:v>1916.3416666666665</c:v>
                </c:pt>
                <c:pt idx="23365">
                  <c:v>1916.4166666666667</c:v>
                </c:pt>
                <c:pt idx="23366">
                  <c:v>1916.5</c:v>
                </c:pt>
                <c:pt idx="23367">
                  <c:v>1916.5833333333333</c:v>
                </c:pt>
                <c:pt idx="23368">
                  <c:v>1916.6666666666667</c:v>
                </c:pt>
                <c:pt idx="23369">
                  <c:v>1916.75</c:v>
                </c:pt>
                <c:pt idx="23370">
                  <c:v>1916.8333333333333</c:v>
                </c:pt>
                <c:pt idx="23371">
                  <c:v>1916.9166666666667</c:v>
                </c:pt>
                <c:pt idx="23372">
                  <c:v>1916.9916666666668</c:v>
                </c:pt>
                <c:pt idx="23373">
                  <c:v>1917.075</c:v>
                </c:pt>
                <c:pt idx="23374">
                  <c:v>1917.1583333333335</c:v>
                </c:pt>
                <c:pt idx="23375">
                  <c:v>1917.2416666666668</c:v>
                </c:pt>
                <c:pt idx="23376">
                  <c:v>1917.325</c:v>
                </c:pt>
                <c:pt idx="23377">
                  <c:v>1917.4083333333335</c:v>
                </c:pt>
                <c:pt idx="23378">
                  <c:v>1917.4833333333333</c:v>
                </c:pt>
                <c:pt idx="23379">
                  <c:v>1917.5666666666666</c:v>
                </c:pt>
                <c:pt idx="23380">
                  <c:v>1917.6499999999999</c:v>
                </c:pt>
                <c:pt idx="23381">
                  <c:v>1917.7333333333333</c:v>
                </c:pt>
                <c:pt idx="23382">
                  <c:v>1917.8166666666666</c:v>
                </c:pt>
                <c:pt idx="23383">
                  <c:v>1917.8999999999999</c:v>
                </c:pt>
                <c:pt idx="23384">
                  <c:v>1917.9750000000001</c:v>
                </c:pt>
                <c:pt idx="23385">
                  <c:v>1918.0583333333334</c:v>
                </c:pt>
                <c:pt idx="23386">
                  <c:v>1918.1416666666667</c:v>
                </c:pt>
                <c:pt idx="23387">
                  <c:v>1918.2250000000001</c:v>
                </c:pt>
                <c:pt idx="23388">
                  <c:v>1918.3083333333334</c:v>
                </c:pt>
                <c:pt idx="23389">
                  <c:v>1918.3916666666667</c:v>
                </c:pt>
                <c:pt idx="23390">
                  <c:v>1918.4750000000001</c:v>
                </c:pt>
                <c:pt idx="23391">
                  <c:v>1918.55</c:v>
                </c:pt>
                <c:pt idx="23392">
                  <c:v>1918.6333333333332</c:v>
                </c:pt>
                <c:pt idx="23393">
                  <c:v>1918.7166666666665</c:v>
                </c:pt>
                <c:pt idx="23394">
                  <c:v>1918.8</c:v>
                </c:pt>
                <c:pt idx="23395">
                  <c:v>1918.8833333333332</c:v>
                </c:pt>
                <c:pt idx="23396">
                  <c:v>1918.9666666666665</c:v>
                </c:pt>
                <c:pt idx="23397">
                  <c:v>1919.0416666666667</c:v>
                </c:pt>
                <c:pt idx="23398">
                  <c:v>1919.125</c:v>
                </c:pt>
                <c:pt idx="23399">
                  <c:v>1919.2083333333333</c:v>
                </c:pt>
                <c:pt idx="23400">
                  <c:v>1919.2916666666667</c:v>
                </c:pt>
                <c:pt idx="23401">
                  <c:v>1919.375</c:v>
                </c:pt>
                <c:pt idx="23402">
                  <c:v>1919.4583333333333</c:v>
                </c:pt>
                <c:pt idx="23403">
                  <c:v>1919.5333333333335</c:v>
                </c:pt>
                <c:pt idx="23404">
                  <c:v>1919.6166666666668</c:v>
                </c:pt>
                <c:pt idx="23405">
                  <c:v>1919.7</c:v>
                </c:pt>
                <c:pt idx="23406">
                  <c:v>1919.7833333333335</c:v>
                </c:pt>
                <c:pt idx="23407">
                  <c:v>1919.8666666666668</c:v>
                </c:pt>
                <c:pt idx="23408">
                  <c:v>1919.95</c:v>
                </c:pt>
                <c:pt idx="23409">
                  <c:v>1920.0333333333335</c:v>
                </c:pt>
                <c:pt idx="23410">
                  <c:v>1920.1083333333333</c:v>
                </c:pt>
                <c:pt idx="23411">
                  <c:v>1920.1916666666666</c:v>
                </c:pt>
                <c:pt idx="23412">
                  <c:v>1920.2749999999999</c:v>
                </c:pt>
                <c:pt idx="23413">
                  <c:v>1920.3583333333333</c:v>
                </c:pt>
                <c:pt idx="23414">
                  <c:v>1920.4416666666666</c:v>
                </c:pt>
                <c:pt idx="23415">
                  <c:v>1920.5249999999999</c:v>
                </c:pt>
                <c:pt idx="23416">
                  <c:v>1920.6000000000001</c:v>
                </c:pt>
                <c:pt idx="23417">
                  <c:v>1920.6833333333334</c:v>
                </c:pt>
                <c:pt idx="23418">
                  <c:v>1920.7666666666667</c:v>
                </c:pt>
                <c:pt idx="23419">
                  <c:v>1920.8500000000001</c:v>
                </c:pt>
                <c:pt idx="23420">
                  <c:v>1920.9333333333334</c:v>
                </c:pt>
                <c:pt idx="23421">
                  <c:v>1921.0166666666667</c:v>
                </c:pt>
                <c:pt idx="23422">
                  <c:v>1921.0916666666665</c:v>
                </c:pt>
                <c:pt idx="23423">
                  <c:v>1921.175</c:v>
                </c:pt>
                <c:pt idx="23424">
                  <c:v>1921.2583333333332</c:v>
                </c:pt>
                <c:pt idx="23425">
                  <c:v>1921.3416666666665</c:v>
                </c:pt>
                <c:pt idx="23426">
                  <c:v>1921.425</c:v>
                </c:pt>
                <c:pt idx="23427">
                  <c:v>1921.5083333333332</c:v>
                </c:pt>
                <c:pt idx="23428">
                  <c:v>1921.5916666666665</c:v>
                </c:pt>
                <c:pt idx="23429">
                  <c:v>1921.6666666666667</c:v>
                </c:pt>
                <c:pt idx="23430">
                  <c:v>1921.75</c:v>
                </c:pt>
                <c:pt idx="23431">
                  <c:v>1921.8333333333333</c:v>
                </c:pt>
                <c:pt idx="23432">
                  <c:v>1921.9166666666667</c:v>
                </c:pt>
                <c:pt idx="23433">
                  <c:v>1922</c:v>
                </c:pt>
                <c:pt idx="23434">
                  <c:v>1922.0833333333333</c:v>
                </c:pt>
                <c:pt idx="23435">
                  <c:v>1922.1583333333335</c:v>
                </c:pt>
                <c:pt idx="23436">
                  <c:v>1922.2416666666668</c:v>
                </c:pt>
                <c:pt idx="23437">
                  <c:v>1922.325</c:v>
                </c:pt>
                <c:pt idx="23438">
                  <c:v>1922.4083333333335</c:v>
                </c:pt>
                <c:pt idx="23439">
                  <c:v>1922.4916666666668</c:v>
                </c:pt>
                <c:pt idx="23440">
                  <c:v>1922.575</c:v>
                </c:pt>
                <c:pt idx="23441">
                  <c:v>1922.6583333333335</c:v>
                </c:pt>
                <c:pt idx="23442">
                  <c:v>1922.7333333333333</c:v>
                </c:pt>
                <c:pt idx="23443">
                  <c:v>1922.8166666666666</c:v>
                </c:pt>
                <c:pt idx="23444">
                  <c:v>1922.8999999999999</c:v>
                </c:pt>
                <c:pt idx="23445">
                  <c:v>1922.9833333333333</c:v>
                </c:pt>
                <c:pt idx="23446">
                  <c:v>1923.0666666666666</c:v>
                </c:pt>
                <c:pt idx="23447">
                  <c:v>1923.1499999999999</c:v>
                </c:pt>
                <c:pt idx="23448">
                  <c:v>1923.2250000000001</c:v>
                </c:pt>
                <c:pt idx="23449">
                  <c:v>1923.3083333333334</c:v>
                </c:pt>
                <c:pt idx="23450">
                  <c:v>1923.3916666666667</c:v>
                </c:pt>
                <c:pt idx="23451">
                  <c:v>1923.4750000000001</c:v>
                </c:pt>
                <c:pt idx="23452">
                  <c:v>1923.5583333333334</c:v>
                </c:pt>
                <c:pt idx="23453">
                  <c:v>1923.6416666666667</c:v>
                </c:pt>
                <c:pt idx="23454">
                  <c:v>1923.7166666666665</c:v>
                </c:pt>
                <c:pt idx="23455">
                  <c:v>1923.8</c:v>
                </c:pt>
                <c:pt idx="23456">
                  <c:v>1923.8833333333332</c:v>
                </c:pt>
                <c:pt idx="23457">
                  <c:v>1923.9666666666665</c:v>
                </c:pt>
                <c:pt idx="23458">
                  <c:v>1924.05</c:v>
                </c:pt>
                <c:pt idx="23459">
                  <c:v>1924.1333333333332</c:v>
                </c:pt>
                <c:pt idx="23460">
                  <c:v>1924.2166666666665</c:v>
                </c:pt>
                <c:pt idx="23461">
                  <c:v>1924.2916666666667</c:v>
                </c:pt>
                <c:pt idx="23462">
                  <c:v>1924.375</c:v>
                </c:pt>
                <c:pt idx="23463">
                  <c:v>1924.4583333333333</c:v>
                </c:pt>
                <c:pt idx="23464">
                  <c:v>1924.5416666666667</c:v>
                </c:pt>
                <c:pt idx="23465">
                  <c:v>1924.625</c:v>
                </c:pt>
                <c:pt idx="23466">
                  <c:v>1924.7083333333333</c:v>
                </c:pt>
                <c:pt idx="23467">
                  <c:v>1924.7833333333335</c:v>
                </c:pt>
                <c:pt idx="23468">
                  <c:v>1924.8666666666668</c:v>
                </c:pt>
                <c:pt idx="23469">
                  <c:v>1924.95</c:v>
                </c:pt>
                <c:pt idx="23470">
                  <c:v>1925.0333333333335</c:v>
                </c:pt>
                <c:pt idx="23471">
                  <c:v>1925.1166666666668</c:v>
                </c:pt>
                <c:pt idx="23472">
                  <c:v>1925.2</c:v>
                </c:pt>
                <c:pt idx="23473">
                  <c:v>1925.2749999999999</c:v>
                </c:pt>
                <c:pt idx="23474">
                  <c:v>1925.3583333333333</c:v>
                </c:pt>
                <c:pt idx="23475">
                  <c:v>1925.4416666666666</c:v>
                </c:pt>
                <c:pt idx="23476">
                  <c:v>1925.5249999999999</c:v>
                </c:pt>
                <c:pt idx="23477">
                  <c:v>1925.6083333333333</c:v>
                </c:pt>
                <c:pt idx="23478">
                  <c:v>1925.6916666666666</c:v>
                </c:pt>
                <c:pt idx="23479">
                  <c:v>1925.7749999999999</c:v>
                </c:pt>
                <c:pt idx="23480">
                  <c:v>1925.8500000000001</c:v>
                </c:pt>
                <c:pt idx="23481">
                  <c:v>1925.9333333333334</c:v>
                </c:pt>
                <c:pt idx="23482">
                  <c:v>1926.0166666666667</c:v>
                </c:pt>
                <c:pt idx="23483">
                  <c:v>1926.1000000000001</c:v>
                </c:pt>
                <c:pt idx="23484">
                  <c:v>1926.1833333333334</c:v>
                </c:pt>
                <c:pt idx="23485">
                  <c:v>1926.2666666666667</c:v>
                </c:pt>
                <c:pt idx="23486">
                  <c:v>1926.3416666666665</c:v>
                </c:pt>
                <c:pt idx="23487">
                  <c:v>1926.425</c:v>
                </c:pt>
                <c:pt idx="23488">
                  <c:v>1926.5083333333332</c:v>
                </c:pt>
                <c:pt idx="23489">
                  <c:v>1926.5916666666665</c:v>
                </c:pt>
                <c:pt idx="23490">
                  <c:v>1926.675</c:v>
                </c:pt>
                <c:pt idx="23491">
                  <c:v>1926.7583333333332</c:v>
                </c:pt>
                <c:pt idx="23492">
                  <c:v>1926.8333333333333</c:v>
                </c:pt>
                <c:pt idx="23493">
                  <c:v>1926.9166666666667</c:v>
                </c:pt>
                <c:pt idx="23494">
                  <c:v>1927</c:v>
                </c:pt>
                <c:pt idx="23495">
                  <c:v>1927.0833333333333</c:v>
                </c:pt>
                <c:pt idx="23496">
                  <c:v>1927.1666666666667</c:v>
                </c:pt>
                <c:pt idx="23497">
                  <c:v>1927.25</c:v>
                </c:pt>
                <c:pt idx="23498">
                  <c:v>1927.3333333333333</c:v>
                </c:pt>
                <c:pt idx="23499">
                  <c:v>1927.4083333333335</c:v>
                </c:pt>
                <c:pt idx="23500">
                  <c:v>1927.4916666666668</c:v>
                </c:pt>
                <c:pt idx="23501">
                  <c:v>1927.575</c:v>
                </c:pt>
                <c:pt idx="23502">
                  <c:v>1927.6583333333335</c:v>
                </c:pt>
                <c:pt idx="23503">
                  <c:v>1927.7416666666668</c:v>
                </c:pt>
                <c:pt idx="23504">
                  <c:v>1927.825</c:v>
                </c:pt>
                <c:pt idx="23505">
                  <c:v>1927.8999999999999</c:v>
                </c:pt>
                <c:pt idx="23506">
                  <c:v>1927.9833333333333</c:v>
                </c:pt>
                <c:pt idx="23507">
                  <c:v>1928.0666666666666</c:v>
                </c:pt>
                <c:pt idx="23508">
                  <c:v>1928.1499999999999</c:v>
                </c:pt>
                <c:pt idx="23509">
                  <c:v>1928.2333333333333</c:v>
                </c:pt>
                <c:pt idx="23510">
                  <c:v>1928.3166666666666</c:v>
                </c:pt>
                <c:pt idx="23511">
                  <c:v>1928.3916666666667</c:v>
                </c:pt>
                <c:pt idx="23512">
                  <c:v>1928.4750000000001</c:v>
                </c:pt>
                <c:pt idx="23513">
                  <c:v>1928.5583333333334</c:v>
                </c:pt>
                <c:pt idx="23514">
                  <c:v>1928.6416666666667</c:v>
                </c:pt>
                <c:pt idx="23515">
                  <c:v>1928.7250000000001</c:v>
                </c:pt>
                <c:pt idx="23516">
                  <c:v>1928.8083333333334</c:v>
                </c:pt>
                <c:pt idx="23517">
                  <c:v>1928.8916666666667</c:v>
                </c:pt>
                <c:pt idx="23518">
                  <c:v>1928.9666666666665</c:v>
                </c:pt>
                <c:pt idx="23519">
                  <c:v>1929.05</c:v>
                </c:pt>
                <c:pt idx="23520">
                  <c:v>1929.1333333333332</c:v>
                </c:pt>
                <c:pt idx="23521">
                  <c:v>1929.2166666666665</c:v>
                </c:pt>
                <c:pt idx="23522">
                  <c:v>1929.3</c:v>
                </c:pt>
                <c:pt idx="23523">
                  <c:v>1929.3833333333332</c:v>
                </c:pt>
                <c:pt idx="23524">
                  <c:v>1929.4583333333333</c:v>
                </c:pt>
                <c:pt idx="23525">
                  <c:v>1929.5416666666667</c:v>
                </c:pt>
                <c:pt idx="23526">
                  <c:v>1929.625</c:v>
                </c:pt>
                <c:pt idx="23527">
                  <c:v>1929.7083333333333</c:v>
                </c:pt>
                <c:pt idx="23528">
                  <c:v>1929.7916666666667</c:v>
                </c:pt>
                <c:pt idx="23529">
                  <c:v>1929.875</c:v>
                </c:pt>
                <c:pt idx="23530">
                  <c:v>1929.95</c:v>
                </c:pt>
                <c:pt idx="23531">
                  <c:v>1930.0333333333335</c:v>
                </c:pt>
                <c:pt idx="23532">
                  <c:v>1930.1166666666668</c:v>
                </c:pt>
                <c:pt idx="23533">
                  <c:v>1930.2</c:v>
                </c:pt>
                <c:pt idx="23534">
                  <c:v>1930.2833333333335</c:v>
                </c:pt>
                <c:pt idx="23535">
                  <c:v>1930.3666666666668</c:v>
                </c:pt>
                <c:pt idx="23536">
                  <c:v>1930.45</c:v>
                </c:pt>
                <c:pt idx="23537">
                  <c:v>1930.5249999999999</c:v>
                </c:pt>
                <c:pt idx="23538">
                  <c:v>1930.6083333333333</c:v>
                </c:pt>
                <c:pt idx="23539">
                  <c:v>1930.6916666666666</c:v>
                </c:pt>
                <c:pt idx="23540">
                  <c:v>1930.7749999999999</c:v>
                </c:pt>
                <c:pt idx="23541">
                  <c:v>1930.8583333333333</c:v>
                </c:pt>
                <c:pt idx="23542">
                  <c:v>1930.9416666666666</c:v>
                </c:pt>
                <c:pt idx="23543">
                  <c:v>1931.0166666666667</c:v>
                </c:pt>
                <c:pt idx="23544">
                  <c:v>1931.1000000000001</c:v>
                </c:pt>
                <c:pt idx="23545">
                  <c:v>1931.1833333333334</c:v>
                </c:pt>
                <c:pt idx="23546">
                  <c:v>1931.2666666666667</c:v>
                </c:pt>
                <c:pt idx="23547">
                  <c:v>1931.3500000000001</c:v>
                </c:pt>
                <c:pt idx="23548">
                  <c:v>1931.4333333333334</c:v>
                </c:pt>
                <c:pt idx="23549">
                  <c:v>1931.5083333333332</c:v>
                </c:pt>
                <c:pt idx="23550">
                  <c:v>1931.5916666666665</c:v>
                </c:pt>
                <c:pt idx="23551">
                  <c:v>1931.675</c:v>
                </c:pt>
                <c:pt idx="23552">
                  <c:v>1931.7583333333332</c:v>
                </c:pt>
                <c:pt idx="23553">
                  <c:v>1931.8416666666665</c:v>
                </c:pt>
                <c:pt idx="23554">
                  <c:v>1931.925</c:v>
                </c:pt>
                <c:pt idx="23555">
                  <c:v>1932.0083333333332</c:v>
                </c:pt>
                <c:pt idx="23556">
                  <c:v>1932.0833333333333</c:v>
                </c:pt>
                <c:pt idx="23557">
                  <c:v>1932.1666666666667</c:v>
                </c:pt>
                <c:pt idx="23558">
                  <c:v>1932.25</c:v>
                </c:pt>
                <c:pt idx="23559">
                  <c:v>1932.3333333333333</c:v>
                </c:pt>
                <c:pt idx="23560">
                  <c:v>1932.4166666666667</c:v>
                </c:pt>
                <c:pt idx="23561">
                  <c:v>1932.5</c:v>
                </c:pt>
                <c:pt idx="23562">
                  <c:v>1932.575</c:v>
                </c:pt>
                <c:pt idx="23563">
                  <c:v>1932.6583333333335</c:v>
                </c:pt>
                <c:pt idx="23564">
                  <c:v>1932.7416666666668</c:v>
                </c:pt>
                <c:pt idx="23565">
                  <c:v>1932.825</c:v>
                </c:pt>
                <c:pt idx="23566">
                  <c:v>1932.9083333333335</c:v>
                </c:pt>
                <c:pt idx="23567">
                  <c:v>1932.9916666666668</c:v>
                </c:pt>
                <c:pt idx="23568">
                  <c:v>1933.075</c:v>
                </c:pt>
                <c:pt idx="23569">
                  <c:v>1933.1499999999999</c:v>
                </c:pt>
                <c:pt idx="23570">
                  <c:v>1933.2333333333333</c:v>
                </c:pt>
                <c:pt idx="23571">
                  <c:v>1933.3166666666666</c:v>
                </c:pt>
                <c:pt idx="23572">
                  <c:v>1933.3999999999999</c:v>
                </c:pt>
                <c:pt idx="23573">
                  <c:v>1933.4833333333333</c:v>
                </c:pt>
                <c:pt idx="23574">
                  <c:v>1933.5666666666666</c:v>
                </c:pt>
                <c:pt idx="23575">
                  <c:v>1933.6416666666667</c:v>
                </c:pt>
                <c:pt idx="23576">
                  <c:v>1933.7250000000001</c:v>
                </c:pt>
                <c:pt idx="23577">
                  <c:v>1933.8083333333334</c:v>
                </c:pt>
                <c:pt idx="23578">
                  <c:v>1933.8916666666667</c:v>
                </c:pt>
                <c:pt idx="23579">
                  <c:v>1933.9750000000001</c:v>
                </c:pt>
                <c:pt idx="23580">
                  <c:v>1934.0583333333334</c:v>
                </c:pt>
                <c:pt idx="23581">
                  <c:v>1934.1333333333332</c:v>
                </c:pt>
                <c:pt idx="23582">
                  <c:v>1934.2166666666665</c:v>
                </c:pt>
                <c:pt idx="23583">
                  <c:v>1934.3</c:v>
                </c:pt>
                <c:pt idx="23584">
                  <c:v>1934.3833333333332</c:v>
                </c:pt>
                <c:pt idx="23585">
                  <c:v>1934.4666666666665</c:v>
                </c:pt>
                <c:pt idx="23586">
                  <c:v>1934.55</c:v>
                </c:pt>
                <c:pt idx="23587">
                  <c:v>1934.6333333333332</c:v>
                </c:pt>
                <c:pt idx="23588">
                  <c:v>1934.7083333333333</c:v>
                </c:pt>
                <c:pt idx="23589">
                  <c:v>1934.7916666666667</c:v>
                </c:pt>
                <c:pt idx="23590">
                  <c:v>1934.875</c:v>
                </c:pt>
                <c:pt idx="23591">
                  <c:v>1934.9583333333333</c:v>
                </c:pt>
                <c:pt idx="23592">
                  <c:v>1935.0416666666667</c:v>
                </c:pt>
                <c:pt idx="23593">
                  <c:v>1935.125</c:v>
                </c:pt>
                <c:pt idx="23594">
                  <c:v>1935.2</c:v>
                </c:pt>
                <c:pt idx="23595">
                  <c:v>1935.2833333333335</c:v>
                </c:pt>
                <c:pt idx="23596">
                  <c:v>1935.3666666666668</c:v>
                </c:pt>
                <c:pt idx="23597">
                  <c:v>1935.45</c:v>
                </c:pt>
                <c:pt idx="23598">
                  <c:v>1935.5333333333335</c:v>
                </c:pt>
                <c:pt idx="23599">
                  <c:v>1935.6166666666668</c:v>
                </c:pt>
                <c:pt idx="23600">
                  <c:v>1935.6916666666666</c:v>
                </c:pt>
                <c:pt idx="23601">
                  <c:v>1935.7749999999999</c:v>
                </c:pt>
                <c:pt idx="23602">
                  <c:v>1935.8583333333333</c:v>
                </c:pt>
                <c:pt idx="23603">
                  <c:v>1935.9416666666666</c:v>
                </c:pt>
                <c:pt idx="23604">
                  <c:v>1936.0249999999999</c:v>
                </c:pt>
                <c:pt idx="23605">
                  <c:v>1936.1083333333333</c:v>
                </c:pt>
                <c:pt idx="23606">
                  <c:v>1936.1916666666666</c:v>
                </c:pt>
                <c:pt idx="23607">
                  <c:v>1936.2666666666667</c:v>
                </c:pt>
                <c:pt idx="23608">
                  <c:v>1936.3500000000001</c:v>
                </c:pt>
                <c:pt idx="23609">
                  <c:v>1936.4333333333334</c:v>
                </c:pt>
                <c:pt idx="23610">
                  <c:v>1936.5166666666667</c:v>
                </c:pt>
                <c:pt idx="23611">
                  <c:v>1936.6000000000001</c:v>
                </c:pt>
                <c:pt idx="23612">
                  <c:v>1936.6833333333334</c:v>
                </c:pt>
                <c:pt idx="23613">
                  <c:v>1936.7583333333332</c:v>
                </c:pt>
                <c:pt idx="23614">
                  <c:v>1936.8416666666665</c:v>
                </c:pt>
                <c:pt idx="23615">
                  <c:v>1936.925</c:v>
                </c:pt>
                <c:pt idx="23616">
                  <c:v>1937.0083333333332</c:v>
                </c:pt>
                <c:pt idx="23617">
                  <c:v>1937.0916666666665</c:v>
                </c:pt>
                <c:pt idx="23618">
                  <c:v>1937.175</c:v>
                </c:pt>
                <c:pt idx="23619">
                  <c:v>1937.25</c:v>
                </c:pt>
                <c:pt idx="23620">
                  <c:v>1937.3333333333333</c:v>
                </c:pt>
                <c:pt idx="23621">
                  <c:v>1937.4166666666667</c:v>
                </c:pt>
                <c:pt idx="23622">
                  <c:v>1937.5</c:v>
                </c:pt>
                <c:pt idx="23623">
                  <c:v>1937.5833333333333</c:v>
                </c:pt>
                <c:pt idx="23624">
                  <c:v>1937.6666666666667</c:v>
                </c:pt>
                <c:pt idx="23625">
                  <c:v>1937.75</c:v>
                </c:pt>
                <c:pt idx="23626">
                  <c:v>1937.825</c:v>
                </c:pt>
                <c:pt idx="23627">
                  <c:v>1937.9083333333335</c:v>
                </c:pt>
                <c:pt idx="23628">
                  <c:v>1937.9916666666668</c:v>
                </c:pt>
                <c:pt idx="23629">
                  <c:v>1938.075</c:v>
                </c:pt>
                <c:pt idx="23630">
                  <c:v>1938.1583333333335</c:v>
                </c:pt>
                <c:pt idx="23631">
                  <c:v>1938.2416666666668</c:v>
                </c:pt>
                <c:pt idx="23632">
                  <c:v>1938.3166666666666</c:v>
                </c:pt>
                <c:pt idx="23633">
                  <c:v>1938.3999999999999</c:v>
                </c:pt>
                <c:pt idx="23634">
                  <c:v>1938.4833333333333</c:v>
                </c:pt>
                <c:pt idx="23635">
                  <c:v>1938.5666666666666</c:v>
                </c:pt>
                <c:pt idx="23636">
                  <c:v>1938.6499999999999</c:v>
                </c:pt>
                <c:pt idx="23637">
                  <c:v>1938.7333333333333</c:v>
                </c:pt>
                <c:pt idx="23638">
                  <c:v>1938.8083333333334</c:v>
                </c:pt>
                <c:pt idx="23639">
                  <c:v>1938.8916666666667</c:v>
                </c:pt>
                <c:pt idx="23640">
                  <c:v>1938.9750000000001</c:v>
                </c:pt>
                <c:pt idx="23641">
                  <c:v>1939.0583333333334</c:v>
                </c:pt>
                <c:pt idx="23642">
                  <c:v>1939.1416666666667</c:v>
                </c:pt>
                <c:pt idx="23643">
                  <c:v>1939.2250000000001</c:v>
                </c:pt>
                <c:pt idx="23644">
                  <c:v>1939.3083333333334</c:v>
                </c:pt>
                <c:pt idx="23645">
                  <c:v>1939.3833333333332</c:v>
                </c:pt>
                <c:pt idx="23646">
                  <c:v>1939.4666666666665</c:v>
                </c:pt>
                <c:pt idx="23647">
                  <c:v>1939.55</c:v>
                </c:pt>
                <c:pt idx="23648">
                  <c:v>1939.6333333333332</c:v>
                </c:pt>
                <c:pt idx="23649">
                  <c:v>1939.7166666666665</c:v>
                </c:pt>
                <c:pt idx="23650">
                  <c:v>1939.8</c:v>
                </c:pt>
                <c:pt idx="23651">
                  <c:v>1939.875</c:v>
                </c:pt>
                <c:pt idx="23652">
                  <c:v>1939.9583333333333</c:v>
                </c:pt>
                <c:pt idx="23653">
                  <c:v>1940.0416666666667</c:v>
                </c:pt>
                <c:pt idx="23654">
                  <c:v>1940.125</c:v>
                </c:pt>
                <c:pt idx="23655">
                  <c:v>1940.2083333333333</c:v>
                </c:pt>
                <c:pt idx="23656">
                  <c:v>1940.2916666666667</c:v>
                </c:pt>
                <c:pt idx="23657">
                  <c:v>1940.3666666666668</c:v>
                </c:pt>
                <c:pt idx="23658">
                  <c:v>1940.45</c:v>
                </c:pt>
                <c:pt idx="23659">
                  <c:v>1940.5333333333335</c:v>
                </c:pt>
                <c:pt idx="23660">
                  <c:v>1940.6166666666668</c:v>
                </c:pt>
                <c:pt idx="23661">
                  <c:v>1940.7</c:v>
                </c:pt>
                <c:pt idx="23662">
                  <c:v>1940.7833333333335</c:v>
                </c:pt>
                <c:pt idx="23663">
                  <c:v>1940.8666666666668</c:v>
                </c:pt>
                <c:pt idx="23664">
                  <c:v>1940.9416666666666</c:v>
                </c:pt>
                <c:pt idx="23665">
                  <c:v>1941.0249999999999</c:v>
                </c:pt>
                <c:pt idx="23666">
                  <c:v>1941.1083333333333</c:v>
                </c:pt>
                <c:pt idx="23667">
                  <c:v>1941.1916666666666</c:v>
                </c:pt>
                <c:pt idx="23668">
                  <c:v>1941.2749999999999</c:v>
                </c:pt>
                <c:pt idx="23669">
                  <c:v>1941.3583333333333</c:v>
                </c:pt>
                <c:pt idx="23670">
                  <c:v>1941.4333333333334</c:v>
                </c:pt>
                <c:pt idx="23671">
                  <c:v>1941.5166666666667</c:v>
                </c:pt>
                <c:pt idx="23672">
                  <c:v>1941.6000000000001</c:v>
                </c:pt>
                <c:pt idx="23673">
                  <c:v>1941.6833333333334</c:v>
                </c:pt>
                <c:pt idx="23674">
                  <c:v>1941.7666666666667</c:v>
                </c:pt>
                <c:pt idx="23675">
                  <c:v>1941.8500000000001</c:v>
                </c:pt>
                <c:pt idx="23676">
                  <c:v>1941.925</c:v>
                </c:pt>
                <c:pt idx="23677">
                  <c:v>1942.0083333333332</c:v>
                </c:pt>
                <c:pt idx="23678">
                  <c:v>1942.0916666666665</c:v>
                </c:pt>
                <c:pt idx="23679">
                  <c:v>1942.175</c:v>
                </c:pt>
                <c:pt idx="23680">
                  <c:v>1942.2583333333332</c:v>
                </c:pt>
                <c:pt idx="23681">
                  <c:v>1942.3416666666665</c:v>
                </c:pt>
                <c:pt idx="23682">
                  <c:v>1942.425</c:v>
                </c:pt>
                <c:pt idx="23683">
                  <c:v>1942.5</c:v>
                </c:pt>
                <c:pt idx="23684">
                  <c:v>1942.5833333333333</c:v>
                </c:pt>
                <c:pt idx="23685">
                  <c:v>1942.6666666666667</c:v>
                </c:pt>
                <c:pt idx="23686">
                  <c:v>1942.75</c:v>
                </c:pt>
                <c:pt idx="23687">
                  <c:v>1942.8333333333333</c:v>
                </c:pt>
                <c:pt idx="23688">
                  <c:v>1942.9166666666667</c:v>
                </c:pt>
                <c:pt idx="23689">
                  <c:v>1942.9916666666668</c:v>
                </c:pt>
                <c:pt idx="23690">
                  <c:v>1943.075</c:v>
                </c:pt>
                <c:pt idx="23691">
                  <c:v>1943.1583333333335</c:v>
                </c:pt>
                <c:pt idx="23692">
                  <c:v>1943.2416666666668</c:v>
                </c:pt>
                <c:pt idx="23693">
                  <c:v>1943.325</c:v>
                </c:pt>
                <c:pt idx="23694">
                  <c:v>1943.4083333333335</c:v>
                </c:pt>
                <c:pt idx="23695">
                  <c:v>1943.4916666666668</c:v>
                </c:pt>
                <c:pt idx="23696">
                  <c:v>1943.5666666666666</c:v>
                </c:pt>
                <c:pt idx="23697">
                  <c:v>1943.6499999999999</c:v>
                </c:pt>
                <c:pt idx="23698">
                  <c:v>1943.7333333333333</c:v>
                </c:pt>
                <c:pt idx="23699">
                  <c:v>1943.8166666666666</c:v>
                </c:pt>
                <c:pt idx="23700">
                  <c:v>1943.8999999999999</c:v>
                </c:pt>
                <c:pt idx="23701">
                  <c:v>1943.9833333333333</c:v>
                </c:pt>
                <c:pt idx="23702">
                  <c:v>1944.0583333333334</c:v>
                </c:pt>
                <c:pt idx="23703">
                  <c:v>1944.1416666666667</c:v>
                </c:pt>
                <c:pt idx="23704">
                  <c:v>1944.2250000000001</c:v>
                </c:pt>
                <c:pt idx="23705">
                  <c:v>1944.3083333333334</c:v>
                </c:pt>
                <c:pt idx="23706">
                  <c:v>1944.3916666666667</c:v>
                </c:pt>
                <c:pt idx="23707">
                  <c:v>1944.4750000000001</c:v>
                </c:pt>
                <c:pt idx="23708">
                  <c:v>1944.55</c:v>
                </c:pt>
                <c:pt idx="23709">
                  <c:v>1944.6333333333332</c:v>
                </c:pt>
                <c:pt idx="23710">
                  <c:v>1944.7166666666665</c:v>
                </c:pt>
                <c:pt idx="23711">
                  <c:v>1944.8</c:v>
                </c:pt>
                <c:pt idx="23712">
                  <c:v>1944.8833333333332</c:v>
                </c:pt>
                <c:pt idx="23713">
                  <c:v>1944.9666666666665</c:v>
                </c:pt>
                <c:pt idx="23714">
                  <c:v>1945.05</c:v>
                </c:pt>
                <c:pt idx="23715">
                  <c:v>1945.125</c:v>
                </c:pt>
                <c:pt idx="23716">
                  <c:v>1945.2083333333333</c:v>
                </c:pt>
                <c:pt idx="23717">
                  <c:v>1945.2916666666667</c:v>
                </c:pt>
                <c:pt idx="23718">
                  <c:v>1945.375</c:v>
                </c:pt>
                <c:pt idx="23719">
                  <c:v>1945.4583333333333</c:v>
                </c:pt>
                <c:pt idx="23720">
                  <c:v>1945.5416666666667</c:v>
                </c:pt>
                <c:pt idx="23721">
                  <c:v>1945.6166666666668</c:v>
                </c:pt>
                <c:pt idx="23722">
                  <c:v>1945.7</c:v>
                </c:pt>
                <c:pt idx="23723">
                  <c:v>1945.7833333333335</c:v>
                </c:pt>
                <c:pt idx="23724">
                  <c:v>1945.8666666666668</c:v>
                </c:pt>
                <c:pt idx="23725">
                  <c:v>1945.95</c:v>
                </c:pt>
                <c:pt idx="23726">
                  <c:v>1946.0333333333335</c:v>
                </c:pt>
                <c:pt idx="23727">
                  <c:v>1946.1083333333333</c:v>
                </c:pt>
                <c:pt idx="23728">
                  <c:v>1946.1916666666666</c:v>
                </c:pt>
                <c:pt idx="23729">
                  <c:v>1946.2749999999999</c:v>
                </c:pt>
                <c:pt idx="23730">
                  <c:v>1946.3583333333333</c:v>
                </c:pt>
                <c:pt idx="23731">
                  <c:v>1946.4416666666666</c:v>
                </c:pt>
                <c:pt idx="23732">
                  <c:v>1946.5249999999999</c:v>
                </c:pt>
                <c:pt idx="23733">
                  <c:v>1946.6083333333333</c:v>
                </c:pt>
                <c:pt idx="23734">
                  <c:v>1946.6833333333334</c:v>
                </c:pt>
                <c:pt idx="23735">
                  <c:v>1946.7666666666667</c:v>
                </c:pt>
                <c:pt idx="23736">
                  <c:v>1946.8500000000001</c:v>
                </c:pt>
                <c:pt idx="23737">
                  <c:v>1946.9333333333334</c:v>
                </c:pt>
                <c:pt idx="23738">
                  <c:v>1947.0166666666667</c:v>
                </c:pt>
                <c:pt idx="23739">
                  <c:v>1947.1000000000001</c:v>
                </c:pt>
                <c:pt idx="23740">
                  <c:v>1947.175</c:v>
                </c:pt>
                <c:pt idx="23741">
                  <c:v>1947.2583333333332</c:v>
                </c:pt>
                <c:pt idx="23742">
                  <c:v>1947.3416666666665</c:v>
                </c:pt>
                <c:pt idx="23743">
                  <c:v>1947.425</c:v>
                </c:pt>
                <c:pt idx="23744">
                  <c:v>1947.5083333333332</c:v>
                </c:pt>
                <c:pt idx="23745">
                  <c:v>1947.5916666666665</c:v>
                </c:pt>
                <c:pt idx="23746">
                  <c:v>1947.6666666666667</c:v>
                </c:pt>
                <c:pt idx="23747">
                  <c:v>1947.75</c:v>
                </c:pt>
                <c:pt idx="23748">
                  <c:v>1947.8333333333333</c:v>
                </c:pt>
                <c:pt idx="23749">
                  <c:v>1947.9166666666667</c:v>
                </c:pt>
                <c:pt idx="23750">
                  <c:v>1948</c:v>
                </c:pt>
                <c:pt idx="23751">
                  <c:v>1948.0833333333333</c:v>
                </c:pt>
                <c:pt idx="23752">
                  <c:v>1948.1666666666667</c:v>
                </c:pt>
                <c:pt idx="23753">
                  <c:v>1948.2416666666668</c:v>
                </c:pt>
                <c:pt idx="23754">
                  <c:v>1948.325</c:v>
                </c:pt>
                <c:pt idx="23755">
                  <c:v>1948.4083333333335</c:v>
                </c:pt>
                <c:pt idx="23756">
                  <c:v>1948.4916666666668</c:v>
                </c:pt>
                <c:pt idx="23757">
                  <c:v>1948.575</c:v>
                </c:pt>
                <c:pt idx="23758">
                  <c:v>1948.6583333333335</c:v>
                </c:pt>
                <c:pt idx="23759">
                  <c:v>1948.7333333333333</c:v>
                </c:pt>
                <c:pt idx="23760">
                  <c:v>1948.8166666666666</c:v>
                </c:pt>
                <c:pt idx="23761">
                  <c:v>1948.8999999999999</c:v>
                </c:pt>
                <c:pt idx="23762">
                  <c:v>1948.9833333333333</c:v>
                </c:pt>
                <c:pt idx="23763">
                  <c:v>1949.0666666666666</c:v>
                </c:pt>
                <c:pt idx="23764">
                  <c:v>1949.1499999999999</c:v>
                </c:pt>
                <c:pt idx="23765">
                  <c:v>1949.2250000000001</c:v>
                </c:pt>
                <c:pt idx="23766">
                  <c:v>1949.3083333333334</c:v>
                </c:pt>
                <c:pt idx="23767">
                  <c:v>1949.3916666666667</c:v>
                </c:pt>
                <c:pt idx="23768">
                  <c:v>1949.4750000000001</c:v>
                </c:pt>
                <c:pt idx="23769">
                  <c:v>1949.5583333333334</c:v>
                </c:pt>
                <c:pt idx="23770">
                  <c:v>1949.6416666666667</c:v>
                </c:pt>
                <c:pt idx="23771">
                  <c:v>1949.7250000000001</c:v>
                </c:pt>
                <c:pt idx="23772">
                  <c:v>1949.8</c:v>
                </c:pt>
                <c:pt idx="23773">
                  <c:v>1949.8833333333332</c:v>
                </c:pt>
                <c:pt idx="23774">
                  <c:v>1949.9666666666665</c:v>
                </c:pt>
                <c:pt idx="23775">
                  <c:v>1950.05</c:v>
                </c:pt>
                <c:pt idx="23776">
                  <c:v>1950.1333333333332</c:v>
                </c:pt>
                <c:pt idx="23777">
                  <c:v>1950.2166666666665</c:v>
                </c:pt>
                <c:pt idx="23778">
                  <c:v>1950.2916666666667</c:v>
                </c:pt>
                <c:pt idx="23779">
                  <c:v>1950.375</c:v>
                </c:pt>
                <c:pt idx="23780">
                  <c:v>1950.4583333333333</c:v>
                </c:pt>
                <c:pt idx="23781">
                  <c:v>1950.5416666666667</c:v>
                </c:pt>
                <c:pt idx="23782">
                  <c:v>1950.625</c:v>
                </c:pt>
                <c:pt idx="23783">
                  <c:v>1950.7083333333333</c:v>
                </c:pt>
                <c:pt idx="23784">
                  <c:v>1950.7833333333335</c:v>
                </c:pt>
                <c:pt idx="23785">
                  <c:v>1950.8666666666668</c:v>
                </c:pt>
                <c:pt idx="23786">
                  <c:v>1950.95</c:v>
                </c:pt>
                <c:pt idx="23787">
                  <c:v>1951.0333333333335</c:v>
                </c:pt>
                <c:pt idx="23788">
                  <c:v>1951.1166666666668</c:v>
                </c:pt>
                <c:pt idx="23789">
                  <c:v>1951.2</c:v>
                </c:pt>
                <c:pt idx="23790">
                  <c:v>1951.2833333333335</c:v>
                </c:pt>
                <c:pt idx="23791">
                  <c:v>1951.3583333333333</c:v>
                </c:pt>
                <c:pt idx="23792">
                  <c:v>1951.4416666666666</c:v>
                </c:pt>
                <c:pt idx="23793">
                  <c:v>1951.5249999999999</c:v>
                </c:pt>
                <c:pt idx="23794">
                  <c:v>1951.6083333333333</c:v>
                </c:pt>
                <c:pt idx="23795">
                  <c:v>1951.6916666666666</c:v>
                </c:pt>
                <c:pt idx="23796">
                  <c:v>1951.7749999999999</c:v>
                </c:pt>
                <c:pt idx="23797">
                  <c:v>1951.8500000000001</c:v>
                </c:pt>
                <c:pt idx="23798">
                  <c:v>1951.9333333333334</c:v>
                </c:pt>
                <c:pt idx="23799">
                  <c:v>1952.0166666666667</c:v>
                </c:pt>
                <c:pt idx="23800">
                  <c:v>1952.1000000000001</c:v>
                </c:pt>
                <c:pt idx="23801">
                  <c:v>1952.1833333333334</c:v>
                </c:pt>
                <c:pt idx="23802">
                  <c:v>1952.2666666666667</c:v>
                </c:pt>
                <c:pt idx="23803">
                  <c:v>1952.3416666666665</c:v>
                </c:pt>
                <c:pt idx="23804">
                  <c:v>1952.425</c:v>
                </c:pt>
                <c:pt idx="23805">
                  <c:v>1952.5083333333332</c:v>
                </c:pt>
                <c:pt idx="23806">
                  <c:v>1952.5916666666665</c:v>
                </c:pt>
                <c:pt idx="23807">
                  <c:v>1952.675</c:v>
                </c:pt>
                <c:pt idx="23808">
                  <c:v>1952.7583333333332</c:v>
                </c:pt>
                <c:pt idx="23809">
                  <c:v>1952.8416666666665</c:v>
                </c:pt>
                <c:pt idx="23810">
                  <c:v>1952.9166666666667</c:v>
                </c:pt>
                <c:pt idx="23811">
                  <c:v>1953</c:v>
                </c:pt>
                <c:pt idx="23812">
                  <c:v>1953.0833333333333</c:v>
                </c:pt>
                <c:pt idx="23813">
                  <c:v>1953.1666666666667</c:v>
                </c:pt>
                <c:pt idx="23814">
                  <c:v>1953.25</c:v>
                </c:pt>
                <c:pt idx="23815">
                  <c:v>1953.3333333333333</c:v>
                </c:pt>
                <c:pt idx="23816">
                  <c:v>1953.4083333333335</c:v>
                </c:pt>
                <c:pt idx="23817">
                  <c:v>1953.4916666666668</c:v>
                </c:pt>
                <c:pt idx="23818">
                  <c:v>1953.575</c:v>
                </c:pt>
                <c:pt idx="23819">
                  <c:v>1953.6583333333335</c:v>
                </c:pt>
                <c:pt idx="23820">
                  <c:v>1953.7416666666668</c:v>
                </c:pt>
                <c:pt idx="23821">
                  <c:v>1953.825</c:v>
                </c:pt>
                <c:pt idx="23822">
                  <c:v>1953.9083333333335</c:v>
                </c:pt>
                <c:pt idx="23823">
                  <c:v>1953.9833333333333</c:v>
                </c:pt>
                <c:pt idx="23824">
                  <c:v>1954.0666666666666</c:v>
                </c:pt>
                <c:pt idx="23825">
                  <c:v>1954.1499999999999</c:v>
                </c:pt>
                <c:pt idx="23826">
                  <c:v>1954.2333333333333</c:v>
                </c:pt>
                <c:pt idx="23827">
                  <c:v>1954.3166666666666</c:v>
                </c:pt>
                <c:pt idx="23828">
                  <c:v>1954.3999999999999</c:v>
                </c:pt>
                <c:pt idx="23829">
                  <c:v>1954.4750000000001</c:v>
                </c:pt>
                <c:pt idx="23830">
                  <c:v>1954.5583333333334</c:v>
                </c:pt>
                <c:pt idx="23831">
                  <c:v>1954.6416666666667</c:v>
                </c:pt>
                <c:pt idx="23832">
                  <c:v>1954.7250000000001</c:v>
                </c:pt>
                <c:pt idx="23833">
                  <c:v>1954.8083333333334</c:v>
                </c:pt>
                <c:pt idx="23834">
                  <c:v>1954.8916666666667</c:v>
                </c:pt>
                <c:pt idx="23835">
                  <c:v>1954.9666666666665</c:v>
                </c:pt>
                <c:pt idx="23836">
                  <c:v>1955.05</c:v>
                </c:pt>
                <c:pt idx="23837">
                  <c:v>1955.1333333333332</c:v>
                </c:pt>
                <c:pt idx="23838">
                  <c:v>1955.2166666666665</c:v>
                </c:pt>
                <c:pt idx="23839">
                  <c:v>1955.3</c:v>
                </c:pt>
                <c:pt idx="23840">
                  <c:v>1955.3833333333332</c:v>
                </c:pt>
                <c:pt idx="23841">
                  <c:v>1955.4666666666665</c:v>
                </c:pt>
                <c:pt idx="23842">
                  <c:v>1955.5416666666667</c:v>
                </c:pt>
                <c:pt idx="23843">
                  <c:v>1955.625</c:v>
                </c:pt>
                <c:pt idx="23844">
                  <c:v>1955.7083333333333</c:v>
                </c:pt>
                <c:pt idx="23845">
                  <c:v>1955.7916666666667</c:v>
                </c:pt>
                <c:pt idx="23846">
                  <c:v>1955.875</c:v>
                </c:pt>
                <c:pt idx="23847">
                  <c:v>1955.9583333333333</c:v>
                </c:pt>
                <c:pt idx="23848">
                  <c:v>1956.0333333333335</c:v>
                </c:pt>
                <c:pt idx="23849">
                  <c:v>1956.1166666666668</c:v>
                </c:pt>
                <c:pt idx="23850">
                  <c:v>1956.2</c:v>
                </c:pt>
                <c:pt idx="23851">
                  <c:v>1956.2833333333335</c:v>
                </c:pt>
                <c:pt idx="23852">
                  <c:v>1956.3666666666668</c:v>
                </c:pt>
                <c:pt idx="23853">
                  <c:v>1956.45</c:v>
                </c:pt>
                <c:pt idx="23854">
                  <c:v>1956.5249999999999</c:v>
                </c:pt>
                <c:pt idx="23855">
                  <c:v>1956.6083333333333</c:v>
                </c:pt>
                <c:pt idx="23856">
                  <c:v>1956.6916666666666</c:v>
                </c:pt>
                <c:pt idx="23857">
                  <c:v>1956.7749999999999</c:v>
                </c:pt>
                <c:pt idx="23858">
                  <c:v>1956.8583333333333</c:v>
                </c:pt>
                <c:pt idx="23859">
                  <c:v>1956.9416666666666</c:v>
                </c:pt>
                <c:pt idx="23860">
                  <c:v>1957.0249999999999</c:v>
                </c:pt>
                <c:pt idx="23861">
                  <c:v>1957.1000000000001</c:v>
                </c:pt>
                <c:pt idx="23862">
                  <c:v>1957.1833333333334</c:v>
                </c:pt>
                <c:pt idx="23863">
                  <c:v>1957.2666666666667</c:v>
                </c:pt>
                <c:pt idx="23864">
                  <c:v>1957.3500000000001</c:v>
                </c:pt>
                <c:pt idx="23865">
                  <c:v>1957.4333333333334</c:v>
                </c:pt>
                <c:pt idx="23866">
                  <c:v>1957.5166666666667</c:v>
                </c:pt>
                <c:pt idx="23867">
                  <c:v>1957.5916666666665</c:v>
                </c:pt>
                <c:pt idx="23868">
                  <c:v>1957.675</c:v>
                </c:pt>
                <c:pt idx="23869">
                  <c:v>1957.7583333333332</c:v>
                </c:pt>
                <c:pt idx="23870">
                  <c:v>1957.8416666666665</c:v>
                </c:pt>
                <c:pt idx="23871">
                  <c:v>1957.925</c:v>
                </c:pt>
                <c:pt idx="23872">
                  <c:v>1958.0083333333332</c:v>
                </c:pt>
                <c:pt idx="23873">
                  <c:v>1958.0833333333333</c:v>
                </c:pt>
                <c:pt idx="23874">
                  <c:v>1958.1666666666667</c:v>
                </c:pt>
                <c:pt idx="23875">
                  <c:v>1958.25</c:v>
                </c:pt>
                <c:pt idx="23876">
                  <c:v>1958.3333333333333</c:v>
                </c:pt>
                <c:pt idx="23877">
                  <c:v>1958.4166666666667</c:v>
                </c:pt>
                <c:pt idx="23878">
                  <c:v>1958.5</c:v>
                </c:pt>
                <c:pt idx="23879">
                  <c:v>1958.5833333333333</c:v>
                </c:pt>
                <c:pt idx="23880">
                  <c:v>1958.6583333333335</c:v>
                </c:pt>
                <c:pt idx="23881">
                  <c:v>1958.7416666666668</c:v>
                </c:pt>
                <c:pt idx="23882">
                  <c:v>1958.825</c:v>
                </c:pt>
                <c:pt idx="23883">
                  <c:v>1958.9083333333335</c:v>
                </c:pt>
                <c:pt idx="23884">
                  <c:v>1958.9916666666668</c:v>
                </c:pt>
                <c:pt idx="23885">
                  <c:v>1959.075</c:v>
                </c:pt>
                <c:pt idx="23886">
                  <c:v>1959.1499999999999</c:v>
                </c:pt>
                <c:pt idx="23887">
                  <c:v>1959.2333333333333</c:v>
                </c:pt>
                <c:pt idx="23888">
                  <c:v>1959.3166666666666</c:v>
                </c:pt>
                <c:pt idx="23889">
                  <c:v>1959.3999999999999</c:v>
                </c:pt>
                <c:pt idx="23890">
                  <c:v>1959.4833333333333</c:v>
                </c:pt>
                <c:pt idx="23891">
                  <c:v>1959.5666666666666</c:v>
                </c:pt>
                <c:pt idx="23892">
                  <c:v>1959.6416666666667</c:v>
                </c:pt>
                <c:pt idx="23893">
                  <c:v>1959.7250000000001</c:v>
                </c:pt>
                <c:pt idx="23894">
                  <c:v>1959.8083333333334</c:v>
                </c:pt>
                <c:pt idx="23895">
                  <c:v>1959.8916666666667</c:v>
                </c:pt>
                <c:pt idx="23896">
                  <c:v>1959.9750000000001</c:v>
                </c:pt>
                <c:pt idx="23897">
                  <c:v>1960.0583333333334</c:v>
                </c:pt>
                <c:pt idx="23898">
                  <c:v>1960.1416666666667</c:v>
                </c:pt>
                <c:pt idx="23899">
                  <c:v>1960.2166666666665</c:v>
                </c:pt>
                <c:pt idx="23900">
                  <c:v>1960.3</c:v>
                </c:pt>
                <c:pt idx="23901">
                  <c:v>1960.3833333333332</c:v>
                </c:pt>
                <c:pt idx="23902">
                  <c:v>1960.4666666666665</c:v>
                </c:pt>
                <c:pt idx="23903">
                  <c:v>1960.55</c:v>
                </c:pt>
                <c:pt idx="23904">
                  <c:v>1960.6333333333332</c:v>
                </c:pt>
                <c:pt idx="23905">
                  <c:v>1960.7083333333333</c:v>
                </c:pt>
                <c:pt idx="23906">
                  <c:v>1960.7916666666667</c:v>
                </c:pt>
                <c:pt idx="23907">
                  <c:v>1960.875</c:v>
                </c:pt>
                <c:pt idx="23908">
                  <c:v>1960.9583333333333</c:v>
                </c:pt>
                <c:pt idx="23909">
                  <c:v>1961.0416666666667</c:v>
                </c:pt>
                <c:pt idx="23910">
                  <c:v>1961.125</c:v>
                </c:pt>
                <c:pt idx="23911">
                  <c:v>1961.2</c:v>
                </c:pt>
                <c:pt idx="23912">
                  <c:v>1961.2833333333335</c:v>
                </c:pt>
                <c:pt idx="23913">
                  <c:v>1961.3666666666668</c:v>
                </c:pt>
                <c:pt idx="23914">
                  <c:v>1961.45</c:v>
                </c:pt>
                <c:pt idx="23915">
                  <c:v>1961.5333333333335</c:v>
                </c:pt>
                <c:pt idx="23916">
                  <c:v>1961.6166666666668</c:v>
                </c:pt>
                <c:pt idx="23917">
                  <c:v>1961.7</c:v>
                </c:pt>
                <c:pt idx="23918">
                  <c:v>1961.7749999999999</c:v>
                </c:pt>
                <c:pt idx="23919">
                  <c:v>1961.8583333333333</c:v>
                </c:pt>
                <c:pt idx="23920">
                  <c:v>1961.9416666666666</c:v>
                </c:pt>
                <c:pt idx="23921">
                  <c:v>1962.0249999999999</c:v>
                </c:pt>
                <c:pt idx="23922">
                  <c:v>1962.1083333333333</c:v>
                </c:pt>
                <c:pt idx="23923">
                  <c:v>1962.1916666666666</c:v>
                </c:pt>
                <c:pt idx="23924">
                  <c:v>1962.2666666666667</c:v>
                </c:pt>
                <c:pt idx="23925">
                  <c:v>1962.3500000000001</c:v>
                </c:pt>
                <c:pt idx="23926">
                  <c:v>1962.4333333333334</c:v>
                </c:pt>
                <c:pt idx="23927">
                  <c:v>1962.5166666666667</c:v>
                </c:pt>
                <c:pt idx="23928">
                  <c:v>1962.6000000000001</c:v>
                </c:pt>
                <c:pt idx="23929">
                  <c:v>1962.6833333333334</c:v>
                </c:pt>
                <c:pt idx="23930">
                  <c:v>1962.7583333333332</c:v>
                </c:pt>
                <c:pt idx="23931">
                  <c:v>1962.8416666666665</c:v>
                </c:pt>
                <c:pt idx="23932">
                  <c:v>1962.925</c:v>
                </c:pt>
                <c:pt idx="23933">
                  <c:v>1963.0083333333332</c:v>
                </c:pt>
                <c:pt idx="23934">
                  <c:v>1963.0916666666665</c:v>
                </c:pt>
                <c:pt idx="23935">
                  <c:v>1963.175</c:v>
                </c:pt>
                <c:pt idx="23936">
                  <c:v>1963.2583333333332</c:v>
                </c:pt>
                <c:pt idx="23937">
                  <c:v>1963.3333333333333</c:v>
                </c:pt>
                <c:pt idx="23938">
                  <c:v>1963.4166666666667</c:v>
                </c:pt>
                <c:pt idx="23939">
                  <c:v>1963.5</c:v>
                </c:pt>
                <c:pt idx="23940">
                  <c:v>1963.5833333333333</c:v>
                </c:pt>
                <c:pt idx="23941">
                  <c:v>1963.6666666666667</c:v>
                </c:pt>
                <c:pt idx="23942">
                  <c:v>1963.75</c:v>
                </c:pt>
                <c:pt idx="23943">
                  <c:v>1963.825</c:v>
                </c:pt>
                <c:pt idx="23944">
                  <c:v>1963.9083333333335</c:v>
                </c:pt>
                <c:pt idx="23945">
                  <c:v>1963.9916666666668</c:v>
                </c:pt>
                <c:pt idx="23946">
                  <c:v>1964.075</c:v>
                </c:pt>
                <c:pt idx="23947">
                  <c:v>1964.1583333333335</c:v>
                </c:pt>
                <c:pt idx="23948">
                  <c:v>1964.2416666666668</c:v>
                </c:pt>
                <c:pt idx="23949">
                  <c:v>1964.325</c:v>
                </c:pt>
                <c:pt idx="23950">
                  <c:v>1964.3999999999999</c:v>
                </c:pt>
                <c:pt idx="23951">
                  <c:v>1964.4833333333333</c:v>
                </c:pt>
                <c:pt idx="23952">
                  <c:v>1964.5666666666666</c:v>
                </c:pt>
                <c:pt idx="23953">
                  <c:v>1964.6499999999999</c:v>
                </c:pt>
                <c:pt idx="23954">
                  <c:v>1964.7333333333333</c:v>
                </c:pt>
                <c:pt idx="23955">
                  <c:v>1964.8166666666666</c:v>
                </c:pt>
                <c:pt idx="23956">
                  <c:v>1964.8916666666667</c:v>
                </c:pt>
                <c:pt idx="23957">
                  <c:v>1964.9750000000001</c:v>
                </c:pt>
                <c:pt idx="23958">
                  <c:v>1965.0583333333334</c:v>
                </c:pt>
                <c:pt idx="23959">
                  <c:v>1965.1416666666667</c:v>
                </c:pt>
                <c:pt idx="23960">
                  <c:v>1965.2250000000001</c:v>
                </c:pt>
                <c:pt idx="23961">
                  <c:v>1965.3083333333334</c:v>
                </c:pt>
                <c:pt idx="23962">
                  <c:v>1965.3833333333332</c:v>
                </c:pt>
                <c:pt idx="23963">
                  <c:v>1965.4666666666665</c:v>
                </c:pt>
                <c:pt idx="23964">
                  <c:v>1965.55</c:v>
                </c:pt>
                <c:pt idx="23965">
                  <c:v>1965.6333333333332</c:v>
                </c:pt>
                <c:pt idx="23966">
                  <c:v>1965.7166666666665</c:v>
                </c:pt>
                <c:pt idx="23967">
                  <c:v>1965.8</c:v>
                </c:pt>
                <c:pt idx="23968">
                  <c:v>1965.8833333333332</c:v>
                </c:pt>
                <c:pt idx="23969">
                  <c:v>1965.9583333333333</c:v>
                </c:pt>
                <c:pt idx="23970">
                  <c:v>1966.0416666666667</c:v>
                </c:pt>
                <c:pt idx="23971">
                  <c:v>1966.125</c:v>
                </c:pt>
                <c:pt idx="23972">
                  <c:v>1966.2083333333333</c:v>
                </c:pt>
                <c:pt idx="23973">
                  <c:v>1966.2916666666667</c:v>
                </c:pt>
                <c:pt idx="23974">
                  <c:v>1966.375</c:v>
                </c:pt>
                <c:pt idx="23975">
                  <c:v>1966.45</c:v>
                </c:pt>
                <c:pt idx="23976">
                  <c:v>1966.5333333333335</c:v>
                </c:pt>
                <c:pt idx="23977">
                  <c:v>1966.6166666666668</c:v>
                </c:pt>
                <c:pt idx="23978">
                  <c:v>1966.7</c:v>
                </c:pt>
                <c:pt idx="23979">
                  <c:v>1966.7833333333335</c:v>
                </c:pt>
                <c:pt idx="23980">
                  <c:v>1966.8666666666668</c:v>
                </c:pt>
                <c:pt idx="23981">
                  <c:v>1966.9416666666666</c:v>
                </c:pt>
                <c:pt idx="23982">
                  <c:v>1967.0249999999999</c:v>
                </c:pt>
                <c:pt idx="23983">
                  <c:v>1967.1083333333333</c:v>
                </c:pt>
                <c:pt idx="23984">
                  <c:v>1967.1916666666666</c:v>
                </c:pt>
                <c:pt idx="23985">
                  <c:v>1967.2749999999999</c:v>
                </c:pt>
                <c:pt idx="23986">
                  <c:v>1967.3583333333333</c:v>
                </c:pt>
                <c:pt idx="23987">
                  <c:v>1967.4416666666666</c:v>
                </c:pt>
                <c:pt idx="23988">
                  <c:v>1967.5166666666667</c:v>
                </c:pt>
                <c:pt idx="23989">
                  <c:v>1967.6000000000001</c:v>
                </c:pt>
                <c:pt idx="23990">
                  <c:v>1967.6833333333334</c:v>
                </c:pt>
                <c:pt idx="23991">
                  <c:v>1967.7666666666667</c:v>
                </c:pt>
                <c:pt idx="23992">
                  <c:v>1967.8500000000001</c:v>
                </c:pt>
                <c:pt idx="23993">
                  <c:v>1967.9333333333334</c:v>
                </c:pt>
                <c:pt idx="23994">
                  <c:v>1968.0083333333332</c:v>
                </c:pt>
                <c:pt idx="23995">
                  <c:v>1968.0916666666665</c:v>
                </c:pt>
                <c:pt idx="23996">
                  <c:v>1968.175</c:v>
                </c:pt>
                <c:pt idx="23997">
                  <c:v>1968.2583333333332</c:v>
                </c:pt>
                <c:pt idx="23998">
                  <c:v>1968.3416666666665</c:v>
                </c:pt>
                <c:pt idx="23999">
                  <c:v>1968.425</c:v>
                </c:pt>
                <c:pt idx="24000">
                  <c:v>1968.5</c:v>
                </c:pt>
                <c:pt idx="24001">
                  <c:v>1968.5833333333333</c:v>
                </c:pt>
                <c:pt idx="24002">
                  <c:v>1968.6666666666667</c:v>
                </c:pt>
                <c:pt idx="24003">
                  <c:v>1968.75</c:v>
                </c:pt>
                <c:pt idx="24004">
                  <c:v>1968.8333333333333</c:v>
                </c:pt>
                <c:pt idx="24005">
                  <c:v>1968.9166666666667</c:v>
                </c:pt>
                <c:pt idx="24006">
                  <c:v>1969</c:v>
                </c:pt>
                <c:pt idx="24007">
                  <c:v>1969.075</c:v>
                </c:pt>
                <c:pt idx="24008">
                  <c:v>1969.1583333333335</c:v>
                </c:pt>
                <c:pt idx="24009">
                  <c:v>1969.2416666666668</c:v>
                </c:pt>
                <c:pt idx="24010">
                  <c:v>1969.325</c:v>
                </c:pt>
                <c:pt idx="24011">
                  <c:v>1969.4083333333335</c:v>
                </c:pt>
                <c:pt idx="24012">
                  <c:v>1969.4916666666668</c:v>
                </c:pt>
                <c:pt idx="24013">
                  <c:v>1969.5666666666666</c:v>
                </c:pt>
                <c:pt idx="24014">
                  <c:v>1969.6499999999999</c:v>
                </c:pt>
                <c:pt idx="24015">
                  <c:v>1969.7333333333333</c:v>
                </c:pt>
                <c:pt idx="24016">
                  <c:v>1969.8166666666666</c:v>
                </c:pt>
                <c:pt idx="24017">
                  <c:v>1969.8999999999999</c:v>
                </c:pt>
                <c:pt idx="24018">
                  <c:v>1969.9833333333333</c:v>
                </c:pt>
                <c:pt idx="24019">
                  <c:v>1970.0583333333334</c:v>
                </c:pt>
                <c:pt idx="24020">
                  <c:v>1970.1416666666667</c:v>
                </c:pt>
                <c:pt idx="24021">
                  <c:v>1970.2250000000001</c:v>
                </c:pt>
                <c:pt idx="24022">
                  <c:v>1970.3083333333334</c:v>
                </c:pt>
                <c:pt idx="24023">
                  <c:v>1970.3916666666667</c:v>
                </c:pt>
                <c:pt idx="24024">
                  <c:v>1970.4750000000001</c:v>
                </c:pt>
                <c:pt idx="24025">
                  <c:v>1970.5583333333334</c:v>
                </c:pt>
                <c:pt idx="24026">
                  <c:v>1970.6333333333332</c:v>
                </c:pt>
                <c:pt idx="24027">
                  <c:v>1970.7166666666665</c:v>
                </c:pt>
                <c:pt idx="24028">
                  <c:v>1970.8</c:v>
                </c:pt>
                <c:pt idx="24029">
                  <c:v>1970.8833333333332</c:v>
                </c:pt>
                <c:pt idx="24030">
                  <c:v>1970.9666666666665</c:v>
                </c:pt>
                <c:pt idx="24031">
                  <c:v>1971.05</c:v>
                </c:pt>
                <c:pt idx="24032">
                  <c:v>1971.125</c:v>
                </c:pt>
                <c:pt idx="24033">
                  <c:v>1971.2083333333333</c:v>
                </c:pt>
                <c:pt idx="24034">
                  <c:v>1971.2916666666667</c:v>
                </c:pt>
                <c:pt idx="24035">
                  <c:v>1971.375</c:v>
                </c:pt>
                <c:pt idx="24036">
                  <c:v>1971.4583333333333</c:v>
                </c:pt>
                <c:pt idx="24037">
                  <c:v>1971.5416666666667</c:v>
                </c:pt>
                <c:pt idx="24038">
                  <c:v>1971.6166666666668</c:v>
                </c:pt>
                <c:pt idx="24039">
                  <c:v>1971.7</c:v>
                </c:pt>
                <c:pt idx="24040">
                  <c:v>1971.7833333333335</c:v>
                </c:pt>
                <c:pt idx="24041">
                  <c:v>1971.8666666666668</c:v>
                </c:pt>
                <c:pt idx="24042">
                  <c:v>1971.95</c:v>
                </c:pt>
                <c:pt idx="24043">
                  <c:v>1972.0333333333335</c:v>
                </c:pt>
                <c:pt idx="24044">
                  <c:v>1972.1166666666668</c:v>
                </c:pt>
                <c:pt idx="24045">
                  <c:v>1972.1916666666666</c:v>
                </c:pt>
                <c:pt idx="24046">
                  <c:v>1972.2749999999999</c:v>
                </c:pt>
                <c:pt idx="24047">
                  <c:v>1972.3583333333333</c:v>
                </c:pt>
                <c:pt idx="24048">
                  <c:v>1972.4416666666666</c:v>
                </c:pt>
                <c:pt idx="24049">
                  <c:v>1972.5249999999999</c:v>
                </c:pt>
                <c:pt idx="24050">
                  <c:v>1972.6083333333333</c:v>
                </c:pt>
                <c:pt idx="24051">
                  <c:v>1972.6833333333334</c:v>
                </c:pt>
                <c:pt idx="24052">
                  <c:v>1972.7666666666667</c:v>
                </c:pt>
                <c:pt idx="24053">
                  <c:v>1972.8500000000001</c:v>
                </c:pt>
                <c:pt idx="24054">
                  <c:v>1972.9333333333334</c:v>
                </c:pt>
                <c:pt idx="24055">
                  <c:v>1973.0166666666667</c:v>
                </c:pt>
                <c:pt idx="24056">
                  <c:v>1973.1000000000001</c:v>
                </c:pt>
                <c:pt idx="24057">
                  <c:v>1973.175</c:v>
                </c:pt>
                <c:pt idx="24058">
                  <c:v>1973.2583333333332</c:v>
                </c:pt>
                <c:pt idx="24059">
                  <c:v>1973.3416666666665</c:v>
                </c:pt>
                <c:pt idx="24060">
                  <c:v>1973.425</c:v>
                </c:pt>
                <c:pt idx="24061">
                  <c:v>1973.5083333333332</c:v>
                </c:pt>
                <c:pt idx="24062">
                  <c:v>1973.5916666666665</c:v>
                </c:pt>
                <c:pt idx="24063">
                  <c:v>1973.675</c:v>
                </c:pt>
                <c:pt idx="24064">
                  <c:v>1973.75</c:v>
                </c:pt>
                <c:pt idx="24065">
                  <c:v>1973.8333333333333</c:v>
                </c:pt>
                <c:pt idx="24066">
                  <c:v>1973.9166666666667</c:v>
                </c:pt>
                <c:pt idx="24067">
                  <c:v>1974</c:v>
                </c:pt>
                <c:pt idx="24068">
                  <c:v>1974.0833333333333</c:v>
                </c:pt>
                <c:pt idx="24069">
                  <c:v>1974.1666666666667</c:v>
                </c:pt>
                <c:pt idx="24070">
                  <c:v>1974.2416666666668</c:v>
                </c:pt>
                <c:pt idx="24071">
                  <c:v>1974.325</c:v>
                </c:pt>
                <c:pt idx="24072">
                  <c:v>1974.4083333333335</c:v>
                </c:pt>
                <c:pt idx="24073">
                  <c:v>1974.4916666666668</c:v>
                </c:pt>
                <c:pt idx="24074">
                  <c:v>1974.575</c:v>
                </c:pt>
                <c:pt idx="24075">
                  <c:v>1974.6583333333335</c:v>
                </c:pt>
                <c:pt idx="24076">
                  <c:v>1974.7416666666668</c:v>
                </c:pt>
                <c:pt idx="24077">
                  <c:v>1974.8166666666666</c:v>
                </c:pt>
                <c:pt idx="24078">
                  <c:v>1974.8999999999999</c:v>
                </c:pt>
                <c:pt idx="24079">
                  <c:v>1974.9833333333333</c:v>
                </c:pt>
                <c:pt idx="24080">
                  <c:v>1975.0666666666666</c:v>
                </c:pt>
                <c:pt idx="24081">
                  <c:v>1975.1499999999999</c:v>
                </c:pt>
                <c:pt idx="24082">
                  <c:v>1975.2333333333333</c:v>
                </c:pt>
                <c:pt idx="24083">
                  <c:v>1975.3083333333334</c:v>
                </c:pt>
                <c:pt idx="24084">
                  <c:v>1975.3916666666667</c:v>
                </c:pt>
                <c:pt idx="24085">
                  <c:v>1975.4750000000001</c:v>
                </c:pt>
                <c:pt idx="24086">
                  <c:v>1975.5583333333334</c:v>
                </c:pt>
                <c:pt idx="24087">
                  <c:v>1975.6416666666667</c:v>
                </c:pt>
                <c:pt idx="24088">
                  <c:v>1975.7250000000001</c:v>
                </c:pt>
                <c:pt idx="24089">
                  <c:v>1975.8</c:v>
                </c:pt>
                <c:pt idx="24090">
                  <c:v>1975.8833333333332</c:v>
                </c:pt>
                <c:pt idx="24091">
                  <c:v>1975.9666666666665</c:v>
                </c:pt>
                <c:pt idx="24092">
                  <c:v>1976.05</c:v>
                </c:pt>
                <c:pt idx="24093">
                  <c:v>1976.1333333333332</c:v>
                </c:pt>
                <c:pt idx="24094">
                  <c:v>1976.2166666666665</c:v>
                </c:pt>
                <c:pt idx="24095">
                  <c:v>1976.3</c:v>
                </c:pt>
                <c:pt idx="24096">
                  <c:v>1976.375</c:v>
                </c:pt>
                <c:pt idx="24097">
                  <c:v>1976.4583333333333</c:v>
                </c:pt>
                <c:pt idx="24098">
                  <c:v>1976.5416666666667</c:v>
                </c:pt>
                <c:pt idx="24099">
                  <c:v>1976.625</c:v>
                </c:pt>
                <c:pt idx="24100">
                  <c:v>1976.7083333333333</c:v>
                </c:pt>
                <c:pt idx="24101">
                  <c:v>1976.7916666666667</c:v>
                </c:pt>
                <c:pt idx="24102">
                  <c:v>1976.8666666666668</c:v>
                </c:pt>
                <c:pt idx="24103">
                  <c:v>1976.95</c:v>
                </c:pt>
                <c:pt idx="24104">
                  <c:v>1977.0333333333335</c:v>
                </c:pt>
                <c:pt idx="24105">
                  <c:v>1977.1166666666668</c:v>
                </c:pt>
                <c:pt idx="24106">
                  <c:v>1977.2</c:v>
                </c:pt>
                <c:pt idx="24107">
                  <c:v>1977.2833333333335</c:v>
                </c:pt>
                <c:pt idx="24108">
                  <c:v>1977.3583333333333</c:v>
                </c:pt>
                <c:pt idx="24109">
                  <c:v>1977.4416666666666</c:v>
                </c:pt>
                <c:pt idx="24110">
                  <c:v>1977.5249999999999</c:v>
                </c:pt>
                <c:pt idx="24111">
                  <c:v>1977.6083333333333</c:v>
                </c:pt>
                <c:pt idx="24112">
                  <c:v>1977.6916666666666</c:v>
                </c:pt>
                <c:pt idx="24113">
                  <c:v>1977.7749999999999</c:v>
                </c:pt>
                <c:pt idx="24114">
                  <c:v>1977.8583333333333</c:v>
                </c:pt>
                <c:pt idx="24115">
                  <c:v>1977.9333333333334</c:v>
                </c:pt>
                <c:pt idx="24116">
                  <c:v>1978.0166666666667</c:v>
                </c:pt>
                <c:pt idx="24117">
                  <c:v>1978.1000000000001</c:v>
                </c:pt>
                <c:pt idx="24118">
                  <c:v>1978.1833333333334</c:v>
                </c:pt>
                <c:pt idx="24119">
                  <c:v>1978.2666666666667</c:v>
                </c:pt>
                <c:pt idx="24120">
                  <c:v>1978.3500000000001</c:v>
                </c:pt>
                <c:pt idx="24121">
                  <c:v>1978.425</c:v>
                </c:pt>
                <c:pt idx="24122">
                  <c:v>1978.5083333333332</c:v>
                </c:pt>
                <c:pt idx="24123">
                  <c:v>1978.5916666666665</c:v>
                </c:pt>
                <c:pt idx="24124">
                  <c:v>1978.675</c:v>
                </c:pt>
                <c:pt idx="24125">
                  <c:v>1978.7583333333332</c:v>
                </c:pt>
                <c:pt idx="24126">
                  <c:v>1978.8416666666665</c:v>
                </c:pt>
                <c:pt idx="24127">
                  <c:v>1978.9166666666667</c:v>
                </c:pt>
                <c:pt idx="24128">
                  <c:v>1979</c:v>
                </c:pt>
                <c:pt idx="24129">
                  <c:v>1979.0833333333333</c:v>
                </c:pt>
                <c:pt idx="24130">
                  <c:v>1979.1666666666667</c:v>
                </c:pt>
                <c:pt idx="24131">
                  <c:v>1979.25</c:v>
                </c:pt>
                <c:pt idx="24132">
                  <c:v>1979.3333333333333</c:v>
                </c:pt>
                <c:pt idx="24133">
                  <c:v>1979.4166666666667</c:v>
                </c:pt>
                <c:pt idx="24134">
                  <c:v>1979.4916666666668</c:v>
                </c:pt>
                <c:pt idx="24135">
                  <c:v>1979.575</c:v>
                </c:pt>
                <c:pt idx="24136">
                  <c:v>1979.6583333333335</c:v>
                </c:pt>
                <c:pt idx="24137">
                  <c:v>1979.7416666666668</c:v>
                </c:pt>
                <c:pt idx="24138">
                  <c:v>1979.825</c:v>
                </c:pt>
                <c:pt idx="24139">
                  <c:v>1979.9083333333335</c:v>
                </c:pt>
                <c:pt idx="24140">
                  <c:v>1979.9833333333333</c:v>
                </c:pt>
                <c:pt idx="24141">
                  <c:v>1980.0666666666666</c:v>
                </c:pt>
                <c:pt idx="24142">
                  <c:v>1980.1499999999999</c:v>
                </c:pt>
                <c:pt idx="24143">
                  <c:v>1980.2333333333333</c:v>
                </c:pt>
                <c:pt idx="24144">
                  <c:v>1980.3166666666666</c:v>
                </c:pt>
                <c:pt idx="24145">
                  <c:v>1980.3999999999999</c:v>
                </c:pt>
                <c:pt idx="24146">
                  <c:v>1980.4750000000001</c:v>
                </c:pt>
                <c:pt idx="24147">
                  <c:v>1980.5583333333334</c:v>
                </c:pt>
                <c:pt idx="24148">
                  <c:v>1980.6416666666667</c:v>
                </c:pt>
                <c:pt idx="24149">
                  <c:v>1980.7250000000001</c:v>
                </c:pt>
                <c:pt idx="24150">
                  <c:v>1980.8083333333334</c:v>
                </c:pt>
                <c:pt idx="24151">
                  <c:v>1980.8916666666667</c:v>
                </c:pt>
                <c:pt idx="24152">
                  <c:v>1980.9750000000001</c:v>
                </c:pt>
                <c:pt idx="24153">
                  <c:v>1981.05</c:v>
                </c:pt>
                <c:pt idx="24154">
                  <c:v>1981.1333333333332</c:v>
                </c:pt>
                <c:pt idx="24155">
                  <c:v>1981.2166666666665</c:v>
                </c:pt>
                <c:pt idx="24156">
                  <c:v>1981.3</c:v>
                </c:pt>
                <c:pt idx="24157">
                  <c:v>1981.3833333333332</c:v>
                </c:pt>
                <c:pt idx="24158">
                  <c:v>1981.4666666666665</c:v>
                </c:pt>
                <c:pt idx="24159">
                  <c:v>1981.5416666666667</c:v>
                </c:pt>
                <c:pt idx="24160">
                  <c:v>1981.625</c:v>
                </c:pt>
                <c:pt idx="24161">
                  <c:v>1981.7083333333333</c:v>
                </c:pt>
                <c:pt idx="24162">
                  <c:v>1981.7916666666667</c:v>
                </c:pt>
                <c:pt idx="24163">
                  <c:v>1981.875</c:v>
                </c:pt>
                <c:pt idx="24164">
                  <c:v>1981.9583333333333</c:v>
                </c:pt>
                <c:pt idx="24165">
                  <c:v>1982.0333333333335</c:v>
                </c:pt>
                <c:pt idx="24166">
                  <c:v>1982.1166666666668</c:v>
                </c:pt>
                <c:pt idx="24167">
                  <c:v>1982.2</c:v>
                </c:pt>
                <c:pt idx="24168">
                  <c:v>1982.2833333333335</c:v>
                </c:pt>
                <c:pt idx="24169">
                  <c:v>1982.3666666666668</c:v>
                </c:pt>
                <c:pt idx="24170">
                  <c:v>1982.45</c:v>
                </c:pt>
                <c:pt idx="24171">
                  <c:v>1982.5333333333335</c:v>
                </c:pt>
                <c:pt idx="24172">
                  <c:v>1982.6083333333333</c:v>
                </c:pt>
                <c:pt idx="24173">
                  <c:v>1982.6916666666666</c:v>
                </c:pt>
                <c:pt idx="24174">
                  <c:v>1982.7749999999999</c:v>
                </c:pt>
                <c:pt idx="24175">
                  <c:v>1982.8583333333333</c:v>
                </c:pt>
                <c:pt idx="24176">
                  <c:v>1982.9416666666666</c:v>
                </c:pt>
                <c:pt idx="24177">
                  <c:v>1983.0249999999999</c:v>
                </c:pt>
                <c:pt idx="24178">
                  <c:v>1983.1000000000001</c:v>
                </c:pt>
                <c:pt idx="24179">
                  <c:v>1983.1833333333334</c:v>
                </c:pt>
                <c:pt idx="24180">
                  <c:v>1983.2666666666667</c:v>
                </c:pt>
                <c:pt idx="24181">
                  <c:v>1983.3500000000001</c:v>
                </c:pt>
                <c:pt idx="24182">
                  <c:v>1983.4333333333334</c:v>
                </c:pt>
                <c:pt idx="24183">
                  <c:v>1983.5166666666667</c:v>
                </c:pt>
                <c:pt idx="24184">
                  <c:v>1983.5916666666665</c:v>
                </c:pt>
                <c:pt idx="24185">
                  <c:v>1983.675</c:v>
                </c:pt>
                <c:pt idx="24186">
                  <c:v>1983.7583333333332</c:v>
                </c:pt>
                <c:pt idx="24187">
                  <c:v>1983.8416666666665</c:v>
                </c:pt>
                <c:pt idx="24188">
                  <c:v>1983.925</c:v>
                </c:pt>
                <c:pt idx="24189">
                  <c:v>1984.0083333333332</c:v>
                </c:pt>
                <c:pt idx="24190">
                  <c:v>1984.0916666666665</c:v>
                </c:pt>
                <c:pt idx="24191">
                  <c:v>1984.1666666666667</c:v>
                </c:pt>
                <c:pt idx="24192">
                  <c:v>1984.25</c:v>
                </c:pt>
                <c:pt idx="24193">
                  <c:v>1984.3333333333333</c:v>
                </c:pt>
                <c:pt idx="24194">
                  <c:v>1984.4166666666667</c:v>
                </c:pt>
                <c:pt idx="24195">
                  <c:v>1984.5</c:v>
                </c:pt>
                <c:pt idx="24196">
                  <c:v>1984.5833333333333</c:v>
                </c:pt>
                <c:pt idx="24197">
                  <c:v>1984.6583333333335</c:v>
                </c:pt>
                <c:pt idx="24198">
                  <c:v>1984.7416666666668</c:v>
                </c:pt>
                <c:pt idx="24199">
                  <c:v>1984.825</c:v>
                </c:pt>
                <c:pt idx="24200">
                  <c:v>1984.9083333333335</c:v>
                </c:pt>
                <c:pt idx="24201">
                  <c:v>1984.9916666666668</c:v>
                </c:pt>
                <c:pt idx="24202">
                  <c:v>1985.075</c:v>
                </c:pt>
                <c:pt idx="24203">
                  <c:v>1985.1583333333335</c:v>
                </c:pt>
                <c:pt idx="24204">
                  <c:v>1985.2333333333333</c:v>
                </c:pt>
                <c:pt idx="24205">
                  <c:v>1985.3166666666666</c:v>
                </c:pt>
                <c:pt idx="24206">
                  <c:v>1985.3999999999999</c:v>
                </c:pt>
                <c:pt idx="24207">
                  <c:v>1985.4833333333333</c:v>
                </c:pt>
                <c:pt idx="24208">
                  <c:v>1985.5666666666666</c:v>
                </c:pt>
                <c:pt idx="24209">
                  <c:v>1985.6499999999999</c:v>
                </c:pt>
                <c:pt idx="24210">
                  <c:v>1985.7250000000001</c:v>
                </c:pt>
                <c:pt idx="24211">
                  <c:v>1985.8083333333334</c:v>
                </c:pt>
                <c:pt idx="24212">
                  <c:v>1985.8916666666667</c:v>
                </c:pt>
                <c:pt idx="24213">
                  <c:v>1985.9750000000001</c:v>
                </c:pt>
                <c:pt idx="24214">
                  <c:v>1986.0583333333334</c:v>
                </c:pt>
                <c:pt idx="24215">
                  <c:v>1986.1416666666667</c:v>
                </c:pt>
                <c:pt idx="24216">
                  <c:v>1986.2166666666665</c:v>
                </c:pt>
                <c:pt idx="24217">
                  <c:v>1986.3</c:v>
                </c:pt>
                <c:pt idx="24218">
                  <c:v>1986.3833333333332</c:v>
                </c:pt>
                <c:pt idx="24219">
                  <c:v>1986.4666666666665</c:v>
                </c:pt>
                <c:pt idx="24220">
                  <c:v>1986.55</c:v>
                </c:pt>
                <c:pt idx="24221">
                  <c:v>1986.6333333333332</c:v>
                </c:pt>
                <c:pt idx="24222">
                  <c:v>1986.7166666666665</c:v>
                </c:pt>
                <c:pt idx="24223">
                  <c:v>1986.7916666666667</c:v>
                </c:pt>
                <c:pt idx="24224">
                  <c:v>1986.875</c:v>
                </c:pt>
                <c:pt idx="24225">
                  <c:v>1986.9583333333333</c:v>
                </c:pt>
                <c:pt idx="24226">
                  <c:v>1987.0416666666667</c:v>
                </c:pt>
                <c:pt idx="24227">
                  <c:v>1987.125</c:v>
                </c:pt>
                <c:pt idx="24228">
                  <c:v>1987.2083333333333</c:v>
                </c:pt>
                <c:pt idx="24229">
                  <c:v>1987.2833333333335</c:v>
                </c:pt>
                <c:pt idx="24230">
                  <c:v>1987.3666666666668</c:v>
                </c:pt>
                <c:pt idx="24231">
                  <c:v>1987.45</c:v>
                </c:pt>
                <c:pt idx="24232">
                  <c:v>1987.5333333333335</c:v>
                </c:pt>
                <c:pt idx="24233">
                  <c:v>1987.6166666666668</c:v>
                </c:pt>
                <c:pt idx="24234">
                  <c:v>1987.7</c:v>
                </c:pt>
                <c:pt idx="24235">
                  <c:v>1987.7749999999999</c:v>
                </c:pt>
                <c:pt idx="24236">
                  <c:v>1987.8583333333333</c:v>
                </c:pt>
                <c:pt idx="24237">
                  <c:v>1987.9416666666666</c:v>
                </c:pt>
                <c:pt idx="24238">
                  <c:v>1988.0249999999999</c:v>
                </c:pt>
                <c:pt idx="24239">
                  <c:v>1988.1083333333333</c:v>
                </c:pt>
                <c:pt idx="24240">
                  <c:v>1988.1916666666666</c:v>
                </c:pt>
                <c:pt idx="24241">
                  <c:v>1988.2749999999999</c:v>
                </c:pt>
                <c:pt idx="24242">
                  <c:v>1988.3500000000001</c:v>
                </c:pt>
                <c:pt idx="24243">
                  <c:v>1988.4333333333334</c:v>
                </c:pt>
                <c:pt idx="24244">
                  <c:v>1988.5166666666667</c:v>
                </c:pt>
                <c:pt idx="24245">
                  <c:v>1988.6000000000001</c:v>
                </c:pt>
                <c:pt idx="24246">
                  <c:v>1988.6833333333334</c:v>
                </c:pt>
                <c:pt idx="24247">
                  <c:v>1988.7666666666667</c:v>
                </c:pt>
                <c:pt idx="24248">
                  <c:v>1988.8416666666665</c:v>
                </c:pt>
                <c:pt idx="24249">
                  <c:v>1988.925</c:v>
                </c:pt>
                <c:pt idx="24250">
                  <c:v>1989.0083333333332</c:v>
                </c:pt>
                <c:pt idx="24251">
                  <c:v>1989.0916666666665</c:v>
                </c:pt>
                <c:pt idx="24252">
                  <c:v>1989.175</c:v>
                </c:pt>
                <c:pt idx="24253">
                  <c:v>1989.2583333333332</c:v>
                </c:pt>
                <c:pt idx="24254">
                  <c:v>1989.3333333333333</c:v>
                </c:pt>
                <c:pt idx="24255">
                  <c:v>1989.4166666666667</c:v>
                </c:pt>
                <c:pt idx="24256">
                  <c:v>1989.5</c:v>
                </c:pt>
                <c:pt idx="24257">
                  <c:v>1989.5833333333333</c:v>
                </c:pt>
                <c:pt idx="24258">
                  <c:v>1989.6666666666667</c:v>
                </c:pt>
                <c:pt idx="24259">
                  <c:v>1989.75</c:v>
                </c:pt>
                <c:pt idx="24260">
                  <c:v>1989.8333333333333</c:v>
                </c:pt>
                <c:pt idx="24261">
                  <c:v>1989.9083333333335</c:v>
                </c:pt>
                <c:pt idx="24262">
                  <c:v>1989.9916666666668</c:v>
                </c:pt>
                <c:pt idx="24263">
                  <c:v>1990.075</c:v>
                </c:pt>
                <c:pt idx="24264">
                  <c:v>1990.1583333333335</c:v>
                </c:pt>
                <c:pt idx="24265">
                  <c:v>1990.2416666666668</c:v>
                </c:pt>
                <c:pt idx="24266">
                  <c:v>1990.325</c:v>
                </c:pt>
                <c:pt idx="24267">
                  <c:v>1990.3999999999999</c:v>
                </c:pt>
                <c:pt idx="24268">
                  <c:v>1990.4833333333333</c:v>
                </c:pt>
                <c:pt idx="24269">
                  <c:v>1990.5666666666666</c:v>
                </c:pt>
                <c:pt idx="24270">
                  <c:v>1990.6499999999999</c:v>
                </c:pt>
                <c:pt idx="24271">
                  <c:v>1990.7333333333333</c:v>
                </c:pt>
                <c:pt idx="24272">
                  <c:v>1990.8166666666666</c:v>
                </c:pt>
                <c:pt idx="24273">
                  <c:v>1990.8916666666667</c:v>
                </c:pt>
                <c:pt idx="24274">
                  <c:v>1990.9750000000001</c:v>
                </c:pt>
                <c:pt idx="24275">
                  <c:v>1991.0583333333334</c:v>
                </c:pt>
                <c:pt idx="24276">
                  <c:v>1991.1416666666667</c:v>
                </c:pt>
                <c:pt idx="24277">
                  <c:v>1991.2250000000001</c:v>
                </c:pt>
                <c:pt idx="24278">
                  <c:v>1991.3083333333334</c:v>
                </c:pt>
                <c:pt idx="24279">
                  <c:v>1991.3916666666667</c:v>
                </c:pt>
                <c:pt idx="24280">
                  <c:v>1991.4666666666665</c:v>
                </c:pt>
                <c:pt idx="24281">
                  <c:v>1991.55</c:v>
                </c:pt>
                <c:pt idx="24282">
                  <c:v>1991.6333333333332</c:v>
                </c:pt>
                <c:pt idx="24283">
                  <c:v>1991.7166666666665</c:v>
                </c:pt>
                <c:pt idx="24284">
                  <c:v>1991.8</c:v>
                </c:pt>
                <c:pt idx="24285">
                  <c:v>1991.8833333333332</c:v>
                </c:pt>
                <c:pt idx="24286">
                  <c:v>1991.9583333333333</c:v>
                </c:pt>
                <c:pt idx="24287">
                  <c:v>1992.0416666666667</c:v>
                </c:pt>
                <c:pt idx="24288">
                  <c:v>1992.125</c:v>
                </c:pt>
                <c:pt idx="24289">
                  <c:v>1992.2083333333333</c:v>
                </c:pt>
                <c:pt idx="24290">
                  <c:v>1992.2916666666667</c:v>
                </c:pt>
                <c:pt idx="24291">
                  <c:v>1992.375</c:v>
                </c:pt>
                <c:pt idx="24292">
                  <c:v>1992.45</c:v>
                </c:pt>
                <c:pt idx="24293">
                  <c:v>1992.5333333333335</c:v>
                </c:pt>
                <c:pt idx="24294">
                  <c:v>1992.6166666666668</c:v>
                </c:pt>
                <c:pt idx="24295">
                  <c:v>1992.7</c:v>
                </c:pt>
                <c:pt idx="24296">
                  <c:v>1992.7833333333335</c:v>
                </c:pt>
                <c:pt idx="24297">
                  <c:v>1992.8666666666668</c:v>
                </c:pt>
                <c:pt idx="24298">
                  <c:v>1992.95</c:v>
                </c:pt>
                <c:pt idx="24299">
                  <c:v>1993.0249999999999</c:v>
                </c:pt>
                <c:pt idx="24300">
                  <c:v>1993.1083333333333</c:v>
                </c:pt>
                <c:pt idx="24301">
                  <c:v>1993.1916666666666</c:v>
                </c:pt>
                <c:pt idx="24302">
                  <c:v>1993.2749999999999</c:v>
                </c:pt>
                <c:pt idx="24303">
                  <c:v>1993.3583333333333</c:v>
                </c:pt>
                <c:pt idx="24304">
                  <c:v>1993.4416666666666</c:v>
                </c:pt>
                <c:pt idx="24305">
                  <c:v>1993.5166666666667</c:v>
                </c:pt>
                <c:pt idx="24306">
                  <c:v>1993.6000000000001</c:v>
                </c:pt>
                <c:pt idx="24307">
                  <c:v>1993.6833333333334</c:v>
                </c:pt>
                <c:pt idx="24308">
                  <c:v>1993.7666666666667</c:v>
                </c:pt>
                <c:pt idx="24309">
                  <c:v>1993.8500000000001</c:v>
                </c:pt>
                <c:pt idx="24310">
                  <c:v>1993.9333333333334</c:v>
                </c:pt>
                <c:pt idx="24311">
                  <c:v>1994.0083333333332</c:v>
                </c:pt>
                <c:pt idx="24312">
                  <c:v>1994.0916666666665</c:v>
                </c:pt>
                <c:pt idx="24313">
                  <c:v>1994.175</c:v>
                </c:pt>
                <c:pt idx="24314">
                  <c:v>1994.2583333333332</c:v>
                </c:pt>
                <c:pt idx="24315">
                  <c:v>1994.3416666666665</c:v>
                </c:pt>
                <c:pt idx="24316">
                  <c:v>1994.425</c:v>
                </c:pt>
                <c:pt idx="24317">
                  <c:v>1994.5083333333332</c:v>
                </c:pt>
                <c:pt idx="24318">
                  <c:v>1994.5833333333333</c:v>
                </c:pt>
                <c:pt idx="24319">
                  <c:v>1994.6666666666667</c:v>
                </c:pt>
                <c:pt idx="24320">
                  <c:v>1994.75</c:v>
                </c:pt>
                <c:pt idx="24321">
                  <c:v>1994.8333333333333</c:v>
                </c:pt>
                <c:pt idx="24322">
                  <c:v>1994.9166666666667</c:v>
                </c:pt>
                <c:pt idx="24323">
                  <c:v>1995</c:v>
                </c:pt>
                <c:pt idx="24324">
                  <c:v>1995.075</c:v>
                </c:pt>
                <c:pt idx="24325">
                  <c:v>1995.1583333333335</c:v>
                </c:pt>
                <c:pt idx="24326">
                  <c:v>1995.2416666666668</c:v>
                </c:pt>
                <c:pt idx="24327">
                  <c:v>1995.325</c:v>
                </c:pt>
                <c:pt idx="24328">
                  <c:v>1995.4083333333335</c:v>
                </c:pt>
                <c:pt idx="24329">
                  <c:v>1995.4916666666668</c:v>
                </c:pt>
                <c:pt idx="24330">
                  <c:v>1995.575</c:v>
                </c:pt>
                <c:pt idx="24331">
                  <c:v>1995.6499999999999</c:v>
                </c:pt>
                <c:pt idx="24332">
                  <c:v>1995.7333333333333</c:v>
                </c:pt>
                <c:pt idx="24333">
                  <c:v>1995.8166666666666</c:v>
                </c:pt>
                <c:pt idx="24334">
                  <c:v>1995.8999999999999</c:v>
                </c:pt>
                <c:pt idx="24335">
                  <c:v>1995.9833333333333</c:v>
                </c:pt>
                <c:pt idx="24336">
                  <c:v>1996.0666666666666</c:v>
                </c:pt>
                <c:pt idx="24337">
                  <c:v>1996.1416666666667</c:v>
                </c:pt>
                <c:pt idx="24338">
                  <c:v>1996.2250000000001</c:v>
                </c:pt>
                <c:pt idx="24339">
                  <c:v>1996.3083333333334</c:v>
                </c:pt>
                <c:pt idx="24340">
                  <c:v>1996.3916666666667</c:v>
                </c:pt>
                <c:pt idx="24341">
                  <c:v>1996.4750000000001</c:v>
                </c:pt>
                <c:pt idx="24342">
                  <c:v>1996.5583333333334</c:v>
                </c:pt>
                <c:pt idx="24343">
                  <c:v>1996.6333333333332</c:v>
                </c:pt>
                <c:pt idx="24344">
                  <c:v>1996.7166666666665</c:v>
                </c:pt>
                <c:pt idx="24345">
                  <c:v>1996.8</c:v>
                </c:pt>
                <c:pt idx="24346">
                  <c:v>1996.8833333333332</c:v>
                </c:pt>
                <c:pt idx="24347">
                  <c:v>1996.9666666666665</c:v>
                </c:pt>
                <c:pt idx="24348">
                  <c:v>1997.05</c:v>
                </c:pt>
                <c:pt idx="24349">
                  <c:v>1997.1333333333332</c:v>
                </c:pt>
                <c:pt idx="24350">
                  <c:v>1997.2083333333333</c:v>
                </c:pt>
                <c:pt idx="24351">
                  <c:v>1997.2916666666667</c:v>
                </c:pt>
                <c:pt idx="24352">
                  <c:v>1997.375</c:v>
                </c:pt>
                <c:pt idx="24353">
                  <c:v>1997.4583333333333</c:v>
                </c:pt>
                <c:pt idx="24354">
                  <c:v>1997.5416666666667</c:v>
                </c:pt>
                <c:pt idx="24355">
                  <c:v>1997.625</c:v>
                </c:pt>
                <c:pt idx="24356">
                  <c:v>1997.7</c:v>
                </c:pt>
                <c:pt idx="24357">
                  <c:v>1997.7833333333335</c:v>
                </c:pt>
                <c:pt idx="24358">
                  <c:v>1997.8666666666668</c:v>
                </c:pt>
                <c:pt idx="24359">
                  <c:v>1997.95</c:v>
                </c:pt>
                <c:pt idx="24360">
                  <c:v>1998.0333333333335</c:v>
                </c:pt>
                <c:pt idx="24361">
                  <c:v>1998.1166666666668</c:v>
                </c:pt>
                <c:pt idx="24362">
                  <c:v>1998.1916666666666</c:v>
                </c:pt>
                <c:pt idx="24363">
                  <c:v>1998.2749999999999</c:v>
                </c:pt>
                <c:pt idx="24364">
                  <c:v>1998.3583333333333</c:v>
                </c:pt>
                <c:pt idx="24365">
                  <c:v>1998.4416666666666</c:v>
                </c:pt>
                <c:pt idx="24366">
                  <c:v>1998.5249999999999</c:v>
                </c:pt>
                <c:pt idx="24367">
                  <c:v>1998.6083333333333</c:v>
                </c:pt>
                <c:pt idx="24368">
                  <c:v>1998.6916666666666</c:v>
                </c:pt>
                <c:pt idx="24369">
                  <c:v>1998.7666666666667</c:v>
                </c:pt>
                <c:pt idx="24370">
                  <c:v>1998.8500000000001</c:v>
                </c:pt>
                <c:pt idx="24371">
                  <c:v>1998.9333333333334</c:v>
                </c:pt>
                <c:pt idx="24372">
                  <c:v>1999.0166666666667</c:v>
                </c:pt>
                <c:pt idx="24373">
                  <c:v>1999.1000000000001</c:v>
                </c:pt>
                <c:pt idx="24374">
                  <c:v>1999.1833333333334</c:v>
                </c:pt>
                <c:pt idx="24375">
                  <c:v>1999.2583333333332</c:v>
                </c:pt>
                <c:pt idx="24376">
                  <c:v>1999.3416666666665</c:v>
                </c:pt>
                <c:pt idx="24377">
                  <c:v>1999.425</c:v>
                </c:pt>
                <c:pt idx="24378">
                  <c:v>1999.5083333333332</c:v>
                </c:pt>
                <c:pt idx="24379">
                  <c:v>1999.5916666666665</c:v>
                </c:pt>
                <c:pt idx="24380">
                  <c:v>1999.675</c:v>
                </c:pt>
                <c:pt idx="24381">
                  <c:v>1999.75</c:v>
                </c:pt>
                <c:pt idx="24382">
                  <c:v>1999.8333333333333</c:v>
                </c:pt>
                <c:pt idx="24383">
                  <c:v>1999.9166666666667</c:v>
                </c:pt>
                <c:pt idx="24384">
                  <c:v>2000</c:v>
                </c:pt>
                <c:pt idx="24385">
                  <c:v>2000.0833333333333</c:v>
                </c:pt>
                <c:pt idx="24386">
                  <c:v>2000.1666666666667</c:v>
                </c:pt>
                <c:pt idx="24387">
                  <c:v>2000.25</c:v>
                </c:pt>
                <c:pt idx="24388">
                  <c:v>2000.325</c:v>
                </c:pt>
                <c:pt idx="24389">
                  <c:v>2000.4083333333335</c:v>
                </c:pt>
                <c:pt idx="24390">
                  <c:v>2000.4916666666668</c:v>
                </c:pt>
                <c:pt idx="24391">
                  <c:v>2000.575</c:v>
                </c:pt>
                <c:pt idx="24392">
                  <c:v>2000.6583333333335</c:v>
                </c:pt>
                <c:pt idx="24393">
                  <c:v>2000.7416666666668</c:v>
                </c:pt>
                <c:pt idx="24394">
                  <c:v>2000.8166666666666</c:v>
                </c:pt>
                <c:pt idx="24395">
                  <c:v>2000.8999999999999</c:v>
                </c:pt>
                <c:pt idx="24396">
                  <c:v>2000.9833333333333</c:v>
                </c:pt>
                <c:pt idx="24397">
                  <c:v>2001.0666666666666</c:v>
                </c:pt>
                <c:pt idx="24398">
                  <c:v>2001.1499999999999</c:v>
                </c:pt>
                <c:pt idx="24399">
                  <c:v>2001.2333333333333</c:v>
                </c:pt>
                <c:pt idx="24400">
                  <c:v>2001.3083333333334</c:v>
                </c:pt>
                <c:pt idx="24401">
                  <c:v>2001.3916666666667</c:v>
                </c:pt>
                <c:pt idx="24402">
                  <c:v>2001.4750000000001</c:v>
                </c:pt>
                <c:pt idx="24403">
                  <c:v>2001.5583333333334</c:v>
                </c:pt>
                <c:pt idx="24404">
                  <c:v>2001.6416666666667</c:v>
                </c:pt>
                <c:pt idx="24405">
                  <c:v>2001.7250000000001</c:v>
                </c:pt>
                <c:pt idx="24406">
                  <c:v>2001.8083333333334</c:v>
                </c:pt>
                <c:pt idx="24407">
                  <c:v>2001.8833333333332</c:v>
                </c:pt>
                <c:pt idx="24408">
                  <c:v>2001.9666666666665</c:v>
                </c:pt>
                <c:pt idx="24409">
                  <c:v>2002.05</c:v>
                </c:pt>
                <c:pt idx="24410">
                  <c:v>2002.1333333333332</c:v>
                </c:pt>
                <c:pt idx="24411">
                  <c:v>2002.2166666666665</c:v>
                </c:pt>
                <c:pt idx="24412">
                  <c:v>2002.3</c:v>
                </c:pt>
                <c:pt idx="24413">
                  <c:v>2002.375</c:v>
                </c:pt>
                <c:pt idx="24414">
                  <c:v>2002.4583333333333</c:v>
                </c:pt>
                <c:pt idx="24415">
                  <c:v>2002.5416666666667</c:v>
                </c:pt>
                <c:pt idx="24416">
                  <c:v>2002.625</c:v>
                </c:pt>
                <c:pt idx="24417">
                  <c:v>2002.7083333333333</c:v>
                </c:pt>
                <c:pt idx="24418">
                  <c:v>2002.7916666666667</c:v>
                </c:pt>
                <c:pt idx="24419">
                  <c:v>2002.8666666666668</c:v>
                </c:pt>
                <c:pt idx="24420">
                  <c:v>2002.95</c:v>
                </c:pt>
                <c:pt idx="24421">
                  <c:v>2003.0333333333335</c:v>
                </c:pt>
                <c:pt idx="24422">
                  <c:v>2003.1166666666668</c:v>
                </c:pt>
                <c:pt idx="24423">
                  <c:v>2003.2</c:v>
                </c:pt>
                <c:pt idx="24424">
                  <c:v>2003.2833333333335</c:v>
                </c:pt>
                <c:pt idx="24425">
                  <c:v>2003.3666666666668</c:v>
                </c:pt>
                <c:pt idx="24426">
                  <c:v>2003.4416666666666</c:v>
                </c:pt>
                <c:pt idx="24427">
                  <c:v>2003.5249999999999</c:v>
                </c:pt>
                <c:pt idx="24428">
                  <c:v>2003.6083333333333</c:v>
                </c:pt>
                <c:pt idx="24429">
                  <c:v>2003.6916666666666</c:v>
                </c:pt>
                <c:pt idx="24430">
                  <c:v>2003.7749999999999</c:v>
                </c:pt>
                <c:pt idx="24431">
                  <c:v>2003.8583333333333</c:v>
                </c:pt>
                <c:pt idx="24432">
                  <c:v>2003.9333333333334</c:v>
                </c:pt>
                <c:pt idx="24433">
                  <c:v>2004.0166666666667</c:v>
                </c:pt>
                <c:pt idx="24434">
                  <c:v>2004.1000000000001</c:v>
                </c:pt>
                <c:pt idx="24435">
                  <c:v>2004.1833333333334</c:v>
                </c:pt>
                <c:pt idx="24436">
                  <c:v>2004.2666666666667</c:v>
                </c:pt>
                <c:pt idx="24437">
                  <c:v>2004.3500000000001</c:v>
                </c:pt>
                <c:pt idx="24438">
                  <c:v>2004.425</c:v>
                </c:pt>
                <c:pt idx="24439">
                  <c:v>2004.5083333333332</c:v>
                </c:pt>
                <c:pt idx="24440">
                  <c:v>2004.5916666666665</c:v>
                </c:pt>
                <c:pt idx="24441">
                  <c:v>2004.675</c:v>
                </c:pt>
                <c:pt idx="24442">
                  <c:v>2004.7583333333332</c:v>
                </c:pt>
                <c:pt idx="24443">
                  <c:v>2004.8416666666665</c:v>
                </c:pt>
                <c:pt idx="24444">
                  <c:v>2004.925</c:v>
                </c:pt>
                <c:pt idx="24445">
                  <c:v>2005</c:v>
                </c:pt>
                <c:pt idx="24446">
                  <c:v>2005.0833333333333</c:v>
                </c:pt>
                <c:pt idx="24447">
                  <c:v>2005.1666666666667</c:v>
                </c:pt>
                <c:pt idx="24448">
                  <c:v>2005.25</c:v>
                </c:pt>
                <c:pt idx="24449">
                  <c:v>2005.3333333333333</c:v>
                </c:pt>
                <c:pt idx="24450">
                  <c:v>2005.4166666666667</c:v>
                </c:pt>
                <c:pt idx="24451">
                  <c:v>2005.4916666666668</c:v>
                </c:pt>
                <c:pt idx="24452">
                  <c:v>2005.575</c:v>
                </c:pt>
                <c:pt idx="24453">
                  <c:v>2005.6583333333335</c:v>
                </c:pt>
                <c:pt idx="24454">
                  <c:v>2005.7416666666668</c:v>
                </c:pt>
                <c:pt idx="24455">
                  <c:v>2005.825</c:v>
                </c:pt>
                <c:pt idx="24456">
                  <c:v>2005.9083333333335</c:v>
                </c:pt>
                <c:pt idx="24457">
                  <c:v>2005.9916666666668</c:v>
                </c:pt>
                <c:pt idx="24458">
                  <c:v>2006.0666666666666</c:v>
                </c:pt>
                <c:pt idx="24459">
                  <c:v>2006.1499999999999</c:v>
                </c:pt>
                <c:pt idx="24460">
                  <c:v>2006.2333333333333</c:v>
                </c:pt>
                <c:pt idx="24461">
                  <c:v>2006.3166666666666</c:v>
                </c:pt>
                <c:pt idx="24462">
                  <c:v>2006.3999999999999</c:v>
                </c:pt>
                <c:pt idx="24463">
                  <c:v>2006.4833333333333</c:v>
                </c:pt>
                <c:pt idx="24464">
                  <c:v>2006.5583333333334</c:v>
                </c:pt>
                <c:pt idx="24465">
                  <c:v>2006.6416666666667</c:v>
                </c:pt>
                <c:pt idx="24466">
                  <c:v>2006.7250000000001</c:v>
                </c:pt>
                <c:pt idx="24467">
                  <c:v>2006.8083333333334</c:v>
                </c:pt>
                <c:pt idx="24468">
                  <c:v>2006.8916666666667</c:v>
                </c:pt>
                <c:pt idx="24469">
                  <c:v>2006.9750000000001</c:v>
                </c:pt>
                <c:pt idx="24470">
                  <c:v>2007.05</c:v>
                </c:pt>
                <c:pt idx="24471">
                  <c:v>2007.1333333333332</c:v>
                </c:pt>
                <c:pt idx="24472">
                  <c:v>2007.2166666666665</c:v>
                </c:pt>
                <c:pt idx="24473">
                  <c:v>2007.3</c:v>
                </c:pt>
                <c:pt idx="24474">
                  <c:v>2007.3833333333332</c:v>
                </c:pt>
                <c:pt idx="24475">
                  <c:v>2007.4666666666665</c:v>
                </c:pt>
                <c:pt idx="24476">
                  <c:v>2007.55</c:v>
                </c:pt>
                <c:pt idx="24477">
                  <c:v>2007.625</c:v>
                </c:pt>
                <c:pt idx="24478">
                  <c:v>2007.7083333333333</c:v>
                </c:pt>
                <c:pt idx="24479">
                  <c:v>2007.7916666666667</c:v>
                </c:pt>
                <c:pt idx="24480">
                  <c:v>2007.875</c:v>
                </c:pt>
                <c:pt idx="24481">
                  <c:v>2007.9583333333333</c:v>
                </c:pt>
                <c:pt idx="24482">
                  <c:v>2008.0416666666667</c:v>
                </c:pt>
                <c:pt idx="24483">
                  <c:v>2008.1166666666668</c:v>
                </c:pt>
                <c:pt idx="24484">
                  <c:v>2008.2</c:v>
                </c:pt>
                <c:pt idx="24485">
                  <c:v>2008.2833333333335</c:v>
                </c:pt>
                <c:pt idx="24486">
                  <c:v>2008.3666666666668</c:v>
                </c:pt>
                <c:pt idx="24487">
                  <c:v>2008.45</c:v>
                </c:pt>
                <c:pt idx="24488">
                  <c:v>2008.5333333333335</c:v>
                </c:pt>
                <c:pt idx="24489">
                  <c:v>2008.6083333333333</c:v>
                </c:pt>
                <c:pt idx="24490">
                  <c:v>2008.6916666666666</c:v>
                </c:pt>
                <c:pt idx="24491">
                  <c:v>2008.7749999999999</c:v>
                </c:pt>
                <c:pt idx="24492">
                  <c:v>2008.8583333333333</c:v>
                </c:pt>
                <c:pt idx="24493">
                  <c:v>2008.9416666666666</c:v>
                </c:pt>
                <c:pt idx="24494">
                  <c:v>2009.0249999999999</c:v>
                </c:pt>
                <c:pt idx="24495">
                  <c:v>2009.1083333333333</c:v>
                </c:pt>
                <c:pt idx="24496">
                  <c:v>2009.1833333333334</c:v>
                </c:pt>
                <c:pt idx="24497">
                  <c:v>2009.2666666666667</c:v>
                </c:pt>
                <c:pt idx="24498">
                  <c:v>2009.3500000000001</c:v>
                </c:pt>
                <c:pt idx="24499">
                  <c:v>2009.4333333333334</c:v>
                </c:pt>
                <c:pt idx="24500">
                  <c:v>2009.5166666666667</c:v>
                </c:pt>
                <c:pt idx="24501">
                  <c:v>2009.6000000000001</c:v>
                </c:pt>
                <c:pt idx="24502">
                  <c:v>2009.675</c:v>
                </c:pt>
                <c:pt idx="24503">
                  <c:v>2009.7583333333332</c:v>
                </c:pt>
                <c:pt idx="24504">
                  <c:v>2009.8416666666665</c:v>
                </c:pt>
                <c:pt idx="24505">
                  <c:v>2009.925</c:v>
                </c:pt>
                <c:pt idx="24506">
                  <c:v>2010.0083333333332</c:v>
                </c:pt>
                <c:pt idx="24507">
                  <c:v>2010.0916666666665</c:v>
                </c:pt>
                <c:pt idx="24508">
                  <c:v>2010.1666666666667</c:v>
                </c:pt>
                <c:pt idx="24509">
                  <c:v>2010.25</c:v>
                </c:pt>
                <c:pt idx="24510">
                  <c:v>2010.3333333333333</c:v>
                </c:pt>
                <c:pt idx="24511">
                  <c:v>2010.4166666666667</c:v>
                </c:pt>
                <c:pt idx="24512">
                  <c:v>2010.5</c:v>
                </c:pt>
                <c:pt idx="24513">
                  <c:v>2010.5833333333333</c:v>
                </c:pt>
                <c:pt idx="24514">
                  <c:v>2010.6666666666667</c:v>
                </c:pt>
                <c:pt idx="24515">
                  <c:v>2010.7416666666668</c:v>
                </c:pt>
                <c:pt idx="24516">
                  <c:v>2010.825</c:v>
                </c:pt>
                <c:pt idx="24517">
                  <c:v>2010.9083333333335</c:v>
                </c:pt>
                <c:pt idx="24518">
                  <c:v>2010.9916666666668</c:v>
                </c:pt>
                <c:pt idx="24519">
                  <c:v>2011.075</c:v>
                </c:pt>
                <c:pt idx="24520">
                  <c:v>2011.1583333333335</c:v>
                </c:pt>
                <c:pt idx="24521">
                  <c:v>2011.2333333333333</c:v>
                </c:pt>
                <c:pt idx="24522">
                  <c:v>2011.3166666666666</c:v>
                </c:pt>
                <c:pt idx="24523">
                  <c:v>2011.3999999999999</c:v>
                </c:pt>
                <c:pt idx="24524">
                  <c:v>2011.4833333333333</c:v>
                </c:pt>
                <c:pt idx="24525">
                  <c:v>2011.5666666666666</c:v>
                </c:pt>
                <c:pt idx="24526">
                  <c:v>2011.6499999999999</c:v>
                </c:pt>
                <c:pt idx="24527">
                  <c:v>2011.7250000000001</c:v>
                </c:pt>
                <c:pt idx="24528">
                  <c:v>2011.8083333333334</c:v>
                </c:pt>
                <c:pt idx="24529">
                  <c:v>2011.8916666666667</c:v>
                </c:pt>
                <c:pt idx="24530">
                  <c:v>2011.9750000000001</c:v>
                </c:pt>
                <c:pt idx="24531">
                  <c:v>2012.0583333333334</c:v>
                </c:pt>
                <c:pt idx="24532">
                  <c:v>2012.1416666666667</c:v>
                </c:pt>
                <c:pt idx="24533">
                  <c:v>2012.2250000000001</c:v>
                </c:pt>
                <c:pt idx="24534">
                  <c:v>2012.3</c:v>
                </c:pt>
                <c:pt idx="24535">
                  <c:v>2012.3833333333332</c:v>
                </c:pt>
                <c:pt idx="24536">
                  <c:v>2012.4666666666665</c:v>
                </c:pt>
                <c:pt idx="24537">
                  <c:v>2012.55</c:v>
                </c:pt>
                <c:pt idx="24538">
                  <c:v>2012.6333333333332</c:v>
                </c:pt>
                <c:pt idx="24539">
                  <c:v>2012.7166666666665</c:v>
                </c:pt>
                <c:pt idx="24540">
                  <c:v>2012.7916666666667</c:v>
                </c:pt>
                <c:pt idx="24541">
                  <c:v>2012.875</c:v>
                </c:pt>
                <c:pt idx="24542">
                  <c:v>2012.9583333333333</c:v>
                </c:pt>
                <c:pt idx="24543">
                  <c:v>2013.0416666666667</c:v>
                </c:pt>
                <c:pt idx="24544">
                  <c:v>2013.125</c:v>
                </c:pt>
                <c:pt idx="24545">
                  <c:v>2013.2083333333333</c:v>
                </c:pt>
                <c:pt idx="24546">
                  <c:v>2013.2833333333335</c:v>
                </c:pt>
                <c:pt idx="24547">
                  <c:v>2013.3666666666668</c:v>
                </c:pt>
                <c:pt idx="24548">
                  <c:v>2013.45</c:v>
                </c:pt>
                <c:pt idx="24549">
                  <c:v>2013.5333333333335</c:v>
                </c:pt>
                <c:pt idx="24550">
                  <c:v>2013.6166666666668</c:v>
                </c:pt>
                <c:pt idx="24551">
                  <c:v>2013.7</c:v>
                </c:pt>
                <c:pt idx="24552">
                  <c:v>2013.7833333333335</c:v>
                </c:pt>
                <c:pt idx="24553">
                  <c:v>2013.8583333333333</c:v>
                </c:pt>
                <c:pt idx="24554">
                  <c:v>2013.9416666666666</c:v>
                </c:pt>
                <c:pt idx="24555">
                  <c:v>2014.0249999999999</c:v>
                </c:pt>
                <c:pt idx="24556">
                  <c:v>2014.1083333333333</c:v>
                </c:pt>
                <c:pt idx="24557">
                  <c:v>2014.1916666666666</c:v>
                </c:pt>
                <c:pt idx="24558">
                  <c:v>2014.2749999999999</c:v>
                </c:pt>
                <c:pt idx="24559">
                  <c:v>2014.3500000000001</c:v>
                </c:pt>
                <c:pt idx="24560">
                  <c:v>2014.4333333333334</c:v>
                </c:pt>
                <c:pt idx="24561">
                  <c:v>2014.5166666666667</c:v>
                </c:pt>
                <c:pt idx="24562">
                  <c:v>2014.6000000000001</c:v>
                </c:pt>
                <c:pt idx="24563">
                  <c:v>2014.6833333333334</c:v>
                </c:pt>
                <c:pt idx="24564">
                  <c:v>2014.7666666666667</c:v>
                </c:pt>
                <c:pt idx="24565">
                  <c:v>2014.8416666666665</c:v>
                </c:pt>
                <c:pt idx="24566">
                  <c:v>2014.925</c:v>
                </c:pt>
                <c:pt idx="24567">
                  <c:v>2015.0083333333332</c:v>
                </c:pt>
                <c:pt idx="24568">
                  <c:v>2015.0916666666665</c:v>
                </c:pt>
                <c:pt idx="24569">
                  <c:v>2015.175</c:v>
                </c:pt>
                <c:pt idx="24570">
                  <c:v>2015.2583333333332</c:v>
                </c:pt>
                <c:pt idx="24571">
                  <c:v>2015.3416666666665</c:v>
                </c:pt>
                <c:pt idx="24572">
                  <c:v>2015.4166666666667</c:v>
                </c:pt>
                <c:pt idx="24573">
                  <c:v>2015.5</c:v>
                </c:pt>
                <c:pt idx="24574">
                  <c:v>2015.5833333333333</c:v>
                </c:pt>
                <c:pt idx="24575">
                  <c:v>2015.6666666666667</c:v>
                </c:pt>
                <c:pt idx="24576">
                  <c:v>2015.75</c:v>
                </c:pt>
                <c:pt idx="24577">
                  <c:v>2015.8333333333333</c:v>
                </c:pt>
                <c:pt idx="24578">
                  <c:v>2015.9083333333335</c:v>
                </c:pt>
                <c:pt idx="24579">
                  <c:v>2015.9916666666668</c:v>
                </c:pt>
                <c:pt idx="24580">
                  <c:v>2016.075</c:v>
                </c:pt>
                <c:pt idx="24581">
                  <c:v>2016.1583333333335</c:v>
                </c:pt>
                <c:pt idx="24582">
                  <c:v>2016.2416666666668</c:v>
                </c:pt>
                <c:pt idx="24583">
                  <c:v>2016.325</c:v>
                </c:pt>
                <c:pt idx="24584">
                  <c:v>2016.4083333333335</c:v>
                </c:pt>
                <c:pt idx="24585">
                  <c:v>2016.4833333333333</c:v>
                </c:pt>
                <c:pt idx="24586">
                  <c:v>2016.5666666666666</c:v>
                </c:pt>
                <c:pt idx="24587">
                  <c:v>2016.6499999999999</c:v>
                </c:pt>
                <c:pt idx="24588">
                  <c:v>2016.7333333333333</c:v>
                </c:pt>
                <c:pt idx="24589">
                  <c:v>2016.8166666666666</c:v>
                </c:pt>
                <c:pt idx="24590">
                  <c:v>2016.8999999999999</c:v>
                </c:pt>
                <c:pt idx="24591">
                  <c:v>2016.9750000000001</c:v>
                </c:pt>
                <c:pt idx="24592">
                  <c:v>2017.0583333333334</c:v>
                </c:pt>
                <c:pt idx="24593">
                  <c:v>2017.1416666666667</c:v>
                </c:pt>
                <c:pt idx="24594">
                  <c:v>2017.2250000000001</c:v>
                </c:pt>
                <c:pt idx="24595">
                  <c:v>2017.3083333333334</c:v>
                </c:pt>
                <c:pt idx="24596">
                  <c:v>2017.3916666666667</c:v>
                </c:pt>
                <c:pt idx="24597">
                  <c:v>2017.4666666666665</c:v>
                </c:pt>
                <c:pt idx="24598">
                  <c:v>2017.55</c:v>
                </c:pt>
                <c:pt idx="24599">
                  <c:v>2017.6333333333332</c:v>
                </c:pt>
                <c:pt idx="24600">
                  <c:v>2017.7166666666665</c:v>
                </c:pt>
                <c:pt idx="24601">
                  <c:v>2017.8</c:v>
                </c:pt>
                <c:pt idx="24602">
                  <c:v>2017.8833333333332</c:v>
                </c:pt>
                <c:pt idx="24603">
                  <c:v>2017.9666666666665</c:v>
                </c:pt>
                <c:pt idx="24604">
                  <c:v>2018.0416666666667</c:v>
                </c:pt>
                <c:pt idx="24605">
                  <c:v>2018.125</c:v>
                </c:pt>
                <c:pt idx="24606">
                  <c:v>2018.2083333333333</c:v>
                </c:pt>
                <c:pt idx="24607">
                  <c:v>2018.2916666666667</c:v>
                </c:pt>
                <c:pt idx="24608">
                  <c:v>2018.375</c:v>
                </c:pt>
                <c:pt idx="24609">
                  <c:v>2018.4583333333333</c:v>
                </c:pt>
                <c:pt idx="24610">
                  <c:v>2018.5333333333335</c:v>
                </c:pt>
                <c:pt idx="24611">
                  <c:v>2018.6166666666668</c:v>
                </c:pt>
                <c:pt idx="24612">
                  <c:v>2018.7</c:v>
                </c:pt>
                <c:pt idx="24613">
                  <c:v>2018.7833333333335</c:v>
                </c:pt>
                <c:pt idx="24614">
                  <c:v>2018.8666666666668</c:v>
                </c:pt>
                <c:pt idx="24615">
                  <c:v>2018.95</c:v>
                </c:pt>
                <c:pt idx="24616">
                  <c:v>2019.0249999999999</c:v>
                </c:pt>
                <c:pt idx="24617">
                  <c:v>2019.1083333333333</c:v>
                </c:pt>
                <c:pt idx="24618">
                  <c:v>2019.1916666666666</c:v>
                </c:pt>
                <c:pt idx="24619">
                  <c:v>2019.2749999999999</c:v>
                </c:pt>
                <c:pt idx="24620">
                  <c:v>2019.3583333333333</c:v>
                </c:pt>
                <c:pt idx="24621">
                  <c:v>2019.4416666666666</c:v>
                </c:pt>
                <c:pt idx="24622">
                  <c:v>2019.5249999999999</c:v>
                </c:pt>
                <c:pt idx="24623">
                  <c:v>2019.6000000000001</c:v>
                </c:pt>
                <c:pt idx="24624">
                  <c:v>2019.6833333333334</c:v>
                </c:pt>
                <c:pt idx="24625">
                  <c:v>2019.7666666666667</c:v>
                </c:pt>
                <c:pt idx="24626">
                  <c:v>2019.8500000000001</c:v>
                </c:pt>
                <c:pt idx="24627">
                  <c:v>2019.9333333333334</c:v>
                </c:pt>
                <c:pt idx="24628">
                  <c:v>2020.0166666666667</c:v>
                </c:pt>
                <c:pt idx="24629">
                  <c:v>2020.0916666666665</c:v>
                </c:pt>
                <c:pt idx="24630">
                  <c:v>2020.175</c:v>
                </c:pt>
                <c:pt idx="24631">
                  <c:v>2020.2583333333332</c:v>
                </c:pt>
                <c:pt idx="24632">
                  <c:v>2020.3416666666665</c:v>
                </c:pt>
                <c:pt idx="24633">
                  <c:v>2020.425</c:v>
                </c:pt>
                <c:pt idx="24634">
                  <c:v>2020.5083333333332</c:v>
                </c:pt>
                <c:pt idx="24635">
                  <c:v>2020.5833333333333</c:v>
                </c:pt>
                <c:pt idx="24636">
                  <c:v>2020.6666666666667</c:v>
                </c:pt>
                <c:pt idx="24637">
                  <c:v>2020.75</c:v>
                </c:pt>
                <c:pt idx="24638">
                  <c:v>2020.8333333333333</c:v>
                </c:pt>
                <c:pt idx="24639">
                  <c:v>2020.9166666666667</c:v>
                </c:pt>
                <c:pt idx="24640">
                  <c:v>2021</c:v>
                </c:pt>
                <c:pt idx="24641">
                  <c:v>2021.0833333333333</c:v>
                </c:pt>
                <c:pt idx="24642">
                  <c:v>2021.1583333333335</c:v>
                </c:pt>
                <c:pt idx="24643">
                  <c:v>2021.2416666666668</c:v>
                </c:pt>
                <c:pt idx="24644">
                  <c:v>2021.325</c:v>
                </c:pt>
                <c:pt idx="24645">
                  <c:v>2021.4083333333335</c:v>
                </c:pt>
                <c:pt idx="24646">
                  <c:v>2021.4916666666668</c:v>
                </c:pt>
                <c:pt idx="24647">
                  <c:v>2021.575</c:v>
                </c:pt>
                <c:pt idx="24648">
                  <c:v>2021.6499999999999</c:v>
                </c:pt>
                <c:pt idx="24649">
                  <c:v>2021.7333333333333</c:v>
                </c:pt>
                <c:pt idx="24650">
                  <c:v>2021.8166666666666</c:v>
                </c:pt>
                <c:pt idx="24651">
                  <c:v>2021.8999999999999</c:v>
                </c:pt>
                <c:pt idx="24652">
                  <c:v>2021.9833333333333</c:v>
                </c:pt>
                <c:pt idx="24653">
                  <c:v>2022.0666666666666</c:v>
                </c:pt>
                <c:pt idx="24654">
                  <c:v>2022.1416666666667</c:v>
                </c:pt>
                <c:pt idx="24655">
                  <c:v>2022.2250000000001</c:v>
                </c:pt>
                <c:pt idx="24656">
                  <c:v>2022.3083333333334</c:v>
                </c:pt>
                <c:pt idx="24657">
                  <c:v>2022.3916666666667</c:v>
                </c:pt>
                <c:pt idx="24658">
                  <c:v>2022.4750000000001</c:v>
                </c:pt>
                <c:pt idx="24659">
                  <c:v>2022.5583333333334</c:v>
                </c:pt>
                <c:pt idx="24660">
                  <c:v>2022.6416666666667</c:v>
                </c:pt>
                <c:pt idx="24661">
                  <c:v>2022.7166666666665</c:v>
                </c:pt>
                <c:pt idx="24662">
                  <c:v>2022.8</c:v>
                </c:pt>
                <c:pt idx="24663">
                  <c:v>2022.8833333333332</c:v>
                </c:pt>
                <c:pt idx="24664">
                  <c:v>2022.9666666666665</c:v>
                </c:pt>
                <c:pt idx="24665">
                  <c:v>2023.05</c:v>
                </c:pt>
                <c:pt idx="24666">
                  <c:v>2023.1333333333332</c:v>
                </c:pt>
                <c:pt idx="24667">
                  <c:v>2023.2083333333333</c:v>
                </c:pt>
                <c:pt idx="24668">
                  <c:v>2023.2916666666667</c:v>
                </c:pt>
                <c:pt idx="24669">
                  <c:v>2023.375</c:v>
                </c:pt>
                <c:pt idx="24670">
                  <c:v>2023.4583333333333</c:v>
                </c:pt>
                <c:pt idx="24671">
                  <c:v>2023.5416666666667</c:v>
                </c:pt>
                <c:pt idx="24672">
                  <c:v>2023.625</c:v>
                </c:pt>
                <c:pt idx="24673">
                  <c:v>2023.7</c:v>
                </c:pt>
                <c:pt idx="24674">
                  <c:v>2023.7833333333335</c:v>
                </c:pt>
                <c:pt idx="24675">
                  <c:v>2023.8666666666668</c:v>
                </c:pt>
                <c:pt idx="24676">
                  <c:v>2023.95</c:v>
                </c:pt>
                <c:pt idx="24677">
                  <c:v>2024.0333333333335</c:v>
                </c:pt>
                <c:pt idx="24678">
                  <c:v>2024.1166666666668</c:v>
                </c:pt>
                <c:pt idx="24679">
                  <c:v>2024.2</c:v>
                </c:pt>
                <c:pt idx="24680">
                  <c:v>2024.2749999999999</c:v>
                </c:pt>
                <c:pt idx="24681">
                  <c:v>2024.3583333333333</c:v>
                </c:pt>
                <c:pt idx="24682">
                  <c:v>2024.4416666666666</c:v>
                </c:pt>
                <c:pt idx="24683">
                  <c:v>2024.5249999999999</c:v>
                </c:pt>
                <c:pt idx="24684">
                  <c:v>2024.6083333333333</c:v>
                </c:pt>
                <c:pt idx="24685">
                  <c:v>2024.6916666666666</c:v>
                </c:pt>
                <c:pt idx="24686">
                  <c:v>2024.7666666666667</c:v>
                </c:pt>
                <c:pt idx="24687">
                  <c:v>2024.8500000000001</c:v>
                </c:pt>
                <c:pt idx="24688">
                  <c:v>2024.9333333333334</c:v>
                </c:pt>
                <c:pt idx="24689">
                  <c:v>2025.0166666666667</c:v>
                </c:pt>
                <c:pt idx="24690">
                  <c:v>2025.1000000000001</c:v>
                </c:pt>
                <c:pt idx="24691">
                  <c:v>2025.1833333333334</c:v>
                </c:pt>
                <c:pt idx="24692">
                  <c:v>2025.2583333333332</c:v>
                </c:pt>
                <c:pt idx="24693">
                  <c:v>2025.3416666666665</c:v>
                </c:pt>
                <c:pt idx="24694">
                  <c:v>2025.425</c:v>
                </c:pt>
                <c:pt idx="24695">
                  <c:v>2025.5083333333332</c:v>
                </c:pt>
                <c:pt idx="24696">
                  <c:v>2025.5916666666665</c:v>
                </c:pt>
                <c:pt idx="24697">
                  <c:v>2025.675</c:v>
                </c:pt>
                <c:pt idx="24698">
                  <c:v>2025.7583333333332</c:v>
                </c:pt>
                <c:pt idx="24699">
                  <c:v>2025.8333333333333</c:v>
                </c:pt>
                <c:pt idx="24700">
                  <c:v>2025.9166666666667</c:v>
                </c:pt>
                <c:pt idx="24701">
                  <c:v>2026</c:v>
                </c:pt>
                <c:pt idx="24702">
                  <c:v>2026.0833333333333</c:v>
                </c:pt>
                <c:pt idx="24703">
                  <c:v>2026.1666666666667</c:v>
                </c:pt>
                <c:pt idx="24704">
                  <c:v>2026.25</c:v>
                </c:pt>
                <c:pt idx="24705">
                  <c:v>2026.325</c:v>
                </c:pt>
                <c:pt idx="24706">
                  <c:v>2026.4083333333335</c:v>
                </c:pt>
                <c:pt idx="24707">
                  <c:v>2026.4916666666668</c:v>
                </c:pt>
                <c:pt idx="24708">
                  <c:v>2026.575</c:v>
                </c:pt>
                <c:pt idx="24709">
                  <c:v>2026.6583333333335</c:v>
                </c:pt>
                <c:pt idx="24710">
                  <c:v>2026.7416666666668</c:v>
                </c:pt>
                <c:pt idx="24711">
                  <c:v>2026.825</c:v>
                </c:pt>
                <c:pt idx="24712">
                  <c:v>2026.8999999999999</c:v>
                </c:pt>
                <c:pt idx="24713">
                  <c:v>2026.9833333333333</c:v>
                </c:pt>
                <c:pt idx="24714">
                  <c:v>2027.0666666666666</c:v>
                </c:pt>
                <c:pt idx="24715">
                  <c:v>2027.1499999999999</c:v>
                </c:pt>
                <c:pt idx="24716">
                  <c:v>2027.2333333333333</c:v>
                </c:pt>
                <c:pt idx="24717">
                  <c:v>2027.3166666666666</c:v>
                </c:pt>
                <c:pt idx="24718">
                  <c:v>2027.3916666666667</c:v>
                </c:pt>
                <c:pt idx="24719">
                  <c:v>2027.4750000000001</c:v>
                </c:pt>
                <c:pt idx="24720">
                  <c:v>2027.5583333333334</c:v>
                </c:pt>
                <c:pt idx="24721">
                  <c:v>2027.6416666666667</c:v>
                </c:pt>
                <c:pt idx="24722">
                  <c:v>2027.7250000000001</c:v>
                </c:pt>
                <c:pt idx="24723">
                  <c:v>2027.8083333333334</c:v>
                </c:pt>
                <c:pt idx="24724">
                  <c:v>2027.8833333333332</c:v>
                </c:pt>
                <c:pt idx="24725">
                  <c:v>2027.9666666666665</c:v>
                </c:pt>
                <c:pt idx="24726">
                  <c:v>2028.05</c:v>
                </c:pt>
                <c:pt idx="24727">
                  <c:v>2028.1333333333332</c:v>
                </c:pt>
                <c:pt idx="24728">
                  <c:v>2028.2166666666665</c:v>
                </c:pt>
                <c:pt idx="24729">
                  <c:v>2028.3</c:v>
                </c:pt>
                <c:pt idx="24730">
                  <c:v>2028.3833333333332</c:v>
                </c:pt>
                <c:pt idx="24731">
                  <c:v>2028.4583333333333</c:v>
                </c:pt>
                <c:pt idx="24732">
                  <c:v>2028.5416666666667</c:v>
                </c:pt>
                <c:pt idx="24733">
                  <c:v>2028.625</c:v>
                </c:pt>
                <c:pt idx="24734">
                  <c:v>2028.7083333333333</c:v>
                </c:pt>
                <c:pt idx="24735">
                  <c:v>2028.7916666666667</c:v>
                </c:pt>
                <c:pt idx="24736">
                  <c:v>2028.875</c:v>
                </c:pt>
                <c:pt idx="24737">
                  <c:v>2028.95</c:v>
                </c:pt>
                <c:pt idx="24738">
                  <c:v>2029.0333333333335</c:v>
                </c:pt>
                <c:pt idx="24739">
                  <c:v>2029.1166666666668</c:v>
                </c:pt>
                <c:pt idx="24740">
                  <c:v>2029.2</c:v>
                </c:pt>
                <c:pt idx="24741">
                  <c:v>2029.2833333333335</c:v>
                </c:pt>
                <c:pt idx="24742">
                  <c:v>2029.3666666666668</c:v>
                </c:pt>
                <c:pt idx="24743">
                  <c:v>2029.4416666666666</c:v>
                </c:pt>
                <c:pt idx="24744">
                  <c:v>2029.5249999999999</c:v>
                </c:pt>
                <c:pt idx="24745">
                  <c:v>2029.6083333333333</c:v>
                </c:pt>
                <c:pt idx="24746">
                  <c:v>2029.6916666666666</c:v>
                </c:pt>
                <c:pt idx="24747">
                  <c:v>2029.7749999999999</c:v>
                </c:pt>
                <c:pt idx="24748">
                  <c:v>2029.8583333333333</c:v>
                </c:pt>
                <c:pt idx="24749">
                  <c:v>2029.9416666666666</c:v>
                </c:pt>
                <c:pt idx="24750">
                  <c:v>2030.0166666666667</c:v>
                </c:pt>
                <c:pt idx="24751">
                  <c:v>2030.1000000000001</c:v>
                </c:pt>
                <c:pt idx="24752">
                  <c:v>2030.1833333333334</c:v>
                </c:pt>
                <c:pt idx="24753">
                  <c:v>2030.2666666666667</c:v>
                </c:pt>
                <c:pt idx="24754">
                  <c:v>2030.3500000000001</c:v>
                </c:pt>
                <c:pt idx="24755">
                  <c:v>2030.4333333333334</c:v>
                </c:pt>
                <c:pt idx="24756">
                  <c:v>2030.5083333333332</c:v>
                </c:pt>
                <c:pt idx="24757">
                  <c:v>2030.5916666666665</c:v>
                </c:pt>
                <c:pt idx="24758">
                  <c:v>2030.675</c:v>
                </c:pt>
                <c:pt idx="24759">
                  <c:v>2030.7583333333332</c:v>
                </c:pt>
                <c:pt idx="24760">
                  <c:v>2030.8416666666665</c:v>
                </c:pt>
                <c:pt idx="24761">
                  <c:v>2030.925</c:v>
                </c:pt>
                <c:pt idx="24762">
                  <c:v>2031</c:v>
                </c:pt>
                <c:pt idx="24763">
                  <c:v>2031.0833333333333</c:v>
                </c:pt>
                <c:pt idx="24764">
                  <c:v>2031.1666666666667</c:v>
                </c:pt>
                <c:pt idx="24765">
                  <c:v>2031.25</c:v>
                </c:pt>
                <c:pt idx="24766">
                  <c:v>2031.3333333333333</c:v>
                </c:pt>
                <c:pt idx="24767">
                  <c:v>2031.4166666666667</c:v>
                </c:pt>
                <c:pt idx="24768">
                  <c:v>2031.5</c:v>
                </c:pt>
                <c:pt idx="24769">
                  <c:v>2031.575</c:v>
                </c:pt>
                <c:pt idx="24770">
                  <c:v>2031.6583333333335</c:v>
                </c:pt>
                <c:pt idx="24771">
                  <c:v>2031.7416666666668</c:v>
                </c:pt>
                <c:pt idx="24772">
                  <c:v>2031.825</c:v>
                </c:pt>
                <c:pt idx="24773">
                  <c:v>2031.9083333333335</c:v>
                </c:pt>
                <c:pt idx="24774">
                  <c:v>2031.9916666666668</c:v>
                </c:pt>
                <c:pt idx="24775">
                  <c:v>2032.0666666666666</c:v>
                </c:pt>
                <c:pt idx="24776">
                  <c:v>2032.1499999999999</c:v>
                </c:pt>
                <c:pt idx="24777">
                  <c:v>2032.2333333333333</c:v>
                </c:pt>
                <c:pt idx="24778">
                  <c:v>2032.3166666666666</c:v>
                </c:pt>
                <c:pt idx="24779">
                  <c:v>2032.3999999999999</c:v>
                </c:pt>
                <c:pt idx="24780">
                  <c:v>2032.4833333333333</c:v>
                </c:pt>
                <c:pt idx="24781">
                  <c:v>2032.5583333333334</c:v>
                </c:pt>
                <c:pt idx="24782">
                  <c:v>2032.6416666666667</c:v>
                </c:pt>
                <c:pt idx="24783">
                  <c:v>2032.7250000000001</c:v>
                </c:pt>
                <c:pt idx="24784">
                  <c:v>2032.8083333333334</c:v>
                </c:pt>
                <c:pt idx="24785">
                  <c:v>2032.8916666666667</c:v>
                </c:pt>
                <c:pt idx="24786">
                  <c:v>2032.9750000000001</c:v>
                </c:pt>
                <c:pt idx="24787">
                  <c:v>2033.0583333333334</c:v>
                </c:pt>
                <c:pt idx="24788">
                  <c:v>2033.1333333333332</c:v>
                </c:pt>
                <c:pt idx="24789">
                  <c:v>2033.2166666666665</c:v>
                </c:pt>
                <c:pt idx="24790">
                  <c:v>2033.3</c:v>
                </c:pt>
                <c:pt idx="24791">
                  <c:v>2033.3833333333332</c:v>
                </c:pt>
                <c:pt idx="24792">
                  <c:v>2033.4666666666665</c:v>
                </c:pt>
                <c:pt idx="24793">
                  <c:v>2033.55</c:v>
                </c:pt>
                <c:pt idx="24794">
                  <c:v>2033.625</c:v>
                </c:pt>
                <c:pt idx="24795">
                  <c:v>2033.7083333333333</c:v>
                </c:pt>
                <c:pt idx="24796">
                  <c:v>2033.7916666666667</c:v>
                </c:pt>
                <c:pt idx="24797">
                  <c:v>2033.875</c:v>
                </c:pt>
                <c:pt idx="24798">
                  <c:v>2033.9583333333333</c:v>
                </c:pt>
                <c:pt idx="24799">
                  <c:v>2034.0416666666667</c:v>
                </c:pt>
                <c:pt idx="24800">
                  <c:v>2034.1166666666668</c:v>
                </c:pt>
                <c:pt idx="24801">
                  <c:v>2034.2</c:v>
                </c:pt>
                <c:pt idx="24802">
                  <c:v>2034.2833333333335</c:v>
                </c:pt>
                <c:pt idx="24803">
                  <c:v>2034.3666666666668</c:v>
                </c:pt>
                <c:pt idx="24804">
                  <c:v>2034.45</c:v>
                </c:pt>
                <c:pt idx="24805">
                  <c:v>2034.5333333333335</c:v>
                </c:pt>
                <c:pt idx="24806">
                  <c:v>2034.6166666666668</c:v>
                </c:pt>
                <c:pt idx="24807">
                  <c:v>2034.6916666666666</c:v>
                </c:pt>
                <c:pt idx="24808">
                  <c:v>2034.7749999999999</c:v>
                </c:pt>
                <c:pt idx="24809">
                  <c:v>2034.8583333333333</c:v>
                </c:pt>
                <c:pt idx="24810">
                  <c:v>2034.9416666666666</c:v>
                </c:pt>
                <c:pt idx="24811">
                  <c:v>2035.0249999999999</c:v>
                </c:pt>
                <c:pt idx="24812">
                  <c:v>2035.1083333333333</c:v>
                </c:pt>
                <c:pt idx="24813">
                  <c:v>2035.1833333333334</c:v>
                </c:pt>
                <c:pt idx="24814">
                  <c:v>2035.2666666666667</c:v>
                </c:pt>
                <c:pt idx="24815">
                  <c:v>2035.3500000000001</c:v>
                </c:pt>
                <c:pt idx="24816">
                  <c:v>2035.4333333333334</c:v>
                </c:pt>
                <c:pt idx="24817">
                  <c:v>2035.5166666666667</c:v>
                </c:pt>
                <c:pt idx="24818">
                  <c:v>2035.6000000000001</c:v>
                </c:pt>
                <c:pt idx="24819">
                  <c:v>2035.675</c:v>
                </c:pt>
                <c:pt idx="24820">
                  <c:v>2035.7583333333332</c:v>
                </c:pt>
                <c:pt idx="24821">
                  <c:v>2035.8416666666665</c:v>
                </c:pt>
                <c:pt idx="24822">
                  <c:v>2035.925</c:v>
                </c:pt>
                <c:pt idx="24823">
                  <c:v>2036.0083333333332</c:v>
                </c:pt>
                <c:pt idx="24824">
                  <c:v>2036.0916666666665</c:v>
                </c:pt>
                <c:pt idx="24825">
                  <c:v>2036.175</c:v>
                </c:pt>
                <c:pt idx="24826">
                  <c:v>2036.25</c:v>
                </c:pt>
                <c:pt idx="24827">
                  <c:v>2036.3333333333333</c:v>
                </c:pt>
                <c:pt idx="24828">
                  <c:v>2036.4166666666667</c:v>
                </c:pt>
                <c:pt idx="24829">
                  <c:v>2036.5</c:v>
                </c:pt>
                <c:pt idx="24830">
                  <c:v>2036.5833333333333</c:v>
                </c:pt>
                <c:pt idx="24831">
                  <c:v>2036.6666666666667</c:v>
                </c:pt>
                <c:pt idx="24832">
                  <c:v>2036.7416666666668</c:v>
                </c:pt>
                <c:pt idx="24833">
                  <c:v>2036.825</c:v>
                </c:pt>
                <c:pt idx="24834">
                  <c:v>2036.9083333333335</c:v>
                </c:pt>
                <c:pt idx="24835">
                  <c:v>2036.9916666666668</c:v>
                </c:pt>
                <c:pt idx="24836">
                  <c:v>2037.075</c:v>
                </c:pt>
                <c:pt idx="24837">
                  <c:v>2037.1583333333335</c:v>
                </c:pt>
                <c:pt idx="24838">
                  <c:v>2037.2416666666668</c:v>
                </c:pt>
                <c:pt idx="24839">
                  <c:v>2037.3166666666666</c:v>
                </c:pt>
                <c:pt idx="24840">
                  <c:v>2037.3999999999999</c:v>
                </c:pt>
                <c:pt idx="24841">
                  <c:v>2037.4833333333333</c:v>
                </c:pt>
                <c:pt idx="24842">
                  <c:v>2037.5666666666666</c:v>
                </c:pt>
                <c:pt idx="24843">
                  <c:v>2037.6499999999999</c:v>
                </c:pt>
                <c:pt idx="24844">
                  <c:v>2037.7333333333333</c:v>
                </c:pt>
                <c:pt idx="24845">
                  <c:v>2037.8083333333334</c:v>
                </c:pt>
                <c:pt idx="24846">
                  <c:v>2037.8916666666667</c:v>
                </c:pt>
                <c:pt idx="24847">
                  <c:v>2037.9750000000001</c:v>
                </c:pt>
                <c:pt idx="24848">
                  <c:v>2038.0583333333334</c:v>
                </c:pt>
                <c:pt idx="24849">
                  <c:v>2038.1416666666667</c:v>
                </c:pt>
                <c:pt idx="24850">
                  <c:v>2038.2250000000001</c:v>
                </c:pt>
                <c:pt idx="24851">
                  <c:v>2038.3</c:v>
                </c:pt>
                <c:pt idx="24852">
                  <c:v>2038.3833333333332</c:v>
                </c:pt>
                <c:pt idx="24853">
                  <c:v>2038.4666666666665</c:v>
                </c:pt>
                <c:pt idx="24854">
                  <c:v>2038.55</c:v>
                </c:pt>
                <c:pt idx="24855">
                  <c:v>2038.6333333333332</c:v>
                </c:pt>
                <c:pt idx="24856">
                  <c:v>2038.7166666666665</c:v>
                </c:pt>
                <c:pt idx="24857">
                  <c:v>2038.8</c:v>
                </c:pt>
                <c:pt idx="24858">
                  <c:v>2038.875</c:v>
                </c:pt>
                <c:pt idx="24859">
                  <c:v>2038.9583333333333</c:v>
                </c:pt>
                <c:pt idx="24860">
                  <c:v>2039.0416666666667</c:v>
                </c:pt>
                <c:pt idx="24861">
                  <c:v>2039.125</c:v>
                </c:pt>
                <c:pt idx="24862">
                  <c:v>2039.2083333333333</c:v>
                </c:pt>
                <c:pt idx="24863">
                  <c:v>2039.2916666666667</c:v>
                </c:pt>
                <c:pt idx="24864">
                  <c:v>2039.3666666666668</c:v>
                </c:pt>
                <c:pt idx="24865">
                  <c:v>2039.45</c:v>
                </c:pt>
                <c:pt idx="24866">
                  <c:v>2039.5333333333335</c:v>
                </c:pt>
                <c:pt idx="24867">
                  <c:v>2039.6166666666668</c:v>
                </c:pt>
                <c:pt idx="24868">
                  <c:v>2039.7</c:v>
                </c:pt>
                <c:pt idx="24869">
                  <c:v>2039.7833333333335</c:v>
                </c:pt>
                <c:pt idx="24870">
                  <c:v>2039.8583333333333</c:v>
                </c:pt>
                <c:pt idx="24871">
                  <c:v>2039.9416666666666</c:v>
                </c:pt>
                <c:pt idx="24872">
                  <c:v>2040.0249999999999</c:v>
                </c:pt>
                <c:pt idx="24873">
                  <c:v>2040.1083333333333</c:v>
                </c:pt>
                <c:pt idx="24874">
                  <c:v>2040.1916666666666</c:v>
                </c:pt>
                <c:pt idx="24875">
                  <c:v>2040.2749999999999</c:v>
                </c:pt>
                <c:pt idx="24876">
                  <c:v>2040.3583333333333</c:v>
                </c:pt>
                <c:pt idx="24877">
                  <c:v>2040.4333333333334</c:v>
                </c:pt>
                <c:pt idx="24878">
                  <c:v>2040.5166666666667</c:v>
                </c:pt>
                <c:pt idx="24879">
                  <c:v>2040.6000000000001</c:v>
                </c:pt>
                <c:pt idx="24880">
                  <c:v>2040.6833333333334</c:v>
                </c:pt>
                <c:pt idx="24881">
                  <c:v>2040.7666666666667</c:v>
                </c:pt>
                <c:pt idx="24882">
                  <c:v>2040.8500000000001</c:v>
                </c:pt>
                <c:pt idx="24883">
                  <c:v>2040.925</c:v>
                </c:pt>
                <c:pt idx="24884">
                  <c:v>2041.0083333333332</c:v>
                </c:pt>
                <c:pt idx="24885">
                  <c:v>2041.0916666666665</c:v>
                </c:pt>
                <c:pt idx="24886">
                  <c:v>2041.175</c:v>
                </c:pt>
                <c:pt idx="24887">
                  <c:v>2041.2583333333332</c:v>
                </c:pt>
                <c:pt idx="24888">
                  <c:v>2041.3416666666665</c:v>
                </c:pt>
                <c:pt idx="24889">
                  <c:v>2041.4166666666667</c:v>
                </c:pt>
                <c:pt idx="24890">
                  <c:v>2041.5</c:v>
                </c:pt>
                <c:pt idx="24891">
                  <c:v>2041.5833333333333</c:v>
                </c:pt>
                <c:pt idx="24892">
                  <c:v>2041.6666666666667</c:v>
                </c:pt>
                <c:pt idx="24893">
                  <c:v>2041.75</c:v>
                </c:pt>
                <c:pt idx="24894">
                  <c:v>2041.8333333333333</c:v>
                </c:pt>
                <c:pt idx="24895">
                  <c:v>2041.9166666666667</c:v>
                </c:pt>
                <c:pt idx="24896">
                  <c:v>2041.9916666666668</c:v>
                </c:pt>
                <c:pt idx="24897">
                  <c:v>2042.075</c:v>
                </c:pt>
                <c:pt idx="24898">
                  <c:v>2042.1583333333335</c:v>
                </c:pt>
                <c:pt idx="24899">
                  <c:v>2042.2416666666668</c:v>
                </c:pt>
                <c:pt idx="24900">
                  <c:v>2042.325</c:v>
                </c:pt>
                <c:pt idx="24901">
                  <c:v>2042.4083333333335</c:v>
                </c:pt>
                <c:pt idx="24902">
                  <c:v>2042.4833333333333</c:v>
                </c:pt>
                <c:pt idx="24903">
                  <c:v>2042.5666666666666</c:v>
                </c:pt>
                <c:pt idx="24904">
                  <c:v>2042.6499999999999</c:v>
                </c:pt>
                <c:pt idx="24905">
                  <c:v>2042.7333333333333</c:v>
                </c:pt>
                <c:pt idx="24906">
                  <c:v>2042.8166666666666</c:v>
                </c:pt>
                <c:pt idx="24907">
                  <c:v>2042.8999999999999</c:v>
                </c:pt>
                <c:pt idx="24908">
                  <c:v>2042.9750000000001</c:v>
                </c:pt>
                <c:pt idx="24909">
                  <c:v>2043.0583333333334</c:v>
                </c:pt>
                <c:pt idx="24910">
                  <c:v>2043.1416666666667</c:v>
                </c:pt>
                <c:pt idx="24911">
                  <c:v>2043.2250000000001</c:v>
                </c:pt>
                <c:pt idx="24912">
                  <c:v>2043.3083333333334</c:v>
                </c:pt>
                <c:pt idx="24913">
                  <c:v>2043.3916666666667</c:v>
                </c:pt>
                <c:pt idx="24914">
                  <c:v>2043.4750000000001</c:v>
                </c:pt>
                <c:pt idx="24915">
                  <c:v>2043.55</c:v>
                </c:pt>
                <c:pt idx="24916">
                  <c:v>2043.6333333333332</c:v>
                </c:pt>
                <c:pt idx="24917">
                  <c:v>2043.7166666666665</c:v>
                </c:pt>
                <c:pt idx="24918">
                  <c:v>2043.8</c:v>
                </c:pt>
                <c:pt idx="24919">
                  <c:v>2043.8833333333332</c:v>
                </c:pt>
                <c:pt idx="24920">
                  <c:v>2043.9666666666665</c:v>
                </c:pt>
                <c:pt idx="24921">
                  <c:v>2044.0416666666667</c:v>
                </c:pt>
                <c:pt idx="24922">
                  <c:v>2044.125</c:v>
                </c:pt>
                <c:pt idx="24923">
                  <c:v>2044.2083333333333</c:v>
                </c:pt>
                <c:pt idx="24924">
                  <c:v>2044.2916666666667</c:v>
                </c:pt>
                <c:pt idx="24925">
                  <c:v>2044.375</c:v>
                </c:pt>
                <c:pt idx="24926">
                  <c:v>2044.4583333333333</c:v>
                </c:pt>
                <c:pt idx="24927">
                  <c:v>2044.5333333333335</c:v>
                </c:pt>
                <c:pt idx="24928">
                  <c:v>2044.6166666666668</c:v>
                </c:pt>
                <c:pt idx="24929">
                  <c:v>2044.7</c:v>
                </c:pt>
                <c:pt idx="24930">
                  <c:v>2044.7833333333335</c:v>
                </c:pt>
                <c:pt idx="24931">
                  <c:v>2044.8666666666668</c:v>
                </c:pt>
                <c:pt idx="24932">
                  <c:v>2044.95</c:v>
                </c:pt>
                <c:pt idx="24933">
                  <c:v>2045.0333333333335</c:v>
                </c:pt>
                <c:pt idx="24934">
                  <c:v>2045.1083333333333</c:v>
                </c:pt>
                <c:pt idx="24935">
                  <c:v>2045.1916666666666</c:v>
                </c:pt>
                <c:pt idx="24936">
                  <c:v>2045.2749999999999</c:v>
                </c:pt>
                <c:pt idx="24937">
                  <c:v>2045.3583333333333</c:v>
                </c:pt>
                <c:pt idx="24938">
                  <c:v>2045.4416666666666</c:v>
                </c:pt>
                <c:pt idx="24939">
                  <c:v>2045.5249999999999</c:v>
                </c:pt>
                <c:pt idx="24940">
                  <c:v>2045.6000000000001</c:v>
                </c:pt>
                <c:pt idx="24941">
                  <c:v>2045.6833333333334</c:v>
                </c:pt>
                <c:pt idx="24942">
                  <c:v>2045.7666666666667</c:v>
                </c:pt>
                <c:pt idx="24943">
                  <c:v>2045.8500000000001</c:v>
                </c:pt>
                <c:pt idx="24944">
                  <c:v>2045.9333333333334</c:v>
                </c:pt>
                <c:pt idx="24945">
                  <c:v>2046.0166666666667</c:v>
                </c:pt>
                <c:pt idx="24946">
                  <c:v>2046.0916666666665</c:v>
                </c:pt>
                <c:pt idx="24947">
                  <c:v>2046.175</c:v>
                </c:pt>
                <c:pt idx="24948">
                  <c:v>2046.2583333333332</c:v>
                </c:pt>
                <c:pt idx="24949">
                  <c:v>2046.3416666666665</c:v>
                </c:pt>
                <c:pt idx="24950">
                  <c:v>2046.425</c:v>
                </c:pt>
                <c:pt idx="24951">
                  <c:v>2046.5083333333332</c:v>
                </c:pt>
                <c:pt idx="24952">
                  <c:v>2046.5916666666665</c:v>
                </c:pt>
                <c:pt idx="24953">
                  <c:v>2046.6666666666667</c:v>
                </c:pt>
                <c:pt idx="24954">
                  <c:v>2046.75</c:v>
                </c:pt>
                <c:pt idx="24955">
                  <c:v>2046.8333333333333</c:v>
                </c:pt>
                <c:pt idx="24956">
                  <c:v>2046.9166666666667</c:v>
                </c:pt>
                <c:pt idx="24957">
                  <c:v>2047</c:v>
                </c:pt>
                <c:pt idx="24958">
                  <c:v>2047.0833333333333</c:v>
                </c:pt>
                <c:pt idx="24959">
                  <c:v>2047.1583333333335</c:v>
                </c:pt>
                <c:pt idx="24960">
                  <c:v>2047.2416666666668</c:v>
                </c:pt>
                <c:pt idx="24961">
                  <c:v>2047.325</c:v>
                </c:pt>
                <c:pt idx="24962">
                  <c:v>2047.4083333333335</c:v>
                </c:pt>
                <c:pt idx="24963">
                  <c:v>2047.4916666666668</c:v>
                </c:pt>
                <c:pt idx="24964">
                  <c:v>2047.575</c:v>
                </c:pt>
                <c:pt idx="24965">
                  <c:v>2047.6583333333335</c:v>
                </c:pt>
                <c:pt idx="24966">
                  <c:v>2047.7333333333333</c:v>
                </c:pt>
                <c:pt idx="24967">
                  <c:v>2047.8166666666666</c:v>
                </c:pt>
                <c:pt idx="24968">
                  <c:v>2047.8999999999999</c:v>
                </c:pt>
                <c:pt idx="24969">
                  <c:v>2047.9833333333333</c:v>
                </c:pt>
                <c:pt idx="24970">
                  <c:v>2048.0666666666666</c:v>
                </c:pt>
                <c:pt idx="24971">
                  <c:v>2048.15</c:v>
                </c:pt>
                <c:pt idx="24972">
                  <c:v>2048.2249999999999</c:v>
                </c:pt>
                <c:pt idx="24973">
                  <c:v>2048.3083333333334</c:v>
                </c:pt>
                <c:pt idx="24974">
                  <c:v>2048.3916666666669</c:v>
                </c:pt>
                <c:pt idx="24975">
                  <c:v>2048.4749999999999</c:v>
                </c:pt>
                <c:pt idx="24976">
                  <c:v>2048.5583333333334</c:v>
                </c:pt>
                <c:pt idx="24977">
                  <c:v>2048.6416666666669</c:v>
                </c:pt>
                <c:pt idx="24978">
                  <c:v>2048.7166666666667</c:v>
                </c:pt>
                <c:pt idx="24979">
                  <c:v>2048.7999999999997</c:v>
                </c:pt>
                <c:pt idx="24980">
                  <c:v>2048.8833333333332</c:v>
                </c:pt>
                <c:pt idx="24981">
                  <c:v>2048.9666666666667</c:v>
                </c:pt>
                <c:pt idx="24982">
                  <c:v>2049.0499999999997</c:v>
                </c:pt>
                <c:pt idx="24983">
                  <c:v>2049.1333333333332</c:v>
                </c:pt>
                <c:pt idx="24984">
                  <c:v>2049.2166666666667</c:v>
                </c:pt>
                <c:pt idx="24985">
                  <c:v>2049.2916666666665</c:v>
                </c:pt>
                <c:pt idx="24986">
                  <c:v>2049.375</c:v>
                </c:pt>
                <c:pt idx="24987">
                  <c:v>2049.4583333333335</c:v>
                </c:pt>
                <c:pt idx="24988">
                  <c:v>2049.5416666666665</c:v>
                </c:pt>
                <c:pt idx="24989">
                  <c:v>2049.625</c:v>
                </c:pt>
                <c:pt idx="24990">
                  <c:v>2049.7083333333335</c:v>
                </c:pt>
                <c:pt idx="24991">
                  <c:v>2049.7833333333333</c:v>
                </c:pt>
                <c:pt idx="24992">
                  <c:v>2049.8666666666668</c:v>
                </c:pt>
                <c:pt idx="24993">
                  <c:v>2049.9500000000003</c:v>
                </c:pt>
                <c:pt idx="24994">
                  <c:v>2050.0333333333333</c:v>
                </c:pt>
                <c:pt idx="24995">
                  <c:v>2050.1166666666668</c:v>
                </c:pt>
                <c:pt idx="24996">
                  <c:v>2050.2000000000003</c:v>
                </c:pt>
                <c:pt idx="24997">
                  <c:v>2050.2750000000001</c:v>
                </c:pt>
                <c:pt idx="24998">
                  <c:v>2050.3583333333331</c:v>
                </c:pt>
                <c:pt idx="24999">
                  <c:v>2050.4416666666666</c:v>
                </c:pt>
                <c:pt idx="25000">
                  <c:v>2050.5250000000001</c:v>
                </c:pt>
                <c:pt idx="25001">
                  <c:v>2050.6083333333331</c:v>
                </c:pt>
                <c:pt idx="25002">
                  <c:v>2050.6916666666666</c:v>
                </c:pt>
                <c:pt idx="25003">
                  <c:v>2050.7750000000001</c:v>
                </c:pt>
                <c:pt idx="25004">
                  <c:v>2050.85</c:v>
                </c:pt>
                <c:pt idx="25005">
                  <c:v>2050.9333333333334</c:v>
                </c:pt>
                <c:pt idx="25006">
                  <c:v>2051.0166666666669</c:v>
                </c:pt>
                <c:pt idx="25007">
                  <c:v>2051.1</c:v>
                </c:pt>
                <c:pt idx="25008">
                  <c:v>2051.1833333333334</c:v>
                </c:pt>
                <c:pt idx="25009">
                  <c:v>2051.2666666666669</c:v>
                </c:pt>
                <c:pt idx="25010">
                  <c:v>2051.3416666666667</c:v>
                </c:pt>
                <c:pt idx="25011">
                  <c:v>2051.4249999999997</c:v>
                </c:pt>
                <c:pt idx="25012">
                  <c:v>2051.5083333333332</c:v>
                </c:pt>
                <c:pt idx="25013">
                  <c:v>2051.5916666666667</c:v>
                </c:pt>
                <c:pt idx="25014">
                  <c:v>2051.6749999999997</c:v>
                </c:pt>
                <c:pt idx="25015">
                  <c:v>2051.7583333333332</c:v>
                </c:pt>
                <c:pt idx="25016">
                  <c:v>2051.8333333333335</c:v>
                </c:pt>
                <c:pt idx="25017">
                  <c:v>2051.9166666666665</c:v>
                </c:pt>
                <c:pt idx="25018">
                  <c:v>2052</c:v>
                </c:pt>
                <c:pt idx="25019">
                  <c:v>2052.0833333333335</c:v>
                </c:pt>
                <c:pt idx="25020">
                  <c:v>2052.1666666666665</c:v>
                </c:pt>
                <c:pt idx="25021">
                  <c:v>2052.25</c:v>
                </c:pt>
                <c:pt idx="25022">
                  <c:v>2052.3333333333335</c:v>
                </c:pt>
                <c:pt idx="25023">
                  <c:v>2052.4083333333333</c:v>
                </c:pt>
                <c:pt idx="25024">
                  <c:v>2052.4916666666668</c:v>
                </c:pt>
                <c:pt idx="25025">
                  <c:v>2052.5750000000003</c:v>
                </c:pt>
                <c:pt idx="25026">
                  <c:v>2052.6583333333333</c:v>
                </c:pt>
                <c:pt idx="25027">
                  <c:v>2052.7416666666668</c:v>
                </c:pt>
                <c:pt idx="25028">
                  <c:v>2052.8250000000003</c:v>
                </c:pt>
                <c:pt idx="25029">
                  <c:v>2052.9</c:v>
                </c:pt>
                <c:pt idx="25030">
                  <c:v>2052.9833333333331</c:v>
                </c:pt>
                <c:pt idx="25031">
                  <c:v>2053.0666666666666</c:v>
                </c:pt>
                <c:pt idx="25032">
                  <c:v>2053.15</c:v>
                </c:pt>
                <c:pt idx="25033">
                  <c:v>2053.2333333333331</c:v>
                </c:pt>
                <c:pt idx="25034">
                  <c:v>2053.3166666666666</c:v>
                </c:pt>
                <c:pt idx="25035">
                  <c:v>2053.3916666666669</c:v>
                </c:pt>
                <c:pt idx="25036">
                  <c:v>2053.4749999999999</c:v>
                </c:pt>
                <c:pt idx="25037">
                  <c:v>2053.5583333333334</c:v>
                </c:pt>
                <c:pt idx="25038">
                  <c:v>2053.6416666666669</c:v>
                </c:pt>
                <c:pt idx="25039">
                  <c:v>2053.7249999999999</c:v>
                </c:pt>
                <c:pt idx="25040">
                  <c:v>2053.8083333333334</c:v>
                </c:pt>
                <c:pt idx="25041">
                  <c:v>2053.8916666666669</c:v>
                </c:pt>
                <c:pt idx="25042">
                  <c:v>2053.9666666666667</c:v>
                </c:pt>
                <c:pt idx="25043">
                  <c:v>2054.0499999999997</c:v>
                </c:pt>
                <c:pt idx="25044">
                  <c:v>2054.1333333333332</c:v>
                </c:pt>
                <c:pt idx="25045">
                  <c:v>2054.2166666666667</c:v>
                </c:pt>
                <c:pt idx="25046">
                  <c:v>2054.2999999999997</c:v>
                </c:pt>
                <c:pt idx="25047">
                  <c:v>2054.3833333333332</c:v>
                </c:pt>
                <c:pt idx="25048">
                  <c:v>2054.4583333333335</c:v>
                </c:pt>
                <c:pt idx="25049">
                  <c:v>2054.5416666666665</c:v>
                </c:pt>
                <c:pt idx="25050">
                  <c:v>2054.625</c:v>
                </c:pt>
                <c:pt idx="25051">
                  <c:v>2054.7083333333335</c:v>
                </c:pt>
                <c:pt idx="25052">
                  <c:v>2054.7916666666665</c:v>
                </c:pt>
                <c:pt idx="25053">
                  <c:v>2054.875</c:v>
                </c:pt>
                <c:pt idx="25054">
                  <c:v>2054.9500000000003</c:v>
                </c:pt>
                <c:pt idx="25055">
                  <c:v>2055.0333333333333</c:v>
                </c:pt>
                <c:pt idx="25056">
                  <c:v>2055.1166666666668</c:v>
                </c:pt>
                <c:pt idx="25057">
                  <c:v>2055.2000000000003</c:v>
                </c:pt>
                <c:pt idx="25058">
                  <c:v>2055.2833333333333</c:v>
                </c:pt>
                <c:pt idx="25059">
                  <c:v>2055.3666666666668</c:v>
                </c:pt>
                <c:pt idx="25060">
                  <c:v>2055.4500000000003</c:v>
                </c:pt>
                <c:pt idx="25061">
                  <c:v>2055.5250000000001</c:v>
                </c:pt>
                <c:pt idx="25062">
                  <c:v>2055.6083333333331</c:v>
                </c:pt>
                <c:pt idx="25063">
                  <c:v>2055.6916666666666</c:v>
                </c:pt>
                <c:pt idx="25064">
                  <c:v>2055.7750000000001</c:v>
                </c:pt>
                <c:pt idx="25065">
                  <c:v>2055.8583333333331</c:v>
                </c:pt>
                <c:pt idx="25066">
                  <c:v>2055.9416666666666</c:v>
                </c:pt>
                <c:pt idx="25067">
                  <c:v>2056.0166666666669</c:v>
                </c:pt>
                <c:pt idx="25068">
                  <c:v>2056.1</c:v>
                </c:pt>
                <c:pt idx="25069">
                  <c:v>2056.1833333333334</c:v>
                </c:pt>
                <c:pt idx="25070">
                  <c:v>2056.2666666666669</c:v>
                </c:pt>
                <c:pt idx="25071">
                  <c:v>2056.35</c:v>
                </c:pt>
                <c:pt idx="25072">
                  <c:v>2056.4333333333334</c:v>
                </c:pt>
                <c:pt idx="25073">
                  <c:v>2056.5083333333332</c:v>
                </c:pt>
                <c:pt idx="25074">
                  <c:v>2056.5916666666667</c:v>
                </c:pt>
                <c:pt idx="25075">
                  <c:v>2056.6749999999997</c:v>
                </c:pt>
                <c:pt idx="25076">
                  <c:v>2056.7583333333332</c:v>
                </c:pt>
                <c:pt idx="25077">
                  <c:v>2056.8416666666667</c:v>
                </c:pt>
                <c:pt idx="25078">
                  <c:v>2056.9249999999997</c:v>
                </c:pt>
                <c:pt idx="25079">
                  <c:v>2057.0083333333332</c:v>
                </c:pt>
                <c:pt idx="25080">
                  <c:v>2057.0833333333335</c:v>
                </c:pt>
                <c:pt idx="25081">
                  <c:v>2057.1666666666665</c:v>
                </c:pt>
                <c:pt idx="25082">
                  <c:v>2057.25</c:v>
                </c:pt>
                <c:pt idx="25083">
                  <c:v>2057.3333333333335</c:v>
                </c:pt>
                <c:pt idx="25084">
                  <c:v>2057.4166666666665</c:v>
                </c:pt>
                <c:pt idx="25085">
                  <c:v>2057.5</c:v>
                </c:pt>
                <c:pt idx="25086">
                  <c:v>2057.5750000000003</c:v>
                </c:pt>
                <c:pt idx="25087">
                  <c:v>2057.6583333333333</c:v>
                </c:pt>
                <c:pt idx="25088">
                  <c:v>2057.7416666666668</c:v>
                </c:pt>
                <c:pt idx="25089">
                  <c:v>2057.8250000000003</c:v>
                </c:pt>
                <c:pt idx="25090">
                  <c:v>2057.9083333333333</c:v>
                </c:pt>
                <c:pt idx="25091">
                  <c:v>2057.9916666666668</c:v>
                </c:pt>
                <c:pt idx="25092">
                  <c:v>2058.0750000000003</c:v>
                </c:pt>
                <c:pt idx="25093">
                  <c:v>2058.15</c:v>
                </c:pt>
                <c:pt idx="25094">
                  <c:v>2058.2333333333331</c:v>
                </c:pt>
                <c:pt idx="25095">
                  <c:v>2058.3166666666666</c:v>
                </c:pt>
                <c:pt idx="25096">
                  <c:v>2058.4</c:v>
                </c:pt>
                <c:pt idx="25097">
                  <c:v>2058.4833333333331</c:v>
                </c:pt>
                <c:pt idx="25098">
                  <c:v>2058.5666666666666</c:v>
                </c:pt>
                <c:pt idx="25099">
                  <c:v>2058.6416666666669</c:v>
                </c:pt>
                <c:pt idx="25100">
                  <c:v>2058.7249999999999</c:v>
                </c:pt>
                <c:pt idx="25101">
                  <c:v>2058.8083333333334</c:v>
                </c:pt>
                <c:pt idx="25102">
                  <c:v>2058.8916666666669</c:v>
                </c:pt>
                <c:pt idx="25103">
                  <c:v>2058.9749999999999</c:v>
                </c:pt>
                <c:pt idx="25104">
                  <c:v>2059.0583333333334</c:v>
                </c:pt>
                <c:pt idx="25105">
                  <c:v>2059.1333333333332</c:v>
                </c:pt>
                <c:pt idx="25106">
                  <c:v>2059.2166666666667</c:v>
                </c:pt>
                <c:pt idx="25107">
                  <c:v>2059.2999999999997</c:v>
                </c:pt>
                <c:pt idx="25108">
                  <c:v>2059.3833333333332</c:v>
                </c:pt>
                <c:pt idx="25109">
                  <c:v>2059.4666666666667</c:v>
                </c:pt>
                <c:pt idx="25110">
                  <c:v>2059.5499999999997</c:v>
                </c:pt>
                <c:pt idx="25111">
                  <c:v>2059.6333333333332</c:v>
                </c:pt>
                <c:pt idx="25112">
                  <c:v>2059.7083333333335</c:v>
                </c:pt>
                <c:pt idx="25113">
                  <c:v>2059.7916666666665</c:v>
                </c:pt>
                <c:pt idx="25114">
                  <c:v>2059.875</c:v>
                </c:pt>
                <c:pt idx="25115">
                  <c:v>2059.9583333333335</c:v>
                </c:pt>
                <c:pt idx="25116">
                  <c:v>2060.0416666666665</c:v>
                </c:pt>
                <c:pt idx="25117">
                  <c:v>2060.125</c:v>
                </c:pt>
                <c:pt idx="25118">
                  <c:v>2060.2000000000003</c:v>
                </c:pt>
                <c:pt idx="25119">
                  <c:v>2060.2833333333333</c:v>
                </c:pt>
                <c:pt idx="25120">
                  <c:v>2060.3666666666668</c:v>
                </c:pt>
                <c:pt idx="25121">
                  <c:v>2060.4500000000003</c:v>
                </c:pt>
                <c:pt idx="25122">
                  <c:v>2060.5333333333333</c:v>
                </c:pt>
                <c:pt idx="25123">
                  <c:v>2060.6166666666668</c:v>
                </c:pt>
                <c:pt idx="25124">
                  <c:v>2060.6916666666666</c:v>
                </c:pt>
                <c:pt idx="25125">
                  <c:v>2060.7750000000001</c:v>
                </c:pt>
                <c:pt idx="25126">
                  <c:v>2060.8583333333331</c:v>
                </c:pt>
                <c:pt idx="25127">
                  <c:v>2060.9416666666666</c:v>
                </c:pt>
                <c:pt idx="25128">
                  <c:v>2061.0250000000001</c:v>
                </c:pt>
                <c:pt idx="25129">
                  <c:v>2061.1083333333331</c:v>
                </c:pt>
                <c:pt idx="25130">
                  <c:v>2061.1916666666666</c:v>
                </c:pt>
                <c:pt idx="25131">
                  <c:v>2061.2666666666669</c:v>
                </c:pt>
                <c:pt idx="25132">
                  <c:v>2061.35</c:v>
                </c:pt>
                <c:pt idx="25133">
                  <c:v>2061.4333333333334</c:v>
                </c:pt>
                <c:pt idx="25134">
                  <c:v>2061.5166666666669</c:v>
                </c:pt>
                <c:pt idx="25135">
                  <c:v>2061.6</c:v>
                </c:pt>
                <c:pt idx="25136">
                  <c:v>2061.6833333333334</c:v>
                </c:pt>
                <c:pt idx="25137">
                  <c:v>2061.7583333333332</c:v>
                </c:pt>
                <c:pt idx="25138">
                  <c:v>2061.8416666666667</c:v>
                </c:pt>
                <c:pt idx="25139">
                  <c:v>2061.9249999999997</c:v>
                </c:pt>
                <c:pt idx="25140">
                  <c:v>2062.0083333333332</c:v>
                </c:pt>
                <c:pt idx="25141">
                  <c:v>2062.0916666666667</c:v>
                </c:pt>
                <c:pt idx="25142">
                  <c:v>2062.1749999999997</c:v>
                </c:pt>
                <c:pt idx="25143">
                  <c:v>2062.25</c:v>
                </c:pt>
                <c:pt idx="25144">
                  <c:v>2062.3333333333335</c:v>
                </c:pt>
                <c:pt idx="25145">
                  <c:v>2062.4166666666665</c:v>
                </c:pt>
                <c:pt idx="25146">
                  <c:v>2062.5</c:v>
                </c:pt>
                <c:pt idx="25147">
                  <c:v>2062.5833333333335</c:v>
                </c:pt>
                <c:pt idx="25148">
                  <c:v>2062.6666666666665</c:v>
                </c:pt>
                <c:pt idx="25149">
                  <c:v>2062.75</c:v>
                </c:pt>
                <c:pt idx="25150">
                  <c:v>2062.8250000000003</c:v>
                </c:pt>
                <c:pt idx="25151">
                  <c:v>2062.9083333333333</c:v>
                </c:pt>
                <c:pt idx="25152">
                  <c:v>2062.9916666666668</c:v>
                </c:pt>
                <c:pt idx="25153">
                  <c:v>2063.0750000000003</c:v>
                </c:pt>
                <c:pt idx="25154">
                  <c:v>2063.1583333333333</c:v>
                </c:pt>
                <c:pt idx="25155">
                  <c:v>2063.2416666666668</c:v>
                </c:pt>
                <c:pt idx="25156">
                  <c:v>2063.3166666666666</c:v>
                </c:pt>
                <c:pt idx="25157">
                  <c:v>2063.4</c:v>
                </c:pt>
                <c:pt idx="25158">
                  <c:v>2063.4833333333331</c:v>
                </c:pt>
                <c:pt idx="25159">
                  <c:v>2063.5666666666666</c:v>
                </c:pt>
                <c:pt idx="25160">
                  <c:v>2063.65</c:v>
                </c:pt>
                <c:pt idx="25161">
                  <c:v>2063.7333333333331</c:v>
                </c:pt>
                <c:pt idx="25162">
                  <c:v>2063.8083333333334</c:v>
                </c:pt>
                <c:pt idx="25163">
                  <c:v>2063.8916666666669</c:v>
                </c:pt>
                <c:pt idx="25164">
                  <c:v>2063.9749999999999</c:v>
                </c:pt>
                <c:pt idx="25165">
                  <c:v>2064.0583333333334</c:v>
                </c:pt>
                <c:pt idx="25166">
                  <c:v>2064.1416666666669</c:v>
                </c:pt>
                <c:pt idx="25167">
                  <c:v>2064.2249999999999</c:v>
                </c:pt>
                <c:pt idx="25168">
                  <c:v>2064.3083333333334</c:v>
                </c:pt>
                <c:pt idx="25169">
                  <c:v>2064.3833333333332</c:v>
                </c:pt>
                <c:pt idx="25170">
                  <c:v>2064.4666666666667</c:v>
                </c:pt>
                <c:pt idx="25171">
                  <c:v>2064.5499999999997</c:v>
                </c:pt>
                <c:pt idx="25172">
                  <c:v>2064.6333333333332</c:v>
                </c:pt>
                <c:pt idx="25173">
                  <c:v>2064.7166666666667</c:v>
                </c:pt>
                <c:pt idx="25174">
                  <c:v>2064.7999999999997</c:v>
                </c:pt>
                <c:pt idx="25175">
                  <c:v>2064.875</c:v>
                </c:pt>
                <c:pt idx="25176">
                  <c:v>2064.9583333333335</c:v>
                </c:pt>
                <c:pt idx="25177">
                  <c:v>2065.0416666666665</c:v>
                </c:pt>
                <c:pt idx="25178">
                  <c:v>2065.125</c:v>
                </c:pt>
                <c:pt idx="25179">
                  <c:v>2065.2083333333335</c:v>
                </c:pt>
                <c:pt idx="25180">
                  <c:v>2065.2916666666665</c:v>
                </c:pt>
                <c:pt idx="25181">
                  <c:v>2065.3666666666668</c:v>
                </c:pt>
                <c:pt idx="25182">
                  <c:v>2065.4500000000003</c:v>
                </c:pt>
                <c:pt idx="25183">
                  <c:v>2065.5333333333333</c:v>
                </c:pt>
                <c:pt idx="25184">
                  <c:v>2065.6166666666668</c:v>
                </c:pt>
                <c:pt idx="25185">
                  <c:v>2065.7000000000003</c:v>
                </c:pt>
                <c:pt idx="25186">
                  <c:v>2065.7833333333333</c:v>
                </c:pt>
                <c:pt idx="25187">
                  <c:v>2065.8666666666668</c:v>
                </c:pt>
                <c:pt idx="25188">
                  <c:v>2065.9416666666666</c:v>
                </c:pt>
                <c:pt idx="25189">
                  <c:v>2066.0250000000001</c:v>
                </c:pt>
                <c:pt idx="25190">
                  <c:v>2066.1083333333331</c:v>
                </c:pt>
                <c:pt idx="25191">
                  <c:v>2066.1916666666666</c:v>
                </c:pt>
                <c:pt idx="25192">
                  <c:v>2066.2750000000001</c:v>
                </c:pt>
                <c:pt idx="25193">
                  <c:v>2066.3583333333331</c:v>
                </c:pt>
                <c:pt idx="25194">
                  <c:v>2066.4333333333334</c:v>
                </c:pt>
                <c:pt idx="25195">
                  <c:v>2066.5166666666669</c:v>
                </c:pt>
                <c:pt idx="25196">
                  <c:v>2066.6</c:v>
                </c:pt>
                <c:pt idx="25197">
                  <c:v>2066.6833333333334</c:v>
                </c:pt>
                <c:pt idx="25198">
                  <c:v>2066.7666666666669</c:v>
                </c:pt>
                <c:pt idx="25199">
                  <c:v>2066.85</c:v>
                </c:pt>
                <c:pt idx="25200">
                  <c:v>2066.9249999999997</c:v>
                </c:pt>
                <c:pt idx="25201">
                  <c:v>2067.0083333333332</c:v>
                </c:pt>
                <c:pt idx="25202">
                  <c:v>2067.0916666666667</c:v>
                </c:pt>
                <c:pt idx="25203">
                  <c:v>2067.1749999999997</c:v>
                </c:pt>
                <c:pt idx="25204">
                  <c:v>2067.2583333333332</c:v>
                </c:pt>
                <c:pt idx="25205">
                  <c:v>2067.3416666666667</c:v>
                </c:pt>
                <c:pt idx="25206">
                  <c:v>2067.4249999999997</c:v>
                </c:pt>
                <c:pt idx="25207">
                  <c:v>2067.5</c:v>
                </c:pt>
                <c:pt idx="25208">
                  <c:v>2067.5833333333335</c:v>
                </c:pt>
                <c:pt idx="25209">
                  <c:v>2067.6666666666665</c:v>
                </c:pt>
                <c:pt idx="25210">
                  <c:v>2067.75</c:v>
                </c:pt>
                <c:pt idx="25211">
                  <c:v>2067.8333333333335</c:v>
                </c:pt>
                <c:pt idx="25212">
                  <c:v>2067.9166666666665</c:v>
                </c:pt>
                <c:pt idx="25213">
                  <c:v>2067.9916666666668</c:v>
                </c:pt>
                <c:pt idx="25214">
                  <c:v>2068.0750000000003</c:v>
                </c:pt>
                <c:pt idx="25215">
                  <c:v>2068.1583333333333</c:v>
                </c:pt>
                <c:pt idx="25216">
                  <c:v>2068.2416666666668</c:v>
                </c:pt>
                <c:pt idx="25217">
                  <c:v>2068.3250000000003</c:v>
                </c:pt>
                <c:pt idx="25218">
                  <c:v>2068.4083333333333</c:v>
                </c:pt>
                <c:pt idx="25219">
                  <c:v>2068.4916666666668</c:v>
                </c:pt>
                <c:pt idx="25220">
                  <c:v>2068.5666666666666</c:v>
                </c:pt>
                <c:pt idx="25221">
                  <c:v>2068.65</c:v>
                </c:pt>
                <c:pt idx="25222">
                  <c:v>2068.7333333333331</c:v>
                </c:pt>
                <c:pt idx="25223">
                  <c:v>2068.8166666666666</c:v>
                </c:pt>
                <c:pt idx="25224">
                  <c:v>2068.9</c:v>
                </c:pt>
                <c:pt idx="25225">
                  <c:v>2068.9833333333331</c:v>
                </c:pt>
                <c:pt idx="25226">
                  <c:v>2069.0583333333334</c:v>
                </c:pt>
                <c:pt idx="25227">
                  <c:v>2069.1416666666669</c:v>
                </c:pt>
                <c:pt idx="25228">
                  <c:v>2069.2249999999999</c:v>
                </c:pt>
                <c:pt idx="25229">
                  <c:v>2069.3083333333334</c:v>
                </c:pt>
                <c:pt idx="25230">
                  <c:v>2069.3916666666669</c:v>
                </c:pt>
                <c:pt idx="25231">
                  <c:v>2069.4749999999999</c:v>
                </c:pt>
                <c:pt idx="25232">
                  <c:v>2069.5499999999997</c:v>
                </c:pt>
                <c:pt idx="25233">
                  <c:v>2069.6333333333332</c:v>
                </c:pt>
                <c:pt idx="25234">
                  <c:v>2069.7166666666667</c:v>
                </c:pt>
                <c:pt idx="25235">
                  <c:v>2069.7999999999997</c:v>
                </c:pt>
                <c:pt idx="25236">
                  <c:v>2069.8833333333332</c:v>
                </c:pt>
                <c:pt idx="25237">
                  <c:v>2069.9666666666667</c:v>
                </c:pt>
                <c:pt idx="25238">
                  <c:v>2070.0499999999997</c:v>
                </c:pt>
                <c:pt idx="25239">
                  <c:v>2070.125</c:v>
                </c:pt>
                <c:pt idx="25240">
                  <c:v>2070.2083333333335</c:v>
                </c:pt>
                <c:pt idx="25241">
                  <c:v>2070.2916666666665</c:v>
                </c:pt>
                <c:pt idx="25242">
                  <c:v>2070.375</c:v>
                </c:pt>
                <c:pt idx="25243">
                  <c:v>2070.4583333333335</c:v>
                </c:pt>
                <c:pt idx="25244">
                  <c:v>2070.5416666666665</c:v>
                </c:pt>
                <c:pt idx="25245">
                  <c:v>2070.6166666666668</c:v>
                </c:pt>
                <c:pt idx="25246">
                  <c:v>2070.7000000000003</c:v>
                </c:pt>
                <c:pt idx="25247">
                  <c:v>2070.7833333333333</c:v>
                </c:pt>
                <c:pt idx="25248">
                  <c:v>2070.8666666666668</c:v>
                </c:pt>
                <c:pt idx="25249">
                  <c:v>2070.9500000000003</c:v>
                </c:pt>
                <c:pt idx="25250">
                  <c:v>2071.0333333333333</c:v>
                </c:pt>
                <c:pt idx="25251">
                  <c:v>2071.1083333333331</c:v>
                </c:pt>
                <c:pt idx="25252">
                  <c:v>2071.1916666666666</c:v>
                </c:pt>
                <c:pt idx="25253">
                  <c:v>2071.2750000000001</c:v>
                </c:pt>
                <c:pt idx="25254">
                  <c:v>2071.3583333333331</c:v>
                </c:pt>
                <c:pt idx="25255">
                  <c:v>2071.4416666666666</c:v>
                </c:pt>
                <c:pt idx="25256">
                  <c:v>2071.5250000000001</c:v>
                </c:pt>
                <c:pt idx="25257">
                  <c:v>2071.6083333333331</c:v>
                </c:pt>
                <c:pt idx="25258">
                  <c:v>2071.6833333333334</c:v>
                </c:pt>
                <c:pt idx="25259">
                  <c:v>2071.7666666666669</c:v>
                </c:pt>
                <c:pt idx="25260">
                  <c:v>2071.85</c:v>
                </c:pt>
                <c:pt idx="25261">
                  <c:v>2071.9333333333334</c:v>
                </c:pt>
                <c:pt idx="25262">
                  <c:v>2072.0166666666669</c:v>
                </c:pt>
                <c:pt idx="25263">
                  <c:v>2072.1</c:v>
                </c:pt>
                <c:pt idx="25264">
                  <c:v>2072.1749999999997</c:v>
                </c:pt>
                <c:pt idx="25265">
                  <c:v>2072.2583333333332</c:v>
                </c:pt>
                <c:pt idx="25266">
                  <c:v>2072.3416666666667</c:v>
                </c:pt>
                <c:pt idx="25267">
                  <c:v>2072.4249999999997</c:v>
                </c:pt>
                <c:pt idx="25268">
                  <c:v>2072.5083333333332</c:v>
                </c:pt>
                <c:pt idx="25269">
                  <c:v>2072.5916666666667</c:v>
                </c:pt>
                <c:pt idx="25270">
                  <c:v>2072.6666666666665</c:v>
                </c:pt>
                <c:pt idx="25271">
                  <c:v>2072.75</c:v>
                </c:pt>
                <c:pt idx="25272">
                  <c:v>2072.8333333333335</c:v>
                </c:pt>
                <c:pt idx="25273">
                  <c:v>2072.9166666666665</c:v>
                </c:pt>
                <c:pt idx="25274">
                  <c:v>2073</c:v>
                </c:pt>
                <c:pt idx="25275">
                  <c:v>2073.0833333333335</c:v>
                </c:pt>
                <c:pt idx="25276">
                  <c:v>2073.1666666666665</c:v>
                </c:pt>
                <c:pt idx="25277">
                  <c:v>2073.2416666666668</c:v>
                </c:pt>
                <c:pt idx="25278">
                  <c:v>2073.3250000000003</c:v>
                </c:pt>
                <c:pt idx="25279">
                  <c:v>2073.4083333333333</c:v>
                </c:pt>
                <c:pt idx="25280">
                  <c:v>2073.4916666666668</c:v>
                </c:pt>
                <c:pt idx="25281">
                  <c:v>2073.5750000000003</c:v>
                </c:pt>
                <c:pt idx="25282">
                  <c:v>2073.6583333333333</c:v>
                </c:pt>
                <c:pt idx="25283">
                  <c:v>2073.7333333333331</c:v>
                </c:pt>
                <c:pt idx="25284">
                  <c:v>2073.8166666666666</c:v>
                </c:pt>
                <c:pt idx="25285">
                  <c:v>2073.9</c:v>
                </c:pt>
                <c:pt idx="25286">
                  <c:v>2073.9833333333331</c:v>
                </c:pt>
                <c:pt idx="25287">
                  <c:v>2074.0666666666666</c:v>
                </c:pt>
                <c:pt idx="25288">
                  <c:v>2074.15</c:v>
                </c:pt>
                <c:pt idx="25289">
                  <c:v>2074.2249999999999</c:v>
                </c:pt>
                <c:pt idx="25290">
                  <c:v>2074.3083333333334</c:v>
                </c:pt>
                <c:pt idx="25291">
                  <c:v>2074.3916666666669</c:v>
                </c:pt>
                <c:pt idx="25292">
                  <c:v>2074.4749999999999</c:v>
                </c:pt>
                <c:pt idx="25293">
                  <c:v>2074.5583333333334</c:v>
                </c:pt>
                <c:pt idx="25294">
                  <c:v>2074.6416666666669</c:v>
                </c:pt>
                <c:pt idx="25295">
                  <c:v>2074.7249999999999</c:v>
                </c:pt>
                <c:pt idx="25296">
                  <c:v>2074.7999999999997</c:v>
                </c:pt>
                <c:pt idx="25297">
                  <c:v>2074.8833333333332</c:v>
                </c:pt>
                <c:pt idx="25298">
                  <c:v>2074.9666666666667</c:v>
                </c:pt>
                <c:pt idx="25299">
                  <c:v>2075.0499999999997</c:v>
                </c:pt>
                <c:pt idx="25300">
                  <c:v>2075.1333333333332</c:v>
                </c:pt>
                <c:pt idx="25301">
                  <c:v>2075.2166666666667</c:v>
                </c:pt>
                <c:pt idx="25302">
                  <c:v>2075.2916666666665</c:v>
                </c:pt>
                <c:pt idx="25303">
                  <c:v>2075.375</c:v>
                </c:pt>
                <c:pt idx="25304">
                  <c:v>2075.4583333333335</c:v>
                </c:pt>
                <c:pt idx="25305">
                  <c:v>2075.5416666666665</c:v>
                </c:pt>
                <c:pt idx="25306">
                  <c:v>2075.625</c:v>
                </c:pt>
                <c:pt idx="25307">
                  <c:v>2075.7083333333335</c:v>
                </c:pt>
                <c:pt idx="25308">
                  <c:v>2075.7833333333333</c:v>
                </c:pt>
                <c:pt idx="25309">
                  <c:v>2075.8666666666668</c:v>
                </c:pt>
                <c:pt idx="25310">
                  <c:v>2075.9500000000003</c:v>
                </c:pt>
                <c:pt idx="25311">
                  <c:v>2076.0333333333333</c:v>
                </c:pt>
                <c:pt idx="25312">
                  <c:v>2076.1166666666668</c:v>
                </c:pt>
                <c:pt idx="25313">
                  <c:v>2076.2000000000003</c:v>
                </c:pt>
                <c:pt idx="25314">
                  <c:v>2076.2833333333333</c:v>
                </c:pt>
                <c:pt idx="25315">
                  <c:v>2076.3583333333331</c:v>
                </c:pt>
                <c:pt idx="25316">
                  <c:v>2076.4416666666666</c:v>
                </c:pt>
                <c:pt idx="25317">
                  <c:v>2076.5250000000001</c:v>
                </c:pt>
                <c:pt idx="25318">
                  <c:v>2076.6083333333331</c:v>
                </c:pt>
                <c:pt idx="25319">
                  <c:v>2076.6916666666666</c:v>
                </c:pt>
                <c:pt idx="25320">
                  <c:v>2076.7750000000001</c:v>
                </c:pt>
                <c:pt idx="25321">
                  <c:v>2076.85</c:v>
                </c:pt>
                <c:pt idx="25322">
                  <c:v>2076.9333333333334</c:v>
                </c:pt>
                <c:pt idx="25323">
                  <c:v>2077.0166666666669</c:v>
                </c:pt>
                <c:pt idx="25324">
                  <c:v>2077.1</c:v>
                </c:pt>
                <c:pt idx="25325">
                  <c:v>2077.1833333333334</c:v>
                </c:pt>
                <c:pt idx="25326">
                  <c:v>2077.2666666666669</c:v>
                </c:pt>
                <c:pt idx="25327">
                  <c:v>2077.3416666666667</c:v>
                </c:pt>
                <c:pt idx="25328">
                  <c:v>2077.4249999999997</c:v>
                </c:pt>
                <c:pt idx="25329">
                  <c:v>2077.5083333333332</c:v>
                </c:pt>
                <c:pt idx="25330">
                  <c:v>2077.5916666666667</c:v>
                </c:pt>
                <c:pt idx="25331">
                  <c:v>2077.6749999999997</c:v>
                </c:pt>
                <c:pt idx="25332">
                  <c:v>2077.7583333333332</c:v>
                </c:pt>
                <c:pt idx="25333">
                  <c:v>2077.8416666666667</c:v>
                </c:pt>
                <c:pt idx="25334">
                  <c:v>2077.9166666666665</c:v>
                </c:pt>
                <c:pt idx="25335">
                  <c:v>2078</c:v>
                </c:pt>
                <c:pt idx="25336">
                  <c:v>2078.0833333333335</c:v>
                </c:pt>
                <c:pt idx="25337">
                  <c:v>2078.1666666666665</c:v>
                </c:pt>
                <c:pt idx="25338">
                  <c:v>2078.25</c:v>
                </c:pt>
                <c:pt idx="25339">
                  <c:v>2078.3333333333335</c:v>
                </c:pt>
                <c:pt idx="25340">
                  <c:v>2078.4083333333333</c:v>
                </c:pt>
                <c:pt idx="25341">
                  <c:v>2078.4916666666668</c:v>
                </c:pt>
                <c:pt idx="25342">
                  <c:v>2078.5750000000003</c:v>
                </c:pt>
                <c:pt idx="25343">
                  <c:v>2078.6583333333333</c:v>
                </c:pt>
                <c:pt idx="25344">
                  <c:v>2078.7416666666668</c:v>
                </c:pt>
                <c:pt idx="25345">
                  <c:v>2078.8250000000003</c:v>
                </c:pt>
                <c:pt idx="25346">
                  <c:v>2078.9083333333333</c:v>
                </c:pt>
                <c:pt idx="25347">
                  <c:v>2078.9833333333331</c:v>
                </c:pt>
                <c:pt idx="25348">
                  <c:v>2079.0666666666666</c:v>
                </c:pt>
                <c:pt idx="25349">
                  <c:v>2079.15</c:v>
                </c:pt>
                <c:pt idx="25350">
                  <c:v>2079.2333333333331</c:v>
                </c:pt>
                <c:pt idx="25351">
                  <c:v>2079.3166666666666</c:v>
                </c:pt>
                <c:pt idx="25352">
                  <c:v>2079.4</c:v>
                </c:pt>
                <c:pt idx="25353">
                  <c:v>2079.4749999999999</c:v>
                </c:pt>
                <c:pt idx="25354">
                  <c:v>2079.5583333333334</c:v>
                </c:pt>
                <c:pt idx="25355">
                  <c:v>2079.6416666666669</c:v>
                </c:pt>
                <c:pt idx="25356">
                  <c:v>2079.7249999999999</c:v>
                </c:pt>
                <c:pt idx="25357">
                  <c:v>2079.8083333333334</c:v>
                </c:pt>
                <c:pt idx="25358">
                  <c:v>2079.8916666666669</c:v>
                </c:pt>
                <c:pt idx="25359">
                  <c:v>2079.9666666666667</c:v>
                </c:pt>
                <c:pt idx="25360">
                  <c:v>2080.0499999999997</c:v>
                </c:pt>
                <c:pt idx="25361">
                  <c:v>2080.1333333333332</c:v>
                </c:pt>
                <c:pt idx="25362">
                  <c:v>2080.2166666666667</c:v>
                </c:pt>
                <c:pt idx="25363">
                  <c:v>2080.2999999999997</c:v>
                </c:pt>
                <c:pt idx="25364">
                  <c:v>2080.3833333333332</c:v>
                </c:pt>
                <c:pt idx="25365">
                  <c:v>2080.4666666666667</c:v>
                </c:pt>
                <c:pt idx="25366">
                  <c:v>2080.5416666666665</c:v>
                </c:pt>
                <c:pt idx="25367">
                  <c:v>2080.625</c:v>
                </c:pt>
                <c:pt idx="25368">
                  <c:v>2080.7083333333335</c:v>
                </c:pt>
                <c:pt idx="25369">
                  <c:v>2080.7916666666665</c:v>
                </c:pt>
                <c:pt idx="25370">
                  <c:v>2080.875</c:v>
                </c:pt>
                <c:pt idx="25371">
                  <c:v>2080.9583333333335</c:v>
                </c:pt>
                <c:pt idx="25372">
                  <c:v>2081.0333333333333</c:v>
                </c:pt>
                <c:pt idx="25373">
                  <c:v>2081.1166666666668</c:v>
                </c:pt>
                <c:pt idx="25374">
                  <c:v>2081.2000000000003</c:v>
                </c:pt>
                <c:pt idx="25375">
                  <c:v>2081.2833333333333</c:v>
                </c:pt>
                <c:pt idx="25376">
                  <c:v>2081.3666666666668</c:v>
                </c:pt>
                <c:pt idx="25377">
                  <c:v>2081.4500000000003</c:v>
                </c:pt>
                <c:pt idx="25378">
                  <c:v>2081.5250000000001</c:v>
                </c:pt>
                <c:pt idx="25379">
                  <c:v>2081.6083333333331</c:v>
                </c:pt>
                <c:pt idx="25380">
                  <c:v>2081.6916666666666</c:v>
                </c:pt>
                <c:pt idx="25381">
                  <c:v>2081.7750000000001</c:v>
                </c:pt>
                <c:pt idx="25382">
                  <c:v>2081.8583333333331</c:v>
                </c:pt>
                <c:pt idx="25383">
                  <c:v>2081.9416666666666</c:v>
                </c:pt>
                <c:pt idx="25384">
                  <c:v>2082.0250000000001</c:v>
                </c:pt>
                <c:pt idx="25385">
                  <c:v>2082.1</c:v>
                </c:pt>
                <c:pt idx="25386">
                  <c:v>2082.1833333333334</c:v>
                </c:pt>
                <c:pt idx="25387">
                  <c:v>2082.2666666666669</c:v>
                </c:pt>
                <c:pt idx="25388">
                  <c:v>2082.35</c:v>
                </c:pt>
                <c:pt idx="25389">
                  <c:v>2082.4333333333334</c:v>
                </c:pt>
                <c:pt idx="25390">
                  <c:v>2082.5166666666669</c:v>
                </c:pt>
                <c:pt idx="25391">
                  <c:v>2082.5916666666667</c:v>
                </c:pt>
                <c:pt idx="25392">
                  <c:v>2082.6749999999997</c:v>
                </c:pt>
                <c:pt idx="25393">
                  <c:v>2082.7583333333332</c:v>
                </c:pt>
                <c:pt idx="25394">
                  <c:v>2082.8416666666667</c:v>
                </c:pt>
                <c:pt idx="25395">
                  <c:v>2082.9249999999997</c:v>
                </c:pt>
                <c:pt idx="25396">
                  <c:v>2083.0083333333332</c:v>
                </c:pt>
                <c:pt idx="25397">
                  <c:v>2083.0833333333335</c:v>
                </c:pt>
                <c:pt idx="25398">
                  <c:v>2083.1666666666665</c:v>
                </c:pt>
                <c:pt idx="25399">
                  <c:v>2083.25</c:v>
                </c:pt>
                <c:pt idx="25400">
                  <c:v>2083.3333333333335</c:v>
                </c:pt>
                <c:pt idx="25401">
                  <c:v>2083.4166666666665</c:v>
                </c:pt>
                <c:pt idx="25402">
                  <c:v>2083.5</c:v>
                </c:pt>
                <c:pt idx="25403">
                  <c:v>2083.5833333333335</c:v>
                </c:pt>
                <c:pt idx="25404">
                  <c:v>2083.6583333333333</c:v>
                </c:pt>
                <c:pt idx="25405">
                  <c:v>2083.7416666666668</c:v>
                </c:pt>
                <c:pt idx="25406">
                  <c:v>2083.8250000000003</c:v>
                </c:pt>
                <c:pt idx="25407">
                  <c:v>2083.9083333333333</c:v>
                </c:pt>
                <c:pt idx="25408">
                  <c:v>2083.9916666666668</c:v>
                </c:pt>
                <c:pt idx="25409">
                  <c:v>2084.0750000000003</c:v>
                </c:pt>
                <c:pt idx="25410">
                  <c:v>2084.15</c:v>
                </c:pt>
                <c:pt idx="25411">
                  <c:v>2084.2333333333331</c:v>
                </c:pt>
                <c:pt idx="25412">
                  <c:v>2084.3166666666666</c:v>
                </c:pt>
                <c:pt idx="25413">
                  <c:v>2084.4</c:v>
                </c:pt>
                <c:pt idx="25414">
                  <c:v>2084.4833333333331</c:v>
                </c:pt>
                <c:pt idx="25415">
                  <c:v>2084.5666666666666</c:v>
                </c:pt>
                <c:pt idx="25416">
                  <c:v>2084.6416666666669</c:v>
                </c:pt>
                <c:pt idx="25417">
                  <c:v>2084.7249999999999</c:v>
                </c:pt>
                <c:pt idx="25418">
                  <c:v>2084.8083333333334</c:v>
                </c:pt>
                <c:pt idx="25419">
                  <c:v>2084.8916666666669</c:v>
                </c:pt>
                <c:pt idx="25420">
                  <c:v>2084.9749999999999</c:v>
                </c:pt>
                <c:pt idx="25421">
                  <c:v>2085.0583333333334</c:v>
                </c:pt>
                <c:pt idx="25422">
                  <c:v>2085.1416666666669</c:v>
                </c:pt>
                <c:pt idx="25423">
                  <c:v>2085.2166666666667</c:v>
                </c:pt>
                <c:pt idx="25424">
                  <c:v>2085.2999999999997</c:v>
                </c:pt>
                <c:pt idx="25425">
                  <c:v>2085.3833333333332</c:v>
                </c:pt>
                <c:pt idx="25426">
                  <c:v>2085.4666666666667</c:v>
                </c:pt>
                <c:pt idx="25427">
                  <c:v>2085.5499999999997</c:v>
                </c:pt>
                <c:pt idx="25428">
                  <c:v>2085.6333333333332</c:v>
                </c:pt>
                <c:pt idx="25429">
                  <c:v>2085.7083333333335</c:v>
                </c:pt>
                <c:pt idx="25430">
                  <c:v>2085.7916666666665</c:v>
                </c:pt>
                <c:pt idx="25431">
                  <c:v>2085.875</c:v>
                </c:pt>
                <c:pt idx="25432">
                  <c:v>2085.9583333333335</c:v>
                </c:pt>
                <c:pt idx="25433">
                  <c:v>2086.0416666666665</c:v>
                </c:pt>
                <c:pt idx="25434">
                  <c:v>2086.125</c:v>
                </c:pt>
                <c:pt idx="25435">
                  <c:v>2086.2000000000003</c:v>
                </c:pt>
                <c:pt idx="25436">
                  <c:v>2086.2833333333333</c:v>
                </c:pt>
                <c:pt idx="25437">
                  <c:v>2086.3666666666668</c:v>
                </c:pt>
                <c:pt idx="25438">
                  <c:v>2086.4500000000003</c:v>
                </c:pt>
                <c:pt idx="25439">
                  <c:v>2086.5333333333333</c:v>
                </c:pt>
                <c:pt idx="25440">
                  <c:v>2086.6166666666668</c:v>
                </c:pt>
                <c:pt idx="25441">
                  <c:v>2086.7000000000003</c:v>
                </c:pt>
                <c:pt idx="25442">
                  <c:v>2086.7750000000001</c:v>
                </c:pt>
                <c:pt idx="25443">
                  <c:v>2086.8583333333331</c:v>
                </c:pt>
                <c:pt idx="25444">
                  <c:v>2086.9416666666666</c:v>
                </c:pt>
                <c:pt idx="25445">
                  <c:v>2087.0250000000001</c:v>
                </c:pt>
                <c:pt idx="25446">
                  <c:v>2087.1083333333331</c:v>
                </c:pt>
                <c:pt idx="25447">
                  <c:v>2087.1916666666666</c:v>
                </c:pt>
                <c:pt idx="25448">
                  <c:v>2087.2666666666669</c:v>
                </c:pt>
                <c:pt idx="25449">
                  <c:v>2087.35</c:v>
                </c:pt>
                <c:pt idx="25450">
                  <c:v>2087.4333333333334</c:v>
                </c:pt>
                <c:pt idx="25451">
                  <c:v>2087.5166666666669</c:v>
                </c:pt>
                <c:pt idx="25452">
                  <c:v>2087.6</c:v>
                </c:pt>
                <c:pt idx="25453">
                  <c:v>2087.6833333333334</c:v>
                </c:pt>
                <c:pt idx="25454">
                  <c:v>2087.7583333333332</c:v>
                </c:pt>
                <c:pt idx="25455">
                  <c:v>2087.8416666666667</c:v>
                </c:pt>
                <c:pt idx="25456">
                  <c:v>2087.9249999999997</c:v>
                </c:pt>
                <c:pt idx="25457">
                  <c:v>2088.0083333333332</c:v>
                </c:pt>
                <c:pt idx="25458">
                  <c:v>2088.0916666666667</c:v>
                </c:pt>
                <c:pt idx="25459">
                  <c:v>2088.1749999999997</c:v>
                </c:pt>
                <c:pt idx="25460">
                  <c:v>2088.2583333333332</c:v>
                </c:pt>
                <c:pt idx="25461">
                  <c:v>2088.3333333333335</c:v>
                </c:pt>
                <c:pt idx="25462">
                  <c:v>2088.4166666666665</c:v>
                </c:pt>
                <c:pt idx="25463">
                  <c:v>2088.5</c:v>
                </c:pt>
                <c:pt idx="25464">
                  <c:v>2088.5833333333335</c:v>
                </c:pt>
                <c:pt idx="25465">
                  <c:v>2088.6666666666665</c:v>
                </c:pt>
                <c:pt idx="25466">
                  <c:v>2088.75</c:v>
                </c:pt>
                <c:pt idx="25467">
                  <c:v>2088.8250000000003</c:v>
                </c:pt>
                <c:pt idx="25468">
                  <c:v>2088.9083333333333</c:v>
                </c:pt>
                <c:pt idx="25469">
                  <c:v>2088.9916666666668</c:v>
                </c:pt>
                <c:pt idx="25470">
                  <c:v>2089.0750000000003</c:v>
                </c:pt>
                <c:pt idx="25471">
                  <c:v>2089.1583333333333</c:v>
                </c:pt>
                <c:pt idx="25472">
                  <c:v>2089.2416666666668</c:v>
                </c:pt>
                <c:pt idx="25473">
                  <c:v>2089.3250000000003</c:v>
                </c:pt>
                <c:pt idx="25474">
                  <c:v>2089.4</c:v>
                </c:pt>
                <c:pt idx="25475">
                  <c:v>2089.4833333333331</c:v>
                </c:pt>
                <c:pt idx="25476">
                  <c:v>2089.5666666666666</c:v>
                </c:pt>
                <c:pt idx="25477">
                  <c:v>2089.65</c:v>
                </c:pt>
                <c:pt idx="25478">
                  <c:v>2089.7333333333331</c:v>
                </c:pt>
                <c:pt idx="25479">
                  <c:v>2089.8166666666666</c:v>
                </c:pt>
                <c:pt idx="25480">
                  <c:v>2089.8916666666669</c:v>
                </c:pt>
                <c:pt idx="25481">
                  <c:v>2089.9749999999999</c:v>
                </c:pt>
                <c:pt idx="25482">
                  <c:v>2090.0583333333334</c:v>
                </c:pt>
                <c:pt idx="25483">
                  <c:v>2090.1416666666669</c:v>
                </c:pt>
                <c:pt idx="25484">
                  <c:v>2090.2249999999999</c:v>
                </c:pt>
                <c:pt idx="25485">
                  <c:v>2090.3083333333334</c:v>
                </c:pt>
                <c:pt idx="25486">
                  <c:v>2090.3833333333332</c:v>
                </c:pt>
                <c:pt idx="25487">
                  <c:v>2090.4666666666667</c:v>
                </c:pt>
                <c:pt idx="25488">
                  <c:v>2090.5499999999997</c:v>
                </c:pt>
                <c:pt idx="25489">
                  <c:v>2090.6333333333332</c:v>
                </c:pt>
                <c:pt idx="25490">
                  <c:v>2090.7166666666667</c:v>
                </c:pt>
                <c:pt idx="25491">
                  <c:v>2090.7999999999997</c:v>
                </c:pt>
                <c:pt idx="25492">
                  <c:v>2090.8833333333332</c:v>
                </c:pt>
                <c:pt idx="25493">
                  <c:v>2090.9583333333335</c:v>
                </c:pt>
                <c:pt idx="25494">
                  <c:v>2091.0416666666665</c:v>
                </c:pt>
                <c:pt idx="25495">
                  <c:v>2091.125</c:v>
                </c:pt>
                <c:pt idx="25496">
                  <c:v>2091.2083333333335</c:v>
                </c:pt>
                <c:pt idx="25497">
                  <c:v>2091.2916666666665</c:v>
                </c:pt>
                <c:pt idx="25498">
                  <c:v>2091.375</c:v>
                </c:pt>
                <c:pt idx="25499">
                  <c:v>2091.4500000000003</c:v>
                </c:pt>
                <c:pt idx="25500">
                  <c:v>2091.5333333333333</c:v>
                </c:pt>
                <c:pt idx="25501">
                  <c:v>2091.6166666666668</c:v>
                </c:pt>
                <c:pt idx="25502">
                  <c:v>2091.7000000000003</c:v>
                </c:pt>
                <c:pt idx="25503">
                  <c:v>2091.7833333333333</c:v>
                </c:pt>
                <c:pt idx="25504">
                  <c:v>2091.8666666666668</c:v>
                </c:pt>
                <c:pt idx="25505">
                  <c:v>2091.9416666666666</c:v>
                </c:pt>
                <c:pt idx="25506">
                  <c:v>2092.0250000000001</c:v>
                </c:pt>
                <c:pt idx="25507">
                  <c:v>2092.1083333333331</c:v>
                </c:pt>
                <c:pt idx="25508">
                  <c:v>2092.1916666666666</c:v>
                </c:pt>
                <c:pt idx="25509">
                  <c:v>2092.2750000000001</c:v>
                </c:pt>
                <c:pt idx="25510">
                  <c:v>2092.3583333333331</c:v>
                </c:pt>
                <c:pt idx="25511">
                  <c:v>2092.4416666666666</c:v>
                </c:pt>
                <c:pt idx="25512">
                  <c:v>2092.5166666666669</c:v>
                </c:pt>
                <c:pt idx="25513">
                  <c:v>2092.6</c:v>
                </c:pt>
                <c:pt idx="25514">
                  <c:v>2092.6833333333334</c:v>
                </c:pt>
                <c:pt idx="25515">
                  <c:v>2092.7666666666669</c:v>
                </c:pt>
                <c:pt idx="25516">
                  <c:v>2092.85</c:v>
                </c:pt>
                <c:pt idx="25517">
                  <c:v>2092.9333333333334</c:v>
                </c:pt>
                <c:pt idx="25518">
                  <c:v>2093.0083333333332</c:v>
                </c:pt>
                <c:pt idx="25519">
                  <c:v>2093.0916666666667</c:v>
                </c:pt>
                <c:pt idx="25520">
                  <c:v>2093.1749999999997</c:v>
                </c:pt>
                <c:pt idx="25521">
                  <c:v>2093.2583333333332</c:v>
                </c:pt>
                <c:pt idx="25522">
                  <c:v>2093.3416666666667</c:v>
                </c:pt>
                <c:pt idx="25523">
                  <c:v>2093.4249999999997</c:v>
                </c:pt>
                <c:pt idx="25524">
                  <c:v>2093.5</c:v>
                </c:pt>
                <c:pt idx="25525">
                  <c:v>2093.5833333333335</c:v>
                </c:pt>
                <c:pt idx="25526">
                  <c:v>2093.6666666666665</c:v>
                </c:pt>
                <c:pt idx="25527">
                  <c:v>2093.75</c:v>
                </c:pt>
                <c:pt idx="25528">
                  <c:v>2093.8333333333335</c:v>
                </c:pt>
                <c:pt idx="25529">
                  <c:v>2093.9166666666665</c:v>
                </c:pt>
                <c:pt idx="25530">
                  <c:v>2094</c:v>
                </c:pt>
                <c:pt idx="25531">
                  <c:v>2094.0750000000003</c:v>
                </c:pt>
                <c:pt idx="25532">
                  <c:v>2094.1583333333333</c:v>
                </c:pt>
                <c:pt idx="25533">
                  <c:v>2094.2416666666668</c:v>
                </c:pt>
                <c:pt idx="25534">
                  <c:v>2094.3250000000003</c:v>
                </c:pt>
                <c:pt idx="25535">
                  <c:v>2094.4083333333333</c:v>
                </c:pt>
                <c:pt idx="25536">
                  <c:v>2094.4916666666668</c:v>
                </c:pt>
                <c:pt idx="25537">
                  <c:v>2094.5666666666666</c:v>
                </c:pt>
                <c:pt idx="25538">
                  <c:v>2094.65</c:v>
                </c:pt>
                <c:pt idx="25539">
                  <c:v>2094.7333333333331</c:v>
                </c:pt>
                <c:pt idx="25540">
                  <c:v>2094.8166666666666</c:v>
                </c:pt>
                <c:pt idx="25541">
                  <c:v>2094.9</c:v>
                </c:pt>
                <c:pt idx="25542">
                  <c:v>2094.9833333333331</c:v>
                </c:pt>
                <c:pt idx="25543">
                  <c:v>2095.0583333333334</c:v>
                </c:pt>
                <c:pt idx="25544">
                  <c:v>2095.1416666666669</c:v>
                </c:pt>
                <c:pt idx="25545">
                  <c:v>2095.2249999999999</c:v>
                </c:pt>
                <c:pt idx="25546">
                  <c:v>2095.3083333333334</c:v>
                </c:pt>
                <c:pt idx="25547">
                  <c:v>2095.3916666666669</c:v>
                </c:pt>
                <c:pt idx="25548">
                  <c:v>2095.4749999999999</c:v>
                </c:pt>
                <c:pt idx="25549">
                  <c:v>2095.5583333333334</c:v>
                </c:pt>
                <c:pt idx="25550">
                  <c:v>2095.6333333333332</c:v>
                </c:pt>
                <c:pt idx="25551">
                  <c:v>2095.7166666666667</c:v>
                </c:pt>
                <c:pt idx="25552">
                  <c:v>2095.7999999999997</c:v>
                </c:pt>
                <c:pt idx="25553">
                  <c:v>2095.8833333333332</c:v>
                </c:pt>
                <c:pt idx="25554">
                  <c:v>2095.9666666666667</c:v>
                </c:pt>
                <c:pt idx="25555">
                  <c:v>2096.0499999999997</c:v>
                </c:pt>
                <c:pt idx="25556">
                  <c:v>2096.125</c:v>
                </c:pt>
                <c:pt idx="25557">
                  <c:v>2096.2083333333335</c:v>
                </c:pt>
                <c:pt idx="25558">
                  <c:v>2096.2916666666665</c:v>
                </c:pt>
                <c:pt idx="25559">
                  <c:v>2096.375</c:v>
                </c:pt>
                <c:pt idx="25560">
                  <c:v>2096.4583333333335</c:v>
                </c:pt>
                <c:pt idx="25561">
                  <c:v>2096.5416666666665</c:v>
                </c:pt>
                <c:pt idx="25562">
                  <c:v>2096.6166666666668</c:v>
                </c:pt>
                <c:pt idx="25563">
                  <c:v>2096.7000000000003</c:v>
                </c:pt>
                <c:pt idx="25564">
                  <c:v>2096.7833333333333</c:v>
                </c:pt>
                <c:pt idx="25565">
                  <c:v>2096.8666666666668</c:v>
                </c:pt>
                <c:pt idx="25566">
                  <c:v>2096.9500000000003</c:v>
                </c:pt>
                <c:pt idx="25567">
                  <c:v>2097.0333333333333</c:v>
                </c:pt>
                <c:pt idx="25568">
                  <c:v>2097.1166666666668</c:v>
                </c:pt>
                <c:pt idx="25569">
                  <c:v>2097.1916666666666</c:v>
                </c:pt>
                <c:pt idx="25570">
                  <c:v>2097.2750000000001</c:v>
                </c:pt>
                <c:pt idx="25571">
                  <c:v>2097.3583333333331</c:v>
                </c:pt>
                <c:pt idx="25572">
                  <c:v>2097.4416666666666</c:v>
                </c:pt>
                <c:pt idx="25573">
                  <c:v>2097.5250000000001</c:v>
                </c:pt>
                <c:pt idx="25574">
                  <c:v>2097.6083333333331</c:v>
                </c:pt>
                <c:pt idx="25575">
                  <c:v>2097.6833333333334</c:v>
                </c:pt>
                <c:pt idx="25576">
                  <c:v>2097.7666666666669</c:v>
                </c:pt>
                <c:pt idx="25577">
                  <c:v>2097.85</c:v>
                </c:pt>
                <c:pt idx="25578">
                  <c:v>2097.9333333333334</c:v>
                </c:pt>
                <c:pt idx="25579">
                  <c:v>2098.0166666666669</c:v>
                </c:pt>
                <c:pt idx="25580">
                  <c:v>2098.1</c:v>
                </c:pt>
                <c:pt idx="25581">
                  <c:v>2098.1749999999997</c:v>
                </c:pt>
                <c:pt idx="25582">
                  <c:v>2098.2583333333332</c:v>
                </c:pt>
                <c:pt idx="25583">
                  <c:v>2098.3416666666667</c:v>
                </c:pt>
                <c:pt idx="25584">
                  <c:v>2098.4249999999997</c:v>
                </c:pt>
                <c:pt idx="25585">
                  <c:v>2098.5083333333332</c:v>
                </c:pt>
                <c:pt idx="25586">
                  <c:v>2098.5916666666667</c:v>
                </c:pt>
                <c:pt idx="25587">
                  <c:v>2098.6749999999997</c:v>
                </c:pt>
                <c:pt idx="25588">
                  <c:v>2098.75</c:v>
                </c:pt>
                <c:pt idx="25589">
                  <c:v>2098.8333333333335</c:v>
                </c:pt>
                <c:pt idx="25590">
                  <c:v>2098.9166666666665</c:v>
                </c:pt>
                <c:pt idx="25591">
                  <c:v>2099</c:v>
                </c:pt>
                <c:pt idx="25592">
                  <c:v>2099.0833333333335</c:v>
                </c:pt>
                <c:pt idx="25593">
                  <c:v>2099.1666666666665</c:v>
                </c:pt>
                <c:pt idx="25594">
                  <c:v>2099.2416666666668</c:v>
                </c:pt>
                <c:pt idx="25595">
                  <c:v>2099.3250000000003</c:v>
                </c:pt>
                <c:pt idx="25596">
                  <c:v>2099.4083333333333</c:v>
                </c:pt>
                <c:pt idx="25597">
                  <c:v>2099.4916666666668</c:v>
                </c:pt>
                <c:pt idx="25598">
                  <c:v>2099.5750000000003</c:v>
                </c:pt>
                <c:pt idx="25599">
                  <c:v>2099.6583333333333</c:v>
                </c:pt>
                <c:pt idx="25600">
                  <c:v>2099.7416666666668</c:v>
                </c:pt>
                <c:pt idx="25601">
                  <c:v>2099.8166666666666</c:v>
                </c:pt>
                <c:pt idx="25602">
                  <c:v>2099.9</c:v>
                </c:pt>
                <c:pt idx="25603">
                  <c:v>2099.9833333333331</c:v>
                </c:pt>
                <c:pt idx="25604">
                  <c:v>2100.0666666666666</c:v>
                </c:pt>
                <c:pt idx="25605">
                  <c:v>2100.15</c:v>
                </c:pt>
                <c:pt idx="25606">
                  <c:v>2100.2333333333331</c:v>
                </c:pt>
                <c:pt idx="25607">
                  <c:v>2100.3083333333334</c:v>
                </c:pt>
                <c:pt idx="25608">
                  <c:v>2100.3916666666669</c:v>
                </c:pt>
                <c:pt idx="25609">
                  <c:v>2100.4749999999999</c:v>
                </c:pt>
                <c:pt idx="25610">
                  <c:v>2100.5583333333334</c:v>
                </c:pt>
                <c:pt idx="25611">
                  <c:v>2100.6416666666669</c:v>
                </c:pt>
                <c:pt idx="25612">
                  <c:v>2100.7249999999999</c:v>
                </c:pt>
                <c:pt idx="25613">
                  <c:v>2100.7999999999997</c:v>
                </c:pt>
                <c:pt idx="25614">
                  <c:v>2100.8833333333332</c:v>
                </c:pt>
                <c:pt idx="25615">
                  <c:v>2100.9666666666667</c:v>
                </c:pt>
                <c:pt idx="25616">
                  <c:v>2101.0499999999997</c:v>
                </c:pt>
                <c:pt idx="25617">
                  <c:v>2101.1333333333332</c:v>
                </c:pt>
                <c:pt idx="25618">
                  <c:v>2101.2166666666667</c:v>
                </c:pt>
                <c:pt idx="25619">
                  <c:v>2101.2999999999997</c:v>
                </c:pt>
                <c:pt idx="25620">
                  <c:v>2101.375</c:v>
                </c:pt>
                <c:pt idx="25621">
                  <c:v>2101.4583333333335</c:v>
                </c:pt>
                <c:pt idx="25622">
                  <c:v>2101.5416666666665</c:v>
                </c:pt>
                <c:pt idx="25623">
                  <c:v>2101.625</c:v>
                </c:pt>
                <c:pt idx="25624">
                  <c:v>2101.7083333333335</c:v>
                </c:pt>
                <c:pt idx="25625">
                  <c:v>2101.7916666666665</c:v>
                </c:pt>
                <c:pt idx="25626">
                  <c:v>2101.8666666666668</c:v>
                </c:pt>
                <c:pt idx="25627">
                  <c:v>2101.9500000000003</c:v>
                </c:pt>
                <c:pt idx="25628">
                  <c:v>2102.0333333333333</c:v>
                </c:pt>
                <c:pt idx="25629">
                  <c:v>2102.1166666666668</c:v>
                </c:pt>
                <c:pt idx="25630">
                  <c:v>2102.2000000000003</c:v>
                </c:pt>
                <c:pt idx="25631">
                  <c:v>2102.2833333333333</c:v>
                </c:pt>
                <c:pt idx="25632">
                  <c:v>2102.3583333333331</c:v>
                </c:pt>
                <c:pt idx="25633">
                  <c:v>2102.4416666666666</c:v>
                </c:pt>
                <c:pt idx="25634">
                  <c:v>2102.5250000000001</c:v>
                </c:pt>
                <c:pt idx="25635">
                  <c:v>2102.6083333333331</c:v>
                </c:pt>
                <c:pt idx="25636">
                  <c:v>2102.6916666666666</c:v>
                </c:pt>
                <c:pt idx="25637">
                  <c:v>2102.7750000000001</c:v>
                </c:pt>
                <c:pt idx="25638">
                  <c:v>2102.8583333333331</c:v>
                </c:pt>
                <c:pt idx="25639">
                  <c:v>2102.9333333333334</c:v>
                </c:pt>
                <c:pt idx="25640">
                  <c:v>2103.0166666666669</c:v>
                </c:pt>
                <c:pt idx="25641">
                  <c:v>2103.1</c:v>
                </c:pt>
                <c:pt idx="25642">
                  <c:v>2103.1833333333334</c:v>
                </c:pt>
                <c:pt idx="25643">
                  <c:v>2103.2666666666669</c:v>
                </c:pt>
                <c:pt idx="25644">
                  <c:v>2103.35</c:v>
                </c:pt>
                <c:pt idx="25645">
                  <c:v>2103.4249999999997</c:v>
                </c:pt>
                <c:pt idx="25646">
                  <c:v>2103.5083333333332</c:v>
                </c:pt>
                <c:pt idx="25647">
                  <c:v>2103.5916666666667</c:v>
                </c:pt>
                <c:pt idx="25648">
                  <c:v>2103.6749999999997</c:v>
                </c:pt>
                <c:pt idx="25649">
                  <c:v>2103.7583333333332</c:v>
                </c:pt>
                <c:pt idx="25650">
                  <c:v>2103.8416666666667</c:v>
                </c:pt>
                <c:pt idx="25651">
                  <c:v>2103.9166666666665</c:v>
                </c:pt>
                <c:pt idx="25652">
                  <c:v>2104</c:v>
                </c:pt>
                <c:pt idx="25653">
                  <c:v>2104.0833333333335</c:v>
                </c:pt>
                <c:pt idx="25654">
                  <c:v>2104.1666666666665</c:v>
                </c:pt>
                <c:pt idx="25655">
                  <c:v>2104.25</c:v>
                </c:pt>
                <c:pt idx="25656">
                  <c:v>2104.3333333333335</c:v>
                </c:pt>
                <c:pt idx="25657">
                  <c:v>2104.4166666666665</c:v>
                </c:pt>
                <c:pt idx="25658">
                  <c:v>2104.4916666666668</c:v>
                </c:pt>
                <c:pt idx="25659">
                  <c:v>2104.5750000000003</c:v>
                </c:pt>
                <c:pt idx="25660">
                  <c:v>2104.6583333333333</c:v>
                </c:pt>
                <c:pt idx="25661">
                  <c:v>2104.7416666666668</c:v>
                </c:pt>
                <c:pt idx="25662">
                  <c:v>2104.8250000000003</c:v>
                </c:pt>
                <c:pt idx="25663">
                  <c:v>2104.9083333333333</c:v>
                </c:pt>
                <c:pt idx="25664">
                  <c:v>2104.9833333333331</c:v>
                </c:pt>
                <c:pt idx="25665">
                  <c:v>2105.0666666666666</c:v>
                </c:pt>
                <c:pt idx="25666">
                  <c:v>2105.15</c:v>
                </c:pt>
                <c:pt idx="25667">
                  <c:v>2105.2333333333331</c:v>
                </c:pt>
                <c:pt idx="25668">
                  <c:v>2105.3166666666666</c:v>
                </c:pt>
                <c:pt idx="25669">
                  <c:v>2105.4</c:v>
                </c:pt>
                <c:pt idx="25670">
                  <c:v>2105.4749999999999</c:v>
                </c:pt>
                <c:pt idx="25671">
                  <c:v>2105.5583333333334</c:v>
                </c:pt>
                <c:pt idx="25672">
                  <c:v>2105.6416666666669</c:v>
                </c:pt>
                <c:pt idx="25673">
                  <c:v>2105.7249999999999</c:v>
                </c:pt>
                <c:pt idx="25674">
                  <c:v>2105.8083333333334</c:v>
                </c:pt>
                <c:pt idx="25675">
                  <c:v>2105.8916666666669</c:v>
                </c:pt>
                <c:pt idx="25676">
                  <c:v>2105.9749999999999</c:v>
                </c:pt>
                <c:pt idx="25677">
                  <c:v>2106.0499999999997</c:v>
                </c:pt>
                <c:pt idx="25678">
                  <c:v>2106.1333333333332</c:v>
                </c:pt>
                <c:pt idx="25679">
                  <c:v>2106.2166666666667</c:v>
                </c:pt>
                <c:pt idx="25680">
                  <c:v>2106.2999999999997</c:v>
                </c:pt>
                <c:pt idx="25681">
                  <c:v>2106.3833333333332</c:v>
                </c:pt>
                <c:pt idx="25682">
                  <c:v>2106.4666666666667</c:v>
                </c:pt>
                <c:pt idx="25683">
                  <c:v>2106.5416666666665</c:v>
                </c:pt>
                <c:pt idx="25684">
                  <c:v>2106.625</c:v>
                </c:pt>
                <c:pt idx="25685">
                  <c:v>2106.7083333333335</c:v>
                </c:pt>
                <c:pt idx="25686">
                  <c:v>2106.7916666666665</c:v>
                </c:pt>
                <c:pt idx="25687">
                  <c:v>2106.875</c:v>
                </c:pt>
                <c:pt idx="25688">
                  <c:v>2106.9583333333335</c:v>
                </c:pt>
                <c:pt idx="25689">
                  <c:v>2107.0333333333333</c:v>
                </c:pt>
                <c:pt idx="25690">
                  <c:v>2107.1166666666668</c:v>
                </c:pt>
                <c:pt idx="25691">
                  <c:v>2107.2000000000003</c:v>
                </c:pt>
                <c:pt idx="25692">
                  <c:v>2107.2833333333333</c:v>
                </c:pt>
                <c:pt idx="25693">
                  <c:v>2107.3666666666668</c:v>
                </c:pt>
                <c:pt idx="25694">
                  <c:v>2107.4500000000003</c:v>
                </c:pt>
                <c:pt idx="25695">
                  <c:v>2107.5333333333333</c:v>
                </c:pt>
                <c:pt idx="25696">
                  <c:v>2107.6083333333331</c:v>
                </c:pt>
                <c:pt idx="25697">
                  <c:v>2107.6916666666666</c:v>
                </c:pt>
                <c:pt idx="25698">
                  <c:v>2107.7750000000001</c:v>
                </c:pt>
                <c:pt idx="25699">
                  <c:v>2107.8583333333331</c:v>
                </c:pt>
                <c:pt idx="25700">
                  <c:v>2107.9416666666666</c:v>
                </c:pt>
                <c:pt idx="25701">
                  <c:v>2108.0250000000001</c:v>
                </c:pt>
                <c:pt idx="25702">
                  <c:v>2108.1</c:v>
                </c:pt>
                <c:pt idx="25703">
                  <c:v>2108.1833333333334</c:v>
                </c:pt>
                <c:pt idx="25704">
                  <c:v>2108.2666666666669</c:v>
                </c:pt>
                <c:pt idx="25705">
                  <c:v>2108.35</c:v>
                </c:pt>
                <c:pt idx="25706">
                  <c:v>2108.4333333333334</c:v>
                </c:pt>
                <c:pt idx="25707">
                  <c:v>2108.5166666666669</c:v>
                </c:pt>
                <c:pt idx="25708">
                  <c:v>2108.5916666666667</c:v>
                </c:pt>
                <c:pt idx="25709">
                  <c:v>2108.6749999999997</c:v>
                </c:pt>
                <c:pt idx="25710">
                  <c:v>2108.7583333333332</c:v>
                </c:pt>
                <c:pt idx="25711">
                  <c:v>2108.8416666666667</c:v>
                </c:pt>
                <c:pt idx="25712">
                  <c:v>2108.9249999999997</c:v>
                </c:pt>
                <c:pt idx="25713">
                  <c:v>2109.0083333333332</c:v>
                </c:pt>
                <c:pt idx="25714">
                  <c:v>2109.0916666666667</c:v>
                </c:pt>
                <c:pt idx="25715">
                  <c:v>2109.1666666666665</c:v>
                </c:pt>
                <c:pt idx="25716">
                  <c:v>2109.25</c:v>
                </c:pt>
                <c:pt idx="25717">
                  <c:v>2109.3333333333335</c:v>
                </c:pt>
                <c:pt idx="25718">
                  <c:v>2109.4166666666665</c:v>
                </c:pt>
                <c:pt idx="25719">
                  <c:v>2109.5</c:v>
                </c:pt>
                <c:pt idx="25720">
                  <c:v>2109.5833333333335</c:v>
                </c:pt>
                <c:pt idx="25721">
                  <c:v>2109.6583333333333</c:v>
                </c:pt>
                <c:pt idx="25722">
                  <c:v>2109.7416666666668</c:v>
                </c:pt>
                <c:pt idx="25723">
                  <c:v>2109.8250000000003</c:v>
                </c:pt>
                <c:pt idx="25724">
                  <c:v>2109.9083333333333</c:v>
                </c:pt>
                <c:pt idx="25725">
                  <c:v>2109.9916666666668</c:v>
                </c:pt>
                <c:pt idx="25726">
                  <c:v>2110.0750000000003</c:v>
                </c:pt>
                <c:pt idx="25727">
                  <c:v>2110.1583333333333</c:v>
                </c:pt>
                <c:pt idx="25728">
                  <c:v>2110.2333333333331</c:v>
                </c:pt>
                <c:pt idx="25729">
                  <c:v>2110.3166666666666</c:v>
                </c:pt>
                <c:pt idx="25730">
                  <c:v>2110.4</c:v>
                </c:pt>
                <c:pt idx="25731">
                  <c:v>2110.4833333333331</c:v>
                </c:pt>
                <c:pt idx="25732">
                  <c:v>2110.5666666666666</c:v>
                </c:pt>
                <c:pt idx="25733">
                  <c:v>2110.65</c:v>
                </c:pt>
                <c:pt idx="25734">
                  <c:v>2110.7249999999999</c:v>
                </c:pt>
                <c:pt idx="25735">
                  <c:v>2110.8083333333334</c:v>
                </c:pt>
                <c:pt idx="25736">
                  <c:v>2110.8916666666669</c:v>
                </c:pt>
                <c:pt idx="25737">
                  <c:v>2110.9749999999999</c:v>
                </c:pt>
                <c:pt idx="25738">
                  <c:v>2111.0583333333334</c:v>
                </c:pt>
                <c:pt idx="25739">
                  <c:v>2111.1416666666669</c:v>
                </c:pt>
                <c:pt idx="25740">
                  <c:v>2111.2166666666667</c:v>
                </c:pt>
                <c:pt idx="25741">
                  <c:v>2111.2999999999997</c:v>
                </c:pt>
                <c:pt idx="25742">
                  <c:v>2111.3833333333332</c:v>
                </c:pt>
                <c:pt idx="25743">
                  <c:v>2111.4666666666667</c:v>
                </c:pt>
                <c:pt idx="25744">
                  <c:v>2111.5499999999997</c:v>
                </c:pt>
                <c:pt idx="25745">
                  <c:v>2111.6333333333332</c:v>
                </c:pt>
                <c:pt idx="25746">
                  <c:v>2111.7166666666667</c:v>
                </c:pt>
                <c:pt idx="25747">
                  <c:v>2111.7916666666665</c:v>
                </c:pt>
                <c:pt idx="25748">
                  <c:v>2111.875</c:v>
                </c:pt>
                <c:pt idx="25749">
                  <c:v>2111.9583333333335</c:v>
                </c:pt>
                <c:pt idx="25750">
                  <c:v>2112.0416666666665</c:v>
                </c:pt>
                <c:pt idx="25751">
                  <c:v>2112.125</c:v>
                </c:pt>
                <c:pt idx="25752">
                  <c:v>2112.2083333333335</c:v>
                </c:pt>
                <c:pt idx="25753">
                  <c:v>2112.2833333333333</c:v>
                </c:pt>
                <c:pt idx="25754">
                  <c:v>2112.3666666666668</c:v>
                </c:pt>
                <c:pt idx="25755">
                  <c:v>2112.4500000000003</c:v>
                </c:pt>
                <c:pt idx="25756">
                  <c:v>2112.5333333333333</c:v>
                </c:pt>
                <c:pt idx="25757">
                  <c:v>2112.6166666666668</c:v>
                </c:pt>
                <c:pt idx="25758">
                  <c:v>2112.7000000000003</c:v>
                </c:pt>
                <c:pt idx="25759">
                  <c:v>2112.7750000000001</c:v>
                </c:pt>
                <c:pt idx="25760">
                  <c:v>2112.8583333333331</c:v>
                </c:pt>
                <c:pt idx="25761">
                  <c:v>2112.9416666666666</c:v>
                </c:pt>
                <c:pt idx="25762">
                  <c:v>2113.0250000000001</c:v>
                </c:pt>
                <c:pt idx="25763">
                  <c:v>2113.1083333333331</c:v>
                </c:pt>
                <c:pt idx="25764">
                  <c:v>2113.1916666666666</c:v>
                </c:pt>
                <c:pt idx="25765">
                  <c:v>2113.2750000000001</c:v>
                </c:pt>
                <c:pt idx="25766">
                  <c:v>2113.35</c:v>
                </c:pt>
                <c:pt idx="25767">
                  <c:v>2113.4333333333334</c:v>
                </c:pt>
                <c:pt idx="25768">
                  <c:v>2113.5166666666669</c:v>
                </c:pt>
                <c:pt idx="25769">
                  <c:v>2113.6</c:v>
                </c:pt>
                <c:pt idx="25770">
                  <c:v>2113.6833333333334</c:v>
                </c:pt>
                <c:pt idx="25771">
                  <c:v>2113.7666666666669</c:v>
                </c:pt>
                <c:pt idx="25772">
                  <c:v>2113.8416666666667</c:v>
                </c:pt>
                <c:pt idx="25773">
                  <c:v>2113.9249999999997</c:v>
                </c:pt>
                <c:pt idx="25774">
                  <c:v>2114.0083333333332</c:v>
                </c:pt>
                <c:pt idx="25775">
                  <c:v>2114.0916666666667</c:v>
                </c:pt>
                <c:pt idx="25776">
                  <c:v>2114.1749999999997</c:v>
                </c:pt>
                <c:pt idx="25777">
                  <c:v>2114.2583333333332</c:v>
                </c:pt>
                <c:pt idx="25778">
                  <c:v>2114.3333333333335</c:v>
                </c:pt>
                <c:pt idx="25779">
                  <c:v>2114.4166666666665</c:v>
                </c:pt>
                <c:pt idx="25780">
                  <c:v>2114.5</c:v>
                </c:pt>
                <c:pt idx="25781">
                  <c:v>2114.5833333333335</c:v>
                </c:pt>
                <c:pt idx="25782">
                  <c:v>2114.6666666666665</c:v>
                </c:pt>
                <c:pt idx="25783">
                  <c:v>2114.75</c:v>
                </c:pt>
                <c:pt idx="25784">
                  <c:v>2114.8333333333335</c:v>
                </c:pt>
                <c:pt idx="25785">
                  <c:v>2114.9083333333333</c:v>
                </c:pt>
                <c:pt idx="25786">
                  <c:v>2114.9916666666668</c:v>
                </c:pt>
                <c:pt idx="25787">
                  <c:v>2115.0750000000003</c:v>
                </c:pt>
                <c:pt idx="25788">
                  <c:v>2115.1583333333333</c:v>
                </c:pt>
                <c:pt idx="25789">
                  <c:v>2115.2416666666668</c:v>
                </c:pt>
                <c:pt idx="25790">
                  <c:v>2115.3250000000003</c:v>
                </c:pt>
                <c:pt idx="25791">
                  <c:v>2115.4</c:v>
                </c:pt>
                <c:pt idx="25792">
                  <c:v>2115.4833333333331</c:v>
                </c:pt>
                <c:pt idx="25793">
                  <c:v>2115.5666666666666</c:v>
                </c:pt>
                <c:pt idx="25794">
                  <c:v>2115.65</c:v>
                </c:pt>
                <c:pt idx="25795">
                  <c:v>2115.7333333333331</c:v>
                </c:pt>
                <c:pt idx="25796">
                  <c:v>2115.8166666666666</c:v>
                </c:pt>
                <c:pt idx="25797">
                  <c:v>2115.8916666666669</c:v>
                </c:pt>
                <c:pt idx="25798">
                  <c:v>2115.9749999999999</c:v>
                </c:pt>
                <c:pt idx="25799">
                  <c:v>2116.0583333333334</c:v>
                </c:pt>
                <c:pt idx="25800">
                  <c:v>2116.1416666666669</c:v>
                </c:pt>
                <c:pt idx="25801">
                  <c:v>2116.2249999999999</c:v>
                </c:pt>
                <c:pt idx="25802">
                  <c:v>2116.3083333333334</c:v>
                </c:pt>
                <c:pt idx="25803">
                  <c:v>2116.3916666666669</c:v>
                </c:pt>
                <c:pt idx="25804">
                  <c:v>2116.4666666666667</c:v>
                </c:pt>
                <c:pt idx="25805">
                  <c:v>2116.5499999999997</c:v>
                </c:pt>
                <c:pt idx="25806">
                  <c:v>2116.6333333333332</c:v>
                </c:pt>
                <c:pt idx="25807">
                  <c:v>2116.7166666666667</c:v>
                </c:pt>
                <c:pt idx="25808">
                  <c:v>2116.7999999999997</c:v>
                </c:pt>
                <c:pt idx="25809">
                  <c:v>2116.8833333333332</c:v>
                </c:pt>
                <c:pt idx="25810">
                  <c:v>2116.9583333333335</c:v>
                </c:pt>
                <c:pt idx="25811">
                  <c:v>2117.0416666666665</c:v>
                </c:pt>
                <c:pt idx="25812">
                  <c:v>2117.125</c:v>
                </c:pt>
                <c:pt idx="25813">
                  <c:v>2117.2083333333335</c:v>
                </c:pt>
                <c:pt idx="25814">
                  <c:v>2117.2916666666665</c:v>
                </c:pt>
                <c:pt idx="25815">
                  <c:v>2117.375</c:v>
                </c:pt>
                <c:pt idx="25816">
                  <c:v>2117.4500000000003</c:v>
                </c:pt>
                <c:pt idx="25817">
                  <c:v>2117.5333333333333</c:v>
                </c:pt>
                <c:pt idx="25818">
                  <c:v>2117.6166666666668</c:v>
                </c:pt>
                <c:pt idx="25819">
                  <c:v>2117.7000000000003</c:v>
                </c:pt>
                <c:pt idx="25820">
                  <c:v>2117.7833333333333</c:v>
                </c:pt>
                <c:pt idx="25821">
                  <c:v>2117.8666666666668</c:v>
                </c:pt>
                <c:pt idx="25822">
                  <c:v>2117.9500000000003</c:v>
                </c:pt>
                <c:pt idx="25823">
                  <c:v>2118.0250000000001</c:v>
                </c:pt>
                <c:pt idx="25824">
                  <c:v>2118.1083333333331</c:v>
                </c:pt>
                <c:pt idx="25825">
                  <c:v>2118.1916666666666</c:v>
                </c:pt>
                <c:pt idx="25826">
                  <c:v>2118.2750000000001</c:v>
                </c:pt>
                <c:pt idx="25827">
                  <c:v>2118.3583333333331</c:v>
                </c:pt>
                <c:pt idx="25828">
                  <c:v>2118.4416666666666</c:v>
                </c:pt>
                <c:pt idx="25829">
                  <c:v>2118.5166666666669</c:v>
                </c:pt>
                <c:pt idx="25830">
                  <c:v>2118.6</c:v>
                </c:pt>
                <c:pt idx="25831">
                  <c:v>2118.6833333333334</c:v>
                </c:pt>
                <c:pt idx="25832">
                  <c:v>2118.7666666666669</c:v>
                </c:pt>
                <c:pt idx="25833">
                  <c:v>2118.85</c:v>
                </c:pt>
                <c:pt idx="25834">
                  <c:v>2118.9333333333334</c:v>
                </c:pt>
                <c:pt idx="25835">
                  <c:v>2119.0083333333332</c:v>
                </c:pt>
                <c:pt idx="25836">
                  <c:v>2119.0916666666667</c:v>
                </c:pt>
                <c:pt idx="25837">
                  <c:v>2119.1749999999997</c:v>
                </c:pt>
                <c:pt idx="25838">
                  <c:v>2119.2583333333332</c:v>
                </c:pt>
                <c:pt idx="25839">
                  <c:v>2119.3416666666667</c:v>
                </c:pt>
                <c:pt idx="25840">
                  <c:v>2119.4249999999997</c:v>
                </c:pt>
                <c:pt idx="25841">
                  <c:v>2119.5083333333332</c:v>
                </c:pt>
                <c:pt idx="25842">
                  <c:v>2119.5833333333335</c:v>
                </c:pt>
                <c:pt idx="25843">
                  <c:v>2119.6666666666665</c:v>
                </c:pt>
                <c:pt idx="25844">
                  <c:v>2119.75</c:v>
                </c:pt>
                <c:pt idx="25845">
                  <c:v>2119.8333333333335</c:v>
                </c:pt>
                <c:pt idx="25846">
                  <c:v>2119.9166666666665</c:v>
                </c:pt>
                <c:pt idx="25847">
                  <c:v>2120</c:v>
                </c:pt>
                <c:pt idx="25848">
                  <c:v>2120.0750000000003</c:v>
                </c:pt>
                <c:pt idx="25849">
                  <c:v>2120.1583333333333</c:v>
                </c:pt>
                <c:pt idx="25850">
                  <c:v>2120.2416666666668</c:v>
                </c:pt>
                <c:pt idx="25851">
                  <c:v>2120.3250000000003</c:v>
                </c:pt>
                <c:pt idx="25852">
                  <c:v>2120.4083333333333</c:v>
                </c:pt>
                <c:pt idx="25853">
                  <c:v>2120.4916666666668</c:v>
                </c:pt>
                <c:pt idx="25854">
                  <c:v>2120.5750000000003</c:v>
                </c:pt>
                <c:pt idx="25855">
                  <c:v>2120.65</c:v>
                </c:pt>
                <c:pt idx="25856">
                  <c:v>2120.7333333333331</c:v>
                </c:pt>
                <c:pt idx="25857">
                  <c:v>2120.8166666666666</c:v>
                </c:pt>
                <c:pt idx="25858">
                  <c:v>2120.9</c:v>
                </c:pt>
                <c:pt idx="25859">
                  <c:v>2120.9833333333331</c:v>
                </c:pt>
                <c:pt idx="25860">
                  <c:v>2121.0666666666666</c:v>
                </c:pt>
                <c:pt idx="25861">
                  <c:v>2121.1416666666669</c:v>
                </c:pt>
                <c:pt idx="25862">
                  <c:v>2121.2249999999999</c:v>
                </c:pt>
                <c:pt idx="25863">
                  <c:v>2121.3083333333334</c:v>
                </c:pt>
                <c:pt idx="25864">
                  <c:v>2121.3916666666669</c:v>
                </c:pt>
                <c:pt idx="25865">
                  <c:v>2121.4749999999999</c:v>
                </c:pt>
                <c:pt idx="25866">
                  <c:v>2121.5583333333334</c:v>
                </c:pt>
                <c:pt idx="25867">
                  <c:v>2121.6333333333332</c:v>
                </c:pt>
                <c:pt idx="25868">
                  <c:v>2121.7166666666667</c:v>
                </c:pt>
                <c:pt idx="25869">
                  <c:v>2121.7999999999997</c:v>
                </c:pt>
                <c:pt idx="25870">
                  <c:v>2121.8833333333332</c:v>
                </c:pt>
                <c:pt idx="25871">
                  <c:v>2121.9666666666667</c:v>
                </c:pt>
                <c:pt idx="25872">
                  <c:v>2122.0499999999997</c:v>
                </c:pt>
                <c:pt idx="25873">
                  <c:v>2122.1333333333332</c:v>
                </c:pt>
                <c:pt idx="25874">
                  <c:v>2122.2083333333335</c:v>
                </c:pt>
                <c:pt idx="25875">
                  <c:v>2122.2916666666665</c:v>
                </c:pt>
                <c:pt idx="25876">
                  <c:v>2122.375</c:v>
                </c:pt>
                <c:pt idx="25877">
                  <c:v>2122.4583333333335</c:v>
                </c:pt>
                <c:pt idx="25878">
                  <c:v>2122.5416666666665</c:v>
                </c:pt>
                <c:pt idx="25879">
                  <c:v>2122.625</c:v>
                </c:pt>
                <c:pt idx="25880">
                  <c:v>2122.7000000000003</c:v>
                </c:pt>
                <c:pt idx="25881">
                  <c:v>2122.7833333333333</c:v>
                </c:pt>
                <c:pt idx="25882">
                  <c:v>2122.8666666666668</c:v>
                </c:pt>
                <c:pt idx="25883">
                  <c:v>2122.9500000000003</c:v>
                </c:pt>
                <c:pt idx="25884">
                  <c:v>2123.0333333333333</c:v>
                </c:pt>
                <c:pt idx="25885">
                  <c:v>2123.1166666666668</c:v>
                </c:pt>
                <c:pt idx="25886">
                  <c:v>2123.1916666666666</c:v>
                </c:pt>
                <c:pt idx="25887">
                  <c:v>2123.2750000000001</c:v>
                </c:pt>
                <c:pt idx="25888">
                  <c:v>2123.3583333333331</c:v>
                </c:pt>
                <c:pt idx="25889">
                  <c:v>2123.4416666666666</c:v>
                </c:pt>
                <c:pt idx="25890">
                  <c:v>2123.5250000000001</c:v>
                </c:pt>
                <c:pt idx="25891">
                  <c:v>2123.6083333333331</c:v>
                </c:pt>
                <c:pt idx="25892">
                  <c:v>2123.6916666666666</c:v>
                </c:pt>
                <c:pt idx="25893">
                  <c:v>2123.7666666666669</c:v>
                </c:pt>
                <c:pt idx="25894">
                  <c:v>2123.85</c:v>
                </c:pt>
                <c:pt idx="25895">
                  <c:v>2123.9333333333334</c:v>
                </c:pt>
                <c:pt idx="25896">
                  <c:v>2124.0166666666669</c:v>
                </c:pt>
                <c:pt idx="25897">
                  <c:v>2124.1</c:v>
                </c:pt>
                <c:pt idx="25898">
                  <c:v>2124.1833333333334</c:v>
                </c:pt>
                <c:pt idx="25899">
                  <c:v>2124.2583333333332</c:v>
                </c:pt>
                <c:pt idx="25900">
                  <c:v>2124.3416666666667</c:v>
                </c:pt>
                <c:pt idx="25901">
                  <c:v>2124.4249999999997</c:v>
                </c:pt>
                <c:pt idx="25902">
                  <c:v>2124.5083333333332</c:v>
                </c:pt>
                <c:pt idx="25903">
                  <c:v>2124.5916666666667</c:v>
                </c:pt>
                <c:pt idx="25904">
                  <c:v>2124.6749999999997</c:v>
                </c:pt>
                <c:pt idx="25905">
                  <c:v>2124.75</c:v>
                </c:pt>
                <c:pt idx="25906">
                  <c:v>2124.8333333333335</c:v>
                </c:pt>
                <c:pt idx="25907">
                  <c:v>2124.9166666666665</c:v>
                </c:pt>
                <c:pt idx="25908">
                  <c:v>2125</c:v>
                </c:pt>
                <c:pt idx="25909">
                  <c:v>2125.0833333333335</c:v>
                </c:pt>
                <c:pt idx="25910">
                  <c:v>2125.1666666666665</c:v>
                </c:pt>
                <c:pt idx="25911">
                  <c:v>2125.25</c:v>
                </c:pt>
                <c:pt idx="25912">
                  <c:v>2125.3250000000003</c:v>
                </c:pt>
                <c:pt idx="25913">
                  <c:v>2125.4083333333333</c:v>
                </c:pt>
                <c:pt idx="25914">
                  <c:v>2125.4916666666668</c:v>
                </c:pt>
                <c:pt idx="25915">
                  <c:v>2125.5750000000003</c:v>
                </c:pt>
                <c:pt idx="25916">
                  <c:v>2125.6583333333333</c:v>
                </c:pt>
                <c:pt idx="25917">
                  <c:v>2125.7416666666668</c:v>
                </c:pt>
                <c:pt idx="25918">
                  <c:v>2125.8166666666666</c:v>
                </c:pt>
                <c:pt idx="25919">
                  <c:v>2125.9</c:v>
                </c:pt>
                <c:pt idx="25920">
                  <c:v>2125.9833333333331</c:v>
                </c:pt>
                <c:pt idx="25921">
                  <c:v>2126.0666666666666</c:v>
                </c:pt>
                <c:pt idx="25922">
                  <c:v>2126.15</c:v>
                </c:pt>
                <c:pt idx="25923">
                  <c:v>2126.2333333333331</c:v>
                </c:pt>
                <c:pt idx="25924">
                  <c:v>2126.3083333333334</c:v>
                </c:pt>
                <c:pt idx="25925">
                  <c:v>2126.3916666666669</c:v>
                </c:pt>
                <c:pt idx="25926">
                  <c:v>2126.4749999999999</c:v>
                </c:pt>
                <c:pt idx="25927">
                  <c:v>2126.5583333333334</c:v>
                </c:pt>
                <c:pt idx="25928">
                  <c:v>2126.6416666666669</c:v>
                </c:pt>
                <c:pt idx="25929">
                  <c:v>2126.7249999999999</c:v>
                </c:pt>
                <c:pt idx="25930">
                  <c:v>2126.8083333333334</c:v>
                </c:pt>
                <c:pt idx="25931">
                  <c:v>2126.8833333333332</c:v>
                </c:pt>
                <c:pt idx="25932">
                  <c:v>2126.9666666666667</c:v>
                </c:pt>
                <c:pt idx="25933">
                  <c:v>2127.0499999999997</c:v>
                </c:pt>
                <c:pt idx="25934">
                  <c:v>2127.1333333333332</c:v>
                </c:pt>
                <c:pt idx="25935">
                  <c:v>2127.2166666666667</c:v>
                </c:pt>
                <c:pt idx="25936">
                  <c:v>2127.2999999999997</c:v>
                </c:pt>
                <c:pt idx="25937">
                  <c:v>2127.375</c:v>
                </c:pt>
                <c:pt idx="25938">
                  <c:v>2127.4583333333335</c:v>
                </c:pt>
                <c:pt idx="25939">
                  <c:v>2127.5416666666665</c:v>
                </c:pt>
                <c:pt idx="25940">
                  <c:v>2127.625</c:v>
                </c:pt>
                <c:pt idx="25941">
                  <c:v>2127.7083333333335</c:v>
                </c:pt>
                <c:pt idx="25942">
                  <c:v>2127.7916666666665</c:v>
                </c:pt>
                <c:pt idx="25943">
                  <c:v>2127.8666666666668</c:v>
                </c:pt>
                <c:pt idx="25944">
                  <c:v>2127.9500000000003</c:v>
                </c:pt>
                <c:pt idx="25945">
                  <c:v>2128.0333333333333</c:v>
                </c:pt>
                <c:pt idx="25946">
                  <c:v>2128.1166666666668</c:v>
                </c:pt>
                <c:pt idx="25947">
                  <c:v>2128.2000000000003</c:v>
                </c:pt>
                <c:pt idx="25948">
                  <c:v>2128.2833333333333</c:v>
                </c:pt>
                <c:pt idx="25949">
                  <c:v>2128.3666666666668</c:v>
                </c:pt>
                <c:pt idx="25950">
                  <c:v>2128.4416666666666</c:v>
                </c:pt>
                <c:pt idx="25951">
                  <c:v>2128.5250000000001</c:v>
                </c:pt>
                <c:pt idx="25952">
                  <c:v>2128.6083333333331</c:v>
                </c:pt>
                <c:pt idx="25953">
                  <c:v>2128.6916666666666</c:v>
                </c:pt>
                <c:pt idx="25954">
                  <c:v>2128.7750000000001</c:v>
                </c:pt>
                <c:pt idx="25955">
                  <c:v>2128.8583333333331</c:v>
                </c:pt>
                <c:pt idx="25956">
                  <c:v>2128.9333333333334</c:v>
                </c:pt>
                <c:pt idx="25957">
                  <c:v>2129.0166666666669</c:v>
                </c:pt>
                <c:pt idx="25958">
                  <c:v>2129.1</c:v>
                </c:pt>
                <c:pt idx="25959">
                  <c:v>2129.1833333333334</c:v>
                </c:pt>
                <c:pt idx="25960">
                  <c:v>2129.2666666666669</c:v>
                </c:pt>
                <c:pt idx="25961">
                  <c:v>2129.35</c:v>
                </c:pt>
                <c:pt idx="25962">
                  <c:v>2129.4249999999997</c:v>
                </c:pt>
                <c:pt idx="25963">
                  <c:v>2129.5083333333332</c:v>
                </c:pt>
                <c:pt idx="25964">
                  <c:v>2129.5916666666667</c:v>
                </c:pt>
                <c:pt idx="25965">
                  <c:v>2129.6749999999997</c:v>
                </c:pt>
                <c:pt idx="25966">
                  <c:v>2129.7583333333332</c:v>
                </c:pt>
                <c:pt idx="25967">
                  <c:v>2129.8416666666667</c:v>
                </c:pt>
                <c:pt idx="25968">
                  <c:v>2129.9249999999997</c:v>
                </c:pt>
                <c:pt idx="25969">
                  <c:v>2130</c:v>
                </c:pt>
                <c:pt idx="25970">
                  <c:v>2130.0833333333335</c:v>
                </c:pt>
                <c:pt idx="25971">
                  <c:v>2130.1666666666665</c:v>
                </c:pt>
                <c:pt idx="25972">
                  <c:v>2130.25</c:v>
                </c:pt>
                <c:pt idx="25973">
                  <c:v>2130.3333333333335</c:v>
                </c:pt>
                <c:pt idx="25974">
                  <c:v>2130.4166666666665</c:v>
                </c:pt>
                <c:pt idx="25975">
                  <c:v>2130.4916666666668</c:v>
                </c:pt>
                <c:pt idx="25976">
                  <c:v>2130.5750000000003</c:v>
                </c:pt>
                <c:pt idx="25977">
                  <c:v>2130.6583333333333</c:v>
                </c:pt>
                <c:pt idx="25978">
                  <c:v>2130.7416666666668</c:v>
                </c:pt>
                <c:pt idx="25979">
                  <c:v>2130.8250000000003</c:v>
                </c:pt>
                <c:pt idx="25980">
                  <c:v>2130.9083333333333</c:v>
                </c:pt>
                <c:pt idx="25981">
                  <c:v>2130.9916666666668</c:v>
                </c:pt>
                <c:pt idx="25982">
                  <c:v>2131.0666666666666</c:v>
                </c:pt>
                <c:pt idx="25983">
                  <c:v>2131.15</c:v>
                </c:pt>
                <c:pt idx="25984">
                  <c:v>2131.2333333333331</c:v>
                </c:pt>
                <c:pt idx="25985">
                  <c:v>2131.3166666666666</c:v>
                </c:pt>
                <c:pt idx="25986">
                  <c:v>2131.4</c:v>
                </c:pt>
                <c:pt idx="25987">
                  <c:v>2131.4833333333331</c:v>
                </c:pt>
                <c:pt idx="25988">
                  <c:v>2131.5583333333334</c:v>
                </c:pt>
                <c:pt idx="25989">
                  <c:v>2131.6416666666669</c:v>
                </c:pt>
                <c:pt idx="25990">
                  <c:v>2131.7249999999999</c:v>
                </c:pt>
                <c:pt idx="25991">
                  <c:v>2131.8083333333334</c:v>
                </c:pt>
                <c:pt idx="25992">
                  <c:v>2131.8916666666669</c:v>
                </c:pt>
                <c:pt idx="25993">
                  <c:v>2131.9749999999999</c:v>
                </c:pt>
                <c:pt idx="25994">
                  <c:v>2132.0499999999997</c:v>
                </c:pt>
                <c:pt idx="25995">
                  <c:v>2132.1333333333332</c:v>
                </c:pt>
                <c:pt idx="25996">
                  <c:v>2132.2166666666667</c:v>
                </c:pt>
                <c:pt idx="25997">
                  <c:v>2132.2999999999997</c:v>
                </c:pt>
                <c:pt idx="25998">
                  <c:v>2132.3833333333332</c:v>
                </c:pt>
                <c:pt idx="25999">
                  <c:v>2132.4666666666667</c:v>
                </c:pt>
                <c:pt idx="26000">
                  <c:v>2132.5499999999997</c:v>
                </c:pt>
                <c:pt idx="26001">
                  <c:v>2132.625</c:v>
                </c:pt>
                <c:pt idx="26002">
                  <c:v>2132.7083333333335</c:v>
                </c:pt>
                <c:pt idx="26003">
                  <c:v>2132.7916666666665</c:v>
                </c:pt>
                <c:pt idx="26004">
                  <c:v>2132.875</c:v>
                </c:pt>
                <c:pt idx="26005">
                  <c:v>2132.9583333333335</c:v>
                </c:pt>
                <c:pt idx="26006">
                  <c:v>2133.0416666666665</c:v>
                </c:pt>
                <c:pt idx="26007">
                  <c:v>2133.1166666666668</c:v>
                </c:pt>
                <c:pt idx="26008">
                  <c:v>2133.2000000000003</c:v>
                </c:pt>
                <c:pt idx="26009">
                  <c:v>2133.2833333333333</c:v>
                </c:pt>
                <c:pt idx="26010">
                  <c:v>2133.3666666666668</c:v>
                </c:pt>
                <c:pt idx="26011">
                  <c:v>2133.4500000000003</c:v>
                </c:pt>
                <c:pt idx="26012">
                  <c:v>2133.5333333333333</c:v>
                </c:pt>
                <c:pt idx="26013">
                  <c:v>2133.6083333333331</c:v>
                </c:pt>
                <c:pt idx="26014">
                  <c:v>2133.6916666666666</c:v>
                </c:pt>
                <c:pt idx="26015">
                  <c:v>2133.7750000000001</c:v>
                </c:pt>
                <c:pt idx="26016">
                  <c:v>2133.8583333333331</c:v>
                </c:pt>
                <c:pt idx="26017">
                  <c:v>2133.9416666666666</c:v>
                </c:pt>
                <c:pt idx="26018">
                  <c:v>2134.0250000000001</c:v>
                </c:pt>
                <c:pt idx="26019">
                  <c:v>2134.1083333333331</c:v>
                </c:pt>
                <c:pt idx="26020">
                  <c:v>2134.1833333333334</c:v>
                </c:pt>
                <c:pt idx="26021">
                  <c:v>2134.2666666666669</c:v>
                </c:pt>
                <c:pt idx="26022">
                  <c:v>2134.35</c:v>
                </c:pt>
                <c:pt idx="26023">
                  <c:v>2134.4333333333334</c:v>
                </c:pt>
                <c:pt idx="26024">
                  <c:v>2134.5166666666669</c:v>
                </c:pt>
                <c:pt idx="26025">
                  <c:v>2134.6</c:v>
                </c:pt>
                <c:pt idx="26026">
                  <c:v>2134.6749999999997</c:v>
                </c:pt>
                <c:pt idx="26027">
                  <c:v>2134.7583333333332</c:v>
                </c:pt>
                <c:pt idx="26028">
                  <c:v>2134.8416666666667</c:v>
                </c:pt>
                <c:pt idx="26029">
                  <c:v>2134.9249999999997</c:v>
                </c:pt>
                <c:pt idx="26030">
                  <c:v>2135.0083333333332</c:v>
                </c:pt>
                <c:pt idx="26031">
                  <c:v>2135.0916666666667</c:v>
                </c:pt>
                <c:pt idx="26032">
                  <c:v>2135.1666666666665</c:v>
                </c:pt>
                <c:pt idx="26033">
                  <c:v>2135.25</c:v>
                </c:pt>
                <c:pt idx="26034">
                  <c:v>2135.3333333333335</c:v>
                </c:pt>
                <c:pt idx="26035">
                  <c:v>2135.4166666666665</c:v>
                </c:pt>
                <c:pt idx="26036">
                  <c:v>2135.5</c:v>
                </c:pt>
                <c:pt idx="26037">
                  <c:v>2135.5833333333335</c:v>
                </c:pt>
                <c:pt idx="26038">
                  <c:v>2135.6666666666665</c:v>
                </c:pt>
                <c:pt idx="26039">
                  <c:v>2135.7416666666668</c:v>
                </c:pt>
                <c:pt idx="26040">
                  <c:v>2135.8250000000003</c:v>
                </c:pt>
                <c:pt idx="26041">
                  <c:v>2135.9083333333333</c:v>
                </c:pt>
                <c:pt idx="26042">
                  <c:v>2135.9916666666668</c:v>
                </c:pt>
                <c:pt idx="26043">
                  <c:v>2136.0750000000003</c:v>
                </c:pt>
                <c:pt idx="26044">
                  <c:v>2136.1583333333333</c:v>
                </c:pt>
                <c:pt idx="26045">
                  <c:v>2136.2333333333331</c:v>
                </c:pt>
                <c:pt idx="26046">
                  <c:v>2136.3166666666666</c:v>
                </c:pt>
                <c:pt idx="26047">
                  <c:v>2136.4</c:v>
                </c:pt>
                <c:pt idx="26048">
                  <c:v>2136.4833333333331</c:v>
                </c:pt>
                <c:pt idx="26049">
                  <c:v>2136.5666666666666</c:v>
                </c:pt>
                <c:pt idx="26050">
                  <c:v>2136.65</c:v>
                </c:pt>
                <c:pt idx="26051">
                  <c:v>2136.7249999999999</c:v>
                </c:pt>
                <c:pt idx="26052">
                  <c:v>2136.8083333333334</c:v>
                </c:pt>
                <c:pt idx="26053">
                  <c:v>2136.8916666666669</c:v>
                </c:pt>
                <c:pt idx="26054">
                  <c:v>2136.9749999999999</c:v>
                </c:pt>
                <c:pt idx="26055">
                  <c:v>2137.0583333333334</c:v>
                </c:pt>
                <c:pt idx="26056">
                  <c:v>2137.1416666666669</c:v>
                </c:pt>
                <c:pt idx="26057">
                  <c:v>2137.2249999999999</c:v>
                </c:pt>
                <c:pt idx="26058">
                  <c:v>2137.2999999999997</c:v>
                </c:pt>
                <c:pt idx="26059">
                  <c:v>2137.3833333333332</c:v>
                </c:pt>
                <c:pt idx="26060">
                  <c:v>2137.4666666666667</c:v>
                </c:pt>
                <c:pt idx="26061">
                  <c:v>2137.5499999999997</c:v>
                </c:pt>
                <c:pt idx="26062">
                  <c:v>2137.6333333333332</c:v>
                </c:pt>
                <c:pt idx="26063">
                  <c:v>2137.7166666666667</c:v>
                </c:pt>
                <c:pt idx="26064">
                  <c:v>2137.7916666666665</c:v>
                </c:pt>
                <c:pt idx="26065">
                  <c:v>2137.875</c:v>
                </c:pt>
                <c:pt idx="26066">
                  <c:v>2137.9583333333335</c:v>
                </c:pt>
                <c:pt idx="26067">
                  <c:v>2138.0416666666665</c:v>
                </c:pt>
                <c:pt idx="26068">
                  <c:v>2138.125</c:v>
                </c:pt>
                <c:pt idx="26069">
                  <c:v>2138.2083333333335</c:v>
                </c:pt>
                <c:pt idx="26070">
                  <c:v>2138.2833333333333</c:v>
                </c:pt>
                <c:pt idx="26071">
                  <c:v>2138.3666666666668</c:v>
                </c:pt>
                <c:pt idx="26072">
                  <c:v>2138.4500000000003</c:v>
                </c:pt>
                <c:pt idx="26073">
                  <c:v>2138.5333333333333</c:v>
                </c:pt>
                <c:pt idx="26074">
                  <c:v>2138.6166666666668</c:v>
                </c:pt>
                <c:pt idx="26075">
                  <c:v>2138.7000000000003</c:v>
                </c:pt>
                <c:pt idx="26076">
                  <c:v>2138.7833333333333</c:v>
                </c:pt>
                <c:pt idx="26077">
                  <c:v>2138.8583333333331</c:v>
                </c:pt>
                <c:pt idx="26078">
                  <c:v>2138.9416666666666</c:v>
                </c:pt>
                <c:pt idx="26079">
                  <c:v>2139.0250000000001</c:v>
                </c:pt>
                <c:pt idx="26080">
                  <c:v>2139.1083333333331</c:v>
                </c:pt>
                <c:pt idx="26081">
                  <c:v>2139.1916666666666</c:v>
                </c:pt>
                <c:pt idx="26082">
                  <c:v>2139.2750000000001</c:v>
                </c:pt>
                <c:pt idx="26083">
                  <c:v>2139.35</c:v>
                </c:pt>
                <c:pt idx="26084">
                  <c:v>2139.4333333333334</c:v>
                </c:pt>
                <c:pt idx="26085">
                  <c:v>2139.5166666666669</c:v>
                </c:pt>
                <c:pt idx="26086">
                  <c:v>2139.6</c:v>
                </c:pt>
                <c:pt idx="26087">
                  <c:v>2139.6833333333334</c:v>
                </c:pt>
                <c:pt idx="26088">
                  <c:v>2139.7666666666669</c:v>
                </c:pt>
                <c:pt idx="26089">
                  <c:v>2139.8416666666667</c:v>
                </c:pt>
                <c:pt idx="26090">
                  <c:v>2139.9249999999997</c:v>
                </c:pt>
                <c:pt idx="26091">
                  <c:v>2140.0083333333332</c:v>
                </c:pt>
                <c:pt idx="26092">
                  <c:v>2140.0916666666667</c:v>
                </c:pt>
                <c:pt idx="26093">
                  <c:v>2140.1749999999997</c:v>
                </c:pt>
                <c:pt idx="26094">
                  <c:v>2140.2583333333332</c:v>
                </c:pt>
                <c:pt idx="26095">
                  <c:v>2140.3416666666667</c:v>
                </c:pt>
                <c:pt idx="26096">
                  <c:v>2140.4166666666665</c:v>
                </c:pt>
                <c:pt idx="26097">
                  <c:v>2140.5</c:v>
                </c:pt>
                <c:pt idx="26098">
                  <c:v>2140.5833333333335</c:v>
                </c:pt>
                <c:pt idx="26099">
                  <c:v>2140.6666666666665</c:v>
                </c:pt>
                <c:pt idx="26100">
                  <c:v>2140.75</c:v>
                </c:pt>
                <c:pt idx="26101">
                  <c:v>2140.8333333333335</c:v>
                </c:pt>
                <c:pt idx="26102">
                  <c:v>2140.9083333333333</c:v>
                </c:pt>
                <c:pt idx="26103">
                  <c:v>2140.9916666666668</c:v>
                </c:pt>
                <c:pt idx="26104">
                  <c:v>2141.0750000000003</c:v>
                </c:pt>
                <c:pt idx="26105">
                  <c:v>2141.1583333333333</c:v>
                </c:pt>
                <c:pt idx="26106">
                  <c:v>2141.2416666666668</c:v>
                </c:pt>
                <c:pt idx="26107">
                  <c:v>2141.3250000000003</c:v>
                </c:pt>
                <c:pt idx="26108">
                  <c:v>2141.4083333333333</c:v>
                </c:pt>
                <c:pt idx="26109">
                  <c:v>2141.4833333333331</c:v>
                </c:pt>
                <c:pt idx="26110">
                  <c:v>2141.5666666666666</c:v>
                </c:pt>
                <c:pt idx="26111">
                  <c:v>2141.65</c:v>
                </c:pt>
                <c:pt idx="26112">
                  <c:v>2141.7333333333331</c:v>
                </c:pt>
                <c:pt idx="26113">
                  <c:v>2141.8166666666666</c:v>
                </c:pt>
                <c:pt idx="26114">
                  <c:v>2141.9</c:v>
                </c:pt>
                <c:pt idx="26115">
                  <c:v>2141.9749999999999</c:v>
                </c:pt>
                <c:pt idx="26116">
                  <c:v>2142.0583333333334</c:v>
                </c:pt>
                <c:pt idx="26117">
                  <c:v>2142.1416666666669</c:v>
                </c:pt>
                <c:pt idx="26118">
                  <c:v>2142.2249999999999</c:v>
                </c:pt>
                <c:pt idx="26119">
                  <c:v>2142.3083333333334</c:v>
                </c:pt>
                <c:pt idx="26120">
                  <c:v>2142.3916666666669</c:v>
                </c:pt>
                <c:pt idx="26121">
                  <c:v>2142.4666666666667</c:v>
                </c:pt>
                <c:pt idx="26122">
                  <c:v>2142.5499999999997</c:v>
                </c:pt>
                <c:pt idx="26123">
                  <c:v>2142.6333333333332</c:v>
                </c:pt>
                <c:pt idx="26124">
                  <c:v>2142.7166666666667</c:v>
                </c:pt>
                <c:pt idx="26125">
                  <c:v>2142.7999999999997</c:v>
                </c:pt>
                <c:pt idx="26126">
                  <c:v>2142.8833333333332</c:v>
                </c:pt>
                <c:pt idx="26127">
                  <c:v>2142.9666666666667</c:v>
                </c:pt>
                <c:pt idx="26128">
                  <c:v>2143.0416666666665</c:v>
                </c:pt>
                <c:pt idx="26129">
                  <c:v>2143.125</c:v>
                </c:pt>
                <c:pt idx="26130">
                  <c:v>2143.2083333333335</c:v>
                </c:pt>
                <c:pt idx="26131">
                  <c:v>2143.2916666666665</c:v>
                </c:pt>
                <c:pt idx="26132">
                  <c:v>2143.375</c:v>
                </c:pt>
                <c:pt idx="26133">
                  <c:v>2143.4583333333335</c:v>
                </c:pt>
                <c:pt idx="26134">
                  <c:v>2143.5333333333333</c:v>
                </c:pt>
                <c:pt idx="26135">
                  <c:v>2143.6166666666668</c:v>
                </c:pt>
                <c:pt idx="26136">
                  <c:v>2143.7000000000003</c:v>
                </c:pt>
                <c:pt idx="26137">
                  <c:v>2143.7833333333333</c:v>
                </c:pt>
                <c:pt idx="26138">
                  <c:v>2143.8666666666668</c:v>
                </c:pt>
                <c:pt idx="26139">
                  <c:v>2143.9500000000003</c:v>
                </c:pt>
                <c:pt idx="26140">
                  <c:v>2144.0250000000001</c:v>
                </c:pt>
                <c:pt idx="26141">
                  <c:v>2144.1083333333331</c:v>
                </c:pt>
                <c:pt idx="26142">
                  <c:v>2144.1916666666666</c:v>
                </c:pt>
                <c:pt idx="26143">
                  <c:v>2144.2750000000001</c:v>
                </c:pt>
                <c:pt idx="26144">
                  <c:v>2144.3583333333331</c:v>
                </c:pt>
                <c:pt idx="26145">
                  <c:v>2144.4416666666666</c:v>
                </c:pt>
                <c:pt idx="26146">
                  <c:v>2144.5250000000001</c:v>
                </c:pt>
                <c:pt idx="26147">
                  <c:v>2144.6</c:v>
                </c:pt>
                <c:pt idx="26148">
                  <c:v>2144.6833333333334</c:v>
                </c:pt>
                <c:pt idx="26149">
                  <c:v>2144.7666666666669</c:v>
                </c:pt>
                <c:pt idx="26150">
                  <c:v>2144.85</c:v>
                </c:pt>
                <c:pt idx="26151">
                  <c:v>2144.9333333333334</c:v>
                </c:pt>
                <c:pt idx="26152">
                  <c:v>2145.0166666666669</c:v>
                </c:pt>
                <c:pt idx="26153">
                  <c:v>2145.0916666666667</c:v>
                </c:pt>
                <c:pt idx="26154">
                  <c:v>2145.1749999999997</c:v>
                </c:pt>
                <c:pt idx="26155">
                  <c:v>2145.2583333333332</c:v>
                </c:pt>
                <c:pt idx="26156">
                  <c:v>2145.3416666666667</c:v>
                </c:pt>
                <c:pt idx="26157">
                  <c:v>2145.4249999999997</c:v>
                </c:pt>
                <c:pt idx="26158">
                  <c:v>2145.5083333333332</c:v>
                </c:pt>
                <c:pt idx="26159">
                  <c:v>2145.5833333333335</c:v>
                </c:pt>
                <c:pt idx="26160">
                  <c:v>2145.6666666666665</c:v>
                </c:pt>
                <c:pt idx="26161">
                  <c:v>2145.75</c:v>
                </c:pt>
                <c:pt idx="26162">
                  <c:v>2145.8333333333335</c:v>
                </c:pt>
                <c:pt idx="26163">
                  <c:v>2145.9166666666665</c:v>
                </c:pt>
                <c:pt idx="26164">
                  <c:v>2146</c:v>
                </c:pt>
                <c:pt idx="26165">
                  <c:v>2146.0833333333335</c:v>
                </c:pt>
                <c:pt idx="26166">
                  <c:v>2146.1583333333333</c:v>
                </c:pt>
                <c:pt idx="26167">
                  <c:v>2146.2416666666668</c:v>
                </c:pt>
                <c:pt idx="26168">
                  <c:v>2146.3250000000003</c:v>
                </c:pt>
                <c:pt idx="26169">
                  <c:v>2146.4083333333333</c:v>
                </c:pt>
                <c:pt idx="26170">
                  <c:v>2146.4916666666668</c:v>
                </c:pt>
                <c:pt idx="26171">
                  <c:v>2146.5750000000003</c:v>
                </c:pt>
                <c:pt idx="26172">
                  <c:v>2146.65</c:v>
                </c:pt>
                <c:pt idx="26173">
                  <c:v>2146.7333333333331</c:v>
                </c:pt>
                <c:pt idx="26174">
                  <c:v>2146.8166666666666</c:v>
                </c:pt>
                <c:pt idx="26175">
                  <c:v>2146.9</c:v>
                </c:pt>
                <c:pt idx="26176">
                  <c:v>2146.9833333333331</c:v>
                </c:pt>
                <c:pt idx="26177">
                  <c:v>2147.0666666666666</c:v>
                </c:pt>
                <c:pt idx="26178">
                  <c:v>2147.1416666666669</c:v>
                </c:pt>
                <c:pt idx="26179">
                  <c:v>2147.2249999999999</c:v>
                </c:pt>
                <c:pt idx="26180">
                  <c:v>2147.3083333333334</c:v>
                </c:pt>
                <c:pt idx="26181">
                  <c:v>2147.3916666666669</c:v>
                </c:pt>
                <c:pt idx="26182">
                  <c:v>2147.4749999999999</c:v>
                </c:pt>
                <c:pt idx="26183">
                  <c:v>2147.5583333333334</c:v>
                </c:pt>
                <c:pt idx="26184">
                  <c:v>2147.6416666666669</c:v>
                </c:pt>
                <c:pt idx="26185">
                  <c:v>2147.7166666666667</c:v>
                </c:pt>
                <c:pt idx="26186">
                  <c:v>2147.7999999999997</c:v>
                </c:pt>
                <c:pt idx="26187">
                  <c:v>2147.8833333333332</c:v>
                </c:pt>
                <c:pt idx="26188">
                  <c:v>2147.9666666666667</c:v>
                </c:pt>
                <c:pt idx="26189">
                  <c:v>2148.0499999999997</c:v>
                </c:pt>
                <c:pt idx="26190">
                  <c:v>2148.1333333333332</c:v>
                </c:pt>
                <c:pt idx="26191">
                  <c:v>2148.2083333333335</c:v>
                </c:pt>
                <c:pt idx="26192">
                  <c:v>2148.2916666666665</c:v>
                </c:pt>
                <c:pt idx="26193">
                  <c:v>2148.375</c:v>
                </c:pt>
                <c:pt idx="26194">
                  <c:v>2148.4583333333335</c:v>
                </c:pt>
                <c:pt idx="26195">
                  <c:v>2148.5416666666665</c:v>
                </c:pt>
                <c:pt idx="26196">
                  <c:v>2148.625</c:v>
                </c:pt>
                <c:pt idx="26197">
                  <c:v>2148.7000000000003</c:v>
                </c:pt>
                <c:pt idx="26198">
                  <c:v>2148.7833333333333</c:v>
                </c:pt>
                <c:pt idx="26199">
                  <c:v>2148.8666666666668</c:v>
                </c:pt>
                <c:pt idx="26200">
                  <c:v>2148.9500000000003</c:v>
                </c:pt>
                <c:pt idx="26201">
                  <c:v>2149.0333333333333</c:v>
                </c:pt>
                <c:pt idx="26202">
                  <c:v>2149.1166666666668</c:v>
                </c:pt>
                <c:pt idx="26203">
                  <c:v>2149.2000000000003</c:v>
                </c:pt>
                <c:pt idx="26204">
                  <c:v>2149.2750000000001</c:v>
                </c:pt>
                <c:pt idx="26205">
                  <c:v>2149.3583333333331</c:v>
                </c:pt>
                <c:pt idx="26206">
                  <c:v>2149.4416666666666</c:v>
                </c:pt>
                <c:pt idx="26207">
                  <c:v>2149.5250000000001</c:v>
                </c:pt>
                <c:pt idx="26208">
                  <c:v>2149.6083333333331</c:v>
                </c:pt>
                <c:pt idx="26209">
                  <c:v>2149.6916666666666</c:v>
                </c:pt>
                <c:pt idx="26210">
                  <c:v>2149.7666666666669</c:v>
                </c:pt>
                <c:pt idx="26211">
                  <c:v>2149.85</c:v>
                </c:pt>
                <c:pt idx="26212">
                  <c:v>2149.9333333333334</c:v>
                </c:pt>
                <c:pt idx="26213">
                  <c:v>2150.0166666666669</c:v>
                </c:pt>
                <c:pt idx="26214">
                  <c:v>2150.1</c:v>
                </c:pt>
                <c:pt idx="26215">
                  <c:v>2150.1833333333334</c:v>
                </c:pt>
                <c:pt idx="26216">
                  <c:v>2150.2583333333332</c:v>
                </c:pt>
                <c:pt idx="26217">
                  <c:v>2150.3416666666667</c:v>
                </c:pt>
                <c:pt idx="26218">
                  <c:v>2150.4249999999997</c:v>
                </c:pt>
                <c:pt idx="26219">
                  <c:v>2150.5083333333332</c:v>
                </c:pt>
                <c:pt idx="26220">
                  <c:v>2150.5916666666667</c:v>
                </c:pt>
                <c:pt idx="26221">
                  <c:v>2150.6749999999997</c:v>
                </c:pt>
                <c:pt idx="26222">
                  <c:v>2150.7583333333332</c:v>
                </c:pt>
                <c:pt idx="26223">
                  <c:v>2150.8333333333335</c:v>
                </c:pt>
                <c:pt idx="26224">
                  <c:v>2150.9166666666665</c:v>
                </c:pt>
                <c:pt idx="26225">
                  <c:v>2151</c:v>
                </c:pt>
                <c:pt idx="26226">
                  <c:v>2151.0833333333335</c:v>
                </c:pt>
                <c:pt idx="26227">
                  <c:v>2151.1666666666665</c:v>
                </c:pt>
                <c:pt idx="26228">
                  <c:v>2151.25</c:v>
                </c:pt>
                <c:pt idx="26229">
                  <c:v>2151.3250000000003</c:v>
                </c:pt>
                <c:pt idx="26230">
                  <c:v>2151.4083333333333</c:v>
                </c:pt>
                <c:pt idx="26231">
                  <c:v>2151.4916666666668</c:v>
                </c:pt>
                <c:pt idx="26232">
                  <c:v>2151.5750000000003</c:v>
                </c:pt>
                <c:pt idx="26233">
                  <c:v>2151.6583333333333</c:v>
                </c:pt>
                <c:pt idx="26234">
                  <c:v>2151.7416666666668</c:v>
                </c:pt>
                <c:pt idx="26235">
                  <c:v>2151.8250000000003</c:v>
                </c:pt>
                <c:pt idx="26236">
                  <c:v>2151.9</c:v>
                </c:pt>
                <c:pt idx="26237">
                  <c:v>2151.9833333333331</c:v>
                </c:pt>
                <c:pt idx="26238">
                  <c:v>2152.0666666666666</c:v>
                </c:pt>
                <c:pt idx="26239">
                  <c:v>2152.15</c:v>
                </c:pt>
                <c:pt idx="26240">
                  <c:v>2152.2333333333331</c:v>
                </c:pt>
                <c:pt idx="26241">
                  <c:v>2152.3166666666666</c:v>
                </c:pt>
                <c:pt idx="26242">
                  <c:v>2152.3916666666669</c:v>
                </c:pt>
                <c:pt idx="26243">
                  <c:v>2152.4749999999999</c:v>
                </c:pt>
                <c:pt idx="26244">
                  <c:v>2152.5583333333334</c:v>
                </c:pt>
                <c:pt idx="26245">
                  <c:v>2152.6416666666669</c:v>
                </c:pt>
                <c:pt idx="26246">
                  <c:v>2152.7249999999999</c:v>
                </c:pt>
                <c:pt idx="26247">
                  <c:v>2152.8083333333334</c:v>
                </c:pt>
                <c:pt idx="26248">
                  <c:v>2152.8833333333332</c:v>
                </c:pt>
                <c:pt idx="26249">
                  <c:v>2152.9666666666667</c:v>
                </c:pt>
                <c:pt idx="26250">
                  <c:v>2153.0499999999997</c:v>
                </c:pt>
                <c:pt idx="26251">
                  <c:v>2153.1333333333332</c:v>
                </c:pt>
                <c:pt idx="26252">
                  <c:v>2153.2166666666667</c:v>
                </c:pt>
                <c:pt idx="26253">
                  <c:v>2153.2999999999997</c:v>
                </c:pt>
                <c:pt idx="26254">
                  <c:v>2153.3833333333332</c:v>
                </c:pt>
                <c:pt idx="26255">
                  <c:v>2153.4583333333335</c:v>
                </c:pt>
                <c:pt idx="26256">
                  <c:v>2153.5416666666665</c:v>
                </c:pt>
                <c:pt idx="26257">
                  <c:v>2153.625</c:v>
                </c:pt>
                <c:pt idx="26258">
                  <c:v>2153.7083333333335</c:v>
                </c:pt>
                <c:pt idx="26259">
                  <c:v>2153.7916666666665</c:v>
                </c:pt>
                <c:pt idx="26260">
                  <c:v>2153.875</c:v>
                </c:pt>
                <c:pt idx="26261">
                  <c:v>2153.9500000000003</c:v>
                </c:pt>
                <c:pt idx="26262">
                  <c:v>2154.0333333333333</c:v>
                </c:pt>
                <c:pt idx="26263">
                  <c:v>2154.1166666666668</c:v>
                </c:pt>
                <c:pt idx="26264">
                  <c:v>2154.2000000000003</c:v>
                </c:pt>
                <c:pt idx="26265">
                  <c:v>2154.2833333333333</c:v>
                </c:pt>
                <c:pt idx="26266">
                  <c:v>2154.3666666666668</c:v>
                </c:pt>
                <c:pt idx="26267">
                  <c:v>2154.4416666666666</c:v>
                </c:pt>
                <c:pt idx="26268">
                  <c:v>2154.5250000000001</c:v>
                </c:pt>
                <c:pt idx="26269">
                  <c:v>2154.6083333333331</c:v>
                </c:pt>
                <c:pt idx="26270">
                  <c:v>2154.6916666666666</c:v>
                </c:pt>
                <c:pt idx="26271">
                  <c:v>2154.7750000000001</c:v>
                </c:pt>
                <c:pt idx="26272">
                  <c:v>2154.8583333333331</c:v>
                </c:pt>
                <c:pt idx="26273">
                  <c:v>2154.9416666666666</c:v>
                </c:pt>
                <c:pt idx="26274">
                  <c:v>2155.0166666666669</c:v>
                </c:pt>
                <c:pt idx="26275">
                  <c:v>2155.1</c:v>
                </c:pt>
                <c:pt idx="26276">
                  <c:v>2155.1833333333334</c:v>
                </c:pt>
                <c:pt idx="26277">
                  <c:v>2155.2666666666669</c:v>
                </c:pt>
                <c:pt idx="26278">
                  <c:v>2155.35</c:v>
                </c:pt>
                <c:pt idx="26279">
                  <c:v>2155.4333333333334</c:v>
                </c:pt>
                <c:pt idx="26280">
                  <c:v>2155.5083333333332</c:v>
                </c:pt>
                <c:pt idx="26281">
                  <c:v>2155.5916666666667</c:v>
                </c:pt>
                <c:pt idx="26282">
                  <c:v>2155.6749999999997</c:v>
                </c:pt>
                <c:pt idx="26283">
                  <c:v>2155.7583333333332</c:v>
                </c:pt>
                <c:pt idx="26284">
                  <c:v>2155.8416666666667</c:v>
                </c:pt>
                <c:pt idx="26285">
                  <c:v>2155.9249999999997</c:v>
                </c:pt>
                <c:pt idx="26286">
                  <c:v>2156</c:v>
                </c:pt>
                <c:pt idx="26287">
                  <c:v>2156.0833333333335</c:v>
                </c:pt>
                <c:pt idx="26288">
                  <c:v>2156.1666666666665</c:v>
                </c:pt>
                <c:pt idx="26289">
                  <c:v>2156.25</c:v>
                </c:pt>
                <c:pt idx="26290">
                  <c:v>2156.3333333333335</c:v>
                </c:pt>
                <c:pt idx="26291">
                  <c:v>2156.4166666666665</c:v>
                </c:pt>
                <c:pt idx="26292">
                  <c:v>2156.5</c:v>
                </c:pt>
                <c:pt idx="26293">
                  <c:v>2156.5750000000003</c:v>
                </c:pt>
                <c:pt idx="26294">
                  <c:v>2156.6583333333333</c:v>
                </c:pt>
                <c:pt idx="26295">
                  <c:v>2156.7416666666668</c:v>
                </c:pt>
                <c:pt idx="26296">
                  <c:v>2156.8250000000003</c:v>
                </c:pt>
                <c:pt idx="26297">
                  <c:v>2156.9083333333333</c:v>
                </c:pt>
                <c:pt idx="26298">
                  <c:v>2156.9916666666668</c:v>
                </c:pt>
                <c:pt idx="26299">
                  <c:v>2157.0666666666666</c:v>
                </c:pt>
                <c:pt idx="26300">
                  <c:v>2157.15</c:v>
                </c:pt>
                <c:pt idx="26301">
                  <c:v>2157.2333333333331</c:v>
                </c:pt>
                <c:pt idx="26302">
                  <c:v>2157.3166666666666</c:v>
                </c:pt>
                <c:pt idx="26303">
                  <c:v>2157.4</c:v>
                </c:pt>
                <c:pt idx="26304">
                  <c:v>2157.4833333333331</c:v>
                </c:pt>
                <c:pt idx="26305">
                  <c:v>2157.5583333333334</c:v>
                </c:pt>
                <c:pt idx="26306">
                  <c:v>2157.6416666666669</c:v>
                </c:pt>
                <c:pt idx="26307">
                  <c:v>2157.7249999999999</c:v>
                </c:pt>
                <c:pt idx="26308">
                  <c:v>2157.8083333333334</c:v>
                </c:pt>
                <c:pt idx="26309">
                  <c:v>2157.8916666666669</c:v>
                </c:pt>
                <c:pt idx="26310">
                  <c:v>2157.9749999999999</c:v>
                </c:pt>
                <c:pt idx="26311">
                  <c:v>2158.0583333333334</c:v>
                </c:pt>
                <c:pt idx="26312">
                  <c:v>2158.1333333333332</c:v>
                </c:pt>
                <c:pt idx="26313">
                  <c:v>2158.2166666666667</c:v>
                </c:pt>
                <c:pt idx="26314">
                  <c:v>2158.2999999999997</c:v>
                </c:pt>
                <c:pt idx="26315">
                  <c:v>2158.3833333333332</c:v>
                </c:pt>
                <c:pt idx="26316">
                  <c:v>2158.4666666666667</c:v>
                </c:pt>
                <c:pt idx="26317">
                  <c:v>2158.5499999999997</c:v>
                </c:pt>
                <c:pt idx="26318">
                  <c:v>2158.625</c:v>
                </c:pt>
                <c:pt idx="26319">
                  <c:v>2158.7083333333335</c:v>
                </c:pt>
                <c:pt idx="26320">
                  <c:v>2158.7916666666665</c:v>
                </c:pt>
                <c:pt idx="26321">
                  <c:v>2158.875</c:v>
                </c:pt>
                <c:pt idx="26322">
                  <c:v>2158.9583333333335</c:v>
                </c:pt>
                <c:pt idx="26323">
                  <c:v>2159.0416666666665</c:v>
                </c:pt>
                <c:pt idx="26324">
                  <c:v>2159.1166666666668</c:v>
                </c:pt>
                <c:pt idx="26325">
                  <c:v>2159.2000000000003</c:v>
                </c:pt>
                <c:pt idx="26326">
                  <c:v>2159.2833333333333</c:v>
                </c:pt>
                <c:pt idx="26327">
                  <c:v>2159.3666666666668</c:v>
                </c:pt>
                <c:pt idx="26328">
                  <c:v>2159.4500000000003</c:v>
                </c:pt>
                <c:pt idx="26329">
                  <c:v>2159.5333333333333</c:v>
                </c:pt>
                <c:pt idx="26330">
                  <c:v>2159.6166666666668</c:v>
                </c:pt>
                <c:pt idx="26331">
                  <c:v>2159.6916666666666</c:v>
                </c:pt>
                <c:pt idx="26332">
                  <c:v>2159.7750000000001</c:v>
                </c:pt>
                <c:pt idx="26333">
                  <c:v>2159.8583333333331</c:v>
                </c:pt>
                <c:pt idx="26334">
                  <c:v>2159.9416666666666</c:v>
                </c:pt>
                <c:pt idx="26335">
                  <c:v>2160.0250000000001</c:v>
                </c:pt>
                <c:pt idx="26336">
                  <c:v>2160.1083333333331</c:v>
                </c:pt>
                <c:pt idx="26337">
                  <c:v>2160.1833333333334</c:v>
                </c:pt>
                <c:pt idx="26338">
                  <c:v>2160.2666666666669</c:v>
                </c:pt>
                <c:pt idx="26339">
                  <c:v>2160.35</c:v>
                </c:pt>
                <c:pt idx="26340">
                  <c:v>2160.4333333333334</c:v>
                </c:pt>
                <c:pt idx="26341">
                  <c:v>2160.5166666666669</c:v>
                </c:pt>
                <c:pt idx="26342">
                  <c:v>2160.6</c:v>
                </c:pt>
                <c:pt idx="26343">
                  <c:v>2160.6749999999997</c:v>
                </c:pt>
                <c:pt idx="26344">
                  <c:v>2160.7583333333332</c:v>
                </c:pt>
                <c:pt idx="26345">
                  <c:v>2160.8416666666667</c:v>
                </c:pt>
                <c:pt idx="26346">
                  <c:v>2160.9249999999997</c:v>
                </c:pt>
                <c:pt idx="26347">
                  <c:v>2161.0083333333332</c:v>
                </c:pt>
                <c:pt idx="26348">
                  <c:v>2161.0916666666667</c:v>
                </c:pt>
                <c:pt idx="26349">
                  <c:v>2161.1749999999997</c:v>
                </c:pt>
                <c:pt idx="26350">
                  <c:v>2161.25</c:v>
                </c:pt>
                <c:pt idx="26351">
                  <c:v>2161.3333333333335</c:v>
                </c:pt>
                <c:pt idx="26352">
                  <c:v>2161.4166666666665</c:v>
                </c:pt>
                <c:pt idx="26353">
                  <c:v>2161.5</c:v>
                </c:pt>
                <c:pt idx="26354">
                  <c:v>2161.5833333333335</c:v>
                </c:pt>
                <c:pt idx="26355">
                  <c:v>2161.6666666666665</c:v>
                </c:pt>
                <c:pt idx="26356">
                  <c:v>2161.7416666666668</c:v>
                </c:pt>
                <c:pt idx="26357">
                  <c:v>2161.8250000000003</c:v>
                </c:pt>
                <c:pt idx="26358">
                  <c:v>2161.9083333333333</c:v>
                </c:pt>
                <c:pt idx="26359">
                  <c:v>2161.9916666666668</c:v>
                </c:pt>
                <c:pt idx="26360">
                  <c:v>2162.0750000000003</c:v>
                </c:pt>
                <c:pt idx="26361">
                  <c:v>2162.1583333333333</c:v>
                </c:pt>
                <c:pt idx="26362">
                  <c:v>2162.2416666666668</c:v>
                </c:pt>
                <c:pt idx="26363">
                  <c:v>2162.3166666666666</c:v>
                </c:pt>
                <c:pt idx="26364">
                  <c:v>2162.4</c:v>
                </c:pt>
                <c:pt idx="26365">
                  <c:v>2162.4833333333331</c:v>
                </c:pt>
                <c:pt idx="26366">
                  <c:v>2162.5666666666666</c:v>
                </c:pt>
                <c:pt idx="26367">
                  <c:v>2162.65</c:v>
                </c:pt>
                <c:pt idx="26368">
                  <c:v>2162.7333333333331</c:v>
                </c:pt>
                <c:pt idx="26369">
                  <c:v>2162.8083333333334</c:v>
                </c:pt>
                <c:pt idx="26370">
                  <c:v>2162.8916666666669</c:v>
                </c:pt>
                <c:pt idx="26371">
                  <c:v>2162.9749999999999</c:v>
                </c:pt>
                <c:pt idx="26372">
                  <c:v>2163.0583333333334</c:v>
                </c:pt>
                <c:pt idx="26373">
                  <c:v>2163.1416666666669</c:v>
                </c:pt>
                <c:pt idx="26374">
                  <c:v>2163.2249999999999</c:v>
                </c:pt>
                <c:pt idx="26375">
                  <c:v>2163.2999999999997</c:v>
                </c:pt>
                <c:pt idx="26376">
                  <c:v>2163.3833333333332</c:v>
                </c:pt>
                <c:pt idx="26377">
                  <c:v>2163.4666666666667</c:v>
                </c:pt>
                <c:pt idx="26378">
                  <c:v>2163.5499999999997</c:v>
                </c:pt>
                <c:pt idx="26379">
                  <c:v>2163.6333333333332</c:v>
                </c:pt>
                <c:pt idx="26380">
                  <c:v>2163.7166666666667</c:v>
                </c:pt>
                <c:pt idx="26381">
                  <c:v>2163.7999999999997</c:v>
                </c:pt>
                <c:pt idx="26382">
                  <c:v>2163.875</c:v>
                </c:pt>
                <c:pt idx="26383">
                  <c:v>2163.9583333333335</c:v>
                </c:pt>
                <c:pt idx="26384">
                  <c:v>2164.0416666666665</c:v>
                </c:pt>
                <c:pt idx="26385">
                  <c:v>2164.125</c:v>
                </c:pt>
                <c:pt idx="26386">
                  <c:v>2164.2083333333335</c:v>
                </c:pt>
                <c:pt idx="26387">
                  <c:v>2164.2916666666665</c:v>
                </c:pt>
                <c:pt idx="26388">
                  <c:v>2164.3666666666668</c:v>
                </c:pt>
                <c:pt idx="26389">
                  <c:v>2164.4500000000003</c:v>
                </c:pt>
                <c:pt idx="26390">
                  <c:v>2164.5333333333333</c:v>
                </c:pt>
                <c:pt idx="26391">
                  <c:v>2164.6166666666668</c:v>
                </c:pt>
                <c:pt idx="26392">
                  <c:v>2164.7000000000003</c:v>
                </c:pt>
                <c:pt idx="26393">
                  <c:v>2164.7833333333333</c:v>
                </c:pt>
                <c:pt idx="26394">
                  <c:v>2164.8583333333331</c:v>
                </c:pt>
                <c:pt idx="26395">
                  <c:v>2164.9416666666666</c:v>
                </c:pt>
                <c:pt idx="26396">
                  <c:v>2165.0250000000001</c:v>
                </c:pt>
                <c:pt idx="26397">
                  <c:v>2165.1083333333331</c:v>
                </c:pt>
                <c:pt idx="26398">
                  <c:v>2165.1916666666666</c:v>
                </c:pt>
                <c:pt idx="26399">
                  <c:v>2165.2750000000001</c:v>
                </c:pt>
                <c:pt idx="26400">
                  <c:v>2165.3583333333331</c:v>
                </c:pt>
                <c:pt idx="26401">
                  <c:v>2165.4333333333334</c:v>
                </c:pt>
                <c:pt idx="26402">
                  <c:v>2165.5166666666669</c:v>
                </c:pt>
                <c:pt idx="26403">
                  <c:v>2165.6</c:v>
                </c:pt>
                <c:pt idx="26404">
                  <c:v>2165.6833333333334</c:v>
                </c:pt>
                <c:pt idx="26405">
                  <c:v>2165.7666666666669</c:v>
                </c:pt>
                <c:pt idx="26406">
                  <c:v>2165.85</c:v>
                </c:pt>
                <c:pt idx="26407">
                  <c:v>2165.9249999999997</c:v>
                </c:pt>
                <c:pt idx="26408">
                  <c:v>2166.0083333333332</c:v>
                </c:pt>
                <c:pt idx="26409">
                  <c:v>2166.0916666666667</c:v>
                </c:pt>
                <c:pt idx="26410">
                  <c:v>2166.1749999999997</c:v>
                </c:pt>
                <c:pt idx="26411">
                  <c:v>2166.2583333333332</c:v>
                </c:pt>
                <c:pt idx="26412">
                  <c:v>2166.3416666666667</c:v>
                </c:pt>
                <c:pt idx="26413">
                  <c:v>2166.4166666666665</c:v>
                </c:pt>
                <c:pt idx="26414">
                  <c:v>2166.5</c:v>
                </c:pt>
                <c:pt idx="26415">
                  <c:v>2166.5833333333335</c:v>
                </c:pt>
                <c:pt idx="26416">
                  <c:v>2166.6666666666665</c:v>
                </c:pt>
                <c:pt idx="26417">
                  <c:v>2166.75</c:v>
                </c:pt>
                <c:pt idx="26418">
                  <c:v>2166.8333333333335</c:v>
                </c:pt>
                <c:pt idx="26419">
                  <c:v>2166.9166666666665</c:v>
                </c:pt>
                <c:pt idx="26420">
                  <c:v>2166.9916666666668</c:v>
                </c:pt>
                <c:pt idx="26421">
                  <c:v>2167.0750000000003</c:v>
                </c:pt>
                <c:pt idx="26422">
                  <c:v>2167.1583333333333</c:v>
                </c:pt>
                <c:pt idx="26423">
                  <c:v>2167.2416666666668</c:v>
                </c:pt>
                <c:pt idx="26424">
                  <c:v>2167.3250000000003</c:v>
                </c:pt>
                <c:pt idx="26425">
                  <c:v>2167.4083333333333</c:v>
                </c:pt>
                <c:pt idx="26426">
                  <c:v>2167.4833333333331</c:v>
                </c:pt>
                <c:pt idx="26427">
                  <c:v>2167.5666666666666</c:v>
                </c:pt>
                <c:pt idx="26428">
                  <c:v>2167.65</c:v>
                </c:pt>
                <c:pt idx="26429">
                  <c:v>2167.7333333333331</c:v>
                </c:pt>
                <c:pt idx="26430">
                  <c:v>2167.8166666666666</c:v>
                </c:pt>
                <c:pt idx="26431">
                  <c:v>2167.9</c:v>
                </c:pt>
                <c:pt idx="26432">
                  <c:v>2167.9749999999999</c:v>
                </c:pt>
                <c:pt idx="26433">
                  <c:v>2168.0583333333334</c:v>
                </c:pt>
                <c:pt idx="26434">
                  <c:v>2168.1416666666669</c:v>
                </c:pt>
                <c:pt idx="26435">
                  <c:v>2168.2249999999999</c:v>
                </c:pt>
                <c:pt idx="26436">
                  <c:v>2168.3083333333334</c:v>
                </c:pt>
                <c:pt idx="26437">
                  <c:v>2168.3916666666669</c:v>
                </c:pt>
                <c:pt idx="26438">
                  <c:v>2168.4749999999999</c:v>
                </c:pt>
                <c:pt idx="26439">
                  <c:v>2168.5499999999997</c:v>
                </c:pt>
                <c:pt idx="26440">
                  <c:v>2168.6333333333332</c:v>
                </c:pt>
                <c:pt idx="26441">
                  <c:v>2168.7166666666667</c:v>
                </c:pt>
                <c:pt idx="26442">
                  <c:v>2168.7999999999997</c:v>
                </c:pt>
                <c:pt idx="26443">
                  <c:v>2168.8833333333332</c:v>
                </c:pt>
                <c:pt idx="26444">
                  <c:v>2168.9666666666667</c:v>
                </c:pt>
                <c:pt idx="26445">
                  <c:v>2169.0416666666665</c:v>
                </c:pt>
                <c:pt idx="26446">
                  <c:v>2169.125</c:v>
                </c:pt>
                <c:pt idx="26447">
                  <c:v>2169.2083333333335</c:v>
                </c:pt>
                <c:pt idx="26448">
                  <c:v>2169.2916666666665</c:v>
                </c:pt>
                <c:pt idx="26449">
                  <c:v>2169.375</c:v>
                </c:pt>
                <c:pt idx="26450">
                  <c:v>2169.4583333333335</c:v>
                </c:pt>
                <c:pt idx="26451">
                  <c:v>2169.5333333333333</c:v>
                </c:pt>
                <c:pt idx="26452">
                  <c:v>2169.6166666666668</c:v>
                </c:pt>
                <c:pt idx="26453">
                  <c:v>2169.7000000000003</c:v>
                </c:pt>
                <c:pt idx="26454">
                  <c:v>2169.7833333333333</c:v>
                </c:pt>
                <c:pt idx="26455">
                  <c:v>2169.8666666666668</c:v>
                </c:pt>
                <c:pt idx="26456">
                  <c:v>2169.9500000000003</c:v>
                </c:pt>
                <c:pt idx="26457">
                  <c:v>2170.0333333333333</c:v>
                </c:pt>
                <c:pt idx="26458">
                  <c:v>2170.1083333333331</c:v>
                </c:pt>
                <c:pt idx="26459">
                  <c:v>2170.1916666666666</c:v>
                </c:pt>
                <c:pt idx="26460">
                  <c:v>2170.2750000000001</c:v>
                </c:pt>
                <c:pt idx="26461">
                  <c:v>2170.3583333333331</c:v>
                </c:pt>
                <c:pt idx="26462">
                  <c:v>2170.4416666666666</c:v>
                </c:pt>
                <c:pt idx="26463">
                  <c:v>2170.5250000000001</c:v>
                </c:pt>
                <c:pt idx="26464">
                  <c:v>2170.6</c:v>
                </c:pt>
                <c:pt idx="26465">
                  <c:v>2170.6833333333334</c:v>
                </c:pt>
                <c:pt idx="26466">
                  <c:v>2170.7666666666669</c:v>
                </c:pt>
                <c:pt idx="26467">
                  <c:v>2170.85</c:v>
                </c:pt>
                <c:pt idx="26468">
                  <c:v>2170.9333333333334</c:v>
                </c:pt>
                <c:pt idx="26469">
                  <c:v>2171.0166666666669</c:v>
                </c:pt>
                <c:pt idx="26470">
                  <c:v>2171.0916666666667</c:v>
                </c:pt>
                <c:pt idx="26471">
                  <c:v>2171.1749999999997</c:v>
                </c:pt>
                <c:pt idx="26472">
                  <c:v>2171.2583333333332</c:v>
                </c:pt>
                <c:pt idx="26473">
                  <c:v>2171.3416666666667</c:v>
                </c:pt>
                <c:pt idx="26474">
                  <c:v>2171.4249999999997</c:v>
                </c:pt>
                <c:pt idx="26475">
                  <c:v>2171.5083333333332</c:v>
                </c:pt>
                <c:pt idx="26476">
                  <c:v>2171.5916666666667</c:v>
                </c:pt>
                <c:pt idx="26477">
                  <c:v>2171.6666666666665</c:v>
                </c:pt>
                <c:pt idx="26478">
                  <c:v>2171.75</c:v>
                </c:pt>
                <c:pt idx="26479">
                  <c:v>2171.8333333333335</c:v>
                </c:pt>
                <c:pt idx="26480">
                  <c:v>2171.9166666666665</c:v>
                </c:pt>
                <c:pt idx="26481">
                  <c:v>2172</c:v>
                </c:pt>
                <c:pt idx="26482">
                  <c:v>2172.0833333333335</c:v>
                </c:pt>
                <c:pt idx="26483">
                  <c:v>2172.1583333333333</c:v>
                </c:pt>
                <c:pt idx="26484">
                  <c:v>2172.2416666666668</c:v>
                </c:pt>
                <c:pt idx="26485">
                  <c:v>2172.3250000000003</c:v>
                </c:pt>
                <c:pt idx="26486">
                  <c:v>2172.4083333333333</c:v>
                </c:pt>
                <c:pt idx="26487">
                  <c:v>2172.4916666666668</c:v>
                </c:pt>
                <c:pt idx="26488">
                  <c:v>2172.5750000000003</c:v>
                </c:pt>
                <c:pt idx="26489">
                  <c:v>2172.6583333333333</c:v>
                </c:pt>
                <c:pt idx="26490">
                  <c:v>2172.7333333333331</c:v>
                </c:pt>
                <c:pt idx="26491">
                  <c:v>2172.8166666666666</c:v>
                </c:pt>
                <c:pt idx="26492">
                  <c:v>2172.9</c:v>
                </c:pt>
                <c:pt idx="26493">
                  <c:v>2172.9833333333331</c:v>
                </c:pt>
                <c:pt idx="26494">
                  <c:v>2173.0666666666666</c:v>
                </c:pt>
                <c:pt idx="26495">
                  <c:v>2173.15</c:v>
                </c:pt>
                <c:pt idx="26496">
                  <c:v>2173.2249999999999</c:v>
                </c:pt>
                <c:pt idx="26497">
                  <c:v>2173.3083333333334</c:v>
                </c:pt>
                <c:pt idx="26498">
                  <c:v>2173.3916666666669</c:v>
                </c:pt>
                <c:pt idx="26499">
                  <c:v>2173.4749999999999</c:v>
                </c:pt>
                <c:pt idx="26500">
                  <c:v>2173.5583333333334</c:v>
                </c:pt>
                <c:pt idx="26501">
                  <c:v>2173.6416666666669</c:v>
                </c:pt>
                <c:pt idx="26502">
                  <c:v>2173.7166666666667</c:v>
                </c:pt>
                <c:pt idx="26503">
                  <c:v>2173.7999999999997</c:v>
                </c:pt>
                <c:pt idx="26504">
                  <c:v>2173.8833333333332</c:v>
                </c:pt>
                <c:pt idx="26505">
                  <c:v>2173.9666666666667</c:v>
                </c:pt>
                <c:pt idx="26506">
                  <c:v>2174.0499999999997</c:v>
                </c:pt>
                <c:pt idx="26507">
                  <c:v>2174.1333333333332</c:v>
                </c:pt>
                <c:pt idx="26508">
                  <c:v>2174.2166666666667</c:v>
                </c:pt>
                <c:pt idx="26509">
                  <c:v>2174.2916666666665</c:v>
                </c:pt>
                <c:pt idx="26510">
                  <c:v>2174.375</c:v>
                </c:pt>
                <c:pt idx="26511">
                  <c:v>2174.4583333333335</c:v>
                </c:pt>
                <c:pt idx="26512">
                  <c:v>2174.5416666666665</c:v>
                </c:pt>
                <c:pt idx="26513">
                  <c:v>2174.625</c:v>
                </c:pt>
                <c:pt idx="26514">
                  <c:v>2174.7083333333335</c:v>
                </c:pt>
                <c:pt idx="26515">
                  <c:v>2174.7833333333333</c:v>
                </c:pt>
                <c:pt idx="26516">
                  <c:v>2174.8666666666668</c:v>
                </c:pt>
                <c:pt idx="26517">
                  <c:v>2174.9500000000003</c:v>
                </c:pt>
                <c:pt idx="26518">
                  <c:v>2175.0333333333333</c:v>
                </c:pt>
                <c:pt idx="26519">
                  <c:v>2175.1166666666668</c:v>
                </c:pt>
                <c:pt idx="26520">
                  <c:v>2175.2000000000003</c:v>
                </c:pt>
                <c:pt idx="26521">
                  <c:v>2175.2750000000001</c:v>
                </c:pt>
                <c:pt idx="26522">
                  <c:v>2175.3583333333331</c:v>
                </c:pt>
                <c:pt idx="26523">
                  <c:v>2175.4416666666666</c:v>
                </c:pt>
                <c:pt idx="26524">
                  <c:v>2175.5250000000001</c:v>
                </c:pt>
                <c:pt idx="26525">
                  <c:v>2175.6083333333331</c:v>
                </c:pt>
                <c:pt idx="26526">
                  <c:v>2175.6916666666666</c:v>
                </c:pt>
                <c:pt idx="26527">
                  <c:v>2175.7750000000001</c:v>
                </c:pt>
                <c:pt idx="26528">
                  <c:v>2175.85</c:v>
                </c:pt>
                <c:pt idx="26529">
                  <c:v>2175.9333333333334</c:v>
                </c:pt>
                <c:pt idx="26530">
                  <c:v>2176.0166666666669</c:v>
                </c:pt>
                <c:pt idx="26531">
                  <c:v>2176.1</c:v>
                </c:pt>
                <c:pt idx="26532">
                  <c:v>2176.1833333333334</c:v>
                </c:pt>
                <c:pt idx="26533">
                  <c:v>2176.2666666666669</c:v>
                </c:pt>
                <c:pt idx="26534">
                  <c:v>2176.3416666666667</c:v>
                </c:pt>
                <c:pt idx="26535">
                  <c:v>2176.4249999999997</c:v>
                </c:pt>
                <c:pt idx="26536">
                  <c:v>2176.5083333333332</c:v>
                </c:pt>
                <c:pt idx="26537">
                  <c:v>2176.5916666666667</c:v>
                </c:pt>
                <c:pt idx="26538">
                  <c:v>2176.6749999999997</c:v>
                </c:pt>
                <c:pt idx="26539">
                  <c:v>2176.7583333333332</c:v>
                </c:pt>
                <c:pt idx="26540">
                  <c:v>2176.8333333333335</c:v>
                </c:pt>
                <c:pt idx="26541">
                  <c:v>2176.9166666666665</c:v>
                </c:pt>
                <c:pt idx="26542">
                  <c:v>2177</c:v>
                </c:pt>
                <c:pt idx="26543">
                  <c:v>2177.0833333333335</c:v>
                </c:pt>
                <c:pt idx="26544">
                  <c:v>2177.1666666666665</c:v>
                </c:pt>
                <c:pt idx="26545">
                  <c:v>2177.25</c:v>
                </c:pt>
                <c:pt idx="26546">
                  <c:v>2177.3333333333335</c:v>
                </c:pt>
                <c:pt idx="26547">
                  <c:v>2177.4083333333333</c:v>
                </c:pt>
                <c:pt idx="26548">
                  <c:v>2177.4916666666668</c:v>
                </c:pt>
                <c:pt idx="26549">
                  <c:v>2177.5750000000003</c:v>
                </c:pt>
                <c:pt idx="26550">
                  <c:v>2177.6583333333333</c:v>
                </c:pt>
                <c:pt idx="26551">
                  <c:v>2177.7416666666668</c:v>
                </c:pt>
                <c:pt idx="26552">
                  <c:v>2177.8250000000003</c:v>
                </c:pt>
                <c:pt idx="26553">
                  <c:v>2177.9</c:v>
                </c:pt>
                <c:pt idx="26554">
                  <c:v>2177.9833333333331</c:v>
                </c:pt>
                <c:pt idx="26555">
                  <c:v>2178.0666666666666</c:v>
                </c:pt>
                <c:pt idx="26556">
                  <c:v>2178.15</c:v>
                </c:pt>
                <c:pt idx="26557">
                  <c:v>2178.2333333333331</c:v>
                </c:pt>
                <c:pt idx="26558">
                  <c:v>2178.3166666666666</c:v>
                </c:pt>
                <c:pt idx="26559">
                  <c:v>2178.3916666666669</c:v>
                </c:pt>
                <c:pt idx="26560">
                  <c:v>2178.4749999999999</c:v>
                </c:pt>
                <c:pt idx="26561">
                  <c:v>2178.5583333333334</c:v>
                </c:pt>
                <c:pt idx="26562">
                  <c:v>2178.6416666666669</c:v>
                </c:pt>
                <c:pt idx="26563">
                  <c:v>2178.7249999999999</c:v>
                </c:pt>
                <c:pt idx="26564">
                  <c:v>2178.8083333333334</c:v>
                </c:pt>
                <c:pt idx="26565">
                  <c:v>2178.8916666666669</c:v>
                </c:pt>
                <c:pt idx="26566">
                  <c:v>2178.9666666666667</c:v>
                </c:pt>
                <c:pt idx="26567">
                  <c:v>2179.0499999999997</c:v>
                </c:pt>
                <c:pt idx="26568">
                  <c:v>2179.1333333333332</c:v>
                </c:pt>
                <c:pt idx="26569">
                  <c:v>2179.2166666666667</c:v>
                </c:pt>
                <c:pt idx="26570">
                  <c:v>2179.2999999999997</c:v>
                </c:pt>
                <c:pt idx="26571">
                  <c:v>2179.3833333333332</c:v>
                </c:pt>
                <c:pt idx="26572">
                  <c:v>2179.4583333333335</c:v>
                </c:pt>
                <c:pt idx="26573">
                  <c:v>2179.5416666666665</c:v>
                </c:pt>
                <c:pt idx="26574">
                  <c:v>2179.625</c:v>
                </c:pt>
                <c:pt idx="26575">
                  <c:v>2179.7083333333335</c:v>
                </c:pt>
                <c:pt idx="26576">
                  <c:v>2179.7916666666665</c:v>
                </c:pt>
                <c:pt idx="26577">
                  <c:v>2179.875</c:v>
                </c:pt>
                <c:pt idx="26578">
                  <c:v>2179.9500000000003</c:v>
                </c:pt>
                <c:pt idx="26579">
                  <c:v>2180.0333333333333</c:v>
                </c:pt>
                <c:pt idx="26580">
                  <c:v>2180.1166666666668</c:v>
                </c:pt>
                <c:pt idx="26581">
                  <c:v>2180.2000000000003</c:v>
                </c:pt>
                <c:pt idx="26582">
                  <c:v>2180.2833333333333</c:v>
                </c:pt>
                <c:pt idx="26583">
                  <c:v>2180.3666666666668</c:v>
                </c:pt>
                <c:pt idx="26584">
                  <c:v>2180.4500000000003</c:v>
                </c:pt>
                <c:pt idx="26585">
                  <c:v>2180.5250000000001</c:v>
                </c:pt>
                <c:pt idx="26586">
                  <c:v>2180.6083333333331</c:v>
                </c:pt>
                <c:pt idx="26587">
                  <c:v>2180.6916666666666</c:v>
                </c:pt>
                <c:pt idx="26588">
                  <c:v>2180.7750000000001</c:v>
                </c:pt>
                <c:pt idx="26589">
                  <c:v>2180.8583333333331</c:v>
                </c:pt>
                <c:pt idx="26590">
                  <c:v>2180.9416666666666</c:v>
                </c:pt>
                <c:pt idx="26591">
                  <c:v>2181.0166666666669</c:v>
                </c:pt>
                <c:pt idx="26592">
                  <c:v>2181.1</c:v>
                </c:pt>
                <c:pt idx="26593">
                  <c:v>2181.1833333333334</c:v>
                </c:pt>
                <c:pt idx="26594">
                  <c:v>2181.2666666666669</c:v>
                </c:pt>
                <c:pt idx="26595">
                  <c:v>2181.35</c:v>
                </c:pt>
                <c:pt idx="26596">
                  <c:v>2181.4333333333334</c:v>
                </c:pt>
                <c:pt idx="26597">
                  <c:v>2181.5083333333332</c:v>
                </c:pt>
                <c:pt idx="26598">
                  <c:v>2181.5916666666667</c:v>
                </c:pt>
                <c:pt idx="26599">
                  <c:v>2181.6749999999997</c:v>
                </c:pt>
                <c:pt idx="26600">
                  <c:v>2181.7583333333332</c:v>
                </c:pt>
                <c:pt idx="26601">
                  <c:v>2181.8416666666667</c:v>
                </c:pt>
                <c:pt idx="26602">
                  <c:v>2181.9249999999997</c:v>
                </c:pt>
                <c:pt idx="26603">
                  <c:v>2182.0083333333332</c:v>
                </c:pt>
                <c:pt idx="26604">
                  <c:v>2182.0833333333335</c:v>
                </c:pt>
                <c:pt idx="26605">
                  <c:v>2182.1666666666665</c:v>
                </c:pt>
                <c:pt idx="26606">
                  <c:v>2182.25</c:v>
                </c:pt>
                <c:pt idx="26607">
                  <c:v>2182.3333333333335</c:v>
                </c:pt>
                <c:pt idx="26608">
                  <c:v>2182.4166666666665</c:v>
                </c:pt>
                <c:pt idx="26609">
                  <c:v>2182.5</c:v>
                </c:pt>
                <c:pt idx="26610">
                  <c:v>2182.5750000000003</c:v>
                </c:pt>
                <c:pt idx="26611">
                  <c:v>2182.6583333333333</c:v>
                </c:pt>
                <c:pt idx="26612">
                  <c:v>2182.7416666666668</c:v>
                </c:pt>
                <c:pt idx="26613">
                  <c:v>2182.8250000000003</c:v>
                </c:pt>
                <c:pt idx="26614">
                  <c:v>2182.9083333333333</c:v>
                </c:pt>
                <c:pt idx="26615">
                  <c:v>2182.9916666666668</c:v>
                </c:pt>
                <c:pt idx="26616">
                  <c:v>2183.0750000000003</c:v>
                </c:pt>
                <c:pt idx="26617">
                  <c:v>2183.15</c:v>
                </c:pt>
                <c:pt idx="26618">
                  <c:v>2183.2333333333331</c:v>
                </c:pt>
                <c:pt idx="26619">
                  <c:v>2183.3166666666666</c:v>
                </c:pt>
                <c:pt idx="26620">
                  <c:v>2183.4</c:v>
                </c:pt>
                <c:pt idx="26621">
                  <c:v>2183.4833333333331</c:v>
                </c:pt>
                <c:pt idx="26622">
                  <c:v>2183.5666666666666</c:v>
                </c:pt>
                <c:pt idx="26623">
                  <c:v>2183.6416666666669</c:v>
                </c:pt>
                <c:pt idx="26624">
                  <c:v>2183.7249999999999</c:v>
                </c:pt>
                <c:pt idx="26625">
                  <c:v>2183.8083333333334</c:v>
                </c:pt>
                <c:pt idx="26626">
                  <c:v>2183.8916666666669</c:v>
                </c:pt>
                <c:pt idx="26627">
                  <c:v>2183.9749999999999</c:v>
                </c:pt>
                <c:pt idx="26628">
                  <c:v>2184.0583333333334</c:v>
                </c:pt>
                <c:pt idx="26629">
                  <c:v>2184.1333333333332</c:v>
                </c:pt>
                <c:pt idx="26630">
                  <c:v>2184.2166666666667</c:v>
                </c:pt>
                <c:pt idx="26631">
                  <c:v>2184.2999999999997</c:v>
                </c:pt>
                <c:pt idx="26632">
                  <c:v>2184.3833333333332</c:v>
                </c:pt>
                <c:pt idx="26633">
                  <c:v>2184.4666666666667</c:v>
                </c:pt>
                <c:pt idx="26634">
                  <c:v>2184.5499999999997</c:v>
                </c:pt>
                <c:pt idx="26635">
                  <c:v>2184.6333333333332</c:v>
                </c:pt>
                <c:pt idx="26636">
                  <c:v>2184.7083333333335</c:v>
                </c:pt>
                <c:pt idx="26637">
                  <c:v>2184.7916666666665</c:v>
                </c:pt>
                <c:pt idx="26638">
                  <c:v>2184.875</c:v>
                </c:pt>
                <c:pt idx="26639">
                  <c:v>2184.9583333333335</c:v>
                </c:pt>
                <c:pt idx="26640">
                  <c:v>2185.0416666666665</c:v>
                </c:pt>
                <c:pt idx="26641">
                  <c:v>2185.125</c:v>
                </c:pt>
                <c:pt idx="26642">
                  <c:v>2185.2000000000003</c:v>
                </c:pt>
                <c:pt idx="26643">
                  <c:v>2185.2833333333333</c:v>
                </c:pt>
                <c:pt idx="26644">
                  <c:v>2185.3666666666668</c:v>
                </c:pt>
                <c:pt idx="26645">
                  <c:v>2185.4500000000003</c:v>
                </c:pt>
                <c:pt idx="26646">
                  <c:v>2185.5333333333333</c:v>
                </c:pt>
                <c:pt idx="26647">
                  <c:v>2185.6166666666668</c:v>
                </c:pt>
                <c:pt idx="26648">
                  <c:v>2185.6916666666666</c:v>
                </c:pt>
                <c:pt idx="26649">
                  <c:v>2185.7750000000001</c:v>
                </c:pt>
                <c:pt idx="26650">
                  <c:v>2185.8583333333331</c:v>
                </c:pt>
                <c:pt idx="26651">
                  <c:v>2185.9416666666666</c:v>
                </c:pt>
                <c:pt idx="26652">
                  <c:v>2186.0250000000001</c:v>
                </c:pt>
                <c:pt idx="26653">
                  <c:v>2186.1083333333331</c:v>
                </c:pt>
                <c:pt idx="26654">
                  <c:v>2186.1916666666666</c:v>
                </c:pt>
                <c:pt idx="26655">
                  <c:v>2186.2666666666669</c:v>
                </c:pt>
                <c:pt idx="26656">
                  <c:v>2186.35</c:v>
                </c:pt>
                <c:pt idx="26657">
                  <c:v>2186.4333333333334</c:v>
                </c:pt>
                <c:pt idx="26658">
                  <c:v>2186.5166666666669</c:v>
                </c:pt>
                <c:pt idx="26659">
                  <c:v>2186.6</c:v>
                </c:pt>
                <c:pt idx="26660">
                  <c:v>2186.6833333333334</c:v>
                </c:pt>
                <c:pt idx="26661">
                  <c:v>2186.7583333333332</c:v>
                </c:pt>
                <c:pt idx="26662">
                  <c:v>2186.8416666666667</c:v>
                </c:pt>
                <c:pt idx="26663">
                  <c:v>2186.9249999999997</c:v>
                </c:pt>
                <c:pt idx="26664">
                  <c:v>2187.0083333333332</c:v>
                </c:pt>
                <c:pt idx="26665">
                  <c:v>2187.0916666666667</c:v>
                </c:pt>
                <c:pt idx="26666">
                  <c:v>2187.1749999999997</c:v>
                </c:pt>
                <c:pt idx="26667">
                  <c:v>2187.25</c:v>
                </c:pt>
                <c:pt idx="26668">
                  <c:v>2187.3333333333335</c:v>
                </c:pt>
                <c:pt idx="26669">
                  <c:v>2187.4166666666665</c:v>
                </c:pt>
                <c:pt idx="26670">
                  <c:v>2187.5</c:v>
                </c:pt>
                <c:pt idx="26671">
                  <c:v>2187.5833333333335</c:v>
                </c:pt>
                <c:pt idx="26672">
                  <c:v>2187.6666666666665</c:v>
                </c:pt>
                <c:pt idx="26673">
                  <c:v>2187.75</c:v>
                </c:pt>
                <c:pt idx="26674">
                  <c:v>2187.8250000000003</c:v>
                </c:pt>
                <c:pt idx="26675">
                  <c:v>2187.9083333333333</c:v>
                </c:pt>
                <c:pt idx="26676">
                  <c:v>2187.9916666666668</c:v>
                </c:pt>
                <c:pt idx="26677">
                  <c:v>2188.0750000000003</c:v>
                </c:pt>
                <c:pt idx="26678">
                  <c:v>2188.1583333333333</c:v>
                </c:pt>
                <c:pt idx="26679">
                  <c:v>2188.2416666666668</c:v>
                </c:pt>
                <c:pt idx="26680">
                  <c:v>2188.3166666666666</c:v>
                </c:pt>
                <c:pt idx="26681">
                  <c:v>2188.4</c:v>
                </c:pt>
                <c:pt idx="26682">
                  <c:v>2188.4833333333331</c:v>
                </c:pt>
                <c:pt idx="26683">
                  <c:v>2188.5666666666666</c:v>
                </c:pt>
                <c:pt idx="26684">
                  <c:v>2188.65</c:v>
                </c:pt>
                <c:pt idx="26685">
                  <c:v>2188.7333333333331</c:v>
                </c:pt>
                <c:pt idx="26686">
                  <c:v>2188.8083333333334</c:v>
                </c:pt>
                <c:pt idx="26687">
                  <c:v>2188.8916666666669</c:v>
                </c:pt>
                <c:pt idx="26688">
                  <c:v>2188.9749999999999</c:v>
                </c:pt>
                <c:pt idx="26689">
                  <c:v>2189.0583333333334</c:v>
                </c:pt>
                <c:pt idx="26690">
                  <c:v>2189.1416666666669</c:v>
                </c:pt>
                <c:pt idx="26691">
                  <c:v>2189.2249999999999</c:v>
                </c:pt>
                <c:pt idx="26692">
                  <c:v>2189.3083333333334</c:v>
                </c:pt>
                <c:pt idx="26693">
                  <c:v>2189.3833333333332</c:v>
                </c:pt>
                <c:pt idx="26694">
                  <c:v>2189.4666666666667</c:v>
                </c:pt>
                <c:pt idx="26695">
                  <c:v>2189.5499999999997</c:v>
                </c:pt>
                <c:pt idx="26696">
                  <c:v>2189.6333333333332</c:v>
                </c:pt>
                <c:pt idx="26697">
                  <c:v>2189.7166666666667</c:v>
                </c:pt>
                <c:pt idx="26698">
                  <c:v>2189.7999999999997</c:v>
                </c:pt>
                <c:pt idx="26699">
                  <c:v>2189.875</c:v>
                </c:pt>
                <c:pt idx="26700">
                  <c:v>2189.9583333333335</c:v>
                </c:pt>
                <c:pt idx="26701">
                  <c:v>2190.0416666666665</c:v>
                </c:pt>
                <c:pt idx="26702">
                  <c:v>2190.125</c:v>
                </c:pt>
                <c:pt idx="26703">
                  <c:v>2190.2083333333335</c:v>
                </c:pt>
                <c:pt idx="26704">
                  <c:v>2190.2916666666665</c:v>
                </c:pt>
                <c:pt idx="26705">
                  <c:v>2190.3666666666668</c:v>
                </c:pt>
                <c:pt idx="26706">
                  <c:v>2190.4500000000003</c:v>
                </c:pt>
                <c:pt idx="26707">
                  <c:v>2190.5333333333333</c:v>
                </c:pt>
                <c:pt idx="26708">
                  <c:v>2190.6166666666668</c:v>
                </c:pt>
                <c:pt idx="26709">
                  <c:v>2190.7000000000003</c:v>
                </c:pt>
                <c:pt idx="26710">
                  <c:v>2190.7833333333333</c:v>
                </c:pt>
                <c:pt idx="26711">
                  <c:v>2190.8666666666668</c:v>
                </c:pt>
                <c:pt idx="26712">
                  <c:v>2190.9416666666666</c:v>
                </c:pt>
                <c:pt idx="26713">
                  <c:v>2191.0250000000001</c:v>
                </c:pt>
                <c:pt idx="26714">
                  <c:v>2191.1083333333331</c:v>
                </c:pt>
                <c:pt idx="26715">
                  <c:v>2191.1916666666666</c:v>
                </c:pt>
                <c:pt idx="26716">
                  <c:v>2191.2750000000001</c:v>
                </c:pt>
                <c:pt idx="26717">
                  <c:v>2191.3583333333331</c:v>
                </c:pt>
                <c:pt idx="26718">
                  <c:v>2191.4333333333334</c:v>
                </c:pt>
                <c:pt idx="26719">
                  <c:v>2191.5166666666669</c:v>
                </c:pt>
                <c:pt idx="26720">
                  <c:v>2191.6</c:v>
                </c:pt>
                <c:pt idx="26721">
                  <c:v>2191.6833333333334</c:v>
                </c:pt>
                <c:pt idx="26722">
                  <c:v>2191.7666666666669</c:v>
                </c:pt>
                <c:pt idx="26723">
                  <c:v>2191.85</c:v>
                </c:pt>
                <c:pt idx="26724">
                  <c:v>2191.9249999999997</c:v>
                </c:pt>
                <c:pt idx="26725">
                  <c:v>2192.0083333333332</c:v>
                </c:pt>
                <c:pt idx="26726">
                  <c:v>2192.0916666666667</c:v>
                </c:pt>
                <c:pt idx="26727">
                  <c:v>2192.1749999999997</c:v>
                </c:pt>
                <c:pt idx="26728">
                  <c:v>2192.2583333333332</c:v>
                </c:pt>
                <c:pt idx="26729">
                  <c:v>2192.3416666666667</c:v>
                </c:pt>
                <c:pt idx="26730">
                  <c:v>2192.4249999999997</c:v>
                </c:pt>
                <c:pt idx="26731">
                  <c:v>2192.5</c:v>
                </c:pt>
                <c:pt idx="26732">
                  <c:v>2192.5833333333335</c:v>
                </c:pt>
                <c:pt idx="26733">
                  <c:v>2192.6666666666665</c:v>
                </c:pt>
                <c:pt idx="26734">
                  <c:v>2192.75</c:v>
                </c:pt>
                <c:pt idx="26735">
                  <c:v>2192.8333333333335</c:v>
                </c:pt>
                <c:pt idx="26736">
                  <c:v>2192.9166666666665</c:v>
                </c:pt>
                <c:pt idx="26737">
                  <c:v>2192.9916666666668</c:v>
                </c:pt>
                <c:pt idx="26738">
                  <c:v>2193.0750000000003</c:v>
                </c:pt>
                <c:pt idx="26739">
                  <c:v>2193.1583333333333</c:v>
                </c:pt>
                <c:pt idx="26740">
                  <c:v>2193.2416666666668</c:v>
                </c:pt>
                <c:pt idx="26741">
                  <c:v>2193.3250000000003</c:v>
                </c:pt>
                <c:pt idx="26742">
                  <c:v>2193.4083333333333</c:v>
                </c:pt>
                <c:pt idx="26743">
                  <c:v>2193.4916666666668</c:v>
                </c:pt>
                <c:pt idx="26744">
                  <c:v>2193.5666666666666</c:v>
                </c:pt>
                <c:pt idx="26745">
                  <c:v>2193.65</c:v>
                </c:pt>
                <c:pt idx="26746">
                  <c:v>2193.7333333333331</c:v>
                </c:pt>
                <c:pt idx="26747">
                  <c:v>2193.8166666666666</c:v>
                </c:pt>
                <c:pt idx="26748">
                  <c:v>2193.9</c:v>
                </c:pt>
                <c:pt idx="26749">
                  <c:v>2193.9833333333331</c:v>
                </c:pt>
                <c:pt idx="26750">
                  <c:v>2194.0583333333334</c:v>
                </c:pt>
                <c:pt idx="26751">
                  <c:v>2194.1416666666669</c:v>
                </c:pt>
                <c:pt idx="26752">
                  <c:v>2194.2249999999999</c:v>
                </c:pt>
                <c:pt idx="26753">
                  <c:v>2194.3083333333334</c:v>
                </c:pt>
                <c:pt idx="26754">
                  <c:v>2194.3916666666669</c:v>
                </c:pt>
                <c:pt idx="26755">
                  <c:v>2194.4749999999999</c:v>
                </c:pt>
                <c:pt idx="26756">
                  <c:v>2194.5499999999997</c:v>
                </c:pt>
                <c:pt idx="26757">
                  <c:v>2194.6333333333332</c:v>
                </c:pt>
                <c:pt idx="26758">
                  <c:v>2194.7166666666667</c:v>
                </c:pt>
                <c:pt idx="26759">
                  <c:v>2194.7999999999997</c:v>
                </c:pt>
                <c:pt idx="26760">
                  <c:v>2194.8833333333332</c:v>
                </c:pt>
                <c:pt idx="26761">
                  <c:v>2194.9666666666667</c:v>
                </c:pt>
                <c:pt idx="26762">
                  <c:v>2195.0499999999997</c:v>
                </c:pt>
                <c:pt idx="26763">
                  <c:v>2195.125</c:v>
                </c:pt>
                <c:pt idx="26764">
                  <c:v>2195.2083333333335</c:v>
                </c:pt>
                <c:pt idx="26765">
                  <c:v>2195.2916666666665</c:v>
                </c:pt>
                <c:pt idx="26766">
                  <c:v>2195.375</c:v>
                </c:pt>
                <c:pt idx="26767">
                  <c:v>2195.4583333333335</c:v>
                </c:pt>
                <c:pt idx="26768">
                  <c:v>2195.5416666666665</c:v>
                </c:pt>
                <c:pt idx="26769">
                  <c:v>2195.6166666666668</c:v>
                </c:pt>
                <c:pt idx="26770">
                  <c:v>2195.7000000000003</c:v>
                </c:pt>
                <c:pt idx="26771">
                  <c:v>2195.7833333333333</c:v>
                </c:pt>
                <c:pt idx="26772">
                  <c:v>2195.8666666666668</c:v>
                </c:pt>
                <c:pt idx="26773">
                  <c:v>2195.9500000000003</c:v>
                </c:pt>
                <c:pt idx="26774">
                  <c:v>2196.0333333333333</c:v>
                </c:pt>
                <c:pt idx="26775">
                  <c:v>2196.1083333333331</c:v>
                </c:pt>
                <c:pt idx="26776">
                  <c:v>2196.1916666666666</c:v>
                </c:pt>
                <c:pt idx="26777">
                  <c:v>2196.2750000000001</c:v>
                </c:pt>
                <c:pt idx="26778">
                  <c:v>2196.3583333333331</c:v>
                </c:pt>
                <c:pt idx="26779">
                  <c:v>2196.4416666666666</c:v>
                </c:pt>
                <c:pt idx="26780">
                  <c:v>2196.5250000000001</c:v>
                </c:pt>
                <c:pt idx="26781">
                  <c:v>2196.6083333333331</c:v>
                </c:pt>
                <c:pt idx="26782">
                  <c:v>2196.6833333333334</c:v>
                </c:pt>
                <c:pt idx="26783">
                  <c:v>2196.7666666666669</c:v>
                </c:pt>
                <c:pt idx="26784">
                  <c:v>2196.85</c:v>
                </c:pt>
                <c:pt idx="26785">
                  <c:v>2196.9333333333334</c:v>
                </c:pt>
                <c:pt idx="26786">
                  <c:v>2197.0166666666669</c:v>
                </c:pt>
                <c:pt idx="26787">
                  <c:v>2197.1</c:v>
                </c:pt>
                <c:pt idx="26788">
                  <c:v>2197.1749999999997</c:v>
                </c:pt>
                <c:pt idx="26789">
                  <c:v>2197.2583333333332</c:v>
                </c:pt>
                <c:pt idx="26790">
                  <c:v>2197.3416666666667</c:v>
                </c:pt>
                <c:pt idx="26791">
                  <c:v>2197.4249999999997</c:v>
                </c:pt>
                <c:pt idx="26792">
                  <c:v>2197.5083333333332</c:v>
                </c:pt>
                <c:pt idx="26793">
                  <c:v>2197.5916666666667</c:v>
                </c:pt>
                <c:pt idx="26794">
                  <c:v>2197.6666666666665</c:v>
                </c:pt>
                <c:pt idx="26795">
                  <c:v>2197.75</c:v>
                </c:pt>
                <c:pt idx="26796">
                  <c:v>2197.8333333333335</c:v>
                </c:pt>
                <c:pt idx="26797">
                  <c:v>2197.9166666666665</c:v>
                </c:pt>
                <c:pt idx="26798">
                  <c:v>2198</c:v>
                </c:pt>
                <c:pt idx="26799">
                  <c:v>2198.0833333333335</c:v>
                </c:pt>
                <c:pt idx="26800">
                  <c:v>2198.1666666666665</c:v>
                </c:pt>
                <c:pt idx="26801">
                  <c:v>2198.2416666666668</c:v>
                </c:pt>
                <c:pt idx="26802">
                  <c:v>2198.3250000000003</c:v>
                </c:pt>
                <c:pt idx="26803">
                  <c:v>2198.4083333333333</c:v>
                </c:pt>
                <c:pt idx="26804">
                  <c:v>2198.4916666666668</c:v>
                </c:pt>
                <c:pt idx="26805">
                  <c:v>2198.5750000000003</c:v>
                </c:pt>
                <c:pt idx="26806">
                  <c:v>2198.6583333333333</c:v>
                </c:pt>
                <c:pt idx="26807">
                  <c:v>2198.7333333333331</c:v>
                </c:pt>
                <c:pt idx="26808">
                  <c:v>2198.8166666666666</c:v>
                </c:pt>
                <c:pt idx="26809">
                  <c:v>2198.9</c:v>
                </c:pt>
                <c:pt idx="26810">
                  <c:v>2198.9833333333331</c:v>
                </c:pt>
                <c:pt idx="26811">
                  <c:v>2199.0666666666666</c:v>
                </c:pt>
                <c:pt idx="26812">
                  <c:v>2199.15</c:v>
                </c:pt>
                <c:pt idx="26813">
                  <c:v>2199.2249999999999</c:v>
                </c:pt>
                <c:pt idx="26814">
                  <c:v>2199.3083333333334</c:v>
                </c:pt>
                <c:pt idx="26815">
                  <c:v>2199.3916666666669</c:v>
                </c:pt>
                <c:pt idx="26816">
                  <c:v>2199.4749999999999</c:v>
                </c:pt>
                <c:pt idx="26817">
                  <c:v>2199.5583333333334</c:v>
                </c:pt>
                <c:pt idx="26818">
                  <c:v>2199.6416666666669</c:v>
                </c:pt>
                <c:pt idx="26819">
                  <c:v>2199.7249999999999</c:v>
                </c:pt>
                <c:pt idx="26820">
                  <c:v>2199.7999999999997</c:v>
                </c:pt>
                <c:pt idx="26821">
                  <c:v>2199.8833333333332</c:v>
                </c:pt>
                <c:pt idx="26822">
                  <c:v>2199.9666666666667</c:v>
                </c:pt>
                <c:pt idx="26823">
                  <c:v>2200.0499999999997</c:v>
                </c:pt>
                <c:pt idx="26824">
                  <c:v>2200.1333333333332</c:v>
                </c:pt>
                <c:pt idx="26825">
                  <c:v>2200.2166666666667</c:v>
                </c:pt>
                <c:pt idx="26826">
                  <c:v>2200.2916666666665</c:v>
                </c:pt>
                <c:pt idx="26827">
                  <c:v>2200.375</c:v>
                </c:pt>
                <c:pt idx="26828">
                  <c:v>2200.4583333333335</c:v>
                </c:pt>
                <c:pt idx="26829">
                  <c:v>2200.5416666666665</c:v>
                </c:pt>
                <c:pt idx="26830">
                  <c:v>2200.625</c:v>
                </c:pt>
                <c:pt idx="26831">
                  <c:v>2200.7083333333335</c:v>
                </c:pt>
                <c:pt idx="26832">
                  <c:v>2200.7833333333333</c:v>
                </c:pt>
                <c:pt idx="26833">
                  <c:v>2200.8666666666668</c:v>
                </c:pt>
                <c:pt idx="26834">
                  <c:v>2200.9500000000003</c:v>
                </c:pt>
                <c:pt idx="26835">
                  <c:v>2201.0333333333333</c:v>
                </c:pt>
                <c:pt idx="26836">
                  <c:v>2201.1166666666668</c:v>
                </c:pt>
                <c:pt idx="26837">
                  <c:v>2201.2000000000003</c:v>
                </c:pt>
                <c:pt idx="26838">
                  <c:v>2201.2833333333333</c:v>
                </c:pt>
                <c:pt idx="26839">
                  <c:v>2201.3583333333331</c:v>
                </c:pt>
                <c:pt idx="26840">
                  <c:v>2201.4416666666666</c:v>
                </c:pt>
                <c:pt idx="26841">
                  <c:v>2201.5250000000001</c:v>
                </c:pt>
                <c:pt idx="26842">
                  <c:v>2201.6083333333331</c:v>
                </c:pt>
                <c:pt idx="26843">
                  <c:v>2201.6916666666666</c:v>
                </c:pt>
                <c:pt idx="26844">
                  <c:v>2201.7750000000001</c:v>
                </c:pt>
                <c:pt idx="26845">
                  <c:v>2201.85</c:v>
                </c:pt>
                <c:pt idx="26846">
                  <c:v>2201.9333333333334</c:v>
                </c:pt>
                <c:pt idx="26847">
                  <c:v>2202.0166666666669</c:v>
                </c:pt>
                <c:pt idx="26848">
                  <c:v>2202.1</c:v>
                </c:pt>
                <c:pt idx="26849">
                  <c:v>2202.1833333333334</c:v>
                </c:pt>
                <c:pt idx="26850">
                  <c:v>2202.2666666666669</c:v>
                </c:pt>
                <c:pt idx="26851">
                  <c:v>2202.3416666666667</c:v>
                </c:pt>
                <c:pt idx="26852">
                  <c:v>2202.4249999999997</c:v>
                </c:pt>
                <c:pt idx="26853">
                  <c:v>2202.5083333333332</c:v>
                </c:pt>
                <c:pt idx="26854">
                  <c:v>2202.5916666666667</c:v>
                </c:pt>
                <c:pt idx="26855">
                  <c:v>2202.6749999999997</c:v>
                </c:pt>
                <c:pt idx="26856">
                  <c:v>2202.7583333333332</c:v>
                </c:pt>
                <c:pt idx="26857">
                  <c:v>2202.8416666666667</c:v>
                </c:pt>
                <c:pt idx="26858">
                  <c:v>2202.9166666666665</c:v>
                </c:pt>
                <c:pt idx="26859">
                  <c:v>2203</c:v>
                </c:pt>
                <c:pt idx="26860">
                  <c:v>2203.0833333333335</c:v>
                </c:pt>
                <c:pt idx="26861">
                  <c:v>2203.1666666666665</c:v>
                </c:pt>
                <c:pt idx="26862">
                  <c:v>2203.25</c:v>
                </c:pt>
                <c:pt idx="26863">
                  <c:v>2203.3333333333335</c:v>
                </c:pt>
                <c:pt idx="26864">
                  <c:v>2203.4083333333333</c:v>
                </c:pt>
                <c:pt idx="26865">
                  <c:v>2203.4916666666668</c:v>
                </c:pt>
                <c:pt idx="26866">
                  <c:v>2203.5750000000003</c:v>
                </c:pt>
                <c:pt idx="26867">
                  <c:v>2203.6583333333333</c:v>
                </c:pt>
                <c:pt idx="26868">
                  <c:v>2203.7416666666668</c:v>
                </c:pt>
                <c:pt idx="26869">
                  <c:v>2203.8250000000003</c:v>
                </c:pt>
                <c:pt idx="26870">
                  <c:v>2203.9083333333333</c:v>
                </c:pt>
                <c:pt idx="26871">
                  <c:v>2203.9833333333331</c:v>
                </c:pt>
                <c:pt idx="26872">
                  <c:v>2204.0666666666666</c:v>
                </c:pt>
                <c:pt idx="26873">
                  <c:v>2204.15</c:v>
                </c:pt>
                <c:pt idx="26874">
                  <c:v>2204.2333333333331</c:v>
                </c:pt>
                <c:pt idx="26875">
                  <c:v>2204.3166666666666</c:v>
                </c:pt>
                <c:pt idx="26876">
                  <c:v>2204.4</c:v>
                </c:pt>
                <c:pt idx="26877">
                  <c:v>2204.4749999999999</c:v>
                </c:pt>
                <c:pt idx="26878">
                  <c:v>2204.5583333333334</c:v>
                </c:pt>
                <c:pt idx="26879">
                  <c:v>2204.6416666666669</c:v>
                </c:pt>
                <c:pt idx="26880">
                  <c:v>2204.7249999999999</c:v>
                </c:pt>
                <c:pt idx="26881">
                  <c:v>2204.8083333333334</c:v>
                </c:pt>
                <c:pt idx="26882">
                  <c:v>2204.8916666666669</c:v>
                </c:pt>
                <c:pt idx="26883">
                  <c:v>2204.9666666666667</c:v>
                </c:pt>
                <c:pt idx="26884">
                  <c:v>2205.0499999999997</c:v>
                </c:pt>
                <c:pt idx="26885">
                  <c:v>2205.1333333333332</c:v>
                </c:pt>
                <c:pt idx="26886">
                  <c:v>2205.2166666666667</c:v>
                </c:pt>
                <c:pt idx="26887">
                  <c:v>2205.2999999999997</c:v>
                </c:pt>
                <c:pt idx="26888">
                  <c:v>2205.3833333333332</c:v>
                </c:pt>
                <c:pt idx="26889">
                  <c:v>2205.4666666666667</c:v>
                </c:pt>
                <c:pt idx="26890">
                  <c:v>2205.5416666666665</c:v>
                </c:pt>
                <c:pt idx="26891">
                  <c:v>2205.625</c:v>
                </c:pt>
                <c:pt idx="26892">
                  <c:v>2205.7083333333335</c:v>
                </c:pt>
                <c:pt idx="26893">
                  <c:v>2205.7916666666665</c:v>
                </c:pt>
                <c:pt idx="26894">
                  <c:v>2205.875</c:v>
                </c:pt>
                <c:pt idx="26895">
                  <c:v>2205.9583333333335</c:v>
                </c:pt>
                <c:pt idx="26896">
                  <c:v>2206.0333333333333</c:v>
                </c:pt>
                <c:pt idx="26897">
                  <c:v>2206.1166666666668</c:v>
                </c:pt>
                <c:pt idx="26898">
                  <c:v>2206.2000000000003</c:v>
                </c:pt>
                <c:pt idx="26899">
                  <c:v>2206.2833333333333</c:v>
                </c:pt>
                <c:pt idx="26900">
                  <c:v>2206.3666666666668</c:v>
                </c:pt>
                <c:pt idx="26901">
                  <c:v>2206.4500000000003</c:v>
                </c:pt>
                <c:pt idx="26902">
                  <c:v>2206.5250000000001</c:v>
                </c:pt>
                <c:pt idx="26903">
                  <c:v>2206.6083333333331</c:v>
                </c:pt>
                <c:pt idx="26904">
                  <c:v>2206.6916666666666</c:v>
                </c:pt>
                <c:pt idx="26905">
                  <c:v>2206.7750000000001</c:v>
                </c:pt>
                <c:pt idx="26906">
                  <c:v>2206.8583333333331</c:v>
                </c:pt>
                <c:pt idx="26907">
                  <c:v>2206.9416666666666</c:v>
                </c:pt>
                <c:pt idx="26908">
                  <c:v>2207.0250000000001</c:v>
                </c:pt>
                <c:pt idx="26909">
                  <c:v>2207.1</c:v>
                </c:pt>
                <c:pt idx="26910">
                  <c:v>2207.1833333333334</c:v>
                </c:pt>
                <c:pt idx="26911">
                  <c:v>2207.2666666666669</c:v>
                </c:pt>
                <c:pt idx="26912">
                  <c:v>2207.35</c:v>
                </c:pt>
                <c:pt idx="26913">
                  <c:v>2207.4333333333334</c:v>
                </c:pt>
                <c:pt idx="26914">
                  <c:v>2207.5166666666669</c:v>
                </c:pt>
                <c:pt idx="26915">
                  <c:v>2207.5916666666667</c:v>
                </c:pt>
                <c:pt idx="26916">
                  <c:v>2207.6749999999997</c:v>
                </c:pt>
                <c:pt idx="26917">
                  <c:v>2207.7583333333332</c:v>
                </c:pt>
                <c:pt idx="26918">
                  <c:v>2207.8416666666667</c:v>
                </c:pt>
                <c:pt idx="26919">
                  <c:v>2207.9249999999997</c:v>
                </c:pt>
                <c:pt idx="26920">
                  <c:v>2208.0083333333332</c:v>
                </c:pt>
                <c:pt idx="26921">
                  <c:v>2208.0833333333335</c:v>
                </c:pt>
                <c:pt idx="26922">
                  <c:v>2208.1666666666665</c:v>
                </c:pt>
                <c:pt idx="26923">
                  <c:v>2208.25</c:v>
                </c:pt>
                <c:pt idx="26924">
                  <c:v>2208.3333333333335</c:v>
                </c:pt>
                <c:pt idx="26925">
                  <c:v>2208.4166666666665</c:v>
                </c:pt>
                <c:pt idx="26926">
                  <c:v>2208.5</c:v>
                </c:pt>
                <c:pt idx="26927">
                  <c:v>2208.5833333333335</c:v>
                </c:pt>
                <c:pt idx="26928">
                  <c:v>2208.6583333333333</c:v>
                </c:pt>
                <c:pt idx="26929">
                  <c:v>2208.7416666666668</c:v>
                </c:pt>
                <c:pt idx="26930">
                  <c:v>2208.8250000000003</c:v>
                </c:pt>
                <c:pt idx="26931">
                  <c:v>2208.9083333333333</c:v>
                </c:pt>
                <c:pt idx="26932">
                  <c:v>2208.9916666666668</c:v>
                </c:pt>
                <c:pt idx="26933">
                  <c:v>2209.0750000000003</c:v>
                </c:pt>
                <c:pt idx="26934">
                  <c:v>2209.15</c:v>
                </c:pt>
                <c:pt idx="26935">
                  <c:v>2209.2333333333331</c:v>
                </c:pt>
                <c:pt idx="26936">
                  <c:v>2209.3166666666666</c:v>
                </c:pt>
                <c:pt idx="26937">
                  <c:v>2209.4</c:v>
                </c:pt>
                <c:pt idx="26938">
                  <c:v>2209.4833333333331</c:v>
                </c:pt>
                <c:pt idx="26939">
                  <c:v>2209.5666666666666</c:v>
                </c:pt>
                <c:pt idx="26940">
                  <c:v>2209.6416666666669</c:v>
                </c:pt>
                <c:pt idx="26941">
                  <c:v>2209.7249999999999</c:v>
                </c:pt>
                <c:pt idx="26942">
                  <c:v>2209.8083333333334</c:v>
                </c:pt>
                <c:pt idx="26943">
                  <c:v>2209.8916666666669</c:v>
                </c:pt>
                <c:pt idx="26944">
                  <c:v>2209.9749999999999</c:v>
                </c:pt>
                <c:pt idx="26945">
                  <c:v>2210.0583333333334</c:v>
                </c:pt>
                <c:pt idx="26946">
                  <c:v>2210.1416666666669</c:v>
                </c:pt>
                <c:pt idx="26947">
                  <c:v>2210.2166666666667</c:v>
                </c:pt>
                <c:pt idx="26948">
                  <c:v>2210.2999999999997</c:v>
                </c:pt>
                <c:pt idx="26949">
                  <c:v>2210.3833333333332</c:v>
                </c:pt>
                <c:pt idx="26950">
                  <c:v>2210.4666666666667</c:v>
                </c:pt>
                <c:pt idx="26951">
                  <c:v>2210.5499999999997</c:v>
                </c:pt>
                <c:pt idx="26952">
                  <c:v>2210.6333333333332</c:v>
                </c:pt>
                <c:pt idx="26953">
                  <c:v>2210.7083333333335</c:v>
                </c:pt>
                <c:pt idx="26954">
                  <c:v>2210.7916666666665</c:v>
                </c:pt>
                <c:pt idx="26955">
                  <c:v>2210.875</c:v>
                </c:pt>
                <c:pt idx="26956">
                  <c:v>2210.9583333333335</c:v>
                </c:pt>
                <c:pt idx="26957">
                  <c:v>2211.0416666666665</c:v>
                </c:pt>
                <c:pt idx="26958">
                  <c:v>2211.125</c:v>
                </c:pt>
                <c:pt idx="26959">
                  <c:v>2211.2000000000003</c:v>
                </c:pt>
                <c:pt idx="26960">
                  <c:v>2211.2833333333333</c:v>
                </c:pt>
                <c:pt idx="26961">
                  <c:v>2211.3666666666668</c:v>
                </c:pt>
                <c:pt idx="26962">
                  <c:v>2211.4500000000003</c:v>
                </c:pt>
                <c:pt idx="26963">
                  <c:v>2211.5333333333333</c:v>
                </c:pt>
                <c:pt idx="26964">
                  <c:v>2211.6166666666668</c:v>
                </c:pt>
                <c:pt idx="26965">
                  <c:v>2211.7000000000003</c:v>
                </c:pt>
                <c:pt idx="26966">
                  <c:v>2211.7750000000001</c:v>
                </c:pt>
                <c:pt idx="26967">
                  <c:v>2211.8583333333331</c:v>
                </c:pt>
                <c:pt idx="26968">
                  <c:v>2211.9416666666666</c:v>
                </c:pt>
                <c:pt idx="26969">
                  <c:v>2212.0250000000001</c:v>
                </c:pt>
                <c:pt idx="26970">
                  <c:v>2212.1083333333331</c:v>
                </c:pt>
                <c:pt idx="26971">
                  <c:v>2212.1916666666666</c:v>
                </c:pt>
                <c:pt idx="26972">
                  <c:v>2212.2666666666669</c:v>
                </c:pt>
                <c:pt idx="26973">
                  <c:v>2212.35</c:v>
                </c:pt>
                <c:pt idx="26974">
                  <c:v>2212.4333333333334</c:v>
                </c:pt>
                <c:pt idx="26975">
                  <c:v>2212.5166666666669</c:v>
                </c:pt>
                <c:pt idx="26976">
                  <c:v>2212.6</c:v>
                </c:pt>
                <c:pt idx="26977">
                  <c:v>2212.6833333333334</c:v>
                </c:pt>
                <c:pt idx="26978">
                  <c:v>2212.7583333333332</c:v>
                </c:pt>
                <c:pt idx="26979">
                  <c:v>2212.8416666666667</c:v>
                </c:pt>
                <c:pt idx="26980">
                  <c:v>2212.9249999999997</c:v>
                </c:pt>
                <c:pt idx="26981">
                  <c:v>2213.0083333333332</c:v>
                </c:pt>
                <c:pt idx="26982">
                  <c:v>2213.0916666666667</c:v>
                </c:pt>
                <c:pt idx="26983">
                  <c:v>2213.1749999999997</c:v>
                </c:pt>
                <c:pt idx="26984">
                  <c:v>2213.2583333333332</c:v>
                </c:pt>
                <c:pt idx="26985">
                  <c:v>2213.3333333333335</c:v>
                </c:pt>
                <c:pt idx="26986">
                  <c:v>2213.4166666666665</c:v>
                </c:pt>
                <c:pt idx="26987">
                  <c:v>2213.5</c:v>
                </c:pt>
                <c:pt idx="26988">
                  <c:v>2213.5833333333335</c:v>
                </c:pt>
                <c:pt idx="26989">
                  <c:v>2213.6666666666665</c:v>
                </c:pt>
                <c:pt idx="26990">
                  <c:v>2213.75</c:v>
                </c:pt>
                <c:pt idx="26991">
                  <c:v>2213.8250000000003</c:v>
                </c:pt>
                <c:pt idx="26992">
                  <c:v>2213.9083333333333</c:v>
                </c:pt>
                <c:pt idx="26993">
                  <c:v>2213.9916666666668</c:v>
                </c:pt>
                <c:pt idx="26994">
                  <c:v>2214.0750000000003</c:v>
                </c:pt>
                <c:pt idx="26995">
                  <c:v>2214.1583333333333</c:v>
                </c:pt>
                <c:pt idx="26996">
                  <c:v>2214.2416666666668</c:v>
                </c:pt>
                <c:pt idx="26997">
                  <c:v>2214.3250000000003</c:v>
                </c:pt>
                <c:pt idx="26998">
                  <c:v>2214.4</c:v>
                </c:pt>
                <c:pt idx="26999">
                  <c:v>2214.4833333333331</c:v>
                </c:pt>
                <c:pt idx="27000">
                  <c:v>2214.5666666666666</c:v>
                </c:pt>
                <c:pt idx="27001">
                  <c:v>2214.65</c:v>
                </c:pt>
                <c:pt idx="27002">
                  <c:v>2214.7333333333331</c:v>
                </c:pt>
                <c:pt idx="27003">
                  <c:v>2214.8166666666666</c:v>
                </c:pt>
                <c:pt idx="27004">
                  <c:v>2214.8916666666669</c:v>
                </c:pt>
                <c:pt idx="27005">
                  <c:v>2214.9749999999999</c:v>
                </c:pt>
                <c:pt idx="27006">
                  <c:v>2215.0583333333334</c:v>
                </c:pt>
                <c:pt idx="27007">
                  <c:v>2215.1416666666669</c:v>
                </c:pt>
                <c:pt idx="27008">
                  <c:v>2215.2249999999999</c:v>
                </c:pt>
                <c:pt idx="27009">
                  <c:v>2215.3083333333334</c:v>
                </c:pt>
                <c:pt idx="27010">
                  <c:v>2215.3833333333332</c:v>
                </c:pt>
                <c:pt idx="27011">
                  <c:v>2215.4666666666667</c:v>
                </c:pt>
                <c:pt idx="27012">
                  <c:v>2215.5499999999997</c:v>
                </c:pt>
                <c:pt idx="27013">
                  <c:v>2215.6333333333332</c:v>
                </c:pt>
                <c:pt idx="27014">
                  <c:v>2215.7166666666667</c:v>
                </c:pt>
                <c:pt idx="27015">
                  <c:v>2215.7999999999997</c:v>
                </c:pt>
                <c:pt idx="27016">
                  <c:v>2215.8833333333332</c:v>
                </c:pt>
                <c:pt idx="27017">
                  <c:v>2215.9583333333335</c:v>
                </c:pt>
                <c:pt idx="27018">
                  <c:v>2216.0416666666665</c:v>
                </c:pt>
                <c:pt idx="27019">
                  <c:v>2216.125</c:v>
                </c:pt>
                <c:pt idx="27020">
                  <c:v>2216.2083333333335</c:v>
                </c:pt>
                <c:pt idx="27021">
                  <c:v>2216.2916666666665</c:v>
                </c:pt>
                <c:pt idx="27022">
                  <c:v>2216.375</c:v>
                </c:pt>
                <c:pt idx="27023">
                  <c:v>2216.4500000000003</c:v>
                </c:pt>
                <c:pt idx="27024">
                  <c:v>2216.5333333333333</c:v>
                </c:pt>
                <c:pt idx="27025">
                  <c:v>2216.6166666666668</c:v>
                </c:pt>
                <c:pt idx="27026">
                  <c:v>2216.7000000000003</c:v>
                </c:pt>
                <c:pt idx="27027">
                  <c:v>2216.7833333333333</c:v>
                </c:pt>
                <c:pt idx="27028">
                  <c:v>2216.8666666666668</c:v>
                </c:pt>
                <c:pt idx="27029">
                  <c:v>2216.9416666666666</c:v>
                </c:pt>
                <c:pt idx="27030">
                  <c:v>2217.0250000000001</c:v>
                </c:pt>
                <c:pt idx="27031">
                  <c:v>2217.1083333333331</c:v>
                </c:pt>
                <c:pt idx="27032">
                  <c:v>2217.1916666666666</c:v>
                </c:pt>
                <c:pt idx="27033">
                  <c:v>2217.2750000000001</c:v>
                </c:pt>
                <c:pt idx="27034">
                  <c:v>2217.3583333333331</c:v>
                </c:pt>
                <c:pt idx="27035">
                  <c:v>2217.4416666666666</c:v>
                </c:pt>
                <c:pt idx="27036">
                  <c:v>2217.5166666666669</c:v>
                </c:pt>
                <c:pt idx="27037">
                  <c:v>2217.6</c:v>
                </c:pt>
                <c:pt idx="27038">
                  <c:v>2217.6833333333334</c:v>
                </c:pt>
                <c:pt idx="27039">
                  <c:v>2217.7666666666669</c:v>
                </c:pt>
                <c:pt idx="27040">
                  <c:v>2217.85</c:v>
                </c:pt>
                <c:pt idx="27041">
                  <c:v>2217.9333333333334</c:v>
                </c:pt>
                <c:pt idx="27042">
                  <c:v>2218.0083333333332</c:v>
                </c:pt>
                <c:pt idx="27043">
                  <c:v>2218.0916666666667</c:v>
                </c:pt>
                <c:pt idx="27044">
                  <c:v>2218.1749999999997</c:v>
                </c:pt>
                <c:pt idx="27045">
                  <c:v>2218.2583333333332</c:v>
                </c:pt>
                <c:pt idx="27046">
                  <c:v>2218.3416666666667</c:v>
                </c:pt>
                <c:pt idx="27047">
                  <c:v>2218.4249999999997</c:v>
                </c:pt>
                <c:pt idx="27048">
                  <c:v>2218.5</c:v>
                </c:pt>
                <c:pt idx="27049">
                  <c:v>2218.5833333333335</c:v>
                </c:pt>
                <c:pt idx="27050">
                  <c:v>2218.6666666666665</c:v>
                </c:pt>
                <c:pt idx="27051">
                  <c:v>2218.75</c:v>
                </c:pt>
                <c:pt idx="27052">
                  <c:v>2218.8333333333335</c:v>
                </c:pt>
                <c:pt idx="27053">
                  <c:v>2218.9166666666665</c:v>
                </c:pt>
                <c:pt idx="27054">
                  <c:v>2219</c:v>
                </c:pt>
                <c:pt idx="27055">
                  <c:v>2219.0750000000003</c:v>
                </c:pt>
                <c:pt idx="27056">
                  <c:v>2219.1583333333333</c:v>
                </c:pt>
                <c:pt idx="27057">
                  <c:v>2219.2416666666668</c:v>
                </c:pt>
                <c:pt idx="27058">
                  <c:v>2219.3250000000003</c:v>
                </c:pt>
                <c:pt idx="27059">
                  <c:v>2219.4083333333333</c:v>
                </c:pt>
                <c:pt idx="27060">
                  <c:v>2219.4916666666668</c:v>
                </c:pt>
                <c:pt idx="27061">
                  <c:v>2219.5666666666666</c:v>
                </c:pt>
                <c:pt idx="27062">
                  <c:v>2219.65</c:v>
                </c:pt>
                <c:pt idx="27063">
                  <c:v>2219.7333333333331</c:v>
                </c:pt>
                <c:pt idx="27064">
                  <c:v>2219.8166666666666</c:v>
                </c:pt>
                <c:pt idx="27065">
                  <c:v>2219.9</c:v>
                </c:pt>
                <c:pt idx="27066">
                  <c:v>2219.9833333333331</c:v>
                </c:pt>
                <c:pt idx="27067">
                  <c:v>2220.0583333333334</c:v>
                </c:pt>
                <c:pt idx="27068">
                  <c:v>2220.1416666666669</c:v>
                </c:pt>
                <c:pt idx="27069">
                  <c:v>2220.2249999999999</c:v>
                </c:pt>
                <c:pt idx="27070">
                  <c:v>2220.3083333333334</c:v>
                </c:pt>
                <c:pt idx="27071">
                  <c:v>2220.3916666666669</c:v>
                </c:pt>
                <c:pt idx="27072">
                  <c:v>2220.4749999999999</c:v>
                </c:pt>
                <c:pt idx="27073">
                  <c:v>2220.5583333333334</c:v>
                </c:pt>
                <c:pt idx="27074">
                  <c:v>2220.6333333333332</c:v>
                </c:pt>
                <c:pt idx="27075">
                  <c:v>2220.7166666666667</c:v>
                </c:pt>
                <c:pt idx="27076">
                  <c:v>2220.7999999999997</c:v>
                </c:pt>
                <c:pt idx="27077">
                  <c:v>2220.8833333333332</c:v>
                </c:pt>
                <c:pt idx="27078">
                  <c:v>2220.9666666666667</c:v>
                </c:pt>
                <c:pt idx="27079">
                  <c:v>2221.0499999999997</c:v>
                </c:pt>
                <c:pt idx="27080">
                  <c:v>2221.125</c:v>
                </c:pt>
                <c:pt idx="27081">
                  <c:v>2221.2083333333335</c:v>
                </c:pt>
                <c:pt idx="27082">
                  <c:v>2221.2916666666665</c:v>
                </c:pt>
                <c:pt idx="27083">
                  <c:v>2221.375</c:v>
                </c:pt>
                <c:pt idx="27084">
                  <c:v>2221.4583333333335</c:v>
                </c:pt>
                <c:pt idx="27085">
                  <c:v>2221.5416666666665</c:v>
                </c:pt>
                <c:pt idx="27086">
                  <c:v>2221.6166666666668</c:v>
                </c:pt>
                <c:pt idx="27087">
                  <c:v>2221.7000000000003</c:v>
                </c:pt>
                <c:pt idx="27088">
                  <c:v>2221.7833333333333</c:v>
                </c:pt>
                <c:pt idx="27089">
                  <c:v>2221.8666666666668</c:v>
                </c:pt>
                <c:pt idx="27090">
                  <c:v>2221.9500000000003</c:v>
                </c:pt>
                <c:pt idx="27091">
                  <c:v>2222.0333333333333</c:v>
                </c:pt>
                <c:pt idx="27092">
                  <c:v>2222.1166666666668</c:v>
                </c:pt>
                <c:pt idx="27093">
                  <c:v>2222.1916666666666</c:v>
                </c:pt>
                <c:pt idx="27094">
                  <c:v>2222.2750000000001</c:v>
                </c:pt>
                <c:pt idx="27095">
                  <c:v>2222.3583333333331</c:v>
                </c:pt>
                <c:pt idx="27096">
                  <c:v>2222.4416666666666</c:v>
                </c:pt>
                <c:pt idx="27097">
                  <c:v>2222.5250000000001</c:v>
                </c:pt>
                <c:pt idx="27098">
                  <c:v>2222.6083333333331</c:v>
                </c:pt>
                <c:pt idx="27099">
                  <c:v>2222.6833333333334</c:v>
                </c:pt>
                <c:pt idx="27100">
                  <c:v>2222.7666666666669</c:v>
                </c:pt>
                <c:pt idx="27101">
                  <c:v>2222.85</c:v>
                </c:pt>
                <c:pt idx="27102">
                  <c:v>2222.9333333333334</c:v>
                </c:pt>
                <c:pt idx="27103">
                  <c:v>2223.0166666666669</c:v>
                </c:pt>
                <c:pt idx="27104">
                  <c:v>2223.1</c:v>
                </c:pt>
                <c:pt idx="27105">
                  <c:v>2223.1749999999997</c:v>
                </c:pt>
                <c:pt idx="27106">
                  <c:v>2223.2583333333332</c:v>
                </c:pt>
                <c:pt idx="27107">
                  <c:v>2223.3416666666667</c:v>
                </c:pt>
                <c:pt idx="27108">
                  <c:v>2223.4249999999997</c:v>
                </c:pt>
                <c:pt idx="27109">
                  <c:v>2223.5083333333332</c:v>
                </c:pt>
                <c:pt idx="27110">
                  <c:v>2223.5916666666667</c:v>
                </c:pt>
                <c:pt idx="27111">
                  <c:v>2223.6749999999997</c:v>
                </c:pt>
                <c:pt idx="27112">
                  <c:v>2223.75</c:v>
                </c:pt>
                <c:pt idx="27113">
                  <c:v>2223.8333333333335</c:v>
                </c:pt>
                <c:pt idx="27114">
                  <c:v>2223.9166666666665</c:v>
                </c:pt>
                <c:pt idx="27115">
                  <c:v>2224</c:v>
                </c:pt>
                <c:pt idx="27116">
                  <c:v>2224.0833333333335</c:v>
                </c:pt>
                <c:pt idx="27117">
                  <c:v>2224.1666666666665</c:v>
                </c:pt>
                <c:pt idx="27118">
                  <c:v>2224.2416666666668</c:v>
                </c:pt>
                <c:pt idx="27119">
                  <c:v>2224.3250000000003</c:v>
                </c:pt>
                <c:pt idx="27120">
                  <c:v>2224.4083333333333</c:v>
                </c:pt>
                <c:pt idx="27121">
                  <c:v>2224.4916666666668</c:v>
                </c:pt>
                <c:pt idx="27122">
                  <c:v>2224.5750000000003</c:v>
                </c:pt>
                <c:pt idx="27123">
                  <c:v>2224.6583333333333</c:v>
                </c:pt>
                <c:pt idx="27124">
                  <c:v>2224.7416666666668</c:v>
                </c:pt>
                <c:pt idx="27125">
                  <c:v>2224.8166666666666</c:v>
                </c:pt>
                <c:pt idx="27126">
                  <c:v>2224.9</c:v>
                </c:pt>
                <c:pt idx="27127">
                  <c:v>2224.9833333333331</c:v>
                </c:pt>
                <c:pt idx="27128">
                  <c:v>2225.0666666666666</c:v>
                </c:pt>
                <c:pt idx="27129">
                  <c:v>2225.15</c:v>
                </c:pt>
                <c:pt idx="27130">
                  <c:v>2225.2333333333331</c:v>
                </c:pt>
                <c:pt idx="27131">
                  <c:v>2225.3083333333334</c:v>
                </c:pt>
                <c:pt idx="27132">
                  <c:v>2225.3916666666669</c:v>
                </c:pt>
                <c:pt idx="27133">
                  <c:v>2225.4749999999999</c:v>
                </c:pt>
                <c:pt idx="27134">
                  <c:v>2225.5583333333334</c:v>
                </c:pt>
                <c:pt idx="27135">
                  <c:v>2225.6416666666669</c:v>
                </c:pt>
                <c:pt idx="27136">
                  <c:v>2225.7249999999999</c:v>
                </c:pt>
                <c:pt idx="27137">
                  <c:v>2225.7999999999997</c:v>
                </c:pt>
                <c:pt idx="27138">
                  <c:v>2225.8833333333332</c:v>
                </c:pt>
                <c:pt idx="27139">
                  <c:v>2225.9666666666667</c:v>
                </c:pt>
                <c:pt idx="27140">
                  <c:v>2226.0499999999997</c:v>
                </c:pt>
                <c:pt idx="27141">
                  <c:v>2226.1333333333332</c:v>
                </c:pt>
                <c:pt idx="27142">
                  <c:v>2226.2166666666667</c:v>
                </c:pt>
                <c:pt idx="27143">
                  <c:v>2226.2999999999997</c:v>
                </c:pt>
                <c:pt idx="27144">
                  <c:v>2226.375</c:v>
                </c:pt>
                <c:pt idx="27145">
                  <c:v>2226.4583333333335</c:v>
                </c:pt>
                <c:pt idx="27146">
                  <c:v>2226.5416666666665</c:v>
                </c:pt>
                <c:pt idx="27147">
                  <c:v>2226.625</c:v>
                </c:pt>
                <c:pt idx="27148">
                  <c:v>2226.7083333333335</c:v>
                </c:pt>
                <c:pt idx="27149">
                  <c:v>2226.7916666666665</c:v>
                </c:pt>
                <c:pt idx="27150">
                  <c:v>2226.8666666666668</c:v>
                </c:pt>
                <c:pt idx="27151">
                  <c:v>2226.9500000000003</c:v>
                </c:pt>
                <c:pt idx="27152">
                  <c:v>2227.0333333333333</c:v>
                </c:pt>
                <c:pt idx="27153">
                  <c:v>2227.1166666666668</c:v>
                </c:pt>
                <c:pt idx="27154">
                  <c:v>2227.2000000000003</c:v>
                </c:pt>
                <c:pt idx="27155">
                  <c:v>2227.2833333333333</c:v>
                </c:pt>
                <c:pt idx="27156">
                  <c:v>2227.3583333333331</c:v>
                </c:pt>
                <c:pt idx="27157">
                  <c:v>2227.4416666666666</c:v>
                </c:pt>
                <c:pt idx="27158">
                  <c:v>2227.5250000000001</c:v>
                </c:pt>
                <c:pt idx="27159">
                  <c:v>2227.6083333333331</c:v>
                </c:pt>
                <c:pt idx="27160">
                  <c:v>2227.6916666666666</c:v>
                </c:pt>
                <c:pt idx="27161">
                  <c:v>2227.7750000000001</c:v>
                </c:pt>
                <c:pt idx="27162">
                  <c:v>2227.8583333333331</c:v>
                </c:pt>
                <c:pt idx="27163">
                  <c:v>2227.9333333333334</c:v>
                </c:pt>
                <c:pt idx="27164">
                  <c:v>2228.0166666666669</c:v>
                </c:pt>
                <c:pt idx="27165">
                  <c:v>2228.1</c:v>
                </c:pt>
                <c:pt idx="27166">
                  <c:v>2228.1833333333334</c:v>
                </c:pt>
                <c:pt idx="27167">
                  <c:v>2228.2666666666669</c:v>
                </c:pt>
                <c:pt idx="27168">
                  <c:v>2228.35</c:v>
                </c:pt>
                <c:pt idx="27169">
                  <c:v>2228.4249999999997</c:v>
                </c:pt>
                <c:pt idx="27170">
                  <c:v>2228.5083333333332</c:v>
                </c:pt>
                <c:pt idx="27171">
                  <c:v>2228.5916666666667</c:v>
                </c:pt>
                <c:pt idx="27172">
                  <c:v>2228.6749999999997</c:v>
                </c:pt>
                <c:pt idx="27173">
                  <c:v>2228.7583333333332</c:v>
                </c:pt>
                <c:pt idx="27174">
                  <c:v>2228.8416666666667</c:v>
                </c:pt>
                <c:pt idx="27175">
                  <c:v>2228.9166666666665</c:v>
                </c:pt>
                <c:pt idx="27176">
                  <c:v>2229</c:v>
                </c:pt>
                <c:pt idx="27177">
                  <c:v>2229.0833333333335</c:v>
                </c:pt>
                <c:pt idx="27178">
                  <c:v>2229.1666666666665</c:v>
                </c:pt>
                <c:pt idx="27179">
                  <c:v>2229.25</c:v>
                </c:pt>
                <c:pt idx="27180">
                  <c:v>2229.3333333333335</c:v>
                </c:pt>
                <c:pt idx="27181">
                  <c:v>2229.4166666666665</c:v>
                </c:pt>
                <c:pt idx="27182">
                  <c:v>2229.4916666666668</c:v>
                </c:pt>
                <c:pt idx="27183">
                  <c:v>2229.5750000000003</c:v>
                </c:pt>
                <c:pt idx="27184">
                  <c:v>2229.6583333333333</c:v>
                </c:pt>
                <c:pt idx="27185">
                  <c:v>2229.7416666666668</c:v>
                </c:pt>
                <c:pt idx="27186">
                  <c:v>2229.8250000000003</c:v>
                </c:pt>
                <c:pt idx="27187">
                  <c:v>2229.9083333333333</c:v>
                </c:pt>
                <c:pt idx="27188">
                  <c:v>2229.9833333333331</c:v>
                </c:pt>
                <c:pt idx="27189">
                  <c:v>2230.0666666666666</c:v>
                </c:pt>
                <c:pt idx="27190">
                  <c:v>2230.15</c:v>
                </c:pt>
                <c:pt idx="27191">
                  <c:v>2230.2333333333331</c:v>
                </c:pt>
                <c:pt idx="27192">
                  <c:v>2230.3166666666666</c:v>
                </c:pt>
                <c:pt idx="27193">
                  <c:v>2230.4</c:v>
                </c:pt>
                <c:pt idx="27194">
                  <c:v>2230.4749999999999</c:v>
                </c:pt>
                <c:pt idx="27195">
                  <c:v>2230.5583333333334</c:v>
                </c:pt>
                <c:pt idx="27196">
                  <c:v>2230.6416666666669</c:v>
                </c:pt>
                <c:pt idx="27197">
                  <c:v>2230.7249999999999</c:v>
                </c:pt>
                <c:pt idx="27198">
                  <c:v>2230.8083333333334</c:v>
                </c:pt>
                <c:pt idx="27199">
                  <c:v>2230.8916666666669</c:v>
                </c:pt>
                <c:pt idx="27200">
                  <c:v>2230.9749999999999</c:v>
                </c:pt>
                <c:pt idx="27201">
                  <c:v>2231.0499999999997</c:v>
                </c:pt>
                <c:pt idx="27202">
                  <c:v>2231.1333333333332</c:v>
                </c:pt>
                <c:pt idx="27203">
                  <c:v>2231.2166666666667</c:v>
                </c:pt>
                <c:pt idx="27204">
                  <c:v>2231.2999999999997</c:v>
                </c:pt>
                <c:pt idx="27205">
                  <c:v>2231.3833333333332</c:v>
                </c:pt>
                <c:pt idx="27206">
                  <c:v>2231.4666666666667</c:v>
                </c:pt>
                <c:pt idx="27207">
                  <c:v>2231.5416666666665</c:v>
                </c:pt>
                <c:pt idx="27208">
                  <c:v>2231.625</c:v>
                </c:pt>
                <c:pt idx="27209">
                  <c:v>2231.7083333333335</c:v>
                </c:pt>
                <c:pt idx="27210">
                  <c:v>2231.7916666666665</c:v>
                </c:pt>
                <c:pt idx="27211">
                  <c:v>2231.875</c:v>
                </c:pt>
                <c:pt idx="27212">
                  <c:v>2231.9583333333335</c:v>
                </c:pt>
                <c:pt idx="27213">
                  <c:v>2232.0333333333333</c:v>
                </c:pt>
                <c:pt idx="27214">
                  <c:v>2232.1166666666668</c:v>
                </c:pt>
                <c:pt idx="27215">
                  <c:v>2232.2000000000003</c:v>
                </c:pt>
                <c:pt idx="27216">
                  <c:v>2232.2833333333333</c:v>
                </c:pt>
                <c:pt idx="27217">
                  <c:v>2232.3666666666668</c:v>
                </c:pt>
                <c:pt idx="27218">
                  <c:v>2232.4500000000003</c:v>
                </c:pt>
                <c:pt idx="27219">
                  <c:v>2232.5333333333333</c:v>
                </c:pt>
                <c:pt idx="27220">
                  <c:v>2232.6083333333331</c:v>
                </c:pt>
                <c:pt idx="27221">
                  <c:v>2232.6916666666666</c:v>
                </c:pt>
                <c:pt idx="27222">
                  <c:v>2232.7750000000001</c:v>
                </c:pt>
                <c:pt idx="27223">
                  <c:v>2232.8583333333331</c:v>
                </c:pt>
                <c:pt idx="27224">
                  <c:v>2232.9416666666666</c:v>
                </c:pt>
                <c:pt idx="27225">
                  <c:v>2233.0250000000001</c:v>
                </c:pt>
                <c:pt idx="27226">
                  <c:v>2233.1</c:v>
                </c:pt>
                <c:pt idx="27227">
                  <c:v>2233.1833333333334</c:v>
                </c:pt>
                <c:pt idx="27228">
                  <c:v>2233.2666666666669</c:v>
                </c:pt>
                <c:pt idx="27229">
                  <c:v>2233.35</c:v>
                </c:pt>
                <c:pt idx="27230">
                  <c:v>2233.4333333333334</c:v>
                </c:pt>
                <c:pt idx="27231">
                  <c:v>2233.5166666666669</c:v>
                </c:pt>
                <c:pt idx="27232">
                  <c:v>2233.5916666666667</c:v>
                </c:pt>
                <c:pt idx="27233">
                  <c:v>2233.6749999999997</c:v>
                </c:pt>
                <c:pt idx="27234">
                  <c:v>2233.7583333333332</c:v>
                </c:pt>
                <c:pt idx="27235">
                  <c:v>2233.8416666666667</c:v>
                </c:pt>
                <c:pt idx="27236">
                  <c:v>2233.9249999999997</c:v>
                </c:pt>
                <c:pt idx="27237">
                  <c:v>2234.0083333333332</c:v>
                </c:pt>
                <c:pt idx="27238">
                  <c:v>2234.0916666666667</c:v>
                </c:pt>
                <c:pt idx="27239">
                  <c:v>2234.1666666666665</c:v>
                </c:pt>
                <c:pt idx="27240">
                  <c:v>2234.25</c:v>
                </c:pt>
                <c:pt idx="27241">
                  <c:v>2234.3333333333335</c:v>
                </c:pt>
                <c:pt idx="27242">
                  <c:v>2234.4166666666665</c:v>
                </c:pt>
                <c:pt idx="27243">
                  <c:v>2234.5</c:v>
                </c:pt>
                <c:pt idx="27244">
                  <c:v>2234.5833333333335</c:v>
                </c:pt>
                <c:pt idx="27245">
                  <c:v>2234.6583333333333</c:v>
                </c:pt>
                <c:pt idx="27246">
                  <c:v>2234.7416666666668</c:v>
                </c:pt>
                <c:pt idx="27247">
                  <c:v>2234.8250000000003</c:v>
                </c:pt>
                <c:pt idx="27248">
                  <c:v>2234.9083333333333</c:v>
                </c:pt>
                <c:pt idx="27249">
                  <c:v>2234.9916666666668</c:v>
                </c:pt>
                <c:pt idx="27250">
                  <c:v>2235.0750000000003</c:v>
                </c:pt>
                <c:pt idx="27251">
                  <c:v>2235.1583333333333</c:v>
                </c:pt>
                <c:pt idx="27252">
                  <c:v>2235.2333333333331</c:v>
                </c:pt>
                <c:pt idx="27253">
                  <c:v>2235.3166666666666</c:v>
                </c:pt>
                <c:pt idx="27254">
                  <c:v>2235.4</c:v>
                </c:pt>
                <c:pt idx="27255">
                  <c:v>2235.4833333333331</c:v>
                </c:pt>
                <c:pt idx="27256">
                  <c:v>2235.5666666666666</c:v>
                </c:pt>
                <c:pt idx="27257">
                  <c:v>2235.65</c:v>
                </c:pt>
                <c:pt idx="27258">
                  <c:v>2235.7249999999999</c:v>
                </c:pt>
                <c:pt idx="27259">
                  <c:v>2235.8083333333334</c:v>
                </c:pt>
                <c:pt idx="27260">
                  <c:v>2235.8916666666669</c:v>
                </c:pt>
                <c:pt idx="27261">
                  <c:v>2235.9749999999999</c:v>
                </c:pt>
                <c:pt idx="27262">
                  <c:v>2236.0583333333334</c:v>
                </c:pt>
                <c:pt idx="27263">
                  <c:v>2236.1416666666669</c:v>
                </c:pt>
                <c:pt idx="27264">
                  <c:v>2236.2166666666667</c:v>
                </c:pt>
                <c:pt idx="27265">
                  <c:v>2236.2999999999997</c:v>
                </c:pt>
                <c:pt idx="27266">
                  <c:v>2236.3833333333332</c:v>
                </c:pt>
                <c:pt idx="27267">
                  <c:v>2236.4666666666667</c:v>
                </c:pt>
                <c:pt idx="27268">
                  <c:v>2236.5499999999997</c:v>
                </c:pt>
                <c:pt idx="27269">
                  <c:v>2236.6333333333332</c:v>
                </c:pt>
                <c:pt idx="27270">
                  <c:v>2236.7166666666667</c:v>
                </c:pt>
                <c:pt idx="27271">
                  <c:v>2236.7916666666665</c:v>
                </c:pt>
                <c:pt idx="27272">
                  <c:v>2236.875</c:v>
                </c:pt>
                <c:pt idx="27273">
                  <c:v>2236.9583333333335</c:v>
                </c:pt>
                <c:pt idx="27274">
                  <c:v>2237.0416666666665</c:v>
                </c:pt>
                <c:pt idx="27275">
                  <c:v>2237.125</c:v>
                </c:pt>
                <c:pt idx="27276">
                  <c:v>2237.2083333333335</c:v>
                </c:pt>
                <c:pt idx="27277">
                  <c:v>2237.2833333333333</c:v>
                </c:pt>
                <c:pt idx="27278">
                  <c:v>2237.3666666666668</c:v>
                </c:pt>
                <c:pt idx="27279">
                  <c:v>2237.4500000000003</c:v>
                </c:pt>
                <c:pt idx="27280">
                  <c:v>2237.5333333333333</c:v>
                </c:pt>
                <c:pt idx="27281">
                  <c:v>2237.6166666666668</c:v>
                </c:pt>
                <c:pt idx="27282">
                  <c:v>2237.7000000000003</c:v>
                </c:pt>
                <c:pt idx="27283">
                  <c:v>2237.7750000000001</c:v>
                </c:pt>
                <c:pt idx="27284">
                  <c:v>2237.8583333333331</c:v>
                </c:pt>
                <c:pt idx="27285">
                  <c:v>2237.9416666666666</c:v>
                </c:pt>
                <c:pt idx="27286">
                  <c:v>2238.0250000000001</c:v>
                </c:pt>
                <c:pt idx="27287">
                  <c:v>2238.1083333333331</c:v>
                </c:pt>
                <c:pt idx="27288">
                  <c:v>2238.1916666666666</c:v>
                </c:pt>
                <c:pt idx="27289">
                  <c:v>2238.2750000000001</c:v>
                </c:pt>
                <c:pt idx="27290">
                  <c:v>2238.35</c:v>
                </c:pt>
                <c:pt idx="27291">
                  <c:v>2238.4333333333334</c:v>
                </c:pt>
                <c:pt idx="27292">
                  <c:v>2238.5166666666669</c:v>
                </c:pt>
                <c:pt idx="27293">
                  <c:v>2238.6</c:v>
                </c:pt>
                <c:pt idx="27294">
                  <c:v>2238.6833333333334</c:v>
                </c:pt>
                <c:pt idx="27295">
                  <c:v>2238.7666666666669</c:v>
                </c:pt>
                <c:pt idx="27296">
                  <c:v>2238.8416666666667</c:v>
                </c:pt>
                <c:pt idx="27297">
                  <c:v>2238.9249999999997</c:v>
                </c:pt>
                <c:pt idx="27298">
                  <c:v>2239.0083333333332</c:v>
                </c:pt>
                <c:pt idx="27299">
                  <c:v>2239.0916666666667</c:v>
                </c:pt>
                <c:pt idx="27300">
                  <c:v>2239.1749999999997</c:v>
                </c:pt>
                <c:pt idx="27301">
                  <c:v>2239.2583333333332</c:v>
                </c:pt>
                <c:pt idx="27302">
                  <c:v>2239.3333333333335</c:v>
                </c:pt>
                <c:pt idx="27303">
                  <c:v>2239.4166666666665</c:v>
                </c:pt>
                <c:pt idx="27304">
                  <c:v>2239.5</c:v>
                </c:pt>
                <c:pt idx="27305">
                  <c:v>2239.5833333333335</c:v>
                </c:pt>
                <c:pt idx="27306">
                  <c:v>2239.6666666666665</c:v>
                </c:pt>
                <c:pt idx="27307">
                  <c:v>2239.75</c:v>
                </c:pt>
                <c:pt idx="27308">
                  <c:v>2239.8333333333335</c:v>
                </c:pt>
                <c:pt idx="27309">
                  <c:v>2239.9083333333333</c:v>
                </c:pt>
                <c:pt idx="27310">
                  <c:v>2239.9916666666668</c:v>
                </c:pt>
                <c:pt idx="27311">
                  <c:v>2240.0750000000003</c:v>
                </c:pt>
                <c:pt idx="27312">
                  <c:v>2240.1583333333333</c:v>
                </c:pt>
                <c:pt idx="27313">
                  <c:v>2240.2416666666668</c:v>
                </c:pt>
                <c:pt idx="27314">
                  <c:v>2240.3250000000003</c:v>
                </c:pt>
                <c:pt idx="27315">
                  <c:v>2240.4</c:v>
                </c:pt>
                <c:pt idx="27316">
                  <c:v>2240.4833333333331</c:v>
                </c:pt>
                <c:pt idx="27317">
                  <c:v>2240.5666666666666</c:v>
                </c:pt>
                <c:pt idx="27318">
                  <c:v>2240.65</c:v>
                </c:pt>
                <c:pt idx="27319">
                  <c:v>2240.7333333333331</c:v>
                </c:pt>
                <c:pt idx="27320">
                  <c:v>2240.8166666666666</c:v>
                </c:pt>
                <c:pt idx="27321">
                  <c:v>2240.8916666666669</c:v>
                </c:pt>
                <c:pt idx="27322">
                  <c:v>2240.9749999999999</c:v>
                </c:pt>
                <c:pt idx="27323">
                  <c:v>2241.0583333333334</c:v>
                </c:pt>
                <c:pt idx="27324">
                  <c:v>2241.1416666666669</c:v>
                </c:pt>
                <c:pt idx="27325">
                  <c:v>2241.2249999999999</c:v>
                </c:pt>
                <c:pt idx="27326">
                  <c:v>2241.3083333333334</c:v>
                </c:pt>
                <c:pt idx="27327">
                  <c:v>2241.3916666666669</c:v>
                </c:pt>
                <c:pt idx="27328">
                  <c:v>2241.4666666666667</c:v>
                </c:pt>
                <c:pt idx="27329">
                  <c:v>2241.5499999999997</c:v>
                </c:pt>
                <c:pt idx="27330">
                  <c:v>2241.6333333333332</c:v>
                </c:pt>
                <c:pt idx="27331">
                  <c:v>2241.7166666666667</c:v>
                </c:pt>
                <c:pt idx="27332">
                  <c:v>2241.7999999999997</c:v>
                </c:pt>
                <c:pt idx="27333">
                  <c:v>2241.8833333333332</c:v>
                </c:pt>
                <c:pt idx="27334">
                  <c:v>2241.9583333333335</c:v>
                </c:pt>
                <c:pt idx="27335">
                  <c:v>2242.0416666666665</c:v>
                </c:pt>
                <c:pt idx="27336">
                  <c:v>2242.125</c:v>
                </c:pt>
                <c:pt idx="27337">
                  <c:v>2242.2083333333335</c:v>
                </c:pt>
                <c:pt idx="27338">
                  <c:v>2242.2916666666665</c:v>
                </c:pt>
                <c:pt idx="27339">
                  <c:v>2242.375</c:v>
                </c:pt>
                <c:pt idx="27340">
                  <c:v>2242.4500000000003</c:v>
                </c:pt>
                <c:pt idx="27341">
                  <c:v>2242.5333333333333</c:v>
                </c:pt>
                <c:pt idx="27342">
                  <c:v>2242.6166666666668</c:v>
                </c:pt>
                <c:pt idx="27343">
                  <c:v>2242.7000000000003</c:v>
                </c:pt>
                <c:pt idx="27344">
                  <c:v>2242.7833333333333</c:v>
                </c:pt>
                <c:pt idx="27345">
                  <c:v>2242.8666666666668</c:v>
                </c:pt>
                <c:pt idx="27346">
                  <c:v>2242.9500000000003</c:v>
                </c:pt>
                <c:pt idx="27347">
                  <c:v>2243.0250000000001</c:v>
                </c:pt>
                <c:pt idx="27348">
                  <c:v>2243.1083333333331</c:v>
                </c:pt>
                <c:pt idx="27349">
                  <c:v>2243.1916666666666</c:v>
                </c:pt>
                <c:pt idx="27350">
                  <c:v>2243.2750000000001</c:v>
                </c:pt>
                <c:pt idx="27351">
                  <c:v>2243.3583333333331</c:v>
                </c:pt>
                <c:pt idx="27352">
                  <c:v>2243.4416666666666</c:v>
                </c:pt>
                <c:pt idx="27353">
                  <c:v>2243.5166666666669</c:v>
                </c:pt>
                <c:pt idx="27354">
                  <c:v>2243.6</c:v>
                </c:pt>
                <c:pt idx="27355">
                  <c:v>2243.6833333333334</c:v>
                </c:pt>
                <c:pt idx="27356">
                  <c:v>2243.7666666666669</c:v>
                </c:pt>
                <c:pt idx="27357">
                  <c:v>2243.85</c:v>
                </c:pt>
                <c:pt idx="27358">
                  <c:v>2243.9333333333334</c:v>
                </c:pt>
                <c:pt idx="27359">
                  <c:v>2244.0083333333332</c:v>
                </c:pt>
                <c:pt idx="27360">
                  <c:v>2244.0916666666667</c:v>
                </c:pt>
                <c:pt idx="27361">
                  <c:v>2244.1749999999997</c:v>
                </c:pt>
                <c:pt idx="27362">
                  <c:v>2244.2583333333332</c:v>
                </c:pt>
                <c:pt idx="27363">
                  <c:v>2244.3416666666667</c:v>
                </c:pt>
                <c:pt idx="27364">
                  <c:v>2244.4249999999997</c:v>
                </c:pt>
                <c:pt idx="27365">
                  <c:v>2244.5083333333332</c:v>
                </c:pt>
                <c:pt idx="27366">
                  <c:v>2244.5833333333335</c:v>
                </c:pt>
                <c:pt idx="27367">
                  <c:v>2244.6666666666665</c:v>
                </c:pt>
                <c:pt idx="27368">
                  <c:v>2244.75</c:v>
                </c:pt>
                <c:pt idx="27369">
                  <c:v>2244.8333333333335</c:v>
                </c:pt>
                <c:pt idx="27370">
                  <c:v>2244.9166666666665</c:v>
                </c:pt>
                <c:pt idx="27371">
                  <c:v>2245</c:v>
                </c:pt>
                <c:pt idx="27372">
                  <c:v>2245.0750000000003</c:v>
                </c:pt>
                <c:pt idx="27373">
                  <c:v>2245.1583333333333</c:v>
                </c:pt>
                <c:pt idx="27374">
                  <c:v>2245.2416666666668</c:v>
                </c:pt>
                <c:pt idx="27375">
                  <c:v>2245.3250000000003</c:v>
                </c:pt>
                <c:pt idx="27376">
                  <c:v>2245.4083333333333</c:v>
                </c:pt>
                <c:pt idx="27377">
                  <c:v>2245.4916666666668</c:v>
                </c:pt>
                <c:pt idx="27378">
                  <c:v>2245.5750000000003</c:v>
                </c:pt>
                <c:pt idx="27379">
                  <c:v>2245.65</c:v>
                </c:pt>
                <c:pt idx="27380">
                  <c:v>2245.7333333333331</c:v>
                </c:pt>
                <c:pt idx="27381">
                  <c:v>2245.8166666666666</c:v>
                </c:pt>
                <c:pt idx="27382">
                  <c:v>2245.9</c:v>
                </c:pt>
                <c:pt idx="27383">
                  <c:v>2245.9833333333331</c:v>
                </c:pt>
                <c:pt idx="27384">
                  <c:v>2246.0666666666666</c:v>
                </c:pt>
                <c:pt idx="27385">
                  <c:v>2246.1416666666669</c:v>
                </c:pt>
                <c:pt idx="27386">
                  <c:v>2246.2249999999999</c:v>
                </c:pt>
                <c:pt idx="27387">
                  <c:v>2246.3083333333334</c:v>
                </c:pt>
                <c:pt idx="27388">
                  <c:v>2246.3916666666669</c:v>
                </c:pt>
                <c:pt idx="27389">
                  <c:v>2246.4749999999999</c:v>
                </c:pt>
                <c:pt idx="27390">
                  <c:v>2246.5583333333334</c:v>
                </c:pt>
                <c:pt idx="27391">
                  <c:v>2246.6333333333332</c:v>
                </c:pt>
                <c:pt idx="27392">
                  <c:v>2246.7166666666667</c:v>
                </c:pt>
                <c:pt idx="27393">
                  <c:v>2246.7999999999997</c:v>
                </c:pt>
                <c:pt idx="27394">
                  <c:v>2246.8833333333332</c:v>
                </c:pt>
                <c:pt idx="27395">
                  <c:v>2246.9666666666667</c:v>
                </c:pt>
                <c:pt idx="27396">
                  <c:v>2247.0499999999997</c:v>
                </c:pt>
                <c:pt idx="27397">
                  <c:v>2247.1333333333332</c:v>
                </c:pt>
                <c:pt idx="27398">
                  <c:v>2247.2083333333335</c:v>
                </c:pt>
                <c:pt idx="27399">
                  <c:v>2247.2916666666665</c:v>
                </c:pt>
                <c:pt idx="27400">
                  <c:v>2247.375</c:v>
                </c:pt>
                <c:pt idx="27401">
                  <c:v>2247.4583333333335</c:v>
                </c:pt>
                <c:pt idx="27402">
                  <c:v>2247.5416666666665</c:v>
                </c:pt>
                <c:pt idx="27403">
                  <c:v>2247.625</c:v>
                </c:pt>
                <c:pt idx="27404">
                  <c:v>2247.7000000000003</c:v>
                </c:pt>
                <c:pt idx="27405">
                  <c:v>2247.7833333333333</c:v>
                </c:pt>
                <c:pt idx="27406">
                  <c:v>2247.8666666666668</c:v>
                </c:pt>
                <c:pt idx="27407">
                  <c:v>2247.9500000000003</c:v>
                </c:pt>
                <c:pt idx="27408">
                  <c:v>2248.0333333333333</c:v>
                </c:pt>
                <c:pt idx="27409">
                  <c:v>2248.1166666666668</c:v>
                </c:pt>
                <c:pt idx="27410">
                  <c:v>2248.1916666666666</c:v>
                </c:pt>
                <c:pt idx="27411">
                  <c:v>2248.2750000000001</c:v>
                </c:pt>
                <c:pt idx="27412">
                  <c:v>2248.3583333333331</c:v>
                </c:pt>
                <c:pt idx="27413">
                  <c:v>2248.4416666666666</c:v>
                </c:pt>
                <c:pt idx="27414">
                  <c:v>2248.5250000000001</c:v>
                </c:pt>
                <c:pt idx="27415">
                  <c:v>2248.6083333333331</c:v>
                </c:pt>
                <c:pt idx="27416">
                  <c:v>2248.6916666666666</c:v>
                </c:pt>
                <c:pt idx="27417">
                  <c:v>2248.7666666666669</c:v>
                </c:pt>
                <c:pt idx="27418">
                  <c:v>2248.85</c:v>
                </c:pt>
                <c:pt idx="27419">
                  <c:v>2248.9333333333334</c:v>
                </c:pt>
                <c:pt idx="27420">
                  <c:v>2249.0166666666669</c:v>
                </c:pt>
                <c:pt idx="27421">
                  <c:v>2249.1</c:v>
                </c:pt>
                <c:pt idx="27422">
                  <c:v>2249.1833333333334</c:v>
                </c:pt>
                <c:pt idx="27423">
                  <c:v>2249.2583333333332</c:v>
                </c:pt>
                <c:pt idx="27424">
                  <c:v>2249.3416666666667</c:v>
                </c:pt>
                <c:pt idx="27425">
                  <c:v>2249.4249999999997</c:v>
                </c:pt>
                <c:pt idx="27426">
                  <c:v>2249.5083333333332</c:v>
                </c:pt>
                <c:pt idx="27427">
                  <c:v>2249.5916666666667</c:v>
                </c:pt>
                <c:pt idx="27428">
                  <c:v>2249.6749999999997</c:v>
                </c:pt>
                <c:pt idx="27429">
                  <c:v>2249.75</c:v>
                </c:pt>
                <c:pt idx="27430">
                  <c:v>2249.8333333333335</c:v>
                </c:pt>
                <c:pt idx="27431">
                  <c:v>2249.9166666666665</c:v>
                </c:pt>
                <c:pt idx="27432">
                  <c:v>2250</c:v>
                </c:pt>
                <c:pt idx="27433">
                  <c:v>2250.0833333333335</c:v>
                </c:pt>
                <c:pt idx="27434">
                  <c:v>2250.1666666666665</c:v>
                </c:pt>
                <c:pt idx="27435">
                  <c:v>2250.25</c:v>
                </c:pt>
                <c:pt idx="27436">
                  <c:v>2250.3250000000003</c:v>
                </c:pt>
                <c:pt idx="27437">
                  <c:v>2250.4083333333333</c:v>
                </c:pt>
                <c:pt idx="27438">
                  <c:v>2250.4916666666668</c:v>
                </c:pt>
                <c:pt idx="27439">
                  <c:v>2250.5750000000003</c:v>
                </c:pt>
                <c:pt idx="27440">
                  <c:v>2250.6583333333333</c:v>
                </c:pt>
                <c:pt idx="27441">
                  <c:v>2250.7416666666668</c:v>
                </c:pt>
                <c:pt idx="27442">
                  <c:v>2250.8166666666666</c:v>
                </c:pt>
                <c:pt idx="27443">
                  <c:v>2250.9</c:v>
                </c:pt>
                <c:pt idx="27444">
                  <c:v>2250.9833333333331</c:v>
                </c:pt>
                <c:pt idx="27445">
                  <c:v>2251.0666666666666</c:v>
                </c:pt>
                <c:pt idx="27446">
                  <c:v>2251.15</c:v>
                </c:pt>
                <c:pt idx="27447">
                  <c:v>2251.2333333333331</c:v>
                </c:pt>
                <c:pt idx="27448">
                  <c:v>2251.3083333333334</c:v>
                </c:pt>
                <c:pt idx="27449">
                  <c:v>2251.3916666666669</c:v>
                </c:pt>
                <c:pt idx="27450">
                  <c:v>2251.4749999999999</c:v>
                </c:pt>
                <c:pt idx="27451">
                  <c:v>2251.5583333333334</c:v>
                </c:pt>
                <c:pt idx="27452">
                  <c:v>2251.6416666666669</c:v>
                </c:pt>
                <c:pt idx="27453">
                  <c:v>2251.7249999999999</c:v>
                </c:pt>
                <c:pt idx="27454">
                  <c:v>2251.8083333333334</c:v>
                </c:pt>
                <c:pt idx="27455">
                  <c:v>2251.8833333333332</c:v>
                </c:pt>
                <c:pt idx="27456">
                  <c:v>2251.9666666666667</c:v>
                </c:pt>
                <c:pt idx="27457">
                  <c:v>2252.0499999999997</c:v>
                </c:pt>
                <c:pt idx="27458">
                  <c:v>2252.1333333333332</c:v>
                </c:pt>
                <c:pt idx="27459">
                  <c:v>2252.2166666666667</c:v>
                </c:pt>
                <c:pt idx="27460">
                  <c:v>2252.2999999999997</c:v>
                </c:pt>
                <c:pt idx="27461">
                  <c:v>2252.375</c:v>
                </c:pt>
                <c:pt idx="27462">
                  <c:v>2252.4583333333335</c:v>
                </c:pt>
                <c:pt idx="27463">
                  <c:v>2252.5416666666665</c:v>
                </c:pt>
                <c:pt idx="27464">
                  <c:v>2252.625</c:v>
                </c:pt>
                <c:pt idx="27465">
                  <c:v>2252.7083333333335</c:v>
                </c:pt>
                <c:pt idx="27466">
                  <c:v>2252.7916666666665</c:v>
                </c:pt>
                <c:pt idx="27467">
                  <c:v>2252.8666666666668</c:v>
                </c:pt>
                <c:pt idx="27468">
                  <c:v>2252.9500000000003</c:v>
                </c:pt>
                <c:pt idx="27469">
                  <c:v>2253.0333333333333</c:v>
                </c:pt>
                <c:pt idx="27470">
                  <c:v>2253.1166666666668</c:v>
                </c:pt>
                <c:pt idx="27471">
                  <c:v>2253.2000000000003</c:v>
                </c:pt>
                <c:pt idx="27472">
                  <c:v>2253.2833333333333</c:v>
                </c:pt>
                <c:pt idx="27473">
                  <c:v>2253.3666666666668</c:v>
                </c:pt>
                <c:pt idx="27474">
                  <c:v>2253.4416666666666</c:v>
                </c:pt>
                <c:pt idx="27475">
                  <c:v>2253.5250000000001</c:v>
                </c:pt>
                <c:pt idx="27476">
                  <c:v>2253.6083333333331</c:v>
                </c:pt>
                <c:pt idx="27477">
                  <c:v>2253.6916666666666</c:v>
                </c:pt>
                <c:pt idx="27478">
                  <c:v>2253.7750000000001</c:v>
                </c:pt>
                <c:pt idx="27479">
                  <c:v>2253.8583333333331</c:v>
                </c:pt>
                <c:pt idx="27480">
                  <c:v>2253.9333333333334</c:v>
                </c:pt>
                <c:pt idx="27481">
                  <c:v>2254.0166666666669</c:v>
                </c:pt>
                <c:pt idx="27482">
                  <c:v>2254.1</c:v>
                </c:pt>
                <c:pt idx="27483">
                  <c:v>2254.1833333333334</c:v>
                </c:pt>
                <c:pt idx="27484">
                  <c:v>2254.2666666666669</c:v>
                </c:pt>
                <c:pt idx="27485">
                  <c:v>2254.35</c:v>
                </c:pt>
                <c:pt idx="27486">
                  <c:v>2254.4249999999997</c:v>
                </c:pt>
                <c:pt idx="27487">
                  <c:v>2254.5083333333332</c:v>
                </c:pt>
                <c:pt idx="27488">
                  <c:v>2254.5916666666667</c:v>
                </c:pt>
                <c:pt idx="27489">
                  <c:v>2254.6749999999997</c:v>
                </c:pt>
                <c:pt idx="27490">
                  <c:v>2254.7583333333332</c:v>
                </c:pt>
                <c:pt idx="27491">
                  <c:v>2254.8416666666667</c:v>
                </c:pt>
                <c:pt idx="27492">
                  <c:v>2254.9249999999997</c:v>
                </c:pt>
                <c:pt idx="27493">
                  <c:v>2255</c:v>
                </c:pt>
                <c:pt idx="27494">
                  <c:v>2255.0833333333335</c:v>
                </c:pt>
                <c:pt idx="27495">
                  <c:v>2255.1666666666665</c:v>
                </c:pt>
                <c:pt idx="27496">
                  <c:v>2255.25</c:v>
                </c:pt>
                <c:pt idx="27497">
                  <c:v>2255.3333333333335</c:v>
                </c:pt>
                <c:pt idx="27498">
                  <c:v>2255.4166666666665</c:v>
                </c:pt>
                <c:pt idx="27499">
                  <c:v>2255.4916666666668</c:v>
                </c:pt>
                <c:pt idx="27500">
                  <c:v>2255.5750000000003</c:v>
                </c:pt>
                <c:pt idx="27501">
                  <c:v>2255.6583333333333</c:v>
                </c:pt>
                <c:pt idx="27502">
                  <c:v>2255.7416666666668</c:v>
                </c:pt>
                <c:pt idx="27503">
                  <c:v>2255.8250000000003</c:v>
                </c:pt>
                <c:pt idx="27504">
                  <c:v>2255.9083333333333</c:v>
                </c:pt>
                <c:pt idx="27505">
                  <c:v>2255.9916666666668</c:v>
                </c:pt>
                <c:pt idx="27506">
                  <c:v>2256.0666666666666</c:v>
                </c:pt>
                <c:pt idx="27507">
                  <c:v>2256.15</c:v>
                </c:pt>
                <c:pt idx="27508">
                  <c:v>2256.2333333333331</c:v>
                </c:pt>
                <c:pt idx="27509">
                  <c:v>2256.3166666666666</c:v>
                </c:pt>
                <c:pt idx="27510">
                  <c:v>2256.4</c:v>
                </c:pt>
                <c:pt idx="27511">
                  <c:v>2256.4833333333331</c:v>
                </c:pt>
                <c:pt idx="27512">
                  <c:v>2256.5583333333334</c:v>
                </c:pt>
                <c:pt idx="27513">
                  <c:v>2256.6416666666669</c:v>
                </c:pt>
                <c:pt idx="27514">
                  <c:v>2256.7249999999999</c:v>
                </c:pt>
                <c:pt idx="27515">
                  <c:v>2256.8083333333334</c:v>
                </c:pt>
                <c:pt idx="27516">
                  <c:v>2256.8916666666669</c:v>
                </c:pt>
                <c:pt idx="27517">
                  <c:v>2256.9749999999999</c:v>
                </c:pt>
                <c:pt idx="27518">
                  <c:v>2257.0499999999997</c:v>
                </c:pt>
                <c:pt idx="27519">
                  <c:v>2257.1333333333332</c:v>
                </c:pt>
                <c:pt idx="27520">
                  <c:v>2257.2166666666667</c:v>
                </c:pt>
                <c:pt idx="27521">
                  <c:v>2257.2999999999997</c:v>
                </c:pt>
                <c:pt idx="27522">
                  <c:v>2257.3833333333332</c:v>
                </c:pt>
                <c:pt idx="27523">
                  <c:v>2257.4666666666667</c:v>
                </c:pt>
                <c:pt idx="27524">
                  <c:v>2257.5499999999997</c:v>
                </c:pt>
                <c:pt idx="27525">
                  <c:v>2257.625</c:v>
                </c:pt>
                <c:pt idx="27526">
                  <c:v>2257.7083333333335</c:v>
                </c:pt>
                <c:pt idx="27527">
                  <c:v>2257.7916666666665</c:v>
                </c:pt>
                <c:pt idx="27528">
                  <c:v>2257.875</c:v>
                </c:pt>
                <c:pt idx="27529">
                  <c:v>2257.9583333333335</c:v>
                </c:pt>
                <c:pt idx="27530">
                  <c:v>2258.0416666666665</c:v>
                </c:pt>
                <c:pt idx="27531">
                  <c:v>2258.1166666666668</c:v>
                </c:pt>
                <c:pt idx="27532">
                  <c:v>2258.2000000000003</c:v>
                </c:pt>
                <c:pt idx="27533">
                  <c:v>2258.2833333333333</c:v>
                </c:pt>
                <c:pt idx="27534">
                  <c:v>2258.3666666666668</c:v>
                </c:pt>
                <c:pt idx="27535">
                  <c:v>2258.4500000000003</c:v>
                </c:pt>
                <c:pt idx="27536">
                  <c:v>2258.5333333333333</c:v>
                </c:pt>
                <c:pt idx="27537">
                  <c:v>2258.6083333333331</c:v>
                </c:pt>
                <c:pt idx="27538">
                  <c:v>2258.6916666666666</c:v>
                </c:pt>
                <c:pt idx="27539">
                  <c:v>2258.7750000000001</c:v>
                </c:pt>
                <c:pt idx="27540">
                  <c:v>2258.8583333333331</c:v>
                </c:pt>
                <c:pt idx="27541">
                  <c:v>2258.9416666666666</c:v>
                </c:pt>
                <c:pt idx="27542">
                  <c:v>2259.0250000000001</c:v>
                </c:pt>
                <c:pt idx="27543">
                  <c:v>2259.1083333333331</c:v>
                </c:pt>
                <c:pt idx="27544">
                  <c:v>2259.1833333333334</c:v>
                </c:pt>
                <c:pt idx="27545">
                  <c:v>2259.2666666666669</c:v>
                </c:pt>
                <c:pt idx="27546">
                  <c:v>2259.35</c:v>
                </c:pt>
                <c:pt idx="27547">
                  <c:v>2259.4333333333334</c:v>
                </c:pt>
                <c:pt idx="27548">
                  <c:v>2259.5166666666669</c:v>
                </c:pt>
                <c:pt idx="27549">
                  <c:v>2259.6</c:v>
                </c:pt>
                <c:pt idx="27550">
                  <c:v>2259.6749999999997</c:v>
                </c:pt>
                <c:pt idx="27551">
                  <c:v>2259.7583333333332</c:v>
                </c:pt>
                <c:pt idx="27552">
                  <c:v>2259.8416666666667</c:v>
                </c:pt>
                <c:pt idx="27553">
                  <c:v>2259.9249999999997</c:v>
                </c:pt>
                <c:pt idx="27554">
                  <c:v>2260.0083333333332</c:v>
                </c:pt>
                <c:pt idx="27555">
                  <c:v>2260.0916666666667</c:v>
                </c:pt>
                <c:pt idx="27556">
                  <c:v>2260.1666666666665</c:v>
                </c:pt>
                <c:pt idx="27557">
                  <c:v>2260.25</c:v>
                </c:pt>
                <c:pt idx="27558">
                  <c:v>2260.3333333333335</c:v>
                </c:pt>
                <c:pt idx="27559">
                  <c:v>2260.4166666666665</c:v>
                </c:pt>
                <c:pt idx="27560">
                  <c:v>2260.5</c:v>
                </c:pt>
                <c:pt idx="27561">
                  <c:v>2260.5833333333335</c:v>
                </c:pt>
                <c:pt idx="27562">
                  <c:v>2260.6666666666665</c:v>
                </c:pt>
                <c:pt idx="27563">
                  <c:v>2260.7416666666668</c:v>
                </c:pt>
                <c:pt idx="27564">
                  <c:v>2260.8250000000003</c:v>
                </c:pt>
                <c:pt idx="27565">
                  <c:v>2260.9083333333333</c:v>
                </c:pt>
                <c:pt idx="27566">
                  <c:v>2260.9916666666668</c:v>
                </c:pt>
                <c:pt idx="27567">
                  <c:v>2261.0750000000003</c:v>
                </c:pt>
                <c:pt idx="27568">
                  <c:v>2261.1583333333333</c:v>
                </c:pt>
                <c:pt idx="27569">
                  <c:v>2261.2333333333331</c:v>
                </c:pt>
                <c:pt idx="27570">
                  <c:v>2261.3166666666666</c:v>
                </c:pt>
                <c:pt idx="27571">
                  <c:v>2261.4</c:v>
                </c:pt>
                <c:pt idx="27572">
                  <c:v>2261.4833333333331</c:v>
                </c:pt>
                <c:pt idx="27573">
                  <c:v>2261.5666666666666</c:v>
                </c:pt>
                <c:pt idx="27574">
                  <c:v>2261.65</c:v>
                </c:pt>
                <c:pt idx="27575">
                  <c:v>2261.7249999999999</c:v>
                </c:pt>
                <c:pt idx="27576">
                  <c:v>2261.8083333333334</c:v>
                </c:pt>
                <c:pt idx="27577">
                  <c:v>2261.8916666666669</c:v>
                </c:pt>
                <c:pt idx="27578">
                  <c:v>2261.9749999999999</c:v>
                </c:pt>
                <c:pt idx="27579">
                  <c:v>2262.0583333333334</c:v>
                </c:pt>
                <c:pt idx="27580">
                  <c:v>2262.1416666666669</c:v>
                </c:pt>
                <c:pt idx="27581">
                  <c:v>2262.2249999999999</c:v>
                </c:pt>
                <c:pt idx="27582">
                  <c:v>2262.2999999999997</c:v>
                </c:pt>
                <c:pt idx="27583">
                  <c:v>2262.3833333333332</c:v>
                </c:pt>
                <c:pt idx="27584">
                  <c:v>2262.4666666666667</c:v>
                </c:pt>
                <c:pt idx="27585">
                  <c:v>2262.5499999999997</c:v>
                </c:pt>
                <c:pt idx="27586">
                  <c:v>2262.6333333333332</c:v>
                </c:pt>
                <c:pt idx="27587">
                  <c:v>2262.7166666666667</c:v>
                </c:pt>
                <c:pt idx="27588">
                  <c:v>2262.7916666666665</c:v>
                </c:pt>
                <c:pt idx="27589">
                  <c:v>2262.875</c:v>
                </c:pt>
                <c:pt idx="27590">
                  <c:v>2262.9583333333335</c:v>
                </c:pt>
                <c:pt idx="27591">
                  <c:v>2263.0416666666665</c:v>
                </c:pt>
                <c:pt idx="27592">
                  <c:v>2263.125</c:v>
                </c:pt>
                <c:pt idx="27593">
                  <c:v>2263.2083333333335</c:v>
                </c:pt>
                <c:pt idx="27594">
                  <c:v>2263.2833333333333</c:v>
                </c:pt>
                <c:pt idx="27595">
                  <c:v>2263.3666666666668</c:v>
                </c:pt>
                <c:pt idx="27596">
                  <c:v>2263.4500000000003</c:v>
                </c:pt>
                <c:pt idx="27597">
                  <c:v>2263.5333333333333</c:v>
                </c:pt>
                <c:pt idx="27598">
                  <c:v>2263.6166666666668</c:v>
                </c:pt>
                <c:pt idx="27599">
                  <c:v>2263.7000000000003</c:v>
                </c:pt>
                <c:pt idx="27600">
                  <c:v>2263.7833333333333</c:v>
                </c:pt>
                <c:pt idx="27601">
                  <c:v>2263.8583333333331</c:v>
                </c:pt>
                <c:pt idx="27602">
                  <c:v>2263.9416666666666</c:v>
                </c:pt>
                <c:pt idx="27603">
                  <c:v>2264.0250000000001</c:v>
                </c:pt>
                <c:pt idx="27604">
                  <c:v>2264.1083333333331</c:v>
                </c:pt>
                <c:pt idx="27605">
                  <c:v>2264.1916666666666</c:v>
                </c:pt>
                <c:pt idx="27606">
                  <c:v>2264.2750000000001</c:v>
                </c:pt>
                <c:pt idx="27607">
                  <c:v>2264.35</c:v>
                </c:pt>
                <c:pt idx="27608">
                  <c:v>2264.4333333333334</c:v>
                </c:pt>
                <c:pt idx="27609">
                  <c:v>2264.5166666666669</c:v>
                </c:pt>
                <c:pt idx="27610">
                  <c:v>2264.6</c:v>
                </c:pt>
                <c:pt idx="27611">
                  <c:v>2264.6833333333334</c:v>
                </c:pt>
                <c:pt idx="27612">
                  <c:v>2264.7666666666669</c:v>
                </c:pt>
                <c:pt idx="27613">
                  <c:v>2264.8416666666667</c:v>
                </c:pt>
                <c:pt idx="27614">
                  <c:v>2264.9249999999997</c:v>
                </c:pt>
                <c:pt idx="27615">
                  <c:v>2265.0083333333332</c:v>
                </c:pt>
                <c:pt idx="27616">
                  <c:v>2265.0916666666667</c:v>
                </c:pt>
                <c:pt idx="27617">
                  <c:v>2265.1749999999997</c:v>
                </c:pt>
                <c:pt idx="27618">
                  <c:v>2265.2583333333332</c:v>
                </c:pt>
                <c:pt idx="27619">
                  <c:v>2265.3416666666667</c:v>
                </c:pt>
                <c:pt idx="27620">
                  <c:v>2265.4166666666665</c:v>
                </c:pt>
                <c:pt idx="27621">
                  <c:v>2265.5</c:v>
                </c:pt>
                <c:pt idx="27622">
                  <c:v>2265.5833333333335</c:v>
                </c:pt>
                <c:pt idx="27623">
                  <c:v>2265.6666666666665</c:v>
                </c:pt>
                <c:pt idx="27624">
                  <c:v>2265.75</c:v>
                </c:pt>
                <c:pt idx="27625">
                  <c:v>2265.8333333333335</c:v>
                </c:pt>
                <c:pt idx="27626">
                  <c:v>2265.9083333333333</c:v>
                </c:pt>
                <c:pt idx="27627">
                  <c:v>2265.9916666666668</c:v>
                </c:pt>
                <c:pt idx="27628">
                  <c:v>2266.0750000000003</c:v>
                </c:pt>
                <c:pt idx="27629">
                  <c:v>2266.1583333333333</c:v>
                </c:pt>
                <c:pt idx="27630">
                  <c:v>2266.2416666666668</c:v>
                </c:pt>
                <c:pt idx="27631">
                  <c:v>2266.3250000000003</c:v>
                </c:pt>
                <c:pt idx="27632">
                  <c:v>2266.4083333333333</c:v>
                </c:pt>
                <c:pt idx="27633">
                  <c:v>2266.4833333333331</c:v>
                </c:pt>
                <c:pt idx="27634">
                  <c:v>2266.5666666666666</c:v>
                </c:pt>
                <c:pt idx="27635">
                  <c:v>2266.65</c:v>
                </c:pt>
                <c:pt idx="27636">
                  <c:v>2266.7333333333331</c:v>
                </c:pt>
                <c:pt idx="27637">
                  <c:v>2266.8166666666666</c:v>
                </c:pt>
                <c:pt idx="27638">
                  <c:v>2266.9</c:v>
                </c:pt>
                <c:pt idx="27639">
                  <c:v>2266.9749999999999</c:v>
                </c:pt>
                <c:pt idx="27640">
                  <c:v>2267.0583333333334</c:v>
                </c:pt>
                <c:pt idx="27641">
                  <c:v>2267.1416666666669</c:v>
                </c:pt>
                <c:pt idx="27642">
                  <c:v>2267.2249999999999</c:v>
                </c:pt>
                <c:pt idx="27643">
                  <c:v>2267.3083333333334</c:v>
                </c:pt>
                <c:pt idx="27644">
                  <c:v>2267.3916666666669</c:v>
                </c:pt>
                <c:pt idx="27645">
                  <c:v>2267.4666666666667</c:v>
                </c:pt>
                <c:pt idx="27646">
                  <c:v>2267.5499999999997</c:v>
                </c:pt>
                <c:pt idx="27647">
                  <c:v>2267.6333333333332</c:v>
                </c:pt>
                <c:pt idx="27648">
                  <c:v>2267.7166666666667</c:v>
                </c:pt>
                <c:pt idx="27649">
                  <c:v>2267.7999999999997</c:v>
                </c:pt>
                <c:pt idx="27650">
                  <c:v>2267.8833333333332</c:v>
                </c:pt>
                <c:pt idx="27651">
                  <c:v>2267.9666666666667</c:v>
                </c:pt>
                <c:pt idx="27652">
                  <c:v>2268.0416666666665</c:v>
                </c:pt>
                <c:pt idx="27653">
                  <c:v>2268.125</c:v>
                </c:pt>
                <c:pt idx="27654">
                  <c:v>2268.2083333333335</c:v>
                </c:pt>
                <c:pt idx="27655">
                  <c:v>2268.2916666666665</c:v>
                </c:pt>
                <c:pt idx="27656">
                  <c:v>2268.375</c:v>
                </c:pt>
                <c:pt idx="27657">
                  <c:v>2268.4583333333335</c:v>
                </c:pt>
                <c:pt idx="27658">
                  <c:v>2268.5333333333333</c:v>
                </c:pt>
                <c:pt idx="27659">
                  <c:v>2268.6166666666668</c:v>
                </c:pt>
                <c:pt idx="27660">
                  <c:v>2268.7000000000003</c:v>
                </c:pt>
                <c:pt idx="27661">
                  <c:v>2268.7833333333333</c:v>
                </c:pt>
                <c:pt idx="27662">
                  <c:v>2268.8666666666668</c:v>
                </c:pt>
                <c:pt idx="27663">
                  <c:v>2268.9500000000003</c:v>
                </c:pt>
                <c:pt idx="27664">
                  <c:v>2269.0250000000001</c:v>
                </c:pt>
                <c:pt idx="27665">
                  <c:v>2269.1083333333331</c:v>
                </c:pt>
                <c:pt idx="27666">
                  <c:v>2269.1916666666666</c:v>
                </c:pt>
                <c:pt idx="27667">
                  <c:v>2269.2750000000001</c:v>
                </c:pt>
                <c:pt idx="27668">
                  <c:v>2269.3583333333331</c:v>
                </c:pt>
                <c:pt idx="27669">
                  <c:v>2269.4416666666666</c:v>
                </c:pt>
                <c:pt idx="27670">
                  <c:v>2269.5250000000001</c:v>
                </c:pt>
                <c:pt idx="27671">
                  <c:v>2269.6</c:v>
                </c:pt>
                <c:pt idx="27672">
                  <c:v>2269.6833333333334</c:v>
                </c:pt>
                <c:pt idx="27673">
                  <c:v>2269.7666666666669</c:v>
                </c:pt>
                <c:pt idx="27674">
                  <c:v>2269.85</c:v>
                </c:pt>
                <c:pt idx="27675">
                  <c:v>2269.9333333333334</c:v>
                </c:pt>
                <c:pt idx="27676">
                  <c:v>2270.0166666666669</c:v>
                </c:pt>
                <c:pt idx="27677">
                  <c:v>2270.0916666666667</c:v>
                </c:pt>
                <c:pt idx="27678">
                  <c:v>2270.1749999999997</c:v>
                </c:pt>
                <c:pt idx="27679">
                  <c:v>2270.2583333333332</c:v>
                </c:pt>
                <c:pt idx="27680">
                  <c:v>2270.3416666666667</c:v>
                </c:pt>
                <c:pt idx="27681">
                  <c:v>2270.4249999999997</c:v>
                </c:pt>
                <c:pt idx="27682">
                  <c:v>2270.5083333333332</c:v>
                </c:pt>
                <c:pt idx="27683">
                  <c:v>2270.5833333333335</c:v>
                </c:pt>
                <c:pt idx="27684">
                  <c:v>2270.6666666666665</c:v>
                </c:pt>
                <c:pt idx="27685">
                  <c:v>2270.75</c:v>
                </c:pt>
                <c:pt idx="27686">
                  <c:v>2270.8333333333335</c:v>
                </c:pt>
                <c:pt idx="27687">
                  <c:v>2270.9166666666665</c:v>
                </c:pt>
                <c:pt idx="27688">
                  <c:v>2271</c:v>
                </c:pt>
                <c:pt idx="27689">
                  <c:v>2271.0833333333335</c:v>
                </c:pt>
                <c:pt idx="27690">
                  <c:v>2271.1583333333333</c:v>
                </c:pt>
                <c:pt idx="27691">
                  <c:v>2271.2416666666668</c:v>
                </c:pt>
                <c:pt idx="27692">
                  <c:v>2271.3250000000003</c:v>
                </c:pt>
                <c:pt idx="27693">
                  <c:v>2271.4083333333333</c:v>
                </c:pt>
                <c:pt idx="27694">
                  <c:v>2271.4916666666668</c:v>
                </c:pt>
                <c:pt idx="27695">
                  <c:v>2271.5750000000003</c:v>
                </c:pt>
                <c:pt idx="27696">
                  <c:v>2271.65</c:v>
                </c:pt>
                <c:pt idx="27697">
                  <c:v>2271.7333333333331</c:v>
                </c:pt>
                <c:pt idx="27698">
                  <c:v>2271.8166666666666</c:v>
                </c:pt>
                <c:pt idx="27699">
                  <c:v>2271.9</c:v>
                </c:pt>
                <c:pt idx="27700">
                  <c:v>2271.9833333333331</c:v>
                </c:pt>
                <c:pt idx="27701">
                  <c:v>2272.0666666666666</c:v>
                </c:pt>
                <c:pt idx="27702">
                  <c:v>2272.1416666666669</c:v>
                </c:pt>
                <c:pt idx="27703">
                  <c:v>2272.2249999999999</c:v>
                </c:pt>
                <c:pt idx="27704">
                  <c:v>2272.3083333333334</c:v>
                </c:pt>
                <c:pt idx="27705">
                  <c:v>2272.3916666666669</c:v>
                </c:pt>
                <c:pt idx="27706">
                  <c:v>2272.4749999999999</c:v>
                </c:pt>
                <c:pt idx="27707">
                  <c:v>2272.5583333333334</c:v>
                </c:pt>
                <c:pt idx="27708">
                  <c:v>2272.6416666666669</c:v>
                </c:pt>
                <c:pt idx="27709">
                  <c:v>2272.7166666666667</c:v>
                </c:pt>
                <c:pt idx="27710">
                  <c:v>2272.7999999999997</c:v>
                </c:pt>
                <c:pt idx="27711">
                  <c:v>2272.8833333333332</c:v>
                </c:pt>
                <c:pt idx="27712">
                  <c:v>2272.9666666666667</c:v>
                </c:pt>
                <c:pt idx="27713">
                  <c:v>2273.0499999999997</c:v>
                </c:pt>
                <c:pt idx="27714">
                  <c:v>2273.1333333333332</c:v>
                </c:pt>
                <c:pt idx="27715">
                  <c:v>2273.2083333333335</c:v>
                </c:pt>
                <c:pt idx="27716">
                  <c:v>2273.2916666666665</c:v>
                </c:pt>
                <c:pt idx="27717">
                  <c:v>2273.375</c:v>
                </c:pt>
                <c:pt idx="27718">
                  <c:v>2273.4583333333335</c:v>
                </c:pt>
                <c:pt idx="27719">
                  <c:v>2273.5416666666665</c:v>
                </c:pt>
                <c:pt idx="27720">
                  <c:v>2273.625</c:v>
                </c:pt>
                <c:pt idx="27721">
                  <c:v>2273.7000000000003</c:v>
                </c:pt>
                <c:pt idx="27722">
                  <c:v>2273.7833333333333</c:v>
                </c:pt>
                <c:pt idx="27723">
                  <c:v>2273.8666666666668</c:v>
                </c:pt>
                <c:pt idx="27724">
                  <c:v>2273.9500000000003</c:v>
                </c:pt>
                <c:pt idx="27725">
                  <c:v>2274.0333333333333</c:v>
                </c:pt>
                <c:pt idx="27726">
                  <c:v>2274.1166666666668</c:v>
                </c:pt>
                <c:pt idx="27727">
                  <c:v>2274.2000000000003</c:v>
                </c:pt>
                <c:pt idx="27728">
                  <c:v>2274.2750000000001</c:v>
                </c:pt>
                <c:pt idx="27729">
                  <c:v>2274.3583333333331</c:v>
                </c:pt>
                <c:pt idx="27730">
                  <c:v>2274.4416666666666</c:v>
                </c:pt>
                <c:pt idx="27731">
                  <c:v>2274.5250000000001</c:v>
                </c:pt>
                <c:pt idx="27732">
                  <c:v>2274.6083333333331</c:v>
                </c:pt>
                <c:pt idx="27733">
                  <c:v>2274.6916666666666</c:v>
                </c:pt>
                <c:pt idx="27734">
                  <c:v>2274.7666666666669</c:v>
                </c:pt>
                <c:pt idx="27735">
                  <c:v>2274.85</c:v>
                </c:pt>
                <c:pt idx="27736">
                  <c:v>2274.9333333333334</c:v>
                </c:pt>
                <c:pt idx="27737">
                  <c:v>2275.0166666666669</c:v>
                </c:pt>
                <c:pt idx="27738">
                  <c:v>2275.1</c:v>
                </c:pt>
                <c:pt idx="27739">
                  <c:v>2275.1833333333334</c:v>
                </c:pt>
                <c:pt idx="27740">
                  <c:v>2275.2583333333332</c:v>
                </c:pt>
                <c:pt idx="27741">
                  <c:v>2275.3416666666667</c:v>
                </c:pt>
                <c:pt idx="27742">
                  <c:v>2275.4249999999997</c:v>
                </c:pt>
                <c:pt idx="27743">
                  <c:v>2275.5083333333332</c:v>
                </c:pt>
                <c:pt idx="27744">
                  <c:v>2275.5916666666667</c:v>
                </c:pt>
                <c:pt idx="27745">
                  <c:v>2275.6749999999997</c:v>
                </c:pt>
                <c:pt idx="27746">
                  <c:v>2275.7583333333332</c:v>
                </c:pt>
                <c:pt idx="27747">
                  <c:v>2275.8333333333335</c:v>
                </c:pt>
                <c:pt idx="27748">
                  <c:v>2275.9166666666665</c:v>
                </c:pt>
                <c:pt idx="27749">
                  <c:v>2276</c:v>
                </c:pt>
                <c:pt idx="27750">
                  <c:v>2276.0833333333335</c:v>
                </c:pt>
                <c:pt idx="27751">
                  <c:v>2276.1666666666665</c:v>
                </c:pt>
                <c:pt idx="27752">
                  <c:v>2276.25</c:v>
                </c:pt>
                <c:pt idx="27753">
                  <c:v>2276.3250000000003</c:v>
                </c:pt>
                <c:pt idx="27754">
                  <c:v>2276.4083333333333</c:v>
                </c:pt>
                <c:pt idx="27755">
                  <c:v>2276.4916666666668</c:v>
                </c:pt>
                <c:pt idx="27756">
                  <c:v>2276.5750000000003</c:v>
                </c:pt>
                <c:pt idx="27757">
                  <c:v>2276.6583333333333</c:v>
                </c:pt>
                <c:pt idx="27758">
                  <c:v>2276.7416666666668</c:v>
                </c:pt>
                <c:pt idx="27759">
                  <c:v>2276.8250000000003</c:v>
                </c:pt>
                <c:pt idx="27760">
                  <c:v>2276.9</c:v>
                </c:pt>
                <c:pt idx="27761">
                  <c:v>2276.9833333333331</c:v>
                </c:pt>
                <c:pt idx="27762">
                  <c:v>2277.0666666666666</c:v>
                </c:pt>
                <c:pt idx="27763">
                  <c:v>2277.15</c:v>
                </c:pt>
                <c:pt idx="27764">
                  <c:v>2277.2333333333331</c:v>
                </c:pt>
                <c:pt idx="27765">
                  <c:v>2277.3166666666666</c:v>
                </c:pt>
                <c:pt idx="27766">
                  <c:v>2277.3916666666669</c:v>
                </c:pt>
                <c:pt idx="27767">
                  <c:v>2277.4749999999999</c:v>
                </c:pt>
                <c:pt idx="27768">
                  <c:v>2277.5583333333334</c:v>
                </c:pt>
                <c:pt idx="27769">
                  <c:v>2277.6416666666669</c:v>
                </c:pt>
                <c:pt idx="27770">
                  <c:v>2277.7249999999999</c:v>
                </c:pt>
                <c:pt idx="27771">
                  <c:v>2277.8083333333334</c:v>
                </c:pt>
                <c:pt idx="27772">
                  <c:v>2277.8833333333332</c:v>
                </c:pt>
                <c:pt idx="27773">
                  <c:v>2277.9666666666667</c:v>
                </c:pt>
                <c:pt idx="27774">
                  <c:v>2278.0499999999997</c:v>
                </c:pt>
                <c:pt idx="27775">
                  <c:v>2278.1333333333332</c:v>
                </c:pt>
                <c:pt idx="27776">
                  <c:v>2278.2166666666667</c:v>
                </c:pt>
                <c:pt idx="27777">
                  <c:v>2278.2999999999997</c:v>
                </c:pt>
                <c:pt idx="27778">
                  <c:v>2278.3833333333332</c:v>
                </c:pt>
                <c:pt idx="27779">
                  <c:v>2278.4583333333335</c:v>
                </c:pt>
                <c:pt idx="27780">
                  <c:v>2278.5416666666665</c:v>
                </c:pt>
                <c:pt idx="27781">
                  <c:v>2278.625</c:v>
                </c:pt>
                <c:pt idx="27782">
                  <c:v>2278.7083333333335</c:v>
                </c:pt>
                <c:pt idx="27783">
                  <c:v>2278.7916666666665</c:v>
                </c:pt>
                <c:pt idx="27784">
                  <c:v>2278.875</c:v>
                </c:pt>
                <c:pt idx="27785">
                  <c:v>2278.9500000000003</c:v>
                </c:pt>
                <c:pt idx="27786">
                  <c:v>2279.0333333333333</c:v>
                </c:pt>
                <c:pt idx="27787">
                  <c:v>2279.1166666666668</c:v>
                </c:pt>
                <c:pt idx="27788">
                  <c:v>2279.2000000000003</c:v>
                </c:pt>
                <c:pt idx="27789">
                  <c:v>2279.2833333333333</c:v>
                </c:pt>
                <c:pt idx="27790">
                  <c:v>2279.3666666666668</c:v>
                </c:pt>
                <c:pt idx="27791">
                  <c:v>2279.4416666666666</c:v>
                </c:pt>
                <c:pt idx="27792">
                  <c:v>2279.5250000000001</c:v>
                </c:pt>
                <c:pt idx="27793">
                  <c:v>2279.6083333333331</c:v>
                </c:pt>
                <c:pt idx="27794">
                  <c:v>2279.6916666666666</c:v>
                </c:pt>
                <c:pt idx="27795">
                  <c:v>2279.7750000000001</c:v>
                </c:pt>
                <c:pt idx="27796">
                  <c:v>2279.8583333333331</c:v>
                </c:pt>
                <c:pt idx="27797">
                  <c:v>2279.9416666666666</c:v>
                </c:pt>
                <c:pt idx="27798">
                  <c:v>2280.0166666666669</c:v>
                </c:pt>
                <c:pt idx="27799">
                  <c:v>2280.1</c:v>
                </c:pt>
                <c:pt idx="27800">
                  <c:v>2280.1833333333334</c:v>
                </c:pt>
                <c:pt idx="27801">
                  <c:v>2280.2666666666669</c:v>
                </c:pt>
                <c:pt idx="27802">
                  <c:v>2280.35</c:v>
                </c:pt>
                <c:pt idx="27803">
                  <c:v>2280.4333333333334</c:v>
                </c:pt>
                <c:pt idx="27804">
                  <c:v>2280.5083333333332</c:v>
                </c:pt>
                <c:pt idx="27805">
                  <c:v>2280.5916666666667</c:v>
                </c:pt>
                <c:pt idx="27806">
                  <c:v>2280.6749999999997</c:v>
                </c:pt>
                <c:pt idx="27807">
                  <c:v>2280.7583333333332</c:v>
                </c:pt>
                <c:pt idx="27808">
                  <c:v>2280.8416666666667</c:v>
                </c:pt>
                <c:pt idx="27809">
                  <c:v>2280.9249999999997</c:v>
                </c:pt>
                <c:pt idx="27810">
                  <c:v>2281</c:v>
                </c:pt>
                <c:pt idx="27811">
                  <c:v>2281.0833333333335</c:v>
                </c:pt>
                <c:pt idx="27812">
                  <c:v>2281.1666666666665</c:v>
                </c:pt>
                <c:pt idx="27813">
                  <c:v>2281.25</c:v>
                </c:pt>
                <c:pt idx="27814">
                  <c:v>2281.3333333333335</c:v>
                </c:pt>
                <c:pt idx="27815">
                  <c:v>2281.4166666666665</c:v>
                </c:pt>
                <c:pt idx="27816">
                  <c:v>2281.5</c:v>
                </c:pt>
                <c:pt idx="27817">
                  <c:v>2281.5750000000003</c:v>
                </c:pt>
                <c:pt idx="27818">
                  <c:v>2281.6583333333333</c:v>
                </c:pt>
                <c:pt idx="27819">
                  <c:v>2281.7416666666668</c:v>
                </c:pt>
                <c:pt idx="27820">
                  <c:v>2281.8250000000003</c:v>
                </c:pt>
                <c:pt idx="27821">
                  <c:v>2281.9083333333333</c:v>
                </c:pt>
                <c:pt idx="27822">
                  <c:v>2281.9916666666668</c:v>
                </c:pt>
                <c:pt idx="27823">
                  <c:v>2282.0666666666666</c:v>
                </c:pt>
                <c:pt idx="27824">
                  <c:v>2282.15</c:v>
                </c:pt>
                <c:pt idx="27825">
                  <c:v>2282.2333333333331</c:v>
                </c:pt>
                <c:pt idx="27826">
                  <c:v>2282.3166666666666</c:v>
                </c:pt>
                <c:pt idx="27827">
                  <c:v>2282.4</c:v>
                </c:pt>
                <c:pt idx="27828">
                  <c:v>2282.4833333333331</c:v>
                </c:pt>
                <c:pt idx="27829">
                  <c:v>2282.5583333333334</c:v>
                </c:pt>
                <c:pt idx="27830">
                  <c:v>2282.6416666666669</c:v>
                </c:pt>
                <c:pt idx="27831">
                  <c:v>2282.7249999999999</c:v>
                </c:pt>
                <c:pt idx="27832">
                  <c:v>2282.8083333333334</c:v>
                </c:pt>
                <c:pt idx="27833">
                  <c:v>2282.8916666666669</c:v>
                </c:pt>
                <c:pt idx="27834">
                  <c:v>2282.9749999999999</c:v>
                </c:pt>
                <c:pt idx="27835">
                  <c:v>2283.0583333333334</c:v>
                </c:pt>
                <c:pt idx="27836">
                  <c:v>2283.1333333333332</c:v>
                </c:pt>
                <c:pt idx="27837">
                  <c:v>2283.2166666666667</c:v>
                </c:pt>
                <c:pt idx="27838">
                  <c:v>2283.2999999999997</c:v>
                </c:pt>
                <c:pt idx="27839">
                  <c:v>2283.3833333333332</c:v>
                </c:pt>
                <c:pt idx="27840">
                  <c:v>2283.4666666666667</c:v>
                </c:pt>
                <c:pt idx="27841">
                  <c:v>2283.5499999999997</c:v>
                </c:pt>
                <c:pt idx="27842">
                  <c:v>2283.625</c:v>
                </c:pt>
                <c:pt idx="27843">
                  <c:v>2283.7083333333335</c:v>
                </c:pt>
                <c:pt idx="27844">
                  <c:v>2283.7916666666665</c:v>
                </c:pt>
                <c:pt idx="27845">
                  <c:v>2283.875</c:v>
                </c:pt>
                <c:pt idx="27846">
                  <c:v>2283.9583333333335</c:v>
                </c:pt>
                <c:pt idx="27847">
                  <c:v>2284.0416666666665</c:v>
                </c:pt>
                <c:pt idx="27848">
                  <c:v>2284.1166666666668</c:v>
                </c:pt>
                <c:pt idx="27849">
                  <c:v>2284.2000000000003</c:v>
                </c:pt>
                <c:pt idx="27850">
                  <c:v>2284.2833333333333</c:v>
                </c:pt>
                <c:pt idx="27851">
                  <c:v>2284.3666666666668</c:v>
                </c:pt>
                <c:pt idx="27852">
                  <c:v>2284.4500000000003</c:v>
                </c:pt>
                <c:pt idx="27853">
                  <c:v>2284.5333333333333</c:v>
                </c:pt>
                <c:pt idx="27854">
                  <c:v>2284.6166666666668</c:v>
                </c:pt>
                <c:pt idx="27855">
                  <c:v>2284.6916666666666</c:v>
                </c:pt>
                <c:pt idx="27856">
                  <c:v>2284.7750000000001</c:v>
                </c:pt>
                <c:pt idx="27857">
                  <c:v>2284.8583333333331</c:v>
                </c:pt>
                <c:pt idx="27858">
                  <c:v>2284.9416666666666</c:v>
                </c:pt>
                <c:pt idx="27859">
                  <c:v>2285.0250000000001</c:v>
                </c:pt>
                <c:pt idx="27860">
                  <c:v>2285.1083333333331</c:v>
                </c:pt>
                <c:pt idx="27861">
                  <c:v>2285.1833333333334</c:v>
                </c:pt>
                <c:pt idx="27862">
                  <c:v>2285.2666666666669</c:v>
                </c:pt>
                <c:pt idx="27863">
                  <c:v>2285.35</c:v>
                </c:pt>
                <c:pt idx="27864">
                  <c:v>2285.4333333333334</c:v>
                </c:pt>
                <c:pt idx="27865">
                  <c:v>2285.5166666666669</c:v>
                </c:pt>
                <c:pt idx="27866">
                  <c:v>2285.6</c:v>
                </c:pt>
                <c:pt idx="27867">
                  <c:v>2285.6749999999997</c:v>
                </c:pt>
                <c:pt idx="27868">
                  <c:v>2285.7583333333332</c:v>
                </c:pt>
                <c:pt idx="27869">
                  <c:v>2285.8416666666667</c:v>
                </c:pt>
                <c:pt idx="27870">
                  <c:v>2285.9249999999997</c:v>
                </c:pt>
                <c:pt idx="27871">
                  <c:v>2286.0083333333332</c:v>
                </c:pt>
                <c:pt idx="27872">
                  <c:v>2286.0916666666667</c:v>
                </c:pt>
                <c:pt idx="27873">
                  <c:v>2286.1749999999997</c:v>
                </c:pt>
                <c:pt idx="27874">
                  <c:v>2286.25</c:v>
                </c:pt>
                <c:pt idx="27875">
                  <c:v>2286.3333333333335</c:v>
                </c:pt>
                <c:pt idx="27876">
                  <c:v>2286.4166666666665</c:v>
                </c:pt>
                <c:pt idx="27877">
                  <c:v>2286.5</c:v>
                </c:pt>
                <c:pt idx="27878">
                  <c:v>2286.5833333333335</c:v>
                </c:pt>
                <c:pt idx="27879">
                  <c:v>2286.6666666666665</c:v>
                </c:pt>
                <c:pt idx="27880">
                  <c:v>2286.7416666666668</c:v>
                </c:pt>
                <c:pt idx="27881">
                  <c:v>2286.8250000000003</c:v>
                </c:pt>
                <c:pt idx="27882">
                  <c:v>2286.9083333333333</c:v>
                </c:pt>
                <c:pt idx="27883">
                  <c:v>2286.9916666666668</c:v>
                </c:pt>
                <c:pt idx="27884">
                  <c:v>2287.0750000000003</c:v>
                </c:pt>
                <c:pt idx="27885">
                  <c:v>2287.1583333333333</c:v>
                </c:pt>
                <c:pt idx="27886">
                  <c:v>2287.2416666666668</c:v>
                </c:pt>
                <c:pt idx="27887">
                  <c:v>2287.3166666666666</c:v>
                </c:pt>
                <c:pt idx="27888">
                  <c:v>2287.4</c:v>
                </c:pt>
                <c:pt idx="27889">
                  <c:v>2287.4833333333331</c:v>
                </c:pt>
                <c:pt idx="27890">
                  <c:v>2287.5666666666666</c:v>
                </c:pt>
                <c:pt idx="27891">
                  <c:v>2287.65</c:v>
                </c:pt>
                <c:pt idx="27892">
                  <c:v>2287.7333333333331</c:v>
                </c:pt>
                <c:pt idx="27893">
                  <c:v>2287.8083333333334</c:v>
                </c:pt>
                <c:pt idx="27894">
                  <c:v>2287.8916666666669</c:v>
                </c:pt>
                <c:pt idx="27895">
                  <c:v>2287.9749999999999</c:v>
                </c:pt>
                <c:pt idx="27896">
                  <c:v>2288.0583333333334</c:v>
                </c:pt>
                <c:pt idx="27897">
                  <c:v>2288.1416666666669</c:v>
                </c:pt>
                <c:pt idx="27898">
                  <c:v>2288.2249999999999</c:v>
                </c:pt>
                <c:pt idx="27899">
                  <c:v>2288.2999999999997</c:v>
                </c:pt>
                <c:pt idx="27900">
                  <c:v>2288.3833333333332</c:v>
                </c:pt>
                <c:pt idx="27901">
                  <c:v>2288.4666666666667</c:v>
                </c:pt>
                <c:pt idx="27902">
                  <c:v>2288.5499999999997</c:v>
                </c:pt>
                <c:pt idx="27903">
                  <c:v>2288.6333333333332</c:v>
                </c:pt>
                <c:pt idx="27904">
                  <c:v>2288.7166666666667</c:v>
                </c:pt>
                <c:pt idx="27905">
                  <c:v>2288.7999999999997</c:v>
                </c:pt>
                <c:pt idx="27906">
                  <c:v>2288.875</c:v>
                </c:pt>
                <c:pt idx="27907">
                  <c:v>2288.9583333333335</c:v>
                </c:pt>
                <c:pt idx="27908">
                  <c:v>2289.0416666666665</c:v>
                </c:pt>
                <c:pt idx="27909">
                  <c:v>2289.125</c:v>
                </c:pt>
                <c:pt idx="27910">
                  <c:v>2289.2083333333335</c:v>
                </c:pt>
                <c:pt idx="27911">
                  <c:v>2289.2916666666665</c:v>
                </c:pt>
                <c:pt idx="27912">
                  <c:v>2289.3666666666668</c:v>
                </c:pt>
                <c:pt idx="27913">
                  <c:v>2289.4500000000003</c:v>
                </c:pt>
                <c:pt idx="27914">
                  <c:v>2289.5333333333333</c:v>
                </c:pt>
                <c:pt idx="27915">
                  <c:v>2289.6166666666668</c:v>
                </c:pt>
                <c:pt idx="27916">
                  <c:v>2289.7000000000003</c:v>
                </c:pt>
                <c:pt idx="27917">
                  <c:v>2289.7833333333333</c:v>
                </c:pt>
                <c:pt idx="27918">
                  <c:v>2289.8583333333331</c:v>
                </c:pt>
                <c:pt idx="27919">
                  <c:v>2289.9416666666666</c:v>
                </c:pt>
                <c:pt idx="27920">
                  <c:v>2290.0250000000001</c:v>
                </c:pt>
                <c:pt idx="27921">
                  <c:v>2290.1083333333331</c:v>
                </c:pt>
                <c:pt idx="27922">
                  <c:v>2290.1916666666666</c:v>
                </c:pt>
                <c:pt idx="27923">
                  <c:v>2290.2750000000001</c:v>
                </c:pt>
                <c:pt idx="27924">
                  <c:v>2290.3583333333331</c:v>
                </c:pt>
                <c:pt idx="27925">
                  <c:v>2290.4333333333334</c:v>
                </c:pt>
                <c:pt idx="27926">
                  <c:v>2290.5166666666669</c:v>
                </c:pt>
                <c:pt idx="27927">
                  <c:v>2290.6</c:v>
                </c:pt>
                <c:pt idx="27928">
                  <c:v>2290.6833333333334</c:v>
                </c:pt>
                <c:pt idx="27929">
                  <c:v>2290.7666666666669</c:v>
                </c:pt>
                <c:pt idx="27930">
                  <c:v>2290.85</c:v>
                </c:pt>
                <c:pt idx="27931">
                  <c:v>2290.9249999999997</c:v>
                </c:pt>
                <c:pt idx="27932">
                  <c:v>2291.0083333333332</c:v>
                </c:pt>
                <c:pt idx="27933">
                  <c:v>2291.0916666666667</c:v>
                </c:pt>
                <c:pt idx="27934">
                  <c:v>2291.1749999999997</c:v>
                </c:pt>
                <c:pt idx="27935">
                  <c:v>2291.2583333333332</c:v>
                </c:pt>
                <c:pt idx="27936">
                  <c:v>2291.3416666666667</c:v>
                </c:pt>
                <c:pt idx="27937">
                  <c:v>2291.4166666666665</c:v>
                </c:pt>
                <c:pt idx="27938">
                  <c:v>2291.5</c:v>
                </c:pt>
                <c:pt idx="27939">
                  <c:v>2291.5833333333335</c:v>
                </c:pt>
                <c:pt idx="27940">
                  <c:v>2291.6666666666665</c:v>
                </c:pt>
                <c:pt idx="27941">
                  <c:v>2291.75</c:v>
                </c:pt>
                <c:pt idx="27942">
                  <c:v>2291.8333333333335</c:v>
                </c:pt>
                <c:pt idx="27943">
                  <c:v>2291.9166666666665</c:v>
                </c:pt>
                <c:pt idx="27944">
                  <c:v>2291.9916666666668</c:v>
                </c:pt>
                <c:pt idx="27945">
                  <c:v>2292.0750000000003</c:v>
                </c:pt>
                <c:pt idx="27946">
                  <c:v>2292.1583333333333</c:v>
                </c:pt>
                <c:pt idx="27947">
                  <c:v>2292.2416666666668</c:v>
                </c:pt>
                <c:pt idx="27948">
                  <c:v>2292.3250000000003</c:v>
                </c:pt>
                <c:pt idx="27949">
                  <c:v>2292.4083333333333</c:v>
                </c:pt>
                <c:pt idx="27950">
                  <c:v>2292.4833333333331</c:v>
                </c:pt>
                <c:pt idx="27951">
                  <c:v>2292.5666666666666</c:v>
                </c:pt>
                <c:pt idx="27952">
                  <c:v>2292.65</c:v>
                </c:pt>
                <c:pt idx="27953">
                  <c:v>2292.7333333333331</c:v>
                </c:pt>
                <c:pt idx="27954">
                  <c:v>2292.8166666666666</c:v>
                </c:pt>
                <c:pt idx="27955">
                  <c:v>2292.9</c:v>
                </c:pt>
                <c:pt idx="27956">
                  <c:v>2292.9749999999999</c:v>
                </c:pt>
                <c:pt idx="27957">
                  <c:v>2293.0583333333334</c:v>
                </c:pt>
                <c:pt idx="27958">
                  <c:v>2293.1416666666669</c:v>
                </c:pt>
                <c:pt idx="27959">
                  <c:v>2293.2249999999999</c:v>
                </c:pt>
                <c:pt idx="27960">
                  <c:v>2293.3083333333334</c:v>
                </c:pt>
                <c:pt idx="27961">
                  <c:v>2293.3916666666669</c:v>
                </c:pt>
                <c:pt idx="27962">
                  <c:v>2293.4749999999999</c:v>
                </c:pt>
                <c:pt idx="27963">
                  <c:v>2293.5499999999997</c:v>
                </c:pt>
                <c:pt idx="27964">
                  <c:v>2293.6333333333332</c:v>
                </c:pt>
                <c:pt idx="27965">
                  <c:v>2293.7166666666667</c:v>
                </c:pt>
                <c:pt idx="27966">
                  <c:v>2293.7999999999997</c:v>
                </c:pt>
                <c:pt idx="27967">
                  <c:v>2293.8833333333332</c:v>
                </c:pt>
                <c:pt idx="27968">
                  <c:v>2293.9666666666667</c:v>
                </c:pt>
                <c:pt idx="27969">
                  <c:v>2294.0416666666665</c:v>
                </c:pt>
                <c:pt idx="27970">
                  <c:v>2294.125</c:v>
                </c:pt>
                <c:pt idx="27971">
                  <c:v>2294.2083333333335</c:v>
                </c:pt>
                <c:pt idx="27972">
                  <c:v>2294.2916666666665</c:v>
                </c:pt>
                <c:pt idx="27973">
                  <c:v>2294.375</c:v>
                </c:pt>
                <c:pt idx="27974">
                  <c:v>2294.4583333333335</c:v>
                </c:pt>
                <c:pt idx="27975">
                  <c:v>2294.5333333333333</c:v>
                </c:pt>
                <c:pt idx="27976">
                  <c:v>2294.6166666666668</c:v>
                </c:pt>
                <c:pt idx="27977">
                  <c:v>2294.7000000000003</c:v>
                </c:pt>
                <c:pt idx="27978">
                  <c:v>2294.7833333333333</c:v>
                </c:pt>
                <c:pt idx="27979">
                  <c:v>2294.8666666666668</c:v>
                </c:pt>
                <c:pt idx="27980">
                  <c:v>2294.9500000000003</c:v>
                </c:pt>
                <c:pt idx="27981">
                  <c:v>2295.0333333333333</c:v>
                </c:pt>
                <c:pt idx="27982">
                  <c:v>2295.1083333333331</c:v>
                </c:pt>
                <c:pt idx="27983">
                  <c:v>2295.1916666666666</c:v>
                </c:pt>
                <c:pt idx="27984">
                  <c:v>2295.2750000000001</c:v>
                </c:pt>
                <c:pt idx="27985">
                  <c:v>2295.3583333333331</c:v>
                </c:pt>
                <c:pt idx="27986">
                  <c:v>2295.4416666666666</c:v>
                </c:pt>
                <c:pt idx="27987">
                  <c:v>2295.5250000000001</c:v>
                </c:pt>
                <c:pt idx="27988">
                  <c:v>2295.6</c:v>
                </c:pt>
                <c:pt idx="27989">
                  <c:v>2295.6833333333334</c:v>
                </c:pt>
                <c:pt idx="27990">
                  <c:v>2295.7666666666669</c:v>
                </c:pt>
                <c:pt idx="27991">
                  <c:v>2295.85</c:v>
                </c:pt>
                <c:pt idx="27992">
                  <c:v>2295.9333333333334</c:v>
                </c:pt>
                <c:pt idx="27993">
                  <c:v>2296.0166666666669</c:v>
                </c:pt>
                <c:pt idx="27994">
                  <c:v>2296.0916666666667</c:v>
                </c:pt>
                <c:pt idx="27995">
                  <c:v>2296.1749999999997</c:v>
                </c:pt>
                <c:pt idx="27996">
                  <c:v>2296.2583333333332</c:v>
                </c:pt>
                <c:pt idx="27997">
                  <c:v>2296.3416666666667</c:v>
                </c:pt>
                <c:pt idx="27998">
                  <c:v>2296.4249999999997</c:v>
                </c:pt>
                <c:pt idx="27999">
                  <c:v>2296.5083333333332</c:v>
                </c:pt>
                <c:pt idx="28000">
                  <c:v>2296.5916666666667</c:v>
                </c:pt>
                <c:pt idx="28001">
                  <c:v>2296.6666666666665</c:v>
                </c:pt>
                <c:pt idx="28002">
                  <c:v>2296.75</c:v>
                </c:pt>
                <c:pt idx="28003">
                  <c:v>2296.8333333333335</c:v>
                </c:pt>
                <c:pt idx="28004">
                  <c:v>2296.9166666666665</c:v>
                </c:pt>
                <c:pt idx="28005">
                  <c:v>2297</c:v>
                </c:pt>
                <c:pt idx="28006">
                  <c:v>2297.0833333333335</c:v>
                </c:pt>
                <c:pt idx="28007">
                  <c:v>2297.1583333333333</c:v>
                </c:pt>
                <c:pt idx="28008">
                  <c:v>2297.2416666666668</c:v>
                </c:pt>
                <c:pt idx="28009">
                  <c:v>2297.3250000000003</c:v>
                </c:pt>
                <c:pt idx="28010">
                  <c:v>2297.4083333333333</c:v>
                </c:pt>
                <c:pt idx="28011">
                  <c:v>2297.4916666666668</c:v>
                </c:pt>
                <c:pt idx="28012">
                  <c:v>2297.5750000000003</c:v>
                </c:pt>
                <c:pt idx="28013">
                  <c:v>2297.6583333333333</c:v>
                </c:pt>
                <c:pt idx="28014">
                  <c:v>2297.7333333333331</c:v>
                </c:pt>
                <c:pt idx="28015">
                  <c:v>2297.8166666666666</c:v>
                </c:pt>
                <c:pt idx="28016">
                  <c:v>2297.9</c:v>
                </c:pt>
                <c:pt idx="28017">
                  <c:v>2297.9833333333331</c:v>
                </c:pt>
                <c:pt idx="28018">
                  <c:v>2298.0666666666666</c:v>
                </c:pt>
                <c:pt idx="28019">
                  <c:v>2298.15</c:v>
                </c:pt>
                <c:pt idx="28020">
                  <c:v>2298.2249999999999</c:v>
                </c:pt>
                <c:pt idx="28021">
                  <c:v>2298.3083333333334</c:v>
                </c:pt>
                <c:pt idx="28022">
                  <c:v>2298.3916666666669</c:v>
                </c:pt>
                <c:pt idx="28023">
                  <c:v>2298.4749999999999</c:v>
                </c:pt>
                <c:pt idx="28024">
                  <c:v>2298.5583333333334</c:v>
                </c:pt>
                <c:pt idx="28025">
                  <c:v>2298.6416666666669</c:v>
                </c:pt>
                <c:pt idx="28026">
                  <c:v>2298.7166666666667</c:v>
                </c:pt>
                <c:pt idx="28027">
                  <c:v>2298.7999999999997</c:v>
                </c:pt>
                <c:pt idx="28028">
                  <c:v>2298.8833333333332</c:v>
                </c:pt>
                <c:pt idx="28029">
                  <c:v>2298.9666666666667</c:v>
                </c:pt>
                <c:pt idx="28030">
                  <c:v>2299.0499999999997</c:v>
                </c:pt>
                <c:pt idx="28031">
                  <c:v>2299.1333333333332</c:v>
                </c:pt>
                <c:pt idx="28032">
                  <c:v>2299.2166666666667</c:v>
                </c:pt>
                <c:pt idx="28033">
                  <c:v>2299.2916666666665</c:v>
                </c:pt>
                <c:pt idx="28034">
                  <c:v>2299.375</c:v>
                </c:pt>
                <c:pt idx="28035">
                  <c:v>2299.4583333333335</c:v>
                </c:pt>
                <c:pt idx="28036">
                  <c:v>2299.5416666666665</c:v>
                </c:pt>
                <c:pt idx="28037">
                  <c:v>2299.625</c:v>
                </c:pt>
                <c:pt idx="28038">
                  <c:v>2299.7083333333335</c:v>
                </c:pt>
                <c:pt idx="28039">
                  <c:v>2299.7833333333333</c:v>
                </c:pt>
                <c:pt idx="28040">
                  <c:v>2299.8666666666668</c:v>
                </c:pt>
                <c:pt idx="28041">
                  <c:v>2299.9500000000003</c:v>
                </c:pt>
                <c:pt idx="28042">
                  <c:v>2300.0333333333333</c:v>
                </c:pt>
                <c:pt idx="28043">
                  <c:v>2300.1166666666668</c:v>
                </c:pt>
                <c:pt idx="28044">
                  <c:v>2300.2000000000003</c:v>
                </c:pt>
                <c:pt idx="28045">
                  <c:v>2300.2750000000001</c:v>
                </c:pt>
                <c:pt idx="28046">
                  <c:v>2300.3583333333331</c:v>
                </c:pt>
                <c:pt idx="28047">
                  <c:v>2300.4416666666666</c:v>
                </c:pt>
                <c:pt idx="28048">
                  <c:v>2300.5250000000001</c:v>
                </c:pt>
                <c:pt idx="28049">
                  <c:v>2300.6083333333331</c:v>
                </c:pt>
                <c:pt idx="28050">
                  <c:v>2300.6916666666666</c:v>
                </c:pt>
                <c:pt idx="28051">
                  <c:v>2300.7750000000001</c:v>
                </c:pt>
                <c:pt idx="28052">
                  <c:v>2300.85</c:v>
                </c:pt>
                <c:pt idx="28053">
                  <c:v>2300.9333333333334</c:v>
                </c:pt>
                <c:pt idx="28054">
                  <c:v>2301.0166666666669</c:v>
                </c:pt>
                <c:pt idx="28055">
                  <c:v>2301.1</c:v>
                </c:pt>
                <c:pt idx="28056">
                  <c:v>2301.1833333333334</c:v>
                </c:pt>
                <c:pt idx="28057">
                  <c:v>2301.2666666666669</c:v>
                </c:pt>
                <c:pt idx="28058">
                  <c:v>2301.3416666666667</c:v>
                </c:pt>
                <c:pt idx="28059">
                  <c:v>2301.4249999999997</c:v>
                </c:pt>
                <c:pt idx="28060">
                  <c:v>2301.5083333333332</c:v>
                </c:pt>
                <c:pt idx="28061">
                  <c:v>2301.5916666666667</c:v>
                </c:pt>
                <c:pt idx="28062">
                  <c:v>2301.6749999999997</c:v>
                </c:pt>
                <c:pt idx="28063">
                  <c:v>2301.7583333333332</c:v>
                </c:pt>
                <c:pt idx="28064">
                  <c:v>2301.8333333333335</c:v>
                </c:pt>
                <c:pt idx="28065">
                  <c:v>2301.9166666666665</c:v>
                </c:pt>
                <c:pt idx="28066">
                  <c:v>2302</c:v>
                </c:pt>
                <c:pt idx="28067">
                  <c:v>2302.0833333333335</c:v>
                </c:pt>
                <c:pt idx="28068">
                  <c:v>2302.1666666666665</c:v>
                </c:pt>
                <c:pt idx="28069">
                  <c:v>2302.25</c:v>
                </c:pt>
                <c:pt idx="28070">
                  <c:v>2302.3333333333335</c:v>
                </c:pt>
                <c:pt idx="28071">
                  <c:v>2302.4083333333333</c:v>
                </c:pt>
                <c:pt idx="28072">
                  <c:v>2302.4916666666668</c:v>
                </c:pt>
                <c:pt idx="28073">
                  <c:v>2302.5750000000003</c:v>
                </c:pt>
                <c:pt idx="28074">
                  <c:v>2302.6583333333333</c:v>
                </c:pt>
                <c:pt idx="28075">
                  <c:v>2302.7416666666668</c:v>
                </c:pt>
                <c:pt idx="28076">
                  <c:v>2302.8250000000003</c:v>
                </c:pt>
                <c:pt idx="28077">
                  <c:v>2302.9</c:v>
                </c:pt>
                <c:pt idx="28078">
                  <c:v>2302.9833333333331</c:v>
                </c:pt>
                <c:pt idx="28079">
                  <c:v>2303.0666666666666</c:v>
                </c:pt>
                <c:pt idx="28080">
                  <c:v>2303.15</c:v>
                </c:pt>
                <c:pt idx="28081">
                  <c:v>2303.2333333333331</c:v>
                </c:pt>
                <c:pt idx="28082">
                  <c:v>2303.3166666666666</c:v>
                </c:pt>
                <c:pt idx="28083">
                  <c:v>2303.3916666666669</c:v>
                </c:pt>
                <c:pt idx="28084">
                  <c:v>2303.4749999999999</c:v>
                </c:pt>
                <c:pt idx="28085">
                  <c:v>2303.5583333333334</c:v>
                </c:pt>
                <c:pt idx="28086">
                  <c:v>2303.6416666666669</c:v>
                </c:pt>
                <c:pt idx="28087">
                  <c:v>2303.7249999999999</c:v>
                </c:pt>
                <c:pt idx="28088">
                  <c:v>2303.8083333333334</c:v>
                </c:pt>
                <c:pt idx="28089">
                  <c:v>2303.8916666666669</c:v>
                </c:pt>
                <c:pt idx="28090">
                  <c:v>2303.9666666666667</c:v>
                </c:pt>
                <c:pt idx="28091">
                  <c:v>2304.0499999999997</c:v>
                </c:pt>
                <c:pt idx="28092">
                  <c:v>2304.1333333333332</c:v>
                </c:pt>
                <c:pt idx="28093">
                  <c:v>2304.2166666666667</c:v>
                </c:pt>
                <c:pt idx="28094">
                  <c:v>2304.2999999999997</c:v>
                </c:pt>
                <c:pt idx="28095">
                  <c:v>2304.3833333333332</c:v>
                </c:pt>
                <c:pt idx="28096">
                  <c:v>2304.4583333333335</c:v>
                </c:pt>
                <c:pt idx="28097">
                  <c:v>2304.5416666666665</c:v>
                </c:pt>
                <c:pt idx="28098">
                  <c:v>2304.625</c:v>
                </c:pt>
                <c:pt idx="28099">
                  <c:v>2304.7083333333335</c:v>
                </c:pt>
                <c:pt idx="28100">
                  <c:v>2304.7916666666665</c:v>
                </c:pt>
                <c:pt idx="28101">
                  <c:v>2304.875</c:v>
                </c:pt>
                <c:pt idx="28102">
                  <c:v>2304.9500000000003</c:v>
                </c:pt>
                <c:pt idx="28103">
                  <c:v>2305.0333333333333</c:v>
                </c:pt>
                <c:pt idx="28104">
                  <c:v>2305.1166666666668</c:v>
                </c:pt>
                <c:pt idx="28105">
                  <c:v>2305.2000000000003</c:v>
                </c:pt>
                <c:pt idx="28106">
                  <c:v>2305.2833333333333</c:v>
                </c:pt>
                <c:pt idx="28107">
                  <c:v>2305.3666666666668</c:v>
                </c:pt>
                <c:pt idx="28108">
                  <c:v>2305.4500000000003</c:v>
                </c:pt>
                <c:pt idx="28109">
                  <c:v>2305.5250000000001</c:v>
                </c:pt>
                <c:pt idx="28110">
                  <c:v>2305.6083333333331</c:v>
                </c:pt>
                <c:pt idx="28111">
                  <c:v>2305.6916666666666</c:v>
                </c:pt>
                <c:pt idx="28112">
                  <c:v>2305.7750000000001</c:v>
                </c:pt>
                <c:pt idx="28113">
                  <c:v>2305.8583333333331</c:v>
                </c:pt>
                <c:pt idx="28114">
                  <c:v>2305.9416666666666</c:v>
                </c:pt>
                <c:pt idx="28115">
                  <c:v>2306.0166666666669</c:v>
                </c:pt>
                <c:pt idx="28116">
                  <c:v>2306.1</c:v>
                </c:pt>
                <c:pt idx="28117">
                  <c:v>2306.1833333333334</c:v>
                </c:pt>
                <c:pt idx="28118">
                  <c:v>2306.2666666666669</c:v>
                </c:pt>
                <c:pt idx="28119">
                  <c:v>2306.35</c:v>
                </c:pt>
                <c:pt idx="28120">
                  <c:v>2306.4333333333334</c:v>
                </c:pt>
                <c:pt idx="28121">
                  <c:v>2306.5083333333332</c:v>
                </c:pt>
                <c:pt idx="28122">
                  <c:v>2306.5916666666667</c:v>
                </c:pt>
                <c:pt idx="28123">
                  <c:v>2306.6749999999997</c:v>
                </c:pt>
                <c:pt idx="28124">
                  <c:v>2306.7583333333332</c:v>
                </c:pt>
                <c:pt idx="28125">
                  <c:v>2306.8416666666667</c:v>
                </c:pt>
                <c:pt idx="28126">
                  <c:v>2306.9249999999997</c:v>
                </c:pt>
                <c:pt idx="28127">
                  <c:v>2307.0083333333332</c:v>
                </c:pt>
                <c:pt idx="28128">
                  <c:v>2307.0833333333335</c:v>
                </c:pt>
                <c:pt idx="28129">
                  <c:v>2307.1666666666665</c:v>
                </c:pt>
                <c:pt idx="28130">
                  <c:v>2307.25</c:v>
                </c:pt>
                <c:pt idx="28131">
                  <c:v>2307.3333333333335</c:v>
                </c:pt>
                <c:pt idx="28132">
                  <c:v>2307.4166666666665</c:v>
                </c:pt>
                <c:pt idx="28133">
                  <c:v>2307.5</c:v>
                </c:pt>
                <c:pt idx="28134">
                  <c:v>2307.5750000000003</c:v>
                </c:pt>
                <c:pt idx="28135">
                  <c:v>2307.6583333333333</c:v>
                </c:pt>
                <c:pt idx="28136">
                  <c:v>2307.7416666666668</c:v>
                </c:pt>
                <c:pt idx="28137">
                  <c:v>2307.8250000000003</c:v>
                </c:pt>
                <c:pt idx="28138">
                  <c:v>2307.9083333333333</c:v>
                </c:pt>
                <c:pt idx="28139">
                  <c:v>2307.9916666666668</c:v>
                </c:pt>
                <c:pt idx="28140">
                  <c:v>2308.0750000000003</c:v>
                </c:pt>
                <c:pt idx="28141">
                  <c:v>2308.15</c:v>
                </c:pt>
                <c:pt idx="28142">
                  <c:v>2308.2333333333331</c:v>
                </c:pt>
                <c:pt idx="28143">
                  <c:v>2308.3166666666666</c:v>
                </c:pt>
                <c:pt idx="28144">
                  <c:v>2308.4</c:v>
                </c:pt>
                <c:pt idx="28145">
                  <c:v>2308.4833333333331</c:v>
                </c:pt>
                <c:pt idx="28146">
                  <c:v>2308.5666666666666</c:v>
                </c:pt>
                <c:pt idx="28147">
                  <c:v>2308.6416666666669</c:v>
                </c:pt>
                <c:pt idx="28148">
                  <c:v>2308.7249999999999</c:v>
                </c:pt>
                <c:pt idx="28149">
                  <c:v>2308.8083333333334</c:v>
                </c:pt>
                <c:pt idx="28150">
                  <c:v>2308.8916666666669</c:v>
                </c:pt>
                <c:pt idx="28151">
                  <c:v>2308.9749999999999</c:v>
                </c:pt>
                <c:pt idx="28152">
                  <c:v>2309.0583333333334</c:v>
                </c:pt>
                <c:pt idx="28153">
                  <c:v>2309.1333333333332</c:v>
                </c:pt>
                <c:pt idx="28154">
                  <c:v>2309.2166666666667</c:v>
                </c:pt>
                <c:pt idx="28155">
                  <c:v>2309.2999999999997</c:v>
                </c:pt>
                <c:pt idx="28156">
                  <c:v>2309.3833333333332</c:v>
                </c:pt>
                <c:pt idx="28157">
                  <c:v>2309.4666666666667</c:v>
                </c:pt>
                <c:pt idx="28158">
                  <c:v>2309.5499999999997</c:v>
                </c:pt>
                <c:pt idx="28159">
                  <c:v>2309.6333333333332</c:v>
                </c:pt>
                <c:pt idx="28160">
                  <c:v>2309.7083333333335</c:v>
                </c:pt>
                <c:pt idx="28161">
                  <c:v>2309.7916666666665</c:v>
                </c:pt>
                <c:pt idx="28162">
                  <c:v>2309.875</c:v>
                </c:pt>
                <c:pt idx="28163">
                  <c:v>2309.9583333333335</c:v>
                </c:pt>
                <c:pt idx="28164">
                  <c:v>2310.0416666666665</c:v>
                </c:pt>
                <c:pt idx="28165">
                  <c:v>2310.125</c:v>
                </c:pt>
                <c:pt idx="28166">
                  <c:v>2310.2000000000003</c:v>
                </c:pt>
                <c:pt idx="28167">
                  <c:v>2310.2833333333333</c:v>
                </c:pt>
                <c:pt idx="28168">
                  <c:v>2310.3666666666668</c:v>
                </c:pt>
                <c:pt idx="28169">
                  <c:v>2310.4500000000003</c:v>
                </c:pt>
                <c:pt idx="28170">
                  <c:v>2310.5333333333333</c:v>
                </c:pt>
                <c:pt idx="28171">
                  <c:v>2310.6166666666668</c:v>
                </c:pt>
                <c:pt idx="28172">
                  <c:v>2310.6916666666666</c:v>
                </c:pt>
                <c:pt idx="28173">
                  <c:v>2310.7750000000001</c:v>
                </c:pt>
                <c:pt idx="28174">
                  <c:v>2310.8583333333331</c:v>
                </c:pt>
                <c:pt idx="28175">
                  <c:v>2310.9416666666666</c:v>
                </c:pt>
                <c:pt idx="28176">
                  <c:v>2311.0250000000001</c:v>
                </c:pt>
                <c:pt idx="28177">
                  <c:v>2311.1083333333331</c:v>
                </c:pt>
                <c:pt idx="28178">
                  <c:v>2311.1916666666666</c:v>
                </c:pt>
                <c:pt idx="28179">
                  <c:v>2311.2666666666669</c:v>
                </c:pt>
                <c:pt idx="28180">
                  <c:v>2311.35</c:v>
                </c:pt>
                <c:pt idx="28181">
                  <c:v>2311.4333333333334</c:v>
                </c:pt>
                <c:pt idx="28182">
                  <c:v>2311.5166666666669</c:v>
                </c:pt>
                <c:pt idx="28183">
                  <c:v>2311.6</c:v>
                </c:pt>
                <c:pt idx="28184">
                  <c:v>2311.6833333333334</c:v>
                </c:pt>
                <c:pt idx="28185">
                  <c:v>2311.7583333333332</c:v>
                </c:pt>
                <c:pt idx="28186">
                  <c:v>2311.8416666666667</c:v>
                </c:pt>
                <c:pt idx="28187">
                  <c:v>2311.9249999999997</c:v>
                </c:pt>
                <c:pt idx="28188">
                  <c:v>2312.0083333333332</c:v>
                </c:pt>
                <c:pt idx="28189">
                  <c:v>2312.0916666666667</c:v>
                </c:pt>
                <c:pt idx="28190">
                  <c:v>2312.1749999999997</c:v>
                </c:pt>
                <c:pt idx="28191">
                  <c:v>2312.25</c:v>
                </c:pt>
                <c:pt idx="28192">
                  <c:v>2312.3333333333335</c:v>
                </c:pt>
                <c:pt idx="28193">
                  <c:v>2312.4166666666665</c:v>
                </c:pt>
                <c:pt idx="28194">
                  <c:v>2312.5</c:v>
                </c:pt>
                <c:pt idx="28195">
                  <c:v>2312.5833333333335</c:v>
                </c:pt>
                <c:pt idx="28196">
                  <c:v>2312.6666666666665</c:v>
                </c:pt>
                <c:pt idx="28197">
                  <c:v>2312.75</c:v>
                </c:pt>
                <c:pt idx="28198">
                  <c:v>2312.8250000000003</c:v>
                </c:pt>
                <c:pt idx="28199">
                  <c:v>2312.9083333333333</c:v>
                </c:pt>
                <c:pt idx="28200">
                  <c:v>2312.9916666666668</c:v>
                </c:pt>
                <c:pt idx="28201">
                  <c:v>2313.0750000000003</c:v>
                </c:pt>
                <c:pt idx="28202">
                  <c:v>2313.1583333333333</c:v>
                </c:pt>
                <c:pt idx="28203">
                  <c:v>2313.2416666666668</c:v>
                </c:pt>
                <c:pt idx="28204">
                  <c:v>2313.3166666666666</c:v>
                </c:pt>
                <c:pt idx="28205">
                  <c:v>2313.4</c:v>
                </c:pt>
                <c:pt idx="28206">
                  <c:v>2313.4833333333331</c:v>
                </c:pt>
                <c:pt idx="28207">
                  <c:v>2313.5666666666666</c:v>
                </c:pt>
                <c:pt idx="28208">
                  <c:v>2313.65</c:v>
                </c:pt>
                <c:pt idx="28209">
                  <c:v>2313.7333333333331</c:v>
                </c:pt>
                <c:pt idx="28210">
                  <c:v>2313.8083333333334</c:v>
                </c:pt>
                <c:pt idx="28211">
                  <c:v>2313.8916666666669</c:v>
                </c:pt>
                <c:pt idx="28212">
                  <c:v>2313.9749999999999</c:v>
                </c:pt>
                <c:pt idx="28213">
                  <c:v>2314.0583333333334</c:v>
                </c:pt>
                <c:pt idx="28214">
                  <c:v>2314.1416666666669</c:v>
                </c:pt>
                <c:pt idx="28215">
                  <c:v>2314.2249999999999</c:v>
                </c:pt>
                <c:pt idx="28216">
                  <c:v>2314.3083333333334</c:v>
                </c:pt>
                <c:pt idx="28217">
                  <c:v>2314.3833333333332</c:v>
                </c:pt>
                <c:pt idx="28218">
                  <c:v>2314.4666666666667</c:v>
                </c:pt>
                <c:pt idx="28219">
                  <c:v>2314.5499999999997</c:v>
                </c:pt>
                <c:pt idx="28220">
                  <c:v>2314.6333333333332</c:v>
                </c:pt>
                <c:pt idx="28221">
                  <c:v>2314.7166666666667</c:v>
                </c:pt>
                <c:pt idx="28222">
                  <c:v>2314.7999999999997</c:v>
                </c:pt>
                <c:pt idx="28223">
                  <c:v>2314.875</c:v>
                </c:pt>
                <c:pt idx="28224">
                  <c:v>2314.9583333333335</c:v>
                </c:pt>
                <c:pt idx="28225">
                  <c:v>2315.0416666666665</c:v>
                </c:pt>
                <c:pt idx="28226">
                  <c:v>2315.125</c:v>
                </c:pt>
                <c:pt idx="28227">
                  <c:v>2315.2083333333335</c:v>
                </c:pt>
                <c:pt idx="28228">
                  <c:v>2315.2916666666665</c:v>
                </c:pt>
                <c:pt idx="28229">
                  <c:v>2315.3666666666668</c:v>
                </c:pt>
                <c:pt idx="28230">
                  <c:v>2315.4500000000003</c:v>
                </c:pt>
                <c:pt idx="28231">
                  <c:v>2315.5333333333333</c:v>
                </c:pt>
                <c:pt idx="28232">
                  <c:v>2315.6166666666668</c:v>
                </c:pt>
                <c:pt idx="28233">
                  <c:v>2315.7000000000003</c:v>
                </c:pt>
                <c:pt idx="28234">
                  <c:v>2315.7833333333333</c:v>
                </c:pt>
                <c:pt idx="28235">
                  <c:v>2315.8666666666668</c:v>
                </c:pt>
                <c:pt idx="28236">
                  <c:v>2315.9416666666666</c:v>
                </c:pt>
                <c:pt idx="28237">
                  <c:v>2316.0250000000001</c:v>
                </c:pt>
                <c:pt idx="28238">
                  <c:v>2316.1083333333331</c:v>
                </c:pt>
                <c:pt idx="28239">
                  <c:v>2316.1916666666666</c:v>
                </c:pt>
                <c:pt idx="28240">
                  <c:v>2316.2750000000001</c:v>
                </c:pt>
                <c:pt idx="28241">
                  <c:v>2316.3583333333331</c:v>
                </c:pt>
                <c:pt idx="28242">
                  <c:v>2316.4333333333334</c:v>
                </c:pt>
                <c:pt idx="28243">
                  <c:v>2316.5166666666669</c:v>
                </c:pt>
                <c:pt idx="28244">
                  <c:v>2316.6</c:v>
                </c:pt>
                <c:pt idx="28245">
                  <c:v>2316.6833333333334</c:v>
                </c:pt>
                <c:pt idx="28246">
                  <c:v>2316.7666666666669</c:v>
                </c:pt>
                <c:pt idx="28247">
                  <c:v>2316.85</c:v>
                </c:pt>
                <c:pt idx="28248">
                  <c:v>2316.9249999999997</c:v>
                </c:pt>
                <c:pt idx="28249">
                  <c:v>2317.0083333333332</c:v>
                </c:pt>
                <c:pt idx="28250">
                  <c:v>2317.0916666666667</c:v>
                </c:pt>
                <c:pt idx="28251">
                  <c:v>2317.1749999999997</c:v>
                </c:pt>
                <c:pt idx="28252">
                  <c:v>2317.2583333333332</c:v>
                </c:pt>
                <c:pt idx="28253">
                  <c:v>2317.3416666666667</c:v>
                </c:pt>
                <c:pt idx="28254">
                  <c:v>2317.4249999999997</c:v>
                </c:pt>
                <c:pt idx="28255">
                  <c:v>2317.5</c:v>
                </c:pt>
                <c:pt idx="28256">
                  <c:v>2317.5833333333335</c:v>
                </c:pt>
                <c:pt idx="28257">
                  <c:v>2317.6666666666665</c:v>
                </c:pt>
                <c:pt idx="28258">
                  <c:v>2317.75</c:v>
                </c:pt>
                <c:pt idx="28259">
                  <c:v>2317.8333333333335</c:v>
                </c:pt>
                <c:pt idx="28260">
                  <c:v>2317.9166666666665</c:v>
                </c:pt>
                <c:pt idx="28261">
                  <c:v>2317.9916666666668</c:v>
                </c:pt>
                <c:pt idx="28262">
                  <c:v>2318.0750000000003</c:v>
                </c:pt>
                <c:pt idx="28263">
                  <c:v>2318.1583333333333</c:v>
                </c:pt>
                <c:pt idx="28264">
                  <c:v>2318.2416666666668</c:v>
                </c:pt>
                <c:pt idx="28265">
                  <c:v>2318.3250000000003</c:v>
                </c:pt>
                <c:pt idx="28266">
                  <c:v>2318.4083333333333</c:v>
                </c:pt>
                <c:pt idx="28267">
                  <c:v>2318.4916666666668</c:v>
                </c:pt>
                <c:pt idx="28268">
                  <c:v>2318.5666666666666</c:v>
                </c:pt>
                <c:pt idx="28269">
                  <c:v>2318.65</c:v>
                </c:pt>
                <c:pt idx="28270">
                  <c:v>2318.7333333333331</c:v>
                </c:pt>
                <c:pt idx="28271">
                  <c:v>2318.8166666666666</c:v>
                </c:pt>
                <c:pt idx="28272">
                  <c:v>2318.9</c:v>
                </c:pt>
                <c:pt idx="28273">
                  <c:v>2318.9833333333331</c:v>
                </c:pt>
                <c:pt idx="28274">
                  <c:v>2319.0583333333334</c:v>
                </c:pt>
                <c:pt idx="28275">
                  <c:v>2319.1416666666669</c:v>
                </c:pt>
                <c:pt idx="28276">
                  <c:v>2319.2249999999999</c:v>
                </c:pt>
                <c:pt idx="28277">
                  <c:v>2319.3083333333334</c:v>
                </c:pt>
                <c:pt idx="28278">
                  <c:v>2319.3916666666669</c:v>
                </c:pt>
                <c:pt idx="28279">
                  <c:v>2319.4749999999999</c:v>
                </c:pt>
                <c:pt idx="28280">
                  <c:v>2319.5499999999997</c:v>
                </c:pt>
                <c:pt idx="28281">
                  <c:v>2319.6333333333332</c:v>
                </c:pt>
                <c:pt idx="28282">
                  <c:v>2319.7166666666667</c:v>
                </c:pt>
                <c:pt idx="28283">
                  <c:v>2319.7999999999997</c:v>
                </c:pt>
                <c:pt idx="28284">
                  <c:v>2319.8833333333332</c:v>
                </c:pt>
                <c:pt idx="28285">
                  <c:v>2319.9666666666667</c:v>
                </c:pt>
                <c:pt idx="28286">
                  <c:v>2320.0499999999997</c:v>
                </c:pt>
                <c:pt idx="28287">
                  <c:v>2320.125</c:v>
                </c:pt>
                <c:pt idx="28288">
                  <c:v>2320.2083333333335</c:v>
                </c:pt>
                <c:pt idx="28289">
                  <c:v>2320.2916666666665</c:v>
                </c:pt>
                <c:pt idx="28290">
                  <c:v>2320.375</c:v>
                </c:pt>
                <c:pt idx="28291">
                  <c:v>2320.4583333333335</c:v>
                </c:pt>
                <c:pt idx="28292">
                  <c:v>2320.5416666666665</c:v>
                </c:pt>
                <c:pt idx="28293">
                  <c:v>2320.6166666666668</c:v>
                </c:pt>
                <c:pt idx="28294">
                  <c:v>2320.7000000000003</c:v>
                </c:pt>
                <c:pt idx="28295">
                  <c:v>2320.7833333333333</c:v>
                </c:pt>
                <c:pt idx="28296">
                  <c:v>2320.8666666666668</c:v>
                </c:pt>
                <c:pt idx="28297">
                  <c:v>2320.9500000000003</c:v>
                </c:pt>
                <c:pt idx="28298">
                  <c:v>2321.0333333333333</c:v>
                </c:pt>
                <c:pt idx="28299">
                  <c:v>2321.1083333333331</c:v>
                </c:pt>
                <c:pt idx="28300">
                  <c:v>2321.1916666666666</c:v>
                </c:pt>
                <c:pt idx="28301">
                  <c:v>2321.2750000000001</c:v>
                </c:pt>
                <c:pt idx="28302">
                  <c:v>2321.3583333333331</c:v>
                </c:pt>
                <c:pt idx="28303">
                  <c:v>2321.4416666666666</c:v>
                </c:pt>
                <c:pt idx="28304">
                  <c:v>2321.5250000000001</c:v>
                </c:pt>
                <c:pt idx="28305">
                  <c:v>2321.6083333333331</c:v>
                </c:pt>
                <c:pt idx="28306">
                  <c:v>2321.6833333333334</c:v>
                </c:pt>
                <c:pt idx="28307">
                  <c:v>2321.7666666666669</c:v>
                </c:pt>
                <c:pt idx="28308">
                  <c:v>2321.85</c:v>
                </c:pt>
                <c:pt idx="28309">
                  <c:v>2321.9333333333334</c:v>
                </c:pt>
                <c:pt idx="28310">
                  <c:v>2322.0166666666669</c:v>
                </c:pt>
                <c:pt idx="28311">
                  <c:v>2322.1</c:v>
                </c:pt>
                <c:pt idx="28312">
                  <c:v>2322.1749999999997</c:v>
                </c:pt>
                <c:pt idx="28313">
                  <c:v>2322.2583333333332</c:v>
                </c:pt>
                <c:pt idx="28314">
                  <c:v>2322.3416666666667</c:v>
                </c:pt>
                <c:pt idx="28315">
                  <c:v>2322.4249999999997</c:v>
                </c:pt>
                <c:pt idx="28316">
                  <c:v>2322.5083333333332</c:v>
                </c:pt>
                <c:pt idx="28317">
                  <c:v>2322.5916666666667</c:v>
                </c:pt>
                <c:pt idx="28318">
                  <c:v>2322.6666666666665</c:v>
                </c:pt>
                <c:pt idx="28319">
                  <c:v>2322.75</c:v>
                </c:pt>
                <c:pt idx="28320">
                  <c:v>2322.8333333333335</c:v>
                </c:pt>
                <c:pt idx="28321">
                  <c:v>2322.9166666666665</c:v>
                </c:pt>
                <c:pt idx="28322">
                  <c:v>2323</c:v>
                </c:pt>
                <c:pt idx="28323">
                  <c:v>2323.0833333333335</c:v>
                </c:pt>
                <c:pt idx="28324">
                  <c:v>2323.1666666666665</c:v>
                </c:pt>
                <c:pt idx="28325">
                  <c:v>2323.2416666666668</c:v>
                </c:pt>
                <c:pt idx="28326">
                  <c:v>2323.3250000000003</c:v>
                </c:pt>
                <c:pt idx="28327">
                  <c:v>2323.4083333333333</c:v>
                </c:pt>
                <c:pt idx="28328">
                  <c:v>2323.4916666666668</c:v>
                </c:pt>
                <c:pt idx="28329">
                  <c:v>2323.5750000000003</c:v>
                </c:pt>
                <c:pt idx="28330">
                  <c:v>2323.6583333333333</c:v>
                </c:pt>
                <c:pt idx="28331">
                  <c:v>2323.7333333333331</c:v>
                </c:pt>
                <c:pt idx="28332">
                  <c:v>2323.8166666666666</c:v>
                </c:pt>
                <c:pt idx="28333">
                  <c:v>2323.9</c:v>
                </c:pt>
                <c:pt idx="28334">
                  <c:v>2323.9833333333331</c:v>
                </c:pt>
                <c:pt idx="28335">
                  <c:v>2324.0666666666666</c:v>
                </c:pt>
                <c:pt idx="28336">
                  <c:v>2324.15</c:v>
                </c:pt>
                <c:pt idx="28337">
                  <c:v>2324.2249999999999</c:v>
                </c:pt>
                <c:pt idx="28338">
                  <c:v>2324.3083333333334</c:v>
                </c:pt>
                <c:pt idx="28339">
                  <c:v>2324.3916666666669</c:v>
                </c:pt>
                <c:pt idx="28340">
                  <c:v>2324.4749999999999</c:v>
                </c:pt>
                <c:pt idx="28341">
                  <c:v>2324.5583333333334</c:v>
                </c:pt>
                <c:pt idx="28342">
                  <c:v>2324.6416666666669</c:v>
                </c:pt>
                <c:pt idx="28343">
                  <c:v>2324.7249999999999</c:v>
                </c:pt>
                <c:pt idx="28344">
                  <c:v>2324.7999999999997</c:v>
                </c:pt>
                <c:pt idx="28345">
                  <c:v>2324.8833333333332</c:v>
                </c:pt>
                <c:pt idx="28346">
                  <c:v>2324.9666666666667</c:v>
                </c:pt>
                <c:pt idx="28347">
                  <c:v>2325.0499999999997</c:v>
                </c:pt>
                <c:pt idx="28348">
                  <c:v>2325.1333333333332</c:v>
                </c:pt>
                <c:pt idx="28349">
                  <c:v>2325.2166666666667</c:v>
                </c:pt>
                <c:pt idx="28350">
                  <c:v>2325.2916666666665</c:v>
                </c:pt>
                <c:pt idx="28351">
                  <c:v>2325.375</c:v>
                </c:pt>
                <c:pt idx="28352">
                  <c:v>2325.4583333333335</c:v>
                </c:pt>
                <c:pt idx="28353">
                  <c:v>2325.5416666666665</c:v>
                </c:pt>
                <c:pt idx="28354">
                  <c:v>2325.625</c:v>
                </c:pt>
                <c:pt idx="28355">
                  <c:v>2325.7083333333335</c:v>
                </c:pt>
                <c:pt idx="28356">
                  <c:v>2325.7833333333333</c:v>
                </c:pt>
                <c:pt idx="28357">
                  <c:v>2325.8666666666668</c:v>
                </c:pt>
                <c:pt idx="28358">
                  <c:v>2325.9500000000003</c:v>
                </c:pt>
                <c:pt idx="28359">
                  <c:v>2326.0333333333333</c:v>
                </c:pt>
                <c:pt idx="28360">
                  <c:v>2326.1166666666668</c:v>
                </c:pt>
                <c:pt idx="28361">
                  <c:v>2326.2000000000003</c:v>
                </c:pt>
                <c:pt idx="28362">
                  <c:v>2326.2833333333333</c:v>
                </c:pt>
                <c:pt idx="28363">
                  <c:v>2326.3583333333331</c:v>
                </c:pt>
                <c:pt idx="28364">
                  <c:v>2326.4416666666666</c:v>
                </c:pt>
                <c:pt idx="28365">
                  <c:v>2326.5250000000001</c:v>
                </c:pt>
                <c:pt idx="28366">
                  <c:v>2326.6083333333331</c:v>
                </c:pt>
                <c:pt idx="28367">
                  <c:v>2326.6916666666666</c:v>
                </c:pt>
                <c:pt idx="28368">
                  <c:v>2326.7750000000001</c:v>
                </c:pt>
                <c:pt idx="28369">
                  <c:v>2326.85</c:v>
                </c:pt>
                <c:pt idx="28370">
                  <c:v>2326.9333333333334</c:v>
                </c:pt>
                <c:pt idx="28371">
                  <c:v>2327.0166666666669</c:v>
                </c:pt>
                <c:pt idx="28372">
                  <c:v>2327.1</c:v>
                </c:pt>
                <c:pt idx="28373">
                  <c:v>2327.1833333333334</c:v>
                </c:pt>
                <c:pt idx="28374">
                  <c:v>2327.2666666666669</c:v>
                </c:pt>
                <c:pt idx="28375">
                  <c:v>2327.3416666666667</c:v>
                </c:pt>
                <c:pt idx="28376">
                  <c:v>2327.4249999999997</c:v>
                </c:pt>
                <c:pt idx="28377">
                  <c:v>2327.5083333333332</c:v>
                </c:pt>
                <c:pt idx="28378">
                  <c:v>2327.5916666666667</c:v>
                </c:pt>
                <c:pt idx="28379">
                  <c:v>2327.6749999999997</c:v>
                </c:pt>
                <c:pt idx="28380">
                  <c:v>2327.7583333333332</c:v>
                </c:pt>
                <c:pt idx="28381">
                  <c:v>2327.8416666666667</c:v>
                </c:pt>
                <c:pt idx="28382">
                  <c:v>2327.9166666666665</c:v>
                </c:pt>
                <c:pt idx="28383">
                  <c:v>2328</c:v>
                </c:pt>
                <c:pt idx="28384">
                  <c:v>2328.0833333333335</c:v>
                </c:pt>
                <c:pt idx="28385">
                  <c:v>2328.1666666666665</c:v>
                </c:pt>
                <c:pt idx="28386">
                  <c:v>2328.25</c:v>
                </c:pt>
                <c:pt idx="28387">
                  <c:v>2328.3333333333335</c:v>
                </c:pt>
                <c:pt idx="28388">
                  <c:v>2328.4083333333333</c:v>
                </c:pt>
                <c:pt idx="28389">
                  <c:v>2328.4916666666668</c:v>
                </c:pt>
                <c:pt idx="28390">
                  <c:v>2328.5750000000003</c:v>
                </c:pt>
                <c:pt idx="28391">
                  <c:v>2328.6583333333333</c:v>
                </c:pt>
                <c:pt idx="28392">
                  <c:v>2328.7416666666668</c:v>
                </c:pt>
                <c:pt idx="28393">
                  <c:v>2328.8250000000003</c:v>
                </c:pt>
                <c:pt idx="28394">
                  <c:v>2328.9083333333333</c:v>
                </c:pt>
                <c:pt idx="28395">
                  <c:v>2328.9833333333331</c:v>
                </c:pt>
                <c:pt idx="28396">
                  <c:v>2329.0666666666666</c:v>
                </c:pt>
                <c:pt idx="28397">
                  <c:v>2329.15</c:v>
                </c:pt>
                <c:pt idx="28398">
                  <c:v>2329.2333333333331</c:v>
                </c:pt>
                <c:pt idx="28399">
                  <c:v>2329.3166666666666</c:v>
                </c:pt>
                <c:pt idx="28400">
                  <c:v>2329.4</c:v>
                </c:pt>
                <c:pt idx="28401">
                  <c:v>2329.4749999999999</c:v>
                </c:pt>
                <c:pt idx="28402">
                  <c:v>2329.5583333333334</c:v>
                </c:pt>
                <c:pt idx="28403">
                  <c:v>2329.6416666666669</c:v>
                </c:pt>
                <c:pt idx="28404">
                  <c:v>2329.7249999999999</c:v>
                </c:pt>
                <c:pt idx="28405">
                  <c:v>2329.8083333333334</c:v>
                </c:pt>
                <c:pt idx="28406">
                  <c:v>2329.8916666666669</c:v>
                </c:pt>
                <c:pt idx="28407">
                  <c:v>2329.9666666666667</c:v>
                </c:pt>
                <c:pt idx="28408">
                  <c:v>2330.0499999999997</c:v>
                </c:pt>
                <c:pt idx="28409">
                  <c:v>2330.1333333333332</c:v>
                </c:pt>
                <c:pt idx="28410">
                  <c:v>2330.2166666666667</c:v>
                </c:pt>
                <c:pt idx="28411">
                  <c:v>2330.2999999999997</c:v>
                </c:pt>
                <c:pt idx="28412">
                  <c:v>2330.3833333333332</c:v>
                </c:pt>
                <c:pt idx="28413">
                  <c:v>2330.4666666666667</c:v>
                </c:pt>
                <c:pt idx="28414">
                  <c:v>2330.5416666666665</c:v>
                </c:pt>
                <c:pt idx="28415">
                  <c:v>2330.625</c:v>
                </c:pt>
                <c:pt idx="28416">
                  <c:v>2330.7083333333335</c:v>
                </c:pt>
                <c:pt idx="28417">
                  <c:v>2330.7916666666665</c:v>
                </c:pt>
                <c:pt idx="28418">
                  <c:v>2330.875</c:v>
                </c:pt>
                <c:pt idx="28419">
                  <c:v>2330.9583333333335</c:v>
                </c:pt>
                <c:pt idx="28420">
                  <c:v>2331.0333333333333</c:v>
                </c:pt>
                <c:pt idx="28421">
                  <c:v>2331.1166666666668</c:v>
                </c:pt>
                <c:pt idx="28422">
                  <c:v>2331.2000000000003</c:v>
                </c:pt>
                <c:pt idx="28423">
                  <c:v>2331.2833333333333</c:v>
                </c:pt>
                <c:pt idx="28424">
                  <c:v>2331.3666666666668</c:v>
                </c:pt>
                <c:pt idx="28425">
                  <c:v>2331.4500000000003</c:v>
                </c:pt>
                <c:pt idx="28426">
                  <c:v>2331.5250000000001</c:v>
                </c:pt>
                <c:pt idx="28427">
                  <c:v>2331.6083333333331</c:v>
                </c:pt>
                <c:pt idx="28428">
                  <c:v>2331.6916666666666</c:v>
                </c:pt>
                <c:pt idx="28429">
                  <c:v>2331.7750000000001</c:v>
                </c:pt>
                <c:pt idx="28430">
                  <c:v>2331.8583333333331</c:v>
                </c:pt>
                <c:pt idx="28431">
                  <c:v>2331.9416666666666</c:v>
                </c:pt>
                <c:pt idx="28432">
                  <c:v>2332.0250000000001</c:v>
                </c:pt>
                <c:pt idx="28433">
                  <c:v>2332.1</c:v>
                </c:pt>
                <c:pt idx="28434">
                  <c:v>2332.1833333333334</c:v>
                </c:pt>
                <c:pt idx="28435">
                  <c:v>2332.2666666666669</c:v>
                </c:pt>
                <c:pt idx="28436">
                  <c:v>2332.35</c:v>
                </c:pt>
                <c:pt idx="28437">
                  <c:v>2332.4333333333334</c:v>
                </c:pt>
                <c:pt idx="28438">
                  <c:v>2332.5166666666669</c:v>
                </c:pt>
                <c:pt idx="28439">
                  <c:v>2332.5916666666667</c:v>
                </c:pt>
                <c:pt idx="28440">
                  <c:v>2332.6749999999997</c:v>
                </c:pt>
                <c:pt idx="28441">
                  <c:v>2332.7583333333332</c:v>
                </c:pt>
                <c:pt idx="28442">
                  <c:v>2332.8416666666667</c:v>
                </c:pt>
                <c:pt idx="28443">
                  <c:v>2332.9249999999997</c:v>
                </c:pt>
                <c:pt idx="28444">
                  <c:v>2333.0083333333332</c:v>
                </c:pt>
                <c:pt idx="28445">
                  <c:v>2333.0833333333335</c:v>
                </c:pt>
                <c:pt idx="28446">
                  <c:v>2333.1666666666665</c:v>
                </c:pt>
                <c:pt idx="28447">
                  <c:v>2333.25</c:v>
                </c:pt>
                <c:pt idx="28448">
                  <c:v>2333.3333333333335</c:v>
                </c:pt>
                <c:pt idx="28449">
                  <c:v>2333.4166666666665</c:v>
                </c:pt>
                <c:pt idx="28450">
                  <c:v>2333.5</c:v>
                </c:pt>
                <c:pt idx="28451">
                  <c:v>2333.5833333333335</c:v>
                </c:pt>
                <c:pt idx="28452">
                  <c:v>2333.6583333333333</c:v>
                </c:pt>
                <c:pt idx="28453">
                  <c:v>2333.7416666666668</c:v>
                </c:pt>
                <c:pt idx="28454">
                  <c:v>2333.8250000000003</c:v>
                </c:pt>
                <c:pt idx="28455">
                  <c:v>2333.9083333333333</c:v>
                </c:pt>
                <c:pt idx="28456">
                  <c:v>2333.9916666666668</c:v>
                </c:pt>
                <c:pt idx="28457">
                  <c:v>2334.0750000000003</c:v>
                </c:pt>
                <c:pt idx="28458">
                  <c:v>2334.15</c:v>
                </c:pt>
                <c:pt idx="28459">
                  <c:v>2334.2333333333331</c:v>
                </c:pt>
                <c:pt idx="28460">
                  <c:v>2334.3166666666666</c:v>
                </c:pt>
                <c:pt idx="28461">
                  <c:v>2334.4</c:v>
                </c:pt>
                <c:pt idx="28462">
                  <c:v>2334.4833333333331</c:v>
                </c:pt>
                <c:pt idx="28463">
                  <c:v>2334.5666666666666</c:v>
                </c:pt>
                <c:pt idx="28464">
                  <c:v>2334.6416666666669</c:v>
                </c:pt>
                <c:pt idx="28465">
                  <c:v>2334.7249999999999</c:v>
                </c:pt>
                <c:pt idx="28466">
                  <c:v>2334.8083333333334</c:v>
                </c:pt>
                <c:pt idx="28467">
                  <c:v>2334.8916666666669</c:v>
                </c:pt>
                <c:pt idx="28468">
                  <c:v>2334.9749999999999</c:v>
                </c:pt>
                <c:pt idx="28469">
                  <c:v>2335.0583333333334</c:v>
                </c:pt>
                <c:pt idx="28470">
                  <c:v>2335.1416666666669</c:v>
                </c:pt>
                <c:pt idx="28471">
                  <c:v>2335.2166666666667</c:v>
                </c:pt>
                <c:pt idx="28472">
                  <c:v>2335.2999999999997</c:v>
                </c:pt>
                <c:pt idx="28473">
                  <c:v>2335.3833333333332</c:v>
                </c:pt>
                <c:pt idx="28474">
                  <c:v>2335.4666666666667</c:v>
                </c:pt>
                <c:pt idx="28475">
                  <c:v>2335.5499999999997</c:v>
                </c:pt>
                <c:pt idx="28476">
                  <c:v>2335.6333333333332</c:v>
                </c:pt>
                <c:pt idx="28477">
                  <c:v>2335.7083333333335</c:v>
                </c:pt>
                <c:pt idx="28478">
                  <c:v>2335.7916666666665</c:v>
                </c:pt>
                <c:pt idx="28479">
                  <c:v>2335.875</c:v>
                </c:pt>
                <c:pt idx="28480">
                  <c:v>2335.9583333333335</c:v>
                </c:pt>
                <c:pt idx="28481">
                  <c:v>2336.0416666666665</c:v>
                </c:pt>
                <c:pt idx="28482">
                  <c:v>2336.125</c:v>
                </c:pt>
                <c:pt idx="28483">
                  <c:v>2336.2000000000003</c:v>
                </c:pt>
                <c:pt idx="28484">
                  <c:v>2336.2833333333333</c:v>
                </c:pt>
                <c:pt idx="28485">
                  <c:v>2336.3666666666668</c:v>
                </c:pt>
                <c:pt idx="28486">
                  <c:v>2336.4500000000003</c:v>
                </c:pt>
                <c:pt idx="28487">
                  <c:v>2336.5333333333333</c:v>
                </c:pt>
                <c:pt idx="28488">
                  <c:v>2336.6166666666668</c:v>
                </c:pt>
                <c:pt idx="28489">
                  <c:v>2336.7000000000003</c:v>
                </c:pt>
                <c:pt idx="28490">
                  <c:v>2336.7750000000001</c:v>
                </c:pt>
                <c:pt idx="28491">
                  <c:v>2336.8583333333331</c:v>
                </c:pt>
                <c:pt idx="28492">
                  <c:v>2336.9416666666666</c:v>
                </c:pt>
                <c:pt idx="28493">
                  <c:v>2337.0250000000001</c:v>
                </c:pt>
                <c:pt idx="28494">
                  <c:v>2337.1083333333331</c:v>
                </c:pt>
                <c:pt idx="28495">
                  <c:v>2337.1916666666666</c:v>
                </c:pt>
                <c:pt idx="28496">
                  <c:v>2337.2666666666669</c:v>
                </c:pt>
                <c:pt idx="28497">
                  <c:v>2337.35</c:v>
                </c:pt>
                <c:pt idx="28498">
                  <c:v>2337.4333333333334</c:v>
                </c:pt>
                <c:pt idx="28499">
                  <c:v>2337.5166666666669</c:v>
                </c:pt>
                <c:pt idx="28500">
                  <c:v>2337.6</c:v>
                </c:pt>
                <c:pt idx="28501">
                  <c:v>2337.6833333333334</c:v>
                </c:pt>
                <c:pt idx="28502">
                  <c:v>2337.7583333333332</c:v>
                </c:pt>
                <c:pt idx="28503">
                  <c:v>2337.8416666666667</c:v>
                </c:pt>
                <c:pt idx="28504">
                  <c:v>2337.9249999999997</c:v>
                </c:pt>
                <c:pt idx="28505">
                  <c:v>2338.0083333333332</c:v>
                </c:pt>
                <c:pt idx="28506">
                  <c:v>2338.0916666666667</c:v>
                </c:pt>
                <c:pt idx="28507">
                  <c:v>2338.1749999999997</c:v>
                </c:pt>
                <c:pt idx="28508">
                  <c:v>2338.2583333333332</c:v>
                </c:pt>
                <c:pt idx="28509">
                  <c:v>2338.3333333333335</c:v>
                </c:pt>
                <c:pt idx="28510">
                  <c:v>2338.4166666666665</c:v>
                </c:pt>
                <c:pt idx="28511">
                  <c:v>2338.5</c:v>
                </c:pt>
                <c:pt idx="28512">
                  <c:v>2338.5833333333335</c:v>
                </c:pt>
                <c:pt idx="28513">
                  <c:v>2338.6666666666665</c:v>
                </c:pt>
                <c:pt idx="28514">
                  <c:v>2338.75</c:v>
                </c:pt>
                <c:pt idx="28515">
                  <c:v>2338.8250000000003</c:v>
                </c:pt>
                <c:pt idx="28516">
                  <c:v>2338.9083333333333</c:v>
                </c:pt>
                <c:pt idx="28517">
                  <c:v>2338.9916666666668</c:v>
                </c:pt>
                <c:pt idx="28518">
                  <c:v>2339.0750000000003</c:v>
                </c:pt>
                <c:pt idx="28519">
                  <c:v>2339.1583333333333</c:v>
                </c:pt>
                <c:pt idx="28520">
                  <c:v>2339.2416666666668</c:v>
                </c:pt>
                <c:pt idx="28521">
                  <c:v>2339.3250000000003</c:v>
                </c:pt>
                <c:pt idx="28522">
                  <c:v>2339.4</c:v>
                </c:pt>
                <c:pt idx="28523">
                  <c:v>2339.4833333333331</c:v>
                </c:pt>
                <c:pt idx="28524">
                  <c:v>2339.5666666666666</c:v>
                </c:pt>
                <c:pt idx="28525">
                  <c:v>2339.65</c:v>
                </c:pt>
                <c:pt idx="28526">
                  <c:v>2339.7333333333331</c:v>
                </c:pt>
                <c:pt idx="28527">
                  <c:v>2339.8166666666666</c:v>
                </c:pt>
                <c:pt idx="28528">
                  <c:v>2339.8916666666669</c:v>
                </c:pt>
                <c:pt idx="28529">
                  <c:v>2339.9749999999999</c:v>
                </c:pt>
                <c:pt idx="28530">
                  <c:v>2340.0583333333334</c:v>
                </c:pt>
                <c:pt idx="28531">
                  <c:v>2340.1416666666669</c:v>
                </c:pt>
                <c:pt idx="28532">
                  <c:v>2340.2249999999999</c:v>
                </c:pt>
                <c:pt idx="28533">
                  <c:v>2340.3083333333334</c:v>
                </c:pt>
                <c:pt idx="28534">
                  <c:v>2340.3833333333332</c:v>
                </c:pt>
                <c:pt idx="28535">
                  <c:v>2340.4666666666667</c:v>
                </c:pt>
                <c:pt idx="28536">
                  <c:v>2340.5499999999997</c:v>
                </c:pt>
                <c:pt idx="28537">
                  <c:v>2340.6333333333332</c:v>
                </c:pt>
                <c:pt idx="28538">
                  <c:v>2340.7166666666667</c:v>
                </c:pt>
                <c:pt idx="28539">
                  <c:v>2340.7999999999997</c:v>
                </c:pt>
                <c:pt idx="28540">
                  <c:v>2340.8833333333332</c:v>
                </c:pt>
                <c:pt idx="28541">
                  <c:v>2340.9583333333335</c:v>
                </c:pt>
                <c:pt idx="28542">
                  <c:v>2341.0416666666665</c:v>
                </c:pt>
                <c:pt idx="28543">
                  <c:v>2341.125</c:v>
                </c:pt>
                <c:pt idx="28544">
                  <c:v>2341.2083333333335</c:v>
                </c:pt>
                <c:pt idx="28545">
                  <c:v>2341.2916666666665</c:v>
                </c:pt>
                <c:pt idx="28546">
                  <c:v>2341.375</c:v>
                </c:pt>
                <c:pt idx="28547">
                  <c:v>2341.4500000000003</c:v>
                </c:pt>
                <c:pt idx="28548">
                  <c:v>2341.5333333333333</c:v>
                </c:pt>
                <c:pt idx="28549">
                  <c:v>2341.6166666666668</c:v>
                </c:pt>
                <c:pt idx="28550">
                  <c:v>2341.7000000000003</c:v>
                </c:pt>
                <c:pt idx="28551">
                  <c:v>2341.7833333333333</c:v>
                </c:pt>
                <c:pt idx="28552">
                  <c:v>2341.8666666666668</c:v>
                </c:pt>
                <c:pt idx="28553">
                  <c:v>2341.9416666666666</c:v>
                </c:pt>
                <c:pt idx="28554">
                  <c:v>2342.0250000000001</c:v>
                </c:pt>
                <c:pt idx="28555">
                  <c:v>2342.1083333333331</c:v>
                </c:pt>
                <c:pt idx="28556">
                  <c:v>2342.1916666666666</c:v>
                </c:pt>
                <c:pt idx="28557">
                  <c:v>2342.2750000000001</c:v>
                </c:pt>
                <c:pt idx="28558">
                  <c:v>2342.3583333333331</c:v>
                </c:pt>
                <c:pt idx="28559">
                  <c:v>2342.4416666666666</c:v>
                </c:pt>
                <c:pt idx="28560">
                  <c:v>2342.5166666666669</c:v>
                </c:pt>
                <c:pt idx="28561">
                  <c:v>2342.6</c:v>
                </c:pt>
                <c:pt idx="28562">
                  <c:v>2342.6833333333334</c:v>
                </c:pt>
                <c:pt idx="28563">
                  <c:v>2342.7666666666669</c:v>
                </c:pt>
                <c:pt idx="28564">
                  <c:v>2342.85</c:v>
                </c:pt>
                <c:pt idx="28565">
                  <c:v>2342.9333333333334</c:v>
                </c:pt>
                <c:pt idx="28566">
                  <c:v>2343.0083333333332</c:v>
                </c:pt>
                <c:pt idx="28567">
                  <c:v>2343.0916666666667</c:v>
                </c:pt>
                <c:pt idx="28568">
                  <c:v>2343.1749999999997</c:v>
                </c:pt>
                <c:pt idx="28569">
                  <c:v>2343.2583333333332</c:v>
                </c:pt>
                <c:pt idx="28570">
                  <c:v>2343.3416666666667</c:v>
                </c:pt>
                <c:pt idx="28571">
                  <c:v>2343.4249999999997</c:v>
                </c:pt>
                <c:pt idx="28572">
                  <c:v>2343.5</c:v>
                </c:pt>
                <c:pt idx="28573">
                  <c:v>2343.5833333333335</c:v>
                </c:pt>
                <c:pt idx="28574">
                  <c:v>2343.6666666666665</c:v>
                </c:pt>
                <c:pt idx="28575">
                  <c:v>2343.75</c:v>
                </c:pt>
                <c:pt idx="28576">
                  <c:v>2343.8333333333335</c:v>
                </c:pt>
                <c:pt idx="28577">
                  <c:v>2343.9166666666665</c:v>
                </c:pt>
                <c:pt idx="28578">
                  <c:v>2344</c:v>
                </c:pt>
                <c:pt idx="28579">
                  <c:v>2344.0750000000003</c:v>
                </c:pt>
                <c:pt idx="28580">
                  <c:v>2344.1583333333333</c:v>
                </c:pt>
                <c:pt idx="28581">
                  <c:v>2344.2416666666668</c:v>
                </c:pt>
                <c:pt idx="28582">
                  <c:v>2344.3250000000003</c:v>
                </c:pt>
                <c:pt idx="28583">
                  <c:v>2344.4083333333333</c:v>
                </c:pt>
                <c:pt idx="28584">
                  <c:v>2344.4916666666668</c:v>
                </c:pt>
                <c:pt idx="28585">
                  <c:v>2344.5666666666666</c:v>
                </c:pt>
                <c:pt idx="28586">
                  <c:v>2344.65</c:v>
                </c:pt>
                <c:pt idx="28587">
                  <c:v>2344.7333333333331</c:v>
                </c:pt>
                <c:pt idx="28588">
                  <c:v>2344.8166666666666</c:v>
                </c:pt>
                <c:pt idx="28589">
                  <c:v>2344.9</c:v>
                </c:pt>
                <c:pt idx="28590">
                  <c:v>2344.9833333333331</c:v>
                </c:pt>
                <c:pt idx="28591">
                  <c:v>2345.0583333333334</c:v>
                </c:pt>
                <c:pt idx="28592">
                  <c:v>2345.1416666666669</c:v>
                </c:pt>
                <c:pt idx="28593">
                  <c:v>2345.2249999999999</c:v>
                </c:pt>
                <c:pt idx="28594">
                  <c:v>2345.3083333333334</c:v>
                </c:pt>
                <c:pt idx="28595">
                  <c:v>2345.3916666666669</c:v>
                </c:pt>
                <c:pt idx="28596">
                  <c:v>2345.4749999999999</c:v>
                </c:pt>
                <c:pt idx="28597">
                  <c:v>2345.5583333333334</c:v>
                </c:pt>
                <c:pt idx="28598">
                  <c:v>2345.6333333333332</c:v>
                </c:pt>
                <c:pt idx="28599">
                  <c:v>2345.7166666666667</c:v>
                </c:pt>
                <c:pt idx="28600">
                  <c:v>2345.7999999999997</c:v>
                </c:pt>
                <c:pt idx="28601">
                  <c:v>2345.8833333333332</c:v>
                </c:pt>
                <c:pt idx="28602">
                  <c:v>2345.9666666666667</c:v>
                </c:pt>
                <c:pt idx="28603">
                  <c:v>2346.0499999999997</c:v>
                </c:pt>
                <c:pt idx="28604">
                  <c:v>2346.125</c:v>
                </c:pt>
                <c:pt idx="28605">
                  <c:v>2346.2083333333335</c:v>
                </c:pt>
                <c:pt idx="28606">
                  <c:v>2346.2916666666665</c:v>
                </c:pt>
                <c:pt idx="28607">
                  <c:v>2346.375</c:v>
                </c:pt>
                <c:pt idx="28608">
                  <c:v>2346.4583333333335</c:v>
                </c:pt>
                <c:pt idx="28609">
                  <c:v>2346.5416666666665</c:v>
                </c:pt>
                <c:pt idx="28610">
                  <c:v>2346.6166666666668</c:v>
                </c:pt>
                <c:pt idx="28611">
                  <c:v>2346.7000000000003</c:v>
                </c:pt>
                <c:pt idx="28612">
                  <c:v>2346.7833333333333</c:v>
                </c:pt>
                <c:pt idx="28613">
                  <c:v>2346.8666666666668</c:v>
                </c:pt>
                <c:pt idx="28614">
                  <c:v>2346.9500000000003</c:v>
                </c:pt>
                <c:pt idx="28615">
                  <c:v>2347.0333333333333</c:v>
                </c:pt>
                <c:pt idx="28616">
                  <c:v>2347.1166666666668</c:v>
                </c:pt>
                <c:pt idx="28617">
                  <c:v>2347.1916666666666</c:v>
                </c:pt>
                <c:pt idx="28618">
                  <c:v>2347.2750000000001</c:v>
                </c:pt>
                <c:pt idx="28619">
                  <c:v>2347.3583333333331</c:v>
                </c:pt>
                <c:pt idx="28620">
                  <c:v>2347.4416666666666</c:v>
                </c:pt>
                <c:pt idx="28621">
                  <c:v>2347.5250000000001</c:v>
                </c:pt>
                <c:pt idx="28622">
                  <c:v>2347.6083333333331</c:v>
                </c:pt>
                <c:pt idx="28623">
                  <c:v>2347.6833333333334</c:v>
                </c:pt>
                <c:pt idx="28624">
                  <c:v>2347.7666666666669</c:v>
                </c:pt>
                <c:pt idx="28625">
                  <c:v>2347.85</c:v>
                </c:pt>
                <c:pt idx="28626">
                  <c:v>2347.9333333333334</c:v>
                </c:pt>
                <c:pt idx="28627">
                  <c:v>2348.0166666666669</c:v>
                </c:pt>
                <c:pt idx="28628">
                  <c:v>2348.1</c:v>
                </c:pt>
                <c:pt idx="28629">
                  <c:v>2348.1749999999997</c:v>
                </c:pt>
                <c:pt idx="28630">
                  <c:v>2348.2583333333332</c:v>
                </c:pt>
                <c:pt idx="28631">
                  <c:v>2348.3416666666667</c:v>
                </c:pt>
                <c:pt idx="28632">
                  <c:v>2348.4249999999997</c:v>
                </c:pt>
                <c:pt idx="28633">
                  <c:v>2348.5083333333332</c:v>
                </c:pt>
                <c:pt idx="28634">
                  <c:v>2348.5916666666667</c:v>
                </c:pt>
                <c:pt idx="28635">
                  <c:v>2348.6749999999997</c:v>
                </c:pt>
                <c:pt idx="28636">
                  <c:v>2348.75</c:v>
                </c:pt>
                <c:pt idx="28637">
                  <c:v>2348.8333333333335</c:v>
                </c:pt>
                <c:pt idx="28638">
                  <c:v>2348.9166666666665</c:v>
                </c:pt>
                <c:pt idx="28639">
                  <c:v>2349</c:v>
                </c:pt>
                <c:pt idx="28640">
                  <c:v>2349.0833333333335</c:v>
                </c:pt>
                <c:pt idx="28641">
                  <c:v>2349.1666666666665</c:v>
                </c:pt>
                <c:pt idx="28642">
                  <c:v>2349.2416666666668</c:v>
                </c:pt>
                <c:pt idx="28643">
                  <c:v>2349.3250000000003</c:v>
                </c:pt>
                <c:pt idx="28644">
                  <c:v>2349.4083333333333</c:v>
                </c:pt>
                <c:pt idx="28645">
                  <c:v>2349.4916666666668</c:v>
                </c:pt>
                <c:pt idx="28646">
                  <c:v>2349.5750000000003</c:v>
                </c:pt>
                <c:pt idx="28647">
                  <c:v>2349.6583333333333</c:v>
                </c:pt>
                <c:pt idx="28648">
                  <c:v>2349.7416666666668</c:v>
                </c:pt>
                <c:pt idx="28649">
                  <c:v>2349.8166666666666</c:v>
                </c:pt>
                <c:pt idx="28650">
                  <c:v>2349.9</c:v>
                </c:pt>
                <c:pt idx="28651">
                  <c:v>2349.9833333333331</c:v>
                </c:pt>
                <c:pt idx="28652">
                  <c:v>2350.0666666666666</c:v>
                </c:pt>
                <c:pt idx="28653">
                  <c:v>2350.15</c:v>
                </c:pt>
                <c:pt idx="28654">
                  <c:v>2350.2333333333331</c:v>
                </c:pt>
                <c:pt idx="28655">
                  <c:v>2350.3083333333334</c:v>
                </c:pt>
                <c:pt idx="28656">
                  <c:v>2350.3916666666669</c:v>
                </c:pt>
                <c:pt idx="28657">
                  <c:v>2350.4749999999999</c:v>
                </c:pt>
                <c:pt idx="28658">
                  <c:v>2350.5583333333334</c:v>
                </c:pt>
                <c:pt idx="28659">
                  <c:v>2350.6416666666669</c:v>
                </c:pt>
                <c:pt idx="28660">
                  <c:v>2350.7249999999999</c:v>
                </c:pt>
                <c:pt idx="28661">
                  <c:v>2350.7999999999997</c:v>
                </c:pt>
                <c:pt idx="28662">
                  <c:v>2350.8833333333332</c:v>
                </c:pt>
                <c:pt idx="28663">
                  <c:v>2350.9666666666667</c:v>
                </c:pt>
                <c:pt idx="28664">
                  <c:v>2351.0499999999997</c:v>
                </c:pt>
                <c:pt idx="28665">
                  <c:v>2351.1333333333332</c:v>
                </c:pt>
                <c:pt idx="28666">
                  <c:v>2351.2166666666667</c:v>
                </c:pt>
                <c:pt idx="28667">
                  <c:v>2351.2999999999997</c:v>
                </c:pt>
                <c:pt idx="28668">
                  <c:v>2351.375</c:v>
                </c:pt>
                <c:pt idx="28669">
                  <c:v>2351.4583333333335</c:v>
                </c:pt>
                <c:pt idx="28670">
                  <c:v>2351.5416666666665</c:v>
                </c:pt>
                <c:pt idx="28671">
                  <c:v>2351.625</c:v>
                </c:pt>
                <c:pt idx="28672">
                  <c:v>2351.7083333333335</c:v>
                </c:pt>
                <c:pt idx="28673">
                  <c:v>2351.7916666666665</c:v>
                </c:pt>
                <c:pt idx="28674">
                  <c:v>2351.8666666666668</c:v>
                </c:pt>
                <c:pt idx="28675">
                  <c:v>2351.9500000000003</c:v>
                </c:pt>
                <c:pt idx="28676">
                  <c:v>2352.0333333333333</c:v>
                </c:pt>
                <c:pt idx="28677">
                  <c:v>2352.1166666666668</c:v>
                </c:pt>
                <c:pt idx="28678">
                  <c:v>2352.2000000000003</c:v>
                </c:pt>
                <c:pt idx="28679">
                  <c:v>2352.2833333333333</c:v>
                </c:pt>
                <c:pt idx="28680">
                  <c:v>2352.3583333333331</c:v>
                </c:pt>
                <c:pt idx="28681">
                  <c:v>2352.4416666666666</c:v>
                </c:pt>
                <c:pt idx="28682">
                  <c:v>2352.5250000000001</c:v>
                </c:pt>
                <c:pt idx="28683">
                  <c:v>2352.6083333333331</c:v>
                </c:pt>
                <c:pt idx="28684">
                  <c:v>2352.6916666666666</c:v>
                </c:pt>
                <c:pt idx="28685">
                  <c:v>2352.7750000000001</c:v>
                </c:pt>
                <c:pt idx="28686">
                  <c:v>2352.8583333333331</c:v>
                </c:pt>
                <c:pt idx="28687">
                  <c:v>2352.9333333333334</c:v>
                </c:pt>
                <c:pt idx="28688">
                  <c:v>2353.0166666666669</c:v>
                </c:pt>
                <c:pt idx="28689">
                  <c:v>2353.1</c:v>
                </c:pt>
                <c:pt idx="28690">
                  <c:v>2353.1833333333334</c:v>
                </c:pt>
                <c:pt idx="28691">
                  <c:v>2353.2666666666669</c:v>
                </c:pt>
                <c:pt idx="28692">
                  <c:v>2353.35</c:v>
                </c:pt>
                <c:pt idx="28693">
                  <c:v>2353.4249999999997</c:v>
                </c:pt>
                <c:pt idx="28694">
                  <c:v>2353.5083333333332</c:v>
                </c:pt>
                <c:pt idx="28695">
                  <c:v>2353.5916666666667</c:v>
                </c:pt>
                <c:pt idx="28696">
                  <c:v>2353.6749999999997</c:v>
                </c:pt>
                <c:pt idx="28697">
                  <c:v>2353.7583333333332</c:v>
                </c:pt>
                <c:pt idx="28698">
                  <c:v>2353.8416666666667</c:v>
                </c:pt>
                <c:pt idx="28699">
                  <c:v>2353.9166666666665</c:v>
                </c:pt>
                <c:pt idx="28700">
                  <c:v>2354</c:v>
                </c:pt>
                <c:pt idx="28701">
                  <c:v>2354.0833333333335</c:v>
                </c:pt>
                <c:pt idx="28702">
                  <c:v>2354.1666666666665</c:v>
                </c:pt>
                <c:pt idx="28703">
                  <c:v>2354.25</c:v>
                </c:pt>
                <c:pt idx="28704">
                  <c:v>2354.3333333333335</c:v>
                </c:pt>
                <c:pt idx="28705">
                  <c:v>2354.4166666666665</c:v>
                </c:pt>
                <c:pt idx="28706">
                  <c:v>2354.4916666666668</c:v>
                </c:pt>
                <c:pt idx="28707">
                  <c:v>2354.5750000000003</c:v>
                </c:pt>
                <c:pt idx="28708">
                  <c:v>2354.6583333333333</c:v>
                </c:pt>
                <c:pt idx="28709">
                  <c:v>2354.7416666666668</c:v>
                </c:pt>
                <c:pt idx="28710">
                  <c:v>2354.8250000000003</c:v>
                </c:pt>
                <c:pt idx="28711">
                  <c:v>2354.9083333333333</c:v>
                </c:pt>
                <c:pt idx="28712">
                  <c:v>2354.9833333333331</c:v>
                </c:pt>
                <c:pt idx="28713">
                  <c:v>2355.0666666666666</c:v>
                </c:pt>
                <c:pt idx="28714">
                  <c:v>2355.15</c:v>
                </c:pt>
                <c:pt idx="28715">
                  <c:v>2355.2333333333331</c:v>
                </c:pt>
                <c:pt idx="28716">
                  <c:v>2355.3166666666666</c:v>
                </c:pt>
                <c:pt idx="28717">
                  <c:v>2355.4</c:v>
                </c:pt>
                <c:pt idx="28718">
                  <c:v>2355.4749999999999</c:v>
                </c:pt>
                <c:pt idx="28719">
                  <c:v>2355.5583333333334</c:v>
                </c:pt>
                <c:pt idx="28720">
                  <c:v>2355.6416666666669</c:v>
                </c:pt>
                <c:pt idx="28721">
                  <c:v>2355.7249999999999</c:v>
                </c:pt>
                <c:pt idx="28722">
                  <c:v>2355.8083333333334</c:v>
                </c:pt>
                <c:pt idx="28723">
                  <c:v>2355.8916666666669</c:v>
                </c:pt>
                <c:pt idx="28724">
                  <c:v>2355.9749999999999</c:v>
                </c:pt>
                <c:pt idx="28725">
                  <c:v>2356.0499999999997</c:v>
                </c:pt>
                <c:pt idx="28726">
                  <c:v>2356.1333333333332</c:v>
                </c:pt>
                <c:pt idx="28727">
                  <c:v>2356.2166666666667</c:v>
                </c:pt>
                <c:pt idx="28728">
                  <c:v>2356.2999999999997</c:v>
                </c:pt>
                <c:pt idx="28729">
                  <c:v>2356.3833333333332</c:v>
                </c:pt>
                <c:pt idx="28730">
                  <c:v>2356.4666666666667</c:v>
                </c:pt>
                <c:pt idx="28731">
                  <c:v>2356.5416666666665</c:v>
                </c:pt>
                <c:pt idx="28732">
                  <c:v>2356.625</c:v>
                </c:pt>
                <c:pt idx="28733">
                  <c:v>2356.7083333333335</c:v>
                </c:pt>
                <c:pt idx="28734">
                  <c:v>2356.7916666666665</c:v>
                </c:pt>
                <c:pt idx="28735">
                  <c:v>2356.875</c:v>
                </c:pt>
                <c:pt idx="28736">
                  <c:v>2356.9583333333335</c:v>
                </c:pt>
                <c:pt idx="28737">
                  <c:v>2357.0333333333333</c:v>
                </c:pt>
                <c:pt idx="28738">
                  <c:v>2357.1166666666668</c:v>
                </c:pt>
                <c:pt idx="28739">
                  <c:v>2357.2000000000003</c:v>
                </c:pt>
                <c:pt idx="28740">
                  <c:v>2357.2833333333333</c:v>
                </c:pt>
                <c:pt idx="28741">
                  <c:v>2357.3666666666668</c:v>
                </c:pt>
                <c:pt idx="28742">
                  <c:v>2357.4500000000003</c:v>
                </c:pt>
                <c:pt idx="28743">
                  <c:v>2357.5333333333333</c:v>
                </c:pt>
                <c:pt idx="28744">
                  <c:v>2357.6083333333331</c:v>
                </c:pt>
                <c:pt idx="28745">
                  <c:v>2357.6916666666666</c:v>
                </c:pt>
                <c:pt idx="28746">
                  <c:v>2357.7750000000001</c:v>
                </c:pt>
                <c:pt idx="28747">
                  <c:v>2357.8583333333331</c:v>
                </c:pt>
                <c:pt idx="28748">
                  <c:v>2357.9416666666666</c:v>
                </c:pt>
                <c:pt idx="28749">
                  <c:v>2358.0250000000001</c:v>
                </c:pt>
                <c:pt idx="28750">
                  <c:v>2358.1</c:v>
                </c:pt>
                <c:pt idx="28751">
                  <c:v>2358.1833333333334</c:v>
                </c:pt>
                <c:pt idx="28752">
                  <c:v>2358.2666666666669</c:v>
                </c:pt>
                <c:pt idx="28753">
                  <c:v>2358.35</c:v>
                </c:pt>
                <c:pt idx="28754">
                  <c:v>2358.4333333333334</c:v>
                </c:pt>
                <c:pt idx="28755">
                  <c:v>2358.5166666666669</c:v>
                </c:pt>
                <c:pt idx="28756">
                  <c:v>2358.5916666666667</c:v>
                </c:pt>
                <c:pt idx="28757">
                  <c:v>2358.6749999999997</c:v>
                </c:pt>
                <c:pt idx="28758">
                  <c:v>2358.7583333333332</c:v>
                </c:pt>
                <c:pt idx="28759">
                  <c:v>2358.8416666666667</c:v>
                </c:pt>
                <c:pt idx="28760">
                  <c:v>2358.9249999999997</c:v>
                </c:pt>
                <c:pt idx="28761">
                  <c:v>2359.0083333333332</c:v>
                </c:pt>
                <c:pt idx="28762">
                  <c:v>2359.0916666666667</c:v>
                </c:pt>
                <c:pt idx="28763">
                  <c:v>2359.1666666666665</c:v>
                </c:pt>
                <c:pt idx="28764">
                  <c:v>2359.25</c:v>
                </c:pt>
                <c:pt idx="28765">
                  <c:v>2359.3333333333335</c:v>
                </c:pt>
                <c:pt idx="28766">
                  <c:v>2359.4166666666665</c:v>
                </c:pt>
                <c:pt idx="28767">
                  <c:v>2359.5</c:v>
                </c:pt>
                <c:pt idx="28768">
                  <c:v>2359.5833333333335</c:v>
                </c:pt>
                <c:pt idx="28769">
                  <c:v>2359.6583333333333</c:v>
                </c:pt>
                <c:pt idx="28770">
                  <c:v>2359.7416666666668</c:v>
                </c:pt>
                <c:pt idx="28771">
                  <c:v>2359.8250000000003</c:v>
                </c:pt>
                <c:pt idx="28772">
                  <c:v>2359.9083333333333</c:v>
                </c:pt>
                <c:pt idx="28773">
                  <c:v>2359.9916666666668</c:v>
                </c:pt>
                <c:pt idx="28774">
                  <c:v>2360.0750000000003</c:v>
                </c:pt>
                <c:pt idx="28775">
                  <c:v>2360.1583333333333</c:v>
                </c:pt>
                <c:pt idx="28776">
                  <c:v>2360.2333333333331</c:v>
                </c:pt>
                <c:pt idx="28777">
                  <c:v>2360.3166666666666</c:v>
                </c:pt>
                <c:pt idx="28778">
                  <c:v>2360.4</c:v>
                </c:pt>
                <c:pt idx="28779">
                  <c:v>2360.4833333333331</c:v>
                </c:pt>
                <c:pt idx="28780">
                  <c:v>2360.5666666666666</c:v>
                </c:pt>
                <c:pt idx="28781">
                  <c:v>2360.65</c:v>
                </c:pt>
                <c:pt idx="28782">
                  <c:v>2360.7249999999999</c:v>
                </c:pt>
                <c:pt idx="28783">
                  <c:v>2360.8083333333334</c:v>
                </c:pt>
                <c:pt idx="28784">
                  <c:v>2360.8916666666669</c:v>
                </c:pt>
                <c:pt idx="28785">
                  <c:v>2360.9749999999999</c:v>
                </c:pt>
                <c:pt idx="28786">
                  <c:v>2361.0583333333334</c:v>
                </c:pt>
                <c:pt idx="28787">
                  <c:v>2361.1416666666669</c:v>
                </c:pt>
                <c:pt idx="28788">
                  <c:v>2361.2166666666667</c:v>
                </c:pt>
                <c:pt idx="28789">
                  <c:v>2361.2999999999997</c:v>
                </c:pt>
                <c:pt idx="28790">
                  <c:v>2361.3833333333332</c:v>
                </c:pt>
                <c:pt idx="28791">
                  <c:v>2361.4666666666667</c:v>
                </c:pt>
                <c:pt idx="28792">
                  <c:v>2361.5499999999997</c:v>
                </c:pt>
                <c:pt idx="28793">
                  <c:v>2361.6333333333332</c:v>
                </c:pt>
                <c:pt idx="28794">
                  <c:v>2361.7166666666667</c:v>
                </c:pt>
                <c:pt idx="28795">
                  <c:v>2361.7916666666665</c:v>
                </c:pt>
                <c:pt idx="28796">
                  <c:v>2361.875</c:v>
                </c:pt>
                <c:pt idx="28797">
                  <c:v>2361.9583333333335</c:v>
                </c:pt>
                <c:pt idx="28798">
                  <c:v>2362.0416666666665</c:v>
                </c:pt>
                <c:pt idx="28799">
                  <c:v>2362.125</c:v>
                </c:pt>
                <c:pt idx="28800">
                  <c:v>2362.2083333333335</c:v>
                </c:pt>
                <c:pt idx="28801">
                  <c:v>2362.2833333333333</c:v>
                </c:pt>
                <c:pt idx="28802">
                  <c:v>2362.3666666666668</c:v>
                </c:pt>
                <c:pt idx="28803">
                  <c:v>2362.4500000000003</c:v>
                </c:pt>
                <c:pt idx="28804">
                  <c:v>2362.5333333333333</c:v>
                </c:pt>
                <c:pt idx="28805">
                  <c:v>2362.6166666666668</c:v>
                </c:pt>
                <c:pt idx="28806">
                  <c:v>2362.7000000000003</c:v>
                </c:pt>
                <c:pt idx="28807">
                  <c:v>2362.7750000000001</c:v>
                </c:pt>
                <c:pt idx="28808">
                  <c:v>2362.8583333333331</c:v>
                </c:pt>
                <c:pt idx="28809">
                  <c:v>2362.9416666666666</c:v>
                </c:pt>
                <c:pt idx="28810">
                  <c:v>2363.0250000000001</c:v>
                </c:pt>
                <c:pt idx="28811">
                  <c:v>2363.1083333333331</c:v>
                </c:pt>
                <c:pt idx="28812">
                  <c:v>2363.1916666666666</c:v>
                </c:pt>
                <c:pt idx="28813">
                  <c:v>2363.2750000000001</c:v>
                </c:pt>
                <c:pt idx="28814">
                  <c:v>2363.35</c:v>
                </c:pt>
                <c:pt idx="28815">
                  <c:v>2363.4333333333334</c:v>
                </c:pt>
                <c:pt idx="28816">
                  <c:v>2363.5166666666669</c:v>
                </c:pt>
                <c:pt idx="28817">
                  <c:v>2363.6</c:v>
                </c:pt>
                <c:pt idx="28818">
                  <c:v>2363.6833333333334</c:v>
                </c:pt>
                <c:pt idx="28819">
                  <c:v>2363.7666666666669</c:v>
                </c:pt>
                <c:pt idx="28820">
                  <c:v>2363.8416666666667</c:v>
                </c:pt>
                <c:pt idx="28821">
                  <c:v>2363.9249999999997</c:v>
                </c:pt>
                <c:pt idx="28822">
                  <c:v>2364.0083333333332</c:v>
                </c:pt>
                <c:pt idx="28823">
                  <c:v>2364.0916666666667</c:v>
                </c:pt>
                <c:pt idx="28824">
                  <c:v>2364.1749999999997</c:v>
                </c:pt>
                <c:pt idx="28825">
                  <c:v>2364.2583333333332</c:v>
                </c:pt>
                <c:pt idx="28826">
                  <c:v>2364.3333333333335</c:v>
                </c:pt>
                <c:pt idx="28827">
                  <c:v>2364.4166666666665</c:v>
                </c:pt>
                <c:pt idx="28828">
                  <c:v>2364.5</c:v>
                </c:pt>
                <c:pt idx="28829">
                  <c:v>2364.5833333333335</c:v>
                </c:pt>
                <c:pt idx="28830">
                  <c:v>2364.6666666666665</c:v>
                </c:pt>
                <c:pt idx="28831">
                  <c:v>2364.75</c:v>
                </c:pt>
                <c:pt idx="28832">
                  <c:v>2364.8333333333335</c:v>
                </c:pt>
                <c:pt idx="28833">
                  <c:v>2364.9083333333333</c:v>
                </c:pt>
                <c:pt idx="28834">
                  <c:v>2364.9916666666668</c:v>
                </c:pt>
                <c:pt idx="28835">
                  <c:v>2365.0750000000003</c:v>
                </c:pt>
                <c:pt idx="28836">
                  <c:v>2365.1583333333333</c:v>
                </c:pt>
                <c:pt idx="28837">
                  <c:v>2365.2416666666668</c:v>
                </c:pt>
                <c:pt idx="28838">
                  <c:v>2365.3250000000003</c:v>
                </c:pt>
                <c:pt idx="28839">
                  <c:v>2365.4</c:v>
                </c:pt>
                <c:pt idx="28840">
                  <c:v>2365.4833333333331</c:v>
                </c:pt>
                <c:pt idx="28841">
                  <c:v>2365.5666666666666</c:v>
                </c:pt>
                <c:pt idx="28842">
                  <c:v>2365.65</c:v>
                </c:pt>
                <c:pt idx="28843">
                  <c:v>2365.7333333333331</c:v>
                </c:pt>
                <c:pt idx="28844">
                  <c:v>2365.8166666666666</c:v>
                </c:pt>
                <c:pt idx="28845">
                  <c:v>2365.8916666666669</c:v>
                </c:pt>
                <c:pt idx="28846">
                  <c:v>2365.9749999999999</c:v>
                </c:pt>
                <c:pt idx="28847">
                  <c:v>2366.0583333333334</c:v>
                </c:pt>
                <c:pt idx="28848">
                  <c:v>2366.1416666666669</c:v>
                </c:pt>
                <c:pt idx="28849">
                  <c:v>2366.2249999999999</c:v>
                </c:pt>
                <c:pt idx="28850">
                  <c:v>2366.3083333333334</c:v>
                </c:pt>
                <c:pt idx="28851">
                  <c:v>2366.3916666666669</c:v>
                </c:pt>
                <c:pt idx="28852">
                  <c:v>2366.4666666666667</c:v>
                </c:pt>
                <c:pt idx="28853">
                  <c:v>2366.5499999999997</c:v>
                </c:pt>
                <c:pt idx="28854">
                  <c:v>2366.6333333333332</c:v>
                </c:pt>
                <c:pt idx="28855">
                  <c:v>2366.7166666666667</c:v>
                </c:pt>
                <c:pt idx="28856">
                  <c:v>2366.7999999999997</c:v>
                </c:pt>
                <c:pt idx="28857">
                  <c:v>2366.8833333333332</c:v>
                </c:pt>
                <c:pt idx="28858">
                  <c:v>2366.9583333333335</c:v>
                </c:pt>
                <c:pt idx="28859">
                  <c:v>2367.0416666666665</c:v>
                </c:pt>
                <c:pt idx="28860">
                  <c:v>2367.125</c:v>
                </c:pt>
                <c:pt idx="28861">
                  <c:v>2367.2083333333335</c:v>
                </c:pt>
                <c:pt idx="28862">
                  <c:v>2367.2916666666665</c:v>
                </c:pt>
                <c:pt idx="28863">
                  <c:v>2367.375</c:v>
                </c:pt>
                <c:pt idx="28864">
                  <c:v>2367.4500000000003</c:v>
                </c:pt>
                <c:pt idx="28865">
                  <c:v>2367.5333333333333</c:v>
                </c:pt>
                <c:pt idx="28866">
                  <c:v>2367.6166666666668</c:v>
                </c:pt>
                <c:pt idx="28867">
                  <c:v>2367.7000000000003</c:v>
                </c:pt>
                <c:pt idx="28868">
                  <c:v>2367.7833333333333</c:v>
                </c:pt>
                <c:pt idx="28869">
                  <c:v>2367.8666666666668</c:v>
                </c:pt>
                <c:pt idx="28870">
                  <c:v>2367.9500000000003</c:v>
                </c:pt>
                <c:pt idx="28871">
                  <c:v>2368.0250000000001</c:v>
                </c:pt>
                <c:pt idx="28872">
                  <c:v>2368.1083333333331</c:v>
                </c:pt>
                <c:pt idx="28873">
                  <c:v>2368.1916666666666</c:v>
                </c:pt>
                <c:pt idx="28874">
                  <c:v>2368.2750000000001</c:v>
                </c:pt>
                <c:pt idx="28875">
                  <c:v>2368.3583333333331</c:v>
                </c:pt>
                <c:pt idx="28876">
                  <c:v>2368.4416666666666</c:v>
                </c:pt>
                <c:pt idx="28877">
                  <c:v>2368.5166666666669</c:v>
                </c:pt>
                <c:pt idx="28878">
                  <c:v>2368.6</c:v>
                </c:pt>
                <c:pt idx="28879">
                  <c:v>2368.6833333333334</c:v>
                </c:pt>
                <c:pt idx="28880">
                  <c:v>2368.7666666666669</c:v>
                </c:pt>
                <c:pt idx="28881">
                  <c:v>2368.85</c:v>
                </c:pt>
                <c:pt idx="28882">
                  <c:v>2368.9333333333334</c:v>
                </c:pt>
                <c:pt idx="28883">
                  <c:v>2369.0083333333332</c:v>
                </c:pt>
                <c:pt idx="28884">
                  <c:v>2369.0916666666667</c:v>
                </c:pt>
                <c:pt idx="28885">
                  <c:v>2369.1749999999997</c:v>
                </c:pt>
                <c:pt idx="28886">
                  <c:v>2369.2583333333332</c:v>
                </c:pt>
                <c:pt idx="28887">
                  <c:v>2369.3416666666667</c:v>
                </c:pt>
                <c:pt idx="28888">
                  <c:v>2369.4249999999997</c:v>
                </c:pt>
                <c:pt idx="28889">
                  <c:v>2369.5083333333332</c:v>
                </c:pt>
                <c:pt idx="28890">
                  <c:v>2369.5833333333335</c:v>
                </c:pt>
                <c:pt idx="28891">
                  <c:v>2369.6666666666665</c:v>
                </c:pt>
                <c:pt idx="28892">
                  <c:v>2369.75</c:v>
                </c:pt>
                <c:pt idx="28893">
                  <c:v>2369.8333333333335</c:v>
                </c:pt>
                <c:pt idx="28894">
                  <c:v>2369.9166666666665</c:v>
                </c:pt>
                <c:pt idx="28895">
                  <c:v>2370</c:v>
                </c:pt>
                <c:pt idx="28896">
                  <c:v>2370.0750000000003</c:v>
                </c:pt>
                <c:pt idx="28897">
                  <c:v>2370.1583333333333</c:v>
                </c:pt>
                <c:pt idx="28898">
                  <c:v>2370.2416666666668</c:v>
                </c:pt>
                <c:pt idx="28899">
                  <c:v>2370.3250000000003</c:v>
                </c:pt>
                <c:pt idx="28900">
                  <c:v>2370.4083333333333</c:v>
                </c:pt>
                <c:pt idx="28901">
                  <c:v>2370.4916666666668</c:v>
                </c:pt>
                <c:pt idx="28902">
                  <c:v>2370.5750000000003</c:v>
                </c:pt>
                <c:pt idx="28903">
                  <c:v>2370.65</c:v>
                </c:pt>
                <c:pt idx="28904">
                  <c:v>2370.7333333333331</c:v>
                </c:pt>
                <c:pt idx="28905">
                  <c:v>2370.8166666666666</c:v>
                </c:pt>
                <c:pt idx="28906">
                  <c:v>2370.9</c:v>
                </c:pt>
                <c:pt idx="28907">
                  <c:v>2370.9833333333331</c:v>
                </c:pt>
                <c:pt idx="28908">
                  <c:v>2371.0666666666666</c:v>
                </c:pt>
                <c:pt idx="28909">
                  <c:v>2371.1416666666669</c:v>
                </c:pt>
                <c:pt idx="28910">
                  <c:v>2371.2249999999999</c:v>
                </c:pt>
                <c:pt idx="28911">
                  <c:v>2371.3083333333334</c:v>
                </c:pt>
                <c:pt idx="28912">
                  <c:v>2371.3916666666669</c:v>
                </c:pt>
                <c:pt idx="28913">
                  <c:v>2371.4749999999999</c:v>
                </c:pt>
                <c:pt idx="28914">
                  <c:v>2371.5583333333334</c:v>
                </c:pt>
                <c:pt idx="28915">
                  <c:v>2371.6333333333332</c:v>
                </c:pt>
                <c:pt idx="28916">
                  <c:v>2371.7166666666667</c:v>
                </c:pt>
                <c:pt idx="28917">
                  <c:v>2371.7999999999997</c:v>
                </c:pt>
                <c:pt idx="28918">
                  <c:v>2371.8833333333332</c:v>
                </c:pt>
                <c:pt idx="28919">
                  <c:v>2371.9666666666667</c:v>
                </c:pt>
                <c:pt idx="28920">
                  <c:v>2372.0499999999997</c:v>
                </c:pt>
                <c:pt idx="28921">
                  <c:v>2372.1333333333332</c:v>
                </c:pt>
                <c:pt idx="28922">
                  <c:v>2372.2083333333335</c:v>
                </c:pt>
                <c:pt idx="28923">
                  <c:v>2372.2916666666665</c:v>
                </c:pt>
                <c:pt idx="28924">
                  <c:v>2372.375</c:v>
                </c:pt>
                <c:pt idx="28925">
                  <c:v>2372.4583333333335</c:v>
                </c:pt>
                <c:pt idx="28926">
                  <c:v>2372.5416666666665</c:v>
                </c:pt>
                <c:pt idx="28927">
                  <c:v>2372.625</c:v>
                </c:pt>
                <c:pt idx="28928">
                  <c:v>2372.7000000000003</c:v>
                </c:pt>
                <c:pt idx="28929">
                  <c:v>2372.7833333333333</c:v>
                </c:pt>
                <c:pt idx="28930">
                  <c:v>2372.8666666666668</c:v>
                </c:pt>
                <c:pt idx="28931">
                  <c:v>2372.9500000000003</c:v>
                </c:pt>
                <c:pt idx="28932">
                  <c:v>2373.0333333333333</c:v>
                </c:pt>
                <c:pt idx="28933">
                  <c:v>2373.1166666666668</c:v>
                </c:pt>
                <c:pt idx="28934">
                  <c:v>2373.1916666666666</c:v>
                </c:pt>
                <c:pt idx="28935">
                  <c:v>2373.2750000000001</c:v>
                </c:pt>
                <c:pt idx="28936">
                  <c:v>2373.3583333333331</c:v>
                </c:pt>
                <c:pt idx="28937">
                  <c:v>2373.4416666666666</c:v>
                </c:pt>
                <c:pt idx="28938">
                  <c:v>2373.5250000000001</c:v>
                </c:pt>
                <c:pt idx="28939">
                  <c:v>2373.6083333333331</c:v>
                </c:pt>
                <c:pt idx="28940">
                  <c:v>2373.6916666666666</c:v>
                </c:pt>
                <c:pt idx="28941">
                  <c:v>2373.7666666666669</c:v>
                </c:pt>
                <c:pt idx="28942">
                  <c:v>2373.85</c:v>
                </c:pt>
                <c:pt idx="28943">
                  <c:v>2373.9333333333334</c:v>
                </c:pt>
                <c:pt idx="28944">
                  <c:v>2374.0166666666669</c:v>
                </c:pt>
                <c:pt idx="28945">
                  <c:v>2374.1</c:v>
                </c:pt>
                <c:pt idx="28946">
                  <c:v>2374.1833333333334</c:v>
                </c:pt>
                <c:pt idx="28947">
                  <c:v>2374.2583333333332</c:v>
                </c:pt>
                <c:pt idx="28948">
                  <c:v>2374.3416666666667</c:v>
                </c:pt>
                <c:pt idx="28949">
                  <c:v>2374.4249999999997</c:v>
                </c:pt>
                <c:pt idx="28950">
                  <c:v>2374.5083333333332</c:v>
                </c:pt>
                <c:pt idx="28951">
                  <c:v>2374.5916666666667</c:v>
                </c:pt>
                <c:pt idx="28952">
                  <c:v>2374.6749999999997</c:v>
                </c:pt>
                <c:pt idx="28953">
                  <c:v>2374.75</c:v>
                </c:pt>
                <c:pt idx="28954">
                  <c:v>2374.8333333333335</c:v>
                </c:pt>
                <c:pt idx="28955">
                  <c:v>2374.9166666666665</c:v>
                </c:pt>
                <c:pt idx="28956">
                  <c:v>2375</c:v>
                </c:pt>
                <c:pt idx="28957">
                  <c:v>2375.0833333333335</c:v>
                </c:pt>
                <c:pt idx="28958">
                  <c:v>2375.1666666666665</c:v>
                </c:pt>
                <c:pt idx="28959">
                  <c:v>2375.25</c:v>
                </c:pt>
                <c:pt idx="28960">
                  <c:v>2375.3250000000003</c:v>
                </c:pt>
                <c:pt idx="28961">
                  <c:v>2375.4083333333333</c:v>
                </c:pt>
                <c:pt idx="28962">
                  <c:v>2375.4916666666668</c:v>
                </c:pt>
                <c:pt idx="28963">
                  <c:v>2375.5750000000003</c:v>
                </c:pt>
                <c:pt idx="28964">
                  <c:v>2375.6583333333333</c:v>
                </c:pt>
                <c:pt idx="28965">
                  <c:v>2375.7416666666668</c:v>
                </c:pt>
                <c:pt idx="28966">
                  <c:v>2375.8166666666666</c:v>
                </c:pt>
                <c:pt idx="28967">
                  <c:v>2375.9</c:v>
                </c:pt>
                <c:pt idx="28968">
                  <c:v>2375.9833333333331</c:v>
                </c:pt>
                <c:pt idx="28969">
                  <c:v>2376.0666666666666</c:v>
                </c:pt>
                <c:pt idx="28970">
                  <c:v>2376.15</c:v>
                </c:pt>
                <c:pt idx="28971">
                  <c:v>2376.2333333333331</c:v>
                </c:pt>
                <c:pt idx="28972">
                  <c:v>2376.3083333333334</c:v>
                </c:pt>
                <c:pt idx="28973">
                  <c:v>2376.3916666666669</c:v>
                </c:pt>
                <c:pt idx="28974">
                  <c:v>2376.4749999999999</c:v>
                </c:pt>
                <c:pt idx="28975">
                  <c:v>2376.5583333333334</c:v>
                </c:pt>
                <c:pt idx="28976">
                  <c:v>2376.6416666666669</c:v>
                </c:pt>
                <c:pt idx="28977">
                  <c:v>2376.7249999999999</c:v>
                </c:pt>
                <c:pt idx="28978">
                  <c:v>2376.8083333333334</c:v>
                </c:pt>
                <c:pt idx="28979">
                  <c:v>2376.8833333333332</c:v>
                </c:pt>
                <c:pt idx="28980">
                  <c:v>2376.9666666666667</c:v>
                </c:pt>
                <c:pt idx="28981">
                  <c:v>2377.0499999999997</c:v>
                </c:pt>
                <c:pt idx="28982">
                  <c:v>2377.1333333333332</c:v>
                </c:pt>
                <c:pt idx="28983">
                  <c:v>2377.2166666666667</c:v>
                </c:pt>
                <c:pt idx="28984">
                  <c:v>2377.2999999999997</c:v>
                </c:pt>
                <c:pt idx="28985">
                  <c:v>2377.375</c:v>
                </c:pt>
                <c:pt idx="28986">
                  <c:v>2377.4583333333335</c:v>
                </c:pt>
                <c:pt idx="28987">
                  <c:v>2377.5416666666665</c:v>
                </c:pt>
                <c:pt idx="28988">
                  <c:v>2377.625</c:v>
                </c:pt>
                <c:pt idx="28989">
                  <c:v>2377.7083333333335</c:v>
                </c:pt>
                <c:pt idx="28990">
                  <c:v>2377.7916666666665</c:v>
                </c:pt>
                <c:pt idx="28991">
                  <c:v>2377.8666666666668</c:v>
                </c:pt>
                <c:pt idx="28992">
                  <c:v>2377.9500000000003</c:v>
                </c:pt>
                <c:pt idx="28993">
                  <c:v>2378.0333333333333</c:v>
                </c:pt>
                <c:pt idx="28994">
                  <c:v>2378.1166666666668</c:v>
                </c:pt>
                <c:pt idx="28995">
                  <c:v>2378.2000000000003</c:v>
                </c:pt>
                <c:pt idx="28996">
                  <c:v>2378.2833333333333</c:v>
                </c:pt>
                <c:pt idx="28997">
                  <c:v>2378.3666666666668</c:v>
                </c:pt>
                <c:pt idx="28998">
                  <c:v>2378.4416666666666</c:v>
                </c:pt>
                <c:pt idx="28999">
                  <c:v>2378.5250000000001</c:v>
                </c:pt>
                <c:pt idx="29000">
                  <c:v>2378.6083333333331</c:v>
                </c:pt>
                <c:pt idx="29001">
                  <c:v>2378.6916666666666</c:v>
                </c:pt>
                <c:pt idx="29002">
                  <c:v>2378.7750000000001</c:v>
                </c:pt>
                <c:pt idx="29003">
                  <c:v>2378.8583333333331</c:v>
                </c:pt>
                <c:pt idx="29004">
                  <c:v>2378.9333333333334</c:v>
                </c:pt>
                <c:pt idx="29005">
                  <c:v>2379.0166666666669</c:v>
                </c:pt>
                <c:pt idx="29006">
                  <c:v>2379.1</c:v>
                </c:pt>
                <c:pt idx="29007">
                  <c:v>2379.1833333333334</c:v>
                </c:pt>
                <c:pt idx="29008">
                  <c:v>2379.2666666666669</c:v>
                </c:pt>
                <c:pt idx="29009">
                  <c:v>2379.35</c:v>
                </c:pt>
                <c:pt idx="29010">
                  <c:v>2379.4249999999997</c:v>
                </c:pt>
                <c:pt idx="29011">
                  <c:v>2379.5083333333332</c:v>
                </c:pt>
                <c:pt idx="29012">
                  <c:v>2379.5916666666667</c:v>
                </c:pt>
                <c:pt idx="29013">
                  <c:v>2379.6749999999997</c:v>
                </c:pt>
                <c:pt idx="29014">
                  <c:v>2379.7583333333332</c:v>
                </c:pt>
                <c:pt idx="29015">
                  <c:v>2379.8416666666667</c:v>
                </c:pt>
                <c:pt idx="29016">
                  <c:v>2379.9249999999997</c:v>
                </c:pt>
                <c:pt idx="29017">
                  <c:v>2380</c:v>
                </c:pt>
                <c:pt idx="29018">
                  <c:v>2380.0833333333335</c:v>
                </c:pt>
                <c:pt idx="29019">
                  <c:v>2380.1666666666665</c:v>
                </c:pt>
                <c:pt idx="29020">
                  <c:v>2380.25</c:v>
                </c:pt>
                <c:pt idx="29021">
                  <c:v>2380.3333333333335</c:v>
                </c:pt>
                <c:pt idx="29022">
                  <c:v>2380.4166666666665</c:v>
                </c:pt>
                <c:pt idx="29023">
                  <c:v>2380.4916666666668</c:v>
                </c:pt>
                <c:pt idx="29024">
                  <c:v>2380.5750000000003</c:v>
                </c:pt>
                <c:pt idx="29025">
                  <c:v>2380.6583333333333</c:v>
                </c:pt>
                <c:pt idx="29026">
                  <c:v>2380.7416666666668</c:v>
                </c:pt>
                <c:pt idx="29027">
                  <c:v>2380.8250000000003</c:v>
                </c:pt>
                <c:pt idx="29028">
                  <c:v>2380.9083333333333</c:v>
                </c:pt>
                <c:pt idx="29029">
                  <c:v>2380.9916666666668</c:v>
                </c:pt>
                <c:pt idx="29030">
                  <c:v>2381.0666666666666</c:v>
                </c:pt>
                <c:pt idx="29031">
                  <c:v>2381.15</c:v>
                </c:pt>
                <c:pt idx="29032">
                  <c:v>2381.2333333333331</c:v>
                </c:pt>
                <c:pt idx="29033">
                  <c:v>2381.3166666666666</c:v>
                </c:pt>
                <c:pt idx="29034">
                  <c:v>2381.4</c:v>
                </c:pt>
                <c:pt idx="29035">
                  <c:v>2381.4833333333331</c:v>
                </c:pt>
                <c:pt idx="29036">
                  <c:v>2381.5583333333334</c:v>
                </c:pt>
                <c:pt idx="29037">
                  <c:v>2381.6416666666669</c:v>
                </c:pt>
                <c:pt idx="29038">
                  <c:v>2381.7249999999999</c:v>
                </c:pt>
                <c:pt idx="29039">
                  <c:v>2381.8083333333334</c:v>
                </c:pt>
                <c:pt idx="29040">
                  <c:v>2381.8916666666669</c:v>
                </c:pt>
                <c:pt idx="29041">
                  <c:v>2381.9749999999999</c:v>
                </c:pt>
                <c:pt idx="29042">
                  <c:v>2382.0499999999997</c:v>
                </c:pt>
                <c:pt idx="29043">
                  <c:v>2382.1333333333332</c:v>
                </c:pt>
                <c:pt idx="29044">
                  <c:v>2382.2166666666667</c:v>
                </c:pt>
                <c:pt idx="29045">
                  <c:v>2382.2999999999997</c:v>
                </c:pt>
                <c:pt idx="29046">
                  <c:v>2382.3833333333332</c:v>
                </c:pt>
                <c:pt idx="29047">
                  <c:v>2382.4666666666667</c:v>
                </c:pt>
                <c:pt idx="29048">
                  <c:v>2382.5499999999997</c:v>
                </c:pt>
                <c:pt idx="29049">
                  <c:v>2382.625</c:v>
                </c:pt>
                <c:pt idx="29050">
                  <c:v>2382.7083333333335</c:v>
                </c:pt>
                <c:pt idx="29051">
                  <c:v>2382.7916666666665</c:v>
                </c:pt>
                <c:pt idx="29052">
                  <c:v>2382.875</c:v>
                </c:pt>
                <c:pt idx="29053">
                  <c:v>2382.9583333333335</c:v>
                </c:pt>
                <c:pt idx="29054">
                  <c:v>2383.0416666666665</c:v>
                </c:pt>
                <c:pt idx="29055">
                  <c:v>2383.1166666666668</c:v>
                </c:pt>
                <c:pt idx="29056">
                  <c:v>2383.2000000000003</c:v>
                </c:pt>
                <c:pt idx="29057">
                  <c:v>2383.2833333333333</c:v>
                </c:pt>
                <c:pt idx="29058">
                  <c:v>2383.3666666666668</c:v>
                </c:pt>
                <c:pt idx="29059">
                  <c:v>2383.4500000000003</c:v>
                </c:pt>
                <c:pt idx="29060">
                  <c:v>2383.5333333333333</c:v>
                </c:pt>
                <c:pt idx="29061">
                  <c:v>2383.6083333333331</c:v>
                </c:pt>
                <c:pt idx="29062">
                  <c:v>2383.6916666666666</c:v>
                </c:pt>
                <c:pt idx="29063">
                  <c:v>2383.7750000000001</c:v>
                </c:pt>
                <c:pt idx="29064">
                  <c:v>2383.8583333333331</c:v>
                </c:pt>
                <c:pt idx="29065">
                  <c:v>2383.9416666666666</c:v>
                </c:pt>
                <c:pt idx="29066">
                  <c:v>2384.0250000000001</c:v>
                </c:pt>
                <c:pt idx="29067">
                  <c:v>2384.1083333333331</c:v>
                </c:pt>
                <c:pt idx="29068">
                  <c:v>2384.1833333333334</c:v>
                </c:pt>
                <c:pt idx="29069">
                  <c:v>2384.2666666666669</c:v>
                </c:pt>
                <c:pt idx="29070">
                  <c:v>2384.35</c:v>
                </c:pt>
                <c:pt idx="29071">
                  <c:v>2384.4333333333334</c:v>
                </c:pt>
                <c:pt idx="29072">
                  <c:v>2384.5166666666669</c:v>
                </c:pt>
                <c:pt idx="29073">
                  <c:v>2384.6</c:v>
                </c:pt>
                <c:pt idx="29074">
                  <c:v>2384.6749999999997</c:v>
                </c:pt>
                <c:pt idx="29075">
                  <c:v>2384.7583333333332</c:v>
                </c:pt>
                <c:pt idx="29076">
                  <c:v>2384.8416666666667</c:v>
                </c:pt>
                <c:pt idx="29077">
                  <c:v>2384.9249999999997</c:v>
                </c:pt>
                <c:pt idx="29078">
                  <c:v>2385.0083333333332</c:v>
                </c:pt>
                <c:pt idx="29079">
                  <c:v>2385.0916666666667</c:v>
                </c:pt>
                <c:pt idx="29080">
                  <c:v>2385.1666666666665</c:v>
                </c:pt>
                <c:pt idx="29081">
                  <c:v>2385.25</c:v>
                </c:pt>
                <c:pt idx="29082">
                  <c:v>2385.3333333333335</c:v>
                </c:pt>
                <c:pt idx="29083">
                  <c:v>2385.4166666666665</c:v>
                </c:pt>
                <c:pt idx="29084">
                  <c:v>2385.5</c:v>
                </c:pt>
                <c:pt idx="29085">
                  <c:v>2385.5833333333335</c:v>
                </c:pt>
                <c:pt idx="29086">
                  <c:v>2385.6666666666665</c:v>
                </c:pt>
                <c:pt idx="29087">
                  <c:v>2385.7416666666668</c:v>
                </c:pt>
                <c:pt idx="29088">
                  <c:v>2385.8250000000003</c:v>
                </c:pt>
                <c:pt idx="29089">
                  <c:v>2385.9083333333333</c:v>
                </c:pt>
                <c:pt idx="29090">
                  <c:v>2385.9916666666668</c:v>
                </c:pt>
                <c:pt idx="29091">
                  <c:v>2386.0750000000003</c:v>
                </c:pt>
                <c:pt idx="29092">
                  <c:v>2386.1583333333333</c:v>
                </c:pt>
                <c:pt idx="29093">
                  <c:v>2386.2333333333331</c:v>
                </c:pt>
                <c:pt idx="29094">
                  <c:v>2386.3166666666666</c:v>
                </c:pt>
                <c:pt idx="29095">
                  <c:v>2386.4</c:v>
                </c:pt>
                <c:pt idx="29096">
                  <c:v>2386.4833333333331</c:v>
                </c:pt>
                <c:pt idx="29097">
                  <c:v>2386.5666666666666</c:v>
                </c:pt>
                <c:pt idx="29098">
                  <c:v>2386.65</c:v>
                </c:pt>
                <c:pt idx="29099">
                  <c:v>2386.7249999999999</c:v>
                </c:pt>
                <c:pt idx="29100">
                  <c:v>2386.8083333333334</c:v>
                </c:pt>
                <c:pt idx="29101">
                  <c:v>2386.8916666666669</c:v>
                </c:pt>
                <c:pt idx="29102">
                  <c:v>2386.9749999999999</c:v>
                </c:pt>
                <c:pt idx="29103">
                  <c:v>2387.0583333333334</c:v>
                </c:pt>
                <c:pt idx="29104">
                  <c:v>2387.1416666666669</c:v>
                </c:pt>
                <c:pt idx="29105">
                  <c:v>2387.2249999999999</c:v>
                </c:pt>
                <c:pt idx="29106">
                  <c:v>2387.2999999999997</c:v>
                </c:pt>
                <c:pt idx="29107">
                  <c:v>2387.3833333333332</c:v>
                </c:pt>
                <c:pt idx="29108">
                  <c:v>2387.4666666666667</c:v>
                </c:pt>
                <c:pt idx="29109">
                  <c:v>2387.5499999999997</c:v>
                </c:pt>
                <c:pt idx="29110">
                  <c:v>2387.6333333333332</c:v>
                </c:pt>
                <c:pt idx="29111">
                  <c:v>2387.7166666666667</c:v>
                </c:pt>
                <c:pt idx="29112">
                  <c:v>2387.7916666666665</c:v>
                </c:pt>
                <c:pt idx="29113">
                  <c:v>2387.875</c:v>
                </c:pt>
                <c:pt idx="29114">
                  <c:v>2387.9583333333335</c:v>
                </c:pt>
                <c:pt idx="29115">
                  <c:v>2388.0416666666665</c:v>
                </c:pt>
                <c:pt idx="29116">
                  <c:v>2388.125</c:v>
                </c:pt>
                <c:pt idx="29117">
                  <c:v>2388.2083333333335</c:v>
                </c:pt>
                <c:pt idx="29118">
                  <c:v>2388.2833333333333</c:v>
                </c:pt>
                <c:pt idx="29119">
                  <c:v>2388.3666666666668</c:v>
                </c:pt>
                <c:pt idx="29120">
                  <c:v>2388.4500000000003</c:v>
                </c:pt>
                <c:pt idx="29121">
                  <c:v>2388.5333333333333</c:v>
                </c:pt>
                <c:pt idx="29122">
                  <c:v>2388.6166666666668</c:v>
                </c:pt>
                <c:pt idx="29123">
                  <c:v>2388.7000000000003</c:v>
                </c:pt>
                <c:pt idx="29124">
                  <c:v>2388.7833333333333</c:v>
                </c:pt>
                <c:pt idx="29125">
                  <c:v>2388.8583333333331</c:v>
                </c:pt>
                <c:pt idx="29126">
                  <c:v>2388.9416666666666</c:v>
                </c:pt>
                <c:pt idx="29127">
                  <c:v>2389.0250000000001</c:v>
                </c:pt>
                <c:pt idx="29128">
                  <c:v>2389.1083333333331</c:v>
                </c:pt>
                <c:pt idx="29129">
                  <c:v>2389.1916666666666</c:v>
                </c:pt>
                <c:pt idx="29130">
                  <c:v>2389.2750000000001</c:v>
                </c:pt>
                <c:pt idx="29131">
                  <c:v>2389.35</c:v>
                </c:pt>
                <c:pt idx="29132">
                  <c:v>2389.4333333333334</c:v>
                </c:pt>
                <c:pt idx="29133">
                  <c:v>2389.5166666666669</c:v>
                </c:pt>
                <c:pt idx="29134">
                  <c:v>2389.6</c:v>
                </c:pt>
                <c:pt idx="29135">
                  <c:v>2389.6833333333334</c:v>
                </c:pt>
                <c:pt idx="29136">
                  <c:v>2389.7666666666669</c:v>
                </c:pt>
                <c:pt idx="29137">
                  <c:v>2389.8416666666667</c:v>
                </c:pt>
                <c:pt idx="29138">
                  <c:v>2389.9249999999997</c:v>
                </c:pt>
                <c:pt idx="29139">
                  <c:v>2390.0083333333332</c:v>
                </c:pt>
                <c:pt idx="29140">
                  <c:v>2390.0916666666667</c:v>
                </c:pt>
                <c:pt idx="29141">
                  <c:v>2390.1749999999997</c:v>
                </c:pt>
                <c:pt idx="29142">
                  <c:v>2390.2583333333332</c:v>
                </c:pt>
                <c:pt idx="29143">
                  <c:v>2390.3416666666667</c:v>
                </c:pt>
                <c:pt idx="29144">
                  <c:v>2390.4166666666665</c:v>
                </c:pt>
                <c:pt idx="29145">
                  <c:v>2390.5</c:v>
                </c:pt>
                <c:pt idx="29146">
                  <c:v>2390.5833333333335</c:v>
                </c:pt>
                <c:pt idx="29147">
                  <c:v>2390.6666666666665</c:v>
                </c:pt>
                <c:pt idx="29148">
                  <c:v>2390.75</c:v>
                </c:pt>
                <c:pt idx="29149">
                  <c:v>2390.8333333333335</c:v>
                </c:pt>
                <c:pt idx="29150">
                  <c:v>2390.9083333333333</c:v>
                </c:pt>
                <c:pt idx="29151">
                  <c:v>2390.9916666666668</c:v>
                </c:pt>
                <c:pt idx="29152">
                  <c:v>2391.0750000000003</c:v>
                </c:pt>
                <c:pt idx="29153">
                  <c:v>2391.1583333333333</c:v>
                </c:pt>
                <c:pt idx="29154">
                  <c:v>2391.2416666666668</c:v>
                </c:pt>
                <c:pt idx="29155">
                  <c:v>2391.3250000000003</c:v>
                </c:pt>
                <c:pt idx="29156">
                  <c:v>2391.4083333333333</c:v>
                </c:pt>
                <c:pt idx="29157">
                  <c:v>2391.4833333333331</c:v>
                </c:pt>
                <c:pt idx="29158">
                  <c:v>2391.5666666666666</c:v>
                </c:pt>
                <c:pt idx="29159">
                  <c:v>2391.65</c:v>
                </c:pt>
                <c:pt idx="29160">
                  <c:v>2391.7333333333331</c:v>
                </c:pt>
                <c:pt idx="29161">
                  <c:v>2391.8166666666666</c:v>
                </c:pt>
                <c:pt idx="29162">
                  <c:v>2391.9</c:v>
                </c:pt>
                <c:pt idx="29163">
                  <c:v>2391.9749999999999</c:v>
                </c:pt>
                <c:pt idx="29164">
                  <c:v>2392.0583333333334</c:v>
                </c:pt>
                <c:pt idx="29165">
                  <c:v>2392.1416666666669</c:v>
                </c:pt>
                <c:pt idx="29166">
                  <c:v>2392.2249999999999</c:v>
                </c:pt>
                <c:pt idx="29167">
                  <c:v>2392.3083333333334</c:v>
                </c:pt>
                <c:pt idx="29168">
                  <c:v>2392.3916666666669</c:v>
                </c:pt>
                <c:pt idx="29169">
                  <c:v>2392.4666666666667</c:v>
                </c:pt>
                <c:pt idx="29170">
                  <c:v>2392.5499999999997</c:v>
                </c:pt>
                <c:pt idx="29171">
                  <c:v>2392.6333333333332</c:v>
                </c:pt>
                <c:pt idx="29172">
                  <c:v>2392.7166666666667</c:v>
                </c:pt>
                <c:pt idx="29173">
                  <c:v>2392.7999999999997</c:v>
                </c:pt>
                <c:pt idx="29174">
                  <c:v>2392.8833333333332</c:v>
                </c:pt>
                <c:pt idx="29175">
                  <c:v>2392.9666666666667</c:v>
                </c:pt>
                <c:pt idx="29176">
                  <c:v>2393.0416666666665</c:v>
                </c:pt>
                <c:pt idx="29177">
                  <c:v>2393.125</c:v>
                </c:pt>
                <c:pt idx="29178">
                  <c:v>2393.2083333333335</c:v>
                </c:pt>
                <c:pt idx="29179">
                  <c:v>2393.2916666666665</c:v>
                </c:pt>
                <c:pt idx="29180">
                  <c:v>2393.375</c:v>
                </c:pt>
                <c:pt idx="29181">
                  <c:v>2393.4583333333335</c:v>
                </c:pt>
                <c:pt idx="29182">
                  <c:v>2393.5333333333333</c:v>
                </c:pt>
                <c:pt idx="29183">
                  <c:v>2393.6166666666668</c:v>
                </c:pt>
                <c:pt idx="29184">
                  <c:v>2393.7000000000003</c:v>
                </c:pt>
                <c:pt idx="29185">
                  <c:v>2393.7833333333333</c:v>
                </c:pt>
                <c:pt idx="29186">
                  <c:v>2393.8666666666668</c:v>
                </c:pt>
                <c:pt idx="29187">
                  <c:v>2393.9500000000003</c:v>
                </c:pt>
                <c:pt idx="29188">
                  <c:v>2394.0250000000001</c:v>
                </c:pt>
                <c:pt idx="29189">
                  <c:v>2394.1083333333331</c:v>
                </c:pt>
                <c:pt idx="29190">
                  <c:v>2394.1916666666666</c:v>
                </c:pt>
                <c:pt idx="29191">
                  <c:v>2394.2750000000001</c:v>
                </c:pt>
                <c:pt idx="29192">
                  <c:v>2394.3583333333331</c:v>
                </c:pt>
                <c:pt idx="29193">
                  <c:v>2394.4416666666666</c:v>
                </c:pt>
                <c:pt idx="29194">
                  <c:v>2394.5250000000001</c:v>
                </c:pt>
                <c:pt idx="29195">
                  <c:v>2394.6</c:v>
                </c:pt>
                <c:pt idx="29196">
                  <c:v>2394.6833333333334</c:v>
                </c:pt>
                <c:pt idx="29197">
                  <c:v>2394.7666666666669</c:v>
                </c:pt>
                <c:pt idx="29198">
                  <c:v>2394.85</c:v>
                </c:pt>
                <c:pt idx="29199">
                  <c:v>2394.9333333333334</c:v>
                </c:pt>
                <c:pt idx="29200">
                  <c:v>2395.0166666666669</c:v>
                </c:pt>
                <c:pt idx="29201">
                  <c:v>2395.0916666666667</c:v>
                </c:pt>
                <c:pt idx="29202">
                  <c:v>2395.1749999999997</c:v>
                </c:pt>
                <c:pt idx="29203">
                  <c:v>2395.2583333333332</c:v>
                </c:pt>
                <c:pt idx="29204">
                  <c:v>2395.3416666666667</c:v>
                </c:pt>
                <c:pt idx="29205">
                  <c:v>2395.4249999999997</c:v>
                </c:pt>
                <c:pt idx="29206">
                  <c:v>2395.5083333333332</c:v>
                </c:pt>
                <c:pt idx="29207">
                  <c:v>2395.5833333333335</c:v>
                </c:pt>
                <c:pt idx="29208">
                  <c:v>2395.6666666666665</c:v>
                </c:pt>
                <c:pt idx="29209">
                  <c:v>2395.75</c:v>
                </c:pt>
                <c:pt idx="29210">
                  <c:v>2395.8333333333335</c:v>
                </c:pt>
                <c:pt idx="29211">
                  <c:v>2395.9166666666665</c:v>
                </c:pt>
                <c:pt idx="29212">
                  <c:v>2396</c:v>
                </c:pt>
                <c:pt idx="29213">
                  <c:v>2396.0833333333335</c:v>
                </c:pt>
                <c:pt idx="29214">
                  <c:v>2396.1583333333333</c:v>
                </c:pt>
                <c:pt idx="29215">
                  <c:v>2396.2416666666668</c:v>
                </c:pt>
                <c:pt idx="29216">
                  <c:v>2396.3250000000003</c:v>
                </c:pt>
                <c:pt idx="29217">
                  <c:v>2396.4083333333333</c:v>
                </c:pt>
                <c:pt idx="29218">
                  <c:v>2396.4916666666668</c:v>
                </c:pt>
                <c:pt idx="29219">
                  <c:v>2396.5750000000003</c:v>
                </c:pt>
                <c:pt idx="29220">
                  <c:v>2396.65</c:v>
                </c:pt>
                <c:pt idx="29221">
                  <c:v>2396.7333333333331</c:v>
                </c:pt>
                <c:pt idx="29222">
                  <c:v>2396.8166666666666</c:v>
                </c:pt>
                <c:pt idx="29223">
                  <c:v>2396.9</c:v>
                </c:pt>
                <c:pt idx="29224">
                  <c:v>2396.9833333333331</c:v>
                </c:pt>
                <c:pt idx="29225">
                  <c:v>2397.0666666666666</c:v>
                </c:pt>
                <c:pt idx="29226">
                  <c:v>2397.1416666666669</c:v>
                </c:pt>
                <c:pt idx="29227">
                  <c:v>2397.2249999999999</c:v>
                </c:pt>
                <c:pt idx="29228">
                  <c:v>2397.3083333333334</c:v>
                </c:pt>
                <c:pt idx="29229">
                  <c:v>2397.3916666666669</c:v>
                </c:pt>
                <c:pt idx="29230">
                  <c:v>2397.4749999999999</c:v>
                </c:pt>
                <c:pt idx="29231">
                  <c:v>2397.5583333333334</c:v>
                </c:pt>
                <c:pt idx="29232">
                  <c:v>2397.6416666666669</c:v>
                </c:pt>
                <c:pt idx="29233">
                  <c:v>2397.7166666666667</c:v>
                </c:pt>
                <c:pt idx="29234">
                  <c:v>2397.7999999999997</c:v>
                </c:pt>
                <c:pt idx="29235">
                  <c:v>2397.8833333333332</c:v>
                </c:pt>
                <c:pt idx="29236">
                  <c:v>2397.9666666666667</c:v>
                </c:pt>
                <c:pt idx="29237">
                  <c:v>2398.0499999999997</c:v>
                </c:pt>
                <c:pt idx="29238">
                  <c:v>2398.1333333333332</c:v>
                </c:pt>
                <c:pt idx="29239">
                  <c:v>2398.2083333333335</c:v>
                </c:pt>
                <c:pt idx="29240">
                  <c:v>2398.2916666666665</c:v>
                </c:pt>
                <c:pt idx="29241">
                  <c:v>2398.375</c:v>
                </c:pt>
                <c:pt idx="29242">
                  <c:v>2398.4583333333335</c:v>
                </c:pt>
                <c:pt idx="29243">
                  <c:v>2398.5416666666665</c:v>
                </c:pt>
                <c:pt idx="29244">
                  <c:v>2398.625</c:v>
                </c:pt>
                <c:pt idx="29245">
                  <c:v>2398.7000000000003</c:v>
                </c:pt>
                <c:pt idx="29246">
                  <c:v>2398.7833333333333</c:v>
                </c:pt>
                <c:pt idx="29247">
                  <c:v>2398.8666666666668</c:v>
                </c:pt>
                <c:pt idx="29248">
                  <c:v>2398.9500000000003</c:v>
                </c:pt>
                <c:pt idx="29249">
                  <c:v>2399.0333333333333</c:v>
                </c:pt>
                <c:pt idx="29250">
                  <c:v>2399.1166666666668</c:v>
                </c:pt>
                <c:pt idx="29251">
                  <c:v>2399.2000000000003</c:v>
                </c:pt>
                <c:pt idx="29252">
                  <c:v>2399.2750000000001</c:v>
                </c:pt>
                <c:pt idx="29253">
                  <c:v>2399.3583333333331</c:v>
                </c:pt>
                <c:pt idx="29254">
                  <c:v>2399.4416666666666</c:v>
                </c:pt>
                <c:pt idx="29255">
                  <c:v>2399.5250000000001</c:v>
                </c:pt>
                <c:pt idx="29256">
                  <c:v>2399.6083333333331</c:v>
                </c:pt>
                <c:pt idx="29257">
                  <c:v>2399.6916666666666</c:v>
                </c:pt>
                <c:pt idx="29258">
                  <c:v>2399.7666666666669</c:v>
                </c:pt>
                <c:pt idx="29259">
                  <c:v>2399.85</c:v>
                </c:pt>
                <c:pt idx="29260">
                  <c:v>2399.9333333333334</c:v>
                </c:pt>
                <c:pt idx="29261">
                  <c:v>2400.0166666666669</c:v>
                </c:pt>
                <c:pt idx="29262">
                  <c:v>2400.1</c:v>
                </c:pt>
                <c:pt idx="29263">
                  <c:v>2400.1833333333334</c:v>
                </c:pt>
                <c:pt idx="29264">
                  <c:v>2400.2583333333332</c:v>
                </c:pt>
                <c:pt idx="29265">
                  <c:v>2400.3416666666667</c:v>
                </c:pt>
                <c:pt idx="29266">
                  <c:v>2400.4249999999997</c:v>
                </c:pt>
                <c:pt idx="29267">
                  <c:v>2400.5083333333332</c:v>
                </c:pt>
                <c:pt idx="29268">
                  <c:v>2400.5916666666667</c:v>
                </c:pt>
                <c:pt idx="29269">
                  <c:v>2400.6749999999997</c:v>
                </c:pt>
                <c:pt idx="29270">
                  <c:v>2400.7583333333332</c:v>
                </c:pt>
                <c:pt idx="29271">
                  <c:v>2400.8333333333335</c:v>
                </c:pt>
                <c:pt idx="29272">
                  <c:v>2400.9166666666665</c:v>
                </c:pt>
                <c:pt idx="29273">
                  <c:v>2401</c:v>
                </c:pt>
                <c:pt idx="29274">
                  <c:v>2401.0833333333335</c:v>
                </c:pt>
                <c:pt idx="29275">
                  <c:v>2401.1666666666665</c:v>
                </c:pt>
                <c:pt idx="29276">
                  <c:v>2401.25</c:v>
                </c:pt>
                <c:pt idx="29277">
                  <c:v>2401.3250000000003</c:v>
                </c:pt>
                <c:pt idx="29278">
                  <c:v>2401.4083333333333</c:v>
                </c:pt>
                <c:pt idx="29279">
                  <c:v>2401.4916666666668</c:v>
                </c:pt>
                <c:pt idx="29280">
                  <c:v>2401.5750000000003</c:v>
                </c:pt>
                <c:pt idx="29281">
                  <c:v>2401.6583333333333</c:v>
                </c:pt>
                <c:pt idx="29282">
                  <c:v>2401.7416666666668</c:v>
                </c:pt>
                <c:pt idx="29283">
                  <c:v>2401.8250000000003</c:v>
                </c:pt>
                <c:pt idx="29284">
                  <c:v>2401.9</c:v>
                </c:pt>
                <c:pt idx="29285">
                  <c:v>2401.9833333333331</c:v>
                </c:pt>
                <c:pt idx="29286">
                  <c:v>2402.0666666666666</c:v>
                </c:pt>
                <c:pt idx="29287">
                  <c:v>2402.15</c:v>
                </c:pt>
                <c:pt idx="29288">
                  <c:v>2402.2333333333331</c:v>
                </c:pt>
                <c:pt idx="29289">
                  <c:v>2402.3166666666666</c:v>
                </c:pt>
                <c:pt idx="29290">
                  <c:v>2402.3916666666669</c:v>
                </c:pt>
                <c:pt idx="29291">
                  <c:v>2402.4749999999999</c:v>
                </c:pt>
                <c:pt idx="29292">
                  <c:v>2402.5583333333334</c:v>
                </c:pt>
                <c:pt idx="29293">
                  <c:v>2402.6416666666669</c:v>
                </c:pt>
                <c:pt idx="29294">
                  <c:v>2402.7249999999999</c:v>
                </c:pt>
                <c:pt idx="29295">
                  <c:v>2402.8083333333334</c:v>
                </c:pt>
                <c:pt idx="29296">
                  <c:v>2402.8833333333332</c:v>
                </c:pt>
                <c:pt idx="29297">
                  <c:v>2402.9666666666667</c:v>
                </c:pt>
                <c:pt idx="29298">
                  <c:v>2403.0499999999997</c:v>
                </c:pt>
                <c:pt idx="29299">
                  <c:v>2403.1333333333332</c:v>
                </c:pt>
                <c:pt idx="29300">
                  <c:v>2403.2166666666667</c:v>
                </c:pt>
                <c:pt idx="29301">
                  <c:v>2403.2999999999997</c:v>
                </c:pt>
                <c:pt idx="29302">
                  <c:v>2403.3833333333332</c:v>
                </c:pt>
                <c:pt idx="29303">
                  <c:v>2403.4583333333335</c:v>
                </c:pt>
                <c:pt idx="29304">
                  <c:v>2403.5416666666665</c:v>
                </c:pt>
                <c:pt idx="29305">
                  <c:v>2403.625</c:v>
                </c:pt>
                <c:pt idx="29306">
                  <c:v>2403.7083333333335</c:v>
                </c:pt>
                <c:pt idx="29307">
                  <c:v>2403.7916666666665</c:v>
                </c:pt>
                <c:pt idx="29308">
                  <c:v>2403.875</c:v>
                </c:pt>
                <c:pt idx="29309">
                  <c:v>2403.9500000000003</c:v>
                </c:pt>
                <c:pt idx="29310">
                  <c:v>2404.0333333333333</c:v>
                </c:pt>
                <c:pt idx="29311">
                  <c:v>2404.1166666666668</c:v>
                </c:pt>
                <c:pt idx="29312">
                  <c:v>2404.2000000000003</c:v>
                </c:pt>
                <c:pt idx="29313">
                  <c:v>2404.2833333333333</c:v>
                </c:pt>
                <c:pt idx="29314">
                  <c:v>2404.3666666666668</c:v>
                </c:pt>
                <c:pt idx="29315">
                  <c:v>2404.4416666666666</c:v>
                </c:pt>
                <c:pt idx="29316">
                  <c:v>2404.5250000000001</c:v>
                </c:pt>
                <c:pt idx="29317">
                  <c:v>2404.6083333333331</c:v>
                </c:pt>
                <c:pt idx="29318">
                  <c:v>2404.6916666666666</c:v>
                </c:pt>
                <c:pt idx="29319">
                  <c:v>2404.7750000000001</c:v>
                </c:pt>
                <c:pt idx="29320">
                  <c:v>2404.8583333333331</c:v>
                </c:pt>
                <c:pt idx="29321">
                  <c:v>2404.9416666666666</c:v>
                </c:pt>
                <c:pt idx="29322">
                  <c:v>2405.0166666666669</c:v>
                </c:pt>
                <c:pt idx="29323">
                  <c:v>2405.1</c:v>
                </c:pt>
                <c:pt idx="29324">
                  <c:v>2405.1833333333334</c:v>
                </c:pt>
                <c:pt idx="29325">
                  <c:v>2405.2666666666669</c:v>
                </c:pt>
                <c:pt idx="29326">
                  <c:v>2405.35</c:v>
                </c:pt>
                <c:pt idx="29327">
                  <c:v>2405.4333333333334</c:v>
                </c:pt>
                <c:pt idx="29328">
                  <c:v>2405.5083333333332</c:v>
                </c:pt>
                <c:pt idx="29329">
                  <c:v>2405.5916666666667</c:v>
                </c:pt>
                <c:pt idx="29330">
                  <c:v>2405.6749999999997</c:v>
                </c:pt>
                <c:pt idx="29331">
                  <c:v>2405.7583333333332</c:v>
                </c:pt>
                <c:pt idx="29332">
                  <c:v>2405.8416666666667</c:v>
                </c:pt>
                <c:pt idx="29333">
                  <c:v>2405.9249999999997</c:v>
                </c:pt>
                <c:pt idx="29334">
                  <c:v>2406</c:v>
                </c:pt>
                <c:pt idx="29335">
                  <c:v>2406.0833333333335</c:v>
                </c:pt>
                <c:pt idx="29336">
                  <c:v>2406.1666666666665</c:v>
                </c:pt>
                <c:pt idx="29337">
                  <c:v>2406.25</c:v>
                </c:pt>
                <c:pt idx="29338">
                  <c:v>2406.3333333333335</c:v>
                </c:pt>
                <c:pt idx="29339">
                  <c:v>2406.4166666666665</c:v>
                </c:pt>
                <c:pt idx="29340">
                  <c:v>2406.5</c:v>
                </c:pt>
                <c:pt idx="29341">
                  <c:v>2406.5750000000003</c:v>
                </c:pt>
                <c:pt idx="29342">
                  <c:v>2406.6583333333333</c:v>
                </c:pt>
                <c:pt idx="29343">
                  <c:v>2406.7416666666668</c:v>
                </c:pt>
                <c:pt idx="29344">
                  <c:v>2406.8250000000003</c:v>
                </c:pt>
                <c:pt idx="29345">
                  <c:v>2406.9083333333333</c:v>
                </c:pt>
                <c:pt idx="29346">
                  <c:v>2406.9916666666668</c:v>
                </c:pt>
                <c:pt idx="29347">
                  <c:v>2407.0666666666666</c:v>
                </c:pt>
                <c:pt idx="29348">
                  <c:v>2407.15</c:v>
                </c:pt>
                <c:pt idx="29349">
                  <c:v>2407.2333333333331</c:v>
                </c:pt>
                <c:pt idx="29350">
                  <c:v>2407.3166666666666</c:v>
                </c:pt>
                <c:pt idx="29351">
                  <c:v>2407.4</c:v>
                </c:pt>
                <c:pt idx="29352">
                  <c:v>2407.4833333333331</c:v>
                </c:pt>
                <c:pt idx="29353">
                  <c:v>2407.5583333333334</c:v>
                </c:pt>
                <c:pt idx="29354">
                  <c:v>2407.6416666666669</c:v>
                </c:pt>
                <c:pt idx="29355">
                  <c:v>2407.7249999999999</c:v>
                </c:pt>
                <c:pt idx="29356">
                  <c:v>2407.8083333333334</c:v>
                </c:pt>
                <c:pt idx="29357">
                  <c:v>2407.8916666666669</c:v>
                </c:pt>
                <c:pt idx="29358">
                  <c:v>2407.9749999999999</c:v>
                </c:pt>
                <c:pt idx="29359">
                  <c:v>2408.0583333333334</c:v>
                </c:pt>
                <c:pt idx="29360">
                  <c:v>2408.1333333333332</c:v>
                </c:pt>
                <c:pt idx="29361">
                  <c:v>2408.2166666666667</c:v>
                </c:pt>
                <c:pt idx="29362">
                  <c:v>2408.2999999999997</c:v>
                </c:pt>
                <c:pt idx="29363">
                  <c:v>2408.3833333333332</c:v>
                </c:pt>
                <c:pt idx="29364">
                  <c:v>2408.4666666666667</c:v>
                </c:pt>
                <c:pt idx="29365">
                  <c:v>2408.5499999999997</c:v>
                </c:pt>
                <c:pt idx="29366">
                  <c:v>2408.625</c:v>
                </c:pt>
                <c:pt idx="29367">
                  <c:v>2408.7083333333335</c:v>
                </c:pt>
                <c:pt idx="29368">
                  <c:v>2408.7916666666665</c:v>
                </c:pt>
                <c:pt idx="29369">
                  <c:v>2408.875</c:v>
                </c:pt>
                <c:pt idx="29370">
                  <c:v>2408.9583333333335</c:v>
                </c:pt>
                <c:pt idx="29371">
                  <c:v>2409.0416666666665</c:v>
                </c:pt>
                <c:pt idx="29372">
                  <c:v>2409.1166666666668</c:v>
                </c:pt>
                <c:pt idx="29373">
                  <c:v>2409.2000000000003</c:v>
                </c:pt>
                <c:pt idx="29374">
                  <c:v>2409.2833333333333</c:v>
                </c:pt>
                <c:pt idx="29375">
                  <c:v>2409.3666666666668</c:v>
                </c:pt>
                <c:pt idx="29376">
                  <c:v>2409.4500000000003</c:v>
                </c:pt>
                <c:pt idx="29377">
                  <c:v>2409.5333333333333</c:v>
                </c:pt>
                <c:pt idx="29378">
                  <c:v>2409.6166666666668</c:v>
                </c:pt>
                <c:pt idx="29379">
                  <c:v>2409.6916666666666</c:v>
                </c:pt>
                <c:pt idx="29380">
                  <c:v>2409.7750000000001</c:v>
                </c:pt>
                <c:pt idx="29381">
                  <c:v>2409.8583333333331</c:v>
                </c:pt>
                <c:pt idx="29382">
                  <c:v>2409.9416666666666</c:v>
                </c:pt>
                <c:pt idx="29383">
                  <c:v>2410.0250000000001</c:v>
                </c:pt>
                <c:pt idx="29384">
                  <c:v>2410.1083333333331</c:v>
                </c:pt>
                <c:pt idx="29385">
                  <c:v>2410.1833333333334</c:v>
                </c:pt>
                <c:pt idx="29386">
                  <c:v>2410.2666666666669</c:v>
                </c:pt>
                <c:pt idx="29387">
                  <c:v>2410.35</c:v>
                </c:pt>
                <c:pt idx="29388">
                  <c:v>2410.4333333333334</c:v>
                </c:pt>
                <c:pt idx="29389">
                  <c:v>2410.5166666666669</c:v>
                </c:pt>
                <c:pt idx="29390">
                  <c:v>2410.6</c:v>
                </c:pt>
                <c:pt idx="29391">
                  <c:v>2410.6749999999997</c:v>
                </c:pt>
                <c:pt idx="29392">
                  <c:v>2410.7583333333332</c:v>
                </c:pt>
                <c:pt idx="29393">
                  <c:v>2410.8416666666667</c:v>
                </c:pt>
                <c:pt idx="29394">
                  <c:v>2410.9249999999997</c:v>
                </c:pt>
                <c:pt idx="29395">
                  <c:v>2411.0083333333332</c:v>
                </c:pt>
                <c:pt idx="29396">
                  <c:v>2411.0916666666667</c:v>
                </c:pt>
                <c:pt idx="29397">
                  <c:v>2411.1749999999997</c:v>
                </c:pt>
                <c:pt idx="29398">
                  <c:v>2411.25</c:v>
                </c:pt>
                <c:pt idx="29399">
                  <c:v>2411.3333333333335</c:v>
                </c:pt>
                <c:pt idx="29400">
                  <c:v>2411.4166666666665</c:v>
                </c:pt>
                <c:pt idx="29401">
                  <c:v>2411.5</c:v>
                </c:pt>
                <c:pt idx="29402">
                  <c:v>2411.5833333333335</c:v>
                </c:pt>
                <c:pt idx="29403">
                  <c:v>2411.6666666666665</c:v>
                </c:pt>
                <c:pt idx="29404">
                  <c:v>2411.7416666666668</c:v>
                </c:pt>
                <c:pt idx="29405">
                  <c:v>2411.8250000000003</c:v>
                </c:pt>
                <c:pt idx="29406">
                  <c:v>2411.9083333333333</c:v>
                </c:pt>
                <c:pt idx="29407">
                  <c:v>2411.9916666666668</c:v>
                </c:pt>
                <c:pt idx="29408">
                  <c:v>2412.0750000000003</c:v>
                </c:pt>
                <c:pt idx="29409">
                  <c:v>2412.1583333333333</c:v>
                </c:pt>
                <c:pt idx="29410">
                  <c:v>2412.2416666666668</c:v>
                </c:pt>
                <c:pt idx="29411">
                  <c:v>2412.3166666666666</c:v>
                </c:pt>
                <c:pt idx="29412">
                  <c:v>2412.4</c:v>
                </c:pt>
                <c:pt idx="29413">
                  <c:v>2412.4833333333331</c:v>
                </c:pt>
                <c:pt idx="29414">
                  <c:v>2412.5666666666666</c:v>
                </c:pt>
                <c:pt idx="29415">
                  <c:v>2412.65</c:v>
                </c:pt>
                <c:pt idx="29416">
                  <c:v>2412.7333333333331</c:v>
                </c:pt>
                <c:pt idx="29417">
                  <c:v>2412.8083333333334</c:v>
                </c:pt>
                <c:pt idx="29418">
                  <c:v>2412.8916666666669</c:v>
                </c:pt>
                <c:pt idx="29419">
                  <c:v>2412.9749999999999</c:v>
                </c:pt>
                <c:pt idx="29420">
                  <c:v>2413.0583333333334</c:v>
                </c:pt>
                <c:pt idx="29421">
                  <c:v>2413.1416666666669</c:v>
                </c:pt>
                <c:pt idx="29422">
                  <c:v>2413.2249999999999</c:v>
                </c:pt>
                <c:pt idx="29423">
                  <c:v>2413.2999999999997</c:v>
                </c:pt>
                <c:pt idx="29424">
                  <c:v>2413.3833333333332</c:v>
                </c:pt>
                <c:pt idx="29425">
                  <c:v>2413.4666666666667</c:v>
                </c:pt>
                <c:pt idx="29426">
                  <c:v>2413.5499999999997</c:v>
                </c:pt>
                <c:pt idx="29427">
                  <c:v>2413.6333333333332</c:v>
                </c:pt>
                <c:pt idx="29428">
                  <c:v>2413.7166666666667</c:v>
                </c:pt>
                <c:pt idx="29429">
                  <c:v>2413.7999999999997</c:v>
                </c:pt>
                <c:pt idx="29430">
                  <c:v>2413.875</c:v>
                </c:pt>
                <c:pt idx="29431">
                  <c:v>2413.9583333333335</c:v>
                </c:pt>
                <c:pt idx="29432">
                  <c:v>2414.0416666666665</c:v>
                </c:pt>
                <c:pt idx="29433">
                  <c:v>2414.125</c:v>
                </c:pt>
                <c:pt idx="29434">
                  <c:v>2414.2083333333335</c:v>
                </c:pt>
                <c:pt idx="29435">
                  <c:v>2414.2916666666665</c:v>
                </c:pt>
                <c:pt idx="29436">
                  <c:v>2414.3666666666668</c:v>
                </c:pt>
                <c:pt idx="29437">
                  <c:v>2414.4500000000003</c:v>
                </c:pt>
                <c:pt idx="29438">
                  <c:v>2414.5333333333333</c:v>
                </c:pt>
                <c:pt idx="29439">
                  <c:v>2414.6166666666668</c:v>
                </c:pt>
                <c:pt idx="29440">
                  <c:v>2414.7000000000003</c:v>
                </c:pt>
                <c:pt idx="29441">
                  <c:v>2414.7833333333333</c:v>
                </c:pt>
                <c:pt idx="29442">
                  <c:v>2414.8583333333331</c:v>
                </c:pt>
                <c:pt idx="29443">
                  <c:v>2414.9416666666666</c:v>
                </c:pt>
                <c:pt idx="29444">
                  <c:v>2415.0250000000001</c:v>
                </c:pt>
                <c:pt idx="29445">
                  <c:v>2415.1083333333331</c:v>
                </c:pt>
                <c:pt idx="29446">
                  <c:v>2415.1916666666666</c:v>
                </c:pt>
                <c:pt idx="29447">
                  <c:v>2415.2750000000001</c:v>
                </c:pt>
                <c:pt idx="29448">
                  <c:v>2415.3583333333331</c:v>
                </c:pt>
                <c:pt idx="29449">
                  <c:v>2415.4333333333334</c:v>
                </c:pt>
                <c:pt idx="29450">
                  <c:v>2415.5166666666669</c:v>
                </c:pt>
                <c:pt idx="29451">
                  <c:v>2415.6</c:v>
                </c:pt>
                <c:pt idx="29452">
                  <c:v>2415.6833333333334</c:v>
                </c:pt>
                <c:pt idx="29453">
                  <c:v>2415.7666666666669</c:v>
                </c:pt>
                <c:pt idx="29454">
                  <c:v>2415.85</c:v>
                </c:pt>
                <c:pt idx="29455">
                  <c:v>2415.9249999999997</c:v>
                </c:pt>
                <c:pt idx="29456">
                  <c:v>2416.0083333333332</c:v>
                </c:pt>
                <c:pt idx="29457">
                  <c:v>2416.0916666666667</c:v>
                </c:pt>
                <c:pt idx="29458">
                  <c:v>2416.1749999999997</c:v>
                </c:pt>
                <c:pt idx="29459">
                  <c:v>2416.2583333333332</c:v>
                </c:pt>
                <c:pt idx="29460">
                  <c:v>2416.3416666666667</c:v>
                </c:pt>
                <c:pt idx="29461">
                  <c:v>2416.4166666666665</c:v>
                </c:pt>
                <c:pt idx="29462">
                  <c:v>2416.5</c:v>
                </c:pt>
                <c:pt idx="29463">
                  <c:v>2416.5833333333335</c:v>
                </c:pt>
                <c:pt idx="29464">
                  <c:v>2416.6666666666665</c:v>
                </c:pt>
                <c:pt idx="29465">
                  <c:v>2416.75</c:v>
                </c:pt>
                <c:pt idx="29466">
                  <c:v>2416.8333333333335</c:v>
                </c:pt>
                <c:pt idx="29467">
                  <c:v>2416.9166666666665</c:v>
                </c:pt>
                <c:pt idx="29468">
                  <c:v>2416.9916666666668</c:v>
                </c:pt>
                <c:pt idx="29469">
                  <c:v>2417.0750000000003</c:v>
                </c:pt>
                <c:pt idx="29470">
                  <c:v>2417.1583333333333</c:v>
                </c:pt>
                <c:pt idx="29471">
                  <c:v>2417.2416666666668</c:v>
                </c:pt>
                <c:pt idx="29472">
                  <c:v>2417.3250000000003</c:v>
                </c:pt>
                <c:pt idx="29473">
                  <c:v>2417.4083333333333</c:v>
                </c:pt>
                <c:pt idx="29474">
                  <c:v>2417.4833333333331</c:v>
                </c:pt>
                <c:pt idx="29475">
                  <c:v>2417.5666666666666</c:v>
                </c:pt>
                <c:pt idx="29476">
                  <c:v>2417.65</c:v>
                </c:pt>
                <c:pt idx="29477">
                  <c:v>2417.7333333333331</c:v>
                </c:pt>
                <c:pt idx="29478">
                  <c:v>2417.8166666666666</c:v>
                </c:pt>
                <c:pt idx="29479">
                  <c:v>2417.9</c:v>
                </c:pt>
                <c:pt idx="29480">
                  <c:v>2417.9749999999999</c:v>
                </c:pt>
                <c:pt idx="29481">
                  <c:v>2418.0583333333334</c:v>
                </c:pt>
                <c:pt idx="29482">
                  <c:v>2418.1416666666669</c:v>
                </c:pt>
                <c:pt idx="29483">
                  <c:v>2418.2249999999999</c:v>
                </c:pt>
                <c:pt idx="29484">
                  <c:v>2418.3083333333334</c:v>
                </c:pt>
                <c:pt idx="29485">
                  <c:v>2418.3916666666669</c:v>
                </c:pt>
                <c:pt idx="29486">
                  <c:v>2418.4749999999999</c:v>
                </c:pt>
                <c:pt idx="29487">
                  <c:v>2418.5499999999997</c:v>
                </c:pt>
                <c:pt idx="29488">
                  <c:v>2418.6333333333332</c:v>
                </c:pt>
                <c:pt idx="29489">
                  <c:v>2418.7166666666667</c:v>
                </c:pt>
                <c:pt idx="29490">
                  <c:v>2418.7999999999997</c:v>
                </c:pt>
                <c:pt idx="29491">
                  <c:v>2418.8833333333332</c:v>
                </c:pt>
                <c:pt idx="29492">
                  <c:v>2418.9666666666667</c:v>
                </c:pt>
                <c:pt idx="29493">
                  <c:v>2419.0416666666665</c:v>
                </c:pt>
                <c:pt idx="29494">
                  <c:v>2419.125</c:v>
                </c:pt>
                <c:pt idx="29495">
                  <c:v>2419.2083333333335</c:v>
                </c:pt>
                <c:pt idx="29496">
                  <c:v>2419.2916666666665</c:v>
                </c:pt>
                <c:pt idx="29497">
                  <c:v>2419.375</c:v>
                </c:pt>
                <c:pt idx="29498">
                  <c:v>2419.4583333333335</c:v>
                </c:pt>
                <c:pt idx="29499">
                  <c:v>2419.5333333333333</c:v>
                </c:pt>
                <c:pt idx="29500">
                  <c:v>2419.6166666666668</c:v>
                </c:pt>
                <c:pt idx="29501">
                  <c:v>2419.7000000000003</c:v>
                </c:pt>
                <c:pt idx="29502">
                  <c:v>2419.7833333333333</c:v>
                </c:pt>
                <c:pt idx="29503">
                  <c:v>2419.8666666666668</c:v>
                </c:pt>
                <c:pt idx="29504">
                  <c:v>2419.9500000000003</c:v>
                </c:pt>
                <c:pt idx="29505">
                  <c:v>2420.0333333333333</c:v>
                </c:pt>
                <c:pt idx="29506">
                  <c:v>2420.1083333333331</c:v>
                </c:pt>
                <c:pt idx="29507">
                  <c:v>2420.1916666666666</c:v>
                </c:pt>
                <c:pt idx="29508">
                  <c:v>2420.2750000000001</c:v>
                </c:pt>
                <c:pt idx="29509">
                  <c:v>2420.3583333333331</c:v>
                </c:pt>
                <c:pt idx="29510">
                  <c:v>2420.4416666666666</c:v>
                </c:pt>
                <c:pt idx="29511">
                  <c:v>2420.5250000000001</c:v>
                </c:pt>
                <c:pt idx="29512">
                  <c:v>2420.6</c:v>
                </c:pt>
                <c:pt idx="29513">
                  <c:v>2420.6833333333334</c:v>
                </c:pt>
                <c:pt idx="29514">
                  <c:v>2420.7666666666669</c:v>
                </c:pt>
                <c:pt idx="29515">
                  <c:v>2420.85</c:v>
                </c:pt>
                <c:pt idx="29516">
                  <c:v>2420.9333333333334</c:v>
                </c:pt>
                <c:pt idx="29517">
                  <c:v>2421.0166666666669</c:v>
                </c:pt>
                <c:pt idx="29518">
                  <c:v>2421.0916666666667</c:v>
                </c:pt>
                <c:pt idx="29519">
                  <c:v>2421.1749999999997</c:v>
                </c:pt>
                <c:pt idx="29520">
                  <c:v>2421.2583333333332</c:v>
                </c:pt>
                <c:pt idx="29521">
                  <c:v>2421.3416666666667</c:v>
                </c:pt>
                <c:pt idx="29522">
                  <c:v>2421.4249999999997</c:v>
                </c:pt>
                <c:pt idx="29523">
                  <c:v>2421.5083333333332</c:v>
                </c:pt>
                <c:pt idx="29524">
                  <c:v>2421.5916666666667</c:v>
                </c:pt>
                <c:pt idx="29525">
                  <c:v>2421.6666666666665</c:v>
                </c:pt>
                <c:pt idx="29526">
                  <c:v>2421.75</c:v>
                </c:pt>
                <c:pt idx="29527">
                  <c:v>2421.8333333333335</c:v>
                </c:pt>
                <c:pt idx="29528">
                  <c:v>2421.9166666666665</c:v>
                </c:pt>
                <c:pt idx="29529">
                  <c:v>2422</c:v>
                </c:pt>
                <c:pt idx="29530">
                  <c:v>2422.0833333333335</c:v>
                </c:pt>
                <c:pt idx="29531">
                  <c:v>2422.1583333333333</c:v>
                </c:pt>
                <c:pt idx="29532">
                  <c:v>2422.2416666666668</c:v>
                </c:pt>
                <c:pt idx="29533">
                  <c:v>2422.3250000000003</c:v>
                </c:pt>
                <c:pt idx="29534">
                  <c:v>2422.4083333333333</c:v>
                </c:pt>
                <c:pt idx="29535">
                  <c:v>2422.4916666666668</c:v>
                </c:pt>
                <c:pt idx="29536">
                  <c:v>2422.5750000000003</c:v>
                </c:pt>
                <c:pt idx="29537">
                  <c:v>2422.6583333333333</c:v>
                </c:pt>
                <c:pt idx="29538">
                  <c:v>2422.7333333333331</c:v>
                </c:pt>
                <c:pt idx="29539">
                  <c:v>2422.8166666666666</c:v>
                </c:pt>
                <c:pt idx="29540">
                  <c:v>2422.9</c:v>
                </c:pt>
                <c:pt idx="29541">
                  <c:v>2422.9833333333331</c:v>
                </c:pt>
                <c:pt idx="29542">
                  <c:v>2423.0666666666666</c:v>
                </c:pt>
                <c:pt idx="29543">
                  <c:v>2423.15</c:v>
                </c:pt>
                <c:pt idx="29544">
                  <c:v>2423.2249999999999</c:v>
                </c:pt>
                <c:pt idx="29545">
                  <c:v>2423.3083333333334</c:v>
                </c:pt>
                <c:pt idx="29546">
                  <c:v>2423.3916666666669</c:v>
                </c:pt>
                <c:pt idx="29547">
                  <c:v>2423.4749999999999</c:v>
                </c:pt>
                <c:pt idx="29548">
                  <c:v>2423.5583333333334</c:v>
                </c:pt>
                <c:pt idx="29549">
                  <c:v>2423.6416666666669</c:v>
                </c:pt>
                <c:pt idx="29550">
                  <c:v>2423.7166666666667</c:v>
                </c:pt>
                <c:pt idx="29551">
                  <c:v>2423.7999999999997</c:v>
                </c:pt>
                <c:pt idx="29552">
                  <c:v>2423.8833333333332</c:v>
                </c:pt>
                <c:pt idx="29553">
                  <c:v>2423.9666666666667</c:v>
                </c:pt>
                <c:pt idx="29554">
                  <c:v>2424.0499999999997</c:v>
                </c:pt>
                <c:pt idx="29555">
                  <c:v>2424.1333333333332</c:v>
                </c:pt>
                <c:pt idx="29556">
                  <c:v>2424.2166666666667</c:v>
                </c:pt>
                <c:pt idx="29557">
                  <c:v>2424.2916666666665</c:v>
                </c:pt>
                <c:pt idx="29558">
                  <c:v>2424.375</c:v>
                </c:pt>
                <c:pt idx="29559">
                  <c:v>2424.4583333333335</c:v>
                </c:pt>
                <c:pt idx="29560">
                  <c:v>2424.5416666666665</c:v>
                </c:pt>
                <c:pt idx="29561">
                  <c:v>2424.625</c:v>
                </c:pt>
                <c:pt idx="29562">
                  <c:v>2424.7083333333335</c:v>
                </c:pt>
                <c:pt idx="29563">
                  <c:v>2424.7833333333333</c:v>
                </c:pt>
                <c:pt idx="29564">
                  <c:v>2424.8666666666668</c:v>
                </c:pt>
                <c:pt idx="29565">
                  <c:v>2424.9500000000003</c:v>
                </c:pt>
                <c:pt idx="29566">
                  <c:v>2425.0333333333333</c:v>
                </c:pt>
                <c:pt idx="29567">
                  <c:v>2425.1166666666668</c:v>
                </c:pt>
                <c:pt idx="29568">
                  <c:v>2425.2000000000003</c:v>
                </c:pt>
                <c:pt idx="29569">
                  <c:v>2425.2750000000001</c:v>
                </c:pt>
                <c:pt idx="29570">
                  <c:v>2425.3583333333331</c:v>
                </c:pt>
                <c:pt idx="29571">
                  <c:v>2425.4416666666666</c:v>
                </c:pt>
                <c:pt idx="29572">
                  <c:v>2425.5250000000001</c:v>
                </c:pt>
                <c:pt idx="29573">
                  <c:v>2425.6083333333331</c:v>
                </c:pt>
                <c:pt idx="29574">
                  <c:v>2425.6916666666666</c:v>
                </c:pt>
                <c:pt idx="29575">
                  <c:v>2425.7750000000001</c:v>
                </c:pt>
                <c:pt idx="29576">
                  <c:v>2425.85</c:v>
                </c:pt>
                <c:pt idx="29577">
                  <c:v>2425.9333333333334</c:v>
                </c:pt>
                <c:pt idx="29578">
                  <c:v>2426.0166666666669</c:v>
                </c:pt>
                <c:pt idx="29579">
                  <c:v>2426.1</c:v>
                </c:pt>
                <c:pt idx="29580">
                  <c:v>2426.1833333333334</c:v>
                </c:pt>
                <c:pt idx="29581">
                  <c:v>2426.2666666666669</c:v>
                </c:pt>
                <c:pt idx="29582">
                  <c:v>2426.3416666666667</c:v>
                </c:pt>
                <c:pt idx="29583">
                  <c:v>2426.4249999999997</c:v>
                </c:pt>
                <c:pt idx="29584">
                  <c:v>2426.5083333333332</c:v>
                </c:pt>
                <c:pt idx="29585">
                  <c:v>2426.5916666666667</c:v>
                </c:pt>
                <c:pt idx="29586">
                  <c:v>2426.6749999999997</c:v>
                </c:pt>
                <c:pt idx="29587">
                  <c:v>2426.7583333333332</c:v>
                </c:pt>
                <c:pt idx="29588">
                  <c:v>2426.8333333333335</c:v>
                </c:pt>
                <c:pt idx="29589">
                  <c:v>2426.9166666666665</c:v>
                </c:pt>
                <c:pt idx="29590">
                  <c:v>2427</c:v>
                </c:pt>
                <c:pt idx="29591">
                  <c:v>2427.0833333333335</c:v>
                </c:pt>
                <c:pt idx="29592">
                  <c:v>2427.1666666666665</c:v>
                </c:pt>
                <c:pt idx="29593">
                  <c:v>2427.25</c:v>
                </c:pt>
                <c:pt idx="29594">
                  <c:v>2427.3333333333335</c:v>
                </c:pt>
                <c:pt idx="29595">
                  <c:v>2427.4083333333333</c:v>
                </c:pt>
                <c:pt idx="29596">
                  <c:v>2427.4916666666668</c:v>
                </c:pt>
                <c:pt idx="29597">
                  <c:v>2427.5750000000003</c:v>
                </c:pt>
                <c:pt idx="29598">
                  <c:v>2427.6583333333333</c:v>
                </c:pt>
                <c:pt idx="29599">
                  <c:v>2427.7416666666668</c:v>
                </c:pt>
                <c:pt idx="29600">
                  <c:v>2427.8250000000003</c:v>
                </c:pt>
                <c:pt idx="29601">
                  <c:v>2427.9</c:v>
                </c:pt>
                <c:pt idx="29602">
                  <c:v>2427.9833333333331</c:v>
                </c:pt>
                <c:pt idx="29603">
                  <c:v>2428.0666666666666</c:v>
                </c:pt>
                <c:pt idx="29604">
                  <c:v>2428.15</c:v>
                </c:pt>
                <c:pt idx="29605">
                  <c:v>2428.2333333333331</c:v>
                </c:pt>
                <c:pt idx="29606">
                  <c:v>2428.3166666666666</c:v>
                </c:pt>
                <c:pt idx="29607">
                  <c:v>2428.3916666666669</c:v>
                </c:pt>
                <c:pt idx="29608">
                  <c:v>2428.4749999999999</c:v>
                </c:pt>
                <c:pt idx="29609">
                  <c:v>2428.5583333333334</c:v>
                </c:pt>
                <c:pt idx="29610">
                  <c:v>2428.6416666666669</c:v>
                </c:pt>
                <c:pt idx="29611">
                  <c:v>2428.7249999999999</c:v>
                </c:pt>
                <c:pt idx="29612">
                  <c:v>2428.8083333333334</c:v>
                </c:pt>
                <c:pt idx="29613">
                  <c:v>2428.8916666666669</c:v>
                </c:pt>
                <c:pt idx="29614">
                  <c:v>2428.9666666666667</c:v>
                </c:pt>
                <c:pt idx="29615">
                  <c:v>2429.0499999999997</c:v>
                </c:pt>
                <c:pt idx="29616">
                  <c:v>2429.1333333333332</c:v>
                </c:pt>
                <c:pt idx="29617">
                  <c:v>2429.2166666666667</c:v>
                </c:pt>
                <c:pt idx="29618">
                  <c:v>2429.2999999999997</c:v>
                </c:pt>
                <c:pt idx="29619">
                  <c:v>2429.3833333333332</c:v>
                </c:pt>
                <c:pt idx="29620">
                  <c:v>2429.4583333333335</c:v>
                </c:pt>
                <c:pt idx="29621">
                  <c:v>2429.5416666666665</c:v>
                </c:pt>
                <c:pt idx="29622">
                  <c:v>2429.625</c:v>
                </c:pt>
                <c:pt idx="29623">
                  <c:v>2429.7083333333335</c:v>
                </c:pt>
                <c:pt idx="29624">
                  <c:v>2429.7916666666665</c:v>
                </c:pt>
                <c:pt idx="29625">
                  <c:v>2429.875</c:v>
                </c:pt>
                <c:pt idx="29626">
                  <c:v>2429.9500000000003</c:v>
                </c:pt>
                <c:pt idx="29627">
                  <c:v>2430.0333333333333</c:v>
                </c:pt>
                <c:pt idx="29628">
                  <c:v>2430.1166666666668</c:v>
                </c:pt>
                <c:pt idx="29629">
                  <c:v>2430.2000000000003</c:v>
                </c:pt>
                <c:pt idx="29630">
                  <c:v>2430.2833333333333</c:v>
                </c:pt>
                <c:pt idx="29631">
                  <c:v>2430.3666666666668</c:v>
                </c:pt>
                <c:pt idx="29632">
                  <c:v>2430.4500000000003</c:v>
                </c:pt>
                <c:pt idx="29633">
                  <c:v>2430.5250000000001</c:v>
                </c:pt>
                <c:pt idx="29634">
                  <c:v>2430.6083333333331</c:v>
                </c:pt>
                <c:pt idx="29635">
                  <c:v>2430.6916666666666</c:v>
                </c:pt>
                <c:pt idx="29636">
                  <c:v>2430.7750000000001</c:v>
                </c:pt>
                <c:pt idx="29637">
                  <c:v>2430.8583333333331</c:v>
                </c:pt>
                <c:pt idx="29638">
                  <c:v>2430.9416666666666</c:v>
                </c:pt>
                <c:pt idx="29639">
                  <c:v>2431.0166666666669</c:v>
                </c:pt>
                <c:pt idx="29640">
                  <c:v>2431.1</c:v>
                </c:pt>
                <c:pt idx="29641">
                  <c:v>2431.1833333333334</c:v>
                </c:pt>
                <c:pt idx="29642">
                  <c:v>2431.2666666666669</c:v>
                </c:pt>
                <c:pt idx="29643">
                  <c:v>2431.35</c:v>
                </c:pt>
                <c:pt idx="29644">
                  <c:v>2431.4333333333334</c:v>
                </c:pt>
                <c:pt idx="29645">
                  <c:v>2431.5083333333332</c:v>
                </c:pt>
                <c:pt idx="29646">
                  <c:v>2431.5916666666667</c:v>
                </c:pt>
                <c:pt idx="29647">
                  <c:v>2431.6749999999997</c:v>
                </c:pt>
                <c:pt idx="29648">
                  <c:v>2431.7583333333332</c:v>
                </c:pt>
                <c:pt idx="29649">
                  <c:v>2431.8416666666667</c:v>
                </c:pt>
                <c:pt idx="29650">
                  <c:v>2431.9249999999997</c:v>
                </c:pt>
                <c:pt idx="29651">
                  <c:v>2432.0083333333332</c:v>
                </c:pt>
                <c:pt idx="29652">
                  <c:v>2432.0833333333335</c:v>
                </c:pt>
                <c:pt idx="29653">
                  <c:v>2432.1666666666665</c:v>
                </c:pt>
                <c:pt idx="29654">
                  <c:v>2432.25</c:v>
                </c:pt>
                <c:pt idx="29655">
                  <c:v>2432.3333333333335</c:v>
                </c:pt>
                <c:pt idx="29656">
                  <c:v>2432.4166666666665</c:v>
                </c:pt>
                <c:pt idx="29657">
                  <c:v>2432.5</c:v>
                </c:pt>
                <c:pt idx="29658">
                  <c:v>2432.5750000000003</c:v>
                </c:pt>
                <c:pt idx="29659">
                  <c:v>2432.6583333333333</c:v>
                </c:pt>
                <c:pt idx="29660">
                  <c:v>2432.7416666666668</c:v>
                </c:pt>
                <c:pt idx="29661">
                  <c:v>2432.8250000000003</c:v>
                </c:pt>
                <c:pt idx="29662">
                  <c:v>2432.9083333333333</c:v>
                </c:pt>
                <c:pt idx="29663">
                  <c:v>2432.9916666666668</c:v>
                </c:pt>
                <c:pt idx="29664">
                  <c:v>2433.0750000000003</c:v>
                </c:pt>
                <c:pt idx="29665">
                  <c:v>2433.15</c:v>
                </c:pt>
                <c:pt idx="29666">
                  <c:v>2433.2333333333331</c:v>
                </c:pt>
                <c:pt idx="29667">
                  <c:v>2433.3166666666666</c:v>
                </c:pt>
                <c:pt idx="29668">
                  <c:v>2433.4</c:v>
                </c:pt>
                <c:pt idx="29669">
                  <c:v>2433.4833333333331</c:v>
                </c:pt>
                <c:pt idx="29670">
                  <c:v>2433.5666666666666</c:v>
                </c:pt>
                <c:pt idx="29671">
                  <c:v>2433.6416666666669</c:v>
                </c:pt>
                <c:pt idx="29672">
                  <c:v>2433.7249999999999</c:v>
                </c:pt>
                <c:pt idx="29673">
                  <c:v>2433.8083333333334</c:v>
                </c:pt>
                <c:pt idx="29674">
                  <c:v>2433.8916666666669</c:v>
                </c:pt>
                <c:pt idx="29675">
                  <c:v>2433.9749999999999</c:v>
                </c:pt>
                <c:pt idx="29676">
                  <c:v>2434.0583333333334</c:v>
                </c:pt>
                <c:pt idx="29677">
                  <c:v>2434.1333333333332</c:v>
                </c:pt>
                <c:pt idx="29678">
                  <c:v>2434.2166666666667</c:v>
                </c:pt>
                <c:pt idx="29679">
                  <c:v>2434.2999999999997</c:v>
                </c:pt>
                <c:pt idx="29680">
                  <c:v>2434.3833333333332</c:v>
                </c:pt>
                <c:pt idx="29681">
                  <c:v>2434.4666666666667</c:v>
                </c:pt>
                <c:pt idx="29682">
                  <c:v>2434.5499999999997</c:v>
                </c:pt>
                <c:pt idx="29683">
                  <c:v>2434.6333333333332</c:v>
                </c:pt>
                <c:pt idx="29684">
                  <c:v>2434.7083333333335</c:v>
                </c:pt>
                <c:pt idx="29685">
                  <c:v>2434.7916666666665</c:v>
                </c:pt>
                <c:pt idx="29686">
                  <c:v>2434.875</c:v>
                </c:pt>
                <c:pt idx="29687">
                  <c:v>2434.9583333333335</c:v>
                </c:pt>
                <c:pt idx="29688">
                  <c:v>2435.0416666666665</c:v>
                </c:pt>
                <c:pt idx="29689">
                  <c:v>2435.125</c:v>
                </c:pt>
                <c:pt idx="29690">
                  <c:v>2435.2000000000003</c:v>
                </c:pt>
                <c:pt idx="29691">
                  <c:v>2435.2833333333333</c:v>
                </c:pt>
                <c:pt idx="29692">
                  <c:v>2435.3666666666668</c:v>
                </c:pt>
                <c:pt idx="29693">
                  <c:v>2435.4500000000003</c:v>
                </c:pt>
                <c:pt idx="29694">
                  <c:v>2435.5333333333333</c:v>
                </c:pt>
                <c:pt idx="29695">
                  <c:v>2435.6166666666668</c:v>
                </c:pt>
                <c:pt idx="29696">
                  <c:v>2435.6916666666666</c:v>
                </c:pt>
                <c:pt idx="29697">
                  <c:v>2435.7750000000001</c:v>
                </c:pt>
                <c:pt idx="29698">
                  <c:v>2435.8583333333331</c:v>
                </c:pt>
                <c:pt idx="29699">
                  <c:v>2435.9416666666666</c:v>
                </c:pt>
                <c:pt idx="29700">
                  <c:v>2436.0250000000001</c:v>
                </c:pt>
                <c:pt idx="29701">
                  <c:v>2436.1083333333331</c:v>
                </c:pt>
                <c:pt idx="29702">
                  <c:v>2436.1916666666666</c:v>
                </c:pt>
                <c:pt idx="29703">
                  <c:v>2436.2666666666669</c:v>
                </c:pt>
                <c:pt idx="29704">
                  <c:v>2436.35</c:v>
                </c:pt>
                <c:pt idx="29705">
                  <c:v>2436.4333333333334</c:v>
                </c:pt>
                <c:pt idx="29706">
                  <c:v>2436.5166666666669</c:v>
                </c:pt>
                <c:pt idx="29707">
                  <c:v>2436.6</c:v>
                </c:pt>
                <c:pt idx="29708">
                  <c:v>2436.6833333333334</c:v>
                </c:pt>
                <c:pt idx="29709">
                  <c:v>2436.7583333333332</c:v>
                </c:pt>
                <c:pt idx="29710">
                  <c:v>2436.8416666666667</c:v>
                </c:pt>
                <c:pt idx="29711">
                  <c:v>2436.9249999999997</c:v>
                </c:pt>
                <c:pt idx="29712">
                  <c:v>2437.0083333333332</c:v>
                </c:pt>
                <c:pt idx="29713">
                  <c:v>2437.0916666666667</c:v>
                </c:pt>
                <c:pt idx="29714">
                  <c:v>2437.1749999999997</c:v>
                </c:pt>
                <c:pt idx="29715">
                  <c:v>2437.25</c:v>
                </c:pt>
                <c:pt idx="29716">
                  <c:v>2437.3333333333335</c:v>
                </c:pt>
                <c:pt idx="29717">
                  <c:v>2437.4166666666665</c:v>
                </c:pt>
                <c:pt idx="29718">
                  <c:v>2437.5</c:v>
                </c:pt>
                <c:pt idx="29719">
                  <c:v>2437.5833333333335</c:v>
                </c:pt>
                <c:pt idx="29720">
                  <c:v>2437.6666666666665</c:v>
                </c:pt>
                <c:pt idx="29721">
                  <c:v>2437.75</c:v>
                </c:pt>
                <c:pt idx="29722">
                  <c:v>2437.8250000000003</c:v>
                </c:pt>
                <c:pt idx="29723">
                  <c:v>2437.9083333333333</c:v>
                </c:pt>
                <c:pt idx="29724">
                  <c:v>2437.9916666666668</c:v>
                </c:pt>
                <c:pt idx="29725">
                  <c:v>2438.0750000000003</c:v>
                </c:pt>
                <c:pt idx="29726">
                  <c:v>2438.1583333333333</c:v>
                </c:pt>
                <c:pt idx="29727">
                  <c:v>2438.2416666666668</c:v>
                </c:pt>
                <c:pt idx="29728">
                  <c:v>2438.3166666666666</c:v>
                </c:pt>
                <c:pt idx="29729">
                  <c:v>2438.4</c:v>
                </c:pt>
                <c:pt idx="29730">
                  <c:v>2438.4833333333331</c:v>
                </c:pt>
                <c:pt idx="29731">
                  <c:v>2438.5666666666666</c:v>
                </c:pt>
                <c:pt idx="29732">
                  <c:v>2438.65</c:v>
                </c:pt>
                <c:pt idx="29733">
                  <c:v>2438.7333333333331</c:v>
                </c:pt>
                <c:pt idx="29734">
                  <c:v>2438.8083333333334</c:v>
                </c:pt>
                <c:pt idx="29735">
                  <c:v>2438.8916666666669</c:v>
                </c:pt>
                <c:pt idx="29736">
                  <c:v>2438.9749999999999</c:v>
                </c:pt>
                <c:pt idx="29737">
                  <c:v>2439.0583333333334</c:v>
                </c:pt>
                <c:pt idx="29738">
                  <c:v>2439.1416666666669</c:v>
                </c:pt>
                <c:pt idx="29739">
                  <c:v>2439.2249999999999</c:v>
                </c:pt>
                <c:pt idx="29740">
                  <c:v>2439.3083333333334</c:v>
                </c:pt>
                <c:pt idx="29741">
                  <c:v>2439.3833333333332</c:v>
                </c:pt>
                <c:pt idx="29742">
                  <c:v>2439.4666666666667</c:v>
                </c:pt>
                <c:pt idx="29743">
                  <c:v>2439.5499999999997</c:v>
                </c:pt>
                <c:pt idx="29744">
                  <c:v>2439.6333333333332</c:v>
                </c:pt>
                <c:pt idx="29745">
                  <c:v>2439.7166666666667</c:v>
                </c:pt>
                <c:pt idx="29746">
                  <c:v>2439.7999999999997</c:v>
                </c:pt>
                <c:pt idx="29747">
                  <c:v>2439.875</c:v>
                </c:pt>
                <c:pt idx="29748">
                  <c:v>2439.9583333333335</c:v>
                </c:pt>
                <c:pt idx="29749">
                  <c:v>2440.0416666666665</c:v>
                </c:pt>
                <c:pt idx="29750">
                  <c:v>2440.125</c:v>
                </c:pt>
                <c:pt idx="29751">
                  <c:v>2440.2083333333335</c:v>
                </c:pt>
                <c:pt idx="29752">
                  <c:v>2440.2916666666665</c:v>
                </c:pt>
                <c:pt idx="29753">
                  <c:v>2440.3666666666668</c:v>
                </c:pt>
                <c:pt idx="29754">
                  <c:v>2440.4500000000003</c:v>
                </c:pt>
                <c:pt idx="29755">
                  <c:v>2440.5333333333333</c:v>
                </c:pt>
                <c:pt idx="29756">
                  <c:v>2440.6166666666668</c:v>
                </c:pt>
                <c:pt idx="29757">
                  <c:v>2440.7000000000003</c:v>
                </c:pt>
                <c:pt idx="29758">
                  <c:v>2440.7833333333333</c:v>
                </c:pt>
                <c:pt idx="29759">
                  <c:v>2440.8666666666668</c:v>
                </c:pt>
                <c:pt idx="29760">
                  <c:v>2440.9416666666666</c:v>
                </c:pt>
                <c:pt idx="29761">
                  <c:v>2441.0250000000001</c:v>
                </c:pt>
                <c:pt idx="29762">
                  <c:v>2441.1083333333331</c:v>
                </c:pt>
                <c:pt idx="29763">
                  <c:v>2441.1916666666666</c:v>
                </c:pt>
                <c:pt idx="29764">
                  <c:v>2441.2750000000001</c:v>
                </c:pt>
                <c:pt idx="29765">
                  <c:v>2441.3583333333331</c:v>
                </c:pt>
                <c:pt idx="29766">
                  <c:v>2441.4333333333334</c:v>
                </c:pt>
                <c:pt idx="29767">
                  <c:v>2441.5166666666669</c:v>
                </c:pt>
                <c:pt idx="29768">
                  <c:v>2441.6</c:v>
                </c:pt>
                <c:pt idx="29769">
                  <c:v>2441.6833333333334</c:v>
                </c:pt>
                <c:pt idx="29770">
                  <c:v>2441.7666666666669</c:v>
                </c:pt>
                <c:pt idx="29771">
                  <c:v>2441.85</c:v>
                </c:pt>
                <c:pt idx="29772">
                  <c:v>2441.9249999999997</c:v>
                </c:pt>
                <c:pt idx="29773">
                  <c:v>2442.0083333333332</c:v>
                </c:pt>
                <c:pt idx="29774">
                  <c:v>2442.0916666666667</c:v>
                </c:pt>
                <c:pt idx="29775">
                  <c:v>2442.1749999999997</c:v>
                </c:pt>
                <c:pt idx="29776">
                  <c:v>2442.2583333333332</c:v>
                </c:pt>
                <c:pt idx="29777">
                  <c:v>2442.3416666666667</c:v>
                </c:pt>
                <c:pt idx="29778">
                  <c:v>2442.4249999999997</c:v>
                </c:pt>
                <c:pt idx="29779">
                  <c:v>2442.5</c:v>
                </c:pt>
                <c:pt idx="29780">
                  <c:v>2442.5833333333335</c:v>
                </c:pt>
                <c:pt idx="29781">
                  <c:v>2442.6666666666665</c:v>
                </c:pt>
                <c:pt idx="29782">
                  <c:v>2442.75</c:v>
                </c:pt>
                <c:pt idx="29783">
                  <c:v>2442.8333333333335</c:v>
                </c:pt>
                <c:pt idx="29784">
                  <c:v>2442.9166666666665</c:v>
                </c:pt>
                <c:pt idx="29785">
                  <c:v>2442.9916666666668</c:v>
                </c:pt>
                <c:pt idx="29786">
                  <c:v>2443.0750000000003</c:v>
                </c:pt>
                <c:pt idx="29787">
                  <c:v>2443.1583333333333</c:v>
                </c:pt>
                <c:pt idx="29788">
                  <c:v>2443.2416666666668</c:v>
                </c:pt>
                <c:pt idx="29789">
                  <c:v>2443.3250000000003</c:v>
                </c:pt>
                <c:pt idx="29790">
                  <c:v>2443.4083333333333</c:v>
                </c:pt>
                <c:pt idx="29791">
                  <c:v>2443.4916666666668</c:v>
                </c:pt>
                <c:pt idx="29792">
                  <c:v>2443.5666666666666</c:v>
                </c:pt>
                <c:pt idx="29793">
                  <c:v>2443.65</c:v>
                </c:pt>
                <c:pt idx="29794">
                  <c:v>2443.7333333333331</c:v>
                </c:pt>
                <c:pt idx="29795">
                  <c:v>2443.8166666666666</c:v>
                </c:pt>
                <c:pt idx="29796">
                  <c:v>2443.9</c:v>
                </c:pt>
                <c:pt idx="29797">
                  <c:v>2443.9833333333331</c:v>
                </c:pt>
                <c:pt idx="29798">
                  <c:v>2444.0583333333334</c:v>
                </c:pt>
                <c:pt idx="29799">
                  <c:v>2444.1416666666669</c:v>
                </c:pt>
                <c:pt idx="29800">
                  <c:v>2444.2249999999999</c:v>
                </c:pt>
                <c:pt idx="29801">
                  <c:v>2444.3083333333334</c:v>
                </c:pt>
                <c:pt idx="29802">
                  <c:v>2444.3916666666669</c:v>
                </c:pt>
                <c:pt idx="29803">
                  <c:v>2444.4749999999999</c:v>
                </c:pt>
                <c:pt idx="29804">
                  <c:v>2444.5499999999997</c:v>
                </c:pt>
                <c:pt idx="29805">
                  <c:v>2444.6333333333332</c:v>
                </c:pt>
                <c:pt idx="29806">
                  <c:v>2444.7166666666667</c:v>
                </c:pt>
                <c:pt idx="29807">
                  <c:v>2444.7999999999997</c:v>
                </c:pt>
                <c:pt idx="29808">
                  <c:v>2444.8833333333332</c:v>
                </c:pt>
                <c:pt idx="29809">
                  <c:v>2444.9666666666667</c:v>
                </c:pt>
                <c:pt idx="29810">
                  <c:v>2445.0499999999997</c:v>
                </c:pt>
                <c:pt idx="29811">
                  <c:v>2445.125</c:v>
                </c:pt>
                <c:pt idx="29812">
                  <c:v>2445.2083333333335</c:v>
                </c:pt>
                <c:pt idx="29813">
                  <c:v>2445.2916666666665</c:v>
                </c:pt>
                <c:pt idx="29814">
                  <c:v>2445.375</c:v>
                </c:pt>
                <c:pt idx="29815">
                  <c:v>2445.4583333333335</c:v>
                </c:pt>
                <c:pt idx="29816">
                  <c:v>2445.5416666666665</c:v>
                </c:pt>
                <c:pt idx="29817">
                  <c:v>2445.6166666666668</c:v>
                </c:pt>
                <c:pt idx="29818">
                  <c:v>2445.7000000000003</c:v>
                </c:pt>
                <c:pt idx="29819">
                  <c:v>2445.7833333333333</c:v>
                </c:pt>
                <c:pt idx="29820">
                  <c:v>2445.8666666666668</c:v>
                </c:pt>
                <c:pt idx="29821">
                  <c:v>2445.9500000000003</c:v>
                </c:pt>
                <c:pt idx="29822">
                  <c:v>2446.0333333333333</c:v>
                </c:pt>
                <c:pt idx="29823">
                  <c:v>2446.1083333333331</c:v>
                </c:pt>
                <c:pt idx="29824">
                  <c:v>2446.1916666666666</c:v>
                </c:pt>
                <c:pt idx="29825">
                  <c:v>2446.2750000000001</c:v>
                </c:pt>
                <c:pt idx="29826">
                  <c:v>2446.3583333333331</c:v>
                </c:pt>
                <c:pt idx="29827">
                  <c:v>2446.4416666666666</c:v>
                </c:pt>
                <c:pt idx="29828">
                  <c:v>2446.5250000000001</c:v>
                </c:pt>
                <c:pt idx="29829">
                  <c:v>2446.6083333333331</c:v>
                </c:pt>
                <c:pt idx="29830">
                  <c:v>2446.6833333333334</c:v>
                </c:pt>
                <c:pt idx="29831">
                  <c:v>2446.7666666666669</c:v>
                </c:pt>
                <c:pt idx="29832">
                  <c:v>2446.85</c:v>
                </c:pt>
                <c:pt idx="29833">
                  <c:v>2446.9333333333334</c:v>
                </c:pt>
                <c:pt idx="29834">
                  <c:v>2447.0166666666669</c:v>
                </c:pt>
                <c:pt idx="29835">
                  <c:v>2447.1</c:v>
                </c:pt>
                <c:pt idx="29836">
                  <c:v>2447.1749999999997</c:v>
                </c:pt>
                <c:pt idx="29837">
                  <c:v>2447.2583333333332</c:v>
                </c:pt>
                <c:pt idx="29838">
                  <c:v>2447.3416666666667</c:v>
                </c:pt>
                <c:pt idx="29839">
                  <c:v>2447.4249999999997</c:v>
                </c:pt>
                <c:pt idx="29840">
                  <c:v>2447.5083333333332</c:v>
                </c:pt>
                <c:pt idx="29841">
                  <c:v>2447.5916666666667</c:v>
                </c:pt>
                <c:pt idx="29842">
                  <c:v>2447.6666666666665</c:v>
                </c:pt>
                <c:pt idx="29843">
                  <c:v>2447.75</c:v>
                </c:pt>
                <c:pt idx="29844">
                  <c:v>2447.8333333333335</c:v>
                </c:pt>
                <c:pt idx="29845">
                  <c:v>2447.9166666666665</c:v>
                </c:pt>
                <c:pt idx="29846">
                  <c:v>2448</c:v>
                </c:pt>
                <c:pt idx="29847">
                  <c:v>2448.0833333333335</c:v>
                </c:pt>
                <c:pt idx="29848">
                  <c:v>2448.1666666666665</c:v>
                </c:pt>
                <c:pt idx="29849">
                  <c:v>2448.2416666666668</c:v>
                </c:pt>
                <c:pt idx="29850">
                  <c:v>2448.3250000000003</c:v>
                </c:pt>
                <c:pt idx="29851">
                  <c:v>2448.4083333333333</c:v>
                </c:pt>
                <c:pt idx="29852">
                  <c:v>2448.4916666666668</c:v>
                </c:pt>
                <c:pt idx="29853">
                  <c:v>2448.5750000000003</c:v>
                </c:pt>
                <c:pt idx="29854">
                  <c:v>2448.6583333333333</c:v>
                </c:pt>
                <c:pt idx="29855">
                  <c:v>2448.7333333333331</c:v>
                </c:pt>
                <c:pt idx="29856">
                  <c:v>2448.8166666666666</c:v>
                </c:pt>
                <c:pt idx="29857">
                  <c:v>2448.9</c:v>
                </c:pt>
                <c:pt idx="29858">
                  <c:v>2448.9833333333331</c:v>
                </c:pt>
                <c:pt idx="29859">
                  <c:v>2449.0666666666666</c:v>
                </c:pt>
                <c:pt idx="29860">
                  <c:v>2449.15</c:v>
                </c:pt>
                <c:pt idx="29861">
                  <c:v>2449.2249999999999</c:v>
                </c:pt>
                <c:pt idx="29862">
                  <c:v>2449.3083333333334</c:v>
                </c:pt>
                <c:pt idx="29863">
                  <c:v>2449.3916666666669</c:v>
                </c:pt>
                <c:pt idx="29864">
                  <c:v>2449.4749999999999</c:v>
                </c:pt>
                <c:pt idx="29865">
                  <c:v>2449.5583333333334</c:v>
                </c:pt>
                <c:pt idx="29866">
                  <c:v>2449.6416666666669</c:v>
                </c:pt>
                <c:pt idx="29867">
                  <c:v>2449.7249999999999</c:v>
                </c:pt>
                <c:pt idx="29868">
                  <c:v>2449.7999999999997</c:v>
                </c:pt>
                <c:pt idx="29869">
                  <c:v>2449.8833333333332</c:v>
                </c:pt>
                <c:pt idx="29870">
                  <c:v>2449.9666666666667</c:v>
                </c:pt>
                <c:pt idx="29871">
                  <c:v>2450.0499999999997</c:v>
                </c:pt>
                <c:pt idx="29872">
                  <c:v>2450.1333333333332</c:v>
                </c:pt>
                <c:pt idx="29873">
                  <c:v>2450.2166666666667</c:v>
                </c:pt>
                <c:pt idx="29874">
                  <c:v>2450.2916666666665</c:v>
                </c:pt>
                <c:pt idx="29875">
                  <c:v>2450.375</c:v>
                </c:pt>
                <c:pt idx="29876">
                  <c:v>2450.4583333333335</c:v>
                </c:pt>
                <c:pt idx="29877">
                  <c:v>2450.5416666666665</c:v>
                </c:pt>
                <c:pt idx="29878">
                  <c:v>2450.625</c:v>
                </c:pt>
                <c:pt idx="29879">
                  <c:v>2450.7083333333335</c:v>
                </c:pt>
                <c:pt idx="29880">
                  <c:v>2450.7833333333333</c:v>
                </c:pt>
                <c:pt idx="29881">
                  <c:v>2450.8666666666668</c:v>
                </c:pt>
                <c:pt idx="29882">
                  <c:v>2450.9500000000003</c:v>
                </c:pt>
                <c:pt idx="29883">
                  <c:v>2451.0333333333333</c:v>
                </c:pt>
                <c:pt idx="29884">
                  <c:v>2451.1166666666668</c:v>
                </c:pt>
                <c:pt idx="29885">
                  <c:v>2451.2000000000003</c:v>
                </c:pt>
                <c:pt idx="29886">
                  <c:v>2451.2833333333333</c:v>
                </c:pt>
                <c:pt idx="29887">
                  <c:v>2451.3583333333331</c:v>
                </c:pt>
                <c:pt idx="29888">
                  <c:v>2451.4416666666666</c:v>
                </c:pt>
                <c:pt idx="29889">
                  <c:v>2451.5250000000001</c:v>
                </c:pt>
                <c:pt idx="29890">
                  <c:v>2451.6083333333331</c:v>
                </c:pt>
                <c:pt idx="29891">
                  <c:v>2451.6916666666666</c:v>
                </c:pt>
                <c:pt idx="29892">
                  <c:v>2451.7750000000001</c:v>
                </c:pt>
                <c:pt idx="29893">
                  <c:v>2451.85</c:v>
                </c:pt>
                <c:pt idx="29894">
                  <c:v>2451.9333333333334</c:v>
                </c:pt>
                <c:pt idx="29895">
                  <c:v>2452.0166666666669</c:v>
                </c:pt>
                <c:pt idx="29896">
                  <c:v>2452.1</c:v>
                </c:pt>
                <c:pt idx="29897">
                  <c:v>2452.1833333333334</c:v>
                </c:pt>
                <c:pt idx="29898">
                  <c:v>2452.2666666666669</c:v>
                </c:pt>
                <c:pt idx="29899">
                  <c:v>2452.3416666666667</c:v>
                </c:pt>
                <c:pt idx="29900">
                  <c:v>2452.4249999999997</c:v>
                </c:pt>
                <c:pt idx="29901">
                  <c:v>2452.5083333333332</c:v>
                </c:pt>
                <c:pt idx="29902">
                  <c:v>2452.5916666666667</c:v>
                </c:pt>
                <c:pt idx="29903">
                  <c:v>2452.6749999999997</c:v>
                </c:pt>
                <c:pt idx="29904">
                  <c:v>2452.7583333333332</c:v>
                </c:pt>
                <c:pt idx="29905">
                  <c:v>2452.8416666666667</c:v>
                </c:pt>
                <c:pt idx="29906">
                  <c:v>2452.9166666666665</c:v>
                </c:pt>
                <c:pt idx="29907">
                  <c:v>2453</c:v>
                </c:pt>
                <c:pt idx="29908">
                  <c:v>2453.0833333333335</c:v>
                </c:pt>
                <c:pt idx="29909">
                  <c:v>2453.1666666666665</c:v>
                </c:pt>
                <c:pt idx="29910">
                  <c:v>2453.25</c:v>
                </c:pt>
                <c:pt idx="29911">
                  <c:v>2453.3333333333335</c:v>
                </c:pt>
                <c:pt idx="29912">
                  <c:v>2453.4083333333333</c:v>
                </c:pt>
                <c:pt idx="29913">
                  <c:v>2453.4916666666668</c:v>
                </c:pt>
                <c:pt idx="29914">
                  <c:v>2453.5750000000003</c:v>
                </c:pt>
                <c:pt idx="29915">
                  <c:v>2453.6583333333333</c:v>
                </c:pt>
                <c:pt idx="29916">
                  <c:v>2453.7416666666668</c:v>
                </c:pt>
                <c:pt idx="29917">
                  <c:v>2453.8250000000003</c:v>
                </c:pt>
                <c:pt idx="29918">
                  <c:v>2453.9083333333333</c:v>
                </c:pt>
                <c:pt idx="29919">
                  <c:v>2453.9833333333331</c:v>
                </c:pt>
                <c:pt idx="29920">
                  <c:v>2454.0666666666666</c:v>
                </c:pt>
                <c:pt idx="29921">
                  <c:v>2454.15</c:v>
                </c:pt>
                <c:pt idx="29922">
                  <c:v>2454.2333333333331</c:v>
                </c:pt>
                <c:pt idx="29923">
                  <c:v>2454.3166666666666</c:v>
                </c:pt>
                <c:pt idx="29924">
                  <c:v>2454.4</c:v>
                </c:pt>
                <c:pt idx="29925">
                  <c:v>2454.4749999999999</c:v>
                </c:pt>
                <c:pt idx="29926">
                  <c:v>2454.5583333333334</c:v>
                </c:pt>
                <c:pt idx="29927">
                  <c:v>2454.6416666666669</c:v>
                </c:pt>
                <c:pt idx="29928">
                  <c:v>2454.7249999999999</c:v>
                </c:pt>
                <c:pt idx="29929">
                  <c:v>2454.8083333333334</c:v>
                </c:pt>
                <c:pt idx="29930">
                  <c:v>2454.8916666666669</c:v>
                </c:pt>
                <c:pt idx="29931">
                  <c:v>2454.9666666666667</c:v>
                </c:pt>
                <c:pt idx="29932">
                  <c:v>2455.0499999999997</c:v>
                </c:pt>
                <c:pt idx="29933">
                  <c:v>2455.1333333333332</c:v>
                </c:pt>
                <c:pt idx="29934">
                  <c:v>2455.2166666666667</c:v>
                </c:pt>
                <c:pt idx="29935">
                  <c:v>2455.2999999999997</c:v>
                </c:pt>
                <c:pt idx="29936">
                  <c:v>2455.3833333333332</c:v>
                </c:pt>
                <c:pt idx="29937">
                  <c:v>2455.4666666666667</c:v>
                </c:pt>
                <c:pt idx="29938">
                  <c:v>2455.5416666666665</c:v>
                </c:pt>
                <c:pt idx="29939">
                  <c:v>2455.625</c:v>
                </c:pt>
                <c:pt idx="29940">
                  <c:v>2455.7083333333335</c:v>
                </c:pt>
                <c:pt idx="29941">
                  <c:v>2455.7916666666665</c:v>
                </c:pt>
                <c:pt idx="29942">
                  <c:v>2455.875</c:v>
                </c:pt>
                <c:pt idx="29943">
                  <c:v>2455.9583333333335</c:v>
                </c:pt>
                <c:pt idx="29944">
                  <c:v>2456.0333333333333</c:v>
                </c:pt>
                <c:pt idx="29945">
                  <c:v>2456.1166666666668</c:v>
                </c:pt>
                <c:pt idx="29946">
                  <c:v>2456.2000000000003</c:v>
                </c:pt>
                <c:pt idx="29947">
                  <c:v>2456.2833333333333</c:v>
                </c:pt>
                <c:pt idx="29948">
                  <c:v>2456.3666666666668</c:v>
                </c:pt>
                <c:pt idx="29949">
                  <c:v>2456.4500000000003</c:v>
                </c:pt>
                <c:pt idx="29950">
                  <c:v>2456.5250000000001</c:v>
                </c:pt>
                <c:pt idx="29951">
                  <c:v>2456.6083333333331</c:v>
                </c:pt>
                <c:pt idx="29952">
                  <c:v>2456.6916666666666</c:v>
                </c:pt>
                <c:pt idx="29953">
                  <c:v>2456.7750000000001</c:v>
                </c:pt>
                <c:pt idx="29954">
                  <c:v>2456.8583333333331</c:v>
                </c:pt>
                <c:pt idx="29955">
                  <c:v>2456.9416666666666</c:v>
                </c:pt>
                <c:pt idx="29956">
                  <c:v>2457.0250000000001</c:v>
                </c:pt>
                <c:pt idx="29957">
                  <c:v>2457.1</c:v>
                </c:pt>
                <c:pt idx="29958">
                  <c:v>2457.1833333333334</c:v>
                </c:pt>
                <c:pt idx="29959">
                  <c:v>2457.2666666666669</c:v>
                </c:pt>
                <c:pt idx="29960">
                  <c:v>2457.35</c:v>
                </c:pt>
                <c:pt idx="29961">
                  <c:v>2457.4333333333334</c:v>
                </c:pt>
                <c:pt idx="29962">
                  <c:v>2457.5166666666669</c:v>
                </c:pt>
                <c:pt idx="29963">
                  <c:v>2457.5916666666667</c:v>
                </c:pt>
                <c:pt idx="29964">
                  <c:v>2457.6749999999997</c:v>
                </c:pt>
                <c:pt idx="29965">
                  <c:v>2457.7583333333332</c:v>
                </c:pt>
                <c:pt idx="29966">
                  <c:v>2457.8416666666667</c:v>
                </c:pt>
                <c:pt idx="29967">
                  <c:v>2457.9249999999997</c:v>
                </c:pt>
                <c:pt idx="29968">
                  <c:v>2458.0083333333332</c:v>
                </c:pt>
                <c:pt idx="29969">
                  <c:v>2458.0833333333335</c:v>
                </c:pt>
                <c:pt idx="29970">
                  <c:v>2458.1666666666665</c:v>
                </c:pt>
                <c:pt idx="29971">
                  <c:v>2458.25</c:v>
                </c:pt>
                <c:pt idx="29972">
                  <c:v>2458.3333333333335</c:v>
                </c:pt>
                <c:pt idx="29973">
                  <c:v>2458.4166666666665</c:v>
                </c:pt>
                <c:pt idx="29974">
                  <c:v>2458.5</c:v>
                </c:pt>
                <c:pt idx="29975">
                  <c:v>2458.5833333333335</c:v>
                </c:pt>
                <c:pt idx="29976">
                  <c:v>2458.6583333333333</c:v>
                </c:pt>
                <c:pt idx="29977">
                  <c:v>2458.7416666666668</c:v>
                </c:pt>
                <c:pt idx="29978">
                  <c:v>2458.8250000000003</c:v>
                </c:pt>
                <c:pt idx="29979">
                  <c:v>2458.9083333333333</c:v>
                </c:pt>
                <c:pt idx="29980">
                  <c:v>2458.9916666666668</c:v>
                </c:pt>
                <c:pt idx="29981">
                  <c:v>2459.0750000000003</c:v>
                </c:pt>
                <c:pt idx="29982">
                  <c:v>2459.15</c:v>
                </c:pt>
                <c:pt idx="29983">
                  <c:v>2459.2333333333331</c:v>
                </c:pt>
                <c:pt idx="29984">
                  <c:v>2459.3166666666666</c:v>
                </c:pt>
                <c:pt idx="29985">
                  <c:v>2459.4</c:v>
                </c:pt>
                <c:pt idx="29986">
                  <c:v>2459.4833333333331</c:v>
                </c:pt>
                <c:pt idx="29987">
                  <c:v>2459.5666666666666</c:v>
                </c:pt>
                <c:pt idx="29988">
                  <c:v>2459.6416666666669</c:v>
                </c:pt>
                <c:pt idx="29989">
                  <c:v>2459.7249999999999</c:v>
                </c:pt>
                <c:pt idx="29990">
                  <c:v>2459.8083333333334</c:v>
                </c:pt>
                <c:pt idx="29991">
                  <c:v>2459.8916666666669</c:v>
                </c:pt>
                <c:pt idx="29992">
                  <c:v>2459.9749999999999</c:v>
                </c:pt>
                <c:pt idx="29993">
                  <c:v>2460.0583333333334</c:v>
                </c:pt>
                <c:pt idx="29994">
                  <c:v>2460.1416666666669</c:v>
                </c:pt>
                <c:pt idx="29995">
                  <c:v>2460.2166666666667</c:v>
                </c:pt>
                <c:pt idx="29996">
                  <c:v>2460.2999999999997</c:v>
                </c:pt>
                <c:pt idx="29997">
                  <c:v>2460.3833333333332</c:v>
                </c:pt>
                <c:pt idx="29998">
                  <c:v>2460.4666666666667</c:v>
                </c:pt>
                <c:pt idx="29999">
                  <c:v>2460.5499999999997</c:v>
                </c:pt>
                <c:pt idx="30000">
                  <c:v>2460.6333333333332</c:v>
                </c:pt>
                <c:pt idx="30001">
                  <c:v>2460.7083333333335</c:v>
                </c:pt>
                <c:pt idx="30002">
                  <c:v>2460.7916666666665</c:v>
                </c:pt>
                <c:pt idx="30003">
                  <c:v>2460.875</c:v>
                </c:pt>
                <c:pt idx="30004">
                  <c:v>2460.9583333333335</c:v>
                </c:pt>
                <c:pt idx="30005">
                  <c:v>2461.0416666666665</c:v>
                </c:pt>
                <c:pt idx="30006">
                  <c:v>2461.125</c:v>
                </c:pt>
                <c:pt idx="30007">
                  <c:v>2461.2000000000003</c:v>
                </c:pt>
                <c:pt idx="30008">
                  <c:v>2461.2833333333333</c:v>
                </c:pt>
                <c:pt idx="30009">
                  <c:v>2461.3666666666668</c:v>
                </c:pt>
                <c:pt idx="30010">
                  <c:v>2461.4500000000003</c:v>
                </c:pt>
                <c:pt idx="30011">
                  <c:v>2461.5333333333333</c:v>
                </c:pt>
                <c:pt idx="30012">
                  <c:v>2461.6166666666668</c:v>
                </c:pt>
                <c:pt idx="30013">
                  <c:v>2461.7000000000003</c:v>
                </c:pt>
                <c:pt idx="30014">
                  <c:v>2461.7750000000001</c:v>
                </c:pt>
                <c:pt idx="30015">
                  <c:v>2461.8583333333331</c:v>
                </c:pt>
                <c:pt idx="30016">
                  <c:v>2461.9416666666666</c:v>
                </c:pt>
                <c:pt idx="30017">
                  <c:v>2462.0250000000001</c:v>
                </c:pt>
                <c:pt idx="30018">
                  <c:v>2462.1083333333331</c:v>
                </c:pt>
                <c:pt idx="30019">
                  <c:v>2462.1916666666666</c:v>
                </c:pt>
                <c:pt idx="30020">
                  <c:v>2462.2666666666669</c:v>
                </c:pt>
                <c:pt idx="30021">
                  <c:v>2462.35</c:v>
                </c:pt>
                <c:pt idx="30022">
                  <c:v>2462.4333333333334</c:v>
                </c:pt>
                <c:pt idx="30023">
                  <c:v>2462.5166666666669</c:v>
                </c:pt>
                <c:pt idx="30024">
                  <c:v>2462.6</c:v>
                </c:pt>
                <c:pt idx="30025">
                  <c:v>2462.6833333333334</c:v>
                </c:pt>
                <c:pt idx="30026">
                  <c:v>2462.7583333333332</c:v>
                </c:pt>
                <c:pt idx="30027">
                  <c:v>2462.8416666666667</c:v>
                </c:pt>
                <c:pt idx="30028">
                  <c:v>2462.9249999999997</c:v>
                </c:pt>
                <c:pt idx="30029">
                  <c:v>2463.0083333333332</c:v>
                </c:pt>
                <c:pt idx="30030">
                  <c:v>2463.0916666666667</c:v>
                </c:pt>
                <c:pt idx="30031">
                  <c:v>2463.1749999999997</c:v>
                </c:pt>
                <c:pt idx="30032">
                  <c:v>2463.2583333333332</c:v>
                </c:pt>
                <c:pt idx="30033">
                  <c:v>2463.3333333333335</c:v>
                </c:pt>
                <c:pt idx="30034">
                  <c:v>2463.4166666666665</c:v>
                </c:pt>
                <c:pt idx="30035">
                  <c:v>2463.5</c:v>
                </c:pt>
                <c:pt idx="30036">
                  <c:v>2463.5833333333335</c:v>
                </c:pt>
                <c:pt idx="30037">
                  <c:v>2463.6666666666665</c:v>
                </c:pt>
                <c:pt idx="30038">
                  <c:v>2463.75</c:v>
                </c:pt>
                <c:pt idx="30039">
                  <c:v>2463.8250000000003</c:v>
                </c:pt>
                <c:pt idx="30040">
                  <c:v>2463.9083333333333</c:v>
                </c:pt>
                <c:pt idx="30041">
                  <c:v>2463.9916666666668</c:v>
                </c:pt>
                <c:pt idx="30042">
                  <c:v>2464.0750000000003</c:v>
                </c:pt>
                <c:pt idx="30043">
                  <c:v>2464.1583333333333</c:v>
                </c:pt>
                <c:pt idx="30044">
                  <c:v>2464.2416666666668</c:v>
                </c:pt>
                <c:pt idx="30045">
                  <c:v>2464.3250000000003</c:v>
                </c:pt>
                <c:pt idx="30046">
                  <c:v>2464.4</c:v>
                </c:pt>
                <c:pt idx="30047">
                  <c:v>2464.4833333333331</c:v>
                </c:pt>
                <c:pt idx="30048">
                  <c:v>2464.5666666666666</c:v>
                </c:pt>
                <c:pt idx="30049">
                  <c:v>2464.65</c:v>
                </c:pt>
                <c:pt idx="30050">
                  <c:v>2464.7333333333331</c:v>
                </c:pt>
                <c:pt idx="30051">
                  <c:v>2464.8166666666666</c:v>
                </c:pt>
                <c:pt idx="30052">
                  <c:v>2464.8916666666669</c:v>
                </c:pt>
                <c:pt idx="30053">
                  <c:v>2464.9749999999999</c:v>
                </c:pt>
                <c:pt idx="30054">
                  <c:v>2465.0583333333334</c:v>
                </c:pt>
                <c:pt idx="30055">
                  <c:v>2465.1416666666669</c:v>
                </c:pt>
                <c:pt idx="30056">
                  <c:v>2465.2249999999999</c:v>
                </c:pt>
                <c:pt idx="30057">
                  <c:v>2465.3083333333334</c:v>
                </c:pt>
                <c:pt idx="30058">
                  <c:v>2465.3833333333332</c:v>
                </c:pt>
                <c:pt idx="30059">
                  <c:v>2465.4666666666667</c:v>
                </c:pt>
                <c:pt idx="30060">
                  <c:v>2465.5499999999997</c:v>
                </c:pt>
                <c:pt idx="30061">
                  <c:v>2465.6333333333332</c:v>
                </c:pt>
                <c:pt idx="30062">
                  <c:v>2465.7166666666667</c:v>
                </c:pt>
                <c:pt idx="30063">
                  <c:v>2465.7999999999997</c:v>
                </c:pt>
                <c:pt idx="30064">
                  <c:v>2465.8833333333332</c:v>
                </c:pt>
                <c:pt idx="30065">
                  <c:v>2465.9583333333335</c:v>
                </c:pt>
                <c:pt idx="30066">
                  <c:v>2466.0416666666665</c:v>
                </c:pt>
                <c:pt idx="30067">
                  <c:v>2466.125</c:v>
                </c:pt>
                <c:pt idx="30068">
                  <c:v>2466.2083333333335</c:v>
                </c:pt>
                <c:pt idx="30069">
                  <c:v>2466.2916666666665</c:v>
                </c:pt>
                <c:pt idx="30070">
                  <c:v>2466.375</c:v>
                </c:pt>
                <c:pt idx="30071">
                  <c:v>2466.4500000000003</c:v>
                </c:pt>
                <c:pt idx="30072">
                  <c:v>2466.5333333333333</c:v>
                </c:pt>
                <c:pt idx="30073">
                  <c:v>2466.6166666666668</c:v>
                </c:pt>
                <c:pt idx="30074">
                  <c:v>2466.7000000000003</c:v>
                </c:pt>
                <c:pt idx="30075">
                  <c:v>2466.7833333333333</c:v>
                </c:pt>
                <c:pt idx="30076">
                  <c:v>2466.8666666666668</c:v>
                </c:pt>
                <c:pt idx="30077">
                  <c:v>2466.9416666666666</c:v>
                </c:pt>
                <c:pt idx="30078">
                  <c:v>2467.0250000000001</c:v>
                </c:pt>
                <c:pt idx="30079">
                  <c:v>2467.1083333333331</c:v>
                </c:pt>
                <c:pt idx="30080">
                  <c:v>2467.1916666666666</c:v>
                </c:pt>
                <c:pt idx="30081">
                  <c:v>2467.2750000000001</c:v>
                </c:pt>
                <c:pt idx="30082">
                  <c:v>2467.3583333333331</c:v>
                </c:pt>
                <c:pt idx="30083">
                  <c:v>2467.4416666666666</c:v>
                </c:pt>
                <c:pt idx="30084">
                  <c:v>2467.5166666666669</c:v>
                </c:pt>
                <c:pt idx="30085">
                  <c:v>2467.6</c:v>
                </c:pt>
                <c:pt idx="30086">
                  <c:v>2467.6833333333334</c:v>
                </c:pt>
                <c:pt idx="30087">
                  <c:v>2467.7666666666669</c:v>
                </c:pt>
                <c:pt idx="30088">
                  <c:v>2467.85</c:v>
                </c:pt>
                <c:pt idx="30089">
                  <c:v>2467.9333333333334</c:v>
                </c:pt>
                <c:pt idx="30090">
                  <c:v>2468.0083333333332</c:v>
                </c:pt>
                <c:pt idx="30091">
                  <c:v>2468.0916666666667</c:v>
                </c:pt>
                <c:pt idx="30092">
                  <c:v>2468.1749999999997</c:v>
                </c:pt>
                <c:pt idx="30093">
                  <c:v>2468.2583333333332</c:v>
                </c:pt>
                <c:pt idx="30094">
                  <c:v>2468.3416666666667</c:v>
                </c:pt>
                <c:pt idx="30095">
                  <c:v>2468.4249999999997</c:v>
                </c:pt>
                <c:pt idx="30096">
                  <c:v>2468.5</c:v>
                </c:pt>
                <c:pt idx="30097">
                  <c:v>2468.5833333333335</c:v>
                </c:pt>
                <c:pt idx="30098">
                  <c:v>2468.6666666666665</c:v>
                </c:pt>
                <c:pt idx="30099">
                  <c:v>2468.75</c:v>
                </c:pt>
                <c:pt idx="30100">
                  <c:v>2468.8333333333335</c:v>
                </c:pt>
                <c:pt idx="30101">
                  <c:v>2468.9166666666665</c:v>
                </c:pt>
                <c:pt idx="30102">
                  <c:v>2469</c:v>
                </c:pt>
                <c:pt idx="30103">
                  <c:v>2469.0750000000003</c:v>
                </c:pt>
                <c:pt idx="30104">
                  <c:v>2469.1583333333333</c:v>
                </c:pt>
                <c:pt idx="30105">
                  <c:v>2469.2416666666668</c:v>
                </c:pt>
                <c:pt idx="30106">
                  <c:v>2469.3250000000003</c:v>
                </c:pt>
                <c:pt idx="30107">
                  <c:v>2469.4083333333333</c:v>
                </c:pt>
                <c:pt idx="30108">
                  <c:v>2469.4916666666668</c:v>
                </c:pt>
                <c:pt idx="30109">
                  <c:v>2469.5666666666666</c:v>
                </c:pt>
                <c:pt idx="30110">
                  <c:v>2469.65</c:v>
                </c:pt>
                <c:pt idx="30111">
                  <c:v>2469.7333333333331</c:v>
                </c:pt>
                <c:pt idx="30112">
                  <c:v>2469.8166666666666</c:v>
                </c:pt>
                <c:pt idx="30113">
                  <c:v>2469.9</c:v>
                </c:pt>
                <c:pt idx="30114">
                  <c:v>2469.9833333333331</c:v>
                </c:pt>
                <c:pt idx="30115">
                  <c:v>2470.0583333333334</c:v>
                </c:pt>
                <c:pt idx="30116">
                  <c:v>2470.1416666666669</c:v>
                </c:pt>
                <c:pt idx="30117">
                  <c:v>2470.2249999999999</c:v>
                </c:pt>
                <c:pt idx="30118">
                  <c:v>2470.3083333333334</c:v>
                </c:pt>
                <c:pt idx="30119">
                  <c:v>2470.3916666666669</c:v>
                </c:pt>
                <c:pt idx="30120">
                  <c:v>2470.4749999999999</c:v>
                </c:pt>
                <c:pt idx="30121">
                  <c:v>2470.5583333333334</c:v>
                </c:pt>
                <c:pt idx="30122">
                  <c:v>2470.6333333333332</c:v>
                </c:pt>
                <c:pt idx="30123">
                  <c:v>2470.7166666666667</c:v>
                </c:pt>
                <c:pt idx="30124">
                  <c:v>2470.7999999999997</c:v>
                </c:pt>
                <c:pt idx="30125">
                  <c:v>2470.8833333333332</c:v>
                </c:pt>
                <c:pt idx="30126">
                  <c:v>2470.9666666666667</c:v>
                </c:pt>
                <c:pt idx="30127">
                  <c:v>2471.0499999999997</c:v>
                </c:pt>
                <c:pt idx="30128">
                  <c:v>2471.125</c:v>
                </c:pt>
                <c:pt idx="30129">
                  <c:v>2471.2083333333335</c:v>
                </c:pt>
                <c:pt idx="30130">
                  <c:v>2471.2916666666665</c:v>
                </c:pt>
                <c:pt idx="30131">
                  <c:v>2471.375</c:v>
                </c:pt>
                <c:pt idx="30132">
                  <c:v>2471.4583333333335</c:v>
                </c:pt>
                <c:pt idx="30133">
                  <c:v>2471.5416666666665</c:v>
                </c:pt>
                <c:pt idx="30134">
                  <c:v>2471.6166666666668</c:v>
                </c:pt>
                <c:pt idx="30135">
                  <c:v>2471.7000000000003</c:v>
                </c:pt>
                <c:pt idx="30136">
                  <c:v>2471.7833333333333</c:v>
                </c:pt>
                <c:pt idx="30137">
                  <c:v>2471.8666666666668</c:v>
                </c:pt>
                <c:pt idx="30138">
                  <c:v>2471.9500000000003</c:v>
                </c:pt>
                <c:pt idx="30139">
                  <c:v>2472.0333333333333</c:v>
                </c:pt>
                <c:pt idx="30140">
                  <c:v>2472.1166666666668</c:v>
                </c:pt>
                <c:pt idx="30141">
                  <c:v>2472.1916666666666</c:v>
                </c:pt>
                <c:pt idx="30142">
                  <c:v>2472.2750000000001</c:v>
                </c:pt>
                <c:pt idx="30143">
                  <c:v>2472.3583333333331</c:v>
                </c:pt>
                <c:pt idx="30144">
                  <c:v>2472.4416666666666</c:v>
                </c:pt>
                <c:pt idx="30145">
                  <c:v>2472.5250000000001</c:v>
                </c:pt>
                <c:pt idx="30146">
                  <c:v>2472.6083333333331</c:v>
                </c:pt>
                <c:pt idx="30147">
                  <c:v>2472.6833333333334</c:v>
                </c:pt>
                <c:pt idx="30148">
                  <c:v>2472.7666666666669</c:v>
                </c:pt>
                <c:pt idx="30149">
                  <c:v>2472.85</c:v>
                </c:pt>
                <c:pt idx="30150">
                  <c:v>2472.9333333333334</c:v>
                </c:pt>
                <c:pt idx="30151">
                  <c:v>2473.0166666666669</c:v>
                </c:pt>
                <c:pt idx="30152">
                  <c:v>2473.1</c:v>
                </c:pt>
                <c:pt idx="30153">
                  <c:v>2473.1749999999997</c:v>
                </c:pt>
                <c:pt idx="30154">
                  <c:v>2473.2583333333332</c:v>
                </c:pt>
                <c:pt idx="30155">
                  <c:v>2473.3416666666667</c:v>
                </c:pt>
                <c:pt idx="30156">
                  <c:v>2473.4249999999997</c:v>
                </c:pt>
                <c:pt idx="30157">
                  <c:v>2473.5083333333332</c:v>
                </c:pt>
                <c:pt idx="30158">
                  <c:v>2473.5916666666667</c:v>
                </c:pt>
                <c:pt idx="30159">
                  <c:v>2473.6749999999997</c:v>
                </c:pt>
                <c:pt idx="30160">
                  <c:v>2473.75</c:v>
                </c:pt>
                <c:pt idx="30161">
                  <c:v>2473.8333333333335</c:v>
                </c:pt>
                <c:pt idx="30162">
                  <c:v>2473.9166666666665</c:v>
                </c:pt>
                <c:pt idx="30163">
                  <c:v>2474</c:v>
                </c:pt>
                <c:pt idx="30164">
                  <c:v>2474.0833333333335</c:v>
                </c:pt>
                <c:pt idx="30165">
                  <c:v>2474.1666666666665</c:v>
                </c:pt>
                <c:pt idx="30166">
                  <c:v>2474.2416666666668</c:v>
                </c:pt>
                <c:pt idx="30167">
                  <c:v>2474.3250000000003</c:v>
                </c:pt>
                <c:pt idx="30168">
                  <c:v>2474.4083333333333</c:v>
                </c:pt>
                <c:pt idx="30169">
                  <c:v>2474.4916666666668</c:v>
                </c:pt>
                <c:pt idx="30170">
                  <c:v>2474.5750000000003</c:v>
                </c:pt>
                <c:pt idx="30171">
                  <c:v>2474.6583333333333</c:v>
                </c:pt>
                <c:pt idx="30172">
                  <c:v>2474.7416666666668</c:v>
                </c:pt>
                <c:pt idx="30173">
                  <c:v>2474.8166666666666</c:v>
                </c:pt>
                <c:pt idx="30174">
                  <c:v>2474.9</c:v>
                </c:pt>
                <c:pt idx="30175">
                  <c:v>2474.9833333333331</c:v>
                </c:pt>
                <c:pt idx="30176">
                  <c:v>2475.0666666666666</c:v>
                </c:pt>
                <c:pt idx="30177">
                  <c:v>2475.15</c:v>
                </c:pt>
                <c:pt idx="30178">
                  <c:v>2475.2333333333331</c:v>
                </c:pt>
                <c:pt idx="30179">
                  <c:v>2475.3083333333334</c:v>
                </c:pt>
                <c:pt idx="30180">
                  <c:v>2475.3916666666669</c:v>
                </c:pt>
                <c:pt idx="30181">
                  <c:v>2475.4749999999999</c:v>
                </c:pt>
                <c:pt idx="30182">
                  <c:v>2475.5583333333334</c:v>
                </c:pt>
                <c:pt idx="30183">
                  <c:v>2475.6416666666669</c:v>
                </c:pt>
                <c:pt idx="30184">
                  <c:v>2475.7249999999999</c:v>
                </c:pt>
                <c:pt idx="30185">
                  <c:v>2475.7999999999997</c:v>
                </c:pt>
                <c:pt idx="30186">
                  <c:v>2475.8833333333332</c:v>
                </c:pt>
                <c:pt idx="30187">
                  <c:v>2475.9666666666667</c:v>
                </c:pt>
                <c:pt idx="30188">
                  <c:v>2476.0499999999997</c:v>
                </c:pt>
                <c:pt idx="30189">
                  <c:v>2476.1333333333332</c:v>
                </c:pt>
                <c:pt idx="30190">
                  <c:v>2476.2166666666667</c:v>
                </c:pt>
                <c:pt idx="30191">
                  <c:v>2476.2999999999997</c:v>
                </c:pt>
                <c:pt idx="30192">
                  <c:v>2476.375</c:v>
                </c:pt>
                <c:pt idx="30193">
                  <c:v>2476.4583333333335</c:v>
                </c:pt>
                <c:pt idx="30194">
                  <c:v>2476.5416666666665</c:v>
                </c:pt>
                <c:pt idx="30195">
                  <c:v>2476.625</c:v>
                </c:pt>
                <c:pt idx="30196">
                  <c:v>2476.7083333333335</c:v>
                </c:pt>
                <c:pt idx="30197">
                  <c:v>2476.7916666666665</c:v>
                </c:pt>
                <c:pt idx="30198">
                  <c:v>2476.8666666666668</c:v>
                </c:pt>
                <c:pt idx="30199">
                  <c:v>2476.9500000000003</c:v>
                </c:pt>
                <c:pt idx="30200">
                  <c:v>2477.0333333333333</c:v>
                </c:pt>
                <c:pt idx="30201">
                  <c:v>2477.1166666666668</c:v>
                </c:pt>
                <c:pt idx="30202">
                  <c:v>2477.2000000000003</c:v>
                </c:pt>
                <c:pt idx="30203">
                  <c:v>2477.2833333333333</c:v>
                </c:pt>
                <c:pt idx="30204">
                  <c:v>2477.3583333333331</c:v>
                </c:pt>
                <c:pt idx="30205">
                  <c:v>2477.4416666666666</c:v>
                </c:pt>
                <c:pt idx="30206">
                  <c:v>2477.5250000000001</c:v>
                </c:pt>
                <c:pt idx="30207">
                  <c:v>2477.6083333333331</c:v>
                </c:pt>
                <c:pt idx="30208">
                  <c:v>2477.6916666666666</c:v>
                </c:pt>
                <c:pt idx="30209">
                  <c:v>2477.7750000000001</c:v>
                </c:pt>
                <c:pt idx="30210">
                  <c:v>2477.8583333333331</c:v>
                </c:pt>
                <c:pt idx="30211">
                  <c:v>2477.9333333333334</c:v>
                </c:pt>
                <c:pt idx="30212">
                  <c:v>2478.0166666666669</c:v>
                </c:pt>
                <c:pt idx="30213">
                  <c:v>2478.1</c:v>
                </c:pt>
                <c:pt idx="30214">
                  <c:v>2478.1833333333334</c:v>
                </c:pt>
                <c:pt idx="30215">
                  <c:v>2478.2666666666669</c:v>
                </c:pt>
                <c:pt idx="30216">
                  <c:v>2478.35</c:v>
                </c:pt>
                <c:pt idx="30217">
                  <c:v>2478.4249999999997</c:v>
                </c:pt>
                <c:pt idx="30218">
                  <c:v>2478.5083333333332</c:v>
                </c:pt>
                <c:pt idx="30219">
                  <c:v>2478.5916666666667</c:v>
                </c:pt>
                <c:pt idx="30220">
                  <c:v>2478.6749999999997</c:v>
                </c:pt>
                <c:pt idx="30221">
                  <c:v>2478.7583333333332</c:v>
                </c:pt>
                <c:pt idx="30222">
                  <c:v>2478.8416666666667</c:v>
                </c:pt>
                <c:pt idx="30223">
                  <c:v>2478.9166666666665</c:v>
                </c:pt>
                <c:pt idx="30224">
                  <c:v>2479</c:v>
                </c:pt>
                <c:pt idx="30225">
                  <c:v>2479.0833333333335</c:v>
                </c:pt>
                <c:pt idx="30226">
                  <c:v>2479.1666666666665</c:v>
                </c:pt>
                <c:pt idx="30227">
                  <c:v>2479.25</c:v>
                </c:pt>
                <c:pt idx="30228">
                  <c:v>2479.3333333333335</c:v>
                </c:pt>
                <c:pt idx="30229">
                  <c:v>2479.4166666666665</c:v>
                </c:pt>
                <c:pt idx="30230">
                  <c:v>2479.4916666666668</c:v>
                </c:pt>
                <c:pt idx="30231">
                  <c:v>2479.5750000000003</c:v>
                </c:pt>
                <c:pt idx="30232">
                  <c:v>2479.6583333333333</c:v>
                </c:pt>
                <c:pt idx="30233">
                  <c:v>2479.7416666666668</c:v>
                </c:pt>
                <c:pt idx="30234">
                  <c:v>2479.8250000000003</c:v>
                </c:pt>
                <c:pt idx="30235">
                  <c:v>2479.9083333333333</c:v>
                </c:pt>
                <c:pt idx="30236">
                  <c:v>2479.9833333333331</c:v>
                </c:pt>
                <c:pt idx="30237">
                  <c:v>2480.0666666666666</c:v>
                </c:pt>
                <c:pt idx="30238">
                  <c:v>2480.15</c:v>
                </c:pt>
                <c:pt idx="30239">
                  <c:v>2480.2333333333331</c:v>
                </c:pt>
              </c:numCache>
            </c:numRef>
          </c:xVal>
          <c:yVal>
            <c:numRef>
              <c:f>profile!$C$3:$C$30242</c:f>
              <c:numCache>
                <c:formatCode>General</c:formatCode>
                <c:ptCount val="30240"/>
                <c:pt idx="0">
                  <c:v>0</c:v>
                </c:pt>
                <c:pt idx="1">
                  <c:v>-4.4199499999999999E-4</c:v>
                </c:pt>
                <c:pt idx="2">
                  <c:v>-8.8398999999999997E-4</c:v>
                </c:pt>
                <c:pt idx="3">
                  <c:v>-1.32599E-3</c:v>
                </c:pt>
                <c:pt idx="4">
                  <c:v>-1.7679799999999999E-3</c:v>
                </c:pt>
                <c:pt idx="5">
                  <c:v>-2.2099799999999998E-3</c:v>
                </c:pt>
                <c:pt idx="6">
                  <c:v>-2.65197E-3</c:v>
                </c:pt>
                <c:pt idx="7">
                  <c:v>-3.0939700000000001E-3</c:v>
                </c:pt>
                <c:pt idx="8">
                  <c:v>-3.5359599999999999E-3</c:v>
                </c:pt>
                <c:pt idx="9">
                  <c:v>-3.97796E-3</c:v>
                </c:pt>
                <c:pt idx="10">
                  <c:v>-4.4199499999999997E-3</c:v>
                </c:pt>
                <c:pt idx="11">
                  <c:v>-4.8619500000000003E-3</c:v>
                </c:pt>
                <c:pt idx="12">
                  <c:v>-5.30394E-3</c:v>
                </c:pt>
                <c:pt idx="13">
                  <c:v>-5.7459399999999997E-3</c:v>
                </c:pt>
                <c:pt idx="14">
                  <c:v>-6.1879300000000003E-3</c:v>
                </c:pt>
                <c:pt idx="15">
                  <c:v>-6.62993E-3</c:v>
                </c:pt>
                <c:pt idx="16">
                  <c:v>-7.0719199999999998E-3</c:v>
                </c:pt>
                <c:pt idx="17">
                  <c:v>-7.5139200000000003E-3</c:v>
                </c:pt>
                <c:pt idx="18">
                  <c:v>-7.9559100000000001E-3</c:v>
                </c:pt>
                <c:pt idx="19">
                  <c:v>-8.3979099999999998E-3</c:v>
                </c:pt>
                <c:pt idx="20">
                  <c:v>-8.8398999999999995E-3</c:v>
                </c:pt>
                <c:pt idx="21">
                  <c:v>-9.2818999999999992E-3</c:v>
                </c:pt>
                <c:pt idx="22">
                  <c:v>-9.7238900000000007E-3</c:v>
                </c:pt>
                <c:pt idx="23">
                  <c:v>-1.01659E-2</c:v>
                </c:pt>
                <c:pt idx="24">
                  <c:v>-1.06079E-2</c:v>
                </c:pt>
                <c:pt idx="25">
                  <c:v>-1.10499E-2</c:v>
                </c:pt>
                <c:pt idx="26">
                  <c:v>-1.1491899999999999E-2</c:v>
                </c:pt>
                <c:pt idx="27">
                  <c:v>-1.1933900000000001E-2</c:v>
                </c:pt>
                <c:pt idx="28">
                  <c:v>-1.23759E-2</c:v>
                </c:pt>
                <c:pt idx="29">
                  <c:v>-1.28179E-2</c:v>
                </c:pt>
                <c:pt idx="30">
                  <c:v>-1.32599E-2</c:v>
                </c:pt>
                <c:pt idx="31">
                  <c:v>-1.37018E-2</c:v>
                </c:pt>
                <c:pt idx="32">
                  <c:v>-1.41438E-2</c:v>
                </c:pt>
                <c:pt idx="33">
                  <c:v>-1.4585799999999999E-2</c:v>
                </c:pt>
                <c:pt idx="34">
                  <c:v>-1.5027799999999999E-2</c:v>
                </c:pt>
                <c:pt idx="35">
                  <c:v>-1.5469800000000001E-2</c:v>
                </c:pt>
                <c:pt idx="36">
                  <c:v>-1.59118E-2</c:v>
                </c:pt>
                <c:pt idx="37">
                  <c:v>-1.6353800000000002E-2</c:v>
                </c:pt>
                <c:pt idx="38">
                  <c:v>-1.67958E-2</c:v>
                </c:pt>
                <c:pt idx="39">
                  <c:v>-1.7237800000000001E-2</c:v>
                </c:pt>
                <c:pt idx="40">
                  <c:v>-1.7679799999999999E-2</c:v>
                </c:pt>
                <c:pt idx="41">
                  <c:v>-1.81218E-2</c:v>
                </c:pt>
                <c:pt idx="42">
                  <c:v>-1.8563799999999998E-2</c:v>
                </c:pt>
                <c:pt idx="43">
                  <c:v>-1.90058E-2</c:v>
                </c:pt>
                <c:pt idx="44">
                  <c:v>-1.9447800000000001E-2</c:v>
                </c:pt>
                <c:pt idx="45">
                  <c:v>-1.9889799999999999E-2</c:v>
                </c:pt>
                <c:pt idx="46">
                  <c:v>-2.0331800000000001E-2</c:v>
                </c:pt>
                <c:pt idx="47">
                  <c:v>-2.0773799999999999E-2</c:v>
                </c:pt>
                <c:pt idx="48">
                  <c:v>-2.12158E-2</c:v>
                </c:pt>
                <c:pt idx="49">
                  <c:v>-2.1657800000000001E-2</c:v>
                </c:pt>
                <c:pt idx="50">
                  <c:v>-2.2099799999999999E-2</c:v>
                </c:pt>
                <c:pt idx="51">
                  <c:v>-2.2541700000000001E-2</c:v>
                </c:pt>
                <c:pt idx="52">
                  <c:v>-2.2983699999999999E-2</c:v>
                </c:pt>
                <c:pt idx="53">
                  <c:v>-2.3425700000000001E-2</c:v>
                </c:pt>
                <c:pt idx="54">
                  <c:v>-2.3867699999999999E-2</c:v>
                </c:pt>
                <c:pt idx="55">
                  <c:v>-2.43097E-2</c:v>
                </c:pt>
                <c:pt idx="56">
                  <c:v>-2.4751700000000001E-2</c:v>
                </c:pt>
                <c:pt idx="57">
                  <c:v>-2.5193699999999999E-2</c:v>
                </c:pt>
                <c:pt idx="58">
                  <c:v>-2.5635700000000001E-2</c:v>
                </c:pt>
                <c:pt idx="59">
                  <c:v>-2.6077699999999999E-2</c:v>
                </c:pt>
                <c:pt idx="60">
                  <c:v>-2.65197E-2</c:v>
                </c:pt>
                <c:pt idx="61">
                  <c:v>-2.6961700000000002E-2</c:v>
                </c:pt>
                <c:pt idx="62">
                  <c:v>-2.74037E-2</c:v>
                </c:pt>
                <c:pt idx="63">
                  <c:v>-2.7845700000000001E-2</c:v>
                </c:pt>
                <c:pt idx="64">
                  <c:v>-2.8287699999999999E-2</c:v>
                </c:pt>
                <c:pt idx="65">
                  <c:v>-2.87297E-2</c:v>
                </c:pt>
                <c:pt idx="66">
                  <c:v>-2.9171699999999998E-2</c:v>
                </c:pt>
                <c:pt idx="67">
                  <c:v>-2.96137E-2</c:v>
                </c:pt>
                <c:pt idx="68">
                  <c:v>-3.0055700000000001E-2</c:v>
                </c:pt>
                <c:pt idx="69">
                  <c:v>-3.0497699999999999E-2</c:v>
                </c:pt>
                <c:pt idx="70">
                  <c:v>-3.0939700000000001E-2</c:v>
                </c:pt>
                <c:pt idx="71">
                  <c:v>-3.1381600000000003E-2</c:v>
                </c:pt>
                <c:pt idx="72">
                  <c:v>-3.18236E-2</c:v>
                </c:pt>
                <c:pt idx="73">
                  <c:v>-3.2265599999999998E-2</c:v>
                </c:pt>
                <c:pt idx="74">
                  <c:v>-3.2707600000000003E-2</c:v>
                </c:pt>
                <c:pt idx="75">
                  <c:v>-3.3149600000000001E-2</c:v>
                </c:pt>
                <c:pt idx="76">
                  <c:v>-3.3591599999999999E-2</c:v>
                </c:pt>
                <c:pt idx="77">
                  <c:v>-3.4033599999999997E-2</c:v>
                </c:pt>
                <c:pt idx="78">
                  <c:v>-3.4475600000000002E-2</c:v>
                </c:pt>
                <c:pt idx="79">
                  <c:v>-3.49176E-2</c:v>
                </c:pt>
                <c:pt idx="80">
                  <c:v>-3.5359599999999998E-2</c:v>
                </c:pt>
                <c:pt idx="81">
                  <c:v>-3.5801600000000003E-2</c:v>
                </c:pt>
                <c:pt idx="82">
                  <c:v>-3.6243600000000001E-2</c:v>
                </c:pt>
                <c:pt idx="83">
                  <c:v>-3.6685599999999999E-2</c:v>
                </c:pt>
                <c:pt idx="84">
                  <c:v>-3.7127599999999997E-2</c:v>
                </c:pt>
                <c:pt idx="85">
                  <c:v>-3.7569600000000002E-2</c:v>
                </c:pt>
                <c:pt idx="86">
                  <c:v>-3.80116E-2</c:v>
                </c:pt>
                <c:pt idx="87">
                  <c:v>-3.8453599999999998E-2</c:v>
                </c:pt>
                <c:pt idx="88">
                  <c:v>-3.8895600000000002E-2</c:v>
                </c:pt>
                <c:pt idx="89">
                  <c:v>-3.93376E-2</c:v>
                </c:pt>
                <c:pt idx="90">
                  <c:v>-3.9779599999999998E-2</c:v>
                </c:pt>
                <c:pt idx="91">
                  <c:v>-4.02215E-2</c:v>
                </c:pt>
                <c:pt idx="92">
                  <c:v>-4.0663499999999998E-2</c:v>
                </c:pt>
                <c:pt idx="93">
                  <c:v>-4.1105500000000003E-2</c:v>
                </c:pt>
                <c:pt idx="94">
                  <c:v>-4.1547500000000001E-2</c:v>
                </c:pt>
                <c:pt idx="95">
                  <c:v>-4.1989499999999999E-2</c:v>
                </c:pt>
                <c:pt idx="96">
                  <c:v>-4.2431499999999997E-2</c:v>
                </c:pt>
                <c:pt idx="97">
                  <c:v>-4.2873500000000002E-2</c:v>
                </c:pt>
                <c:pt idx="98">
                  <c:v>-4.33155E-2</c:v>
                </c:pt>
                <c:pt idx="99">
                  <c:v>-4.3757499999999998E-2</c:v>
                </c:pt>
                <c:pt idx="100">
                  <c:v>-4.4199500000000003E-2</c:v>
                </c:pt>
                <c:pt idx="101">
                  <c:v>-4.4641500000000001E-2</c:v>
                </c:pt>
                <c:pt idx="102">
                  <c:v>-4.5083499999999999E-2</c:v>
                </c:pt>
                <c:pt idx="103">
                  <c:v>-4.5525500000000003E-2</c:v>
                </c:pt>
                <c:pt idx="104">
                  <c:v>-4.5967500000000001E-2</c:v>
                </c:pt>
                <c:pt idx="105">
                  <c:v>-4.6409499999999999E-2</c:v>
                </c:pt>
                <c:pt idx="106">
                  <c:v>-4.6851499999999997E-2</c:v>
                </c:pt>
                <c:pt idx="107">
                  <c:v>-4.7293500000000002E-2</c:v>
                </c:pt>
                <c:pt idx="108">
                  <c:v>-4.77355E-2</c:v>
                </c:pt>
                <c:pt idx="109">
                  <c:v>-4.8177499999999998E-2</c:v>
                </c:pt>
                <c:pt idx="110">
                  <c:v>-4.8619500000000003E-2</c:v>
                </c:pt>
                <c:pt idx="111">
                  <c:v>-4.9061399999999998E-2</c:v>
                </c:pt>
                <c:pt idx="112">
                  <c:v>-4.9503400000000003E-2</c:v>
                </c:pt>
                <c:pt idx="113">
                  <c:v>-4.9945400000000001E-2</c:v>
                </c:pt>
                <c:pt idx="114">
                  <c:v>-5.0387399999999999E-2</c:v>
                </c:pt>
                <c:pt idx="115">
                  <c:v>-5.0829399999999997E-2</c:v>
                </c:pt>
                <c:pt idx="116">
                  <c:v>-5.1271400000000002E-2</c:v>
                </c:pt>
                <c:pt idx="117">
                  <c:v>-5.17134E-2</c:v>
                </c:pt>
                <c:pt idx="118">
                  <c:v>-5.2155399999999998E-2</c:v>
                </c:pt>
                <c:pt idx="119">
                  <c:v>-5.2597400000000002E-2</c:v>
                </c:pt>
                <c:pt idx="120">
                  <c:v>-5.30394E-2</c:v>
                </c:pt>
                <c:pt idx="121">
                  <c:v>-5.3481399999999998E-2</c:v>
                </c:pt>
                <c:pt idx="122">
                  <c:v>-5.3923400000000003E-2</c:v>
                </c:pt>
                <c:pt idx="123">
                  <c:v>-5.4365400000000001E-2</c:v>
                </c:pt>
                <c:pt idx="124">
                  <c:v>-5.4807399999999999E-2</c:v>
                </c:pt>
                <c:pt idx="125">
                  <c:v>-5.5249399999999997E-2</c:v>
                </c:pt>
                <c:pt idx="126">
                  <c:v>-5.5691400000000002E-2</c:v>
                </c:pt>
                <c:pt idx="127">
                  <c:v>-5.61334E-2</c:v>
                </c:pt>
                <c:pt idx="128">
                  <c:v>-5.6575399999999998E-2</c:v>
                </c:pt>
                <c:pt idx="129">
                  <c:v>-5.7017400000000003E-2</c:v>
                </c:pt>
                <c:pt idx="130">
                  <c:v>-5.7459400000000001E-2</c:v>
                </c:pt>
                <c:pt idx="131">
                  <c:v>-5.7901399999999999E-2</c:v>
                </c:pt>
                <c:pt idx="132">
                  <c:v>-5.8343300000000001E-2</c:v>
                </c:pt>
                <c:pt idx="133">
                  <c:v>-5.8785299999999999E-2</c:v>
                </c:pt>
                <c:pt idx="134">
                  <c:v>-5.9227299999999997E-2</c:v>
                </c:pt>
                <c:pt idx="135">
                  <c:v>-5.9669300000000002E-2</c:v>
                </c:pt>
                <c:pt idx="136">
                  <c:v>-6.0111299999999999E-2</c:v>
                </c:pt>
                <c:pt idx="137">
                  <c:v>-6.0553299999999997E-2</c:v>
                </c:pt>
                <c:pt idx="138">
                  <c:v>-6.0995300000000002E-2</c:v>
                </c:pt>
                <c:pt idx="139">
                  <c:v>-6.14373E-2</c:v>
                </c:pt>
                <c:pt idx="140">
                  <c:v>-6.1879299999999998E-2</c:v>
                </c:pt>
                <c:pt idx="141">
                  <c:v>-6.2321300000000003E-2</c:v>
                </c:pt>
                <c:pt idx="142">
                  <c:v>-6.2763299999999994E-2</c:v>
                </c:pt>
                <c:pt idx="143">
                  <c:v>-6.3205300000000006E-2</c:v>
                </c:pt>
                <c:pt idx="144">
                  <c:v>-6.3647300000000004E-2</c:v>
                </c:pt>
                <c:pt idx="145">
                  <c:v>-6.4089300000000002E-2</c:v>
                </c:pt>
                <c:pt idx="146">
                  <c:v>-6.45313E-2</c:v>
                </c:pt>
                <c:pt idx="147">
                  <c:v>-6.4973299999999998E-2</c:v>
                </c:pt>
                <c:pt idx="148">
                  <c:v>-6.5415299999999996E-2</c:v>
                </c:pt>
                <c:pt idx="149">
                  <c:v>-6.5857299999999994E-2</c:v>
                </c:pt>
                <c:pt idx="150">
                  <c:v>-6.6299300000000005E-2</c:v>
                </c:pt>
                <c:pt idx="151">
                  <c:v>-6.6741300000000003E-2</c:v>
                </c:pt>
                <c:pt idx="152">
                  <c:v>-6.7183199999999998E-2</c:v>
                </c:pt>
                <c:pt idx="153">
                  <c:v>-6.7625199999999996E-2</c:v>
                </c:pt>
                <c:pt idx="154">
                  <c:v>-6.8067199999999994E-2</c:v>
                </c:pt>
                <c:pt idx="155">
                  <c:v>-6.8509200000000006E-2</c:v>
                </c:pt>
                <c:pt idx="156">
                  <c:v>-6.8951200000000004E-2</c:v>
                </c:pt>
                <c:pt idx="157">
                  <c:v>-6.9393200000000002E-2</c:v>
                </c:pt>
                <c:pt idx="158">
                  <c:v>-6.98352E-2</c:v>
                </c:pt>
                <c:pt idx="159">
                  <c:v>-7.0277199999999998E-2</c:v>
                </c:pt>
                <c:pt idx="160">
                  <c:v>-7.0719199999999996E-2</c:v>
                </c:pt>
                <c:pt idx="161">
                  <c:v>-7.1161199999999994E-2</c:v>
                </c:pt>
                <c:pt idx="162">
                  <c:v>-7.1603200000000006E-2</c:v>
                </c:pt>
                <c:pt idx="163">
                  <c:v>-7.2045200000000004E-2</c:v>
                </c:pt>
                <c:pt idx="164">
                  <c:v>-7.2487200000000002E-2</c:v>
                </c:pt>
                <c:pt idx="165">
                  <c:v>-7.29292E-2</c:v>
                </c:pt>
                <c:pt idx="166">
                  <c:v>-7.3371199999999998E-2</c:v>
                </c:pt>
                <c:pt idx="167">
                  <c:v>-7.3813199999999995E-2</c:v>
                </c:pt>
                <c:pt idx="168">
                  <c:v>-7.4255199999999993E-2</c:v>
                </c:pt>
                <c:pt idx="169">
                  <c:v>-7.4697200000000005E-2</c:v>
                </c:pt>
                <c:pt idx="170">
                  <c:v>-7.5139200000000003E-2</c:v>
                </c:pt>
                <c:pt idx="171">
                  <c:v>-7.5581200000000001E-2</c:v>
                </c:pt>
                <c:pt idx="172">
                  <c:v>-7.6023099999999996E-2</c:v>
                </c:pt>
                <c:pt idx="173">
                  <c:v>-7.6465099999999994E-2</c:v>
                </c:pt>
                <c:pt idx="174">
                  <c:v>-7.6907100000000006E-2</c:v>
                </c:pt>
                <c:pt idx="175">
                  <c:v>-7.7349100000000004E-2</c:v>
                </c:pt>
                <c:pt idx="176">
                  <c:v>-7.7791100000000002E-2</c:v>
                </c:pt>
                <c:pt idx="177">
                  <c:v>-7.82331E-2</c:v>
                </c:pt>
                <c:pt idx="178">
                  <c:v>-7.8675099999999998E-2</c:v>
                </c:pt>
                <c:pt idx="179">
                  <c:v>-7.9117099999999996E-2</c:v>
                </c:pt>
                <c:pt idx="180">
                  <c:v>-7.9559099999999994E-2</c:v>
                </c:pt>
                <c:pt idx="181">
                  <c:v>-8.0001100000000006E-2</c:v>
                </c:pt>
                <c:pt idx="182">
                  <c:v>-8.0443100000000003E-2</c:v>
                </c:pt>
                <c:pt idx="183">
                  <c:v>-8.0885100000000001E-2</c:v>
                </c:pt>
                <c:pt idx="184">
                  <c:v>-8.1327099999999999E-2</c:v>
                </c:pt>
                <c:pt idx="185">
                  <c:v>-8.1769099999999997E-2</c:v>
                </c:pt>
                <c:pt idx="186">
                  <c:v>-8.2211099999999995E-2</c:v>
                </c:pt>
                <c:pt idx="187">
                  <c:v>-8.2653099999999993E-2</c:v>
                </c:pt>
                <c:pt idx="188">
                  <c:v>-8.3095100000000005E-2</c:v>
                </c:pt>
                <c:pt idx="189">
                  <c:v>-8.3537100000000003E-2</c:v>
                </c:pt>
                <c:pt idx="190">
                  <c:v>-8.3979100000000001E-2</c:v>
                </c:pt>
                <c:pt idx="191">
                  <c:v>-8.4421099999999999E-2</c:v>
                </c:pt>
                <c:pt idx="192">
                  <c:v>-8.4862999999999994E-2</c:v>
                </c:pt>
                <c:pt idx="193">
                  <c:v>-8.5305000000000006E-2</c:v>
                </c:pt>
                <c:pt idx="194">
                  <c:v>-8.5747000000000004E-2</c:v>
                </c:pt>
                <c:pt idx="195">
                  <c:v>-8.6189000000000002E-2</c:v>
                </c:pt>
                <c:pt idx="196">
                  <c:v>-8.6631E-2</c:v>
                </c:pt>
                <c:pt idx="197">
                  <c:v>-8.7072999999999998E-2</c:v>
                </c:pt>
                <c:pt idx="198">
                  <c:v>-8.7514999999999996E-2</c:v>
                </c:pt>
                <c:pt idx="199">
                  <c:v>-8.7956999999999994E-2</c:v>
                </c:pt>
                <c:pt idx="200">
                  <c:v>-8.8399000000000005E-2</c:v>
                </c:pt>
                <c:pt idx="201">
                  <c:v>-8.8841000000000003E-2</c:v>
                </c:pt>
                <c:pt idx="202">
                  <c:v>-8.9283000000000001E-2</c:v>
                </c:pt>
                <c:pt idx="203">
                  <c:v>-8.9724999999999999E-2</c:v>
                </c:pt>
                <c:pt idx="204">
                  <c:v>-9.0166999999999997E-2</c:v>
                </c:pt>
                <c:pt idx="205">
                  <c:v>-9.0608999999999995E-2</c:v>
                </c:pt>
                <c:pt idx="206">
                  <c:v>-9.1051000000000007E-2</c:v>
                </c:pt>
                <c:pt idx="207">
                  <c:v>-9.1493000000000005E-2</c:v>
                </c:pt>
                <c:pt idx="208">
                  <c:v>-9.1935000000000003E-2</c:v>
                </c:pt>
                <c:pt idx="209">
                  <c:v>-9.2377000000000001E-2</c:v>
                </c:pt>
                <c:pt idx="210">
                  <c:v>-9.2818999999999999E-2</c:v>
                </c:pt>
                <c:pt idx="211">
                  <c:v>-9.3260999999999997E-2</c:v>
                </c:pt>
                <c:pt idx="212">
                  <c:v>-9.3702900000000006E-2</c:v>
                </c:pt>
                <c:pt idx="213">
                  <c:v>-9.4144900000000004E-2</c:v>
                </c:pt>
                <c:pt idx="214">
                  <c:v>-9.4586900000000002E-2</c:v>
                </c:pt>
                <c:pt idx="215">
                  <c:v>-9.5028899999999999E-2</c:v>
                </c:pt>
                <c:pt idx="216">
                  <c:v>-9.5470899999999997E-2</c:v>
                </c:pt>
                <c:pt idx="217">
                  <c:v>-9.5912899999999995E-2</c:v>
                </c:pt>
                <c:pt idx="218">
                  <c:v>-9.6354899999999993E-2</c:v>
                </c:pt>
                <c:pt idx="219">
                  <c:v>-9.6796900000000005E-2</c:v>
                </c:pt>
                <c:pt idx="220">
                  <c:v>-9.7238900000000003E-2</c:v>
                </c:pt>
                <c:pt idx="221">
                  <c:v>-9.7680900000000001E-2</c:v>
                </c:pt>
                <c:pt idx="222">
                  <c:v>-9.8122899999999999E-2</c:v>
                </c:pt>
                <c:pt idx="223">
                  <c:v>-9.8564899999999997E-2</c:v>
                </c:pt>
                <c:pt idx="224">
                  <c:v>-9.9006899999999995E-2</c:v>
                </c:pt>
                <c:pt idx="225">
                  <c:v>-9.9448900000000007E-2</c:v>
                </c:pt>
                <c:pt idx="226">
                  <c:v>-9.9890900000000005E-2</c:v>
                </c:pt>
                <c:pt idx="227">
                  <c:v>-0.10033300000000001</c:v>
                </c:pt>
                <c:pt idx="228">
                  <c:v>-0.100775</c:v>
                </c:pt>
                <c:pt idx="229">
                  <c:v>-0.101217</c:v>
                </c:pt>
                <c:pt idx="230">
                  <c:v>-0.101659</c:v>
                </c:pt>
                <c:pt idx="231">
                  <c:v>-0.102101</c:v>
                </c:pt>
                <c:pt idx="232">
                  <c:v>-0.102543</c:v>
                </c:pt>
                <c:pt idx="233">
                  <c:v>-0.10298499999999999</c:v>
                </c:pt>
                <c:pt idx="234">
                  <c:v>-0.10342700000000001</c:v>
                </c:pt>
                <c:pt idx="235">
                  <c:v>-0.103869</c:v>
                </c:pt>
                <c:pt idx="236">
                  <c:v>-0.104311</c:v>
                </c:pt>
                <c:pt idx="237">
                  <c:v>-0.104753</c:v>
                </c:pt>
                <c:pt idx="238">
                  <c:v>-0.105195</c:v>
                </c:pt>
                <c:pt idx="239">
                  <c:v>-0.10563699999999999</c:v>
                </c:pt>
                <c:pt idx="240">
                  <c:v>-0.10607900000000001</c:v>
                </c:pt>
                <c:pt idx="241">
                  <c:v>-0.106521</c:v>
                </c:pt>
                <c:pt idx="242">
                  <c:v>-0.106963</c:v>
                </c:pt>
                <c:pt idx="243">
                  <c:v>-0.101896</c:v>
                </c:pt>
                <c:pt idx="244">
                  <c:v>-9.7883600000000001E-2</c:v>
                </c:pt>
                <c:pt idx="245">
                  <c:v>-9.16627E-2</c:v>
                </c:pt>
                <c:pt idx="246">
                  <c:v>-8.8648199999999996E-2</c:v>
                </c:pt>
                <c:pt idx="247">
                  <c:v>-8.7222999999999995E-2</c:v>
                </c:pt>
                <c:pt idx="248">
                  <c:v>-8.4939799999999996E-2</c:v>
                </c:pt>
                <c:pt idx="249">
                  <c:v>-8.2967899999999997E-2</c:v>
                </c:pt>
                <c:pt idx="250">
                  <c:v>-8.1566700000000006E-2</c:v>
                </c:pt>
                <c:pt idx="251">
                  <c:v>-8.2733399999999999E-2</c:v>
                </c:pt>
                <c:pt idx="252">
                  <c:v>-8.5209400000000005E-2</c:v>
                </c:pt>
                <c:pt idx="253">
                  <c:v>-8.68641E-2</c:v>
                </c:pt>
                <c:pt idx="254">
                  <c:v>-8.9209999999999998E-2</c:v>
                </c:pt>
                <c:pt idx="255">
                  <c:v>-9.1358300000000003E-2</c:v>
                </c:pt>
                <c:pt idx="256">
                  <c:v>-9.3202300000000002E-2</c:v>
                </c:pt>
                <c:pt idx="257">
                  <c:v>-9.5624899999999999E-2</c:v>
                </c:pt>
                <c:pt idx="258">
                  <c:v>-0.102312</c:v>
                </c:pt>
                <c:pt idx="259">
                  <c:v>-0.110913</c:v>
                </c:pt>
                <c:pt idx="260">
                  <c:v>-0.116204</c:v>
                </c:pt>
                <c:pt idx="261">
                  <c:v>-0.117853</c:v>
                </c:pt>
                <c:pt idx="262">
                  <c:v>-0.117788</c:v>
                </c:pt>
                <c:pt idx="263">
                  <c:v>-0.119561</c:v>
                </c:pt>
                <c:pt idx="264">
                  <c:v>-0.12098299999999999</c:v>
                </c:pt>
                <c:pt idx="265">
                  <c:v>-0.122642</c:v>
                </c:pt>
                <c:pt idx="266">
                  <c:v>-0.124552</c:v>
                </c:pt>
                <c:pt idx="267">
                  <c:v>-0.12618799999999999</c:v>
                </c:pt>
                <c:pt idx="268">
                  <c:v>-0.12889500000000001</c:v>
                </c:pt>
                <c:pt idx="269">
                  <c:v>-0.1303</c:v>
                </c:pt>
                <c:pt idx="270">
                  <c:v>-0.13183900000000001</c:v>
                </c:pt>
                <c:pt idx="271">
                  <c:v>-0.13414999999999999</c:v>
                </c:pt>
                <c:pt idx="272">
                  <c:v>-0.13662099999999999</c:v>
                </c:pt>
                <c:pt idx="273">
                  <c:v>-0.13902100000000001</c:v>
                </c:pt>
                <c:pt idx="274">
                  <c:v>-0.13975299999999999</c:v>
                </c:pt>
                <c:pt idx="275">
                  <c:v>-0.141897</c:v>
                </c:pt>
                <c:pt idx="276">
                  <c:v>-0.145424</c:v>
                </c:pt>
                <c:pt idx="277">
                  <c:v>-0.14894299999999999</c:v>
                </c:pt>
                <c:pt idx="278">
                  <c:v>-0.15137999999999999</c:v>
                </c:pt>
                <c:pt idx="279">
                  <c:v>-0.15508</c:v>
                </c:pt>
                <c:pt idx="280">
                  <c:v>-0.15678700000000001</c:v>
                </c:pt>
                <c:pt idx="281">
                  <c:v>-0.15784899999999999</c:v>
                </c:pt>
                <c:pt idx="282">
                  <c:v>-0.15686800000000001</c:v>
                </c:pt>
                <c:pt idx="283">
                  <c:v>-0.159889</c:v>
                </c:pt>
                <c:pt idx="284">
                  <c:v>-0.16214999999999999</c:v>
                </c:pt>
                <c:pt idx="285">
                  <c:v>-0.16453699999999999</c:v>
                </c:pt>
                <c:pt idx="286">
                  <c:v>-0.16844600000000001</c:v>
                </c:pt>
                <c:pt idx="287">
                  <c:v>-0.174266</c:v>
                </c:pt>
                <c:pt idx="288">
                  <c:v>-0.17857899999999999</c:v>
                </c:pt>
                <c:pt idx="289">
                  <c:v>-0.18243000000000001</c:v>
                </c:pt>
                <c:pt idx="290">
                  <c:v>-0.185806</c:v>
                </c:pt>
                <c:pt idx="291">
                  <c:v>-0.188221</c:v>
                </c:pt>
                <c:pt idx="292">
                  <c:v>-0.19008800000000001</c:v>
                </c:pt>
                <c:pt idx="293">
                  <c:v>-0.19292300000000001</c:v>
                </c:pt>
                <c:pt idx="294">
                  <c:v>-0.196241</c:v>
                </c:pt>
                <c:pt idx="295">
                  <c:v>-0.20059199999999999</c:v>
                </c:pt>
                <c:pt idx="296">
                  <c:v>-0.204129</c:v>
                </c:pt>
                <c:pt idx="297">
                  <c:v>-0.20657800000000001</c:v>
                </c:pt>
                <c:pt idx="298">
                  <c:v>-0.20905899999999999</c:v>
                </c:pt>
                <c:pt idx="299">
                  <c:v>-0.21051400000000001</c:v>
                </c:pt>
                <c:pt idx="300">
                  <c:v>-0.212865</c:v>
                </c:pt>
                <c:pt idx="301">
                  <c:v>-0.21476799999999999</c:v>
                </c:pt>
                <c:pt idx="302">
                  <c:v>-0.217503</c:v>
                </c:pt>
                <c:pt idx="303">
                  <c:v>-0.216558</c:v>
                </c:pt>
                <c:pt idx="304">
                  <c:v>-0.219997</c:v>
                </c:pt>
                <c:pt idx="305">
                  <c:v>-0.22438900000000001</c:v>
                </c:pt>
                <c:pt idx="306">
                  <c:v>-0.227377</c:v>
                </c:pt>
                <c:pt idx="307">
                  <c:v>-0.23045499999999999</c:v>
                </c:pt>
                <c:pt idx="308">
                  <c:v>-0.232238</c:v>
                </c:pt>
                <c:pt idx="309">
                  <c:v>-0.23363100000000001</c:v>
                </c:pt>
                <c:pt idx="310">
                  <c:v>-0.23538799999999999</c:v>
                </c:pt>
                <c:pt idx="311">
                  <c:v>-0.23849000000000001</c:v>
                </c:pt>
                <c:pt idx="312">
                  <c:v>-0.24222399999999999</c:v>
                </c:pt>
                <c:pt idx="313">
                  <c:v>-0.244675</c:v>
                </c:pt>
                <c:pt idx="314">
                  <c:v>-0.24898500000000001</c:v>
                </c:pt>
                <c:pt idx="315">
                  <c:v>-0.25382399999999999</c:v>
                </c:pt>
                <c:pt idx="316">
                  <c:v>-0.25793700000000003</c:v>
                </c:pt>
                <c:pt idx="317">
                  <c:v>-0.26153500000000002</c:v>
                </c:pt>
                <c:pt idx="318">
                  <c:v>-0.26533600000000002</c:v>
                </c:pt>
                <c:pt idx="319">
                  <c:v>-0.26962900000000001</c:v>
                </c:pt>
                <c:pt idx="320">
                  <c:v>-0.274422</c:v>
                </c:pt>
                <c:pt idx="321">
                  <c:v>-0.27488800000000002</c:v>
                </c:pt>
                <c:pt idx="322">
                  <c:v>-0.274816</c:v>
                </c:pt>
                <c:pt idx="323">
                  <c:v>-0.27652700000000002</c:v>
                </c:pt>
                <c:pt idx="324">
                  <c:v>-0.277698</c:v>
                </c:pt>
                <c:pt idx="325">
                  <c:v>-0.27899800000000002</c:v>
                </c:pt>
                <c:pt idx="326">
                  <c:v>-0.280804</c:v>
                </c:pt>
                <c:pt idx="327">
                  <c:v>-0.28134700000000001</c:v>
                </c:pt>
                <c:pt idx="328">
                  <c:v>-0.28188600000000003</c:v>
                </c:pt>
                <c:pt idx="329">
                  <c:v>-0.28339700000000001</c:v>
                </c:pt>
                <c:pt idx="330">
                  <c:v>-0.28722799999999998</c:v>
                </c:pt>
                <c:pt idx="331">
                  <c:v>-0.29295199999999999</c:v>
                </c:pt>
                <c:pt idx="332">
                  <c:v>-0.29793199999999997</c:v>
                </c:pt>
                <c:pt idx="333">
                  <c:v>-0.30234800000000001</c:v>
                </c:pt>
                <c:pt idx="334">
                  <c:v>-0.30533399999999999</c:v>
                </c:pt>
                <c:pt idx="335">
                  <c:v>-0.30703999999999998</c:v>
                </c:pt>
                <c:pt idx="336">
                  <c:v>-0.30840800000000002</c:v>
                </c:pt>
                <c:pt idx="337">
                  <c:v>-0.30949700000000002</c:v>
                </c:pt>
                <c:pt idx="338">
                  <c:v>-0.31232500000000002</c:v>
                </c:pt>
                <c:pt idx="339">
                  <c:v>-0.312168</c:v>
                </c:pt>
                <c:pt idx="340">
                  <c:v>-0.31226500000000001</c:v>
                </c:pt>
                <c:pt idx="341">
                  <c:v>-0.315301</c:v>
                </c:pt>
                <c:pt idx="342">
                  <c:v>-0.316994</c:v>
                </c:pt>
                <c:pt idx="343">
                  <c:v>-0.32206699999999999</c:v>
                </c:pt>
                <c:pt idx="344">
                  <c:v>-0.32417000000000001</c:v>
                </c:pt>
                <c:pt idx="345">
                  <c:v>-0.32348399999999999</c:v>
                </c:pt>
                <c:pt idx="346">
                  <c:v>-0.32614199999999999</c:v>
                </c:pt>
                <c:pt idx="347">
                  <c:v>-0.32893899999999998</c:v>
                </c:pt>
                <c:pt idx="348">
                  <c:v>-0.33262900000000001</c:v>
                </c:pt>
                <c:pt idx="349">
                  <c:v>-0.33714899999999998</c:v>
                </c:pt>
                <c:pt idx="350">
                  <c:v>-0.34350799999999998</c:v>
                </c:pt>
                <c:pt idx="351">
                  <c:v>-0.35015400000000002</c:v>
                </c:pt>
                <c:pt idx="352">
                  <c:v>-0.354043</c:v>
                </c:pt>
                <c:pt idx="353">
                  <c:v>-0.35763</c:v>
                </c:pt>
                <c:pt idx="354">
                  <c:v>-0.36176900000000001</c:v>
                </c:pt>
                <c:pt idx="355">
                  <c:v>-0.36529499999999998</c:v>
                </c:pt>
                <c:pt idx="356">
                  <c:v>-0.36788300000000002</c:v>
                </c:pt>
                <c:pt idx="357">
                  <c:v>-0.36913200000000002</c:v>
                </c:pt>
                <c:pt idx="358">
                  <c:v>-0.37079800000000002</c:v>
                </c:pt>
                <c:pt idx="359">
                  <c:v>-0.37010399999999999</c:v>
                </c:pt>
                <c:pt idx="360">
                  <c:v>-0.36915500000000001</c:v>
                </c:pt>
                <c:pt idx="361">
                  <c:v>-0.36908200000000002</c:v>
                </c:pt>
                <c:pt idx="362">
                  <c:v>-0.37213000000000002</c:v>
                </c:pt>
                <c:pt idx="363">
                  <c:v>-0.373386</c:v>
                </c:pt>
                <c:pt idx="364">
                  <c:v>-0.37458900000000001</c:v>
                </c:pt>
                <c:pt idx="365">
                  <c:v>-0.37767000000000001</c:v>
                </c:pt>
                <c:pt idx="366">
                  <c:v>-0.37581599999999998</c:v>
                </c:pt>
                <c:pt idx="367">
                  <c:v>-0.37770199999999998</c:v>
                </c:pt>
                <c:pt idx="368">
                  <c:v>-0.37796600000000002</c:v>
                </c:pt>
                <c:pt idx="369">
                  <c:v>-0.379911</c:v>
                </c:pt>
                <c:pt idx="370">
                  <c:v>-0.38226100000000002</c:v>
                </c:pt>
                <c:pt idx="371">
                  <c:v>-0.38460699999999998</c:v>
                </c:pt>
                <c:pt idx="372">
                  <c:v>-0.386716</c:v>
                </c:pt>
                <c:pt idx="373">
                  <c:v>-0.38846399999999998</c:v>
                </c:pt>
                <c:pt idx="374">
                  <c:v>-0.39041199999999998</c:v>
                </c:pt>
                <c:pt idx="375">
                  <c:v>-0.39178600000000002</c:v>
                </c:pt>
                <c:pt idx="376">
                  <c:v>-0.39262799999999998</c:v>
                </c:pt>
                <c:pt idx="377">
                  <c:v>-0.39308799999999999</c:v>
                </c:pt>
                <c:pt idx="378">
                  <c:v>-0.394206</c:v>
                </c:pt>
                <c:pt idx="379">
                  <c:v>-0.39390999999999998</c:v>
                </c:pt>
                <c:pt idx="380">
                  <c:v>-0.39268700000000001</c:v>
                </c:pt>
                <c:pt idx="381">
                  <c:v>-0.39535999999999999</c:v>
                </c:pt>
                <c:pt idx="382">
                  <c:v>-0.39742</c:v>
                </c:pt>
                <c:pt idx="383">
                  <c:v>-0.39802900000000002</c:v>
                </c:pt>
                <c:pt idx="384">
                  <c:v>-0.39926400000000001</c:v>
                </c:pt>
                <c:pt idx="385">
                  <c:v>-0.40189799999999998</c:v>
                </c:pt>
                <c:pt idx="386">
                  <c:v>-0.40538000000000002</c:v>
                </c:pt>
                <c:pt idx="387">
                  <c:v>-0.407445</c:v>
                </c:pt>
                <c:pt idx="388">
                  <c:v>-0.40916599999999997</c:v>
                </c:pt>
                <c:pt idx="389">
                  <c:v>-0.41169499999999998</c:v>
                </c:pt>
                <c:pt idx="390">
                  <c:v>-0.414192</c:v>
                </c:pt>
                <c:pt idx="391">
                  <c:v>-0.416103</c:v>
                </c:pt>
                <c:pt idx="392">
                  <c:v>-0.41782900000000001</c:v>
                </c:pt>
                <c:pt idx="393">
                  <c:v>-0.42061900000000002</c:v>
                </c:pt>
                <c:pt idx="394">
                  <c:v>-0.42360799999999998</c:v>
                </c:pt>
                <c:pt idx="395">
                  <c:v>-0.42640699999999998</c:v>
                </c:pt>
                <c:pt idx="396">
                  <c:v>-0.42846699999999999</c:v>
                </c:pt>
                <c:pt idx="397">
                  <c:v>-0.43078300000000003</c:v>
                </c:pt>
                <c:pt idx="398">
                  <c:v>-0.42938500000000002</c:v>
                </c:pt>
                <c:pt idx="399">
                  <c:v>-0.42788500000000002</c:v>
                </c:pt>
                <c:pt idx="400">
                  <c:v>-0.430508</c:v>
                </c:pt>
                <c:pt idx="401">
                  <c:v>-0.432583</c:v>
                </c:pt>
                <c:pt idx="402">
                  <c:v>-0.435002</c:v>
                </c:pt>
                <c:pt idx="403">
                  <c:v>-0.43821500000000002</c:v>
                </c:pt>
                <c:pt idx="404">
                  <c:v>-0.44059599999999999</c:v>
                </c:pt>
                <c:pt idx="405">
                  <c:v>-0.44320100000000001</c:v>
                </c:pt>
                <c:pt idx="406">
                  <c:v>-0.44692799999999999</c:v>
                </c:pt>
                <c:pt idx="407">
                  <c:v>-0.45028099999999999</c:v>
                </c:pt>
                <c:pt idx="408">
                  <c:v>-0.45256999999999997</c:v>
                </c:pt>
                <c:pt idx="409">
                  <c:v>-0.45385799999999998</c:v>
                </c:pt>
                <c:pt idx="410">
                  <c:v>-0.45590799999999998</c:v>
                </c:pt>
                <c:pt idx="411">
                  <c:v>-0.45869399999999999</c:v>
                </c:pt>
                <c:pt idx="412">
                  <c:v>-0.46220099999999997</c:v>
                </c:pt>
                <c:pt idx="413">
                  <c:v>-0.464916</c:v>
                </c:pt>
                <c:pt idx="414">
                  <c:v>-0.467416</c:v>
                </c:pt>
                <c:pt idx="415">
                  <c:v>-0.469976</c:v>
                </c:pt>
                <c:pt idx="416">
                  <c:v>-0.46896500000000002</c:v>
                </c:pt>
                <c:pt idx="417">
                  <c:v>-0.468026</c:v>
                </c:pt>
                <c:pt idx="418">
                  <c:v>-0.469445</c:v>
                </c:pt>
                <c:pt idx="419">
                  <c:v>-0.46918700000000002</c:v>
                </c:pt>
                <c:pt idx="420">
                  <c:v>-0.47297699999999998</c:v>
                </c:pt>
                <c:pt idx="421">
                  <c:v>-0.47302499999999997</c:v>
                </c:pt>
                <c:pt idx="422">
                  <c:v>-0.47128900000000001</c:v>
                </c:pt>
                <c:pt idx="423">
                  <c:v>-0.47299000000000002</c:v>
                </c:pt>
                <c:pt idx="424">
                  <c:v>-0.47418500000000002</c:v>
                </c:pt>
                <c:pt idx="425">
                  <c:v>-0.47598299999999999</c:v>
                </c:pt>
                <c:pt idx="426">
                  <c:v>-0.47702899999999998</c:v>
                </c:pt>
                <c:pt idx="427">
                  <c:v>-0.47742499999999999</c:v>
                </c:pt>
                <c:pt idx="428">
                  <c:v>-0.47887200000000002</c:v>
                </c:pt>
                <c:pt idx="429">
                  <c:v>-0.48161399999999999</c:v>
                </c:pt>
                <c:pt idx="430">
                  <c:v>-0.483292</c:v>
                </c:pt>
                <c:pt idx="431">
                  <c:v>-0.48461100000000001</c:v>
                </c:pt>
                <c:pt idx="432">
                  <c:v>-0.48646200000000001</c:v>
                </c:pt>
                <c:pt idx="433">
                  <c:v>-0.48947000000000002</c:v>
                </c:pt>
                <c:pt idx="434">
                  <c:v>-0.48929899999999998</c:v>
                </c:pt>
                <c:pt idx="435">
                  <c:v>-0.48944900000000002</c:v>
                </c:pt>
                <c:pt idx="436">
                  <c:v>-0.49216199999999999</c:v>
                </c:pt>
                <c:pt idx="437">
                  <c:v>-0.49435099999999998</c:v>
                </c:pt>
                <c:pt idx="438">
                  <c:v>-0.49486799999999997</c:v>
                </c:pt>
                <c:pt idx="439">
                  <c:v>-0.495502</c:v>
                </c:pt>
                <c:pt idx="440">
                  <c:v>-0.49757699999999999</c:v>
                </c:pt>
                <c:pt idx="441">
                  <c:v>-0.49915900000000002</c:v>
                </c:pt>
                <c:pt idx="442">
                  <c:v>-0.49998199999999998</c:v>
                </c:pt>
                <c:pt idx="443">
                  <c:v>-0.50024500000000005</c:v>
                </c:pt>
                <c:pt idx="444">
                  <c:v>-0.50064399999999998</c:v>
                </c:pt>
                <c:pt idx="445">
                  <c:v>-0.49946600000000002</c:v>
                </c:pt>
                <c:pt idx="446">
                  <c:v>-0.50020399999999998</c:v>
                </c:pt>
                <c:pt idx="447">
                  <c:v>-0.50290400000000002</c:v>
                </c:pt>
                <c:pt idx="448">
                  <c:v>-0.50561800000000001</c:v>
                </c:pt>
                <c:pt idx="449">
                  <c:v>-0.50847600000000004</c:v>
                </c:pt>
                <c:pt idx="450">
                  <c:v>-0.51038499999999998</c:v>
                </c:pt>
                <c:pt idx="451">
                  <c:v>-0.51249400000000001</c:v>
                </c:pt>
                <c:pt idx="452">
                  <c:v>-0.51470800000000005</c:v>
                </c:pt>
                <c:pt idx="453">
                  <c:v>-0.51750499999999999</c:v>
                </c:pt>
                <c:pt idx="454">
                  <c:v>-0.519069</c:v>
                </c:pt>
                <c:pt idx="455">
                  <c:v>-0.52024400000000004</c:v>
                </c:pt>
                <c:pt idx="456">
                  <c:v>-0.52157399999999998</c:v>
                </c:pt>
                <c:pt idx="457">
                  <c:v>-0.52240299999999995</c:v>
                </c:pt>
                <c:pt idx="458">
                  <c:v>-0.52319499999999997</c:v>
                </c:pt>
                <c:pt idx="459">
                  <c:v>-0.52383400000000002</c:v>
                </c:pt>
                <c:pt idx="460">
                  <c:v>-0.52634400000000003</c:v>
                </c:pt>
                <c:pt idx="461">
                  <c:v>-0.52966800000000003</c:v>
                </c:pt>
                <c:pt idx="462">
                  <c:v>-0.53295400000000004</c:v>
                </c:pt>
                <c:pt idx="463">
                  <c:v>-0.53639700000000001</c:v>
                </c:pt>
                <c:pt idx="464">
                  <c:v>-0.53790199999999999</c:v>
                </c:pt>
                <c:pt idx="465">
                  <c:v>-0.53908999999999996</c:v>
                </c:pt>
                <c:pt idx="466">
                  <c:v>-0.54145600000000005</c:v>
                </c:pt>
                <c:pt idx="467">
                  <c:v>-0.54229400000000005</c:v>
                </c:pt>
                <c:pt idx="468">
                  <c:v>-0.545014</c:v>
                </c:pt>
                <c:pt idx="469">
                  <c:v>-0.54789299999999996</c:v>
                </c:pt>
                <c:pt idx="470">
                  <c:v>-0.55029300000000003</c:v>
                </c:pt>
                <c:pt idx="471">
                  <c:v>-0.55069400000000002</c:v>
                </c:pt>
                <c:pt idx="472">
                  <c:v>-0.55001699999999998</c:v>
                </c:pt>
                <c:pt idx="473">
                  <c:v>-0.54885600000000001</c:v>
                </c:pt>
                <c:pt idx="474">
                  <c:v>-0.54467200000000005</c:v>
                </c:pt>
                <c:pt idx="475">
                  <c:v>-0.54660399999999998</c:v>
                </c:pt>
                <c:pt idx="476">
                  <c:v>-0.54893899999999995</c:v>
                </c:pt>
                <c:pt idx="477">
                  <c:v>-0.55029899999999998</c:v>
                </c:pt>
                <c:pt idx="478">
                  <c:v>-0.55167600000000006</c:v>
                </c:pt>
                <c:pt idx="479">
                  <c:v>-0.55244899999999997</c:v>
                </c:pt>
                <c:pt idx="480">
                  <c:v>-0.55178799999999995</c:v>
                </c:pt>
                <c:pt idx="481">
                  <c:v>-0.55235100000000004</c:v>
                </c:pt>
                <c:pt idx="482">
                  <c:v>-0.55430299999999999</c:v>
                </c:pt>
                <c:pt idx="483">
                  <c:v>-0.55623699999999998</c:v>
                </c:pt>
                <c:pt idx="484">
                  <c:v>-0.55871700000000002</c:v>
                </c:pt>
                <c:pt idx="485">
                  <c:v>-0.56105000000000005</c:v>
                </c:pt>
                <c:pt idx="486">
                  <c:v>-0.56303400000000003</c:v>
                </c:pt>
                <c:pt idx="487">
                  <c:v>-0.56626100000000001</c:v>
                </c:pt>
                <c:pt idx="488">
                  <c:v>-0.57008899999999996</c:v>
                </c:pt>
                <c:pt idx="489">
                  <c:v>-0.57220400000000005</c:v>
                </c:pt>
                <c:pt idx="490">
                  <c:v>-0.57366499999999998</c:v>
                </c:pt>
                <c:pt idx="491">
                  <c:v>-0.57576799999999995</c:v>
                </c:pt>
                <c:pt idx="492">
                  <c:v>-0.57733199999999996</c:v>
                </c:pt>
                <c:pt idx="493">
                  <c:v>-0.57683499999999999</c:v>
                </c:pt>
                <c:pt idx="494">
                  <c:v>-0.57681099999999996</c:v>
                </c:pt>
                <c:pt idx="495">
                  <c:v>-0.57832799999999995</c:v>
                </c:pt>
                <c:pt idx="496">
                  <c:v>-0.57929200000000003</c:v>
                </c:pt>
                <c:pt idx="497">
                  <c:v>-0.58102100000000001</c:v>
                </c:pt>
                <c:pt idx="498">
                  <c:v>-0.58297299999999996</c:v>
                </c:pt>
                <c:pt idx="499">
                  <c:v>-0.58400200000000002</c:v>
                </c:pt>
                <c:pt idx="500">
                  <c:v>-0.58472100000000005</c:v>
                </c:pt>
                <c:pt idx="501">
                  <c:v>-0.58644399999999997</c:v>
                </c:pt>
                <c:pt idx="502">
                  <c:v>-0.58753299999999997</c:v>
                </c:pt>
                <c:pt idx="503">
                  <c:v>-0.58792599999999995</c:v>
                </c:pt>
                <c:pt idx="504">
                  <c:v>-0.58849300000000004</c:v>
                </c:pt>
                <c:pt idx="505">
                  <c:v>-0.58887100000000003</c:v>
                </c:pt>
                <c:pt idx="506">
                  <c:v>-0.59004000000000001</c:v>
                </c:pt>
                <c:pt idx="507">
                  <c:v>-0.59238800000000003</c:v>
                </c:pt>
                <c:pt idx="508">
                  <c:v>-0.59372100000000005</c:v>
                </c:pt>
                <c:pt idx="509">
                  <c:v>-0.595503</c:v>
                </c:pt>
                <c:pt idx="510">
                  <c:v>-0.59606599999999998</c:v>
                </c:pt>
                <c:pt idx="511">
                  <c:v>-0.59484899999999996</c:v>
                </c:pt>
                <c:pt idx="512">
                  <c:v>-0.59367099999999995</c:v>
                </c:pt>
                <c:pt idx="513">
                  <c:v>-0.59416800000000003</c:v>
                </c:pt>
                <c:pt idx="514">
                  <c:v>-0.59378699999999995</c:v>
                </c:pt>
                <c:pt idx="515">
                  <c:v>-0.59272499999999995</c:v>
                </c:pt>
                <c:pt idx="516">
                  <c:v>-0.59219900000000003</c:v>
                </c:pt>
                <c:pt idx="517">
                  <c:v>-0.59074199999999999</c:v>
                </c:pt>
                <c:pt idx="518">
                  <c:v>-0.59010899999999999</c:v>
                </c:pt>
                <c:pt idx="519">
                  <c:v>-0.59167400000000003</c:v>
                </c:pt>
                <c:pt idx="520">
                  <c:v>-0.59406400000000004</c:v>
                </c:pt>
                <c:pt idx="521">
                  <c:v>-0.595275</c:v>
                </c:pt>
                <c:pt idx="522">
                  <c:v>-0.59749099999999999</c:v>
                </c:pt>
                <c:pt idx="523">
                  <c:v>-0.599796</c:v>
                </c:pt>
                <c:pt idx="524">
                  <c:v>-0.59894999999999998</c:v>
                </c:pt>
                <c:pt idx="525">
                  <c:v>-0.59806099999999995</c:v>
                </c:pt>
                <c:pt idx="526">
                  <c:v>-0.59910099999999999</c:v>
                </c:pt>
                <c:pt idx="527">
                  <c:v>-0.59945499999999996</c:v>
                </c:pt>
                <c:pt idx="528">
                  <c:v>-0.59988900000000001</c:v>
                </c:pt>
                <c:pt idx="529">
                  <c:v>-0.60147899999999999</c:v>
                </c:pt>
                <c:pt idx="530">
                  <c:v>-0.60312600000000005</c:v>
                </c:pt>
                <c:pt idx="531">
                  <c:v>-0.60536900000000005</c:v>
                </c:pt>
                <c:pt idx="532">
                  <c:v>-0.60624199999999995</c:v>
                </c:pt>
                <c:pt idx="533">
                  <c:v>-0.60688799999999998</c:v>
                </c:pt>
                <c:pt idx="534">
                  <c:v>-0.60763699999999998</c:v>
                </c:pt>
                <c:pt idx="535">
                  <c:v>-0.60785500000000003</c:v>
                </c:pt>
                <c:pt idx="536">
                  <c:v>-0.60852200000000001</c:v>
                </c:pt>
                <c:pt idx="537">
                  <c:v>-0.60973999999999995</c:v>
                </c:pt>
                <c:pt idx="538">
                  <c:v>-0.61099300000000001</c:v>
                </c:pt>
                <c:pt idx="539">
                  <c:v>-0.61222900000000002</c:v>
                </c:pt>
                <c:pt idx="540">
                  <c:v>-0.61449399999999998</c:v>
                </c:pt>
                <c:pt idx="541">
                  <c:v>-0.61626999999999998</c:v>
                </c:pt>
                <c:pt idx="542">
                  <c:v>-0.61803799999999998</c:v>
                </c:pt>
                <c:pt idx="543">
                  <c:v>-0.61882000000000004</c:v>
                </c:pt>
                <c:pt idx="544">
                  <c:v>-0.62065499999999996</c:v>
                </c:pt>
                <c:pt idx="545">
                  <c:v>-0.62241299999999999</c:v>
                </c:pt>
                <c:pt idx="546">
                  <c:v>-0.62316099999999996</c:v>
                </c:pt>
                <c:pt idx="547">
                  <c:v>-0.62275899999999995</c:v>
                </c:pt>
                <c:pt idx="548">
                  <c:v>-0.621278</c:v>
                </c:pt>
                <c:pt idx="549">
                  <c:v>-0.62384300000000004</c:v>
                </c:pt>
                <c:pt idx="550">
                  <c:v>-0.62622</c:v>
                </c:pt>
                <c:pt idx="551">
                  <c:v>-0.62893200000000005</c:v>
                </c:pt>
                <c:pt idx="552">
                  <c:v>-0.62881600000000004</c:v>
                </c:pt>
                <c:pt idx="553">
                  <c:v>-0.62634699999999999</c:v>
                </c:pt>
                <c:pt idx="554">
                  <c:v>-0.62486200000000003</c:v>
                </c:pt>
                <c:pt idx="555">
                  <c:v>-0.62761900000000004</c:v>
                </c:pt>
                <c:pt idx="556">
                  <c:v>-0.62990800000000002</c:v>
                </c:pt>
                <c:pt idx="557">
                  <c:v>-0.632378</c:v>
                </c:pt>
                <c:pt idx="558">
                  <c:v>-0.63463400000000003</c:v>
                </c:pt>
                <c:pt idx="559">
                  <c:v>-0.63578900000000005</c:v>
                </c:pt>
                <c:pt idx="560">
                  <c:v>-0.63595599999999997</c:v>
                </c:pt>
                <c:pt idx="561">
                  <c:v>-0.63712999999999997</c:v>
                </c:pt>
                <c:pt idx="562">
                  <c:v>-0.63965499999999997</c:v>
                </c:pt>
                <c:pt idx="563">
                  <c:v>-0.64007199999999997</c:v>
                </c:pt>
                <c:pt idx="564">
                  <c:v>-0.64261400000000002</c:v>
                </c:pt>
                <c:pt idx="565">
                  <c:v>-0.64533200000000002</c:v>
                </c:pt>
                <c:pt idx="566">
                  <c:v>-0.64727500000000004</c:v>
                </c:pt>
                <c:pt idx="567">
                  <c:v>-0.64894399999999997</c:v>
                </c:pt>
                <c:pt idx="568">
                  <c:v>-0.65000400000000003</c:v>
                </c:pt>
                <c:pt idx="569">
                  <c:v>-0.65143600000000002</c:v>
                </c:pt>
                <c:pt idx="570">
                  <c:v>-0.65229499999999996</c:v>
                </c:pt>
                <c:pt idx="571">
                  <c:v>-0.65231700000000004</c:v>
                </c:pt>
                <c:pt idx="572">
                  <c:v>-0.65218699999999996</c:v>
                </c:pt>
                <c:pt idx="573">
                  <c:v>-0.653775</c:v>
                </c:pt>
                <c:pt idx="574">
                  <c:v>-0.65589299999999995</c:v>
                </c:pt>
                <c:pt idx="575">
                  <c:v>-0.657833</c:v>
                </c:pt>
                <c:pt idx="576">
                  <c:v>-0.65887799999999996</c:v>
                </c:pt>
                <c:pt idx="577">
                  <c:v>-0.65964</c:v>
                </c:pt>
                <c:pt idx="578">
                  <c:v>-0.66188400000000003</c:v>
                </c:pt>
                <c:pt idx="579">
                  <c:v>-0.66405199999999998</c:v>
                </c:pt>
                <c:pt idx="580">
                  <c:v>-0.665794</c:v>
                </c:pt>
                <c:pt idx="581">
                  <c:v>-0.66774299999999998</c:v>
                </c:pt>
                <c:pt idx="582">
                  <c:v>-0.66932199999999997</c:v>
                </c:pt>
                <c:pt idx="583">
                  <c:v>-0.67074</c:v>
                </c:pt>
                <c:pt idx="584">
                  <c:v>-0.67175600000000002</c:v>
                </c:pt>
                <c:pt idx="585">
                  <c:v>-0.67315100000000005</c:v>
                </c:pt>
                <c:pt idx="586">
                  <c:v>-0.67483800000000005</c:v>
                </c:pt>
                <c:pt idx="587">
                  <c:v>-0.67649700000000001</c:v>
                </c:pt>
                <c:pt idx="588">
                  <c:v>-0.67803400000000003</c:v>
                </c:pt>
                <c:pt idx="589">
                  <c:v>-0.678504</c:v>
                </c:pt>
                <c:pt idx="590">
                  <c:v>-0.67917400000000006</c:v>
                </c:pt>
                <c:pt idx="591">
                  <c:v>-0.68023</c:v>
                </c:pt>
                <c:pt idx="592">
                  <c:v>-0.68074400000000002</c:v>
                </c:pt>
                <c:pt idx="593">
                  <c:v>-0.68174400000000002</c:v>
                </c:pt>
                <c:pt idx="594">
                  <c:v>-0.67910700000000002</c:v>
                </c:pt>
                <c:pt idx="595">
                  <c:v>-0.67776599999999998</c:v>
                </c:pt>
                <c:pt idx="596">
                  <c:v>-0.67980499999999999</c:v>
                </c:pt>
                <c:pt idx="597">
                  <c:v>-0.68164800000000003</c:v>
                </c:pt>
                <c:pt idx="598">
                  <c:v>-0.68438500000000002</c:v>
                </c:pt>
                <c:pt idx="599">
                  <c:v>-0.68652599999999997</c:v>
                </c:pt>
                <c:pt idx="600">
                  <c:v>-0.68836399999999998</c:v>
                </c:pt>
                <c:pt idx="601">
                  <c:v>-0.689303</c:v>
                </c:pt>
                <c:pt idx="602">
                  <c:v>-0.69123199999999996</c:v>
                </c:pt>
                <c:pt idx="603">
                  <c:v>-0.69225400000000004</c:v>
                </c:pt>
                <c:pt idx="604">
                  <c:v>-0.69742599999999999</c:v>
                </c:pt>
                <c:pt idx="605">
                  <c:v>-0.69707699999999995</c:v>
                </c:pt>
                <c:pt idx="606">
                  <c:v>-0.69572900000000004</c:v>
                </c:pt>
                <c:pt idx="607">
                  <c:v>-0.69735100000000005</c:v>
                </c:pt>
                <c:pt idx="608">
                  <c:v>-0.69804900000000003</c:v>
                </c:pt>
                <c:pt idx="609">
                  <c:v>-0.69850500000000004</c:v>
                </c:pt>
                <c:pt idx="610">
                  <c:v>-0.69944499999999998</c:v>
                </c:pt>
                <c:pt idx="611">
                  <c:v>-0.70089000000000001</c:v>
                </c:pt>
                <c:pt idx="612">
                  <c:v>-0.702094</c:v>
                </c:pt>
                <c:pt idx="613">
                  <c:v>-0.70178300000000005</c:v>
                </c:pt>
                <c:pt idx="614">
                  <c:v>-0.70198899999999997</c:v>
                </c:pt>
                <c:pt idx="615">
                  <c:v>-0.703399</c:v>
                </c:pt>
                <c:pt idx="616">
                  <c:v>-0.70447400000000004</c:v>
                </c:pt>
                <c:pt idx="617">
                  <c:v>-0.70525099999999996</c:v>
                </c:pt>
                <c:pt idx="618">
                  <c:v>-0.70677900000000005</c:v>
                </c:pt>
                <c:pt idx="619">
                  <c:v>-0.70917699999999995</c:v>
                </c:pt>
                <c:pt idx="620">
                  <c:v>-0.71124100000000001</c:v>
                </c:pt>
                <c:pt idx="621">
                  <c:v>-0.71325700000000003</c:v>
                </c:pt>
                <c:pt idx="622">
                  <c:v>-0.71446299999999996</c:v>
                </c:pt>
                <c:pt idx="623">
                  <c:v>-0.71553199999999995</c:v>
                </c:pt>
                <c:pt idx="624">
                  <c:v>-0.71532600000000002</c:v>
                </c:pt>
                <c:pt idx="625">
                  <c:v>-0.71548999999999996</c:v>
                </c:pt>
                <c:pt idx="626">
                  <c:v>-0.71532899999999999</c:v>
                </c:pt>
                <c:pt idx="627">
                  <c:v>-0.71497500000000003</c:v>
                </c:pt>
                <c:pt idx="628">
                  <c:v>-0.71533000000000002</c:v>
                </c:pt>
                <c:pt idx="629">
                  <c:v>-0.71338699999999999</c:v>
                </c:pt>
                <c:pt idx="630">
                  <c:v>-0.71174599999999999</c:v>
                </c:pt>
                <c:pt idx="631">
                  <c:v>-0.71116400000000002</c:v>
                </c:pt>
                <c:pt idx="632">
                  <c:v>-0.71133199999999996</c:v>
                </c:pt>
                <c:pt idx="633">
                  <c:v>-0.71180600000000005</c:v>
                </c:pt>
                <c:pt idx="634">
                  <c:v>-0.70761700000000005</c:v>
                </c:pt>
                <c:pt idx="635">
                  <c:v>-0.70540400000000003</c:v>
                </c:pt>
                <c:pt idx="636">
                  <c:v>-0.70626100000000003</c:v>
                </c:pt>
                <c:pt idx="637">
                  <c:v>-0.70533400000000002</c:v>
                </c:pt>
                <c:pt idx="638">
                  <c:v>-0.70399100000000003</c:v>
                </c:pt>
                <c:pt idx="639">
                  <c:v>-0.70394699999999999</c:v>
                </c:pt>
                <c:pt idx="640">
                  <c:v>-0.70333900000000005</c:v>
                </c:pt>
                <c:pt idx="641">
                  <c:v>-0.702407</c:v>
                </c:pt>
                <c:pt idx="642">
                  <c:v>-0.70124900000000001</c:v>
                </c:pt>
                <c:pt idx="643">
                  <c:v>-0.70199100000000003</c:v>
                </c:pt>
                <c:pt idx="644">
                  <c:v>-0.70174999999999998</c:v>
                </c:pt>
                <c:pt idx="645">
                  <c:v>-0.70104699999999998</c:v>
                </c:pt>
                <c:pt idx="646">
                  <c:v>-0.70072299999999998</c:v>
                </c:pt>
                <c:pt idx="647">
                  <c:v>-0.700569</c:v>
                </c:pt>
                <c:pt idx="648">
                  <c:v>-0.701631</c:v>
                </c:pt>
                <c:pt idx="649">
                  <c:v>-0.70451799999999998</c:v>
                </c:pt>
                <c:pt idx="650">
                  <c:v>-0.70709599999999995</c:v>
                </c:pt>
                <c:pt idx="651">
                  <c:v>-0.708735</c:v>
                </c:pt>
                <c:pt idx="652">
                  <c:v>-0.71079899999999996</c:v>
                </c:pt>
                <c:pt idx="653">
                  <c:v>-0.71261799999999997</c:v>
                </c:pt>
                <c:pt idx="654">
                  <c:v>-0.71452800000000005</c:v>
                </c:pt>
                <c:pt idx="655">
                  <c:v>-0.71718800000000005</c:v>
                </c:pt>
                <c:pt idx="656">
                  <c:v>-0.71930300000000003</c:v>
                </c:pt>
                <c:pt idx="657">
                  <c:v>-0.72017200000000003</c:v>
                </c:pt>
                <c:pt idx="658">
                  <c:v>-0.72099000000000002</c:v>
                </c:pt>
                <c:pt idx="659">
                  <c:v>-0.72080900000000003</c:v>
                </c:pt>
                <c:pt idx="660">
                  <c:v>-0.72165999999999997</c:v>
                </c:pt>
                <c:pt idx="661">
                  <c:v>-0.72213499999999997</c:v>
                </c:pt>
                <c:pt idx="662">
                  <c:v>-0.723356</c:v>
                </c:pt>
                <c:pt idx="663">
                  <c:v>-0.72493200000000002</c:v>
                </c:pt>
                <c:pt idx="664">
                  <c:v>-0.72574799999999995</c:v>
                </c:pt>
                <c:pt idx="665">
                  <c:v>-0.72651200000000005</c:v>
                </c:pt>
                <c:pt idx="666">
                  <c:v>-0.72703899999999999</c:v>
                </c:pt>
                <c:pt idx="667">
                  <c:v>-0.72669399999999995</c:v>
                </c:pt>
                <c:pt idx="668">
                  <c:v>-0.72786499999999998</c:v>
                </c:pt>
                <c:pt idx="669">
                  <c:v>-0.72950899999999996</c:v>
                </c:pt>
                <c:pt idx="670">
                  <c:v>-0.73034399999999999</c:v>
                </c:pt>
                <c:pt idx="671">
                  <c:v>-0.73137300000000005</c:v>
                </c:pt>
                <c:pt idx="672">
                  <c:v>-0.73319900000000005</c:v>
                </c:pt>
                <c:pt idx="673">
                  <c:v>-0.73422200000000004</c:v>
                </c:pt>
                <c:pt idx="674">
                  <c:v>-0.73540000000000005</c:v>
                </c:pt>
                <c:pt idx="675">
                  <c:v>-0.73371299999999995</c:v>
                </c:pt>
                <c:pt idx="676">
                  <c:v>-0.734371</c:v>
                </c:pt>
                <c:pt idx="677">
                  <c:v>-0.73699999999999999</c:v>
                </c:pt>
                <c:pt idx="678">
                  <c:v>-0.73721700000000001</c:v>
                </c:pt>
                <c:pt idx="679">
                  <c:v>-0.73768699999999998</c:v>
                </c:pt>
                <c:pt idx="680">
                  <c:v>-0.73829800000000001</c:v>
                </c:pt>
                <c:pt idx="681">
                  <c:v>-0.73860999999999999</c:v>
                </c:pt>
                <c:pt idx="682">
                  <c:v>-0.73877300000000001</c:v>
                </c:pt>
                <c:pt idx="683">
                  <c:v>-0.73789800000000005</c:v>
                </c:pt>
                <c:pt idx="684">
                  <c:v>-0.73685</c:v>
                </c:pt>
                <c:pt idx="685">
                  <c:v>-0.73496099999999998</c:v>
                </c:pt>
                <c:pt idx="686">
                  <c:v>-0.73349900000000001</c:v>
                </c:pt>
                <c:pt idx="687">
                  <c:v>-0.73227100000000001</c:v>
                </c:pt>
                <c:pt idx="688">
                  <c:v>-0.73249699999999995</c:v>
                </c:pt>
                <c:pt idx="689">
                  <c:v>-0.73333400000000004</c:v>
                </c:pt>
                <c:pt idx="690">
                  <c:v>-0.73304999999999998</c:v>
                </c:pt>
                <c:pt idx="691">
                  <c:v>-0.73212200000000005</c:v>
                </c:pt>
                <c:pt idx="692">
                  <c:v>-0.73088399999999998</c:v>
                </c:pt>
                <c:pt idx="693">
                  <c:v>-0.73060000000000003</c:v>
                </c:pt>
                <c:pt idx="694">
                  <c:v>-0.72990600000000005</c:v>
                </c:pt>
                <c:pt idx="695">
                  <c:v>-0.72908899999999999</c:v>
                </c:pt>
                <c:pt idx="696">
                  <c:v>-0.72842099999999999</c:v>
                </c:pt>
                <c:pt idx="697">
                  <c:v>-0.726572</c:v>
                </c:pt>
                <c:pt idx="698">
                  <c:v>-0.72509299999999999</c:v>
                </c:pt>
                <c:pt idx="699">
                  <c:v>-0.72424500000000003</c:v>
                </c:pt>
                <c:pt idx="700">
                  <c:v>-0.72261500000000001</c:v>
                </c:pt>
                <c:pt idx="701">
                  <c:v>-0.72016199999999997</c:v>
                </c:pt>
                <c:pt idx="702">
                  <c:v>-0.717889</c:v>
                </c:pt>
                <c:pt idx="703">
                  <c:v>-0.71638599999999997</c:v>
                </c:pt>
                <c:pt idx="704">
                  <c:v>-0.71645999999999999</c:v>
                </c:pt>
                <c:pt idx="705">
                  <c:v>-0.71673399999999998</c:v>
                </c:pt>
                <c:pt idx="706">
                  <c:v>-0.716723</c:v>
                </c:pt>
                <c:pt idx="707">
                  <c:v>-0.71644099999999999</c:v>
                </c:pt>
                <c:pt idx="708">
                  <c:v>-0.71590500000000001</c:v>
                </c:pt>
                <c:pt idx="709">
                  <c:v>-0.715472</c:v>
                </c:pt>
                <c:pt idx="710">
                  <c:v>-0.71477400000000002</c:v>
                </c:pt>
                <c:pt idx="711">
                  <c:v>-0.71343800000000002</c:v>
                </c:pt>
                <c:pt idx="712">
                  <c:v>-0.71394100000000005</c:v>
                </c:pt>
                <c:pt idx="713">
                  <c:v>-0.70966300000000004</c:v>
                </c:pt>
                <c:pt idx="714">
                  <c:v>-0.70704</c:v>
                </c:pt>
                <c:pt idx="715">
                  <c:v>-0.70704699999999998</c:v>
                </c:pt>
                <c:pt idx="716">
                  <c:v>-0.70625800000000005</c:v>
                </c:pt>
                <c:pt idx="717">
                  <c:v>-0.705457</c:v>
                </c:pt>
                <c:pt idx="718">
                  <c:v>-0.70543</c:v>
                </c:pt>
                <c:pt idx="719">
                  <c:v>-0.70586400000000005</c:v>
                </c:pt>
                <c:pt idx="720">
                  <c:v>-0.70571099999999998</c:v>
                </c:pt>
                <c:pt idx="721">
                  <c:v>-0.70440199999999997</c:v>
                </c:pt>
                <c:pt idx="722">
                  <c:v>-0.70223400000000002</c:v>
                </c:pt>
                <c:pt idx="723">
                  <c:v>-0.70122399999999996</c:v>
                </c:pt>
                <c:pt idx="724">
                  <c:v>-0.70116199999999995</c:v>
                </c:pt>
                <c:pt idx="725">
                  <c:v>-0.69955599999999996</c:v>
                </c:pt>
                <c:pt idx="726">
                  <c:v>-0.69690099999999999</c:v>
                </c:pt>
                <c:pt idx="727">
                  <c:v>-0.695187</c:v>
                </c:pt>
                <c:pt idx="728">
                  <c:v>-0.69376800000000005</c:v>
                </c:pt>
                <c:pt idx="729">
                  <c:v>-0.69097500000000001</c:v>
                </c:pt>
                <c:pt idx="730">
                  <c:v>-0.68951600000000002</c:v>
                </c:pt>
                <c:pt idx="731">
                  <c:v>-0.68952199999999997</c:v>
                </c:pt>
                <c:pt idx="732">
                  <c:v>-0.68855500000000003</c:v>
                </c:pt>
                <c:pt idx="733">
                  <c:v>-0.68873200000000001</c:v>
                </c:pt>
                <c:pt idx="734">
                  <c:v>-0.68456600000000001</c:v>
                </c:pt>
                <c:pt idx="735">
                  <c:v>-0.68152699999999999</c:v>
                </c:pt>
                <c:pt idx="736">
                  <c:v>-0.68179599999999996</c:v>
                </c:pt>
                <c:pt idx="737">
                  <c:v>-0.68149400000000004</c:v>
                </c:pt>
                <c:pt idx="738">
                  <c:v>-0.68246799999999996</c:v>
                </c:pt>
                <c:pt idx="739">
                  <c:v>-0.68526699999999996</c:v>
                </c:pt>
                <c:pt idx="740">
                  <c:v>-0.68796900000000005</c:v>
                </c:pt>
                <c:pt idx="741">
                  <c:v>-0.68994699999999998</c:v>
                </c:pt>
                <c:pt idx="742">
                  <c:v>-0.69065299999999996</c:v>
                </c:pt>
                <c:pt idx="743">
                  <c:v>-0.69109699999999996</c:v>
                </c:pt>
                <c:pt idx="744">
                  <c:v>-0.68932099999999996</c:v>
                </c:pt>
                <c:pt idx="745">
                  <c:v>-0.68556300000000003</c:v>
                </c:pt>
                <c:pt idx="746">
                  <c:v>-0.68316600000000005</c:v>
                </c:pt>
                <c:pt idx="747">
                  <c:v>-0.68005300000000002</c:v>
                </c:pt>
                <c:pt idx="748">
                  <c:v>-0.67847500000000005</c:v>
                </c:pt>
                <c:pt idx="749">
                  <c:v>-0.67845699999999998</c:v>
                </c:pt>
                <c:pt idx="750">
                  <c:v>-0.67843799999999999</c:v>
                </c:pt>
                <c:pt idx="751">
                  <c:v>-0.67869999999999997</c:v>
                </c:pt>
                <c:pt idx="752">
                  <c:v>-0.67926600000000004</c:v>
                </c:pt>
                <c:pt idx="753">
                  <c:v>-0.67959199999999997</c:v>
                </c:pt>
                <c:pt idx="754">
                  <c:v>-0.67456199999999999</c:v>
                </c:pt>
                <c:pt idx="755">
                  <c:v>-0.66954000000000002</c:v>
                </c:pt>
                <c:pt idx="756">
                  <c:v>-0.668489</c:v>
                </c:pt>
                <c:pt idx="757">
                  <c:v>-0.66767799999999999</c:v>
                </c:pt>
                <c:pt idx="758">
                  <c:v>-0.66569299999999998</c:v>
                </c:pt>
                <c:pt idx="759">
                  <c:v>-0.66410199999999997</c:v>
                </c:pt>
                <c:pt idx="760">
                  <c:v>-0.66256300000000001</c:v>
                </c:pt>
                <c:pt idx="761">
                  <c:v>-0.66167500000000001</c:v>
                </c:pt>
                <c:pt idx="762">
                  <c:v>-0.66166100000000005</c:v>
                </c:pt>
                <c:pt idx="763">
                  <c:v>-0.66127899999999995</c:v>
                </c:pt>
                <c:pt idx="764">
                  <c:v>-0.659883</c:v>
                </c:pt>
                <c:pt idx="765">
                  <c:v>-0.65870600000000001</c:v>
                </c:pt>
                <c:pt idx="766">
                  <c:v>-0.65820000000000001</c:v>
                </c:pt>
                <c:pt idx="767">
                  <c:v>-0.65725299999999998</c:v>
                </c:pt>
                <c:pt idx="768">
                  <c:v>-0.65583599999999997</c:v>
                </c:pt>
                <c:pt idx="769">
                  <c:v>-0.65382600000000002</c:v>
                </c:pt>
                <c:pt idx="770">
                  <c:v>-0.65176599999999996</c:v>
                </c:pt>
                <c:pt idx="771">
                  <c:v>-0.64908699999999997</c:v>
                </c:pt>
                <c:pt idx="772">
                  <c:v>-0.64745799999999998</c:v>
                </c:pt>
                <c:pt idx="773">
                  <c:v>-0.64190999999999998</c:v>
                </c:pt>
                <c:pt idx="774">
                  <c:v>-0.64315900000000004</c:v>
                </c:pt>
                <c:pt idx="775">
                  <c:v>-0.64172099999999999</c:v>
                </c:pt>
                <c:pt idx="776">
                  <c:v>-0.63763999999999998</c:v>
                </c:pt>
                <c:pt idx="777">
                  <c:v>-0.63797099999999995</c:v>
                </c:pt>
                <c:pt idx="778">
                  <c:v>-0.63658899999999996</c:v>
                </c:pt>
                <c:pt idx="779">
                  <c:v>-0.63691500000000001</c:v>
                </c:pt>
                <c:pt idx="780">
                  <c:v>-0.63680899999999996</c:v>
                </c:pt>
                <c:pt idx="781">
                  <c:v>-0.63550499999999999</c:v>
                </c:pt>
                <c:pt idx="782">
                  <c:v>-0.63449800000000001</c:v>
                </c:pt>
                <c:pt idx="783">
                  <c:v>-0.63336499999999996</c:v>
                </c:pt>
                <c:pt idx="784">
                  <c:v>-0.63259200000000004</c:v>
                </c:pt>
                <c:pt idx="785">
                  <c:v>-0.63210699999999997</c:v>
                </c:pt>
                <c:pt idx="786">
                  <c:v>-0.63131999999999999</c:v>
                </c:pt>
                <c:pt idx="787">
                  <c:v>-0.62985500000000005</c:v>
                </c:pt>
                <c:pt idx="788">
                  <c:v>-0.62866100000000003</c:v>
                </c:pt>
                <c:pt idx="789">
                  <c:v>-0.62727500000000003</c:v>
                </c:pt>
                <c:pt idx="790">
                  <c:v>-0.62626099999999996</c:v>
                </c:pt>
                <c:pt idx="791">
                  <c:v>-0.62594000000000005</c:v>
                </c:pt>
                <c:pt idx="792">
                  <c:v>-0.62490999999999997</c:v>
                </c:pt>
                <c:pt idx="793">
                  <c:v>-0.62453599999999998</c:v>
                </c:pt>
                <c:pt idx="794">
                  <c:v>-0.62010200000000004</c:v>
                </c:pt>
                <c:pt idx="795">
                  <c:v>-0.618201</c:v>
                </c:pt>
                <c:pt idx="796">
                  <c:v>-0.61940399999999995</c:v>
                </c:pt>
                <c:pt idx="797">
                  <c:v>-0.61843499999999996</c:v>
                </c:pt>
                <c:pt idx="798">
                  <c:v>-0.61803900000000001</c:v>
                </c:pt>
                <c:pt idx="799">
                  <c:v>-0.61827100000000002</c:v>
                </c:pt>
                <c:pt idx="800">
                  <c:v>-0.61981900000000001</c:v>
                </c:pt>
                <c:pt idx="801">
                  <c:v>-0.62143499999999996</c:v>
                </c:pt>
                <c:pt idx="802">
                  <c:v>-0.62199099999999996</c:v>
                </c:pt>
                <c:pt idx="803">
                  <c:v>-0.62285500000000005</c:v>
                </c:pt>
                <c:pt idx="804">
                  <c:v>-0.62376699999999996</c:v>
                </c:pt>
                <c:pt idx="805">
                  <c:v>-0.62359399999999998</c:v>
                </c:pt>
                <c:pt idx="806">
                  <c:v>-0.62353199999999998</c:v>
                </c:pt>
                <c:pt idx="807">
                  <c:v>-0.62504099999999996</c:v>
                </c:pt>
                <c:pt idx="808">
                  <c:v>-0.62552600000000003</c:v>
                </c:pt>
                <c:pt idx="809">
                  <c:v>-0.62674399999999997</c:v>
                </c:pt>
                <c:pt idx="810">
                  <c:v>-0.62876399999999999</c:v>
                </c:pt>
                <c:pt idx="811">
                  <c:v>-0.63004400000000005</c:v>
                </c:pt>
                <c:pt idx="812">
                  <c:v>-0.630444</c:v>
                </c:pt>
                <c:pt idx="813">
                  <c:v>-0.62881100000000001</c:v>
                </c:pt>
                <c:pt idx="814">
                  <c:v>-0.62977499999999997</c:v>
                </c:pt>
                <c:pt idx="815">
                  <c:v>-0.62650399999999995</c:v>
                </c:pt>
                <c:pt idx="816">
                  <c:v>-0.62391200000000002</c:v>
                </c:pt>
                <c:pt idx="817">
                  <c:v>-0.62481799999999998</c:v>
                </c:pt>
                <c:pt idx="818">
                  <c:v>-0.62627299999999997</c:v>
                </c:pt>
                <c:pt idx="819">
                  <c:v>-0.62843300000000002</c:v>
                </c:pt>
                <c:pt idx="820">
                  <c:v>-0.629027</c:v>
                </c:pt>
                <c:pt idx="821">
                  <c:v>-0.62932699999999997</c:v>
                </c:pt>
                <c:pt idx="822">
                  <c:v>-0.63030399999999998</c:v>
                </c:pt>
                <c:pt idx="823">
                  <c:v>-0.62958199999999997</c:v>
                </c:pt>
                <c:pt idx="824">
                  <c:v>-0.62875000000000003</c:v>
                </c:pt>
                <c:pt idx="825">
                  <c:v>-0.628328</c:v>
                </c:pt>
                <c:pt idx="826">
                  <c:v>-0.62701600000000002</c:v>
                </c:pt>
                <c:pt idx="827">
                  <c:v>-0.62629800000000002</c:v>
                </c:pt>
                <c:pt idx="828">
                  <c:v>-0.62625900000000001</c:v>
                </c:pt>
                <c:pt idx="829">
                  <c:v>-0.627224</c:v>
                </c:pt>
                <c:pt idx="830">
                  <c:v>-0.62786299999999995</c:v>
                </c:pt>
                <c:pt idx="831">
                  <c:v>-0.62815600000000005</c:v>
                </c:pt>
                <c:pt idx="832">
                  <c:v>-0.62979399999999996</c:v>
                </c:pt>
                <c:pt idx="833">
                  <c:v>-0.63261400000000001</c:v>
                </c:pt>
                <c:pt idx="834">
                  <c:v>-0.63405900000000004</c:v>
                </c:pt>
                <c:pt idx="835">
                  <c:v>-0.63029900000000005</c:v>
                </c:pt>
                <c:pt idx="836">
                  <c:v>-0.62765300000000002</c:v>
                </c:pt>
                <c:pt idx="837">
                  <c:v>-0.62799000000000005</c:v>
                </c:pt>
                <c:pt idx="838">
                  <c:v>-0.62796799999999997</c:v>
                </c:pt>
                <c:pt idx="839">
                  <c:v>-0.627355</c:v>
                </c:pt>
                <c:pt idx="840">
                  <c:v>-0.62668900000000005</c:v>
                </c:pt>
                <c:pt idx="841">
                  <c:v>-0.62539</c:v>
                </c:pt>
                <c:pt idx="842">
                  <c:v>-0.62326700000000002</c:v>
                </c:pt>
                <c:pt idx="843">
                  <c:v>-0.62105299999999997</c:v>
                </c:pt>
                <c:pt idx="844">
                  <c:v>-0.61879700000000004</c:v>
                </c:pt>
                <c:pt idx="845">
                  <c:v>-0.61691700000000005</c:v>
                </c:pt>
                <c:pt idx="846">
                  <c:v>-0.61527100000000001</c:v>
                </c:pt>
                <c:pt idx="847">
                  <c:v>-0.61353899999999995</c:v>
                </c:pt>
                <c:pt idx="848">
                  <c:v>-0.61211000000000004</c:v>
                </c:pt>
                <c:pt idx="849">
                  <c:v>-0.61134200000000005</c:v>
                </c:pt>
                <c:pt idx="850">
                  <c:v>-0.61041699999999999</c:v>
                </c:pt>
                <c:pt idx="851">
                  <c:v>-0.609093</c:v>
                </c:pt>
                <c:pt idx="852">
                  <c:v>-0.60859700000000005</c:v>
                </c:pt>
                <c:pt idx="853">
                  <c:v>-0.60837799999999997</c:v>
                </c:pt>
                <c:pt idx="854">
                  <c:v>-0.60679700000000003</c:v>
                </c:pt>
                <c:pt idx="855">
                  <c:v>-0.60622100000000001</c:v>
                </c:pt>
                <c:pt idx="856">
                  <c:v>-0.60315200000000002</c:v>
                </c:pt>
                <c:pt idx="857">
                  <c:v>-0.60298300000000005</c:v>
                </c:pt>
                <c:pt idx="858">
                  <c:v>-0.60653500000000005</c:v>
                </c:pt>
                <c:pt idx="859">
                  <c:v>-0.60984400000000005</c:v>
                </c:pt>
                <c:pt idx="860">
                  <c:v>-0.61085100000000003</c:v>
                </c:pt>
                <c:pt idx="861">
                  <c:v>-0.61023700000000003</c:v>
                </c:pt>
                <c:pt idx="862">
                  <c:v>-0.60939100000000002</c:v>
                </c:pt>
                <c:pt idx="863">
                  <c:v>-0.60810200000000003</c:v>
                </c:pt>
                <c:pt idx="864">
                  <c:v>-0.60784499999999997</c:v>
                </c:pt>
                <c:pt idx="865">
                  <c:v>-0.60685999999999996</c:v>
                </c:pt>
                <c:pt idx="866">
                  <c:v>-0.60540099999999997</c:v>
                </c:pt>
                <c:pt idx="867">
                  <c:v>-0.60478799999999999</c:v>
                </c:pt>
                <c:pt idx="868">
                  <c:v>-0.60406800000000005</c:v>
                </c:pt>
                <c:pt idx="869">
                  <c:v>-0.60454399999999997</c:v>
                </c:pt>
                <c:pt idx="870">
                  <c:v>-0.60521000000000003</c:v>
                </c:pt>
                <c:pt idx="871">
                  <c:v>-0.60609400000000002</c:v>
                </c:pt>
                <c:pt idx="872">
                  <c:v>-0.60612600000000005</c:v>
                </c:pt>
                <c:pt idx="873">
                  <c:v>-0.60577599999999998</c:v>
                </c:pt>
                <c:pt idx="874">
                  <c:v>-0.60584700000000002</c:v>
                </c:pt>
                <c:pt idx="875">
                  <c:v>-0.60578900000000002</c:v>
                </c:pt>
                <c:pt idx="876">
                  <c:v>-0.60579899999999998</c:v>
                </c:pt>
                <c:pt idx="877">
                  <c:v>-0.60372000000000003</c:v>
                </c:pt>
                <c:pt idx="878">
                  <c:v>-0.60497100000000004</c:v>
                </c:pt>
                <c:pt idx="879">
                  <c:v>-0.60714800000000002</c:v>
                </c:pt>
                <c:pt idx="880">
                  <c:v>-0.60803399999999996</c:v>
                </c:pt>
                <c:pt idx="881">
                  <c:v>-0.60823099999999997</c:v>
                </c:pt>
                <c:pt idx="882">
                  <c:v>-0.60765499999999995</c:v>
                </c:pt>
                <c:pt idx="883">
                  <c:v>-0.60936500000000005</c:v>
                </c:pt>
                <c:pt idx="884">
                  <c:v>-0.61185900000000004</c:v>
                </c:pt>
                <c:pt idx="885">
                  <c:v>-0.61347499999999999</c:v>
                </c:pt>
                <c:pt idx="886">
                  <c:v>-0.61527100000000001</c:v>
                </c:pt>
                <c:pt idx="887">
                  <c:v>-0.61759299999999995</c:v>
                </c:pt>
                <c:pt idx="888">
                  <c:v>-0.61846699999999999</c:v>
                </c:pt>
                <c:pt idx="889">
                  <c:v>-0.61825600000000003</c:v>
                </c:pt>
                <c:pt idx="890">
                  <c:v>-0.61907699999999999</c:v>
                </c:pt>
                <c:pt idx="891">
                  <c:v>-0.61995500000000003</c:v>
                </c:pt>
                <c:pt idx="892">
                  <c:v>-0.62255700000000003</c:v>
                </c:pt>
                <c:pt idx="893">
                  <c:v>-0.62409199999999998</c:v>
                </c:pt>
                <c:pt idx="894">
                  <c:v>-0.62356299999999998</c:v>
                </c:pt>
                <c:pt idx="895">
                  <c:v>-0.62336800000000003</c:v>
                </c:pt>
                <c:pt idx="896">
                  <c:v>-0.62227200000000005</c:v>
                </c:pt>
                <c:pt idx="897">
                  <c:v>-0.62116800000000005</c:v>
                </c:pt>
                <c:pt idx="898">
                  <c:v>-0.61603200000000002</c:v>
                </c:pt>
                <c:pt idx="899">
                  <c:v>-0.61255800000000005</c:v>
                </c:pt>
                <c:pt idx="900">
                  <c:v>-0.61229800000000001</c:v>
                </c:pt>
                <c:pt idx="901">
                  <c:v>-0.61136699999999999</c:v>
                </c:pt>
                <c:pt idx="902">
                  <c:v>-0.61033300000000001</c:v>
                </c:pt>
                <c:pt idx="903">
                  <c:v>-0.61087499999999995</c:v>
                </c:pt>
                <c:pt idx="904">
                  <c:v>-0.61319299999999999</c:v>
                </c:pt>
                <c:pt idx="905">
                  <c:v>-0.61462700000000003</c:v>
                </c:pt>
                <c:pt idx="906">
                  <c:v>-0.61450499999999997</c:v>
                </c:pt>
                <c:pt idx="907">
                  <c:v>-0.61472700000000002</c:v>
                </c:pt>
                <c:pt idx="908">
                  <c:v>-0.615533</c:v>
                </c:pt>
                <c:pt idx="909">
                  <c:v>-0.61632799999999999</c:v>
                </c:pt>
                <c:pt idx="910">
                  <c:v>-0.61849500000000002</c:v>
                </c:pt>
                <c:pt idx="911">
                  <c:v>-0.62109599999999998</c:v>
                </c:pt>
                <c:pt idx="912">
                  <c:v>-0.62312699999999999</c:v>
                </c:pt>
                <c:pt idx="913">
                  <c:v>-0.62589899999999998</c:v>
                </c:pt>
                <c:pt idx="914">
                  <c:v>-0.62739199999999995</c:v>
                </c:pt>
                <c:pt idx="915">
                  <c:v>-0.62685900000000006</c:v>
                </c:pt>
                <c:pt idx="916">
                  <c:v>-0.62605100000000002</c:v>
                </c:pt>
                <c:pt idx="917">
                  <c:v>-0.62557399999999996</c:v>
                </c:pt>
                <c:pt idx="918">
                  <c:v>-0.62526000000000004</c:v>
                </c:pt>
                <c:pt idx="919">
                  <c:v>-0.62007400000000001</c:v>
                </c:pt>
                <c:pt idx="920">
                  <c:v>-0.61619199999999996</c:v>
                </c:pt>
                <c:pt idx="921">
                  <c:v>-0.61792899999999995</c:v>
                </c:pt>
                <c:pt idx="922">
                  <c:v>-0.61899999999999999</c:v>
                </c:pt>
                <c:pt idx="923">
                  <c:v>-0.61878699999999998</c:v>
                </c:pt>
                <c:pt idx="924">
                  <c:v>-0.61911799999999995</c:v>
                </c:pt>
                <c:pt idx="925">
                  <c:v>-0.61995199999999995</c:v>
                </c:pt>
                <c:pt idx="926">
                  <c:v>-0.61930499999999999</c:v>
                </c:pt>
                <c:pt idx="927">
                  <c:v>-0.61856100000000003</c:v>
                </c:pt>
                <c:pt idx="928">
                  <c:v>-0.61833899999999997</c:v>
                </c:pt>
                <c:pt idx="929">
                  <c:v>-0.61727500000000002</c:v>
                </c:pt>
                <c:pt idx="930">
                  <c:v>-0.61646000000000001</c:v>
                </c:pt>
                <c:pt idx="931">
                  <c:v>-0.61707900000000004</c:v>
                </c:pt>
                <c:pt idx="932">
                  <c:v>-0.61725099999999999</c:v>
                </c:pt>
                <c:pt idx="933">
                  <c:v>-0.61651100000000003</c:v>
                </c:pt>
                <c:pt idx="934">
                  <c:v>-0.61735499999999999</c:v>
                </c:pt>
                <c:pt idx="935">
                  <c:v>-0.618174</c:v>
                </c:pt>
                <c:pt idx="936">
                  <c:v>-0.617591</c:v>
                </c:pt>
                <c:pt idx="937">
                  <c:v>-0.61709999999999998</c:v>
                </c:pt>
                <c:pt idx="938">
                  <c:v>-0.61598299999999995</c:v>
                </c:pt>
                <c:pt idx="939">
                  <c:v>-0.61595299999999997</c:v>
                </c:pt>
                <c:pt idx="940">
                  <c:v>-0.61298799999999998</c:v>
                </c:pt>
                <c:pt idx="941">
                  <c:v>-0.60863299999999998</c:v>
                </c:pt>
                <c:pt idx="942">
                  <c:v>-0.60792800000000002</c:v>
                </c:pt>
                <c:pt idx="943">
                  <c:v>-0.60643400000000003</c:v>
                </c:pt>
                <c:pt idx="944">
                  <c:v>-0.60524</c:v>
                </c:pt>
                <c:pt idx="945">
                  <c:v>-0.60507299999999997</c:v>
                </c:pt>
                <c:pt idx="946">
                  <c:v>-0.60479099999999997</c:v>
                </c:pt>
                <c:pt idx="947">
                  <c:v>-0.60586200000000001</c:v>
                </c:pt>
                <c:pt idx="948">
                  <c:v>-0.60849200000000003</c:v>
                </c:pt>
                <c:pt idx="949">
                  <c:v>-0.60970899999999995</c:v>
                </c:pt>
                <c:pt idx="950">
                  <c:v>-0.61284400000000006</c:v>
                </c:pt>
                <c:pt idx="951">
                  <c:v>-0.615896</c:v>
                </c:pt>
                <c:pt idx="952">
                  <c:v>-0.61568000000000001</c:v>
                </c:pt>
                <c:pt idx="953">
                  <c:v>-0.61553599999999997</c:v>
                </c:pt>
                <c:pt idx="954">
                  <c:v>-0.61487499999999995</c:v>
                </c:pt>
                <c:pt idx="955">
                  <c:v>-0.61472700000000002</c:v>
                </c:pt>
                <c:pt idx="956">
                  <c:v>-0.61566200000000004</c:v>
                </c:pt>
                <c:pt idx="957">
                  <c:v>-0.61610799999999999</c:v>
                </c:pt>
                <c:pt idx="958">
                  <c:v>-0.61676200000000003</c:v>
                </c:pt>
                <c:pt idx="959">
                  <c:v>-0.62064600000000003</c:v>
                </c:pt>
                <c:pt idx="960">
                  <c:v>-0.61973699999999998</c:v>
                </c:pt>
                <c:pt idx="961">
                  <c:v>-0.61650000000000005</c:v>
                </c:pt>
                <c:pt idx="962">
                  <c:v>-0.61790199999999995</c:v>
                </c:pt>
                <c:pt idx="963">
                  <c:v>-0.61790100000000003</c:v>
                </c:pt>
                <c:pt idx="964">
                  <c:v>-0.61809700000000001</c:v>
                </c:pt>
                <c:pt idx="965">
                  <c:v>-0.61780100000000004</c:v>
                </c:pt>
                <c:pt idx="966">
                  <c:v>-0.61743700000000001</c:v>
                </c:pt>
                <c:pt idx="967">
                  <c:v>-0.61676200000000003</c:v>
                </c:pt>
                <c:pt idx="968">
                  <c:v>-0.61691200000000002</c:v>
                </c:pt>
                <c:pt idx="969">
                  <c:v>-0.61711300000000002</c:v>
                </c:pt>
                <c:pt idx="970">
                  <c:v>-0.61778200000000005</c:v>
                </c:pt>
                <c:pt idx="971">
                  <c:v>-0.61810799999999999</c:v>
                </c:pt>
                <c:pt idx="972">
                  <c:v>-0.61822900000000003</c:v>
                </c:pt>
                <c:pt idx="973">
                  <c:v>-0.61926800000000004</c:v>
                </c:pt>
                <c:pt idx="974">
                  <c:v>-0.62091700000000005</c:v>
                </c:pt>
                <c:pt idx="975">
                  <c:v>-0.62389099999999997</c:v>
                </c:pt>
                <c:pt idx="976">
                  <c:v>-0.62632900000000002</c:v>
                </c:pt>
                <c:pt idx="977">
                  <c:v>-0.62577799999999995</c:v>
                </c:pt>
                <c:pt idx="978">
                  <c:v>-0.62556599999999996</c:v>
                </c:pt>
                <c:pt idx="979">
                  <c:v>-0.62596600000000002</c:v>
                </c:pt>
                <c:pt idx="980">
                  <c:v>-0.62758999999999998</c:v>
                </c:pt>
                <c:pt idx="981">
                  <c:v>-0.62683500000000003</c:v>
                </c:pt>
                <c:pt idx="982">
                  <c:v>-0.62486399999999998</c:v>
                </c:pt>
                <c:pt idx="983">
                  <c:v>-0.62588600000000005</c:v>
                </c:pt>
                <c:pt idx="984">
                  <c:v>-0.62534199999999995</c:v>
                </c:pt>
                <c:pt idx="985">
                  <c:v>-0.624807</c:v>
                </c:pt>
                <c:pt idx="986">
                  <c:v>-0.62493100000000001</c:v>
                </c:pt>
                <c:pt idx="987">
                  <c:v>-0.62417500000000004</c:v>
                </c:pt>
                <c:pt idx="988">
                  <c:v>-0.623722</c:v>
                </c:pt>
                <c:pt idx="989">
                  <c:v>-0.62364699999999995</c:v>
                </c:pt>
                <c:pt idx="990">
                  <c:v>-0.62238199999999999</c:v>
                </c:pt>
                <c:pt idx="991">
                  <c:v>-0.62126499999999996</c:v>
                </c:pt>
                <c:pt idx="992">
                  <c:v>-0.62017199999999995</c:v>
                </c:pt>
                <c:pt idx="993">
                  <c:v>-0.61916599999999999</c:v>
                </c:pt>
                <c:pt idx="994">
                  <c:v>-0.61877000000000004</c:v>
                </c:pt>
                <c:pt idx="995">
                  <c:v>-0.61768999999999996</c:v>
                </c:pt>
                <c:pt idx="996">
                  <c:v>-0.61606000000000005</c:v>
                </c:pt>
                <c:pt idx="997">
                  <c:v>-0.61437900000000001</c:v>
                </c:pt>
                <c:pt idx="998">
                  <c:v>-0.61302299999999998</c:v>
                </c:pt>
                <c:pt idx="999">
                  <c:v>-0.61205399999999999</c:v>
                </c:pt>
                <c:pt idx="1000">
                  <c:v>-0.61332500000000001</c:v>
                </c:pt>
                <c:pt idx="1001">
                  <c:v>-0.61507800000000001</c:v>
                </c:pt>
                <c:pt idx="1002">
                  <c:v>-0.61686700000000005</c:v>
                </c:pt>
                <c:pt idx="1003">
                  <c:v>-0.61902100000000004</c:v>
                </c:pt>
                <c:pt idx="1004">
                  <c:v>-0.61892199999999997</c:v>
                </c:pt>
                <c:pt idx="1005">
                  <c:v>-0.61888299999999996</c:v>
                </c:pt>
                <c:pt idx="1006">
                  <c:v>-0.61726800000000004</c:v>
                </c:pt>
                <c:pt idx="1007">
                  <c:v>-0.61957600000000002</c:v>
                </c:pt>
                <c:pt idx="1008">
                  <c:v>-0.61810699999999996</c:v>
                </c:pt>
                <c:pt idx="1009">
                  <c:v>-0.61041199999999995</c:v>
                </c:pt>
                <c:pt idx="1010">
                  <c:v>-0.60851599999999995</c:v>
                </c:pt>
                <c:pt idx="1011">
                  <c:v>-0.60582999999999998</c:v>
                </c:pt>
                <c:pt idx="1012">
                  <c:v>-0.60264099999999998</c:v>
                </c:pt>
                <c:pt idx="1013">
                  <c:v>-0.59672700000000001</c:v>
                </c:pt>
                <c:pt idx="1014">
                  <c:v>-0.59074499999999996</c:v>
                </c:pt>
                <c:pt idx="1015">
                  <c:v>-0.58735999999999999</c:v>
                </c:pt>
                <c:pt idx="1016">
                  <c:v>-0.584901</c:v>
                </c:pt>
                <c:pt idx="1017">
                  <c:v>-0.58245800000000003</c:v>
                </c:pt>
                <c:pt idx="1018">
                  <c:v>-0.58078700000000005</c:v>
                </c:pt>
                <c:pt idx="1019">
                  <c:v>-0.57876499999999997</c:v>
                </c:pt>
                <c:pt idx="1020">
                  <c:v>-0.57599100000000003</c:v>
                </c:pt>
                <c:pt idx="1021">
                  <c:v>-0.573963</c:v>
                </c:pt>
                <c:pt idx="1022">
                  <c:v>-0.57418400000000003</c:v>
                </c:pt>
                <c:pt idx="1023">
                  <c:v>-0.56917099999999998</c:v>
                </c:pt>
                <c:pt idx="1024">
                  <c:v>-0.56428999999999996</c:v>
                </c:pt>
                <c:pt idx="1025">
                  <c:v>-0.56320499999999996</c:v>
                </c:pt>
                <c:pt idx="1026">
                  <c:v>-0.56294699999999998</c:v>
                </c:pt>
                <c:pt idx="1027">
                  <c:v>-0.56366099999999997</c:v>
                </c:pt>
                <c:pt idx="1028">
                  <c:v>-0.56332199999999999</c:v>
                </c:pt>
                <c:pt idx="1029">
                  <c:v>-0.56384000000000001</c:v>
                </c:pt>
                <c:pt idx="1030">
                  <c:v>-0.56559999999999999</c:v>
                </c:pt>
                <c:pt idx="1031">
                  <c:v>-0.566716</c:v>
                </c:pt>
                <c:pt idx="1032">
                  <c:v>-0.56711</c:v>
                </c:pt>
                <c:pt idx="1033">
                  <c:v>-0.56684000000000001</c:v>
                </c:pt>
                <c:pt idx="1034">
                  <c:v>-0.56726399999999999</c:v>
                </c:pt>
                <c:pt idx="1035">
                  <c:v>-0.56759599999999999</c:v>
                </c:pt>
                <c:pt idx="1036">
                  <c:v>-0.56850000000000001</c:v>
                </c:pt>
                <c:pt idx="1037">
                  <c:v>-0.56945500000000004</c:v>
                </c:pt>
                <c:pt idx="1038">
                  <c:v>-0.57010300000000003</c:v>
                </c:pt>
                <c:pt idx="1039">
                  <c:v>-0.57089900000000005</c:v>
                </c:pt>
                <c:pt idx="1040">
                  <c:v>-0.57099999999999995</c:v>
                </c:pt>
                <c:pt idx="1041">
                  <c:v>-0.56993099999999997</c:v>
                </c:pt>
                <c:pt idx="1042">
                  <c:v>-0.57097500000000001</c:v>
                </c:pt>
                <c:pt idx="1043">
                  <c:v>-0.56687200000000004</c:v>
                </c:pt>
                <c:pt idx="1044">
                  <c:v>-0.56593199999999999</c:v>
                </c:pt>
                <c:pt idx="1045">
                  <c:v>-0.56495200000000001</c:v>
                </c:pt>
                <c:pt idx="1046">
                  <c:v>-0.561643</c:v>
                </c:pt>
                <c:pt idx="1047">
                  <c:v>-0.55907799999999996</c:v>
                </c:pt>
                <c:pt idx="1048">
                  <c:v>-0.557917</c:v>
                </c:pt>
                <c:pt idx="1049">
                  <c:v>-0.55906400000000001</c:v>
                </c:pt>
                <c:pt idx="1050">
                  <c:v>-0.55892600000000003</c:v>
                </c:pt>
                <c:pt idx="1051">
                  <c:v>-0.55951300000000004</c:v>
                </c:pt>
                <c:pt idx="1052">
                  <c:v>-0.56024399999999996</c:v>
                </c:pt>
                <c:pt idx="1053">
                  <c:v>-0.56145900000000004</c:v>
                </c:pt>
                <c:pt idx="1054">
                  <c:v>-0.56224600000000002</c:v>
                </c:pt>
                <c:pt idx="1055">
                  <c:v>-0.56248900000000002</c:v>
                </c:pt>
                <c:pt idx="1056">
                  <c:v>-0.56224399999999997</c:v>
                </c:pt>
                <c:pt idx="1057">
                  <c:v>-0.56094900000000003</c:v>
                </c:pt>
                <c:pt idx="1058">
                  <c:v>-0.56065500000000001</c:v>
                </c:pt>
                <c:pt idx="1059">
                  <c:v>-0.560388</c:v>
                </c:pt>
                <c:pt idx="1060">
                  <c:v>-0.56111299999999997</c:v>
                </c:pt>
                <c:pt idx="1061">
                  <c:v>-0.56024200000000002</c:v>
                </c:pt>
                <c:pt idx="1062">
                  <c:v>-0.55963399999999996</c:v>
                </c:pt>
                <c:pt idx="1063">
                  <c:v>-0.55937199999999998</c:v>
                </c:pt>
                <c:pt idx="1064">
                  <c:v>-0.55367</c:v>
                </c:pt>
                <c:pt idx="1065">
                  <c:v>-0.55435000000000001</c:v>
                </c:pt>
                <c:pt idx="1066">
                  <c:v>-0.55381000000000002</c:v>
                </c:pt>
                <c:pt idx="1067">
                  <c:v>-0.55314399999999997</c:v>
                </c:pt>
                <c:pt idx="1068">
                  <c:v>-0.55277200000000004</c:v>
                </c:pt>
                <c:pt idx="1069">
                  <c:v>-0.55216299999999996</c:v>
                </c:pt>
                <c:pt idx="1070">
                  <c:v>-0.552311</c:v>
                </c:pt>
                <c:pt idx="1071">
                  <c:v>-0.55136700000000005</c:v>
                </c:pt>
                <c:pt idx="1072">
                  <c:v>-0.55077100000000001</c:v>
                </c:pt>
                <c:pt idx="1073">
                  <c:v>-0.55044199999999999</c:v>
                </c:pt>
                <c:pt idx="1074">
                  <c:v>-0.54942599999999997</c:v>
                </c:pt>
                <c:pt idx="1075">
                  <c:v>-0.54822400000000004</c:v>
                </c:pt>
                <c:pt idx="1076">
                  <c:v>-0.54771599999999998</c:v>
                </c:pt>
                <c:pt idx="1077">
                  <c:v>-0.54735699999999998</c:v>
                </c:pt>
                <c:pt idx="1078">
                  <c:v>-0.54625900000000005</c:v>
                </c:pt>
                <c:pt idx="1079">
                  <c:v>-0.54521900000000001</c:v>
                </c:pt>
                <c:pt idx="1080">
                  <c:v>-0.54421600000000003</c:v>
                </c:pt>
                <c:pt idx="1081">
                  <c:v>-0.54318100000000002</c:v>
                </c:pt>
                <c:pt idx="1082">
                  <c:v>-0.54223100000000002</c:v>
                </c:pt>
                <c:pt idx="1083">
                  <c:v>-0.542516</c:v>
                </c:pt>
                <c:pt idx="1084">
                  <c:v>-0.53821200000000002</c:v>
                </c:pt>
                <c:pt idx="1085">
                  <c:v>-0.53485199999999999</c:v>
                </c:pt>
                <c:pt idx="1086">
                  <c:v>-0.535694</c:v>
                </c:pt>
                <c:pt idx="1087">
                  <c:v>-0.53514700000000004</c:v>
                </c:pt>
                <c:pt idx="1088">
                  <c:v>-0.53459699999999999</c:v>
                </c:pt>
                <c:pt idx="1089">
                  <c:v>-0.53512700000000002</c:v>
                </c:pt>
                <c:pt idx="1090">
                  <c:v>-0.535829</c:v>
                </c:pt>
                <c:pt idx="1091">
                  <c:v>-0.53419499999999998</c:v>
                </c:pt>
                <c:pt idx="1092">
                  <c:v>-0.53125900000000004</c:v>
                </c:pt>
                <c:pt idx="1093">
                  <c:v>-0.52970300000000003</c:v>
                </c:pt>
                <c:pt idx="1094">
                  <c:v>-0.52890899999999996</c:v>
                </c:pt>
                <c:pt idx="1095">
                  <c:v>-0.52833200000000002</c:v>
                </c:pt>
                <c:pt idx="1096">
                  <c:v>-0.52577099999999999</c:v>
                </c:pt>
                <c:pt idx="1097">
                  <c:v>-0.52334700000000001</c:v>
                </c:pt>
                <c:pt idx="1098">
                  <c:v>-0.52212099999999995</c:v>
                </c:pt>
                <c:pt idx="1099">
                  <c:v>-0.51989300000000005</c:v>
                </c:pt>
                <c:pt idx="1100">
                  <c:v>-0.51816799999999996</c:v>
                </c:pt>
                <c:pt idx="1101">
                  <c:v>-0.51490999999999998</c:v>
                </c:pt>
                <c:pt idx="1102">
                  <c:v>-0.51316399999999995</c:v>
                </c:pt>
                <c:pt idx="1103">
                  <c:v>-0.50991200000000003</c:v>
                </c:pt>
                <c:pt idx="1104">
                  <c:v>-0.50633799999999995</c:v>
                </c:pt>
                <c:pt idx="1105">
                  <c:v>-0.49924000000000002</c:v>
                </c:pt>
                <c:pt idx="1106">
                  <c:v>-0.49784800000000001</c:v>
                </c:pt>
                <c:pt idx="1107">
                  <c:v>-0.49564599999999998</c:v>
                </c:pt>
                <c:pt idx="1108">
                  <c:v>-0.49521500000000002</c:v>
                </c:pt>
                <c:pt idx="1109">
                  <c:v>-0.49418699999999999</c:v>
                </c:pt>
                <c:pt idx="1110">
                  <c:v>-0.49202800000000002</c:v>
                </c:pt>
                <c:pt idx="1111">
                  <c:v>-0.49117</c:v>
                </c:pt>
                <c:pt idx="1112">
                  <c:v>-0.49024899999999999</c:v>
                </c:pt>
                <c:pt idx="1113">
                  <c:v>-0.487396</c:v>
                </c:pt>
                <c:pt idx="1114">
                  <c:v>-0.48509999999999998</c:v>
                </c:pt>
                <c:pt idx="1115">
                  <c:v>-0.48401100000000002</c:v>
                </c:pt>
                <c:pt idx="1116">
                  <c:v>-0.47982799999999998</c:v>
                </c:pt>
                <c:pt idx="1117">
                  <c:v>-0.476881</c:v>
                </c:pt>
                <c:pt idx="1118">
                  <c:v>-0.47592200000000001</c:v>
                </c:pt>
                <c:pt idx="1119">
                  <c:v>-0.47389999999999999</c:v>
                </c:pt>
                <c:pt idx="1120">
                  <c:v>-0.47349999999999998</c:v>
                </c:pt>
                <c:pt idx="1121">
                  <c:v>-0.47140799999999999</c:v>
                </c:pt>
                <c:pt idx="1122">
                  <c:v>-0.46881200000000001</c:v>
                </c:pt>
                <c:pt idx="1123">
                  <c:v>-0.46815299999999999</c:v>
                </c:pt>
                <c:pt idx="1124">
                  <c:v>-0.468165</c:v>
                </c:pt>
                <c:pt idx="1125">
                  <c:v>-0.461893</c:v>
                </c:pt>
                <c:pt idx="1126">
                  <c:v>-0.459235</c:v>
                </c:pt>
                <c:pt idx="1127">
                  <c:v>-0.45993699999999998</c:v>
                </c:pt>
                <c:pt idx="1128">
                  <c:v>-0.45756599999999997</c:v>
                </c:pt>
                <c:pt idx="1129">
                  <c:v>-0.45552199999999998</c:v>
                </c:pt>
                <c:pt idx="1130">
                  <c:v>-0.45187699999999997</c:v>
                </c:pt>
                <c:pt idx="1131">
                  <c:v>-0.448295</c:v>
                </c:pt>
                <c:pt idx="1132">
                  <c:v>-0.447326</c:v>
                </c:pt>
                <c:pt idx="1133">
                  <c:v>-0.44783200000000001</c:v>
                </c:pt>
                <c:pt idx="1134">
                  <c:v>-0.44761099999999998</c:v>
                </c:pt>
                <c:pt idx="1135">
                  <c:v>-0.44605699999999998</c:v>
                </c:pt>
                <c:pt idx="1136">
                  <c:v>-0.44644600000000001</c:v>
                </c:pt>
                <c:pt idx="1137">
                  <c:v>-0.44658700000000001</c:v>
                </c:pt>
                <c:pt idx="1138">
                  <c:v>-0.44621</c:v>
                </c:pt>
                <c:pt idx="1139">
                  <c:v>-0.44427899999999998</c:v>
                </c:pt>
                <c:pt idx="1140">
                  <c:v>-0.44234800000000002</c:v>
                </c:pt>
                <c:pt idx="1141">
                  <c:v>-0.43837700000000002</c:v>
                </c:pt>
                <c:pt idx="1142">
                  <c:v>-0.43696800000000002</c:v>
                </c:pt>
                <c:pt idx="1143">
                  <c:v>-0.43560900000000002</c:v>
                </c:pt>
                <c:pt idx="1144">
                  <c:v>-0.43382300000000001</c:v>
                </c:pt>
                <c:pt idx="1145">
                  <c:v>-0.42595699999999997</c:v>
                </c:pt>
                <c:pt idx="1146">
                  <c:v>-0.42557400000000001</c:v>
                </c:pt>
                <c:pt idx="1147">
                  <c:v>-0.42507299999999998</c:v>
                </c:pt>
                <c:pt idx="1148">
                  <c:v>-0.42420600000000003</c:v>
                </c:pt>
                <c:pt idx="1149">
                  <c:v>-0.42342600000000002</c:v>
                </c:pt>
                <c:pt idx="1150">
                  <c:v>-0.42316700000000002</c:v>
                </c:pt>
                <c:pt idx="1151">
                  <c:v>-0.42276599999999998</c:v>
                </c:pt>
                <c:pt idx="1152">
                  <c:v>-0.42191200000000001</c:v>
                </c:pt>
                <c:pt idx="1153">
                  <c:v>-0.42115999999999998</c:v>
                </c:pt>
                <c:pt idx="1154">
                  <c:v>-0.42024899999999998</c:v>
                </c:pt>
                <c:pt idx="1155">
                  <c:v>-0.41899199999999998</c:v>
                </c:pt>
                <c:pt idx="1156">
                  <c:v>-0.418514</c:v>
                </c:pt>
                <c:pt idx="1157">
                  <c:v>-0.41902299999999998</c:v>
                </c:pt>
                <c:pt idx="1158">
                  <c:v>-0.41859600000000002</c:v>
                </c:pt>
                <c:pt idx="1159">
                  <c:v>-0.41709600000000002</c:v>
                </c:pt>
                <c:pt idx="1160">
                  <c:v>-0.41594199999999998</c:v>
                </c:pt>
                <c:pt idx="1161">
                  <c:v>-0.41408600000000001</c:v>
                </c:pt>
                <c:pt idx="1162">
                  <c:v>-0.414549</c:v>
                </c:pt>
                <c:pt idx="1163">
                  <c:v>-0.40995799999999999</c:v>
                </c:pt>
                <c:pt idx="1164">
                  <c:v>-0.40387600000000001</c:v>
                </c:pt>
                <c:pt idx="1165">
                  <c:v>-0.40283400000000003</c:v>
                </c:pt>
                <c:pt idx="1166">
                  <c:v>-0.40076299999999998</c:v>
                </c:pt>
                <c:pt idx="1167">
                  <c:v>-0.39966200000000002</c:v>
                </c:pt>
                <c:pt idx="1168">
                  <c:v>-0.39795199999999997</c:v>
                </c:pt>
                <c:pt idx="1169">
                  <c:v>-0.39596700000000001</c:v>
                </c:pt>
                <c:pt idx="1170">
                  <c:v>-0.39323900000000001</c:v>
                </c:pt>
                <c:pt idx="1171">
                  <c:v>-0.39216800000000002</c:v>
                </c:pt>
                <c:pt idx="1172">
                  <c:v>-0.39079900000000001</c:v>
                </c:pt>
                <c:pt idx="1173">
                  <c:v>-0.38940399999999997</c:v>
                </c:pt>
                <c:pt idx="1174">
                  <c:v>-0.38861699999999999</c:v>
                </c:pt>
                <c:pt idx="1175">
                  <c:v>-0.388349</c:v>
                </c:pt>
                <c:pt idx="1176">
                  <c:v>-0.38664900000000002</c:v>
                </c:pt>
                <c:pt idx="1177">
                  <c:v>-0.38446200000000003</c:v>
                </c:pt>
                <c:pt idx="1178">
                  <c:v>-0.38326900000000003</c:v>
                </c:pt>
                <c:pt idx="1179">
                  <c:v>-0.38289600000000001</c:v>
                </c:pt>
                <c:pt idx="1180">
                  <c:v>-0.38276500000000002</c:v>
                </c:pt>
                <c:pt idx="1181">
                  <c:v>-0.38194800000000001</c:v>
                </c:pt>
                <c:pt idx="1182">
                  <c:v>-0.37896400000000002</c:v>
                </c:pt>
                <c:pt idx="1183">
                  <c:v>-0.37656400000000001</c:v>
                </c:pt>
                <c:pt idx="1184">
                  <c:v>-0.36900699999999997</c:v>
                </c:pt>
                <c:pt idx="1185">
                  <c:v>-0.36368899999999998</c:v>
                </c:pt>
                <c:pt idx="1186">
                  <c:v>-0.36357200000000001</c:v>
                </c:pt>
                <c:pt idx="1187">
                  <c:v>-0.36182500000000001</c:v>
                </c:pt>
                <c:pt idx="1188">
                  <c:v>-0.36015200000000003</c:v>
                </c:pt>
                <c:pt idx="1189">
                  <c:v>-0.35695700000000002</c:v>
                </c:pt>
                <c:pt idx="1190">
                  <c:v>-0.35353800000000002</c:v>
                </c:pt>
                <c:pt idx="1191">
                  <c:v>-0.35097600000000001</c:v>
                </c:pt>
                <c:pt idx="1192">
                  <c:v>-0.34959000000000001</c:v>
                </c:pt>
                <c:pt idx="1193">
                  <c:v>-0.34890700000000002</c:v>
                </c:pt>
                <c:pt idx="1194">
                  <c:v>-0.348053</c:v>
                </c:pt>
                <c:pt idx="1195">
                  <c:v>-0.34732400000000002</c:v>
                </c:pt>
                <c:pt idx="1196">
                  <c:v>-0.34623599999999999</c:v>
                </c:pt>
                <c:pt idx="1197">
                  <c:v>-0.345028</c:v>
                </c:pt>
                <c:pt idx="1198">
                  <c:v>-0.34548099999999998</c:v>
                </c:pt>
                <c:pt idx="1199">
                  <c:v>-0.34521600000000002</c:v>
                </c:pt>
                <c:pt idx="1200">
                  <c:v>-0.34539300000000001</c:v>
                </c:pt>
                <c:pt idx="1201">
                  <c:v>-0.34565200000000001</c:v>
                </c:pt>
                <c:pt idx="1202">
                  <c:v>-0.34557500000000002</c:v>
                </c:pt>
                <c:pt idx="1203">
                  <c:v>-0.34414600000000001</c:v>
                </c:pt>
                <c:pt idx="1204">
                  <c:v>-0.34382200000000002</c:v>
                </c:pt>
                <c:pt idx="1205">
                  <c:v>-0.33865600000000001</c:v>
                </c:pt>
                <c:pt idx="1206">
                  <c:v>-0.33462500000000001</c:v>
                </c:pt>
                <c:pt idx="1207">
                  <c:v>-0.33377400000000002</c:v>
                </c:pt>
                <c:pt idx="1208">
                  <c:v>-0.33246199999999998</c:v>
                </c:pt>
                <c:pt idx="1209">
                  <c:v>-0.33226299999999998</c:v>
                </c:pt>
                <c:pt idx="1210">
                  <c:v>-0.33223200000000003</c:v>
                </c:pt>
                <c:pt idx="1211">
                  <c:v>-0.331729</c:v>
                </c:pt>
                <c:pt idx="1212">
                  <c:v>-0.33166600000000002</c:v>
                </c:pt>
                <c:pt idx="1213">
                  <c:v>-0.332098</c:v>
                </c:pt>
                <c:pt idx="1214">
                  <c:v>-0.33106999999999998</c:v>
                </c:pt>
                <c:pt idx="1215">
                  <c:v>-0.33155600000000002</c:v>
                </c:pt>
                <c:pt idx="1216">
                  <c:v>-0.332038</c:v>
                </c:pt>
                <c:pt idx="1217">
                  <c:v>-0.33188699999999999</c:v>
                </c:pt>
                <c:pt idx="1218">
                  <c:v>-0.331959</c:v>
                </c:pt>
                <c:pt idx="1219">
                  <c:v>-0.33153199999999999</c:v>
                </c:pt>
                <c:pt idx="1220">
                  <c:v>-0.33177600000000002</c:v>
                </c:pt>
                <c:pt idx="1221">
                  <c:v>-0.33268799999999998</c:v>
                </c:pt>
                <c:pt idx="1222">
                  <c:v>-0.33304499999999998</c:v>
                </c:pt>
                <c:pt idx="1223">
                  <c:v>-0.33229199999999998</c:v>
                </c:pt>
                <c:pt idx="1224">
                  <c:v>-0.33225199999999999</c:v>
                </c:pt>
                <c:pt idx="1225">
                  <c:v>-0.328546</c:v>
                </c:pt>
                <c:pt idx="1226">
                  <c:v>-0.32427899999999998</c:v>
                </c:pt>
                <c:pt idx="1227">
                  <c:v>-0.324237</c:v>
                </c:pt>
                <c:pt idx="1228">
                  <c:v>-0.32361800000000002</c:v>
                </c:pt>
                <c:pt idx="1229">
                  <c:v>-0.32227</c:v>
                </c:pt>
                <c:pt idx="1230">
                  <c:v>-0.32584200000000002</c:v>
                </c:pt>
                <c:pt idx="1231">
                  <c:v>-0.32799200000000001</c:v>
                </c:pt>
                <c:pt idx="1232">
                  <c:v>-0.32347599999999999</c:v>
                </c:pt>
                <c:pt idx="1233">
                  <c:v>-0.323741</c:v>
                </c:pt>
                <c:pt idx="1234">
                  <c:v>-0.32272800000000001</c:v>
                </c:pt>
                <c:pt idx="1235">
                  <c:v>-0.32261899999999999</c:v>
                </c:pt>
                <c:pt idx="1236">
                  <c:v>-0.32176700000000003</c:v>
                </c:pt>
                <c:pt idx="1237">
                  <c:v>-0.32097900000000001</c:v>
                </c:pt>
                <c:pt idx="1238">
                  <c:v>-0.321633</c:v>
                </c:pt>
                <c:pt idx="1239">
                  <c:v>-0.32096400000000003</c:v>
                </c:pt>
                <c:pt idx="1240">
                  <c:v>-0.31926300000000002</c:v>
                </c:pt>
                <c:pt idx="1241">
                  <c:v>-0.317218</c:v>
                </c:pt>
                <c:pt idx="1242">
                  <c:v>-0.31670799999999999</c:v>
                </c:pt>
                <c:pt idx="1243">
                  <c:v>-0.31731900000000002</c:v>
                </c:pt>
                <c:pt idx="1244">
                  <c:v>-0.31434600000000001</c:v>
                </c:pt>
                <c:pt idx="1245">
                  <c:v>-0.30954500000000001</c:v>
                </c:pt>
                <c:pt idx="1246">
                  <c:v>-0.31434200000000001</c:v>
                </c:pt>
                <c:pt idx="1247">
                  <c:v>-0.30811300000000003</c:v>
                </c:pt>
                <c:pt idx="1248">
                  <c:v>-0.30803399999999997</c:v>
                </c:pt>
                <c:pt idx="1249">
                  <c:v>-0.30502299999999999</c:v>
                </c:pt>
                <c:pt idx="1250">
                  <c:v>-0.30375200000000002</c:v>
                </c:pt>
                <c:pt idx="1251">
                  <c:v>-0.30785000000000001</c:v>
                </c:pt>
                <c:pt idx="1252">
                  <c:v>-0.29950599999999999</c:v>
                </c:pt>
                <c:pt idx="1253">
                  <c:v>-0.299794</c:v>
                </c:pt>
                <c:pt idx="1254">
                  <c:v>-0.29744300000000001</c:v>
                </c:pt>
                <c:pt idx="1255">
                  <c:v>-0.29740800000000001</c:v>
                </c:pt>
                <c:pt idx="1256">
                  <c:v>-0.29766199999999998</c:v>
                </c:pt>
                <c:pt idx="1257">
                  <c:v>-0.297962</c:v>
                </c:pt>
                <c:pt idx="1258">
                  <c:v>-0.29876599999999998</c:v>
                </c:pt>
                <c:pt idx="1259">
                  <c:v>-0.30004999999999998</c:v>
                </c:pt>
                <c:pt idx="1260">
                  <c:v>-0.30082500000000001</c:v>
                </c:pt>
                <c:pt idx="1261">
                  <c:v>-0.30012899999999998</c:v>
                </c:pt>
                <c:pt idx="1262">
                  <c:v>-0.301431</c:v>
                </c:pt>
                <c:pt idx="1263">
                  <c:v>-0.30078700000000003</c:v>
                </c:pt>
                <c:pt idx="1264">
                  <c:v>-0.30103600000000003</c:v>
                </c:pt>
                <c:pt idx="1265">
                  <c:v>-0.30143700000000001</c:v>
                </c:pt>
                <c:pt idx="1266">
                  <c:v>-0.30070200000000002</c:v>
                </c:pt>
                <c:pt idx="1267">
                  <c:v>-0.300508</c:v>
                </c:pt>
                <c:pt idx="1268">
                  <c:v>-0.292549</c:v>
                </c:pt>
                <c:pt idx="1269">
                  <c:v>-0.29156399999999999</c:v>
                </c:pt>
                <c:pt idx="1270">
                  <c:v>-0.29163699999999998</c:v>
                </c:pt>
                <c:pt idx="1271">
                  <c:v>-0.29147800000000001</c:v>
                </c:pt>
                <c:pt idx="1272">
                  <c:v>-0.29047699999999999</c:v>
                </c:pt>
                <c:pt idx="1273">
                  <c:v>-0.28931099999999998</c:v>
                </c:pt>
                <c:pt idx="1274">
                  <c:v>-0.28815099999999999</c:v>
                </c:pt>
                <c:pt idx="1275">
                  <c:v>-0.28740900000000003</c:v>
                </c:pt>
                <c:pt idx="1276">
                  <c:v>-0.28711799999999998</c:v>
                </c:pt>
                <c:pt idx="1277">
                  <c:v>-0.28754299999999999</c:v>
                </c:pt>
                <c:pt idx="1278">
                  <c:v>-0.28668399999999999</c:v>
                </c:pt>
                <c:pt idx="1279">
                  <c:v>-0.28584799999999999</c:v>
                </c:pt>
                <c:pt idx="1280">
                  <c:v>-0.28531499999999999</c:v>
                </c:pt>
                <c:pt idx="1281">
                  <c:v>-0.28430899999999998</c:v>
                </c:pt>
                <c:pt idx="1282">
                  <c:v>-0.28309699999999999</c:v>
                </c:pt>
                <c:pt idx="1283">
                  <c:v>-0.28238000000000002</c:v>
                </c:pt>
                <c:pt idx="1284">
                  <c:v>-0.28150399999999998</c:v>
                </c:pt>
                <c:pt idx="1285">
                  <c:v>-0.27986800000000001</c:v>
                </c:pt>
                <c:pt idx="1286">
                  <c:v>-0.27897</c:v>
                </c:pt>
                <c:pt idx="1287">
                  <c:v>-0.27824700000000002</c:v>
                </c:pt>
                <c:pt idx="1288">
                  <c:v>-0.27809699999999998</c:v>
                </c:pt>
                <c:pt idx="1289">
                  <c:v>-0.27223799999999998</c:v>
                </c:pt>
                <c:pt idx="1290">
                  <c:v>-0.26901700000000001</c:v>
                </c:pt>
                <c:pt idx="1291">
                  <c:v>-0.26871099999999998</c:v>
                </c:pt>
                <c:pt idx="1292">
                  <c:v>-0.26736799999999999</c:v>
                </c:pt>
                <c:pt idx="1293">
                  <c:v>-0.266293</c:v>
                </c:pt>
                <c:pt idx="1294">
                  <c:v>-0.26516699999999999</c:v>
                </c:pt>
                <c:pt idx="1295">
                  <c:v>-0.26398500000000003</c:v>
                </c:pt>
                <c:pt idx="1296">
                  <c:v>-0.26317099999999999</c:v>
                </c:pt>
                <c:pt idx="1297">
                  <c:v>-0.26249800000000001</c:v>
                </c:pt>
                <c:pt idx="1298">
                  <c:v>-0.26233800000000002</c:v>
                </c:pt>
                <c:pt idx="1299">
                  <c:v>-0.26321800000000001</c:v>
                </c:pt>
                <c:pt idx="1300">
                  <c:v>-0.26330199999999998</c:v>
                </c:pt>
                <c:pt idx="1301">
                  <c:v>-0.26221299999999997</c:v>
                </c:pt>
                <c:pt idx="1302">
                  <c:v>-0.26115100000000002</c:v>
                </c:pt>
                <c:pt idx="1303">
                  <c:v>-0.25969199999999998</c:v>
                </c:pt>
                <c:pt idx="1304">
                  <c:v>-0.25997799999999999</c:v>
                </c:pt>
                <c:pt idx="1305">
                  <c:v>-0.25741999999999998</c:v>
                </c:pt>
                <c:pt idx="1306">
                  <c:v>-0.254249</c:v>
                </c:pt>
                <c:pt idx="1307">
                  <c:v>-0.25469399999999998</c:v>
                </c:pt>
                <c:pt idx="1308">
                  <c:v>-0.252967</c:v>
                </c:pt>
                <c:pt idx="1309">
                  <c:v>-0.25094100000000003</c:v>
                </c:pt>
                <c:pt idx="1310">
                  <c:v>-0.24967800000000001</c:v>
                </c:pt>
                <c:pt idx="1311">
                  <c:v>-0.24818499999999999</c:v>
                </c:pt>
                <c:pt idx="1312">
                  <c:v>-0.24698400000000001</c:v>
                </c:pt>
                <c:pt idx="1313">
                  <c:v>-0.244615</c:v>
                </c:pt>
                <c:pt idx="1314">
                  <c:v>-0.24247199999999999</c:v>
                </c:pt>
                <c:pt idx="1315">
                  <c:v>-0.24050099999999999</c:v>
                </c:pt>
                <c:pt idx="1316">
                  <c:v>-0.238814</c:v>
                </c:pt>
                <c:pt idx="1317">
                  <c:v>-0.23219600000000001</c:v>
                </c:pt>
                <c:pt idx="1318">
                  <c:v>-0.22555800000000001</c:v>
                </c:pt>
                <c:pt idx="1319">
                  <c:v>-0.22421099999999999</c:v>
                </c:pt>
                <c:pt idx="1320">
                  <c:v>-0.222381</c:v>
                </c:pt>
                <c:pt idx="1321">
                  <c:v>-0.22081400000000001</c:v>
                </c:pt>
                <c:pt idx="1322">
                  <c:v>-0.21870999999999999</c:v>
                </c:pt>
                <c:pt idx="1323">
                  <c:v>-0.21715400000000001</c:v>
                </c:pt>
                <c:pt idx="1324">
                  <c:v>-0.21523</c:v>
                </c:pt>
                <c:pt idx="1325">
                  <c:v>-0.21265999999999999</c:v>
                </c:pt>
                <c:pt idx="1326">
                  <c:v>-0.21029400000000001</c:v>
                </c:pt>
                <c:pt idx="1327">
                  <c:v>-0.207564</c:v>
                </c:pt>
                <c:pt idx="1328">
                  <c:v>-0.20621600000000001</c:v>
                </c:pt>
                <c:pt idx="1329">
                  <c:v>-0.200103</c:v>
                </c:pt>
                <c:pt idx="1330">
                  <c:v>-0.19467599999999999</c:v>
                </c:pt>
                <c:pt idx="1331">
                  <c:v>-0.194606</c:v>
                </c:pt>
                <c:pt idx="1332">
                  <c:v>-0.194079</c:v>
                </c:pt>
                <c:pt idx="1333">
                  <c:v>-0.19314899999999999</c:v>
                </c:pt>
                <c:pt idx="1334">
                  <c:v>-0.19145000000000001</c:v>
                </c:pt>
                <c:pt idx="1335">
                  <c:v>-0.190438</c:v>
                </c:pt>
                <c:pt idx="1336">
                  <c:v>-0.18892800000000001</c:v>
                </c:pt>
                <c:pt idx="1337">
                  <c:v>-0.18665399999999999</c:v>
                </c:pt>
                <c:pt idx="1338">
                  <c:v>-0.18601500000000001</c:v>
                </c:pt>
                <c:pt idx="1339">
                  <c:v>-0.185558</c:v>
                </c:pt>
                <c:pt idx="1340">
                  <c:v>-0.18670200000000001</c:v>
                </c:pt>
                <c:pt idx="1341">
                  <c:v>-0.18101900000000001</c:v>
                </c:pt>
                <c:pt idx="1342">
                  <c:v>-0.17608099999999999</c:v>
                </c:pt>
                <c:pt idx="1343">
                  <c:v>-0.180675</c:v>
                </c:pt>
                <c:pt idx="1344">
                  <c:v>-0.18262100000000001</c:v>
                </c:pt>
                <c:pt idx="1345">
                  <c:v>-0.18162200000000001</c:v>
                </c:pt>
                <c:pt idx="1346">
                  <c:v>-0.18065200000000001</c:v>
                </c:pt>
                <c:pt idx="1347">
                  <c:v>-0.17932000000000001</c:v>
                </c:pt>
                <c:pt idx="1348">
                  <c:v>-0.17824100000000001</c:v>
                </c:pt>
                <c:pt idx="1349">
                  <c:v>-0.176173</c:v>
                </c:pt>
                <c:pt idx="1350">
                  <c:v>-0.17458699999999999</c:v>
                </c:pt>
                <c:pt idx="1351">
                  <c:v>-0.17388000000000001</c:v>
                </c:pt>
                <c:pt idx="1352">
                  <c:v>-0.175016</c:v>
                </c:pt>
                <c:pt idx="1353">
                  <c:v>-0.16861499999999999</c:v>
                </c:pt>
                <c:pt idx="1354">
                  <c:v>-0.164243</c:v>
                </c:pt>
                <c:pt idx="1355">
                  <c:v>-0.16261600000000001</c:v>
                </c:pt>
                <c:pt idx="1356">
                  <c:v>-0.16126099999999999</c:v>
                </c:pt>
                <c:pt idx="1357">
                  <c:v>-0.159743</c:v>
                </c:pt>
                <c:pt idx="1358">
                  <c:v>-0.15737899999999999</c:v>
                </c:pt>
                <c:pt idx="1359">
                  <c:v>-0.15659100000000001</c:v>
                </c:pt>
                <c:pt idx="1360">
                  <c:v>-0.15413199999999999</c:v>
                </c:pt>
                <c:pt idx="1361">
                  <c:v>-0.152112</c:v>
                </c:pt>
                <c:pt idx="1362">
                  <c:v>-0.15134600000000001</c:v>
                </c:pt>
                <c:pt idx="1363">
                  <c:v>-0.15090100000000001</c:v>
                </c:pt>
                <c:pt idx="1364">
                  <c:v>-0.151391</c:v>
                </c:pt>
                <c:pt idx="1365">
                  <c:v>-0.14229800000000001</c:v>
                </c:pt>
                <c:pt idx="1366">
                  <c:v>-0.14136099999999999</c:v>
                </c:pt>
                <c:pt idx="1367">
                  <c:v>-0.140316</c:v>
                </c:pt>
                <c:pt idx="1368">
                  <c:v>-0.14053599999999999</c:v>
                </c:pt>
                <c:pt idx="1369">
                  <c:v>-0.139908</c:v>
                </c:pt>
                <c:pt idx="1370">
                  <c:v>-0.13871700000000001</c:v>
                </c:pt>
                <c:pt idx="1371">
                  <c:v>-0.137016</c:v>
                </c:pt>
                <c:pt idx="1372">
                  <c:v>-0.13581199999999999</c:v>
                </c:pt>
                <c:pt idx="1373">
                  <c:v>-0.134626</c:v>
                </c:pt>
                <c:pt idx="1374">
                  <c:v>-0.13391400000000001</c:v>
                </c:pt>
                <c:pt idx="1375">
                  <c:v>-0.13229299999999999</c:v>
                </c:pt>
                <c:pt idx="1376">
                  <c:v>-0.13134999999999999</c:v>
                </c:pt>
                <c:pt idx="1377">
                  <c:v>-0.12468799999999999</c:v>
                </c:pt>
                <c:pt idx="1378">
                  <c:v>-0.12426</c:v>
                </c:pt>
                <c:pt idx="1379">
                  <c:v>-0.122559</c:v>
                </c:pt>
                <c:pt idx="1380">
                  <c:v>-0.122459</c:v>
                </c:pt>
                <c:pt idx="1381">
                  <c:v>-0.121902</c:v>
                </c:pt>
                <c:pt idx="1382">
                  <c:v>-0.122084</c:v>
                </c:pt>
                <c:pt idx="1383">
                  <c:v>-0.11969100000000001</c:v>
                </c:pt>
                <c:pt idx="1384">
                  <c:v>-0.117699</c:v>
                </c:pt>
                <c:pt idx="1385">
                  <c:v>-0.116745</c:v>
                </c:pt>
                <c:pt idx="1386">
                  <c:v>-0.115978</c:v>
                </c:pt>
                <c:pt idx="1387">
                  <c:v>-0.115118</c:v>
                </c:pt>
                <c:pt idx="1388">
                  <c:v>-0.11173</c:v>
                </c:pt>
                <c:pt idx="1389">
                  <c:v>-0.10283</c:v>
                </c:pt>
                <c:pt idx="1390">
                  <c:v>-9.9518200000000001E-2</c:v>
                </c:pt>
                <c:pt idx="1391">
                  <c:v>-9.7644300000000003E-2</c:v>
                </c:pt>
                <c:pt idx="1392">
                  <c:v>-9.8116400000000006E-2</c:v>
                </c:pt>
                <c:pt idx="1393">
                  <c:v>-9.6245899999999995E-2</c:v>
                </c:pt>
                <c:pt idx="1394">
                  <c:v>-9.2938599999999996E-2</c:v>
                </c:pt>
                <c:pt idx="1395">
                  <c:v>-9.0109700000000001E-2</c:v>
                </c:pt>
                <c:pt idx="1396">
                  <c:v>-8.8436200000000006E-2</c:v>
                </c:pt>
                <c:pt idx="1397">
                  <c:v>-8.7471999999999994E-2</c:v>
                </c:pt>
                <c:pt idx="1398">
                  <c:v>-8.6322499999999996E-2</c:v>
                </c:pt>
                <c:pt idx="1399">
                  <c:v>-8.5521799999999995E-2</c:v>
                </c:pt>
                <c:pt idx="1400">
                  <c:v>-8.20274E-2</c:v>
                </c:pt>
                <c:pt idx="1401">
                  <c:v>-7.7672099999999994E-2</c:v>
                </c:pt>
                <c:pt idx="1402">
                  <c:v>-7.6387399999999994E-2</c:v>
                </c:pt>
                <c:pt idx="1403">
                  <c:v>-7.4575900000000001E-2</c:v>
                </c:pt>
                <c:pt idx="1404">
                  <c:v>-7.3752100000000001E-2</c:v>
                </c:pt>
                <c:pt idx="1405">
                  <c:v>-7.2540800000000003E-2</c:v>
                </c:pt>
                <c:pt idx="1406">
                  <c:v>-7.0705400000000002E-2</c:v>
                </c:pt>
                <c:pt idx="1407">
                  <c:v>-6.8989800000000004E-2</c:v>
                </c:pt>
                <c:pt idx="1408">
                  <c:v>-6.8904800000000002E-2</c:v>
                </c:pt>
                <c:pt idx="1409">
                  <c:v>-6.9376599999999997E-2</c:v>
                </c:pt>
                <c:pt idx="1410">
                  <c:v>-6.9111900000000004E-2</c:v>
                </c:pt>
                <c:pt idx="1411">
                  <c:v>-7.0079299999999997E-2</c:v>
                </c:pt>
                <c:pt idx="1412">
                  <c:v>-6.5736000000000003E-2</c:v>
                </c:pt>
                <c:pt idx="1413">
                  <c:v>-6.2969600000000001E-2</c:v>
                </c:pt>
                <c:pt idx="1414">
                  <c:v>-6.4353499999999994E-2</c:v>
                </c:pt>
                <c:pt idx="1415">
                  <c:v>-6.4062599999999997E-2</c:v>
                </c:pt>
                <c:pt idx="1416">
                  <c:v>-6.4492400000000005E-2</c:v>
                </c:pt>
                <c:pt idx="1417">
                  <c:v>-6.3331200000000004E-2</c:v>
                </c:pt>
                <c:pt idx="1418">
                  <c:v>-6.3707200000000005E-2</c:v>
                </c:pt>
                <c:pt idx="1419">
                  <c:v>-6.5437400000000007E-2</c:v>
                </c:pt>
                <c:pt idx="1420">
                  <c:v>-6.5757800000000005E-2</c:v>
                </c:pt>
                <c:pt idx="1421">
                  <c:v>-6.6215399999999994E-2</c:v>
                </c:pt>
                <c:pt idx="1422">
                  <c:v>-6.6659499999999997E-2</c:v>
                </c:pt>
                <c:pt idx="1423">
                  <c:v>-6.5554500000000002E-2</c:v>
                </c:pt>
                <c:pt idx="1424">
                  <c:v>-5.5243399999999998E-2</c:v>
                </c:pt>
                <c:pt idx="1425">
                  <c:v>-4.8559199999999997E-2</c:v>
                </c:pt>
                <c:pt idx="1426">
                  <c:v>-4.6688599999999997E-2</c:v>
                </c:pt>
                <c:pt idx="1427">
                  <c:v>-4.4186299999999998E-2</c:v>
                </c:pt>
                <c:pt idx="1428">
                  <c:v>-4.2272999999999998E-2</c:v>
                </c:pt>
                <c:pt idx="1429">
                  <c:v>-4.04756E-2</c:v>
                </c:pt>
                <c:pt idx="1430">
                  <c:v>-3.8941000000000003E-2</c:v>
                </c:pt>
                <c:pt idx="1431">
                  <c:v>-3.8434200000000002E-2</c:v>
                </c:pt>
                <c:pt idx="1432">
                  <c:v>-3.8243800000000001E-2</c:v>
                </c:pt>
                <c:pt idx="1433">
                  <c:v>-3.7715499999999999E-2</c:v>
                </c:pt>
                <c:pt idx="1434">
                  <c:v>-3.6322800000000002E-2</c:v>
                </c:pt>
                <c:pt idx="1435">
                  <c:v>-3.5961699999999999E-2</c:v>
                </c:pt>
                <c:pt idx="1436">
                  <c:v>-2.8601499999999998E-2</c:v>
                </c:pt>
                <c:pt idx="1437">
                  <c:v>-2.5730800000000002E-2</c:v>
                </c:pt>
                <c:pt idx="1438">
                  <c:v>-2.5894400000000001E-2</c:v>
                </c:pt>
                <c:pt idx="1439">
                  <c:v>-2.5935699999999999E-2</c:v>
                </c:pt>
                <c:pt idx="1440">
                  <c:v>-2.6463199999999999E-2</c:v>
                </c:pt>
                <c:pt idx="1441">
                  <c:v>-2.5536900000000001E-2</c:v>
                </c:pt>
                <c:pt idx="1442">
                  <c:v>-2.4679E-2</c:v>
                </c:pt>
                <c:pt idx="1443">
                  <c:v>-2.4099300000000001E-2</c:v>
                </c:pt>
                <c:pt idx="1444">
                  <c:v>-2.3061399999999999E-2</c:v>
                </c:pt>
                <c:pt idx="1445">
                  <c:v>-2.1801999999999998E-2</c:v>
                </c:pt>
                <c:pt idx="1446">
                  <c:v>-2.0547800000000001E-2</c:v>
                </c:pt>
                <c:pt idx="1447">
                  <c:v>-1.32464E-2</c:v>
                </c:pt>
                <c:pt idx="1448">
                  <c:v>-1.13519E-2</c:v>
                </c:pt>
                <c:pt idx="1449">
                  <c:v>-1.25948E-2</c:v>
                </c:pt>
                <c:pt idx="1450">
                  <c:v>-1.25253E-2</c:v>
                </c:pt>
                <c:pt idx="1451">
                  <c:v>-1.29896E-2</c:v>
                </c:pt>
                <c:pt idx="1452">
                  <c:v>-1.20859E-2</c:v>
                </c:pt>
                <c:pt idx="1453">
                  <c:v>-1.18896E-2</c:v>
                </c:pt>
                <c:pt idx="1454">
                  <c:v>-1.06783E-2</c:v>
                </c:pt>
                <c:pt idx="1455">
                  <c:v>-8.7301800000000006E-3</c:v>
                </c:pt>
                <c:pt idx="1456">
                  <c:v>-5.8221499999999999E-3</c:v>
                </c:pt>
                <c:pt idx="1457">
                  <c:v>-3.3923500000000001E-3</c:v>
                </c:pt>
                <c:pt idx="1458">
                  <c:v>-2.0684200000000001E-3</c:v>
                </c:pt>
                <c:pt idx="1459">
                  <c:v>5.29139E-3</c:v>
                </c:pt>
                <c:pt idx="1460">
                  <c:v>9.88436E-3</c:v>
                </c:pt>
                <c:pt idx="1461">
                  <c:v>1.3064600000000001E-2</c:v>
                </c:pt>
                <c:pt idx="1462">
                  <c:v>1.6792899999999999E-2</c:v>
                </c:pt>
                <c:pt idx="1463">
                  <c:v>1.8921400000000001E-2</c:v>
                </c:pt>
                <c:pt idx="1464">
                  <c:v>2.1723699999999999E-2</c:v>
                </c:pt>
                <c:pt idx="1465">
                  <c:v>2.4240500000000002E-2</c:v>
                </c:pt>
                <c:pt idx="1466">
                  <c:v>2.75304E-2</c:v>
                </c:pt>
                <c:pt idx="1467">
                  <c:v>3.0336399999999999E-2</c:v>
                </c:pt>
                <c:pt idx="1468">
                  <c:v>3.1849599999999999E-2</c:v>
                </c:pt>
                <c:pt idx="1469">
                  <c:v>3.34758E-2</c:v>
                </c:pt>
                <c:pt idx="1470">
                  <c:v>3.4074300000000002E-2</c:v>
                </c:pt>
                <c:pt idx="1471">
                  <c:v>4.1759699999999997E-2</c:v>
                </c:pt>
                <c:pt idx="1472">
                  <c:v>4.4890899999999997E-2</c:v>
                </c:pt>
                <c:pt idx="1473">
                  <c:v>4.6221999999999999E-2</c:v>
                </c:pt>
                <c:pt idx="1474">
                  <c:v>4.8328000000000003E-2</c:v>
                </c:pt>
                <c:pt idx="1475">
                  <c:v>4.9740100000000002E-2</c:v>
                </c:pt>
                <c:pt idx="1476">
                  <c:v>5.1475100000000003E-2</c:v>
                </c:pt>
                <c:pt idx="1477">
                  <c:v>5.3454700000000001E-2</c:v>
                </c:pt>
                <c:pt idx="1478">
                  <c:v>5.4835799999999997E-2</c:v>
                </c:pt>
                <c:pt idx="1479">
                  <c:v>5.6894500000000001E-2</c:v>
                </c:pt>
                <c:pt idx="1480">
                  <c:v>5.9672900000000001E-2</c:v>
                </c:pt>
                <c:pt idx="1481">
                  <c:v>6.2762799999999994E-2</c:v>
                </c:pt>
                <c:pt idx="1482">
                  <c:v>6.7045499999999994E-2</c:v>
                </c:pt>
                <c:pt idx="1483">
                  <c:v>7.0209300000000002E-2</c:v>
                </c:pt>
                <c:pt idx="1484">
                  <c:v>7.3421299999999995E-2</c:v>
                </c:pt>
                <c:pt idx="1485">
                  <c:v>7.5958700000000004E-2</c:v>
                </c:pt>
                <c:pt idx="1486">
                  <c:v>7.8881999999999994E-2</c:v>
                </c:pt>
                <c:pt idx="1487">
                  <c:v>8.2237000000000005E-2</c:v>
                </c:pt>
                <c:pt idx="1488">
                  <c:v>8.3379900000000007E-2</c:v>
                </c:pt>
                <c:pt idx="1489">
                  <c:v>9.0480500000000005E-2</c:v>
                </c:pt>
                <c:pt idx="1490">
                  <c:v>9.4297400000000003E-2</c:v>
                </c:pt>
                <c:pt idx="1491">
                  <c:v>9.4566899999999995E-2</c:v>
                </c:pt>
                <c:pt idx="1492">
                  <c:v>9.5807699999999996E-2</c:v>
                </c:pt>
                <c:pt idx="1493">
                  <c:v>9.7132899999999994E-2</c:v>
                </c:pt>
                <c:pt idx="1494">
                  <c:v>9.8057900000000003E-2</c:v>
                </c:pt>
                <c:pt idx="1495">
                  <c:v>9.8624699999999996E-2</c:v>
                </c:pt>
                <c:pt idx="1496">
                  <c:v>9.7898700000000005E-2</c:v>
                </c:pt>
                <c:pt idx="1497">
                  <c:v>9.8807599999999995E-2</c:v>
                </c:pt>
                <c:pt idx="1498">
                  <c:v>0.100394</c:v>
                </c:pt>
                <c:pt idx="1499">
                  <c:v>0.10165299999999999</c:v>
                </c:pt>
                <c:pt idx="1500">
                  <c:v>0.102199</c:v>
                </c:pt>
                <c:pt idx="1501">
                  <c:v>0.10270899999999999</c:v>
                </c:pt>
                <c:pt idx="1502">
                  <c:v>0.103174</c:v>
                </c:pt>
                <c:pt idx="1503">
                  <c:v>0.103355</c:v>
                </c:pt>
                <c:pt idx="1504">
                  <c:v>0.10349800000000001</c:v>
                </c:pt>
                <c:pt idx="1505">
                  <c:v>0.104209</c:v>
                </c:pt>
                <c:pt idx="1506">
                  <c:v>0.105822</c:v>
                </c:pt>
                <c:pt idx="1507">
                  <c:v>0.10566300000000001</c:v>
                </c:pt>
                <c:pt idx="1508">
                  <c:v>0.111498</c:v>
                </c:pt>
                <c:pt idx="1509">
                  <c:v>0.11576</c:v>
                </c:pt>
                <c:pt idx="1510">
                  <c:v>0.115025</c:v>
                </c:pt>
                <c:pt idx="1511">
                  <c:v>0.115398</c:v>
                </c:pt>
                <c:pt idx="1512">
                  <c:v>0.11577800000000001</c:v>
                </c:pt>
                <c:pt idx="1513">
                  <c:v>0.11648799999999999</c:v>
                </c:pt>
                <c:pt idx="1514">
                  <c:v>0.11726499999999999</c:v>
                </c:pt>
                <c:pt idx="1515">
                  <c:v>0.119062</c:v>
                </c:pt>
                <c:pt idx="1516">
                  <c:v>0.120876</c:v>
                </c:pt>
                <c:pt idx="1517">
                  <c:v>0.121368</c:v>
                </c:pt>
                <c:pt idx="1518">
                  <c:v>0.121512</c:v>
                </c:pt>
                <c:pt idx="1519">
                  <c:v>0.12134399999999999</c:v>
                </c:pt>
                <c:pt idx="1520">
                  <c:v>0.121214</c:v>
                </c:pt>
                <c:pt idx="1521">
                  <c:v>0.119781</c:v>
                </c:pt>
                <c:pt idx="1522">
                  <c:v>0.12435599999999999</c:v>
                </c:pt>
                <c:pt idx="1523">
                  <c:v>0.131743</c:v>
                </c:pt>
                <c:pt idx="1524">
                  <c:v>0.13364300000000001</c:v>
                </c:pt>
                <c:pt idx="1525">
                  <c:v>0.136738</c:v>
                </c:pt>
                <c:pt idx="1526">
                  <c:v>0.139353</c:v>
                </c:pt>
                <c:pt idx="1527">
                  <c:v>0.14003599999999999</c:v>
                </c:pt>
                <c:pt idx="1528">
                  <c:v>0.14052100000000001</c:v>
                </c:pt>
                <c:pt idx="1529">
                  <c:v>0.14133699999999999</c:v>
                </c:pt>
                <c:pt idx="1530">
                  <c:v>0.14133100000000001</c:v>
                </c:pt>
                <c:pt idx="1531">
                  <c:v>0.142652</c:v>
                </c:pt>
                <c:pt idx="1532">
                  <c:v>0.14454500000000001</c:v>
                </c:pt>
                <c:pt idx="1533">
                  <c:v>0.14515500000000001</c:v>
                </c:pt>
                <c:pt idx="1534">
                  <c:v>0.14491200000000001</c:v>
                </c:pt>
                <c:pt idx="1535">
                  <c:v>0.14355599999999999</c:v>
                </c:pt>
                <c:pt idx="1536">
                  <c:v>0.14910300000000001</c:v>
                </c:pt>
                <c:pt idx="1537">
                  <c:v>0.152805</c:v>
                </c:pt>
                <c:pt idx="1538">
                  <c:v>0.15058099999999999</c:v>
                </c:pt>
                <c:pt idx="1539">
                  <c:v>0.158415</c:v>
                </c:pt>
                <c:pt idx="1540">
                  <c:v>0.15871099999999999</c:v>
                </c:pt>
                <c:pt idx="1541">
                  <c:v>0.16070999999999999</c:v>
                </c:pt>
                <c:pt idx="1542">
                  <c:v>0.16275100000000001</c:v>
                </c:pt>
                <c:pt idx="1543">
                  <c:v>0.16461000000000001</c:v>
                </c:pt>
                <c:pt idx="1544">
                  <c:v>0.16619300000000001</c:v>
                </c:pt>
                <c:pt idx="1545">
                  <c:v>0.168381</c:v>
                </c:pt>
                <c:pt idx="1546">
                  <c:v>0.17104900000000001</c:v>
                </c:pt>
                <c:pt idx="1547">
                  <c:v>0.17305899999999999</c:v>
                </c:pt>
                <c:pt idx="1548">
                  <c:v>0.17322499999999999</c:v>
                </c:pt>
                <c:pt idx="1549">
                  <c:v>0.17330599999999999</c:v>
                </c:pt>
                <c:pt idx="1550">
                  <c:v>0.17313000000000001</c:v>
                </c:pt>
                <c:pt idx="1551">
                  <c:v>0.17691000000000001</c:v>
                </c:pt>
                <c:pt idx="1552">
                  <c:v>0.18504399999999999</c:v>
                </c:pt>
                <c:pt idx="1553">
                  <c:v>0.18689800000000001</c:v>
                </c:pt>
                <c:pt idx="1554">
                  <c:v>0.189832</c:v>
                </c:pt>
                <c:pt idx="1555">
                  <c:v>0.19109000000000001</c:v>
                </c:pt>
                <c:pt idx="1556">
                  <c:v>0.19267300000000001</c:v>
                </c:pt>
                <c:pt idx="1557">
                  <c:v>0.19397600000000001</c:v>
                </c:pt>
                <c:pt idx="1558">
                  <c:v>0.19517100000000001</c:v>
                </c:pt>
                <c:pt idx="1559">
                  <c:v>0.197852</c:v>
                </c:pt>
                <c:pt idx="1560">
                  <c:v>0.20002300000000001</c:v>
                </c:pt>
                <c:pt idx="1561">
                  <c:v>0.20086300000000001</c:v>
                </c:pt>
                <c:pt idx="1562">
                  <c:v>0.201879</c:v>
                </c:pt>
                <c:pt idx="1563">
                  <c:v>0.20194000000000001</c:v>
                </c:pt>
                <c:pt idx="1564">
                  <c:v>0.20456299999999999</c:v>
                </c:pt>
                <c:pt idx="1565">
                  <c:v>0.21415899999999999</c:v>
                </c:pt>
                <c:pt idx="1566">
                  <c:v>0.21646199999999999</c:v>
                </c:pt>
                <c:pt idx="1567">
                  <c:v>0.21998799999999999</c:v>
                </c:pt>
                <c:pt idx="1568">
                  <c:v>0.222334</c:v>
                </c:pt>
                <c:pt idx="1569">
                  <c:v>0.22541</c:v>
                </c:pt>
                <c:pt idx="1570">
                  <c:v>0.228829</c:v>
                </c:pt>
                <c:pt idx="1571">
                  <c:v>0.23233400000000001</c:v>
                </c:pt>
                <c:pt idx="1572">
                  <c:v>0.23691699999999999</c:v>
                </c:pt>
                <c:pt idx="1573">
                  <c:v>0.24169199999999999</c:v>
                </c:pt>
                <c:pt idx="1574">
                  <c:v>0.24785599999999999</c:v>
                </c:pt>
                <c:pt idx="1575">
                  <c:v>0.25899800000000001</c:v>
                </c:pt>
                <c:pt idx="1576">
                  <c:v>0.26276699999999997</c:v>
                </c:pt>
                <c:pt idx="1577">
                  <c:v>0.26573400000000003</c:v>
                </c:pt>
                <c:pt idx="1578">
                  <c:v>0.268621</c:v>
                </c:pt>
                <c:pt idx="1579">
                  <c:v>0.27092699999999997</c:v>
                </c:pt>
                <c:pt idx="1580">
                  <c:v>0.27234599999999998</c:v>
                </c:pt>
                <c:pt idx="1581">
                  <c:v>0.27423599999999998</c:v>
                </c:pt>
                <c:pt idx="1582">
                  <c:v>0.27506700000000001</c:v>
                </c:pt>
                <c:pt idx="1583">
                  <c:v>0.27606599999999998</c:v>
                </c:pt>
                <c:pt idx="1584">
                  <c:v>0.27731099999999997</c:v>
                </c:pt>
                <c:pt idx="1585">
                  <c:v>0.27810800000000002</c:v>
                </c:pt>
                <c:pt idx="1586">
                  <c:v>0.28536099999999998</c:v>
                </c:pt>
                <c:pt idx="1587">
                  <c:v>0.28398400000000001</c:v>
                </c:pt>
                <c:pt idx="1588">
                  <c:v>0.28505599999999998</c:v>
                </c:pt>
                <c:pt idx="1589">
                  <c:v>0.28694900000000001</c:v>
                </c:pt>
                <c:pt idx="1590">
                  <c:v>0.28935300000000003</c:v>
                </c:pt>
                <c:pt idx="1591">
                  <c:v>0.29226400000000002</c:v>
                </c:pt>
                <c:pt idx="1592">
                  <c:v>0.29615999999999998</c:v>
                </c:pt>
                <c:pt idx="1593">
                  <c:v>0.299983</c:v>
                </c:pt>
                <c:pt idx="1594">
                  <c:v>0.30237399999999998</c:v>
                </c:pt>
                <c:pt idx="1595">
                  <c:v>0.30621700000000002</c:v>
                </c:pt>
                <c:pt idx="1596">
                  <c:v>0.30916399999999999</c:v>
                </c:pt>
                <c:pt idx="1597">
                  <c:v>0.32051299999999999</c:v>
                </c:pt>
                <c:pt idx="1598">
                  <c:v>0.32482100000000003</c:v>
                </c:pt>
                <c:pt idx="1599">
                  <c:v>0.32968500000000001</c:v>
                </c:pt>
                <c:pt idx="1600">
                  <c:v>0.33553100000000002</c:v>
                </c:pt>
                <c:pt idx="1601">
                  <c:v>0.34435900000000003</c:v>
                </c:pt>
                <c:pt idx="1602">
                  <c:v>0.35220600000000002</c:v>
                </c:pt>
                <c:pt idx="1603">
                  <c:v>0.360043</c:v>
                </c:pt>
                <c:pt idx="1604">
                  <c:v>0.36739100000000002</c:v>
                </c:pt>
                <c:pt idx="1605">
                  <c:v>0.373309</c:v>
                </c:pt>
                <c:pt idx="1606">
                  <c:v>0.37609500000000001</c:v>
                </c:pt>
                <c:pt idx="1607">
                  <c:v>0.384436</c:v>
                </c:pt>
                <c:pt idx="1608">
                  <c:v>0.38597599999999999</c:v>
                </c:pt>
                <c:pt idx="1609">
                  <c:v>0.38583200000000001</c:v>
                </c:pt>
                <c:pt idx="1610">
                  <c:v>0.38473299999999999</c:v>
                </c:pt>
                <c:pt idx="1611">
                  <c:v>0.38218099999999999</c:v>
                </c:pt>
                <c:pt idx="1612">
                  <c:v>0.37754300000000002</c:v>
                </c:pt>
                <c:pt idx="1613">
                  <c:v>0.37480200000000002</c:v>
                </c:pt>
                <c:pt idx="1614">
                  <c:v>0.37265300000000001</c:v>
                </c:pt>
                <c:pt idx="1615">
                  <c:v>0.37092199999999997</c:v>
                </c:pt>
                <c:pt idx="1616">
                  <c:v>0.37032599999999999</c:v>
                </c:pt>
                <c:pt idx="1617">
                  <c:v>0.36758999999999997</c:v>
                </c:pt>
                <c:pt idx="1618">
                  <c:v>0.36841400000000002</c:v>
                </c:pt>
                <c:pt idx="1619">
                  <c:v>0.364537</c:v>
                </c:pt>
                <c:pt idx="1620">
                  <c:v>0.359763</c:v>
                </c:pt>
                <c:pt idx="1621">
                  <c:v>0.356933</c:v>
                </c:pt>
                <c:pt idx="1622">
                  <c:v>0.35577799999999998</c:v>
                </c:pt>
                <c:pt idx="1623">
                  <c:v>0.35268899999999997</c:v>
                </c:pt>
                <c:pt idx="1624">
                  <c:v>0.34995199999999999</c:v>
                </c:pt>
                <c:pt idx="1625">
                  <c:v>0.34726600000000002</c:v>
                </c:pt>
                <c:pt idx="1626">
                  <c:v>0.34499400000000002</c:v>
                </c:pt>
                <c:pt idx="1627">
                  <c:v>0.34493000000000001</c:v>
                </c:pt>
                <c:pt idx="1628">
                  <c:v>0.34889199999999998</c:v>
                </c:pt>
                <c:pt idx="1629">
                  <c:v>0.34562799999999999</c:v>
                </c:pt>
                <c:pt idx="1630">
                  <c:v>0.34271800000000002</c:v>
                </c:pt>
                <c:pt idx="1631">
                  <c:v>0.34089799999999998</c:v>
                </c:pt>
                <c:pt idx="1632">
                  <c:v>0.34070600000000001</c:v>
                </c:pt>
                <c:pt idx="1633">
                  <c:v>0.33895999999999998</c:v>
                </c:pt>
                <c:pt idx="1634">
                  <c:v>0.33965000000000001</c:v>
                </c:pt>
                <c:pt idx="1635">
                  <c:v>0.33861400000000003</c:v>
                </c:pt>
                <c:pt idx="1636">
                  <c:v>0.33691300000000002</c:v>
                </c:pt>
                <c:pt idx="1637">
                  <c:v>0.33617999999999998</c:v>
                </c:pt>
                <c:pt idx="1638">
                  <c:v>0.34319699999999997</c:v>
                </c:pt>
                <c:pt idx="1639">
                  <c:v>0.344495</c:v>
                </c:pt>
                <c:pt idx="1640">
                  <c:v>0.33803</c:v>
                </c:pt>
                <c:pt idx="1641">
                  <c:v>0.34037600000000001</c:v>
                </c:pt>
                <c:pt idx="1642">
                  <c:v>0.33863399999999999</c:v>
                </c:pt>
                <c:pt idx="1643">
                  <c:v>0.33665499999999998</c:v>
                </c:pt>
                <c:pt idx="1644">
                  <c:v>0.33634799999999998</c:v>
                </c:pt>
                <c:pt idx="1645">
                  <c:v>0.33576400000000001</c:v>
                </c:pt>
                <c:pt idx="1646">
                  <c:v>0.33230700000000002</c:v>
                </c:pt>
                <c:pt idx="1647">
                  <c:v>0.32846599999999998</c:v>
                </c:pt>
                <c:pt idx="1648">
                  <c:v>0.33313999999999999</c:v>
                </c:pt>
                <c:pt idx="1649">
                  <c:v>0.32961800000000002</c:v>
                </c:pt>
                <c:pt idx="1650">
                  <c:v>0.32508300000000001</c:v>
                </c:pt>
                <c:pt idx="1651">
                  <c:v>0.32267499999999999</c:v>
                </c:pt>
                <c:pt idx="1652">
                  <c:v>0.32179000000000002</c:v>
                </c:pt>
                <c:pt idx="1653">
                  <c:v>0.32158399999999998</c:v>
                </c:pt>
                <c:pt idx="1654">
                  <c:v>0.32025900000000002</c:v>
                </c:pt>
                <c:pt idx="1655">
                  <c:v>0.32091900000000001</c:v>
                </c:pt>
                <c:pt idx="1656">
                  <c:v>0.320629</c:v>
                </c:pt>
                <c:pt idx="1657">
                  <c:v>0.32188499999999998</c:v>
                </c:pt>
                <c:pt idx="1658">
                  <c:v>0.320635</c:v>
                </c:pt>
                <c:pt idx="1659">
                  <c:v>0.32177099999999997</c:v>
                </c:pt>
                <c:pt idx="1660">
                  <c:v>0.32106200000000001</c:v>
                </c:pt>
                <c:pt idx="1661">
                  <c:v>0.32170799999999999</c:v>
                </c:pt>
                <c:pt idx="1662">
                  <c:v>0.32142300000000001</c:v>
                </c:pt>
                <c:pt idx="1663">
                  <c:v>0.32296799999999998</c:v>
                </c:pt>
                <c:pt idx="1664">
                  <c:v>0.32482899999999998</c:v>
                </c:pt>
                <c:pt idx="1665">
                  <c:v>0.32364999999999999</c:v>
                </c:pt>
                <c:pt idx="1666">
                  <c:v>0.32317000000000001</c:v>
                </c:pt>
                <c:pt idx="1667">
                  <c:v>0.32444299999999998</c:v>
                </c:pt>
                <c:pt idx="1668">
                  <c:v>0.32436599999999999</c:v>
                </c:pt>
                <c:pt idx="1669">
                  <c:v>0.33153300000000002</c:v>
                </c:pt>
                <c:pt idx="1670">
                  <c:v>0.33068500000000001</c:v>
                </c:pt>
                <c:pt idx="1671">
                  <c:v>0.32827200000000001</c:v>
                </c:pt>
                <c:pt idx="1672">
                  <c:v>0.32645400000000002</c:v>
                </c:pt>
                <c:pt idx="1673">
                  <c:v>0.32460499999999998</c:v>
                </c:pt>
                <c:pt idx="1674">
                  <c:v>0.32327800000000001</c:v>
                </c:pt>
                <c:pt idx="1675">
                  <c:v>0.32144099999999998</c:v>
                </c:pt>
                <c:pt idx="1676">
                  <c:v>0.32009599999999999</c:v>
                </c:pt>
                <c:pt idx="1677">
                  <c:v>0.31828099999999998</c:v>
                </c:pt>
                <c:pt idx="1678">
                  <c:v>0.31638500000000003</c:v>
                </c:pt>
                <c:pt idx="1679">
                  <c:v>0.31605800000000001</c:v>
                </c:pt>
                <c:pt idx="1680">
                  <c:v>0.31462400000000001</c:v>
                </c:pt>
                <c:pt idx="1681">
                  <c:v>0.31872499999999998</c:v>
                </c:pt>
                <c:pt idx="1682">
                  <c:v>0.31994400000000001</c:v>
                </c:pt>
                <c:pt idx="1683">
                  <c:v>0.31923600000000002</c:v>
                </c:pt>
                <c:pt idx="1684">
                  <c:v>0.31127700000000003</c:v>
                </c:pt>
                <c:pt idx="1685">
                  <c:v>0.31681799999999999</c:v>
                </c:pt>
                <c:pt idx="1686">
                  <c:v>0.31752000000000002</c:v>
                </c:pt>
                <c:pt idx="1687">
                  <c:v>0.31964700000000001</c:v>
                </c:pt>
                <c:pt idx="1688">
                  <c:v>0.31879000000000002</c:v>
                </c:pt>
                <c:pt idx="1689">
                  <c:v>0.317411</c:v>
                </c:pt>
                <c:pt idx="1690">
                  <c:v>0.31702900000000001</c:v>
                </c:pt>
                <c:pt idx="1691">
                  <c:v>0.31614100000000001</c:v>
                </c:pt>
                <c:pt idx="1692">
                  <c:v>0.31474099999999999</c:v>
                </c:pt>
                <c:pt idx="1693">
                  <c:v>0.314971</c:v>
                </c:pt>
                <c:pt idx="1694">
                  <c:v>0.32410299999999997</c:v>
                </c:pt>
                <c:pt idx="1695">
                  <c:v>0.32455899999999999</c:v>
                </c:pt>
                <c:pt idx="1696">
                  <c:v>0.32422000000000001</c:v>
                </c:pt>
                <c:pt idx="1697">
                  <c:v>0.32256000000000001</c:v>
                </c:pt>
                <c:pt idx="1698">
                  <c:v>0.31437500000000002</c:v>
                </c:pt>
                <c:pt idx="1699">
                  <c:v>0.32121100000000002</c:v>
                </c:pt>
                <c:pt idx="1700">
                  <c:v>0.32150000000000001</c:v>
                </c:pt>
                <c:pt idx="1701">
                  <c:v>0.320664</c:v>
                </c:pt>
                <c:pt idx="1702">
                  <c:v>0.32128699999999999</c:v>
                </c:pt>
                <c:pt idx="1703">
                  <c:v>0.32183899999999999</c:v>
                </c:pt>
                <c:pt idx="1704">
                  <c:v>0.32189600000000002</c:v>
                </c:pt>
                <c:pt idx="1705">
                  <c:v>0.32200099999999998</c:v>
                </c:pt>
                <c:pt idx="1706">
                  <c:v>0.32195400000000002</c:v>
                </c:pt>
                <c:pt idx="1707">
                  <c:v>0.32247300000000001</c:v>
                </c:pt>
                <c:pt idx="1708">
                  <c:v>0.33009899999999998</c:v>
                </c:pt>
                <c:pt idx="1709">
                  <c:v>0.33111800000000002</c:v>
                </c:pt>
                <c:pt idx="1710">
                  <c:v>0.32972600000000002</c:v>
                </c:pt>
                <c:pt idx="1711">
                  <c:v>0.32983800000000002</c:v>
                </c:pt>
                <c:pt idx="1712">
                  <c:v>0.32929799999999998</c:v>
                </c:pt>
                <c:pt idx="1713">
                  <c:v>0.32834200000000002</c:v>
                </c:pt>
                <c:pt idx="1714">
                  <c:v>0.32798899999999998</c:v>
                </c:pt>
                <c:pt idx="1715">
                  <c:v>0.32857599999999998</c:v>
                </c:pt>
                <c:pt idx="1716">
                  <c:v>0.32908700000000002</c:v>
                </c:pt>
                <c:pt idx="1717">
                  <c:v>0.33036599999999999</c:v>
                </c:pt>
                <c:pt idx="1718">
                  <c:v>0.33266600000000002</c:v>
                </c:pt>
                <c:pt idx="1719">
                  <c:v>0.33573500000000001</c:v>
                </c:pt>
                <c:pt idx="1720">
                  <c:v>0.34722900000000001</c:v>
                </c:pt>
                <c:pt idx="1721">
                  <c:v>0.35041299999999997</c:v>
                </c:pt>
                <c:pt idx="1722">
                  <c:v>0.35314299999999998</c:v>
                </c:pt>
                <c:pt idx="1723">
                  <c:v>0.35665400000000003</c:v>
                </c:pt>
                <c:pt idx="1724">
                  <c:v>0.35965000000000003</c:v>
                </c:pt>
                <c:pt idx="1725">
                  <c:v>0.36260599999999998</c:v>
                </c:pt>
                <c:pt idx="1726">
                  <c:v>0.36511700000000002</c:v>
                </c:pt>
                <c:pt idx="1727">
                  <c:v>0.36749599999999999</c:v>
                </c:pt>
                <c:pt idx="1728">
                  <c:v>0.36895699999999998</c:v>
                </c:pt>
                <c:pt idx="1729">
                  <c:v>0.37032999999999999</c:v>
                </c:pt>
                <c:pt idx="1730">
                  <c:v>0.37158999999999998</c:v>
                </c:pt>
                <c:pt idx="1731">
                  <c:v>0.373834</c:v>
                </c:pt>
                <c:pt idx="1732">
                  <c:v>0.37613799999999997</c:v>
                </c:pt>
                <c:pt idx="1733">
                  <c:v>0.37986500000000001</c:v>
                </c:pt>
                <c:pt idx="1734">
                  <c:v>0.375662</c:v>
                </c:pt>
                <c:pt idx="1735">
                  <c:v>0.37513800000000003</c:v>
                </c:pt>
                <c:pt idx="1736">
                  <c:v>0.371278</c:v>
                </c:pt>
                <c:pt idx="1737">
                  <c:v>0.36920199999999997</c:v>
                </c:pt>
                <c:pt idx="1738">
                  <c:v>0.36817699999999998</c:v>
                </c:pt>
                <c:pt idx="1739">
                  <c:v>0.366421</c:v>
                </c:pt>
                <c:pt idx="1740">
                  <c:v>0.36448700000000001</c:v>
                </c:pt>
                <c:pt idx="1741">
                  <c:v>0.363653</c:v>
                </c:pt>
                <c:pt idx="1742">
                  <c:v>0.362983</c:v>
                </c:pt>
                <c:pt idx="1743">
                  <c:v>0.36103200000000002</c:v>
                </c:pt>
                <c:pt idx="1744">
                  <c:v>0.36254199999999998</c:v>
                </c:pt>
                <c:pt idx="1745">
                  <c:v>0.36969200000000002</c:v>
                </c:pt>
                <c:pt idx="1746">
                  <c:v>0.372284</c:v>
                </c:pt>
                <c:pt idx="1747">
                  <c:v>0.376191</c:v>
                </c:pt>
                <c:pt idx="1748">
                  <c:v>0.378243</c:v>
                </c:pt>
                <c:pt idx="1749">
                  <c:v>0.38134499999999999</c:v>
                </c:pt>
                <c:pt idx="1750">
                  <c:v>0.38539400000000001</c:v>
                </c:pt>
                <c:pt idx="1751">
                  <c:v>0.38786100000000001</c:v>
                </c:pt>
                <c:pt idx="1752">
                  <c:v>0.39017099999999999</c:v>
                </c:pt>
                <c:pt idx="1753">
                  <c:v>0.39173000000000002</c:v>
                </c:pt>
                <c:pt idx="1754">
                  <c:v>0.39555000000000001</c:v>
                </c:pt>
                <c:pt idx="1755">
                  <c:v>0.39794299999999999</c:v>
                </c:pt>
                <c:pt idx="1756">
                  <c:v>0.399455</c:v>
                </c:pt>
                <c:pt idx="1757">
                  <c:v>0.40354499999999999</c:v>
                </c:pt>
                <c:pt idx="1758">
                  <c:v>0.41141</c:v>
                </c:pt>
                <c:pt idx="1759">
                  <c:v>0.41114400000000001</c:v>
                </c:pt>
                <c:pt idx="1760">
                  <c:v>0.41238200000000003</c:v>
                </c:pt>
                <c:pt idx="1761">
                  <c:v>0.41292200000000001</c:v>
                </c:pt>
                <c:pt idx="1762">
                  <c:v>0.41249599999999997</c:v>
                </c:pt>
                <c:pt idx="1763">
                  <c:v>0.41200100000000001</c:v>
                </c:pt>
                <c:pt idx="1764">
                  <c:v>0.410636</c:v>
                </c:pt>
                <c:pt idx="1765">
                  <c:v>0.40938799999999997</c:v>
                </c:pt>
                <c:pt idx="1766">
                  <c:v>0.41019299999999997</c:v>
                </c:pt>
                <c:pt idx="1767">
                  <c:v>0.41015800000000002</c:v>
                </c:pt>
                <c:pt idx="1768">
                  <c:v>0.41003699999999998</c:v>
                </c:pt>
                <c:pt idx="1769">
                  <c:v>0.41406300000000001</c:v>
                </c:pt>
                <c:pt idx="1770">
                  <c:v>0.41947400000000001</c:v>
                </c:pt>
                <c:pt idx="1771">
                  <c:v>0.41722900000000002</c:v>
                </c:pt>
                <c:pt idx="1772">
                  <c:v>0.41723300000000002</c:v>
                </c:pt>
                <c:pt idx="1773">
                  <c:v>0.41639900000000002</c:v>
                </c:pt>
                <c:pt idx="1774">
                  <c:v>0.41343999999999997</c:v>
                </c:pt>
                <c:pt idx="1775">
                  <c:v>0.41103499999999998</c:v>
                </c:pt>
                <c:pt idx="1776">
                  <c:v>0.41109200000000001</c:v>
                </c:pt>
                <c:pt idx="1777">
                  <c:v>0.41247200000000001</c:v>
                </c:pt>
                <c:pt idx="1778">
                  <c:v>0.41392299999999999</c:v>
                </c:pt>
                <c:pt idx="1779">
                  <c:v>0.41479500000000002</c:v>
                </c:pt>
                <c:pt idx="1780">
                  <c:v>0.41614699999999999</c:v>
                </c:pt>
                <c:pt idx="1781">
                  <c:v>0.41625400000000001</c:v>
                </c:pt>
                <c:pt idx="1782">
                  <c:v>0.42124099999999998</c:v>
                </c:pt>
                <c:pt idx="1783">
                  <c:v>0.427118</c:v>
                </c:pt>
                <c:pt idx="1784">
                  <c:v>0.42667300000000002</c:v>
                </c:pt>
                <c:pt idx="1785">
                  <c:v>0.42573100000000003</c:v>
                </c:pt>
                <c:pt idx="1786">
                  <c:v>0.42477300000000001</c:v>
                </c:pt>
                <c:pt idx="1787">
                  <c:v>0.42484699999999997</c:v>
                </c:pt>
                <c:pt idx="1788">
                  <c:v>0.42393900000000001</c:v>
                </c:pt>
                <c:pt idx="1789">
                  <c:v>0.42318600000000001</c:v>
                </c:pt>
                <c:pt idx="1790">
                  <c:v>0.42266500000000001</c:v>
                </c:pt>
                <c:pt idx="1791">
                  <c:v>0.422404</c:v>
                </c:pt>
                <c:pt idx="1792">
                  <c:v>0.42236000000000001</c:v>
                </c:pt>
                <c:pt idx="1793">
                  <c:v>0.42124</c:v>
                </c:pt>
                <c:pt idx="1794">
                  <c:v>0.42494500000000002</c:v>
                </c:pt>
                <c:pt idx="1795">
                  <c:v>0.427898</c:v>
                </c:pt>
                <c:pt idx="1796">
                  <c:v>0.42517300000000002</c:v>
                </c:pt>
                <c:pt idx="1797">
                  <c:v>0.42341899999999999</c:v>
                </c:pt>
                <c:pt idx="1798">
                  <c:v>0.42090699999999998</c:v>
                </c:pt>
                <c:pt idx="1799">
                  <c:v>0.419211</c:v>
                </c:pt>
                <c:pt idx="1800">
                  <c:v>0.419518</c:v>
                </c:pt>
                <c:pt idx="1801">
                  <c:v>0.419348</c:v>
                </c:pt>
                <c:pt idx="1802">
                  <c:v>0.41747899999999999</c:v>
                </c:pt>
                <c:pt idx="1803">
                  <c:v>0.41599999999999998</c:v>
                </c:pt>
                <c:pt idx="1804">
                  <c:v>0.414439</c:v>
                </c:pt>
                <c:pt idx="1805">
                  <c:v>0.412549</c:v>
                </c:pt>
                <c:pt idx="1806">
                  <c:v>0.40916599999999997</c:v>
                </c:pt>
                <c:pt idx="1807">
                  <c:v>0.41197800000000001</c:v>
                </c:pt>
                <c:pt idx="1808">
                  <c:v>0.41480499999999998</c:v>
                </c:pt>
                <c:pt idx="1809">
                  <c:v>0.41287099999999999</c:v>
                </c:pt>
                <c:pt idx="1810">
                  <c:v>0.41181800000000002</c:v>
                </c:pt>
                <c:pt idx="1811">
                  <c:v>0.411769</c:v>
                </c:pt>
                <c:pt idx="1812">
                  <c:v>0.41081400000000001</c:v>
                </c:pt>
                <c:pt idx="1813">
                  <c:v>0.40884399999999999</c:v>
                </c:pt>
                <c:pt idx="1814">
                  <c:v>0.40668500000000002</c:v>
                </c:pt>
                <c:pt idx="1815">
                  <c:v>0.40668700000000002</c:v>
                </c:pt>
                <c:pt idx="1816">
                  <c:v>0.407553</c:v>
                </c:pt>
                <c:pt idx="1817">
                  <c:v>0.40706599999999998</c:v>
                </c:pt>
                <c:pt idx="1818">
                  <c:v>0.40535500000000002</c:v>
                </c:pt>
                <c:pt idx="1819">
                  <c:v>0.40423799999999999</c:v>
                </c:pt>
                <c:pt idx="1820">
                  <c:v>0.40261599999999997</c:v>
                </c:pt>
                <c:pt idx="1821">
                  <c:v>0.40616000000000002</c:v>
                </c:pt>
                <c:pt idx="1822">
                  <c:v>0.40783799999999998</c:v>
                </c:pt>
                <c:pt idx="1823">
                  <c:v>0.40708899999999998</c:v>
                </c:pt>
                <c:pt idx="1824">
                  <c:v>0.40665499999999999</c:v>
                </c:pt>
                <c:pt idx="1825">
                  <c:v>0.40633999999999998</c:v>
                </c:pt>
                <c:pt idx="1826">
                  <c:v>0.405949</c:v>
                </c:pt>
                <c:pt idx="1827">
                  <c:v>0.40456599999999998</c:v>
                </c:pt>
                <c:pt idx="1828">
                  <c:v>0.403337</c:v>
                </c:pt>
                <c:pt idx="1829">
                  <c:v>0.40330700000000003</c:v>
                </c:pt>
                <c:pt idx="1830">
                  <c:v>0.40475699999999998</c:v>
                </c:pt>
                <c:pt idx="1831">
                  <c:v>0.40584599999999998</c:v>
                </c:pt>
                <c:pt idx="1832">
                  <c:v>0.407723</c:v>
                </c:pt>
                <c:pt idx="1833">
                  <c:v>0.40666799999999997</c:v>
                </c:pt>
                <c:pt idx="1834">
                  <c:v>0.41095199999999998</c:v>
                </c:pt>
                <c:pt idx="1835">
                  <c:v>0.41109499999999999</c:v>
                </c:pt>
                <c:pt idx="1836">
                  <c:v>0.41049400000000003</c:v>
                </c:pt>
                <c:pt idx="1837">
                  <c:v>0.410972</c:v>
                </c:pt>
                <c:pt idx="1838">
                  <c:v>0.409941</c:v>
                </c:pt>
                <c:pt idx="1839">
                  <c:v>0.40909000000000001</c:v>
                </c:pt>
                <c:pt idx="1840">
                  <c:v>0.41022199999999998</c:v>
                </c:pt>
                <c:pt idx="1841">
                  <c:v>0.41080299999999997</c:v>
                </c:pt>
                <c:pt idx="1842">
                  <c:v>0.41065200000000002</c:v>
                </c:pt>
                <c:pt idx="1843">
                  <c:v>0.41080800000000001</c:v>
                </c:pt>
                <c:pt idx="1844">
                  <c:v>0.41003899999999999</c:v>
                </c:pt>
                <c:pt idx="1845">
                  <c:v>0.409275</c:v>
                </c:pt>
                <c:pt idx="1846">
                  <c:v>0.40904800000000002</c:v>
                </c:pt>
                <c:pt idx="1847">
                  <c:v>0.407661</c:v>
                </c:pt>
                <c:pt idx="1848">
                  <c:v>0.41267700000000002</c:v>
                </c:pt>
                <c:pt idx="1849">
                  <c:v>0.41427799999999998</c:v>
                </c:pt>
                <c:pt idx="1850">
                  <c:v>0.41500199999999998</c:v>
                </c:pt>
                <c:pt idx="1851">
                  <c:v>0.407744</c:v>
                </c:pt>
                <c:pt idx="1852">
                  <c:v>0.41174500000000003</c:v>
                </c:pt>
                <c:pt idx="1853">
                  <c:v>0.41492800000000002</c:v>
                </c:pt>
                <c:pt idx="1854">
                  <c:v>0.414742</c:v>
                </c:pt>
                <c:pt idx="1855">
                  <c:v>0.41523900000000002</c:v>
                </c:pt>
                <c:pt idx="1856">
                  <c:v>0.41674899999999998</c:v>
                </c:pt>
                <c:pt idx="1857">
                  <c:v>0.41896299999999997</c:v>
                </c:pt>
                <c:pt idx="1858">
                  <c:v>0.41985899999999998</c:v>
                </c:pt>
                <c:pt idx="1859">
                  <c:v>0.42249799999999998</c:v>
                </c:pt>
                <c:pt idx="1860">
                  <c:v>0.42504399999999998</c:v>
                </c:pt>
                <c:pt idx="1861">
                  <c:v>0.43455899999999997</c:v>
                </c:pt>
                <c:pt idx="1862">
                  <c:v>0.437137</c:v>
                </c:pt>
                <c:pt idx="1863">
                  <c:v>0.437915</c:v>
                </c:pt>
                <c:pt idx="1864">
                  <c:v>0.43234299999999998</c:v>
                </c:pt>
                <c:pt idx="1865">
                  <c:v>0.43703700000000001</c:v>
                </c:pt>
                <c:pt idx="1866">
                  <c:v>0.43868499999999999</c:v>
                </c:pt>
                <c:pt idx="1867">
                  <c:v>0.43786199999999997</c:v>
                </c:pt>
                <c:pt idx="1868">
                  <c:v>0.43809599999999999</c:v>
                </c:pt>
                <c:pt idx="1869">
                  <c:v>0.43689800000000001</c:v>
                </c:pt>
                <c:pt idx="1870">
                  <c:v>0.43777700000000003</c:v>
                </c:pt>
                <c:pt idx="1871">
                  <c:v>0.43900499999999998</c:v>
                </c:pt>
                <c:pt idx="1872">
                  <c:v>0.43891999999999998</c:v>
                </c:pt>
                <c:pt idx="1873">
                  <c:v>0.43934699999999999</c:v>
                </c:pt>
                <c:pt idx="1874">
                  <c:v>0.43931599999999998</c:v>
                </c:pt>
                <c:pt idx="1875">
                  <c:v>0.44690600000000003</c:v>
                </c:pt>
                <c:pt idx="1876">
                  <c:v>0.45036500000000002</c:v>
                </c:pt>
                <c:pt idx="1877">
                  <c:v>0.451324</c:v>
                </c:pt>
                <c:pt idx="1878">
                  <c:v>0.45364500000000002</c:v>
                </c:pt>
                <c:pt idx="1879">
                  <c:v>0.45579500000000001</c:v>
                </c:pt>
                <c:pt idx="1880">
                  <c:v>0.46021899999999999</c:v>
                </c:pt>
                <c:pt idx="1881">
                  <c:v>0.46490100000000001</c:v>
                </c:pt>
                <c:pt idx="1882">
                  <c:v>0.46766799999999997</c:v>
                </c:pt>
                <c:pt idx="1883">
                  <c:v>0.46865000000000001</c:v>
                </c:pt>
                <c:pt idx="1884">
                  <c:v>0.46929500000000002</c:v>
                </c:pt>
                <c:pt idx="1885">
                  <c:v>0.46806500000000001</c:v>
                </c:pt>
                <c:pt idx="1886">
                  <c:v>0.47335700000000003</c:v>
                </c:pt>
                <c:pt idx="1887">
                  <c:v>0.47399400000000003</c:v>
                </c:pt>
                <c:pt idx="1888">
                  <c:v>0.47265600000000002</c:v>
                </c:pt>
                <c:pt idx="1889">
                  <c:v>0.47059200000000001</c:v>
                </c:pt>
                <c:pt idx="1890">
                  <c:v>0.46920499999999998</c:v>
                </c:pt>
                <c:pt idx="1891">
                  <c:v>0.467947</c:v>
                </c:pt>
                <c:pt idx="1892">
                  <c:v>0.46792800000000001</c:v>
                </c:pt>
                <c:pt idx="1893">
                  <c:v>0.46879100000000001</c:v>
                </c:pt>
                <c:pt idx="1894">
                  <c:v>0.46869</c:v>
                </c:pt>
                <c:pt idx="1895">
                  <c:v>0.46882800000000002</c:v>
                </c:pt>
                <c:pt idx="1896">
                  <c:v>0.46951399999999999</c:v>
                </c:pt>
                <c:pt idx="1897">
                  <c:v>0.47072599999999998</c:v>
                </c:pt>
                <c:pt idx="1898">
                  <c:v>0.47143000000000002</c:v>
                </c:pt>
                <c:pt idx="1899">
                  <c:v>0.47003200000000001</c:v>
                </c:pt>
                <c:pt idx="1900">
                  <c:v>0.47630899999999998</c:v>
                </c:pt>
                <c:pt idx="1901">
                  <c:v>0.47689199999999998</c:v>
                </c:pt>
                <c:pt idx="1902">
                  <c:v>0.47576800000000002</c:v>
                </c:pt>
                <c:pt idx="1903">
                  <c:v>0.47548299999999999</c:v>
                </c:pt>
                <c:pt idx="1904">
                  <c:v>0.47567399999999999</c:v>
                </c:pt>
                <c:pt idx="1905">
                  <c:v>0.47552499999999998</c:v>
                </c:pt>
                <c:pt idx="1906">
                  <c:v>0.475105</c:v>
                </c:pt>
                <c:pt idx="1907">
                  <c:v>0.47617900000000002</c:v>
                </c:pt>
                <c:pt idx="1908">
                  <c:v>0.47698800000000002</c:v>
                </c:pt>
                <c:pt idx="1909">
                  <c:v>0.47748200000000002</c:v>
                </c:pt>
                <c:pt idx="1910">
                  <c:v>0.47649000000000002</c:v>
                </c:pt>
                <c:pt idx="1911">
                  <c:v>0.48221799999999998</c:v>
                </c:pt>
                <c:pt idx="1912">
                  <c:v>0.47591</c:v>
                </c:pt>
                <c:pt idx="1913">
                  <c:v>0.48152299999999998</c:v>
                </c:pt>
                <c:pt idx="1914">
                  <c:v>0.48213499999999998</c:v>
                </c:pt>
                <c:pt idx="1915">
                  <c:v>0.48305900000000002</c:v>
                </c:pt>
                <c:pt idx="1916">
                  <c:v>0.48505999999999999</c:v>
                </c:pt>
                <c:pt idx="1917">
                  <c:v>0.48533900000000002</c:v>
                </c:pt>
                <c:pt idx="1918">
                  <c:v>0.48559400000000003</c:v>
                </c:pt>
                <c:pt idx="1919">
                  <c:v>0.48475200000000002</c:v>
                </c:pt>
                <c:pt idx="1920">
                  <c:v>0.48563200000000001</c:v>
                </c:pt>
                <c:pt idx="1921">
                  <c:v>0.48718</c:v>
                </c:pt>
                <c:pt idx="1922">
                  <c:v>0.48961700000000002</c:v>
                </c:pt>
                <c:pt idx="1923">
                  <c:v>0.48930099999999999</c:v>
                </c:pt>
                <c:pt idx="1924">
                  <c:v>0.49694300000000002</c:v>
                </c:pt>
                <c:pt idx="1925">
                  <c:v>0.49915300000000001</c:v>
                </c:pt>
                <c:pt idx="1926">
                  <c:v>0.50051199999999996</c:v>
                </c:pt>
                <c:pt idx="1927">
                  <c:v>0.50137200000000004</c:v>
                </c:pt>
                <c:pt idx="1928">
                  <c:v>0.50192400000000004</c:v>
                </c:pt>
                <c:pt idx="1929">
                  <c:v>0.50295500000000004</c:v>
                </c:pt>
                <c:pt idx="1930">
                  <c:v>0.50458899999999995</c:v>
                </c:pt>
                <c:pt idx="1931">
                  <c:v>0.50539999999999996</c:v>
                </c:pt>
                <c:pt idx="1932">
                  <c:v>0.50546199999999997</c:v>
                </c:pt>
                <c:pt idx="1933">
                  <c:v>0.506471</c:v>
                </c:pt>
                <c:pt idx="1934">
                  <c:v>0.50692199999999998</c:v>
                </c:pt>
                <c:pt idx="1935">
                  <c:v>0.50595299999999999</c:v>
                </c:pt>
                <c:pt idx="1936">
                  <c:v>0.51172899999999999</c:v>
                </c:pt>
                <c:pt idx="1937">
                  <c:v>0.51266699999999998</c:v>
                </c:pt>
                <c:pt idx="1938">
                  <c:v>0.51339100000000004</c:v>
                </c:pt>
                <c:pt idx="1939">
                  <c:v>0.51491500000000001</c:v>
                </c:pt>
                <c:pt idx="1940">
                  <c:v>0.51745600000000003</c:v>
                </c:pt>
                <c:pt idx="1941">
                  <c:v>0.51911099999999999</c:v>
                </c:pt>
                <c:pt idx="1942">
                  <c:v>0.52123900000000001</c:v>
                </c:pt>
                <c:pt idx="1943">
                  <c:v>0.52153400000000005</c:v>
                </c:pt>
                <c:pt idx="1944">
                  <c:v>0.52197099999999996</c:v>
                </c:pt>
                <c:pt idx="1945">
                  <c:v>0.52256999999999998</c:v>
                </c:pt>
                <c:pt idx="1946">
                  <c:v>0.52310999999999996</c:v>
                </c:pt>
                <c:pt idx="1947">
                  <c:v>0.52337199999999995</c:v>
                </c:pt>
                <c:pt idx="1948">
                  <c:v>0.52345600000000003</c:v>
                </c:pt>
                <c:pt idx="1949">
                  <c:v>0.53307499999999997</c:v>
                </c:pt>
                <c:pt idx="1950">
                  <c:v>0.53588599999999997</c:v>
                </c:pt>
                <c:pt idx="1951">
                  <c:v>0.53750600000000004</c:v>
                </c:pt>
                <c:pt idx="1952">
                  <c:v>0.53969199999999995</c:v>
                </c:pt>
                <c:pt idx="1953">
                  <c:v>0.54120299999999999</c:v>
                </c:pt>
                <c:pt idx="1954">
                  <c:v>0.54318900000000003</c:v>
                </c:pt>
                <c:pt idx="1955">
                  <c:v>0.54480399999999995</c:v>
                </c:pt>
                <c:pt idx="1956">
                  <c:v>0.54623500000000003</c:v>
                </c:pt>
                <c:pt idx="1957">
                  <c:v>0.54827899999999996</c:v>
                </c:pt>
                <c:pt idx="1958">
                  <c:v>0.549064</c:v>
                </c:pt>
                <c:pt idx="1959">
                  <c:v>0.54835</c:v>
                </c:pt>
                <c:pt idx="1960">
                  <c:v>0.54704799999999998</c:v>
                </c:pt>
                <c:pt idx="1961">
                  <c:v>0.55361099999999996</c:v>
                </c:pt>
                <c:pt idx="1962">
                  <c:v>0.55483099999999996</c:v>
                </c:pt>
                <c:pt idx="1963">
                  <c:v>0.55359700000000001</c:v>
                </c:pt>
                <c:pt idx="1964">
                  <c:v>0.55311399999999999</c:v>
                </c:pt>
                <c:pt idx="1965">
                  <c:v>0.552095</c:v>
                </c:pt>
                <c:pt idx="1966">
                  <c:v>0.55188000000000004</c:v>
                </c:pt>
                <c:pt idx="1967">
                  <c:v>0.55200800000000005</c:v>
                </c:pt>
                <c:pt idx="1968">
                  <c:v>0.55065600000000003</c:v>
                </c:pt>
                <c:pt idx="1969">
                  <c:v>0.54936799999999997</c:v>
                </c:pt>
                <c:pt idx="1970">
                  <c:v>0.54969100000000004</c:v>
                </c:pt>
                <c:pt idx="1971">
                  <c:v>0.54974000000000001</c:v>
                </c:pt>
                <c:pt idx="1972">
                  <c:v>0.54940900000000004</c:v>
                </c:pt>
                <c:pt idx="1973">
                  <c:v>0.54871800000000004</c:v>
                </c:pt>
                <c:pt idx="1974">
                  <c:v>0.55816299999999996</c:v>
                </c:pt>
                <c:pt idx="1975">
                  <c:v>0.55978499999999998</c:v>
                </c:pt>
                <c:pt idx="1976">
                  <c:v>0.55980300000000005</c:v>
                </c:pt>
                <c:pt idx="1977">
                  <c:v>0.55933900000000003</c:v>
                </c:pt>
                <c:pt idx="1978">
                  <c:v>0.56044300000000002</c:v>
                </c:pt>
                <c:pt idx="1979">
                  <c:v>0.56174800000000003</c:v>
                </c:pt>
                <c:pt idx="1980">
                  <c:v>0.56498499999999996</c:v>
                </c:pt>
                <c:pt idx="1981">
                  <c:v>0.56654899999999997</c:v>
                </c:pt>
                <c:pt idx="1982">
                  <c:v>0.56524399999999997</c:v>
                </c:pt>
                <c:pt idx="1983">
                  <c:v>0.56347700000000001</c:v>
                </c:pt>
                <c:pt idx="1984">
                  <c:v>0.56253299999999995</c:v>
                </c:pt>
                <c:pt idx="1985">
                  <c:v>0.56061899999999998</c:v>
                </c:pt>
                <c:pt idx="1986">
                  <c:v>0.56650500000000004</c:v>
                </c:pt>
                <c:pt idx="1987">
                  <c:v>0.56641300000000006</c:v>
                </c:pt>
                <c:pt idx="1988">
                  <c:v>0.56511400000000001</c:v>
                </c:pt>
                <c:pt idx="1989">
                  <c:v>0.565554</c:v>
                </c:pt>
                <c:pt idx="1990">
                  <c:v>0.56537499999999996</c:v>
                </c:pt>
                <c:pt idx="1991">
                  <c:v>0.56648100000000001</c:v>
                </c:pt>
                <c:pt idx="1992">
                  <c:v>0.56784900000000005</c:v>
                </c:pt>
                <c:pt idx="1993">
                  <c:v>0.56966300000000003</c:v>
                </c:pt>
                <c:pt idx="1994">
                  <c:v>0.57080799999999998</c:v>
                </c:pt>
                <c:pt idx="1995">
                  <c:v>0.57075699999999996</c:v>
                </c:pt>
                <c:pt idx="1996">
                  <c:v>0.57091400000000003</c:v>
                </c:pt>
                <c:pt idx="1997">
                  <c:v>0.57179199999999997</c:v>
                </c:pt>
                <c:pt idx="1998">
                  <c:v>0.57277900000000004</c:v>
                </c:pt>
                <c:pt idx="1999">
                  <c:v>0.57985200000000003</c:v>
                </c:pt>
                <c:pt idx="2000">
                  <c:v>0.58120700000000003</c:v>
                </c:pt>
                <c:pt idx="2001">
                  <c:v>0.58116999999999996</c:v>
                </c:pt>
                <c:pt idx="2002">
                  <c:v>0.58040099999999994</c:v>
                </c:pt>
                <c:pt idx="2003">
                  <c:v>0.57938599999999996</c:v>
                </c:pt>
                <c:pt idx="2004">
                  <c:v>0.57995399999999997</c:v>
                </c:pt>
                <c:pt idx="2005">
                  <c:v>0.58089199999999996</c:v>
                </c:pt>
                <c:pt idx="2006">
                  <c:v>0.580959</c:v>
                </c:pt>
                <c:pt idx="2007">
                  <c:v>0.58019500000000002</c:v>
                </c:pt>
                <c:pt idx="2008">
                  <c:v>0.58064000000000004</c:v>
                </c:pt>
                <c:pt idx="2009">
                  <c:v>0.58145999999999998</c:v>
                </c:pt>
                <c:pt idx="2010">
                  <c:v>0.57996700000000001</c:v>
                </c:pt>
                <c:pt idx="2011">
                  <c:v>0.58648</c:v>
                </c:pt>
                <c:pt idx="2012">
                  <c:v>0.58933100000000005</c:v>
                </c:pt>
                <c:pt idx="2013">
                  <c:v>0.58235999999999999</c:v>
                </c:pt>
                <c:pt idx="2014">
                  <c:v>0.58730300000000002</c:v>
                </c:pt>
                <c:pt idx="2015">
                  <c:v>0.590036</c:v>
                </c:pt>
                <c:pt idx="2016">
                  <c:v>0.59175500000000003</c:v>
                </c:pt>
                <c:pt idx="2017">
                  <c:v>0.595472</c:v>
                </c:pt>
                <c:pt idx="2018">
                  <c:v>0.59955800000000004</c:v>
                </c:pt>
                <c:pt idx="2019">
                  <c:v>0.600603</c:v>
                </c:pt>
                <c:pt idx="2020">
                  <c:v>0.60042700000000004</c:v>
                </c:pt>
                <c:pt idx="2021">
                  <c:v>0.60009500000000005</c:v>
                </c:pt>
                <c:pt idx="2022">
                  <c:v>0.60706199999999999</c:v>
                </c:pt>
                <c:pt idx="2023">
                  <c:v>0.60937600000000003</c:v>
                </c:pt>
                <c:pt idx="2024">
                  <c:v>0.60915300000000006</c:v>
                </c:pt>
                <c:pt idx="2025">
                  <c:v>0.60914699999999999</c:v>
                </c:pt>
                <c:pt idx="2026">
                  <c:v>0.60887800000000003</c:v>
                </c:pt>
                <c:pt idx="2027">
                  <c:v>0.60825899999999999</c:v>
                </c:pt>
                <c:pt idx="2028">
                  <c:v>0.60724999999999996</c:v>
                </c:pt>
                <c:pt idx="2029">
                  <c:v>0.60497000000000001</c:v>
                </c:pt>
                <c:pt idx="2030">
                  <c:v>0.60428700000000002</c:v>
                </c:pt>
                <c:pt idx="2031">
                  <c:v>0.60333800000000004</c:v>
                </c:pt>
                <c:pt idx="2032">
                  <c:v>0.60216599999999998</c:v>
                </c:pt>
                <c:pt idx="2033">
                  <c:v>0.60017600000000004</c:v>
                </c:pt>
                <c:pt idx="2034">
                  <c:v>0.60388699999999995</c:v>
                </c:pt>
                <c:pt idx="2035">
                  <c:v>0.60529200000000005</c:v>
                </c:pt>
                <c:pt idx="2036">
                  <c:v>0.60392699999999999</c:v>
                </c:pt>
                <c:pt idx="2037">
                  <c:v>0.602217</c:v>
                </c:pt>
                <c:pt idx="2038">
                  <c:v>0.60109699999999999</c:v>
                </c:pt>
                <c:pt idx="2039">
                  <c:v>0.600499</c:v>
                </c:pt>
                <c:pt idx="2040">
                  <c:v>0.59884700000000002</c:v>
                </c:pt>
                <c:pt idx="2041">
                  <c:v>0.59768500000000002</c:v>
                </c:pt>
                <c:pt idx="2042">
                  <c:v>0.59731100000000004</c:v>
                </c:pt>
                <c:pt idx="2043">
                  <c:v>0.597248</c:v>
                </c:pt>
                <c:pt idx="2044">
                  <c:v>0.59796800000000006</c:v>
                </c:pt>
                <c:pt idx="2045">
                  <c:v>0.59556500000000001</c:v>
                </c:pt>
                <c:pt idx="2046">
                  <c:v>0.600719</c:v>
                </c:pt>
                <c:pt idx="2047">
                  <c:v>0.60202900000000004</c:v>
                </c:pt>
                <c:pt idx="2048">
                  <c:v>0.60045400000000004</c:v>
                </c:pt>
                <c:pt idx="2049">
                  <c:v>0.59948900000000005</c:v>
                </c:pt>
                <c:pt idx="2050">
                  <c:v>0.597862</c:v>
                </c:pt>
                <c:pt idx="2051">
                  <c:v>0.59492199999999995</c:v>
                </c:pt>
                <c:pt idx="2052">
                  <c:v>0.59169099999999997</c:v>
                </c:pt>
                <c:pt idx="2053">
                  <c:v>0.59004000000000001</c:v>
                </c:pt>
                <c:pt idx="2054">
                  <c:v>0.58849300000000004</c:v>
                </c:pt>
                <c:pt idx="2055">
                  <c:v>0.58613599999999999</c:v>
                </c:pt>
                <c:pt idx="2056">
                  <c:v>0.58428500000000005</c:v>
                </c:pt>
                <c:pt idx="2057">
                  <c:v>0.58226199999999995</c:v>
                </c:pt>
                <c:pt idx="2058">
                  <c:v>0.58730099999999996</c:v>
                </c:pt>
                <c:pt idx="2059">
                  <c:v>0.58870400000000001</c:v>
                </c:pt>
                <c:pt idx="2060">
                  <c:v>0.58804199999999995</c:v>
                </c:pt>
                <c:pt idx="2061">
                  <c:v>0.588028</c:v>
                </c:pt>
                <c:pt idx="2062">
                  <c:v>0.58762199999999998</c:v>
                </c:pt>
                <c:pt idx="2063">
                  <c:v>0.58693700000000004</c:v>
                </c:pt>
                <c:pt idx="2064">
                  <c:v>0.58596999999999999</c:v>
                </c:pt>
                <c:pt idx="2065">
                  <c:v>0.58548900000000004</c:v>
                </c:pt>
                <c:pt idx="2066">
                  <c:v>0.58506899999999995</c:v>
                </c:pt>
                <c:pt idx="2067">
                  <c:v>0.58496999999999999</c:v>
                </c:pt>
                <c:pt idx="2068">
                  <c:v>0.58352199999999999</c:v>
                </c:pt>
                <c:pt idx="2069">
                  <c:v>0.58978600000000003</c:v>
                </c:pt>
                <c:pt idx="2070">
                  <c:v>0.59219100000000002</c:v>
                </c:pt>
                <c:pt idx="2071">
                  <c:v>0.59292400000000001</c:v>
                </c:pt>
                <c:pt idx="2072">
                  <c:v>0.58600699999999994</c:v>
                </c:pt>
                <c:pt idx="2073">
                  <c:v>0.58971300000000004</c:v>
                </c:pt>
                <c:pt idx="2074">
                  <c:v>0.59277100000000005</c:v>
                </c:pt>
                <c:pt idx="2075">
                  <c:v>0.59106999999999998</c:v>
                </c:pt>
                <c:pt idx="2076">
                  <c:v>0.59107799999999999</c:v>
                </c:pt>
                <c:pt idx="2077">
                  <c:v>0.59121800000000002</c:v>
                </c:pt>
                <c:pt idx="2078">
                  <c:v>0.59121599999999996</c:v>
                </c:pt>
                <c:pt idx="2079">
                  <c:v>0.59165199999999996</c:v>
                </c:pt>
                <c:pt idx="2080">
                  <c:v>0.59014900000000003</c:v>
                </c:pt>
                <c:pt idx="2081">
                  <c:v>0.59458</c:v>
                </c:pt>
                <c:pt idx="2082">
                  <c:v>0.59584400000000004</c:v>
                </c:pt>
                <c:pt idx="2083">
                  <c:v>0.59474899999999997</c:v>
                </c:pt>
                <c:pt idx="2084">
                  <c:v>0.59449399999999997</c:v>
                </c:pt>
                <c:pt idx="2085">
                  <c:v>0.59425399999999995</c:v>
                </c:pt>
                <c:pt idx="2086">
                  <c:v>0.59521500000000005</c:v>
                </c:pt>
                <c:pt idx="2087">
                  <c:v>0.59558500000000003</c:v>
                </c:pt>
                <c:pt idx="2088">
                  <c:v>0.59567800000000004</c:v>
                </c:pt>
                <c:pt idx="2089">
                  <c:v>0.59505200000000003</c:v>
                </c:pt>
                <c:pt idx="2090">
                  <c:v>0.59398099999999998</c:v>
                </c:pt>
                <c:pt idx="2091">
                  <c:v>0.59331</c:v>
                </c:pt>
                <c:pt idx="2092">
                  <c:v>0.59143500000000004</c:v>
                </c:pt>
                <c:pt idx="2093">
                  <c:v>0.59640899999999997</c:v>
                </c:pt>
                <c:pt idx="2094">
                  <c:v>0.59762199999999999</c:v>
                </c:pt>
                <c:pt idx="2095">
                  <c:v>0.59693700000000005</c:v>
                </c:pt>
                <c:pt idx="2096">
                  <c:v>0.59670000000000001</c:v>
                </c:pt>
                <c:pt idx="2097">
                  <c:v>0.59700600000000004</c:v>
                </c:pt>
                <c:pt idx="2098">
                  <c:v>0.59686399999999995</c:v>
                </c:pt>
                <c:pt idx="2099">
                  <c:v>0.59660299999999999</c:v>
                </c:pt>
                <c:pt idx="2100">
                  <c:v>0.59739799999999998</c:v>
                </c:pt>
                <c:pt idx="2101">
                  <c:v>0.59864499999999998</c:v>
                </c:pt>
                <c:pt idx="2102">
                  <c:v>0.59850599999999998</c:v>
                </c:pt>
                <c:pt idx="2103">
                  <c:v>0.59809199999999996</c:v>
                </c:pt>
                <c:pt idx="2104">
                  <c:v>0.59746100000000002</c:v>
                </c:pt>
                <c:pt idx="2105">
                  <c:v>0.60453100000000004</c:v>
                </c:pt>
                <c:pt idx="2106">
                  <c:v>0.60899499999999995</c:v>
                </c:pt>
                <c:pt idx="2107">
                  <c:v>0.60257099999999997</c:v>
                </c:pt>
                <c:pt idx="2108">
                  <c:v>0.60733499999999996</c:v>
                </c:pt>
                <c:pt idx="2109">
                  <c:v>0.60997500000000004</c:v>
                </c:pt>
                <c:pt idx="2110">
                  <c:v>0.60967300000000002</c:v>
                </c:pt>
                <c:pt idx="2111">
                  <c:v>0.61047700000000005</c:v>
                </c:pt>
                <c:pt idx="2112">
                  <c:v>0.61021199999999998</c:v>
                </c:pt>
                <c:pt idx="2113">
                  <c:v>0.60928099999999996</c:v>
                </c:pt>
                <c:pt idx="2114">
                  <c:v>0.60829299999999997</c:v>
                </c:pt>
                <c:pt idx="2115">
                  <c:v>0.60677199999999998</c:v>
                </c:pt>
                <c:pt idx="2116">
                  <c:v>0.60375400000000001</c:v>
                </c:pt>
                <c:pt idx="2117">
                  <c:v>0.60856399999999999</c:v>
                </c:pt>
                <c:pt idx="2118">
                  <c:v>0.61029999999999995</c:v>
                </c:pt>
                <c:pt idx="2119">
                  <c:v>0.61016099999999995</c:v>
                </c:pt>
                <c:pt idx="2120">
                  <c:v>0.61124599999999996</c:v>
                </c:pt>
                <c:pt idx="2121">
                  <c:v>0.61176900000000001</c:v>
                </c:pt>
                <c:pt idx="2122">
                  <c:v>0.61262700000000003</c:v>
                </c:pt>
                <c:pt idx="2123">
                  <c:v>0.61335600000000001</c:v>
                </c:pt>
                <c:pt idx="2124">
                  <c:v>0.61293600000000004</c:v>
                </c:pt>
                <c:pt idx="2125">
                  <c:v>0.61280999999999997</c:v>
                </c:pt>
                <c:pt idx="2126">
                  <c:v>0.61239399999999999</c:v>
                </c:pt>
                <c:pt idx="2127">
                  <c:v>0.61189000000000004</c:v>
                </c:pt>
                <c:pt idx="2128">
                  <c:v>0.611734</c:v>
                </c:pt>
                <c:pt idx="2129">
                  <c:v>0.61871299999999996</c:v>
                </c:pt>
                <c:pt idx="2130">
                  <c:v>0.62032799999999999</c:v>
                </c:pt>
                <c:pt idx="2131">
                  <c:v>0.62078800000000001</c:v>
                </c:pt>
                <c:pt idx="2132">
                  <c:v>0.62040099999999998</c:v>
                </c:pt>
                <c:pt idx="2133">
                  <c:v>0.61855199999999999</c:v>
                </c:pt>
                <c:pt idx="2134">
                  <c:v>0.61906499999999998</c:v>
                </c:pt>
                <c:pt idx="2135">
                  <c:v>0.61997800000000003</c:v>
                </c:pt>
                <c:pt idx="2136">
                  <c:v>0.62187199999999998</c:v>
                </c:pt>
                <c:pt idx="2137">
                  <c:v>0.62224400000000002</c:v>
                </c:pt>
                <c:pt idx="2138">
                  <c:v>0.62198399999999998</c:v>
                </c:pt>
                <c:pt idx="2139">
                  <c:v>0.62249100000000002</c:v>
                </c:pt>
                <c:pt idx="2140">
                  <c:v>0.62262600000000001</c:v>
                </c:pt>
                <c:pt idx="2141">
                  <c:v>0.629417</c:v>
                </c:pt>
                <c:pt idx="2142">
                  <c:v>0.63233600000000001</c:v>
                </c:pt>
                <c:pt idx="2143">
                  <c:v>0.63200800000000001</c:v>
                </c:pt>
                <c:pt idx="2144">
                  <c:v>0.63329599999999997</c:v>
                </c:pt>
                <c:pt idx="2145">
                  <c:v>0.633849</c:v>
                </c:pt>
                <c:pt idx="2146">
                  <c:v>0.63499899999999998</c:v>
                </c:pt>
                <c:pt idx="2147">
                  <c:v>0.63658300000000001</c:v>
                </c:pt>
                <c:pt idx="2148">
                  <c:v>0.63697400000000004</c:v>
                </c:pt>
                <c:pt idx="2149">
                  <c:v>0.63894399999999996</c:v>
                </c:pt>
                <c:pt idx="2150">
                  <c:v>0.64198100000000002</c:v>
                </c:pt>
                <c:pt idx="2151">
                  <c:v>0.64437500000000003</c:v>
                </c:pt>
                <c:pt idx="2152">
                  <c:v>0.65155300000000005</c:v>
                </c:pt>
                <c:pt idx="2153">
                  <c:v>0.65415199999999996</c:v>
                </c:pt>
                <c:pt idx="2154">
                  <c:v>0.65388400000000002</c:v>
                </c:pt>
                <c:pt idx="2155">
                  <c:v>0.65496799999999999</c:v>
                </c:pt>
                <c:pt idx="2156">
                  <c:v>0.65700599999999998</c:v>
                </c:pt>
                <c:pt idx="2157">
                  <c:v>0.65707899999999997</c:v>
                </c:pt>
                <c:pt idx="2158">
                  <c:v>0.65775600000000001</c:v>
                </c:pt>
                <c:pt idx="2159">
                  <c:v>0.65830699999999998</c:v>
                </c:pt>
                <c:pt idx="2160">
                  <c:v>0.658111</c:v>
                </c:pt>
                <c:pt idx="2161">
                  <c:v>0.65859999999999996</c:v>
                </c:pt>
                <c:pt idx="2162">
                  <c:v>0.65790099999999996</c:v>
                </c:pt>
                <c:pt idx="2163">
                  <c:v>0.66394799999999998</c:v>
                </c:pt>
                <c:pt idx="2164">
                  <c:v>0.66436300000000004</c:v>
                </c:pt>
                <c:pt idx="2165">
                  <c:v>0.66380700000000004</c:v>
                </c:pt>
                <c:pt idx="2166">
                  <c:v>0.66424899999999998</c:v>
                </c:pt>
                <c:pt idx="2167">
                  <c:v>0.66401399999999999</c:v>
                </c:pt>
                <c:pt idx="2168">
                  <c:v>0.66520599999999996</c:v>
                </c:pt>
                <c:pt idx="2169">
                  <c:v>0.66580499999999998</c:v>
                </c:pt>
                <c:pt idx="2170">
                  <c:v>0.66476999999999997</c:v>
                </c:pt>
                <c:pt idx="2171">
                  <c:v>0.66351099999999996</c:v>
                </c:pt>
                <c:pt idx="2172">
                  <c:v>0.66283199999999998</c:v>
                </c:pt>
                <c:pt idx="2173">
                  <c:v>0.66293899999999994</c:v>
                </c:pt>
                <c:pt idx="2174">
                  <c:v>0.67011799999999999</c:v>
                </c:pt>
                <c:pt idx="2175">
                  <c:v>0.67090000000000005</c:v>
                </c:pt>
                <c:pt idx="2176">
                  <c:v>0.66994799999999999</c:v>
                </c:pt>
                <c:pt idx="2177">
                  <c:v>0.67055799999999999</c:v>
                </c:pt>
                <c:pt idx="2178">
                  <c:v>0.67243399999999998</c:v>
                </c:pt>
                <c:pt idx="2179">
                  <c:v>0.67236899999999999</c:v>
                </c:pt>
                <c:pt idx="2180">
                  <c:v>0.67269299999999999</c:v>
                </c:pt>
                <c:pt idx="2181">
                  <c:v>0.67116699999999996</c:v>
                </c:pt>
                <c:pt idx="2182">
                  <c:v>0.669458</c:v>
                </c:pt>
                <c:pt idx="2183">
                  <c:v>0.66681599999999996</c:v>
                </c:pt>
                <c:pt idx="2184">
                  <c:v>0.66588700000000001</c:v>
                </c:pt>
                <c:pt idx="2185">
                  <c:v>0.67210400000000003</c:v>
                </c:pt>
                <c:pt idx="2186">
                  <c:v>0.67203000000000002</c:v>
                </c:pt>
                <c:pt idx="2187">
                  <c:v>0.67192200000000002</c:v>
                </c:pt>
                <c:pt idx="2188">
                  <c:v>0.67416799999999999</c:v>
                </c:pt>
                <c:pt idx="2189">
                  <c:v>0.67513900000000004</c:v>
                </c:pt>
                <c:pt idx="2190">
                  <c:v>0.67410499999999995</c:v>
                </c:pt>
                <c:pt idx="2191">
                  <c:v>0.67132800000000004</c:v>
                </c:pt>
                <c:pt idx="2192">
                  <c:v>0.67043299999999995</c:v>
                </c:pt>
                <c:pt idx="2193">
                  <c:v>0.66967600000000005</c:v>
                </c:pt>
                <c:pt idx="2194">
                  <c:v>0.66907099999999997</c:v>
                </c:pt>
                <c:pt idx="2195">
                  <c:v>0.66694299999999995</c:v>
                </c:pt>
                <c:pt idx="2196">
                  <c:v>0.67253499999999999</c:v>
                </c:pt>
                <c:pt idx="2197">
                  <c:v>0.67219700000000004</c:v>
                </c:pt>
                <c:pt idx="2198">
                  <c:v>0.672705</c:v>
                </c:pt>
                <c:pt idx="2199">
                  <c:v>0.67352100000000004</c:v>
                </c:pt>
                <c:pt idx="2200">
                  <c:v>0.67331300000000005</c:v>
                </c:pt>
                <c:pt idx="2201">
                  <c:v>0.67169000000000001</c:v>
                </c:pt>
                <c:pt idx="2202">
                  <c:v>0.66749599999999998</c:v>
                </c:pt>
                <c:pt idx="2203">
                  <c:v>0.663605</c:v>
                </c:pt>
                <c:pt idx="2204">
                  <c:v>0.66078300000000001</c:v>
                </c:pt>
                <c:pt idx="2205">
                  <c:v>0.65834999999999999</c:v>
                </c:pt>
                <c:pt idx="2206">
                  <c:v>0.65853200000000001</c:v>
                </c:pt>
                <c:pt idx="2207">
                  <c:v>0.65800800000000004</c:v>
                </c:pt>
                <c:pt idx="2208">
                  <c:v>0.66369699999999998</c:v>
                </c:pt>
                <c:pt idx="2209">
                  <c:v>0.66265099999999999</c:v>
                </c:pt>
                <c:pt idx="2210">
                  <c:v>0.66230699999999998</c:v>
                </c:pt>
                <c:pt idx="2211">
                  <c:v>0.65864199999999995</c:v>
                </c:pt>
                <c:pt idx="2212">
                  <c:v>0.65471400000000002</c:v>
                </c:pt>
                <c:pt idx="2213">
                  <c:v>0.65325900000000003</c:v>
                </c:pt>
                <c:pt idx="2214">
                  <c:v>0.65342900000000004</c:v>
                </c:pt>
                <c:pt idx="2215">
                  <c:v>0.652146</c:v>
                </c:pt>
                <c:pt idx="2216">
                  <c:v>0.65074600000000005</c:v>
                </c:pt>
                <c:pt idx="2217">
                  <c:v>0.65085800000000005</c:v>
                </c:pt>
                <c:pt idx="2218">
                  <c:v>0.65058300000000002</c:v>
                </c:pt>
                <c:pt idx="2219">
                  <c:v>0.64956000000000003</c:v>
                </c:pt>
                <c:pt idx="2220">
                  <c:v>0.65518100000000001</c:v>
                </c:pt>
                <c:pt idx="2221">
                  <c:v>0.65451499999999996</c:v>
                </c:pt>
                <c:pt idx="2222">
                  <c:v>0.65260200000000002</c:v>
                </c:pt>
                <c:pt idx="2223">
                  <c:v>0.651231</c:v>
                </c:pt>
                <c:pt idx="2224">
                  <c:v>0.64936099999999997</c:v>
                </c:pt>
                <c:pt idx="2225">
                  <c:v>0.64747100000000002</c:v>
                </c:pt>
                <c:pt idx="2226">
                  <c:v>0.646038</c:v>
                </c:pt>
                <c:pt idx="2227">
                  <c:v>0.64664500000000003</c:v>
                </c:pt>
                <c:pt idx="2228">
                  <c:v>0.64527599999999996</c:v>
                </c:pt>
                <c:pt idx="2229">
                  <c:v>0.64483999999999997</c:v>
                </c:pt>
                <c:pt idx="2230">
                  <c:v>0.644953</c:v>
                </c:pt>
                <c:pt idx="2231">
                  <c:v>0.64545799999999998</c:v>
                </c:pt>
                <c:pt idx="2232">
                  <c:v>0.65205299999999999</c:v>
                </c:pt>
                <c:pt idx="2233">
                  <c:v>0.65270399999999995</c:v>
                </c:pt>
                <c:pt idx="2234">
                  <c:v>0.65278400000000003</c:v>
                </c:pt>
                <c:pt idx="2235">
                  <c:v>0.65185199999999999</c:v>
                </c:pt>
                <c:pt idx="2236">
                  <c:v>0.65340699999999996</c:v>
                </c:pt>
                <c:pt idx="2237">
                  <c:v>0.65448200000000001</c:v>
                </c:pt>
                <c:pt idx="2238">
                  <c:v>0.65554000000000001</c:v>
                </c:pt>
                <c:pt idx="2239">
                  <c:v>0.65659699999999999</c:v>
                </c:pt>
                <c:pt idx="2240">
                  <c:v>0.65765600000000002</c:v>
                </c:pt>
                <c:pt idx="2241">
                  <c:v>0.65771800000000002</c:v>
                </c:pt>
                <c:pt idx="2242">
                  <c:v>0.65823100000000001</c:v>
                </c:pt>
                <c:pt idx="2243">
                  <c:v>0.66528100000000001</c:v>
                </c:pt>
                <c:pt idx="2244">
                  <c:v>0.66533699999999996</c:v>
                </c:pt>
                <c:pt idx="2245">
                  <c:v>0.66486699999999999</c:v>
                </c:pt>
                <c:pt idx="2246">
                  <c:v>0.66539499999999996</c:v>
                </c:pt>
                <c:pt idx="2247">
                  <c:v>0.66542100000000004</c:v>
                </c:pt>
                <c:pt idx="2248">
                  <c:v>0.66544199999999998</c:v>
                </c:pt>
                <c:pt idx="2249">
                  <c:v>0.66395199999999999</c:v>
                </c:pt>
                <c:pt idx="2250">
                  <c:v>0.663968</c:v>
                </c:pt>
                <c:pt idx="2251">
                  <c:v>0.66547500000000004</c:v>
                </c:pt>
                <c:pt idx="2252">
                  <c:v>0.66697300000000004</c:v>
                </c:pt>
                <c:pt idx="2253">
                  <c:v>0.66697600000000001</c:v>
                </c:pt>
                <c:pt idx="2254">
                  <c:v>0.67496500000000004</c:v>
                </c:pt>
                <c:pt idx="2255">
                  <c:v>0.668956</c:v>
                </c:pt>
                <c:pt idx="2256">
                  <c:v>0.67845599999999995</c:v>
                </c:pt>
                <c:pt idx="2257">
                  <c:v>0.67992200000000003</c:v>
                </c:pt>
                <c:pt idx="2258">
                  <c:v>0.68090200000000001</c:v>
                </c:pt>
                <c:pt idx="2259">
                  <c:v>0.68187699999999996</c:v>
                </c:pt>
                <c:pt idx="2260">
                  <c:v>0.68184699999999998</c:v>
                </c:pt>
                <c:pt idx="2261">
                  <c:v>0.68231200000000003</c:v>
                </c:pt>
                <c:pt idx="2262">
                  <c:v>0.68277100000000002</c:v>
                </c:pt>
                <c:pt idx="2263">
                  <c:v>0.68323</c:v>
                </c:pt>
                <c:pt idx="2264">
                  <c:v>0.68367999999999995</c:v>
                </c:pt>
                <c:pt idx="2265">
                  <c:v>0.68512700000000004</c:v>
                </c:pt>
                <c:pt idx="2266">
                  <c:v>0.68507200000000001</c:v>
                </c:pt>
                <c:pt idx="2267">
                  <c:v>0.69350900000000004</c:v>
                </c:pt>
                <c:pt idx="2268">
                  <c:v>0.69394400000000001</c:v>
                </c:pt>
                <c:pt idx="2269">
                  <c:v>0.695878</c:v>
                </c:pt>
                <c:pt idx="2270">
                  <c:v>0.69780299999999995</c:v>
                </c:pt>
                <c:pt idx="2271">
                  <c:v>0.69972800000000002</c:v>
                </c:pt>
                <c:pt idx="2272">
                  <c:v>0.70114100000000001</c:v>
                </c:pt>
                <c:pt idx="2273">
                  <c:v>0.70356099999999999</c:v>
                </c:pt>
                <c:pt idx="2274">
                  <c:v>0.70446900000000001</c:v>
                </c:pt>
                <c:pt idx="2275">
                  <c:v>0.70688200000000001</c:v>
                </c:pt>
                <c:pt idx="2276">
                  <c:v>0.70728199999999997</c:v>
                </c:pt>
                <c:pt idx="2277">
                  <c:v>0.70918599999999998</c:v>
                </c:pt>
                <c:pt idx="2278">
                  <c:v>0.71004800000000001</c:v>
                </c:pt>
                <c:pt idx="2279">
                  <c:v>0.71743900000000005</c:v>
                </c:pt>
                <c:pt idx="2280">
                  <c:v>0.71737600000000001</c:v>
                </c:pt>
                <c:pt idx="2281">
                  <c:v>0.71823899999999996</c:v>
                </c:pt>
                <c:pt idx="2282">
                  <c:v>0.71911199999999997</c:v>
                </c:pt>
                <c:pt idx="2283">
                  <c:v>0.72050199999999998</c:v>
                </c:pt>
                <c:pt idx="2284">
                  <c:v>0.71987500000000004</c:v>
                </c:pt>
                <c:pt idx="2285">
                  <c:v>0.72072599999999998</c:v>
                </c:pt>
                <c:pt idx="2286">
                  <c:v>0.72158500000000003</c:v>
                </c:pt>
                <c:pt idx="2287">
                  <c:v>0.72294999999999998</c:v>
                </c:pt>
                <c:pt idx="2288">
                  <c:v>0.72331800000000002</c:v>
                </c:pt>
                <c:pt idx="2289">
                  <c:v>0.72320799999999996</c:v>
                </c:pt>
                <c:pt idx="2290">
                  <c:v>0.72290699999999997</c:v>
                </c:pt>
                <c:pt idx="2291">
                  <c:v>0.73122900000000002</c:v>
                </c:pt>
                <c:pt idx="2292">
                  <c:v>0.73124100000000003</c:v>
                </c:pt>
                <c:pt idx="2293">
                  <c:v>0.73105299999999995</c:v>
                </c:pt>
                <c:pt idx="2294">
                  <c:v>0.72987999999999997</c:v>
                </c:pt>
                <c:pt idx="2295">
                  <c:v>0.73067099999999996</c:v>
                </c:pt>
                <c:pt idx="2296">
                  <c:v>0.73101099999999997</c:v>
                </c:pt>
                <c:pt idx="2297">
                  <c:v>0.73179899999999998</c:v>
                </c:pt>
                <c:pt idx="2298">
                  <c:v>0.73356100000000002</c:v>
                </c:pt>
                <c:pt idx="2299">
                  <c:v>0.73730600000000002</c:v>
                </c:pt>
                <c:pt idx="2300">
                  <c:v>0.74074600000000002</c:v>
                </c:pt>
                <c:pt idx="2301">
                  <c:v>0.74182599999999999</c:v>
                </c:pt>
                <c:pt idx="2302">
                  <c:v>0.75207599999999997</c:v>
                </c:pt>
                <c:pt idx="2303">
                  <c:v>0.75322800000000001</c:v>
                </c:pt>
                <c:pt idx="2304">
                  <c:v>0.75391600000000003</c:v>
                </c:pt>
                <c:pt idx="2305">
                  <c:v>0.75476500000000002</c:v>
                </c:pt>
                <c:pt idx="2306">
                  <c:v>0.75501700000000005</c:v>
                </c:pt>
                <c:pt idx="2307">
                  <c:v>0.75674799999999998</c:v>
                </c:pt>
                <c:pt idx="2308">
                  <c:v>0.75853000000000004</c:v>
                </c:pt>
                <c:pt idx="2309">
                  <c:v>0.76117400000000002</c:v>
                </c:pt>
                <c:pt idx="2310">
                  <c:v>0.765957</c:v>
                </c:pt>
                <c:pt idx="2311">
                  <c:v>0.76792000000000005</c:v>
                </c:pt>
                <c:pt idx="2312">
                  <c:v>0.769876</c:v>
                </c:pt>
                <c:pt idx="2313">
                  <c:v>0.77801500000000001</c:v>
                </c:pt>
                <c:pt idx="2314">
                  <c:v>0.78012499999999996</c:v>
                </c:pt>
                <c:pt idx="2315">
                  <c:v>0.77303100000000002</c:v>
                </c:pt>
                <c:pt idx="2316">
                  <c:v>0.78030100000000002</c:v>
                </c:pt>
                <c:pt idx="2317">
                  <c:v>0.78069</c:v>
                </c:pt>
                <c:pt idx="2318">
                  <c:v>0.78019799999999995</c:v>
                </c:pt>
                <c:pt idx="2319">
                  <c:v>0.78144999999999998</c:v>
                </c:pt>
                <c:pt idx="2320">
                  <c:v>0.78176500000000004</c:v>
                </c:pt>
                <c:pt idx="2321">
                  <c:v>0.78195000000000003</c:v>
                </c:pt>
                <c:pt idx="2322">
                  <c:v>0.78234000000000004</c:v>
                </c:pt>
                <c:pt idx="2323">
                  <c:v>0.78124099999999996</c:v>
                </c:pt>
                <c:pt idx="2324">
                  <c:v>0.78725699999999998</c:v>
                </c:pt>
                <c:pt idx="2325">
                  <c:v>0.78850500000000001</c:v>
                </c:pt>
                <c:pt idx="2326">
                  <c:v>0.78816600000000003</c:v>
                </c:pt>
                <c:pt idx="2327">
                  <c:v>0.78752</c:v>
                </c:pt>
                <c:pt idx="2328">
                  <c:v>0.78569500000000003</c:v>
                </c:pt>
                <c:pt idx="2329">
                  <c:v>0.785748</c:v>
                </c:pt>
                <c:pt idx="2330">
                  <c:v>0.78600700000000001</c:v>
                </c:pt>
                <c:pt idx="2331">
                  <c:v>0.78581299999999998</c:v>
                </c:pt>
                <c:pt idx="2332">
                  <c:v>0.784528</c:v>
                </c:pt>
                <c:pt idx="2333">
                  <c:v>0.78382799999999997</c:v>
                </c:pt>
                <c:pt idx="2334">
                  <c:v>0.78244599999999997</c:v>
                </c:pt>
                <c:pt idx="2335">
                  <c:v>0.78986699999999999</c:v>
                </c:pt>
                <c:pt idx="2336">
                  <c:v>0.79083000000000003</c:v>
                </c:pt>
                <c:pt idx="2337">
                  <c:v>0.79132100000000005</c:v>
                </c:pt>
                <c:pt idx="2338">
                  <c:v>0.79114899999999999</c:v>
                </c:pt>
                <c:pt idx="2339">
                  <c:v>0.79087200000000002</c:v>
                </c:pt>
                <c:pt idx="2340">
                  <c:v>0.78957500000000003</c:v>
                </c:pt>
                <c:pt idx="2341">
                  <c:v>0.789215</c:v>
                </c:pt>
                <c:pt idx="2342">
                  <c:v>0.78795800000000005</c:v>
                </c:pt>
                <c:pt idx="2343">
                  <c:v>0.78748899999999999</c:v>
                </c:pt>
                <c:pt idx="2344">
                  <c:v>0.787578</c:v>
                </c:pt>
                <c:pt idx="2345">
                  <c:v>0.78832599999999997</c:v>
                </c:pt>
                <c:pt idx="2346">
                  <c:v>0.78852699999999998</c:v>
                </c:pt>
                <c:pt idx="2347">
                  <c:v>0.79421399999999998</c:v>
                </c:pt>
                <c:pt idx="2348">
                  <c:v>0.79278099999999996</c:v>
                </c:pt>
                <c:pt idx="2349">
                  <c:v>0.79107499999999997</c:v>
                </c:pt>
                <c:pt idx="2350">
                  <c:v>0.78984799999999999</c:v>
                </c:pt>
                <c:pt idx="2351">
                  <c:v>0.787767</c:v>
                </c:pt>
                <c:pt idx="2352">
                  <c:v>0.78347299999999997</c:v>
                </c:pt>
                <c:pt idx="2353">
                  <c:v>0.78087700000000004</c:v>
                </c:pt>
                <c:pt idx="2354">
                  <c:v>0.77847900000000003</c:v>
                </c:pt>
                <c:pt idx="2355">
                  <c:v>0.77747699999999997</c:v>
                </c:pt>
                <c:pt idx="2356">
                  <c:v>0.77617400000000003</c:v>
                </c:pt>
                <c:pt idx="2357">
                  <c:v>0.77527800000000002</c:v>
                </c:pt>
                <c:pt idx="2358">
                  <c:v>0.77452200000000004</c:v>
                </c:pt>
                <c:pt idx="2359">
                  <c:v>0.77761499999999995</c:v>
                </c:pt>
                <c:pt idx="2360">
                  <c:v>0.77641400000000005</c:v>
                </c:pt>
                <c:pt idx="2361">
                  <c:v>0.77480800000000005</c:v>
                </c:pt>
                <c:pt idx="2362">
                  <c:v>0.77344800000000002</c:v>
                </c:pt>
                <c:pt idx="2363">
                  <c:v>0.772536</c:v>
                </c:pt>
                <c:pt idx="2364">
                  <c:v>0.77090999999999998</c:v>
                </c:pt>
                <c:pt idx="2365">
                  <c:v>0.76800199999999996</c:v>
                </c:pt>
                <c:pt idx="2366">
                  <c:v>0.76639699999999999</c:v>
                </c:pt>
                <c:pt idx="2367">
                  <c:v>0.76509000000000005</c:v>
                </c:pt>
                <c:pt idx="2368">
                  <c:v>0.76358999999999999</c:v>
                </c:pt>
                <c:pt idx="2369">
                  <c:v>0.76283199999999995</c:v>
                </c:pt>
                <c:pt idx="2370">
                  <c:v>0.76093100000000002</c:v>
                </c:pt>
                <c:pt idx="2371">
                  <c:v>0.76517100000000005</c:v>
                </c:pt>
                <c:pt idx="2372">
                  <c:v>0.76336700000000002</c:v>
                </c:pt>
                <c:pt idx="2373">
                  <c:v>0.75282300000000002</c:v>
                </c:pt>
                <c:pt idx="2374">
                  <c:v>0.75409199999999998</c:v>
                </c:pt>
                <c:pt idx="2375">
                  <c:v>0.75223899999999999</c:v>
                </c:pt>
                <c:pt idx="2376">
                  <c:v>0.75072799999999995</c:v>
                </c:pt>
                <c:pt idx="2377">
                  <c:v>0.74972799999999995</c:v>
                </c:pt>
                <c:pt idx="2378">
                  <c:v>0.74581600000000003</c:v>
                </c:pt>
                <c:pt idx="2379">
                  <c:v>0.73988100000000001</c:v>
                </c:pt>
                <c:pt idx="2380">
                  <c:v>0.73584300000000002</c:v>
                </c:pt>
                <c:pt idx="2381">
                  <c:v>0.73484799999999995</c:v>
                </c:pt>
                <c:pt idx="2382">
                  <c:v>0.73303799999999997</c:v>
                </c:pt>
                <c:pt idx="2383">
                  <c:v>0.73660599999999998</c:v>
                </c:pt>
                <c:pt idx="2384">
                  <c:v>0.73724000000000001</c:v>
                </c:pt>
                <c:pt idx="2385">
                  <c:v>0.73399000000000003</c:v>
                </c:pt>
                <c:pt idx="2386">
                  <c:v>0.73054600000000003</c:v>
                </c:pt>
                <c:pt idx="2387">
                  <c:v>0.72696400000000005</c:v>
                </c:pt>
                <c:pt idx="2388">
                  <c:v>0.72524200000000005</c:v>
                </c:pt>
                <c:pt idx="2389">
                  <c:v>0.72415499999999999</c:v>
                </c:pt>
                <c:pt idx="2390">
                  <c:v>0.724603</c:v>
                </c:pt>
                <c:pt idx="2391">
                  <c:v>0.72426199999999996</c:v>
                </c:pt>
                <c:pt idx="2392">
                  <c:v>0.72405699999999995</c:v>
                </c:pt>
                <c:pt idx="2393">
                  <c:v>0.721661</c:v>
                </c:pt>
                <c:pt idx="2394">
                  <c:v>0.72581899999999999</c:v>
                </c:pt>
                <c:pt idx="2395">
                  <c:v>0.724831</c:v>
                </c:pt>
                <c:pt idx="2396">
                  <c:v>0.72400799999999998</c:v>
                </c:pt>
                <c:pt idx="2397">
                  <c:v>0.722329</c:v>
                </c:pt>
                <c:pt idx="2398">
                  <c:v>0.72072099999999995</c:v>
                </c:pt>
                <c:pt idx="2399">
                  <c:v>0.71926699999999999</c:v>
                </c:pt>
                <c:pt idx="2400">
                  <c:v>0.71817399999999998</c:v>
                </c:pt>
                <c:pt idx="2401">
                  <c:v>0.71767700000000001</c:v>
                </c:pt>
                <c:pt idx="2402">
                  <c:v>0.716866</c:v>
                </c:pt>
                <c:pt idx="2403">
                  <c:v>0.71496000000000004</c:v>
                </c:pt>
                <c:pt idx="2404">
                  <c:v>0.71279700000000001</c:v>
                </c:pt>
                <c:pt idx="2405">
                  <c:v>0.70894900000000005</c:v>
                </c:pt>
                <c:pt idx="2406">
                  <c:v>0.71529699999999996</c:v>
                </c:pt>
                <c:pt idx="2407">
                  <c:v>0.71561399999999997</c:v>
                </c:pt>
                <c:pt idx="2408">
                  <c:v>0.71470500000000003</c:v>
                </c:pt>
                <c:pt idx="2409">
                  <c:v>0.71436299999999997</c:v>
                </c:pt>
                <c:pt idx="2410">
                  <c:v>0.71339399999999997</c:v>
                </c:pt>
                <c:pt idx="2411">
                  <c:v>0.71242399999999995</c:v>
                </c:pt>
                <c:pt idx="2412">
                  <c:v>0.71131</c:v>
                </c:pt>
                <c:pt idx="2413">
                  <c:v>0.71134600000000003</c:v>
                </c:pt>
                <c:pt idx="2414">
                  <c:v>0.70926299999999998</c:v>
                </c:pt>
                <c:pt idx="2415">
                  <c:v>0.70538699999999999</c:v>
                </c:pt>
                <c:pt idx="2416">
                  <c:v>0.70179599999999998</c:v>
                </c:pt>
                <c:pt idx="2417">
                  <c:v>0.70357899999999995</c:v>
                </c:pt>
                <c:pt idx="2418">
                  <c:v>0.70198899999999997</c:v>
                </c:pt>
                <c:pt idx="2419">
                  <c:v>0.70166499999999998</c:v>
                </c:pt>
                <c:pt idx="2420">
                  <c:v>0.70086899999999996</c:v>
                </c:pt>
                <c:pt idx="2421">
                  <c:v>0.69940800000000003</c:v>
                </c:pt>
                <c:pt idx="2422">
                  <c:v>0.69732000000000005</c:v>
                </c:pt>
                <c:pt idx="2423">
                  <c:v>0.69634600000000002</c:v>
                </c:pt>
                <c:pt idx="2424">
                  <c:v>0.69306299999999998</c:v>
                </c:pt>
                <c:pt idx="2425">
                  <c:v>0.69024099999999999</c:v>
                </c:pt>
                <c:pt idx="2426">
                  <c:v>0.68879800000000002</c:v>
                </c:pt>
                <c:pt idx="2427">
                  <c:v>0.68637899999999996</c:v>
                </c:pt>
                <c:pt idx="2428">
                  <c:v>0.68928999999999996</c:v>
                </c:pt>
                <c:pt idx="2429">
                  <c:v>0.68566700000000003</c:v>
                </c:pt>
                <c:pt idx="2430">
                  <c:v>0.68057500000000004</c:v>
                </c:pt>
                <c:pt idx="2431">
                  <c:v>0.68065500000000001</c:v>
                </c:pt>
                <c:pt idx="2432">
                  <c:v>0.68074500000000004</c:v>
                </c:pt>
                <c:pt idx="2433">
                  <c:v>0.68067</c:v>
                </c:pt>
                <c:pt idx="2434">
                  <c:v>0.68018100000000004</c:v>
                </c:pt>
                <c:pt idx="2435">
                  <c:v>0.67953399999999997</c:v>
                </c:pt>
                <c:pt idx="2436">
                  <c:v>0.67993000000000003</c:v>
                </c:pt>
                <c:pt idx="2437">
                  <c:v>0.67953799999999998</c:v>
                </c:pt>
                <c:pt idx="2438">
                  <c:v>0.677589</c:v>
                </c:pt>
                <c:pt idx="2439">
                  <c:v>0.676786</c:v>
                </c:pt>
                <c:pt idx="2440">
                  <c:v>0.68420499999999995</c:v>
                </c:pt>
                <c:pt idx="2441">
                  <c:v>0.68336200000000002</c:v>
                </c:pt>
                <c:pt idx="2442">
                  <c:v>0.68254599999999999</c:v>
                </c:pt>
                <c:pt idx="2443">
                  <c:v>0.68110999999999999</c:v>
                </c:pt>
                <c:pt idx="2444">
                  <c:v>0.67944700000000002</c:v>
                </c:pt>
                <c:pt idx="2445">
                  <c:v>0.67796900000000004</c:v>
                </c:pt>
                <c:pt idx="2446">
                  <c:v>0.67446099999999998</c:v>
                </c:pt>
                <c:pt idx="2447">
                  <c:v>0.67169699999999999</c:v>
                </c:pt>
                <c:pt idx="2448">
                  <c:v>0.67049499999999995</c:v>
                </c:pt>
                <c:pt idx="2449">
                  <c:v>0.66951099999999997</c:v>
                </c:pt>
                <c:pt idx="2450">
                  <c:v>0.66799299999999995</c:v>
                </c:pt>
                <c:pt idx="2451">
                  <c:v>0.67421600000000004</c:v>
                </c:pt>
                <c:pt idx="2452">
                  <c:v>0.67510099999999995</c:v>
                </c:pt>
                <c:pt idx="2453">
                  <c:v>0.67435199999999995</c:v>
                </c:pt>
                <c:pt idx="2454">
                  <c:v>0.67519399999999996</c:v>
                </c:pt>
                <c:pt idx="2455">
                  <c:v>0.67518800000000001</c:v>
                </c:pt>
                <c:pt idx="2456">
                  <c:v>0.67363099999999998</c:v>
                </c:pt>
                <c:pt idx="2457">
                  <c:v>0.67149499999999995</c:v>
                </c:pt>
                <c:pt idx="2458">
                  <c:v>0.66978599999999999</c:v>
                </c:pt>
                <c:pt idx="2459">
                  <c:v>0.66956899999999997</c:v>
                </c:pt>
                <c:pt idx="2460">
                  <c:v>0.66950699999999996</c:v>
                </c:pt>
                <c:pt idx="2461">
                  <c:v>0.66911600000000004</c:v>
                </c:pt>
                <c:pt idx="2462">
                  <c:v>0.67449300000000001</c:v>
                </c:pt>
                <c:pt idx="2463">
                  <c:v>0.67311100000000001</c:v>
                </c:pt>
                <c:pt idx="2464">
                  <c:v>0.671929</c:v>
                </c:pt>
                <c:pt idx="2465">
                  <c:v>0.66836899999999999</c:v>
                </c:pt>
                <c:pt idx="2466">
                  <c:v>0.66512000000000004</c:v>
                </c:pt>
                <c:pt idx="2467">
                  <c:v>0.66294500000000001</c:v>
                </c:pt>
                <c:pt idx="2468">
                  <c:v>0.66026700000000005</c:v>
                </c:pt>
                <c:pt idx="2469">
                  <c:v>0.65808699999999998</c:v>
                </c:pt>
                <c:pt idx="2470">
                  <c:v>0.65539199999999997</c:v>
                </c:pt>
                <c:pt idx="2471">
                  <c:v>0.65278999999999998</c:v>
                </c:pt>
                <c:pt idx="2472">
                  <c:v>0.64795199999999997</c:v>
                </c:pt>
                <c:pt idx="2473">
                  <c:v>0.65116300000000005</c:v>
                </c:pt>
                <c:pt idx="2474">
                  <c:v>0.65009700000000004</c:v>
                </c:pt>
                <c:pt idx="2475">
                  <c:v>0.64888500000000005</c:v>
                </c:pt>
                <c:pt idx="2476">
                  <c:v>0.64621700000000004</c:v>
                </c:pt>
                <c:pt idx="2477">
                  <c:v>0.64347299999999996</c:v>
                </c:pt>
                <c:pt idx="2478">
                  <c:v>0.64269500000000002</c:v>
                </c:pt>
                <c:pt idx="2479">
                  <c:v>0.64349599999999996</c:v>
                </c:pt>
                <c:pt idx="2480">
                  <c:v>0.64180700000000002</c:v>
                </c:pt>
                <c:pt idx="2481">
                  <c:v>0.63961000000000001</c:v>
                </c:pt>
                <c:pt idx="2482">
                  <c:v>0.63630399999999998</c:v>
                </c:pt>
                <c:pt idx="2483">
                  <c:v>0.64053300000000002</c:v>
                </c:pt>
                <c:pt idx="2484">
                  <c:v>0.64085499999999995</c:v>
                </c:pt>
                <c:pt idx="2485">
                  <c:v>0.64010699999999998</c:v>
                </c:pt>
                <c:pt idx="2486">
                  <c:v>0.63986100000000001</c:v>
                </c:pt>
                <c:pt idx="2487">
                  <c:v>0.63961500000000004</c:v>
                </c:pt>
                <c:pt idx="2488">
                  <c:v>0.63935699999999995</c:v>
                </c:pt>
                <c:pt idx="2489">
                  <c:v>0.63959900000000003</c:v>
                </c:pt>
                <c:pt idx="2490">
                  <c:v>0.63933799999999996</c:v>
                </c:pt>
                <c:pt idx="2491">
                  <c:v>0.63956999999999997</c:v>
                </c:pt>
                <c:pt idx="2492">
                  <c:v>0.64130600000000004</c:v>
                </c:pt>
                <c:pt idx="2493">
                  <c:v>0.64254</c:v>
                </c:pt>
                <c:pt idx="2494">
                  <c:v>0.64976999999999996</c:v>
                </c:pt>
                <c:pt idx="2495">
                  <c:v>0.648976</c:v>
                </c:pt>
                <c:pt idx="2496">
                  <c:v>0.64920199999999995</c:v>
                </c:pt>
                <c:pt idx="2497">
                  <c:v>0.64840399999999998</c:v>
                </c:pt>
                <c:pt idx="2498">
                  <c:v>0.64711200000000002</c:v>
                </c:pt>
                <c:pt idx="2499">
                  <c:v>0.64580800000000005</c:v>
                </c:pt>
                <c:pt idx="2500">
                  <c:v>0.64301200000000003</c:v>
                </c:pt>
                <c:pt idx="2501">
                  <c:v>0.64221600000000001</c:v>
                </c:pt>
                <c:pt idx="2502">
                  <c:v>0.64039699999999999</c:v>
                </c:pt>
                <c:pt idx="2503">
                  <c:v>0.64066500000000004</c:v>
                </c:pt>
                <c:pt idx="2504">
                  <c:v>0.64684200000000003</c:v>
                </c:pt>
                <c:pt idx="2505">
                  <c:v>0.64594399999999996</c:v>
                </c:pt>
                <c:pt idx="2506">
                  <c:v>0.64463199999999998</c:v>
                </c:pt>
                <c:pt idx="2507">
                  <c:v>0.64383299999999999</c:v>
                </c:pt>
                <c:pt idx="2508">
                  <c:v>0.64448700000000003</c:v>
                </c:pt>
                <c:pt idx="2509">
                  <c:v>0.64263400000000004</c:v>
                </c:pt>
                <c:pt idx="2510">
                  <c:v>0.64231799999999994</c:v>
                </c:pt>
                <c:pt idx="2511">
                  <c:v>0.64146300000000001</c:v>
                </c:pt>
                <c:pt idx="2512">
                  <c:v>0.64167099999999999</c:v>
                </c:pt>
                <c:pt idx="2513">
                  <c:v>0.64326399999999995</c:v>
                </c:pt>
                <c:pt idx="2514">
                  <c:v>0.64251499999999995</c:v>
                </c:pt>
                <c:pt idx="2515">
                  <c:v>0.64967900000000001</c:v>
                </c:pt>
                <c:pt idx="2516">
                  <c:v>0.64966999999999997</c:v>
                </c:pt>
                <c:pt idx="2517">
                  <c:v>0.64830600000000005</c:v>
                </c:pt>
                <c:pt idx="2518">
                  <c:v>0.64643799999999996</c:v>
                </c:pt>
                <c:pt idx="2519">
                  <c:v>0.64506300000000005</c:v>
                </c:pt>
                <c:pt idx="2520">
                  <c:v>0.64319899999999997</c:v>
                </c:pt>
                <c:pt idx="2521">
                  <c:v>0.64230100000000001</c:v>
                </c:pt>
                <c:pt idx="2522">
                  <c:v>0.63991799999999999</c:v>
                </c:pt>
                <c:pt idx="2523">
                  <c:v>0.63849400000000001</c:v>
                </c:pt>
                <c:pt idx="2524">
                  <c:v>0.63622199999999995</c:v>
                </c:pt>
                <c:pt idx="2525">
                  <c:v>0.64032</c:v>
                </c:pt>
                <c:pt idx="2526">
                  <c:v>0.63778199999999996</c:v>
                </c:pt>
                <c:pt idx="2527">
                  <c:v>0.63594700000000004</c:v>
                </c:pt>
                <c:pt idx="2528">
                  <c:v>0.63501300000000005</c:v>
                </c:pt>
                <c:pt idx="2529">
                  <c:v>0.63257099999999999</c:v>
                </c:pt>
                <c:pt idx="2530">
                  <c:v>0.63016099999999997</c:v>
                </c:pt>
                <c:pt idx="2531">
                  <c:v>0.62772600000000001</c:v>
                </c:pt>
                <c:pt idx="2532">
                  <c:v>0.62479300000000004</c:v>
                </c:pt>
                <c:pt idx="2533">
                  <c:v>0.62186699999999995</c:v>
                </c:pt>
                <c:pt idx="2534">
                  <c:v>0.61946299999999999</c:v>
                </c:pt>
                <c:pt idx="2535">
                  <c:v>0.61746400000000001</c:v>
                </c:pt>
                <c:pt idx="2536">
                  <c:v>0.61467300000000002</c:v>
                </c:pt>
                <c:pt idx="2537">
                  <c:v>0.61872099999999997</c:v>
                </c:pt>
                <c:pt idx="2538">
                  <c:v>0.61560999999999999</c:v>
                </c:pt>
                <c:pt idx="2539">
                  <c:v>0.61271299999999995</c:v>
                </c:pt>
                <c:pt idx="2540">
                  <c:v>0.611842</c:v>
                </c:pt>
                <c:pt idx="2541">
                  <c:v>0.61336900000000005</c:v>
                </c:pt>
                <c:pt idx="2542">
                  <c:v>0.611815</c:v>
                </c:pt>
                <c:pt idx="2543">
                  <c:v>0.60881799999999997</c:v>
                </c:pt>
                <c:pt idx="2544">
                  <c:v>0.60536299999999998</c:v>
                </c:pt>
                <c:pt idx="2545">
                  <c:v>0.60341699999999998</c:v>
                </c:pt>
                <c:pt idx="2546">
                  <c:v>0.60086700000000004</c:v>
                </c:pt>
                <c:pt idx="2547">
                  <c:v>0.59802699999999998</c:v>
                </c:pt>
                <c:pt idx="2548">
                  <c:v>0.60153800000000002</c:v>
                </c:pt>
                <c:pt idx="2549">
                  <c:v>0.59889599999999998</c:v>
                </c:pt>
                <c:pt idx="2550">
                  <c:v>0.59543000000000001</c:v>
                </c:pt>
                <c:pt idx="2551">
                  <c:v>0.59242600000000001</c:v>
                </c:pt>
                <c:pt idx="2552">
                  <c:v>0.58944099999999999</c:v>
                </c:pt>
                <c:pt idx="2553">
                  <c:v>0.58743100000000004</c:v>
                </c:pt>
                <c:pt idx="2554">
                  <c:v>0.58492599999999995</c:v>
                </c:pt>
                <c:pt idx="2555">
                  <c:v>0.58342499999999997</c:v>
                </c:pt>
                <c:pt idx="2556">
                  <c:v>0.58190900000000001</c:v>
                </c:pt>
                <c:pt idx="2557">
                  <c:v>0.580897</c:v>
                </c:pt>
                <c:pt idx="2558">
                  <c:v>0.57931500000000002</c:v>
                </c:pt>
                <c:pt idx="2559">
                  <c:v>0.57794699999999999</c:v>
                </c:pt>
                <c:pt idx="2560">
                  <c:v>0.58443699999999998</c:v>
                </c:pt>
                <c:pt idx="2561">
                  <c:v>0.584762</c:v>
                </c:pt>
                <c:pt idx="2562">
                  <c:v>0.58423499999999995</c:v>
                </c:pt>
                <c:pt idx="2563">
                  <c:v>0.58263799999999999</c:v>
                </c:pt>
                <c:pt idx="2564">
                  <c:v>0.57907799999999998</c:v>
                </c:pt>
                <c:pt idx="2565">
                  <c:v>0.57604100000000003</c:v>
                </c:pt>
                <c:pt idx="2566">
                  <c:v>0.57352700000000001</c:v>
                </c:pt>
                <c:pt idx="2567">
                  <c:v>0.57403899999999997</c:v>
                </c:pt>
                <c:pt idx="2568">
                  <c:v>0.57595499999999999</c:v>
                </c:pt>
                <c:pt idx="2569">
                  <c:v>0.57535400000000003</c:v>
                </c:pt>
                <c:pt idx="2570">
                  <c:v>0.57481499999999996</c:v>
                </c:pt>
                <c:pt idx="2571">
                  <c:v>0.57469700000000001</c:v>
                </c:pt>
                <c:pt idx="2572">
                  <c:v>0.57374700000000001</c:v>
                </c:pt>
                <c:pt idx="2573">
                  <c:v>0.58015600000000001</c:v>
                </c:pt>
                <c:pt idx="2574">
                  <c:v>0.57794199999999996</c:v>
                </c:pt>
                <c:pt idx="2575">
                  <c:v>0.57589699999999999</c:v>
                </c:pt>
                <c:pt idx="2576">
                  <c:v>0.57381000000000004</c:v>
                </c:pt>
                <c:pt idx="2577">
                  <c:v>0.57171700000000003</c:v>
                </c:pt>
                <c:pt idx="2578">
                  <c:v>0.56912099999999999</c:v>
                </c:pt>
                <c:pt idx="2579">
                  <c:v>0.56652999999999998</c:v>
                </c:pt>
                <c:pt idx="2580">
                  <c:v>0.56445299999999998</c:v>
                </c:pt>
                <c:pt idx="2581">
                  <c:v>0.56337099999999996</c:v>
                </c:pt>
                <c:pt idx="2582">
                  <c:v>0.56171300000000002</c:v>
                </c:pt>
                <c:pt idx="2583">
                  <c:v>0.56028699999999998</c:v>
                </c:pt>
                <c:pt idx="2584">
                  <c:v>0.57022399999999995</c:v>
                </c:pt>
                <c:pt idx="2585">
                  <c:v>0.57194599999999995</c:v>
                </c:pt>
                <c:pt idx="2586">
                  <c:v>0.571349</c:v>
                </c:pt>
                <c:pt idx="2587">
                  <c:v>0.57176400000000005</c:v>
                </c:pt>
                <c:pt idx="2588">
                  <c:v>0.57313199999999997</c:v>
                </c:pt>
                <c:pt idx="2589">
                  <c:v>0.57247999999999999</c:v>
                </c:pt>
                <c:pt idx="2590">
                  <c:v>0.57136100000000001</c:v>
                </c:pt>
                <c:pt idx="2591">
                  <c:v>0.57075299999999995</c:v>
                </c:pt>
                <c:pt idx="2592">
                  <c:v>0.57062999999999997</c:v>
                </c:pt>
                <c:pt idx="2593">
                  <c:v>0.57051099999999999</c:v>
                </c:pt>
                <c:pt idx="2594">
                  <c:v>0.57034700000000005</c:v>
                </c:pt>
                <c:pt idx="2595">
                  <c:v>0.57139499999999999</c:v>
                </c:pt>
                <c:pt idx="2596">
                  <c:v>0.581229</c:v>
                </c:pt>
                <c:pt idx="2597">
                  <c:v>0.58094199999999996</c:v>
                </c:pt>
                <c:pt idx="2598">
                  <c:v>0.58134699999999995</c:v>
                </c:pt>
                <c:pt idx="2599">
                  <c:v>0.58066200000000001</c:v>
                </c:pt>
                <c:pt idx="2600">
                  <c:v>0.57954499999999998</c:v>
                </c:pt>
                <c:pt idx="2601">
                  <c:v>0.57992100000000002</c:v>
                </c:pt>
                <c:pt idx="2602">
                  <c:v>0.58080799999999999</c:v>
                </c:pt>
                <c:pt idx="2603">
                  <c:v>0.58313599999999999</c:v>
                </c:pt>
                <c:pt idx="2604">
                  <c:v>0.58296899999999996</c:v>
                </c:pt>
                <c:pt idx="2605">
                  <c:v>0.58381300000000003</c:v>
                </c:pt>
                <c:pt idx="2606">
                  <c:v>0.58478300000000005</c:v>
                </c:pt>
                <c:pt idx="2607">
                  <c:v>0.59162599999999999</c:v>
                </c:pt>
                <c:pt idx="2608">
                  <c:v>0.592333</c:v>
                </c:pt>
                <c:pt idx="2609">
                  <c:v>0.59322399999999997</c:v>
                </c:pt>
                <c:pt idx="2610">
                  <c:v>0.59455599999999997</c:v>
                </c:pt>
                <c:pt idx="2611">
                  <c:v>0.59482000000000002</c:v>
                </c:pt>
                <c:pt idx="2612">
                  <c:v>0.59262499999999996</c:v>
                </c:pt>
                <c:pt idx="2613">
                  <c:v>0.59096400000000004</c:v>
                </c:pt>
                <c:pt idx="2614">
                  <c:v>0.58878600000000003</c:v>
                </c:pt>
                <c:pt idx="2615">
                  <c:v>0.58713000000000004</c:v>
                </c:pt>
                <c:pt idx="2616">
                  <c:v>0.58543299999999998</c:v>
                </c:pt>
                <c:pt idx="2617">
                  <c:v>0.58271600000000001</c:v>
                </c:pt>
                <c:pt idx="2618">
                  <c:v>0.58178200000000002</c:v>
                </c:pt>
                <c:pt idx="2619">
                  <c:v>0.58656600000000003</c:v>
                </c:pt>
                <c:pt idx="2620">
                  <c:v>0.58521900000000004</c:v>
                </c:pt>
                <c:pt idx="2621">
                  <c:v>0.58456900000000001</c:v>
                </c:pt>
                <c:pt idx="2622">
                  <c:v>0.58283399999999996</c:v>
                </c:pt>
                <c:pt idx="2623">
                  <c:v>0.58116699999999999</c:v>
                </c:pt>
                <c:pt idx="2624">
                  <c:v>0.58001000000000003</c:v>
                </c:pt>
                <c:pt idx="2625">
                  <c:v>0.57986800000000005</c:v>
                </c:pt>
                <c:pt idx="2626">
                  <c:v>0.58073699999999995</c:v>
                </c:pt>
                <c:pt idx="2627">
                  <c:v>0.58256600000000003</c:v>
                </c:pt>
                <c:pt idx="2628">
                  <c:v>0.58437300000000003</c:v>
                </c:pt>
                <c:pt idx="2629">
                  <c:v>0.58496099999999995</c:v>
                </c:pt>
                <c:pt idx="2630">
                  <c:v>0.58410099999999998</c:v>
                </c:pt>
                <c:pt idx="2631">
                  <c:v>0.59096400000000004</c:v>
                </c:pt>
                <c:pt idx="2632">
                  <c:v>0.59199400000000002</c:v>
                </c:pt>
                <c:pt idx="2633">
                  <c:v>0.593943</c:v>
                </c:pt>
                <c:pt idx="2634">
                  <c:v>0.59672099999999995</c:v>
                </c:pt>
                <c:pt idx="2635">
                  <c:v>0.59841699999999998</c:v>
                </c:pt>
                <c:pt idx="2636">
                  <c:v>0.59858699999999998</c:v>
                </c:pt>
                <c:pt idx="2637">
                  <c:v>0.59730399999999995</c:v>
                </c:pt>
                <c:pt idx="2638">
                  <c:v>0.59618599999999999</c:v>
                </c:pt>
                <c:pt idx="2639">
                  <c:v>0.59590699999999996</c:v>
                </c:pt>
                <c:pt idx="2640">
                  <c:v>0.59670699999999999</c:v>
                </c:pt>
                <c:pt idx="2641">
                  <c:v>0.60339900000000002</c:v>
                </c:pt>
                <c:pt idx="2642">
                  <c:v>0.60328499999999996</c:v>
                </c:pt>
                <c:pt idx="2643">
                  <c:v>0.60302299999999998</c:v>
                </c:pt>
                <c:pt idx="2644">
                  <c:v>0.60128400000000004</c:v>
                </c:pt>
                <c:pt idx="2645">
                  <c:v>0.60124299999999997</c:v>
                </c:pt>
                <c:pt idx="2646">
                  <c:v>0.60199000000000003</c:v>
                </c:pt>
                <c:pt idx="2647">
                  <c:v>0.60162000000000004</c:v>
                </c:pt>
                <c:pt idx="2648">
                  <c:v>0.60034600000000005</c:v>
                </c:pt>
                <c:pt idx="2649">
                  <c:v>0.59913899999999998</c:v>
                </c:pt>
                <c:pt idx="2650">
                  <c:v>0.59919999999999995</c:v>
                </c:pt>
                <c:pt idx="2651">
                  <c:v>0.60009000000000001</c:v>
                </c:pt>
                <c:pt idx="2652">
                  <c:v>0.59958400000000001</c:v>
                </c:pt>
                <c:pt idx="2653">
                  <c:v>0.60617799999999999</c:v>
                </c:pt>
                <c:pt idx="2654">
                  <c:v>0.60420799999999997</c:v>
                </c:pt>
                <c:pt idx="2655">
                  <c:v>0.60269200000000001</c:v>
                </c:pt>
                <c:pt idx="2656">
                  <c:v>0.60202699999999998</c:v>
                </c:pt>
                <c:pt idx="2657">
                  <c:v>0.60177400000000003</c:v>
                </c:pt>
                <c:pt idx="2658">
                  <c:v>0.60162000000000004</c:v>
                </c:pt>
                <c:pt idx="2659">
                  <c:v>0.601719</c:v>
                </c:pt>
                <c:pt idx="2660">
                  <c:v>0.60116700000000001</c:v>
                </c:pt>
                <c:pt idx="2661">
                  <c:v>0.602356</c:v>
                </c:pt>
                <c:pt idx="2662">
                  <c:v>0.60444900000000001</c:v>
                </c:pt>
                <c:pt idx="2663">
                  <c:v>0.61075100000000004</c:v>
                </c:pt>
                <c:pt idx="2664">
                  <c:v>0.60907900000000004</c:v>
                </c:pt>
                <c:pt idx="2665">
                  <c:v>0.60700799999999999</c:v>
                </c:pt>
                <c:pt idx="2666">
                  <c:v>0.60579499999999997</c:v>
                </c:pt>
                <c:pt idx="2667">
                  <c:v>0.60450000000000004</c:v>
                </c:pt>
                <c:pt idx="2668">
                  <c:v>0.60323700000000002</c:v>
                </c:pt>
                <c:pt idx="2669">
                  <c:v>0.601912</c:v>
                </c:pt>
                <c:pt idx="2670">
                  <c:v>0.600804</c:v>
                </c:pt>
                <c:pt idx="2671">
                  <c:v>0.60135099999999997</c:v>
                </c:pt>
                <c:pt idx="2672">
                  <c:v>0.60160999999999998</c:v>
                </c:pt>
                <c:pt idx="2673">
                  <c:v>0.60331500000000005</c:v>
                </c:pt>
                <c:pt idx="2674">
                  <c:v>0.61045199999999999</c:v>
                </c:pt>
                <c:pt idx="2675">
                  <c:v>0.60902000000000001</c:v>
                </c:pt>
                <c:pt idx="2676">
                  <c:v>0.60735499999999998</c:v>
                </c:pt>
                <c:pt idx="2677">
                  <c:v>0.606298</c:v>
                </c:pt>
                <c:pt idx="2678">
                  <c:v>0.60590599999999994</c:v>
                </c:pt>
                <c:pt idx="2679">
                  <c:v>0.60446999999999995</c:v>
                </c:pt>
                <c:pt idx="2680">
                  <c:v>0.60325099999999998</c:v>
                </c:pt>
                <c:pt idx="2681">
                  <c:v>0.60262000000000004</c:v>
                </c:pt>
                <c:pt idx="2682">
                  <c:v>0.60312100000000002</c:v>
                </c:pt>
                <c:pt idx="2683">
                  <c:v>0.60428199999999999</c:v>
                </c:pt>
                <c:pt idx="2684">
                  <c:v>0.603962</c:v>
                </c:pt>
                <c:pt idx="2685">
                  <c:v>0.605738</c:v>
                </c:pt>
                <c:pt idx="2686">
                  <c:v>0.61037300000000005</c:v>
                </c:pt>
                <c:pt idx="2687">
                  <c:v>0.60848500000000005</c:v>
                </c:pt>
                <c:pt idx="2688">
                  <c:v>0.60830600000000001</c:v>
                </c:pt>
                <c:pt idx="2689">
                  <c:v>0.60758999999999996</c:v>
                </c:pt>
                <c:pt idx="2690">
                  <c:v>0.60778900000000002</c:v>
                </c:pt>
                <c:pt idx="2691">
                  <c:v>0.60728400000000005</c:v>
                </c:pt>
                <c:pt idx="2692">
                  <c:v>0.60624299999999998</c:v>
                </c:pt>
                <c:pt idx="2693">
                  <c:v>0.60506300000000002</c:v>
                </c:pt>
                <c:pt idx="2694">
                  <c:v>0.60603899999999999</c:v>
                </c:pt>
                <c:pt idx="2695">
                  <c:v>0.60671200000000003</c:v>
                </c:pt>
                <c:pt idx="2696">
                  <c:v>0.61064499999999999</c:v>
                </c:pt>
                <c:pt idx="2697">
                  <c:v>0.62018499999999999</c:v>
                </c:pt>
                <c:pt idx="2698">
                  <c:v>0.61928700000000003</c:v>
                </c:pt>
                <c:pt idx="2699">
                  <c:v>0.61979600000000001</c:v>
                </c:pt>
                <c:pt idx="2700">
                  <c:v>0.61964200000000003</c:v>
                </c:pt>
                <c:pt idx="2701">
                  <c:v>0.61948000000000003</c:v>
                </c:pt>
                <c:pt idx="2702">
                  <c:v>0.61926199999999998</c:v>
                </c:pt>
                <c:pt idx="2703">
                  <c:v>0.61757600000000001</c:v>
                </c:pt>
                <c:pt idx="2704">
                  <c:v>0.61558999999999997</c:v>
                </c:pt>
                <c:pt idx="2705">
                  <c:v>0.61404999999999998</c:v>
                </c:pt>
                <c:pt idx="2706">
                  <c:v>0.61193799999999998</c:v>
                </c:pt>
                <c:pt idx="2707">
                  <c:v>0.61375100000000005</c:v>
                </c:pt>
                <c:pt idx="2708">
                  <c:v>0.61923399999999995</c:v>
                </c:pt>
                <c:pt idx="2709">
                  <c:v>0.61738400000000004</c:v>
                </c:pt>
                <c:pt idx="2710">
                  <c:v>0.61734</c:v>
                </c:pt>
                <c:pt idx="2711">
                  <c:v>0.61800200000000005</c:v>
                </c:pt>
                <c:pt idx="2712">
                  <c:v>0.61923899999999998</c:v>
                </c:pt>
                <c:pt idx="2713">
                  <c:v>0.62051400000000001</c:v>
                </c:pt>
                <c:pt idx="2714">
                  <c:v>0.62382499999999996</c:v>
                </c:pt>
                <c:pt idx="2715">
                  <c:v>0.62589099999999998</c:v>
                </c:pt>
                <c:pt idx="2716">
                  <c:v>0.62749900000000003</c:v>
                </c:pt>
                <c:pt idx="2717">
                  <c:v>0.62741499999999994</c:v>
                </c:pt>
                <c:pt idx="2718">
                  <c:v>0.63063199999999997</c:v>
                </c:pt>
                <c:pt idx="2719">
                  <c:v>0.63634299999999999</c:v>
                </c:pt>
                <c:pt idx="2720">
                  <c:v>0.63684399999999997</c:v>
                </c:pt>
                <c:pt idx="2721">
                  <c:v>0.64024800000000004</c:v>
                </c:pt>
                <c:pt idx="2722">
                  <c:v>0.64123399999999997</c:v>
                </c:pt>
                <c:pt idx="2723">
                  <c:v>0.64147299999999996</c:v>
                </c:pt>
                <c:pt idx="2724">
                  <c:v>0.64269600000000005</c:v>
                </c:pt>
                <c:pt idx="2725">
                  <c:v>0.64345200000000002</c:v>
                </c:pt>
                <c:pt idx="2726">
                  <c:v>0.64278599999999997</c:v>
                </c:pt>
                <c:pt idx="2727">
                  <c:v>0.64259500000000003</c:v>
                </c:pt>
                <c:pt idx="2728">
                  <c:v>0.64200500000000005</c:v>
                </c:pt>
                <c:pt idx="2729">
                  <c:v>0.643876</c:v>
                </c:pt>
                <c:pt idx="2730">
                  <c:v>0.64748700000000003</c:v>
                </c:pt>
                <c:pt idx="2731">
                  <c:v>0.64482600000000001</c:v>
                </c:pt>
                <c:pt idx="2732">
                  <c:v>0.64446599999999998</c:v>
                </c:pt>
                <c:pt idx="2733">
                  <c:v>0.64602800000000005</c:v>
                </c:pt>
                <c:pt idx="2734">
                  <c:v>0.64948799999999995</c:v>
                </c:pt>
                <c:pt idx="2735">
                  <c:v>0.65225500000000003</c:v>
                </c:pt>
                <c:pt idx="2736">
                  <c:v>0.65067399999999997</c:v>
                </c:pt>
                <c:pt idx="2737">
                  <c:v>0.64836300000000002</c:v>
                </c:pt>
                <c:pt idx="2738">
                  <c:v>0.64581599999999995</c:v>
                </c:pt>
                <c:pt idx="2739">
                  <c:v>0.649173</c:v>
                </c:pt>
                <c:pt idx="2740">
                  <c:v>0.65476500000000004</c:v>
                </c:pt>
                <c:pt idx="2741">
                  <c:v>0.65400700000000001</c:v>
                </c:pt>
                <c:pt idx="2742">
                  <c:v>0.65527599999999997</c:v>
                </c:pt>
                <c:pt idx="2743">
                  <c:v>0.65640500000000002</c:v>
                </c:pt>
                <c:pt idx="2744">
                  <c:v>0.65883199999999997</c:v>
                </c:pt>
                <c:pt idx="2745">
                  <c:v>0.66047699999999998</c:v>
                </c:pt>
                <c:pt idx="2746">
                  <c:v>0.66054999999999997</c:v>
                </c:pt>
                <c:pt idx="2747">
                  <c:v>0.66006100000000001</c:v>
                </c:pt>
                <c:pt idx="2748">
                  <c:v>0.65896900000000003</c:v>
                </c:pt>
                <c:pt idx="2749">
                  <c:v>0.66307000000000005</c:v>
                </c:pt>
                <c:pt idx="2750">
                  <c:v>0.667987</c:v>
                </c:pt>
                <c:pt idx="2751">
                  <c:v>0.66725000000000001</c:v>
                </c:pt>
                <c:pt idx="2752">
                  <c:v>0.66901100000000002</c:v>
                </c:pt>
                <c:pt idx="2753">
                  <c:v>0.67137100000000005</c:v>
                </c:pt>
                <c:pt idx="2754">
                  <c:v>0.67300199999999999</c:v>
                </c:pt>
                <c:pt idx="2755">
                  <c:v>0.67508199999999996</c:v>
                </c:pt>
                <c:pt idx="2756">
                  <c:v>0.67503599999999997</c:v>
                </c:pt>
                <c:pt idx="2757">
                  <c:v>0.67465799999999998</c:v>
                </c:pt>
                <c:pt idx="2758">
                  <c:v>0.67392099999999999</c:v>
                </c:pt>
                <c:pt idx="2759">
                  <c:v>0.67800499999999997</c:v>
                </c:pt>
                <c:pt idx="2760">
                  <c:v>0.68444099999999997</c:v>
                </c:pt>
                <c:pt idx="2761">
                  <c:v>0.68482799999999999</c:v>
                </c:pt>
                <c:pt idx="2762">
                  <c:v>0.68614900000000001</c:v>
                </c:pt>
                <c:pt idx="2763">
                  <c:v>0.68571099999999996</c:v>
                </c:pt>
                <c:pt idx="2764">
                  <c:v>0.68442599999999998</c:v>
                </c:pt>
                <c:pt idx="2765">
                  <c:v>0.68452199999999996</c:v>
                </c:pt>
                <c:pt idx="2766">
                  <c:v>0.68478499999999998</c:v>
                </c:pt>
                <c:pt idx="2767">
                  <c:v>0.68430199999999997</c:v>
                </c:pt>
                <c:pt idx="2768">
                  <c:v>0.683284</c:v>
                </c:pt>
                <c:pt idx="2769">
                  <c:v>0.68692399999999998</c:v>
                </c:pt>
                <c:pt idx="2770">
                  <c:v>0.69503599999999999</c:v>
                </c:pt>
                <c:pt idx="2771">
                  <c:v>0.68964499999999995</c:v>
                </c:pt>
                <c:pt idx="2772">
                  <c:v>0.688079</c:v>
                </c:pt>
                <c:pt idx="2773">
                  <c:v>0.69624699999999995</c:v>
                </c:pt>
                <c:pt idx="2774">
                  <c:v>0.69586300000000001</c:v>
                </c:pt>
                <c:pt idx="2775">
                  <c:v>0.698245</c:v>
                </c:pt>
                <c:pt idx="2776">
                  <c:v>0.70174499999999995</c:v>
                </c:pt>
                <c:pt idx="2777">
                  <c:v>0.70615499999999998</c:v>
                </c:pt>
                <c:pt idx="2778">
                  <c:v>0.70925499999999997</c:v>
                </c:pt>
                <c:pt idx="2779">
                  <c:v>0.71219600000000005</c:v>
                </c:pt>
                <c:pt idx="2780">
                  <c:v>0.72038999999999997</c:v>
                </c:pt>
                <c:pt idx="2781">
                  <c:v>0.73169600000000001</c:v>
                </c:pt>
                <c:pt idx="2782">
                  <c:v>0.73428599999999999</c:v>
                </c:pt>
                <c:pt idx="2783">
                  <c:v>0.73689499999999997</c:v>
                </c:pt>
                <c:pt idx="2784">
                  <c:v>0.73822900000000002</c:v>
                </c:pt>
                <c:pt idx="2785">
                  <c:v>0.73966200000000004</c:v>
                </c:pt>
                <c:pt idx="2786">
                  <c:v>0.74097000000000002</c:v>
                </c:pt>
                <c:pt idx="2787">
                  <c:v>0.74096700000000004</c:v>
                </c:pt>
                <c:pt idx="2788">
                  <c:v>0.74012199999999995</c:v>
                </c:pt>
                <c:pt idx="2789">
                  <c:v>0.73743499999999995</c:v>
                </c:pt>
                <c:pt idx="2790">
                  <c:v>0.73256900000000003</c:v>
                </c:pt>
                <c:pt idx="2791">
                  <c:v>0.72718300000000002</c:v>
                </c:pt>
                <c:pt idx="2792">
                  <c:v>0.72495100000000001</c:v>
                </c:pt>
                <c:pt idx="2793">
                  <c:v>0.72082999999999997</c:v>
                </c:pt>
                <c:pt idx="2794">
                  <c:v>0.71715200000000001</c:v>
                </c:pt>
                <c:pt idx="2795">
                  <c:v>0.71403899999999998</c:v>
                </c:pt>
                <c:pt idx="2796">
                  <c:v>0.71094199999999996</c:v>
                </c:pt>
                <c:pt idx="2797">
                  <c:v>0.70520499999999997</c:v>
                </c:pt>
                <c:pt idx="2798">
                  <c:v>0.69811900000000005</c:v>
                </c:pt>
                <c:pt idx="2799">
                  <c:v>0.69308999999999998</c:v>
                </c:pt>
                <c:pt idx="2800">
                  <c:v>0.68935299999999999</c:v>
                </c:pt>
                <c:pt idx="2801">
                  <c:v>0.68658300000000005</c:v>
                </c:pt>
                <c:pt idx="2802">
                  <c:v>0.68451700000000004</c:v>
                </c:pt>
                <c:pt idx="2803">
                  <c:v>0.68684900000000004</c:v>
                </c:pt>
                <c:pt idx="2804">
                  <c:v>0.68429499999999999</c:v>
                </c:pt>
                <c:pt idx="2805">
                  <c:v>0.68198400000000003</c:v>
                </c:pt>
                <c:pt idx="2806">
                  <c:v>0.679701</c:v>
                </c:pt>
                <c:pt idx="2807">
                  <c:v>0.67768300000000004</c:v>
                </c:pt>
                <c:pt idx="2808">
                  <c:v>0.67468600000000001</c:v>
                </c:pt>
                <c:pt idx="2809">
                  <c:v>0.67181100000000005</c:v>
                </c:pt>
                <c:pt idx="2810">
                  <c:v>0.66805999999999999</c:v>
                </c:pt>
                <c:pt idx="2811">
                  <c:v>0.66327100000000005</c:v>
                </c:pt>
                <c:pt idx="2812">
                  <c:v>0.65925900000000004</c:v>
                </c:pt>
                <c:pt idx="2813">
                  <c:v>0.65777200000000002</c:v>
                </c:pt>
                <c:pt idx="2814">
                  <c:v>0.66177200000000003</c:v>
                </c:pt>
                <c:pt idx="2815">
                  <c:v>0.65765899999999999</c:v>
                </c:pt>
                <c:pt idx="2816">
                  <c:v>0.65569500000000003</c:v>
                </c:pt>
                <c:pt idx="2817">
                  <c:v>0.65406900000000001</c:v>
                </c:pt>
                <c:pt idx="2818">
                  <c:v>0.65030399999999999</c:v>
                </c:pt>
                <c:pt idx="2819">
                  <c:v>0.64611099999999999</c:v>
                </c:pt>
                <c:pt idx="2820">
                  <c:v>0.643679</c:v>
                </c:pt>
                <c:pt idx="2821">
                  <c:v>0.64026899999999998</c:v>
                </c:pt>
                <c:pt idx="2822">
                  <c:v>0.63851199999999997</c:v>
                </c:pt>
                <c:pt idx="2823">
                  <c:v>0.63629899999999995</c:v>
                </c:pt>
                <c:pt idx="2824">
                  <c:v>0.63517699999999999</c:v>
                </c:pt>
                <c:pt idx="2825">
                  <c:v>0.63987499999999997</c:v>
                </c:pt>
                <c:pt idx="2826">
                  <c:v>0.63517000000000001</c:v>
                </c:pt>
                <c:pt idx="2827">
                  <c:v>0.62986699999999995</c:v>
                </c:pt>
                <c:pt idx="2828">
                  <c:v>0.62614700000000001</c:v>
                </c:pt>
                <c:pt idx="2829">
                  <c:v>0.62481299999999995</c:v>
                </c:pt>
                <c:pt idx="2830">
                  <c:v>0.62385999999999997</c:v>
                </c:pt>
                <c:pt idx="2831">
                  <c:v>0.62217100000000003</c:v>
                </c:pt>
                <c:pt idx="2832">
                  <c:v>0.61762799999999995</c:v>
                </c:pt>
                <c:pt idx="2833">
                  <c:v>0.61426599999999998</c:v>
                </c:pt>
                <c:pt idx="2834">
                  <c:v>0.61066699999999996</c:v>
                </c:pt>
                <c:pt idx="2835">
                  <c:v>0.60818499999999998</c:v>
                </c:pt>
                <c:pt idx="2836">
                  <c:v>0.61421999999999999</c:v>
                </c:pt>
                <c:pt idx="2837">
                  <c:v>0.61397000000000002</c:v>
                </c:pt>
                <c:pt idx="2838">
                  <c:v>0.613985</c:v>
                </c:pt>
                <c:pt idx="2839">
                  <c:v>0.611896</c:v>
                </c:pt>
                <c:pt idx="2840">
                  <c:v>0.60890100000000003</c:v>
                </c:pt>
                <c:pt idx="2841">
                  <c:v>0.60648100000000005</c:v>
                </c:pt>
                <c:pt idx="2842">
                  <c:v>0.60545000000000004</c:v>
                </c:pt>
                <c:pt idx="2843">
                  <c:v>0.601406</c:v>
                </c:pt>
                <c:pt idx="2844">
                  <c:v>0.59794700000000001</c:v>
                </c:pt>
                <c:pt idx="2845">
                  <c:v>0.597051</c:v>
                </c:pt>
                <c:pt idx="2846">
                  <c:v>0.60050300000000001</c:v>
                </c:pt>
                <c:pt idx="2847">
                  <c:v>0.59694700000000001</c:v>
                </c:pt>
                <c:pt idx="2848">
                  <c:v>0.59446600000000005</c:v>
                </c:pt>
                <c:pt idx="2849">
                  <c:v>0.59196499999999996</c:v>
                </c:pt>
                <c:pt idx="2850">
                  <c:v>0.58995600000000004</c:v>
                </c:pt>
                <c:pt idx="2851">
                  <c:v>0.58744799999999997</c:v>
                </c:pt>
                <c:pt idx="2852">
                  <c:v>0.58643299999999998</c:v>
                </c:pt>
                <c:pt idx="2853">
                  <c:v>0.58443500000000004</c:v>
                </c:pt>
                <c:pt idx="2854">
                  <c:v>0.58192999999999995</c:v>
                </c:pt>
                <c:pt idx="2855">
                  <c:v>0.57845100000000005</c:v>
                </c:pt>
                <c:pt idx="2856">
                  <c:v>0.57578399999999996</c:v>
                </c:pt>
                <c:pt idx="2857">
                  <c:v>0.58226100000000003</c:v>
                </c:pt>
                <c:pt idx="2858">
                  <c:v>0.57988899999999999</c:v>
                </c:pt>
                <c:pt idx="2859">
                  <c:v>0.57976099999999997</c:v>
                </c:pt>
                <c:pt idx="2860">
                  <c:v>0.58026299999999997</c:v>
                </c:pt>
                <c:pt idx="2861">
                  <c:v>0.58025599999999999</c:v>
                </c:pt>
                <c:pt idx="2862">
                  <c:v>0.57974000000000003</c:v>
                </c:pt>
                <c:pt idx="2863">
                  <c:v>0.57922499999999999</c:v>
                </c:pt>
                <c:pt idx="2864">
                  <c:v>0.57822200000000001</c:v>
                </c:pt>
                <c:pt idx="2865">
                  <c:v>0.577183</c:v>
                </c:pt>
                <c:pt idx="2866">
                  <c:v>0.57576400000000005</c:v>
                </c:pt>
                <c:pt idx="2867">
                  <c:v>0.57303499999999996</c:v>
                </c:pt>
                <c:pt idx="2868">
                  <c:v>0.57702900000000001</c:v>
                </c:pt>
                <c:pt idx="2869">
                  <c:v>0.57283600000000001</c:v>
                </c:pt>
                <c:pt idx="2870">
                  <c:v>0.56866099999999997</c:v>
                </c:pt>
                <c:pt idx="2871">
                  <c:v>0.56612700000000005</c:v>
                </c:pt>
                <c:pt idx="2872">
                  <c:v>0.56357500000000005</c:v>
                </c:pt>
                <c:pt idx="2873">
                  <c:v>0.56201800000000002</c:v>
                </c:pt>
                <c:pt idx="2874">
                  <c:v>0.56046099999999999</c:v>
                </c:pt>
                <c:pt idx="2875">
                  <c:v>0.55951799999999996</c:v>
                </c:pt>
                <c:pt idx="2876">
                  <c:v>0.55682100000000001</c:v>
                </c:pt>
                <c:pt idx="2877">
                  <c:v>0.55976599999999999</c:v>
                </c:pt>
                <c:pt idx="2878">
                  <c:v>0.556562</c:v>
                </c:pt>
                <c:pt idx="2879">
                  <c:v>0.552064</c:v>
                </c:pt>
                <c:pt idx="2880">
                  <c:v>0.54558200000000001</c:v>
                </c:pt>
                <c:pt idx="2881">
                  <c:v>0.54086000000000001</c:v>
                </c:pt>
                <c:pt idx="2882">
                  <c:v>0.53919499999999998</c:v>
                </c:pt>
                <c:pt idx="2883">
                  <c:v>0.53869</c:v>
                </c:pt>
                <c:pt idx="2884">
                  <c:v>0.53671599999999997</c:v>
                </c:pt>
                <c:pt idx="2885">
                  <c:v>0.53425</c:v>
                </c:pt>
                <c:pt idx="2886">
                  <c:v>0.53188500000000005</c:v>
                </c:pt>
                <c:pt idx="2887">
                  <c:v>0.53779399999999999</c:v>
                </c:pt>
                <c:pt idx="2888">
                  <c:v>0.53661300000000001</c:v>
                </c:pt>
                <c:pt idx="2889">
                  <c:v>0.53496900000000003</c:v>
                </c:pt>
                <c:pt idx="2890">
                  <c:v>0.53394900000000001</c:v>
                </c:pt>
                <c:pt idx="2891">
                  <c:v>0.53245799999999999</c:v>
                </c:pt>
                <c:pt idx="2892">
                  <c:v>0.52993299999999999</c:v>
                </c:pt>
                <c:pt idx="2893">
                  <c:v>0.52831600000000001</c:v>
                </c:pt>
                <c:pt idx="2894">
                  <c:v>0.52736899999999998</c:v>
                </c:pt>
                <c:pt idx="2895">
                  <c:v>0.52468499999999996</c:v>
                </c:pt>
                <c:pt idx="2896">
                  <c:v>0.52812499999999996</c:v>
                </c:pt>
                <c:pt idx="2897">
                  <c:v>0.52531600000000001</c:v>
                </c:pt>
                <c:pt idx="2898">
                  <c:v>0.52171500000000004</c:v>
                </c:pt>
                <c:pt idx="2899">
                  <c:v>0.51868000000000003</c:v>
                </c:pt>
                <c:pt idx="2900">
                  <c:v>0.51514899999999997</c:v>
                </c:pt>
                <c:pt idx="2901">
                  <c:v>0.51159299999999996</c:v>
                </c:pt>
                <c:pt idx="2902">
                  <c:v>0.50854200000000005</c:v>
                </c:pt>
                <c:pt idx="2903">
                  <c:v>0.50502100000000005</c:v>
                </c:pt>
                <c:pt idx="2904">
                  <c:v>0.50140700000000005</c:v>
                </c:pt>
                <c:pt idx="2905">
                  <c:v>0.50236199999999998</c:v>
                </c:pt>
                <c:pt idx="2906">
                  <c:v>0.499359</c:v>
                </c:pt>
                <c:pt idx="2907">
                  <c:v>0.49629299999999998</c:v>
                </c:pt>
                <c:pt idx="2908">
                  <c:v>0.49424299999999999</c:v>
                </c:pt>
                <c:pt idx="2909">
                  <c:v>0.49220000000000003</c:v>
                </c:pt>
                <c:pt idx="2910">
                  <c:v>0.48913899999999999</c:v>
                </c:pt>
                <c:pt idx="2911">
                  <c:v>0.48406900000000003</c:v>
                </c:pt>
                <c:pt idx="2912">
                  <c:v>0.47850500000000001</c:v>
                </c:pt>
                <c:pt idx="2913">
                  <c:v>0.475578</c:v>
                </c:pt>
                <c:pt idx="2914">
                  <c:v>0.480543</c:v>
                </c:pt>
                <c:pt idx="2915">
                  <c:v>0.47835100000000003</c:v>
                </c:pt>
                <c:pt idx="2916">
                  <c:v>0.47528900000000002</c:v>
                </c:pt>
                <c:pt idx="2917">
                  <c:v>0.47068399999999999</c:v>
                </c:pt>
                <c:pt idx="2918">
                  <c:v>0.46613100000000002</c:v>
                </c:pt>
                <c:pt idx="2919">
                  <c:v>0.462113</c:v>
                </c:pt>
                <c:pt idx="2920">
                  <c:v>0.46019700000000002</c:v>
                </c:pt>
                <c:pt idx="2921">
                  <c:v>0.45952100000000001</c:v>
                </c:pt>
                <c:pt idx="2922">
                  <c:v>0.45840599999999998</c:v>
                </c:pt>
                <c:pt idx="2923">
                  <c:v>0.46644600000000003</c:v>
                </c:pt>
                <c:pt idx="2924">
                  <c:v>0.46695799999999998</c:v>
                </c:pt>
                <c:pt idx="2925">
                  <c:v>0.46703800000000001</c:v>
                </c:pt>
                <c:pt idx="2926">
                  <c:v>0.46799299999999999</c:v>
                </c:pt>
                <c:pt idx="2927">
                  <c:v>0.46905799999999997</c:v>
                </c:pt>
                <c:pt idx="2928">
                  <c:v>0.47153499999999998</c:v>
                </c:pt>
                <c:pt idx="2929">
                  <c:v>0.47222900000000001</c:v>
                </c:pt>
                <c:pt idx="2930">
                  <c:v>0.474553</c:v>
                </c:pt>
                <c:pt idx="2931">
                  <c:v>0.48318899999999998</c:v>
                </c:pt>
                <c:pt idx="2932">
                  <c:v>0.48249300000000001</c:v>
                </c:pt>
                <c:pt idx="2933">
                  <c:v>0.48258400000000001</c:v>
                </c:pt>
                <c:pt idx="2934">
                  <c:v>0.48191299999999998</c:v>
                </c:pt>
                <c:pt idx="2935">
                  <c:v>0.481512</c:v>
                </c:pt>
                <c:pt idx="2936">
                  <c:v>0.48116399999999998</c:v>
                </c:pt>
                <c:pt idx="2937">
                  <c:v>0.47698499999999999</c:v>
                </c:pt>
                <c:pt idx="2938">
                  <c:v>0.47246100000000002</c:v>
                </c:pt>
                <c:pt idx="2939">
                  <c:v>0.47054600000000002</c:v>
                </c:pt>
                <c:pt idx="2940">
                  <c:v>0.46487000000000001</c:v>
                </c:pt>
                <c:pt idx="2941">
                  <c:v>0.46140900000000001</c:v>
                </c:pt>
                <c:pt idx="2942">
                  <c:v>0.45578400000000002</c:v>
                </c:pt>
                <c:pt idx="2943">
                  <c:v>0.44857799999999998</c:v>
                </c:pt>
                <c:pt idx="2944">
                  <c:v>0.44137799999999999</c:v>
                </c:pt>
                <c:pt idx="2945">
                  <c:v>0.438278</c:v>
                </c:pt>
                <c:pt idx="2946">
                  <c:v>0.44117200000000001</c:v>
                </c:pt>
                <c:pt idx="2947">
                  <c:v>0.43753199999999998</c:v>
                </c:pt>
                <c:pt idx="2948">
                  <c:v>0.436444</c:v>
                </c:pt>
                <c:pt idx="2949">
                  <c:v>0.436085</c:v>
                </c:pt>
                <c:pt idx="2950">
                  <c:v>0.435554</c:v>
                </c:pt>
                <c:pt idx="2951">
                  <c:v>0.433473</c:v>
                </c:pt>
                <c:pt idx="2952">
                  <c:v>0.43250300000000003</c:v>
                </c:pt>
                <c:pt idx="2953">
                  <c:v>0.43046800000000002</c:v>
                </c:pt>
                <c:pt idx="2954">
                  <c:v>0.43136999999999998</c:v>
                </c:pt>
                <c:pt idx="2955">
                  <c:v>0.43629099999999998</c:v>
                </c:pt>
                <c:pt idx="2956">
                  <c:v>0.43762899999999999</c:v>
                </c:pt>
                <c:pt idx="2957">
                  <c:v>0.440417</c:v>
                </c:pt>
                <c:pt idx="2958">
                  <c:v>0.440554</c:v>
                </c:pt>
                <c:pt idx="2959">
                  <c:v>0.440029</c:v>
                </c:pt>
                <c:pt idx="2960">
                  <c:v>0.43989699999999998</c:v>
                </c:pt>
                <c:pt idx="2961">
                  <c:v>0.43786999999999998</c:v>
                </c:pt>
                <c:pt idx="2962">
                  <c:v>0.44138500000000003</c:v>
                </c:pt>
                <c:pt idx="2963">
                  <c:v>0.44967299999999999</c:v>
                </c:pt>
                <c:pt idx="2964">
                  <c:v>0.449577</c:v>
                </c:pt>
                <c:pt idx="2965">
                  <c:v>0.45120199999999999</c:v>
                </c:pt>
                <c:pt idx="2966">
                  <c:v>0.45393699999999998</c:v>
                </c:pt>
                <c:pt idx="2967">
                  <c:v>0.45518999999999998</c:v>
                </c:pt>
                <c:pt idx="2968">
                  <c:v>0.45556600000000003</c:v>
                </c:pt>
                <c:pt idx="2969">
                  <c:v>0.45499000000000001</c:v>
                </c:pt>
                <c:pt idx="2970">
                  <c:v>0.45733200000000002</c:v>
                </c:pt>
                <c:pt idx="2971">
                  <c:v>0.46111600000000003</c:v>
                </c:pt>
                <c:pt idx="2972">
                  <c:v>0.45788899999999999</c:v>
                </c:pt>
                <c:pt idx="2973">
                  <c:v>0.45564300000000002</c:v>
                </c:pt>
                <c:pt idx="2974">
                  <c:v>0.45210800000000001</c:v>
                </c:pt>
                <c:pt idx="2975">
                  <c:v>0.44974500000000001</c:v>
                </c:pt>
                <c:pt idx="2976">
                  <c:v>0.44772200000000001</c:v>
                </c:pt>
                <c:pt idx="2977">
                  <c:v>0.445077</c:v>
                </c:pt>
                <c:pt idx="2978">
                  <c:v>0.44320700000000002</c:v>
                </c:pt>
                <c:pt idx="2979">
                  <c:v>0.4415</c:v>
                </c:pt>
                <c:pt idx="2980">
                  <c:v>0.43860399999999999</c:v>
                </c:pt>
                <c:pt idx="2981">
                  <c:v>0.44287900000000002</c:v>
                </c:pt>
                <c:pt idx="2982">
                  <c:v>0.44724900000000001</c:v>
                </c:pt>
                <c:pt idx="2983">
                  <c:v>0.44566899999999998</c:v>
                </c:pt>
                <c:pt idx="2984">
                  <c:v>0.44420100000000001</c:v>
                </c:pt>
                <c:pt idx="2985">
                  <c:v>0.44124999999999998</c:v>
                </c:pt>
                <c:pt idx="2986">
                  <c:v>0.44026599999999999</c:v>
                </c:pt>
                <c:pt idx="2987">
                  <c:v>0.43996000000000002</c:v>
                </c:pt>
                <c:pt idx="2988">
                  <c:v>0.43892700000000001</c:v>
                </c:pt>
                <c:pt idx="2989">
                  <c:v>0.43731799999999998</c:v>
                </c:pt>
                <c:pt idx="2990">
                  <c:v>0.435942</c:v>
                </c:pt>
                <c:pt idx="2991">
                  <c:v>0.43598399999999998</c:v>
                </c:pt>
                <c:pt idx="2992">
                  <c:v>0.43407499999999999</c:v>
                </c:pt>
                <c:pt idx="2993">
                  <c:v>0.43835200000000002</c:v>
                </c:pt>
                <c:pt idx="2994">
                  <c:v>0.440944</c:v>
                </c:pt>
                <c:pt idx="2995">
                  <c:v>0.43929499999999999</c:v>
                </c:pt>
                <c:pt idx="2996">
                  <c:v>0.43757200000000002</c:v>
                </c:pt>
                <c:pt idx="2997">
                  <c:v>0.43452299999999999</c:v>
                </c:pt>
                <c:pt idx="2998">
                  <c:v>0.43181599999999998</c:v>
                </c:pt>
                <c:pt idx="2999">
                  <c:v>0.42887199999999998</c:v>
                </c:pt>
                <c:pt idx="3000">
                  <c:v>0.42675600000000002</c:v>
                </c:pt>
                <c:pt idx="3001">
                  <c:v>0.42469200000000001</c:v>
                </c:pt>
                <c:pt idx="3002">
                  <c:v>0.422205</c:v>
                </c:pt>
                <c:pt idx="3003">
                  <c:v>0.41864800000000002</c:v>
                </c:pt>
                <c:pt idx="3004">
                  <c:v>0.42213600000000001</c:v>
                </c:pt>
                <c:pt idx="3005">
                  <c:v>0.42285899999999998</c:v>
                </c:pt>
                <c:pt idx="3006">
                  <c:v>0.42004200000000003</c:v>
                </c:pt>
                <c:pt idx="3007">
                  <c:v>0.41885099999999997</c:v>
                </c:pt>
                <c:pt idx="3008">
                  <c:v>0.41698499999999999</c:v>
                </c:pt>
                <c:pt idx="3009">
                  <c:v>0.41589500000000001</c:v>
                </c:pt>
                <c:pt idx="3010">
                  <c:v>0.41436699999999999</c:v>
                </c:pt>
                <c:pt idx="3011">
                  <c:v>0.41273700000000002</c:v>
                </c:pt>
                <c:pt idx="3012">
                  <c:v>0.41158899999999998</c:v>
                </c:pt>
                <c:pt idx="3013">
                  <c:v>0.41151500000000002</c:v>
                </c:pt>
                <c:pt idx="3014">
                  <c:v>0.40901100000000001</c:v>
                </c:pt>
                <c:pt idx="3015">
                  <c:v>0.41355900000000001</c:v>
                </c:pt>
                <c:pt idx="3016">
                  <c:v>0.41438000000000003</c:v>
                </c:pt>
                <c:pt idx="3017">
                  <c:v>0.41272500000000001</c:v>
                </c:pt>
                <c:pt idx="3018">
                  <c:v>0.41048200000000001</c:v>
                </c:pt>
                <c:pt idx="3019">
                  <c:v>0.40818399999999999</c:v>
                </c:pt>
                <c:pt idx="3020">
                  <c:v>0.40559600000000001</c:v>
                </c:pt>
                <c:pt idx="3021">
                  <c:v>0.40273199999999998</c:v>
                </c:pt>
                <c:pt idx="3022">
                  <c:v>0.39862399999999998</c:v>
                </c:pt>
                <c:pt idx="3023">
                  <c:v>0.39472099999999999</c:v>
                </c:pt>
                <c:pt idx="3024">
                  <c:v>0.39176800000000001</c:v>
                </c:pt>
                <c:pt idx="3025">
                  <c:v>0.38824900000000001</c:v>
                </c:pt>
                <c:pt idx="3026">
                  <c:v>0.38368600000000003</c:v>
                </c:pt>
                <c:pt idx="3027">
                  <c:v>0.38584600000000002</c:v>
                </c:pt>
                <c:pt idx="3028">
                  <c:v>0.38361200000000001</c:v>
                </c:pt>
                <c:pt idx="3029">
                  <c:v>0.37926700000000002</c:v>
                </c:pt>
                <c:pt idx="3030">
                  <c:v>0.37599500000000002</c:v>
                </c:pt>
                <c:pt idx="3031">
                  <c:v>0.37236599999999997</c:v>
                </c:pt>
                <c:pt idx="3032">
                  <c:v>0.36926100000000001</c:v>
                </c:pt>
                <c:pt idx="3033">
                  <c:v>0.36614200000000002</c:v>
                </c:pt>
                <c:pt idx="3034">
                  <c:v>0.36392400000000003</c:v>
                </c:pt>
                <c:pt idx="3035">
                  <c:v>0.36131200000000002</c:v>
                </c:pt>
                <c:pt idx="3036">
                  <c:v>0.35833100000000001</c:v>
                </c:pt>
                <c:pt idx="3037">
                  <c:v>0.36325800000000003</c:v>
                </c:pt>
                <c:pt idx="3038">
                  <c:v>0.36423</c:v>
                </c:pt>
                <c:pt idx="3039">
                  <c:v>0.36405300000000002</c:v>
                </c:pt>
                <c:pt idx="3040">
                  <c:v>0.365647</c:v>
                </c:pt>
                <c:pt idx="3041">
                  <c:v>0.36715199999999998</c:v>
                </c:pt>
                <c:pt idx="3042">
                  <c:v>0.37059599999999998</c:v>
                </c:pt>
                <c:pt idx="3043">
                  <c:v>0.37148399999999998</c:v>
                </c:pt>
                <c:pt idx="3044">
                  <c:v>0.371199</c:v>
                </c:pt>
                <c:pt idx="3045">
                  <c:v>0.371008</c:v>
                </c:pt>
                <c:pt idx="3046">
                  <c:v>0.37166900000000003</c:v>
                </c:pt>
                <c:pt idx="3047">
                  <c:v>0.37023099999999998</c:v>
                </c:pt>
                <c:pt idx="3048">
                  <c:v>0.37696200000000002</c:v>
                </c:pt>
                <c:pt idx="3049">
                  <c:v>0.38024400000000003</c:v>
                </c:pt>
                <c:pt idx="3050">
                  <c:v>0.378467</c:v>
                </c:pt>
                <c:pt idx="3051">
                  <c:v>0.376969</c:v>
                </c:pt>
                <c:pt idx="3052">
                  <c:v>0.37472299999999997</c:v>
                </c:pt>
                <c:pt idx="3053">
                  <c:v>0.37121100000000001</c:v>
                </c:pt>
                <c:pt idx="3054">
                  <c:v>0.36768400000000001</c:v>
                </c:pt>
                <c:pt idx="3055">
                  <c:v>0.360232</c:v>
                </c:pt>
                <c:pt idx="3056">
                  <c:v>0.35428900000000002</c:v>
                </c:pt>
                <c:pt idx="3057">
                  <c:v>0.34803699999999999</c:v>
                </c:pt>
                <c:pt idx="3058">
                  <c:v>0.34566000000000002</c:v>
                </c:pt>
                <c:pt idx="3059">
                  <c:v>0.3397</c:v>
                </c:pt>
                <c:pt idx="3060">
                  <c:v>0.33067800000000003</c:v>
                </c:pt>
                <c:pt idx="3061">
                  <c:v>0.32219300000000001</c:v>
                </c:pt>
                <c:pt idx="3062">
                  <c:v>0.31589600000000001</c:v>
                </c:pt>
                <c:pt idx="3063">
                  <c:v>0.30990899999999999</c:v>
                </c:pt>
                <c:pt idx="3064">
                  <c:v>0.30442200000000003</c:v>
                </c:pt>
                <c:pt idx="3065">
                  <c:v>0.298734</c:v>
                </c:pt>
                <c:pt idx="3066">
                  <c:v>0.291709</c:v>
                </c:pt>
                <c:pt idx="3067">
                  <c:v>0.28474300000000002</c:v>
                </c:pt>
                <c:pt idx="3068">
                  <c:v>0.279113</c:v>
                </c:pt>
                <c:pt idx="3069">
                  <c:v>0.27939900000000001</c:v>
                </c:pt>
                <c:pt idx="3070">
                  <c:v>0.27778399999999998</c:v>
                </c:pt>
                <c:pt idx="3071">
                  <c:v>0.27487499999999998</c:v>
                </c:pt>
                <c:pt idx="3072">
                  <c:v>0.272671</c:v>
                </c:pt>
                <c:pt idx="3073">
                  <c:v>0.27126800000000001</c:v>
                </c:pt>
                <c:pt idx="3074">
                  <c:v>0.26896500000000001</c:v>
                </c:pt>
                <c:pt idx="3075">
                  <c:v>0.26684999999999998</c:v>
                </c:pt>
                <c:pt idx="3076">
                  <c:v>0.26477299999999998</c:v>
                </c:pt>
                <c:pt idx="3077">
                  <c:v>0.26299699999999998</c:v>
                </c:pt>
                <c:pt idx="3078">
                  <c:v>0.260687</c:v>
                </c:pt>
                <c:pt idx="3079">
                  <c:v>0.26473000000000002</c:v>
                </c:pt>
                <c:pt idx="3080">
                  <c:v>0.26473099999999999</c:v>
                </c:pt>
                <c:pt idx="3081">
                  <c:v>0.26106099999999999</c:v>
                </c:pt>
                <c:pt idx="3082">
                  <c:v>0.25825599999999999</c:v>
                </c:pt>
                <c:pt idx="3083">
                  <c:v>0.25464599999999998</c:v>
                </c:pt>
                <c:pt idx="3084">
                  <c:v>0.25041000000000002</c:v>
                </c:pt>
                <c:pt idx="3085">
                  <c:v>0.24684700000000001</c:v>
                </c:pt>
                <c:pt idx="3086">
                  <c:v>0.24321999999999999</c:v>
                </c:pt>
                <c:pt idx="3087">
                  <c:v>0.24007300000000001</c:v>
                </c:pt>
                <c:pt idx="3088">
                  <c:v>0.23699999999999999</c:v>
                </c:pt>
                <c:pt idx="3089">
                  <c:v>0.23205700000000001</c:v>
                </c:pt>
                <c:pt idx="3090">
                  <c:v>0.231932</c:v>
                </c:pt>
                <c:pt idx="3091">
                  <c:v>0.23152700000000001</c:v>
                </c:pt>
                <c:pt idx="3092">
                  <c:v>0.22028900000000001</c:v>
                </c:pt>
                <c:pt idx="3093">
                  <c:v>0.216894</c:v>
                </c:pt>
                <c:pt idx="3094">
                  <c:v>0.21584300000000001</c:v>
                </c:pt>
                <c:pt idx="3095">
                  <c:v>0.210677</c:v>
                </c:pt>
                <c:pt idx="3096">
                  <c:v>0.20729800000000001</c:v>
                </c:pt>
                <c:pt idx="3097">
                  <c:v>0.205925</c:v>
                </c:pt>
                <c:pt idx="3098">
                  <c:v>0.204787</c:v>
                </c:pt>
                <c:pt idx="3099">
                  <c:v>0.20427600000000001</c:v>
                </c:pt>
                <c:pt idx="3100">
                  <c:v>0.203267</c:v>
                </c:pt>
                <c:pt idx="3101">
                  <c:v>0.20954900000000001</c:v>
                </c:pt>
                <c:pt idx="3102">
                  <c:v>0.21441499999999999</c:v>
                </c:pt>
                <c:pt idx="3103">
                  <c:v>0.21413199999999999</c:v>
                </c:pt>
                <c:pt idx="3104">
                  <c:v>0.214592</c:v>
                </c:pt>
                <c:pt idx="3105">
                  <c:v>0.21418999999999999</c:v>
                </c:pt>
                <c:pt idx="3106">
                  <c:v>0.215257</c:v>
                </c:pt>
                <c:pt idx="3107">
                  <c:v>0.21621699999999999</c:v>
                </c:pt>
                <c:pt idx="3108">
                  <c:v>0.21622</c:v>
                </c:pt>
                <c:pt idx="3109">
                  <c:v>0.21667</c:v>
                </c:pt>
                <c:pt idx="3110">
                  <c:v>0.21782000000000001</c:v>
                </c:pt>
                <c:pt idx="3111">
                  <c:v>0.21665400000000001</c:v>
                </c:pt>
                <c:pt idx="3112">
                  <c:v>0.22065699999999999</c:v>
                </c:pt>
                <c:pt idx="3113">
                  <c:v>0.22189500000000001</c:v>
                </c:pt>
                <c:pt idx="3114">
                  <c:v>0.219082</c:v>
                </c:pt>
                <c:pt idx="3115">
                  <c:v>0.21529499999999999</c:v>
                </c:pt>
                <c:pt idx="3116">
                  <c:v>0.21113899999999999</c:v>
                </c:pt>
                <c:pt idx="3117">
                  <c:v>0.20805499999999999</c:v>
                </c:pt>
                <c:pt idx="3118">
                  <c:v>0.20228099999999999</c:v>
                </c:pt>
                <c:pt idx="3119">
                  <c:v>0.195356</c:v>
                </c:pt>
                <c:pt idx="3120">
                  <c:v>0.190445</c:v>
                </c:pt>
                <c:pt idx="3121">
                  <c:v>0.18612200000000001</c:v>
                </c:pt>
                <c:pt idx="3122">
                  <c:v>0.18033199999999999</c:v>
                </c:pt>
                <c:pt idx="3123">
                  <c:v>0.174259</c:v>
                </c:pt>
                <c:pt idx="3124">
                  <c:v>0.17549400000000001</c:v>
                </c:pt>
                <c:pt idx="3125">
                  <c:v>0.174063</c:v>
                </c:pt>
                <c:pt idx="3126">
                  <c:v>0.169685</c:v>
                </c:pt>
                <c:pt idx="3127">
                  <c:v>0.167019</c:v>
                </c:pt>
                <c:pt idx="3128">
                  <c:v>0.16413800000000001</c:v>
                </c:pt>
                <c:pt idx="3129">
                  <c:v>0.16178100000000001</c:v>
                </c:pt>
                <c:pt idx="3130">
                  <c:v>0.159139</c:v>
                </c:pt>
                <c:pt idx="3131">
                  <c:v>0.15671399999999999</c:v>
                </c:pt>
                <c:pt idx="3132">
                  <c:v>0.15415200000000001</c:v>
                </c:pt>
                <c:pt idx="3133">
                  <c:v>0.15148</c:v>
                </c:pt>
                <c:pt idx="3134">
                  <c:v>0.150334</c:v>
                </c:pt>
                <c:pt idx="3135">
                  <c:v>0.14748600000000001</c:v>
                </c:pt>
                <c:pt idx="3136">
                  <c:v>0.15093100000000001</c:v>
                </c:pt>
                <c:pt idx="3137">
                  <c:v>0.151056</c:v>
                </c:pt>
                <c:pt idx="3138">
                  <c:v>0.14886199999999999</c:v>
                </c:pt>
                <c:pt idx="3139">
                  <c:v>0.14834600000000001</c:v>
                </c:pt>
                <c:pt idx="3140">
                  <c:v>0.146728</c:v>
                </c:pt>
                <c:pt idx="3141">
                  <c:v>0.145535</c:v>
                </c:pt>
                <c:pt idx="3142">
                  <c:v>0.14275399999999999</c:v>
                </c:pt>
                <c:pt idx="3143">
                  <c:v>0.13961399999999999</c:v>
                </c:pt>
                <c:pt idx="3144">
                  <c:v>0.134938</c:v>
                </c:pt>
                <c:pt idx="3145">
                  <c:v>0.13247200000000001</c:v>
                </c:pt>
                <c:pt idx="3146">
                  <c:v>0.13075600000000001</c:v>
                </c:pt>
                <c:pt idx="3147">
                  <c:v>0.127605</c:v>
                </c:pt>
                <c:pt idx="3148">
                  <c:v>0.132212</c:v>
                </c:pt>
                <c:pt idx="3149">
                  <c:v>0.13236300000000001</c:v>
                </c:pt>
                <c:pt idx="3150">
                  <c:v>0.13145299999999999</c:v>
                </c:pt>
                <c:pt idx="3151">
                  <c:v>0.128695</c:v>
                </c:pt>
                <c:pt idx="3152">
                  <c:v>0.12548000000000001</c:v>
                </c:pt>
                <c:pt idx="3153">
                  <c:v>0.120669</c:v>
                </c:pt>
                <c:pt idx="3154">
                  <c:v>0.113955</c:v>
                </c:pt>
                <c:pt idx="3155">
                  <c:v>0.108414</c:v>
                </c:pt>
                <c:pt idx="3156">
                  <c:v>0.104658</c:v>
                </c:pt>
                <c:pt idx="3157">
                  <c:v>0.100397</c:v>
                </c:pt>
                <c:pt idx="3158">
                  <c:v>9.7286200000000003E-2</c:v>
                </c:pt>
                <c:pt idx="3159">
                  <c:v>9.3127399999999999E-2</c:v>
                </c:pt>
                <c:pt idx="3160">
                  <c:v>9.83295E-2</c:v>
                </c:pt>
                <c:pt idx="3161">
                  <c:v>9.6584100000000006E-2</c:v>
                </c:pt>
                <c:pt idx="3162">
                  <c:v>9.4826099999999997E-2</c:v>
                </c:pt>
                <c:pt idx="3163">
                  <c:v>9.2204999999999995E-2</c:v>
                </c:pt>
                <c:pt idx="3164">
                  <c:v>8.9012300000000003E-2</c:v>
                </c:pt>
                <c:pt idx="3165">
                  <c:v>8.6840899999999999E-2</c:v>
                </c:pt>
                <c:pt idx="3166">
                  <c:v>8.4138099999999993E-2</c:v>
                </c:pt>
                <c:pt idx="3167">
                  <c:v>8.1672700000000001E-2</c:v>
                </c:pt>
                <c:pt idx="3168">
                  <c:v>8.6586399999999994E-2</c:v>
                </c:pt>
                <c:pt idx="3169">
                  <c:v>8.4661200000000006E-2</c:v>
                </c:pt>
                <c:pt idx="3170">
                  <c:v>8.3160399999999995E-2</c:v>
                </c:pt>
                <c:pt idx="3171">
                  <c:v>8.1914200000000006E-2</c:v>
                </c:pt>
                <c:pt idx="3172">
                  <c:v>7.9190499999999997E-2</c:v>
                </c:pt>
                <c:pt idx="3173">
                  <c:v>7.6524900000000007E-2</c:v>
                </c:pt>
                <c:pt idx="3174">
                  <c:v>7.7093300000000003E-2</c:v>
                </c:pt>
                <c:pt idx="3175">
                  <c:v>8.3062999999999998E-2</c:v>
                </c:pt>
                <c:pt idx="3176">
                  <c:v>8.0460100000000007E-2</c:v>
                </c:pt>
                <c:pt idx="3177">
                  <c:v>7.7283699999999997E-2</c:v>
                </c:pt>
                <c:pt idx="3178">
                  <c:v>7.3703699999999997E-2</c:v>
                </c:pt>
                <c:pt idx="3179">
                  <c:v>7.1328000000000003E-2</c:v>
                </c:pt>
                <c:pt idx="3180">
                  <c:v>6.9004599999999999E-2</c:v>
                </c:pt>
                <c:pt idx="3181">
                  <c:v>6.4690600000000001E-2</c:v>
                </c:pt>
                <c:pt idx="3182">
                  <c:v>6.3270900000000005E-2</c:v>
                </c:pt>
                <c:pt idx="3183">
                  <c:v>6.4957600000000004E-2</c:v>
                </c:pt>
                <c:pt idx="3184">
                  <c:v>6.0703500000000001E-2</c:v>
                </c:pt>
                <c:pt idx="3185">
                  <c:v>5.8613199999999997E-2</c:v>
                </c:pt>
                <c:pt idx="3186">
                  <c:v>5.6323400000000003E-2</c:v>
                </c:pt>
                <c:pt idx="3187">
                  <c:v>5.3466E-2</c:v>
                </c:pt>
                <c:pt idx="3188">
                  <c:v>5.16432E-2</c:v>
                </c:pt>
                <c:pt idx="3189">
                  <c:v>4.8520300000000002E-2</c:v>
                </c:pt>
                <c:pt idx="3190">
                  <c:v>4.9797000000000001E-2</c:v>
                </c:pt>
                <c:pt idx="3191">
                  <c:v>5.28584E-2</c:v>
                </c:pt>
                <c:pt idx="3192">
                  <c:v>5.2100300000000002E-2</c:v>
                </c:pt>
                <c:pt idx="3193">
                  <c:v>5.2304700000000003E-2</c:v>
                </c:pt>
                <c:pt idx="3194">
                  <c:v>4.9551400000000002E-2</c:v>
                </c:pt>
                <c:pt idx="3195">
                  <c:v>4.8214399999999998E-2</c:v>
                </c:pt>
                <c:pt idx="3196">
                  <c:v>4.6975500000000003E-2</c:v>
                </c:pt>
                <c:pt idx="3197">
                  <c:v>4.2407E-2</c:v>
                </c:pt>
                <c:pt idx="3198">
                  <c:v>4.50553E-2</c:v>
                </c:pt>
                <c:pt idx="3199">
                  <c:v>4.64631E-2</c:v>
                </c:pt>
                <c:pt idx="3200">
                  <c:v>4.2742700000000002E-2</c:v>
                </c:pt>
                <c:pt idx="3201">
                  <c:v>3.9480700000000001E-2</c:v>
                </c:pt>
                <c:pt idx="3202">
                  <c:v>3.63874E-2</c:v>
                </c:pt>
                <c:pt idx="3203">
                  <c:v>3.3174500000000003E-2</c:v>
                </c:pt>
                <c:pt idx="3204">
                  <c:v>3.07522E-2</c:v>
                </c:pt>
                <c:pt idx="3205">
                  <c:v>3.0848500000000001E-2</c:v>
                </c:pt>
                <c:pt idx="3206">
                  <c:v>3.9119800000000003E-2</c:v>
                </c:pt>
                <c:pt idx="3207">
                  <c:v>4.0943500000000001E-2</c:v>
                </c:pt>
                <c:pt idx="3208">
                  <c:v>3.93902E-2</c:v>
                </c:pt>
                <c:pt idx="3209">
                  <c:v>3.66837E-2</c:v>
                </c:pt>
                <c:pt idx="3210">
                  <c:v>3.7295200000000001E-2</c:v>
                </c:pt>
                <c:pt idx="3211">
                  <c:v>3.9300300000000003E-2</c:v>
                </c:pt>
                <c:pt idx="3212">
                  <c:v>3.9351400000000002E-2</c:v>
                </c:pt>
                <c:pt idx="3213">
                  <c:v>3.9165100000000001E-2</c:v>
                </c:pt>
                <c:pt idx="3214">
                  <c:v>4.5053500000000003E-2</c:v>
                </c:pt>
                <c:pt idx="3215">
                  <c:v>3.5473299999999999E-2</c:v>
                </c:pt>
                <c:pt idx="3216">
                  <c:v>4.3837399999999999E-2</c:v>
                </c:pt>
                <c:pt idx="3217">
                  <c:v>4.3756799999999998E-2</c:v>
                </c:pt>
                <c:pt idx="3218">
                  <c:v>4.42209E-2</c:v>
                </c:pt>
                <c:pt idx="3219">
                  <c:v>4.2971200000000001E-2</c:v>
                </c:pt>
                <c:pt idx="3220">
                  <c:v>4.09804E-2</c:v>
                </c:pt>
                <c:pt idx="3221">
                  <c:v>4.0112000000000002E-2</c:v>
                </c:pt>
                <c:pt idx="3222">
                  <c:v>4.59554E-2</c:v>
                </c:pt>
                <c:pt idx="3223">
                  <c:v>4.5412000000000001E-2</c:v>
                </c:pt>
                <c:pt idx="3224">
                  <c:v>4.6113300000000003E-2</c:v>
                </c:pt>
                <c:pt idx="3225">
                  <c:v>4.8059400000000002E-2</c:v>
                </c:pt>
                <c:pt idx="3226">
                  <c:v>4.6908900000000003E-2</c:v>
                </c:pt>
                <c:pt idx="3227">
                  <c:v>4.5835599999999997E-2</c:v>
                </c:pt>
                <c:pt idx="3228">
                  <c:v>4.5631100000000001E-2</c:v>
                </c:pt>
                <c:pt idx="3229">
                  <c:v>4.4441500000000002E-2</c:v>
                </c:pt>
                <c:pt idx="3230">
                  <c:v>4.6518499999999997E-2</c:v>
                </c:pt>
                <c:pt idx="3231">
                  <c:v>5.2205799999999997E-2</c:v>
                </c:pt>
                <c:pt idx="3232">
                  <c:v>4.9829699999999998E-2</c:v>
                </c:pt>
                <c:pt idx="3233">
                  <c:v>4.48162E-2</c:v>
                </c:pt>
                <c:pt idx="3234">
                  <c:v>3.9908100000000002E-2</c:v>
                </c:pt>
                <c:pt idx="3235">
                  <c:v>3.7657799999999998E-2</c:v>
                </c:pt>
                <c:pt idx="3236">
                  <c:v>3.6075900000000001E-2</c:v>
                </c:pt>
                <c:pt idx="3237">
                  <c:v>3.3897799999999999E-2</c:v>
                </c:pt>
                <c:pt idx="3238">
                  <c:v>3.25026E-2</c:v>
                </c:pt>
                <c:pt idx="3239">
                  <c:v>3.13487E-2</c:v>
                </c:pt>
                <c:pt idx="3240">
                  <c:v>3.0247199999999998E-2</c:v>
                </c:pt>
                <c:pt idx="3241">
                  <c:v>3.7265100000000002E-2</c:v>
                </c:pt>
                <c:pt idx="3242">
                  <c:v>4.1373800000000002E-2</c:v>
                </c:pt>
                <c:pt idx="3243">
                  <c:v>4.17528E-2</c:v>
                </c:pt>
                <c:pt idx="3244">
                  <c:v>4.5654199999999999E-2</c:v>
                </c:pt>
                <c:pt idx="3245">
                  <c:v>4.65145E-2</c:v>
                </c:pt>
                <c:pt idx="3246">
                  <c:v>4.6300099999999997E-2</c:v>
                </c:pt>
                <c:pt idx="3247">
                  <c:v>4.6782900000000002E-2</c:v>
                </c:pt>
                <c:pt idx="3248">
                  <c:v>4.5662599999999998E-2</c:v>
                </c:pt>
                <c:pt idx="3249">
                  <c:v>4.4831200000000002E-2</c:v>
                </c:pt>
                <c:pt idx="3250">
                  <c:v>4.3985499999999997E-2</c:v>
                </c:pt>
                <c:pt idx="3251">
                  <c:v>5.1503399999999998E-2</c:v>
                </c:pt>
                <c:pt idx="3252">
                  <c:v>5.00443E-2</c:v>
                </c:pt>
                <c:pt idx="3253">
                  <c:v>4.4494400000000003E-2</c:v>
                </c:pt>
                <c:pt idx="3254">
                  <c:v>3.8874300000000001E-2</c:v>
                </c:pt>
                <c:pt idx="3255">
                  <c:v>3.5850899999999998E-2</c:v>
                </c:pt>
                <c:pt idx="3256">
                  <c:v>3.1387999999999999E-2</c:v>
                </c:pt>
                <c:pt idx="3257">
                  <c:v>2.9413100000000001E-2</c:v>
                </c:pt>
                <c:pt idx="3258">
                  <c:v>2.6632200000000002E-2</c:v>
                </c:pt>
                <c:pt idx="3259">
                  <c:v>3.3160799999999997E-2</c:v>
                </c:pt>
                <c:pt idx="3260">
                  <c:v>3.2472899999999999E-2</c:v>
                </c:pt>
                <c:pt idx="3261">
                  <c:v>3.2484100000000002E-2</c:v>
                </c:pt>
                <c:pt idx="3262">
                  <c:v>3.1023800000000001E-2</c:v>
                </c:pt>
                <c:pt idx="3263">
                  <c:v>3.1077E-2</c:v>
                </c:pt>
                <c:pt idx="3264">
                  <c:v>3.3633900000000001E-2</c:v>
                </c:pt>
                <c:pt idx="3265">
                  <c:v>3.3988900000000002E-2</c:v>
                </c:pt>
                <c:pt idx="3266">
                  <c:v>3.2198999999999998E-2</c:v>
                </c:pt>
                <c:pt idx="3267">
                  <c:v>3.6649500000000002E-2</c:v>
                </c:pt>
                <c:pt idx="3268">
                  <c:v>3.3759299999999999E-2</c:v>
                </c:pt>
                <c:pt idx="3269">
                  <c:v>3.1274299999999998E-2</c:v>
                </c:pt>
                <c:pt idx="3270">
                  <c:v>2.8729000000000001E-2</c:v>
                </c:pt>
                <c:pt idx="3271">
                  <c:v>2.65144E-2</c:v>
                </c:pt>
                <c:pt idx="3272">
                  <c:v>2.2973E-2</c:v>
                </c:pt>
                <c:pt idx="3273">
                  <c:v>1.93388E-2</c:v>
                </c:pt>
                <c:pt idx="3274">
                  <c:v>1.48182E-2</c:v>
                </c:pt>
                <c:pt idx="3275">
                  <c:v>2.1196E-2</c:v>
                </c:pt>
                <c:pt idx="3276">
                  <c:v>2.3067899999999999E-2</c:v>
                </c:pt>
                <c:pt idx="3277">
                  <c:v>2.40579E-2</c:v>
                </c:pt>
                <c:pt idx="3278">
                  <c:v>2.22983E-2</c:v>
                </c:pt>
                <c:pt idx="3279">
                  <c:v>2.2475599999999998E-2</c:v>
                </c:pt>
                <c:pt idx="3280">
                  <c:v>2.2398399999999999E-2</c:v>
                </c:pt>
                <c:pt idx="3281">
                  <c:v>2.33809E-2</c:v>
                </c:pt>
                <c:pt idx="3282">
                  <c:v>2.77161E-2</c:v>
                </c:pt>
                <c:pt idx="3283">
                  <c:v>2.2967100000000001E-2</c:v>
                </c:pt>
                <c:pt idx="3284">
                  <c:v>1.8884399999999999E-2</c:v>
                </c:pt>
                <c:pt idx="3285">
                  <c:v>1.46325E-2</c:v>
                </c:pt>
                <c:pt idx="3286">
                  <c:v>1.09344E-2</c:v>
                </c:pt>
                <c:pt idx="3287">
                  <c:v>6.9946100000000001E-3</c:v>
                </c:pt>
                <c:pt idx="3288">
                  <c:v>1.81748E-3</c:v>
                </c:pt>
                <c:pt idx="3289">
                  <c:v>-9.7473799999999995E-4</c:v>
                </c:pt>
                <c:pt idx="3290">
                  <c:v>1.01599E-3</c:v>
                </c:pt>
                <c:pt idx="3291">
                  <c:v>-1.4518999999999999E-3</c:v>
                </c:pt>
                <c:pt idx="3292">
                  <c:v>-2.8336400000000001E-3</c:v>
                </c:pt>
                <c:pt idx="3293">
                  <c:v>-4.1877900000000003E-3</c:v>
                </c:pt>
                <c:pt idx="3294">
                  <c:v>-7.7290199999999996E-3</c:v>
                </c:pt>
                <c:pt idx="3295">
                  <c:v>-1.2389300000000001E-2</c:v>
                </c:pt>
                <c:pt idx="3296">
                  <c:v>-1.51416E-2</c:v>
                </c:pt>
                <c:pt idx="3297">
                  <c:v>-1.17527E-2</c:v>
                </c:pt>
                <c:pt idx="3298">
                  <c:v>-1.6088000000000002E-2</c:v>
                </c:pt>
                <c:pt idx="3299">
                  <c:v>-1.9497500000000001E-2</c:v>
                </c:pt>
                <c:pt idx="3300">
                  <c:v>-2.3101E-2</c:v>
                </c:pt>
                <c:pt idx="3301">
                  <c:v>-2.4163E-2</c:v>
                </c:pt>
                <c:pt idx="3302">
                  <c:v>-2.53595E-2</c:v>
                </c:pt>
                <c:pt idx="3303">
                  <c:v>-2.7512700000000001E-2</c:v>
                </c:pt>
                <c:pt idx="3304">
                  <c:v>-3.0141999999999999E-2</c:v>
                </c:pt>
                <c:pt idx="3305">
                  <c:v>-2.95144E-2</c:v>
                </c:pt>
                <c:pt idx="3306">
                  <c:v>-2.6356299999999999E-2</c:v>
                </c:pt>
                <c:pt idx="3307">
                  <c:v>-3.2549500000000002E-2</c:v>
                </c:pt>
                <c:pt idx="3308">
                  <c:v>-3.7603600000000001E-2</c:v>
                </c:pt>
                <c:pt idx="3309">
                  <c:v>-4.2445400000000001E-2</c:v>
                </c:pt>
                <c:pt idx="3310">
                  <c:v>-4.8456100000000002E-2</c:v>
                </c:pt>
                <c:pt idx="3311">
                  <c:v>-5.3470499999999997E-2</c:v>
                </c:pt>
                <c:pt idx="3312">
                  <c:v>-5.9211300000000001E-2</c:v>
                </c:pt>
                <c:pt idx="3313">
                  <c:v>-6.4482399999999995E-2</c:v>
                </c:pt>
                <c:pt idx="3314">
                  <c:v>-6.8724900000000005E-2</c:v>
                </c:pt>
                <c:pt idx="3315">
                  <c:v>-7.0326700000000006E-2</c:v>
                </c:pt>
                <c:pt idx="3316">
                  <c:v>-6.5310499999999994E-2</c:v>
                </c:pt>
                <c:pt idx="3317">
                  <c:v>-6.7724500000000007E-2</c:v>
                </c:pt>
                <c:pt idx="3318">
                  <c:v>-6.98516E-2</c:v>
                </c:pt>
                <c:pt idx="3319">
                  <c:v>-7.3164400000000004E-2</c:v>
                </c:pt>
                <c:pt idx="3320">
                  <c:v>-7.6209399999999997E-2</c:v>
                </c:pt>
                <c:pt idx="3321">
                  <c:v>-7.8321000000000002E-2</c:v>
                </c:pt>
                <c:pt idx="3322">
                  <c:v>-8.0618800000000004E-2</c:v>
                </c:pt>
                <c:pt idx="3323">
                  <c:v>-8.3945800000000001E-2</c:v>
                </c:pt>
                <c:pt idx="3324">
                  <c:v>-8.7600300000000006E-2</c:v>
                </c:pt>
                <c:pt idx="3325">
                  <c:v>-9.0912599999999996E-2</c:v>
                </c:pt>
                <c:pt idx="3326">
                  <c:v>-9.3100799999999997E-2</c:v>
                </c:pt>
                <c:pt idx="3327">
                  <c:v>-8.9481599999999994E-2</c:v>
                </c:pt>
                <c:pt idx="3328">
                  <c:v>-9.2594700000000002E-2</c:v>
                </c:pt>
                <c:pt idx="3329">
                  <c:v>-9.5810000000000006E-2</c:v>
                </c:pt>
                <c:pt idx="3330">
                  <c:v>-9.9600800000000003E-2</c:v>
                </c:pt>
                <c:pt idx="3331">
                  <c:v>-0.10337</c:v>
                </c:pt>
                <c:pt idx="3332">
                  <c:v>-0.10713300000000001</c:v>
                </c:pt>
                <c:pt idx="3333">
                  <c:v>-0.109915</c:v>
                </c:pt>
                <c:pt idx="3334">
                  <c:v>-0.11221299999999999</c:v>
                </c:pt>
                <c:pt idx="3335">
                  <c:v>-0.11304400000000001</c:v>
                </c:pt>
                <c:pt idx="3336">
                  <c:v>-0.11348800000000001</c:v>
                </c:pt>
                <c:pt idx="3337">
                  <c:v>-0.10688300000000001</c:v>
                </c:pt>
                <c:pt idx="3338">
                  <c:v>-0.108485</c:v>
                </c:pt>
                <c:pt idx="3339">
                  <c:v>-0.1109</c:v>
                </c:pt>
                <c:pt idx="3340">
                  <c:v>-0.11282399999999999</c:v>
                </c:pt>
                <c:pt idx="3341">
                  <c:v>-0.113235</c:v>
                </c:pt>
                <c:pt idx="3342">
                  <c:v>-0.11458</c:v>
                </c:pt>
                <c:pt idx="3343">
                  <c:v>-0.11507100000000001</c:v>
                </c:pt>
                <c:pt idx="3344">
                  <c:v>-0.11582000000000001</c:v>
                </c:pt>
                <c:pt idx="3345">
                  <c:v>-0.118394</c:v>
                </c:pt>
                <c:pt idx="3346">
                  <c:v>-0.121597</c:v>
                </c:pt>
                <c:pt idx="3347">
                  <c:v>-0.116381</c:v>
                </c:pt>
                <c:pt idx="3348">
                  <c:v>-0.117911</c:v>
                </c:pt>
                <c:pt idx="3349">
                  <c:v>-0.12134399999999999</c:v>
                </c:pt>
                <c:pt idx="3350">
                  <c:v>-0.12256599999999999</c:v>
                </c:pt>
                <c:pt idx="3351">
                  <c:v>-0.122379</c:v>
                </c:pt>
                <c:pt idx="3352">
                  <c:v>-0.120557</c:v>
                </c:pt>
                <c:pt idx="3353">
                  <c:v>-0.11908000000000001</c:v>
                </c:pt>
                <c:pt idx="3354">
                  <c:v>-0.12021800000000001</c:v>
                </c:pt>
                <c:pt idx="3355">
                  <c:v>-0.123303</c:v>
                </c:pt>
                <c:pt idx="3356">
                  <c:v>-0.118565</c:v>
                </c:pt>
                <c:pt idx="3357">
                  <c:v>-0.116855</c:v>
                </c:pt>
                <c:pt idx="3358">
                  <c:v>-0.115591</c:v>
                </c:pt>
                <c:pt idx="3359">
                  <c:v>-0.115799</c:v>
                </c:pt>
                <c:pt idx="3360">
                  <c:v>-0.117463</c:v>
                </c:pt>
                <c:pt idx="3361">
                  <c:v>-0.11768099999999999</c:v>
                </c:pt>
                <c:pt idx="3362">
                  <c:v>-0.121696</c:v>
                </c:pt>
                <c:pt idx="3363">
                  <c:v>-0.115672</c:v>
                </c:pt>
                <c:pt idx="3364">
                  <c:v>-0.11040999999999999</c:v>
                </c:pt>
                <c:pt idx="3365">
                  <c:v>-0.11187</c:v>
                </c:pt>
                <c:pt idx="3366">
                  <c:v>-0.11337</c:v>
                </c:pt>
                <c:pt idx="3367">
                  <c:v>-0.11513</c:v>
                </c:pt>
                <c:pt idx="3368">
                  <c:v>-0.11521000000000001</c:v>
                </c:pt>
                <c:pt idx="3369">
                  <c:v>-0.113131</c:v>
                </c:pt>
                <c:pt idx="3370">
                  <c:v>-0.113301</c:v>
                </c:pt>
                <c:pt idx="3371">
                  <c:v>-0.110197</c:v>
                </c:pt>
                <c:pt idx="3372">
                  <c:v>-0.105849</c:v>
                </c:pt>
                <c:pt idx="3373">
                  <c:v>-0.106305</c:v>
                </c:pt>
                <c:pt idx="3374">
                  <c:v>-0.104132</c:v>
                </c:pt>
                <c:pt idx="3375">
                  <c:v>-0.10194400000000001</c:v>
                </c:pt>
                <c:pt idx="3376">
                  <c:v>-0.102799</c:v>
                </c:pt>
                <c:pt idx="3377">
                  <c:v>-0.10521800000000001</c:v>
                </c:pt>
                <c:pt idx="3378">
                  <c:v>-0.10910599999999999</c:v>
                </c:pt>
                <c:pt idx="3379">
                  <c:v>-0.107893</c:v>
                </c:pt>
                <c:pt idx="3380">
                  <c:v>-0.10165100000000001</c:v>
                </c:pt>
                <c:pt idx="3381">
                  <c:v>-0.102671</c:v>
                </c:pt>
                <c:pt idx="3382">
                  <c:v>-0.10398399999999999</c:v>
                </c:pt>
                <c:pt idx="3383">
                  <c:v>-0.106124</c:v>
                </c:pt>
                <c:pt idx="3384">
                  <c:v>-0.107655</c:v>
                </c:pt>
                <c:pt idx="3385">
                  <c:v>-0.109398</c:v>
                </c:pt>
                <c:pt idx="3386">
                  <c:v>-0.11255</c:v>
                </c:pt>
                <c:pt idx="3387">
                  <c:v>-0.11192100000000001</c:v>
                </c:pt>
                <c:pt idx="3388">
                  <c:v>-0.108719</c:v>
                </c:pt>
                <c:pt idx="3389">
                  <c:v>-0.11706999999999999</c:v>
                </c:pt>
                <c:pt idx="3390">
                  <c:v>-0.109266</c:v>
                </c:pt>
                <c:pt idx="3391">
                  <c:v>-0.111473</c:v>
                </c:pt>
                <c:pt idx="3392">
                  <c:v>-0.112344</c:v>
                </c:pt>
                <c:pt idx="3393">
                  <c:v>-0.113868</c:v>
                </c:pt>
                <c:pt idx="3394">
                  <c:v>-0.115525</c:v>
                </c:pt>
                <c:pt idx="3395">
                  <c:v>-0.10767699999999999</c:v>
                </c:pt>
                <c:pt idx="3396">
                  <c:v>-0.10749300000000001</c:v>
                </c:pt>
                <c:pt idx="3397">
                  <c:v>-0.114514</c:v>
                </c:pt>
                <c:pt idx="3398">
                  <c:v>-0.10634299999999999</c:v>
                </c:pt>
                <c:pt idx="3399">
                  <c:v>-0.108904</c:v>
                </c:pt>
                <c:pt idx="3400">
                  <c:v>-0.112183</c:v>
                </c:pt>
                <c:pt idx="3401">
                  <c:v>-0.116253</c:v>
                </c:pt>
                <c:pt idx="3402">
                  <c:v>-0.11998399999999999</c:v>
                </c:pt>
                <c:pt idx="3403">
                  <c:v>-0.11604299999999999</c:v>
                </c:pt>
                <c:pt idx="3404">
                  <c:v>-0.117091</c:v>
                </c:pt>
                <c:pt idx="3405">
                  <c:v>-0.11951199999999999</c:v>
                </c:pt>
                <c:pt idx="3406">
                  <c:v>-0.121754</c:v>
                </c:pt>
                <c:pt idx="3407">
                  <c:v>-0.123963</c:v>
                </c:pt>
                <c:pt idx="3408">
                  <c:v>-0.12706700000000001</c:v>
                </c:pt>
                <c:pt idx="3409">
                  <c:v>-0.130575</c:v>
                </c:pt>
                <c:pt idx="3410">
                  <c:v>-0.13495699999999999</c:v>
                </c:pt>
                <c:pt idx="3411">
                  <c:v>-0.13150400000000001</c:v>
                </c:pt>
                <c:pt idx="3412">
                  <c:v>-0.131832</c:v>
                </c:pt>
                <c:pt idx="3413">
                  <c:v>-0.13566400000000001</c:v>
                </c:pt>
                <c:pt idx="3414">
                  <c:v>-0.13888200000000001</c:v>
                </c:pt>
                <c:pt idx="3415">
                  <c:v>-0.14427599999999999</c:v>
                </c:pt>
                <c:pt idx="3416">
                  <c:v>-0.14905199999999999</c:v>
                </c:pt>
                <c:pt idx="3417">
                  <c:v>-0.153837</c:v>
                </c:pt>
                <c:pt idx="3418">
                  <c:v>-0.15298500000000001</c:v>
                </c:pt>
                <c:pt idx="3419">
                  <c:v>-0.152919</c:v>
                </c:pt>
                <c:pt idx="3420">
                  <c:v>-0.15671299999999999</c:v>
                </c:pt>
                <c:pt idx="3421">
                  <c:v>-0.159835</c:v>
                </c:pt>
                <c:pt idx="3422">
                  <c:v>-0.16367799999999999</c:v>
                </c:pt>
                <c:pt idx="3423">
                  <c:v>-0.166852</c:v>
                </c:pt>
                <c:pt idx="3424">
                  <c:v>-0.17194300000000001</c:v>
                </c:pt>
                <c:pt idx="3425">
                  <c:v>-0.17249700000000001</c:v>
                </c:pt>
                <c:pt idx="3426">
                  <c:v>-0.17041100000000001</c:v>
                </c:pt>
                <c:pt idx="3427">
                  <c:v>-0.1754</c:v>
                </c:pt>
                <c:pt idx="3428">
                  <c:v>-0.17902699999999999</c:v>
                </c:pt>
                <c:pt idx="3429">
                  <c:v>-0.182919</c:v>
                </c:pt>
                <c:pt idx="3430">
                  <c:v>-0.187136</c:v>
                </c:pt>
                <c:pt idx="3431">
                  <c:v>-0.19273799999999999</c:v>
                </c:pt>
                <c:pt idx="3432">
                  <c:v>-0.19425300000000001</c:v>
                </c:pt>
                <c:pt idx="3433">
                  <c:v>-0.19087699999999999</c:v>
                </c:pt>
                <c:pt idx="3434">
                  <c:v>-0.19459799999999999</c:v>
                </c:pt>
                <c:pt idx="3435">
                  <c:v>-0.19800799999999999</c:v>
                </c:pt>
                <c:pt idx="3436">
                  <c:v>-0.20260500000000001</c:v>
                </c:pt>
                <c:pt idx="3437">
                  <c:v>-0.207479</c:v>
                </c:pt>
                <c:pt idx="3438">
                  <c:v>-0.21256900000000001</c:v>
                </c:pt>
                <c:pt idx="3439">
                  <c:v>-0.218836</c:v>
                </c:pt>
                <c:pt idx="3440">
                  <c:v>-0.219336</c:v>
                </c:pt>
                <c:pt idx="3441">
                  <c:v>-0.22429399999999999</c:v>
                </c:pt>
                <c:pt idx="3442">
                  <c:v>-0.22836600000000001</c:v>
                </c:pt>
                <c:pt idx="3443">
                  <c:v>-0.23091400000000001</c:v>
                </c:pt>
                <c:pt idx="3444">
                  <c:v>-0.233876</c:v>
                </c:pt>
                <c:pt idx="3445">
                  <c:v>-0.23771100000000001</c:v>
                </c:pt>
                <c:pt idx="3446">
                  <c:v>-0.241592</c:v>
                </c:pt>
                <c:pt idx="3447">
                  <c:v>-0.23718500000000001</c:v>
                </c:pt>
                <c:pt idx="3448">
                  <c:v>-0.23871300000000001</c:v>
                </c:pt>
                <c:pt idx="3449">
                  <c:v>-0.242231</c:v>
                </c:pt>
                <c:pt idx="3450">
                  <c:v>-0.244898</c:v>
                </c:pt>
                <c:pt idx="3451">
                  <c:v>-0.24680199999999999</c:v>
                </c:pt>
                <c:pt idx="3452">
                  <c:v>-0.25037900000000002</c:v>
                </c:pt>
                <c:pt idx="3453">
                  <c:v>-0.248755</c:v>
                </c:pt>
                <c:pt idx="3454">
                  <c:v>-0.249889</c:v>
                </c:pt>
                <c:pt idx="3455">
                  <c:v>-0.25568600000000002</c:v>
                </c:pt>
                <c:pt idx="3456">
                  <c:v>-0.26265500000000003</c:v>
                </c:pt>
                <c:pt idx="3457">
                  <c:v>-0.26957700000000001</c:v>
                </c:pt>
                <c:pt idx="3458">
                  <c:v>-0.27431800000000001</c:v>
                </c:pt>
                <c:pt idx="3459">
                  <c:v>-0.27157300000000001</c:v>
                </c:pt>
                <c:pt idx="3460">
                  <c:v>-0.26960899999999999</c:v>
                </c:pt>
                <c:pt idx="3461">
                  <c:v>-0.27384700000000001</c:v>
                </c:pt>
                <c:pt idx="3462">
                  <c:v>-0.276416</c:v>
                </c:pt>
                <c:pt idx="3463">
                  <c:v>-0.280468</c:v>
                </c:pt>
                <c:pt idx="3464">
                  <c:v>-0.28143099999999999</c:v>
                </c:pt>
                <c:pt idx="3465">
                  <c:v>-0.28113500000000002</c:v>
                </c:pt>
                <c:pt idx="3466">
                  <c:v>-0.28698800000000002</c:v>
                </c:pt>
                <c:pt idx="3467">
                  <c:v>-0.289682</c:v>
                </c:pt>
                <c:pt idx="3468">
                  <c:v>-0.29254799999999997</c:v>
                </c:pt>
                <c:pt idx="3469">
                  <c:v>-0.295126</c:v>
                </c:pt>
                <c:pt idx="3470">
                  <c:v>-0.294574</c:v>
                </c:pt>
                <c:pt idx="3471">
                  <c:v>-0.29075299999999998</c:v>
                </c:pt>
                <c:pt idx="3472">
                  <c:v>-0.30046299999999998</c:v>
                </c:pt>
                <c:pt idx="3473">
                  <c:v>-0.29435499999999998</c:v>
                </c:pt>
                <c:pt idx="3474">
                  <c:v>-0.30035699999999999</c:v>
                </c:pt>
                <c:pt idx="3475">
                  <c:v>-0.305782</c:v>
                </c:pt>
                <c:pt idx="3476">
                  <c:v>-0.30961899999999998</c:v>
                </c:pt>
                <c:pt idx="3477">
                  <c:v>-0.30684699999999998</c:v>
                </c:pt>
                <c:pt idx="3478">
                  <c:v>-0.311942</c:v>
                </c:pt>
                <c:pt idx="3479">
                  <c:v>-0.31415599999999999</c:v>
                </c:pt>
                <c:pt idx="3480">
                  <c:v>-0.31672499999999998</c:v>
                </c:pt>
                <c:pt idx="3481">
                  <c:v>-0.31968000000000002</c:v>
                </c:pt>
                <c:pt idx="3482">
                  <c:v>-0.32419999999999999</c:v>
                </c:pt>
                <c:pt idx="3483">
                  <c:v>-0.32173000000000002</c:v>
                </c:pt>
                <c:pt idx="3484">
                  <c:v>-0.32420500000000002</c:v>
                </c:pt>
                <c:pt idx="3485">
                  <c:v>-0.32946399999999998</c:v>
                </c:pt>
                <c:pt idx="3486">
                  <c:v>-0.33354600000000001</c:v>
                </c:pt>
                <c:pt idx="3487">
                  <c:v>-0.33763300000000002</c:v>
                </c:pt>
                <c:pt idx="3488">
                  <c:v>-0.33460800000000002</c:v>
                </c:pt>
                <c:pt idx="3489">
                  <c:v>-0.33572200000000002</c:v>
                </c:pt>
                <c:pt idx="3490">
                  <c:v>-0.33900599999999997</c:v>
                </c:pt>
                <c:pt idx="3491">
                  <c:v>-0.34137499999999998</c:v>
                </c:pt>
                <c:pt idx="3492">
                  <c:v>-0.34439700000000001</c:v>
                </c:pt>
                <c:pt idx="3493">
                  <c:v>-0.34923500000000002</c:v>
                </c:pt>
                <c:pt idx="3494">
                  <c:v>-0.34853400000000001</c:v>
                </c:pt>
                <c:pt idx="3495">
                  <c:v>-0.349607</c:v>
                </c:pt>
                <c:pt idx="3496">
                  <c:v>-0.354051</c:v>
                </c:pt>
                <c:pt idx="3497">
                  <c:v>-0.35763200000000001</c:v>
                </c:pt>
                <c:pt idx="3498">
                  <c:v>-0.36362699999999998</c:v>
                </c:pt>
                <c:pt idx="3499">
                  <c:v>-0.37087999999999999</c:v>
                </c:pt>
                <c:pt idx="3500">
                  <c:v>-0.37874999999999998</c:v>
                </c:pt>
                <c:pt idx="3501">
                  <c:v>-0.37938</c:v>
                </c:pt>
                <c:pt idx="3502">
                  <c:v>-0.37855800000000001</c:v>
                </c:pt>
                <c:pt idx="3503">
                  <c:v>-0.38288800000000001</c:v>
                </c:pt>
                <c:pt idx="3504">
                  <c:v>-0.38525199999999998</c:v>
                </c:pt>
                <c:pt idx="3505">
                  <c:v>-0.38800600000000002</c:v>
                </c:pt>
                <c:pt idx="3506">
                  <c:v>-0.390017</c:v>
                </c:pt>
                <c:pt idx="3507">
                  <c:v>-0.39386300000000002</c:v>
                </c:pt>
                <c:pt idx="3508">
                  <c:v>-0.393872</c:v>
                </c:pt>
                <c:pt idx="3509">
                  <c:v>-0.39156600000000003</c:v>
                </c:pt>
                <c:pt idx="3510">
                  <c:v>-0.39601399999999998</c:v>
                </c:pt>
                <c:pt idx="3511">
                  <c:v>-0.39913900000000002</c:v>
                </c:pt>
                <c:pt idx="3512">
                  <c:v>-0.40278999999999998</c:v>
                </c:pt>
                <c:pt idx="3513">
                  <c:v>-0.40662900000000002</c:v>
                </c:pt>
                <c:pt idx="3514">
                  <c:v>-0.40983599999999998</c:v>
                </c:pt>
                <c:pt idx="3515">
                  <c:v>-0.41371400000000003</c:v>
                </c:pt>
                <c:pt idx="3516">
                  <c:v>-0.41527700000000001</c:v>
                </c:pt>
                <c:pt idx="3517">
                  <c:v>-0.41381400000000002</c:v>
                </c:pt>
                <c:pt idx="3518">
                  <c:v>-0.419265</c:v>
                </c:pt>
                <c:pt idx="3519">
                  <c:v>-0.42206199999999999</c:v>
                </c:pt>
                <c:pt idx="3520">
                  <c:v>-0.42520200000000002</c:v>
                </c:pt>
                <c:pt idx="3521">
                  <c:v>-0.428873</c:v>
                </c:pt>
                <c:pt idx="3522">
                  <c:v>-0.432564</c:v>
                </c:pt>
                <c:pt idx="3523">
                  <c:v>-0.43504199999999998</c:v>
                </c:pt>
                <c:pt idx="3524">
                  <c:v>-0.43345600000000001</c:v>
                </c:pt>
                <c:pt idx="3525">
                  <c:v>-0.43914799999999998</c:v>
                </c:pt>
                <c:pt idx="3526">
                  <c:v>-0.44478400000000001</c:v>
                </c:pt>
                <c:pt idx="3527">
                  <c:v>-0.44962999999999997</c:v>
                </c:pt>
                <c:pt idx="3528">
                  <c:v>-0.45282699999999998</c:v>
                </c:pt>
                <c:pt idx="3529">
                  <c:v>-0.45637800000000001</c:v>
                </c:pt>
                <c:pt idx="3530">
                  <c:v>-0.46096500000000001</c:v>
                </c:pt>
                <c:pt idx="3531">
                  <c:v>-0.46537200000000001</c:v>
                </c:pt>
                <c:pt idx="3532">
                  <c:v>-0.46186899999999997</c:v>
                </c:pt>
                <c:pt idx="3533">
                  <c:v>-0.46722399999999997</c:v>
                </c:pt>
                <c:pt idx="3534">
                  <c:v>-0.47096199999999999</c:v>
                </c:pt>
                <c:pt idx="3535">
                  <c:v>-0.47204699999999999</c:v>
                </c:pt>
                <c:pt idx="3536">
                  <c:v>-0.474966</c:v>
                </c:pt>
                <c:pt idx="3537">
                  <c:v>-0.47974499999999998</c:v>
                </c:pt>
                <c:pt idx="3538">
                  <c:v>-0.48219400000000001</c:v>
                </c:pt>
                <c:pt idx="3539">
                  <c:v>-0.47808899999999999</c:v>
                </c:pt>
                <c:pt idx="3540">
                  <c:v>-0.48033799999999999</c:v>
                </c:pt>
                <c:pt idx="3541">
                  <c:v>-0.48089900000000002</c:v>
                </c:pt>
                <c:pt idx="3542">
                  <c:v>-0.48361999999999999</c:v>
                </c:pt>
                <c:pt idx="3543">
                  <c:v>-0.48993799999999998</c:v>
                </c:pt>
                <c:pt idx="3544">
                  <c:v>-0.49506699999999998</c:v>
                </c:pt>
                <c:pt idx="3545">
                  <c:v>-0.49329200000000001</c:v>
                </c:pt>
                <c:pt idx="3546">
                  <c:v>-0.48965199999999998</c:v>
                </c:pt>
                <c:pt idx="3547">
                  <c:v>-0.49691099999999999</c:v>
                </c:pt>
                <c:pt idx="3548">
                  <c:v>-0.50079300000000004</c:v>
                </c:pt>
                <c:pt idx="3549">
                  <c:v>-0.50262099999999998</c:v>
                </c:pt>
                <c:pt idx="3550">
                  <c:v>-0.50414400000000004</c:v>
                </c:pt>
                <c:pt idx="3551">
                  <c:v>-0.50806399999999996</c:v>
                </c:pt>
                <c:pt idx="3552">
                  <c:v>-0.51276900000000003</c:v>
                </c:pt>
                <c:pt idx="3553">
                  <c:v>-0.51035799999999998</c:v>
                </c:pt>
                <c:pt idx="3554">
                  <c:v>-0.50681299999999996</c:v>
                </c:pt>
                <c:pt idx="3555">
                  <c:v>-0.50882499999999997</c:v>
                </c:pt>
                <c:pt idx="3556">
                  <c:v>-0.51050099999999998</c:v>
                </c:pt>
                <c:pt idx="3557">
                  <c:v>-0.51375700000000002</c:v>
                </c:pt>
                <c:pt idx="3558">
                  <c:v>-0.51658499999999996</c:v>
                </c:pt>
                <c:pt idx="3559">
                  <c:v>-0.52096100000000001</c:v>
                </c:pt>
                <c:pt idx="3560">
                  <c:v>-0.51676500000000003</c:v>
                </c:pt>
                <c:pt idx="3561">
                  <c:v>-0.516675</c:v>
                </c:pt>
                <c:pt idx="3562">
                  <c:v>-0.52007999999999999</c:v>
                </c:pt>
                <c:pt idx="3563">
                  <c:v>-0.52236199999999999</c:v>
                </c:pt>
                <c:pt idx="3564">
                  <c:v>-0.52539100000000005</c:v>
                </c:pt>
                <c:pt idx="3565">
                  <c:v>-0.52826200000000001</c:v>
                </c:pt>
                <c:pt idx="3566">
                  <c:v>-0.53133900000000001</c:v>
                </c:pt>
                <c:pt idx="3567">
                  <c:v>-0.52628399999999997</c:v>
                </c:pt>
                <c:pt idx="3568">
                  <c:v>-0.52679299999999996</c:v>
                </c:pt>
                <c:pt idx="3569">
                  <c:v>-0.52766199999999996</c:v>
                </c:pt>
                <c:pt idx="3570">
                  <c:v>-0.52947599999999995</c:v>
                </c:pt>
                <c:pt idx="3571">
                  <c:v>-0.52971900000000005</c:v>
                </c:pt>
                <c:pt idx="3572">
                  <c:v>-0.53112700000000002</c:v>
                </c:pt>
                <c:pt idx="3573">
                  <c:v>-0.53378700000000001</c:v>
                </c:pt>
                <c:pt idx="3574">
                  <c:v>-0.53442599999999996</c:v>
                </c:pt>
                <c:pt idx="3575">
                  <c:v>-0.53110999999999997</c:v>
                </c:pt>
                <c:pt idx="3576">
                  <c:v>-0.53516300000000006</c:v>
                </c:pt>
                <c:pt idx="3577">
                  <c:v>-0.537717</c:v>
                </c:pt>
                <c:pt idx="3578">
                  <c:v>-0.54125000000000001</c:v>
                </c:pt>
                <c:pt idx="3579">
                  <c:v>-0.54366599999999998</c:v>
                </c:pt>
                <c:pt idx="3580">
                  <c:v>-0.54684900000000003</c:v>
                </c:pt>
                <c:pt idx="3581">
                  <c:v>-0.54481199999999996</c:v>
                </c:pt>
                <c:pt idx="3582">
                  <c:v>-0.54453799999999997</c:v>
                </c:pt>
                <c:pt idx="3583">
                  <c:v>-0.54733200000000004</c:v>
                </c:pt>
                <c:pt idx="3584">
                  <c:v>-0.54922700000000002</c:v>
                </c:pt>
                <c:pt idx="3585">
                  <c:v>-0.55094600000000005</c:v>
                </c:pt>
                <c:pt idx="3586">
                  <c:v>-0.55135400000000001</c:v>
                </c:pt>
                <c:pt idx="3587">
                  <c:v>-0.55096999999999996</c:v>
                </c:pt>
                <c:pt idx="3588">
                  <c:v>-0.54300700000000002</c:v>
                </c:pt>
                <c:pt idx="3589">
                  <c:v>-0.54462600000000005</c:v>
                </c:pt>
                <c:pt idx="3590">
                  <c:v>-0.545404</c:v>
                </c:pt>
                <c:pt idx="3591">
                  <c:v>-0.54733600000000004</c:v>
                </c:pt>
                <c:pt idx="3592">
                  <c:v>-0.54860399999999998</c:v>
                </c:pt>
                <c:pt idx="3593">
                  <c:v>-0.54973499999999997</c:v>
                </c:pt>
                <c:pt idx="3594">
                  <c:v>-0.55187200000000003</c:v>
                </c:pt>
                <c:pt idx="3595">
                  <c:v>-0.54844700000000002</c:v>
                </c:pt>
                <c:pt idx="3596">
                  <c:v>-0.544014</c:v>
                </c:pt>
                <c:pt idx="3597">
                  <c:v>-0.54321399999999997</c:v>
                </c:pt>
                <c:pt idx="3598">
                  <c:v>-0.54308100000000004</c:v>
                </c:pt>
                <c:pt idx="3599">
                  <c:v>-0.54357599999999995</c:v>
                </c:pt>
                <c:pt idx="3600">
                  <c:v>-0.54250100000000001</c:v>
                </c:pt>
                <c:pt idx="3601">
                  <c:v>-0.54218999999999995</c:v>
                </c:pt>
                <c:pt idx="3602">
                  <c:v>-0.53600300000000001</c:v>
                </c:pt>
                <c:pt idx="3603">
                  <c:v>-0.540265</c:v>
                </c:pt>
                <c:pt idx="3604">
                  <c:v>-0.54407700000000003</c:v>
                </c:pt>
                <c:pt idx="3605">
                  <c:v>-0.545153</c:v>
                </c:pt>
                <c:pt idx="3606">
                  <c:v>-0.54497099999999998</c:v>
                </c:pt>
                <c:pt idx="3607">
                  <c:v>-0.54642999999999997</c:v>
                </c:pt>
                <c:pt idx="3608">
                  <c:v>-0.54182900000000001</c:v>
                </c:pt>
                <c:pt idx="3609">
                  <c:v>-0.53749999999999998</c:v>
                </c:pt>
                <c:pt idx="3610">
                  <c:v>-0.539381</c:v>
                </c:pt>
                <c:pt idx="3611">
                  <c:v>-0.539605</c:v>
                </c:pt>
                <c:pt idx="3612">
                  <c:v>-0.53820400000000002</c:v>
                </c:pt>
                <c:pt idx="3613">
                  <c:v>-0.53425299999999998</c:v>
                </c:pt>
                <c:pt idx="3614">
                  <c:v>-0.530949</c:v>
                </c:pt>
                <c:pt idx="3615">
                  <c:v>-0.51969299999999996</c:v>
                </c:pt>
                <c:pt idx="3616">
                  <c:v>-0.521428</c:v>
                </c:pt>
                <c:pt idx="3617">
                  <c:v>-0.52007000000000003</c:v>
                </c:pt>
                <c:pt idx="3618">
                  <c:v>-0.51984200000000003</c:v>
                </c:pt>
                <c:pt idx="3619">
                  <c:v>-0.52031700000000003</c:v>
                </c:pt>
                <c:pt idx="3620">
                  <c:v>-0.52156000000000002</c:v>
                </c:pt>
                <c:pt idx="3621">
                  <c:v>-0.51490599999999997</c:v>
                </c:pt>
                <c:pt idx="3622">
                  <c:v>-0.51197300000000001</c:v>
                </c:pt>
                <c:pt idx="3623">
                  <c:v>-0.51183199999999995</c:v>
                </c:pt>
                <c:pt idx="3624">
                  <c:v>-0.51406499999999999</c:v>
                </c:pt>
                <c:pt idx="3625">
                  <c:v>-0.51741800000000004</c:v>
                </c:pt>
                <c:pt idx="3626">
                  <c:v>-0.51716799999999996</c:v>
                </c:pt>
                <c:pt idx="3627">
                  <c:v>-0.51537200000000005</c:v>
                </c:pt>
                <c:pt idx="3628">
                  <c:v>-0.51168000000000002</c:v>
                </c:pt>
                <c:pt idx="3629">
                  <c:v>-0.51448499999999997</c:v>
                </c:pt>
                <c:pt idx="3630">
                  <c:v>-0.51619700000000002</c:v>
                </c:pt>
                <c:pt idx="3631">
                  <c:v>-0.51794600000000002</c:v>
                </c:pt>
                <c:pt idx="3632">
                  <c:v>-0.51931000000000005</c:v>
                </c:pt>
                <c:pt idx="3633">
                  <c:v>-0.51213600000000004</c:v>
                </c:pt>
                <c:pt idx="3634">
                  <c:v>-0.51149800000000001</c:v>
                </c:pt>
                <c:pt idx="3635">
                  <c:v>-0.51066500000000004</c:v>
                </c:pt>
                <c:pt idx="3636">
                  <c:v>-0.50771100000000002</c:v>
                </c:pt>
                <c:pt idx="3637">
                  <c:v>-0.50664900000000002</c:v>
                </c:pt>
                <c:pt idx="3638">
                  <c:v>-0.50641999999999998</c:v>
                </c:pt>
                <c:pt idx="3639">
                  <c:v>-0.50614599999999998</c:v>
                </c:pt>
                <c:pt idx="3640">
                  <c:v>-0.50718700000000005</c:v>
                </c:pt>
                <c:pt idx="3641">
                  <c:v>-0.50130399999999997</c:v>
                </c:pt>
                <c:pt idx="3642">
                  <c:v>-0.49997599999999998</c:v>
                </c:pt>
                <c:pt idx="3643">
                  <c:v>-0.50062899999999999</c:v>
                </c:pt>
                <c:pt idx="3644">
                  <c:v>-0.50174700000000005</c:v>
                </c:pt>
                <c:pt idx="3645">
                  <c:v>-0.50216300000000003</c:v>
                </c:pt>
                <c:pt idx="3646">
                  <c:v>-0.50241100000000005</c:v>
                </c:pt>
                <c:pt idx="3647">
                  <c:v>-0.501193</c:v>
                </c:pt>
                <c:pt idx="3648">
                  <c:v>-0.50212000000000001</c:v>
                </c:pt>
                <c:pt idx="3649">
                  <c:v>-0.50529900000000005</c:v>
                </c:pt>
                <c:pt idx="3650">
                  <c:v>-0.50063899999999995</c:v>
                </c:pt>
                <c:pt idx="3651">
                  <c:v>-0.49323699999999998</c:v>
                </c:pt>
                <c:pt idx="3652">
                  <c:v>-0.49288799999999999</c:v>
                </c:pt>
                <c:pt idx="3653">
                  <c:v>-0.49237700000000001</c:v>
                </c:pt>
                <c:pt idx="3654">
                  <c:v>-0.49414000000000002</c:v>
                </c:pt>
                <c:pt idx="3655">
                  <c:v>-0.49632700000000002</c:v>
                </c:pt>
                <c:pt idx="3656">
                  <c:v>-0.499025</c:v>
                </c:pt>
                <c:pt idx="3657">
                  <c:v>-0.50240899999999999</c:v>
                </c:pt>
                <c:pt idx="3658">
                  <c:v>-0.50408200000000003</c:v>
                </c:pt>
                <c:pt idx="3659">
                  <c:v>-0.50019100000000005</c:v>
                </c:pt>
                <c:pt idx="3660">
                  <c:v>-0.50373400000000002</c:v>
                </c:pt>
                <c:pt idx="3661">
                  <c:v>-0.50446199999999997</c:v>
                </c:pt>
                <c:pt idx="3662">
                  <c:v>-0.50516499999999998</c:v>
                </c:pt>
                <c:pt idx="3663">
                  <c:v>-0.50612000000000001</c:v>
                </c:pt>
                <c:pt idx="3664">
                  <c:v>-0.50777700000000003</c:v>
                </c:pt>
                <c:pt idx="3665">
                  <c:v>-0.50809499999999996</c:v>
                </c:pt>
                <c:pt idx="3666">
                  <c:v>-0.50927100000000003</c:v>
                </c:pt>
                <c:pt idx="3667">
                  <c:v>-0.51187199999999999</c:v>
                </c:pt>
                <c:pt idx="3668">
                  <c:v>-0.50772799999999996</c:v>
                </c:pt>
                <c:pt idx="3669">
                  <c:v>-0.50955700000000004</c:v>
                </c:pt>
                <c:pt idx="3670">
                  <c:v>-0.51095699999999999</c:v>
                </c:pt>
                <c:pt idx="3671">
                  <c:v>-0.51052699999999995</c:v>
                </c:pt>
                <c:pt idx="3672">
                  <c:v>-0.51168899999999995</c:v>
                </c:pt>
                <c:pt idx="3673">
                  <c:v>-0.513243</c:v>
                </c:pt>
                <c:pt idx="3674">
                  <c:v>-0.51566599999999996</c:v>
                </c:pt>
                <c:pt idx="3675">
                  <c:v>-0.51695999999999998</c:v>
                </c:pt>
                <c:pt idx="3676">
                  <c:v>-0.51244900000000004</c:v>
                </c:pt>
                <c:pt idx="3677">
                  <c:v>-0.50806099999999998</c:v>
                </c:pt>
                <c:pt idx="3678">
                  <c:v>-0.51054200000000005</c:v>
                </c:pt>
                <c:pt idx="3679">
                  <c:v>-0.51145799999999997</c:v>
                </c:pt>
                <c:pt idx="3680">
                  <c:v>-0.51202700000000001</c:v>
                </c:pt>
                <c:pt idx="3681">
                  <c:v>-0.51286699999999996</c:v>
                </c:pt>
                <c:pt idx="3682">
                  <c:v>-0.513845</c:v>
                </c:pt>
                <c:pt idx="3683">
                  <c:v>-0.51611600000000002</c:v>
                </c:pt>
                <c:pt idx="3684">
                  <c:v>-0.51950499999999999</c:v>
                </c:pt>
                <c:pt idx="3685">
                  <c:v>-0.52161599999999997</c:v>
                </c:pt>
                <c:pt idx="3686">
                  <c:v>-0.52540699999999996</c:v>
                </c:pt>
                <c:pt idx="3687">
                  <c:v>-0.51924099999999995</c:v>
                </c:pt>
                <c:pt idx="3688">
                  <c:v>-0.52037299999999997</c:v>
                </c:pt>
                <c:pt idx="3689">
                  <c:v>-0.52080599999999999</c:v>
                </c:pt>
                <c:pt idx="3690">
                  <c:v>-0.522316</c:v>
                </c:pt>
                <c:pt idx="3691">
                  <c:v>-0.52333600000000002</c:v>
                </c:pt>
                <c:pt idx="3692">
                  <c:v>-0.52501799999999998</c:v>
                </c:pt>
                <c:pt idx="3693">
                  <c:v>-0.52719199999999999</c:v>
                </c:pt>
                <c:pt idx="3694">
                  <c:v>-0.52878999999999998</c:v>
                </c:pt>
                <c:pt idx="3695">
                  <c:v>-0.52946499999999996</c:v>
                </c:pt>
                <c:pt idx="3696">
                  <c:v>-0.53047900000000003</c:v>
                </c:pt>
                <c:pt idx="3697">
                  <c:v>-0.53315500000000005</c:v>
                </c:pt>
                <c:pt idx="3698">
                  <c:v>-0.53329400000000005</c:v>
                </c:pt>
                <c:pt idx="3699">
                  <c:v>-0.52944000000000002</c:v>
                </c:pt>
                <c:pt idx="3700">
                  <c:v>-0.532748</c:v>
                </c:pt>
                <c:pt idx="3701">
                  <c:v>-0.53526399999999996</c:v>
                </c:pt>
                <c:pt idx="3702">
                  <c:v>-0.53778300000000001</c:v>
                </c:pt>
                <c:pt idx="3703">
                  <c:v>-0.53975099999999998</c:v>
                </c:pt>
                <c:pt idx="3704">
                  <c:v>-0.54308400000000001</c:v>
                </c:pt>
                <c:pt idx="3705">
                  <c:v>-0.54616500000000001</c:v>
                </c:pt>
                <c:pt idx="3706">
                  <c:v>-0.54977699999999996</c:v>
                </c:pt>
                <c:pt idx="3707">
                  <c:v>-0.55051099999999997</c:v>
                </c:pt>
                <c:pt idx="3708">
                  <c:v>-0.55179800000000001</c:v>
                </c:pt>
                <c:pt idx="3709">
                  <c:v>-0.55477399999999999</c:v>
                </c:pt>
                <c:pt idx="3710">
                  <c:v>-0.55596400000000001</c:v>
                </c:pt>
                <c:pt idx="3711">
                  <c:v>-0.55058499999999999</c:v>
                </c:pt>
                <c:pt idx="3712">
                  <c:v>-0.55395799999999995</c:v>
                </c:pt>
                <c:pt idx="3713">
                  <c:v>-0.55667699999999998</c:v>
                </c:pt>
                <c:pt idx="3714">
                  <c:v>-0.55866700000000002</c:v>
                </c:pt>
                <c:pt idx="3715">
                  <c:v>-0.56264899999999995</c:v>
                </c:pt>
                <c:pt idx="3716">
                  <c:v>-0.56673399999999996</c:v>
                </c:pt>
                <c:pt idx="3717">
                  <c:v>-0.56848799999999999</c:v>
                </c:pt>
                <c:pt idx="3718">
                  <c:v>-0.57017799999999996</c:v>
                </c:pt>
                <c:pt idx="3719">
                  <c:v>-0.57196999999999998</c:v>
                </c:pt>
                <c:pt idx="3720">
                  <c:v>-0.57387500000000002</c:v>
                </c:pt>
                <c:pt idx="3721">
                  <c:v>-0.57572599999999996</c:v>
                </c:pt>
                <c:pt idx="3722">
                  <c:v>-0.58072599999999996</c:v>
                </c:pt>
                <c:pt idx="3723">
                  <c:v>-0.57867500000000005</c:v>
                </c:pt>
                <c:pt idx="3724">
                  <c:v>-0.57896800000000004</c:v>
                </c:pt>
                <c:pt idx="3725">
                  <c:v>-0.58396700000000001</c:v>
                </c:pt>
                <c:pt idx="3726">
                  <c:v>-0.58819600000000005</c:v>
                </c:pt>
                <c:pt idx="3727">
                  <c:v>-0.59197599999999995</c:v>
                </c:pt>
                <c:pt idx="3728">
                  <c:v>-0.59610099999999999</c:v>
                </c:pt>
                <c:pt idx="3729">
                  <c:v>-0.60057799999999995</c:v>
                </c:pt>
                <c:pt idx="3730">
                  <c:v>-0.60433300000000001</c:v>
                </c:pt>
                <c:pt idx="3731">
                  <c:v>-0.60797000000000001</c:v>
                </c:pt>
                <c:pt idx="3732">
                  <c:v>-0.61175000000000002</c:v>
                </c:pt>
                <c:pt idx="3733">
                  <c:v>-0.61567899999999998</c:v>
                </c:pt>
                <c:pt idx="3734">
                  <c:v>-0.61298900000000001</c:v>
                </c:pt>
                <c:pt idx="3735">
                  <c:v>-0.61776600000000004</c:v>
                </c:pt>
                <c:pt idx="3736">
                  <c:v>-0.62384600000000001</c:v>
                </c:pt>
                <c:pt idx="3737">
                  <c:v>-0.62928799999999996</c:v>
                </c:pt>
                <c:pt idx="3738">
                  <c:v>-0.63527800000000001</c:v>
                </c:pt>
                <c:pt idx="3739">
                  <c:v>-0.64072600000000002</c:v>
                </c:pt>
                <c:pt idx="3740">
                  <c:v>-0.64569100000000001</c:v>
                </c:pt>
                <c:pt idx="3741">
                  <c:v>-0.65126099999999998</c:v>
                </c:pt>
                <c:pt idx="3742">
                  <c:v>-0.65654900000000005</c:v>
                </c:pt>
                <c:pt idx="3743">
                  <c:v>-0.66245699999999996</c:v>
                </c:pt>
                <c:pt idx="3744">
                  <c:v>-0.66567799999999999</c:v>
                </c:pt>
                <c:pt idx="3745">
                  <c:v>-0.66337999999999997</c:v>
                </c:pt>
                <c:pt idx="3746">
                  <c:v>-0.66892099999999999</c:v>
                </c:pt>
                <c:pt idx="3747">
                  <c:v>-0.67472200000000004</c:v>
                </c:pt>
                <c:pt idx="3748">
                  <c:v>-0.67968499999999998</c:v>
                </c:pt>
                <c:pt idx="3749">
                  <c:v>-0.68433699999999997</c:v>
                </c:pt>
                <c:pt idx="3750">
                  <c:v>-0.68803800000000004</c:v>
                </c:pt>
                <c:pt idx="3751">
                  <c:v>-0.69211100000000003</c:v>
                </c:pt>
                <c:pt idx="3752">
                  <c:v>-0.69550900000000004</c:v>
                </c:pt>
                <c:pt idx="3753">
                  <c:v>-0.699546</c:v>
                </c:pt>
                <c:pt idx="3754">
                  <c:v>-0.70096599999999998</c:v>
                </c:pt>
                <c:pt idx="3755">
                  <c:v>-0.70003599999999999</c:v>
                </c:pt>
                <c:pt idx="3756">
                  <c:v>-0.70564899999999997</c:v>
                </c:pt>
                <c:pt idx="3757">
                  <c:v>-0.71162400000000003</c:v>
                </c:pt>
                <c:pt idx="3758">
                  <c:v>-0.717665</c:v>
                </c:pt>
                <c:pt idx="3759">
                  <c:v>-0.723746</c:v>
                </c:pt>
                <c:pt idx="3760">
                  <c:v>-0.72947499999999998</c:v>
                </c:pt>
                <c:pt idx="3761">
                  <c:v>-0.73470599999999997</c:v>
                </c:pt>
                <c:pt idx="3762">
                  <c:v>-0.73988799999999999</c:v>
                </c:pt>
                <c:pt idx="3763">
                  <c:v>-0.74328499999999997</c:v>
                </c:pt>
                <c:pt idx="3764">
                  <c:v>-0.74721099999999996</c:v>
                </c:pt>
                <c:pt idx="3765">
                  <c:v>-0.74768500000000004</c:v>
                </c:pt>
                <c:pt idx="3766">
                  <c:v>-0.743008</c:v>
                </c:pt>
                <c:pt idx="3767">
                  <c:v>-0.74686200000000003</c:v>
                </c:pt>
                <c:pt idx="3768">
                  <c:v>-0.75019000000000002</c:v>
                </c:pt>
                <c:pt idx="3769">
                  <c:v>-0.75353300000000001</c:v>
                </c:pt>
                <c:pt idx="3770">
                  <c:v>-0.75784200000000002</c:v>
                </c:pt>
                <c:pt idx="3771">
                  <c:v>-0.76172799999999996</c:v>
                </c:pt>
                <c:pt idx="3772">
                  <c:v>-0.76614000000000004</c:v>
                </c:pt>
                <c:pt idx="3773">
                  <c:v>-0.76938899999999999</c:v>
                </c:pt>
                <c:pt idx="3774">
                  <c:v>-0.77493100000000004</c:v>
                </c:pt>
                <c:pt idx="3775">
                  <c:v>-0.77799300000000005</c:v>
                </c:pt>
                <c:pt idx="3776">
                  <c:v>-0.77532000000000001</c:v>
                </c:pt>
                <c:pt idx="3777">
                  <c:v>-0.77954900000000005</c:v>
                </c:pt>
                <c:pt idx="3778">
                  <c:v>-0.78281199999999995</c:v>
                </c:pt>
                <c:pt idx="3779">
                  <c:v>-0.78659100000000004</c:v>
                </c:pt>
                <c:pt idx="3780">
                  <c:v>-0.79152299999999998</c:v>
                </c:pt>
                <c:pt idx="3781">
                  <c:v>-0.794076</c:v>
                </c:pt>
                <c:pt idx="3782">
                  <c:v>-0.79847299999999999</c:v>
                </c:pt>
                <c:pt idx="3783">
                  <c:v>-0.80325000000000002</c:v>
                </c:pt>
                <c:pt idx="3784">
                  <c:v>-0.80614600000000003</c:v>
                </c:pt>
                <c:pt idx="3785">
                  <c:v>-0.80955299999999997</c:v>
                </c:pt>
                <c:pt idx="3786">
                  <c:v>-0.80853299999999995</c:v>
                </c:pt>
                <c:pt idx="3787">
                  <c:v>-0.80363700000000005</c:v>
                </c:pt>
                <c:pt idx="3788">
                  <c:v>-0.80782200000000004</c:v>
                </c:pt>
                <c:pt idx="3789">
                  <c:v>-0.81046099999999999</c:v>
                </c:pt>
                <c:pt idx="3790">
                  <c:v>-0.81319799999999998</c:v>
                </c:pt>
                <c:pt idx="3791">
                  <c:v>-0.81696400000000002</c:v>
                </c:pt>
                <c:pt idx="3792">
                  <c:v>-0.81938100000000003</c:v>
                </c:pt>
                <c:pt idx="3793">
                  <c:v>-0.82241500000000001</c:v>
                </c:pt>
                <c:pt idx="3794">
                  <c:v>-0.82486099999999996</c:v>
                </c:pt>
                <c:pt idx="3795">
                  <c:v>-0.82774400000000004</c:v>
                </c:pt>
                <c:pt idx="3796">
                  <c:v>-0.82408400000000004</c:v>
                </c:pt>
                <c:pt idx="3797">
                  <c:v>-0.81925300000000001</c:v>
                </c:pt>
                <c:pt idx="3798">
                  <c:v>-0.82388300000000003</c:v>
                </c:pt>
                <c:pt idx="3799">
                  <c:v>-0.827214</c:v>
                </c:pt>
                <c:pt idx="3800">
                  <c:v>-0.83123599999999997</c:v>
                </c:pt>
                <c:pt idx="3801">
                  <c:v>-0.83469300000000002</c:v>
                </c:pt>
                <c:pt idx="3802">
                  <c:v>-0.83859700000000004</c:v>
                </c:pt>
                <c:pt idx="3803">
                  <c:v>-0.84303300000000003</c:v>
                </c:pt>
                <c:pt idx="3804">
                  <c:v>-0.84622399999999998</c:v>
                </c:pt>
                <c:pt idx="3805">
                  <c:v>-0.84871200000000002</c:v>
                </c:pt>
                <c:pt idx="3806">
                  <c:v>-0.85129299999999997</c:v>
                </c:pt>
                <c:pt idx="3807">
                  <c:v>-0.85484099999999996</c:v>
                </c:pt>
                <c:pt idx="3808">
                  <c:v>-0.853128</c:v>
                </c:pt>
                <c:pt idx="3809">
                  <c:v>-0.85206199999999999</c:v>
                </c:pt>
                <c:pt idx="3810">
                  <c:v>-0.85603099999999999</c:v>
                </c:pt>
                <c:pt idx="3811">
                  <c:v>-0.85888699999999996</c:v>
                </c:pt>
                <c:pt idx="3812">
                  <c:v>-0.86334699999999998</c:v>
                </c:pt>
                <c:pt idx="3813">
                  <c:v>-0.86802699999999999</c:v>
                </c:pt>
                <c:pt idx="3814">
                  <c:v>-0.87306099999999998</c:v>
                </c:pt>
                <c:pt idx="3815">
                  <c:v>-0.87704300000000002</c:v>
                </c:pt>
                <c:pt idx="3816">
                  <c:v>-0.87968000000000002</c:v>
                </c:pt>
                <c:pt idx="3817">
                  <c:v>-0.88233300000000003</c:v>
                </c:pt>
                <c:pt idx="3818">
                  <c:v>-0.88469900000000001</c:v>
                </c:pt>
                <c:pt idx="3819">
                  <c:v>-0.88893900000000003</c:v>
                </c:pt>
                <c:pt idx="3820">
                  <c:v>-0.88555799999999996</c:v>
                </c:pt>
                <c:pt idx="3821">
                  <c:v>-0.88690400000000003</c:v>
                </c:pt>
                <c:pt idx="3822">
                  <c:v>-0.892266</c:v>
                </c:pt>
                <c:pt idx="3823">
                  <c:v>-0.896675</c:v>
                </c:pt>
                <c:pt idx="3824">
                  <c:v>-0.90082899999999999</c:v>
                </c:pt>
                <c:pt idx="3825">
                  <c:v>-0.90426600000000001</c:v>
                </c:pt>
                <c:pt idx="3826">
                  <c:v>-0.908022</c:v>
                </c:pt>
                <c:pt idx="3827">
                  <c:v>-0.91223200000000004</c:v>
                </c:pt>
                <c:pt idx="3828">
                  <c:v>-0.91585399999999995</c:v>
                </c:pt>
                <c:pt idx="3829">
                  <c:v>-0.91874</c:v>
                </c:pt>
                <c:pt idx="3830">
                  <c:v>-0.92213699999999998</c:v>
                </c:pt>
                <c:pt idx="3831">
                  <c:v>-0.92531699999999995</c:v>
                </c:pt>
                <c:pt idx="3832">
                  <c:v>-0.92508000000000001</c:v>
                </c:pt>
                <c:pt idx="3833">
                  <c:v>-0.93180799999999997</c:v>
                </c:pt>
                <c:pt idx="3834">
                  <c:v>-0.93745999999999996</c:v>
                </c:pt>
                <c:pt idx="3835">
                  <c:v>-0.94059800000000005</c:v>
                </c:pt>
                <c:pt idx="3836">
                  <c:v>-0.94464000000000004</c:v>
                </c:pt>
                <c:pt idx="3837">
                  <c:v>-0.93989699999999998</c:v>
                </c:pt>
                <c:pt idx="3838">
                  <c:v>-0.94309200000000004</c:v>
                </c:pt>
                <c:pt idx="3839">
                  <c:v>-0.94578399999999996</c:v>
                </c:pt>
                <c:pt idx="3840">
                  <c:v>-0.94948500000000002</c:v>
                </c:pt>
                <c:pt idx="3841">
                  <c:v>-0.952488</c:v>
                </c:pt>
                <c:pt idx="3842">
                  <c:v>-0.94827600000000001</c:v>
                </c:pt>
                <c:pt idx="3843">
                  <c:v>-0.95041600000000004</c:v>
                </c:pt>
                <c:pt idx="3844">
                  <c:v>-0.95483300000000004</c:v>
                </c:pt>
                <c:pt idx="3845">
                  <c:v>-0.96057800000000004</c:v>
                </c:pt>
                <c:pt idx="3846">
                  <c:v>-0.95813899999999996</c:v>
                </c:pt>
                <c:pt idx="3847">
                  <c:v>-0.95993600000000001</c:v>
                </c:pt>
                <c:pt idx="3848">
                  <c:v>-0.96819200000000005</c:v>
                </c:pt>
                <c:pt idx="3849">
                  <c:v>-0.97415700000000005</c:v>
                </c:pt>
                <c:pt idx="3850">
                  <c:v>-0.97893300000000005</c:v>
                </c:pt>
                <c:pt idx="3851">
                  <c:v>-0.977356</c:v>
                </c:pt>
                <c:pt idx="3852">
                  <c:v>-0.97668600000000005</c:v>
                </c:pt>
                <c:pt idx="3853">
                  <c:v>-0.97994000000000003</c:v>
                </c:pt>
                <c:pt idx="3854">
                  <c:v>-0.98321800000000004</c:v>
                </c:pt>
                <c:pt idx="3855">
                  <c:v>-0.98062199999999999</c:v>
                </c:pt>
                <c:pt idx="3856">
                  <c:v>-0.97848299999999999</c:v>
                </c:pt>
                <c:pt idx="3857">
                  <c:v>-0.98145199999999999</c:v>
                </c:pt>
                <c:pt idx="3858">
                  <c:v>-0.98378299999999996</c:v>
                </c:pt>
                <c:pt idx="3859">
                  <c:v>-0.98338099999999995</c:v>
                </c:pt>
                <c:pt idx="3860">
                  <c:v>-0.98028800000000005</c:v>
                </c:pt>
                <c:pt idx="3861">
                  <c:v>-0.98332900000000001</c:v>
                </c:pt>
                <c:pt idx="3862">
                  <c:v>-0.98521000000000003</c:v>
                </c:pt>
                <c:pt idx="3863">
                  <c:v>-0.98922100000000002</c:v>
                </c:pt>
                <c:pt idx="3864">
                  <c:v>-0.98751100000000003</c:v>
                </c:pt>
                <c:pt idx="3865">
                  <c:v>-0.98108200000000001</c:v>
                </c:pt>
                <c:pt idx="3866">
                  <c:v>-0.98206499999999997</c:v>
                </c:pt>
                <c:pt idx="3867">
                  <c:v>-0.98232200000000003</c:v>
                </c:pt>
                <c:pt idx="3868">
                  <c:v>-0.98560999999999999</c:v>
                </c:pt>
                <c:pt idx="3869">
                  <c:v>-0.98359300000000005</c:v>
                </c:pt>
                <c:pt idx="3870">
                  <c:v>-0.97787599999999997</c:v>
                </c:pt>
                <c:pt idx="3871">
                  <c:v>-0.98069200000000001</c:v>
                </c:pt>
                <c:pt idx="3872">
                  <c:v>-0.98226899999999995</c:v>
                </c:pt>
                <c:pt idx="3873">
                  <c:v>-0.98136800000000002</c:v>
                </c:pt>
                <c:pt idx="3874">
                  <c:v>-0.97708099999999998</c:v>
                </c:pt>
                <c:pt idx="3875">
                  <c:v>-0.98033199999999998</c:v>
                </c:pt>
                <c:pt idx="3876">
                  <c:v>-0.98169200000000001</c:v>
                </c:pt>
                <c:pt idx="3877">
                  <c:v>-0.98404400000000003</c:v>
                </c:pt>
                <c:pt idx="3878">
                  <c:v>-0.98287999999999998</c:v>
                </c:pt>
                <c:pt idx="3879">
                  <c:v>-0.97793200000000002</c:v>
                </c:pt>
                <c:pt idx="3880">
                  <c:v>-0.98274499999999998</c:v>
                </c:pt>
                <c:pt idx="3881">
                  <c:v>-0.98250400000000004</c:v>
                </c:pt>
                <c:pt idx="3882">
                  <c:v>-0.97766200000000003</c:v>
                </c:pt>
                <c:pt idx="3883">
                  <c:v>-0.97761699999999996</c:v>
                </c:pt>
                <c:pt idx="3884">
                  <c:v>-0.97362099999999996</c:v>
                </c:pt>
                <c:pt idx="3885">
                  <c:v>-0.97418499999999997</c:v>
                </c:pt>
                <c:pt idx="3886">
                  <c:v>-0.966951</c:v>
                </c:pt>
                <c:pt idx="3887">
                  <c:v>-0.96526000000000001</c:v>
                </c:pt>
                <c:pt idx="3888">
                  <c:v>-0.95840499999999995</c:v>
                </c:pt>
                <c:pt idx="3889">
                  <c:v>-0.95752499999999996</c:v>
                </c:pt>
                <c:pt idx="3890">
                  <c:v>-0.95174000000000003</c:v>
                </c:pt>
                <c:pt idx="3891">
                  <c:v>-0.95711000000000002</c:v>
                </c:pt>
                <c:pt idx="3892">
                  <c:v>-0.95666899999999999</c:v>
                </c:pt>
                <c:pt idx="3893">
                  <c:v>-0.954461</c:v>
                </c:pt>
                <c:pt idx="3894">
                  <c:v>-0.95447899999999997</c:v>
                </c:pt>
                <c:pt idx="3895">
                  <c:v>-0.94943999999999995</c:v>
                </c:pt>
                <c:pt idx="3896">
                  <c:v>-0.94853699999999996</c:v>
                </c:pt>
                <c:pt idx="3897">
                  <c:v>-0.94364599999999998</c:v>
                </c:pt>
                <c:pt idx="3898">
                  <c:v>-0.94294199999999995</c:v>
                </c:pt>
                <c:pt idx="3899">
                  <c:v>-0.939029</c:v>
                </c:pt>
                <c:pt idx="3900">
                  <c:v>-0.93782600000000005</c:v>
                </c:pt>
                <c:pt idx="3901">
                  <c:v>-0.93234300000000003</c:v>
                </c:pt>
                <c:pt idx="3902">
                  <c:v>-0.93687799999999999</c:v>
                </c:pt>
                <c:pt idx="3903">
                  <c:v>-0.93389100000000003</c:v>
                </c:pt>
                <c:pt idx="3904">
                  <c:v>-0.92966499999999996</c:v>
                </c:pt>
                <c:pt idx="3905">
                  <c:v>-0.92573799999999995</c:v>
                </c:pt>
                <c:pt idx="3906">
                  <c:v>-0.92125500000000005</c:v>
                </c:pt>
                <c:pt idx="3907">
                  <c:v>-0.91855100000000001</c:v>
                </c:pt>
                <c:pt idx="3908">
                  <c:v>-0.91295400000000004</c:v>
                </c:pt>
                <c:pt idx="3909">
                  <c:v>-0.90723799999999999</c:v>
                </c:pt>
                <c:pt idx="3910">
                  <c:v>-0.89942100000000003</c:v>
                </c:pt>
                <c:pt idx="3911">
                  <c:v>-0.89254199999999995</c:v>
                </c:pt>
                <c:pt idx="3912">
                  <c:v>-0.88485000000000003</c:v>
                </c:pt>
                <c:pt idx="3913">
                  <c:v>-0.885849</c:v>
                </c:pt>
                <c:pt idx="3914">
                  <c:v>-0.87634900000000004</c:v>
                </c:pt>
                <c:pt idx="3915">
                  <c:v>-0.87083699999999997</c:v>
                </c:pt>
                <c:pt idx="3916">
                  <c:v>-0.86421199999999998</c:v>
                </c:pt>
                <c:pt idx="3917">
                  <c:v>-0.85891899999999999</c:v>
                </c:pt>
                <c:pt idx="3918">
                  <c:v>-0.85425700000000004</c:v>
                </c:pt>
                <c:pt idx="3919">
                  <c:v>-0.85113300000000003</c:v>
                </c:pt>
                <c:pt idx="3920">
                  <c:v>-0.84603399999999995</c:v>
                </c:pt>
                <c:pt idx="3921">
                  <c:v>-0.84383799999999998</c:v>
                </c:pt>
                <c:pt idx="3922">
                  <c:v>-0.83927200000000002</c:v>
                </c:pt>
                <c:pt idx="3923">
                  <c:v>-0.83603499999999997</c:v>
                </c:pt>
                <c:pt idx="3924">
                  <c:v>-0.83806700000000001</c:v>
                </c:pt>
                <c:pt idx="3925">
                  <c:v>-0.83898899999999998</c:v>
                </c:pt>
                <c:pt idx="3926">
                  <c:v>-0.83947000000000005</c:v>
                </c:pt>
                <c:pt idx="3927">
                  <c:v>-0.83953500000000003</c:v>
                </c:pt>
                <c:pt idx="3928">
                  <c:v>-0.84115200000000001</c:v>
                </c:pt>
                <c:pt idx="3929">
                  <c:v>-0.835843</c:v>
                </c:pt>
                <c:pt idx="3930">
                  <c:v>-0.83477999999999997</c:v>
                </c:pt>
                <c:pt idx="3931">
                  <c:v>-0.83665599999999996</c:v>
                </c:pt>
                <c:pt idx="3932">
                  <c:v>-0.83754700000000004</c:v>
                </c:pt>
                <c:pt idx="3933">
                  <c:v>-0.83877400000000002</c:v>
                </c:pt>
                <c:pt idx="3934">
                  <c:v>-0.83942499999999998</c:v>
                </c:pt>
                <c:pt idx="3935">
                  <c:v>-0.84046200000000004</c:v>
                </c:pt>
                <c:pt idx="3936">
                  <c:v>-0.84140899999999996</c:v>
                </c:pt>
                <c:pt idx="3937">
                  <c:v>-0.84308499999999997</c:v>
                </c:pt>
                <c:pt idx="3938">
                  <c:v>-0.83641500000000002</c:v>
                </c:pt>
                <c:pt idx="3939">
                  <c:v>-0.83551200000000003</c:v>
                </c:pt>
                <c:pt idx="3940">
                  <c:v>-0.838337</c:v>
                </c:pt>
                <c:pt idx="3941">
                  <c:v>-0.84138000000000002</c:v>
                </c:pt>
                <c:pt idx="3942">
                  <c:v>-0.84429200000000004</c:v>
                </c:pt>
                <c:pt idx="3943">
                  <c:v>-0.84565000000000001</c:v>
                </c:pt>
                <c:pt idx="3944">
                  <c:v>-0.84648599999999996</c:v>
                </c:pt>
                <c:pt idx="3945">
                  <c:v>-0.84606400000000004</c:v>
                </c:pt>
                <c:pt idx="3946">
                  <c:v>-0.84648400000000001</c:v>
                </c:pt>
                <c:pt idx="3947">
                  <c:v>-0.83797100000000002</c:v>
                </c:pt>
                <c:pt idx="3948">
                  <c:v>-0.83658100000000002</c:v>
                </c:pt>
                <c:pt idx="3949">
                  <c:v>-0.83567199999999997</c:v>
                </c:pt>
                <c:pt idx="3950">
                  <c:v>-0.83418499999999995</c:v>
                </c:pt>
                <c:pt idx="3951">
                  <c:v>-0.83429699999999996</c:v>
                </c:pt>
                <c:pt idx="3952">
                  <c:v>-0.83455299999999999</c:v>
                </c:pt>
                <c:pt idx="3953">
                  <c:v>-0.835511</c:v>
                </c:pt>
                <c:pt idx="3954">
                  <c:v>-0.83824699999999996</c:v>
                </c:pt>
                <c:pt idx="3955">
                  <c:v>-0.83164700000000003</c:v>
                </c:pt>
                <c:pt idx="3956">
                  <c:v>-0.83236399999999999</c:v>
                </c:pt>
                <c:pt idx="3957">
                  <c:v>-0.83282699999999998</c:v>
                </c:pt>
                <c:pt idx="3958">
                  <c:v>-0.832623</c:v>
                </c:pt>
                <c:pt idx="3959">
                  <c:v>-0.83096700000000001</c:v>
                </c:pt>
                <c:pt idx="3960">
                  <c:v>-0.82921</c:v>
                </c:pt>
                <c:pt idx="3961">
                  <c:v>-0.82844200000000001</c:v>
                </c:pt>
                <c:pt idx="3962">
                  <c:v>-0.82962000000000002</c:v>
                </c:pt>
                <c:pt idx="3963">
                  <c:v>-0.831229</c:v>
                </c:pt>
                <c:pt idx="3964">
                  <c:v>-0.822048</c:v>
                </c:pt>
                <c:pt idx="3965">
                  <c:v>-0.82312399999999997</c:v>
                </c:pt>
                <c:pt idx="3966">
                  <c:v>-0.82453900000000002</c:v>
                </c:pt>
                <c:pt idx="3967">
                  <c:v>-0.82488399999999995</c:v>
                </c:pt>
                <c:pt idx="3968">
                  <c:v>-0.82573799999999997</c:v>
                </c:pt>
                <c:pt idx="3969">
                  <c:v>-0.82709999999999995</c:v>
                </c:pt>
                <c:pt idx="3970">
                  <c:v>-0.82848200000000005</c:v>
                </c:pt>
                <c:pt idx="3971">
                  <c:v>-0.82986599999999999</c:v>
                </c:pt>
                <c:pt idx="3972">
                  <c:v>-0.83127200000000001</c:v>
                </c:pt>
                <c:pt idx="3973">
                  <c:v>-0.82516699999999998</c:v>
                </c:pt>
                <c:pt idx="3974">
                  <c:v>-0.82658500000000001</c:v>
                </c:pt>
                <c:pt idx="3975">
                  <c:v>-0.82599400000000001</c:v>
                </c:pt>
                <c:pt idx="3976">
                  <c:v>-0.82593300000000003</c:v>
                </c:pt>
                <c:pt idx="3977">
                  <c:v>-0.82738500000000004</c:v>
                </c:pt>
                <c:pt idx="3978">
                  <c:v>-0.83033699999999999</c:v>
                </c:pt>
                <c:pt idx="3979">
                  <c:v>-0.83278399999999997</c:v>
                </c:pt>
                <c:pt idx="3980">
                  <c:v>-0.834762</c:v>
                </c:pt>
                <c:pt idx="3981">
                  <c:v>-0.835646</c:v>
                </c:pt>
                <c:pt idx="3982">
                  <c:v>-0.82762500000000006</c:v>
                </c:pt>
                <c:pt idx="3983">
                  <c:v>-0.827183</c:v>
                </c:pt>
                <c:pt idx="3984">
                  <c:v>-0.82667199999999996</c:v>
                </c:pt>
                <c:pt idx="3985">
                  <c:v>-0.82667800000000002</c:v>
                </c:pt>
                <c:pt idx="3986">
                  <c:v>-0.82569000000000004</c:v>
                </c:pt>
                <c:pt idx="3987">
                  <c:v>-0.82471099999999997</c:v>
                </c:pt>
                <c:pt idx="3988">
                  <c:v>-0.82376400000000005</c:v>
                </c:pt>
                <c:pt idx="3989">
                  <c:v>-0.82274899999999995</c:v>
                </c:pt>
                <c:pt idx="3990">
                  <c:v>-0.81180799999999997</c:v>
                </c:pt>
                <c:pt idx="3991">
                  <c:v>-0.81040299999999998</c:v>
                </c:pt>
                <c:pt idx="3992">
                  <c:v>-0.80996800000000002</c:v>
                </c:pt>
                <c:pt idx="3993">
                  <c:v>-0.809535</c:v>
                </c:pt>
                <c:pt idx="3994">
                  <c:v>-0.809118</c:v>
                </c:pt>
                <c:pt idx="3995">
                  <c:v>-0.80920099999999995</c:v>
                </c:pt>
                <c:pt idx="3996">
                  <c:v>-0.810778</c:v>
                </c:pt>
                <c:pt idx="3997">
                  <c:v>-0.81435900000000006</c:v>
                </c:pt>
                <c:pt idx="3998">
                  <c:v>-0.81748600000000005</c:v>
                </c:pt>
                <c:pt idx="3999">
                  <c:v>-0.81956499999999999</c:v>
                </c:pt>
                <c:pt idx="4000">
                  <c:v>-0.82280299999999995</c:v>
                </c:pt>
                <c:pt idx="4001">
                  <c:v>-0.81845900000000005</c:v>
                </c:pt>
                <c:pt idx="4002">
                  <c:v>-0.82095099999999999</c:v>
                </c:pt>
                <c:pt idx="4003">
                  <c:v>-0.82217200000000001</c:v>
                </c:pt>
                <c:pt idx="4004">
                  <c:v>-0.82378799999999996</c:v>
                </c:pt>
                <c:pt idx="4005">
                  <c:v>-0.82545299999999999</c:v>
                </c:pt>
                <c:pt idx="4006">
                  <c:v>-0.82756200000000002</c:v>
                </c:pt>
                <c:pt idx="4007">
                  <c:v>-0.83157800000000004</c:v>
                </c:pt>
                <c:pt idx="4008">
                  <c:v>-0.83732499999999999</c:v>
                </c:pt>
                <c:pt idx="4009">
                  <c:v>-0.83963900000000002</c:v>
                </c:pt>
                <c:pt idx="4010">
                  <c:v>-0.84271300000000005</c:v>
                </c:pt>
                <c:pt idx="4011">
                  <c:v>-0.84483399999999997</c:v>
                </c:pt>
                <c:pt idx="4012">
                  <c:v>-0.84102500000000002</c:v>
                </c:pt>
                <c:pt idx="4013">
                  <c:v>-0.84378200000000003</c:v>
                </c:pt>
                <c:pt idx="4014">
                  <c:v>-0.84614900000000004</c:v>
                </c:pt>
                <c:pt idx="4015">
                  <c:v>-0.84963</c:v>
                </c:pt>
                <c:pt idx="4016">
                  <c:v>-0.85401099999999996</c:v>
                </c:pt>
                <c:pt idx="4017">
                  <c:v>-0.85624</c:v>
                </c:pt>
                <c:pt idx="4018">
                  <c:v>-0.86111400000000005</c:v>
                </c:pt>
                <c:pt idx="4019">
                  <c:v>-0.86692199999999997</c:v>
                </c:pt>
                <c:pt idx="4020">
                  <c:v>-0.87180000000000002</c:v>
                </c:pt>
                <c:pt idx="4021">
                  <c:v>-0.87598799999999999</c:v>
                </c:pt>
                <c:pt idx="4022">
                  <c:v>-0.87963100000000005</c:v>
                </c:pt>
                <c:pt idx="4023">
                  <c:v>-0.87474499999999999</c:v>
                </c:pt>
                <c:pt idx="4024">
                  <c:v>-0.87632299999999996</c:v>
                </c:pt>
                <c:pt idx="4025">
                  <c:v>-0.87954600000000005</c:v>
                </c:pt>
                <c:pt idx="4026">
                  <c:v>-0.88591200000000003</c:v>
                </c:pt>
                <c:pt idx="4027">
                  <c:v>-0.89053300000000002</c:v>
                </c:pt>
                <c:pt idx="4028">
                  <c:v>-0.891571</c:v>
                </c:pt>
                <c:pt idx="4029">
                  <c:v>-0.89303399999999999</c:v>
                </c:pt>
                <c:pt idx="4030">
                  <c:v>-0.89576900000000004</c:v>
                </c:pt>
                <c:pt idx="4031">
                  <c:v>-0.89843799999999996</c:v>
                </c:pt>
                <c:pt idx="4032">
                  <c:v>-0.90159699999999998</c:v>
                </c:pt>
                <c:pt idx="4033">
                  <c:v>-0.89798900000000004</c:v>
                </c:pt>
                <c:pt idx="4034">
                  <c:v>-0.89918200000000004</c:v>
                </c:pt>
                <c:pt idx="4035">
                  <c:v>-0.90193500000000004</c:v>
                </c:pt>
                <c:pt idx="4036">
                  <c:v>-0.90493599999999996</c:v>
                </c:pt>
                <c:pt idx="4037">
                  <c:v>-0.90793199999999996</c:v>
                </c:pt>
                <c:pt idx="4038">
                  <c:v>-0.91079100000000002</c:v>
                </c:pt>
                <c:pt idx="4039">
                  <c:v>-0.91288599999999998</c:v>
                </c:pt>
                <c:pt idx="4040">
                  <c:v>-0.914798</c:v>
                </c:pt>
                <c:pt idx="4041">
                  <c:v>-0.91856700000000002</c:v>
                </c:pt>
                <c:pt idx="4042">
                  <c:v>-0.92072299999999996</c:v>
                </c:pt>
                <c:pt idx="4043">
                  <c:v>-0.92382600000000004</c:v>
                </c:pt>
                <c:pt idx="4044">
                  <c:v>-0.92238600000000004</c:v>
                </c:pt>
                <c:pt idx="4045">
                  <c:v>-0.922462</c:v>
                </c:pt>
                <c:pt idx="4046">
                  <c:v>-0.92511399999999999</c:v>
                </c:pt>
                <c:pt idx="4047">
                  <c:v>-0.92724700000000004</c:v>
                </c:pt>
                <c:pt idx="4048">
                  <c:v>-0.93036200000000002</c:v>
                </c:pt>
                <c:pt idx="4049">
                  <c:v>-0.93322000000000005</c:v>
                </c:pt>
                <c:pt idx="4050">
                  <c:v>-0.93473499999999998</c:v>
                </c:pt>
                <c:pt idx="4051">
                  <c:v>-0.93641099999999999</c:v>
                </c:pt>
                <c:pt idx="4052">
                  <c:v>-0.93813599999999997</c:v>
                </c:pt>
                <c:pt idx="4053">
                  <c:v>-0.94038900000000003</c:v>
                </c:pt>
                <c:pt idx="4054">
                  <c:v>-0.93549499999999997</c:v>
                </c:pt>
                <c:pt idx="4055">
                  <c:v>-0.93379100000000004</c:v>
                </c:pt>
                <c:pt idx="4056">
                  <c:v>-0.93776599999999999</c:v>
                </c:pt>
                <c:pt idx="4057">
                  <c:v>-0.94269800000000004</c:v>
                </c:pt>
                <c:pt idx="4058">
                  <c:v>-0.94849600000000001</c:v>
                </c:pt>
                <c:pt idx="4059">
                  <c:v>-0.951214</c:v>
                </c:pt>
                <c:pt idx="4060">
                  <c:v>-0.95380699999999996</c:v>
                </c:pt>
                <c:pt idx="4061">
                  <c:v>-0.95679499999999995</c:v>
                </c:pt>
                <c:pt idx="4062">
                  <c:v>-0.95877599999999996</c:v>
                </c:pt>
                <c:pt idx="4063">
                  <c:v>-0.96042799999999995</c:v>
                </c:pt>
                <c:pt idx="4064">
                  <c:v>-0.96479499999999996</c:v>
                </c:pt>
                <c:pt idx="4065">
                  <c:v>-0.96321699999999999</c:v>
                </c:pt>
                <c:pt idx="4066">
                  <c:v>-0.96403499999999998</c:v>
                </c:pt>
                <c:pt idx="4067">
                  <c:v>-0.96945599999999998</c:v>
                </c:pt>
                <c:pt idx="4068">
                  <c:v>-0.971418</c:v>
                </c:pt>
                <c:pt idx="4069">
                  <c:v>-0.97384599999999999</c:v>
                </c:pt>
                <c:pt idx="4070">
                  <c:v>-0.97620399999999996</c:v>
                </c:pt>
                <c:pt idx="4071">
                  <c:v>-0.97830399999999995</c:v>
                </c:pt>
                <c:pt idx="4072">
                  <c:v>-0.98183600000000004</c:v>
                </c:pt>
                <c:pt idx="4073">
                  <c:v>-0.98720399999999997</c:v>
                </c:pt>
                <c:pt idx="4074">
                  <c:v>-0.99190400000000001</c:v>
                </c:pt>
                <c:pt idx="4075">
                  <c:v>-0.98966799999999999</c:v>
                </c:pt>
                <c:pt idx="4076">
                  <c:v>-0.98817600000000005</c:v>
                </c:pt>
                <c:pt idx="4077">
                  <c:v>-0.99148700000000001</c:v>
                </c:pt>
                <c:pt idx="4078">
                  <c:v>-0.99446299999999999</c:v>
                </c:pt>
                <c:pt idx="4079">
                  <c:v>-1.00074</c:v>
                </c:pt>
                <c:pt idx="4080">
                  <c:v>-1.0067299999999999</c:v>
                </c:pt>
                <c:pt idx="4081">
                  <c:v>-1.01108</c:v>
                </c:pt>
                <c:pt idx="4082">
                  <c:v>-1.0152600000000001</c:v>
                </c:pt>
                <c:pt idx="4083">
                  <c:v>-1.0185999999999999</c:v>
                </c:pt>
                <c:pt idx="4084">
                  <c:v>-1.0239199999999999</c:v>
                </c:pt>
                <c:pt idx="4085">
                  <c:v>-1.02233</c:v>
                </c:pt>
                <c:pt idx="4086">
                  <c:v>-1.0182599999999999</c:v>
                </c:pt>
                <c:pt idx="4087">
                  <c:v>-1.0203899999999999</c:v>
                </c:pt>
                <c:pt idx="4088">
                  <c:v>-1.02108</c:v>
                </c:pt>
                <c:pt idx="4089">
                  <c:v>-1.0222899999999999</c:v>
                </c:pt>
                <c:pt idx="4090">
                  <c:v>-1.0228999999999999</c:v>
                </c:pt>
                <c:pt idx="4091">
                  <c:v>-1.0240499999999999</c:v>
                </c:pt>
                <c:pt idx="4092">
                  <c:v>-1.0264500000000001</c:v>
                </c:pt>
                <c:pt idx="4093">
                  <c:v>-1.0306200000000001</c:v>
                </c:pt>
                <c:pt idx="4094">
                  <c:v>-1.03653</c:v>
                </c:pt>
                <c:pt idx="4095">
                  <c:v>-1.0379100000000001</c:v>
                </c:pt>
                <c:pt idx="4096">
                  <c:v>-1.0384100000000001</c:v>
                </c:pt>
                <c:pt idx="4097">
                  <c:v>-1.0427599999999999</c:v>
                </c:pt>
                <c:pt idx="4098">
                  <c:v>-1.0466299999999999</c:v>
                </c:pt>
                <c:pt idx="4099">
                  <c:v>-1.0505800000000001</c:v>
                </c:pt>
                <c:pt idx="4100">
                  <c:v>-1.0533999999999999</c:v>
                </c:pt>
                <c:pt idx="4101">
                  <c:v>-1.0580099999999999</c:v>
                </c:pt>
                <c:pt idx="4102">
                  <c:v>-1.0631999999999999</c:v>
                </c:pt>
                <c:pt idx="4103">
                  <c:v>-1.0659400000000001</c:v>
                </c:pt>
                <c:pt idx="4104">
                  <c:v>-1.0694900000000001</c:v>
                </c:pt>
                <c:pt idx="4105">
                  <c:v>-1.0682400000000001</c:v>
                </c:pt>
                <c:pt idx="4106">
                  <c:v>-1.0678300000000001</c:v>
                </c:pt>
                <c:pt idx="4107">
                  <c:v>-1.07599</c:v>
                </c:pt>
                <c:pt idx="4108">
                  <c:v>-1.08243</c:v>
                </c:pt>
                <c:pt idx="4109">
                  <c:v>-1.0870500000000001</c:v>
                </c:pt>
                <c:pt idx="4110">
                  <c:v>-1.09239</c:v>
                </c:pt>
                <c:pt idx="4111">
                  <c:v>-1.0976999999999999</c:v>
                </c:pt>
                <c:pt idx="4112">
                  <c:v>-1.1040000000000001</c:v>
                </c:pt>
                <c:pt idx="4113">
                  <c:v>-1.1089800000000001</c:v>
                </c:pt>
                <c:pt idx="4114">
                  <c:v>-1.1136600000000001</c:v>
                </c:pt>
                <c:pt idx="4115">
                  <c:v>-1.1127100000000001</c:v>
                </c:pt>
                <c:pt idx="4116">
                  <c:v>-1.1130100000000001</c:v>
                </c:pt>
                <c:pt idx="4117">
                  <c:v>-1.11721</c:v>
                </c:pt>
                <c:pt idx="4118">
                  <c:v>-1.11965</c:v>
                </c:pt>
                <c:pt idx="4119">
                  <c:v>-1.1216299999999999</c:v>
                </c:pt>
                <c:pt idx="4120">
                  <c:v>-1.1222099999999999</c:v>
                </c:pt>
                <c:pt idx="4121">
                  <c:v>-1.1215299999999999</c:v>
                </c:pt>
                <c:pt idx="4122">
                  <c:v>-1.12164</c:v>
                </c:pt>
                <c:pt idx="4123">
                  <c:v>-1.12181</c:v>
                </c:pt>
                <c:pt idx="4124">
                  <c:v>-1.12324</c:v>
                </c:pt>
                <c:pt idx="4125">
                  <c:v>-1.1183099999999999</c:v>
                </c:pt>
                <c:pt idx="4126">
                  <c:v>-1.1162399999999999</c:v>
                </c:pt>
                <c:pt idx="4127">
                  <c:v>-1.1185700000000001</c:v>
                </c:pt>
                <c:pt idx="4128">
                  <c:v>-1.1234</c:v>
                </c:pt>
                <c:pt idx="4129">
                  <c:v>-1.12822</c:v>
                </c:pt>
                <c:pt idx="4130">
                  <c:v>-1.12954</c:v>
                </c:pt>
                <c:pt idx="4131">
                  <c:v>-1.1315200000000001</c:v>
                </c:pt>
                <c:pt idx="4132">
                  <c:v>-1.1323099999999999</c:v>
                </c:pt>
                <c:pt idx="4133">
                  <c:v>-1.1327799999999999</c:v>
                </c:pt>
                <c:pt idx="4134">
                  <c:v>-1.13443</c:v>
                </c:pt>
                <c:pt idx="4135">
                  <c:v>-1.1272899999999999</c:v>
                </c:pt>
                <c:pt idx="4136">
                  <c:v>-1.12239</c:v>
                </c:pt>
                <c:pt idx="4137">
                  <c:v>-1.1214599999999999</c:v>
                </c:pt>
                <c:pt idx="4138">
                  <c:v>-1.1185700000000001</c:v>
                </c:pt>
                <c:pt idx="4139">
                  <c:v>-1.1142799999999999</c:v>
                </c:pt>
                <c:pt idx="4140">
                  <c:v>-1.1097999999999999</c:v>
                </c:pt>
                <c:pt idx="4141">
                  <c:v>-1.10564</c:v>
                </c:pt>
                <c:pt idx="4142">
                  <c:v>-1.10284</c:v>
                </c:pt>
                <c:pt idx="4143">
                  <c:v>-1.10178</c:v>
                </c:pt>
                <c:pt idx="4144">
                  <c:v>-1.1026400000000001</c:v>
                </c:pt>
                <c:pt idx="4145">
                  <c:v>-1.0929199999999999</c:v>
                </c:pt>
                <c:pt idx="4146">
                  <c:v>-1.09128</c:v>
                </c:pt>
                <c:pt idx="4147">
                  <c:v>-1.09232</c:v>
                </c:pt>
                <c:pt idx="4148">
                  <c:v>-1.09406</c:v>
                </c:pt>
                <c:pt idx="4149">
                  <c:v>-1.09636</c:v>
                </c:pt>
                <c:pt idx="4150">
                  <c:v>-1.0969100000000001</c:v>
                </c:pt>
                <c:pt idx="4151">
                  <c:v>-1.09463</c:v>
                </c:pt>
                <c:pt idx="4152">
                  <c:v>-1.0934900000000001</c:v>
                </c:pt>
                <c:pt idx="4153">
                  <c:v>-1.09334</c:v>
                </c:pt>
                <c:pt idx="4154">
                  <c:v>-1.0941799999999999</c:v>
                </c:pt>
                <c:pt idx="4155">
                  <c:v>-1.08446</c:v>
                </c:pt>
                <c:pt idx="4156">
                  <c:v>-1.08321</c:v>
                </c:pt>
                <c:pt idx="4157">
                  <c:v>-1.0830299999999999</c:v>
                </c:pt>
                <c:pt idx="4158">
                  <c:v>-1.0821000000000001</c:v>
                </c:pt>
                <c:pt idx="4159">
                  <c:v>-1.08121</c:v>
                </c:pt>
                <c:pt idx="4160">
                  <c:v>-1.07986</c:v>
                </c:pt>
                <c:pt idx="4161">
                  <c:v>-1.07744</c:v>
                </c:pt>
                <c:pt idx="4162">
                  <c:v>-1.0760099999999999</c:v>
                </c:pt>
                <c:pt idx="4163">
                  <c:v>-1.0755999999999999</c:v>
                </c:pt>
                <c:pt idx="4164">
                  <c:v>-1.07521</c:v>
                </c:pt>
                <c:pt idx="4165">
                  <c:v>-1.0652699999999999</c:v>
                </c:pt>
                <c:pt idx="4166">
                  <c:v>-1.0670299999999999</c:v>
                </c:pt>
                <c:pt idx="4167">
                  <c:v>-1.06812</c:v>
                </c:pt>
                <c:pt idx="4168">
                  <c:v>-1.0703199999999999</c:v>
                </c:pt>
                <c:pt idx="4169">
                  <c:v>-1.0718399999999999</c:v>
                </c:pt>
                <c:pt idx="4170">
                  <c:v>-1.0709</c:v>
                </c:pt>
                <c:pt idx="4171">
                  <c:v>-1.0706500000000001</c:v>
                </c:pt>
                <c:pt idx="4172">
                  <c:v>-1.07121</c:v>
                </c:pt>
                <c:pt idx="4173">
                  <c:v>-1.0703800000000001</c:v>
                </c:pt>
                <c:pt idx="4174">
                  <c:v>-1.0683199999999999</c:v>
                </c:pt>
                <c:pt idx="4175">
                  <c:v>-1.05999</c:v>
                </c:pt>
                <c:pt idx="4176">
                  <c:v>-1.0632699999999999</c:v>
                </c:pt>
                <c:pt idx="4177">
                  <c:v>-1.07176</c:v>
                </c:pt>
                <c:pt idx="4178">
                  <c:v>-1.0626100000000001</c:v>
                </c:pt>
                <c:pt idx="4179">
                  <c:v>-1.06196</c:v>
                </c:pt>
                <c:pt idx="4180">
                  <c:v>-1.06254</c:v>
                </c:pt>
                <c:pt idx="4181">
                  <c:v>-1.0625500000000001</c:v>
                </c:pt>
                <c:pt idx="4182">
                  <c:v>-1.0616099999999999</c:v>
                </c:pt>
                <c:pt idx="4183">
                  <c:v>-1.0626599999999999</c:v>
                </c:pt>
                <c:pt idx="4184">
                  <c:v>-1.0606</c:v>
                </c:pt>
                <c:pt idx="4185">
                  <c:v>-1.04901</c:v>
                </c:pt>
                <c:pt idx="4186">
                  <c:v>-1.0490900000000001</c:v>
                </c:pt>
                <c:pt idx="4187">
                  <c:v>-1.0480799999999999</c:v>
                </c:pt>
                <c:pt idx="4188">
                  <c:v>-1.04786</c:v>
                </c:pt>
                <c:pt idx="4189">
                  <c:v>-1.0467500000000001</c:v>
                </c:pt>
                <c:pt idx="4190">
                  <c:v>-1.04488</c:v>
                </c:pt>
                <c:pt idx="4191">
                  <c:v>-1.0441</c:v>
                </c:pt>
                <c:pt idx="4192">
                  <c:v>-1.0451999999999999</c:v>
                </c:pt>
                <c:pt idx="4193">
                  <c:v>-1.0482899999999999</c:v>
                </c:pt>
                <c:pt idx="4194">
                  <c:v>-1.04853</c:v>
                </c:pt>
                <c:pt idx="4195">
                  <c:v>-1.0439799999999999</c:v>
                </c:pt>
                <c:pt idx="4196">
                  <c:v>-1.0459099999999999</c:v>
                </c:pt>
                <c:pt idx="4197">
                  <c:v>-1.0462</c:v>
                </c:pt>
                <c:pt idx="4198">
                  <c:v>-1.04495</c:v>
                </c:pt>
                <c:pt idx="4199">
                  <c:v>-1.0452399999999999</c:v>
                </c:pt>
                <c:pt idx="4200">
                  <c:v>-1.04586</c:v>
                </c:pt>
                <c:pt idx="4201">
                  <c:v>-1.0462899999999999</c:v>
                </c:pt>
                <c:pt idx="4202">
                  <c:v>-1.0469599999999999</c:v>
                </c:pt>
                <c:pt idx="4203">
                  <c:v>-1.0497300000000001</c:v>
                </c:pt>
                <c:pt idx="4204">
                  <c:v>-1.0486</c:v>
                </c:pt>
                <c:pt idx="4205">
                  <c:v>-1.0413699999999999</c:v>
                </c:pt>
                <c:pt idx="4206">
                  <c:v>-1.0480700000000001</c:v>
                </c:pt>
                <c:pt idx="4207">
                  <c:v>-1.0498499999999999</c:v>
                </c:pt>
                <c:pt idx="4208">
                  <c:v>-1.04091</c:v>
                </c:pt>
                <c:pt idx="4209">
                  <c:v>-1.04094</c:v>
                </c:pt>
                <c:pt idx="4210">
                  <c:v>-1.0381199999999999</c:v>
                </c:pt>
                <c:pt idx="4211">
                  <c:v>-1.0380100000000001</c:v>
                </c:pt>
                <c:pt idx="4212">
                  <c:v>-1.03898</c:v>
                </c:pt>
                <c:pt idx="4213">
                  <c:v>-1.03996</c:v>
                </c:pt>
                <c:pt idx="4214">
                  <c:v>-1.0351999999999999</c:v>
                </c:pt>
                <c:pt idx="4215">
                  <c:v>-1.0300400000000001</c:v>
                </c:pt>
                <c:pt idx="4216">
                  <c:v>-1.0324599999999999</c:v>
                </c:pt>
                <c:pt idx="4217">
                  <c:v>-1.03298</c:v>
                </c:pt>
                <c:pt idx="4218">
                  <c:v>-1.03372</c:v>
                </c:pt>
                <c:pt idx="4219">
                  <c:v>-1.0341499999999999</c:v>
                </c:pt>
                <c:pt idx="4220">
                  <c:v>-1.03552</c:v>
                </c:pt>
                <c:pt idx="4221">
                  <c:v>-1.0361499999999999</c:v>
                </c:pt>
                <c:pt idx="4222">
                  <c:v>-1.0362800000000001</c:v>
                </c:pt>
                <c:pt idx="4223">
                  <c:v>-1.0360100000000001</c:v>
                </c:pt>
                <c:pt idx="4224">
                  <c:v>-1.0350900000000001</c:v>
                </c:pt>
                <c:pt idx="4225">
                  <c:v>-1.0371300000000001</c:v>
                </c:pt>
                <c:pt idx="4226">
                  <c:v>-1.0307999999999999</c:v>
                </c:pt>
                <c:pt idx="4227">
                  <c:v>-1.0252399999999999</c:v>
                </c:pt>
                <c:pt idx="4228">
                  <c:v>-1.0259799999999999</c:v>
                </c:pt>
                <c:pt idx="4229">
                  <c:v>-1.0322199999999999</c:v>
                </c:pt>
                <c:pt idx="4230">
                  <c:v>-1.03091</c:v>
                </c:pt>
                <c:pt idx="4231">
                  <c:v>-1.0233099999999999</c:v>
                </c:pt>
                <c:pt idx="4232">
                  <c:v>-1.02444</c:v>
                </c:pt>
                <c:pt idx="4233">
                  <c:v>-1.02475</c:v>
                </c:pt>
                <c:pt idx="4234">
                  <c:v>-1.0267900000000001</c:v>
                </c:pt>
                <c:pt idx="4235">
                  <c:v>-1.0283599999999999</c:v>
                </c:pt>
                <c:pt idx="4236">
                  <c:v>-1.0286500000000001</c:v>
                </c:pt>
                <c:pt idx="4237">
                  <c:v>-1.0303899999999999</c:v>
                </c:pt>
                <c:pt idx="4238">
                  <c:v>-1.0263899999999999</c:v>
                </c:pt>
                <c:pt idx="4239">
                  <c:v>-1.02136</c:v>
                </c:pt>
                <c:pt idx="4240">
                  <c:v>-1.03084</c:v>
                </c:pt>
                <c:pt idx="4241">
                  <c:v>-1.0334300000000001</c:v>
                </c:pt>
                <c:pt idx="4242">
                  <c:v>-1.0309999999999999</c:v>
                </c:pt>
                <c:pt idx="4243">
                  <c:v>-1.0328999999999999</c:v>
                </c:pt>
                <c:pt idx="4244">
                  <c:v>-1.03301</c:v>
                </c:pt>
                <c:pt idx="4245">
                  <c:v>-1.03417</c:v>
                </c:pt>
                <c:pt idx="4246">
                  <c:v>-1.0355700000000001</c:v>
                </c:pt>
                <c:pt idx="4247">
                  <c:v>-1.03651</c:v>
                </c:pt>
                <c:pt idx="4248">
                  <c:v>-1.03948</c:v>
                </c:pt>
                <c:pt idx="4249">
                  <c:v>-1.04348</c:v>
                </c:pt>
                <c:pt idx="4250">
                  <c:v>-1.0391999999999999</c:v>
                </c:pt>
                <c:pt idx="4251">
                  <c:v>-1.0364800000000001</c:v>
                </c:pt>
                <c:pt idx="4252">
                  <c:v>-1.03914</c:v>
                </c:pt>
                <c:pt idx="4253">
                  <c:v>-1.0415399999999999</c:v>
                </c:pt>
                <c:pt idx="4254">
                  <c:v>-1.0447900000000001</c:v>
                </c:pt>
                <c:pt idx="4255">
                  <c:v>-1.0476300000000001</c:v>
                </c:pt>
                <c:pt idx="4256">
                  <c:v>-1.0498400000000001</c:v>
                </c:pt>
                <c:pt idx="4257">
                  <c:v>-1.0522</c:v>
                </c:pt>
                <c:pt idx="4258">
                  <c:v>-1.0546</c:v>
                </c:pt>
                <c:pt idx="4259">
                  <c:v>-1.0565500000000001</c:v>
                </c:pt>
                <c:pt idx="4260">
                  <c:v>-1.0592299999999999</c:v>
                </c:pt>
                <c:pt idx="4261">
                  <c:v>-1.0637399999999999</c:v>
                </c:pt>
                <c:pt idx="4262">
                  <c:v>-1.0598799999999999</c:v>
                </c:pt>
                <c:pt idx="4263">
                  <c:v>-1.0566500000000001</c:v>
                </c:pt>
                <c:pt idx="4264">
                  <c:v>-1.05986</c:v>
                </c:pt>
                <c:pt idx="4265">
                  <c:v>-1.0602</c:v>
                </c:pt>
                <c:pt idx="4266">
                  <c:v>-1.0608900000000001</c:v>
                </c:pt>
                <c:pt idx="4267">
                  <c:v>-1.06185</c:v>
                </c:pt>
                <c:pt idx="4268">
                  <c:v>-1.06436</c:v>
                </c:pt>
                <c:pt idx="4269">
                  <c:v>-1.06785</c:v>
                </c:pt>
                <c:pt idx="4270">
                  <c:v>-1.07159</c:v>
                </c:pt>
                <c:pt idx="4271">
                  <c:v>-1.07673</c:v>
                </c:pt>
                <c:pt idx="4272">
                  <c:v>-1.0815399999999999</c:v>
                </c:pt>
                <c:pt idx="4273">
                  <c:v>-1.0847500000000001</c:v>
                </c:pt>
                <c:pt idx="4274">
                  <c:v>-1.08725</c:v>
                </c:pt>
                <c:pt idx="4275">
                  <c:v>-1.0813900000000001</c:v>
                </c:pt>
                <c:pt idx="4276">
                  <c:v>-1.07619</c:v>
                </c:pt>
                <c:pt idx="4277">
                  <c:v>-1.0783400000000001</c:v>
                </c:pt>
                <c:pt idx="4278">
                  <c:v>-1.0793200000000001</c:v>
                </c:pt>
                <c:pt idx="4279">
                  <c:v>-1.0802099999999999</c:v>
                </c:pt>
                <c:pt idx="4280">
                  <c:v>-1.0813900000000001</c:v>
                </c:pt>
                <c:pt idx="4281">
                  <c:v>-1.0829599999999999</c:v>
                </c:pt>
                <c:pt idx="4282">
                  <c:v>-1.0857399999999999</c:v>
                </c:pt>
                <c:pt idx="4283">
                  <c:v>-1.0888599999999999</c:v>
                </c:pt>
                <c:pt idx="4284">
                  <c:v>-1.0894900000000001</c:v>
                </c:pt>
                <c:pt idx="4285">
                  <c:v>-1.0900700000000001</c:v>
                </c:pt>
                <c:pt idx="4286">
                  <c:v>-1.09148</c:v>
                </c:pt>
                <c:pt idx="4287">
                  <c:v>-1.0924400000000001</c:v>
                </c:pt>
                <c:pt idx="4288">
                  <c:v>-1.0960700000000001</c:v>
                </c:pt>
                <c:pt idx="4289">
                  <c:v>-1.0941399999999999</c:v>
                </c:pt>
                <c:pt idx="4290">
                  <c:v>-1.0913299999999999</c:v>
                </c:pt>
                <c:pt idx="4291">
                  <c:v>-1.0949899999999999</c:v>
                </c:pt>
                <c:pt idx="4292">
                  <c:v>-1.09538</c:v>
                </c:pt>
                <c:pt idx="4293">
                  <c:v>-1.0965</c:v>
                </c:pt>
                <c:pt idx="4294">
                  <c:v>-1.0974600000000001</c:v>
                </c:pt>
                <c:pt idx="4295">
                  <c:v>-1.0985</c:v>
                </c:pt>
                <c:pt idx="4296">
                  <c:v>-1.0992</c:v>
                </c:pt>
                <c:pt idx="4297">
                  <c:v>-1.10015</c:v>
                </c:pt>
                <c:pt idx="4298">
                  <c:v>-1.1012200000000001</c:v>
                </c:pt>
                <c:pt idx="4299">
                  <c:v>-1.1009599999999999</c:v>
                </c:pt>
                <c:pt idx="4300">
                  <c:v>-1.10259</c:v>
                </c:pt>
                <c:pt idx="4301">
                  <c:v>-1.10459</c:v>
                </c:pt>
                <c:pt idx="4302">
                  <c:v>-1.1068199999999999</c:v>
                </c:pt>
                <c:pt idx="4303">
                  <c:v>-1.1033900000000001</c:v>
                </c:pt>
                <c:pt idx="4304">
                  <c:v>-1.0983099999999999</c:v>
                </c:pt>
                <c:pt idx="4305">
                  <c:v>-1.10063</c:v>
                </c:pt>
                <c:pt idx="4306">
                  <c:v>-1.1008899999999999</c:v>
                </c:pt>
                <c:pt idx="4307">
                  <c:v>-1.1024099999999999</c:v>
                </c:pt>
                <c:pt idx="4308">
                  <c:v>-1.1057300000000001</c:v>
                </c:pt>
                <c:pt idx="4309">
                  <c:v>-1.10823</c:v>
                </c:pt>
                <c:pt idx="4310">
                  <c:v>-1.1095299999999999</c:v>
                </c:pt>
                <c:pt idx="4311">
                  <c:v>-1.1124499999999999</c:v>
                </c:pt>
                <c:pt idx="4312">
                  <c:v>-1.11524</c:v>
                </c:pt>
                <c:pt idx="4313">
                  <c:v>-1.11575</c:v>
                </c:pt>
                <c:pt idx="4314">
                  <c:v>-1.1167</c:v>
                </c:pt>
                <c:pt idx="4315">
                  <c:v>-1.1129</c:v>
                </c:pt>
                <c:pt idx="4316">
                  <c:v>-1.1064799999999999</c:v>
                </c:pt>
                <c:pt idx="4317">
                  <c:v>-1.10832</c:v>
                </c:pt>
                <c:pt idx="4318">
                  <c:v>-1.1084700000000001</c:v>
                </c:pt>
                <c:pt idx="4319">
                  <c:v>-1.11026</c:v>
                </c:pt>
                <c:pt idx="4320">
                  <c:v>-1.1115600000000001</c:v>
                </c:pt>
                <c:pt idx="4321">
                  <c:v>-1.1118399999999999</c:v>
                </c:pt>
                <c:pt idx="4322">
                  <c:v>-1.1128</c:v>
                </c:pt>
                <c:pt idx="4323">
                  <c:v>-1.1133500000000001</c:v>
                </c:pt>
                <c:pt idx="4324">
                  <c:v>-1.11504</c:v>
                </c:pt>
                <c:pt idx="4325">
                  <c:v>-1.1145799999999999</c:v>
                </c:pt>
                <c:pt idx="4326">
                  <c:v>-1.11154</c:v>
                </c:pt>
                <c:pt idx="4327">
                  <c:v>-1.11744</c:v>
                </c:pt>
                <c:pt idx="4328">
                  <c:v>-1.1227499999999999</c:v>
                </c:pt>
                <c:pt idx="4329">
                  <c:v>-1.1267100000000001</c:v>
                </c:pt>
                <c:pt idx="4330">
                  <c:v>-1.12978</c:v>
                </c:pt>
                <c:pt idx="4331">
                  <c:v>-1.13168</c:v>
                </c:pt>
                <c:pt idx="4332">
                  <c:v>-1.1322000000000001</c:v>
                </c:pt>
                <c:pt idx="4333">
                  <c:v>-1.13266</c:v>
                </c:pt>
                <c:pt idx="4334">
                  <c:v>-1.13344</c:v>
                </c:pt>
                <c:pt idx="4335">
                  <c:v>-1.1346000000000001</c:v>
                </c:pt>
                <c:pt idx="4336">
                  <c:v>-1.13306</c:v>
                </c:pt>
                <c:pt idx="4337">
                  <c:v>-1.12683</c:v>
                </c:pt>
                <c:pt idx="4338">
                  <c:v>-1.13262</c:v>
                </c:pt>
                <c:pt idx="4339">
                  <c:v>-1.1399600000000001</c:v>
                </c:pt>
                <c:pt idx="4340">
                  <c:v>-1.1349100000000001</c:v>
                </c:pt>
                <c:pt idx="4341">
                  <c:v>-1.14232</c:v>
                </c:pt>
                <c:pt idx="4342">
                  <c:v>-1.1475500000000001</c:v>
                </c:pt>
                <c:pt idx="4343">
                  <c:v>-1.15316</c:v>
                </c:pt>
                <c:pt idx="4344">
                  <c:v>-1.15849</c:v>
                </c:pt>
                <c:pt idx="4345">
                  <c:v>-1.1626099999999999</c:v>
                </c:pt>
                <c:pt idx="4346">
                  <c:v>-1.1646399999999999</c:v>
                </c:pt>
                <c:pt idx="4347">
                  <c:v>-1.1604699999999999</c:v>
                </c:pt>
                <c:pt idx="4348">
                  <c:v>-1.16354</c:v>
                </c:pt>
                <c:pt idx="4349">
                  <c:v>-1.1651100000000001</c:v>
                </c:pt>
                <c:pt idx="4350">
                  <c:v>-1.16699</c:v>
                </c:pt>
                <c:pt idx="4351">
                  <c:v>-1.1680600000000001</c:v>
                </c:pt>
                <c:pt idx="4352">
                  <c:v>-1.1676899999999999</c:v>
                </c:pt>
                <c:pt idx="4353">
                  <c:v>-1.1662999999999999</c:v>
                </c:pt>
                <c:pt idx="4354">
                  <c:v>-1.16337</c:v>
                </c:pt>
                <c:pt idx="4355">
                  <c:v>-1.1606000000000001</c:v>
                </c:pt>
                <c:pt idx="4356">
                  <c:v>-1.1535899999999999</c:v>
                </c:pt>
                <c:pt idx="4357">
                  <c:v>-1.13673</c:v>
                </c:pt>
                <c:pt idx="4358">
                  <c:v>-1.1342000000000001</c:v>
                </c:pt>
                <c:pt idx="4359">
                  <c:v>-1.13167</c:v>
                </c:pt>
                <c:pt idx="4360">
                  <c:v>-1.1287199999999999</c:v>
                </c:pt>
                <c:pt idx="4361">
                  <c:v>-1.1270199999999999</c:v>
                </c:pt>
                <c:pt idx="4362">
                  <c:v>-1.12439</c:v>
                </c:pt>
                <c:pt idx="4363">
                  <c:v>-1.1228</c:v>
                </c:pt>
                <c:pt idx="4364">
                  <c:v>-1.12195</c:v>
                </c:pt>
                <c:pt idx="4365">
                  <c:v>-1.11968</c:v>
                </c:pt>
                <c:pt idx="4366">
                  <c:v>-1.1109100000000001</c:v>
                </c:pt>
                <c:pt idx="4367">
                  <c:v>-1.1108499999999999</c:v>
                </c:pt>
                <c:pt idx="4368">
                  <c:v>-1.1089500000000001</c:v>
                </c:pt>
                <c:pt idx="4369">
                  <c:v>-1.10799</c:v>
                </c:pt>
                <c:pt idx="4370">
                  <c:v>-1.1078300000000001</c:v>
                </c:pt>
                <c:pt idx="4371">
                  <c:v>-1.1077300000000001</c:v>
                </c:pt>
                <c:pt idx="4372">
                  <c:v>-1.10798</c:v>
                </c:pt>
                <c:pt idx="4373">
                  <c:v>-1.1073500000000001</c:v>
                </c:pt>
                <c:pt idx="4374">
                  <c:v>-1.10765</c:v>
                </c:pt>
                <c:pt idx="4375">
                  <c:v>-1.1083400000000001</c:v>
                </c:pt>
                <c:pt idx="4376">
                  <c:v>-1.10995</c:v>
                </c:pt>
                <c:pt idx="4377">
                  <c:v>-1.1033299999999999</c:v>
                </c:pt>
                <c:pt idx="4378">
                  <c:v>-1.1046899999999999</c:v>
                </c:pt>
                <c:pt idx="4379">
                  <c:v>-1.10537</c:v>
                </c:pt>
                <c:pt idx="4380">
                  <c:v>-1.10625</c:v>
                </c:pt>
                <c:pt idx="4381">
                  <c:v>-1.1076600000000001</c:v>
                </c:pt>
                <c:pt idx="4382">
                  <c:v>-1.1099699999999999</c:v>
                </c:pt>
                <c:pt idx="4383">
                  <c:v>-1.1118399999999999</c:v>
                </c:pt>
                <c:pt idx="4384">
                  <c:v>-1.1108499999999999</c:v>
                </c:pt>
                <c:pt idx="4385">
                  <c:v>-1.10083</c:v>
                </c:pt>
                <c:pt idx="4386">
                  <c:v>-1.10128</c:v>
                </c:pt>
                <c:pt idx="4387">
                  <c:v>-1.1025100000000001</c:v>
                </c:pt>
                <c:pt idx="4388">
                  <c:v>-1.10389</c:v>
                </c:pt>
                <c:pt idx="4389">
                  <c:v>-1.10568</c:v>
                </c:pt>
                <c:pt idx="4390">
                  <c:v>-1.1070500000000001</c:v>
                </c:pt>
                <c:pt idx="4391">
                  <c:v>-1.10632</c:v>
                </c:pt>
                <c:pt idx="4392">
                  <c:v>-1.09779</c:v>
                </c:pt>
                <c:pt idx="4393">
                  <c:v>-1.099</c:v>
                </c:pt>
                <c:pt idx="4394">
                  <c:v>-1.0992</c:v>
                </c:pt>
                <c:pt idx="4395">
                  <c:v>-1.09955</c:v>
                </c:pt>
                <c:pt idx="4396">
                  <c:v>-1.09931</c:v>
                </c:pt>
                <c:pt idx="4397">
                  <c:v>-1.0992599999999999</c:v>
                </c:pt>
                <c:pt idx="4398">
                  <c:v>-1.0992200000000001</c:v>
                </c:pt>
                <c:pt idx="4399">
                  <c:v>-1.0916300000000001</c:v>
                </c:pt>
                <c:pt idx="4400">
                  <c:v>-1.0926899999999999</c:v>
                </c:pt>
                <c:pt idx="4401">
                  <c:v>-1.09192</c:v>
                </c:pt>
                <c:pt idx="4402">
                  <c:v>-1.0917399999999999</c:v>
                </c:pt>
                <c:pt idx="4403">
                  <c:v>-1.0911299999999999</c:v>
                </c:pt>
                <c:pt idx="4404">
                  <c:v>-1.0929500000000001</c:v>
                </c:pt>
                <c:pt idx="4405">
                  <c:v>-1.0938399999999999</c:v>
                </c:pt>
                <c:pt idx="4406">
                  <c:v>-1.0948199999999999</c:v>
                </c:pt>
                <c:pt idx="4407">
                  <c:v>-1.08463</c:v>
                </c:pt>
                <c:pt idx="4408">
                  <c:v>-1.0842099999999999</c:v>
                </c:pt>
                <c:pt idx="4409">
                  <c:v>-1.0834600000000001</c:v>
                </c:pt>
                <c:pt idx="4410">
                  <c:v>-1.0833200000000001</c:v>
                </c:pt>
                <c:pt idx="4411">
                  <c:v>-1.0841700000000001</c:v>
                </c:pt>
                <c:pt idx="4412">
                  <c:v>-1.08599</c:v>
                </c:pt>
                <c:pt idx="4413">
                  <c:v>-1.08728</c:v>
                </c:pt>
                <c:pt idx="4414">
                  <c:v>-1.08812</c:v>
                </c:pt>
                <c:pt idx="4415">
                  <c:v>-1.0882700000000001</c:v>
                </c:pt>
                <c:pt idx="4416">
                  <c:v>-1.08162</c:v>
                </c:pt>
                <c:pt idx="4417">
                  <c:v>-1.0825400000000001</c:v>
                </c:pt>
                <c:pt idx="4418">
                  <c:v>-1.08128</c:v>
                </c:pt>
                <c:pt idx="4419">
                  <c:v>-1.07961</c:v>
                </c:pt>
                <c:pt idx="4420">
                  <c:v>-1.0779099999999999</c:v>
                </c:pt>
                <c:pt idx="4421">
                  <c:v>-1.0752200000000001</c:v>
                </c:pt>
                <c:pt idx="4422">
                  <c:v>-1.0740700000000001</c:v>
                </c:pt>
                <c:pt idx="4423">
                  <c:v>-1.0733699999999999</c:v>
                </c:pt>
                <c:pt idx="4424">
                  <c:v>-1.07325</c:v>
                </c:pt>
                <c:pt idx="4425">
                  <c:v>-1.0728500000000001</c:v>
                </c:pt>
                <c:pt idx="4426">
                  <c:v>-1.0571299999999999</c:v>
                </c:pt>
                <c:pt idx="4427">
                  <c:v>-1.0526</c:v>
                </c:pt>
                <c:pt idx="4428">
                  <c:v>-1.04992</c:v>
                </c:pt>
                <c:pt idx="4429">
                  <c:v>-1.04975</c:v>
                </c:pt>
                <c:pt idx="4430">
                  <c:v>-1.0469599999999999</c:v>
                </c:pt>
                <c:pt idx="4431">
                  <c:v>-1.0382499999999999</c:v>
                </c:pt>
                <c:pt idx="4432">
                  <c:v>-1.03363</c:v>
                </c:pt>
                <c:pt idx="4433">
                  <c:v>-1.03145</c:v>
                </c:pt>
                <c:pt idx="4434">
                  <c:v>-1.03077</c:v>
                </c:pt>
                <c:pt idx="4435">
                  <c:v>-1.02898</c:v>
                </c:pt>
                <c:pt idx="4436">
                  <c:v>-1.0187900000000001</c:v>
                </c:pt>
                <c:pt idx="4437">
                  <c:v>-1.0161500000000001</c:v>
                </c:pt>
                <c:pt idx="4438">
                  <c:v>-1.01295</c:v>
                </c:pt>
                <c:pt idx="4439">
                  <c:v>-1.01227</c:v>
                </c:pt>
                <c:pt idx="4440">
                  <c:v>-1.01156</c:v>
                </c:pt>
                <c:pt idx="4441">
                  <c:v>-1.0108600000000001</c:v>
                </c:pt>
                <c:pt idx="4442">
                  <c:v>-1.01065</c:v>
                </c:pt>
                <c:pt idx="4443">
                  <c:v>-1.00997</c:v>
                </c:pt>
                <c:pt idx="4444">
                  <c:v>-1.0092099999999999</c:v>
                </c:pt>
                <c:pt idx="4445">
                  <c:v>-1.0020199999999999</c:v>
                </c:pt>
                <c:pt idx="4446">
                  <c:v>-1.00288</c:v>
                </c:pt>
                <c:pt idx="4447">
                  <c:v>-1.0036499999999999</c:v>
                </c:pt>
                <c:pt idx="4448">
                  <c:v>-1.00346</c:v>
                </c:pt>
                <c:pt idx="4449">
                  <c:v>-1.00478</c:v>
                </c:pt>
                <c:pt idx="4450">
                  <c:v>-1.0065599999999999</c:v>
                </c:pt>
                <c:pt idx="4451">
                  <c:v>-1.00685</c:v>
                </c:pt>
                <c:pt idx="4452">
                  <c:v>-1.00664</c:v>
                </c:pt>
                <c:pt idx="4453">
                  <c:v>-1.00749</c:v>
                </c:pt>
                <c:pt idx="4454">
                  <c:v>-1.0102100000000001</c:v>
                </c:pt>
                <c:pt idx="4455">
                  <c:v>-1.0039899999999999</c:v>
                </c:pt>
                <c:pt idx="4456">
                  <c:v>-1.0048699999999999</c:v>
                </c:pt>
                <c:pt idx="4457">
                  <c:v>-1.0056499999999999</c:v>
                </c:pt>
                <c:pt idx="4458">
                  <c:v>-1.0059499999999999</c:v>
                </c:pt>
                <c:pt idx="4459">
                  <c:v>-1.0067699999999999</c:v>
                </c:pt>
                <c:pt idx="4460">
                  <c:v>-1.0090600000000001</c:v>
                </c:pt>
                <c:pt idx="4461">
                  <c:v>-1.0103899999999999</c:v>
                </c:pt>
                <c:pt idx="4462">
                  <c:v>-1.0120899999999999</c:v>
                </c:pt>
                <c:pt idx="4463">
                  <c:v>-1.00485</c:v>
                </c:pt>
                <c:pt idx="4464">
                  <c:v>-1.0064200000000001</c:v>
                </c:pt>
                <c:pt idx="4465">
                  <c:v>-1.0170600000000001</c:v>
                </c:pt>
                <c:pt idx="4466">
                  <c:v>-1.00925</c:v>
                </c:pt>
                <c:pt idx="4467">
                  <c:v>-1.0106999999999999</c:v>
                </c:pt>
                <c:pt idx="4468">
                  <c:v>-1.01146</c:v>
                </c:pt>
                <c:pt idx="4469">
                  <c:v>-1.0133099999999999</c:v>
                </c:pt>
                <c:pt idx="4470">
                  <c:v>-1.01397</c:v>
                </c:pt>
                <c:pt idx="4471">
                  <c:v>-1.00831</c:v>
                </c:pt>
                <c:pt idx="4472">
                  <c:v>-1.0107299999999999</c:v>
                </c:pt>
                <c:pt idx="4473">
                  <c:v>-1.01197</c:v>
                </c:pt>
                <c:pt idx="4474">
                  <c:v>-1.01332</c:v>
                </c:pt>
                <c:pt idx="4475">
                  <c:v>-1.01559</c:v>
                </c:pt>
                <c:pt idx="4476">
                  <c:v>-1.01539</c:v>
                </c:pt>
                <c:pt idx="4477">
                  <c:v>-1.0172099999999999</c:v>
                </c:pt>
                <c:pt idx="4478">
                  <c:v>-1.01858</c:v>
                </c:pt>
                <c:pt idx="4479">
                  <c:v>-1.0217099999999999</c:v>
                </c:pt>
                <c:pt idx="4480">
                  <c:v>-1.0155099999999999</c:v>
                </c:pt>
                <c:pt idx="4481">
                  <c:v>-1.0190399999999999</c:v>
                </c:pt>
                <c:pt idx="4482">
                  <c:v>-1.02227</c:v>
                </c:pt>
                <c:pt idx="4483">
                  <c:v>-1.0245899999999999</c:v>
                </c:pt>
                <c:pt idx="4484">
                  <c:v>-1.02742</c:v>
                </c:pt>
                <c:pt idx="4485">
                  <c:v>-1.03074</c:v>
                </c:pt>
                <c:pt idx="4486">
                  <c:v>-1.0346</c:v>
                </c:pt>
                <c:pt idx="4487">
                  <c:v>-1.0371300000000001</c:v>
                </c:pt>
                <c:pt idx="4488">
                  <c:v>-1.03146</c:v>
                </c:pt>
                <c:pt idx="4489">
                  <c:v>-1.0340100000000001</c:v>
                </c:pt>
                <c:pt idx="4490">
                  <c:v>-1.03677</c:v>
                </c:pt>
                <c:pt idx="4491">
                  <c:v>-1.0396000000000001</c:v>
                </c:pt>
                <c:pt idx="4492">
                  <c:v>-1.0429600000000001</c:v>
                </c:pt>
                <c:pt idx="4493">
                  <c:v>-1.04728</c:v>
                </c:pt>
                <c:pt idx="4494">
                  <c:v>-1.05166</c:v>
                </c:pt>
                <c:pt idx="4495">
                  <c:v>-1.05457</c:v>
                </c:pt>
                <c:pt idx="4496">
                  <c:v>-1.0479099999999999</c:v>
                </c:pt>
                <c:pt idx="4497">
                  <c:v>-1.05053</c:v>
                </c:pt>
                <c:pt idx="4498">
                  <c:v>-1.0522400000000001</c:v>
                </c:pt>
                <c:pt idx="4499">
                  <c:v>-1.0535099999999999</c:v>
                </c:pt>
                <c:pt idx="4500">
                  <c:v>-1.0533399999999999</c:v>
                </c:pt>
                <c:pt idx="4501">
                  <c:v>-1.05524</c:v>
                </c:pt>
                <c:pt idx="4502">
                  <c:v>-1.05758</c:v>
                </c:pt>
                <c:pt idx="4503">
                  <c:v>-1.0609900000000001</c:v>
                </c:pt>
                <c:pt idx="4504">
                  <c:v>-1.0629299999999999</c:v>
                </c:pt>
                <c:pt idx="4505">
                  <c:v>-1.0582199999999999</c:v>
                </c:pt>
                <c:pt idx="4506">
                  <c:v>-1.0587899999999999</c:v>
                </c:pt>
                <c:pt idx="4507">
                  <c:v>-1.05955</c:v>
                </c:pt>
                <c:pt idx="4508">
                  <c:v>-1.05985</c:v>
                </c:pt>
                <c:pt idx="4509">
                  <c:v>-1.0602100000000001</c:v>
                </c:pt>
                <c:pt idx="4510">
                  <c:v>-1.0615600000000001</c:v>
                </c:pt>
                <c:pt idx="4511">
                  <c:v>-1.0623100000000001</c:v>
                </c:pt>
                <c:pt idx="4512">
                  <c:v>-1.0639000000000001</c:v>
                </c:pt>
                <c:pt idx="4513">
                  <c:v>-1.0673600000000001</c:v>
                </c:pt>
                <c:pt idx="4514">
                  <c:v>-1.0636300000000001</c:v>
                </c:pt>
                <c:pt idx="4515">
                  <c:v>-1.0657700000000001</c:v>
                </c:pt>
                <c:pt idx="4516">
                  <c:v>-1.06751</c:v>
                </c:pt>
                <c:pt idx="4517">
                  <c:v>-1.06935</c:v>
                </c:pt>
                <c:pt idx="4518">
                  <c:v>-1.0711999999999999</c:v>
                </c:pt>
                <c:pt idx="4519">
                  <c:v>-1.0741799999999999</c:v>
                </c:pt>
                <c:pt idx="4520">
                  <c:v>-1.0784899999999999</c:v>
                </c:pt>
                <c:pt idx="4521">
                  <c:v>-1.0824199999999999</c:v>
                </c:pt>
                <c:pt idx="4522">
                  <c:v>-1.0838300000000001</c:v>
                </c:pt>
                <c:pt idx="4523">
                  <c:v>-1.0752699999999999</c:v>
                </c:pt>
                <c:pt idx="4524">
                  <c:v>-1.0772299999999999</c:v>
                </c:pt>
                <c:pt idx="4525">
                  <c:v>-1.07833</c:v>
                </c:pt>
                <c:pt idx="4526">
                  <c:v>-1.0786199999999999</c:v>
                </c:pt>
                <c:pt idx="4527">
                  <c:v>-1.0784100000000001</c:v>
                </c:pt>
                <c:pt idx="4528">
                  <c:v>-1.0782499999999999</c:v>
                </c:pt>
                <c:pt idx="4529">
                  <c:v>-1.07803</c:v>
                </c:pt>
                <c:pt idx="4530">
                  <c:v>-1.0780400000000001</c:v>
                </c:pt>
                <c:pt idx="4531">
                  <c:v>-1.0751200000000001</c:v>
                </c:pt>
                <c:pt idx="4532">
                  <c:v>-1.0609900000000001</c:v>
                </c:pt>
                <c:pt idx="4533">
                  <c:v>-1.05637</c:v>
                </c:pt>
                <c:pt idx="4534">
                  <c:v>-1.0500700000000001</c:v>
                </c:pt>
                <c:pt idx="4535">
                  <c:v>-1.0461499999999999</c:v>
                </c:pt>
                <c:pt idx="4536">
                  <c:v>-1.04365</c:v>
                </c:pt>
                <c:pt idx="4537">
                  <c:v>-1.0417799999999999</c:v>
                </c:pt>
                <c:pt idx="4538">
                  <c:v>-1.03748</c:v>
                </c:pt>
                <c:pt idx="4539">
                  <c:v>-1.0352399999999999</c:v>
                </c:pt>
                <c:pt idx="4540">
                  <c:v>-1.0313099999999999</c:v>
                </c:pt>
                <c:pt idx="4541">
                  <c:v>-1.0197499999999999</c:v>
                </c:pt>
                <c:pt idx="4542">
                  <c:v>-1.0208600000000001</c:v>
                </c:pt>
                <c:pt idx="4543">
                  <c:v>-1.0200899999999999</c:v>
                </c:pt>
                <c:pt idx="4544">
                  <c:v>-1.02142</c:v>
                </c:pt>
                <c:pt idx="4545">
                  <c:v>-1.02058</c:v>
                </c:pt>
                <c:pt idx="4546">
                  <c:v>-1.02054</c:v>
                </c:pt>
                <c:pt idx="4547">
                  <c:v>-1.0208600000000001</c:v>
                </c:pt>
                <c:pt idx="4548">
                  <c:v>-1.0219499999999999</c:v>
                </c:pt>
                <c:pt idx="4549">
                  <c:v>-1.0210600000000001</c:v>
                </c:pt>
                <c:pt idx="4550">
                  <c:v>-1.01318</c:v>
                </c:pt>
                <c:pt idx="4551">
                  <c:v>-1.01373</c:v>
                </c:pt>
                <c:pt idx="4552">
                  <c:v>-1.0140400000000001</c:v>
                </c:pt>
                <c:pt idx="4553">
                  <c:v>-1.0153399999999999</c:v>
                </c:pt>
                <c:pt idx="4554">
                  <c:v>-1.01407</c:v>
                </c:pt>
                <c:pt idx="4555">
                  <c:v>-1.00966</c:v>
                </c:pt>
                <c:pt idx="4556">
                  <c:v>-1.0063299999999999</c:v>
                </c:pt>
                <c:pt idx="4557">
                  <c:v>-1.00471</c:v>
                </c:pt>
                <c:pt idx="4558">
                  <c:v>-1.00397</c:v>
                </c:pt>
                <c:pt idx="4559">
                  <c:v>-1.0018499999999999</c:v>
                </c:pt>
                <c:pt idx="4560">
                  <c:v>-0.99263999999999997</c:v>
                </c:pt>
                <c:pt idx="4561">
                  <c:v>-0.99202699999999999</c:v>
                </c:pt>
                <c:pt idx="4562">
                  <c:v>-0.987676</c:v>
                </c:pt>
                <c:pt idx="4563">
                  <c:v>-0.98341900000000004</c:v>
                </c:pt>
                <c:pt idx="4564">
                  <c:v>-0.982016</c:v>
                </c:pt>
                <c:pt idx="4565">
                  <c:v>-0.98005100000000001</c:v>
                </c:pt>
                <c:pt idx="4566">
                  <c:v>-0.97676399999999997</c:v>
                </c:pt>
                <c:pt idx="4567">
                  <c:v>-0.97438199999999997</c:v>
                </c:pt>
                <c:pt idx="4568">
                  <c:v>-0.966611</c:v>
                </c:pt>
                <c:pt idx="4569">
                  <c:v>-0.95072000000000001</c:v>
                </c:pt>
                <c:pt idx="4570">
                  <c:v>-0.95002600000000004</c:v>
                </c:pt>
                <c:pt idx="4571">
                  <c:v>-0.94742400000000004</c:v>
                </c:pt>
                <c:pt idx="4572">
                  <c:v>-0.94452400000000003</c:v>
                </c:pt>
                <c:pt idx="4573">
                  <c:v>-0.94036399999999998</c:v>
                </c:pt>
                <c:pt idx="4574">
                  <c:v>-0.93720499999999995</c:v>
                </c:pt>
                <c:pt idx="4575">
                  <c:v>-0.93349099999999996</c:v>
                </c:pt>
                <c:pt idx="4576">
                  <c:v>-0.93049300000000001</c:v>
                </c:pt>
                <c:pt idx="4577">
                  <c:v>-0.93021299999999996</c:v>
                </c:pt>
                <c:pt idx="4578">
                  <c:v>-0.92867299999999997</c:v>
                </c:pt>
                <c:pt idx="4579">
                  <c:v>-0.920852</c:v>
                </c:pt>
                <c:pt idx="4580">
                  <c:v>-0.92333500000000002</c:v>
                </c:pt>
                <c:pt idx="4581">
                  <c:v>-0.92411399999999999</c:v>
                </c:pt>
                <c:pt idx="4582">
                  <c:v>-0.92471000000000003</c:v>
                </c:pt>
                <c:pt idx="4583">
                  <c:v>-0.92749899999999996</c:v>
                </c:pt>
                <c:pt idx="4584">
                  <c:v>-0.93135100000000004</c:v>
                </c:pt>
                <c:pt idx="4585">
                  <c:v>-0.93541799999999997</c:v>
                </c:pt>
                <c:pt idx="4586">
                  <c:v>-0.94004500000000002</c:v>
                </c:pt>
                <c:pt idx="4587">
                  <c:v>-0.942415</c:v>
                </c:pt>
                <c:pt idx="4588">
                  <c:v>-0.94447400000000004</c:v>
                </c:pt>
                <c:pt idx="4589">
                  <c:v>-0.94344099999999997</c:v>
                </c:pt>
                <c:pt idx="4590">
                  <c:v>-0.93753600000000004</c:v>
                </c:pt>
                <c:pt idx="4591">
                  <c:v>-0.93920599999999999</c:v>
                </c:pt>
                <c:pt idx="4592">
                  <c:v>-0.93903300000000001</c:v>
                </c:pt>
                <c:pt idx="4593">
                  <c:v>-0.93847100000000006</c:v>
                </c:pt>
                <c:pt idx="4594">
                  <c:v>-0.93828500000000004</c:v>
                </c:pt>
                <c:pt idx="4595">
                  <c:v>-0.93839499999999998</c:v>
                </c:pt>
                <c:pt idx="4596">
                  <c:v>-0.93898199999999998</c:v>
                </c:pt>
                <c:pt idx="4597">
                  <c:v>-0.93834399999999996</c:v>
                </c:pt>
                <c:pt idx="4598">
                  <c:v>-0.93793499999999996</c:v>
                </c:pt>
                <c:pt idx="4599">
                  <c:v>-0.93812200000000001</c:v>
                </c:pt>
                <c:pt idx="4600">
                  <c:v>-0.93672800000000001</c:v>
                </c:pt>
                <c:pt idx="4601">
                  <c:v>-0.92885200000000001</c:v>
                </c:pt>
                <c:pt idx="4602">
                  <c:v>-0.92987200000000003</c:v>
                </c:pt>
                <c:pt idx="4603">
                  <c:v>-0.92903800000000003</c:v>
                </c:pt>
                <c:pt idx="4604">
                  <c:v>-0.92762199999999995</c:v>
                </c:pt>
                <c:pt idx="4605">
                  <c:v>-0.92769100000000004</c:v>
                </c:pt>
                <c:pt idx="4606">
                  <c:v>-0.928257</c:v>
                </c:pt>
                <c:pt idx="4607">
                  <c:v>-0.92874599999999996</c:v>
                </c:pt>
                <c:pt idx="4608">
                  <c:v>-0.92829799999999996</c:v>
                </c:pt>
                <c:pt idx="4609">
                  <c:v>-0.93016799999999999</c:v>
                </c:pt>
                <c:pt idx="4610">
                  <c:v>-0.92740599999999995</c:v>
                </c:pt>
                <c:pt idx="4611">
                  <c:v>-0.92019300000000004</c:v>
                </c:pt>
                <c:pt idx="4612">
                  <c:v>-0.92269900000000005</c:v>
                </c:pt>
                <c:pt idx="4613">
                  <c:v>-0.92290499999999998</c:v>
                </c:pt>
                <c:pt idx="4614">
                  <c:v>-0.92205499999999996</c:v>
                </c:pt>
                <c:pt idx="4615">
                  <c:v>-0.92108800000000002</c:v>
                </c:pt>
                <c:pt idx="4616">
                  <c:v>-0.92113500000000004</c:v>
                </c:pt>
                <c:pt idx="4617">
                  <c:v>-0.92167699999999997</c:v>
                </c:pt>
                <c:pt idx="4618">
                  <c:v>-0.92144000000000004</c:v>
                </c:pt>
                <c:pt idx="4619">
                  <c:v>-0.92116799999999999</c:v>
                </c:pt>
                <c:pt idx="4620">
                  <c:v>-0.91905499999999996</c:v>
                </c:pt>
                <c:pt idx="4621">
                  <c:v>-0.90910899999999994</c:v>
                </c:pt>
                <c:pt idx="4622">
                  <c:v>-0.91318299999999997</c:v>
                </c:pt>
                <c:pt idx="4623">
                  <c:v>-0.91841600000000001</c:v>
                </c:pt>
                <c:pt idx="4624">
                  <c:v>-0.90868400000000005</c:v>
                </c:pt>
                <c:pt idx="4625">
                  <c:v>-0.90991500000000003</c:v>
                </c:pt>
                <c:pt idx="4626">
                  <c:v>-0.91027899999999995</c:v>
                </c:pt>
                <c:pt idx="4627">
                  <c:v>-0.91031399999999996</c:v>
                </c:pt>
                <c:pt idx="4628">
                  <c:v>-0.91047699999999998</c:v>
                </c:pt>
                <c:pt idx="4629">
                  <c:v>-0.91090700000000002</c:v>
                </c:pt>
                <c:pt idx="4630">
                  <c:v>-0.90736700000000003</c:v>
                </c:pt>
                <c:pt idx="4631">
                  <c:v>-0.89823399999999998</c:v>
                </c:pt>
                <c:pt idx="4632">
                  <c:v>-0.89916399999999996</c:v>
                </c:pt>
                <c:pt idx="4633">
                  <c:v>-0.89672200000000002</c:v>
                </c:pt>
                <c:pt idx="4634">
                  <c:v>-0.89457500000000001</c:v>
                </c:pt>
                <c:pt idx="4635">
                  <c:v>-0.89426399999999995</c:v>
                </c:pt>
                <c:pt idx="4636">
                  <c:v>-0.894177</c:v>
                </c:pt>
                <c:pt idx="4637">
                  <c:v>-0.89398599999999995</c:v>
                </c:pt>
                <c:pt idx="4638">
                  <c:v>-0.89422999999999997</c:v>
                </c:pt>
                <c:pt idx="4639">
                  <c:v>-0.89474900000000002</c:v>
                </c:pt>
                <c:pt idx="4640">
                  <c:v>-0.89546199999999998</c:v>
                </c:pt>
                <c:pt idx="4641">
                  <c:v>-0.893652</c:v>
                </c:pt>
                <c:pt idx="4642">
                  <c:v>-0.88490599999999997</c:v>
                </c:pt>
                <c:pt idx="4643">
                  <c:v>-0.88489200000000001</c:v>
                </c:pt>
                <c:pt idx="4644">
                  <c:v>-0.88364500000000001</c:v>
                </c:pt>
                <c:pt idx="4645">
                  <c:v>-0.88401700000000005</c:v>
                </c:pt>
                <c:pt idx="4646">
                  <c:v>-0.88469699999999996</c:v>
                </c:pt>
                <c:pt idx="4647">
                  <c:v>-0.88469299999999995</c:v>
                </c:pt>
                <c:pt idx="4648">
                  <c:v>-0.88481299999999996</c:v>
                </c:pt>
                <c:pt idx="4649">
                  <c:v>-0.88369299999999995</c:v>
                </c:pt>
                <c:pt idx="4650">
                  <c:v>-0.88400699999999999</c:v>
                </c:pt>
                <c:pt idx="4651">
                  <c:v>-0.87989899999999999</c:v>
                </c:pt>
                <c:pt idx="4652">
                  <c:v>-0.86998500000000001</c:v>
                </c:pt>
                <c:pt idx="4653">
                  <c:v>-0.86738300000000002</c:v>
                </c:pt>
                <c:pt idx="4654">
                  <c:v>-0.86420600000000003</c:v>
                </c:pt>
                <c:pt idx="4655">
                  <c:v>-0.86269899999999999</c:v>
                </c:pt>
                <c:pt idx="4656">
                  <c:v>-0.86176399999999997</c:v>
                </c:pt>
                <c:pt idx="4657">
                  <c:v>-0.85905799999999999</c:v>
                </c:pt>
                <c:pt idx="4658">
                  <c:v>-0.85707800000000001</c:v>
                </c:pt>
                <c:pt idx="4659">
                  <c:v>-0.85492999999999997</c:v>
                </c:pt>
                <c:pt idx="4660">
                  <c:v>-0.84818800000000005</c:v>
                </c:pt>
                <c:pt idx="4661">
                  <c:v>-0.83788099999999999</c:v>
                </c:pt>
                <c:pt idx="4662">
                  <c:v>-0.83621900000000005</c:v>
                </c:pt>
                <c:pt idx="4663">
                  <c:v>-0.83279499999999995</c:v>
                </c:pt>
                <c:pt idx="4664">
                  <c:v>-0.82984500000000005</c:v>
                </c:pt>
                <c:pt idx="4665">
                  <c:v>-0.82746600000000003</c:v>
                </c:pt>
                <c:pt idx="4666">
                  <c:v>-0.82508700000000001</c:v>
                </c:pt>
                <c:pt idx="4667">
                  <c:v>-0.82054499999999997</c:v>
                </c:pt>
                <c:pt idx="4668">
                  <c:v>-0.816523</c:v>
                </c:pt>
                <c:pt idx="4669">
                  <c:v>-0.80879900000000005</c:v>
                </c:pt>
                <c:pt idx="4670">
                  <c:v>-0.79435599999999995</c:v>
                </c:pt>
                <c:pt idx="4671">
                  <c:v>-0.79214099999999998</c:v>
                </c:pt>
                <c:pt idx="4672">
                  <c:v>-0.79018200000000005</c:v>
                </c:pt>
                <c:pt idx="4673">
                  <c:v>-0.78678800000000004</c:v>
                </c:pt>
                <c:pt idx="4674">
                  <c:v>-0.78263899999999997</c:v>
                </c:pt>
                <c:pt idx="4675">
                  <c:v>-0.77946499999999996</c:v>
                </c:pt>
                <c:pt idx="4676">
                  <c:v>-0.77811200000000003</c:v>
                </c:pt>
                <c:pt idx="4677">
                  <c:v>-0.77707999999999999</c:v>
                </c:pt>
                <c:pt idx="4678">
                  <c:v>-0.77751800000000004</c:v>
                </c:pt>
                <c:pt idx="4679">
                  <c:v>-0.77565499999999998</c:v>
                </c:pt>
                <c:pt idx="4680">
                  <c:v>-0.76880899999999996</c:v>
                </c:pt>
                <c:pt idx="4681">
                  <c:v>-0.76934899999999995</c:v>
                </c:pt>
                <c:pt idx="4682">
                  <c:v>-0.76807300000000001</c:v>
                </c:pt>
                <c:pt idx="4683">
                  <c:v>-0.76738600000000001</c:v>
                </c:pt>
                <c:pt idx="4684">
                  <c:v>-0.76580099999999995</c:v>
                </c:pt>
                <c:pt idx="4685">
                  <c:v>-0.76458300000000001</c:v>
                </c:pt>
                <c:pt idx="4686">
                  <c:v>-0.76243799999999995</c:v>
                </c:pt>
                <c:pt idx="4687">
                  <c:v>-0.76185099999999994</c:v>
                </c:pt>
                <c:pt idx="4688">
                  <c:v>-0.75741700000000001</c:v>
                </c:pt>
                <c:pt idx="4689">
                  <c:v>-0.74726899999999996</c:v>
                </c:pt>
                <c:pt idx="4690">
                  <c:v>-0.74902199999999997</c:v>
                </c:pt>
                <c:pt idx="4691">
                  <c:v>-0.74781900000000001</c:v>
                </c:pt>
                <c:pt idx="4692">
                  <c:v>-0.74950899999999998</c:v>
                </c:pt>
                <c:pt idx="4693">
                  <c:v>-0.75015799999999999</c:v>
                </c:pt>
                <c:pt idx="4694">
                  <c:v>-0.75060300000000002</c:v>
                </c:pt>
                <c:pt idx="4695">
                  <c:v>-0.74990599999999996</c:v>
                </c:pt>
                <c:pt idx="4696">
                  <c:v>-0.74930300000000005</c:v>
                </c:pt>
                <c:pt idx="4697">
                  <c:v>-0.74938499999999997</c:v>
                </c:pt>
                <c:pt idx="4698">
                  <c:v>-0.74149699999999996</c:v>
                </c:pt>
                <c:pt idx="4699">
                  <c:v>-0.74447300000000005</c:v>
                </c:pt>
                <c:pt idx="4700">
                  <c:v>-0.74543999999999999</c:v>
                </c:pt>
                <c:pt idx="4701">
                  <c:v>-0.74547399999999997</c:v>
                </c:pt>
                <c:pt idx="4702">
                  <c:v>-0.74468699999999999</c:v>
                </c:pt>
                <c:pt idx="4703">
                  <c:v>-0.74523399999999995</c:v>
                </c:pt>
                <c:pt idx="4704">
                  <c:v>-0.74306899999999998</c:v>
                </c:pt>
                <c:pt idx="4705">
                  <c:v>-0.740865</c:v>
                </c:pt>
                <c:pt idx="4706">
                  <c:v>-0.73606199999999999</c:v>
                </c:pt>
                <c:pt idx="4707">
                  <c:v>-0.72941199999999995</c:v>
                </c:pt>
                <c:pt idx="4708">
                  <c:v>-0.71554899999999999</c:v>
                </c:pt>
                <c:pt idx="4709">
                  <c:v>-0.71485299999999996</c:v>
                </c:pt>
                <c:pt idx="4710">
                  <c:v>-0.70953100000000002</c:v>
                </c:pt>
                <c:pt idx="4711">
                  <c:v>-0.70453399999999999</c:v>
                </c:pt>
                <c:pt idx="4712">
                  <c:v>-0.69934499999999999</c:v>
                </c:pt>
                <c:pt idx="4713">
                  <c:v>-0.69350500000000004</c:v>
                </c:pt>
                <c:pt idx="4714">
                  <c:v>-0.68771599999999999</c:v>
                </c:pt>
                <c:pt idx="4715">
                  <c:v>-0.68426699999999996</c:v>
                </c:pt>
                <c:pt idx="4716">
                  <c:v>-0.681477</c:v>
                </c:pt>
                <c:pt idx="4717">
                  <c:v>-0.67528500000000002</c:v>
                </c:pt>
                <c:pt idx="4718">
                  <c:v>-0.66153099999999998</c:v>
                </c:pt>
                <c:pt idx="4719">
                  <c:v>-0.65935200000000005</c:v>
                </c:pt>
                <c:pt idx="4720">
                  <c:v>-0.65498299999999998</c:v>
                </c:pt>
                <c:pt idx="4721">
                  <c:v>-0.65192399999999995</c:v>
                </c:pt>
                <c:pt idx="4722">
                  <c:v>-0.648262</c:v>
                </c:pt>
                <c:pt idx="4723">
                  <c:v>-0.64594700000000005</c:v>
                </c:pt>
                <c:pt idx="4724">
                  <c:v>-0.64563999999999999</c:v>
                </c:pt>
                <c:pt idx="4725">
                  <c:v>-0.64574900000000002</c:v>
                </c:pt>
                <c:pt idx="4726">
                  <c:v>-0.64550700000000005</c:v>
                </c:pt>
                <c:pt idx="4727">
                  <c:v>-0.64371999999999996</c:v>
                </c:pt>
                <c:pt idx="4728">
                  <c:v>-0.63461000000000001</c:v>
                </c:pt>
                <c:pt idx="4729">
                  <c:v>-0.63548899999999997</c:v>
                </c:pt>
                <c:pt idx="4730">
                  <c:v>-0.63478400000000001</c:v>
                </c:pt>
                <c:pt idx="4731">
                  <c:v>-0.63251800000000002</c:v>
                </c:pt>
                <c:pt idx="4732">
                  <c:v>-0.63040700000000005</c:v>
                </c:pt>
                <c:pt idx="4733">
                  <c:v>-0.62812299999999999</c:v>
                </c:pt>
                <c:pt idx="4734">
                  <c:v>-0.62556</c:v>
                </c:pt>
                <c:pt idx="4735">
                  <c:v>-0.62316499999999997</c:v>
                </c:pt>
                <c:pt idx="4736">
                  <c:v>-0.62120500000000001</c:v>
                </c:pt>
                <c:pt idx="4737">
                  <c:v>-0.61884300000000003</c:v>
                </c:pt>
                <c:pt idx="4738">
                  <c:v>-0.60747799999999996</c:v>
                </c:pt>
                <c:pt idx="4739">
                  <c:v>-0.60588399999999998</c:v>
                </c:pt>
                <c:pt idx="4740">
                  <c:v>-0.60410900000000001</c:v>
                </c:pt>
                <c:pt idx="4741">
                  <c:v>-0.60377000000000003</c:v>
                </c:pt>
                <c:pt idx="4742">
                  <c:v>-0.60385999999999995</c:v>
                </c:pt>
                <c:pt idx="4743">
                  <c:v>-0.60278900000000002</c:v>
                </c:pt>
                <c:pt idx="4744">
                  <c:v>-0.60313399999999995</c:v>
                </c:pt>
                <c:pt idx="4745">
                  <c:v>-0.603877</c:v>
                </c:pt>
                <c:pt idx="4746">
                  <c:v>-0.60241800000000001</c:v>
                </c:pt>
                <c:pt idx="4747">
                  <c:v>-0.59339900000000001</c:v>
                </c:pt>
                <c:pt idx="4748">
                  <c:v>-0.59528899999999996</c:v>
                </c:pt>
                <c:pt idx="4749">
                  <c:v>-0.59572400000000003</c:v>
                </c:pt>
                <c:pt idx="4750">
                  <c:v>-0.59534699999999996</c:v>
                </c:pt>
                <c:pt idx="4751">
                  <c:v>-0.59343400000000002</c:v>
                </c:pt>
                <c:pt idx="4752">
                  <c:v>-0.59055599999999997</c:v>
                </c:pt>
                <c:pt idx="4753">
                  <c:v>-0.58677299999999999</c:v>
                </c:pt>
                <c:pt idx="4754">
                  <c:v>-0.58319100000000001</c:v>
                </c:pt>
                <c:pt idx="4755">
                  <c:v>-0.58073900000000001</c:v>
                </c:pt>
                <c:pt idx="4756">
                  <c:v>-0.57412200000000002</c:v>
                </c:pt>
                <c:pt idx="4757">
                  <c:v>-0.56067400000000001</c:v>
                </c:pt>
                <c:pt idx="4758">
                  <c:v>-0.55812700000000004</c:v>
                </c:pt>
                <c:pt idx="4759">
                  <c:v>-0.554508</c:v>
                </c:pt>
                <c:pt idx="4760">
                  <c:v>-0.55042400000000002</c:v>
                </c:pt>
                <c:pt idx="4761">
                  <c:v>-0.54733600000000004</c:v>
                </c:pt>
                <c:pt idx="4762">
                  <c:v>-0.54479500000000003</c:v>
                </c:pt>
                <c:pt idx="4763">
                  <c:v>-0.54315999999999998</c:v>
                </c:pt>
                <c:pt idx="4764">
                  <c:v>-0.54225599999999996</c:v>
                </c:pt>
                <c:pt idx="4765">
                  <c:v>-0.53829499999999997</c:v>
                </c:pt>
                <c:pt idx="4766">
                  <c:v>-0.52776400000000001</c:v>
                </c:pt>
                <c:pt idx="4767">
                  <c:v>-0.52698699999999998</c:v>
                </c:pt>
                <c:pt idx="4768">
                  <c:v>-0.52512400000000004</c:v>
                </c:pt>
                <c:pt idx="4769">
                  <c:v>-0.52390000000000003</c:v>
                </c:pt>
                <c:pt idx="4770">
                  <c:v>-0.522281</c:v>
                </c:pt>
                <c:pt idx="4771">
                  <c:v>-0.52158800000000005</c:v>
                </c:pt>
                <c:pt idx="4772">
                  <c:v>-0.52032500000000004</c:v>
                </c:pt>
                <c:pt idx="4773">
                  <c:v>-0.51986900000000003</c:v>
                </c:pt>
                <c:pt idx="4774">
                  <c:v>-0.515872</c:v>
                </c:pt>
                <c:pt idx="4775">
                  <c:v>-0.50597899999999996</c:v>
                </c:pt>
                <c:pt idx="4776">
                  <c:v>-0.50625100000000001</c:v>
                </c:pt>
                <c:pt idx="4777">
                  <c:v>-0.50528700000000004</c:v>
                </c:pt>
                <c:pt idx="4778">
                  <c:v>-0.50454299999999996</c:v>
                </c:pt>
                <c:pt idx="4779">
                  <c:v>-0.502521</c:v>
                </c:pt>
                <c:pt idx="4780">
                  <c:v>-0.49993700000000002</c:v>
                </c:pt>
                <c:pt idx="4781">
                  <c:v>-0.49896800000000002</c:v>
                </c:pt>
                <c:pt idx="4782">
                  <c:v>-0.49809700000000001</c:v>
                </c:pt>
                <c:pt idx="4783">
                  <c:v>-0.49710799999999999</c:v>
                </c:pt>
                <c:pt idx="4784">
                  <c:v>-0.49316300000000002</c:v>
                </c:pt>
                <c:pt idx="4785">
                  <c:v>-0.48316199999999998</c:v>
                </c:pt>
                <c:pt idx="4786">
                  <c:v>-0.48217199999999999</c:v>
                </c:pt>
                <c:pt idx="4787">
                  <c:v>-0.47927399999999998</c:v>
                </c:pt>
                <c:pt idx="4788">
                  <c:v>-0.47768300000000002</c:v>
                </c:pt>
                <c:pt idx="4789">
                  <c:v>-0.47521000000000002</c:v>
                </c:pt>
                <c:pt idx="4790">
                  <c:v>-0.47192299999999998</c:v>
                </c:pt>
                <c:pt idx="4791">
                  <c:v>-0.46871200000000002</c:v>
                </c:pt>
                <c:pt idx="4792">
                  <c:v>-0.46711200000000003</c:v>
                </c:pt>
                <c:pt idx="4793">
                  <c:v>-0.463557</c:v>
                </c:pt>
                <c:pt idx="4794">
                  <c:v>-0.45302500000000001</c:v>
                </c:pt>
                <c:pt idx="4795">
                  <c:v>-0.45213599999999998</c:v>
                </c:pt>
                <c:pt idx="4796">
                  <c:v>-0.449069</c:v>
                </c:pt>
                <c:pt idx="4797">
                  <c:v>-0.44634499999999999</c:v>
                </c:pt>
                <c:pt idx="4798">
                  <c:v>-0.44391000000000003</c:v>
                </c:pt>
                <c:pt idx="4799">
                  <c:v>-0.44243900000000003</c:v>
                </c:pt>
                <c:pt idx="4800">
                  <c:v>-0.44001899999999999</c:v>
                </c:pt>
                <c:pt idx="4801">
                  <c:v>-0.434614</c:v>
                </c:pt>
                <c:pt idx="4802">
                  <c:v>-0.42126599999999997</c:v>
                </c:pt>
                <c:pt idx="4803">
                  <c:v>-0.41958299999999998</c:v>
                </c:pt>
                <c:pt idx="4804">
                  <c:v>-0.41543400000000003</c:v>
                </c:pt>
                <c:pt idx="4805">
                  <c:v>-0.41176800000000002</c:v>
                </c:pt>
                <c:pt idx="4806">
                  <c:v>-0.40894999999999998</c:v>
                </c:pt>
                <c:pt idx="4807">
                  <c:v>-0.407474</c:v>
                </c:pt>
                <c:pt idx="4808">
                  <c:v>-0.40514099999999997</c:v>
                </c:pt>
                <c:pt idx="4809">
                  <c:v>-0.40016800000000002</c:v>
                </c:pt>
                <c:pt idx="4810">
                  <c:v>-0.38681700000000002</c:v>
                </c:pt>
                <c:pt idx="4811">
                  <c:v>-0.38578600000000002</c:v>
                </c:pt>
                <c:pt idx="4812">
                  <c:v>-0.38253300000000001</c:v>
                </c:pt>
                <c:pt idx="4813">
                  <c:v>-0.379494</c:v>
                </c:pt>
                <c:pt idx="4814">
                  <c:v>-0.37731100000000001</c:v>
                </c:pt>
                <c:pt idx="4815">
                  <c:v>-0.37417600000000001</c:v>
                </c:pt>
                <c:pt idx="4816">
                  <c:v>-0.36927900000000002</c:v>
                </c:pt>
                <c:pt idx="4817">
                  <c:v>-0.36618899999999999</c:v>
                </c:pt>
                <c:pt idx="4818">
                  <c:v>-0.36028900000000003</c:v>
                </c:pt>
                <c:pt idx="4819">
                  <c:v>-0.34610800000000003</c:v>
                </c:pt>
                <c:pt idx="4820">
                  <c:v>-0.341831</c:v>
                </c:pt>
                <c:pt idx="4821">
                  <c:v>-0.33652300000000002</c:v>
                </c:pt>
                <c:pt idx="4822">
                  <c:v>-0.33293400000000001</c:v>
                </c:pt>
                <c:pt idx="4823">
                  <c:v>-0.329183</c:v>
                </c:pt>
                <c:pt idx="4824">
                  <c:v>-0.32599600000000001</c:v>
                </c:pt>
                <c:pt idx="4825">
                  <c:v>-0.323436</c:v>
                </c:pt>
                <c:pt idx="4826">
                  <c:v>-0.31655800000000001</c:v>
                </c:pt>
                <c:pt idx="4827">
                  <c:v>-0.303261</c:v>
                </c:pt>
                <c:pt idx="4828">
                  <c:v>-0.30104700000000001</c:v>
                </c:pt>
                <c:pt idx="4829">
                  <c:v>-0.29688999999999999</c:v>
                </c:pt>
                <c:pt idx="4830">
                  <c:v>-0.29417599999999999</c:v>
                </c:pt>
                <c:pt idx="4831">
                  <c:v>-0.293408</c:v>
                </c:pt>
                <c:pt idx="4832">
                  <c:v>-0.29150999999999999</c:v>
                </c:pt>
                <c:pt idx="4833">
                  <c:v>-0.29051300000000002</c:v>
                </c:pt>
                <c:pt idx="4834">
                  <c:v>-0.28333900000000001</c:v>
                </c:pt>
                <c:pt idx="4835">
                  <c:v>-0.266457</c:v>
                </c:pt>
                <c:pt idx="4836">
                  <c:v>-0.26328800000000002</c:v>
                </c:pt>
                <c:pt idx="4837">
                  <c:v>-0.26057000000000002</c:v>
                </c:pt>
                <c:pt idx="4838">
                  <c:v>-0.25929200000000002</c:v>
                </c:pt>
                <c:pt idx="4839">
                  <c:v>-0.25690299999999999</c:v>
                </c:pt>
                <c:pt idx="4840">
                  <c:v>-0.2545</c:v>
                </c:pt>
                <c:pt idx="4841">
                  <c:v>-0.25104300000000002</c:v>
                </c:pt>
                <c:pt idx="4842">
                  <c:v>-0.248864</c:v>
                </c:pt>
                <c:pt idx="4843">
                  <c:v>-0.244755</c:v>
                </c:pt>
                <c:pt idx="4844">
                  <c:v>-0.233516</c:v>
                </c:pt>
                <c:pt idx="4845">
                  <c:v>-0.231823</c:v>
                </c:pt>
                <c:pt idx="4846">
                  <c:v>-0.22906599999999999</c:v>
                </c:pt>
                <c:pt idx="4847">
                  <c:v>-0.22603799999999999</c:v>
                </c:pt>
                <c:pt idx="4848">
                  <c:v>-0.22408800000000001</c:v>
                </c:pt>
                <c:pt idx="4849">
                  <c:v>-0.220773</c:v>
                </c:pt>
                <c:pt idx="4850">
                  <c:v>-0.21773100000000001</c:v>
                </c:pt>
                <c:pt idx="4851">
                  <c:v>-0.212729</c:v>
                </c:pt>
                <c:pt idx="4852">
                  <c:v>-0.20962700000000001</c:v>
                </c:pt>
                <c:pt idx="4853">
                  <c:v>-0.20438100000000001</c:v>
                </c:pt>
                <c:pt idx="4854">
                  <c:v>-0.19081100000000001</c:v>
                </c:pt>
                <c:pt idx="4855">
                  <c:v>-0.18634200000000001</c:v>
                </c:pt>
                <c:pt idx="4856">
                  <c:v>-0.182811</c:v>
                </c:pt>
                <c:pt idx="4857">
                  <c:v>-0.178476</c:v>
                </c:pt>
                <c:pt idx="4858">
                  <c:v>-0.173897</c:v>
                </c:pt>
                <c:pt idx="4859">
                  <c:v>-0.16808000000000001</c:v>
                </c:pt>
                <c:pt idx="4860">
                  <c:v>-0.16342100000000001</c:v>
                </c:pt>
                <c:pt idx="4861">
                  <c:v>-0.159196</c:v>
                </c:pt>
                <c:pt idx="4862">
                  <c:v>-0.15613299999999999</c:v>
                </c:pt>
                <c:pt idx="4863">
                  <c:v>-0.148648</c:v>
                </c:pt>
                <c:pt idx="4864">
                  <c:v>-0.134827</c:v>
                </c:pt>
                <c:pt idx="4865">
                  <c:v>-0.13197700000000001</c:v>
                </c:pt>
                <c:pt idx="4866">
                  <c:v>-0.12751899999999999</c:v>
                </c:pt>
                <c:pt idx="4867">
                  <c:v>-0.124892</c:v>
                </c:pt>
                <c:pt idx="4868">
                  <c:v>-0.121993</c:v>
                </c:pt>
                <c:pt idx="4869">
                  <c:v>-0.11996900000000001</c:v>
                </c:pt>
                <c:pt idx="4870">
                  <c:v>-0.11912399999999999</c:v>
                </c:pt>
                <c:pt idx="4871">
                  <c:v>-0.117801</c:v>
                </c:pt>
                <c:pt idx="4872">
                  <c:v>-0.118586</c:v>
                </c:pt>
                <c:pt idx="4873">
                  <c:v>-0.115934</c:v>
                </c:pt>
                <c:pt idx="4874">
                  <c:v>-0.104575</c:v>
                </c:pt>
                <c:pt idx="4875">
                  <c:v>-0.10266</c:v>
                </c:pt>
                <c:pt idx="4876">
                  <c:v>-9.8960699999999999E-2</c:v>
                </c:pt>
                <c:pt idx="4877">
                  <c:v>-9.5758499999999996E-2</c:v>
                </c:pt>
                <c:pt idx="4878">
                  <c:v>-9.29064E-2</c:v>
                </c:pt>
                <c:pt idx="4879">
                  <c:v>-8.9200799999999997E-2</c:v>
                </c:pt>
                <c:pt idx="4880">
                  <c:v>-8.4372500000000003E-2</c:v>
                </c:pt>
                <c:pt idx="4881">
                  <c:v>-7.9783499999999993E-2</c:v>
                </c:pt>
                <c:pt idx="4882">
                  <c:v>-7.5630299999999998E-2</c:v>
                </c:pt>
                <c:pt idx="4883">
                  <c:v>-7.0287699999999995E-2</c:v>
                </c:pt>
                <c:pt idx="4884">
                  <c:v>-5.6983800000000001E-2</c:v>
                </c:pt>
                <c:pt idx="4885">
                  <c:v>-5.3808799999999997E-2</c:v>
                </c:pt>
                <c:pt idx="4886">
                  <c:v>-4.9473200000000002E-2</c:v>
                </c:pt>
                <c:pt idx="4887">
                  <c:v>-4.5575200000000003E-2</c:v>
                </c:pt>
                <c:pt idx="4888">
                  <c:v>-4.3677199999999999E-2</c:v>
                </c:pt>
                <c:pt idx="4889">
                  <c:v>-3.9977699999999998E-2</c:v>
                </c:pt>
                <c:pt idx="4890">
                  <c:v>-3.6221799999999998E-2</c:v>
                </c:pt>
                <c:pt idx="4891">
                  <c:v>-3.2684400000000002E-2</c:v>
                </c:pt>
                <c:pt idx="4892">
                  <c:v>-2.9103899999999999E-2</c:v>
                </c:pt>
                <c:pt idx="4893">
                  <c:v>-2.3750400000000001E-2</c:v>
                </c:pt>
                <c:pt idx="4894">
                  <c:v>-1.33597E-2</c:v>
                </c:pt>
                <c:pt idx="4895">
                  <c:v>-1.0439199999999999E-2</c:v>
                </c:pt>
                <c:pt idx="4896">
                  <c:v>-7.2544899999999997E-3</c:v>
                </c:pt>
                <c:pt idx="4897">
                  <c:v>-3.23712E-3</c:v>
                </c:pt>
                <c:pt idx="4898">
                  <c:v>4.57038E-4</c:v>
                </c:pt>
                <c:pt idx="4899">
                  <c:v>3.4197400000000001E-3</c:v>
                </c:pt>
                <c:pt idx="4900">
                  <c:v>5.8531099999999999E-3</c:v>
                </c:pt>
                <c:pt idx="4901">
                  <c:v>7.1924800000000002E-3</c:v>
                </c:pt>
                <c:pt idx="4902">
                  <c:v>1.0230400000000001E-2</c:v>
                </c:pt>
                <c:pt idx="4903">
                  <c:v>1.5241599999999999E-2</c:v>
                </c:pt>
                <c:pt idx="4904">
                  <c:v>2.72891E-2</c:v>
                </c:pt>
                <c:pt idx="4905">
                  <c:v>2.8398799999999998E-2</c:v>
                </c:pt>
                <c:pt idx="4906">
                  <c:v>3.0770100000000002E-2</c:v>
                </c:pt>
                <c:pt idx="4907">
                  <c:v>3.3745200000000003E-2</c:v>
                </c:pt>
                <c:pt idx="4908">
                  <c:v>3.6559099999999997E-2</c:v>
                </c:pt>
                <c:pt idx="4909">
                  <c:v>3.9040199999999997E-2</c:v>
                </c:pt>
                <c:pt idx="4910">
                  <c:v>4.2029700000000003E-2</c:v>
                </c:pt>
                <c:pt idx="4911">
                  <c:v>4.4966800000000001E-2</c:v>
                </c:pt>
                <c:pt idx="4912">
                  <c:v>4.6964499999999999E-2</c:v>
                </c:pt>
                <c:pt idx="4913">
                  <c:v>5.19084E-2</c:v>
                </c:pt>
                <c:pt idx="4914">
                  <c:v>6.2535999999999994E-2</c:v>
                </c:pt>
                <c:pt idx="4915">
                  <c:v>6.4589199999999999E-2</c:v>
                </c:pt>
                <c:pt idx="4916">
                  <c:v>6.8392499999999995E-2</c:v>
                </c:pt>
                <c:pt idx="4917">
                  <c:v>7.1557899999999994E-2</c:v>
                </c:pt>
                <c:pt idx="4918">
                  <c:v>7.4020600000000006E-2</c:v>
                </c:pt>
                <c:pt idx="4919">
                  <c:v>7.7077400000000004E-2</c:v>
                </c:pt>
                <c:pt idx="4920">
                  <c:v>7.9870200000000002E-2</c:v>
                </c:pt>
                <c:pt idx="4921">
                  <c:v>8.2486599999999993E-2</c:v>
                </c:pt>
                <c:pt idx="4922">
                  <c:v>8.4178900000000001E-2</c:v>
                </c:pt>
                <c:pt idx="4923">
                  <c:v>8.7873199999999999E-2</c:v>
                </c:pt>
                <c:pt idx="4924">
                  <c:v>9.9467700000000006E-2</c:v>
                </c:pt>
                <c:pt idx="4925">
                  <c:v>9.6301700000000004E-2</c:v>
                </c:pt>
                <c:pt idx="4926">
                  <c:v>9.2167100000000002E-2</c:v>
                </c:pt>
                <c:pt idx="4927">
                  <c:v>0.10489800000000001</c:v>
                </c:pt>
                <c:pt idx="4928">
                  <c:v>0.105279</c:v>
                </c:pt>
                <c:pt idx="4929">
                  <c:v>0.106826</c:v>
                </c:pt>
                <c:pt idx="4930">
                  <c:v>0.111276</c:v>
                </c:pt>
                <c:pt idx="4931">
                  <c:v>0.11514000000000001</c:v>
                </c:pt>
                <c:pt idx="4932">
                  <c:v>0.11926</c:v>
                </c:pt>
                <c:pt idx="4933">
                  <c:v>0.12549099999999999</c:v>
                </c:pt>
                <c:pt idx="4934">
                  <c:v>0.139934</c:v>
                </c:pt>
                <c:pt idx="4935">
                  <c:v>0.14318400000000001</c:v>
                </c:pt>
                <c:pt idx="4936">
                  <c:v>0.14849100000000001</c:v>
                </c:pt>
                <c:pt idx="4937">
                  <c:v>0.15277299999999999</c:v>
                </c:pt>
                <c:pt idx="4938">
                  <c:v>0.15654799999999999</c:v>
                </c:pt>
                <c:pt idx="4939">
                  <c:v>0.160415</c:v>
                </c:pt>
                <c:pt idx="4940">
                  <c:v>0.16603799999999999</c:v>
                </c:pt>
                <c:pt idx="4941">
                  <c:v>0.170793</c:v>
                </c:pt>
                <c:pt idx="4942">
                  <c:v>0.17352699999999999</c:v>
                </c:pt>
                <c:pt idx="4943">
                  <c:v>0.17962</c:v>
                </c:pt>
                <c:pt idx="4944">
                  <c:v>0.19202</c:v>
                </c:pt>
                <c:pt idx="4945">
                  <c:v>0.19423399999999999</c:v>
                </c:pt>
                <c:pt idx="4946">
                  <c:v>0.197411</c:v>
                </c:pt>
                <c:pt idx="4947">
                  <c:v>0.19975599999999999</c:v>
                </c:pt>
                <c:pt idx="4948">
                  <c:v>0.20147000000000001</c:v>
                </c:pt>
                <c:pt idx="4949">
                  <c:v>0.20264099999999999</c:v>
                </c:pt>
                <c:pt idx="4950">
                  <c:v>0.20456199999999999</c:v>
                </c:pt>
                <c:pt idx="4951">
                  <c:v>0.206369</c:v>
                </c:pt>
                <c:pt idx="4952">
                  <c:v>0.20835000000000001</c:v>
                </c:pt>
                <c:pt idx="4953">
                  <c:v>0.21337400000000001</c:v>
                </c:pt>
                <c:pt idx="4954">
                  <c:v>0.225103</c:v>
                </c:pt>
                <c:pt idx="4955">
                  <c:v>0.22784099999999999</c:v>
                </c:pt>
                <c:pt idx="4956">
                  <c:v>0.23095399999999999</c:v>
                </c:pt>
                <c:pt idx="4957">
                  <c:v>0.23233799999999999</c:v>
                </c:pt>
                <c:pt idx="4958">
                  <c:v>0.232432</c:v>
                </c:pt>
                <c:pt idx="4959">
                  <c:v>0.23543500000000001</c:v>
                </c:pt>
                <c:pt idx="4960">
                  <c:v>0.23928099999999999</c:v>
                </c:pt>
                <c:pt idx="4961">
                  <c:v>0.246139</c:v>
                </c:pt>
                <c:pt idx="4962">
                  <c:v>0.259905</c:v>
                </c:pt>
                <c:pt idx="4963">
                  <c:v>0.26252199999999998</c:v>
                </c:pt>
                <c:pt idx="4964">
                  <c:v>0.26708599999999999</c:v>
                </c:pt>
                <c:pt idx="4965">
                  <c:v>0.27126600000000001</c:v>
                </c:pt>
                <c:pt idx="4966">
                  <c:v>0.27501999999999999</c:v>
                </c:pt>
                <c:pt idx="4967">
                  <c:v>0.27925899999999998</c:v>
                </c:pt>
                <c:pt idx="4968">
                  <c:v>0.28242600000000001</c:v>
                </c:pt>
                <c:pt idx="4969">
                  <c:v>0.28523599999999999</c:v>
                </c:pt>
                <c:pt idx="4970">
                  <c:v>0.289995</c:v>
                </c:pt>
                <c:pt idx="4971">
                  <c:v>0.29975200000000002</c:v>
                </c:pt>
                <c:pt idx="4972">
                  <c:v>0.30049100000000001</c:v>
                </c:pt>
                <c:pt idx="4973">
                  <c:v>0.30479699999999998</c:v>
                </c:pt>
                <c:pt idx="4974">
                  <c:v>0.30904500000000001</c:v>
                </c:pt>
                <c:pt idx="4975">
                  <c:v>0.311637</c:v>
                </c:pt>
                <c:pt idx="4976">
                  <c:v>0.31397000000000003</c:v>
                </c:pt>
                <c:pt idx="4977">
                  <c:v>0.31657000000000002</c:v>
                </c:pt>
                <c:pt idx="4978">
                  <c:v>0.32074900000000001</c:v>
                </c:pt>
                <c:pt idx="4979">
                  <c:v>0.32810699999999998</c:v>
                </c:pt>
                <c:pt idx="4980">
                  <c:v>0.32899299999999998</c:v>
                </c:pt>
                <c:pt idx="4981">
                  <c:v>0.33414100000000002</c:v>
                </c:pt>
                <c:pt idx="4982">
                  <c:v>0.33838299999999999</c:v>
                </c:pt>
                <c:pt idx="4983">
                  <c:v>0.34255600000000003</c:v>
                </c:pt>
                <c:pt idx="4984">
                  <c:v>0.347022</c:v>
                </c:pt>
                <c:pt idx="4985">
                  <c:v>0.35105500000000001</c:v>
                </c:pt>
                <c:pt idx="4986">
                  <c:v>0.35301700000000003</c:v>
                </c:pt>
                <c:pt idx="4987">
                  <c:v>0.35619600000000001</c:v>
                </c:pt>
                <c:pt idx="4988">
                  <c:v>0.36639100000000002</c:v>
                </c:pt>
                <c:pt idx="4989">
                  <c:v>0.36938399999999999</c:v>
                </c:pt>
                <c:pt idx="4990">
                  <c:v>0.37340699999999999</c:v>
                </c:pt>
                <c:pt idx="4991">
                  <c:v>0.377666</c:v>
                </c:pt>
                <c:pt idx="4992">
                  <c:v>0.37972</c:v>
                </c:pt>
                <c:pt idx="4993">
                  <c:v>0.38065100000000002</c:v>
                </c:pt>
                <c:pt idx="4994">
                  <c:v>0.382795</c:v>
                </c:pt>
                <c:pt idx="4995">
                  <c:v>0.38517800000000002</c:v>
                </c:pt>
                <c:pt idx="4996">
                  <c:v>0.38943499999999998</c:v>
                </c:pt>
                <c:pt idx="4997">
                  <c:v>0.400256</c:v>
                </c:pt>
                <c:pt idx="4998">
                  <c:v>0.40210499999999999</c:v>
                </c:pt>
                <c:pt idx="4999">
                  <c:v>0.40421000000000001</c:v>
                </c:pt>
                <c:pt idx="5000">
                  <c:v>0.40584799999999999</c:v>
                </c:pt>
                <c:pt idx="5001">
                  <c:v>0.40863899999999997</c:v>
                </c:pt>
                <c:pt idx="5002">
                  <c:v>0.412609</c:v>
                </c:pt>
                <c:pt idx="5003">
                  <c:v>0.415767</c:v>
                </c:pt>
                <c:pt idx="5004">
                  <c:v>0.41979899999999998</c:v>
                </c:pt>
                <c:pt idx="5005">
                  <c:v>0.42918600000000001</c:v>
                </c:pt>
                <c:pt idx="5006">
                  <c:v>0.428975</c:v>
                </c:pt>
                <c:pt idx="5007">
                  <c:v>0.43211699999999997</c:v>
                </c:pt>
                <c:pt idx="5008">
                  <c:v>0.43518200000000001</c:v>
                </c:pt>
                <c:pt idx="5009">
                  <c:v>0.43800600000000001</c:v>
                </c:pt>
                <c:pt idx="5010">
                  <c:v>0.441245</c:v>
                </c:pt>
                <c:pt idx="5011">
                  <c:v>0.44564799999999999</c:v>
                </c:pt>
                <c:pt idx="5012">
                  <c:v>0.45152799999999998</c:v>
                </c:pt>
                <c:pt idx="5013">
                  <c:v>0.46443099999999998</c:v>
                </c:pt>
                <c:pt idx="5014">
                  <c:v>0.465974</c:v>
                </c:pt>
                <c:pt idx="5015">
                  <c:v>0.46967199999999998</c:v>
                </c:pt>
                <c:pt idx="5016">
                  <c:v>0.47176800000000002</c:v>
                </c:pt>
                <c:pt idx="5017">
                  <c:v>0.47472700000000001</c:v>
                </c:pt>
                <c:pt idx="5018">
                  <c:v>0.47714600000000001</c:v>
                </c:pt>
                <c:pt idx="5019">
                  <c:v>0.48109200000000002</c:v>
                </c:pt>
                <c:pt idx="5020">
                  <c:v>0.48390100000000003</c:v>
                </c:pt>
                <c:pt idx="5021">
                  <c:v>0.486819</c:v>
                </c:pt>
                <c:pt idx="5022">
                  <c:v>0.49182799999999999</c:v>
                </c:pt>
                <c:pt idx="5023">
                  <c:v>0.50495000000000001</c:v>
                </c:pt>
                <c:pt idx="5024">
                  <c:v>0.50642399999999999</c:v>
                </c:pt>
                <c:pt idx="5025">
                  <c:v>0.51051599999999997</c:v>
                </c:pt>
                <c:pt idx="5026">
                  <c:v>0.51385999999999998</c:v>
                </c:pt>
                <c:pt idx="5027">
                  <c:v>0.515509</c:v>
                </c:pt>
                <c:pt idx="5028">
                  <c:v>0.515625</c:v>
                </c:pt>
                <c:pt idx="5029">
                  <c:v>0.51785700000000001</c:v>
                </c:pt>
                <c:pt idx="5030">
                  <c:v>0.52040399999999998</c:v>
                </c:pt>
                <c:pt idx="5031">
                  <c:v>0.52522899999999995</c:v>
                </c:pt>
                <c:pt idx="5032">
                  <c:v>0.53814399999999996</c:v>
                </c:pt>
                <c:pt idx="5033">
                  <c:v>0.540771</c:v>
                </c:pt>
                <c:pt idx="5034">
                  <c:v>0.54513699999999998</c:v>
                </c:pt>
                <c:pt idx="5035">
                  <c:v>0.54793899999999995</c:v>
                </c:pt>
                <c:pt idx="5036">
                  <c:v>0.550064</c:v>
                </c:pt>
                <c:pt idx="5037">
                  <c:v>0.55217099999999997</c:v>
                </c:pt>
                <c:pt idx="5038">
                  <c:v>0.55452900000000005</c:v>
                </c:pt>
                <c:pt idx="5039">
                  <c:v>0.55675799999999998</c:v>
                </c:pt>
                <c:pt idx="5040">
                  <c:v>0.56123000000000001</c:v>
                </c:pt>
                <c:pt idx="5041">
                  <c:v>0.57297799999999999</c:v>
                </c:pt>
                <c:pt idx="5042">
                  <c:v>0.57521100000000003</c:v>
                </c:pt>
                <c:pt idx="5043">
                  <c:v>0.57596000000000003</c:v>
                </c:pt>
                <c:pt idx="5044">
                  <c:v>0.57718400000000003</c:v>
                </c:pt>
                <c:pt idx="5045">
                  <c:v>0.57831699999999997</c:v>
                </c:pt>
                <c:pt idx="5046">
                  <c:v>0.58047199999999999</c:v>
                </c:pt>
                <c:pt idx="5047">
                  <c:v>0.58387999999999995</c:v>
                </c:pt>
                <c:pt idx="5048">
                  <c:v>0.59001000000000003</c:v>
                </c:pt>
                <c:pt idx="5049">
                  <c:v>0.60265999999999997</c:v>
                </c:pt>
                <c:pt idx="5050">
                  <c:v>0.60389199999999998</c:v>
                </c:pt>
                <c:pt idx="5051">
                  <c:v>0.60810900000000001</c:v>
                </c:pt>
                <c:pt idx="5052">
                  <c:v>0.61137900000000001</c:v>
                </c:pt>
                <c:pt idx="5053">
                  <c:v>0.61296499999999998</c:v>
                </c:pt>
                <c:pt idx="5054">
                  <c:v>0.615483</c:v>
                </c:pt>
                <c:pt idx="5055">
                  <c:v>0.61927900000000002</c:v>
                </c:pt>
                <c:pt idx="5056">
                  <c:v>0.62138700000000002</c:v>
                </c:pt>
                <c:pt idx="5057">
                  <c:v>0.62604700000000002</c:v>
                </c:pt>
                <c:pt idx="5058">
                  <c:v>0.63810900000000004</c:v>
                </c:pt>
                <c:pt idx="5059">
                  <c:v>0.63960099999999998</c:v>
                </c:pt>
                <c:pt idx="5060">
                  <c:v>0.64162699999999995</c:v>
                </c:pt>
                <c:pt idx="5061">
                  <c:v>0.64463199999999998</c:v>
                </c:pt>
                <c:pt idx="5062">
                  <c:v>0.64893699999999999</c:v>
                </c:pt>
                <c:pt idx="5063">
                  <c:v>0.65249500000000005</c:v>
                </c:pt>
                <c:pt idx="5064">
                  <c:v>0.65418399999999999</c:v>
                </c:pt>
                <c:pt idx="5065">
                  <c:v>0.65904300000000005</c:v>
                </c:pt>
                <c:pt idx="5066">
                  <c:v>0.67151300000000003</c:v>
                </c:pt>
                <c:pt idx="5067">
                  <c:v>0.67325199999999996</c:v>
                </c:pt>
                <c:pt idx="5068">
                  <c:v>0.67678499999999997</c:v>
                </c:pt>
                <c:pt idx="5069">
                  <c:v>0.67937800000000004</c:v>
                </c:pt>
                <c:pt idx="5070">
                  <c:v>0.68233699999999997</c:v>
                </c:pt>
                <c:pt idx="5071">
                  <c:v>0.68620400000000004</c:v>
                </c:pt>
                <c:pt idx="5072">
                  <c:v>0.68987399999999999</c:v>
                </c:pt>
                <c:pt idx="5073">
                  <c:v>0.69313000000000002</c:v>
                </c:pt>
                <c:pt idx="5074">
                  <c:v>0.69556200000000001</c:v>
                </c:pt>
                <c:pt idx="5075">
                  <c:v>0.70129399999999997</c:v>
                </c:pt>
                <c:pt idx="5076">
                  <c:v>0.71407799999999999</c:v>
                </c:pt>
                <c:pt idx="5077">
                  <c:v>0.71769499999999997</c:v>
                </c:pt>
                <c:pt idx="5078">
                  <c:v>0.72111599999999998</c:v>
                </c:pt>
                <c:pt idx="5079">
                  <c:v>0.72441199999999994</c:v>
                </c:pt>
                <c:pt idx="5080">
                  <c:v>0.72849299999999995</c:v>
                </c:pt>
                <c:pt idx="5081">
                  <c:v>0.73146299999999997</c:v>
                </c:pt>
                <c:pt idx="5082">
                  <c:v>0.73592500000000005</c:v>
                </c:pt>
                <c:pt idx="5083">
                  <c:v>0.74849900000000003</c:v>
                </c:pt>
                <c:pt idx="5084">
                  <c:v>0.750108</c:v>
                </c:pt>
                <c:pt idx="5085">
                  <c:v>0.75339500000000004</c:v>
                </c:pt>
                <c:pt idx="5086">
                  <c:v>0.75733600000000001</c:v>
                </c:pt>
                <c:pt idx="5087">
                  <c:v>0.76165700000000003</c:v>
                </c:pt>
                <c:pt idx="5088">
                  <c:v>0.765351</c:v>
                </c:pt>
                <c:pt idx="5089">
                  <c:v>0.76869100000000001</c:v>
                </c:pt>
                <c:pt idx="5090">
                  <c:v>0.77195199999999997</c:v>
                </c:pt>
                <c:pt idx="5091">
                  <c:v>0.773922</c:v>
                </c:pt>
                <c:pt idx="5092">
                  <c:v>0.78013100000000002</c:v>
                </c:pt>
                <c:pt idx="5093">
                  <c:v>0.79242199999999996</c:v>
                </c:pt>
                <c:pt idx="5094">
                  <c:v>0.79408400000000001</c:v>
                </c:pt>
                <c:pt idx="5095">
                  <c:v>0.79739800000000005</c:v>
                </c:pt>
                <c:pt idx="5096">
                  <c:v>0.80058700000000005</c:v>
                </c:pt>
                <c:pt idx="5097">
                  <c:v>0.80364500000000005</c:v>
                </c:pt>
                <c:pt idx="5098">
                  <c:v>0.80750999999999995</c:v>
                </c:pt>
                <c:pt idx="5099">
                  <c:v>0.81090399999999996</c:v>
                </c:pt>
                <c:pt idx="5100">
                  <c:v>0.81309699999999996</c:v>
                </c:pt>
                <c:pt idx="5101">
                  <c:v>0.81772500000000004</c:v>
                </c:pt>
                <c:pt idx="5102">
                  <c:v>0.82889599999999997</c:v>
                </c:pt>
                <c:pt idx="5103">
                  <c:v>0.83106999999999998</c:v>
                </c:pt>
                <c:pt idx="5104">
                  <c:v>0.83359300000000003</c:v>
                </c:pt>
                <c:pt idx="5105">
                  <c:v>0.836202</c:v>
                </c:pt>
                <c:pt idx="5106">
                  <c:v>0.83953100000000003</c:v>
                </c:pt>
                <c:pt idx="5107">
                  <c:v>0.84176399999999996</c:v>
                </c:pt>
                <c:pt idx="5108">
                  <c:v>0.84443500000000005</c:v>
                </c:pt>
                <c:pt idx="5109">
                  <c:v>0.84696899999999997</c:v>
                </c:pt>
                <c:pt idx="5110">
                  <c:v>0.85355300000000001</c:v>
                </c:pt>
                <c:pt idx="5111">
                  <c:v>0.86585000000000001</c:v>
                </c:pt>
                <c:pt idx="5112">
                  <c:v>0.86850099999999997</c:v>
                </c:pt>
                <c:pt idx="5113">
                  <c:v>0.87219800000000003</c:v>
                </c:pt>
                <c:pt idx="5114">
                  <c:v>0.87561999999999995</c:v>
                </c:pt>
                <c:pt idx="5115">
                  <c:v>0.87988</c:v>
                </c:pt>
                <c:pt idx="5116">
                  <c:v>0.884849</c:v>
                </c:pt>
                <c:pt idx="5117">
                  <c:v>0.89002899999999996</c:v>
                </c:pt>
                <c:pt idx="5118">
                  <c:v>0.89404700000000004</c:v>
                </c:pt>
                <c:pt idx="5119">
                  <c:v>0.90180499999999997</c:v>
                </c:pt>
                <c:pt idx="5120">
                  <c:v>0.91554100000000005</c:v>
                </c:pt>
                <c:pt idx="5121">
                  <c:v>0.91838399999999998</c:v>
                </c:pt>
                <c:pt idx="5122">
                  <c:v>0.92346399999999995</c:v>
                </c:pt>
                <c:pt idx="5123">
                  <c:v>0.92672100000000002</c:v>
                </c:pt>
                <c:pt idx="5124">
                  <c:v>0.93104799999999999</c:v>
                </c:pt>
                <c:pt idx="5125">
                  <c:v>0.93517799999999995</c:v>
                </c:pt>
                <c:pt idx="5126">
                  <c:v>0.938975</c:v>
                </c:pt>
                <c:pt idx="5127">
                  <c:v>0.941909</c:v>
                </c:pt>
                <c:pt idx="5128">
                  <c:v>0.94834399999999996</c:v>
                </c:pt>
                <c:pt idx="5129">
                  <c:v>0.96083600000000002</c:v>
                </c:pt>
                <c:pt idx="5130">
                  <c:v>0.96353800000000001</c:v>
                </c:pt>
                <c:pt idx="5131">
                  <c:v>0.96877100000000005</c:v>
                </c:pt>
                <c:pt idx="5132">
                  <c:v>0.97296899999999997</c:v>
                </c:pt>
                <c:pt idx="5133">
                  <c:v>0.97544200000000003</c:v>
                </c:pt>
                <c:pt idx="5134">
                  <c:v>0.97825499999999999</c:v>
                </c:pt>
                <c:pt idx="5135">
                  <c:v>0.98138999999999998</c:v>
                </c:pt>
                <c:pt idx="5136">
                  <c:v>0.98666399999999999</c:v>
                </c:pt>
                <c:pt idx="5137">
                  <c:v>0.98948899999999995</c:v>
                </c:pt>
                <c:pt idx="5138">
                  <c:v>0.99656599999999995</c:v>
                </c:pt>
                <c:pt idx="5139">
                  <c:v>1.00742</c:v>
                </c:pt>
                <c:pt idx="5140">
                  <c:v>1.0100199999999999</c:v>
                </c:pt>
                <c:pt idx="5141">
                  <c:v>1.0154700000000001</c:v>
                </c:pt>
                <c:pt idx="5142">
                  <c:v>1.01779</c:v>
                </c:pt>
                <c:pt idx="5143">
                  <c:v>1.0196799999999999</c:v>
                </c:pt>
                <c:pt idx="5144">
                  <c:v>1.02111</c:v>
                </c:pt>
                <c:pt idx="5145">
                  <c:v>1.0227900000000001</c:v>
                </c:pt>
                <c:pt idx="5146">
                  <c:v>1.0239</c:v>
                </c:pt>
                <c:pt idx="5147">
                  <c:v>1.0308299999999999</c:v>
                </c:pt>
                <c:pt idx="5148">
                  <c:v>1.0413600000000001</c:v>
                </c:pt>
                <c:pt idx="5149">
                  <c:v>1.0427999999999999</c:v>
                </c:pt>
                <c:pt idx="5150">
                  <c:v>1.0450600000000001</c:v>
                </c:pt>
                <c:pt idx="5151">
                  <c:v>1.0470900000000001</c:v>
                </c:pt>
                <c:pt idx="5152">
                  <c:v>1.0501799999999999</c:v>
                </c:pt>
                <c:pt idx="5153">
                  <c:v>1.05444</c:v>
                </c:pt>
                <c:pt idx="5154">
                  <c:v>1.0570200000000001</c:v>
                </c:pt>
                <c:pt idx="5155">
                  <c:v>1.06562</c:v>
                </c:pt>
                <c:pt idx="5156">
                  <c:v>1.0786899999999999</c:v>
                </c:pt>
                <c:pt idx="5157">
                  <c:v>1.0825</c:v>
                </c:pt>
                <c:pt idx="5158">
                  <c:v>1.08754</c:v>
                </c:pt>
                <c:pt idx="5159">
                  <c:v>1.0910200000000001</c:v>
                </c:pt>
                <c:pt idx="5160">
                  <c:v>1.0934600000000001</c:v>
                </c:pt>
                <c:pt idx="5161">
                  <c:v>1.0980700000000001</c:v>
                </c:pt>
                <c:pt idx="5162">
                  <c:v>1.10103</c:v>
                </c:pt>
                <c:pt idx="5163">
                  <c:v>1.1081399999999999</c:v>
                </c:pt>
                <c:pt idx="5164">
                  <c:v>1.11747</c:v>
                </c:pt>
                <c:pt idx="5165">
                  <c:v>1.11958</c:v>
                </c:pt>
                <c:pt idx="5166">
                  <c:v>1.1234500000000001</c:v>
                </c:pt>
                <c:pt idx="5167">
                  <c:v>1.12581</c:v>
                </c:pt>
                <c:pt idx="5168">
                  <c:v>1.12866</c:v>
                </c:pt>
                <c:pt idx="5169">
                  <c:v>1.1337999999999999</c:v>
                </c:pt>
                <c:pt idx="5170">
                  <c:v>1.1372199999999999</c:v>
                </c:pt>
                <c:pt idx="5171">
                  <c:v>1.1464700000000001</c:v>
                </c:pt>
                <c:pt idx="5172">
                  <c:v>1.1579699999999999</c:v>
                </c:pt>
                <c:pt idx="5173">
                  <c:v>1.1602399999999999</c:v>
                </c:pt>
                <c:pt idx="5174">
                  <c:v>1.1648400000000001</c:v>
                </c:pt>
                <c:pt idx="5175">
                  <c:v>1.1684699999999999</c:v>
                </c:pt>
                <c:pt idx="5176">
                  <c:v>1.17123</c:v>
                </c:pt>
                <c:pt idx="5177">
                  <c:v>1.17398</c:v>
                </c:pt>
                <c:pt idx="5178">
                  <c:v>1.1770099999999999</c:v>
                </c:pt>
                <c:pt idx="5179">
                  <c:v>1.1779599999999999</c:v>
                </c:pt>
                <c:pt idx="5180">
                  <c:v>1.1858500000000001</c:v>
                </c:pt>
                <c:pt idx="5181">
                  <c:v>1.1974499999999999</c:v>
                </c:pt>
                <c:pt idx="5182">
                  <c:v>1.1995100000000001</c:v>
                </c:pt>
                <c:pt idx="5183">
                  <c:v>1.2024999999999999</c:v>
                </c:pt>
                <c:pt idx="5184">
                  <c:v>1.2056100000000001</c:v>
                </c:pt>
                <c:pt idx="5185">
                  <c:v>1.21001</c:v>
                </c:pt>
                <c:pt idx="5186">
                  <c:v>1.21584</c:v>
                </c:pt>
                <c:pt idx="5187">
                  <c:v>1.2211099999999999</c:v>
                </c:pt>
                <c:pt idx="5188">
                  <c:v>1.2238100000000001</c:v>
                </c:pt>
                <c:pt idx="5189">
                  <c:v>1.2305600000000001</c:v>
                </c:pt>
                <c:pt idx="5190">
                  <c:v>1.23966</c:v>
                </c:pt>
                <c:pt idx="5191">
                  <c:v>1.2420899999999999</c:v>
                </c:pt>
                <c:pt idx="5192">
                  <c:v>1.2464999999999999</c:v>
                </c:pt>
                <c:pt idx="5193">
                  <c:v>1.2504500000000001</c:v>
                </c:pt>
                <c:pt idx="5194">
                  <c:v>1.2538</c:v>
                </c:pt>
                <c:pt idx="5195">
                  <c:v>1.2579199999999999</c:v>
                </c:pt>
                <c:pt idx="5196">
                  <c:v>1.2624200000000001</c:v>
                </c:pt>
                <c:pt idx="5197">
                  <c:v>1.2647600000000001</c:v>
                </c:pt>
                <c:pt idx="5198">
                  <c:v>1.27237</c:v>
                </c:pt>
                <c:pt idx="5199">
                  <c:v>1.2829600000000001</c:v>
                </c:pt>
                <c:pt idx="5200">
                  <c:v>1.2840400000000001</c:v>
                </c:pt>
                <c:pt idx="5201">
                  <c:v>1.28711</c:v>
                </c:pt>
                <c:pt idx="5202">
                  <c:v>1.2893600000000001</c:v>
                </c:pt>
                <c:pt idx="5203">
                  <c:v>1.29172</c:v>
                </c:pt>
                <c:pt idx="5204">
                  <c:v>1.29538</c:v>
                </c:pt>
                <c:pt idx="5205">
                  <c:v>1.29921</c:v>
                </c:pt>
                <c:pt idx="5206">
                  <c:v>1.29949</c:v>
                </c:pt>
                <c:pt idx="5207">
                  <c:v>1.30579</c:v>
                </c:pt>
                <c:pt idx="5208">
                  <c:v>1.3155699999999999</c:v>
                </c:pt>
                <c:pt idx="5209">
                  <c:v>1.3154399999999999</c:v>
                </c:pt>
                <c:pt idx="5210">
                  <c:v>1.3170900000000001</c:v>
                </c:pt>
                <c:pt idx="5211">
                  <c:v>1.3186800000000001</c:v>
                </c:pt>
                <c:pt idx="5212">
                  <c:v>1.32026</c:v>
                </c:pt>
                <c:pt idx="5213">
                  <c:v>1.3221099999999999</c:v>
                </c:pt>
                <c:pt idx="5214">
                  <c:v>1.32535</c:v>
                </c:pt>
                <c:pt idx="5215">
                  <c:v>1.32721</c:v>
                </c:pt>
                <c:pt idx="5216">
                  <c:v>1.3330900000000001</c:v>
                </c:pt>
                <c:pt idx="5217">
                  <c:v>1.3411500000000001</c:v>
                </c:pt>
                <c:pt idx="5218">
                  <c:v>1.3413200000000001</c:v>
                </c:pt>
                <c:pt idx="5219">
                  <c:v>1.34406</c:v>
                </c:pt>
                <c:pt idx="5220">
                  <c:v>1.34666</c:v>
                </c:pt>
                <c:pt idx="5221">
                  <c:v>1.3491299999999999</c:v>
                </c:pt>
                <c:pt idx="5222">
                  <c:v>1.3511899999999999</c:v>
                </c:pt>
                <c:pt idx="5223">
                  <c:v>1.3533900000000001</c:v>
                </c:pt>
                <c:pt idx="5224">
                  <c:v>1.3565400000000001</c:v>
                </c:pt>
                <c:pt idx="5225">
                  <c:v>1.3586100000000001</c:v>
                </c:pt>
                <c:pt idx="5226">
                  <c:v>1.36504</c:v>
                </c:pt>
                <c:pt idx="5227">
                  <c:v>1.37419</c:v>
                </c:pt>
                <c:pt idx="5228">
                  <c:v>1.37355</c:v>
                </c:pt>
                <c:pt idx="5229">
                  <c:v>1.37418</c:v>
                </c:pt>
                <c:pt idx="5230">
                  <c:v>1.37584</c:v>
                </c:pt>
                <c:pt idx="5231">
                  <c:v>1.3787400000000001</c:v>
                </c:pt>
                <c:pt idx="5232">
                  <c:v>1.38208</c:v>
                </c:pt>
                <c:pt idx="5233">
                  <c:v>1.38337</c:v>
                </c:pt>
                <c:pt idx="5234">
                  <c:v>1.3889499999999999</c:v>
                </c:pt>
                <c:pt idx="5235">
                  <c:v>1.3981699999999999</c:v>
                </c:pt>
                <c:pt idx="5236">
                  <c:v>1.3974200000000001</c:v>
                </c:pt>
                <c:pt idx="5237">
                  <c:v>1.39941</c:v>
                </c:pt>
                <c:pt idx="5238">
                  <c:v>1.4012800000000001</c:v>
                </c:pt>
                <c:pt idx="5239">
                  <c:v>1.4021699999999999</c:v>
                </c:pt>
                <c:pt idx="5240">
                  <c:v>1.4028700000000001</c:v>
                </c:pt>
                <c:pt idx="5241">
                  <c:v>1.4044399999999999</c:v>
                </c:pt>
                <c:pt idx="5242">
                  <c:v>1.4042699999999999</c:v>
                </c:pt>
                <c:pt idx="5243">
                  <c:v>1.4085300000000001</c:v>
                </c:pt>
                <c:pt idx="5244">
                  <c:v>1.41923</c:v>
                </c:pt>
                <c:pt idx="5245">
                  <c:v>1.4204399999999999</c:v>
                </c:pt>
                <c:pt idx="5246">
                  <c:v>1.4227799999999999</c:v>
                </c:pt>
                <c:pt idx="5247">
                  <c:v>1.42431</c:v>
                </c:pt>
                <c:pt idx="5248">
                  <c:v>1.4260600000000001</c:v>
                </c:pt>
                <c:pt idx="5249">
                  <c:v>1.4276</c:v>
                </c:pt>
                <c:pt idx="5250">
                  <c:v>1.42981</c:v>
                </c:pt>
                <c:pt idx="5251">
                  <c:v>1.43167</c:v>
                </c:pt>
                <c:pt idx="5252">
                  <c:v>1.4369400000000001</c:v>
                </c:pt>
                <c:pt idx="5253">
                  <c:v>1.4470700000000001</c:v>
                </c:pt>
                <c:pt idx="5254">
                  <c:v>1.4481299999999999</c:v>
                </c:pt>
                <c:pt idx="5255">
                  <c:v>1.45018</c:v>
                </c:pt>
                <c:pt idx="5256">
                  <c:v>1.4499500000000001</c:v>
                </c:pt>
                <c:pt idx="5257">
                  <c:v>1.4497199999999999</c:v>
                </c:pt>
                <c:pt idx="5258">
                  <c:v>1.4493100000000001</c:v>
                </c:pt>
                <c:pt idx="5259">
                  <c:v>1.44947</c:v>
                </c:pt>
                <c:pt idx="5260">
                  <c:v>1.4495199999999999</c:v>
                </c:pt>
                <c:pt idx="5261">
                  <c:v>1.45116</c:v>
                </c:pt>
                <c:pt idx="5262">
                  <c:v>1.4560500000000001</c:v>
                </c:pt>
                <c:pt idx="5263">
                  <c:v>1.4537199999999999</c:v>
                </c:pt>
                <c:pt idx="5264">
                  <c:v>1.4535899999999999</c:v>
                </c:pt>
                <c:pt idx="5265">
                  <c:v>1.4532700000000001</c:v>
                </c:pt>
                <c:pt idx="5266">
                  <c:v>1.45509</c:v>
                </c:pt>
                <c:pt idx="5267">
                  <c:v>1.45549</c:v>
                </c:pt>
                <c:pt idx="5268">
                  <c:v>1.45299</c:v>
                </c:pt>
                <c:pt idx="5269">
                  <c:v>1.4531000000000001</c:v>
                </c:pt>
                <c:pt idx="5270">
                  <c:v>1.4609799999999999</c:v>
                </c:pt>
                <c:pt idx="5271">
                  <c:v>1.4598100000000001</c:v>
                </c:pt>
                <c:pt idx="5272">
                  <c:v>1.4598599999999999</c:v>
                </c:pt>
                <c:pt idx="5273">
                  <c:v>1.4583900000000001</c:v>
                </c:pt>
                <c:pt idx="5274">
                  <c:v>1.46018</c:v>
                </c:pt>
                <c:pt idx="5275">
                  <c:v>1.4615499999999999</c:v>
                </c:pt>
                <c:pt idx="5276">
                  <c:v>1.4618100000000001</c:v>
                </c:pt>
                <c:pt idx="5277">
                  <c:v>1.4625699999999999</c:v>
                </c:pt>
                <c:pt idx="5278">
                  <c:v>1.4681900000000001</c:v>
                </c:pt>
                <c:pt idx="5279">
                  <c:v>1.47939</c:v>
                </c:pt>
                <c:pt idx="5280">
                  <c:v>1.4803200000000001</c:v>
                </c:pt>
                <c:pt idx="5281">
                  <c:v>1.4819500000000001</c:v>
                </c:pt>
                <c:pt idx="5282">
                  <c:v>1.4834799999999999</c:v>
                </c:pt>
                <c:pt idx="5283">
                  <c:v>1.4835199999999999</c:v>
                </c:pt>
                <c:pt idx="5284">
                  <c:v>1.4824999999999999</c:v>
                </c:pt>
                <c:pt idx="5285">
                  <c:v>1.4810700000000001</c:v>
                </c:pt>
                <c:pt idx="5286">
                  <c:v>1.4797899999999999</c:v>
                </c:pt>
                <c:pt idx="5287">
                  <c:v>1.47908</c:v>
                </c:pt>
                <c:pt idx="5288">
                  <c:v>1.48431</c:v>
                </c:pt>
                <c:pt idx="5289">
                  <c:v>1.4820500000000001</c:v>
                </c:pt>
                <c:pt idx="5290">
                  <c:v>1.4821</c:v>
                </c:pt>
                <c:pt idx="5291">
                  <c:v>1.48136</c:v>
                </c:pt>
                <c:pt idx="5292">
                  <c:v>1.48123</c:v>
                </c:pt>
                <c:pt idx="5293">
                  <c:v>1.4802500000000001</c:v>
                </c:pt>
                <c:pt idx="5294">
                  <c:v>1.47719</c:v>
                </c:pt>
                <c:pt idx="5295">
                  <c:v>1.4746699999999999</c:v>
                </c:pt>
                <c:pt idx="5296">
                  <c:v>1.4755499999999999</c:v>
                </c:pt>
                <c:pt idx="5297">
                  <c:v>1.47892</c:v>
                </c:pt>
                <c:pt idx="5298">
                  <c:v>1.48776</c:v>
                </c:pt>
                <c:pt idx="5299">
                  <c:v>1.4842500000000001</c:v>
                </c:pt>
                <c:pt idx="5300">
                  <c:v>1.4809000000000001</c:v>
                </c:pt>
                <c:pt idx="5301">
                  <c:v>1.47912</c:v>
                </c:pt>
                <c:pt idx="5302">
                  <c:v>1.4789600000000001</c:v>
                </c:pt>
                <c:pt idx="5303">
                  <c:v>1.47854</c:v>
                </c:pt>
                <c:pt idx="5304">
                  <c:v>1.4806999999999999</c:v>
                </c:pt>
                <c:pt idx="5305">
                  <c:v>1.4821200000000001</c:v>
                </c:pt>
                <c:pt idx="5306">
                  <c:v>1.4838899999999999</c:v>
                </c:pt>
                <c:pt idx="5307">
                  <c:v>1.49034</c:v>
                </c:pt>
                <c:pt idx="5308">
                  <c:v>1.4903999999999999</c:v>
                </c:pt>
                <c:pt idx="5309">
                  <c:v>1.4928600000000001</c:v>
                </c:pt>
                <c:pt idx="5310">
                  <c:v>1.4929300000000001</c:v>
                </c:pt>
                <c:pt idx="5311">
                  <c:v>1.4921899999999999</c:v>
                </c:pt>
                <c:pt idx="5312">
                  <c:v>1.49125</c:v>
                </c:pt>
                <c:pt idx="5313">
                  <c:v>1.4916199999999999</c:v>
                </c:pt>
                <c:pt idx="5314">
                  <c:v>1.49028</c:v>
                </c:pt>
                <c:pt idx="5315">
                  <c:v>1.49257</c:v>
                </c:pt>
                <c:pt idx="5316">
                  <c:v>1.5022</c:v>
                </c:pt>
                <c:pt idx="5317">
                  <c:v>1.5032700000000001</c:v>
                </c:pt>
                <c:pt idx="5318">
                  <c:v>1.5036499999999999</c:v>
                </c:pt>
                <c:pt idx="5319">
                  <c:v>1.5022800000000001</c:v>
                </c:pt>
                <c:pt idx="5320">
                  <c:v>1.4996499999999999</c:v>
                </c:pt>
                <c:pt idx="5321">
                  <c:v>1.49708</c:v>
                </c:pt>
                <c:pt idx="5322">
                  <c:v>1.4952799999999999</c:v>
                </c:pt>
                <c:pt idx="5323">
                  <c:v>1.49447</c:v>
                </c:pt>
                <c:pt idx="5324">
                  <c:v>1.4951399999999999</c:v>
                </c:pt>
                <c:pt idx="5325">
                  <c:v>1.5035499999999999</c:v>
                </c:pt>
                <c:pt idx="5326">
                  <c:v>1.5015000000000001</c:v>
                </c:pt>
                <c:pt idx="5327">
                  <c:v>1.5032000000000001</c:v>
                </c:pt>
                <c:pt idx="5328">
                  <c:v>1.50298</c:v>
                </c:pt>
                <c:pt idx="5329">
                  <c:v>1.50285</c:v>
                </c:pt>
                <c:pt idx="5330">
                  <c:v>1.5019</c:v>
                </c:pt>
                <c:pt idx="5331">
                  <c:v>1.5024</c:v>
                </c:pt>
                <c:pt idx="5332">
                  <c:v>1.5009999999999999</c:v>
                </c:pt>
                <c:pt idx="5333">
                  <c:v>1.5016400000000001</c:v>
                </c:pt>
                <c:pt idx="5334">
                  <c:v>1.5097</c:v>
                </c:pt>
                <c:pt idx="5335">
                  <c:v>1.5075000000000001</c:v>
                </c:pt>
                <c:pt idx="5336">
                  <c:v>1.50726</c:v>
                </c:pt>
                <c:pt idx="5337">
                  <c:v>1.5052300000000001</c:v>
                </c:pt>
                <c:pt idx="5338">
                  <c:v>1.50098</c:v>
                </c:pt>
                <c:pt idx="5339">
                  <c:v>1.5005999999999999</c:v>
                </c:pt>
                <c:pt idx="5340">
                  <c:v>1.49854</c:v>
                </c:pt>
                <c:pt idx="5341">
                  <c:v>1.4968699999999999</c:v>
                </c:pt>
                <c:pt idx="5342">
                  <c:v>1.4956100000000001</c:v>
                </c:pt>
                <c:pt idx="5343">
                  <c:v>1.5005299999999999</c:v>
                </c:pt>
                <c:pt idx="5344">
                  <c:v>1.49827</c:v>
                </c:pt>
                <c:pt idx="5345">
                  <c:v>1.4950600000000001</c:v>
                </c:pt>
                <c:pt idx="5346">
                  <c:v>1.49485</c:v>
                </c:pt>
                <c:pt idx="5347">
                  <c:v>1.49542</c:v>
                </c:pt>
                <c:pt idx="5348">
                  <c:v>1.4965200000000001</c:v>
                </c:pt>
                <c:pt idx="5349">
                  <c:v>1.4966600000000001</c:v>
                </c:pt>
                <c:pt idx="5350">
                  <c:v>1.4964500000000001</c:v>
                </c:pt>
                <c:pt idx="5351">
                  <c:v>1.50223</c:v>
                </c:pt>
                <c:pt idx="5352">
                  <c:v>1.5002599999999999</c:v>
                </c:pt>
                <c:pt idx="5353">
                  <c:v>1.49868</c:v>
                </c:pt>
                <c:pt idx="5354">
                  <c:v>1.49403</c:v>
                </c:pt>
                <c:pt idx="5355">
                  <c:v>1.4909600000000001</c:v>
                </c:pt>
                <c:pt idx="5356">
                  <c:v>1.4907900000000001</c:v>
                </c:pt>
                <c:pt idx="5357">
                  <c:v>1.49055</c:v>
                </c:pt>
                <c:pt idx="5358">
                  <c:v>1.4910399999999999</c:v>
                </c:pt>
                <c:pt idx="5359">
                  <c:v>1.49838</c:v>
                </c:pt>
                <c:pt idx="5360">
                  <c:v>1.4972300000000001</c:v>
                </c:pt>
                <c:pt idx="5361">
                  <c:v>1.4951399999999999</c:v>
                </c:pt>
                <c:pt idx="5362">
                  <c:v>1.49126</c:v>
                </c:pt>
                <c:pt idx="5363">
                  <c:v>1.4895</c:v>
                </c:pt>
                <c:pt idx="5364">
                  <c:v>1.4876</c:v>
                </c:pt>
                <c:pt idx="5365">
                  <c:v>1.4854700000000001</c:v>
                </c:pt>
                <c:pt idx="5366">
                  <c:v>1.4851399999999999</c:v>
                </c:pt>
                <c:pt idx="5367">
                  <c:v>1.4912799999999999</c:v>
                </c:pt>
                <c:pt idx="5368">
                  <c:v>1.48698</c:v>
                </c:pt>
                <c:pt idx="5369">
                  <c:v>1.48346</c:v>
                </c:pt>
                <c:pt idx="5370">
                  <c:v>1.48095</c:v>
                </c:pt>
                <c:pt idx="5371">
                  <c:v>1.4762299999999999</c:v>
                </c:pt>
                <c:pt idx="5372">
                  <c:v>1.47035</c:v>
                </c:pt>
                <c:pt idx="5373">
                  <c:v>1.46638</c:v>
                </c:pt>
                <c:pt idx="5374">
                  <c:v>1.46373</c:v>
                </c:pt>
                <c:pt idx="5375">
                  <c:v>1.4627300000000001</c:v>
                </c:pt>
                <c:pt idx="5376">
                  <c:v>1.4711399999999999</c:v>
                </c:pt>
                <c:pt idx="5377">
                  <c:v>1.47001</c:v>
                </c:pt>
                <c:pt idx="5378">
                  <c:v>1.4703999999999999</c:v>
                </c:pt>
                <c:pt idx="5379">
                  <c:v>1.47116</c:v>
                </c:pt>
                <c:pt idx="5380">
                  <c:v>1.4726399999999999</c:v>
                </c:pt>
                <c:pt idx="5381">
                  <c:v>1.4722</c:v>
                </c:pt>
                <c:pt idx="5382">
                  <c:v>1.4715499999999999</c:v>
                </c:pt>
                <c:pt idx="5383">
                  <c:v>1.4717100000000001</c:v>
                </c:pt>
                <c:pt idx="5384">
                  <c:v>1.4780599999999999</c:v>
                </c:pt>
                <c:pt idx="5385">
                  <c:v>1.4764999999999999</c:v>
                </c:pt>
                <c:pt idx="5386">
                  <c:v>1.4752000000000001</c:v>
                </c:pt>
                <c:pt idx="5387">
                  <c:v>1.4734499999999999</c:v>
                </c:pt>
                <c:pt idx="5388">
                  <c:v>1.4732700000000001</c:v>
                </c:pt>
                <c:pt idx="5389">
                  <c:v>1.4727699999999999</c:v>
                </c:pt>
                <c:pt idx="5390">
                  <c:v>1.4713799999999999</c:v>
                </c:pt>
                <c:pt idx="5391">
                  <c:v>1.4692499999999999</c:v>
                </c:pt>
                <c:pt idx="5392">
                  <c:v>1.4692700000000001</c:v>
                </c:pt>
                <c:pt idx="5393">
                  <c:v>1.47597</c:v>
                </c:pt>
                <c:pt idx="5394">
                  <c:v>1.47329</c:v>
                </c:pt>
                <c:pt idx="5395">
                  <c:v>1.4702500000000001</c:v>
                </c:pt>
                <c:pt idx="5396">
                  <c:v>1.46567</c:v>
                </c:pt>
                <c:pt idx="5397">
                  <c:v>1.46468</c:v>
                </c:pt>
                <c:pt idx="5398">
                  <c:v>1.4632099999999999</c:v>
                </c:pt>
                <c:pt idx="5399">
                  <c:v>1.4613799999999999</c:v>
                </c:pt>
                <c:pt idx="5400">
                  <c:v>1.4580200000000001</c:v>
                </c:pt>
                <c:pt idx="5401">
                  <c:v>1.45546</c:v>
                </c:pt>
                <c:pt idx="5402">
                  <c:v>1.45922</c:v>
                </c:pt>
                <c:pt idx="5403">
                  <c:v>1.4539299999999999</c:v>
                </c:pt>
                <c:pt idx="5404">
                  <c:v>1.4489000000000001</c:v>
                </c:pt>
                <c:pt idx="5405">
                  <c:v>1.4453800000000001</c:v>
                </c:pt>
                <c:pt idx="5406">
                  <c:v>1.4431499999999999</c:v>
                </c:pt>
                <c:pt idx="5407">
                  <c:v>1.44092</c:v>
                </c:pt>
                <c:pt idx="5408">
                  <c:v>1.4382600000000001</c:v>
                </c:pt>
                <c:pt idx="5409">
                  <c:v>1.4366000000000001</c:v>
                </c:pt>
                <c:pt idx="5410">
                  <c:v>1.44045</c:v>
                </c:pt>
                <c:pt idx="5411">
                  <c:v>1.43763</c:v>
                </c:pt>
                <c:pt idx="5412">
                  <c:v>1.43581</c:v>
                </c:pt>
                <c:pt idx="5413">
                  <c:v>1.43251</c:v>
                </c:pt>
                <c:pt idx="5414">
                  <c:v>1.4302600000000001</c:v>
                </c:pt>
                <c:pt idx="5415">
                  <c:v>1.42747</c:v>
                </c:pt>
                <c:pt idx="5416">
                  <c:v>1.42527</c:v>
                </c:pt>
                <c:pt idx="5417">
                  <c:v>1.4220900000000001</c:v>
                </c:pt>
                <c:pt idx="5418">
                  <c:v>1.4206399999999999</c:v>
                </c:pt>
                <c:pt idx="5419">
                  <c:v>1.42493</c:v>
                </c:pt>
                <c:pt idx="5420">
                  <c:v>1.4212800000000001</c:v>
                </c:pt>
                <c:pt idx="5421">
                  <c:v>1.41754</c:v>
                </c:pt>
                <c:pt idx="5422">
                  <c:v>1.41327</c:v>
                </c:pt>
                <c:pt idx="5423">
                  <c:v>1.40954</c:v>
                </c:pt>
                <c:pt idx="5424">
                  <c:v>1.40584</c:v>
                </c:pt>
                <c:pt idx="5425">
                  <c:v>1.4009499999999999</c:v>
                </c:pt>
                <c:pt idx="5426">
                  <c:v>1.3956900000000001</c:v>
                </c:pt>
                <c:pt idx="5427">
                  <c:v>1.39638</c:v>
                </c:pt>
                <c:pt idx="5428">
                  <c:v>1.3929400000000001</c:v>
                </c:pt>
                <c:pt idx="5429">
                  <c:v>1.39107</c:v>
                </c:pt>
                <c:pt idx="5430">
                  <c:v>1.3865700000000001</c:v>
                </c:pt>
                <c:pt idx="5431">
                  <c:v>1.3830800000000001</c:v>
                </c:pt>
                <c:pt idx="5432">
                  <c:v>1.3811500000000001</c:v>
                </c:pt>
                <c:pt idx="5433">
                  <c:v>1.37957</c:v>
                </c:pt>
                <c:pt idx="5434">
                  <c:v>1.3789499999999999</c:v>
                </c:pt>
                <c:pt idx="5435">
                  <c:v>1.3840399999999999</c:v>
                </c:pt>
                <c:pt idx="5436">
                  <c:v>1.38222</c:v>
                </c:pt>
                <c:pt idx="5437">
                  <c:v>1.37842</c:v>
                </c:pt>
                <c:pt idx="5438">
                  <c:v>1.3746100000000001</c:v>
                </c:pt>
                <c:pt idx="5439">
                  <c:v>1.3703700000000001</c:v>
                </c:pt>
                <c:pt idx="5440">
                  <c:v>1.36595</c:v>
                </c:pt>
                <c:pt idx="5441">
                  <c:v>1.35998</c:v>
                </c:pt>
                <c:pt idx="5442">
                  <c:v>1.3530599999999999</c:v>
                </c:pt>
                <c:pt idx="5443">
                  <c:v>1.3484400000000001</c:v>
                </c:pt>
                <c:pt idx="5444">
                  <c:v>1.3476399999999999</c:v>
                </c:pt>
                <c:pt idx="5445">
                  <c:v>1.3405100000000001</c:v>
                </c:pt>
                <c:pt idx="5446">
                  <c:v>1.3346800000000001</c:v>
                </c:pt>
                <c:pt idx="5447">
                  <c:v>1.3261700000000001</c:v>
                </c:pt>
                <c:pt idx="5448">
                  <c:v>1.3188200000000001</c:v>
                </c:pt>
                <c:pt idx="5449">
                  <c:v>1.3132299999999999</c:v>
                </c:pt>
                <c:pt idx="5450">
                  <c:v>1.30741</c:v>
                </c:pt>
                <c:pt idx="5451">
                  <c:v>1.2995000000000001</c:v>
                </c:pt>
                <c:pt idx="5452">
                  <c:v>1.29206</c:v>
                </c:pt>
                <c:pt idx="5453">
                  <c:v>1.2908299999999999</c:v>
                </c:pt>
                <c:pt idx="5454">
                  <c:v>1.2808200000000001</c:v>
                </c:pt>
                <c:pt idx="5455">
                  <c:v>1.2724200000000001</c:v>
                </c:pt>
                <c:pt idx="5456">
                  <c:v>1.26414</c:v>
                </c:pt>
                <c:pt idx="5457">
                  <c:v>1.2560199999999999</c:v>
                </c:pt>
                <c:pt idx="5458">
                  <c:v>1.2490000000000001</c:v>
                </c:pt>
                <c:pt idx="5459">
                  <c:v>1.24207</c:v>
                </c:pt>
                <c:pt idx="5460">
                  <c:v>1.2369699999999999</c:v>
                </c:pt>
                <c:pt idx="5461">
                  <c:v>1.23749</c:v>
                </c:pt>
                <c:pt idx="5462">
                  <c:v>1.2317199999999999</c:v>
                </c:pt>
                <c:pt idx="5463">
                  <c:v>1.22729</c:v>
                </c:pt>
                <c:pt idx="5464">
                  <c:v>1.22367</c:v>
                </c:pt>
                <c:pt idx="5465">
                  <c:v>1.21963</c:v>
                </c:pt>
                <c:pt idx="5466">
                  <c:v>1.21329</c:v>
                </c:pt>
                <c:pt idx="5467">
                  <c:v>1.2076899999999999</c:v>
                </c:pt>
                <c:pt idx="5468">
                  <c:v>1.20183</c:v>
                </c:pt>
                <c:pt idx="5469">
                  <c:v>1.1981299999999999</c:v>
                </c:pt>
                <c:pt idx="5470">
                  <c:v>1.19964</c:v>
                </c:pt>
                <c:pt idx="5471">
                  <c:v>1.1949700000000001</c:v>
                </c:pt>
                <c:pt idx="5472">
                  <c:v>1.1920999999999999</c:v>
                </c:pt>
                <c:pt idx="5473">
                  <c:v>1.1898599999999999</c:v>
                </c:pt>
                <c:pt idx="5474">
                  <c:v>1.1863600000000001</c:v>
                </c:pt>
                <c:pt idx="5475">
                  <c:v>1.18103</c:v>
                </c:pt>
                <c:pt idx="5476">
                  <c:v>1.17591</c:v>
                </c:pt>
                <c:pt idx="5477">
                  <c:v>1.1705399999999999</c:v>
                </c:pt>
                <c:pt idx="5478">
                  <c:v>1.1666700000000001</c:v>
                </c:pt>
                <c:pt idx="5479">
                  <c:v>1.16771</c:v>
                </c:pt>
                <c:pt idx="5480">
                  <c:v>1.1619299999999999</c:v>
                </c:pt>
                <c:pt idx="5481">
                  <c:v>1.1564000000000001</c:v>
                </c:pt>
                <c:pt idx="5482">
                  <c:v>1.1512</c:v>
                </c:pt>
                <c:pt idx="5483">
                  <c:v>1.1453500000000001</c:v>
                </c:pt>
                <c:pt idx="5484">
                  <c:v>1.1394599999999999</c:v>
                </c:pt>
                <c:pt idx="5485">
                  <c:v>1.1363300000000001</c:v>
                </c:pt>
                <c:pt idx="5486">
                  <c:v>1.1308100000000001</c:v>
                </c:pt>
                <c:pt idx="5487">
                  <c:v>1.1276900000000001</c:v>
                </c:pt>
                <c:pt idx="5488">
                  <c:v>1.1289</c:v>
                </c:pt>
                <c:pt idx="5489">
                  <c:v>1.1186400000000001</c:v>
                </c:pt>
                <c:pt idx="5490">
                  <c:v>1.1226700000000001</c:v>
                </c:pt>
                <c:pt idx="5491">
                  <c:v>1.12076</c:v>
                </c:pt>
                <c:pt idx="5492">
                  <c:v>1.1171199999999999</c:v>
                </c:pt>
                <c:pt idx="5493">
                  <c:v>1.11399</c:v>
                </c:pt>
                <c:pt idx="5494">
                  <c:v>1.1101399999999999</c:v>
                </c:pt>
                <c:pt idx="5495">
                  <c:v>1.1090199999999999</c:v>
                </c:pt>
                <c:pt idx="5496">
                  <c:v>1.1165400000000001</c:v>
                </c:pt>
                <c:pt idx="5497">
                  <c:v>1.11334</c:v>
                </c:pt>
                <c:pt idx="5498">
                  <c:v>1.1123499999999999</c:v>
                </c:pt>
                <c:pt idx="5499">
                  <c:v>1.10951</c:v>
                </c:pt>
                <c:pt idx="5500">
                  <c:v>1.1064099999999999</c:v>
                </c:pt>
                <c:pt idx="5501">
                  <c:v>1.1044099999999999</c:v>
                </c:pt>
                <c:pt idx="5502">
                  <c:v>1.10318</c:v>
                </c:pt>
                <c:pt idx="5503">
                  <c:v>1.0999099999999999</c:v>
                </c:pt>
                <c:pt idx="5504">
                  <c:v>1.09941</c:v>
                </c:pt>
                <c:pt idx="5505">
                  <c:v>1.1045100000000001</c:v>
                </c:pt>
                <c:pt idx="5506">
                  <c:v>1.1010200000000001</c:v>
                </c:pt>
                <c:pt idx="5507">
                  <c:v>1.0995900000000001</c:v>
                </c:pt>
                <c:pt idx="5508">
                  <c:v>1.0978399999999999</c:v>
                </c:pt>
                <c:pt idx="5509">
                  <c:v>1.0946800000000001</c:v>
                </c:pt>
                <c:pt idx="5510">
                  <c:v>1.0915299999999999</c:v>
                </c:pt>
                <c:pt idx="5511">
                  <c:v>1.08857</c:v>
                </c:pt>
                <c:pt idx="5512">
                  <c:v>1.08792</c:v>
                </c:pt>
                <c:pt idx="5513">
                  <c:v>1.08657</c:v>
                </c:pt>
                <c:pt idx="5514">
                  <c:v>1.0903700000000001</c:v>
                </c:pt>
                <c:pt idx="5515">
                  <c:v>1.0863700000000001</c:v>
                </c:pt>
                <c:pt idx="5516">
                  <c:v>1.0813999999999999</c:v>
                </c:pt>
                <c:pt idx="5517">
                  <c:v>1.0783199999999999</c:v>
                </c:pt>
                <c:pt idx="5518">
                  <c:v>1.0736000000000001</c:v>
                </c:pt>
                <c:pt idx="5519">
                  <c:v>1.0681099999999999</c:v>
                </c:pt>
                <c:pt idx="5520">
                  <c:v>1.0644499999999999</c:v>
                </c:pt>
                <c:pt idx="5521">
                  <c:v>1.0573300000000001</c:v>
                </c:pt>
                <c:pt idx="5522">
                  <c:v>1.05406</c:v>
                </c:pt>
                <c:pt idx="5523">
                  <c:v>1.0543499999999999</c:v>
                </c:pt>
                <c:pt idx="5524">
                  <c:v>1.0481400000000001</c:v>
                </c:pt>
                <c:pt idx="5525">
                  <c:v>1.04365</c:v>
                </c:pt>
                <c:pt idx="5526">
                  <c:v>1.0385200000000001</c:v>
                </c:pt>
                <c:pt idx="5527">
                  <c:v>1.03193</c:v>
                </c:pt>
                <c:pt idx="5528">
                  <c:v>1.0259400000000001</c:v>
                </c:pt>
                <c:pt idx="5529">
                  <c:v>1.0214000000000001</c:v>
                </c:pt>
                <c:pt idx="5530">
                  <c:v>1.01576</c:v>
                </c:pt>
                <c:pt idx="5531">
                  <c:v>1.0104500000000001</c:v>
                </c:pt>
                <c:pt idx="5532">
                  <c:v>1.0134099999999999</c:v>
                </c:pt>
                <c:pt idx="5533">
                  <c:v>1.0092099999999999</c:v>
                </c:pt>
                <c:pt idx="5534">
                  <c:v>1.00518</c:v>
                </c:pt>
                <c:pt idx="5535">
                  <c:v>0.99911700000000003</c:v>
                </c:pt>
                <c:pt idx="5536">
                  <c:v>0.99413600000000002</c:v>
                </c:pt>
                <c:pt idx="5537">
                  <c:v>0.99011899999999997</c:v>
                </c:pt>
                <c:pt idx="5538">
                  <c:v>0.98609999999999998</c:v>
                </c:pt>
                <c:pt idx="5539">
                  <c:v>0.98206099999999996</c:v>
                </c:pt>
                <c:pt idx="5540">
                  <c:v>0.97973100000000002</c:v>
                </c:pt>
                <c:pt idx="5541">
                  <c:v>0.986232</c:v>
                </c:pt>
                <c:pt idx="5542">
                  <c:v>0.981881</c:v>
                </c:pt>
                <c:pt idx="5543">
                  <c:v>0.97060000000000002</c:v>
                </c:pt>
                <c:pt idx="5544">
                  <c:v>0.976719</c:v>
                </c:pt>
                <c:pt idx="5545">
                  <c:v>0.97353299999999998</c:v>
                </c:pt>
                <c:pt idx="5546">
                  <c:v>0.96804800000000002</c:v>
                </c:pt>
                <c:pt idx="5547">
                  <c:v>0.96103300000000003</c:v>
                </c:pt>
                <c:pt idx="5548">
                  <c:v>0.95252599999999998</c:v>
                </c:pt>
                <c:pt idx="5549">
                  <c:v>0.94516999999999995</c:v>
                </c:pt>
                <c:pt idx="5550">
                  <c:v>0.94469400000000003</c:v>
                </c:pt>
                <c:pt idx="5551">
                  <c:v>0.93764800000000004</c:v>
                </c:pt>
                <c:pt idx="5552">
                  <c:v>0.93120000000000003</c:v>
                </c:pt>
                <c:pt idx="5553">
                  <c:v>0.92321299999999995</c:v>
                </c:pt>
                <c:pt idx="5554">
                  <c:v>0.91474800000000001</c:v>
                </c:pt>
                <c:pt idx="5555">
                  <c:v>0.90579699999999996</c:v>
                </c:pt>
                <c:pt idx="5556">
                  <c:v>0.89788299999999999</c:v>
                </c:pt>
                <c:pt idx="5557">
                  <c:v>0.89197499999999996</c:v>
                </c:pt>
                <c:pt idx="5558">
                  <c:v>0.88649500000000003</c:v>
                </c:pt>
                <c:pt idx="5559">
                  <c:v>0.88014599999999998</c:v>
                </c:pt>
                <c:pt idx="5560">
                  <c:v>0.87919700000000001</c:v>
                </c:pt>
                <c:pt idx="5561">
                  <c:v>0.87114599999999998</c:v>
                </c:pt>
                <c:pt idx="5562">
                  <c:v>0.86221400000000004</c:v>
                </c:pt>
                <c:pt idx="5563">
                  <c:v>0.851769</c:v>
                </c:pt>
                <c:pt idx="5564">
                  <c:v>0.84187100000000004</c:v>
                </c:pt>
                <c:pt idx="5565">
                  <c:v>0.83192100000000002</c:v>
                </c:pt>
                <c:pt idx="5566">
                  <c:v>0.81994599999999995</c:v>
                </c:pt>
                <c:pt idx="5567">
                  <c:v>0.80760200000000004</c:v>
                </c:pt>
                <c:pt idx="5568">
                  <c:v>0.79983800000000005</c:v>
                </c:pt>
                <c:pt idx="5569">
                  <c:v>0.79222499999999996</c:v>
                </c:pt>
                <c:pt idx="5570">
                  <c:v>0.77563899999999997</c:v>
                </c:pt>
                <c:pt idx="5571">
                  <c:v>0.75925200000000004</c:v>
                </c:pt>
                <c:pt idx="5572">
                  <c:v>0.74180000000000001</c:v>
                </c:pt>
                <c:pt idx="5573">
                  <c:v>0.72440300000000002</c:v>
                </c:pt>
                <c:pt idx="5574">
                  <c:v>0.70639700000000005</c:v>
                </c:pt>
                <c:pt idx="5575">
                  <c:v>0.68708100000000005</c:v>
                </c:pt>
                <c:pt idx="5576">
                  <c:v>0.67232800000000004</c:v>
                </c:pt>
                <c:pt idx="5577">
                  <c:v>0.65789299999999995</c:v>
                </c:pt>
                <c:pt idx="5578">
                  <c:v>0.64120200000000005</c:v>
                </c:pt>
                <c:pt idx="5579">
                  <c:v>0.61864200000000003</c:v>
                </c:pt>
                <c:pt idx="5580">
                  <c:v>0.59791300000000003</c:v>
                </c:pt>
                <c:pt idx="5581">
                  <c:v>0.57901899999999995</c:v>
                </c:pt>
                <c:pt idx="5582">
                  <c:v>0.55898499999999995</c:v>
                </c:pt>
                <c:pt idx="5583">
                  <c:v>0.53629499999999997</c:v>
                </c:pt>
                <c:pt idx="5584">
                  <c:v>0.51030500000000001</c:v>
                </c:pt>
                <c:pt idx="5585">
                  <c:v>0.48477199999999998</c:v>
                </c:pt>
                <c:pt idx="5586">
                  <c:v>0.45610899999999999</c:v>
                </c:pt>
                <c:pt idx="5587">
                  <c:v>0.425404</c:v>
                </c:pt>
                <c:pt idx="5588">
                  <c:v>0.39248300000000003</c:v>
                </c:pt>
                <c:pt idx="5589">
                  <c:v>0.36022199999999999</c:v>
                </c:pt>
                <c:pt idx="5590">
                  <c:v>0.32236500000000001</c:v>
                </c:pt>
                <c:pt idx="5591">
                  <c:v>0.28245399999999998</c:v>
                </c:pt>
                <c:pt idx="5592">
                  <c:v>0.238959</c:v>
                </c:pt>
                <c:pt idx="5593">
                  <c:v>0.20061799999999999</c:v>
                </c:pt>
                <c:pt idx="5594">
                  <c:v>0.16209399999999999</c:v>
                </c:pt>
                <c:pt idx="5595">
                  <c:v>0.112924</c:v>
                </c:pt>
                <c:pt idx="5596">
                  <c:v>6.4847100000000005E-2</c:v>
                </c:pt>
                <c:pt idx="5597">
                  <c:v>1.52751E-2</c:v>
                </c:pt>
                <c:pt idx="5598">
                  <c:v>-2.4738099999999999E-2</c:v>
                </c:pt>
                <c:pt idx="5599">
                  <c:v>-4.2583299999999998E-2</c:v>
                </c:pt>
                <c:pt idx="5600">
                  <c:v>-3.7825499999999998E-2</c:v>
                </c:pt>
                <c:pt idx="5601">
                  <c:v>-3.4863300000000002E-3</c:v>
                </c:pt>
                <c:pt idx="5602">
                  <c:v>1.64406E-2</c:v>
                </c:pt>
                <c:pt idx="5603">
                  <c:v>1.9685899999999999E-2</c:v>
                </c:pt>
                <c:pt idx="5604">
                  <c:v>9.4590500000000001E-3</c:v>
                </c:pt>
                <c:pt idx="5605">
                  <c:v>-1.44425E-2</c:v>
                </c:pt>
                <c:pt idx="5606">
                  <c:v>-2.7067500000000001E-2</c:v>
                </c:pt>
                <c:pt idx="5607">
                  <c:v>-3.8379900000000002E-2</c:v>
                </c:pt>
                <c:pt idx="5608">
                  <c:v>-5.0945200000000003E-2</c:v>
                </c:pt>
                <c:pt idx="5609">
                  <c:v>-6.2147300000000003E-2</c:v>
                </c:pt>
                <c:pt idx="5610">
                  <c:v>-7.4320899999999995E-2</c:v>
                </c:pt>
                <c:pt idx="5611">
                  <c:v>-7.7071000000000001E-2</c:v>
                </c:pt>
                <c:pt idx="5612">
                  <c:v>-7.6782900000000001E-2</c:v>
                </c:pt>
                <c:pt idx="5613">
                  <c:v>-8.6500300000000002E-2</c:v>
                </c:pt>
                <c:pt idx="5614">
                  <c:v>-9.5108799999999993E-2</c:v>
                </c:pt>
                <c:pt idx="5615">
                  <c:v>-0.101588</c:v>
                </c:pt>
                <c:pt idx="5616">
                  <c:v>-0.105891</c:v>
                </c:pt>
                <c:pt idx="5617">
                  <c:v>-0.10963199999999999</c:v>
                </c:pt>
                <c:pt idx="5618">
                  <c:v>-0.11586</c:v>
                </c:pt>
                <c:pt idx="5619">
                  <c:v>-0.11906</c:v>
                </c:pt>
                <c:pt idx="5620">
                  <c:v>-0.114966</c:v>
                </c:pt>
                <c:pt idx="5621">
                  <c:v>-0.100385</c:v>
                </c:pt>
                <c:pt idx="5622">
                  <c:v>-9.2672099999999993E-2</c:v>
                </c:pt>
                <c:pt idx="5623">
                  <c:v>-8.4744899999999998E-2</c:v>
                </c:pt>
                <c:pt idx="5624">
                  <c:v>-8.5919099999999998E-2</c:v>
                </c:pt>
                <c:pt idx="5625">
                  <c:v>-8.8789499999999993E-2</c:v>
                </c:pt>
                <c:pt idx="5626">
                  <c:v>-8.5880700000000004E-2</c:v>
                </c:pt>
                <c:pt idx="5627">
                  <c:v>-8.2041100000000006E-2</c:v>
                </c:pt>
                <c:pt idx="5628">
                  <c:v>-6.9622100000000006E-2</c:v>
                </c:pt>
                <c:pt idx="5629">
                  <c:v>-4.7169500000000003E-2</c:v>
                </c:pt>
                <c:pt idx="5630">
                  <c:v>-3.0195199999999998E-2</c:v>
                </c:pt>
                <c:pt idx="5631">
                  <c:v>-2.6821299999999999E-2</c:v>
                </c:pt>
                <c:pt idx="5632">
                  <c:v>-2.4582300000000001E-2</c:v>
                </c:pt>
                <c:pt idx="5633">
                  <c:v>-2.5098800000000001E-2</c:v>
                </c:pt>
                <c:pt idx="5634">
                  <c:v>-2.5052899999999999E-2</c:v>
                </c:pt>
                <c:pt idx="5635">
                  <c:v>-2.3526100000000001E-2</c:v>
                </c:pt>
                <c:pt idx="5636">
                  <c:v>-1.8026E-2</c:v>
                </c:pt>
                <c:pt idx="5637">
                  <c:v>-1.4027499999999999E-3</c:v>
                </c:pt>
                <c:pt idx="5638">
                  <c:v>1.1957199999999999E-2</c:v>
                </c:pt>
                <c:pt idx="5639">
                  <c:v>1.7064200000000002E-2</c:v>
                </c:pt>
                <c:pt idx="5640">
                  <c:v>2.40199E-2</c:v>
                </c:pt>
                <c:pt idx="5641">
                  <c:v>2.4718400000000001E-2</c:v>
                </c:pt>
                <c:pt idx="5642">
                  <c:v>2.8132999999999998E-2</c:v>
                </c:pt>
                <c:pt idx="5643">
                  <c:v>3.6709499999999999E-2</c:v>
                </c:pt>
                <c:pt idx="5644">
                  <c:v>4.3107300000000001E-2</c:v>
                </c:pt>
                <c:pt idx="5645">
                  <c:v>4.1556700000000002E-2</c:v>
                </c:pt>
                <c:pt idx="5646">
                  <c:v>4.9194300000000003E-2</c:v>
                </c:pt>
                <c:pt idx="5647">
                  <c:v>5.7106200000000003E-2</c:v>
                </c:pt>
                <c:pt idx="5648">
                  <c:v>5.3147100000000003E-2</c:v>
                </c:pt>
                <c:pt idx="5649">
                  <c:v>5.41431E-2</c:v>
                </c:pt>
                <c:pt idx="5650">
                  <c:v>6.68208E-2</c:v>
                </c:pt>
                <c:pt idx="5651">
                  <c:v>7.7439400000000005E-2</c:v>
                </c:pt>
                <c:pt idx="5652">
                  <c:v>8.2029099999999994E-2</c:v>
                </c:pt>
                <c:pt idx="5653">
                  <c:v>8.5694800000000002E-2</c:v>
                </c:pt>
                <c:pt idx="5654">
                  <c:v>8.4240800000000005E-2</c:v>
                </c:pt>
                <c:pt idx="5655">
                  <c:v>8.9182499999999998E-2</c:v>
                </c:pt>
                <c:pt idx="5656">
                  <c:v>8.7484199999999998E-2</c:v>
                </c:pt>
                <c:pt idx="5657">
                  <c:v>7.5784299999999999E-2</c:v>
                </c:pt>
                <c:pt idx="5658">
                  <c:v>6.9131399999999996E-2</c:v>
                </c:pt>
                <c:pt idx="5659">
                  <c:v>6.5867200000000001E-2</c:v>
                </c:pt>
                <c:pt idx="5660">
                  <c:v>6.5321699999999996E-2</c:v>
                </c:pt>
                <c:pt idx="5661">
                  <c:v>6.6566100000000003E-2</c:v>
                </c:pt>
                <c:pt idx="5662">
                  <c:v>6.9126699999999999E-2</c:v>
                </c:pt>
                <c:pt idx="5663">
                  <c:v>6.3943700000000006E-2</c:v>
                </c:pt>
                <c:pt idx="5664">
                  <c:v>6.9841799999999996E-2</c:v>
                </c:pt>
                <c:pt idx="5665">
                  <c:v>6.6925600000000002E-2</c:v>
                </c:pt>
                <c:pt idx="5666">
                  <c:v>7.0713899999999996E-2</c:v>
                </c:pt>
                <c:pt idx="5667">
                  <c:v>6.7999500000000004E-2</c:v>
                </c:pt>
                <c:pt idx="5668">
                  <c:v>5.5560999999999999E-2</c:v>
                </c:pt>
                <c:pt idx="5669">
                  <c:v>4.1179199999999999E-2</c:v>
                </c:pt>
                <c:pt idx="5670">
                  <c:v>3.2041500000000001E-2</c:v>
                </c:pt>
                <c:pt idx="5671">
                  <c:v>2.1396600000000002E-2</c:v>
                </c:pt>
                <c:pt idx="5672">
                  <c:v>1.8207999999999998E-2</c:v>
                </c:pt>
                <c:pt idx="5673">
                  <c:v>1.1657900000000001E-2</c:v>
                </c:pt>
                <c:pt idx="5674">
                  <c:v>-1.00394E-3</c:v>
                </c:pt>
                <c:pt idx="5675">
                  <c:v>5.7164499999999997E-4</c:v>
                </c:pt>
                <c:pt idx="5676">
                  <c:v>-6.8497000000000002E-3</c:v>
                </c:pt>
                <c:pt idx="5677">
                  <c:v>-8.5369399999999998E-3</c:v>
                </c:pt>
                <c:pt idx="5678">
                  <c:v>-5.96686E-3</c:v>
                </c:pt>
                <c:pt idx="5679">
                  <c:v>-1.3502800000000001E-2</c:v>
                </c:pt>
                <c:pt idx="5680">
                  <c:v>-2.9023799999999999E-2</c:v>
                </c:pt>
                <c:pt idx="5681">
                  <c:v>-3.6630099999999999E-2</c:v>
                </c:pt>
                <c:pt idx="5682">
                  <c:v>-3.7480899999999998E-2</c:v>
                </c:pt>
                <c:pt idx="5683">
                  <c:v>-4.06848E-2</c:v>
                </c:pt>
                <c:pt idx="5684">
                  <c:v>-4.2760899999999998E-2</c:v>
                </c:pt>
                <c:pt idx="5685">
                  <c:v>-5.4313100000000003E-2</c:v>
                </c:pt>
                <c:pt idx="5686">
                  <c:v>-6.3937999999999995E-2</c:v>
                </c:pt>
                <c:pt idx="5687">
                  <c:v>-7.0255399999999996E-2</c:v>
                </c:pt>
                <c:pt idx="5688">
                  <c:v>-7.1097999999999995E-2</c:v>
                </c:pt>
                <c:pt idx="5689">
                  <c:v>-7.3375300000000004E-2</c:v>
                </c:pt>
                <c:pt idx="5690">
                  <c:v>-7.1826399999999999E-2</c:v>
                </c:pt>
                <c:pt idx="5691">
                  <c:v>-7.4883199999999997E-2</c:v>
                </c:pt>
                <c:pt idx="5692">
                  <c:v>-7.3241200000000006E-2</c:v>
                </c:pt>
                <c:pt idx="5693">
                  <c:v>-6.2642299999999998E-2</c:v>
                </c:pt>
                <c:pt idx="5694">
                  <c:v>-5.8533799999999997E-2</c:v>
                </c:pt>
                <c:pt idx="5695">
                  <c:v>-6.3639399999999999E-2</c:v>
                </c:pt>
                <c:pt idx="5696">
                  <c:v>-7.16059E-2</c:v>
                </c:pt>
                <c:pt idx="5697">
                  <c:v>-8.1691700000000006E-2</c:v>
                </c:pt>
                <c:pt idx="5698">
                  <c:v>-8.6420300000000005E-2</c:v>
                </c:pt>
                <c:pt idx="5699">
                  <c:v>-7.6656000000000002E-2</c:v>
                </c:pt>
                <c:pt idx="5700">
                  <c:v>-6.8636199999999994E-2</c:v>
                </c:pt>
                <c:pt idx="5701">
                  <c:v>-6.1071500000000001E-2</c:v>
                </c:pt>
                <c:pt idx="5702">
                  <c:v>-5.5497699999999997E-2</c:v>
                </c:pt>
                <c:pt idx="5703">
                  <c:v>-6.4803100000000002E-2</c:v>
                </c:pt>
                <c:pt idx="5704">
                  <c:v>-6.73121E-2</c:v>
                </c:pt>
                <c:pt idx="5705">
                  <c:v>-6.8953399999999998E-2</c:v>
                </c:pt>
                <c:pt idx="5706">
                  <c:v>-7.0959300000000003E-2</c:v>
                </c:pt>
                <c:pt idx="5707">
                  <c:v>-7.0641200000000001E-2</c:v>
                </c:pt>
                <c:pt idx="5708">
                  <c:v>-6.8012100000000006E-2</c:v>
                </c:pt>
                <c:pt idx="5709">
                  <c:v>-6.7837800000000004E-2</c:v>
                </c:pt>
                <c:pt idx="5710">
                  <c:v>-6.39372E-2</c:v>
                </c:pt>
                <c:pt idx="5711">
                  <c:v>-6.5685400000000005E-2</c:v>
                </c:pt>
                <c:pt idx="5712">
                  <c:v>-6.5860100000000005E-2</c:v>
                </c:pt>
                <c:pt idx="5713">
                  <c:v>-5.92822E-2</c:v>
                </c:pt>
                <c:pt idx="5714">
                  <c:v>-4.7828000000000002E-2</c:v>
                </c:pt>
                <c:pt idx="5715">
                  <c:v>-4.1626999999999997E-2</c:v>
                </c:pt>
                <c:pt idx="5716">
                  <c:v>-4.03325E-2</c:v>
                </c:pt>
                <c:pt idx="5717">
                  <c:v>-4.2666200000000001E-2</c:v>
                </c:pt>
                <c:pt idx="5718">
                  <c:v>-3.7542499999999999E-2</c:v>
                </c:pt>
                <c:pt idx="5719">
                  <c:v>-2.7784E-2</c:v>
                </c:pt>
                <c:pt idx="5720">
                  <c:v>-1.7265300000000001E-2</c:v>
                </c:pt>
                <c:pt idx="5721">
                  <c:v>-1.27343E-2</c:v>
                </c:pt>
                <c:pt idx="5722">
                  <c:v>-1.3022300000000001E-2</c:v>
                </c:pt>
                <c:pt idx="5723">
                  <c:v>-1.2823899999999999E-2</c:v>
                </c:pt>
                <c:pt idx="5724">
                  <c:v>-1.39322E-2</c:v>
                </c:pt>
                <c:pt idx="5725">
                  <c:v>-6.6311699999999996E-3</c:v>
                </c:pt>
                <c:pt idx="5726">
                  <c:v>-3.8465000000000001E-3</c:v>
                </c:pt>
                <c:pt idx="5727">
                  <c:v>-7.3917499999999999E-3</c:v>
                </c:pt>
                <c:pt idx="5728">
                  <c:v>-6.7779600000000004E-3</c:v>
                </c:pt>
                <c:pt idx="5729">
                  <c:v>5.9688099999999997E-3</c:v>
                </c:pt>
                <c:pt idx="5730">
                  <c:v>1.96344E-2</c:v>
                </c:pt>
                <c:pt idx="5731">
                  <c:v>2.9217400000000001E-2</c:v>
                </c:pt>
                <c:pt idx="5732">
                  <c:v>3.1639399999999998E-2</c:v>
                </c:pt>
                <c:pt idx="5733">
                  <c:v>2.7811599999999999E-2</c:v>
                </c:pt>
                <c:pt idx="5734">
                  <c:v>3.2659000000000001E-2</c:v>
                </c:pt>
                <c:pt idx="5735">
                  <c:v>3.0826699999999999E-2</c:v>
                </c:pt>
                <c:pt idx="5736">
                  <c:v>3.2091000000000001E-2</c:v>
                </c:pt>
                <c:pt idx="5737">
                  <c:v>3.3450000000000001E-2</c:v>
                </c:pt>
                <c:pt idx="5738">
                  <c:v>3.07966E-2</c:v>
                </c:pt>
                <c:pt idx="5739">
                  <c:v>3.3131099999999997E-2</c:v>
                </c:pt>
                <c:pt idx="5740">
                  <c:v>4.2196699999999997E-2</c:v>
                </c:pt>
                <c:pt idx="5741">
                  <c:v>4.7195399999999998E-2</c:v>
                </c:pt>
                <c:pt idx="5742">
                  <c:v>4.4968000000000001E-2</c:v>
                </c:pt>
                <c:pt idx="5743">
                  <c:v>3.7155000000000001E-2</c:v>
                </c:pt>
                <c:pt idx="5744">
                  <c:v>4.1418900000000002E-2</c:v>
                </c:pt>
                <c:pt idx="5745">
                  <c:v>4.1520099999999997E-2</c:v>
                </c:pt>
                <c:pt idx="5746">
                  <c:v>4.27219E-2</c:v>
                </c:pt>
                <c:pt idx="5747">
                  <c:v>4.5407099999999999E-2</c:v>
                </c:pt>
                <c:pt idx="5748">
                  <c:v>4.4551199999999999E-2</c:v>
                </c:pt>
                <c:pt idx="5749">
                  <c:v>3.7103700000000003E-2</c:v>
                </c:pt>
                <c:pt idx="5750">
                  <c:v>2.3511399999999998E-2</c:v>
                </c:pt>
                <c:pt idx="5751">
                  <c:v>1.70949E-2</c:v>
                </c:pt>
                <c:pt idx="5752">
                  <c:v>1.2149399999999999E-2</c:v>
                </c:pt>
                <c:pt idx="5753">
                  <c:v>9.1606099999999996E-3</c:v>
                </c:pt>
                <c:pt idx="5754">
                  <c:v>-6.0137999999999997E-3</c:v>
                </c:pt>
                <c:pt idx="5755">
                  <c:v>-1.7126599999999999E-2</c:v>
                </c:pt>
                <c:pt idx="5756">
                  <c:v>-1.9083300000000001E-2</c:v>
                </c:pt>
                <c:pt idx="5757">
                  <c:v>-2.0117900000000001E-2</c:v>
                </c:pt>
                <c:pt idx="5758">
                  <c:v>-2.4237000000000002E-2</c:v>
                </c:pt>
                <c:pt idx="5759">
                  <c:v>-3.1524799999999999E-2</c:v>
                </c:pt>
                <c:pt idx="5760">
                  <c:v>-2.53098E-2</c:v>
                </c:pt>
                <c:pt idx="5761">
                  <c:v>-2.2997900000000002E-2</c:v>
                </c:pt>
                <c:pt idx="5762">
                  <c:v>-1.75506E-2</c:v>
                </c:pt>
                <c:pt idx="5763">
                  <c:v>-1.03439E-2</c:v>
                </c:pt>
                <c:pt idx="5764">
                  <c:v>-3.3252300000000002E-3</c:v>
                </c:pt>
                <c:pt idx="5765">
                  <c:v>-5.1854400000000001E-4</c:v>
                </c:pt>
                <c:pt idx="5766">
                  <c:v>5.6229100000000001E-3</c:v>
                </c:pt>
                <c:pt idx="5767">
                  <c:v>1.22725E-2</c:v>
                </c:pt>
                <c:pt idx="5768">
                  <c:v>1.38631E-2</c:v>
                </c:pt>
                <c:pt idx="5769">
                  <c:v>1.8252399999999998E-2</c:v>
                </c:pt>
                <c:pt idx="5770">
                  <c:v>3.9124300000000001E-2</c:v>
                </c:pt>
                <c:pt idx="5771">
                  <c:v>4.5555499999999999E-2</c:v>
                </c:pt>
                <c:pt idx="5772">
                  <c:v>4.4526099999999999E-2</c:v>
                </c:pt>
                <c:pt idx="5773">
                  <c:v>4.62599E-2</c:v>
                </c:pt>
                <c:pt idx="5774">
                  <c:v>5.1371199999999999E-2</c:v>
                </c:pt>
                <c:pt idx="5775">
                  <c:v>5.9765100000000002E-2</c:v>
                </c:pt>
                <c:pt idx="5776">
                  <c:v>6.1729600000000003E-2</c:v>
                </c:pt>
                <c:pt idx="5777">
                  <c:v>6.1722100000000002E-2</c:v>
                </c:pt>
                <c:pt idx="5778">
                  <c:v>6.4064800000000005E-2</c:v>
                </c:pt>
                <c:pt idx="5779">
                  <c:v>7.3085300000000006E-2</c:v>
                </c:pt>
                <c:pt idx="5780">
                  <c:v>7.5566800000000003E-2</c:v>
                </c:pt>
                <c:pt idx="5781">
                  <c:v>7.1977899999999997E-2</c:v>
                </c:pt>
                <c:pt idx="5782">
                  <c:v>6.8125599999999994E-2</c:v>
                </c:pt>
                <c:pt idx="5783">
                  <c:v>6.52639E-2</c:v>
                </c:pt>
                <c:pt idx="5784">
                  <c:v>7.2832599999999997E-2</c:v>
                </c:pt>
                <c:pt idx="5785">
                  <c:v>7.9065999999999997E-2</c:v>
                </c:pt>
                <c:pt idx="5786">
                  <c:v>8.10559E-2</c:v>
                </c:pt>
                <c:pt idx="5787">
                  <c:v>9.1653899999999996E-2</c:v>
                </c:pt>
                <c:pt idx="5788">
                  <c:v>0.103274</c:v>
                </c:pt>
                <c:pt idx="5789">
                  <c:v>0.12593799999999999</c:v>
                </c:pt>
                <c:pt idx="5790">
                  <c:v>0.13644200000000001</c:v>
                </c:pt>
                <c:pt idx="5791">
                  <c:v>0.14064399999999999</c:v>
                </c:pt>
                <c:pt idx="5792">
                  <c:v>0.14612700000000001</c:v>
                </c:pt>
                <c:pt idx="5793">
                  <c:v>0.14821899999999999</c:v>
                </c:pt>
                <c:pt idx="5794">
                  <c:v>0.15510199999999999</c:v>
                </c:pt>
                <c:pt idx="5795">
                  <c:v>0.163216</c:v>
                </c:pt>
                <c:pt idx="5796">
                  <c:v>0.165404</c:v>
                </c:pt>
                <c:pt idx="5797">
                  <c:v>0.16878899999999999</c:v>
                </c:pt>
                <c:pt idx="5798">
                  <c:v>0.16972400000000001</c:v>
                </c:pt>
                <c:pt idx="5799">
                  <c:v>0.173682</c:v>
                </c:pt>
                <c:pt idx="5800">
                  <c:v>0.17951900000000001</c:v>
                </c:pt>
                <c:pt idx="5801">
                  <c:v>0.18754399999999999</c:v>
                </c:pt>
                <c:pt idx="5802">
                  <c:v>0.19188</c:v>
                </c:pt>
                <c:pt idx="5803">
                  <c:v>0.19042899999999999</c:v>
                </c:pt>
                <c:pt idx="5804">
                  <c:v>0.18271000000000001</c:v>
                </c:pt>
                <c:pt idx="5805">
                  <c:v>0.19186600000000001</c:v>
                </c:pt>
                <c:pt idx="5806">
                  <c:v>0.19823499999999999</c:v>
                </c:pt>
                <c:pt idx="5807">
                  <c:v>0.19862299999999999</c:v>
                </c:pt>
                <c:pt idx="5808">
                  <c:v>0.20286199999999999</c:v>
                </c:pt>
                <c:pt idx="5809">
                  <c:v>0.214138</c:v>
                </c:pt>
                <c:pt idx="5810">
                  <c:v>0.22589300000000001</c:v>
                </c:pt>
                <c:pt idx="5811">
                  <c:v>0.22792299999999999</c:v>
                </c:pt>
                <c:pt idx="5812">
                  <c:v>0.22792000000000001</c:v>
                </c:pt>
                <c:pt idx="5813">
                  <c:v>0.22745299999999999</c:v>
                </c:pt>
                <c:pt idx="5814">
                  <c:v>0.23480799999999999</c:v>
                </c:pt>
                <c:pt idx="5815">
                  <c:v>0.23647099999999999</c:v>
                </c:pt>
                <c:pt idx="5816">
                  <c:v>0.23610800000000001</c:v>
                </c:pt>
                <c:pt idx="5817">
                  <c:v>0.24118700000000001</c:v>
                </c:pt>
                <c:pt idx="5818">
                  <c:v>0.239037</c:v>
                </c:pt>
                <c:pt idx="5819">
                  <c:v>0.23314399999999999</c:v>
                </c:pt>
                <c:pt idx="5820">
                  <c:v>0.22919400000000001</c:v>
                </c:pt>
                <c:pt idx="5821">
                  <c:v>0.22473299999999999</c:v>
                </c:pt>
                <c:pt idx="5822">
                  <c:v>0.218888</c:v>
                </c:pt>
                <c:pt idx="5823">
                  <c:v>0.22217200000000001</c:v>
                </c:pt>
                <c:pt idx="5824">
                  <c:v>0.22455800000000001</c:v>
                </c:pt>
                <c:pt idx="5825">
                  <c:v>0.21699099999999999</c:v>
                </c:pt>
                <c:pt idx="5826">
                  <c:v>0.20689399999999999</c:v>
                </c:pt>
                <c:pt idx="5827">
                  <c:v>0.19788900000000001</c:v>
                </c:pt>
                <c:pt idx="5828">
                  <c:v>0.204037</c:v>
                </c:pt>
                <c:pt idx="5829">
                  <c:v>0.21534900000000001</c:v>
                </c:pt>
                <c:pt idx="5830">
                  <c:v>0.217583</c:v>
                </c:pt>
                <c:pt idx="5831">
                  <c:v>0.217589</c:v>
                </c:pt>
                <c:pt idx="5832">
                  <c:v>0.23039000000000001</c:v>
                </c:pt>
                <c:pt idx="5833">
                  <c:v>0.25092199999999998</c:v>
                </c:pt>
                <c:pt idx="5834">
                  <c:v>0.25440200000000002</c:v>
                </c:pt>
                <c:pt idx="5835">
                  <c:v>0.26278299999999999</c:v>
                </c:pt>
                <c:pt idx="5836">
                  <c:v>0.28325400000000001</c:v>
                </c:pt>
                <c:pt idx="5837">
                  <c:v>0.29742600000000002</c:v>
                </c:pt>
                <c:pt idx="5838">
                  <c:v>0.301124</c:v>
                </c:pt>
                <c:pt idx="5839">
                  <c:v>0.30223299999999997</c:v>
                </c:pt>
                <c:pt idx="5840">
                  <c:v>0.29996200000000001</c:v>
                </c:pt>
                <c:pt idx="5841">
                  <c:v>0.30674800000000002</c:v>
                </c:pt>
                <c:pt idx="5842">
                  <c:v>0.322017</c:v>
                </c:pt>
                <c:pt idx="5843">
                  <c:v>0.32417299999999999</c:v>
                </c:pt>
                <c:pt idx="5844">
                  <c:v>0.33195799999999998</c:v>
                </c:pt>
                <c:pt idx="5845">
                  <c:v>0.33943699999999999</c:v>
                </c:pt>
                <c:pt idx="5846">
                  <c:v>0.34880699999999998</c:v>
                </c:pt>
                <c:pt idx="5847">
                  <c:v>0.35764299999999999</c:v>
                </c:pt>
                <c:pt idx="5848">
                  <c:v>0.35936499999999999</c:v>
                </c:pt>
                <c:pt idx="5849">
                  <c:v>0.35466700000000001</c:v>
                </c:pt>
                <c:pt idx="5850">
                  <c:v>0.34711500000000001</c:v>
                </c:pt>
                <c:pt idx="5851">
                  <c:v>0.35103899999999999</c:v>
                </c:pt>
                <c:pt idx="5852">
                  <c:v>0.35046899999999997</c:v>
                </c:pt>
                <c:pt idx="5853">
                  <c:v>0.35113499999999997</c:v>
                </c:pt>
                <c:pt idx="5854">
                  <c:v>0.350273</c:v>
                </c:pt>
                <c:pt idx="5855">
                  <c:v>0.35042800000000002</c:v>
                </c:pt>
                <c:pt idx="5856">
                  <c:v>0.347192</c:v>
                </c:pt>
                <c:pt idx="5857">
                  <c:v>0.33989999999999998</c:v>
                </c:pt>
                <c:pt idx="5858">
                  <c:v>0.34224599999999999</c:v>
                </c:pt>
                <c:pt idx="5859">
                  <c:v>0.358626</c:v>
                </c:pt>
                <c:pt idx="5860">
                  <c:v>0.36375299999999999</c:v>
                </c:pt>
                <c:pt idx="5861">
                  <c:v>0.36294799999999999</c:v>
                </c:pt>
                <c:pt idx="5862">
                  <c:v>0.363373</c:v>
                </c:pt>
                <c:pt idx="5863">
                  <c:v>0.36547499999999999</c:v>
                </c:pt>
                <c:pt idx="5864">
                  <c:v>0.36561199999999999</c:v>
                </c:pt>
                <c:pt idx="5865">
                  <c:v>0.35956100000000002</c:v>
                </c:pt>
                <c:pt idx="5866">
                  <c:v>0.36218800000000001</c:v>
                </c:pt>
                <c:pt idx="5867">
                  <c:v>0.36033500000000002</c:v>
                </c:pt>
                <c:pt idx="5868">
                  <c:v>0.35158</c:v>
                </c:pt>
                <c:pt idx="5869">
                  <c:v>0.35748999999999997</c:v>
                </c:pt>
                <c:pt idx="5870">
                  <c:v>0.35975299999999999</c:v>
                </c:pt>
                <c:pt idx="5871">
                  <c:v>0.35915999999999998</c:v>
                </c:pt>
                <c:pt idx="5872">
                  <c:v>0.358852</c:v>
                </c:pt>
                <c:pt idx="5873">
                  <c:v>0.351914</c:v>
                </c:pt>
                <c:pt idx="5874">
                  <c:v>0.34277200000000002</c:v>
                </c:pt>
                <c:pt idx="5875">
                  <c:v>0.33496599999999999</c:v>
                </c:pt>
                <c:pt idx="5876">
                  <c:v>0.32723400000000002</c:v>
                </c:pt>
                <c:pt idx="5877">
                  <c:v>0.31814999999999999</c:v>
                </c:pt>
                <c:pt idx="5878">
                  <c:v>0.31025199999999997</c:v>
                </c:pt>
                <c:pt idx="5879">
                  <c:v>0.29854700000000001</c:v>
                </c:pt>
                <c:pt idx="5880">
                  <c:v>0.28223900000000002</c:v>
                </c:pt>
                <c:pt idx="5881">
                  <c:v>0.26806200000000002</c:v>
                </c:pt>
                <c:pt idx="5882">
                  <c:v>0.255214</c:v>
                </c:pt>
                <c:pt idx="5883">
                  <c:v>0.244808</c:v>
                </c:pt>
                <c:pt idx="5884">
                  <c:v>0.24019099999999999</c:v>
                </c:pt>
                <c:pt idx="5885">
                  <c:v>0.234708</c:v>
                </c:pt>
                <c:pt idx="5886">
                  <c:v>0.22548499999999999</c:v>
                </c:pt>
                <c:pt idx="5887">
                  <c:v>0.217137</c:v>
                </c:pt>
                <c:pt idx="5888">
                  <c:v>0.209757</c:v>
                </c:pt>
                <c:pt idx="5889">
                  <c:v>0.20034399999999999</c:v>
                </c:pt>
                <c:pt idx="5890">
                  <c:v>0.18745200000000001</c:v>
                </c:pt>
                <c:pt idx="5891">
                  <c:v>0.171986</c:v>
                </c:pt>
                <c:pt idx="5892">
                  <c:v>0.155477</c:v>
                </c:pt>
                <c:pt idx="5893">
                  <c:v>0.14150099999999999</c:v>
                </c:pt>
                <c:pt idx="5894">
                  <c:v>0.130828</c:v>
                </c:pt>
                <c:pt idx="5895">
                  <c:v>0.117466</c:v>
                </c:pt>
                <c:pt idx="5896">
                  <c:v>9.8884299999999994E-2</c:v>
                </c:pt>
                <c:pt idx="5897">
                  <c:v>8.7432999999999997E-2</c:v>
                </c:pt>
                <c:pt idx="5898">
                  <c:v>8.54433E-2</c:v>
                </c:pt>
                <c:pt idx="5899">
                  <c:v>7.8839500000000007E-2</c:v>
                </c:pt>
                <c:pt idx="5900">
                  <c:v>7.2864999999999999E-2</c:v>
                </c:pt>
                <c:pt idx="5901">
                  <c:v>6.6527900000000001E-2</c:v>
                </c:pt>
                <c:pt idx="5902">
                  <c:v>5.7414199999999999E-2</c:v>
                </c:pt>
                <c:pt idx="5903">
                  <c:v>4.95675E-2</c:v>
                </c:pt>
                <c:pt idx="5904">
                  <c:v>4.1763500000000002E-2</c:v>
                </c:pt>
                <c:pt idx="5905">
                  <c:v>3.9272599999999998E-2</c:v>
                </c:pt>
                <c:pt idx="5906">
                  <c:v>4.2487299999999999E-2</c:v>
                </c:pt>
                <c:pt idx="5907">
                  <c:v>4.1882999999999997E-2</c:v>
                </c:pt>
                <c:pt idx="5908">
                  <c:v>4.3133199999999997E-2</c:v>
                </c:pt>
                <c:pt idx="5909">
                  <c:v>4.30573E-2</c:v>
                </c:pt>
                <c:pt idx="5910">
                  <c:v>4.6367800000000001E-2</c:v>
                </c:pt>
                <c:pt idx="5911">
                  <c:v>4.6956100000000001E-2</c:v>
                </c:pt>
                <c:pt idx="5912">
                  <c:v>5.4863200000000001E-2</c:v>
                </c:pt>
                <c:pt idx="5913">
                  <c:v>6.6364500000000007E-2</c:v>
                </c:pt>
                <c:pt idx="5914">
                  <c:v>6.7352999999999996E-2</c:v>
                </c:pt>
                <c:pt idx="5915">
                  <c:v>7.2976600000000003E-2</c:v>
                </c:pt>
                <c:pt idx="5916">
                  <c:v>7.9681699999999994E-2</c:v>
                </c:pt>
                <c:pt idx="5917">
                  <c:v>8.3106200000000005E-2</c:v>
                </c:pt>
                <c:pt idx="5918">
                  <c:v>8.7666499999999994E-2</c:v>
                </c:pt>
                <c:pt idx="5919">
                  <c:v>9.2359399999999994E-2</c:v>
                </c:pt>
                <c:pt idx="5920">
                  <c:v>9.6934000000000006E-2</c:v>
                </c:pt>
                <c:pt idx="5921">
                  <c:v>9.3670500000000004E-2</c:v>
                </c:pt>
                <c:pt idx="5922">
                  <c:v>5.6760100000000001E-2</c:v>
                </c:pt>
                <c:pt idx="5923">
                  <c:v>-0.125806</c:v>
                </c:pt>
                <c:pt idx="5924">
                  <c:v>-0.27328000000000002</c:v>
                </c:pt>
                <c:pt idx="5925">
                  <c:v>-0.26912799999999998</c:v>
                </c:pt>
                <c:pt idx="5926">
                  <c:v>-0.18629799999999999</c:v>
                </c:pt>
                <c:pt idx="5927">
                  <c:v>-0.17738100000000001</c:v>
                </c:pt>
                <c:pt idx="5928">
                  <c:v>-0.16576199999999999</c:v>
                </c:pt>
                <c:pt idx="5929">
                  <c:v>-0.136799</c:v>
                </c:pt>
                <c:pt idx="5930">
                  <c:v>-0.124372</c:v>
                </c:pt>
                <c:pt idx="5931">
                  <c:v>-0.14426800000000001</c:v>
                </c:pt>
                <c:pt idx="5932">
                  <c:v>-0.16809199999999999</c:v>
                </c:pt>
                <c:pt idx="5933">
                  <c:v>-0.187329</c:v>
                </c:pt>
                <c:pt idx="5934">
                  <c:v>-0.20941000000000001</c:v>
                </c:pt>
                <c:pt idx="5935">
                  <c:v>-0.23400299999999999</c:v>
                </c:pt>
                <c:pt idx="5936">
                  <c:v>-0.26069399999999998</c:v>
                </c:pt>
                <c:pt idx="5937">
                  <c:v>-0.28288600000000003</c:v>
                </c:pt>
                <c:pt idx="5938">
                  <c:v>-0.295655</c:v>
                </c:pt>
                <c:pt idx="5939">
                  <c:v>-0.31301499999999999</c:v>
                </c:pt>
                <c:pt idx="5940">
                  <c:v>-0.32214799999999999</c:v>
                </c:pt>
                <c:pt idx="5941">
                  <c:v>-0.34920899999999999</c:v>
                </c:pt>
                <c:pt idx="5942">
                  <c:v>-0.38839600000000002</c:v>
                </c:pt>
                <c:pt idx="5943">
                  <c:v>-0.38901799999999997</c:v>
                </c:pt>
                <c:pt idx="5944">
                  <c:v>-0.35707800000000001</c:v>
                </c:pt>
                <c:pt idx="5945">
                  <c:v>-0.32803900000000003</c:v>
                </c:pt>
                <c:pt idx="5946">
                  <c:v>-0.32203599999999999</c:v>
                </c:pt>
                <c:pt idx="5947">
                  <c:v>-0.64865700000000004</c:v>
                </c:pt>
                <c:pt idx="5948">
                  <c:v>-0.67213699999999998</c:v>
                </c:pt>
                <c:pt idx="5949">
                  <c:v>-0.33577200000000001</c:v>
                </c:pt>
                <c:pt idx="5950">
                  <c:v>-0.31536599999999998</c:v>
                </c:pt>
                <c:pt idx="5951">
                  <c:v>-0.41417100000000001</c:v>
                </c:pt>
                <c:pt idx="5952">
                  <c:v>-0.46412900000000001</c:v>
                </c:pt>
                <c:pt idx="5953">
                  <c:v>-0.46474700000000002</c:v>
                </c:pt>
                <c:pt idx="5954">
                  <c:v>-0.45397900000000002</c:v>
                </c:pt>
                <c:pt idx="5955">
                  <c:v>-0.44236700000000001</c:v>
                </c:pt>
                <c:pt idx="5956">
                  <c:v>-0.43548399999999998</c:v>
                </c:pt>
                <c:pt idx="5957">
                  <c:v>-0.424537</c:v>
                </c:pt>
                <c:pt idx="5958">
                  <c:v>-0.42342000000000002</c:v>
                </c:pt>
                <c:pt idx="5959">
                  <c:v>-0.434554</c:v>
                </c:pt>
                <c:pt idx="5960">
                  <c:v>-0.447488</c:v>
                </c:pt>
                <c:pt idx="5961">
                  <c:v>-0.46490999999999999</c:v>
                </c:pt>
                <c:pt idx="5962">
                  <c:v>-0.47833199999999998</c:v>
                </c:pt>
                <c:pt idx="5963">
                  <c:v>-0.48174600000000001</c:v>
                </c:pt>
                <c:pt idx="5964">
                  <c:v>-0.49644500000000003</c:v>
                </c:pt>
                <c:pt idx="5965">
                  <c:v>-0.50583500000000003</c:v>
                </c:pt>
                <c:pt idx="5966">
                  <c:v>-0.51726499999999997</c:v>
                </c:pt>
                <c:pt idx="5967">
                  <c:v>-0.52522400000000002</c:v>
                </c:pt>
                <c:pt idx="5968">
                  <c:v>-0.52732699999999999</c:v>
                </c:pt>
                <c:pt idx="5969">
                  <c:v>-0.53255300000000005</c:v>
                </c:pt>
                <c:pt idx="5970">
                  <c:v>-0.54252699999999998</c:v>
                </c:pt>
                <c:pt idx="5971">
                  <c:v>-0.54931399999999997</c:v>
                </c:pt>
                <c:pt idx="5972">
                  <c:v>-0.55166599999999999</c:v>
                </c:pt>
                <c:pt idx="5973">
                  <c:v>-0.56257500000000005</c:v>
                </c:pt>
                <c:pt idx="5974">
                  <c:v>-0.56869199999999998</c:v>
                </c:pt>
                <c:pt idx="5975">
                  <c:v>-0.57225300000000001</c:v>
                </c:pt>
                <c:pt idx="5976">
                  <c:v>-0.567716</c:v>
                </c:pt>
                <c:pt idx="5977">
                  <c:v>-0.56658699999999995</c:v>
                </c:pt>
                <c:pt idx="5978">
                  <c:v>-0.57102600000000003</c:v>
                </c:pt>
                <c:pt idx="5979">
                  <c:v>-0.57892699999999997</c:v>
                </c:pt>
                <c:pt idx="5980">
                  <c:v>-0.57677400000000001</c:v>
                </c:pt>
                <c:pt idx="5981">
                  <c:v>-0.57925499999999996</c:v>
                </c:pt>
                <c:pt idx="5982">
                  <c:v>-0.582704</c:v>
                </c:pt>
                <c:pt idx="5983">
                  <c:v>-0.58970999999999996</c:v>
                </c:pt>
                <c:pt idx="5984">
                  <c:v>-0.59709299999999998</c:v>
                </c:pt>
                <c:pt idx="5985">
                  <c:v>-0.60456799999999999</c:v>
                </c:pt>
                <c:pt idx="5986">
                  <c:v>-0.61589899999999997</c:v>
                </c:pt>
                <c:pt idx="5987">
                  <c:v>-0.62862499999999999</c:v>
                </c:pt>
                <c:pt idx="5988">
                  <c:v>-0.62827900000000003</c:v>
                </c:pt>
                <c:pt idx="5989">
                  <c:v>-0.63754299999999997</c:v>
                </c:pt>
                <c:pt idx="5990">
                  <c:v>-0.64974600000000005</c:v>
                </c:pt>
                <c:pt idx="5991">
                  <c:v>-0.65841300000000003</c:v>
                </c:pt>
                <c:pt idx="5992">
                  <c:v>-0.670211</c:v>
                </c:pt>
                <c:pt idx="5993">
                  <c:v>-0.68954199999999999</c:v>
                </c:pt>
                <c:pt idx="5994">
                  <c:v>-0.70502799999999999</c:v>
                </c:pt>
                <c:pt idx="5995">
                  <c:v>-0.71440199999999998</c:v>
                </c:pt>
                <c:pt idx="5996">
                  <c:v>-0.72332300000000005</c:v>
                </c:pt>
                <c:pt idx="5997">
                  <c:v>-0.73038599999999998</c:v>
                </c:pt>
                <c:pt idx="5998">
                  <c:v>-0.73114100000000004</c:v>
                </c:pt>
                <c:pt idx="5999">
                  <c:v>-0.72763900000000004</c:v>
                </c:pt>
                <c:pt idx="6000">
                  <c:v>-0.72414400000000001</c:v>
                </c:pt>
                <c:pt idx="6001">
                  <c:v>-0.72062700000000002</c:v>
                </c:pt>
                <c:pt idx="6002">
                  <c:v>-0.71108199999999999</c:v>
                </c:pt>
                <c:pt idx="6003">
                  <c:v>-0.71093499999999998</c:v>
                </c:pt>
                <c:pt idx="6004">
                  <c:v>-0.71087999999999996</c:v>
                </c:pt>
                <c:pt idx="6005">
                  <c:v>-0.71371600000000002</c:v>
                </c:pt>
                <c:pt idx="6006">
                  <c:v>-0.71543900000000005</c:v>
                </c:pt>
                <c:pt idx="6007">
                  <c:v>-0.713561</c:v>
                </c:pt>
                <c:pt idx="6008">
                  <c:v>-0.71499800000000002</c:v>
                </c:pt>
                <c:pt idx="6009">
                  <c:v>-0.71581700000000004</c:v>
                </c:pt>
                <c:pt idx="6010">
                  <c:v>-0.71275500000000003</c:v>
                </c:pt>
                <c:pt idx="6011">
                  <c:v>-0.71709500000000004</c:v>
                </c:pt>
                <c:pt idx="6012">
                  <c:v>-0.71942300000000003</c:v>
                </c:pt>
                <c:pt idx="6013">
                  <c:v>-0.72385600000000005</c:v>
                </c:pt>
                <c:pt idx="6014">
                  <c:v>-0.733487</c:v>
                </c:pt>
                <c:pt idx="6015">
                  <c:v>-0.74725399999999997</c:v>
                </c:pt>
                <c:pt idx="6016">
                  <c:v>-0.752112</c:v>
                </c:pt>
                <c:pt idx="6017">
                  <c:v>-0.74673800000000001</c:v>
                </c:pt>
                <c:pt idx="6018">
                  <c:v>-0.750946</c:v>
                </c:pt>
                <c:pt idx="6019">
                  <c:v>-0.75843000000000005</c:v>
                </c:pt>
                <c:pt idx="6020">
                  <c:v>-0.76428200000000002</c:v>
                </c:pt>
                <c:pt idx="6021">
                  <c:v>-0.76905299999999999</c:v>
                </c:pt>
                <c:pt idx="6022">
                  <c:v>-0.77126399999999995</c:v>
                </c:pt>
                <c:pt idx="6023">
                  <c:v>-0.76092099999999996</c:v>
                </c:pt>
                <c:pt idx="6024">
                  <c:v>-0.750247</c:v>
                </c:pt>
                <c:pt idx="6025">
                  <c:v>-0.74700699999999998</c:v>
                </c:pt>
                <c:pt idx="6026">
                  <c:v>-0.74464300000000005</c:v>
                </c:pt>
                <c:pt idx="6027">
                  <c:v>-0.74427900000000002</c:v>
                </c:pt>
                <c:pt idx="6028">
                  <c:v>-0.746174</c:v>
                </c:pt>
                <c:pt idx="6029">
                  <c:v>-0.75060000000000004</c:v>
                </c:pt>
                <c:pt idx="6030">
                  <c:v>-0.748668</c:v>
                </c:pt>
                <c:pt idx="6031">
                  <c:v>-0.74219100000000005</c:v>
                </c:pt>
                <c:pt idx="6032">
                  <c:v>-0.73407900000000004</c:v>
                </c:pt>
                <c:pt idx="6033">
                  <c:v>-0.72796499999999997</c:v>
                </c:pt>
                <c:pt idx="6034">
                  <c:v>-0.71180299999999996</c:v>
                </c:pt>
                <c:pt idx="6035">
                  <c:v>-0.70111199999999996</c:v>
                </c:pt>
                <c:pt idx="6036">
                  <c:v>-0.70057999999999998</c:v>
                </c:pt>
                <c:pt idx="6037">
                  <c:v>-0.70465699999999998</c:v>
                </c:pt>
                <c:pt idx="6038">
                  <c:v>-0.69320300000000001</c:v>
                </c:pt>
                <c:pt idx="6039">
                  <c:v>-0.68010899999999996</c:v>
                </c:pt>
                <c:pt idx="6040">
                  <c:v>-0.663184</c:v>
                </c:pt>
                <c:pt idx="6041">
                  <c:v>-0.64542999999999995</c:v>
                </c:pt>
                <c:pt idx="6042">
                  <c:v>-0.63601300000000005</c:v>
                </c:pt>
                <c:pt idx="6043">
                  <c:v>-0.62462600000000001</c:v>
                </c:pt>
                <c:pt idx="6044">
                  <c:v>-0.61404599999999998</c:v>
                </c:pt>
                <c:pt idx="6045">
                  <c:v>-0.59897100000000003</c:v>
                </c:pt>
                <c:pt idx="6046">
                  <c:v>-0.59486700000000003</c:v>
                </c:pt>
                <c:pt idx="6047">
                  <c:v>-0.59663600000000006</c:v>
                </c:pt>
                <c:pt idx="6048">
                  <c:v>-0.59710799999999997</c:v>
                </c:pt>
                <c:pt idx="6049">
                  <c:v>-0.58794500000000005</c:v>
                </c:pt>
                <c:pt idx="6050">
                  <c:v>-0.58465299999999998</c:v>
                </c:pt>
                <c:pt idx="6051">
                  <c:v>-0.57215000000000005</c:v>
                </c:pt>
                <c:pt idx="6052">
                  <c:v>-0.55814900000000001</c:v>
                </c:pt>
                <c:pt idx="6053">
                  <c:v>-0.55588700000000002</c:v>
                </c:pt>
                <c:pt idx="6054">
                  <c:v>-0.546041</c:v>
                </c:pt>
                <c:pt idx="6055">
                  <c:v>-0.54033399999999998</c:v>
                </c:pt>
                <c:pt idx="6056">
                  <c:v>-0.53364699999999998</c:v>
                </c:pt>
                <c:pt idx="6057">
                  <c:v>-0.53282200000000002</c:v>
                </c:pt>
                <c:pt idx="6058">
                  <c:v>-0.534053</c:v>
                </c:pt>
                <c:pt idx="6059">
                  <c:v>-0.53192200000000001</c:v>
                </c:pt>
                <c:pt idx="6060">
                  <c:v>-0.52782300000000004</c:v>
                </c:pt>
                <c:pt idx="6061">
                  <c:v>-0.52542</c:v>
                </c:pt>
                <c:pt idx="6062">
                  <c:v>-0.52144199999999996</c:v>
                </c:pt>
                <c:pt idx="6063">
                  <c:v>-0.51119499999999995</c:v>
                </c:pt>
                <c:pt idx="6064">
                  <c:v>-0.490203</c:v>
                </c:pt>
                <c:pt idx="6065">
                  <c:v>-0.50062499999999999</c:v>
                </c:pt>
                <c:pt idx="6066">
                  <c:v>-0.50593999999999995</c:v>
                </c:pt>
                <c:pt idx="6067">
                  <c:v>-0.50229500000000005</c:v>
                </c:pt>
                <c:pt idx="6068">
                  <c:v>-0.50128099999999998</c:v>
                </c:pt>
                <c:pt idx="6069">
                  <c:v>-0.50279600000000002</c:v>
                </c:pt>
                <c:pt idx="6070">
                  <c:v>-0.49873499999999998</c:v>
                </c:pt>
                <c:pt idx="6071">
                  <c:v>-0.48922199999999999</c:v>
                </c:pt>
                <c:pt idx="6072">
                  <c:v>-0.47392000000000001</c:v>
                </c:pt>
                <c:pt idx="6073">
                  <c:v>-0.458486</c:v>
                </c:pt>
                <c:pt idx="6074">
                  <c:v>-0.45509100000000002</c:v>
                </c:pt>
                <c:pt idx="6075">
                  <c:v>-0.45129200000000003</c:v>
                </c:pt>
                <c:pt idx="6076">
                  <c:v>-0.44461000000000001</c:v>
                </c:pt>
                <c:pt idx="6077">
                  <c:v>-0.44307600000000003</c:v>
                </c:pt>
                <c:pt idx="6078">
                  <c:v>-0.450239</c:v>
                </c:pt>
                <c:pt idx="6079">
                  <c:v>-0.46264300000000003</c:v>
                </c:pt>
                <c:pt idx="6080">
                  <c:v>-0.47217700000000001</c:v>
                </c:pt>
                <c:pt idx="6081">
                  <c:v>-0.46551700000000001</c:v>
                </c:pt>
                <c:pt idx="6082">
                  <c:v>-0.45061400000000001</c:v>
                </c:pt>
                <c:pt idx="6083">
                  <c:v>-0.44885399999999998</c:v>
                </c:pt>
                <c:pt idx="6084">
                  <c:v>-0.449326</c:v>
                </c:pt>
                <c:pt idx="6085">
                  <c:v>-0.449631</c:v>
                </c:pt>
                <c:pt idx="6086">
                  <c:v>-0.44945499999999999</c:v>
                </c:pt>
                <c:pt idx="6087">
                  <c:v>-0.45186999999999999</c:v>
                </c:pt>
                <c:pt idx="6088">
                  <c:v>-0.454343</c:v>
                </c:pt>
                <c:pt idx="6089">
                  <c:v>-0.45821299999999998</c:v>
                </c:pt>
                <c:pt idx="6090">
                  <c:v>-0.44992199999999999</c:v>
                </c:pt>
                <c:pt idx="6091">
                  <c:v>-0.44192300000000001</c:v>
                </c:pt>
                <c:pt idx="6092">
                  <c:v>-0.44129200000000002</c:v>
                </c:pt>
                <c:pt idx="6093">
                  <c:v>-0.43735299999999999</c:v>
                </c:pt>
                <c:pt idx="6094">
                  <c:v>-0.43002299999999999</c:v>
                </c:pt>
                <c:pt idx="6095">
                  <c:v>-0.42514600000000002</c:v>
                </c:pt>
                <c:pt idx="6096">
                  <c:v>-0.42266100000000001</c:v>
                </c:pt>
                <c:pt idx="6097">
                  <c:v>-0.41479700000000003</c:v>
                </c:pt>
                <c:pt idx="6098">
                  <c:v>-0.40017399999999997</c:v>
                </c:pt>
                <c:pt idx="6099">
                  <c:v>-0.38503799999999999</c:v>
                </c:pt>
                <c:pt idx="6100">
                  <c:v>-0.36866100000000002</c:v>
                </c:pt>
                <c:pt idx="6101">
                  <c:v>-0.36405100000000001</c:v>
                </c:pt>
                <c:pt idx="6102">
                  <c:v>-0.36307299999999998</c:v>
                </c:pt>
                <c:pt idx="6103">
                  <c:v>-0.35996</c:v>
                </c:pt>
                <c:pt idx="6104">
                  <c:v>-0.35917100000000002</c:v>
                </c:pt>
                <c:pt idx="6105">
                  <c:v>-0.35714400000000002</c:v>
                </c:pt>
                <c:pt idx="6106">
                  <c:v>-0.35812699999999997</c:v>
                </c:pt>
                <c:pt idx="6107">
                  <c:v>-0.34881099999999998</c:v>
                </c:pt>
                <c:pt idx="6108">
                  <c:v>-0.33698499999999998</c:v>
                </c:pt>
                <c:pt idx="6109">
                  <c:v>-0.322795</c:v>
                </c:pt>
                <c:pt idx="6110">
                  <c:v>-0.31711299999999998</c:v>
                </c:pt>
                <c:pt idx="6111">
                  <c:v>-0.30869799999999997</c:v>
                </c:pt>
                <c:pt idx="6112">
                  <c:v>-0.29527799999999998</c:v>
                </c:pt>
                <c:pt idx="6113">
                  <c:v>-0.28612599999999999</c:v>
                </c:pt>
                <c:pt idx="6114">
                  <c:v>-0.278447</c:v>
                </c:pt>
                <c:pt idx="6115">
                  <c:v>-0.27876299999999998</c:v>
                </c:pt>
                <c:pt idx="6116">
                  <c:v>-0.28227200000000002</c:v>
                </c:pt>
                <c:pt idx="6117">
                  <c:v>-0.27721600000000002</c:v>
                </c:pt>
                <c:pt idx="6118">
                  <c:v>-0.27613700000000002</c:v>
                </c:pt>
                <c:pt idx="6119">
                  <c:v>-0.273422</c:v>
                </c:pt>
                <c:pt idx="6120">
                  <c:v>-0.25214700000000001</c:v>
                </c:pt>
                <c:pt idx="6121">
                  <c:v>-0.24444299999999999</c:v>
                </c:pt>
                <c:pt idx="6122">
                  <c:v>-0.233872</c:v>
                </c:pt>
                <c:pt idx="6123">
                  <c:v>-0.228016</c:v>
                </c:pt>
                <c:pt idx="6124">
                  <c:v>-0.23482500000000001</c:v>
                </c:pt>
                <c:pt idx="6125">
                  <c:v>-0.240816</c:v>
                </c:pt>
                <c:pt idx="6126">
                  <c:v>-0.24177000000000001</c:v>
                </c:pt>
                <c:pt idx="6127">
                  <c:v>-0.22883500000000001</c:v>
                </c:pt>
                <c:pt idx="6128">
                  <c:v>-0.219723</c:v>
                </c:pt>
                <c:pt idx="6129">
                  <c:v>-0.20555100000000001</c:v>
                </c:pt>
                <c:pt idx="6130">
                  <c:v>-0.205842</c:v>
                </c:pt>
                <c:pt idx="6131">
                  <c:v>-0.20566000000000001</c:v>
                </c:pt>
                <c:pt idx="6132">
                  <c:v>-0.19572800000000001</c:v>
                </c:pt>
                <c:pt idx="6133">
                  <c:v>-0.19015199999999999</c:v>
                </c:pt>
                <c:pt idx="6134">
                  <c:v>-0.19043599999999999</c:v>
                </c:pt>
                <c:pt idx="6135">
                  <c:v>-0.17937600000000001</c:v>
                </c:pt>
                <c:pt idx="6136">
                  <c:v>-0.16667399999999999</c:v>
                </c:pt>
                <c:pt idx="6137">
                  <c:v>-0.156</c:v>
                </c:pt>
                <c:pt idx="6138">
                  <c:v>-0.15135399999999999</c:v>
                </c:pt>
                <c:pt idx="6139">
                  <c:v>-0.16036400000000001</c:v>
                </c:pt>
                <c:pt idx="6140">
                  <c:v>-0.17796200000000001</c:v>
                </c:pt>
                <c:pt idx="6141">
                  <c:v>-0.18525</c:v>
                </c:pt>
                <c:pt idx="6142">
                  <c:v>-0.189085</c:v>
                </c:pt>
                <c:pt idx="6143">
                  <c:v>-0.182</c:v>
                </c:pt>
                <c:pt idx="6144">
                  <c:v>-0.17097399999999999</c:v>
                </c:pt>
                <c:pt idx="6145">
                  <c:v>-0.16431499999999999</c:v>
                </c:pt>
                <c:pt idx="6146">
                  <c:v>-0.16547100000000001</c:v>
                </c:pt>
                <c:pt idx="6147">
                  <c:v>-0.16666800000000001</c:v>
                </c:pt>
                <c:pt idx="6148">
                  <c:v>-0.16250400000000001</c:v>
                </c:pt>
                <c:pt idx="6149">
                  <c:v>-0.15368200000000001</c:v>
                </c:pt>
                <c:pt idx="6150">
                  <c:v>-0.14360000000000001</c:v>
                </c:pt>
                <c:pt idx="6151">
                  <c:v>-0.14527499999999999</c:v>
                </c:pt>
                <c:pt idx="6152">
                  <c:v>-0.14821799999999999</c:v>
                </c:pt>
                <c:pt idx="6153">
                  <c:v>-0.15162600000000001</c:v>
                </c:pt>
                <c:pt idx="6154">
                  <c:v>-0.15754399999999999</c:v>
                </c:pt>
                <c:pt idx="6155">
                  <c:v>-0.16481599999999999</c:v>
                </c:pt>
                <c:pt idx="6156">
                  <c:v>-0.16952500000000001</c:v>
                </c:pt>
                <c:pt idx="6157">
                  <c:v>-0.170458</c:v>
                </c:pt>
                <c:pt idx="6158">
                  <c:v>-0.17216999999999999</c:v>
                </c:pt>
                <c:pt idx="6159">
                  <c:v>-0.17480399999999999</c:v>
                </c:pt>
                <c:pt idx="6160">
                  <c:v>-0.160022</c:v>
                </c:pt>
                <c:pt idx="6161">
                  <c:v>-0.15318100000000001</c:v>
                </c:pt>
                <c:pt idx="6162">
                  <c:v>-0.15038000000000001</c:v>
                </c:pt>
                <c:pt idx="6163">
                  <c:v>-0.15540200000000001</c:v>
                </c:pt>
                <c:pt idx="6164">
                  <c:v>-0.157641</c:v>
                </c:pt>
                <c:pt idx="6165">
                  <c:v>-0.154643</c:v>
                </c:pt>
                <c:pt idx="6166">
                  <c:v>-0.15133099999999999</c:v>
                </c:pt>
                <c:pt idx="6167">
                  <c:v>-0.14751900000000001</c:v>
                </c:pt>
                <c:pt idx="6168">
                  <c:v>-0.14557800000000001</c:v>
                </c:pt>
                <c:pt idx="6169">
                  <c:v>-0.14671999999999999</c:v>
                </c:pt>
                <c:pt idx="6170">
                  <c:v>-0.141629</c:v>
                </c:pt>
                <c:pt idx="6171">
                  <c:v>-0.14219699999999999</c:v>
                </c:pt>
                <c:pt idx="6172">
                  <c:v>-0.138795</c:v>
                </c:pt>
                <c:pt idx="6173">
                  <c:v>-0.135377</c:v>
                </c:pt>
                <c:pt idx="6174">
                  <c:v>-0.12967799999999999</c:v>
                </c:pt>
                <c:pt idx="6175">
                  <c:v>-0.128973</c:v>
                </c:pt>
                <c:pt idx="6176">
                  <c:v>-0.13621800000000001</c:v>
                </c:pt>
                <c:pt idx="6177">
                  <c:v>-0.136182</c:v>
                </c:pt>
                <c:pt idx="6178">
                  <c:v>-0.13008900000000001</c:v>
                </c:pt>
                <c:pt idx="6179">
                  <c:v>-0.10974200000000001</c:v>
                </c:pt>
                <c:pt idx="6180">
                  <c:v>-0.104244</c:v>
                </c:pt>
                <c:pt idx="6181">
                  <c:v>-0.10981100000000001</c:v>
                </c:pt>
                <c:pt idx="6182">
                  <c:v>-0.11480600000000001</c:v>
                </c:pt>
                <c:pt idx="6183">
                  <c:v>-0.11860800000000001</c:v>
                </c:pt>
                <c:pt idx="6184">
                  <c:v>-0.125282</c:v>
                </c:pt>
                <c:pt idx="6185">
                  <c:v>-0.12715199999999999</c:v>
                </c:pt>
                <c:pt idx="6186">
                  <c:v>-0.123436</c:v>
                </c:pt>
                <c:pt idx="6187">
                  <c:v>-0.105977</c:v>
                </c:pt>
                <c:pt idx="6188">
                  <c:v>-9.1043100000000002E-2</c:v>
                </c:pt>
                <c:pt idx="6189">
                  <c:v>-3.5965999999999998E-2</c:v>
                </c:pt>
                <c:pt idx="6190">
                  <c:v>-1.12612E-3</c:v>
                </c:pt>
                <c:pt idx="6191">
                  <c:v>4.40808E-3</c:v>
                </c:pt>
                <c:pt idx="6192">
                  <c:v>3.4429999999999999E-3</c:v>
                </c:pt>
                <c:pt idx="6193">
                  <c:v>-1.4086700000000001E-3</c:v>
                </c:pt>
                <c:pt idx="6194">
                  <c:v>-1.52433E-2</c:v>
                </c:pt>
                <c:pt idx="6195">
                  <c:v>-3.2006399999999997E-2</c:v>
                </c:pt>
                <c:pt idx="6196">
                  <c:v>-3.9713199999999997E-2</c:v>
                </c:pt>
                <c:pt idx="6197">
                  <c:v>-4.8502099999999999E-2</c:v>
                </c:pt>
                <c:pt idx="6198">
                  <c:v>-5.5815400000000001E-2</c:v>
                </c:pt>
                <c:pt idx="6199">
                  <c:v>-5.8832500000000003E-2</c:v>
                </c:pt>
                <c:pt idx="6200">
                  <c:v>-6.1236600000000002E-2</c:v>
                </c:pt>
                <c:pt idx="6201">
                  <c:v>-6.9809800000000005E-2</c:v>
                </c:pt>
                <c:pt idx="6202">
                  <c:v>-8.1343299999999993E-2</c:v>
                </c:pt>
                <c:pt idx="6203">
                  <c:v>-9.0030799999999994E-2</c:v>
                </c:pt>
                <c:pt idx="6204">
                  <c:v>-9.5868200000000001E-2</c:v>
                </c:pt>
                <c:pt idx="6205">
                  <c:v>-0.100538</c:v>
                </c:pt>
                <c:pt idx="6206">
                  <c:v>-0.104783</c:v>
                </c:pt>
                <c:pt idx="6207">
                  <c:v>-0.10892300000000001</c:v>
                </c:pt>
                <c:pt idx="6208">
                  <c:v>-0.112537</c:v>
                </c:pt>
                <c:pt idx="6209">
                  <c:v>-0.11709700000000001</c:v>
                </c:pt>
                <c:pt idx="6210">
                  <c:v>-0.123349</c:v>
                </c:pt>
                <c:pt idx="6211">
                  <c:v>-0.128111</c:v>
                </c:pt>
                <c:pt idx="6212">
                  <c:v>-0.128997</c:v>
                </c:pt>
                <c:pt idx="6213">
                  <c:v>-0.12840599999999999</c:v>
                </c:pt>
                <c:pt idx="6214">
                  <c:v>-0.127641</c:v>
                </c:pt>
                <c:pt idx="6215">
                  <c:v>-0.123944</c:v>
                </c:pt>
                <c:pt idx="6216">
                  <c:v>-0.119225</c:v>
                </c:pt>
                <c:pt idx="6217">
                  <c:v>-0.11092299999999999</c:v>
                </c:pt>
                <c:pt idx="6218">
                  <c:v>-0.102558</c:v>
                </c:pt>
                <c:pt idx="6219">
                  <c:v>-9.5785099999999998E-2</c:v>
                </c:pt>
                <c:pt idx="6220">
                  <c:v>-8.8661799999999999E-2</c:v>
                </c:pt>
                <c:pt idx="6221">
                  <c:v>-8.3813299999999993E-2</c:v>
                </c:pt>
                <c:pt idx="6222">
                  <c:v>-7.4650300000000003E-2</c:v>
                </c:pt>
                <c:pt idx="6223">
                  <c:v>-6.3100699999999996E-2</c:v>
                </c:pt>
                <c:pt idx="6224">
                  <c:v>-5.2707700000000003E-2</c:v>
                </c:pt>
                <c:pt idx="6225">
                  <c:v>-4.60379E-2</c:v>
                </c:pt>
                <c:pt idx="6226">
                  <c:v>-3.4078499999999998E-2</c:v>
                </c:pt>
                <c:pt idx="6227">
                  <c:v>-1.83819E-2</c:v>
                </c:pt>
                <c:pt idx="6228">
                  <c:v>-1.46009E-2</c:v>
                </c:pt>
                <c:pt idx="6229">
                  <c:v>-1.24817E-2</c:v>
                </c:pt>
                <c:pt idx="6230">
                  <c:v>-1.14751E-2</c:v>
                </c:pt>
                <c:pt idx="6231">
                  <c:v>-1.4652500000000001E-2</c:v>
                </c:pt>
                <c:pt idx="6232">
                  <c:v>-2.3300899999999999E-2</c:v>
                </c:pt>
                <c:pt idx="6233">
                  <c:v>-3.05221E-2</c:v>
                </c:pt>
                <c:pt idx="6234">
                  <c:v>-3.4237900000000002E-2</c:v>
                </c:pt>
                <c:pt idx="6235">
                  <c:v>-2.90131E-2</c:v>
                </c:pt>
                <c:pt idx="6236">
                  <c:v>-1.4146000000000001E-2</c:v>
                </c:pt>
                <c:pt idx="6237">
                  <c:v>-2.74793E-3</c:v>
                </c:pt>
                <c:pt idx="6238">
                  <c:v>1.37065E-2</c:v>
                </c:pt>
                <c:pt idx="6239">
                  <c:v>3.1781299999999998E-2</c:v>
                </c:pt>
                <c:pt idx="6240">
                  <c:v>5.3367199999999997E-2</c:v>
                </c:pt>
                <c:pt idx="6241">
                  <c:v>6.9203200000000006E-2</c:v>
                </c:pt>
                <c:pt idx="6242">
                  <c:v>8.0111000000000002E-2</c:v>
                </c:pt>
                <c:pt idx="6243">
                  <c:v>9.4508999999999996E-2</c:v>
                </c:pt>
                <c:pt idx="6244">
                  <c:v>0.115175</c:v>
                </c:pt>
                <c:pt idx="6245">
                  <c:v>0.12374599999999999</c:v>
                </c:pt>
                <c:pt idx="6246">
                  <c:v>0.13197500000000001</c:v>
                </c:pt>
                <c:pt idx="6247">
                  <c:v>0.134792</c:v>
                </c:pt>
                <c:pt idx="6248">
                  <c:v>0.130827</c:v>
                </c:pt>
                <c:pt idx="6249">
                  <c:v>0.121957</c:v>
                </c:pt>
                <c:pt idx="6250">
                  <c:v>0.11164200000000001</c:v>
                </c:pt>
                <c:pt idx="6251">
                  <c:v>9.9786700000000006E-2</c:v>
                </c:pt>
                <c:pt idx="6252">
                  <c:v>8.7552699999999997E-2</c:v>
                </c:pt>
                <c:pt idx="6253">
                  <c:v>9.1501200000000005E-2</c:v>
                </c:pt>
                <c:pt idx="6254">
                  <c:v>0.10539</c:v>
                </c:pt>
                <c:pt idx="6255">
                  <c:v>0.119284</c:v>
                </c:pt>
                <c:pt idx="6256">
                  <c:v>0.130164</c:v>
                </c:pt>
                <c:pt idx="6257">
                  <c:v>0.13253100000000001</c:v>
                </c:pt>
                <c:pt idx="6258">
                  <c:v>0.134903</c:v>
                </c:pt>
                <c:pt idx="6259">
                  <c:v>0.12883800000000001</c:v>
                </c:pt>
                <c:pt idx="6260">
                  <c:v>0.123127</c:v>
                </c:pt>
                <c:pt idx="6261">
                  <c:v>0.120439</c:v>
                </c:pt>
                <c:pt idx="6262">
                  <c:v>0.125639</c:v>
                </c:pt>
                <c:pt idx="6263">
                  <c:v>0.13569700000000001</c:v>
                </c:pt>
                <c:pt idx="6264">
                  <c:v>0.14677399999999999</c:v>
                </c:pt>
                <c:pt idx="6265">
                  <c:v>0.15620200000000001</c:v>
                </c:pt>
                <c:pt idx="6266">
                  <c:v>0.17421</c:v>
                </c:pt>
                <c:pt idx="6267">
                  <c:v>0.18271100000000001</c:v>
                </c:pt>
                <c:pt idx="6268">
                  <c:v>0.18785399999999999</c:v>
                </c:pt>
                <c:pt idx="6269">
                  <c:v>0.19294900000000001</c:v>
                </c:pt>
                <c:pt idx="6270">
                  <c:v>0.19911000000000001</c:v>
                </c:pt>
                <c:pt idx="6271">
                  <c:v>0.20347699999999999</c:v>
                </c:pt>
                <c:pt idx="6272">
                  <c:v>0.20736399999999999</c:v>
                </c:pt>
                <c:pt idx="6273">
                  <c:v>0.21431</c:v>
                </c:pt>
                <c:pt idx="6274">
                  <c:v>0.214085</c:v>
                </c:pt>
                <c:pt idx="6275">
                  <c:v>0.21510199999999999</c:v>
                </c:pt>
                <c:pt idx="6276">
                  <c:v>0.214166</c:v>
                </c:pt>
                <c:pt idx="6277">
                  <c:v>0.21341199999999999</c:v>
                </c:pt>
                <c:pt idx="6278">
                  <c:v>0.20952499999999999</c:v>
                </c:pt>
                <c:pt idx="6279">
                  <c:v>0.197877</c:v>
                </c:pt>
                <c:pt idx="6280">
                  <c:v>0.193494</c:v>
                </c:pt>
                <c:pt idx="6281">
                  <c:v>0.188197</c:v>
                </c:pt>
                <c:pt idx="6282">
                  <c:v>0.18252099999999999</c:v>
                </c:pt>
                <c:pt idx="6283">
                  <c:v>0.18302199999999999</c:v>
                </c:pt>
                <c:pt idx="6284">
                  <c:v>0.187807</c:v>
                </c:pt>
                <c:pt idx="6285">
                  <c:v>0.196938</c:v>
                </c:pt>
                <c:pt idx="6286">
                  <c:v>0.201849</c:v>
                </c:pt>
                <c:pt idx="6287">
                  <c:v>0.20322299999999999</c:v>
                </c:pt>
                <c:pt idx="6288">
                  <c:v>0.206649</c:v>
                </c:pt>
                <c:pt idx="6289">
                  <c:v>0.20025699999999999</c:v>
                </c:pt>
                <c:pt idx="6290">
                  <c:v>0.19442200000000001</c:v>
                </c:pt>
                <c:pt idx="6291">
                  <c:v>0.18978200000000001</c:v>
                </c:pt>
                <c:pt idx="6292">
                  <c:v>0.183419</c:v>
                </c:pt>
                <c:pt idx="6293">
                  <c:v>0.17827999999999999</c:v>
                </c:pt>
                <c:pt idx="6294">
                  <c:v>0.17208599999999999</c:v>
                </c:pt>
                <c:pt idx="6295">
                  <c:v>0.16917399999999999</c:v>
                </c:pt>
                <c:pt idx="6296">
                  <c:v>0.172065</c:v>
                </c:pt>
                <c:pt idx="6297">
                  <c:v>0.177707</c:v>
                </c:pt>
                <c:pt idx="6298">
                  <c:v>0.178179</c:v>
                </c:pt>
                <c:pt idx="6299">
                  <c:v>0.176374</c:v>
                </c:pt>
                <c:pt idx="6300">
                  <c:v>0.17043900000000001</c:v>
                </c:pt>
                <c:pt idx="6301">
                  <c:v>0.15900300000000001</c:v>
                </c:pt>
                <c:pt idx="6302">
                  <c:v>0.15565100000000001</c:v>
                </c:pt>
                <c:pt idx="6303">
                  <c:v>0.15795699999999999</c:v>
                </c:pt>
                <c:pt idx="6304">
                  <c:v>0.164462</c:v>
                </c:pt>
                <c:pt idx="6305">
                  <c:v>0.172435</c:v>
                </c:pt>
                <c:pt idx="6306">
                  <c:v>0.17643</c:v>
                </c:pt>
                <c:pt idx="6307">
                  <c:v>0.17993700000000001</c:v>
                </c:pt>
                <c:pt idx="6308">
                  <c:v>0.18428</c:v>
                </c:pt>
                <c:pt idx="6309">
                  <c:v>0.19270499999999999</c:v>
                </c:pt>
                <c:pt idx="6310">
                  <c:v>0.218024</c:v>
                </c:pt>
                <c:pt idx="6311">
                  <c:v>0.2414</c:v>
                </c:pt>
                <c:pt idx="6312">
                  <c:v>0.25764100000000001</c:v>
                </c:pt>
                <c:pt idx="6313">
                  <c:v>0.27545599999999998</c:v>
                </c:pt>
                <c:pt idx="6314">
                  <c:v>0.28360000000000002</c:v>
                </c:pt>
                <c:pt idx="6315">
                  <c:v>0.28503400000000001</c:v>
                </c:pt>
                <c:pt idx="6316">
                  <c:v>0.28495999999999999</c:v>
                </c:pt>
                <c:pt idx="6317">
                  <c:v>0.28437400000000002</c:v>
                </c:pt>
                <c:pt idx="6318">
                  <c:v>0.28918899999999997</c:v>
                </c:pt>
                <c:pt idx="6319">
                  <c:v>0.30039199999999999</c:v>
                </c:pt>
                <c:pt idx="6320">
                  <c:v>0.30924800000000002</c:v>
                </c:pt>
                <c:pt idx="6321">
                  <c:v>0.31934000000000001</c:v>
                </c:pt>
                <c:pt idx="6322">
                  <c:v>0.32831300000000002</c:v>
                </c:pt>
                <c:pt idx="6323">
                  <c:v>0.335171</c:v>
                </c:pt>
                <c:pt idx="6324">
                  <c:v>0.33543099999999998</c:v>
                </c:pt>
                <c:pt idx="6325">
                  <c:v>0.33634500000000001</c:v>
                </c:pt>
                <c:pt idx="6326">
                  <c:v>0.33638899999999999</c:v>
                </c:pt>
                <c:pt idx="6327">
                  <c:v>0.32963700000000001</c:v>
                </c:pt>
                <c:pt idx="6328">
                  <c:v>0.33405899999999999</c:v>
                </c:pt>
                <c:pt idx="6329">
                  <c:v>0.3402</c:v>
                </c:pt>
                <c:pt idx="6330">
                  <c:v>0.34207199999999999</c:v>
                </c:pt>
                <c:pt idx="6331">
                  <c:v>0.34287600000000001</c:v>
                </c:pt>
                <c:pt idx="6332">
                  <c:v>0.34516799999999997</c:v>
                </c:pt>
                <c:pt idx="6333">
                  <c:v>0.35254799999999997</c:v>
                </c:pt>
                <c:pt idx="6334">
                  <c:v>0.36138999999999999</c:v>
                </c:pt>
                <c:pt idx="6335">
                  <c:v>0.35906100000000002</c:v>
                </c:pt>
                <c:pt idx="6336">
                  <c:v>0.36418600000000001</c:v>
                </c:pt>
                <c:pt idx="6337">
                  <c:v>0.36974000000000001</c:v>
                </c:pt>
                <c:pt idx="6338">
                  <c:v>0.37718800000000002</c:v>
                </c:pt>
                <c:pt idx="6339">
                  <c:v>0.38025599999999998</c:v>
                </c:pt>
                <c:pt idx="6340">
                  <c:v>0.38923799999999997</c:v>
                </c:pt>
                <c:pt idx="6341">
                  <c:v>0.400835</c:v>
                </c:pt>
                <c:pt idx="6342">
                  <c:v>0.39891199999999999</c:v>
                </c:pt>
                <c:pt idx="6343">
                  <c:v>0.39486700000000002</c:v>
                </c:pt>
                <c:pt idx="6344">
                  <c:v>0.39327800000000002</c:v>
                </c:pt>
                <c:pt idx="6345">
                  <c:v>0.39394000000000001</c:v>
                </c:pt>
                <c:pt idx="6346">
                  <c:v>0.39413399999999998</c:v>
                </c:pt>
                <c:pt idx="6347">
                  <c:v>0.39784000000000003</c:v>
                </c:pt>
                <c:pt idx="6348">
                  <c:v>0.40784500000000001</c:v>
                </c:pt>
                <c:pt idx="6349">
                  <c:v>0.40719899999999998</c:v>
                </c:pt>
                <c:pt idx="6350">
                  <c:v>0.40831299999999998</c:v>
                </c:pt>
                <c:pt idx="6351">
                  <c:v>0.40385199999999999</c:v>
                </c:pt>
                <c:pt idx="6352">
                  <c:v>0.39684700000000001</c:v>
                </c:pt>
                <c:pt idx="6353">
                  <c:v>0.39247399999999999</c:v>
                </c:pt>
                <c:pt idx="6354">
                  <c:v>0.385098</c:v>
                </c:pt>
                <c:pt idx="6355">
                  <c:v>0.378693</c:v>
                </c:pt>
                <c:pt idx="6356">
                  <c:v>0.386019</c:v>
                </c:pt>
                <c:pt idx="6357">
                  <c:v>0.38722099999999998</c:v>
                </c:pt>
                <c:pt idx="6358">
                  <c:v>0.38956099999999999</c:v>
                </c:pt>
                <c:pt idx="6359">
                  <c:v>0.391015</c:v>
                </c:pt>
                <c:pt idx="6360">
                  <c:v>0.393681</c:v>
                </c:pt>
                <c:pt idx="6361">
                  <c:v>0.39309500000000003</c:v>
                </c:pt>
                <c:pt idx="6362">
                  <c:v>0.39366899999999999</c:v>
                </c:pt>
                <c:pt idx="6363">
                  <c:v>0.39769300000000002</c:v>
                </c:pt>
                <c:pt idx="6364">
                  <c:v>0.396955</c:v>
                </c:pt>
                <c:pt idx="6365">
                  <c:v>0.40176600000000001</c:v>
                </c:pt>
                <c:pt idx="6366">
                  <c:v>0.41266399999999998</c:v>
                </c:pt>
                <c:pt idx="6367">
                  <c:v>0.42687999999999998</c:v>
                </c:pt>
                <c:pt idx="6368">
                  <c:v>0.44116</c:v>
                </c:pt>
                <c:pt idx="6369">
                  <c:v>0.451297</c:v>
                </c:pt>
                <c:pt idx="6370">
                  <c:v>0.46527600000000002</c:v>
                </c:pt>
                <c:pt idx="6371">
                  <c:v>0.469474</c:v>
                </c:pt>
                <c:pt idx="6372">
                  <c:v>0.473632</c:v>
                </c:pt>
                <c:pt idx="6373">
                  <c:v>0.47835</c:v>
                </c:pt>
                <c:pt idx="6374">
                  <c:v>0.48024099999999997</c:v>
                </c:pt>
                <c:pt idx="6375">
                  <c:v>0.48251500000000003</c:v>
                </c:pt>
                <c:pt idx="6376">
                  <c:v>0.48518299999999998</c:v>
                </c:pt>
                <c:pt idx="6377">
                  <c:v>0.49699199999999999</c:v>
                </c:pt>
                <c:pt idx="6378">
                  <c:v>0.49724600000000002</c:v>
                </c:pt>
                <c:pt idx="6379">
                  <c:v>0.49460300000000001</c:v>
                </c:pt>
                <c:pt idx="6380">
                  <c:v>0.48777999999999999</c:v>
                </c:pt>
                <c:pt idx="6381">
                  <c:v>0.478991</c:v>
                </c:pt>
                <c:pt idx="6382">
                  <c:v>0.47577000000000003</c:v>
                </c:pt>
                <c:pt idx="6383">
                  <c:v>0.47560400000000003</c:v>
                </c:pt>
                <c:pt idx="6384">
                  <c:v>0.48644500000000002</c:v>
                </c:pt>
                <c:pt idx="6385">
                  <c:v>0.50728700000000004</c:v>
                </c:pt>
                <c:pt idx="6386">
                  <c:v>0.51744400000000002</c:v>
                </c:pt>
                <c:pt idx="6387">
                  <c:v>0.52742500000000003</c:v>
                </c:pt>
                <c:pt idx="6388">
                  <c:v>0.52992099999999998</c:v>
                </c:pt>
                <c:pt idx="6389">
                  <c:v>0.52020100000000002</c:v>
                </c:pt>
                <c:pt idx="6390">
                  <c:v>0.51215500000000003</c:v>
                </c:pt>
                <c:pt idx="6391">
                  <c:v>0.510521</c:v>
                </c:pt>
                <c:pt idx="6392">
                  <c:v>0.49871199999999999</c:v>
                </c:pt>
                <c:pt idx="6393">
                  <c:v>0.500498</c:v>
                </c:pt>
                <c:pt idx="6394">
                  <c:v>0.49587999999999999</c:v>
                </c:pt>
                <c:pt idx="6395">
                  <c:v>0.49057800000000001</c:v>
                </c:pt>
                <c:pt idx="6396">
                  <c:v>0.48871700000000001</c:v>
                </c:pt>
                <c:pt idx="6397">
                  <c:v>0.48632599999999998</c:v>
                </c:pt>
                <c:pt idx="6398">
                  <c:v>0.48602699999999999</c:v>
                </c:pt>
                <c:pt idx="6399">
                  <c:v>0.49122199999999999</c:v>
                </c:pt>
                <c:pt idx="6400">
                  <c:v>0.49727300000000002</c:v>
                </c:pt>
                <c:pt idx="6401">
                  <c:v>0.49582300000000001</c:v>
                </c:pt>
                <c:pt idx="6402">
                  <c:v>0.49146800000000002</c:v>
                </c:pt>
                <c:pt idx="6403">
                  <c:v>0.48865799999999998</c:v>
                </c:pt>
                <c:pt idx="6404">
                  <c:v>0.48931999999999998</c:v>
                </c:pt>
                <c:pt idx="6405">
                  <c:v>0.488983</c:v>
                </c:pt>
                <c:pt idx="6406">
                  <c:v>0.49014999999999997</c:v>
                </c:pt>
                <c:pt idx="6407">
                  <c:v>0.49133700000000002</c:v>
                </c:pt>
                <c:pt idx="6408">
                  <c:v>0.49851099999999998</c:v>
                </c:pt>
                <c:pt idx="6409">
                  <c:v>0.496697</c:v>
                </c:pt>
                <c:pt idx="6410">
                  <c:v>0.4924</c:v>
                </c:pt>
                <c:pt idx="6411">
                  <c:v>0.48411199999999999</c:v>
                </c:pt>
                <c:pt idx="6412">
                  <c:v>0.47781600000000002</c:v>
                </c:pt>
                <c:pt idx="6413">
                  <c:v>0.47353200000000001</c:v>
                </c:pt>
                <c:pt idx="6414">
                  <c:v>0.46776600000000002</c:v>
                </c:pt>
                <c:pt idx="6415">
                  <c:v>0.46245700000000001</c:v>
                </c:pt>
                <c:pt idx="6416">
                  <c:v>0.464671</c:v>
                </c:pt>
                <c:pt idx="6417">
                  <c:v>0.46391500000000002</c:v>
                </c:pt>
                <c:pt idx="6418">
                  <c:v>0.46662700000000001</c:v>
                </c:pt>
                <c:pt idx="6419">
                  <c:v>0.46988400000000002</c:v>
                </c:pt>
                <c:pt idx="6420">
                  <c:v>0.472636</c:v>
                </c:pt>
                <c:pt idx="6421">
                  <c:v>0.47493000000000002</c:v>
                </c:pt>
                <c:pt idx="6422">
                  <c:v>0.47273300000000001</c:v>
                </c:pt>
                <c:pt idx="6423">
                  <c:v>0.47244000000000003</c:v>
                </c:pt>
                <c:pt idx="6424">
                  <c:v>0.47723900000000002</c:v>
                </c:pt>
                <c:pt idx="6425">
                  <c:v>0.476551</c:v>
                </c:pt>
                <c:pt idx="6426">
                  <c:v>0.479319</c:v>
                </c:pt>
                <c:pt idx="6427">
                  <c:v>0.48113600000000001</c:v>
                </c:pt>
                <c:pt idx="6428">
                  <c:v>0.48344999999999999</c:v>
                </c:pt>
                <c:pt idx="6429">
                  <c:v>0.48524499999999998</c:v>
                </c:pt>
                <c:pt idx="6430">
                  <c:v>0.489118</c:v>
                </c:pt>
                <c:pt idx="6431">
                  <c:v>0.48596</c:v>
                </c:pt>
                <c:pt idx="6432">
                  <c:v>0.48875800000000003</c:v>
                </c:pt>
                <c:pt idx="6433">
                  <c:v>0.48914800000000003</c:v>
                </c:pt>
                <c:pt idx="6434">
                  <c:v>0.487037</c:v>
                </c:pt>
                <c:pt idx="6435">
                  <c:v>0.48090899999999998</c:v>
                </c:pt>
                <c:pt idx="6436">
                  <c:v>0.47527399999999997</c:v>
                </c:pt>
                <c:pt idx="6437">
                  <c:v>0.46716099999999999</c:v>
                </c:pt>
                <c:pt idx="6438">
                  <c:v>0.456563</c:v>
                </c:pt>
                <c:pt idx="6439">
                  <c:v>0.44584699999999999</c:v>
                </c:pt>
                <c:pt idx="6440">
                  <c:v>0.44973800000000003</c:v>
                </c:pt>
                <c:pt idx="6441">
                  <c:v>0.44261899999999998</c:v>
                </c:pt>
                <c:pt idx="6442">
                  <c:v>0.45247399999999999</c:v>
                </c:pt>
                <c:pt idx="6443">
                  <c:v>0.45939999999999998</c:v>
                </c:pt>
                <c:pt idx="6444">
                  <c:v>0.47331400000000001</c:v>
                </c:pt>
                <c:pt idx="6445">
                  <c:v>0.48776399999999998</c:v>
                </c:pt>
                <c:pt idx="6446">
                  <c:v>0.490701</c:v>
                </c:pt>
                <c:pt idx="6447">
                  <c:v>0.49115300000000001</c:v>
                </c:pt>
                <c:pt idx="6448">
                  <c:v>0.49660599999999999</c:v>
                </c:pt>
                <c:pt idx="6449">
                  <c:v>0.497558</c:v>
                </c:pt>
                <c:pt idx="6450">
                  <c:v>0.50104300000000002</c:v>
                </c:pt>
                <c:pt idx="6451">
                  <c:v>0.504</c:v>
                </c:pt>
                <c:pt idx="6452">
                  <c:v>0.50445499999999999</c:v>
                </c:pt>
                <c:pt idx="6453">
                  <c:v>0.50395999999999996</c:v>
                </c:pt>
                <c:pt idx="6454">
                  <c:v>0.50648499999999996</c:v>
                </c:pt>
                <c:pt idx="6455">
                  <c:v>0.51212899999999995</c:v>
                </c:pt>
                <c:pt idx="6456">
                  <c:v>0.52616499999999999</c:v>
                </c:pt>
                <c:pt idx="6457">
                  <c:v>0.52991200000000005</c:v>
                </c:pt>
                <c:pt idx="6458">
                  <c:v>0.52436099999999997</c:v>
                </c:pt>
                <c:pt idx="6459">
                  <c:v>0.51880999999999999</c:v>
                </c:pt>
                <c:pt idx="6460">
                  <c:v>0.50881699999999996</c:v>
                </c:pt>
                <c:pt idx="6461">
                  <c:v>0.50183299999999997</c:v>
                </c:pt>
                <c:pt idx="6462">
                  <c:v>0.49406899999999998</c:v>
                </c:pt>
                <c:pt idx="6463">
                  <c:v>0.496778</c:v>
                </c:pt>
                <c:pt idx="6464">
                  <c:v>0.49567499999999998</c:v>
                </c:pt>
                <c:pt idx="6465">
                  <c:v>0.49541000000000002</c:v>
                </c:pt>
                <c:pt idx="6466">
                  <c:v>0.499637</c:v>
                </c:pt>
                <c:pt idx="6467">
                  <c:v>0.50353300000000001</c:v>
                </c:pt>
                <c:pt idx="6468">
                  <c:v>0.501359</c:v>
                </c:pt>
                <c:pt idx="6469">
                  <c:v>0.49809799999999999</c:v>
                </c:pt>
                <c:pt idx="6470">
                  <c:v>0.49822</c:v>
                </c:pt>
                <c:pt idx="6471">
                  <c:v>0.49986199999999997</c:v>
                </c:pt>
                <c:pt idx="6472">
                  <c:v>0.51036300000000001</c:v>
                </c:pt>
                <c:pt idx="6473">
                  <c:v>0.50883999999999996</c:v>
                </c:pt>
                <c:pt idx="6474">
                  <c:v>0.50305100000000003</c:v>
                </c:pt>
                <c:pt idx="6475">
                  <c:v>0.48855199999999999</c:v>
                </c:pt>
                <c:pt idx="6476">
                  <c:v>0.46939199999999998</c:v>
                </c:pt>
                <c:pt idx="6477">
                  <c:v>0.44964799999999999</c:v>
                </c:pt>
                <c:pt idx="6478">
                  <c:v>0.43149700000000002</c:v>
                </c:pt>
                <c:pt idx="6479">
                  <c:v>0.41220699999999999</c:v>
                </c:pt>
                <c:pt idx="6480">
                  <c:v>0.40576200000000001</c:v>
                </c:pt>
                <c:pt idx="6481">
                  <c:v>0.40180399999999999</c:v>
                </c:pt>
                <c:pt idx="6482">
                  <c:v>0.39631899999999998</c:v>
                </c:pt>
                <c:pt idx="6483">
                  <c:v>0.387071</c:v>
                </c:pt>
                <c:pt idx="6484">
                  <c:v>0.37197999999999998</c:v>
                </c:pt>
                <c:pt idx="6485">
                  <c:v>0.36527700000000002</c:v>
                </c:pt>
                <c:pt idx="6486">
                  <c:v>0.36244300000000002</c:v>
                </c:pt>
                <c:pt idx="6487">
                  <c:v>0.365651</c:v>
                </c:pt>
                <c:pt idx="6488">
                  <c:v>0.36066700000000002</c:v>
                </c:pt>
                <c:pt idx="6489">
                  <c:v>0.35988900000000001</c:v>
                </c:pt>
                <c:pt idx="6490">
                  <c:v>0.35471599999999998</c:v>
                </c:pt>
                <c:pt idx="6491">
                  <c:v>0.35062199999999999</c:v>
                </c:pt>
                <c:pt idx="6492">
                  <c:v>0.34372200000000003</c:v>
                </c:pt>
                <c:pt idx="6493">
                  <c:v>0.33002100000000001</c:v>
                </c:pt>
                <c:pt idx="6494">
                  <c:v>0.317799</c:v>
                </c:pt>
                <c:pt idx="6495">
                  <c:v>0.305037</c:v>
                </c:pt>
                <c:pt idx="6496">
                  <c:v>0.29483199999999998</c:v>
                </c:pt>
                <c:pt idx="6497">
                  <c:v>0.288045</c:v>
                </c:pt>
                <c:pt idx="6498">
                  <c:v>0.28210600000000002</c:v>
                </c:pt>
                <c:pt idx="6499">
                  <c:v>0.27379399999999998</c:v>
                </c:pt>
                <c:pt idx="6500">
                  <c:v>0.26399299999999998</c:v>
                </c:pt>
                <c:pt idx="6501">
                  <c:v>0.25641900000000001</c:v>
                </c:pt>
                <c:pt idx="6502">
                  <c:v>0.250388</c:v>
                </c:pt>
                <c:pt idx="6503">
                  <c:v>0.24640899999999999</c:v>
                </c:pt>
                <c:pt idx="6504">
                  <c:v>0.24893100000000001</c:v>
                </c:pt>
                <c:pt idx="6505">
                  <c:v>0.24748899999999999</c:v>
                </c:pt>
                <c:pt idx="6506">
                  <c:v>0.25082500000000002</c:v>
                </c:pt>
                <c:pt idx="6507">
                  <c:v>0.25383299999999998</c:v>
                </c:pt>
                <c:pt idx="6508">
                  <c:v>0.25924199999999997</c:v>
                </c:pt>
                <c:pt idx="6509">
                  <c:v>0.26468999999999998</c:v>
                </c:pt>
                <c:pt idx="6510">
                  <c:v>0.26629799999999998</c:v>
                </c:pt>
                <c:pt idx="6511">
                  <c:v>0.26283499999999999</c:v>
                </c:pt>
                <c:pt idx="6512">
                  <c:v>0.26019900000000001</c:v>
                </c:pt>
                <c:pt idx="6513">
                  <c:v>0.26093899999999998</c:v>
                </c:pt>
                <c:pt idx="6514">
                  <c:v>0.25523899999999999</c:v>
                </c:pt>
                <c:pt idx="6515">
                  <c:v>0.248003</c:v>
                </c:pt>
                <c:pt idx="6516">
                  <c:v>0.239483</c:v>
                </c:pt>
                <c:pt idx="6517">
                  <c:v>0.231791</c:v>
                </c:pt>
                <c:pt idx="6518">
                  <c:v>0.226103</c:v>
                </c:pt>
                <c:pt idx="6519">
                  <c:v>0.21723700000000001</c:v>
                </c:pt>
                <c:pt idx="6520">
                  <c:v>0.20902899999999999</c:v>
                </c:pt>
                <c:pt idx="6521">
                  <c:v>0.19686999999999999</c:v>
                </c:pt>
                <c:pt idx="6522">
                  <c:v>0.18734899999999999</c:v>
                </c:pt>
                <c:pt idx="6523">
                  <c:v>0.18024000000000001</c:v>
                </c:pt>
                <c:pt idx="6524">
                  <c:v>0.16863800000000001</c:v>
                </c:pt>
                <c:pt idx="6525">
                  <c:v>0.15378</c:v>
                </c:pt>
                <c:pt idx="6526">
                  <c:v>0.1449</c:v>
                </c:pt>
                <c:pt idx="6527">
                  <c:v>0.14030400000000001</c:v>
                </c:pt>
                <c:pt idx="6528">
                  <c:v>0.13810700000000001</c:v>
                </c:pt>
                <c:pt idx="6529">
                  <c:v>0.134161</c:v>
                </c:pt>
                <c:pt idx="6530">
                  <c:v>0.13528299999999999</c:v>
                </c:pt>
                <c:pt idx="6531">
                  <c:v>0.13734299999999999</c:v>
                </c:pt>
                <c:pt idx="6532">
                  <c:v>0.136133</c:v>
                </c:pt>
                <c:pt idx="6533">
                  <c:v>0.138957</c:v>
                </c:pt>
                <c:pt idx="6534">
                  <c:v>0.14272099999999999</c:v>
                </c:pt>
                <c:pt idx="6535">
                  <c:v>0.14829800000000001</c:v>
                </c:pt>
                <c:pt idx="6536">
                  <c:v>0.14970800000000001</c:v>
                </c:pt>
                <c:pt idx="6537">
                  <c:v>0.14702499999999999</c:v>
                </c:pt>
                <c:pt idx="6538">
                  <c:v>0.141712</c:v>
                </c:pt>
                <c:pt idx="6539">
                  <c:v>0.13634099999999999</c:v>
                </c:pt>
                <c:pt idx="6540">
                  <c:v>0.13303799999999999</c:v>
                </c:pt>
                <c:pt idx="6541">
                  <c:v>0.128499</c:v>
                </c:pt>
                <c:pt idx="6542">
                  <c:v>0.12654399999999999</c:v>
                </c:pt>
                <c:pt idx="6543">
                  <c:v>0.129137</c:v>
                </c:pt>
                <c:pt idx="6544">
                  <c:v>0.13478200000000001</c:v>
                </c:pt>
                <c:pt idx="6545">
                  <c:v>0.139129</c:v>
                </c:pt>
                <c:pt idx="6546">
                  <c:v>0.141348</c:v>
                </c:pt>
                <c:pt idx="6547">
                  <c:v>0.143509</c:v>
                </c:pt>
                <c:pt idx="6548">
                  <c:v>0.14991499999999999</c:v>
                </c:pt>
                <c:pt idx="6549">
                  <c:v>0.16458700000000001</c:v>
                </c:pt>
                <c:pt idx="6550">
                  <c:v>0.17301800000000001</c:v>
                </c:pt>
                <c:pt idx="6551">
                  <c:v>0.176098</c:v>
                </c:pt>
                <c:pt idx="6552">
                  <c:v>0.178896</c:v>
                </c:pt>
                <c:pt idx="6553">
                  <c:v>0.17824799999999999</c:v>
                </c:pt>
                <c:pt idx="6554">
                  <c:v>0.17782700000000001</c:v>
                </c:pt>
                <c:pt idx="6555">
                  <c:v>0.17602899999999999</c:v>
                </c:pt>
                <c:pt idx="6556">
                  <c:v>0.174291</c:v>
                </c:pt>
                <c:pt idx="6557">
                  <c:v>0.175509</c:v>
                </c:pt>
                <c:pt idx="6558">
                  <c:v>0.18857099999999999</c:v>
                </c:pt>
                <c:pt idx="6559">
                  <c:v>0.19845299999999999</c:v>
                </c:pt>
                <c:pt idx="6560">
                  <c:v>0.20738999999999999</c:v>
                </c:pt>
                <c:pt idx="6561">
                  <c:v>0.212503</c:v>
                </c:pt>
                <c:pt idx="6562">
                  <c:v>0.21374299999999999</c:v>
                </c:pt>
                <c:pt idx="6563">
                  <c:v>0.21387300000000001</c:v>
                </c:pt>
                <c:pt idx="6564">
                  <c:v>0.21946599999999999</c:v>
                </c:pt>
                <c:pt idx="6565">
                  <c:v>0.22634399999999999</c:v>
                </c:pt>
                <c:pt idx="6566">
                  <c:v>0.232908</c:v>
                </c:pt>
                <c:pt idx="6567">
                  <c:v>0.24521200000000001</c:v>
                </c:pt>
                <c:pt idx="6568">
                  <c:v>0.25323400000000001</c:v>
                </c:pt>
                <c:pt idx="6569">
                  <c:v>0.25367000000000001</c:v>
                </c:pt>
                <c:pt idx="6570">
                  <c:v>0.25023400000000001</c:v>
                </c:pt>
                <c:pt idx="6571">
                  <c:v>0.24985099999999999</c:v>
                </c:pt>
                <c:pt idx="6572">
                  <c:v>0.248641</c:v>
                </c:pt>
                <c:pt idx="6573">
                  <c:v>0.24588599999999999</c:v>
                </c:pt>
                <c:pt idx="6574">
                  <c:v>0.242646</c:v>
                </c:pt>
                <c:pt idx="6575">
                  <c:v>0.23896000000000001</c:v>
                </c:pt>
                <c:pt idx="6576">
                  <c:v>0.23508799999999999</c:v>
                </c:pt>
                <c:pt idx="6577">
                  <c:v>0.23518900000000001</c:v>
                </c:pt>
                <c:pt idx="6578">
                  <c:v>0.22525100000000001</c:v>
                </c:pt>
                <c:pt idx="6579">
                  <c:v>0.20797199999999999</c:v>
                </c:pt>
                <c:pt idx="6580">
                  <c:v>0.18690399999999999</c:v>
                </c:pt>
                <c:pt idx="6581">
                  <c:v>0.17144200000000001</c:v>
                </c:pt>
                <c:pt idx="6582">
                  <c:v>0.161992</c:v>
                </c:pt>
                <c:pt idx="6583">
                  <c:v>0.15612300000000001</c:v>
                </c:pt>
                <c:pt idx="6584">
                  <c:v>0.14873600000000001</c:v>
                </c:pt>
                <c:pt idx="6585">
                  <c:v>0.145787</c:v>
                </c:pt>
                <c:pt idx="6586">
                  <c:v>0.14665</c:v>
                </c:pt>
                <c:pt idx="6587">
                  <c:v>0.14349100000000001</c:v>
                </c:pt>
                <c:pt idx="6588">
                  <c:v>0.14380499999999999</c:v>
                </c:pt>
                <c:pt idx="6589">
                  <c:v>0.147121</c:v>
                </c:pt>
                <c:pt idx="6590">
                  <c:v>0.14794599999999999</c:v>
                </c:pt>
                <c:pt idx="6591">
                  <c:v>0.15011099999999999</c:v>
                </c:pt>
                <c:pt idx="6592">
                  <c:v>0.15245400000000001</c:v>
                </c:pt>
                <c:pt idx="6593">
                  <c:v>0.15184</c:v>
                </c:pt>
                <c:pt idx="6594">
                  <c:v>0.14857300000000001</c:v>
                </c:pt>
                <c:pt idx="6595">
                  <c:v>0.15110499999999999</c:v>
                </c:pt>
                <c:pt idx="6596">
                  <c:v>0.163492</c:v>
                </c:pt>
                <c:pt idx="6597">
                  <c:v>0.161325</c:v>
                </c:pt>
                <c:pt idx="6598">
                  <c:v>0.16312399999999999</c:v>
                </c:pt>
                <c:pt idx="6599">
                  <c:v>0.16896800000000001</c:v>
                </c:pt>
                <c:pt idx="6600">
                  <c:v>0.175785</c:v>
                </c:pt>
                <c:pt idx="6601">
                  <c:v>0.18165600000000001</c:v>
                </c:pt>
                <c:pt idx="6602">
                  <c:v>0.188365</c:v>
                </c:pt>
                <c:pt idx="6603">
                  <c:v>0.188004</c:v>
                </c:pt>
                <c:pt idx="6604">
                  <c:v>0.189579</c:v>
                </c:pt>
                <c:pt idx="6605">
                  <c:v>0.19306799999999999</c:v>
                </c:pt>
                <c:pt idx="6606">
                  <c:v>0.18651999999999999</c:v>
                </c:pt>
                <c:pt idx="6607">
                  <c:v>0.18393599999999999</c:v>
                </c:pt>
                <c:pt idx="6608">
                  <c:v>0.19273899999999999</c:v>
                </c:pt>
                <c:pt idx="6609">
                  <c:v>0.20843200000000001</c:v>
                </c:pt>
                <c:pt idx="6610">
                  <c:v>0.215201</c:v>
                </c:pt>
                <c:pt idx="6611">
                  <c:v>0.22065599999999999</c:v>
                </c:pt>
                <c:pt idx="6612">
                  <c:v>0.22648499999999999</c:v>
                </c:pt>
                <c:pt idx="6613">
                  <c:v>0.22987299999999999</c:v>
                </c:pt>
                <c:pt idx="6614">
                  <c:v>0.22687499999999999</c:v>
                </c:pt>
                <c:pt idx="6615">
                  <c:v>0.21693899999999999</c:v>
                </c:pt>
                <c:pt idx="6616">
                  <c:v>0.20435400000000001</c:v>
                </c:pt>
                <c:pt idx="6617">
                  <c:v>0.19277900000000001</c:v>
                </c:pt>
                <c:pt idx="6618">
                  <c:v>0.17827599999999999</c:v>
                </c:pt>
                <c:pt idx="6619">
                  <c:v>0.16838</c:v>
                </c:pt>
                <c:pt idx="6620">
                  <c:v>0.15684699999999999</c:v>
                </c:pt>
                <c:pt idx="6621">
                  <c:v>0.14469499999999999</c:v>
                </c:pt>
                <c:pt idx="6622">
                  <c:v>0.13449800000000001</c:v>
                </c:pt>
                <c:pt idx="6623">
                  <c:v>0.12701899999999999</c:v>
                </c:pt>
                <c:pt idx="6624">
                  <c:v>0.116802</c:v>
                </c:pt>
                <c:pt idx="6625">
                  <c:v>0.100323</c:v>
                </c:pt>
                <c:pt idx="6626">
                  <c:v>7.9986399999999999E-2</c:v>
                </c:pt>
                <c:pt idx="6627">
                  <c:v>5.7780699999999997E-2</c:v>
                </c:pt>
                <c:pt idx="6628">
                  <c:v>4.8088899999999997E-2</c:v>
                </c:pt>
                <c:pt idx="6629">
                  <c:v>4.6125100000000002E-2</c:v>
                </c:pt>
                <c:pt idx="6630">
                  <c:v>4.7133799999999997E-2</c:v>
                </c:pt>
                <c:pt idx="6631">
                  <c:v>5.0694500000000003E-2</c:v>
                </c:pt>
                <c:pt idx="6632">
                  <c:v>5.0795E-2</c:v>
                </c:pt>
                <c:pt idx="6633">
                  <c:v>5.4240099999999999E-2</c:v>
                </c:pt>
                <c:pt idx="6634">
                  <c:v>4.8113299999999998E-2</c:v>
                </c:pt>
                <c:pt idx="6635">
                  <c:v>4.1978799999999997E-2</c:v>
                </c:pt>
                <c:pt idx="6636">
                  <c:v>3.6385099999999997E-2</c:v>
                </c:pt>
                <c:pt idx="6637">
                  <c:v>2.8748599999999999E-2</c:v>
                </c:pt>
                <c:pt idx="6638">
                  <c:v>2.29298E-2</c:v>
                </c:pt>
                <c:pt idx="6639">
                  <c:v>1.8205099999999998E-2</c:v>
                </c:pt>
                <c:pt idx="6640">
                  <c:v>9.5462299999999993E-3</c:v>
                </c:pt>
                <c:pt idx="6641">
                  <c:v>-9.5118200000000007E-3</c:v>
                </c:pt>
                <c:pt idx="6642">
                  <c:v>-1.97039E-2</c:v>
                </c:pt>
                <c:pt idx="6643">
                  <c:v>-1.59971E-2</c:v>
                </c:pt>
                <c:pt idx="6644">
                  <c:v>-1.92155E-2</c:v>
                </c:pt>
                <c:pt idx="6645">
                  <c:v>-2.4201E-2</c:v>
                </c:pt>
                <c:pt idx="6646">
                  <c:v>-2.14483E-2</c:v>
                </c:pt>
                <c:pt idx="6647">
                  <c:v>-2.0360900000000001E-2</c:v>
                </c:pt>
                <c:pt idx="6648">
                  <c:v>-1.98669E-2</c:v>
                </c:pt>
                <c:pt idx="6649">
                  <c:v>-1.92196E-2</c:v>
                </c:pt>
                <c:pt idx="6650">
                  <c:v>-1.4208999999999999E-2</c:v>
                </c:pt>
                <c:pt idx="6651">
                  <c:v>-1.0807199999999999E-2</c:v>
                </c:pt>
                <c:pt idx="6652">
                  <c:v>-3.9708399999999998E-3</c:v>
                </c:pt>
                <c:pt idx="6653">
                  <c:v>1.15835E-2</c:v>
                </c:pt>
                <c:pt idx="6654">
                  <c:v>1.53857E-2</c:v>
                </c:pt>
                <c:pt idx="6655">
                  <c:v>1.6237100000000001E-2</c:v>
                </c:pt>
                <c:pt idx="6656">
                  <c:v>2.0742199999999999E-2</c:v>
                </c:pt>
                <c:pt idx="6657">
                  <c:v>3.1568199999999998E-2</c:v>
                </c:pt>
                <c:pt idx="6658">
                  <c:v>4.2805999999999997E-2</c:v>
                </c:pt>
                <c:pt idx="6659">
                  <c:v>5.7760600000000002E-2</c:v>
                </c:pt>
                <c:pt idx="6660">
                  <c:v>6.7219899999999999E-2</c:v>
                </c:pt>
                <c:pt idx="6661">
                  <c:v>7.2543300000000005E-2</c:v>
                </c:pt>
                <c:pt idx="6662">
                  <c:v>8.3025000000000002E-2</c:v>
                </c:pt>
                <c:pt idx="6663">
                  <c:v>9.7587800000000002E-2</c:v>
                </c:pt>
                <c:pt idx="6664">
                  <c:v>0.10258100000000001</c:v>
                </c:pt>
                <c:pt idx="6665">
                  <c:v>0.10526199999999999</c:v>
                </c:pt>
                <c:pt idx="6666">
                  <c:v>0.11465599999999999</c:v>
                </c:pt>
                <c:pt idx="6667">
                  <c:v>0.124708</c:v>
                </c:pt>
                <c:pt idx="6668">
                  <c:v>0.12812799999999999</c:v>
                </c:pt>
                <c:pt idx="6669">
                  <c:v>0.12839200000000001</c:v>
                </c:pt>
                <c:pt idx="6670">
                  <c:v>0.123682</c:v>
                </c:pt>
                <c:pt idx="6671">
                  <c:v>0.114333</c:v>
                </c:pt>
                <c:pt idx="6672">
                  <c:v>0.11039599999999999</c:v>
                </c:pt>
                <c:pt idx="6673">
                  <c:v>0.114651</c:v>
                </c:pt>
                <c:pt idx="6674">
                  <c:v>0.115394</c:v>
                </c:pt>
                <c:pt idx="6675">
                  <c:v>0.118634</c:v>
                </c:pt>
                <c:pt idx="6676">
                  <c:v>0.121895</c:v>
                </c:pt>
                <c:pt idx="6677">
                  <c:v>0.124157</c:v>
                </c:pt>
                <c:pt idx="6678">
                  <c:v>0.123734</c:v>
                </c:pt>
                <c:pt idx="6679">
                  <c:v>0.120689</c:v>
                </c:pt>
                <c:pt idx="6680">
                  <c:v>0.120168</c:v>
                </c:pt>
                <c:pt idx="6681">
                  <c:v>0.119532</c:v>
                </c:pt>
                <c:pt idx="6682">
                  <c:v>0.12155199999999999</c:v>
                </c:pt>
                <c:pt idx="6683">
                  <c:v>0.126221</c:v>
                </c:pt>
                <c:pt idx="6684">
                  <c:v>0.123792</c:v>
                </c:pt>
                <c:pt idx="6685">
                  <c:v>0.120513</c:v>
                </c:pt>
                <c:pt idx="6686">
                  <c:v>0.117976</c:v>
                </c:pt>
                <c:pt idx="6687">
                  <c:v>0.12033000000000001</c:v>
                </c:pt>
                <c:pt idx="6688">
                  <c:v>0.12734699999999999</c:v>
                </c:pt>
                <c:pt idx="6689">
                  <c:v>0.13570599999999999</c:v>
                </c:pt>
                <c:pt idx="6690">
                  <c:v>0.13875799999999999</c:v>
                </c:pt>
                <c:pt idx="6691">
                  <c:v>0.143701</c:v>
                </c:pt>
                <c:pt idx="6692">
                  <c:v>0.15546299999999999</c:v>
                </c:pt>
                <c:pt idx="6693">
                  <c:v>0.16392699999999999</c:v>
                </c:pt>
                <c:pt idx="6694">
                  <c:v>0.17596899999999999</c:v>
                </c:pt>
                <c:pt idx="6695">
                  <c:v>0.186727</c:v>
                </c:pt>
                <c:pt idx="6696">
                  <c:v>0.19836799999999999</c:v>
                </c:pt>
                <c:pt idx="6697">
                  <c:v>0.20861499999999999</c:v>
                </c:pt>
                <c:pt idx="6698">
                  <c:v>0.21643899999999999</c:v>
                </c:pt>
                <c:pt idx="6699">
                  <c:v>0.22743099999999999</c:v>
                </c:pt>
                <c:pt idx="6700">
                  <c:v>0.237791</c:v>
                </c:pt>
                <c:pt idx="6701">
                  <c:v>0.24842900000000001</c:v>
                </c:pt>
                <c:pt idx="6702">
                  <c:v>0.25786900000000001</c:v>
                </c:pt>
                <c:pt idx="6703">
                  <c:v>0.258241</c:v>
                </c:pt>
                <c:pt idx="6704">
                  <c:v>0.25692100000000001</c:v>
                </c:pt>
                <c:pt idx="6705">
                  <c:v>0.25838699999999998</c:v>
                </c:pt>
                <c:pt idx="6706">
                  <c:v>0.26207799999999998</c:v>
                </c:pt>
                <c:pt idx="6707">
                  <c:v>0.26678800000000003</c:v>
                </c:pt>
                <c:pt idx="6708">
                  <c:v>0.27497300000000002</c:v>
                </c:pt>
                <c:pt idx="6709">
                  <c:v>0.28111999999999998</c:v>
                </c:pt>
                <c:pt idx="6710">
                  <c:v>0.295124</c:v>
                </c:pt>
                <c:pt idx="6711">
                  <c:v>0.31671100000000002</c:v>
                </c:pt>
                <c:pt idx="6712">
                  <c:v>0.323909</c:v>
                </c:pt>
                <c:pt idx="6713">
                  <c:v>0.33016200000000001</c:v>
                </c:pt>
                <c:pt idx="6714">
                  <c:v>0.33400600000000003</c:v>
                </c:pt>
                <c:pt idx="6715">
                  <c:v>0.333038</c:v>
                </c:pt>
                <c:pt idx="6716">
                  <c:v>0.33056000000000002</c:v>
                </c:pt>
                <c:pt idx="6717">
                  <c:v>0.32634999999999997</c:v>
                </c:pt>
                <c:pt idx="6718">
                  <c:v>0.32120700000000002</c:v>
                </c:pt>
                <c:pt idx="6719">
                  <c:v>0.32810600000000001</c:v>
                </c:pt>
                <c:pt idx="6720">
                  <c:v>0.34094000000000002</c:v>
                </c:pt>
                <c:pt idx="6721">
                  <c:v>0.34217799999999998</c:v>
                </c:pt>
                <c:pt idx="6722">
                  <c:v>0.34636099999999997</c:v>
                </c:pt>
                <c:pt idx="6723">
                  <c:v>0.34884399999999999</c:v>
                </c:pt>
                <c:pt idx="6724">
                  <c:v>0.35172300000000001</c:v>
                </c:pt>
                <c:pt idx="6725">
                  <c:v>0.35252</c:v>
                </c:pt>
                <c:pt idx="6726">
                  <c:v>0.35814699999999999</c:v>
                </c:pt>
                <c:pt idx="6727">
                  <c:v>0.37030999999999997</c:v>
                </c:pt>
                <c:pt idx="6728">
                  <c:v>0.38286599999999998</c:v>
                </c:pt>
                <c:pt idx="6729">
                  <c:v>0.38103700000000001</c:v>
                </c:pt>
                <c:pt idx="6730">
                  <c:v>0.38690600000000003</c:v>
                </c:pt>
                <c:pt idx="6731">
                  <c:v>0.39114700000000002</c:v>
                </c:pt>
                <c:pt idx="6732">
                  <c:v>0.39677000000000001</c:v>
                </c:pt>
                <c:pt idx="6733">
                  <c:v>0.40679100000000001</c:v>
                </c:pt>
                <c:pt idx="6734">
                  <c:v>0.41436800000000001</c:v>
                </c:pt>
                <c:pt idx="6735">
                  <c:v>0.41484900000000002</c:v>
                </c:pt>
                <c:pt idx="6736">
                  <c:v>0.417464</c:v>
                </c:pt>
                <c:pt idx="6737">
                  <c:v>0.42039399999999999</c:v>
                </c:pt>
                <c:pt idx="6738">
                  <c:v>0.41713800000000001</c:v>
                </c:pt>
                <c:pt idx="6739">
                  <c:v>0.41430400000000001</c:v>
                </c:pt>
                <c:pt idx="6740">
                  <c:v>0.41772799999999999</c:v>
                </c:pt>
                <c:pt idx="6741">
                  <c:v>0.42341800000000002</c:v>
                </c:pt>
                <c:pt idx="6742">
                  <c:v>0.42998500000000001</c:v>
                </c:pt>
                <c:pt idx="6743">
                  <c:v>0.43917699999999998</c:v>
                </c:pt>
                <c:pt idx="6744">
                  <c:v>0.449708</c:v>
                </c:pt>
                <c:pt idx="6745">
                  <c:v>0.471918</c:v>
                </c:pt>
                <c:pt idx="6746">
                  <c:v>0.48237099999999999</c:v>
                </c:pt>
                <c:pt idx="6747">
                  <c:v>0.49704300000000001</c:v>
                </c:pt>
                <c:pt idx="6748">
                  <c:v>0.50921000000000005</c:v>
                </c:pt>
                <c:pt idx="6749">
                  <c:v>0.51724599999999998</c:v>
                </c:pt>
                <c:pt idx="6750">
                  <c:v>0.52209000000000005</c:v>
                </c:pt>
                <c:pt idx="6751">
                  <c:v>0.52602300000000002</c:v>
                </c:pt>
                <c:pt idx="6752">
                  <c:v>0.52425699999999997</c:v>
                </c:pt>
                <c:pt idx="6753">
                  <c:v>0.528949</c:v>
                </c:pt>
                <c:pt idx="6754">
                  <c:v>0.52510299999999999</c:v>
                </c:pt>
                <c:pt idx="6755">
                  <c:v>0.51984300000000006</c:v>
                </c:pt>
                <c:pt idx="6756">
                  <c:v>0.50950799999999996</c:v>
                </c:pt>
                <c:pt idx="6757">
                  <c:v>0.496639</c:v>
                </c:pt>
                <c:pt idx="6758">
                  <c:v>0.49666500000000002</c:v>
                </c:pt>
                <c:pt idx="6759">
                  <c:v>0.49758200000000002</c:v>
                </c:pt>
                <c:pt idx="6760">
                  <c:v>0.49913999999999997</c:v>
                </c:pt>
                <c:pt idx="6761">
                  <c:v>0.49624200000000002</c:v>
                </c:pt>
                <c:pt idx="6762">
                  <c:v>0.49993900000000002</c:v>
                </c:pt>
                <c:pt idx="6763">
                  <c:v>0.49148399999999998</c:v>
                </c:pt>
                <c:pt idx="6764">
                  <c:v>0.48354000000000003</c:v>
                </c:pt>
                <c:pt idx="6765">
                  <c:v>0.478043</c:v>
                </c:pt>
                <c:pt idx="6766">
                  <c:v>0.477016</c:v>
                </c:pt>
                <c:pt idx="6767">
                  <c:v>0.479908</c:v>
                </c:pt>
                <c:pt idx="6768">
                  <c:v>0.48773300000000003</c:v>
                </c:pt>
                <c:pt idx="6769">
                  <c:v>0.50351100000000004</c:v>
                </c:pt>
                <c:pt idx="6770">
                  <c:v>0.51239599999999996</c:v>
                </c:pt>
                <c:pt idx="6771">
                  <c:v>0.52122000000000002</c:v>
                </c:pt>
                <c:pt idx="6772">
                  <c:v>0.52766900000000005</c:v>
                </c:pt>
                <c:pt idx="6773">
                  <c:v>0.53383199999999997</c:v>
                </c:pt>
                <c:pt idx="6774">
                  <c:v>0.54685300000000003</c:v>
                </c:pt>
                <c:pt idx="6775">
                  <c:v>0.56249800000000005</c:v>
                </c:pt>
                <c:pt idx="6776">
                  <c:v>0.579148</c:v>
                </c:pt>
                <c:pt idx="6777">
                  <c:v>0.58843400000000001</c:v>
                </c:pt>
                <c:pt idx="6778">
                  <c:v>0.60398700000000005</c:v>
                </c:pt>
                <c:pt idx="6779">
                  <c:v>0.60630300000000004</c:v>
                </c:pt>
                <c:pt idx="6780">
                  <c:v>0.61110200000000003</c:v>
                </c:pt>
                <c:pt idx="6781">
                  <c:v>0.61762499999999998</c:v>
                </c:pt>
                <c:pt idx="6782">
                  <c:v>0.62983299999999998</c:v>
                </c:pt>
                <c:pt idx="6783">
                  <c:v>0.63634900000000005</c:v>
                </c:pt>
                <c:pt idx="6784">
                  <c:v>0.63993900000000004</c:v>
                </c:pt>
                <c:pt idx="6785">
                  <c:v>0.65226499999999998</c:v>
                </c:pt>
                <c:pt idx="6786">
                  <c:v>0.66083999999999998</c:v>
                </c:pt>
                <c:pt idx="6787">
                  <c:v>0.67109099999999999</c:v>
                </c:pt>
                <c:pt idx="6788">
                  <c:v>0.68100799999999995</c:v>
                </c:pt>
                <c:pt idx="6789">
                  <c:v>0.68463499999999999</c:v>
                </c:pt>
                <c:pt idx="6790">
                  <c:v>0.68844399999999994</c:v>
                </c:pt>
                <c:pt idx="6791">
                  <c:v>0.68978499999999998</c:v>
                </c:pt>
                <c:pt idx="6792">
                  <c:v>0.68595499999999998</c:v>
                </c:pt>
                <c:pt idx="6793">
                  <c:v>0.68928599999999995</c:v>
                </c:pt>
                <c:pt idx="6794">
                  <c:v>0.69345599999999996</c:v>
                </c:pt>
                <c:pt idx="6795">
                  <c:v>0.693658</c:v>
                </c:pt>
                <c:pt idx="6796">
                  <c:v>0.69172199999999995</c:v>
                </c:pt>
                <c:pt idx="6797">
                  <c:v>0.68777600000000005</c:v>
                </c:pt>
                <c:pt idx="6798">
                  <c:v>0.68262699999999998</c:v>
                </c:pt>
                <c:pt idx="6799">
                  <c:v>0.67612700000000003</c:v>
                </c:pt>
                <c:pt idx="6800">
                  <c:v>0.665991</c:v>
                </c:pt>
                <c:pt idx="6801">
                  <c:v>0.65587799999999996</c:v>
                </c:pt>
                <c:pt idx="6802">
                  <c:v>0.64800899999999995</c:v>
                </c:pt>
                <c:pt idx="6803">
                  <c:v>0.64409300000000003</c:v>
                </c:pt>
                <c:pt idx="6804">
                  <c:v>0.64150799999999997</c:v>
                </c:pt>
                <c:pt idx="6805">
                  <c:v>0.64338099999999998</c:v>
                </c:pt>
                <c:pt idx="6806">
                  <c:v>0.646698</c:v>
                </c:pt>
                <c:pt idx="6807">
                  <c:v>0.64881200000000006</c:v>
                </c:pt>
                <c:pt idx="6808">
                  <c:v>0.64866599999999996</c:v>
                </c:pt>
                <c:pt idx="6809">
                  <c:v>0.65468000000000004</c:v>
                </c:pt>
                <c:pt idx="6810">
                  <c:v>0.656447</c:v>
                </c:pt>
                <c:pt idx="6811">
                  <c:v>0.65452699999999997</c:v>
                </c:pt>
                <c:pt idx="6812">
                  <c:v>0.65306500000000001</c:v>
                </c:pt>
                <c:pt idx="6813">
                  <c:v>0.65042800000000001</c:v>
                </c:pt>
                <c:pt idx="6814">
                  <c:v>0.65056499999999995</c:v>
                </c:pt>
                <c:pt idx="6815">
                  <c:v>0.64668199999999998</c:v>
                </c:pt>
                <c:pt idx="6816">
                  <c:v>0.64108600000000004</c:v>
                </c:pt>
                <c:pt idx="6817">
                  <c:v>0.63797999999999999</c:v>
                </c:pt>
                <c:pt idx="6818">
                  <c:v>0.63435399999999997</c:v>
                </c:pt>
                <c:pt idx="6819">
                  <c:v>0.63034199999999996</c:v>
                </c:pt>
                <c:pt idx="6820">
                  <c:v>0.62379200000000001</c:v>
                </c:pt>
                <c:pt idx="6821">
                  <c:v>0.61492000000000002</c:v>
                </c:pt>
                <c:pt idx="6822">
                  <c:v>0.60647600000000002</c:v>
                </c:pt>
                <c:pt idx="6823">
                  <c:v>0.600074</c:v>
                </c:pt>
                <c:pt idx="6824">
                  <c:v>0.60249399999999997</c:v>
                </c:pt>
                <c:pt idx="6825">
                  <c:v>0.60797599999999996</c:v>
                </c:pt>
                <c:pt idx="6826">
                  <c:v>0.61261100000000002</c:v>
                </c:pt>
                <c:pt idx="6827">
                  <c:v>0.61869499999999999</c:v>
                </c:pt>
                <c:pt idx="6828">
                  <c:v>0.62258199999999997</c:v>
                </c:pt>
                <c:pt idx="6829">
                  <c:v>0.62608900000000001</c:v>
                </c:pt>
                <c:pt idx="6830">
                  <c:v>0.62978999999999996</c:v>
                </c:pt>
                <c:pt idx="6831">
                  <c:v>0.63528399999999996</c:v>
                </c:pt>
                <c:pt idx="6832">
                  <c:v>0.64230500000000001</c:v>
                </c:pt>
                <c:pt idx="6833">
                  <c:v>0.649115</c:v>
                </c:pt>
                <c:pt idx="6834">
                  <c:v>0.64864699999999997</c:v>
                </c:pt>
                <c:pt idx="6835">
                  <c:v>0.64846400000000004</c:v>
                </c:pt>
                <c:pt idx="6836">
                  <c:v>0.64213299999999995</c:v>
                </c:pt>
                <c:pt idx="6837">
                  <c:v>0.63222699999999998</c:v>
                </c:pt>
                <c:pt idx="6838">
                  <c:v>0.62599199999999999</c:v>
                </c:pt>
                <c:pt idx="6839">
                  <c:v>0.62571500000000002</c:v>
                </c:pt>
                <c:pt idx="6840">
                  <c:v>0.63270800000000005</c:v>
                </c:pt>
                <c:pt idx="6841">
                  <c:v>0.64618200000000003</c:v>
                </c:pt>
                <c:pt idx="6842">
                  <c:v>0.65033700000000005</c:v>
                </c:pt>
                <c:pt idx="6843">
                  <c:v>0.651393</c:v>
                </c:pt>
                <c:pt idx="6844">
                  <c:v>0.64954699999999999</c:v>
                </c:pt>
                <c:pt idx="6845">
                  <c:v>0.65406299999999995</c:v>
                </c:pt>
                <c:pt idx="6846">
                  <c:v>0.65845799999999999</c:v>
                </c:pt>
                <c:pt idx="6847">
                  <c:v>0.661663</c:v>
                </c:pt>
                <c:pt idx="6848">
                  <c:v>0.66395300000000002</c:v>
                </c:pt>
                <c:pt idx="6849">
                  <c:v>0.663053</c:v>
                </c:pt>
                <c:pt idx="6850">
                  <c:v>0.65820400000000001</c:v>
                </c:pt>
                <c:pt idx="6851">
                  <c:v>0.64733099999999999</c:v>
                </c:pt>
                <c:pt idx="6852">
                  <c:v>0.63650600000000002</c:v>
                </c:pt>
                <c:pt idx="6853">
                  <c:v>0.63472700000000004</c:v>
                </c:pt>
                <c:pt idx="6854">
                  <c:v>0.63330299999999995</c:v>
                </c:pt>
                <c:pt idx="6855">
                  <c:v>0.63159699999999996</c:v>
                </c:pt>
                <c:pt idx="6856">
                  <c:v>0.64197499999999996</c:v>
                </c:pt>
                <c:pt idx="6857">
                  <c:v>0.64347399999999999</c:v>
                </c:pt>
                <c:pt idx="6858">
                  <c:v>0.64485300000000001</c:v>
                </c:pt>
                <c:pt idx="6859">
                  <c:v>0.64065499999999997</c:v>
                </c:pt>
                <c:pt idx="6860">
                  <c:v>0.63700599999999996</c:v>
                </c:pt>
                <c:pt idx="6861">
                  <c:v>0.63655300000000004</c:v>
                </c:pt>
                <c:pt idx="6862">
                  <c:v>0.63787400000000005</c:v>
                </c:pt>
                <c:pt idx="6863">
                  <c:v>0.63946700000000001</c:v>
                </c:pt>
                <c:pt idx="6864">
                  <c:v>0.64381500000000003</c:v>
                </c:pt>
                <c:pt idx="6865">
                  <c:v>0.63944199999999995</c:v>
                </c:pt>
                <c:pt idx="6866">
                  <c:v>0.634683</c:v>
                </c:pt>
                <c:pt idx="6867">
                  <c:v>0.63124499999999995</c:v>
                </c:pt>
                <c:pt idx="6868">
                  <c:v>0.62924100000000005</c:v>
                </c:pt>
                <c:pt idx="6869">
                  <c:v>0.63206600000000002</c:v>
                </c:pt>
                <c:pt idx="6870">
                  <c:v>0.63502000000000003</c:v>
                </c:pt>
                <c:pt idx="6871">
                  <c:v>0.64206200000000002</c:v>
                </c:pt>
                <c:pt idx="6872">
                  <c:v>0.656196</c:v>
                </c:pt>
                <c:pt idx="6873">
                  <c:v>0.65941399999999994</c:v>
                </c:pt>
                <c:pt idx="6874">
                  <c:v>0.660887</c:v>
                </c:pt>
                <c:pt idx="6875">
                  <c:v>0.66088899999999995</c:v>
                </c:pt>
                <c:pt idx="6876">
                  <c:v>0.66148899999999999</c:v>
                </c:pt>
                <c:pt idx="6877">
                  <c:v>0.663304</c:v>
                </c:pt>
                <c:pt idx="6878">
                  <c:v>0.66778400000000004</c:v>
                </c:pt>
                <c:pt idx="6879">
                  <c:v>0.669354</c:v>
                </c:pt>
                <c:pt idx="6880">
                  <c:v>0.67168600000000001</c:v>
                </c:pt>
                <c:pt idx="6881">
                  <c:v>0.66645799999999999</c:v>
                </c:pt>
                <c:pt idx="6882">
                  <c:v>0.659501</c:v>
                </c:pt>
                <c:pt idx="6883">
                  <c:v>0.65179699999999996</c:v>
                </c:pt>
                <c:pt idx="6884">
                  <c:v>0.64965499999999998</c:v>
                </c:pt>
                <c:pt idx="6885">
                  <c:v>0.64876299999999998</c:v>
                </c:pt>
                <c:pt idx="6886">
                  <c:v>0.64569500000000002</c:v>
                </c:pt>
                <c:pt idx="6887">
                  <c:v>0.638907</c:v>
                </c:pt>
                <c:pt idx="6888">
                  <c:v>0.63829899999999995</c:v>
                </c:pt>
                <c:pt idx="6889">
                  <c:v>0.63987899999999998</c:v>
                </c:pt>
                <c:pt idx="6890">
                  <c:v>0.63689300000000004</c:v>
                </c:pt>
                <c:pt idx="6891">
                  <c:v>0.63159299999999996</c:v>
                </c:pt>
                <c:pt idx="6892">
                  <c:v>0.62937100000000001</c:v>
                </c:pt>
                <c:pt idx="6893">
                  <c:v>0.62957200000000002</c:v>
                </c:pt>
                <c:pt idx="6894">
                  <c:v>0.62922699999999998</c:v>
                </c:pt>
                <c:pt idx="6895">
                  <c:v>0.63005299999999997</c:v>
                </c:pt>
                <c:pt idx="6896">
                  <c:v>0.63611499999999999</c:v>
                </c:pt>
                <c:pt idx="6897">
                  <c:v>0.62884099999999998</c:v>
                </c:pt>
                <c:pt idx="6898">
                  <c:v>0.63461100000000004</c:v>
                </c:pt>
                <c:pt idx="6899">
                  <c:v>0.63228700000000004</c:v>
                </c:pt>
                <c:pt idx="6900">
                  <c:v>0.63556699999999999</c:v>
                </c:pt>
                <c:pt idx="6901">
                  <c:v>0.640293</c:v>
                </c:pt>
                <c:pt idx="6902">
                  <c:v>0.64301699999999995</c:v>
                </c:pt>
                <c:pt idx="6903">
                  <c:v>0.64278000000000002</c:v>
                </c:pt>
                <c:pt idx="6904">
                  <c:v>0.64953899999999998</c:v>
                </c:pt>
                <c:pt idx="6905">
                  <c:v>0.64880599999999999</c:v>
                </c:pt>
                <c:pt idx="6906">
                  <c:v>0.64908500000000002</c:v>
                </c:pt>
                <c:pt idx="6907">
                  <c:v>0.64637999999999995</c:v>
                </c:pt>
                <c:pt idx="6908">
                  <c:v>0.64366100000000004</c:v>
                </c:pt>
                <c:pt idx="6909">
                  <c:v>0.64593500000000004</c:v>
                </c:pt>
                <c:pt idx="6910">
                  <c:v>0.649756</c:v>
                </c:pt>
                <c:pt idx="6911">
                  <c:v>0.65152699999999997</c:v>
                </c:pt>
                <c:pt idx="6912">
                  <c:v>0.66235599999999994</c:v>
                </c:pt>
                <c:pt idx="6913">
                  <c:v>0.66026499999999999</c:v>
                </c:pt>
                <c:pt idx="6914">
                  <c:v>0.65610199999999996</c:v>
                </c:pt>
                <c:pt idx="6915">
                  <c:v>0.64848899999999998</c:v>
                </c:pt>
                <c:pt idx="6916">
                  <c:v>0.63685599999999998</c:v>
                </c:pt>
                <c:pt idx="6917">
                  <c:v>0.62714599999999998</c:v>
                </c:pt>
                <c:pt idx="6918">
                  <c:v>0.62497999999999998</c:v>
                </c:pt>
                <c:pt idx="6919">
                  <c:v>0.61987999999999999</c:v>
                </c:pt>
                <c:pt idx="6920">
                  <c:v>0.61178900000000003</c:v>
                </c:pt>
                <c:pt idx="6921">
                  <c:v>0.59719900000000004</c:v>
                </c:pt>
                <c:pt idx="6922">
                  <c:v>0.58254799999999995</c:v>
                </c:pt>
                <c:pt idx="6923">
                  <c:v>0.57188099999999997</c:v>
                </c:pt>
                <c:pt idx="6924">
                  <c:v>0.56721999999999995</c:v>
                </c:pt>
                <c:pt idx="6925">
                  <c:v>0.56560900000000003</c:v>
                </c:pt>
                <c:pt idx="6926">
                  <c:v>0.56497200000000003</c:v>
                </c:pt>
                <c:pt idx="6927">
                  <c:v>0.56988799999999995</c:v>
                </c:pt>
                <c:pt idx="6928">
                  <c:v>0.56584999999999996</c:v>
                </c:pt>
                <c:pt idx="6929">
                  <c:v>0.55677600000000005</c:v>
                </c:pt>
                <c:pt idx="6930">
                  <c:v>0.54618100000000003</c:v>
                </c:pt>
                <c:pt idx="6931">
                  <c:v>0.54008800000000001</c:v>
                </c:pt>
                <c:pt idx="6932">
                  <c:v>0.53751000000000004</c:v>
                </c:pt>
                <c:pt idx="6933">
                  <c:v>0.53944700000000001</c:v>
                </c:pt>
                <c:pt idx="6934">
                  <c:v>0.54239999999999999</c:v>
                </c:pt>
                <c:pt idx="6935">
                  <c:v>0.55085499999999998</c:v>
                </c:pt>
                <c:pt idx="6936">
                  <c:v>0.54829899999999998</c:v>
                </c:pt>
                <c:pt idx="6937">
                  <c:v>0.54827499999999996</c:v>
                </c:pt>
                <c:pt idx="6938">
                  <c:v>0.54724200000000001</c:v>
                </c:pt>
                <c:pt idx="6939">
                  <c:v>0.54723299999999997</c:v>
                </c:pt>
                <c:pt idx="6940">
                  <c:v>0.54823100000000002</c:v>
                </c:pt>
                <c:pt idx="6941">
                  <c:v>0.55384</c:v>
                </c:pt>
                <c:pt idx="6942">
                  <c:v>0.56937199999999999</c:v>
                </c:pt>
                <c:pt idx="6943">
                  <c:v>0.57731399999999999</c:v>
                </c:pt>
                <c:pt idx="6944">
                  <c:v>0.58538000000000001</c:v>
                </c:pt>
                <c:pt idx="6945">
                  <c:v>0.59443000000000001</c:v>
                </c:pt>
                <c:pt idx="6946">
                  <c:v>0.60240199999999999</c:v>
                </c:pt>
                <c:pt idx="6947">
                  <c:v>0.60486899999999999</c:v>
                </c:pt>
                <c:pt idx="6948">
                  <c:v>0.60587500000000005</c:v>
                </c:pt>
                <c:pt idx="6949">
                  <c:v>0.60549600000000003</c:v>
                </c:pt>
                <c:pt idx="6950">
                  <c:v>0.60686899999999999</c:v>
                </c:pt>
                <c:pt idx="6951">
                  <c:v>0.59621000000000002</c:v>
                </c:pt>
                <c:pt idx="6952">
                  <c:v>0.58684000000000003</c:v>
                </c:pt>
                <c:pt idx="6953">
                  <c:v>0.57791899999999996</c:v>
                </c:pt>
                <c:pt idx="6954">
                  <c:v>0.57161899999999999</c:v>
                </c:pt>
                <c:pt idx="6955">
                  <c:v>0.57160900000000003</c:v>
                </c:pt>
                <c:pt idx="6956">
                  <c:v>0.58193700000000004</c:v>
                </c:pt>
                <c:pt idx="6957">
                  <c:v>0.59489700000000001</c:v>
                </c:pt>
                <c:pt idx="6958">
                  <c:v>0.61659699999999995</c:v>
                </c:pt>
                <c:pt idx="6959">
                  <c:v>0.63148700000000002</c:v>
                </c:pt>
                <c:pt idx="6960">
                  <c:v>0.645034</c:v>
                </c:pt>
                <c:pt idx="6961">
                  <c:v>0.65278899999999995</c:v>
                </c:pt>
                <c:pt idx="6962">
                  <c:v>0.65179699999999996</c:v>
                </c:pt>
                <c:pt idx="6963">
                  <c:v>0.64113299999999995</c:v>
                </c:pt>
                <c:pt idx="6964">
                  <c:v>0.63084700000000005</c:v>
                </c:pt>
                <c:pt idx="6965">
                  <c:v>0.62038400000000005</c:v>
                </c:pt>
                <c:pt idx="6966">
                  <c:v>0.60843100000000006</c:v>
                </c:pt>
                <c:pt idx="6967">
                  <c:v>0.597916</c:v>
                </c:pt>
                <c:pt idx="6968">
                  <c:v>0.59457700000000002</c:v>
                </c:pt>
                <c:pt idx="6969">
                  <c:v>0.59225499999999998</c:v>
                </c:pt>
                <c:pt idx="6970">
                  <c:v>0.57968399999999998</c:v>
                </c:pt>
                <c:pt idx="6971">
                  <c:v>0.56579199999999996</c:v>
                </c:pt>
                <c:pt idx="6972">
                  <c:v>0.55799600000000005</c:v>
                </c:pt>
                <c:pt idx="6973">
                  <c:v>0.55173000000000005</c:v>
                </c:pt>
                <c:pt idx="6974">
                  <c:v>0.55969599999999997</c:v>
                </c:pt>
                <c:pt idx="6975">
                  <c:v>0.55993199999999999</c:v>
                </c:pt>
                <c:pt idx="6976">
                  <c:v>0.56306299999999998</c:v>
                </c:pt>
                <c:pt idx="6977">
                  <c:v>0.56712099999999999</c:v>
                </c:pt>
                <c:pt idx="6978">
                  <c:v>0.56930800000000004</c:v>
                </c:pt>
                <c:pt idx="6979">
                  <c:v>0.57196100000000005</c:v>
                </c:pt>
                <c:pt idx="6980">
                  <c:v>0.57245199999999996</c:v>
                </c:pt>
                <c:pt idx="6981">
                  <c:v>0.57574099999999995</c:v>
                </c:pt>
                <c:pt idx="6982">
                  <c:v>0.58564000000000005</c:v>
                </c:pt>
                <c:pt idx="6983">
                  <c:v>0.58621800000000002</c:v>
                </c:pt>
                <c:pt idx="6984">
                  <c:v>0.58619500000000002</c:v>
                </c:pt>
                <c:pt idx="6985">
                  <c:v>0.58363600000000004</c:v>
                </c:pt>
                <c:pt idx="6986">
                  <c:v>0.58516699999999999</c:v>
                </c:pt>
                <c:pt idx="6987">
                  <c:v>0.58584899999999995</c:v>
                </c:pt>
                <c:pt idx="6988">
                  <c:v>0.58579800000000004</c:v>
                </c:pt>
                <c:pt idx="6989">
                  <c:v>0.58660500000000004</c:v>
                </c:pt>
                <c:pt idx="6990">
                  <c:v>0.59665999999999997</c:v>
                </c:pt>
                <c:pt idx="6991">
                  <c:v>0.60406099999999996</c:v>
                </c:pt>
                <c:pt idx="6992">
                  <c:v>0.60732600000000003</c:v>
                </c:pt>
                <c:pt idx="6993">
                  <c:v>0.61052399999999996</c:v>
                </c:pt>
                <c:pt idx="6994">
                  <c:v>0.61091700000000004</c:v>
                </c:pt>
                <c:pt idx="6995">
                  <c:v>0.61834699999999998</c:v>
                </c:pt>
                <c:pt idx="6996">
                  <c:v>0.623583</c:v>
                </c:pt>
                <c:pt idx="6997">
                  <c:v>0.62929299999999999</c:v>
                </c:pt>
                <c:pt idx="6998">
                  <c:v>0.63722999999999996</c:v>
                </c:pt>
                <c:pt idx="6999">
                  <c:v>0.63611200000000001</c:v>
                </c:pt>
                <c:pt idx="7000">
                  <c:v>0.63508100000000001</c:v>
                </c:pt>
                <c:pt idx="7001">
                  <c:v>0.63478199999999996</c:v>
                </c:pt>
                <c:pt idx="7002">
                  <c:v>0.63358899999999996</c:v>
                </c:pt>
                <c:pt idx="7003">
                  <c:v>0.62490800000000002</c:v>
                </c:pt>
                <c:pt idx="7004">
                  <c:v>0.61456900000000003</c:v>
                </c:pt>
                <c:pt idx="7005">
                  <c:v>0.60578399999999999</c:v>
                </c:pt>
                <c:pt idx="7006">
                  <c:v>0.59984999999999999</c:v>
                </c:pt>
                <c:pt idx="7007">
                  <c:v>0.59126100000000004</c:v>
                </c:pt>
                <c:pt idx="7008">
                  <c:v>0.58638000000000001</c:v>
                </c:pt>
                <c:pt idx="7009">
                  <c:v>0.581758</c:v>
                </c:pt>
                <c:pt idx="7010">
                  <c:v>0.57335400000000003</c:v>
                </c:pt>
                <c:pt idx="7011">
                  <c:v>0.56663600000000003</c:v>
                </c:pt>
                <c:pt idx="7012">
                  <c:v>0.56689999999999996</c:v>
                </c:pt>
                <c:pt idx="7013">
                  <c:v>0.57002200000000003</c:v>
                </c:pt>
                <c:pt idx="7014">
                  <c:v>0.57571700000000003</c:v>
                </c:pt>
                <c:pt idx="7015">
                  <c:v>0.57611500000000004</c:v>
                </c:pt>
                <c:pt idx="7016">
                  <c:v>0.57381400000000005</c:v>
                </c:pt>
                <c:pt idx="7017">
                  <c:v>0.56180300000000005</c:v>
                </c:pt>
                <c:pt idx="7018">
                  <c:v>0.54410700000000001</c:v>
                </c:pt>
                <c:pt idx="7019">
                  <c:v>0.52123799999999998</c:v>
                </c:pt>
                <c:pt idx="7020">
                  <c:v>0.50313200000000002</c:v>
                </c:pt>
                <c:pt idx="7021">
                  <c:v>0.496286</c:v>
                </c:pt>
                <c:pt idx="7022">
                  <c:v>0.49413200000000002</c:v>
                </c:pt>
                <c:pt idx="7023">
                  <c:v>0.49454599999999999</c:v>
                </c:pt>
                <c:pt idx="7024">
                  <c:v>0.49439</c:v>
                </c:pt>
                <c:pt idx="7025">
                  <c:v>0.496174</c:v>
                </c:pt>
                <c:pt idx="7026">
                  <c:v>0.50193600000000005</c:v>
                </c:pt>
                <c:pt idx="7027">
                  <c:v>0.50124199999999997</c:v>
                </c:pt>
                <c:pt idx="7028">
                  <c:v>0.50233799999999995</c:v>
                </c:pt>
                <c:pt idx="7029">
                  <c:v>0.50678999999999996</c:v>
                </c:pt>
                <c:pt idx="7030">
                  <c:v>0.51238600000000001</c:v>
                </c:pt>
                <c:pt idx="7031">
                  <c:v>0.52137900000000004</c:v>
                </c:pt>
                <c:pt idx="7032">
                  <c:v>0.53187200000000001</c:v>
                </c:pt>
                <c:pt idx="7033">
                  <c:v>0.53766999999999998</c:v>
                </c:pt>
                <c:pt idx="7034">
                  <c:v>0.54251799999999994</c:v>
                </c:pt>
                <c:pt idx="7035">
                  <c:v>0.54952400000000001</c:v>
                </c:pt>
                <c:pt idx="7036">
                  <c:v>0.54614499999999999</c:v>
                </c:pt>
                <c:pt idx="7037">
                  <c:v>0.54172200000000004</c:v>
                </c:pt>
                <c:pt idx="7038">
                  <c:v>0.53637199999999996</c:v>
                </c:pt>
                <c:pt idx="7039">
                  <c:v>0.53298699999999999</c:v>
                </c:pt>
                <c:pt idx="7040">
                  <c:v>0.53184299999999995</c:v>
                </c:pt>
                <c:pt idx="7041">
                  <c:v>0.53039199999999997</c:v>
                </c:pt>
                <c:pt idx="7042">
                  <c:v>0.52514899999999998</c:v>
                </c:pt>
                <c:pt idx="7043">
                  <c:v>0.52676999999999996</c:v>
                </c:pt>
                <c:pt idx="7044">
                  <c:v>0.53449400000000002</c:v>
                </c:pt>
                <c:pt idx="7045">
                  <c:v>0.53406299999999995</c:v>
                </c:pt>
                <c:pt idx="7046">
                  <c:v>0.53383499999999995</c:v>
                </c:pt>
                <c:pt idx="7047">
                  <c:v>0.53586999999999996</c:v>
                </c:pt>
                <c:pt idx="7048">
                  <c:v>0.53639199999999998</c:v>
                </c:pt>
                <c:pt idx="7049">
                  <c:v>0.53337400000000001</c:v>
                </c:pt>
                <c:pt idx="7050">
                  <c:v>0.52583500000000005</c:v>
                </c:pt>
                <c:pt idx="7051">
                  <c:v>0.51324700000000001</c:v>
                </c:pt>
                <c:pt idx="7052">
                  <c:v>0.503166</c:v>
                </c:pt>
                <c:pt idx="7053">
                  <c:v>0.502417</c:v>
                </c:pt>
                <c:pt idx="7054">
                  <c:v>0.50302500000000006</c:v>
                </c:pt>
                <c:pt idx="7055">
                  <c:v>0.49848399999999998</c:v>
                </c:pt>
                <c:pt idx="7056">
                  <c:v>0.50111700000000003</c:v>
                </c:pt>
                <c:pt idx="7057">
                  <c:v>0.50438899999999998</c:v>
                </c:pt>
                <c:pt idx="7058">
                  <c:v>0.50093100000000002</c:v>
                </c:pt>
                <c:pt idx="7059">
                  <c:v>0.50095599999999996</c:v>
                </c:pt>
                <c:pt idx="7060">
                  <c:v>0.50702499999999995</c:v>
                </c:pt>
                <c:pt idx="7061">
                  <c:v>0.50968000000000002</c:v>
                </c:pt>
                <c:pt idx="7062">
                  <c:v>0.51685700000000001</c:v>
                </c:pt>
                <c:pt idx="7063">
                  <c:v>0.52634700000000001</c:v>
                </c:pt>
                <c:pt idx="7064">
                  <c:v>0.52190199999999998</c:v>
                </c:pt>
                <c:pt idx="7065">
                  <c:v>0.51893100000000003</c:v>
                </c:pt>
                <c:pt idx="7066">
                  <c:v>0.51810599999999996</c:v>
                </c:pt>
                <c:pt idx="7067">
                  <c:v>0.52263300000000001</c:v>
                </c:pt>
                <c:pt idx="7068">
                  <c:v>0.53010400000000002</c:v>
                </c:pt>
                <c:pt idx="7069">
                  <c:v>0.53563799999999995</c:v>
                </c:pt>
                <c:pt idx="7070">
                  <c:v>0.535941</c:v>
                </c:pt>
                <c:pt idx="7071">
                  <c:v>0.53164699999999998</c:v>
                </c:pt>
                <c:pt idx="7072">
                  <c:v>0.52927599999999997</c:v>
                </c:pt>
                <c:pt idx="7073">
                  <c:v>0.52247100000000002</c:v>
                </c:pt>
                <c:pt idx="7074">
                  <c:v>0.50644400000000001</c:v>
                </c:pt>
                <c:pt idx="7075">
                  <c:v>0.50143899999999997</c:v>
                </c:pt>
                <c:pt idx="7076">
                  <c:v>0.50445799999999996</c:v>
                </c:pt>
                <c:pt idx="7077">
                  <c:v>0.50809300000000002</c:v>
                </c:pt>
                <c:pt idx="7078">
                  <c:v>0.50826199999999999</c:v>
                </c:pt>
                <c:pt idx="7079">
                  <c:v>0.50963800000000004</c:v>
                </c:pt>
                <c:pt idx="7080">
                  <c:v>0.512683</c:v>
                </c:pt>
                <c:pt idx="7081">
                  <c:v>0.51127</c:v>
                </c:pt>
                <c:pt idx="7082">
                  <c:v>0.51502899999999996</c:v>
                </c:pt>
                <c:pt idx="7083">
                  <c:v>0.52020100000000002</c:v>
                </c:pt>
                <c:pt idx="7084">
                  <c:v>0.51934000000000002</c:v>
                </c:pt>
                <c:pt idx="7085">
                  <c:v>0.51856599999999997</c:v>
                </c:pt>
                <c:pt idx="7086">
                  <c:v>0.51736300000000002</c:v>
                </c:pt>
                <c:pt idx="7087">
                  <c:v>0.52062600000000003</c:v>
                </c:pt>
                <c:pt idx="7088">
                  <c:v>0.526559</c:v>
                </c:pt>
                <c:pt idx="7089">
                  <c:v>0.53253600000000001</c:v>
                </c:pt>
                <c:pt idx="7090">
                  <c:v>0.534632</c:v>
                </c:pt>
                <c:pt idx="7091">
                  <c:v>0.541381</c:v>
                </c:pt>
                <c:pt idx="7092">
                  <c:v>0.554365</c:v>
                </c:pt>
                <c:pt idx="7093">
                  <c:v>0.55726900000000001</c:v>
                </c:pt>
                <c:pt idx="7094">
                  <c:v>0.56105499999999997</c:v>
                </c:pt>
                <c:pt idx="7095">
                  <c:v>0.56976899999999997</c:v>
                </c:pt>
                <c:pt idx="7096">
                  <c:v>0.576318</c:v>
                </c:pt>
                <c:pt idx="7097">
                  <c:v>0.58564099999999997</c:v>
                </c:pt>
                <c:pt idx="7098">
                  <c:v>0.58707799999999999</c:v>
                </c:pt>
                <c:pt idx="7099">
                  <c:v>0.58838100000000004</c:v>
                </c:pt>
                <c:pt idx="7100">
                  <c:v>0.59400799999999998</c:v>
                </c:pt>
                <c:pt idx="7101">
                  <c:v>0.603877</c:v>
                </c:pt>
                <c:pt idx="7102">
                  <c:v>0.61269499999999999</c:v>
                </c:pt>
                <c:pt idx="7103">
                  <c:v>0.62008300000000005</c:v>
                </c:pt>
                <c:pt idx="7104">
                  <c:v>0.63298100000000002</c:v>
                </c:pt>
                <c:pt idx="7105">
                  <c:v>0.64513600000000004</c:v>
                </c:pt>
                <c:pt idx="7106">
                  <c:v>0.65615900000000005</c:v>
                </c:pt>
                <c:pt idx="7107">
                  <c:v>0.665134</c:v>
                </c:pt>
                <c:pt idx="7108">
                  <c:v>0.670427</c:v>
                </c:pt>
                <c:pt idx="7109">
                  <c:v>0.67329899999999998</c:v>
                </c:pt>
                <c:pt idx="7110">
                  <c:v>0.67143299999999995</c:v>
                </c:pt>
                <c:pt idx="7111">
                  <c:v>0.674257</c:v>
                </c:pt>
                <c:pt idx="7112">
                  <c:v>0.68157000000000001</c:v>
                </c:pt>
                <c:pt idx="7113">
                  <c:v>0.68387500000000001</c:v>
                </c:pt>
                <c:pt idx="7114">
                  <c:v>0.68528800000000001</c:v>
                </c:pt>
                <c:pt idx="7115">
                  <c:v>0.68304699999999996</c:v>
                </c:pt>
                <c:pt idx="7116">
                  <c:v>0.68037899999999996</c:v>
                </c:pt>
                <c:pt idx="7117">
                  <c:v>0.67767999999999995</c:v>
                </c:pt>
                <c:pt idx="7118">
                  <c:v>0.67406500000000003</c:v>
                </c:pt>
                <c:pt idx="7119">
                  <c:v>0.66976400000000003</c:v>
                </c:pt>
                <c:pt idx="7120">
                  <c:v>0.66800099999999996</c:v>
                </c:pt>
                <c:pt idx="7121">
                  <c:v>0.66732100000000005</c:v>
                </c:pt>
                <c:pt idx="7122">
                  <c:v>0.66346099999999997</c:v>
                </c:pt>
                <c:pt idx="7123">
                  <c:v>0.65840200000000004</c:v>
                </c:pt>
                <c:pt idx="7124">
                  <c:v>0.64920800000000001</c:v>
                </c:pt>
                <c:pt idx="7125">
                  <c:v>0.64077899999999999</c:v>
                </c:pt>
                <c:pt idx="7126">
                  <c:v>0.63516700000000004</c:v>
                </c:pt>
                <c:pt idx="7127">
                  <c:v>0.63062300000000004</c:v>
                </c:pt>
                <c:pt idx="7128">
                  <c:v>0.62638700000000003</c:v>
                </c:pt>
                <c:pt idx="7129">
                  <c:v>0.61879099999999998</c:v>
                </c:pt>
                <c:pt idx="7130">
                  <c:v>0.61351999999999995</c:v>
                </c:pt>
                <c:pt idx="7131">
                  <c:v>0.60980800000000002</c:v>
                </c:pt>
                <c:pt idx="7132">
                  <c:v>0.60524</c:v>
                </c:pt>
                <c:pt idx="7133">
                  <c:v>0.59962700000000002</c:v>
                </c:pt>
                <c:pt idx="7134">
                  <c:v>0.59037899999999999</c:v>
                </c:pt>
                <c:pt idx="7135">
                  <c:v>0.57934200000000002</c:v>
                </c:pt>
                <c:pt idx="7136">
                  <c:v>0.57020099999999996</c:v>
                </c:pt>
                <c:pt idx="7137">
                  <c:v>0.56170799999999999</c:v>
                </c:pt>
                <c:pt idx="7138">
                  <c:v>0.55709500000000001</c:v>
                </c:pt>
                <c:pt idx="7139">
                  <c:v>0.55752400000000002</c:v>
                </c:pt>
                <c:pt idx="7140">
                  <c:v>0.55605199999999999</c:v>
                </c:pt>
                <c:pt idx="7141">
                  <c:v>0.55396199999999995</c:v>
                </c:pt>
                <c:pt idx="7142">
                  <c:v>0.55357999999999996</c:v>
                </c:pt>
                <c:pt idx="7143">
                  <c:v>0.55359199999999997</c:v>
                </c:pt>
                <c:pt idx="7144">
                  <c:v>0.552068</c:v>
                </c:pt>
                <c:pt idx="7145">
                  <c:v>0.54768799999999995</c:v>
                </c:pt>
                <c:pt idx="7146">
                  <c:v>0.54873400000000006</c:v>
                </c:pt>
                <c:pt idx="7147">
                  <c:v>0.55542599999999998</c:v>
                </c:pt>
                <c:pt idx="7148">
                  <c:v>0.55935999999999997</c:v>
                </c:pt>
                <c:pt idx="7149">
                  <c:v>0.56417399999999995</c:v>
                </c:pt>
                <c:pt idx="7150">
                  <c:v>0.56792699999999996</c:v>
                </c:pt>
                <c:pt idx="7151">
                  <c:v>0.57070299999999996</c:v>
                </c:pt>
                <c:pt idx="7152">
                  <c:v>0.57259800000000005</c:v>
                </c:pt>
                <c:pt idx="7153">
                  <c:v>0.57308099999999995</c:v>
                </c:pt>
                <c:pt idx="7154">
                  <c:v>0.57769300000000001</c:v>
                </c:pt>
                <c:pt idx="7155">
                  <c:v>0.582148</c:v>
                </c:pt>
                <c:pt idx="7156">
                  <c:v>0.593893</c:v>
                </c:pt>
                <c:pt idx="7157">
                  <c:v>0.60610900000000001</c:v>
                </c:pt>
                <c:pt idx="7158">
                  <c:v>0.60688200000000003</c:v>
                </c:pt>
                <c:pt idx="7159">
                  <c:v>0.61230399999999996</c:v>
                </c:pt>
                <c:pt idx="7160">
                  <c:v>0.619892</c:v>
                </c:pt>
                <c:pt idx="7161">
                  <c:v>0.62712299999999999</c:v>
                </c:pt>
                <c:pt idx="7162">
                  <c:v>0.63122999999999996</c:v>
                </c:pt>
                <c:pt idx="7163">
                  <c:v>0.63258700000000001</c:v>
                </c:pt>
                <c:pt idx="7164">
                  <c:v>0.63648000000000005</c:v>
                </c:pt>
                <c:pt idx="7165">
                  <c:v>0.64029000000000003</c:v>
                </c:pt>
                <c:pt idx="7166">
                  <c:v>0.64272899999999999</c:v>
                </c:pt>
                <c:pt idx="7167">
                  <c:v>0.64286799999999999</c:v>
                </c:pt>
                <c:pt idx="7168">
                  <c:v>0.63818299999999994</c:v>
                </c:pt>
                <c:pt idx="7169">
                  <c:v>0.63612500000000005</c:v>
                </c:pt>
                <c:pt idx="7170">
                  <c:v>0.63585000000000003</c:v>
                </c:pt>
                <c:pt idx="7171">
                  <c:v>0.636185</c:v>
                </c:pt>
                <c:pt idx="7172">
                  <c:v>0.63706099999999999</c:v>
                </c:pt>
                <c:pt idx="7173">
                  <c:v>0.636625</c:v>
                </c:pt>
                <c:pt idx="7174">
                  <c:v>0.63557300000000005</c:v>
                </c:pt>
                <c:pt idx="7175">
                  <c:v>0.63367600000000002</c:v>
                </c:pt>
                <c:pt idx="7176">
                  <c:v>0.637903</c:v>
                </c:pt>
                <c:pt idx="7177">
                  <c:v>0.64354</c:v>
                </c:pt>
                <c:pt idx="7178">
                  <c:v>0.64156199999999997</c:v>
                </c:pt>
                <c:pt idx="7179">
                  <c:v>0.63698399999999999</c:v>
                </c:pt>
                <c:pt idx="7180">
                  <c:v>0.62812900000000005</c:v>
                </c:pt>
                <c:pt idx="7181">
                  <c:v>0.62232399999999999</c:v>
                </c:pt>
                <c:pt idx="7182">
                  <c:v>0.61836000000000002</c:v>
                </c:pt>
                <c:pt idx="7183">
                  <c:v>0.61366299999999996</c:v>
                </c:pt>
                <c:pt idx="7184">
                  <c:v>0.61192599999999997</c:v>
                </c:pt>
                <c:pt idx="7185">
                  <c:v>0.61164300000000005</c:v>
                </c:pt>
                <c:pt idx="7186">
                  <c:v>0.61666500000000002</c:v>
                </c:pt>
                <c:pt idx="7187">
                  <c:v>0.62347300000000005</c:v>
                </c:pt>
                <c:pt idx="7188">
                  <c:v>0.62556</c:v>
                </c:pt>
                <c:pt idx="7189">
                  <c:v>0.62884200000000001</c:v>
                </c:pt>
                <c:pt idx="7190">
                  <c:v>0.63423399999999996</c:v>
                </c:pt>
                <c:pt idx="7191">
                  <c:v>0.64340399999999998</c:v>
                </c:pt>
                <c:pt idx="7192">
                  <c:v>0.65052500000000002</c:v>
                </c:pt>
                <c:pt idx="7193">
                  <c:v>0.65416799999999997</c:v>
                </c:pt>
                <c:pt idx="7194">
                  <c:v>0.66175200000000001</c:v>
                </c:pt>
                <c:pt idx="7195">
                  <c:v>0.67160299999999995</c:v>
                </c:pt>
                <c:pt idx="7196">
                  <c:v>0.68542199999999998</c:v>
                </c:pt>
                <c:pt idx="7197">
                  <c:v>0.69842199999999999</c:v>
                </c:pt>
                <c:pt idx="7198">
                  <c:v>0.69799900000000004</c:v>
                </c:pt>
                <c:pt idx="7199">
                  <c:v>0.69981800000000005</c:v>
                </c:pt>
                <c:pt idx="7200">
                  <c:v>0.70374899999999996</c:v>
                </c:pt>
                <c:pt idx="7201">
                  <c:v>0.70503899999999997</c:v>
                </c:pt>
                <c:pt idx="7202">
                  <c:v>0.70372999999999997</c:v>
                </c:pt>
                <c:pt idx="7203">
                  <c:v>0.70675399999999999</c:v>
                </c:pt>
                <c:pt idx="7204">
                  <c:v>0.71210399999999996</c:v>
                </c:pt>
                <c:pt idx="7205">
                  <c:v>0.71779099999999996</c:v>
                </c:pt>
                <c:pt idx="7206">
                  <c:v>0.72603099999999998</c:v>
                </c:pt>
                <c:pt idx="7207">
                  <c:v>0.72778900000000002</c:v>
                </c:pt>
                <c:pt idx="7208">
                  <c:v>0.72772199999999998</c:v>
                </c:pt>
                <c:pt idx="7209">
                  <c:v>0.72619100000000003</c:v>
                </c:pt>
                <c:pt idx="7210">
                  <c:v>0.72478200000000004</c:v>
                </c:pt>
                <c:pt idx="7211">
                  <c:v>0.72494000000000003</c:v>
                </c:pt>
                <c:pt idx="7212">
                  <c:v>0.72206000000000004</c:v>
                </c:pt>
                <c:pt idx="7213">
                  <c:v>0.72658999999999996</c:v>
                </c:pt>
                <c:pt idx="7214">
                  <c:v>0.736954</c:v>
                </c:pt>
                <c:pt idx="7215">
                  <c:v>0.73643800000000004</c:v>
                </c:pt>
                <c:pt idx="7216">
                  <c:v>0.73471500000000001</c:v>
                </c:pt>
                <c:pt idx="7217">
                  <c:v>0.73119699999999999</c:v>
                </c:pt>
                <c:pt idx="7218">
                  <c:v>0.72732399999999997</c:v>
                </c:pt>
                <c:pt idx="7219">
                  <c:v>0.72331000000000001</c:v>
                </c:pt>
                <c:pt idx="7220">
                  <c:v>0.71823599999999999</c:v>
                </c:pt>
                <c:pt idx="7221">
                  <c:v>0.70747700000000002</c:v>
                </c:pt>
                <c:pt idx="7222">
                  <c:v>0.70099900000000004</c:v>
                </c:pt>
                <c:pt idx="7223">
                  <c:v>0.70054099999999997</c:v>
                </c:pt>
                <c:pt idx="7224">
                  <c:v>0.68909100000000001</c:v>
                </c:pt>
                <c:pt idx="7225">
                  <c:v>0.68006800000000001</c:v>
                </c:pt>
                <c:pt idx="7226">
                  <c:v>0.67350200000000005</c:v>
                </c:pt>
                <c:pt idx="7227">
                  <c:v>0.66825999999999997</c:v>
                </c:pt>
                <c:pt idx="7228">
                  <c:v>0.665771</c:v>
                </c:pt>
                <c:pt idx="7229">
                  <c:v>0.66472799999999999</c:v>
                </c:pt>
                <c:pt idx="7230">
                  <c:v>0.66555799999999998</c:v>
                </c:pt>
                <c:pt idx="7231">
                  <c:v>0.66881299999999999</c:v>
                </c:pt>
                <c:pt idx="7232">
                  <c:v>0.66453499999999999</c:v>
                </c:pt>
                <c:pt idx="7233">
                  <c:v>0.66276599999999997</c:v>
                </c:pt>
                <c:pt idx="7234">
                  <c:v>0.656717</c:v>
                </c:pt>
                <c:pt idx="7235">
                  <c:v>0.64691900000000002</c:v>
                </c:pt>
                <c:pt idx="7236">
                  <c:v>0.64289099999999999</c:v>
                </c:pt>
                <c:pt idx="7237">
                  <c:v>0.64026000000000005</c:v>
                </c:pt>
                <c:pt idx="7238">
                  <c:v>0.63400299999999998</c:v>
                </c:pt>
                <c:pt idx="7239">
                  <c:v>0.62858800000000004</c:v>
                </c:pt>
                <c:pt idx="7240">
                  <c:v>0.62203200000000003</c:v>
                </c:pt>
                <c:pt idx="7241">
                  <c:v>0.60862400000000005</c:v>
                </c:pt>
                <c:pt idx="7242">
                  <c:v>0.59958800000000001</c:v>
                </c:pt>
                <c:pt idx="7243">
                  <c:v>0.59697299999999998</c:v>
                </c:pt>
                <c:pt idx="7244">
                  <c:v>0.58981899999999998</c:v>
                </c:pt>
                <c:pt idx="7245">
                  <c:v>0.57600600000000002</c:v>
                </c:pt>
                <c:pt idx="7246">
                  <c:v>0.56284100000000004</c:v>
                </c:pt>
                <c:pt idx="7247">
                  <c:v>0.56191100000000005</c:v>
                </c:pt>
                <c:pt idx="7248">
                  <c:v>0.56628800000000001</c:v>
                </c:pt>
                <c:pt idx="7249">
                  <c:v>0.56182500000000002</c:v>
                </c:pt>
                <c:pt idx="7250">
                  <c:v>0.55918599999999996</c:v>
                </c:pt>
                <c:pt idx="7251">
                  <c:v>0.55735800000000002</c:v>
                </c:pt>
                <c:pt idx="7252">
                  <c:v>0.55706999999999995</c:v>
                </c:pt>
                <c:pt idx="7253">
                  <c:v>0.55767</c:v>
                </c:pt>
                <c:pt idx="7254">
                  <c:v>0.55857599999999996</c:v>
                </c:pt>
                <c:pt idx="7255">
                  <c:v>0.55898499999999995</c:v>
                </c:pt>
                <c:pt idx="7256">
                  <c:v>0.56359300000000001</c:v>
                </c:pt>
                <c:pt idx="7257">
                  <c:v>0.57336699999999996</c:v>
                </c:pt>
                <c:pt idx="7258">
                  <c:v>0.57443299999999997</c:v>
                </c:pt>
                <c:pt idx="7259">
                  <c:v>0.573689</c:v>
                </c:pt>
                <c:pt idx="7260">
                  <c:v>0.56787399999999999</c:v>
                </c:pt>
                <c:pt idx="7261">
                  <c:v>0.56283099999999997</c:v>
                </c:pt>
                <c:pt idx="7262">
                  <c:v>0.55547400000000002</c:v>
                </c:pt>
                <c:pt idx="7263">
                  <c:v>0.54848600000000003</c:v>
                </c:pt>
                <c:pt idx="7264">
                  <c:v>0.54617199999999999</c:v>
                </c:pt>
                <c:pt idx="7265">
                  <c:v>0.54790099999999997</c:v>
                </c:pt>
                <c:pt idx="7266">
                  <c:v>0.54843399999999998</c:v>
                </c:pt>
                <c:pt idx="7267">
                  <c:v>0.53512700000000002</c:v>
                </c:pt>
                <c:pt idx="7268">
                  <c:v>0.52191600000000005</c:v>
                </c:pt>
                <c:pt idx="7269">
                  <c:v>0.51308100000000001</c:v>
                </c:pt>
                <c:pt idx="7270">
                  <c:v>0.50190699999999999</c:v>
                </c:pt>
                <c:pt idx="7271">
                  <c:v>0.48969400000000002</c:v>
                </c:pt>
                <c:pt idx="7272">
                  <c:v>0.47737499999999999</c:v>
                </c:pt>
                <c:pt idx="7273">
                  <c:v>0.46909899999999999</c:v>
                </c:pt>
                <c:pt idx="7274">
                  <c:v>0.45164900000000002</c:v>
                </c:pt>
                <c:pt idx="7275">
                  <c:v>0.43215199999999998</c:v>
                </c:pt>
                <c:pt idx="7276">
                  <c:v>0.42028399999999999</c:v>
                </c:pt>
                <c:pt idx="7277">
                  <c:v>0.413883</c:v>
                </c:pt>
                <c:pt idx="7278">
                  <c:v>0.4042</c:v>
                </c:pt>
                <c:pt idx="7279">
                  <c:v>0.39428299999999999</c:v>
                </c:pt>
                <c:pt idx="7280">
                  <c:v>0.38384699999999999</c:v>
                </c:pt>
                <c:pt idx="7281">
                  <c:v>0.37276799999999999</c:v>
                </c:pt>
                <c:pt idx="7282">
                  <c:v>0.357213</c:v>
                </c:pt>
                <c:pt idx="7283">
                  <c:v>0.33756700000000001</c:v>
                </c:pt>
                <c:pt idx="7284">
                  <c:v>0.32460099999999997</c:v>
                </c:pt>
                <c:pt idx="7285">
                  <c:v>0.31027900000000003</c:v>
                </c:pt>
                <c:pt idx="7286">
                  <c:v>0.29440100000000002</c:v>
                </c:pt>
                <c:pt idx="7287">
                  <c:v>0.29108099999999998</c:v>
                </c:pt>
                <c:pt idx="7288">
                  <c:v>0.294657</c:v>
                </c:pt>
                <c:pt idx="7289">
                  <c:v>0.29396099999999997</c:v>
                </c:pt>
                <c:pt idx="7290">
                  <c:v>0.29324600000000001</c:v>
                </c:pt>
                <c:pt idx="7291">
                  <c:v>0.29426600000000003</c:v>
                </c:pt>
                <c:pt idx="7292">
                  <c:v>0.29287000000000002</c:v>
                </c:pt>
                <c:pt idx="7293">
                  <c:v>0.29355500000000001</c:v>
                </c:pt>
                <c:pt idx="7294">
                  <c:v>0.29366900000000001</c:v>
                </c:pt>
                <c:pt idx="7295">
                  <c:v>0.29247800000000002</c:v>
                </c:pt>
                <c:pt idx="7296">
                  <c:v>0.286165</c:v>
                </c:pt>
                <c:pt idx="7297">
                  <c:v>0.28495700000000002</c:v>
                </c:pt>
                <c:pt idx="7298">
                  <c:v>0.28786099999999998</c:v>
                </c:pt>
                <c:pt idx="7299">
                  <c:v>0.304892</c:v>
                </c:pt>
                <c:pt idx="7300">
                  <c:v>0.30471100000000001</c:v>
                </c:pt>
                <c:pt idx="7301">
                  <c:v>0.296595</c:v>
                </c:pt>
                <c:pt idx="7302">
                  <c:v>0.28383199999999997</c:v>
                </c:pt>
                <c:pt idx="7303">
                  <c:v>0.27673500000000001</c:v>
                </c:pt>
                <c:pt idx="7304">
                  <c:v>0.27091999999999999</c:v>
                </c:pt>
                <c:pt idx="7305">
                  <c:v>0.26677400000000001</c:v>
                </c:pt>
                <c:pt idx="7306">
                  <c:v>0.26758199999999999</c:v>
                </c:pt>
                <c:pt idx="7307">
                  <c:v>0.270401</c:v>
                </c:pt>
                <c:pt idx="7308">
                  <c:v>0.27599099999999999</c:v>
                </c:pt>
                <c:pt idx="7309">
                  <c:v>0.27451199999999998</c:v>
                </c:pt>
                <c:pt idx="7310">
                  <c:v>0.27281300000000003</c:v>
                </c:pt>
                <c:pt idx="7311">
                  <c:v>0.27407900000000002</c:v>
                </c:pt>
                <c:pt idx="7312">
                  <c:v>0.27526</c:v>
                </c:pt>
                <c:pt idx="7313">
                  <c:v>0.27440700000000001</c:v>
                </c:pt>
                <c:pt idx="7314">
                  <c:v>0.26951599999999998</c:v>
                </c:pt>
                <c:pt idx="7315">
                  <c:v>0.26128600000000002</c:v>
                </c:pt>
                <c:pt idx="7316">
                  <c:v>0.25762600000000002</c:v>
                </c:pt>
                <c:pt idx="7317">
                  <c:v>0.256434</c:v>
                </c:pt>
                <c:pt idx="7318">
                  <c:v>0.256604</c:v>
                </c:pt>
                <c:pt idx="7319">
                  <c:v>0.26456299999999999</c:v>
                </c:pt>
                <c:pt idx="7320">
                  <c:v>0.330042</c:v>
                </c:pt>
                <c:pt idx="7321">
                  <c:v>0.35940699999999998</c:v>
                </c:pt>
                <c:pt idx="7322">
                  <c:v>0.16078300000000001</c:v>
                </c:pt>
                <c:pt idx="7323">
                  <c:v>-0.120447</c:v>
                </c:pt>
                <c:pt idx="7324">
                  <c:v>-0.11781</c:v>
                </c:pt>
                <c:pt idx="7325">
                  <c:v>-5.5683999999999997E-2</c:v>
                </c:pt>
                <c:pt idx="7326">
                  <c:v>0.16209399999999999</c:v>
                </c:pt>
                <c:pt idx="7327">
                  <c:v>0.15004000000000001</c:v>
                </c:pt>
                <c:pt idx="7328">
                  <c:v>5.2400200000000001E-2</c:v>
                </c:pt>
                <c:pt idx="7329">
                  <c:v>-1.58523E-2</c:v>
                </c:pt>
                <c:pt idx="7330">
                  <c:v>-3.1776699999999998E-2</c:v>
                </c:pt>
                <c:pt idx="7331">
                  <c:v>-2.9484099999999999E-2</c:v>
                </c:pt>
                <c:pt idx="7332">
                  <c:v>-2.7221200000000001E-2</c:v>
                </c:pt>
                <c:pt idx="7333">
                  <c:v>-2.5456300000000001E-2</c:v>
                </c:pt>
                <c:pt idx="7334">
                  <c:v>-2.36438E-2</c:v>
                </c:pt>
                <c:pt idx="7335">
                  <c:v>-1.4368300000000001E-2</c:v>
                </c:pt>
                <c:pt idx="7336">
                  <c:v>-1.7121999999999998E-2</c:v>
                </c:pt>
                <c:pt idx="7337">
                  <c:v>-2.38097E-2</c:v>
                </c:pt>
                <c:pt idx="7338">
                  <c:v>-2.6504E-2</c:v>
                </c:pt>
                <c:pt idx="7339">
                  <c:v>-3.3708399999999999E-2</c:v>
                </c:pt>
                <c:pt idx="7340">
                  <c:v>-4.3395499999999997E-2</c:v>
                </c:pt>
                <c:pt idx="7341">
                  <c:v>-5.5081199999999997E-2</c:v>
                </c:pt>
                <c:pt idx="7342">
                  <c:v>-6.7755599999999999E-2</c:v>
                </c:pt>
                <c:pt idx="7343">
                  <c:v>-7.5925999999999993E-2</c:v>
                </c:pt>
                <c:pt idx="7344">
                  <c:v>-8.3097000000000004E-2</c:v>
                </c:pt>
                <c:pt idx="7345">
                  <c:v>-8.7259100000000006E-2</c:v>
                </c:pt>
                <c:pt idx="7346">
                  <c:v>-8.8920100000000002E-2</c:v>
                </c:pt>
                <c:pt idx="7347">
                  <c:v>-8.9577299999999999E-2</c:v>
                </c:pt>
                <c:pt idx="7348">
                  <c:v>-9.1237399999999996E-2</c:v>
                </c:pt>
                <c:pt idx="7349">
                  <c:v>-9.6888600000000005E-2</c:v>
                </c:pt>
                <c:pt idx="7350">
                  <c:v>-0.101539</c:v>
                </c:pt>
                <c:pt idx="7351">
                  <c:v>-0.10766100000000001</c:v>
                </c:pt>
                <c:pt idx="7352">
                  <c:v>-0.10077700000000001</c:v>
                </c:pt>
                <c:pt idx="7353">
                  <c:v>-9.7418199999999996E-2</c:v>
                </c:pt>
                <c:pt idx="7354">
                  <c:v>-9.3013299999999993E-2</c:v>
                </c:pt>
                <c:pt idx="7355">
                  <c:v>-8.1118300000000004E-2</c:v>
                </c:pt>
                <c:pt idx="7356">
                  <c:v>-7.4242100000000005E-2</c:v>
                </c:pt>
                <c:pt idx="7357">
                  <c:v>-6.5794599999999995E-2</c:v>
                </c:pt>
                <c:pt idx="7358">
                  <c:v>-4.8367899999999998E-2</c:v>
                </c:pt>
                <c:pt idx="7359">
                  <c:v>-3.4436300000000003E-2</c:v>
                </c:pt>
                <c:pt idx="7360">
                  <c:v>-1.75335E-2</c:v>
                </c:pt>
                <c:pt idx="7361">
                  <c:v>-1.3150500000000001E-2</c:v>
                </c:pt>
                <c:pt idx="7362">
                  <c:v>-6.6576200000000004E-3</c:v>
                </c:pt>
                <c:pt idx="7363">
                  <c:v>3.8118200000000001E-3</c:v>
                </c:pt>
                <c:pt idx="7364">
                  <c:v>1.1702000000000001E-2</c:v>
                </c:pt>
                <c:pt idx="7365">
                  <c:v>1.0613900000000001E-2</c:v>
                </c:pt>
                <c:pt idx="7366">
                  <c:v>8.5505100000000007E-3</c:v>
                </c:pt>
                <c:pt idx="7367">
                  <c:v>5.1188800000000001E-3</c:v>
                </c:pt>
                <c:pt idx="7368">
                  <c:v>1.46778E-2</c:v>
                </c:pt>
                <c:pt idx="7369">
                  <c:v>1.9586900000000001E-2</c:v>
                </c:pt>
                <c:pt idx="7370">
                  <c:v>2.2562700000000002E-2</c:v>
                </c:pt>
                <c:pt idx="7371">
                  <c:v>2.19705E-2</c:v>
                </c:pt>
                <c:pt idx="7372">
                  <c:v>1.6422900000000001E-2</c:v>
                </c:pt>
                <c:pt idx="7373">
                  <c:v>1.04157E-2</c:v>
                </c:pt>
                <c:pt idx="7374">
                  <c:v>3.9421200000000003E-3</c:v>
                </c:pt>
                <c:pt idx="7375">
                  <c:v>3.1958300000000002E-3</c:v>
                </c:pt>
                <c:pt idx="7376">
                  <c:v>1.11857E-2</c:v>
                </c:pt>
                <c:pt idx="7377">
                  <c:v>6.3248100000000002E-3</c:v>
                </c:pt>
                <c:pt idx="7378">
                  <c:v>-7.1360900000000003E-3</c:v>
                </c:pt>
                <c:pt idx="7379">
                  <c:v>-1.39519E-2</c:v>
                </c:pt>
                <c:pt idx="7380">
                  <c:v>-1.8350999999999999E-2</c:v>
                </c:pt>
                <c:pt idx="7381">
                  <c:v>-1.9216199999999999E-2</c:v>
                </c:pt>
                <c:pt idx="7382">
                  <c:v>-1.86483E-2</c:v>
                </c:pt>
                <c:pt idx="7383">
                  <c:v>-2.3657399999999999E-2</c:v>
                </c:pt>
                <c:pt idx="7384">
                  <c:v>-4.5768499999999997E-2</c:v>
                </c:pt>
                <c:pt idx="7385">
                  <c:v>-5.6148999999999998E-2</c:v>
                </c:pt>
                <c:pt idx="7386">
                  <c:v>-5.8016600000000002E-2</c:v>
                </c:pt>
                <c:pt idx="7387">
                  <c:v>-6.2080299999999998E-2</c:v>
                </c:pt>
                <c:pt idx="7388">
                  <c:v>-6.8089499999999997E-2</c:v>
                </c:pt>
                <c:pt idx="7389">
                  <c:v>-7.4982900000000005E-2</c:v>
                </c:pt>
                <c:pt idx="7390">
                  <c:v>-7.9832500000000001E-2</c:v>
                </c:pt>
                <c:pt idx="7391">
                  <c:v>-8.1940899999999997E-2</c:v>
                </c:pt>
                <c:pt idx="7392">
                  <c:v>-7.7777899999999997E-2</c:v>
                </c:pt>
                <c:pt idx="7393">
                  <c:v>-7.6777499999999999E-2</c:v>
                </c:pt>
                <c:pt idx="7394">
                  <c:v>-7.5185100000000005E-2</c:v>
                </c:pt>
                <c:pt idx="7395">
                  <c:v>-7.4488399999999996E-2</c:v>
                </c:pt>
                <c:pt idx="7396">
                  <c:v>-7.1381E-2</c:v>
                </c:pt>
                <c:pt idx="7397">
                  <c:v>-7.1435299999999993E-2</c:v>
                </c:pt>
                <c:pt idx="7398">
                  <c:v>-7.16971E-2</c:v>
                </c:pt>
                <c:pt idx="7399">
                  <c:v>-7.1807499999999996E-2</c:v>
                </c:pt>
                <c:pt idx="7400">
                  <c:v>-7.37429E-2</c:v>
                </c:pt>
                <c:pt idx="7401">
                  <c:v>-6.7597599999999994E-2</c:v>
                </c:pt>
                <c:pt idx="7402">
                  <c:v>-6.8142800000000003E-2</c:v>
                </c:pt>
                <c:pt idx="7403">
                  <c:v>-6.5293900000000002E-2</c:v>
                </c:pt>
                <c:pt idx="7404">
                  <c:v>-6.3134599999999999E-2</c:v>
                </c:pt>
                <c:pt idx="7405">
                  <c:v>-5.9942599999999999E-2</c:v>
                </c:pt>
                <c:pt idx="7406">
                  <c:v>-5.9131299999999998E-2</c:v>
                </c:pt>
                <c:pt idx="7407">
                  <c:v>-6.0824799999999998E-2</c:v>
                </c:pt>
                <c:pt idx="7408">
                  <c:v>-6.0277499999999998E-2</c:v>
                </c:pt>
                <c:pt idx="7409">
                  <c:v>-6.1778399999999997E-2</c:v>
                </c:pt>
                <c:pt idx="7410">
                  <c:v>-6.0092199999999998E-2</c:v>
                </c:pt>
                <c:pt idx="7411">
                  <c:v>-6.6353099999999998E-2</c:v>
                </c:pt>
                <c:pt idx="7412">
                  <c:v>-6.5289100000000003E-2</c:v>
                </c:pt>
                <c:pt idx="7413">
                  <c:v>-6.6783400000000007E-2</c:v>
                </c:pt>
                <c:pt idx="7414">
                  <c:v>-6.6826499999999997E-2</c:v>
                </c:pt>
                <c:pt idx="7415">
                  <c:v>-6.8265500000000007E-2</c:v>
                </c:pt>
                <c:pt idx="7416">
                  <c:v>-7.4421299999999996E-2</c:v>
                </c:pt>
                <c:pt idx="7417">
                  <c:v>-7.7421299999999998E-2</c:v>
                </c:pt>
                <c:pt idx="7418">
                  <c:v>-8.6805400000000005E-2</c:v>
                </c:pt>
                <c:pt idx="7419">
                  <c:v>-9.85592E-2</c:v>
                </c:pt>
                <c:pt idx="7420">
                  <c:v>-0.112565</c:v>
                </c:pt>
                <c:pt idx="7421">
                  <c:v>-0.122112</c:v>
                </c:pt>
                <c:pt idx="7422">
                  <c:v>-0.13156100000000001</c:v>
                </c:pt>
                <c:pt idx="7423">
                  <c:v>-0.13775499999999999</c:v>
                </c:pt>
                <c:pt idx="7424">
                  <c:v>-0.14333099999999999</c:v>
                </c:pt>
                <c:pt idx="7425">
                  <c:v>-0.14111699999999999</c:v>
                </c:pt>
                <c:pt idx="7426">
                  <c:v>-0.13766700000000001</c:v>
                </c:pt>
                <c:pt idx="7427">
                  <c:v>-0.13634599999999999</c:v>
                </c:pt>
                <c:pt idx="7428">
                  <c:v>-0.13278699999999999</c:v>
                </c:pt>
                <c:pt idx="7429">
                  <c:v>-0.12900600000000001</c:v>
                </c:pt>
                <c:pt idx="7430">
                  <c:v>-0.12678400000000001</c:v>
                </c:pt>
                <c:pt idx="7431">
                  <c:v>-0.12762200000000001</c:v>
                </c:pt>
                <c:pt idx="7432">
                  <c:v>-0.12463200000000001</c:v>
                </c:pt>
                <c:pt idx="7433">
                  <c:v>-0.116588</c:v>
                </c:pt>
                <c:pt idx="7434">
                  <c:v>-0.113025</c:v>
                </c:pt>
                <c:pt idx="7435">
                  <c:v>-0.11122</c:v>
                </c:pt>
                <c:pt idx="7436">
                  <c:v>-0.105784</c:v>
                </c:pt>
                <c:pt idx="7437">
                  <c:v>-0.108464</c:v>
                </c:pt>
                <c:pt idx="7438">
                  <c:v>-0.108378</c:v>
                </c:pt>
                <c:pt idx="7439">
                  <c:v>-0.110653</c:v>
                </c:pt>
                <c:pt idx="7440">
                  <c:v>-0.11434</c:v>
                </c:pt>
                <c:pt idx="7441">
                  <c:v>-0.118323</c:v>
                </c:pt>
                <c:pt idx="7442">
                  <c:v>-0.120578</c:v>
                </c:pt>
                <c:pt idx="7443">
                  <c:v>-0.11706900000000001</c:v>
                </c:pt>
                <c:pt idx="7444">
                  <c:v>-0.11645</c:v>
                </c:pt>
                <c:pt idx="7445">
                  <c:v>-0.114186</c:v>
                </c:pt>
                <c:pt idx="7446">
                  <c:v>-0.109307</c:v>
                </c:pt>
                <c:pt idx="7447">
                  <c:v>-0.103098</c:v>
                </c:pt>
                <c:pt idx="7448">
                  <c:v>-9.3367800000000001E-2</c:v>
                </c:pt>
                <c:pt idx="7449">
                  <c:v>-7.5469999999999995E-2</c:v>
                </c:pt>
                <c:pt idx="7450">
                  <c:v>-7.6319999999999999E-2</c:v>
                </c:pt>
                <c:pt idx="7451">
                  <c:v>-8.5730600000000004E-2</c:v>
                </c:pt>
                <c:pt idx="7452">
                  <c:v>-9.7013799999999997E-2</c:v>
                </c:pt>
                <c:pt idx="7453">
                  <c:v>-0.108057</c:v>
                </c:pt>
                <c:pt idx="7454">
                  <c:v>-0.11942700000000001</c:v>
                </c:pt>
                <c:pt idx="7455">
                  <c:v>-0.130636</c:v>
                </c:pt>
                <c:pt idx="7456">
                  <c:v>-0.13784399999999999</c:v>
                </c:pt>
                <c:pt idx="7457">
                  <c:v>-0.140398</c:v>
                </c:pt>
                <c:pt idx="7458">
                  <c:v>-0.14127799999999999</c:v>
                </c:pt>
                <c:pt idx="7459">
                  <c:v>-0.14480299999999999</c:v>
                </c:pt>
                <c:pt idx="7460">
                  <c:v>-0.15240799999999999</c:v>
                </c:pt>
                <c:pt idx="7461">
                  <c:v>-0.160215</c:v>
                </c:pt>
                <c:pt idx="7462">
                  <c:v>-0.158695</c:v>
                </c:pt>
                <c:pt idx="7463">
                  <c:v>-0.142871</c:v>
                </c:pt>
                <c:pt idx="7464">
                  <c:v>-0.131269</c:v>
                </c:pt>
                <c:pt idx="7465">
                  <c:v>-0.124752</c:v>
                </c:pt>
                <c:pt idx="7466">
                  <c:v>-0.130217</c:v>
                </c:pt>
                <c:pt idx="7467">
                  <c:v>-0.14846000000000001</c:v>
                </c:pt>
                <c:pt idx="7468">
                  <c:v>-0.17285200000000001</c:v>
                </c:pt>
                <c:pt idx="7469">
                  <c:v>-0.18753</c:v>
                </c:pt>
                <c:pt idx="7470">
                  <c:v>-0.19305600000000001</c:v>
                </c:pt>
                <c:pt idx="7471">
                  <c:v>-0.18992800000000001</c:v>
                </c:pt>
                <c:pt idx="7472">
                  <c:v>-0.182759</c:v>
                </c:pt>
                <c:pt idx="7473">
                  <c:v>-0.168353</c:v>
                </c:pt>
                <c:pt idx="7474">
                  <c:v>-0.160747</c:v>
                </c:pt>
                <c:pt idx="7475">
                  <c:v>-0.14884900000000001</c:v>
                </c:pt>
                <c:pt idx="7476">
                  <c:v>-0.12722800000000001</c:v>
                </c:pt>
                <c:pt idx="7477">
                  <c:v>-0.107007</c:v>
                </c:pt>
                <c:pt idx="7478">
                  <c:v>-9.7799499999999998E-2</c:v>
                </c:pt>
                <c:pt idx="7479">
                  <c:v>-9.9332500000000004E-2</c:v>
                </c:pt>
                <c:pt idx="7480">
                  <c:v>-0.10481799999999999</c:v>
                </c:pt>
                <c:pt idx="7481">
                  <c:v>-0.100967</c:v>
                </c:pt>
                <c:pt idx="7482">
                  <c:v>-9.1845300000000005E-2</c:v>
                </c:pt>
                <c:pt idx="7483">
                  <c:v>-9.5285999999999996E-2</c:v>
                </c:pt>
                <c:pt idx="7484">
                  <c:v>-0.101787</c:v>
                </c:pt>
                <c:pt idx="7485">
                  <c:v>-0.10602499999999999</c:v>
                </c:pt>
                <c:pt idx="7486">
                  <c:v>-0.102841</c:v>
                </c:pt>
                <c:pt idx="7487">
                  <c:v>-9.8046700000000001E-2</c:v>
                </c:pt>
                <c:pt idx="7488">
                  <c:v>-9.9021799999999993E-2</c:v>
                </c:pt>
                <c:pt idx="7489">
                  <c:v>-9.6525700000000006E-2</c:v>
                </c:pt>
                <c:pt idx="7490">
                  <c:v>-8.7482199999999996E-2</c:v>
                </c:pt>
                <c:pt idx="7491">
                  <c:v>-8.0073900000000003E-2</c:v>
                </c:pt>
                <c:pt idx="7492">
                  <c:v>-6.9124900000000003E-2</c:v>
                </c:pt>
                <c:pt idx="7493">
                  <c:v>-5.4445E-2</c:v>
                </c:pt>
                <c:pt idx="7494">
                  <c:v>-3.6942799999999998E-2</c:v>
                </c:pt>
                <c:pt idx="7495">
                  <c:v>-2.0832699999999999E-2</c:v>
                </c:pt>
                <c:pt idx="7496">
                  <c:v>-7.4053000000000001E-3</c:v>
                </c:pt>
                <c:pt idx="7497">
                  <c:v>1.5307599999999999E-3</c:v>
                </c:pt>
                <c:pt idx="7498">
                  <c:v>8.3203600000000006E-3</c:v>
                </c:pt>
                <c:pt idx="7499">
                  <c:v>9.8692399999999996E-3</c:v>
                </c:pt>
                <c:pt idx="7500">
                  <c:v>9.1497499999999999E-3</c:v>
                </c:pt>
                <c:pt idx="7501">
                  <c:v>2.9643599999999999E-2</c:v>
                </c:pt>
                <c:pt idx="7502">
                  <c:v>5.7147299999999998E-2</c:v>
                </c:pt>
                <c:pt idx="7503">
                  <c:v>6.21091E-2</c:v>
                </c:pt>
                <c:pt idx="7504">
                  <c:v>5.9692599999999998E-2</c:v>
                </c:pt>
                <c:pt idx="7505">
                  <c:v>5.5815200000000002E-2</c:v>
                </c:pt>
                <c:pt idx="7506">
                  <c:v>5.1318900000000001E-2</c:v>
                </c:pt>
                <c:pt idx="7507">
                  <c:v>5.0754100000000003E-2</c:v>
                </c:pt>
                <c:pt idx="7508">
                  <c:v>5.4758300000000003E-2</c:v>
                </c:pt>
                <c:pt idx="7509">
                  <c:v>5.6917000000000002E-2</c:v>
                </c:pt>
                <c:pt idx="7510">
                  <c:v>5.4427700000000002E-2</c:v>
                </c:pt>
                <c:pt idx="7511">
                  <c:v>5.9405600000000003E-2</c:v>
                </c:pt>
                <c:pt idx="7512">
                  <c:v>7.2214200000000006E-2</c:v>
                </c:pt>
                <c:pt idx="7513">
                  <c:v>8.1258999999999998E-2</c:v>
                </c:pt>
                <c:pt idx="7514">
                  <c:v>9.10025E-2</c:v>
                </c:pt>
                <c:pt idx="7515">
                  <c:v>0.101198</c:v>
                </c:pt>
                <c:pt idx="7516">
                  <c:v>0.10852199999999999</c:v>
                </c:pt>
                <c:pt idx="7517">
                  <c:v>0.115702</c:v>
                </c:pt>
                <c:pt idx="7518">
                  <c:v>0.12135700000000001</c:v>
                </c:pt>
                <c:pt idx="7519">
                  <c:v>0.12609100000000001</c:v>
                </c:pt>
                <c:pt idx="7520">
                  <c:v>0.13373299999999999</c:v>
                </c:pt>
                <c:pt idx="7521">
                  <c:v>0.148422</c:v>
                </c:pt>
                <c:pt idx="7522">
                  <c:v>0.16140199999999999</c:v>
                </c:pt>
                <c:pt idx="7523">
                  <c:v>0.166992</c:v>
                </c:pt>
                <c:pt idx="7524">
                  <c:v>0.17154</c:v>
                </c:pt>
                <c:pt idx="7525">
                  <c:v>0.176705</c:v>
                </c:pt>
                <c:pt idx="7526">
                  <c:v>0.181338</c:v>
                </c:pt>
                <c:pt idx="7527">
                  <c:v>0.184452</c:v>
                </c:pt>
                <c:pt idx="7528">
                  <c:v>0.188913</c:v>
                </c:pt>
                <c:pt idx="7529">
                  <c:v>0.19522900000000001</c:v>
                </c:pt>
                <c:pt idx="7530">
                  <c:v>0.20168800000000001</c:v>
                </c:pt>
                <c:pt idx="7531">
                  <c:v>0.21576899999999999</c:v>
                </c:pt>
                <c:pt idx="7532">
                  <c:v>0.22874</c:v>
                </c:pt>
                <c:pt idx="7533">
                  <c:v>0.23837800000000001</c:v>
                </c:pt>
                <c:pt idx="7534">
                  <c:v>0.24750800000000001</c:v>
                </c:pt>
                <c:pt idx="7535">
                  <c:v>0.25365399999999999</c:v>
                </c:pt>
                <c:pt idx="7536">
                  <c:v>0.26317200000000002</c:v>
                </c:pt>
                <c:pt idx="7537">
                  <c:v>0.27102999999999999</c:v>
                </c:pt>
                <c:pt idx="7538">
                  <c:v>0.27437099999999998</c:v>
                </c:pt>
                <c:pt idx="7539">
                  <c:v>0.27232000000000001</c:v>
                </c:pt>
                <c:pt idx="7540">
                  <c:v>0.26563799999999999</c:v>
                </c:pt>
                <c:pt idx="7541">
                  <c:v>0.26527099999999998</c:v>
                </c:pt>
                <c:pt idx="7542">
                  <c:v>0.27171400000000001</c:v>
                </c:pt>
                <c:pt idx="7543">
                  <c:v>0.278696</c:v>
                </c:pt>
                <c:pt idx="7544">
                  <c:v>0.284634</c:v>
                </c:pt>
                <c:pt idx="7545">
                  <c:v>0.28670299999999999</c:v>
                </c:pt>
                <c:pt idx="7546">
                  <c:v>0.28843400000000002</c:v>
                </c:pt>
                <c:pt idx="7547">
                  <c:v>0.292599</c:v>
                </c:pt>
                <c:pt idx="7548">
                  <c:v>0.29854900000000001</c:v>
                </c:pt>
                <c:pt idx="7549">
                  <c:v>0.30026199999999997</c:v>
                </c:pt>
                <c:pt idx="7550">
                  <c:v>0.30541000000000001</c:v>
                </c:pt>
                <c:pt idx="7551">
                  <c:v>0.31042599999999998</c:v>
                </c:pt>
                <c:pt idx="7552">
                  <c:v>0.31394699999999998</c:v>
                </c:pt>
                <c:pt idx="7553">
                  <c:v>0.31998500000000002</c:v>
                </c:pt>
                <c:pt idx="7554">
                  <c:v>0.32373499999999999</c:v>
                </c:pt>
                <c:pt idx="7555">
                  <c:v>0.32572200000000001</c:v>
                </c:pt>
                <c:pt idx="7556">
                  <c:v>0.325297</c:v>
                </c:pt>
                <c:pt idx="7557">
                  <c:v>0.32634299999999999</c:v>
                </c:pt>
                <c:pt idx="7558">
                  <c:v>0.32761499999999999</c:v>
                </c:pt>
                <c:pt idx="7559">
                  <c:v>0.326351</c:v>
                </c:pt>
                <c:pt idx="7560">
                  <c:v>0.32544400000000001</c:v>
                </c:pt>
                <c:pt idx="7561">
                  <c:v>0.32495000000000002</c:v>
                </c:pt>
                <c:pt idx="7562">
                  <c:v>0.31898300000000002</c:v>
                </c:pt>
                <c:pt idx="7563">
                  <c:v>0.31061899999999998</c:v>
                </c:pt>
                <c:pt idx="7564">
                  <c:v>0.30379699999999998</c:v>
                </c:pt>
                <c:pt idx="7565">
                  <c:v>0.29836400000000002</c:v>
                </c:pt>
                <c:pt idx="7566">
                  <c:v>0.29476999999999998</c:v>
                </c:pt>
                <c:pt idx="7567">
                  <c:v>0.29439399999999999</c:v>
                </c:pt>
                <c:pt idx="7568">
                  <c:v>0.29692200000000002</c:v>
                </c:pt>
                <c:pt idx="7569">
                  <c:v>0.304066</c:v>
                </c:pt>
                <c:pt idx="7570">
                  <c:v>0.30954599999999999</c:v>
                </c:pt>
                <c:pt idx="7571">
                  <c:v>0.30881399999999998</c:v>
                </c:pt>
                <c:pt idx="7572">
                  <c:v>0.30893700000000002</c:v>
                </c:pt>
                <c:pt idx="7573">
                  <c:v>0.314967</c:v>
                </c:pt>
                <c:pt idx="7574">
                  <c:v>0.32247599999999998</c:v>
                </c:pt>
                <c:pt idx="7575">
                  <c:v>0.32461600000000002</c:v>
                </c:pt>
                <c:pt idx="7576">
                  <c:v>0.32444899999999999</c:v>
                </c:pt>
                <c:pt idx="7577">
                  <c:v>0.32524199999999998</c:v>
                </c:pt>
                <c:pt idx="7578">
                  <c:v>0.32899499999999998</c:v>
                </c:pt>
                <c:pt idx="7579">
                  <c:v>0.33899800000000002</c:v>
                </c:pt>
                <c:pt idx="7580">
                  <c:v>0.35011700000000001</c:v>
                </c:pt>
                <c:pt idx="7581">
                  <c:v>0.35745900000000003</c:v>
                </c:pt>
                <c:pt idx="7582">
                  <c:v>0.36623699999999998</c:v>
                </c:pt>
                <c:pt idx="7583">
                  <c:v>0.37190699999999999</c:v>
                </c:pt>
                <c:pt idx="7584">
                  <c:v>0.37841200000000003</c:v>
                </c:pt>
                <c:pt idx="7585">
                  <c:v>0.38366699999999998</c:v>
                </c:pt>
                <c:pt idx="7586">
                  <c:v>0.38690999999999998</c:v>
                </c:pt>
                <c:pt idx="7587">
                  <c:v>0.38872400000000001</c:v>
                </c:pt>
                <c:pt idx="7588">
                  <c:v>0.39271499999999998</c:v>
                </c:pt>
                <c:pt idx="7589">
                  <c:v>0.399391</c:v>
                </c:pt>
                <c:pt idx="7590">
                  <c:v>0.403418</c:v>
                </c:pt>
                <c:pt idx="7591">
                  <c:v>0.40767700000000001</c:v>
                </c:pt>
                <c:pt idx="7592">
                  <c:v>0.40874100000000002</c:v>
                </c:pt>
                <c:pt idx="7593">
                  <c:v>0.41054000000000002</c:v>
                </c:pt>
                <c:pt idx="7594">
                  <c:v>0.41355199999999998</c:v>
                </c:pt>
                <c:pt idx="7595">
                  <c:v>0.41609000000000002</c:v>
                </c:pt>
                <c:pt idx="7596">
                  <c:v>0.41807699999999998</c:v>
                </c:pt>
                <c:pt idx="7597">
                  <c:v>0.41919000000000001</c:v>
                </c:pt>
                <c:pt idx="7598">
                  <c:v>0.42432700000000001</c:v>
                </c:pt>
                <c:pt idx="7599">
                  <c:v>0.42969400000000002</c:v>
                </c:pt>
                <c:pt idx="7600">
                  <c:v>0.42997099999999999</c:v>
                </c:pt>
                <c:pt idx="7601">
                  <c:v>0.43386999999999998</c:v>
                </c:pt>
                <c:pt idx="7602">
                  <c:v>0.44056000000000001</c:v>
                </c:pt>
                <c:pt idx="7603">
                  <c:v>0.44554500000000002</c:v>
                </c:pt>
                <c:pt idx="7604">
                  <c:v>0.44891399999999998</c:v>
                </c:pt>
                <c:pt idx="7605">
                  <c:v>0.45056800000000002</c:v>
                </c:pt>
                <c:pt idx="7606">
                  <c:v>0.44993699999999998</c:v>
                </c:pt>
                <c:pt idx="7607">
                  <c:v>0.44092999999999999</c:v>
                </c:pt>
                <c:pt idx="7608">
                  <c:v>0.43052699999999999</c:v>
                </c:pt>
                <c:pt idx="7609">
                  <c:v>0.430751</c:v>
                </c:pt>
                <c:pt idx="7610">
                  <c:v>0.42981799999999998</c:v>
                </c:pt>
                <c:pt idx="7611">
                  <c:v>0.42327599999999999</c:v>
                </c:pt>
                <c:pt idx="7612">
                  <c:v>0.41249799999999998</c:v>
                </c:pt>
                <c:pt idx="7613">
                  <c:v>0.40414299999999997</c:v>
                </c:pt>
                <c:pt idx="7614">
                  <c:v>0.39609499999999997</c:v>
                </c:pt>
                <c:pt idx="7615">
                  <c:v>0.38665300000000002</c:v>
                </c:pt>
                <c:pt idx="7616">
                  <c:v>0.38603900000000002</c:v>
                </c:pt>
                <c:pt idx="7617">
                  <c:v>0.39271800000000001</c:v>
                </c:pt>
                <c:pt idx="7618">
                  <c:v>0.39401799999999998</c:v>
                </c:pt>
                <c:pt idx="7619">
                  <c:v>0.39305699999999999</c:v>
                </c:pt>
                <c:pt idx="7620">
                  <c:v>0.39038699999999998</c:v>
                </c:pt>
                <c:pt idx="7621">
                  <c:v>0.38658399999999998</c:v>
                </c:pt>
                <c:pt idx="7622">
                  <c:v>0.38175199999999998</c:v>
                </c:pt>
                <c:pt idx="7623">
                  <c:v>0.376359</c:v>
                </c:pt>
                <c:pt idx="7624">
                  <c:v>0.36586200000000002</c:v>
                </c:pt>
                <c:pt idx="7625">
                  <c:v>0.35719699999999999</c:v>
                </c:pt>
                <c:pt idx="7626">
                  <c:v>0.35777199999999998</c:v>
                </c:pt>
                <c:pt idx="7627">
                  <c:v>0.35469299999999998</c:v>
                </c:pt>
                <c:pt idx="7628">
                  <c:v>0.35454400000000003</c:v>
                </c:pt>
                <c:pt idx="7629">
                  <c:v>0.35620200000000002</c:v>
                </c:pt>
                <c:pt idx="7630">
                  <c:v>0.35868</c:v>
                </c:pt>
                <c:pt idx="7631">
                  <c:v>0.36062100000000002</c:v>
                </c:pt>
                <c:pt idx="7632">
                  <c:v>0.36363699999999999</c:v>
                </c:pt>
                <c:pt idx="7633">
                  <c:v>0.36716199999999999</c:v>
                </c:pt>
                <c:pt idx="7634">
                  <c:v>0.377274</c:v>
                </c:pt>
                <c:pt idx="7635">
                  <c:v>0.387013</c:v>
                </c:pt>
                <c:pt idx="7636">
                  <c:v>0.38951000000000002</c:v>
                </c:pt>
                <c:pt idx="7637">
                  <c:v>0.39274199999999998</c:v>
                </c:pt>
                <c:pt idx="7638">
                  <c:v>0.39568599999999998</c:v>
                </c:pt>
                <c:pt idx="7639">
                  <c:v>0.39980100000000002</c:v>
                </c:pt>
                <c:pt idx="7640">
                  <c:v>0.40061400000000003</c:v>
                </c:pt>
                <c:pt idx="7641">
                  <c:v>0.39973599999999998</c:v>
                </c:pt>
                <c:pt idx="7642">
                  <c:v>0.401528</c:v>
                </c:pt>
                <c:pt idx="7643">
                  <c:v>0.40671499999999999</c:v>
                </c:pt>
                <c:pt idx="7644">
                  <c:v>0.41787600000000003</c:v>
                </c:pt>
                <c:pt idx="7645">
                  <c:v>0.41919299999999998</c:v>
                </c:pt>
                <c:pt idx="7646">
                  <c:v>0.41963299999999998</c:v>
                </c:pt>
                <c:pt idx="7647">
                  <c:v>0.40366400000000002</c:v>
                </c:pt>
                <c:pt idx="7648">
                  <c:v>0.38475999999999999</c:v>
                </c:pt>
                <c:pt idx="7649">
                  <c:v>0.37163200000000002</c:v>
                </c:pt>
                <c:pt idx="7650">
                  <c:v>0.36687999999999998</c:v>
                </c:pt>
                <c:pt idx="7651">
                  <c:v>0.36452600000000002</c:v>
                </c:pt>
                <c:pt idx="7652">
                  <c:v>0.36785200000000001</c:v>
                </c:pt>
                <c:pt idx="7653">
                  <c:v>0.37595200000000001</c:v>
                </c:pt>
                <c:pt idx="7654">
                  <c:v>0.37402400000000002</c:v>
                </c:pt>
                <c:pt idx="7655">
                  <c:v>0.37040200000000001</c:v>
                </c:pt>
                <c:pt idx="7656">
                  <c:v>0.36418</c:v>
                </c:pt>
                <c:pt idx="7657">
                  <c:v>0.35189999999999999</c:v>
                </c:pt>
                <c:pt idx="7658">
                  <c:v>0.34384199999999998</c:v>
                </c:pt>
                <c:pt idx="7659">
                  <c:v>0.33723799999999998</c:v>
                </c:pt>
                <c:pt idx="7660">
                  <c:v>0.32901999999999998</c:v>
                </c:pt>
                <c:pt idx="7661">
                  <c:v>0.319492</c:v>
                </c:pt>
                <c:pt idx="7662">
                  <c:v>0.31679299999999999</c:v>
                </c:pt>
                <c:pt idx="7663">
                  <c:v>0.313689</c:v>
                </c:pt>
                <c:pt idx="7664">
                  <c:v>0.31203199999999998</c:v>
                </c:pt>
                <c:pt idx="7665">
                  <c:v>0.307257</c:v>
                </c:pt>
                <c:pt idx="7666">
                  <c:v>0.30119800000000002</c:v>
                </c:pt>
                <c:pt idx="7667">
                  <c:v>0.30055599999999999</c:v>
                </c:pt>
                <c:pt idx="7668">
                  <c:v>0.29425699999999999</c:v>
                </c:pt>
                <c:pt idx="7669">
                  <c:v>0.29037200000000002</c:v>
                </c:pt>
                <c:pt idx="7670">
                  <c:v>0.29783300000000001</c:v>
                </c:pt>
                <c:pt idx="7671">
                  <c:v>0.29994799999999999</c:v>
                </c:pt>
                <c:pt idx="7672">
                  <c:v>0.29559099999999999</c:v>
                </c:pt>
                <c:pt idx="7673">
                  <c:v>0.29903400000000002</c:v>
                </c:pt>
                <c:pt idx="7674">
                  <c:v>0.302313</c:v>
                </c:pt>
                <c:pt idx="7675">
                  <c:v>0.302311</c:v>
                </c:pt>
                <c:pt idx="7676">
                  <c:v>0.29536299999999999</c:v>
                </c:pt>
                <c:pt idx="7677">
                  <c:v>0.29637400000000003</c:v>
                </c:pt>
                <c:pt idx="7678">
                  <c:v>0.29895500000000003</c:v>
                </c:pt>
                <c:pt idx="7679">
                  <c:v>0.30258400000000002</c:v>
                </c:pt>
                <c:pt idx="7680">
                  <c:v>0.29727100000000001</c:v>
                </c:pt>
                <c:pt idx="7681">
                  <c:v>0.27925</c:v>
                </c:pt>
                <c:pt idx="7682">
                  <c:v>0.25936100000000001</c:v>
                </c:pt>
                <c:pt idx="7683">
                  <c:v>0.25121900000000003</c:v>
                </c:pt>
                <c:pt idx="7684">
                  <c:v>0.24590000000000001</c:v>
                </c:pt>
                <c:pt idx="7685">
                  <c:v>0.23678299999999999</c:v>
                </c:pt>
                <c:pt idx="7686">
                  <c:v>0.227909</c:v>
                </c:pt>
                <c:pt idx="7687">
                  <c:v>0.214452</c:v>
                </c:pt>
                <c:pt idx="7688">
                  <c:v>0.20860600000000001</c:v>
                </c:pt>
                <c:pt idx="7689">
                  <c:v>0.20582900000000001</c:v>
                </c:pt>
                <c:pt idx="7690">
                  <c:v>0.19683999999999999</c:v>
                </c:pt>
                <c:pt idx="7691">
                  <c:v>0.18711</c:v>
                </c:pt>
                <c:pt idx="7692">
                  <c:v>0.18346000000000001</c:v>
                </c:pt>
                <c:pt idx="7693">
                  <c:v>0.18132699999999999</c:v>
                </c:pt>
                <c:pt idx="7694">
                  <c:v>0.17846799999999999</c:v>
                </c:pt>
                <c:pt idx="7695">
                  <c:v>0.18080099999999999</c:v>
                </c:pt>
                <c:pt idx="7696">
                  <c:v>0.18520800000000001</c:v>
                </c:pt>
                <c:pt idx="7697">
                  <c:v>0.186386</c:v>
                </c:pt>
                <c:pt idx="7698">
                  <c:v>0.18487100000000001</c:v>
                </c:pt>
                <c:pt idx="7699">
                  <c:v>0.185505</c:v>
                </c:pt>
                <c:pt idx="7700">
                  <c:v>0.18640300000000001</c:v>
                </c:pt>
                <c:pt idx="7701">
                  <c:v>0.18591299999999999</c:v>
                </c:pt>
                <c:pt idx="7702">
                  <c:v>0.18579999999999999</c:v>
                </c:pt>
                <c:pt idx="7703">
                  <c:v>0.18455099999999999</c:v>
                </c:pt>
                <c:pt idx="7704">
                  <c:v>0.18793499999999999</c:v>
                </c:pt>
                <c:pt idx="7705">
                  <c:v>0.18423400000000001</c:v>
                </c:pt>
                <c:pt idx="7706">
                  <c:v>0.18354699999999999</c:v>
                </c:pt>
                <c:pt idx="7707">
                  <c:v>0.18562699999999999</c:v>
                </c:pt>
                <c:pt idx="7708">
                  <c:v>0.18765000000000001</c:v>
                </c:pt>
                <c:pt idx="7709">
                  <c:v>0.189663</c:v>
                </c:pt>
                <c:pt idx="7710">
                  <c:v>0.19122400000000001</c:v>
                </c:pt>
                <c:pt idx="7711">
                  <c:v>0.192637</c:v>
                </c:pt>
                <c:pt idx="7712">
                  <c:v>0.19236</c:v>
                </c:pt>
                <c:pt idx="7713">
                  <c:v>0.193996</c:v>
                </c:pt>
                <c:pt idx="7714">
                  <c:v>0.18044499999999999</c:v>
                </c:pt>
                <c:pt idx="7715">
                  <c:v>0.16467399999999999</c:v>
                </c:pt>
                <c:pt idx="7716">
                  <c:v>0.154112</c:v>
                </c:pt>
                <c:pt idx="7717">
                  <c:v>0.15043699999999999</c:v>
                </c:pt>
                <c:pt idx="7718">
                  <c:v>0.15079000000000001</c:v>
                </c:pt>
                <c:pt idx="7719">
                  <c:v>0.15700900000000001</c:v>
                </c:pt>
                <c:pt idx="7720">
                  <c:v>0.164823</c:v>
                </c:pt>
                <c:pt idx="7721">
                  <c:v>0.176734</c:v>
                </c:pt>
                <c:pt idx="7722">
                  <c:v>0.17898500000000001</c:v>
                </c:pt>
                <c:pt idx="7723">
                  <c:v>0.17955399999999999</c:v>
                </c:pt>
                <c:pt idx="7724">
                  <c:v>0.17808299999999999</c:v>
                </c:pt>
                <c:pt idx="7725">
                  <c:v>0.17563799999999999</c:v>
                </c:pt>
                <c:pt idx="7726">
                  <c:v>0.17171900000000001</c:v>
                </c:pt>
                <c:pt idx="7727">
                  <c:v>0.16842399999999999</c:v>
                </c:pt>
                <c:pt idx="7728">
                  <c:v>0.16824600000000001</c:v>
                </c:pt>
                <c:pt idx="7729">
                  <c:v>0.170818</c:v>
                </c:pt>
                <c:pt idx="7730">
                  <c:v>0.171016</c:v>
                </c:pt>
                <c:pt idx="7731">
                  <c:v>0.17405599999999999</c:v>
                </c:pt>
                <c:pt idx="7732">
                  <c:v>0.17052</c:v>
                </c:pt>
                <c:pt idx="7733">
                  <c:v>0.16661500000000001</c:v>
                </c:pt>
                <c:pt idx="7734">
                  <c:v>0.15856799999999999</c:v>
                </c:pt>
                <c:pt idx="7735">
                  <c:v>0.14995</c:v>
                </c:pt>
                <c:pt idx="7736">
                  <c:v>0.149925</c:v>
                </c:pt>
                <c:pt idx="7737">
                  <c:v>0.15595400000000001</c:v>
                </c:pt>
                <c:pt idx="7738">
                  <c:v>0.169076</c:v>
                </c:pt>
                <c:pt idx="7739">
                  <c:v>0.173933</c:v>
                </c:pt>
                <c:pt idx="7740">
                  <c:v>0.176645</c:v>
                </c:pt>
                <c:pt idx="7741">
                  <c:v>0.180924</c:v>
                </c:pt>
                <c:pt idx="7742">
                  <c:v>0.18433099999999999</c:v>
                </c:pt>
                <c:pt idx="7743">
                  <c:v>0.179978</c:v>
                </c:pt>
                <c:pt idx="7744">
                  <c:v>0.18029700000000001</c:v>
                </c:pt>
                <c:pt idx="7745">
                  <c:v>0.183447</c:v>
                </c:pt>
                <c:pt idx="7746">
                  <c:v>0.196441</c:v>
                </c:pt>
                <c:pt idx="7747">
                  <c:v>0.193274</c:v>
                </c:pt>
                <c:pt idx="7748">
                  <c:v>0.18976799999999999</c:v>
                </c:pt>
                <c:pt idx="7749">
                  <c:v>0.17360100000000001</c:v>
                </c:pt>
                <c:pt idx="7750">
                  <c:v>0.15756400000000001</c:v>
                </c:pt>
                <c:pt idx="7751">
                  <c:v>0.1469</c:v>
                </c:pt>
                <c:pt idx="7752">
                  <c:v>0.13725100000000001</c:v>
                </c:pt>
                <c:pt idx="7753">
                  <c:v>0.13606099999999999</c:v>
                </c:pt>
                <c:pt idx="7754">
                  <c:v>0.145283</c:v>
                </c:pt>
                <c:pt idx="7755">
                  <c:v>0.14573700000000001</c:v>
                </c:pt>
                <c:pt idx="7756">
                  <c:v>0.145509</c:v>
                </c:pt>
                <c:pt idx="7757">
                  <c:v>0.14477699999999999</c:v>
                </c:pt>
                <c:pt idx="7758">
                  <c:v>0.14616100000000001</c:v>
                </c:pt>
                <c:pt idx="7759">
                  <c:v>0.149424</c:v>
                </c:pt>
                <c:pt idx="7760">
                  <c:v>0.151112</c:v>
                </c:pt>
                <c:pt idx="7761">
                  <c:v>0.15076100000000001</c:v>
                </c:pt>
                <c:pt idx="7762">
                  <c:v>0.14916699999999999</c:v>
                </c:pt>
                <c:pt idx="7763">
                  <c:v>0.15140600000000001</c:v>
                </c:pt>
                <c:pt idx="7764">
                  <c:v>0.148559</c:v>
                </c:pt>
                <c:pt idx="7765">
                  <c:v>0.14751600000000001</c:v>
                </c:pt>
                <c:pt idx="7766">
                  <c:v>0.150508</c:v>
                </c:pt>
                <c:pt idx="7767">
                  <c:v>0.15626599999999999</c:v>
                </c:pt>
                <c:pt idx="7768">
                  <c:v>0.15731300000000001</c:v>
                </c:pt>
                <c:pt idx="7769">
                  <c:v>0.15628300000000001</c:v>
                </c:pt>
                <c:pt idx="7770">
                  <c:v>0.15894900000000001</c:v>
                </c:pt>
                <c:pt idx="7771">
                  <c:v>0.15302199999999999</c:v>
                </c:pt>
                <c:pt idx="7772">
                  <c:v>0.147949</c:v>
                </c:pt>
                <c:pt idx="7773">
                  <c:v>0.14437700000000001</c:v>
                </c:pt>
                <c:pt idx="7774">
                  <c:v>0.14495</c:v>
                </c:pt>
                <c:pt idx="7775">
                  <c:v>0.14987300000000001</c:v>
                </c:pt>
                <c:pt idx="7776">
                  <c:v>0.153562</c:v>
                </c:pt>
                <c:pt idx="7777">
                  <c:v>0.15320700000000001</c:v>
                </c:pt>
                <c:pt idx="7778">
                  <c:v>0.15233099999999999</c:v>
                </c:pt>
                <c:pt idx="7779">
                  <c:v>0.159327</c:v>
                </c:pt>
                <c:pt idx="7780">
                  <c:v>0.163546</c:v>
                </c:pt>
                <c:pt idx="7781">
                  <c:v>0.16742299999999999</c:v>
                </c:pt>
                <c:pt idx="7782">
                  <c:v>0.17189599999999999</c:v>
                </c:pt>
                <c:pt idx="7783">
                  <c:v>0.17821500000000001</c:v>
                </c:pt>
                <c:pt idx="7784">
                  <c:v>0.17981800000000001</c:v>
                </c:pt>
                <c:pt idx="7785">
                  <c:v>0.17707100000000001</c:v>
                </c:pt>
                <c:pt idx="7786">
                  <c:v>0.17347799999999999</c:v>
                </c:pt>
                <c:pt idx="7787">
                  <c:v>0.170932</c:v>
                </c:pt>
                <c:pt idx="7788">
                  <c:v>0.16992699999999999</c:v>
                </c:pt>
                <c:pt idx="7789">
                  <c:v>0.17146400000000001</c:v>
                </c:pt>
                <c:pt idx="7790">
                  <c:v>0.175457</c:v>
                </c:pt>
                <c:pt idx="7791">
                  <c:v>0.179234</c:v>
                </c:pt>
                <c:pt idx="7792">
                  <c:v>0.177231</c:v>
                </c:pt>
                <c:pt idx="7793">
                  <c:v>0.16564699999999999</c:v>
                </c:pt>
                <c:pt idx="7794">
                  <c:v>0.14865500000000001</c:v>
                </c:pt>
                <c:pt idx="7795">
                  <c:v>0.135466</c:v>
                </c:pt>
                <c:pt idx="7796">
                  <c:v>0.118065</c:v>
                </c:pt>
                <c:pt idx="7797">
                  <c:v>0.111984</c:v>
                </c:pt>
                <c:pt idx="7798">
                  <c:v>0.110083</c:v>
                </c:pt>
                <c:pt idx="7799">
                  <c:v>0.11214</c:v>
                </c:pt>
                <c:pt idx="7800">
                  <c:v>0.116323</c:v>
                </c:pt>
                <c:pt idx="7801">
                  <c:v>0.12703600000000001</c:v>
                </c:pt>
                <c:pt idx="7802">
                  <c:v>0.13946600000000001</c:v>
                </c:pt>
                <c:pt idx="7803">
                  <c:v>0.14969399999999999</c:v>
                </c:pt>
                <c:pt idx="7804">
                  <c:v>0.15670700000000001</c:v>
                </c:pt>
                <c:pt idx="7805">
                  <c:v>0.16667499999999999</c:v>
                </c:pt>
                <c:pt idx="7806">
                  <c:v>0.171209</c:v>
                </c:pt>
                <c:pt idx="7807">
                  <c:v>0.16955999999999999</c:v>
                </c:pt>
                <c:pt idx="7808">
                  <c:v>0.166216</c:v>
                </c:pt>
                <c:pt idx="7809">
                  <c:v>0.15442400000000001</c:v>
                </c:pt>
                <c:pt idx="7810">
                  <c:v>0.144174</c:v>
                </c:pt>
                <c:pt idx="7811">
                  <c:v>0.14006299999999999</c:v>
                </c:pt>
                <c:pt idx="7812">
                  <c:v>0.14224700000000001</c:v>
                </c:pt>
                <c:pt idx="7813">
                  <c:v>0.14644199999999999</c:v>
                </c:pt>
                <c:pt idx="7814">
                  <c:v>0.15330299999999999</c:v>
                </c:pt>
                <c:pt idx="7815">
                  <c:v>0.15468999999999999</c:v>
                </c:pt>
                <c:pt idx="7816">
                  <c:v>0.158304</c:v>
                </c:pt>
                <c:pt idx="7817">
                  <c:v>0.16067300000000001</c:v>
                </c:pt>
                <c:pt idx="7818">
                  <c:v>0.16057199999999999</c:v>
                </c:pt>
                <c:pt idx="7819">
                  <c:v>0.15906500000000001</c:v>
                </c:pt>
                <c:pt idx="7820">
                  <c:v>0.15818699999999999</c:v>
                </c:pt>
                <c:pt idx="7821">
                  <c:v>0.158137</c:v>
                </c:pt>
                <c:pt idx="7822">
                  <c:v>0.159167</c:v>
                </c:pt>
                <c:pt idx="7823">
                  <c:v>0.170322</c:v>
                </c:pt>
                <c:pt idx="7824">
                  <c:v>0.17504900000000001</c:v>
                </c:pt>
                <c:pt idx="7825">
                  <c:v>0.179702</c:v>
                </c:pt>
                <c:pt idx="7826">
                  <c:v>0.184111</c:v>
                </c:pt>
                <c:pt idx="7827">
                  <c:v>0.18562300000000001</c:v>
                </c:pt>
                <c:pt idx="7828">
                  <c:v>0.18645600000000001</c:v>
                </c:pt>
                <c:pt idx="7829">
                  <c:v>0.18191299999999999</c:v>
                </c:pt>
                <c:pt idx="7830">
                  <c:v>0.17785999999999999</c:v>
                </c:pt>
                <c:pt idx="7831">
                  <c:v>0.168714</c:v>
                </c:pt>
                <c:pt idx="7832">
                  <c:v>0.158188</c:v>
                </c:pt>
                <c:pt idx="7833">
                  <c:v>0.14518700000000001</c:v>
                </c:pt>
                <c:pt idx="7834">
                  <c:v>0.13109199999999999</c:v>
                </c:pt>
                <c:pt idx="7835">
                  <c:v>0.112442</c:v>
                </c:pt>
                <c:pt idx="7836">
                  <c:v>9.1389499999999999E-2</c:v>
                </c:pt>
                <c:pt idx="7837">
                  <c:v>6.9034700000000004E-2</c:v>
                </c:pt>
                <c:pt idx="7838">
                  <c:v>5.1603299999999998E-2</c:v>
                </c:pt>
                <c:pt idx="7839">
                  <c:v>4.1362700000000002E-2</c:v>
                </c:pt>
                <c:pt idx="7840">
                  <c:v>3.2226900000000003E-2</c:v>
                </c:pt>
                <c:pt idx="7841">
                  <c:v>3.00424E-2</c:v>
                </c:pt>
                <c:pt idx="7842">
                  <c:v>2.7641599999999999E-2</c:v>
                </c:pt>
                <c:pt idx="7843">
                  <c:v>2.6178300000000002E-2</c:v>
                </c:pt>
                <c:pt idx="7844">
                  <c:v>2.16183E-2</c:v>
                </c:pt>
                <c:pt idx="7845">
                  <c:v>1.68226E-2</c:v>
                </c:pt>
                <c:pt idx="7846">
                  <c:v>1.45913E-2</c:v>
                </c:pt>
                <c:pt idx="7847">
                  <c:v>1.42735E-2</c:v>
                </c:pt>
                <c:pt idx="7848">
                  <c:v>1.4383099999999999E-2</c:v>
                </c:pt>
                <c:pt idx="7849">
                  <c:v>1.6336699999999999E-2</c:v>
                </c:pt>
                <c:pt idx="7850">
                  <c:v>2.28632E-2</c:v>
                </c:pt>
                <c:pt idx="7851">
                  <c:v>2.26657E-2</c:v>
                </c:pt>
                <c:pt idx="7852">
                  <c:v>2.0107799999999999E-2</c:v>
                </c:pt>
                <c:pt idx="7853">
                  <c:v>1.54269E-2</c:v>
                </c:pt>
                <c:pt idx="7854">
                  <c:v>1.9755100000000001E-2</c:v>
                </c:pt>
                <c:pt idx="7855">
                  <c:v>3.09054E-2</c:v>
                </c:pt>
                <c:pt idx="7856">
                  <c:v>3.7279699999999999E-2</c:v>
                </c:pt>
                <c:pt idx="7857">
                  <c:v>4.0094600000000001E-2</c:v>
                </c:pt>
                <c:pt idx="7858">
                  <c:v>3.7142500000000002E-2</c:v>
                </c:pt>
                <c:pt idx="7859">
                  <c:v>3.5269200000000001E-2</c:v>
                </c:pt>
                <c:pt idx="7860">
                  <c:v>3.0898100000000001E-2</c:v>
                </c:pt>
                <c:pt idx="7861">
                  <c:v>2.9337499999999999E-2</c:v>
                </c:pt>
                <c:pt idx="7862">
                  <c:v>3.11068E-2</c:v>
                </c:pt>
                <c:pt idx="7863">
                  <c:v>3.2765799999999998E-2</c:v>
                </c:pt>
                <c:pt idx="7864">
                  <c:v>3.5651000000000002E-2</c:v>
                </c:pt>
                <c:pt idx="7865">
                  <c:v>4.1933999999999999E-2</c:v>
                </c:pt>
                <c:pt idx="7866">
                  <c:v>4.7584700000000001E-2</c:v>
                </c:pt>
                <c:pt idx="7867">
                  <c:v>5.3301099999999997E-2</c:v>
                </c:pt>
                <c:pt idx="7868">
                  <c:v>5.9603999999999997E-2</c:v>
                </c:pt>
                <c:pt idx="7869">
                  <c:v>6.6102400000000006E-2</c:v>
                </c:pt>
                <c:pt idx="7870">
                  <c:v>6.6504300000000002E-2</c:v>
                </c:pt>
                <c:pt idx="7871">
                  <c:v>6.5287999999999999E-2</c:v>
                </c:pt>
                <c:pt idx="7872">
                  <c:v>6.6135799999999995E-2</c:v>
                </c:pt>
                <c:pt idx="7873">
                  <c:v>6.6670199999999999E-2</c:v>
                </c:pt>
                <c:pt idx="7874">
                  <c:v>6.26974E-2</c:v>
                </c:pt>
                <c:pt idx="7875">
                  <c:v>5.9178500000000002E-2</c:v>
                </c:pt>
                <c:pt idx="7876">
                  <c:v>6.0038300000000003E-2</c:v>
                </c:pt>
                <c:pt idx="7877">
                  <c:v>6.26525E-2</c:v>
                </c:pt>
                <c:pt idx="7878">
                  <c:v>7.1341799999999997E-2</c:v>
                </c:pt>
                <c:pt idx="7879">
                  <c:v>7.2743500000000003E-2</c:v>
                </c:pt>
                <c:pt idx="7880">
                  <c:v>7.2398400000000002E-2</c:v>
                </c:pt>
                <c:pt idx="7881">
                  <c:v>6.9024299999999997E-2</c:v>
                </c:pt>
                <c:pt idx="7882">
                  <c:v>6.4746999999999999E-2</c:v>
                </c:pt>
                <c:pt idx="7883">
                  <c:v>6.0074599999999999E-2</c:v>
                </c:pt>
                <c:pt idx="7884">
                  <c:v>5.6291000000000001E-2</c:v>
                </c:pt>
                <c:pt idx="7885">
                  <c:v>4.8747499999999999E-2</c:v>
                </c:pt>
                <c:pt idx="7886">
                  <c:v>3.8089400000000002E-2</c:v>
                </c:pt>
                <c:pt idx="7887">
                  <c:v>3.0430200000000001E-2</c:v>
                </c:pt>
                <c:pt idx="7888">
                  <c:v>2.05644E-2</c:v>
                </c:pt>
                <c:pt idx="7889">
                  <c:v>1.2256299999999999E-2</c:v>
                </c:pt>
                <c:pt idx="7890">
                  <c:v>9.4195100000000007E-3</c:v>
                </c:pt>
                <c:pt idx="7891">
                  <c:v>-4.9242000000000003E-4</c:v>
                </c:pt>
                <c:pt idx="7892">
                  <c:v>-8.6529999999999992E-3</c:v>
                </c:pt>
                <c:pt idx="7893">
                  <c:v>-1.9544800000000001E-2</c:v>
                </c:pt>
                <c:pt idx="7894">
                  <c:v>-3.1144100000000001E-2</c:v>
                </c:pt>
                <c:pt idx="7895">
                  <c:v>-4.0242600000000003E-2</c:v>
                </c:pt>
                <c:pt idx="7896">
                  <c:v>-4.8303100000000002E-2</c:v>
                </c:pt>
                <c:pt idx="7897">
                  <c:v>-5.33789E-2</c:v>
                </c:pt>
                <c:pt idx="7898">
                  <c:v>-5.8651300000000003E-2</c:v>
                </c:pt>
                <c:pt idx="7899">
                  <c:v>-6.3014100000000003E-2</c:v>
                </c:pt>
                <c:pt idx="7900">
                  <c:v>-6.1655399999999999E-2</c:v>
                </c:pt>
                <c:pt idx="7901">
                  <c:v>-6.515E-2</c:v>
                </c:pt>
                <c:pt idx="7902">
                  <c:v>-7.0853700000000006E-2</c:v>
                </c:pt>
                <c:pt idx="7903">
                  <c:v>-7.5917600000000002E-2</c:v>
                </c:pt>
                <c:pt idx="7904">
                  <c:v>-7.9008499999999995E-2</c:v>
                </c:pt>
                <c:pt idx="7905">
                  <c:v>-8.1050200000000003E-2</c:v>
                </c:pt>
                <c:pt idx="7906">
                  <c:v>-8.0620600000000001E-2</c:v>
                </c:pt>
                <c:pt idx="7907">
                  <c:v>-8.0921300000000002E-2</c:v>
                </c:pt>
                <c:pt idx="7908">
                  <c:v>-8.3048200000000003E-2</c:v>
                </c:pt>
                <c:pt idx="7909">
                  <c:v>-8.3705299999999996E-2</c:v>
                </c:pt>
                <c:pt idx="7910">
                  <c:v>-8.11003E-2</c:v>
                </c:pt>
                <c:pt idx="7911">
                  <c:v>-6.5703800000000007E-2</c:v>
                </c:pt>
                <c:pt idx="7912">
                  <c:v>-6.2025299999999998E-2</c:v>
                </c:pt>
                <c:pt idx="7913">
                  <c:v>-6.2765000000000001E-2</c:v>
                </c:pt>
                <c:pt idx="7914">
                  <c:v>-6.5481600000000001E-2</c:v>
                </c:pt>
                <c:pt idx="7915">
                  <c:v>-6.9142499999999996E-2</c:v>
                </c:pt>
                <c:pt idx="7916">
                  <c:v>-7.5055300000000005E-2</c:v>
                </c:pt>
                <c:pt idx="7917">
                  <c:v>-8.6330599999999993E-2</c:v>
                </c:pt>
                <c:pt idx="7918">
                  <c:v>-9.6237199999999995E-2</c:v>
                </c:pt>
                <c:pt idx="7919">
                  <c:v>-0.102663</c:v>
                </c:pt>
                <c:pt idx="7920">
                  <c:v>-0.103047</c:v>
                </c:pt>
                <c:pt idx="7921">
                  <c:v>-9.0794899999999998E-2</c:v>
                </c:pt>
                <c:pt idx="7922">
                  <c:v>-8.1789399999999998E-2</c:v>
                </c:pt>
                <c:pt idx="7923">
                  <c:v>-7.8699000000000005E-2</c:v>
                </c:pt>
                <c:pt idx="7924">
                  <c:v>-7.9974299999999998E-2</c:v>
                </c:pt>
                <c:pt idx="7925">
                  <c:v>-8.1922900000000007E-2</c:v>
                </c:pt>
                <c:pt idx="7926">
                  <c:v>-7.8537899999999994E-2</c:v>
                </c:pt>
                <c:pt idx="7927">
                  <c:v>-6.9584099999999996E-2</c:v>
                </c:pt>
                <c:pt idx="7928">
                  <c:v>-6.3756599999999997E-2</c:v>
                </c:pt>
                <c:pt idx="7929">
                  <c:v>-5.7320700000000002E-2</c:v>
                </c:pt>
                <c:pt idx="7930">
                  <c:v>-5.4243100000000002E-2</c:v>
                </c:pt>
                <c:pt idx="7931">
                  <c:v>-5.7562700000000001E-2</c:v>
                </c:pt>
                <c:pt idx="7932">
                  <c:v>-6.3843899999999995E-2</c:v>
                </c:pt>
                <c:pt idx="7933">
                  <c:v>-7.4554700000000002E-2</c:v>
                </c:pt>
                <c:pt idx="7934">
                  <c:v>-8.6148699999999995E-2</c:v>
                </c:pt>
                <c:pt idx="7935">
                  <c:v>-9.8079200000000005E-2</c:v>
                </c:pt>
                <c:pt idx="7936">
                  <c:v>-0.10582</c:v>
                </c:pt>
                <c:pt idx="7937">
                  <c:v>-0.10911</c:v>
                </c:pt>
                <c:pt idx="7938">
                  <c:v>-0.10957500000000001</c:v>
                </c:pt>
                <c:pt idx="7939">
                  <c:v>-0.1101</c:v>
                </c:pt>
                <c:pt idx="7940">
                  <c:v>-0.110698</c:v>
                </c:pt>
                <c:pt idx="7941">
                  <c:v>-0.113301</c:v>
                </c:pt>
                <c:pt idx="7942">
                  <c:v>-0.116339</c:v>
                </c:pt>
                <c:pt idx="7943">
                  <c:v>-0.122241</c:v>
                </c:pt>
                <c:pt idx="7944">
                  <c:v>-0.133742</c:v>
                </c:pt>
                <c:pt idx="7945">
                  <c:v>-0.14056199999999999</c:v>
                </c:pt>
                <c:pt idx="7946">
                  <c:v>-0.146369</c:v>
                </c:pt>
                <c:pt idx="7947">
                  <c:v>-0.14721799999999999</c:v>
                </c:pt>
                <c:pt idx="7948">
                  <c:v>-0.147566</c:v>
                </c:pt>
                <c:pt idx="7949">
                  <c:v>-0.143344</c:v>
                </c:pt>
                <c:pt idx="7950">
                  <c:v>-0.138373</c:v>
                </c:pt>
                <c:pt idx="7951">
                  <c:v>-0.13561500000000001</c:v>
                </c:pt>
                <c:pt idx="7952">
                  <c:v>-0.137821</c:v>
                </c:pt>
                <c:pt idx="7953">
                  <c:v>-0.14007700000000001</c:v>
                </c:pt>
                <c:pt idx="7954">
                  <c:v>-0.13969200000000001</c:v>
                </c:pt>
                <c:pt idx="7955">
                  <c:v>-0.14544499999999999</c:v>
                </c:pt>
                <c:pt idx="7956">
                  <c:v>-0.15184500000000001</c:v>
                </c:pt>
                <c:pt idx="7957">
                  <c:v>-0.15784899999999999</c:v>
                </c:pt>
                <c:pt idx="7958">
                  <c:v>-0.16540299999999999</c:v>
                </c:pt>
                <c:pt idx="7959">
                  <c:v>-0.174484</c:v>
                </c:pt>
                <c:pt idx="7960">
                  <c:v>-0.186087</c:v>
                </c:pt>
                <c:pt idx="7961">
                  <c:v>-0.19844000000000001</c:v>
                </c:pt>
                <c:pt idx="7962">
                  <c:v>-0.20713100000000001</c:v>
                </c:pt>
                <c:pt idx="7963">
                  <c:v>-0.21302299999999999</c:v>
                </c:pt>
                <c:pt idx="7964">
                  <c:v>-0.21593699999999999</c:v>
                </c:pt>
                <c:pt idx="7965">
                  <c:v>-0.20976</c:v>
                </c:pt>
                <c:pt idx="7966">
                  <c:v>-0.20902299999999999</c:v>
                </c:pt>
                <c:pt idx="7967">
                  <c:v>-0.210621</c:v>
                </c:pt>
                <c:pt idx="7968">
                  <c:v>-0.21506500000000001</c:v>
                </c:pt>
                <c:pt idx="7969">
                  <c:v>-0.21738099999999999</c:v>
                </c:pt>
                <c:pt idx="7970">
                  <c:v>-0.219863</c:v>
                </c:pt>
                <c:pt idx="7971">
                  <c:v>-0.22453100000000001</c:v>
                </c:pt>
                <c:pt idx="7972">
                  <c:v>-0.23419899999999999</c:v>
                </c:pt>
                <c:pt idx="7973">
                  <c:v>-0.24560399999999999</c:v>
                </c:pt>
                <c:pt idx="7974">
                  <c:v>-0.254139</c:v>
                </c:pt>
                <c:pt idx="7975">
                  <c:v>-0.25753500000000001</c:v>
                </c:pt>
                <c:pt idx="7976">
                  <c:v>-0.26399099999999998</c:v>
                </c:pt>
                <c:pt idx="7977">
                  <c:v>-0.27011600000000002</c:v>
                </c:pt>
                <c:pt idx="7978">
                  <c:v>-0.28395900000000002</c:v>
                </c:pt>
                <c:pt idx="7979">
                  <c:v>-0.30146200000000001</c:v>
                </c:pt>
                <c:pt idx="7980">
                  <c:v>-0.320492</c:v>
                </c:pt>
                <c:pt idx="7981">
                  <c:v>-0.34081899999999998</c:v>
                </c:pt>
                <c:pt idx="7982">
                  <c:v>-0.35743000000000003</c:v>
                </c:pt>
                <c:pt idx="7983">
                  <c:v>-0.36892799999999998</c:v>
                </c:pt>
                <c:pt idx="7984">
                  <c:v>-0.37463000000000002</c:v>
                </c:pt>
                <c:pt idx="7985">
                  <c:v>-0.37882900000000003</c:v>
                </c:pt>
                <c:pt idx="7986">
                  <c:v>-0.37910500000000003</c:v>
                </c:pt>
                <c:pt idx="7987">
                  <c:v>-0.38000499999999998</c:v>
                </c:pt>
                <c:pt idx="7988">
                  <c:v>-0.38041399999999997</c:v>
                </c:pt>
                <c:pt idx="7989">
                  <c:v>-0.382351</c:v>
                </c:pt>
                <c:pt idx="7990">
                  <c:v>-0.38480199999999998</c:v>
                </c:pt>
                <c:pt idx="7991">
                  <c:v>-0.38686500000000001</c:v>
                </c:pt>
                <c:pt idx="7992">
                  <c:v>-0.383162</c:v>
                </c:pt>
                <c:pt idx="7993">
                  <c:v>-0.38142100000000001</c:v>
                </c:pt>
                <c:pt idx="7994">
                  <c:v>-0.37637700000000002</c:v>
                </c:pt>
                <c:pt idx="7995">
                  <c:v>-0.37809599999999999</c:v>
                </c:pt>
                <c:pt idx="7996">
                  <c:v>-0.38080999999999998</c:v>
                </c:pt>
                <c:pt idx="7997">
                  <c:v>-0.38106299999999999</c:v>
                </c:pt>
                <c:pt idx="7998">
                  <c:v>-0.38263799999999998</c:v>
                </c:pt>
                <c:pt idx="7999">
                  <c:v>-0.38808599999999999</c:v>
                </c:pt>
                <c:pt idx="8000">
                  <c:v>-0.39283000000000001</c:v>
                </c:pt>
                <c:pt idx="8001">
                  <c:v>-0.39779700000000001</c:v>
                </c:pt>
                <c:pt idx="8002">
                  <c:v>-0.40395799999999998</c:v>
                </c:pt>
                <c:pt idx="8003">
                  <c:v>-0.40564099999999997</c:v>
                </c:pt>
                <c:pt idx="8004">
                  <c:v>-0.40796399999999999</c:v>
                </c:pt>
                <c:pt idx="8005">
                  <c:v>-0.40806999999999999</c:v>
                </c:pt>
                <c:pt idx="8006">
                  <c:v>-0.40522999999999998</c:v>
                </c:pt>
                <c:pt idx="8007">
                  <c:v>-0.40098699999999998</c:v>
                </c:pt>
                <c:pt idx="8008">
                  <c:v>-0.39624199999999998</c:v>
                </c:pt>
                <c:pt idx="8009">
                  <c:v>-0.39166400000000001</c:v>
                </c:pt>
                <c:pt idx="8010">
                  <c:v>-0.39190000000000003</c:v>
                </c:pt>
                <c:pt idx="8011">
                  <c:v>-0.39720699999999998</c:v>
                </c:pt>
                <c:pt idx="8012">
                  <c:v>-0.39994499999999999</c:v>
                </c:pt>
                <c:pt idx="8013">
                  <c:v>-0.40422999999999998</c:v>
                </c:pt>
                <c:pt idx="8014">
                  <c:v>-0.40699000000000002</c:v>
                </c:pt>
                <c:pt idx="8015">
                  <c:v>-0.41316199999999997</c:v>
                </c:pt>
                <c:pt idx="8016">
                  <c:v>-0.42392099999999999</c:v>
                </c:pt>
                <c:pt idx="8017">
                  <c:v>-0.43041200000000002</c:v>
                </c:pt>
                <c:pt idx="8018">
                  <c:v>-0.43454700000000002</c:v>
                </c:pt>
                <c:pt idx="8019">
                  <c:v>-0.43613099999999999</c:v>
                </c:pt>
                <c:pt idx="8020">
                  <c:v>-0.43404900000000002</c:v>
                </c:pt>
                <c:pt idx="8021">
                  <c:v>-0.42776199999999998</c:v>
                </c:pt>
                <c:pt idx="8022">
                  <c:v>-0.42418499999999998</c:v>
                </c:pt>
                <c:pt idx="8023">
                  <c:v>-0.42020999999999997</c:v>
                </c:pt>
                <c:pt idx="8024">
                  <c:v>-0.41169899999999998</c:v>
                </c:pt>
                <c:pt idx="8025">
                  <c:v>-0.40320800000000001</c:v>
                </c:pt>
                <c:pt idx="8026">
                  <c:v>-0.40011600000000003</c:v>
                </c:pt>
                <c:pt idx="8027">
                  <c:v>-0.39621800000000001</c:v>
                </c:pt>
                <c:pt idx="8028">
                  <c:v>-0.39262399999999997</c:v>
                </c:pt>
                <c:pt idx="8029">
                  <c:v>-0.391814</c:v>
                </c:pt>
                <c:pt idx="8030">
                  <c:v>-0.38844499999999998</c:v>
                </c:pt>
                <c:pt idx="8031">
                  <c:v>-0.38742799999999999</c:v>
                </c:pt>
                <c:pt idx="8032">
                  <c:v>-0.38906800000000002</c:v>
                </c:pt>
                <c:pt idx="8033">
                  <c:v>-0.39005299999999998</c:v>
                </c:pt>
                <c:pt idx="8034">
                  <c:v>-0.40033800000000003</c:v>
                </c:pt>
                <c:pt idx="8035">
                  <c:v>-0.41628900000000002</c:v>
                </c:pt>
                <c:pt idx="8036">
                  <c:v>-0.43326500000000001</c:v>
                </c:pt>
                <c:pt idx="8037">
                  <c:v>-0.44344899999999998</c:v>
                </c:pt>
                <c:pt idx="8038">
                  <c:v>-0.44849499999999998</c:v>
                </c:pt>
                <c:pt idx="8039">
                  <c:v>-0.454924</c:v>
                </c:pt>
                <c:pt idx="8040">
                  <c:v>-0.46649299999999999</c:v>
                </c:pt>
                <c:pt idx="8041">
                  <c:v>-0.48104400000000003</c:v>
                </c:pt>
                <c:pt idx="8042">
                  <c:v>-0.49164099999999999</c:v>
                </c:pt>
                <c:pt idx="8043">
                  <c:v>-0.50322699999999998</c:v>
                </c:pt>
                <c:pt idx="8044">
                  <c:v>-0.51067700000000005</c:v>
                </c:pt>
                <c:pt idx="8045">
                  <c:v>-0.516764</c:v>
                </c:pt>
                <c:pt idx="8046">
                  <c:v>-0.52198699999999998</c:v>
                </c:pt>
                <c:pt idx="8047">
                  <c:v>-0.52984699999999996</c:v>
                </c:pt>
                <c:pt idx="8048">
                  <c:v>-0.53956199999999999</c:v>
                </c:pt>
                <c:pt idx="8049">
                  <c:v>-0.550404</c:v>
                </c:pt>
                <c:pt idx="8050">
                  <c:v>-0.56046399999999996</c:v>
                </c:pt>
                <c:pt idx="8051">
                  <c:v>-0.55634099999999997</c:v>
                </c:pt>
                <c:pt idx="8052">
                  <c:v>-0.54740100000000003</c:v>
                </c:pt>
                <c:pt idx="8053">
                  <c:v>-0.53743099999999999</c:v>
                </c:pt>
                <c:pt idx="8054">
                  <c:v>-0.52791299999999997</c:v>
                </c:pt>
                <c:pt idx="8055">
                  <c:v>-0.52527000000000001</c:v>
                </c:pt>
                <c:pt idx="8056">
                  <c:v>-0.52124199999999998</c:v>
                </c:pt>
                <c:pt idx="8057">
                  <c:v>-0.51452200000000003</c:v>
                </c:pt>
                <c:pt idx="8058">
                  <c:v>-0.50189799999999996</c:v>
                </c:pt>
                <c:pt idx="8059">
                  <c:v>-0.48785499999999998</c:v>
                </c:pt>
                <c:pt idx="8060">
                  <c:v>-0.47572999999999999</c:v>
                </c:pt>
                <c:pt idx="8061">
                  <c:v>-0.482541</c:v>
                </c:pt>
                <c:pt idx="8062">
                  <c:v>-0.50665199999999999</c:v>
                </c:pt>
                <c:pt idx="8063">
                  <c:v>-0.547045</c:v>
                </c:pt>
                <c:pt idx="8064">
                  <c:v>-0.56605000000000005</c:v>
                </c:pt>
                <c:pt idx="8065">
                  <c:v>-0.570631</c:v>
                </c:pt>
                <c:pt idx="8066">
                  <c:v>-0.57160500000000003</c:v>
                </c:pt>
                <c:pt idx="8067">
                  <c:v>-0.572936</c:v>
                </c:pt>
                <c:pt idx="8068">
                  <c:v>-0.57865699999999998</c:v>
                </c:pt>
                <c:pt idx="8069">
                  <c:v>-0.58250400000000002</c:v>
                </c:pt>
                <c:pt idx="8070">
                  <c:v>-0.58469000000000004</c:v>
                </c:pt>
                <c:pt idx="8071">
                  <c:v>-0.58924500000000002</c:v>
                </c:pt>
                <c:pt idx="8072">
                  <c:v>-0.59001899999999996</c:v>
                </c:pt>
                <c:pt idx="8073">
                  <c:v>-0.588001</c:v>
                </c:pt>
                <c:pt idx="8074">
                  <c:v>-0.58614999999999995</c:v>
                </c:pt>
                <c:pt idx="8075">
                  <c:v>-0.58213599999999999</c:v>
                </c:pt>
                <c:pt idx="8076">
                  <c:v>-0.57089800000000002</c:v>
                </c:pt>
                <c:pt idx="8077">
                  <c:v>-0.56984199999999996</c:v>
                </c:pt>
                <c:pt idx="8078">
                  <c:v>-0.56667800000000002</c:v>
                </c:pt>
                <c:pt idx="8079">
                  <c:v>-0.56266099999999997</c:v>
                </c:pt>
                <c:pt idx="8080">
                  <c:v>-0.55712300000000003</c:v>
                </c:pt>
                <c:pt idx="8081">
                  <c:v>-0.55171999999999999</c:v>
                </c:pt>
                <c:pt idx="8082">
                  <c:v>-0.54726600000000003</c:v>
                </c:pt>
                <c:pt idx="8083">
                  <c:v>-0.54403699999999999</c:v>
                </c:pt>
                <c:pt idx="8084">
                  <c:v>-0.54336499999999999</c:v>
                </c:pt>
                <c:pt idx="8085">
                  <c:v>-0.53847500000000004</c:v>
                </c:pt>
                <c:pt idx="8086">
                  <c:v>-0.54033200000000003</c:v>
                </c:pt>
                <c:pt idx="8087">
                  <c:v>-0.54460799999999998</c:v>
                </c:pt>
                <c:pt idx="8088">
                  <c:v>-0.55433600000000005</c:v>
                </c:pt>
                <c:pt idx="8089">
                  <c:v>-0.56247599999999998</c:v>
                </c:pt>
                <c:pt idx="8090">
                  <c:v>-0.564079</c:v>
                </c:pt>
                <c:pt idx="8091">
                  <c:v>-0.56311900000000004</c:v>
                </c:pt>
                <c:pt idx="8092">
                  <c:v>-0.56477299999999997</c:v>
                </c:pt>
                <c:pt idx="8093">
                  <c:v>-0.56784199999999996</c:v>
                </c:pt>
                <c:pt idx="8094">
                  <c:v>-0.57181499999999996</c:v>
                </c:pt>
                <c:pt idx="8095">
                  <c:v>-0.57288099999999997</c:v>
                </c:pt>
                <c:pt idx="8096">
                  <c:v>-0.56762999999999997</c:v>
                </c:pt>
                <c:pt idx="8097">
                  <c:v>-0.56206299999999998</c:v>
                </c:pt>
                <c:pt idx="8098">
                  <c:v>-0.55618800000000002</c:v>
                </c:pt>
                <c:pt idx="8099">
                  <c:v>-0.55429899999999999</c:v>
                </c:pt>
                <c:pt idx="8100">
                  <c:v>-0.55101</c:v>
                </c:pt>
                <c:pt idx="8101">
                  <c:v>-0.54554499999999995</c:v>
                </c:pt>
                <c:pt idx="8102">
                  <c:v>-0.544269</c:v>
                </c:pt>
                <c:pt idx="8103">
                  <c:v>-0.54163899999999998</c:v>
                </c:pt>
                <c:pt idx="8104">
                  <c:v>-0.53114099999999997</c:v>
                </c:pt>
                <c:pt idx="8105">
                  <c:v>-0.52775799999999995</c:v>
                </c:pt>
                <c:pt idx="8106">
                  <c:v>-0.52103600000000005</c:v>
                </c:pt>
                <c:pt idx="8107">
                  <c:v>-0.51792499999999997</c:v>
                </c:pt>
                <c:pt idx="8108">
                  <c:v>-0.52105400000000002</c:v>
                </c:pt>
                <c:pt idx="8109">
                  <c:v>-0.52567200000000003</c:v>
                </c:pt>
                <c:pt idx="8110">
                  <c:v>-0.535385</c:v>
                </c:pt>
                <c:pt idx="8111">
                  <c:v>-0.54611500000000002</c:v>
                </c:pt>
                <c:pt idx="8112">
                  <c:v>-0.55283800000000005</c:v>
                </c:pt>
                <c:pt idx="8113">
                  <c:v>-0.55927300000000002</c:v>
                </c:pt>
                <c:pt idx="8114">
                  <c:v>-0.56622600000000001</c:v>
                </c:pt>
                <c:pt idx="8115">
                  <c:v>-0.57417399999999996</c:v>
                </c:pt>
                <c:pt idx="8116">
                  <c:v>-0.58198499999999997</c:v>
                </c:pt>
                <c:pt idx="8117">
                  <c:v>-0.588924</c:v>
                </c:pt>
                <c:pt idx="8118">
                  <c:v>-0.59732600000000002</c:v>
                </c:pt>
                <c:pt idx="8119">
                  <c:v>-0.60406899999999997</c:v>
                </c:pt>
                <c:pt idx="8120">
                  <c:v>-0.60880199999999995</c:v>
                </c:pt>
                <c:pt idx="8121">
                  <c:v>-0.610406</c:v>
                </c:pt>
                <c:pt idx="8122">
                  <c:v>-0.60933999999999999</c:v>
                </c:pt>
                <c:pt idx="8123">
                  <c:v>-0.60950800000000005</c:v>
                </c:pt>
                <c:pt idx="8124">
                  <c:v>-0.60363599999999995</c:v>
                </c:pt>
                <c:pt idx="8125">
                  <c:v>-0.59803499999999998</c:v>
                </c:pt>
                <c:pt idx="8126">
                  <c:v>-0.59127600000000002</c:v>
                </c:pt>
                <c:pt idx="8127">
                  <c:v>-0.58245000000000002</c:v>
                </c:pt>
                <c:pt idx="8128">
                  <c:v>-0.57182599999999995</c:v>
                </c:pt>
                <c:pt idx="8129">
                  <c:v>-0.56569000000000003</c:v>
                </c:pt>
                <c:pt idx="8130">
                  <c:v>-0.56185399999999996</c:v>
                </c:pt>
                <c:pt idx="8131">
                  <c:v>-0.54577200000000003</c:v>
                </c:pt>
                <c:pt idx="8132">
                  <c:v>-0.542014</c:v>
                </c:pt>
                <c:pt idx="8133">
                  <c:v>-0.534632</c:v>
                </c:pt>
                <c:pt idx="8134">
                  <c:v>-0.52726700000000004</c:v>
                </c:pt>
                <c:pt idx="8135">
                  <c:v>-0.51554800000000001</c:v>
                </c:pt>
                <c:pt idx="8136">
                  <c:v>-0.50570899999999996</c:v>
                </c:pt>
                <c:pt idx="8137">
                  <c:v>-0.490315</c:v>
                </c:pt>
                <c:pt idx="8138">
                  <c:v>-0.47739900000000002</c:v>
                </c:pt>
                <c:pt idx="8139">
                  <c:v>-0.46655099999999999</c:v>
                </c:pt>
                <c:pt idx="8140">
                  <c:v>-0.45468500000000001</c:v>
                </c:pt>
                <c:pt idx="8141">
                  <c:v>-0.45651399999999998</c:v>
                </c:pt>
                <c:pt idx="8142">
                  <c:v>-0.46824500000000002</c:v>
                </c:pt>
                <c:pt idx="8143">
                  <c:v>-0.47503299999999998</c:v>
                </c:pt>
                <c:pt idx="8144">
                  <c:v>-0.48682799999999998</c:v>
                </c:pt>
                <c:pt idx="8145">
                  <c:v>-0.49389300000000003</c:v>
                </c:pt>
                <c:pt idx="8146">
                  <c:v>-0.50106300000000004</c:v>
                </c:pt>
                <c:pt idx="8147">
                  <c:v>-0.50522999999999996</c:v>
                </c:pt>
                <c:pt idx="8148">
                  <c:v>-0.50936700000000001</c:v>
                </c:pt>
                <c:pt idx="8149">
                  <c:v>-0.51114599999999999</c:v>
                </c:pt>
                <c:pt idx="8150">
                  <c:v>-0.51661900000000005</c:v>
                </c:pt>
                <c:pt idx="8151">
                  <c:v>-0.521509</c:v>
                </c:pt>
                <c:pt idx="8152">
                  <c:v>-0.51891900000000002</c:v>
                </c:pt>
                <c:pt idx="8153">
                  <c:v>-0.51159500000000002</c:v>
                </c:pt>
                <c:pt idx="8154">
                  <c:v>-0.494004</c:v>
                </c:pt>
                <c:pt idx="8155">
                  <c:v>-0.48030699999999998</c:v>
                </c:pt>
                <c:pt idx="8156">
                  <c:v>-0.475879</c:v>
                </c:pt>
                <c:pt idx="8157">
                  <c:v>-0.47190700000000002</c:v>
                </c:pt>
                <c:pt idx="8158">
                  <c:v>-0.467441</c:v>
                </c:pt>
                <c:pt idx="8159">
                  <c:v>-0.47205200000000003</c:v>
                </c:pt>
                <c:pt idx="8160">
                  <c:v>-0.47759299999999999</c:v>
                </c:pt>
                <c:pt idx="8161">
                  <c:v>-0.47896300000000003</c:v>
                </c:pt>
                <c:pt idx="8162">
                  <c:v>-0.47602800000000001</c:v>
                </c:pt>
                <c:pt idx="8163">
                  <c:v>-0.47265099999999999</c:v>
                </c:pt>
                <c:pt idx="8164">
                  <c:v>-0.46721600000000002</c:v>
                </c:pt>
                <c:pt idx="8165">
                  <c:v>-0.46026299999999998</c:v>
                </c:pt>
                <c:pt idx="8166">
                  <c:v>-0.44665199999999999</c:v>
                </c:pt>
                <c:pt idx="8167">
                  <c:v>-0.42296499999999998</c:v>
                </c:pt>
                <c:pt idx="8168">
                  <c:v>-0.41347600000000001</c:v>
                </c:pt>
                <c:pt idx="8169">
                  <c:v>-0.41010799999999997</c:v>
                </c:pt>
                <c:pt idx="8170">
                  <c:v>-0.40473599999999998</c:v>
                </c:pt>
                <c:pt idx="8171">
                  <c:v>-0.39791399999999999</c:v>
                </c:pt>
                <c:pt idx="8172">
                  <c:v>-0.37900099999999998</c:v>
                </c:pt>
                <c:pt idx="8173">
                  <c:v>-0.35949399999999998</c:v>
                </c:pt>
                <c:pt idx="8174">
                  <c:v>-0.34789900000000001</c:v>
                </c:pt>
                <c:pt idx="8175">
                  <c:v>-0.33697100000000002</c:v>
                </c:pt>
                <c:pt idx="8176">
                  <c:v>-0.33022899999999999</c:v>
                </c:pt>
                <c:pt idx="8177">
                  <c:v>-0.33971600000000002</c:v>
                </c:pt>
                <c:pt idx="8178">
                  <c:v>-0.35553499999999999</c:v>
                </c:pt>
                <c:pt idx="8179">
                  <c:v>-0.36004999999999998</c:v>
                </c:pt>
                <c:pt idx="8180">
                  <c:v>-0.360037</c:v>
                </c:pt>
                <c:pt idx="8181">
                  <c:v>-0.359713</c:v>
                </c:pt>
                <c:pt idx="8182">
                  <c:v>-0.36189500000000002</c:v>
                </c:pt>
                <c:pt idx="8183">
                  <c:v>-0.36446400000000001</c:v>
                </c:pt>
                <c:pt idx="8184">
                  <c:v>-0.36822300000000002</c:v>
                </c:pt>
                <c:pt idx="8185">
                  <c:v>-0.37473299999999998</c:v>
                </c:pt>
                <c:pt idx="8186">
                  <c:v>-0.37771300000000002</c:v>
                </c:pt>
                <c:pt idx="8187">
                  <c:v>-0.384158</c:v>
                </c:pt>
                <c:pt idx="8188">
                  <c:v>-0.39746500000000001</c:v>
                </c:pt>
                <c:pt idx="8189">
                  <c:v>-0.41376499999999999</c:v>
                </c:pt>
                <c:pt idx="8190">
                  <c:v>-0.43317299999999997</c:v>
                </c:pt>
                <c:pt idx="8191">
                  <c:v>-0.44483499999999998</c:v>
                </c:pt>
                <c:pt idx="8192">
                  <c:v>-0.45161499999999999</c:v>
                </c:pt>
                <c:pt idx="8193">
                  <c:v>-0.45471699999999998</c:v>
                </c:pt>
                <c:pt idx="8194">
                  <c:v>-0.45606799999999997</c:v>
                </c:pt>
                <c:pt idx="8195">
                  <c:v>-0.44201200000000002</c:v>
                </c:pt>
                <c:pt idx="8196">
                  <c:v>-0.43958199999999997</c:v>
                </c:pt>
                <c:pt idx="8197">
                  <c:v>-0.43860500000000002</c:v>
                </c:pt>
                <c:pt idx="8198">
                  <c:v>-0.44037500000000002</c:v>
                </c:pt>
                <c:pt idx="8199">
                  <c:v>-0.44424999999999998</c:v>
                </c:pt>
                <c:pt idx="8200">
                  <c:v>-0.44145400000000001</c:v>
                </c:pt>
                <c:pt idx="8201">
                  <c:v>-0.43593700000000002</c:v>
                </c:pt>
                <c:pt idx="8202">
                  <c:v>-0.43105300000000002</c:v>
                </c:pt>
                <c:pt idx="8203">
                  <c:v>-0.428674</c:v>
                </c:pt>
                <c:pt idx="8204">
                  <c:v>-0.426593</c:v>
                </c:pt>
                <c:pt idx="8205">
                  <c:v>-0.42141499999999998</c:v>
                </c:pt>
                <c:pt idx="8206">
                  <c:v>-0.41270099999999998</c:v>
                </c:pt>
                <c:pt idx="8207">
                  <c:v>-0.40237600000000001</c:v>
                </c:pt>
                <c:pt idx="8208">
                  <c:v>-0.399733</c:v>
                </c:pt>
                <c:pt idx="8209">
                  <c:v>-0.399592</c:v>
                </c:pt>
                <c:pt idx="8210">
                  <c:v>-0.39604699999999998</c:v>
                </c:pt>
                <c:pt idx="8211">
                  <c:v>-0.396262</c:v>
                </c:pt>
                <c:pt idx="8212">
                  <c:v>-0.39923999999999998</c:v>
                </c:pt>
                <c:pt idx="8213">
                  <c:v>-0.39885999999999999</c:v>
                </c:pt>
                <c:pt idx="8214">
                  <c:v>-0.39337800000000001</c:v>
                </c:pt>
                <c:pt idx="8215">
                  <c:v>-0.39466000000000001</c:v>
                </c:pt>
                <c:pt idx="8216">
                  <c:v>-0.40034999999999998</c:v>
                </c:pt>
                <c:pt idx="8217">
                  <c:v>-0.41091100000000003</c:v>
                </c:pt>
                <c:pt idx="8218">
                  <c:v>-0.419626</c:v>
                </c:pt>
                <c:pt idx="8219">
                  <c:v>-0.42222199999999999</c:v>
                </c:pt>
                <c:pt idx="8220">
                  <c:v>-0.41899399999999998</c:v>
                </c:pt>
                <c:pt idx="8221">
                  <c:v>-0.41609400000000002</c:v>
                </c:pt>
                <c:pt idx="8222">
                  <c:v>-0.416547</c:v>
                </c:pt>
                <c:pt idx="8223">
                  <c:v>-0.41776799999999997</c:v>
                </c:pt>
                <c:pt idx="8224">
                  <c:v>-0.42790600000000001</c:v>
                </c:pt>
                <c:pt idx="8225">
                  <c:v>-0.43559799999999999</c:v>
                </c:pt>
                <c:pt idx="8226">
                  <c:v>-0.43989499999999998</c:v>
                </c:pt>
                <c:pt idx="8227">
                  <c:v>-0.44278899999999999</c:v>
                </c:pt>
                <c:pt idx="8228">
                  <c:v>-0.4451</c:v>
                </c:pt>
                <c:pt idx="8229">
                  <c:v>-0.44611899999999999</c:v>
                </c:pt>
                <c:pt idx="8230">
                  <c:v>-0.451631</c:v>
                </c:pt>
                <c:pt idx="8231">
                  <c:v>-0.45651000000000003</c:v>
                </c:pt>
                <c:pt idx="8232">
                  <c:v>-0.45957399999999998</c:v>
                </c:pt>
                <c:pt idx="8233">
                  <c:v>-0.45432099999999997</c:v>
                </c:pt>
                <c:pt idx="8234">
                  <c:v>-0.45412400000000003</c:v>
                </c:pt>
                <c:pt idx="8235">
                  <c:v>-0.462368</c:v>
                </c:pt>
                <c:pt idx="8236">
                  <c:v>-0.47701100000000002</c:v>
                </c:pt>
                <c:pt idx="8237">
                  <c:v>-0.49488100000000002</c:v>
                </c:pt>
                <c:pt idx="8238">
                  <c:v>-0.50783800000000001</c:v>
                </c:pt>
                <c:pt idx="8239">
                  <c:v>-0.51194200000000001</c:v>
                </c:pt>
                <c:pt idx="8240">
                  <c:v>-0.51487000000000005</c:v>
                </c:pt>
                <c:pt idx="8241">
                  <c:v>-0.51585400000000003</c:v>
                </c:pt>
                <c:pt idx="8242">
                  <c:v>-0.509293</c:v>
                </c:pt>
                <c:pt idx="8243">
                  <c:v>-0.51256999999999997</c:v>
                </c:pt>
                <c:pt idx="8244">
                  <c:v>-0.51957799999999998</c:v>
                </c:pt>
                <c:pt idx="8245">
                  <c:v>-0.53228900000000001</c:v>
                </c:pt>
                <c:pt idx="8246">
                  <c:v>-0.55071800000000004</c:v>
                </c:pt>
                <c:pt idx="8247">
                  <c:v>-0.568662</c:v>
                </c:pt>
                <c:pt idx="8248">
                  <c:v>-0.58946600000000005</c:v>
                </c:pt>
                <c:pt idx="8249">
                  <c:v>-0.60622900000000002</c:v>
                </c:pt>
                <c:pt idx="8250">
                  <c:v>-0.62179300000000004</c:v>
                </c:pt>
                <c:pt idx="8251">
                  <c:v>-0.62550099999999997</c:v>
                </c:pt>
                <c:pt idx="8252">
                  <c:v>-0.62015100000000001</c:v>
                </c:pt>
                <c:pt idx="8253">
                  <c:v>-0.61681200000000003</c:v>
                </c:pt>
                <c:pt idx="8254">
                  <c:v>-0.61629299999999998</c:v>
                </c:pt>
                <c:pt idx="8255">
                  <c:v>-0.606742</c:v>
                </c:pt>
                <c:pt idx="8256">
                  <c:v>-0.60945400000000005</c:v>
                </c:pt>
                <c:pt idx="8257">
                  <c:v>-0.61120799999999997</c:v>
                </c:pt>
                <c:pt idx="8258">
                  <c:v>-0.61456599999999995</c:v>
                </c:pt>
                <c:pt idx="8259">
                  <c:v>-0.616842</c:v>
                </c:pt>
                <c:pt idx="8260">
                  <c:v>-0.62027900000000002</c:v>
                </c:pt>
                <c:pt idx="8261">
                  <c:v>-0.62672899999999998</c:v>
                </c:pt>
                <c:pt idx="8262">
                  <c:v>-0.63566400000000001</c:v>
                </c:pt>
                <c:pt idx="8263">
                  <c:v>-0.646482</c:v>
                </c:pt>
                <c:pt idx="8264">
                  <c:v>-0.656806</c:v>
                </c:pt>
                <c:pt idx="8265">
                  <c:v>-0.67041600000000001</c:v>
                </c:pt>
                <c:pt idx="8266">
                  <c:v>-0.68986400000000003</c:v>
                </c:pt>
                <c:pt idx="8267">
                  <c:v>-0.70740199999999998</c:v>
                </c:pt>
                <c:pt idx="8268">
                  <c:v>-0.72123499999999996</c:v>
                </c:pt>
                <c:pt idx="8269">
                  <c:v>-0.73748000000000002</c:v>
                </c:pt>
                <c:pt idx="8270">
                  <c:v>-0.74558899999999995</c:v>
                </c:pt>
                <c:pt idx="8271">
                  <c:v>-0.74321099999999996</c:v>
                </c:pt>
                <c:pt idx="8272">
                  <c:v>-0.74185400000000001</c:v>
                </c:pt>
                <c:pt idx="8273">
                  <c:v>-0.73390999999999995</c:v>
                </c:pt>
                <c:pt idx="8274">
                  <c:v>-0.72679099999999996</c:v>
                </c:pt>
                <c:pt idx="8275">
                  <c:v>-0.72233700000000001</c:v>
                </c:pt>
                <c:pt idx="8276">
                  <c:v>-0.72378900000000002</c:v>
                </c:pt>
                <c:pt idx="8277">
                  <c:v>-0.72553699999999999</c:v>
                </c:pt>
                <c:pt idx="8278">
                  <c:v>-0.72722500000000001</c:v>
                </c:pt>
                <c:pt idx="8279">
                  <c:v>-0.72454300000000005</c:v>
                </c:pt>
                <c:pt idx="8280">
                  <c:v>-0.71519500000000003</c:v>
                </c:pt>
                <c:pt idx="8281">
                  <c:v>-0.71091700000000002</c:v>
                </c:pt>
                <c:pt idx="8282">
                  <c:v>-0.71389400000000003</c:v>
                </c:pt>
                <c:pt idx="8283">
                  <c:v>-0.71876700000000004</c:v>
                </c:pt>
                <c:pt idx="8284">
                  <c:v>-0.72598099999999999</c:v>
                </c:pt>
                <c:pt idx="8285">
                  <c:v>-0.729406</c:v>
                </c:pt>
                <c:pt idx="8286">
                  <c:v>-0.72902199999999995</c:v>
                </c:pt>
                <c:pt idx="8287">
                  <c:v>-0.72939399999999999</c:v>
                </c:pt>
                <c:pt idx="8288">
                  <c:v>-0.72738800000000003</c:v>
                </c:pt>
                <c:pt idx="8289">
                  <c:v>-0.71185299999999996</c:v>
                </c:pt>
                <c:pt idx="8290">
                  <c:v>-0.70656200000000002</c:v>
                </c:pt>
                <c:pt idx="8291">
                  <c:v>-0.711758</c:v>
                </c:pt>
                <c:pt idx="8292">
                  <c:v>-0.710762</c:v>
                </c:pt>
                <c:pt idx="8293">
                  <c:v>-0.71205200000000002</c:v>
                </c:pt>
                <c:pt idx="8294">
                  <c:v>-0.71157400000000004</c:v>
                </c:pt>
                <c:pt idx="8295">
                  <c:v>-0.71033400000000002</c:v>
                </c:pt>
                <c:pt idx="8296">
                  <c:v>-0.71108800000000005</c:v>
                </c:pt>
                <c:pt idx="8297">
                  <c:v>-0.71294599999999997</c:v>
                </c:pt>
                <c:pt idx="8298">
                  <c:v>-0.72003499999999998</c:v>
                </c:pt>
                <c:pt idx="8299">
                  <c:v>-0.728792</c:v>
                </c:pt>
                <c:pt idx="8300">
                  <c:v>-0.72874399999999995</c:v>
                </c:pt>
                <c:pt idx="8301">
                  <c:v>-0.73028999999999999</c:v>
                </c:pt>
                <c:pt idx="8302">
                  <c:v>-0.72802999999999995</c:v>
                </c:pt>
                <c:pt idx="8303">
                  <c:v>-0.73078100000000001</c:v>
                </c:pt>
                <c:pt idx="8304">
                  <c:v>-0.73085800000000001</c:v>
                </c:pt>
                <c:pt idx="8305">
                  <c:v>-0.73314599999999996</c:v>
                </c:pt>
                <c:pt idx="8306">
                  <c:v>-0.737016</c:v>
                </c:pt>
                <c:pt idx="8307">
                  <c:v>-0.74356800000000001</c:v>
                </c:pt>
                <c:pt idx="8308">
                  <c:v>-0.74477599999999999</c:v>
                </c:pt>
                <c:pt idx="8309">
                  <c:v>-0.74535099999999999</c:v>
                </c:pt>
                <c:pt idx="8310">
                  <c:v>-0.74936100000000005</c:v>
                </c:pt>
                <c:pt idx="8311">
                  <c:v>-0.74209099999999995</c:v>
                </c:pt>
                <c:pt idx="8312">
                  <c:v>-0.74727299999999997</c:v>
                </c:pt>
                <c:pt idx="8313">
                  <c:v>-0.74952700000000005</c:v>
                </c:pt>
                <c:pt idx="8314">
                  <c:v>-0.75010399999999999</c:v>
                </c:pt>
                <c:pt idx="8315">
                  <c:v>-0.75078400000000001</c:v>
                </c:pt>
                <c:pt idx="8316">
                  <c:v>-0.75361699999999998</c:v>
                </c:pt>
                <c:pt idx="8317">
                  <c:v>-0.75564699999999996</c:v>
                </c:pt>
                <c:pt idx="8318">
                  <c:v>-0.74901399999999996</c:v>
                </c:pt>
                <c:pt idx="8319">
                  <c:v>-0.74649399999999999</c:v>
                </c:pt>
                <c:pt idx="8320">
                  <c:v>-0.74614400000000003</c:v>
                </c:pt>
                <c:pt idx="8321">
                  <c:v>-0.74877300000000002</c:v>
                </c:pt>
                <c:pt idx="8322">
                  <c:v>-0.75925100000000001</c:v>
                </c:pt>
                <c:pt idx="8323">
                  <c:v>-0.77090000000000003</c:v>
                </c:pt>
                <c:pt idx="8324">
                  <c:v>-0.78279299999999996</c:v>
                </c:pt>
                <c:pt idx="8325">
                  <c:v>-0.79122199999999998</c:v>
                </c:pt>
                <c:pt idx="8326">
                  <c:v>-0.79658899999999999</c:v>
                </c:pt>
                <c:pt idx="8327">
                  <c:v>-0.79104600000000003</c:v>
                </c:pt>
                <c:pt idx="8328">
                  <c:v>-0.78410999999999997</c:v>
                </c:pt>
                <c:pt idx="8329">
                  <c:v>-0.77598100000000003</c:v>
                </c:pt>
                <c:pt idx="8330">
                  <c:v>-0.76850099999999999</c:v>
                </c:pt>
                <c:pt idx="8331">
                  <c:v>-0.76843399999999995</c:v>
                </c:pt>
                <c:pt idx="8332">
                  <c:v>-0.76901900000000001</c:v>
                </c:pt>
                <c:pt idx="8333">
                  <c:v>-0.76921600000000001</c:v>
                </c:pt>
                <c:pt idx="8334">
                  <c:v>-0.76460899999999998</c:v>
                </c:pt>
                <c:pt idx="8335">
                  <c:v>-0.76173100000000005</c:v>
                </c:pt>
                <c:pt idx="8336">
                  <c:v>-0.75691900000000001</c:v>
                </c:pt>
                <c:pt idx="8337">
                  <c:v>-0.75135099999999999</c:v>
                </c:pt>
                <c:pt idx="8338">
                  <c:v>-0.75208699999999995</c:v>
                </c:pt>
                <c:pt idx="8339">
                  <c:v>-0.75094799999999995</c:v>
                </c:pt>
                <c:pt idx="8340">
                  <c:v>-0.74993900000000002</c:v>
                </c:pt>
                <c:pt idx="8341">
                  <c:v>-0.74914000000000003</c:v>
                </c:pt>
                <c:pt idx="8342">
                  <c:v>-0.75190500000000005</c:v>
                </c:pt>
                <c:pt idx="8343">
                  <c:v>-0.75532699999999997</c:v>
                </c:pt>
                <c:pt idx="8344">
                  <c:v>-0.75779099999999999</c:v>
                </c:pt>
                <c:pt idx="8345">
                  <c:v>-0.75953400000000004</c:v>
                </c:pt>
                <c:pt idx="8346">
                  <c:v>-0.75712800000000002</c:v>
                </c:pt>
                <c:pt idx="8347">
                  <c:v>-0.75520200000000004</c:v>
                </c:pt>
                <c:pt idx="8348">
                  <c:v>-0.76306499999999999</c:v>
                </c:pt>
                <c:pt idx="8349">
                  <c:v>-0.77434099999999995</c:v>
                </c:pt>
                <c:pt idx="8350">
                  <c:v>-0.78295999999999999</c:v>
                </c:pt>
                <c:pt idx="8351">
                  <c:v>-0.79554599999999998</c:v>
                </c:pt>
                <c:pt idx="8352">
                  <c:v>-0.80452100000000004</c:v>
                </c:pt>
                <c:pt idx="8353">
                  <c:v>-0.81040400000000001</c:v>
                </c:pt>
                <c:pt idx="8354">
                  <c:v>-0.81558900000000001</c:v>
                </c:pt>
                <c:pt idx="8355">
                  <c:v>-0.81811999999999996</c:v>
                </c:pt>
                <c:pt idx="8356">
                  <c:v>-0.81840500000000005</c:v>
                </c:pt>
                <c:pt idx="8357">
                  <c:v>-0.80352599999999996</c:v>
                </c:pt>
                <c:pt idx="8358">
                  <c:v>-0.78832500000000005</c:v>
                </c:pt>
                <c:pt idx="8359">
                  <c:v>-0.76901900000000001</c:v>
                </c:pt>
                <c:pt idx="8360">
                  <c:v>-0.75258800000000003</c:v>
                </c:pt>
                <c:pt idx="8361">
                  <c:v>-0.74440499999999998</c:v>
                </c:pt>
                <c:pt idx="8362">
                  <c:v>-0.74132900000000002</c:v>
                </c:pt>
                <c:pt idx="8363">
                  <c:v>-0.73696300000000003</c:v>
                </c:pt>
                <c:pt idx="8364">
                  <c:v>-0.73841999999999997</c:v>
                </c:pt>
                <c:pt idx="8365">
                  <c:v>-0.74112299999999998</c:v>
                </c:pt>
                <c:pt idx="8366">
                  <c:v>-0.74215399999999998</c:v>
                </c:pt>
                <c:pt idx="8367">
                  <c:v>-0.74687000000000003</c:v>
                </c:pt>
                <c:pt idx="8368">
                  <c:v>-0.75286600000000004</c:v>
                </c:pt>
                <c:pt idx="8369">
                  <c:v>-0.76183400000000001</c:v>
                </c:pt>
                <c:pt idx="8370">
                  <c:v>-0.77390700000000001</c:v>
                </c:pt>
                <c:pt idx="8371">
                  <c:v>-0.77868800000000005</c:v>
                </c:pt>
                <c:pt idx="8372">
                  <c:v>-0.78077399999999997</c:v>
                </c:pt>
                <c:pt idx="8373">
                  <c:v>-0.77869999999999995</c:v>
                </c:pt>
                <c:pt idx="8374">
                  <c:v>-0.774671</c:v>
                </c:pt>
                <c:pt idx="8375">
                  <c:v>-0.77327000000000001</c:v>
                </c:pt>
                <c:pt idx="8376">
                  <c:v>-0.77337400000000001</c:v>
                </c:pt>
                <c:pt idx="8377">
                  <c:v>-0.77587200000000001</c:v>
                </c:pt>
                <c:pt idx="8378">
                  <c:v>-0.77749000000000001</c:v>
                </c:pt>
                <c:pt idx="8379">
                  <c:v>-0.77868800000000005</c:v>
                </c:pt>
                <c:pt idx="8380">
                  <c:v>-0.78353399999999995</c:v>
                </c:pt>
                <c:pt idx="8381">
                  <c:v>-0.78448700000000005</c:v>
                </c:pt>
                <c:pt idx="8382">
                  <c:v>-0.78506399999999998</c:v>
                </c:pt>
                <c:pt idx="8383">
                  <c:v>-0.78457500000000002</c:v>
                </c:pt>
                <c:pt idx="8384">
                  <c:v>-0.77787099999999998</c:v>
                </c:pt>
                <c:pt idx="8385">
                  <c:v>-0.77903</c:v>
                </c:pt>
                <c:pt idx="8386">
                  <c:v>-0.772231</c:v>
                </c:pt>
                <c:pt idx="8387">
                  <c:v>-0.77271999999999996</c:v>
                </c:pt>
                <c:pt idx="8388">
                  <c:v>-0.77254999999999996</c:v>
                </c:pt>
                <c:pt idx="8389">
                  <c:v>-0.76958199999999999</c:v>
                </c:pt>
                <c:pt idx="8390">
                  <c:v>-0.77244400000000002</c:v>
                </c:pt>
                <c:pt idx="8391">
                  <c:v>-0.778644</c:v>
                </c:pt>
                <c:pt idx="8392">
                  <c:v>-0.788053</c:v>
                </c:pt>
                <c:pt idx="8393">
                  <c:v>-0.79483999999999999</c:v>
                </c:pt>
                <c:pt idx="8394">
                  <c:v>-0.79542999999999997</c:v>
                </c:pt>
                <c:pt idx="8395">
                  <c:v>-0.792991</c:v>
                </c:pt>
                <c:pt idx="8396">
                  <c:v>-0.79418699999999998</c:v>
                </c:pt>
                <c:pt idx="8397">
                  <c:v>-0.79202300000000003</c:v>
                </c:pt>
                <c:pt idx="8398">
                  <c:v>-0.79343900000000001</c:v>
                </c:pt>
                <c:pt idx="8399">
                  <c:v>-0.79378800000000005</c:v>
                </c:pt>
                <c:pt idx="8400">
                  <c:v>-0.79403900000000005</c:v>
                </c:pt>
                <c:pt idx="8401">
                  <c:v>-0.78826300000000005</c:v>
                </c:pt>
                <c:pt idx="8402">
                  <c:v>-0.78747800000000001</c:v>
                </c:pt>
                <c:pt idx="8403">
                  <c:v>-0.78845699999999996</c:v>
                </c:pt>
                <c:pt idx="8404">
                  <c:v>-0.796516</c:v>
                </c:pt>
                <c:pt idx="8405">
                  <c:v>-0.81626100000000001</c:v>
                </c:pt>
                <c:pt idx="8406">
                  <c:v>-0.83303899999999997</c:v>
                </c:pt>
                <c:pt idx="8407">
                  <c:v>-0.84512699999999996</c:v>
                </c:pt>
                <c:pt idx="8408">
                  <c:v>-0.84841999999999995</c:v>
                </c:pt>
                <c:pt idx="8409">
                  <c:v>-0.84350099999999995</c:v>
                </c:pt>
                <c:pt idx="8410">
                  <c:v>-0.83658399999999999</c:v>
                </c:pt>
                <c:pt idx="8411">
                  <c:v>-0.83517200000000003</c:v>
                </c:pt>
                <c:pt idx="8412">
                  <c:v>-0.83718800000000004</c:v>
                </c:pt>
                <c:pt idx="8413">
                  <c:v>-0.85104000000000002</c:v>
                </c:pt>
                <c:pt idx="8414">
                  <c:v>-0.87022900000000003</c:v>
                </c:pt>
                <c:pt idx="8415">
                  <c:v>-0.88427800000000001</c:v>
                </c:pt>
                <c:pt idx="8416">
                  <c:v>-0.89327400000000001</c:v>
                </c:pt>
                <c:pt idx="8417">
                  <c:v>-0.89932800000000002</c:v>
                </c:pt>
                <c:pt idx="8418">
                  <c:v>-0.89842</c:v>
                </c:pt>
                <c:pt idx="8419">
                  <c:v>-0.90279399999999999</c:v>
                </c:pt>
                <c:pt idx="8420">
                  <c:v>-0.91114499999999998</c:v>
                </c:pt>
                <c:pt idx="8421">
                  <c:v>-0.91869199999999995</c:v>
                </c:pt>
                <c:pt idx="8422">
                  <c:v>-0.922207</c:v>
                </c:pt>
                <c:pt idx="8423">
                  <c:v>-0.917987</c:v>
                </c:pt>
                <c:pt idx="8424">
                  <c:v>-0.91389699999999996</c:v>
                </c:pt>
                <c:pt idx="8425">
                  <c:v>-0.91236399999999995</c:v>
                </c:pt>
                <c:pt idx="8426">
                  <c:v>-0.91386199999999995</c:v>
                </c:pt>
                <c:pt idx="8427">
                  <c:v>-0.91759999999999997</c:v>
                </c:pt>
                <c:pt idx="8428">
                  <c:v>-0.92078899999999997</c:v>
                </c:pt>
                <c:pt idx="8429">
                  <c:v>-0.92380499999999999</c:v>
                </c:pt>
                <c:pt idx="8430">
                  <c:v>-0.92506699999999997</c:v>
                </c:pt>
                <c:pt idx="8431">
                  <c:v>-0.93013100000000004</c:v>
                </c:pt>
                <c:pt idx="8432">
                  <c:v>-0.93597900000000001</c:v>
                </c:pt>
                <c:pt idx="8433">
                  <c:v>-0.93762500000000004</c:v>
                </c:pt>
                <c:pt idx="8434">
                  <c:v>-0.94055500000000003</c:v>
                </c:pt>
                <c:pt idx="8435">
                  <c:v>-0.93670699999999996</c:v>
                </c:pt>
                <c:pt idx="8436">
                  <c:v>-0.93217899999999998</c:v>
                </c:pt>
                <c:pt idx="8437">
                  <c:v>-0.93395099999999998</c:v>
                </c:pt>
                <c:pt idx="8438">
                  <c:v>-0.94143900000000003</c:v>
                </c:pt>
                <c:pt idx="8439">
                  <c:v>-0.95185799999999998</c:v>
                </c:pt>
                <c:pt idx="8440">
                  <c:v>-0.96318199999999998</c:v>
                </c:pt>
                <c:pt idx="8441">
                  <c:v>-0.96790200000000004</c:v>
                </c:pt>
                <c:pt idx="8442">
                  <c:v>-0.970997</c:v>
                </c:pt>
                <c:pt idx="8443">
                  <c:v>-0.97237899999999999</c:v>
                </c:pt>
                <c:pt idx="8444">
                  <c:v>-0.97157700000000002</c:v>
                </c:pt>
                <c:pt idx="8445">
                  <c:v>-0.97267700000000001</c:v>
                </c:pt>
                <c:pt idx="8446">
                  <c:v>-0.97179800000000005</c:v>
                </c:pt>
                <c:pt idx="8447">
                  <c:v>-0.97179099999999996</c:v>
                </c:pt>
                <c:pt idx="8448">
                  <c:v>-0.96636999999999995</c:v>
                </c:pt>
                <c:pt idx="8449">
                  <c:v>-0.95766399999999996</c:v>
                </c:pt>
                <c:pt idx="8450">
                  <c:v>-0.95337700000000003</c:v>
                </c:pt>
                <c:pt idx="8451">
                  <c:v>-0.94625499999999996</c:v>
                </c:pt>
                <c:pt idx="8452">
                  <c:v>-0.93276599999999998</c:v>
                </c:pt>
                <c:pt idx="8453">
                  <c:v>-0.91132299999999999</c:v>
                </c:pt>
                <c:pt idx="8454">
                  <c:v>-0.91453499999999999</c:v>
                </c:pt>
                <c:pt idx="8455">
                  <c:v>-0.91690400000000005</c:v>
                </c:pt>
                <c:pt idx="8456">
                  <c:v>-0.91989799999999999</c:v>
                </c:pt>
                <c:pt idx="8457">
                  <c:v>-0.92174400000000001</c:v>
                </c:pt>
                <c:pt idx="8458">
                  <c:v>-0.92938500000000002</c:v>
                </c:pt>
                <c:pt idx="8459">
                  <c:v>-0.93388000000000004</c:v>
                </c:pt>
                <c:pt idx="8460">
                  <c:v>-0.94232499999999997</c:v>
                </c:pt>
                <c:pt idx="8461">
                  <c:v>-0.95388899999999999</c:v>
                </c:pt>
                <c:pt idx="8462">
                  <c:v>-0.963256</c:v>
                </c:pt>
                <c:pt idx="8463">
                  <c:v>-0.97802999999999995</c:v>
                </c:pt>
                <c:pt idx="8464">
                  <c:v>-1.01023</c:v>
                </c:pt>
                <c:pt idx="8465">
                  <c:v>-1.0293399999999999</c:v>
                </c:pt>
                <c:pt idx="8466">
                  <c:v>-1.0403199999999999</c:v>
                </c:pt>
                <c:pt idx="8467">
                  <c:v>-1.04373</c:v>
                </c:pt>
                <c:pt idx="8468">
                  <c:v>-1.04931</c:v>
                </c:pt>
                <c:pt idx="8469">
                  <c:v>-1.05463</c:v>
                </c:pt>
                <c:pt idx="8470">
                  <c:v>-1.0674999999999999</c:v>
                </c:pt>
                <c:pt idx="8471">
                  <c:v>-1.0822400000000001</c:v>
                </c:pt>
                <c:pt idx="8472">
                  <c:v>-1.1008100000000001</c:v>
                </c:pt>
                <c:pt idx="8473">
                  <c:v>-1.11548</c:v>
                </c:pt>
                <c:pt idx="8474">
                  <c:v>-1.12591</c:v>
                </c:pt>
                <c:pt idx="8475">
                  <c:v>-1.1382000000000001</c:v>
                </c:pt>
                <c:pt idx="8476">
                  <c:v>-1.1519699999999999</c:v>
                </c:pt>
                <c:pt idx="8477">
                  <c:v>-1.1605300000000001</c:v>
                </c:pt>
                <c:pt idx="8478">
                  <c:v>-1.1741900000000001</c:v>
                </c:pt>
                <c:pt idx="8479">
                  <c:v>-1.18384</c:v>
                </c:pt>
                <c:pt idx="8480">
                  <c:v>-1.1886699999999999</c:v>
                </c:pt>
                <c:pt idx="8481">
                  <c:v>-1.1922200000000001</c:v>
                </c:pt>
                <c:pt idx="8482">
                  <c:v>-1.1979500000000001</c:v>
                </c:pt>
                <c:pt idx="8483">
                  <c:v>-1.2070799999999999</c:v>
                </c:pt>
                <c:pt idx="8484">
                  <c:v>-1.21184</c:v>
                </c:pt>
                <c:pt idx="8485">
                  <c:v>-1.2019299999999999</c:v>
                </c:pt>
                <c:pt idx="8486">
                  <c:v>-1.1954</c:v>
                </c:pt>
                <c:pt idx="8487">
                  <c:v>-1.19564</c:v>
                </c:pt>
                <c:pt idx="8488">
                  <c:v>-1.1964900000000001</c:v>
                </c:pt>
                <c:pt idx="8489">
                  <c:v>-1.1932799999999999</c:v>
                </c:pt>
                <c:pt idx="8490">
                  <c:v>-1.18943</c:v>
                </c:pt>
                <c:pt idx="8491">
                  <c:v>-1.19065</c:v>
                </c:pt>
                <c:pt idx="8492">
                  <c:v>-1.19418</c:v>
                </c:pt>
                <c:pt idx="8493">
                  <c:v>-1.1975800000000001</c:v>
                </c:pt>
                <c:pt idx="8494">
                  <c:v>-1.2000999999999999</c:v>
                </c:pt>
                <c:pt idx="8495">
                  <c:v>-1.20638</c:v>
                </c:pt>
                <c:pt idx="8496">
                  <c:v>-1.2173799999999999</c:v>
                </c:pt>
                <c:pt idx="8497">
                  <c:v>-1.22742</c:v>
                </c:pt>
                <c:pt idx="8498">
                  <c:v>-1.2403299999999999</c:v>
                </c:pt>
                <c:pt idx="8499">
                  <c:v>-1.2480199999999999</c:v>
                </c:pt>
                <c:pt idx="8500">
                  <c:v>-1.2505500000000001</c:v>
                </c:pt>
                <c:pt idx="8501">
                  <c:v>-1.2442899999999999</c:v>
                </c:pt>
                <c:pt idx="8502">
                  <c:v>-1.2376100000000001</c:v>
                </c:pt>
                <c:pt idx="8503">
                  <c:v>-1.2259</c:v>
                </c:pt>
                <c:pt idx="8504">
                  <c:v>-1.21492</c:v>
                </c:pt>
                <c:pt idx="8505">
                  <c:v>-1.20601</c:v>
                </c:pt>
                <c:pt idx="8506">
                  <c:v>-1.2010799999999999</c:v>
                </c:pt>
                <c:pt idx="8507">
                  <c:v>-1.19696</c:v>
                </c:pt>
                <c:pt idx="8508">
                  <c:v>-1.1907000000000001</c:v>
                </c:pt>
                <c:pt idx="8509">
                  <c:v>-1.1815500000000001</c:v>
                </c:pt>
                <c:pt idx="8510">
                  <c:v>-1.17353</c:v>
                </c:pt>
                <c:pt idx="8511">
                  <c:v>-1.1675899999999999</c:v>
                </c:pt>
                <c:pt idx="8512">
                  <c:v>-1.16561</c:v>
                </c:pt>
                <c:pt idx="8513">
                  <c:v>-1.16675</c:v>
                </c:pt>
                <c:pt idx="8514">
                  <c:v>-1.1714599999999999</c:v>
                </c:pt>
                <c:pt idx="8515">
                  <c:v>-1.17038</c:v>
                </c:pt>
                <c:pt idx="8516">
                  <c:v>-1.17703</c:v>
                </c:pt>
                <c:pt idx="8517">
                  <c:v>-1.18611</c:v>
                </c:pt>
                <c:pt idx="8518">
                  <c:v>-1.2016100000000001</c:v>
                </c:pt>
                <c:pt idx="8519">
                  <c:v>-1.21536</c:v>
                </c:pt>
                <c:pt idx="8520">
                  <c:v>-1.22933</c:v>
                </c:pt>
                <c:pt idx="8521">
                  <c:v>-1.244</c:v>
                </c:pt>
                <c:pt idx="8522">
                  <c:v>-1.25217</c:v>
                </c:pt>
                <c:pt idx="8523">
                  <c:v>-1.26284</c:v>
                </c:pt>
                <c:pt idx="8524">
                  <c:v>-1.2798400000000001</c:v>
                </c:pt>
                <c:pt idx="8525">
                  <c:v>-1.2938000000000001</c:v>
                </c:pt>
                <c:pt idx="8526">
                  <c:v>-1.29948</c:v>
                </c:pt>
                <c:pt idx="8527">
                  <c:v>-1.30637</c:v>
                </c:pt>
                <c:pt idx="8528">
                  <c:v>-1.31162</c:v>
                </c:pt>
                <c:pt idx="8529">
                  <c:v>-1.3153699999999999</c:v>
                </c:pt>
                <c:pt idx="8530">
                  <c:v>-1.3177099999999999</c:v>
                </c:pt>
                <c:pt idx="8531">
                  <c:v>-1.3221799999999999</c:v>
                </c:pt>
                <c:pt idx="8532">
                  <c:v>-1.3296699999999999</c:v>
                </c:pt>
                <c:pt idx="8533">
                  <c:v>-1.33952</c:v>
                </c:pt>
                <c:pt idx="8534">
                  <c:v>-1.3482700000000001</c:v>
                </c:pt>
                <c:pt idx="8535">
                  <c:v>-1.3572200000000001</c:v>
                </c:pt>
                <c:pt idx="8536">
                  <c:v>-1.3730899999999999</c:v>
                </c:pt>
                <c:pt idx="8537">
                  <c:v>-1.3973899999999999</c:v>
                </c:pt>
                <c:pt idx="8538">
                  <c:v>-1.4144300000000001</c:v>
                </c:pt>
                <c:pt idx="8539">
                  <c:v>-1.42957</c:v>
                </c:pt>
                <c:pt idx="8540">
                  <c:v>-1.4398200000000001</c:v>
                </c:pt>
                <c:pt idx="8541">
                  <c:v>-1.4556500000000001</c:v>
                </c:pt>
                <c:pt idx="8542">
                  <c:v>-1.4795499999999999</c:v>
                </c:pt>
                <c:pt idx="8543">
                  <c:v>-1.4997199999999999</c:v>
                </c:pt>
                <c:pt idx="8544">
                  <c:v>-1.52121</c:v>
                </c:pt>
                <c:pt idx="8545">
                  <c:v>-1.5456399999999999</c:v>
                </c:pt>
                <c:pt idx="8546">
                  <c:v>-1.5692200000000001</c:v>
                </c:pt>
                <c:pt idx="8547">
                  <c:v>-1.58741</c:v>
                </c:pt>
                <c:pt idx="8548">
                  <c:v>-1.60856</c:v>
                </c:pt>
                <c:pt idx="8549">
                  <c:v>-1.6320600000000001</c:v>
                </c:pt>
                <c:pt idx="8550">
                  <c:v>-1.64676</c:v>
                </c:pt>
                <c:pt idx="8551">
                  <c:v>-1.6686099999999999</c:v>
                </c:pt>
                <c:pt idx="8552">
                  <c:v>-1.6959900000000001</c:v>
                </c:pt>
                <c:pt idx="8553">
                  <c:v>-1.72115</c:v>
                </c:pt>
                <c:pt idx="8554">
                  <c:v>-1.74264</c:v>
                </c:pt>
                <c:pt idx="8555">
                  <c:v>-1.7630600000000001</c:v>
                </c:pt>
                <c:pt idx="8556">
                  <c:v>-1.7958700000000001</c:v>
                </c:pt>
                <c:pt idx="8557">
                  <c:v>-1.8166800000000001</c:v>
                </c:pt>
                <c:pt idx="8558">
                  <c:v>-1.8369899999999999</c:v>
                </c:pt>
                <c:pt idx="8559">
                  <c:v>-1.8535600000000001</c:v>
                </c:pt>
                <c:pt idx="8560">
                  <c:v>-1.8684499999999999</c:v>
                </c:pt>
                <c:pt idx="8561">
                  <c:v>-1.8876999999999999</c:v>
                </c:pt>
                <c:pt idx="8562">
                  <c:v>-1.91082</c:v>
                </c:pt>
                <c:pt idx="8563">
                  <c:v>-1.9257299999999999</c:v>
                </c:pt>
                <c:pt idx="8564">
                  <c:v>-1.93665</c:v>
                </c:pt>
                <c:pt idx="8565">
                  <c:v>-1.9408300000000001</c:v>
                </c:pt>
                <c:pt idx="8566">
                  <c:v>-1.9483999999999999</c:v>
                </c:pt>
                <c:pt idx="8567">
                  <c:v>-1.95834</c:v>
                </c:pt>
                <c:pt idx="8568">
                  <c:v>-1.9720200000000001</c:v>
                </c:pt>
                <c:pt idx="8569">
                  <c:v>-1.99285</c:v>
                </c:pt>
                <c:pt idx="8570">
                  <c:v>-2.0181399999999998</c:v>
                </c:pt>
                <c:pt idx="8571">
                  <c:v>-2.0366499999999998</c:v>
                </c:pt>
                <c:pt idx="8572">
                  <c:v>-2.0439600000000002</c:v>
                </c:pt>
                <c:pt idx="8573">
                  <c:v>-2.0461200000000002</c:v>
                </c:pt>
                <c:pt idx="8574">
                  <c:v>-2.0398499999999999</c:v>
                </c:pt>
                <c:pt idx="8575">
                  <c:v>-2.0400399999999999</c:v>
                </c:pt>
                <c:pt idx="8576">
                  <c:v>-2.0450200000000001</c:v>
                </c:pt>
                <c:pt idx="8577">
                  <c:v>-2.0600299999999998</c:v>
                </c:pt>
                <c:pt idx="8578">
                  <c:v>-2.06854</c:v>
                </c:pt>
                <c:pt idx="8579">
                  <c:v>-2.0695100000000002</c:v>
                </c:pt>
                <c:pt idx="8580">
                  <c:v>-2.0691700000000002</c:v>
                </c:pt>
                <c:pt idx="8581">
                  <c:v>-2.0686800000000001</c:v>
                </c:pt>
                <c:pt idx="8582">
                  <c:v>-2.0744500000000001</c:v>
                </c:pt>
                <c:pt idx="8583">
                  <c:v>-2.08189</c:v>
                </c:pt>
                <c:pt idx="8584">
                  <c:v>-2.08399</c:v>
                </c:pt>
                <c:pt idx="8585">
                  <c:v>-2.0878100000000002</c:v>
                </c:pt>
                <c:pt idx="8586">
                  <c:v>-2.0898400000000001</c:v>
                </c:pt>
                <c:pt idx="8587">
                  <c:v>-2.0893099999999998</c:v>
                </c:pt>
                <c:pt idx="8588">
                  <c:v>-2.08717</c:v>
                </c:pt>
                <c:pt idx="8589">
                  <c:v>-2.0873499999999998</c:v>
                </c:pt>
                <c:pt idx="8590">
                  <c:v>-2.08372</c:v>
                </c:pt>
                <c:pt idx="8591">
                  <c:v>-2.0783900000000002</c:v>
                </c:pt>
                <c:pt idx="8592">
                  <c:v>-2.0731099999999998</c:v>
                </c:pt>
                <c:pt idx="8593">
                  <c:v>-2.0651700000000002</c:v>
                </c:pt>
                <c:pt idx="8594">
                  <c:v>-2.0500600000000002</c:v>
                </c:pt>
                <c:pt idx="8595">
                  <c:v>-2.0383800000000001</c:v>
                </c:pt>
                <c:pt idx="8596">
                  <c:v>-2.0329700000000002</c:v>
                </c:pt>
                <c:pt idx="8597">
                  <c:v>-2.0311499999999998</c:v>
                </c:pt>
                <c:pt idx="8598">
                  <c:v>-2.0326200000000001</c:v>
                </c:pt>
                <c:pt idx="8599">
                  <c:v>-2.02902</c:v>
                </c:pt>
                <c:pt idx="8600">
                  <c:v>-2.0268999999999999</c:v>
                </c:pt>
                <c:pt idx="8601">
                  <c:v>-2.02624</c:v>
                </c:pt>
                <c:pt idx="8602">
                  <c:v>-2.0282200000000001</c:v>
                </c:pt>
                <c:pt idx="8603">
                  <c:v>-2.03112</c:v>
                </c:pt>
                <c:pt idx="8604">
                  <c:v>-2.0313599999999998</c:v>
                </c:pt>
                <c:pt idx="8605">
                  <c:v>-2.0352800000000002</c:v>
                </c:pt>
                <c:pt idx="8606">
                  <c:v>-2.0401099999999999</c:v>
                </c:pt>
                <c:pt idx="8607">
                  <c:v>-2.0508700000000002</c:v>
                </c:pt>
                <c:pt idx="8608">
                  <c:v>-2.0676399999999999</c:v>
                </c:pt>
                <c:pt idx="8609">
                  <c:v>-2.0743999999999998</c:v>
                </c:pt>
                <c:pt idx="8610">
                  <c:v>-2.07823</c:v>
                </c:pt>
                <c:pt idx="8611">
                  <c:v>-2.08066</c:v>
                </c:pt>
                <c:pt idx="8612">
                  <c:v>-2.0840000000000001</c:v>
                </c:pt>
                <c:pt idx="8613">
                  <c:v>-2.0790500000000001</c:v>
                </c:pt>
                <c:pt idx="8614">
                  <c:v>-2.08006</c:v>
                </c:pt>
                <c:pt idx="8615">
                  <c:v>-2.0794999999999999</c:v>
                </c:pt>
                <c:pt idx="8616">
                  <c:v>-2.08046</c:v>
                </c:pt>
                <c:pt idx="8617">
                  <c:v>-2.0836899999999998</c:v>
                </c:pt>
                <c:pt idx="8618">
                  <c:v>-2.0867300000000002</c:v>
                </c:pt>
                <c:pt idx="8619">
                  <c:v>-2.0906500000000001</c:v>
                </c:pt>
                <c:pt idx="8620">
                  <c:v>-2.0960399999999999</c:v>
                </c:pt>
                <c:pt idx="8621">
                  <c:v>-2.0956299999999999</c:v>
                </c:pt>
                <c:pt idx="8622">
                  <c:v>-2.0886499999999999</c:v>
                </c:pt>
                <c:pt idx="8623">
                  <c:v>-2.08379</c:v>
                </c:pt>
                <c:pt idx="8624">
                  <c:v>-2.0887699999999998</c:v>
                </c:pt>
                <c:pt idx="8625">
                  <c:v>-2.0945</c:v>
                </c:pt>
                <c:pt idx="8626">
                  <c:v>-2.0973700000000002</c:v>
                </c:pt>
                <c:pt idx="8627">
                  <c:v>-2.0998100000000002</c:v>
                </c:pt>
                <c:pt idx="8628">
                  <c:v>-2.1021700000000001</c:v>
                </c:pt>
                <c:pt idx="8629">
                  <c:v>-2.1081099999999999</c:v>
                </c:pt>
                <c:pt idx="8630">
                  <c:v>-2.1138499999999998</c:v>
                </c:pt>
                <c:pt idx="8631">
                  <c:v>-2.11876</c:v>
                </c:pt>
                <c:pt idx="8632">
                  <c:v>-2.1208399999999998</c:v>
                </c:pt>
                <c:pt idx="8633">
                  <c:v>-2.1084399999999999</c:v>
                </c:pt>
                <c:pt idx="8634">
                  <c:v>-2.1076199999999998</c:v>
                </c:pt>
                <c:pt idx="8635">
                  <c:v>-2.11178</c:v>
                </c:pt>
                <c:pt idx="8636">
                  <c:v>-2.1038999999999999</c:v>
                </c:pt>
                <c:pt idx="8637">
                  <c:v>-2.0950099999999998</c:v>
                </c:pt>
                <c:pt idx="8638">
                  <c:v>-2.0916700000000001</c:v>
                </c:pt>
                <c:pt idx="8639">
                  <c:v>-2.0918899999999998</c:v>
                </c:pt>
                <c:pt idx="8640">
                  <c:v>-2.0960800000000002</c:v>
                </c:pt>
                <c:pt idx="8641">
                  <c:v>-2.0996700000000001</c:v>
                </c:pt>
                <c:pt idx="8642">
                  <c:v>-2.1055000000000001</c:v>
                </c:pt>
                <c:pt idx="8643">
                  <c:v>-2.1088</c:v>
                </c:pt>
                <c:pt idx="8644">
                  <c:v>-2.1012499999999998</c:v>
                </c:pt>
                <c:pt idx="8645">
                  <c:v>-2.0899800000000002</c:v>
                </c:pt>
                <c:pt idx="8646">
                  <c:v>-2.0845099999999999</c:v>
                </c:pt>
                <c:pt idx="8647">
                  <c:v>-2.0863499999999999</c:v>
                </c:pt>
                <c:pt idx="8648">
                  <c:v>-2.0986199999999999</c:v>
                </c:pt>
                <c:pt idx="8649">
                  <c:v>-2.11937</c:v>
                </c:pt>
                <c:pt idx="8650">
                  <c:v>-2.1383299999999998</c:v>
                </c:pt>
                <c:pt idx="8651">
                  <c:v>-2.1452399999999998</c:v>
                </c:pt>
                <c:pt idx="8652">
                  <c:v>-2.1414499999999999</c:v>
                </c:pt>
                <c:pt idx="8653">
                  <c:v>-2.1431800000000001</c:v>
                </c:pt>
                <c:pt idx="8654">
                  <c:v>-2.14316</c:v>
                </c:pt>
                <c:pt idx="8655">
                  <c:v>-2.13788</c:v>
                </c:pt>
                <c:pt idx="8656">
                  <c:v>-2.1361699999999999</c:v>
                </c:pt>
                <c:pt idx="8657">
                  <c:v>-2.1393800000000001</c:v>
                </c:pt>
                <c:pt idx="8658">
                  <c:v>-2.14473</c:v>
                </c:pt>
                <c:pt idx="8659">
                  <c:v>-2.1510899999999999</c:v>
                </c:pt>
                <c:pt idx="8660">
                  <c:v>-2.1616</c:v>
                </c:pt>
                <c:pt idx="8661">
                  <c:v>-2.1661999999999999</c:v>
                </c:pt>
                <c:pt idx="8662">
                  <c:v>-2.17353</c:v>
                </c:pt>
                <c:pt idx="8663">
                  <c:v>-2.1808299999999998</c:v>
                </c:pt>
                <c:pt idx="8664">
                  <c:v>-2.1861999999999999</c:v>
                </c:pt>
                <c:pt idx="8665">
                  <c:v>-2.1922999999999999</c:v>
                </c:pt>
                <c:pt idx="8666">
                  <c:v>-2.2045599999999999</c:v>
                </c:pt>
                <c:pt idx="8667">
                  <c:v>-2.2093099999999999</c:v>
                </c:pt>
                <c:pt idx="8668">
                  <c:v>-2.21089</c:v>
                </c:pt>
                <c:pt idx="8669">
                  <c:v>-2.2120199999999999</c:v>
                </c:pt>
                <c:pt idx="8670">
                  <c:v>-2.21191</c:v>
                </c:pt>
                <c:pt idx="8671">
                  <c:v>-2.2054999999999998</c:v>
                </c:pt>
                <c:pt idx="8672">
                  <c:v>-2.2018200000000001</c:v>
                </c:pt>
                <c:pt idx="8673">
                  <c:v>-2.1979700000000002</c:v>
                </c:pt>
                <c:pt idx="8674">
                  <c:v>-2.19272</c:v>
                </c:pt>
                <c:pt idx="8675">
                  <c:v>-2.1885500000000002</c:v>
                </c:pt>
                <c:pt idx="8676">
                  <c:v>-2.18892</c:v>
                </c:pt>
                <c:pt idx="8677">
                  <c:v>-2.1935899999999999</c:v>
                </c:pt>
                <c:pt idx="8678">
                  <c:v>-2.1955200000000001</c:v>
                </c:pt>
                <c:pt idx="8679">
                  <c:v>-2.1899899999999999</c:v>
                </c:pt>
                <c:pt idx="8680">
                  <c:v>-2.18221</c:v>
                </c:pt>
                <c:pt idx="8681">
                  <c:v>-2.18154</c:v>
                </c:pt>
                <c:pt idx="8682">
                  <c:v>-2.1800999999999999</c:v>
                </c:pt>
                <c:pt idx="8683">
                  <c:v>-2.18093</c:v>
                </c:pt>
                <c:pt idx="8684">
                  <c:v>-2.1779199999999999</c:v>
                </c:pt>
                <c:pt idx="8685">
                  <c:v>-2.1715100000000001</c:v>
                </c:pt>
                <c:pt idx="8686">
                  <c:v>-2.1654499999999999</c:v>
                </c:pt>
                <c:pt idx="8687">
                  <c:v>-2.16153</c:v>
                </c:pt>
                <c:pt idx="8688">
                  <c:v>-2.1615500000000001</c:v>
                </c:pt>
                <c:pt idx="8689">
                  <c:v>-2.1577600000000001</c:v>
                </c:pt>
                <c:pt idx="8690">
                  <c:v>-2.1479200000000001</c:v>
                </c:pt>
                <c:pt idx="8691">
                  <c:v>-2.1396899999999999</c:v>
                </c:pt>
                <c:pt idx="8692">
                  <c:v>-2.1360299999999999</c:v>
                </c:pt>
                <c:pt idx="8693">
                  <c:v>-2.1304400000000001</c:v>
                </c:pt>
                <c:pt idx="8694">
                  <c:v>-2.1265399999999999</c:v>
                </c:pt>
                <c:pt idx="8695">
                  <c:v>-2.1204200000000002</c:v>
                </c:pt>
                <c:pt idx="8696">
                  <c:v>-2.1193200000000001</c:v>
                </c:pt>
                <c:pt idx="8697">
                  <c:v>-2.1244399999999999</c:v>
                </c:pt>
                <c:pt idx="8698">
                  <c:v>-2.1276999999999999</c:v>
                </c:pt>
                <c:pt idx="8699">
                  <c:v>-2.1222099999999999</c:v>
                </c:pt>
                <c:pt idx="8700">
                  <c:v>-2.12243</c:v>
                </c:pt>
                <c:pt idx="8701">
                  <c:v>-2.12548</c:v>
                </c:pt>
                <c:pt idx="8702">
                  <c:v>-2.1283799999999999</c:v>
                </c:pt>
                <c:pt idx="8703">
                  <c:v>-2.1298699999999999</c:v>
                </c:pt>
                <c:pt idx="8704">
                  <c:v>-2.13435</c:v>
                </c:pt>
                <c:pt idx="8705">
                  <c:v>-2.1386500000000002</c:v>
                </c:pt>
                <c:pt idx="8706">
                  <c:v>-2.14242</c:v>
                </c:pt>
                <c:pt idx="8707">
                  <c:v>-2.1446299999999998</c:v>
                </c:pt>
                <c:pt idx="8708">
                  <c:v>-2.1438600000000001</c:v>
                </c:pt>
                <c:pt idx="8709">
                  <c:v>-2.1259199999999998</c:v>
                </c:pt>
                <c:pt idx="8710">
                  <c:v>-2.117</c:v>
                </c:pt>
                <c:pt idx="8711">
                  <c:v>-2.1086499999999999</c:v>
                </c:pt>
                <c:pt idx="8712">
                  <c:v>-2.0967199999999999</c:v>
                </c:pt>
                <c:pt idx="8713">
                  <c:v>-2.0883400000000001</c:v>
                </c:pt>
                <c:pt idx="8714">
                  <c:v>-2.0834199999999998</c:v>
                </c:pt>
                <c:pt idx="8715">
                  <c:v>-2.0761699999999998</c:v>
                </c:pt>
                <c:pt idx="8716">
                  <c:v>-2.0692900000000001</c:v>
                </c:pt>
                <c:pt idx="8717">
                  <c:v>-2.0573000000000001</c:v>
                </c:pt>
                <c:pt idx="8718">
                  <c:v>-2.0499700000000001</c:v>
                </c:pt>
                <c:pt idx="8719">
                  <c:v>-2.0444599999999999</c:v>
                </c:pt>
                <c:pt idx="8720">
                  <c:v>-2.0337399999999999</c:v>
                </c:pt>
                <c:pt idx="8721">
                  <c:v>-2.0291199999999998</c:v>
                </c:pt>
                <c:pt idx="8722">
                  <c:v>-2.0250900000000001</c:v>
                </c:pt>
                <c:pt idx="8723">
                  <c:v>-2.0203500000000001</c:v>
                </c:pt>
                <c:pt idx="8724">
                  <c:v>-2.0186000000000002</c:v>
                </c:pt>
                <c:pt idx="8725">
                  <c:v>-2.01831</c:v>
                </c:pt>
                <c:pt idx="8726">
                  <c:v>-2.01458</c:v>
                </c:pt>
                <c:pt idx="8727">
                  <c:v>-2.0150100000000002</c:v>
                </c:pt>
                <c:pt idx="8728">
                  <c:v>-2.0159799999999999</c:v>
                </c:pt>
                <c:pt idx="8729">
                  <c:v>-2.0202</c:v>
                </c:pt>
                <c:pt idx="8730">
                  <c:v>-2.02407</c:v>
                </c:pt>
                <c:pt idx="8731">
                  <c:v>-2.0292599999999998</c:v>
                </c:pt>
                <c:pt idx="8732">
                  <c:v>-2.0289999999999999</c:v>
                </c:pt>
                <c:pt idx="8733">
                  <c:v>-2.0305</c:v>
                </c:pt>
                <c:pt idx="8734">
                  <c:v>-2.0343300000000002</c:v>
                </c:pt>
                <c:pt idx="8735">
                  <c:v>-2.0410400000000002</c:v>
                </c:pt>
                <c:pt idx="8736">
                  <c:v>-2.0538500000000002</c:v>
                </c:pt>
                <c:pt idx="8737">
                  <c:v>-2.0687000000000002</c:v>
                </c:pt>
                <c:pt idx="8738">
                  <c:v>-2.0799500000000002</c:v>
                </c:pt>
                <c:pt idx="8739">
                  <c:v>-2.0890499999999999</c:v>
                </c:pt>
                <c:pt idx="8740">
                  <c:v>-2.09382</c:v>
                </c:pt>
                <c:pt idx="8741">
                  <c:v>-2.09911</c:v>
                </c:pt>
                <c:pt idx="8742">
                  <c:v>-2.105</c:v>
                </c:pt>
                <c:pt idx="8743">
                  <c:v>-2.1097899999999998</c:v>
                </c:pt>
                <c:pt idx="8744">
                  <c:v>-2.1159699999999999</c:v>
                </c:pt>
                <c:pt idx="8745">
                  <c:v>-2.11747</c:v>
                </c:pt>
                <c:pt idx="8746">
                  <c:v>-2.1215899999999999</c:v>
                </c:pt>
                <c:pt idx="8747">
                  <c:v>-2.12554</c:v>
                </c:pt>
                <c:pt idx="8748">
                  <c:v>-2.1335199999999999</c:v>
                </c:pt>
                <c:pt idx="8749">
                  <c:v>-2.13659</c:v>
                </c:pt>
                <c:pt idx="8750">
                  <c:v>-2.13727</c:v>
                </c:pt>
                <c:pt idx="8751">
                  <c:v>-2.1339600000000001</c:v>
                </c:pt>
                <c:pt idx="8752">
                  <c:v>-2.1295199999999999</c:v>
                </c:pt>
                <c:pt idx="8753">
                  <c:v>-2.1228199999999999</c:v>
                </c:pt>
                <c:pt idx="8754">
                  <c:v>-2.1077499999999998</c:v>
                </c:pt>
                <c:pt idx="8755">
                  <c:v>-2.0905300000000002</c:v>
                </c:pt>
                <c:pt idx="8756">
                  <c:v>-2.0724100000000001</c:v>
                </c:pt>
                <c:pt idx="8757">
                  <c:v>-2.0631300000000001</c:v>
                </c:pt>
                <c:pt idx="8758">
                  <c:v>-2.0639099999999999</c:v>
                </c:pt>
                <c:pt idx="8759">
                  <c:v>-2.06792</c:v>
                </c:pt>
                <c:pt idx="8760">
                  <c:v>-2.0674399999999999</c:v>
                </c:pt>
                <c:pt idx="8761">
                  <c:v>-2.0600499999999999</c:v>
                </c:pt>
                <c:pt idx="8762">
                  <c:v>-2.05809</c:v>
                </c:pt>
                <c:pt idx="8763">
                  <c:v>-2.0505300000000002</c:v>
                </c:pt>
                <c:pt idx="8764">
                  <c:v>-2.0428799999999998</c:v>
                </c:pt>
                <c:pt idx="8765">
                  <c:v>-2.0402</c:v>
                </c:pt>
                <c:pt idx="8766">
                  <c:v>-2.0399799999999999</c:v>
                </c:pt>
                <c:pt idx="8767">
                  <c:v>-2.04372</c:v>
                </c:pt>
                <c:pt idx="8768">
                  <c:v>-2.0493299999999999</c:v>
                </c:pt>
                <c:pt idx="8769">
                  <c:v>-2.0562900000000002</c:v>
                </c:pt>
                <c:pt idx="8770">
                  <c:v>-2.0626699999999998</c:v>
                </c:pt>
                <c:pt idx="8771">
                  <c:v>-2.0651999999999999</c:v>
                </c:pt>
                <c:pt idx="8772">
                  <c:v>-2.05972</c:v>
                </c:pt>
                <c:pt idx="8773">
                  <c:v>-2.0588799999999998</c:v>
                </c:pt>
                <c:pt idx="8774">
                  <c:v>-2.0514199999999998</c:v>
                </c:pt>
                <c:pt idx="8775">
                  <c:v>-2.0528900000000001</c:v>
                </c:pt>
                <c:pt idx="8776">
                  <c:v>-2.05226</c:v>
                </c:pt>
                <c:pt idx="8777">
                  <c:v>-2.0470199999999998</c:v>
                </c:pt>
                <c:pt idx="8778">
                  <c:v>-2.0424099999999998</c:v>
                </c:pt>
                <c:pt idx="8779">
                  <c:v>-2.0374400000000001</c:v>
                </c:pt>
                <c:pt idx="8780">
                  <c:v>-2.03294</c:v>
                </c:pt>
                <c:pt idx="8781">
                  <c:v>-2.0227400000000002</c:v>
                </c:pt>
                <c:pt idx="8782">
                  <c:v>-2.0150700000000001</c:v>
                </c:pt>
                <c:pt idx="8783">
                  <c:v>-2.0018699999999998</c:v>
                </c:pt>
                <c:pt idx="8784">
                  <c:v>-1.98777</c:v>
                </c:pt>
                <c:pt idx="8785">
                  <c:v>-1.98258</c:v>
                </c:pt>
                <c:pt idx="8786">
                  <c:v>-1.9779500000000001</c:v>
                </c:pt>
                <c:pt idx="8787">
                  <c:v>-1.9761299999999999</c:v>
                </c:pt>
                <c:pt idx="8788">
                  <c:v>-1.9769699999999999</c:v>
                </c:pt>
                <c:pt idx="8789">
                  <c:v>-1.9755499999999999</c:v>
                </c:pt>
                <c:pt idx="8790">
                  <c:v>-1.9736199999999999</c:v>
                </c:pt>
                <c:pt idx="8791">
                  <c:v>-1.97681</c:v>
                </c:pt>
                <c:pt idx="8792">
                  <c:v>-1.9796499999999999</c:v>
                </c:pt>
                <c:pt idx="8793">
                  <c:v>-1.9737899999999999</c:v>
                </c:pt>
                <c:pt idx="8794">
                  <c:v>-1.9640599999999999</c:v>
                </c:pt>
                <c:pt idx="8795">
                  <c:v>-1.95411</c:v>
                </c:pt>
                <c:pt idx="8796">
                  <c:v>-1.9397200000000001</c:v>
                </c:pt>
                <c:pt idx="8797">
                  <c:v>-1.9260900000000001</c:v>
                </c:pt>
                <c:pt idx="8798">
                  <c:v>-1.9123000000000001</c:v>
                </c:pt>
                <c:pt idx="8799">
                  <c:v>-1.89934</c:v>
                </c:pt>
                <c:pt idx="8800">
                  <c:v>-1.8895999999999999</c:v>
                </c:pt>
                <c:pt idx="8801">
                  <c:v>-1.8778300000000001</c:v>
                </c:pt>
                <c:pt idx="8802">
                  <c:v>-1.86822</c:v>
                </c:pt>
                <c:pt idx="8803">
                  <c:v>-1.85958</c:v>
                </c:pt>
                <c:pt idx="8804">
                  <c:v>-1.8516600000000001</c:v>
                </c:pt>
                <c:pt idx="8805">
                  <c:v>-1.84141</c:v>
                </c:pt>
                <c:pt idx="8806">
                  <c:v>-1.83565</c:v>
                </c:pt>
                <c:pt idx="8807">
                  <c:v>-1.8356699999999999</c:v>
                </c:pt>
                <c:pt idx="8808">
                  <c:v>-1.8362000000000001</c:v>
                </c:pt>
                <c:pt idx="8809">
                  <c:v>-1.8330900000000001</c:v>
                </c:pt>
                <c:pt idx="8810">
                  <c:v>-1.8264899999999999</c:v>
                </c:pt>
                <c:pt idx="8811">
                  <c:v>-1.81772</c:v>
                </c:pt>
                <c:pt idx="8812">
                  <c:v>-1.81162</c:v>
                </c:pt>
                <c:pt idx="8813">
                  <c:v>-1.80806</c:v>
                </c:pt>
                <c:pt idx="8814">
                  <c:v>-1.8079099999999999</c:v>
                </c:pt>
                <c:pt idx="8815">
                  <c:v>-1.8080000000000001</c:v>
                </c:pt>
                <c:pt idx="8816">
                  <c:v>-1.80837</c:v>
                </c:pt>
                <c:pt idx="8817">
                  <c:v>-1.8128</c:v>
                </c:pt>
                <c:pt idx="8818">
                  <c:v>-1.8171600000000001</c:v>
                </c:pt>
                <c:pt idx="8819">
                  <c:v>-1.81839</c:v>
                </c:pt>
                <c:pt idx="8820">
                  <c:v>-1.82057</c:v>
                </c:pt>
                <c:pt idx="8821">
                  <c:v>-1.8146</c:v>
                </c:pt>
                <c:pt idx="8822">
                  <c:v>-1.81338</c:v>
                </c:pt>
                <c:pt idx="8823">
                  <c:v>-1.80684</c:v>
                </c:pt>
                <c:pt idx="8824">
                  <c:v>-1.7929600000000001</c:v>
                </c:pt>
                <c:pt idx="8825">
                  <c:v>-1.7754399999999999</c:v>
                </c:pt>
                <c:pt idx="8826">
                  <c:v>-1.75752</c:v>
                </c:pt>
                <c:pt idx="8827">
                  <c:v>-1.7409600000000001</c:v>
                </c:pt>
                <c:pt idx="8828">
                  <c:v>-1.7304900000000001</c:v>
                </c:pt>
                <c:pt idx="8829">
                  <c:v>-1.7194100000000001</c:v>
                </c:pt>
                <c:pt idx="8830">
                  <c:v>-1.70048</c:v>
                </c:pt>
                <c:pt idx="8831">
                  <c:v>-1.6897500000000001</c:v>
                </c:pt>
                <c:pt idx="8832">
                  <c:v>-1.6835199999999999</c:v>
                </c:pt>
                <c:pt idx="8833">
                  <c:v>-1.6798500000000001</c:v>
                </c:pt>
                <c:pt idx="8834">
                  <c:v>-1.6795899999999999</c:v>
                </c:pt>
                <c:pt idx="8835">
                  <c:v>-1.68014</c:v>
                </c:pt>
                <c:pt idx="8836">
                  <c:v>-1.68005</c:v>
                </c:pt>
                <c:pt idx="8837">
                  <c:v>-1.6766099999999999</c:v>
                </c:pt>
                <c:pt idx="8838">
                  <c:v>-1.6666000000000001</c:v>
                </c:pt>
                <c:pt idx="8839">
                  <c:v>-1.6492</c:v>
                </c:pt>
                <c:pt idx="8840">
                  <c:v>-1.62178</c:v>
                </c:pt>
                <c:pt idx="8841">
                  <c:v>-1.59613</c:v>
                </c:pt>
                <c:pt idx="8842">
                  <c:v>-1.57507</c:v>
                </c:pt>
                <c:pt idx="8843">
                  <c:v>-1.5594699999999999</c:v>
                </c:pt>
                <c:pt idx="8844">
                  <c:v>-1.5470999999999999</c:v>
                </c:pt>
                <c:pt idx="8845">
                  <c:v>-1.5343</c:v>
                </c:pt>
                <c:pt idx="8846">
                  <c:v>-1.5200499999999999</c:v>
                </c:pt>
                <c:pt idx="8847">
                  <c:v>-1.5118199999999999</c:v>
                </c:pt>
                <c:pt idx="8848">
                  <c:v>-1.4992300000000001</c:v>
                </c:pt>
                <c:pt idx="8849">
                  <c:v>-1.4797400000000001</c:v>
                </c:pt>
                <c:pt idx="8850">
                  <c:v>-1.4730799999999999</c:v>
                </c:pt>
                <c:pt idx="8851">
                  <c:v>-1.4604699999999999</c:v>
                </c:pt>
                <c:pt idx="8852">
                  <c:v>-1.44686</c:v>
                </c:pt>
                <c:pt idx="8853">
                  <c:v>-1.4328000000000001</c:v>
                </c:pt>
                <c:pt idx="8854">
                  <c:v>-1.4203600000000001</c:v>
                </c:pt>
                <c:pt idx="8855">
                  <c:v>-1.4087099999999999</c:v>
                </c:pt>
                <c:pt idx="8856">
                  <c:v>-1.3966700000000001</c:v>
                </c:pt>
                <c:pt idx="8857">
                  <c:v>-1.3893599999999999</c:v>
                </c:pt>
                <c:pt idx="8858">
                  <c:v>-1.39066</c:v>
                </c:pt>
                <c:pt idx="8859">
                  <c:v>-1.3913199999999999</c:v>
                </c:pt>
                <c:pt idx="8860">
                  <c:v>-1.3899600000000001</c:v>
                </c:pt>
                <c:pt idx="8861">
                  <c:v>-1.3854200000000001</c:v>
                </c:pt>
                <c:pt idx="8862">
                  <c:v>-1.3783099999999999</c:v>
                </c:pt>
                <c:pt idx="8863">
                  <c:v>-1.3745400000000001</c:v>
                </c:pt>
                <c:pt idx="8864">
                  <c:v>-1.37486</c:v>
                </c:pt>
                <c:pt idx="8865">
                  <c:v>-1.3787100000000001</c:v>
                </c:pt>
                <c:pt idx="8866">
                  <c:v>-1.3811100000000001</c:v>
                </c:pt>
                <c:pt idx="8867">
                  <c:v>-1.3880399999999999</c:v>
                </c:pt>
                <c:pt idx="8868">
                  <c:v>-1.3989199999999999</c:v>
                </c:pt>
                <c:pt idx="8869">
                  <c:v>-1.41079</c:v>
                </c:pt>
                <c:pt idx="8870">
                  <c:v>-1.42997</c:v>
                </c:pt>
                <c:pt idx="8871">
                  <c:v>-1.4455499999999999</c:v>
                </c:pt>
                <c:pt idx="8872">
                  <c:v>-1.4558599999999999</c:v>
                </c:pt>
                <c:pt idx="8873">
                  <c:v>-1.4679800000000001</c:v>
                </c:pt>
                <c:pt idx="8874">
                  <c:v>-1.4736199999999999</c:v>
                </c:pt>
                <c:pt idx="8875">
                  <c:v>-1.4751399999999999</c:v>
                </c:pt>
                <c:pt idx="8876">
                  <c:v>-1.47418</c:v>
                </c:pt>
                <c:pt idx="8877">
                  <c:v>-1.4707699999999999</c:v>
                </c:pt>
                <c:pt idx="8878">
                  <c:v>-1.4672799999999999</c:v>
                </c:pt>
                <c:pt idx="8879">
                  <c:v>-1.46678</c:v>
                </c:pt>
                <c:pt idx="8880">
                  <c:v>-1.4664900000000001</c:v>
                </c:pt>
                <c:pt idx="8881">
                  <c:v>-1.4658199999999999</c:v>
                </c:pt>
                <c:pt idx="8882">
                  <c:v>-1.4654799999999999</c:v>
                </c:pt>
                <c:pt idx="8883">
                  <c:v>-1.4637500000000001</c:v>
                </c:pt>
                <c:pt idx="8884">
                  <c:v>-1.46234</c:v>
                </c:pt>
                <c:pt idx="8885">
                  <c:v>-1.4578599999999999</c:v>
                </c:pt>
                <c:pt idx="8886">
                  <c:v>-1.4531799999999999</c:v>
                </c:pt>
                <c:pt idx="8887">
                  <c:v>-1.45092</c:v>
                </c:pt>
                <c:pt idx="8888">
                  <c:v>-1.4541599999999999</c:v>
                </c:pt>
                <c:pt idx="8889">
                  <c:v>-1.45869</c:v>
                </c:pt>
                <c:pt idx="8890">
                  <c:v>-1.45957</c:v>
                </c:pt>
                <c:pt idx="8891">
                  <c:v>-1.46004</c:v>
                </c:pt>
                <c:pt idx="8892">
                  <c:v>-1.46275</c:v>
                </c:pt>
                <c:pt idx="8893">
                  <c:v>-1.46055</c:v>
                </c:pt>
                <c:pt idx="8894">
                  <c:v>-1.4494899999999999</c:v>
                </c:pt>
                <c:pt idx="8895">
                  <c:v>-1.4357599999999999</c:v>
                </c:pt>
                <c:pt idx="8896">
                  <c:v>-1.4255199999999999</c:v>
                </c:pt>
                <c:pt idx="8897">
                  <c:v>-1.42008</c:v>
                </c:pt>
                <c:pt idx="8898">
                  <c:v>-1.4150799999999999</c:v>
                </c:pt>
                <c:pt idx="8899">
                  <c:v>-1.4088700000000001</c:v>
                </c:pt>
                <c:pt idx="8900">
                  <c:v>-1.40595</c:v>
                </c:pt>
                <c:pt idx="8901">
                  <c:v>-1.40724</c:v>
                </c:pt>
                <c:pt idx="8902">
                  <c:v>-1.41377</c:v>
                </c:pt>
                <c:pt idx="8903">
                  <c:v>-1.4201900000000001</c:v>
                </c:pt>
                <c:pt idx="8904">
                  <c:v>-1.4255199999999999</c:v>
                </c:pt>
                <c:pt idx="8905">
                  <c:v>-1.4332100000000001</c:v>
                </c:pt>
                <c:pt idx="8906">
                  <c:v>-1.4392499999999999</c:v>
                </c:pt>
                <c:pt idx="8907">
                  <c:v>-1.4447000000000001</c:v>
                </c:pt>
                <c:pt idx="8908">
                  <c:v>-1.4490400000000001</c:v>
                </c:pt>
                <c:pt idx="8909">
                  <c:v>-1.4555800000000001</c:v>
                </c:pt>
                <c:pt idx="8910">
                  <c:v>-1.45903</c:v>
                </c:pt>
                <c:pt idx="8911">
                  <c:v>-1.4612099999999999</c:v>
                </c:pt>
                <c:pt idx="8912">
                  <c:v>-1.4579200000000001</c:v>
                </c:pt>
                <c:pt idx="8913">
                  <c:v>-1.4541200000000001</c:v>
                </c:pt>
                <c:pt idx="8914">
                  <c:v>-1.4500200000000001</c:v>
                </c:pt>
                <c:pt idx="8915">
                  <c:v>-1.4434499999999999</c:v>
                </c:pt>
                <c:pt idx="8916">
                  <c:v>-1.43587</c:v>
                </c:pt>
                <c:pt idx="8917">
                  <c:v>-1.4276899999999999</c:v>
                </c:pt>
                <c:pt idx="8918">
                  <c:v>-1.42378</c:v>
                </c:pt>
                <c:pt idx="8919">
                  <c:v>-1.4211400000000001</c:v>
                </c:pt>
                <c:pt idx="8920">
                  <c:v>-1.4141999999999999</c:v>
                </c:pt>
                <c:pt idx="8921">
                  <c:v>-1.4039999999999999</c:v>
                </c:pt>
                <c:pt idx="8922">
                  <c:v>-1.39391</c:v>
                </c:pt>
                <c:pt idx="8923">
                  <c:v>-1.3884300000000001</c:v>
                </c:pt>
                <c:pt idx="8924">
                  <c:v>-1.3844700000000001</c:v>
                </c:pt>
                <c:pt idx="8925">
                  <c:v>-1.3786700000000001</c:v>
                </c:pt>
                <c:pt idx="8926">
                  <c:v>-1.37208</c:v>
                </c:pt>
                <c:pt idx="8927">
                  <c:v>-1.3648899999999999</c:v>
                </c:pt>
                <c:pt idx="8928">
                  <c:v>-1.34718</c:v>
                </c:pt>
                <c:pt idx="8929">
                  <c:v>-1.3408899999999999</c:v>
                </c:pt>
                <c:pt idx="8930">
                  <c:v>-1.3329</c:v>
                </c:pt>
                <c:pt idx="8931">
                  <c:v>-1.3294999999999999</c:v>
                </c:pt>
                <c:pt idx="8932">
                  <c:v>-1.3278300000000001</c:v>
                </c:pt>
                <c:pt idx="8933">
                  <c:v>-1.32307</c:v>
                </c:pt>
                <c:pt idx="8934">
                  <c:v>-1.3174699999999999</c:v>
                </c:pt>
                <c:pt idx="8935">
                  <c:v>-1.3108900000000001</c:v>
                </c:pt>
                <c:pt idx="8936">
                  <c:v>-1.29819</c:v>
                </c:pt>
                <c:pt idx="8937">
                  <c:v>-1.274</c:v>
                </c:pt>
                <c:pt idx="8938">
                  <c:v>-1.26294</c:v>
                </c:pt>
                <c:pt idx="8939">
                  <c:v>-1.25186</c:v>
                </c:pt>
                <c:pt idx="8940">
                  <c:v>-1.24234</c:v>
                </c:pt>
                <c:pt idx="8941">
                  <c:v>-1.23248</c:v>
                </c:pt>
                <c:pt idx="8942">
                  <c:v>-1.22489</c:v>
                </c:pt>
                <c:pt idx="8943">
                  <c:v>-1.2145699999999999</c:v>
                </c:pt>
                <c:pt idx="8944">
                  <c:v>-1.20479</c:v>
                </c:pt>
                <c:pt idx="8945">
                  <c:v>-1.1944399999999999</c:v>
                </c:pt>
                <c:pt idx="8946">
                  <c:v>-1.1788700000000001</c:v>
                </c:pt>
                <c:pt idx="8947">
                  <c:v>-1.1732499999999999</c:v>
                </c:pt>
                <c:pt idx="8948">
                  <c:v>-1.16361</c:v>
                </c:pt>
                <c:pt idx="8949">
                  <c:v>-1.1497999999999999</c:v>
                </c:pt>
                <c:pt idx="8950">
                  <c:v>-1.13201</c:v>
                </c:pt>
                <c:pt idx="8951">
                  <c:v>-1.12205</c:v>
                </c:pt>
                <c:pt idx="8952">
                  <c:v>-1.1120300000000001</c:v>
                </c:pt>
                <c:pt idx="8953">
                  <c:v>-1.0981300000000001</c:v>
                </c:pt>
                <c:pt idx="8954">
                  <c:v>-1.0786199999999999</c:v>
                </c:pt>
                <c:pt idx="8955">
                  <c:v>-1.04786</c:v>
                </c:pt>
                <c:pt idx="8956">
                  <c:v>-1.0235099999999999</c:v>
                </c:pt>
                <c:pt idx="8957">
                  <c:v>-0.99746000000000001</c:v>
                </c:pt>
                <c:pt idx="8958">
                  <c:v>-0.97955899999999996</c:v>
                </c:pt>
                <c:pt idx="8959">
                  <c:v>-0.97340800000000005</c:v>
                </c:pt>
                <c:pt idx="8960">
                  <c:v>-0.97165100000000004</c:v>
                </c:pt>
                <c:pt idx="8961">
                  <c:v>-0.96394999999999997</c:v>
                </c:pt>
                <c:pt idx="8962">
                  <c:v>-0.95041200000000003</c:v>
                </c:pt>
                <c:pt idx="8963">
                  <c:v>-0.93837899999999996</c:v>
                </c:pt>
                <c:pt idx="8964">
                  <c:v>-0.91686000000000001</c:v>
                </c:pt>
                <c:pt idx="8965">
                  <c:v>-0.90762600000000004</c:v>
                </c:pt>
                <c:pt idx="8966">
                  <c:v>-0.90043200000000001</c:v>
                </c:pt>
                <c:pt idx="8967">
                  <c:v>-0.89417599999999997</c:v>
                </c:pt>
                <c:pt idx="8968">
                  <c:v>-0.886181</c:v>
                </c:pt>
                <c:pt idx="8969">
                  <c:v>-0.87698200000000004</c:v>
                </c:pt>
                <c:pt idx="8970">
                  <c:v>-0.86929699999999999</c:v>
                </c:pt>
                <c:pt idx="8971">
                  <c:v>-0.86088799999999999</c:v>
                </c:pt>
                <c:pt idx="8972">
                  <c:v>-0.85360400000000003</c:v>
                </c:pt>
                <c:pt idx="8973">
                  <c:v>-0.84873500000000002</c:v>
                </c:pt>
                <c:pt idx="8974">
                  <c:v>-0.83267599999999997</c:v>
                </c:pt>
                <c:pt idx="8975">
                  <c:v>-0.81680399999999997</c:v>
                </c:pt>
                <c:pt idx="8976">
                  <c:v>-0.80589999999999995</c:v>
                </c:pt>
                <c:pt idx="8977">
                  <c:v>-0.79650399999999999</c:v>
                </c:pt>
                <c:pt idx="8978">
                  <c:v>-0.78566599999999998</c:v>
                </c:pt>
                <c:pt idx="8979">
                  <c:v>-0.77395499999999995</c:v>
                </c:pt>
                <c:pt idx="8980">
                  <c:v>-0.75490999999999997</c:v>
                </c:pt>
                <c:pt idx="8981">
                  <c:v>-0.73217399999999999</c:v>
                </c:pt>
                <c:pt idx="8982">
                  <c:v>-0.71176300000000003</c:v>
                </c:pt>
                <c:pt idx="8983">
                  <c:v>-0.69090499999999999</c:v>
                </c:pt>
                <c:pt idx="8984">
                  <c:v>-0.67838399999999999</c:v>
                </c:pt>
                <c:pt idx="8985">
                  <c:v>-0.663794</c:v>
                </c:pt>
                <c:pt idx="8986">
                  <c:v>-0.65085199999999999</c:v>
                </c:pt>
                <c:pt idx="8987">
                  <c:v>-0.64386500000000002</c:v>
                </c:pt>
                <c:pt idx="8988">
                  <c:v>-0.63840699999999995</c:v>
                </c:pt>
                <c:pt idx="8989">
                  <c:v>-0.63073599999999996</c:v>
                </c:pt>
                <c:pt idx="8990">
                  <c:v>-0.62140200000000001</c:v>
                </c:pt>
                <c:pt idx="8991">
                  <c:v>-0.61400999999999994</c:v>
                </c:pt>
                <c:pt idx="8992">
                  <c:v>-0.60685299999999998</c:v>
                </c:pt>
                <c:pt idx="8993">
                  <c:v>-0.604016</c:v>
                </c:pt>
                <c:pt idx="8994">
                  <c:v>-0.59511400000000003</c:v>
                </c:pt>
                <c:pt idx="8995">
                  <c:v>-0.57339200000000001</c:v>
                </c:pt>
                <c:pt idx="8996">
                  <c:v>-0.55174999999999996</c:v>
                </c:pt>
                <c:pt idx="8997">
                  <c:v>-0.54098100000000005</c:v>
                </c:pt>
                <c:pt idx="8998">
                  <c:v>-0.52407899999999996</c:v>
                </c:pt>
                <c:pt idx="8999">
                  <c:v>-0.50859100000000002</c:v>
                </c:pt>
                <c:pt idx="9000">
                  <c:v>-0.49744500000000003</c:v>
                </c:pt>
                <c:pt idx="9001">
                  <c:v>-0.47897499999999998</c:v>
                </c:pt>
                <c:pt idx="9002">
                  <c:v>-0.45726499999999998</c:v>
                </c:pt>
                <c:pt idx="9003">
                  <c:v>-0.43453000000000003</c:v>
                </c:pt>
                <c:pt idx="9004">
                  <c:v>-0.42022399999999999</c:v>
                </c:pt>
                <c:pt idx="9005">
                  <c:v>-0.41293600000000003</c:v>
                </c:pt>
                <c:pt idx="9006">
                  <c:v>-0.406449</c:v>
                </c:pt>
                <c:pt idx="9007">
                  <c:v>-0.40026899999999999</c:v>
                </c:pt>
                <c:pt idx="9008">
                  <c:v>-0.39052700000000001</c:v>
                </c:pt>
                <c:pt idx="9009">
                  <c:v>-0.37329899999999999</c:v>
                </c:pt>
                <c:pt idx="9010">
                  <c:v>-0.34026099999999998</c:v>
                </c:pt>
                <c:pt idx="9011">
                  <c:v>-0.32089400000000001</c:v>
                </c:pt>
                <c:pt idx="9012">
                  <c:v>-0.301624</c:v>
                </c:pt>
                <c:pt idx="9013">
                  <c:v>-0.28159000000000001</c:v>
                </c:pt>
                <c:pt idx="9014">
                  <c:v>-0.26549800000000001</c:v>
                </c:pt>
                <c:pt idx="9015">
                  <c:v>-0.25642300000000001</c:v>
                </c:pt>
                <c:pt idx="9016">
                  <c:v>-0.24438099999999999</c:v>
                </c:pt>
                <c:pt idx="9017">
                  <c:v>-0.23617199999999999</c:v>
                </c:pt>
                <c:pt idx="9018">
                  <c:v>-0.22064700000000001</c:v>
                </c:pt>
                <c:pt idx="9019">
                  <c:v>-0.20599200000000001</c:v>
                </c:pt>
                <c:pt idx="9020">
                  <c:v>-0.202901</c:v>
                </c:pt>
                <c:pt idx="9021">
                  <c:v>-0.203684</c:v>
                </c:pt>
                <c:pt idx="9022">
                  <c:v>-0.203123</c:v>
                </c:pt>
                <c:pt idx="9023">
                  <c:v>-0.20711099999999999</c:v>
                </c:pt>
                <c:pt idx="9024">
                  <c:v>-0.20852299999999999</c:v>
                </c:pt>
                <c:pt idx="9025">
                  <c:v>-0.20332900000000001</c:v>
                </c:pt>
                <c:pt idx="9026">
                  <c:v>-0.202211</c:v>
                </c:pt>
                <c:pt idx="9027">
                  <c:v>-0.197852</c:v>
                </c:pt>
                <c:pt idx="9028">
                  <c:v>-0.189192</c:v>
                </c:pt>
                <c:pt idx="9029">
                  <c:v>-0.16916300000000001</c:v>
                </c:pt>
                <c:pt idx="9030">
                  <c:v>-0.149646</c:v>
                </c:pt>
                <c:pt idx="9031">
                  <c:v>-0.14730799999999999</c:v>
                </c:pt>
                <c:pt idx="9032">
                  <c:v>-0.179315</c:v>
                </c:pt>
                <c:pt idx="9033">
                  <c:v>-0.17149</c:v>
                </c:pt>
                <c:pt idx="9034">
                  <c:v>-0.15884799999999999</c:v>
                </c:pt>
                <c:pt idx="9035">
                  <c:v>-0.18259600000000001</c:v>
                </c:pt>
                <c:pt idx="9036">
                  <c:v>-0.25806400000000002</c:v>
                </c:pt>
                <c:pt idx="9037">
                  <c:v>-0.28332800000000002</c:v>
                </c:pt>
                <c:pt idx="9038">
                  <c:v>-0.35558000000000001</c:v>
                </c:pt>
                <c:pt idx="9039">
                  <c:v>-0.38053599999999999</c:v>
                </c:pt>
                <c:pt idx="9040">
                  <c:v>-0.37465900000000002</c:v>
                </c:pt>
                <c:pt idx="9041">
                  <c:v>-0.35932199999999997</c:v>
                </c:pt>
                <c:pt idx="9042">
                  <c:v>-0.34572700000000001</c:v>
                </c:pt>
                <c:pt idx="9043">
                  <c:v>-0.33785199999999999</c:v>
                </c:pt>
                <c:pt idx="9044">
                  <c:v>-0.34420099999999998</c:v>
                </c:pt>
                <c:pt idx="9045">
                  <c:v>-0.36088900000000002</c:v>
                </c:pt>
                <c:pt idx="9046">
                  <c:v>-0.366674</c:v>
                </c:pt>
                <c:pt idx="9047">
                  <c:v>-0.36311100000000002</c:v>
                </c:pt>
                <c:pt idx="9048">
                  <c:v>-0.354966</c:v>
                </c:pt>
                <c:pt idx="9049">
                  <c:v>-0.35537800000000003</c:v>
                </c:pt>
                <c:pt idx="9050">
                  <c:v>-0.35387999999999997</c:v>
                </c:pt>
                <c:pt idx="9051">
                  <c:v>-0.34814899999999999</c:v>
                </c:pt>
                <c:pt idx="9052">
                  <c:v>-0.34959699999999999</c:v>
                </c:pt>
                <c:pt idx="9053">
                  <c:v>-0.35534100000000002</c:v>
                </c:pt>
                <c:pt idx="9054">
                  <c:v>-0.36045300000000002</c:v>
                </c:pt>
                <c:pt idx="9055">
                  <c:v>-0.36092999999999997</c:v>
                </c:pt>
                <c:pt idx="9056">
                  <c:v>-0.35666799999999999</c:v>
                </c:pt>
                <c:pt idx="9057">
                  <c:v>-0.35790699999999998</c:v>
                </c:pt>
                <c:pt idx="9058">
                  <c:v>-0.35597899999999999</c:v>
                </c:pt>
                <c:pt idx="9059">
                  <c:v>-0.35368100000000002</c:v>
                </c:pt>
                <c:pt idx="9060">
                  <c:v>-0.35450900000000002</c:v>
                </c:pt>
                <c:pt idx="9061">
                  <c:v>-0.35904700000000001</c:v>
                </c:pt>
                <c:pt idx="9062">
                  <c:v>-0.35400399999999999</c:v>
                </c:pt>
                <c:pt idx="9063">
                  <c:v>-0.34764299999999998</c:v>
                </c:pt>
                <c:pt idx="9064">
                  <c:v>-0.34136899999999998</c:v>
                </c:pt>
                <c:pt idx="9065">
                  <c:v>-0.34059899999999999</c:v>
                </c:pt>
                <c:pt idx="9066">
                  <c:v>-0.33696100000000001</c:v>
                </c:pt>
                <c:pt idx="9067">
                  <c:v>-0.32351600000000003</c:v>
                </c:pt>
                <c:pt idx="9068">
                  <c:v>-0.31580900000000001</c:v>
                </c:pt>
                <c:pt idx="9069">
                  <c:v>-0.31198500000000001</c:v>
                </c:pt>
                <c:pt idx="9070">
                  <c:v>-0.31277300000000002</c:v>
                </c:pt>
                <c:pt idx="9071">
                  <c:v>-0.319886</c:v>
                </c:pt>
                <c:pt idx="9072">
                  <c:v>-0.32069799999999998</c:v>
                </c:pt>
                <c:pt idx="9073">
                  <c:v>-0.31212899999999999</c:v>
                </c:pt>
                <c:pt idx="9074">
                  <c:v>-0.302763</c:v>
                </c:pt>
                <c:pt idx="9075">
                  <c:v>-0.29639100000000002</c:v>
                </c:pt>
                <c:pt idx="9076">
                  <c:v>-0.29202400000000001</c:v>
                </c:pt>
                <c:pt idx="9077">
                  <c:v>-0.29277300000000001</c:v>
                </c:pt>
                <c:pt idx="9078">
                  <c:v>-0.29988399999999998</c:v>
                </c:pt>
                <c:pt idx="9079">
                  <c:v>-0.30590200000000001</c:v>
                </c:pt>
                <c:pt idx="9080">
                  <c:v>-0.31353399999999998</c:v>
                </c:pt>
                <c:pt idx="9081">
                  <c:v>-0.32411400000000001</c:v>
                </c:pt>
                <c:pt idx="9082">
                  <c:v>-0.33299800000000002</c:v>
                </c:pt>
                <c:pt idx="9083">
                  <c:v>-0.33485900000000002</c:v>
                </c:pt>
                <c:pt idx="9084">
                  <c:v>-0.33712500000000001</c:v>
                </c:pt>
                <c:pt idx="9085">
                  <c:v>-0.34977999999999998</c:v>
                </c:pt>
                <c:pt idx="9086">
                  <c:v>-0.36023500000000003</c:v>
                </c:pt>
                <c:pt idx="9087">
                  <c:v>-0.37235000000000001</c:v>
                </c:pt>
                <c:pt idx="9088">
                  <c:v>-0.38581399999999999</c:v>
                </c:pt>
                <c:pt idx="9089">
                  <c:v>-0.39462799999999998</c:v>
                </c:pt>
                <c:pt idx="9090">
                  <c:v>-0.40021899999999999</c:v>
                </c:pt>
                <c:pt idx="9091">
                  <c:v>-0.41185699999999997</c:v>
                </c:pt>
                <c:pt idx="9092">
                  <c:v>-0.42441299999999998</c:v>
                </c:pt>
                <c:pt idx="9093">
                  <c:v>-0.43665599999999999</c:v>
                </c:pt>
                <c:pt idx="9094">
                  <c:v>-0.43736799999999998</c:v>
                </c:pt>
                <c:pt idx="9095">
                  <c:v>-0.436305</c:v>
                </c:pt>
                <c:pt idx="9096">
                  <c:v>-0.43551800000000002</c:v>
                </c:pt>
                <c:pt idx="9097">
                  <c:v>-0.44474999999999998</c:v>
                </c:pt>
                <c:pt idx="9098">
                  <c:v>-0.454683</c:v>
                </c:pt>
                <c:pt idx="9099">
                  <c:v>-0.46354600000000001</c:v>
                </c:pt>
                <c:pt idx="9100">
                  <c:v>-0.467223</c:v>
                </c:pt>
                <c:pt idx="9101">
                  <c:v>-0.46673399999999998</c:v>
                </c:pt>
                <c:pt idx="9102">
                  <c:v>-0.47193099999999999</c:v>
                </c:pt>
                <c:pt idx="9103">
                  <c:v>-0.47709000000000001</c:v>
                </c:pt>
                <c:pt idx="9104">
                  <c:v>-0.47202899999999998</c:v>
                </c:pt>
                <c:pt idx="9105">
                  <c:v>-0.46262199999999998</c:v>
                </c:pt>
                <c:pt idx="9106">
                  <c:v>-0.461949</c:v>
                </c:pt>
                <c:pt idx="9107">
                  <c:v>-0.46489000000000003</c:v>
                </c:pt>
                <c:pt idx="9108">
                  <c:v>-0.46788400000000002</c:v>
                </c:pt>
                <c:pt idx="9109">
                  <c:v>-0.47337800000000002</c:v>
                </c:pt>
                <c:pt idx="9110">
                  <c:v>-0.47699799999999998</c:v>
                </c:pt>
                <c:pt idx="9111">
                  <c:v>-0.47463</c:v>
                </c:pt>
                <c:pt idx="9112">
                  <c:v>-0.46929399999999999</c:v>
                </c:pt>
                <c:pt idx="9113">
                  <c:v>-0.46180399999999999</c:v>
                </c:pt>
                <c:pt idx="9114">
                  <c:v>-0.45756599999999997</c:v>
                </c:pt>
                <c:pt idx="9115">
                  <c:v>-0.44889000000000001</c:v>
                </c:pt>
                <c:pt idx="9116">
                  <c:v>-0.44385599999999997</c:v>
                </c:pt>
                <c:pt idx="9117">
                  <c:v>-0.44014599999999998</c:v>
                </c:pt>
                <c:pt idx="9118">
                  <c:v>-0.44531399999999999</c:v>
                </c:pt>
                <c:pt idx="9119">
                  <c:v>-0.45025399999999999</c:v>
                </c:pt>
                <c:pt idx="9120">
                  <c:v>-0.45627600000000001</c:v>
                </c:pt>
                <c:pt idx="9121">
                  <c:v>-0.45416200000000001</c:v>
                </c:pt>
                <c:pt idx="9122">
                  <c:v>-0.45350299999999999</c:v>
                </c:pt>
                <c:pt idx="9123">
                  <c:v>-0.45902799999999999</c:v>
                </c:pt>
                <c:pt idx="9124">
                  <c:v>-0.46004899999999999</c:v>
                </c:pt>
                <c:pt idx="9125">
                  <c:v>-0.45507500000000001</c:v>
                </c:pt>
                <c:pt idx="9126">
                  <c:v>-0.45776299999999998</c:v>
                </c:pt>
                <c:pt idx="9127">
                  <c:v>-0.45622800000000002</c:v>
                </c:pt>
                <c:pt idx="9128">
                  <c:v>-0.44654199999999999</c:v>
                </c:pt>
                <c:pt idx="9129">
                  <c:v>-0.43841599999999997</c:v>
                </c:pt>
                <c:pt idx="9130">
                  <c:v>-0.43576100000000001</c:v>
                </c:pt>
                <c:pt idx="9131">
                  <c:v>-0.42833900000000003</c:v>
                </c:pt>
                <c:pt idx="9132">
                  <c:v>-0.41971399999999998</c:v>
                </c:pt>
                <c:pt idx="9133">
                  <c:v>-0.41802899999999998</c:v>
                </c:pt>
                <c:pt idx="9134">
                  <c:v>-0.41553099999999998</c:v>
                </c:pt>
                <c:pt idx="9135">
                  <c:v>-0.42107499999999998</c:v>
                </c:pt>
                <c:pt idx="9136">
                  <c:v>-0.41502499999999998</c:v>
                </c:pt>
                <c:pt idx="9137">
                  <c:v>-0.40450000000000003</c:v>
                </c:pt>
                <c:pt idx="9138">
                  <c:v>-0.39531899999999998</c:v>
                </c:pt>
                <c:pt idx="9139">
                  <c:v>-0.390486</c:v>
                </c:pt>
                <c:pt idx="9140">
                  <c:v>-0.38470100000000002</c:v>
                </c:pt>
                <c:pt idx="9141">
                  <c:v>-0.38004599999999999</c:v>
                </c:pt>
                <c:pt idx="9142">
                  <c:v>-0.36212800000000001</c:v>
                </c:pt>
                <c:pt idx="9143">
                  <c:v>-0.35067399999999999</c:v>
                </c:pt>
                <c:pt idx="9144">
                  <c:v>-0.34231200000000001</c:v>
                </c:pt>
                <c:pt idx="9145">
                  <c:v>-0.33864</c:v>
                </c:pt>
                <c:pt idx="9146">
                  <c:v>-0.33656199999999997</c:v>
                </c:pt>
                <c:pt idx="9147">
                  <c:v>-0.32976299999999997</c:v>
                </c:pt>
                <c:pt idx="9148">
                  <c:v>-0.31930799999999998</c:v>
                </c:pt>
                <c:pt idx="9149">
                  <c:v>-0.31299300000000002</c:v>
                </c:pt>
                <c:pt idx="9150">
                  <c:v>-0.31122899999999998</c:v>
                </c:pt>
                <c:pt idx="9151">
                  <c:v>-0.30046699999999998</c:v>
                </c:pt>
                <c:pt idx="9152">
                  <c:v>-0.278922</c:v>
                </c:pt>
                <c:pt idx="9153">
                  <c:v>-0.27233299999999999</c:v>
                </c:pt>
                <c:pt idx="9154">
                  <c:v>-0.27298099999999997</c:v>
                </c:pt>
                <c:pt idx="9155">
                  <c:v>-0.267563</c:v>
                </c:pt>
                <c:pt idx="9156">
                  <c:v>-0.25666800000000001</c:v>
                </c:pt>
                <c:pt idx="9157">
                  <c:v>-0.24643100000000001</c:v>
                </c:pt>
                <c:pt idx="9158">
                  <c:v>-0.238067</c:v>
                </c:pt>
                <c:pt idx="9159">
                  <c:v>-0.23144200000000001</c:v>
                </c:pt>
                <c:pt idx="9160">
                  <c:v>-0.22275700000000001</c:v>
                </c:pt>
                <c:pt idx="9161">
                  <c:v>-0.20977699999999999</c:v>
                </c:pt>
                <c:pt idx="9162">
                  <c:v>-0.19345599999999999</c:v>
                </c:pt>
                <c:pt idx="9163">
                  <c:v>-0.18918499999999999</c:v>
                </c:pt>
                <c:pt idx="9164">
                  <c:v>-0.18179899999999999</c:v>
                </c:pt>
                <c:pt idx="9165">
                  <c:v>-0.17344699999999999</c:v>
                </c:pt>
                <c:pt idx="9166">
                  <c:v>-0.16680700000000001</c:v>
                </c:pt>
                <c:pt idx="9167">
                  <c:v>-0.157856</c:v>
                </c:pt>
                <c:pt idx="9168">
                  <c:v>-0.14126</c:v>
                </c:pt>
                <c:pt idx="9169">
                  <c:v>-0.12488</c:v>
                </c:pt>
                <c:pt idx="9170">
                  <c:v>-0.114006</c:v>
                </c:pt>
                <c:pt idx="9171">
                  <c:v>-0.104869</c:v>
                </c:pt>
                <c:pt idx="9172">
                  <c:v>-0.102021</c:v>
                </c:pt>
                <c:pt idx="9173">
                  <c:v>-0.10478700000000001</c:v>
                </c:pt>
                <c:pt idx="9174">
                  <c:v>-0.10983900000000001</c:v>
                </c:pt>
                <c:pt idx="9175">
                  <c:v>-0.114317</c:v>
                </c:pt>
                <c:pt idx="9176">
                  <c:v>-0.11831700000000001</c:v>
                </c:pt>
                <c:pt idx="9177">
                  <c:v>-0.121591</c:v>
                </c:pt>
                <c:pt idx="9178">
                  <c:v>-0.124692</c:v>
                </c:pt>
                <c:pt idx="9179">
                  <c:v>-0.121826</c:v>
                </c:pt>
                <c:pt idx="9180">
                  <c:v>-0.114981</c:v>
                </c:pt>
                <c:pt idx="9181">
                  <c:v>-0.103871</c:v>
                </c:pt>
                <c:pt idx="9182">
                  <c:v>-9.1004199999999993E-2</c:v>
                </c:pt>
                <c:pt idx="9183">
                  <c:v>-8.5525599999999993E-2</c:v>
                </c:pt>
                <c:pt idx="9184">
                  <c:v>-8.1690399999999996E-2</c:v>
                </c:pt>
                <c:pt idx="9185">
                  <c:v>-7.7852699999999997E-2</c:v>
                </c:pt>
                <c:pt idx="9186">
                  <c:v>-7.5233700000000001E-2</c:v>
                </c:pt>
                <c:pt idx="9187">
                  <c:v>-7.5504500000000002E-2</c:v>
                </c:pt>
                <c:pt idx="9188">
                  <c:v>-7.2759699999999997E-2</c:v>
                </c:pt>
                <c:pt idx="9189">
                  <c:v>-6.6689999999999999E-2</c:v>
                </c:pt>
                <c:pt idx="9190">
                  <c:v>-5.7414199999999999E-2</c:v>
                </c:pt>
                <c:pt idx="9191">
                  <c:v>-4.5531000000000002E-2</c:v>
                </c:pt>
                <c:pt idx="9192">
                  <c:v>-4.07128E-2</c:v>
                </c:pt>
                <c:pt idx="9193">
                  <c:v>-3.8916699999999999E-2</c:v>
                </c:pt>
                <c:pt idx="9194">
                  <c:v>-3.6396299999999999E-2</c:v>
                </c:pt>
                <c:pt idx="9195">
                  <c:v>-3.01517E-2</c:v>
                </c:pt>
                <c:pt idx="9196">
                  <c:v>-1.9887499999999999E-2</c:v>
                </c:pt>
                <c:pt idx="9197">
                  <c:v>-1.4265399999999999E-2</c:v>
                </c:pt>
                <c:pt idx="9198">
                  <c:v>-1.3147000000000001E-2</c:v>
                </c:pt>
                <c:pt idx="9199">
                  <c:v>-1.1208900000000001E-2</c:v>
                </c:pt>
                <c:pt idx="9200">
                  <c:v>-4.40684E-4</c:v>
                </c:pt>
                <c:pt idx="9201">
                  <c:v>1.4427799999999999E-2</c:v>
                </c:pt>
                <c:pt idx="9202">
                  <c:v>2.26197E-2</c:v>
                </c:pt>
                <c:pt idx="9203">
                  <c:v>3.2624599999999997E-2</c:v>
                </c:pt>
                <c:pt idx="9204">
                  <c:v>3.6749400000000002E-2</c:v>
                </c:pt>
                <c:pt idx="9205">
                  <c:v>3.8552900000000001E-2</c:v>
                </c:pt>
                <c:pt idx="9206">
                  <c:v>4.1657E-2</c:v>
                </c:pt>
                <c:pt idx="9207">
                  <c:v>4.3272900000000003E-2</c:v>
                </c:pt>
                <c:pt idx="9208">
                  <c:v>4.2777299999999997E-2</c:v>
                </c:pt>
                <c:pt idx="9209">
                  <c:v>4.5053000000000003E-2</c:v>
                </c:pt>
                <c:pt idx="9210">
                  <c:v>5.4957699999999998E-2</c:v>
                </c:pt>
                <c:pt idx="9211">
                  <c:v>6.8930599999999995E-2</c:v>
                </c:pt>
                <c:pt idx="9212">
                  <c:v>7.9497999999999999E-2</c:v>
                </c:pt>
                <c:pt idx="9213">
                  <c:v>8.6969400000000002E-2</c:v>
                </c:pt>
                <c:pt idx="9214">
                  <c:v>8.7975399999999995E-2</c:v>
                </c:pt>
                <c:pt idx="9215">
                  <c:v>8.4878200000000001E-2</c:v>
                </c:pt>
                <c:pt idx="9216">
                  <c:v>8.3786899999999997E-2</c:v>
                </c:pt>
                <c:pt idx="9217">
                  <c:v>8.7035100000000004E-2</c:v>
                </c:pt>
                <c:pt idx="9218">
                  <c:v>8.8169399999999995E-2</c:v>
                </c:pt>
                <c:pt idx="9219">
                  <c:v>8.6976600000000001E-2</c:v>
                </c:pt>
                <c:pt idx="9220">
                  <c:v>8.8083099999999998E-2</c:v>
                </c:pt>
                <c:pt idx="9221">
                  <c:v>9.6167900000000001E-2</c:v>
                </c:pt>
                <c:pt idx="9222">
                  <c:v>0.103406</c:v>
                </c:pt>
                <c:pt idx="9223">
                  <c:v>0.10707800000000001</c:v>
                </c:pt>
                <c:pt idx="9224">
                  <c:v>0.1046</c:v>
                </c:pt>
                <c:pt idx="9225">
                  <c:v>0.101337</c:v>
                </c:pt>
                <c:pt idx="9226">
                  <c:v>0.101477</c:v>
                </c:pt>
                <c:pt idx="9227">
                  <c:v>0.105929</c:v>
                </c:pt>
                <c:pt idx="9228">
                  <c:v>0.11319700000000001</c:v>
                </c:pt>
                <c:pt idx="9229">
                  <c:v>0.12504499999999999</c:v>
                </c:pt>
                <c:pt idx="9230">
                  <c:v>0.13376099999999999</c:v>
                </c:pt>
                <c:pt idx="9231">
                  <c:v>0.13703199999999999</c:v>
                </c:pt>
                <c:pt idx="9232">
                  <c:v>0.152813</c:v>
                </c:pt>
                <c:pt idx="9233">
                  <c:v>0.17342399999999999</c:v>
                </c:pt>
                <c:pt idx="9234">
                  <c:v>0.188697</c:v>
                </c:pt>
                <c:pt idx="9235">
                  <c:v>0.20821300000000001</c:v>
                </c:pt>
                <c:pt idx="9236">
                  <c:v>0.22230800000000001</c:v>
                </c:pt>
                <c:pt idx="9237">
                  <c:v>0.229491</c:v>
                </c:pt>
                <c:pt idx="9238">
                  <c:v>0.24363799999999999</c:v>
                </c:pt>
                <c:pt idx="9239">
                  <c:v>0.25433899999999998</c:v>
                </c:pt>
                <c:pt idx="9240">
                  <c:v>0.25672200000000001</c:v>
                </c:pt>
                <c:pt idx="9241">
                  <c:v>0.25932100000000002</c:v>
                </c:pt>
                <c:pt idx="9242">
                  <c:v>0.27157900000000001</c:v>
                </c:pt>
                <c:pt idx="9243">
                  <c:v>0.28521999999999997</c:v>
                </c:pt>
                <c:pt idx="9244">
                  <c:v>0.29209600000000002</c:v>
                </c:pt>
                <c:pt idx="9245">
                  <c:v>0.30021300000000001</c:v>
                </c:pt>
                <c:pt idx="9246">
                  <c:v>0.31034699999999998</c:v>
                </c:pt>
                <c:pt idx="9247">
                  <c:v>0.31815399999999999</c:v>
                </c:pt>
                <c:pt idx="9248">
                  <c:v>0.33016200000000001</c:v>
                </c:pt>
                <c:pt idx="9249">
                  <c:v>0.34361399999999998</c:v>
                </c:pt>
                <c:pt idx="9250">
                  <c:v>0.34344400000000003</c:v>
                </c:pt>
                <c:pt idx="9251">
                  <c:v>0.33915000000000001</c:v>
                </c:pt>
                <c:pt idx="9252">
                  <c:v>0.33858500000000002</c:v>
                </c:pt>
                <c:pt idx="9253">
                  <c:v>0.33900799999999998</c:v>
                </c:pt>
                <c:pt idx="9254">
                  <c:v>0.34093000000000001</c:v>
                </c:pt>
                <c:pt idx="9255">
                  <c:v>0.34877999999999998</c:v>
                </c:pt>
                <c:pt idx="9256">
                  <c:v>0.36764400000000003</c:v>
                </c:pt>
                <c:pt idx="9257">
                  <c:v>0.38672600000000001</c:v>
                </c:pt>
                <c:pt idx="9258">
                  <c:v>0.39716200000000002</c:v>
                </c:pt>
                <c:pt idx="9259">
                  <c:v>0.40770299999999998</c:v>
                </c:pt>
                <c:pt idx="9260">
                  <c:v>0.41955799999999999</c:v>
                </c:pt>
                <c:pt idx="9261">
                  <c:v>0.42164499999999999</c:v>
                </c:pt>
                <c:pt idx="9262">
                  <c:v>0.43352600000000002</c:v>
                </c:pt>
                <c:pt idx="9263">
                  <c:v>0.44870500000000002</c:v>
                </c:pt>
                <c:pt idx="9264">
                  <c:v>0.45221800000000001</c:v>
                </c:pt>
                <c:pt idx="9265">
                  <c:v>0.45077800000000001</c:v>
                </c:pt>
                <c:pt idx="9266">
                  <c:v>0.44561699999999999</c:v>
                </c:pt>
                <c:pt idx="9267">
                  <c:v>0.448598</c:v>
                </c:pt>
                <c:pt idx="9268">
                  <c:v>0.45877299999999999</c:v>
                </c:pt>
                <c:pt idx="9269">
                  <c:v>0.473354</c:v>
                </c:pt>
                <c:pt idx="9270">
                  <c:v>0.48628100000000002</c:v>
                </c:pt>
                <c:pt idx="9271">
                  <c:v>0.49616900000000003</c:v>
                </c:pt>
                <c:pt idx="9272">
                  <c:v>0.505108</c:v>
                </c:pt>
                <c:pt idx="9273">
                  <c:v>0.51167899999999999</c:v>
                </c:pt>
                <c:pt idx="9274">
                  <c:v>0.51549999999999996</c:v>
                </c:pt>
                <c:pt idx="9275">
                  <c:v>0.51514599999999999</c:v>
                </c:pt>
                <c:pt idx="9276">
                  <c:v>0.51266199999999995</c:v>
                </c:pt>
                <c:pt idx="9277">
                  <c:v>0.51412199999999997</c:v>
                </c:pt>
                <c:pt idx="9278">
                  <c:v>0.51779200000000003</c:v>
                </c:pt>
                <c:pt idx="9279">
                  <c:v>0.53034199999999998</c:v>
                </c:pt>
                <c:pt idx="9280">
                  <c:v>0.54346899999999998</c:v>
                </c:pt>
                <c:pt idx="9281">
                  <c:v>0.53995400000000005</c:v>
                </c:pt>
                <c:pt idx="9282">
                  <c:v>0.53594900000000001</c:v>
                </c:pt>
                <c:pt idx="9283">
                  <c:v>0.53467799999999999</c:v>
                </c:pt>
                <c:pt idx="9284">
                  <c:v>0.53624499999999997</c:v>
                </c:pt>
                <c:pt idx="9285">
                  <c:v>0.54106200000000004</c:v>
                </c:pt>
                <c:pt idx="9286">
                  <c:v>0.54546799999999995</c:v>
                </c:pt>
                <c:pt idx="9287">
                  <c:v>0.55035999999999996</c:v>
                </c:pt>
                <c:pt idx="9288">
                  <c:v>0.55657500000000004</c:v>
                </c:pt>
                <c:pt idx="9289">
                  <c:v>0.56827899999999998</c:v>
                </c:pt>
                <c:pt idx="9290">
                  <c:v>0.58649700000000005</c:v>
                </c:pt>
                <c:pt idx="9291">
                  <c:v>0.59903099999999998</c:v>
                </c:pt>
                <c:pt idx="9292">
                  <c:v>0.61032200000000003</c:v>
                </c:pt>
                <c:pt idx="9293">
                  <c:v>0.61780000000000002</c:v>
                </c:pt>
                <c:pt idx="9294">
                  <c:v>0.624</c:v>
                </c:pt>
                <c:pt idx="9295">
                  <c:v>0.63115200000000005</c:v>
                </c:pt>
                <c:pt idx="9296">
                  <c:v>0.63919599999999999</c:v>
                </c:pt>
                <c:pt idx="9297">
                  <c:v>0.64862900000000001</c:v>
                </c:pt>
                <c:pt idx="9298">
                  <c:v>0.66098800000000002</c:v>
                </c:pt>
                <c:pt idx="9299">
                  <c:v>0.67112400000000005</c:v>
                </c:pt>
                <c:pt idx="9300">
                  <c:v>0.67930699999999999</c:v>
                </c:pt>
                <c:pt idx="9301">
                  <c:v>0.69223999999999997</c:v>
                </c:pt>
                <c:pt idx="9302">
                  <c:v>0.70396000000000003</c:v>
                </c:pt>
                <c:pt idx="9303">
                  <c:v>0.71666700000000005</c:v>
                </c:pt>
                <c:pt idx="9304">
                  <c:v>0.724441</c:v>
                </c:pt>
                <c:pt idx="9305">
                  <c:v>0.72913300000000003</c:v>
                </c:pt>
                <c:pt idx="9306">
                  <c:v>0.731653</c:v>
                </c:pt>
                <c:pt idx="9307">
                  <c:v>0.73461100000000001</c:v>
                </c:pt>
                <c:pt idx="9308">
                  <c:v>0.73927699999999996</c:v>
                </c:pt>
                <c:pt idx="9309">
                  <c:v>0.74034100000000003</c:v>
                </c:pt>
                <c:pt idx="9310">
                  <c:v>0.74111499999999997</c:v>
                </c:pt>
                <c:pt idx="9311">
                  <c:v>0.73926199999999997</c:v>
                </c:pt>
                <c:pt idx="9312">
                  <c:v>0.74057799999999996</c:v>
                </c:pt>
                <c:pt idx="9313">
                  <c:v>0.74300699999999997</c:v>
                </c:pt>
                <c:pt idx="9314">
                  <c:v>0.74123899999999998</c:v>
                </c:pt>
                <c:pt idx="9315">
                  <c:v>0.74238899999999997</c:v>
                </c:pt>
                <c:pt idx="9316">
                  <c:v>0.74722299999999997</c:v>
                </c:pt>
                <c:pt idx="9317">
                  <c:v>0.75849999999999995</c:v>
                </c:pt>
                <c:pt idx="9318">
                  <c:v>0.76897000000000004</c:v>
                </c:pt>
                <c:pt idx="9319">
                  <c:v>0.77232999999999996</c:v>
                </c:pt>
                <c:pt idx="9320">
                  <c:v>0.77741099999999996</c:v>
                </c:pt>
                <c:pt idx="9321">
                  <c:v>0.78679699999999997</c:v>
                </c:pt>
                <c:pt idx="9322">
                  <c:v>0.79553200000000002</c:v>
                </c:pt>
                <c:pt idx="9323">
                  <c:v>0.80303500000000005</c:v>
                </c:pt>
                <c:pt idx="9324">
                  <c:v>0.806253</c:v>
                </c:pt>
                <c:pt idx="9325">
                  <c:v>0.80653699999999995</c:v>
                </c:pt>
                <c:pt idx="9326">
                  <c:v>0.81046399999999996</c:v>
                </c:pt>
                <c:pt idx="9327">
                  <c:v>0.81543900000000002</c:v>
                </c:pt>
                <c:pt idx="9328">
                  <c:v>0.81976499999999997</c:v>
                </c:pt>
                <c:pt idx="9329">
                  <c:v>0.81489299999999998</c:v>
                </c:pt>
                <c:pt idx="9330">
                  <c:v>0.810724</c:v>
                </c:pt>
                <c:pt idx="9331">
                  <c:v>0.81298999999999999</c:v>
                </c:pt>
                <c:pt idx="9332">
                  <c:v>0.81139899999999998</c:v>
                </c:pt>
                <c:pt idx="9333">
                  <c:v>0.80828</c:v>
                </c:pt>
                <c:pt idx="9334">
                  <c:v>0.80746300000000004</c:v>
                </c:pt>
                <c:pt idx="9335">
                  <c:v>0.81347499999999995</c:v>
                </c:pt>
                <c:pt idx="9336">
                  <c:v>0.81840299999999999</c:v>
                </c:pt>
                <c:pt idx="9337">
                  <c:v>0.82100399999999996</c:v>
                </c:pt>
                <c:pt idx="9338">
                  <c:v>0.81884699999999999</c:v>
                </c:pt>
                <c:pt idx="9339">
                  <c:v>0.81934899999999999</c:v>
                </c:pt>
                <c:pt idx="9340">
                  <c:v>0.80979199999999996</c:v>
                </c:pt>
                <c:pt idx="9341">
                  <c:v>0.80251899999999998</c:v>
                </c:pt>
                <c:pt idx="9342">
                  <c:v>0.80867100000000003</c:v>
                </c:pt>
                <c:pt idx="9343">
                  <c:v>0.81575500000000001</c:v>
                </c:pt>
                <c:pt idx="9344">
                  <c:v>0.82252099999999995</c:v>
                </c:pt>
                <c:pt idx="9345">
                  <c:v>0.82532099999999997</c:v>
                </c:pt>
                <c:pt idx="9346">
                  <c:v>0.82598700000000003</c:v>
                </c:pt>
                <c:pt idx="9347">
                  <c:v>0.82249300000000003</c:v>
                </c:pt>
                <c:pt idx="9348">
                  <c:v>0.819554</c:v>
                </c:pt>
                <c:pt idx="9349">
                  <c:v>0.81607399999999997</c:v>
                </c:pt>
                <c:pt idx="9350">
                  <c:v>0.81868799999999997</c:v>
                </c:pt>
                <c:pt idx="9351">
                  <c:v>0.82100099999999998</c:v>
                </c:pt>
                <c:pt idx="9352">
                  <c:v>0.81691599999999998</c:v>
                </c:pt>
                <c:pt idx="9353">
                  <c:v>0.81029399999999996</c:v>
                </c:pt>
                <c:pt idx="9354">
                  <c:v>0.81549400000000005</c:v>
                </c:pt>
                <c:pt idx="9355">
                  <c:v>0.82026200000000005</c:v>
                </c:pt>
                <c:pt idx="9356">
                  <c:v>0.82849200000000001</c:v>
                </c:pt>
                <c:pt idx="9357">
                  <c:v>0.83155000000000001</c:v>
                </c:pt>
                <c:pt idx="9358">
                  <c:v>0.82571799999999995</c:v>
                </c:pt>
                <c:pt idx="9359">
                  <c:v>0.81965600000000005</c:v>
                </c:pt>
                <c:pt idx="9360">
                  <c:v>0.82674800000000004</c:v>
                </c:pt>
                <c:pt idx="9361">
                  <c:v>0.83135499999999996</c:v>
                </c:pt>
                <c:pt idx="9362">
                  <c:v>0.83701800000000004</c:v>
                </c:pt>
                <c:pt idx="9363">
                  <c:v>0.835642</c:v>
                </c:pt>
                <c:pt idx="9364">
                  <c:v>0.827075</c:v>
                </c:pt>
                <c:pt idx="9365">
                  <c:v>0.82585900000000001</c:v>
                </c:pt>
                <c:pt idx="9366">
                  <c:v>0.81858200000000003</c:v>
                </c:pt>
                <c:pt idx="9367">
                  <c:v>0.81821100000000002</c:v>
                </c:pt>
                <c:pt idx="9368">
                  <c:v>0.82597699999999996</c:v>
                </c:pt>
                <c:pt idx="9369">
                  <c:v>0.845302</c:v>
                </c:pt>
                <c:pt idx="9370">
                  <c:v>0.85782899999999995</c:v>
                </c:pt>
                <c:pt idx="9371">
                  <c:v>0.86584899999999998</c:v>
                </c:pt>
                <c:pt idx="9372">
                  <c:v>0.86241199999999996</c:v>
                </c:pt>
                <c:pt idx="9373">
                  <c:v>0.85787000000000002</c:v>
                </c:pt>
                <c:pt idx="9374">
                  <c:v>0.86036800000000002</c:v>
                </c:pt>
                <c:pt idx="9375">
                  <c:v>0.86721800000000004</c:v>
                </c:pt>
                <c:pt idx="9376">
                  <c:v>0.873</c:v>
                </c:pt>
                <c:pt idx="9377">
                  <c:v>0.87734599999999996</c:v>
                </c:pt>
                <c:pt idx="9378">
                  <c:v>0.88268599999999997</c:v>
                </c:pt>
                <c:pt idx="9379">
                  <c:v>0.88497700000000001</c:v>
                </c:pt>
                <c:pt idx="9380">
                  <c:v>0.88438000000000005</c:v>
                </c:pt>
                <c:pt idx="9381">
                  <c:v>0.89028499999999999</c:v>
                </c:pt>
                <c:pt idx="9382">
                  <c:v>0.89412499999999995</c:v>
                </c:pt>
                <c:pt idx="9383">
                  <c:v>0.89350200000000002</c:v>
                </c:pt>
                <c:pt idx="9384">
                  <c:v>0.89240799999999998</c:v>
                </c:pt>
                <c:pt idx="9385">
                  <c:v>0.89281299999999997</c:v>
                </c:pt>
                <c:pt idx="9386">
                  <c:v>0.89222500000000005</c:v>
                </c:pt>
                <c:pt idx="9387">
                  <c:v>0.89562799999999998</c:v>
                </c:pt>
                <c:pt idx="9388">
                  <c:v>0.90354199999999996</c:v>
                </c:pt>
                <c:pt idx="9389">
                  <c:v>0.90946099999999996</c:v>
                </c:pt>
                <c:pt idx="9390">
                  <c:v>0.91741799999999996</c:v>
                </c:pt>
                <c:pt idx="9391">
                  <c:v>0.91641600000000001</c:v>
                </c:pt>
                <c:pt idx="9392">
                  <c:v>0.91534099999999996</c:v>
                </c:pt>
                <c:pt idx="9393">
                  <c:v>0.91728900000000002</c:v>
                </c:pt>
                <c:pt idx="9394">
                  <c:v>0.917798</c:v>
                </c:pt>
                <c:pt idx="9395">
                  <c:v>0.91575899999999999</c:v>
                </c:pt>
                <c:pt idx="9396">
                  <c:v>0.91865200000000002</c:v>
                </c:pt>
                <c:pt idx="9397">
                  <c:v>0.92371000000000003</c:v>
                </c:pt>
                <c:pt idx="9398">
                  <c:v>0.92172500000000002</c:v>
                </c:pt>
                <c:pt idx="9399">
                  <c:v>0.92277299999999995</c:v>
                </c:pt>
                <c:pt idx="9400">
                  <c:v>0.91298599999999996</c:v>
                </c:pt>
                <c:pt idx="9401">
                  <c:v>0.90132400000000001</c:v>
                </c:pt>
                <c:pt idx="9402">
                  <c:v>0.90415400000000001</c:v>
                </c:pt>
                <c:pt idx="9403">
                  <c:v>0.90679500000000002</c:v>
                </c:pt>
                <c:pt idx="9404">
                  <c:v>0.90437299999999998</c:v>
                </c:pt>
                <c:pt idx="9405">
                  <c:v>0.90144899999999994</c:v>
                </c:pt>
                <c:pt idx="9406">
                  <c:v>0.89692099999999997</c:v>
                </c:pt>
                <c:pt idx="9407">
                  <c:v>0.89937100000000003</c:v>
                </c:pt>
                <c:pt idx="9408">
                  <c:v>0.90144400000000002</c:v>
                </c:pt>
                <c:pt idx="9409">
                  <c:v>0.90403</c:v>
                </c:pt>
                <c:pt idx="9410">
                  <c:v>0.90411799999999998</c:v>
                </c:pt>
                <c:pt idx="9411">
                  <c:v>0.90520299999999998</c:v>
                </c:pt>
                <c:pt idx="9412">
                  <c:v>0.90429400000000004</c:v>
                </c:pt>
                <c:pt idx="9413">
                  <c:v>0.90627400000000002</c:v>
                </c:pt>
                <c:pt idx="9414">
                  <c:v>0.90903999999999996</c:v>
                </c:pt>
                <c:pt idx="9415">
                  <c:v>0.901281</c:v>
                </c:pt>
                <c:pt idx="9416">
                  <c:v>0.89623399999999998</c:v>
                </c:pt>
                <c:pt idx="9417">
                  <c:v>0.89437599999999995</c:v>
                </c:pt>
                <c:pt idx="9418">
                  <c:v>0.889984</c:v>
                </c:pt>
                <c:pt idx="9419">
                  <c:v>0.88951899999999995</c:v>
                </c:pt>
                <c:pt idx="9420">
                  <c:v>0.89293100000000003</c:v>
                </c:pt>
                <c:pt idx="9421">
                  <c:v>0.90838099999999999</c:v>
                </c:pt>
                <c:pt idx="9422">
                  <c:v>0.922261</c:v>
                </c:pt>
                <c:pt idx="9423">
                  <c:v>0.92371199999999998</c:v>
                </c:pt>
                <c:pt idx="9424">
                  <c:v>0.91600599999999999</c:v>
                </c:pt>
                <c:pt idx="9425">
                  <c:v>0.90799399999999997</c:v>
                </c:pt>
                <c:pt idx="9426">
                  <c:v>0.91005999999999998</c:v>
                </c:pt>
                <c:pt idx="9427">
                  <c:v>0.90933799999999998</c:v>
                </c:pt>
                <c:pt idx="9428">
                  <c:v>0.90750200000000003</c:v>
                </c:pt>
                <c:pt idx="9429">
                  <c:v>0.908555</c:v>
                </c:pt>
                <c:pt idx="9430">
                  <c:v>0.91669299999999998</c:v>
                </c:pt>
                <c:pt idx="9431">
                  <c:v>0.92155699999999996</c:v>
                </c:pt>
                <c:pt idx="9432">
                  <c:v>0.917466</c:v>
                </c:pt>
                <c:pt idx="9433">
                  <c:v>0.90619300000000003</c:v>
                </c:pt>
                <c:pt idx="9434">
                  <c:v>0.90073700000000001</c:v>
                </c:pt>
                <c:pt idx="9435">
                  <c:v>0.90288999999999997</c:v>
                </c:pt>
                <c:pt idx="9436">
                  <c:v>0.90660099999999999</c:v>
                </c:pt>
                <c:pt idx="9437">
                  <c:v>0.91234400000000004</c:v>
                </c:pt>
                <c:pt idx="9438">
                  <c:v>0.91278899999999996</c:v>
                </c:pt>
                <c:pt idx="9439">
                  <c:v>0.90300000000000002</c:v>
                </c:pt>
                <c:pt idx="9440">
                  <c:v>0.90707000000000004</c:v>
                </c:pt>
                <c:pt idx="9441">
                  <c:v>0.91391299999999998</c:v>
                </c:pt>
                <c:pt idx="9442">
                  <c:v>0.91135500000000003</c:v>
                </c:pt>
                <c:pt idx="9443">
                  <c:v>0.90007800000000004</c:v>
                </c:pt>
                <c:pt idx="9444">
                  <c:v>0.90223699999999996</c:v>
                </c:pt>
                <c:pt idx="9445">
                  <c:v>0.90558000000000005</c:v>
                </c:pt>
                <c:pt idx="9446">
                  <c:v>0.90488599999999997</c:v>
                </c:pt>
                <c:pt idx="9447">
                  <c:v>0.90666199999999997</c:v>
                </c:pt>
                <c:pt idx="9448">
                  <c:v>0.908022</c:v>
                </c:pt>
                <c:pt idx="9449">
                  <c:v>0.900366</c:v>
                </c:pt>
                <c:pt idx="9450">
                  <c:v>0.89612999999999998</c:v>
                </c:pt>
                <c:pt idx="9451">
                  <c:v>0.90192399999999995</c:v>
                </c:pt>
                <c:pt idx="9452">
                  <c:v>0.91275899999999999</c:v>
                </c:pt>
                <c:pt idx="9453">
                  <c:v>0.92561400000000005</c:v>
                </c:pt>
                <c:pt idx="9454">
                  <c:v>0.93598700000000001</c:v>
                </c:pt>
                <c:pt idx="9455">
                  <c:v>0.93835500000000005</c:v>
                </c:pt>
                <c:pt idx="9456">
                  <c:v>0.93922499999999998</c:v>
                </c:pt>
                <c:pt idx="9457">
                  <c:v>0.944604</c:v>
                </c:pt>
                <c:pt idx="9458">
                  <c:v>0.94848699999999997</c:v>
                </c:pt>
                <c:pt idx="9459">
                  <c:v>0.95388799999999996</c:v>
                </c:pt>
                <c:pt idx="9460">
                  <c:v>0.96029299999999995</c:v>
                </c:pt>
                <c:pt idx="9461">
                  <c:v>0.96770900000000004</c:v>
                </c:pt>
                <c:pt idx="9462">
                  <c:v>0.97613499999999997</c:v>
                </c:pt>
                <c:pt idx="9463">
                  <c:v>0.98352700000000004</c:v>
                </c:pt>
                <c:pt idx="9464">
                  <c:v>0.98542399999999997</c:v>
                </c:pt>
                <c:pt idx="9465">
                  <c:v>0.98582499999999995</c:v>
                </c:pt>
                <c:pt idx="9466">
                  <c:v>0.98380400000000001</c:v>
                </c:pt>
                <c:pt idx="9467">
                  <c:v>0.989815</c:v>
                </c:pt>
                <c:pt idx="9468">
                  <c:v>0.99733700000000003</c:v>
                </c:pt>
                <c:pt idx="9469">
                  <c:v>1.01081</c:v>
                </c:pt>
                <c:pt idx="9470">
                  <c:v>1.0171699999999999</c:v>
                </c:pt>
                <c:pt idx="9471">
                  <c:v>1.0216799999999999</c:v>
                </c:pt>
                <c:pt idx="9472">
                  <c:v>1.0282</c:v>
                </c:pt>
                <c:pt idx="9473">
                  <c:v>1.03569</c:v>
                </c:pt>
                <c:pt idx="9474">
                  <c:v>1.04271</c:v>
                </c:pt>
                <c:pt idx="9475">
                  <c:v>1.05125</c:v>
                </c:pt>
                <c:pt idx="9476">
                  <c:v>1.0587</c:v>
                </c:pt>
                <c:pt idx="9477">
                  <c:v>1.0632200000000001</c:v>
                </c:pt>
                <c:pt idx="9478">
                  <c:v>1.0681799999999999</c:v>
                </c:pt>
                <c:pt idx="9479">
                  <c:v>1.0686899999999999</c:v>
                </c:pt>
                <c:pt idx="9480">
                  <c:v>1.0712299999999999</c:v>
                </c:pt>
                <c:pt idx="9481">
                  <c:v>1.07074</c:v>
                </c:pt>
                <c:pt idx="9482">
                  <c:v>1.07073</c:v>
                </c:pt>
                <c:pt idx="9483">
                  <c:v>1.0662199999999999</c:v>
                </c:pt>
                <c:pt idx="9484">
                  <c:v>1.06446</c:v>
                </c:pt>
                <c:pt idx="9485">
                  <c:v>1.06758</c:v>
                </c:pt>
                <c:pt idx="9486">
                  <c:v>1.0680099999999999</c:v>
                </c:pt>
                <c:pt idx="9487">
                  <c:v>1.0650299999999999</c:v>
                </c:pt>
                <c:pt idx="9488">
                  <c:v>1.0632900000000001</c:v>
                </c:pt>
                <c:pt idx="9489">
                  <c:v>1.0686500000000001</c:v>
                </c:pt>
                <c:pt idx="9490">
                  <c:v>1.0766199999999999</c:v>
                </c:pt>
                <c:pt idx="9491">
                  <c:v>1.07752</c:v>
                </c:pt>
                <c:pt idx="9492">
                  <c:v>1.0771500000000001</c:v>
                </c:pt>
                <c:pt idx="9493">
                  <c:v>1.0773299999999999</c:v>
                </c:pt>
                <c:pt idx="9494">
                  <c:v>1.07955</c:v>
                </c:pt>
                <c:pt idx="9495">
                  <c:v>1.08151</c:v>
                </c:pt>
                <c:pt idx="9496">
                  <c:v>1.0768899999999999</c:v>
                </c:pt>
                <c:pt idx="9497">
                  <c:v>1.0695300000000001</c:v>
                </c:pt>
                <c:pt idx="9498">
                  <c:v>1.06717</c:v>
                </c:pt>
                <c:pt idx="9499">
                  <c:v>1.07437</c:v>
                </c:pt>
                <c:pt idx="9500">
                  <c:v>1.07531</c:v>
                </c:pt>
                <c:pt idx="9501">
                  <c:v>1.0765499999999999</c:v>
                </c:pt>
                <c:pt idx="9502">
                  <c:v>1.0777000000000001</c:v>
                </c:pt>
                <c:pt idx="9503">
                  <c:v>1.0783499999999999</c:v>
                </c:pt>
                <c:pt idx="9504">
                  <c:v>1.07742</c:v>
                </c:pt>
                <c:pt idx="9505">
                  <c:v>1.07342</c:v>
                </c:pt>
                <c:pt idx="9506">
                  <c:v>1.0665899999999999</c:v>
                </c:pt>
                <c:pt idx="9507">
                  <c:v>1.0631299999999999</c:v>
                </c:pt>
                <c:pt idx="9508">
                  <c:v>1.06488</c:v>
                </c:pt>
                <c:pt idx="9509">
                  <c:v>1.06403</c:v>
                </c:pt>
                <c:pt idx="9510">
                  <c:v>1.0654399999999999</c:v>
                </c:pt>
                <c:pt idx="9511">
                  <c:v>1.06864</c:v>
                </c:pt>
                <c:pt idx="9512">
                  <c:v>1.0680400000000001</c:v>
                </c:pt>
                <c:pt idx="9513">
                  <c:v>1.06152</c:v>
                </c:pt>
                <c:pt idx="9514">
                  <c:v>1.0527</c:v>
                </c:pt>
                <c:pt idx="9515">
                  <c:v>1.0452300000000001</c:v>
                </c:pt>
                <c:pt idx="9516">
                  <c:v>1.0437000000000001</c:v>
                </c:pt>
                <c:pt idx="9517">
                  <c:v>1.0441800000000001</c:v>
                </c:pt>
                <c:pt idx="9518">
                  <c:v>1.0484500000000001</c:v>
                </c:pt>
                <c:pt idx="9519">
                  <c:v>1.0496399999999999</c:v>
                </c:pt>
                <c:pt idx="9520">
                  <c:v>1.0555300000000001</c:v>
                </c:pt>
                <c:pt idx="9521">
                  <c:v>1.0687599999999999</c:v>
                </c:pt>
                <c:pt idx="9522">
                  <c:v>1.07534</c:v>
                </c:pt>
                <c:pt idx="9523">
                  <c:v>1.0849899999999999</c:v>
                </c:pt>
                <c:pt idx="9524">
                  <c:v>1.0953999999999999</c:v>
                </c:pt>
                <c:pt idx="9525">
                  <c:v>1.0975600000000001</c:v>
                </c:pt>
                <c:pt idx="9526">
                  <c:v>1.1036600000000001</c:v>
                </c:pt>
                <c:pt idx="9527">
                  <c:v>1.1116600000000001</c:v>
                </c:pt>
                <c:pt idx="9528">
                  <c:v>1.1207800000000001</c:v>
                </c:pt>
                <c:pt idx="9529">
                  <c:v>1.12148</c:v>
                </c:pt>
                <c:pt idx="9530">
                  <c:v>1.1162799999999999</c:v>
                </c:pt>
                <c:pt idx="9531">
                  <c:v>1.1138600000000001</c:v>
                </c:pt>
                <c:pt idx="9532">
                  <c:v>1.1127</c:v>
                </c:pt>
                <c:pt idx="9533">
                  <c:v>1.11358</c:v>
                </c:pt>
                <c:pt idx="9534">
                  <c:v>1.12141</c:v>
                </c:pt>
                <c:pt idx="9535">
                  <c:v>1.1225099999999999</c:v>
                </c:pt>
                <c:pt idx="9536">
                  <c:v>1.12327</c:v>
                </c:pt>
                <c:pt idx="9537">
                  <c:v>1.1206199999999999</c:v>
                </c:pt>
                <c:pt idx="9538">
                  <c:v>1.1189100000000001</c:v>
                </c:pt>
                <c:pt idx="9539">
                  <c:v>1.11375</c:v>
                </c:pt>
                <c:pt idx="9540">
                  <c:v>1.1114599999999999</c:v>
                </c:pt>
                <c:pt idx="9541">
                  <c:v>1.1131800000000001</c:v>
                </c:pt>
                <c:pt idx="9542">
                  <c:v>1.11883</c:v>
                </c:pt>
                <c:pt idx="9543">
                  <c:v>1.1263700000000001</c:v>
                </c:pt>
                <c:pt idx="9544">
                  <c:v>1.13483</c:v>
                </c:pt>
                <c:pt idx="9545">
                  <c:v>1.14273</c:v>
                </c:pt>
                <c:pt idx="9546">
                  <c:v>1.1495899999999999</c:v>
                </c:pt>
                <c:pt idx="9547">
                  <c:v>1.1574599999999999</c:v>
                </c:pt>
                <c:pt idx="9548">
                  <c:v>1.17096</c:v>
                </c:pt>
                <c:pt idx="9549">
                  <c:v>1.18086</c:v>
                </c:pt>
                <c:pt idx="9550">
                  <c:v>1.19296</c:v>
                </c:pt>
                <c:pt idx="9551">
                  <c:v>1.2062900000000001</c:v>
                </c:pt>
                <c:pt idx="9552">
                  <c:v>1.2267699999999999</c:v>
                </c:pt>
                <c:pt idx="9553">
                  <c:v>1.24918</c:v>
                </c:pt>
                <c:pt idx="9554">
                  <c:v>1.27041</c:v>
                </c:pt>
                <c:pt idx="9555">
                  <c:v>1.2929600000000001</c:v>
                </c:pt>
                <c:pt idx="9556">
                  <c:v>1.30335</c:v>
                </c:pt>
                <c:pt idx="9557">
                  <c:v>1.31264</c:v>
                </c:pt>
                <c:pt idx="9558">
                  <c:v>1.32416</c:v>
                </c:pt>
                <c:pt idx="9559">
                  <c:v>1.33128</c:v>
                </c:pt>
                <c:pt idx="9560">
                  <c:v>1.3324800000000001</c:v>
                </c:pt>
                <c:pt idx="9561">
                  <c:v>1.3286500000000001</c:v>
                </c:pt>
                <c:pt idx="9562">
                  <c:v>1.3206800000000001</c:v>
                </c:pt>
                <c:pt idx="9563">
                  <c:v>1.31565</c:v>
                </c:pt>
                <c:pt idx="9564">
                  <c:v>1.3149900000000001</c:v>
                </c:pt>
                <c:pt idx="9565">
                  <c:v>1.31376</c:v>
                </c:pt>
                <c:pt idx="9566">
                  <c:v>1.3065899999999999</c:v>
                </c:pt>
                <c:pt idx="9567">
                  <c:v>1.29748</c:v>
                </c:pt>
                <c:pt idx="9568">
                  <c:v>1.28257</c:v>
                </c:pt>
                <c:pt idx="9569">
                  <c:v>1.2626299999999999</c:v>
                </c:pt>
                <c:pt idx="9570">
                  <c:v>1.24678</c:v>
                </c:pt>
                <c:pt idx="9571">
                  <c:v>1.2365999999999999</c:v>
                </c:pt>
                <c:pt idx="9572">
                  <c:v>1.22688</c:v>
                </c:pt>
                <c:pt idx="9573">
                  <c:v>1.2226300000000001</c:v>
                </c:pt>
                <c:pt idx="9574">
                  <c:v>1.22498</c:v>
                </c:pt>
                <c:pt idx="9575">
                  <c:v>1.2253400000000001</c:v>
                </c:pt>
                <c:pt idx="9576">
                  <c:v>1.22235</c:v>
                </c:pt>
                <c:pt idx="9577">
                  <c:v>1.21601</c:v>
                </c:pt>
                <c:pt idx="9578">
                  <c:v>1.20058</c:v>
                </c:pt>
                <c:pt idx="9579">
                  <c:v>1.1843300000000001</c:v>
                </c:pt>
                <c:pt idx="9580">
                  <c:v>1.1790799999999999</c:v>
                </c:pt>
                <c:pt idx="9581">
                  <c:v>1.1782999999999999</c:v>
                </c:pt>
                <c:pt idx="9582">
                  <c:v>1.1858</c:v>
                </c:pt>
                <c:pt idx="9583">
                  <c:v>1.18929</c:v>
                </c:pt>
                <c:pt idx="9584">
                  <c:v>1.18364</c:v>
                </c:pt>
                <c:pt idx="9585">
                  <c:v>1.1791499999999999</c:v>
                </c:pt>
                <c:pt idx="9586">
                  <c:v>1.1792400000000001</c:v>
                </c:pt>
                <c:pt idx="9587">
                  <c:v>1.1818599999999999</c:v>
                </c:pt>
                <c:pt idx="9588">
                  <c:v>1.18093</c:v>
                </c:pt>
                <c:pt idx="9589">
                  <c:v>1.18082</c:v>
                </c:pt>
                <c:pt idx="9590">
                  <c:v>1.18147</c:v>
                </c:pt>
                <c:pt idx="9591">
                  <c:v>1.18144</c:v>
                </c:pt>
                <c:pt idx="9592">
                  <c:v>1.18702</c:v>
                </c:pt>
                <c:pt idx="9593">
                  <c:v>1.19252</c:v>
                </c:pt>
                <c:pt idx="9594">
                  <c:v>1.1929700000000001</c:v>
                </c:pt>
                <c:pt idx="9595">
                  <c:v>1.1905699999999999</c:v>
                </c:pt>
                <c:pt idx="9596">
                  <c:v>1.1906300000000001</c:v>
                </c:pt>
                <c:pt idx="9597">
                  <c:v>1.2027399999999999</c:v>
                </c:pt>
                <c:pt idx="9598">
                  <c:v>1.2095100000000001</c:v>
                </c:pt>
                <c:pt idx="9599">
                  <c:v>1.21217</c:v>
                </c:pt>
                <c:pt idx="9600">
                  <c:v>1.2133499999999999</c:v>
                </c:pt>
                <c:pt idx="9601">
                  <c:v>1.21197</c:v>
                </c:pt>
                <c:pt idx="9602">
                  <c:v>1.20817</c:v>
                </c:pt>
                <c:pt idx="9603">
                  <c:v>1.20411</c:v>
                </c:pt>
                <c:pt idx="9604">
                  <c:v>1.2044699999999999</c:v>
                </c:pt>
                <c:pt idx="9605">
                  <c:v>1.2115499999999999</c:v>
                </c:pt>
                <c:pt idx="9606">
                  <c:v>1.2171400000000001</c:v>
                </c:pt>
                <c:pt idx="9607">
                  <c:v>1.21872</c:v>
                </c:pt>
                <c:pt idx="9608">
                  <c:v>1.21749</c:v>
                </c:pt>
                <c:pt idx="9609">
                  <c:v>1.21397</c:v>
                </c:pt>
                <c:pt idx="9610">
                  <c:v>1.20418</c:v>
                </c:pt>
                <c:pt idx="9611">
                  <c:v>1.19743</c:v>
                </c:pt>
                <c:pt idx="9612">
                  <c:v>1.1962600000000001</c:v>
                </c:pt>
                <c:pt idx="9613">
                  <c:v>1.19974</c:v>
                </c:pt>
                <c:pt idx="9614">
                  <c:v>1.2033700000000001</c:v>
                </c:pt>
                <c:pt idx="9615">
                  <c:v>1.2094499999999999</c:v>
                </c:pt>
                <c:pt idx="9616">
                  <c:v>1.20652</c:v>
                </c:pt>
                <c:pt idx="9617">
                  <c:v>1.20577</c:v>
                </c:pt>
                <c:pt idx="9618">
                  <c:v>1.2083299999999999</c:v>
                </c:pt>
                <c:pt idx="9619">
                  <c:v>1.2099800000000001</c:v>
                </c:pt>
                <c:pt idx="9620">
                  <c:v>1.2073400000000001</c:v>
                </c:pt>
                <c:pt idx="9621">
                  <c:v>1.2069799999999999</c:v>
                </c:pt>
                <c:pt idx="9622">
                  <c:v>1.2067600000000001</c:v>
                </c:pt>
                <c:pt idx="9623">
                  <c:v>1.2042999999999999</c:v>
                </c:pt>
                <c:pt idx="9624">
                  <c:v>1.2042200000000001</c:v>
                </c:pt>
                <c:pt idx="9625">
                  <c:v>1.20173</c:v>
                </c:pt>
                <c:pt idx="9626">
                  <c:v>1.2016800000000001</c:v>
                </c:pt>
                <c:pt idx="9627">
                  <c:v>1.1992100000000001</c:v>
                </c:pt>
                <c:pt idx="9628">
                  <c:v>1.19912</c:v>
                </c:pt>
                <c:pt idx="9629">
                  <c:v>1.19442</c:v>
                </c:pt>
                <c:pt idx="9630">
                  <c:v>1.18936</c:v>
                </c:pt>
                <c:pt idx="9631">
                  <c:v>1.1829099999999999</c:v>
                </c:pt>
                <c:pt idx="9632">
                  <c:v>1.17849</c:v>
                </c:pt>
                <c:pt idx="9633">
                  <c:v>1.1710799999999999</c:v>
                </c:pt>
                <c:pt idx="9634">
                  <c:v>1.15865</c:v>
                </c:pt>
                <c:pt idx="9635">
                  <c:v>1.15327</c:v>
                </c:pt>
                <c:pt idx="9636">
                  <c:v>1.15401</c:v>
                </c:pt>
                <c:pt idx="9637">
                  <c:v>1.15496</c:v>
                </c:pt>
                <c:pt idx="9638">
                  <c:v>1.1550499999999999</c:v>
                </c:pt>
                <c:pt idx="9639">
                  <c:v>1.15608</c:v>
                </c:pt>
                <c:pt idx="9640">
                  <c:v>1.1543600000000001</c:v>
                </c:pt>
                <c:pt idx="9641">
                  <c:v>1.1493899999999999</c:v>
                </c:pt>
                <c:pt idx="9642">
                  <c:v>1.1460900000000001</c:v>
                </c:pt>
                <c:pt idx="9643">
                  <c:v>1.1443000000000001</c:v>
                </c:pt>
                <c:pt idx="9644">
                  <c:v>1.14442</c:v>
                </c:pt>
                <c:pt idx="9645">
                  <c:v>1.14463</c:v>
                </c:pt>
                <c:pt idx="9646">
                  <c:v>1.1478299999999999</c:v>
                </c:pt>
                <c:pt idx="9647">
                  <c:v>1.1521699999999999</c:v>
                </c:pt>
                <c:pt idx="9648">
                  <c:v>1.15846</c:v>
                </c:pt>
                <c:pt idx="9649">
                  <c:v>1.1557599999999999</c:v>
                </c:pt>
                <c:pt idx="9650">
                  <c:v>1.1539600000000001</c:v>
                </c:pt>
                <c:pt idx="9651">
                  <c:v>1.15099</c:v>
                </c:pt>
                <c:pt idx="9652">
                  <c:v>1.1465099999999999</c:v>
                </c:pt>
                <c:pt idx="9653">
                  <c:v>1.14066</c:v>
                </c:pt>
                <c:pt idx="9654">
                  <c:v>1.13764</c:v>
                </c:pt>
                <c:pt idx="9655">
                  <c:v>1.13825</c:v>
                </c:pt>
                <c:pt idx="9656">
                  <c:v>1.1358900000000001</c:v>
                </c:pt>
                <c:pt idx="9657">
                  <c:v>1.1379699999999999</c:v>
                </c:pt>
                <c:pt idx="9658">
                  <c:v>1.14238</c:v>
                </c:pt>
                <c:pt idx="9659">
                  <c:v>1.1386000000000001</c:v>
                </c:pt>
                <c:pt idx="9660">
                  <c:v>1.13056</c:v>
                </c:pt>
                <c:pt idx="9661">
                  <c:v>1.11608</c:v>
                </c:pt>
                <c:pt idx="9662">
                  <c:v>1.09446</c:v>
                </c:pt>
                <c:pt idx="9663">
                  <c:v>1.0831999999999999</c:v>
                </c:pt>
                <c:pt idx="9664">
                  <c:v>1.07267</c:v>
                </c:pt>
                <c:pt idx="9665">
                  <c:v>1.0600400000000001</c:v>
                </c:pt>
                <c:pt idx="9666">
                  <c:v>1.0529900000000001</c:v>
                </c:pt>
                <c:pt idx="9667">
                  <c:v>1.04559</c:v>
                </c:pt>
                <c:pt idx="9668">
                  <c:v>1.0355399999999999</c:v>
                </c:pt>
                <c:pt idx="9669">
                  <c:v>1.02291</c:v>
                </c:pt>
                <c:pt idx="9670">
                  <c:v>1.0165299999999999</c:v>
                </c:pt>
                <c:pt idx="9671">
                  <c:v>1.01335</c:v>
                </c:pt>
                <c:pt idx="9672">
                  <c:v>1.01061</c:v>
                </c:pt>
                <c:pt idx="9673">
                  <c:v>1.00661</c:v>
                </c:pt>
                <c:pt idx="9674">
                  <c:v>0.99581500000000001</c:v>
                </c:pt>
                <c:pt idx="9675">
                  <c:v>0.97897900000000004</c:v>
                </c:pt>
                <c:pt idx="9676">
                  <c:v>0.96740400000000004</c:v>
                </c:pt>
                <c:pt idx="9677">
                  <c:v>0.96609500000000004</c:v>
                </c:pt>
                <c:pt idx="9678">
                  <c:v>0.96452099999999996</c:v>
                </c:pt>
                <c:pt idx="9679">
                  <c:v>0.95710600000000001</c:v>
                </c:pt>
                <c:pt idx="9680">
                  <c:v>0.95172100000000004</c:v>
                </c:pt>
                <c:pt idx="9681">
                  <c:v>0.95118800000000003</c:v>
                </c:pt>
                <c:pt idx="9682">
                  <c:v>0.94974700000000001</c:v>
                </c:pt>
                <c:pt idx="9683">
                  <c:v>0.94438900000000003</c:v>
                </c:pt>
                <c:pt idx="9684">
                  <c:v>0.93933599999999995</c:v>
                </c:pt>
                <c:pt idx="9685">
                  <c:v>0.93677600000000005</c:v>
                </c:pt>
                <c:pt idx="9686">
                  <c:v>0.93390399999999996</c:v>
                </c:pt>
                <c:pt idx="9687">
                  <c:v>0.92641200000000001</c:v>
                </c:pt>
                <c:pt idx="9688">
                  <c:v>0.91683400000000004</c:v>
                </c:pt>
                <c:pt idx="9689">
                  <c:v>0.91088000000000002</c:v>
                </c:pt>
                <c:pt idx="9690">
                  <c:v>0.90684799999999999</c:v>
                </c:pt>
                <c:pt idx="9691">
                  <c:v>0.90415599999999996</c:v>
                </c:pt>
                <c:pt idx="9692">
                  <c:v>0.89877499999999999</c:v>
                </c:pt>
                <c:pt idx="9693">
                  <c:v>0.89109300000000002</c:v>
                </c:pt>
                <c:pt idx="9694">
                  <c:v>0.88579799999999997</c:v>
                </c:pt>
                <c:pt idx="9695">
                  <c:v>0.88466599999999995</c:v>
                </c:pt>
                <c:pt idx="9696">
                  <c:v>0.88161599999999996</c:v>
                </c:pt>
                <c:pt idx="9697">
                  <c:v>0.88328700000000004</c:v>
                </c:pt>
                <c:pt idx="9698">
                  <c:v>0.88794399999999996</c:v>
                </c:pt>
                <c:pt idx="9699">
                  <c:v>0.89458499999999996</c:v>
                </c:pt>
                <c:pt idx="9700">
                  <c:v>0.89297400000000005</c:v>
                </c:pt>
                <c:pt idx="9701">
                  <c:v>0.88595599999999997</c:v>
                </c:pt>
                <c:pt idx="9702">
                  <c:v>0.87504499999999996</c:v>
                </c:pt>
                <c:pt idx="9703">
                  <c:v>0.87257899999999999</c:v>
                </c:pt>
                <c:pt idx="9704">
                  <c:v>0.87512000000000001</c:v>
                </c:pt>
                <c:pt idx="9705">
                  <c:v>0.87385999999999997</c:v>
                </c:pt>
                <c:pt idx="9706">
                  <c:v>0.86313899999999999</c:v>
                </c:pt>
                <c:pt idx="9707">
                  <c:v>0.85745700000000002</c:v>
                </c:pt>
                <c:pt idx="9708">
                  <c:v>0.85215200000000002</c:v>
                </c:pt>
                <c:pt idx="9709">
                  <c:v>0.84486600000000001</c:v>
                </c:pt>
                <c:pt idx="9710">
                  <c:v>0.84768600000000005</c:v>
                </c:pt>
                <c:pt idx="9711">
                  <c:v>0.85579700000000003</c:v>
                </c:pt>
                <c:pt idx="9712">
                  <c:v>0.85385</c:v>
                </c:pt>
                <c:pt idx="9713">
                  <c:v>0.852383</c:v>
                </c:pt>
                <c:pt idx="9714">
                  <c:v>0.85046500000000003</c:v>
                </c:pt>
                <c:pt idx="9715">
                  <c:v>0.85161500000000001</c:v>
                </c:pt>
                <c:pt idx="9716">
                  <c:v>0.85187900000000005</c:v>
                </c:pt>
                <c:pt idx="9717">
                  <c:v>0.847522</c:v>
                </c:pt>
                <c:pt idx="9718">
                  <c:v>0.83875</c:v>
                </c:pt>
                <c:pt idx="9719">
                  <c:v>0.82836900000000002</c:v>
                </c:pt>
                <c:pt idx="9720">
                  <c:v>0.82228299999999999</c:v>
                </c:pt>
                <c:pt idx="9721">
                  <c:v>0.82050800000000002</c:v>
                </c:pt>
                <c:pt idx="9722">
                  <c:v>0.81888899999999998</c:v>
                </c:pt>
                <c:pt idx="9723">
                  <c:v>0.81359700000000001</c:v>
                </c:pt>
                <c:pt idx="9724">
                  <c:v>0.80318299999999998</c:v>
                </c:pt>
                <c:pt idx="9725">
                  <c:v>0.79000199999999998</c:v>
                </c:pt>
                <c:pt idx="9726">
                  <c:v>0.78573999999999999</c:v>
                </c:pt>
                <c:pt idx="9727">
                  <c:v>0.78825900000000004</c:v>
                </c:pt>
                <c:pt idx="9728">
                  <c:v>0.793628</c:v>
                </c:pt>
                <c:pt idx="9729">
                  <c:v>0.79280799999999996</c:v>
                </c:pt>
                <c:pt idx="9730">
                  <c:v>0.79039899999999996</c:v>
                </c:pt>
                <c:pt idx="9731">
                  <c:v>0.78790899999999997</c:v>
                </c:pt>
                <c:pt idx="9732">
                  <c:v>0.78391699999999997</c:v>
                </c:pt>
                <c:pt idx="9733">
                  <c:v>0.77884699999999996</c:v>
                </c:pt>
                <c:pt idx="9734">
                  <c:v>0.77198</c:v>
                </c:pt>
                <c:pt idx="9735">
                  <c:v>0.76720100000000002</c:v>
                </c:pt>
                <c:pt idx="9736">
                  <c:v>0.761633</c:v>
                </c:pt>
                <c:pt idx="9737">
                  <c:v>0.75423799999999996</c:v>
                </c:pt>
                <c:pt idx="9738">
                  <c:v>0.74854100000000001</c:v>
                </c:pt>
                <c:pt idx="9739">
                  <c:v>0.74418099999999998</c:v>
                </c:pt>
                <c:pt idx="9740">
                  <c:v>0.73866399999999999</c:v>
                </c:pt>
                <c:pt idx="9741">
                  <c:v>0.731159</c:v>
                </c:pt>
                <c:pt idx="9742">
                  <c:v>0.72472300000000001</c:v>
                </c:pt>
                <c:pt idx="9743">
                  <c:v>0.72528400000000004</c:v>
                </c:pt>
                <c:pt idx="9744">
                  <c:v>0.72811899999999996</c:v>
                </c:pt>
                <c:pt idx="9745">
                  <c:v>0.73276300000000005</c:v>
                </c:pt>
                <c:pt idx="9746">
                  <c:v>0.734649</c:v>
                </c:pt>
                <c:pt idx="9747">
                  <c:v>0.733649</c:v>
                </c:pt>
                <c:pt idx="9748">
                  <c:v>0.73190500000000003</c:v>
                </c:pt>
                <c:pt idx="9749">
                  <c:v>0.73294999999999999</c:v>
                </c:pt>
                <c:pt idx="9750">
                  <c:v>0.73846400000000001</c:v>
                </c:pt>
                <c:pt idx="9751">
                  <c:v>0.74310799999999999</c:v>
                </c:pt>
                <c:pt idx="9752">
                  <c:v>0.73947099999999999</c:v>
                </c:pt>
                <c:pt idx="9753">
                  <c:v>0.73683900000000002</c:v>
                </c:pt>
                <c:pt idx="9754">
                  <c:v>0.73777700000000002</c:v>
                </c:pt>
                <c:pt idx="9755">
                  <c:v>0.747201</c:v>
                </c:pt>
                <c:pt idx="9756">
                  <c:v>0.75327200000000005</c:v>
                </c:pt>
                <c:pt idx="9757">
                  <c:v>0.75868800000000003</c:v>
                </c:pt>
                <c:pt idx="9758">
                  <c:v>0.75562499999999999</c:v>
                </c:pt>
                <c:pt idx="9759">
                  <c:v>0.74616899999999997</c:v>
                </c:pt>
                <c:pt idx="9760">
                  <c:v>0.73696700000000004</c:v>
                </c:pt>
                <c:pt idx="9761">
                  <c:v>0.72911899999999996</c:v>
                </c:pt>
                <c:pt idx="9762">
                  <c:v>0.72984700000000002</c:v>
                </c:pt>
                <c:pt idx="9763">
                  <c:v>0.73634900000000003</c:v>
                </c:pt>
                <c:pt idx="9764">
                  <c:v>0.73667800000000006</c:v>
                </c:pt>
                <c:pt idx="9765">
                  <c:v>0.743923</c:v>
                </c:pt>
                <c:pt idx="9766">
                  <c:v>0.74856599999999995</c:v>
                </c:pt>
                <c:pt idx="9767">
                  <c:v>0.74480500000000005</c:v>
                </c:pt>
                <c:pt idx="9768">
                  <c:v>0.73803300000000005</c:v>
                </c:pt>
                <c:pt idx="9769">
                  <c:v>0.73274499999999998</c:v>
                </c:pt>
                <c:pt idx="9770">
                  <c:v>0.73232600000000003</c:v>
                </c:pt>
                <c:pt idx="9771">
                  <c:v>0.73538999999999999</c:v>
                </c:pt>
                <c:pt idx="9772">
                  <c:v>0.74565599999999999</c:v>
                </c:pt>
                <c:pt idx="9773">
                  <c:v>0.74854799999999999</c:v>
                </c:pt>
                <c:pt idx="9774">
                  <c:v>0.75018799999999997</c:v>
                </c:pt>
                <c:pt idx="9775">
                  <c:v>0.747224</c:v>
                </c:pt>
                <c:pt idx="9776">
                  <c:v>0.73985500000000004</c:v>
                </c:pt>
                <c:pt idx="9777">
                  <c:v>0.72648599999999997</c:v>
                </c:pt>
                <c:pt idx="9778">
                  <c:v>0.72512799999999999</c:v>
                </c:pt>
                <c:pt idx="9779">
                  <c:v>0.73164799999999997</c:v>
                </c:pt>
                <c:pt idx="9780">
                  <c:v>0.73462899999999998</c:v>
                </c:pt>
                <c:pt idx="9781">
                  <c:v>0.73363999999999996</c:v>
                </c:pt>
                <c:pt idx="9782">
                  <c:v>0.72950599999999999</c:v>
                </c:pt>
                <c:pt idx="9783">
                  <c:v>0.72577499999999995</c:v>
                </c:pt>
                <c:pt idx="9784">
                  <c:v>0.72037200000000001</c:v>
                </c:pt>
                <c:pt idx="9785">
                  <c:v>0.71960599999999997</c:v>
                </c:pt>
                <c:pt idx="9786">
                  <c:v>0.72285100000000002</c:v>
                </c:pt>
                <c:pt idx="9787">
                  <c:v>0.73500900000000002</c:v>
                </c:pt>
                <c:pt idx="9788">
                  <c:v>0.74119500000000005</c:v>
                </c:pt>
                <c:pt idx="9789">
                  <c:v>0.742591</c:v>
                </c:pt>
                <c:pt idx="9790">
                  <c:v>0.74304099999999995</c:v>
                </c:pt>
                <c:pt idx="9791">
                  <c:v>0.73691099999999998</c:v>
                </c:pt>
                <c:pt idx="9792">
                  <c:v>0.73526000000000002</c:v>
                </c:pt>
                <c:pt idx="9793">
                  <c:v>0.73419699999999999</c:v>
                </c:pt>
                <c:pt idx="9794">
                  <c:v>0.73458199999999996</c:v>
                </c:pt>
                <c:pt idx="9795">
                  <c:v>0.74048599999999998</c:v>
                </c:pt>
                <c:pt idx="9796">
                  <c:v>0.74734199999999995</c:v>
                </c:pt>
                <c:pt idx="9797">
                  <c:v>0.75234199999999996</c:v>
                </c:pt>
                <c:pt idx="9798">
                  <c:v>0.75902899999999995</c:v>
                </c:pt>
                <c:pt idx="9799">
                  <c:v>0.76399399999999995</c:v>
                </c:pt>
                <c:pt idx="9800">
                  <c:v>0.76094499999999998</c:v>
                </c:pt>
                <c:pt idx="9801">
                  <c:v>0.75545799999999996</c:v>
                </c:pt>
                <c:pt idx="9802">
                  <c:v>0.74995800000000001</c:v>
                </c:pt>
                <c:pt idx="9803">
                  <c:v>0.74539599999999995</c:v>
                </c:pt>
                <c:pt idx="9804">
                  <c:v>0.74497599999999997</c:v>
                </c:pt>
                <c:pt idx="9805">
                  <c:v>0.74197299999999999</c:v>
                </c:pt>
                <c:pt idx="9806">
                  <c:v>0.739981</c:v>
                </c:pt>
                <c:pt idx="9807">
                  <c:v>0.73539299999999996</c:v>
                </c:pt>
                <c:pt idx="9808">
                  <c:v>0.73042899999999999</c:v>
                </c:pt>
                <c:pt idx="9809">
                  <c:v>0.72380800000000001</c:v>
                </c:pt>
                <c:pt idx="9810">
                  <c:v>0.71532099999999998</c:v>
                </c:pt>
                <c:pt idx="9811">
                  <c:v>0.70827300000000004</c:v>
                </c:pt>
                <c:pt idx="9812">
                  <c:v>0.70698000000000005</c:v>
                </c:pt>
                <c:pt idx="9813">
                  <c:v>0.71024299999999996</c:v>
                </c:pt>
                <c:pt idx="9814">
                  <c:v>0.71212699999999995</c:v>
                </c:pt>
                <c:pt idx="9815">
                  <c:v>0.71285200000000004</c:v>
                </c:pt>
                <c:pt idx="9816">
                  <c:v>0.71555800000000003</c:v>
                </c:pt>
                <c:pt idx="9817">
                  <c:v>0.71897100000000003</c:v>
                </c:pt>
                <c:pt idx="9818">
                  <c:v>0.72433700000000001</c:v>
                </c:pt>
                <c:pt idx="9819">
                  <c:v>0.72304199999999996</c:v>
                </c:pt>
                <c:pt idx="9820">
                  <c:v>0.72072899999999995</c:v>
                </c:pt>
                <c:pt idx="9821">
                  <c:v>0.72033400000000003</c:v>
                </c:pt>
                <c:pt idx="9822">
                  <c:v>0.72524900000000003</c:v>
                </c:pt>
                <c:pt idx="9823">
                  <c:v>0.72925799999999996</c:v>
                </c:pt>
                <c:pt idx="9824">
                  <c:v>0.73378399999999999</c:v>
                </c:pt>
                <c:pt idx="9825">
                  <c:v>0.74069499999999999</c:v>
                </c:pt>
                <c:pt idx="9826">
                  <c:v>0.74040499999999998</c:v>
                </c:pt>
                <c:pt idx="9827">
                  <c:v>0.74052899999999999</c:v>
                </c:pt>
                <c:pt idx="9828">
                  <c:v>0.74350000000000005</c:v>
                </c:pt>
                <c:pt idx="9829">
                  <c:v>0.73979200000000001</c:v>
                </c:pt>
                <c:pt idx="9830">
                  <c:v>0.74274200000000001</c:v>
                </c:pt>
                <c:pt idx="9831">
                  <c:v>0.76504000000000005</c:v>
                </c:pt>
                <c:pt idx="9832">
                  <c:v>0.77815100000000004</c:v>
                </c:pt>
                <c:pt idx="9833">
                  <c:v>0.78301799999999999</c:v>
                </c:pt>
                <c:pt idx="9834">
                  <c:v>0.78625</c:v>
                </c:pt>
                <c:pt idx="9835">
                  <c:v>0.78766199999999997</c:v>
                </c:pt>
                <c:pt idx="9836">
                  <c:v>0.78609799999999996</c:v>
                </c:pt>
                <c:pt idx="9837">
                  <c:v>0.79035699999999998</c:v>
                </c:pt>
                <c:pt idx="9838">
                  <c:v>0.79598400000000002</c:v>
                </c:pt>
                <c:pt idx="9839">
                  <c:v>0.80119200000000002</c:v>
                </c:pt>
                <c:pt idx="9840">
                  <c:v>0.81198000000000004</c:v>
                </c:pt>
                <c:pt idx="9841">
                  <c:v>0.81623900000000005</c:v>
                </c:pt>
                <c:pt idx="9842">
                  <c:v>0.81811599999999995</c:v>
                </c:pt>
                <c:pt idx="9843">
                  <c:v>0.82471399999999995</c:v>
                </c:pt>
                <c:pt idx="9844">
                  <c:v>0.83728199999999997</c:v>
                </c:pt>
                <c:pt idx="9845">
                  <c:v>0.84128700000000001</c:v>
                </c:pt>
                <c:pt idx="9846">
                  <c:v>0.84725700000000004</c:v>
                </c:pt>
                <c:pt idx="9847">
                  <c:v>0.85147200000000001</c:v>
                </c:pt>
                <c:pt idx="9848">
                  <c:v>0.85411199999999998</c:v>
                </c:pt>
                <c:pt idx="9849">
                  <c:v>0.85206300000000001</c:v>
                </c:pt>
                <c:pt idx="9850">
                  <c:v>0.84510099999999999</c:v>
                </c:pt>
                <c:pt idx="9851">
                  <c:v>0.83734500000000001</c:v>
                </c:pt>
                <c:pt idx="9852">
                  <c:v>0.83732899999999999</c:v>
                </c:pt>
                <c:pt idx="9853">
                  <c:v>0.84075</c:v>
                </c:pt>
                <c:pt idx="9854">
                  <c:v>0.84126900000000004</c:v>
                </c:pt>
                <c:pt idx="9855">
                  <c:v>0.83757499999999996</c:v>
                </c:pt>
                <c:pt idx="9856">
                  <c:v>0.83576399999999995</c:v>
                </c:pt>
                <c:pt idx="9857">
                  <c:v>0.83747400000000005</c:v>
                </c:pt>
                <c:pt idx="9858">
                  <c:v>0.840804</c:v>
                </c:pt>
                <c:pt idx="9859">
                  <c:v>0.83986000000000005</c:v>
                </c:pt>
                <c:pt idx="9860">
                  <c:v>0.83579099999999995</c:v>
                </c:pt>
                <c:pt idx="9861">
                  <c:v>0.83399500000000004</c:v>
                </c:pt>
                <c:pt idx="9862">
                  <c:v>0.83578300000000005</c:v>
                </c:pt>
                <c:pt idx="9863">
                  <c:v>0.84265900000000005</c:v>
                </c:pt>
                <c:pt idx="9864">
                  <c:v>0.853182</c:v>
                </c:pt>
                <c:pt idx="9865">
                  <c:v>0.86082099999999995</c:v>
                </c:pt>
                <c:pt idx="9866">
                  <c:v>0.86287400000000003</c:v>
                </c:pt>
                <c:pt idx="9867">
                  <c:v>0.86024199999999995</c:v>
                </c:pt>
                <c:pt idx="9868">
                  <c:v>0.85775999999999997</c:v>
                </c:pt>
                <c:pt idx="9869">
                  <c:v>0.85724900000000004</c:v>
                </c:pt>
                <c:pt idx="9870">
                  <c:v>0.86388200000000004</c:v>
                </c:pt>
                <c:pt idx="9871">
                  <c:v>0.86608700000000005</c:v>
                </c:pt>
                <c:pt idx="9872">
                  <c:v>0.86660899999999996</c:v>
                </c:pt>
                <c:pt idx="9873">
                  <c:v>0.86778</c:v>
                </c:pt>
                <c:pt idx="9874">
                  <c:v>0.87089000000000005</c:v>
                </c:pt>
                <c:pt idx="9875">
                  <c:v>0.87277000000000005</c:v>
                </c:pt>
                <c:pt idx="9876">
                  <c:v>0.87107999999999997</c:v>
                </c:pt>
                <c:pt idx="9877">
                  <c:v>0.86538400000000004</c:v>
                </c:pt>
                <c:pt idx="9878">
                  <c:v>0.857572</c:v>
                </c:pt>
                <c:pt idx="9879">
                  <c:v>0.85449299999999995</c:v>
                </c:pt>
                <c:pt idx="9880">
                  <c:v>0.85529299999999997</c:v>
                </c:pt>
                <c:pt idx="9881">
                  <c:v>0.85725700000000005</c:v>
                </c:pt>
                <c:pt idx="9882">
                  <c:v>0.85396700000000003</c:v>
                </c:pt>
                <c:pt idx="9883">
                  <c:v>0.84594800000000003</c:v>
                </c:pt>
                <c:pt idx="9884">
                  <c:v>0.83754600000000001</c:v>
                </c:pt>
                <c:pt idx="9885">
                  <c:v>0.82991899999999996</c:v>
                </c:pt>
                <c:pt idx="9886">
                  <c:v>0.82772699999999999</c:v>
                </c:pt>
                <c:pt idx="9887">
                  <c:v>0.83127600000000001</c:v>
                </c:pt>
                <c:pt idx="9888">
                  <c:v>0.84870900000000005</c:v>
                </c:pt>
                <c:pt idx="9889">
                  <c:v>0.84801000000000004</c:v>
                </c:pt>
                <c:pt idx="9890">
                  <c:v>0.84418400000000005</c:v>
                </c:pt>
                <c:pt idx="9891">
                  <c:v>0.84226500000000004</c:v>
                </c:pt>
                <c:pt idx="9892">
                  <c:v>0.849688</c:v>
                </c:pt>
                <c:pt idx="9893">
                  <c:v>0.85399899999999995</c:v>
                </c:pt>
                <c:pt idx="9894">
                  <c:v>0.85364399999999996</c:v>
                </c:pt>
                <c:pt idx="9895">
                  <c:v>0.85719199999999995</c:v>
                </c:pt>
                <c:pt idx="9896">
                  <c:v>0.86538800000000005</c:v>
                </c:pt>
                <c:pt idx="9897">
                  <c:v>0.86992599999999998</c:v>
                </c:pt>
                <c:pt idx="9898">
                  <c:v>0.872479</c:v>
                </c:pt>
                <c:pt idx="9899">
                  <c:v>0.871085</c:v>
                </c:pt>
                <c:pt idx="9900">
                  <c:v>0.86756200000000006</c:v>
                </c:pt>
                <c:pt idx="9901">
                  <c:v>0.85707699999999998</c:v>
                </c:pt>
                <c:pt idx="9902">
                  <c:v>0.84585200000000005</c:v>
                </c:pt>
                <c:pt idx="9903">
                  <c:v>0.83459000000000005</c:v>
                </c:pt>
                <c:pt idx="9904">
                  <c:v>0.82510700000000003</c:v>
                </c:pt>
                <c:pt idx="9905">
                  <c:v>0.822577</c:v>
                </c:pt>
                <c:pt idx="9906">
                  <c:v>0.82253399999999999</c:v>
                </c:pt>
                <c:pt idx="9907">
                  <c:v>0.82963500000000001</c:v>
                </c:pt>
                <c:pt idx="9908">
                  <c:v>0.83977100000000005</c:v>
                </c:pt>
                <c:pt idx="9909">
                  <c:v>0.84445599999999998</c:v>
                </c:pt>
                <c:pt idx="9910">
                  <c:v>0.84852099999999997</c:v>
                </c:pt>
                <c:pt idx="9911">
                  <c:v>0.84357199999999999</c:v>
                </c:pt>
                <c:pt idx="9912">
                  <c:v>0.83789899999999995</c:v>
                </c:pt>
                <c:pt idx="9913">
                  <c:v>0.83171300000000004</c:v>
                </c:pt>
                <c:pt idx="9914">
                  <c:v>0.82603899999999997</c:v>
                </c:pt>
                <c:pt idx="9915">
                  <c:v>0.819295</c:v>
                </c:pt>
                <c:pt idx="9916">
                  <c:v>0.81280300000000005</c:v>
                </c:pt>
                <c:pt idx="9917">
                  <c:v>0.81334600000000001</c:v>
                </c:pt>
                <c:pt idx="9918">
                  <c:v>0.81680699999999995</c:v>
                </c:pt>
                <c:pt idx="9919">
                  <c:v>0.82424900000000001</c:v>
                </c:pt>
                <c:pt idx="9920">
                  <c:v>0.83152899999999996</c:v>
                </c:pt>
                <c:pt idx="9921">
                  <c:v>0.83742300000000003</c:v>
                </c:pt>
                <c:pt idx="9922">
                  <c:v>0.84530700000000003</c:v>
                </c:pt>
                <c:pt idx="9923">
                  <c:v>0.85164300000000004</c:v>
                </c:pt>
                <c:pt idx="9924">
                  <c:v>0.85749799999999998</c:v>
                </c:pt>
                <c:pt idx="9925">
                  <c:v>0.86131599999999997</c:v>
                </c:pt>
                <c:pt idx="9926">
                  <c:v>0.86427900000000002</c:v>
                </c:pt>
                <c:pt idx="9927">
                  <c:v>0.86859399999999998</c:v>
                </c:pt>
                <c:pt idx="9928">
                  <c:v>0.86690999999999996</c:v>
                </c:pt>
                <c:pt idx="9929">
                  <c:v>0.86587499999999995</c:v>
                </c:pt>
                <c:pt idx="9930">
                  <c:v>0.86318099999999998</c:v>
                </c:pt>
                <c:pt idx="9931">
                  <c:v>0.85716800000000004</c:v>
                </c:pt>
                <c:pt idx="9932">
                  <c:v>0.85730700000000004</c:v>
                </c:pt>
                <c:pt idx="9933">
                  <c:v>0.86182400000000003</c:v>
                </c:pt>
                <c:pt idx="9934">
                  <c:v>0.86728300000000003</c:v>
                </c:pt>
                <c:pt idx="9935">
                  <c:v>0.87060599999999999</c:v>
                </c:pt>
                <c:pt idx="9936">
                  <c:v>0.86587499999999995</c:v>
                </c:pt>
                <c:pt idx="9937">
                  <c:v>0.85689300000000002</c:v>
                </c:pt>
                <c:pt idx="9938">
                  <c:v>0.85247799999999996</c:v>
                </c:pt>
                <c:pt idx="9939">
                  <c:v>0.84896300000000002</c:v>
                </c:pt>
                <c:pt idx="9940">
                  <c:v>0.844947</c:v>
                </c:pt>
                <c:pt idx="9941">
                  <c:v>0.83832799999999996</c:v>
                </c:pt>
                <c:pt idx="9942">
                  <c:v>0.823133</c:v>
                </c:pt>
                <c:pt idx="9943">
                  <c:v>0.80005199999999999</c:v>
                </c:pt>
                <c:pt idx="9944">
                  <c:v>0.77879900000000002</c:v>
                </c:pt>
                <c:pt idx="9945">
                  <c:v>0.77205699999999999</c:v>
                </c:pt>
                <c:pt idx="9946">
                  <c:v>0.76375400000000004</c:v>
                </c:pt>
                <c:pt idx="9947">
                  <c:v>0.73880199999999996</c:v>
                </c:pt>
                <c:pt idx="9948">
                  <c:v>0.72956900000000002</c:v>
                </c:pt>
                <c:pt idx="9949">
                  <c:v>0.71952099999999997</c:v>
                </c:pt>
                <c:pt idx="9950">
                  <c:v>0.70861600000000002</c:v>
                </c:pt>
                <c:pt idx="9951">
                  <c:v>0.70014100000000001</c:v>
                </c:pt>
                <c:pt idx="9952">
                  <c:v>0.687666</c:v>
                </c:pt>
                <c:pt idx="9953">
                  <c:v>0.67675700000000005</c:v>
                </c:pt>
                <c:pt idx="9954">
                  <c:v>0.66475600000000001</c:v>
                </c:pt>
                <c:pt idx="9955">
                  <c:v>0.64986200000000005</c:v>
                </c:pt>
                <c:pt idx="9956">
                  <c:v>0.63942699999999997</c:v>
                </c:pt>
                <c:pt idx="9957">
                  <c:v>0.62345200000000001</c:v>
                </c:pt>
                <c:pt idx="9958">
                  <c:v>0.60960000000000003</c:v>
                </c:pt>
                <c:pt idx="9959">
                  <c:v>0.59921000000000002</c:v>
                </c:pt>
                <c:pt idx="9960">
                  <c:v>0.588781</c:v>
                </c:pt>
                <c:pt idx="9961">
                  <c:v>0.57998099999999997</c:v>
                </c:pt>
                <c:pt idx="9962">
                  <c:v>0.580098</c:v>
                </c:pt>
                <c:pt idx="9963">
                  <c:v>0.57309100000000002</c:v>
                </c:pt>
                <c:pt idx="9964">
                  <c:v>0.56064899999999995</c:v>
                </c:pt>
                <c:pt idx="9965">
                  <c:v>0.54630100000000004</c:v>
                </c:pt>
                <c:pt idx="9966">
                  <c:v>0.53849499999999995</c:v>
                </c:pt>
                <c:pt idx="9967">
                  <c:v>0.53517899999999996</c:v>
                </c:pt>
                <c:pt idx="9968">
                  <c:v>0.53837599999999997</c:v>
                </c:pt>
                <c:pt idx="9969">
                  <c:v>0.54450699999999996</c:v>
                </c:pt>
                <c:pt idx="9970">
                  <c:v>0.54760399999999998</c:v>
                </c:pt>
                <c:pt idx="9971">
                  <c:v>0.54464699999999999</c:v>
                </c:pt>
                <c:pt idx="9972">
                  <c:v>0.53279100000000001</c:v>
                </c:pt>
                <c:pt idx="9973">
                  <c:v>0.52547999999999995</c:v>
                </c:pt>
                <c:pt idx="9974">
                  <c:v>0.51613500000000001</c:v>
                </c:pt>
                <c:pt idx="9975">
                  <c:v>0.50677700000000003</c:v>
                </c:pt>
                <c:pt idx="9976">
                  <c:v>0.49295699999999998</c:v>
                </c:pt>
                <c:pt idx="9977">
                  <c:v>0.48572500000000002</c:v>
                </c:pt>
                <c:pt idx="9978">
                  <c:v>0.48392800000000002</c:v>
                </c:pt>
                <c:pt idx="9979">
                  <c:v>0.48059299999999999</c:v>
                </c:pt>
                <c:pt idx="9980">
                  <c:v>0.47580600000000001</c:v>
                </c:pt>
                <c:pt idx="9981">
                  <c:v>0.47455000000000003</c:v>
                </c:pt>
                <c:pt idx="9982">
                  <c:v>0.475773</c:v>
                </c:pt>
                <c:pt idx="9983">
                  <c:v>0.47802099999999997</c:v>
                </c:pt>
                <c:pt idx="9984">
                  <c:v>0.48169899999999999</c:v>
                </c:pt>
                <c:pt idx="9985">
                  <c:v>0.47741299999999998</c:v>
                </c:pt>
                <c:pt idx="9986">
                  <c:v>0.47922999999999999</c:v>
                </c:pt>
                <c:pt idx="9987">
                  <c:v>0.48499700000000001</c:v>
                </c:pt>
                <c:pt idx="9988">
                  <c:v>0.48970000000000002</c:v>
                </c:pt>
                <c:pt idx="9989">
                  <c:v>0.4869</c:v>
                </c:pt>
                <c:pt idx="9990">
                  <c:v>0.48167700000000002</c:v>
                </c:pt>
                <c:pt idx="9991">
                  <c:v>0.47795799999999999</c:v>
                </c:pt>
                <c:pt idx="9992">
                  <c:v>0.47374100000000002</c:v>
                </c:pt>
                <c:pt idx="9993">
                  <c:v>0.47208600000000001</c:v>
                </c:pt>
                <c:pt idx="9994">
                  <c:v>0.47539599999999999</c:v>
                </c:pt>
                <c:pt idx="9995">
                  <c:v>0.47771200000000003</c:v>
                </c:pt>
                <c:pt idx="9996">
                  <c:v>0.48044500000000001</c:v>
                </c:pt>
                <c:pt idx="9997">
                  <c:v>0.47167999999999999</c:v>
                </c:pt>
                <c:pt idx="9998">
                  <c:v>0.46559299999999998</c:v>
                </c:pt>
                <c:pt idx="9999">
                  <c:v>0.46491700000000002</c:v>
                </c:pt>
                <c:pt idx="10000">
                  <c:v>0.46074199999999998</c:v>
                </c:pt>
                <c:pt idx="10001">
                  <c:v>0.45649499999999998</c:v>
                </c:pt>
                <c:pt idx="10002">
                  <c:v>0.44334200000000001</c:v>
                </c:pt>
                <c:pt idx="10003">
                  <c:v>0.44083499999999998</c:v>
                </c:pt>
                <c:pt idx="10004">
                  <c:v>0.44167299999999998</c:v>
                </c:pt>
                <c:pt idx="10005">
                  <c:v>0.43948500000000001</c:v>
                </c:pt>
                <c:pt idx="10006">
                  <c:v>0.43485299999999999</c:v>
                </c:pt>
                <c:pt idx="10007">
                  <c:v>0.43331599999999998</c:v>
                </c:pt>
                <c:pt idx="10008">
                  <c:v>0.43776599999999999</c:v>
                </c:pt>
                <c:pt idx="10009">
                  <c:v>0.44522600000000001</c:v>
                </c:pt>
                <c:pt idx="10010">
                  <c:v>0.45664100000000002</c:v>
                </c:pt>
                <c:pt idx="10011">
                  <c:v>0.464472</c:v>
                </c:pt>
                <c:pt idx="10012">
                  <c:v>0.46887299999999998</c:v>
                </c:pt>
                <c:pt idx="10013">
                  <c:v>0.47434700000000002</c:v>
                </c:pt>
                <c:pt idx="10014">
                  <c:v>0.48072399999999998</c:v>
                </c:pt>
                <c:pt idx="10015">
                  <c:v>0.48055700000000001</c:v>
                </c:pt>
                <c:pt idx="10016">
                  <c:v>0.47748099999999999</c:v>
                </c:pt>
                <c:pt idx="10017">
                  <c:v>0.47447099999999998</c:v>
                </c:pt>
                <c:pt idx="10018">
                  <c:v>0.47395700000000002</c:v>
                </c:pt>
                <c:pt idx="10019">
                  <c:v>0.47290500000000002</c:v>
                </c:pt>
                <c:pt idx="10020">
                  <c:v>0.47404000000000002</c:v>
                </c:pt>
                <c:pt idx="10021">
                  <c:v>0.48520999999999997</c:v>
                </c:pt>
                <c:pt idx="10022">
                  <c:v>0.496508</c:v>
                </c:pt>
                <c:pt idx="10023">
                  <c:v>0.49796200000000002</c:v>
                </c:pt>
                <c:pt idx="10024">
                  <c:v>0.50508900000000001</c:v>
                </c:pt>
                <c:pt idx="10025">
                  <c:v>0.50993999999999995</c:v>
                </c:pt>
                <c:pt idx="10026">
                  <c:v>0.50837500000000002</c:v>
                </c:pt>
                <c:pt idx="10027">
                  <c:v>0.508571</c:v>
                </c:pt>
                <c:pt idx="10028">
                  <c:v>0.51410800000000001</c:v>
                </c:pt>
                <c:pt idx="10029">
                  <c:v>0.51342699999999997</c:v>
                </c:pt>
                <c:pt idx="10030">
                  <c:v>0.50470000000000004</c:v>
                </c:pt>
                <c:pt idx="10031">
                  <c:v>0.48818699999999998</c:v>
                </c:pt>
                <c:pt idx="10032">
                  <c:v>0.475383</c:v>
                </c:pt>
                <c:pt idx="10033">
                  <c:v>0.46549800000000002</c:v>
                </c:pt>
                <c:pt idx="10034">
                  <c:v>0.45708799999999999</c:v>
                </c:pt>
                <c:pt idx="10035">
                  <c:v>0.451932</c:v>
                </c:pt>
                <c:pt idx="10036">
                  <c:v>0.45615299999999998</c:v>
                </c:pt>
                <c:pt idx="10037">
                  <c:v>0.45757599999999998</c:v>
                </c:pt>
                <c:pt idx="10038">
                  <c:v>0.45668599999999998</c:v>
                </c:pt>
                <c:pt idx="10039">
                  <c:v>0.45787600000000001</c:v>
                </c:pt>
                <c:pt idx="10040">
                  <c:v>0.45715899999999998</c:v>
                </c:pt>
                <c:pt idx="10041">
                  <c:v>0.44497700000000001</c:v>
                </c:pt>
                <c:pt idx="10042">
                  <c:v>0.43274800000000002</c:v>
                </c:pt>
                <c:pt idx="10043">
                  <c:v>0.42612800000000001</c:v>
                </c:pt>
                <c:pt idx="10044">
                  <c:v>0.42600199999999999</c:v>
                </c:pt>
                <c:pt idx="10045">
                  <c:v>0.43138399999999999</c:v>
                </c:pt>
                <c:pt idx="10046">
                  <c:v>0.44166</c:v>
                </c:pt>
                <c:pt idx="10047">
                  <c:v>0.44887100000000002</c:v>
                </c:pt>
                <c:pt idx="10048">
                  <c:v>0.44424599999999997</c:v>
                </c:pt>
                <c:pt idx="10049">
                  <c:v>0.44283400000000001</c:v>
                </c:pt>
                <c:pt idx="10050">
                  <c:v>0.45198100000000002</c:v>
                </c:pt>
                <c:pt idx="10051">
                  <c:v>0.46612799999999999</c:v>
                </c:pt>
                <c:pt idx="10052">
                  <c:v>0.477383</c:v>
                </c:pt>
                <c:pt idx="10053">
                  <c:v>0.49324899999999999</c:v>
                </c:pt>
                <c:pt idx="10054">
                  <c:v>0.507247</c:v>
                </c:pt>
                <c:pt idx="10055">
                  <c:v>0.516818</c:v>
                </c:pt>
                <c:pt idx="10056">
                  <c:v>0.52562500000000001</c:v>
                </c:pt>
                <c:pt idx="10057">
                  <c:v>0.5353</c:v>
                </c:pt>
                <c:pt idx="10058">
                  <c:v>0.54370300000000005</c:v>
                </c:pt>
                <c:pt idx="10059">
                  <c:v>0.55772200000000005</c:v>
                </c:pt>
                <c:pt idx="10060">
                  <c:v>0.57066499999999998</c:v>
                </c:pt>
                <c:pt idx="10061">
                  <c:v>0.57610600000000001</c:v>
                </c:pt>
                <c:pt idx="10062">
                  <c:v>0.57940899999999995</c:v>
                </c:pt>
                <c:pt idx="10063">
                  <c:v>0.58317300000000005</c:v>
                </c:pt>
                <c:pt idx="10064">
                  <c:v>0.58599199999999996</c:v>
                </c:pt>
                <c:pt idx="10065">
                  <c:v>0.59281200000000001</c:v>
                </c:pt>
                <c:pt idx="10066">
                  <c:v>0.60553900000000005</c:v>
                </c:pt>
                <c:pt idx="10067">
                  <c:v>0.61101000000000005</c:v>
                </c:pt>
                <c:pt idx="10068">
                  <c:v>0.61652300000000004</c:v>
                </c:pt>
                <c:pt idx="10069">
                  <c:v>0.62266299999999997</c:v>
                </c:pt>
                <c:pt idx="10070">
                  <c:v>0.62378</c:v>
                </c:pt>
                <c:pt idx="10071">
                  <c:v>0.624722</c:v>
                </c:pt>
                <c:pt idx="10072">
                  <c:v>0.629081</c:v>
                </c:pt>
                <c:pt idx="10073">
                  <c:v>0.639486</c:v>
                </c:pt>
                <c:pt idx="10074">
                  <c:v>0.64566699999999999</c:v>
                </c:pt>
                <c:pt idx="10075">
                  <c:v>0.65330200000000005</c:v>
                </c:pt>
                <c:pt idx="10076">
                  <c:v>0.661408</c:v>
                </c:pt>
                <c:pt idx="10077">
                  <c:v>0.66290099999999996</c:v>
                </c:pt>
                <c:pt idx="10078">
                  <c:v>0.66228699999999996</c:v>
                </c:pt>
                <c:pt idx="10079">
                  <c:v>0.66232599999999997</c:v>
                </c:pt>
                <c:pt idx="10080">
                  <c:v>0.66442100000000004</c:v>
                </c:pt>
                <c:pt idx="10081">
                  <c:v>0.667265</c:v>
                </c:pt>
                <c:pt idx="10082">
                  <c:v>0.66874400000000001</c:v>
                </c:pt>
                <c:pt idx="10083">
                  <c:v>0.67233799999999999</c:v>
                </c:pt>
                <c:pt idx="10084">
                  <c:v>0.67500700000000002</c:v>
                </c:pt>
                <c:pt idx="10085">
                  <c:v>0.67314200000000002</c:v>
                </c:pt>
                <c:pt idx="10086">
                  <c:v>0.66960399999999998</c:v>
                </c:pt>
                <c:pt idx="10087">
                  <c:v>0.66723100000000002</c:v>
                </c:pt>
                <c:pt idx="10088">
                  <c:v>0.66561899999999996</c:v>
                </c:pt>
                <c:pt idx="10089">
                  <c:v>0.66198500000000005</c:v>
                </c:pt>
                <c:pt idx="10090">
                  <c:v>0.65790599999999999</c:v>
                </c:pt>
                <c:pt idx="10091">
                  <c:v>0.65418299999999996</c:v>
                </c:pt>
                <c:pt idx="10092">
                  <c:v>0.65562500000000001</c:v>
                </c:pt>
                <c:pt idx="10093">
                  <c:v>0.66042900000000004</c:v>
                </c:pt>
                <c:pt idx="10094">
                  <c:v>0.66817000000000004</c:v>
                </c:pt>
                <c:pt idx="10095">
                  <c:v>0.67532300000000001</c:v>
                </c:pt>
                <c:pt idx="10096">
                  <c:v>0.67632499999999995</c:v>
                </c:pt>
                <c:pt idx="10097">
                  <c:v>0.67425599999999997</c:v>
                </c:pt>
                <c:pt idx="10098">
                  <c:v>0.67171599999999998</c:v>
                </c:pt>
                <c:pt idx="10099">
                  <c:v>0.66828900000000002</c:v>
                </c:pt>
                <c:pt idx="10100">
                  <c:v>0.66592499999999999</c:v>
                </c:pt>
                <c:pt idx="10101">
                  <c:v>0.663443</c:v>
                </c:pt>
                <c:pt idx="10102">
                  <c:v>0.65914200000000001</c:v>
                </c:pt>
                <c:pt idx="10103">
                  <c:v>0.65237199999999995</c:v>
                </c:pt>
                <c:pt idx="10104">
                  <c:v>0.65173599999999998</c:v>
                </c:pt>
                <c:pt idx="10105">
                  <c:v>0.65390199999999998</c:v>
                </c:pt>
                <c:pt idx="10106">
                  <c:v>0.64716499999999999</c:v>
                </c:pt>
                <c:pt idx="10107">
                  <c:v>0.63663999999999998</c:v>
                </c:pt>
                <c:pt idx="10108">
                  <c:v>0.62766999999999995</c:v>
                </c:pt>
                <c:pt idx="10109">
                  <c:v>0.62573900000000005</c:v>
                </c:pt>
                <c:pt idx="10110">
                  <c:v>0.63123200000000002</c:v>
                </c:pt>
                <c:pt idx="10111">
                  <c:v>0.63621499999999997</c:v>
                </c:pt>
                <c:pt idx="10112">
                  <c:v>0.64226899999999998</c:v>
                </c:pt>
                <c:pt idx="10113">
                  <c:v>0.65400999999999998</c:v>
                </c:pt>
                <c:pt idx="10114">
                  <c:v>0.66872600000000004</c:v>
                </c:pt>
                <c:pt idx="10115">
                  <c:v>0.68020499999999995</c:v>
                </c:pt>
                <c:pt idx="10116">
                  <c:v>0.68282399999999999</c:v>
                </c:pt>
                <c:pt idx="10117">
                  <c:v>0.67740100000000003</c:v>
                </c:pt>
                <c:pt idx="10118">
                  <c:v>0.67017300000000002</c:v>
                </c:pt>
                <c:pt idx="10119">
                  <c:v>0.66647400000000001</c:v>
                </c:pt>
                <c:pt idx="10120">
                  <c:v>0.66869999999999996</c:v>
                </c:pt>
                <c:pt idx="10121">
                  <c:v>0.67422300000000002</c:v>
                </c:pt>
                <c:pt idx="10122">
                  <c:v>0.68140400000000001</c:v>
                </c:pt>
                <c:pt idx="10123">
                  <c:v>0.68425499999999995</c:v>
                </c:pt>
                <c:pt idx="10124">
                  <c:v>0.68229099999999998</c:v>
                </c:pt>
                <c:pt idx="10125">
                  <c:v>0.68813500000000005</c:v>
                </c:pt>
                <c:pt idx="10126">
                  <c:v>0.69627499999999998</c:v>
                </c:pt>
                <c:pt idx="10127">
                  <c:v>0.70529200000000003</c:v>
                </c:pt>
                <c:pt idx="10128">
                  <c:v>0.703851</c:v>
                </c:pt>
                <c:pt idx="10129">
                  <c:v>0.70491999999999999</c:v>
                </c:pt>
                <c:pt idx="10130">
                  <c:v>0.71595500000000001</c:v>
                </c:pt>
                <c:pt idx="10131">
                  <c:v>0.73360800000000004</c:v>
                </c:pt>
                <c:pt idx="10132">
                  <c:v>0.74483299999999997</c:v>
                </c:pt>
                <c:pt idx="10133">
                  <c:v>0.75657600000000003</c:v>
                </c:pt>
                <c:pt idx="10134">
                  <c:v>0.76924400000000004</c:v>
                </c:pt>
                <c:pt idx="10135">
                  <c:v>0.771652</c:v>
                </c:pt>
                <c:pt idx="10136">
                  <c:v>0.76816499999999999</c:v>
                </c:pt>
                <c:pt idx="10137">
                  <c:v>0.75909499999999996</c:v>
                </c:pt>
                <c:pt idx="10138">
                  <c:v>0.75662799999999997</c:v>
                </c:pt>
                <c:pt idx="10139">
                  <c:v>0.75980199999999998</c:v>
                </c:pt>
                <c:pt idx="10140">
                  <c:v>0.77122000000000002</c:v>
                </c:pt>
                <c:pt idx="10141">
                  <c:v>0.78274999999999995</c:v>
                </c:pt>
                <c:pt idx="10142">
                  <c:v>0.79090300000000002</c:v>
                </c:pt>
                <c:pt idx="10143">
                  <c:v>0.79945100000000002</c:v>
                </c:pt>
                <c:pt idx="10144">
                  <c:v>0.80868399999999996</c:v>
                </c:pt>
                <c:pt idx="10145">
                  <c:v>0.81474400000000002</c:v>
                </c:pt>
                <c:pt idx="10146">
                  <c:v>0.81775799999999998</c:v>
                </c:pt>
                <c:pt idx="10147">
                  <c:v>0.81887100000000002</c:v>
                </c:pt>
                <c:pt idx="10148">
                  <c:v>0.82199699999999998</c:v>
                </c:pt>
                <c:pt idx="10149">
                  <c:v>0.81842599999999999</c:v>
                </c:pt>
                <c:pt idx="10150">
                  <c:v>0.81456200000000001</c:v>
                </c:pt>
                <c:pt idx="10151">
                  <c:v>0.81388199999999999</c:v>
                </c:pt>
                <c:pt idx="10152">
                  <c:v>0.817805</c:v>
                </c:pt>
                <c:pt idx="10153">
                  <c:v>0.82535599999999998</c:v>
                </c:pt>
                <c:pt idx="10154">
                  <c:v>0.83096599999999998</c:v>
                </c:pt>
                <c:pt idx="10155">
                  <c:v>0.83194299999999999</c:v>
                </c:pt>
                <c:pt idx="10156">
                  <c:v>0.83002399999999998</c:v>
                </c:pt>
                <c:pt idx="10157">
                  <c:v>0.83236299999999996</c:v>
                </c:pt>
                <c:pt idx="10158">
                  <c:v>0.83698799999999995</c:v>
                </c:pt>
                <c:pt idx="10159">
                  <c:v>0.84306199999999998</c:v>
                </c:pt>
                <c:pt idx="10160">
                  <c:v>0.84955499999999995</c:v>
                </c:pt>
                <c:pt idx="10161">
                  <c:v>0.85607900000000003</c:v>
                </c:pt>
                <c:pt idx="10162">
                  <c:v>0.86374700000000004</c:v>
                </c:pt>
                <c:pt idx="10163">
                  <c:v>0.87332500000000002</c:v>
                </c:pt>
                <c:pt idx="10164">
                  <c:v>0.88472399999999995</c:v>
                </c:pt>
                <c:pt idx="10165">
                  <c:v>0.90007999999999999</c:v>
                </c:pt>
                <c:pt idx="10166">
                  <c:v>0.90753399999999995</c:v>
                </c:pt>
                <c:pt idx="10167">
                  <c:v>0.910991</c:v>
                </c:pt>
                <c:pt idx="10168">
                  <c:v>0.91522199999999998</c:v>
                </c:pt>
                <c:pt idx="10169">
                  <c:v>0.92124099999999998</c:v>
                </c:pt>
                <c:pt idx="10170">
                  <c:v>0.92107499999999998</c:v>
                </c:pt>
                <c:pt idx="10171">
                  <c:v>0.90987399999999996</c:v>
                </c:pt>
                <c:pt idx="10172">
                  <c:v>0.90132500000000004</c:v>
                </c:pt>
                <c:pt idx="10173">
                  <c:v>0.90004200000000001</c:v>
                </c:pt>
                <c:pt idx="10174">
                  <c:v>0.90891599999999995</c:v>
                </c:pt>
                <c:pt idx="10175">
                  <c:v>0.91569599999999995</c:v>
                </c:pt>
                <c:pt idx="10176">
                  <c:v>0.91775899999999999</c:v>
                </c:pt>
                <c:pt idx="10177">
                  <c:v>0.92027000000000003</c:v>
                </c:pt>
                <c:pt idx="10178">
                  <c:v>0.92060200000000003</c:v>
                </c:pt>
                <c:pt idx="10179">
                  <c:v>0.93053399999999997</c:v>
                </c:pt>
                <c:pt idx="10180">
                  <c:v>0.94159700000000002</c:v>
                </c:pt>
                <c:pt idx="10181">
                  <c:v>0.95173300000000005</c:v>
                </c:pt>
                <c:pt idx="10182">
                  <c:v>0.96292100000000003</c:v>
                </c:pt>
                <c:pt idx="10183">
                  <c:v>0.97398700000000005</c:v>
                </c:pt>
                <c:pt idx="10184">
                  <c:v>0.98107599999999995</c:v>
                </c:pt>
                <c:pt idx="10185">
                  <c:v>0.98776799999999998</c:v>
                </c:pt>
                <c:pt idx="10186">
                  <c:v>0.99230499999999999</c:v>
                </c:pt>
                <c:pt idx="10187">
                  <c:v>0.99108499999999999</c:v>
                </c:pt>
                <c:pt idx="10188">
                  <c:v>1.00038</c:v>
                </c:pt>
                <c:pt idx="10189">
                  <c:v>1.0085599999999999</c:v>
                </c:pt>
                <c:pt idx="10190">
                  <c:v>1.0198100000000001</c:v>
                </c:pt>
                <c:pt idx="10191">
                  <c:v>1.0400799999999999</c:v>
                </c:pt>
                <c:pt idx="10192">
                  <c:v>1.07674</c:v>
                </c:pt>
                <c:pt idx="10193">
                  <c:v>1.10443</c:v>
                </c:pt>
                <c:pt idx="10194">
                  <c:v>1.1231800000000001</c:v>
                </c:pt>
                <c:pt idx="10195">
                  <c:v>1.13744</c:v>
                </c:pt>
                <c:pt idx="10196">
                  <c:v>1.15073</c:v>
                </c:pt>
                <c:pt idx="10197">
                  <c:v>1.15954</c:v>
                </c:pt>
                <c:pt idx="10198">
                  <c:v>1.1702600000000001</c:v>
                </c:pt>
                <c:pt idx="10199">
                  <c:v>1.1821299999999999</c:v>
                </c:pt>
                <c:pt idx="10200">
                  <c:v>1.1880299999999999</c:v>
                </c:pt>
                <c:pt idx="10201">
                  <c:v>1.1943600000000001</c:v>
                </c:pt>
                <c:pt idx="10202">
                  <c:v>1.19692</c:v>
                </c:pt>
                <c:pt idx="10203">
                  <c:v>1.1934400000000001</c:v>
                </c:pt>
                <c:pt idx="10204">
                  <c:v>1.1883600000000001</c:v>
                </c:pt>
                <c:pt idx="10205">
                  <c:v>1.1818599999999999</c:v>
                </c:pt>
                <c:pt idx="10206">
                  <c:v>1.1716200000000001</c:v>
                </c:pt>
                <c:pt idx="10207">
                  <c:v>1.1533500000000001</c:v>
                </c:pt>
                <c:pt idx="10208">
                  <c:v>1.1346499999999999</c:v>
                </c:pt>
                <c:pt idx="10209">
                  <c:v>1.11812</c:v>
                </c:pt>
                <c:pt idx="10210">
                  <c:v>1.09805</c:v>
                </c:pt>
                <c:pt idx="10211">
                  <c:v>1.0716300000000001</c:v>
                </c:pt>
                <c:pt idx="10212">
                  <c:v>1.04566</c:v>
                </c:pt>
                <c:pt idx="10213">
                  <c:v>1.01024</c:v>
                </c:pt>
                <c:pt idx="10214">
                  <c:v>0.999977</c:v>
                </c:pt>
                <c:pt idx="10215">
                  <c:v>1.0146200000000001</c:v>
                </c:pt>
                <c:pt idx="10216">
                  <c:v>1.0369900000000001</c:v>
                </c:pt>
                <c:pt idx="10217">
                  <c:v>1.06199</c:v>
                </c:pt>
                <c:pt idx="10218">
                  <c:v>1.0700499999999999</c:v>
                </c:pt>
                <c:pt idx="10219">
                  <c:v>1.05837</c:v>
                </c:pt>
                <c:pt idx="10220">
                  <c:v>1.0324599999999999</c:v>
                </c:pt>
                <c:pt idx="10221">
                  <c:v>1.0096499999999999</c:v>
                </c:pt>
                <c:pt idx="10222">
                  <c:v>0.993452</c:v>
                </c:pt>
                <c:pt idx="10223">
                  <c:v>0.98373699999999997</c:v>
                </c:pt>
                <c:pt idx="10224">
                  <c:v>0.98016700000000001</c:v>
                </c:pt>
                <c:pt idx="10225">
                  <c:v>0.98660499999999995</c:v>
                </c:pt>
                <c:pt idx="10226">
                  <c:v>0.99691399999999997</c:v>
                </c:pt>
                <c:pt idx="10227">
                  <c:v>1.0088699999999999</c:v>
                </c:pt>
                <c:pt idx="10228">
                  <c:v>1.0266299999999999</c:v>
                </c:pt>
                <c:pt idx="10229">
                  <c:v>1.05054</c:v>
                </c:pt>
                <c:pt idx="10230">
                  <c:v>1.0631999999999999</c:v>
                </c:pt>
                <c:pt idx="10231">
                  <c:v>1.07094</c:v>
                </c:pt>
                <c:pt idx="10232">
                  <c:v>1.07392</c:v>
                </c:pt>
                <c:pt idx="10233">
                  <c:v>1.0660000000000001</c:v>
                </c:pt>
                <c:pt idx="10234">
                  <c:v>1.0532600000000001</c:v>
                </c:pt>
                <c:pt idx="10235">
                  <c:v>1.04497</c:v>
                </c:pt>
                <c:pt idx="10236">
                  <c:v>1.03434</c:v>
                </c:pt>
                <c:pt idx="10237">
                  <c:v>1.02227</c:v>
                </c:pt>
                <c:pt idx="10238">
                  <c:v>1.0158400000000001</c:v>
                </c:pt>
                <c:pt idx="10239">
                  <c:v>1.0068600000000001</c:v>
                </c:pt>
                <c:pt idx="10240">
                  <c:v>0.99200500000000003</c:v>
                </c:pt>
                <c:pt idx="10241">
                  <c:v>0.98711499999999996</c:v>
                </c:pt>
                <c:pt idx="10242">
                  <c:v>0.990954</c:v>
                </c:pt>
                <c:pt idx="10243">
                  <c:v>0.99724900000000005</c:v>
                </c:pt>
                <c:pt idx="10244">
                  <c:v>1.00197</c:v>
                </c:pt>
                <c:pt idx="10245">
                  <c:v>0.98709499999999994</c:v>
                </c:pt>
                <c:pt idx="10246">
                  <c:v>0.97594999999999998</c:v>
                </c:pt>
                <c:pt idx="10247">
                  <c:v>0.97692800000000002</c:v>
                </c:pt>
                <c:pt idx="10248">
                  <c:v>0.97944100000000001</c:v>
                </c:pt>
                <c:pt idx="10249">
                  <c:v>0.98009599999999997</c:v>
                </c:pt>
                <c:pt idx="10250">
                  <c:v>0.97809800000000002</c:v>
                </c:pt>
                <c:pt idx="10251">
                  <c:v>0.97624</c:v>
                </c:pt>
                <c:pt idx="10252">
                  <c:v>0.97650499999999996</c:v>
                </c:pt>
                <c:pt idx="10253">
                  <c:v>0.973688</c:v>
                </c:pt>
                <c:pt idx="10254">
                  <c:v>0.96828099999999995</c:v>
                </c:pt>
                <c:pt idx="10255">
                  <c:v>0.96426400000000001</c:v>
                </c:pt>
                <c:pt idx="10256">
                  <c:v>0.95943999999999996</c:v>
                </c:pt>
                <c:pt idx="10257">
                  <c:v>0.95344899999999999</c:v>
                </c:pt>
                <c:pt idx="10258">
                  <c:v>0.94924799999999998</c:v>
                </c:pt>
                <c:pt idx="10259">
                  <c:v>0.94550900000000004</c:v>
                </c:pt>
                <c:pt idx="10260">
                  <c:v>0.94167000000000001</c:v>
                </c:pt>
                <c:pt idx="10261">
                  <c:v>0.93452000000000002</c:v>
                </c:pt>
                <c:pt idx="10262">
                  <c:v>0.92761499999999997</c:v>
                </c:pt>
                <c:pt idx="10263">
                  <c:v>0.92234700000000003</c:v>
                </c:pt>
                <c:pt idx="10264">
                  <c:v>0.91636899999999999</c:v>
                </c:pt>
                <c:pt idx="10265">
                  <c:v>0.90969800000000001</c:v>
                </c:pt>
                <c:pt idx="10266">
                  <c:v>0.90241700000000002</c:v>
                </c:pt>
                <c:pt idx="10267">
                  <c:v>0.89268999999999998</c:v>
                </c:pt>
                <c:pt idx="10268">
                  <c:v>0.88275899999999996</c:v>
                </c:pt>
                <c:pt idx="10269">
                  <c:v>0.87643800000000005</c:v>
                </c:pt>
                <c:pt idx="10270">
                  <c:v>0.873475</c:v>
                </c:pt>
                <c:pt idx="10271">
                  <c:v>0.87239699999999998</c:v>
                </c:pt>
                <c:pt idx="10272">
                  <c:v>0.86611099999999996</c:v>
                </c:pt>
                <c:pt idx="10273">
                  <c:v>0.86133099999999996</c:v>
                </c:pt>
                <c:pt idx="10274">
                  <c:v>0.85676600000000003</c:v>
                </c:pt>
                <c:pt idx="10275">
                  <c:v>0.84911400000000004</c:v>
                </c:pt>
                <c:pt idx="10276">
                  <c:v>0.84951100000000002</c:v>
                </c:pt>
                <c:pt idx="10277">
                  <c:v>0.85025399999999995</c:v>
                </c:pt>
                <c:pt idx="10278">
                  <c:v>0.85131999999999997</c:v>
                </c:pt>
                <c:pt idx="10279">
                  <c:v>0.85278399999999999</c:v>
                </c:pt>
                <c:pt idx="10280">
                  <c:v>0.85200900000000002</c:v>
                </c:pt>
                <c:pt idx="10281">
                  <c:v>0.85012299999999996</c:v>
                </c:pt>
                <c:pt idx="10282">
                  <c:v>0.84313700000000003</c:v>
                </c:pt>
                <c:pt idx="10283">
                  <c:v>0.82965</c:v>
                </c:pt>
                <c:pt idx="10284">
                  <c:v>0.82094299999999998</c:v>
                </c:pt>
                <c:pt idx="10285">
                  <c:v>0.82203499999999996</c:v>
                </c:pt>
                <c:pt idx="10286">
                  <c:v>0.82301999999999997</c:v>
                </c:pt>
                <c:pt idx="10287">
                  <c:v>0.82079299999999999</c:v>
                </c:pt>
                <c:pt idx="10288">
                  <c:v>0.811199</c:v>
                </c:pt>
                <c:pt idx="10289">
                  <c:v>0.79739499999999996</c:v>
                </c:pt>
                <c:pt idx="10290">
                  <c:v>0.77894399999999997</c:v>
                </c:pt>
                <c:pt idx="10291">
                  <c:v>0.76039999999999996</c:v>
                </c:pt>
                <c:pt idx="10292">
                  <c:v>0.75367399999999996</c:v>
                </c:pt>
                <c:pt idx="10293">
                  <c:v>0.74925799999999998</c:v>
                </c:pt>
                <c:pt idx="10294">
                  <c:v>0.741672</c:v>
                </c:pt>
                <c:pt idx="10295">
                  <c:v>0.72965599999999997</c:v>
                </c:pt>
                <c:pt idx="10296">
                  <c:v>0.72231000000000001</c:v>
                </c:pt>
                <c:pt idx="10297">
                  <c:v>0.71586000000000005</c:v>
                </c:pt>
                <c:pt idx="10298">
                  <c:v>0.70002500000000001</c:v>
                </c:pt>
                <c:pt idx="10299">
                  <c:v>0.68351200000000001</c:v>
                </c:pt>
                <c:pt idx="10300">
                  <c:v>0.67130800000000002</c:v>
                </c:pt>
                <c:pt idx="10301">
                  <c:v>0.66113</c:v>
                </c:pt>
                <c:pt idx="10302">
                  <c:v>0.66026799999999997</c:v>
                </c:pt>
                <c:pt idx="10303">
                  <c:v>0.66253600000000001</c:v>
                </c:pt>
                <c:pt idx="10304">
                  <c:v>0.66420699999999999</c:v>
                </c:pt>
                <c:pt idx="10305">
                  <c:v>0.65726799999999996</c:v>
                </c:pt>
                <c:pt idx="10306">
                  <c:v>0.64897800000000005</c:v>
                </c:pt>
                <c:pt idx="10307">
                  <c:v>0.64739100000000005</c:v>
                </c:pt>
                <c:pt idx="10308">
                  <c:v>0.647096</c:v>
                </c:pt>
                <c:pt idx="10309">
                  <c:v>0.65001100000000001</c:v>
                </c:pt>
                <c:pt idx="10310">
                  <c:v>0.64966100000000004</c:v>
                </c:pt>
                <c:pt idx="10311">
                  <c:v>0.63216799999999995</c:v>
                </c:pt>
                <c:pt idx="10312">
                  <c:v>0.61605799999999999</c:v>
                </c:pt>
                <c:pt idx="10313">
                  <c:v>0.60183399999999998</c:v>
                </c:pt>
                <c:pt idx="10314">
                  <c:v>0.583816</c:v>
                </c:pt>
                <c:pt idx="10315">
                  <c:v>0.57631399999999999</c:v>
                </c:pt>
                <c:pt idx="10316">
                  <c:v>0.57842400000000005</c:v>
                </c:pt>
                <c:pt idx="10317">
                  <c:v>0.58247400000000005</c:v>
                </c:pt>
                <c:pt idx="10318">
                  <c:v>0.58635499999999996</c:v>
                </c:pt>
                <c:pt idx="10319">
                  <c:v>0.59188799999999997</c:v>
                </c:pt>
                <c:pt idx="10320">
                  <c:v>0.59933499999999995</c:v>
                </c:pt>
                <c:pt idx="10321">
                  <c:v>0.608653</c:v>
                </c:pt>
                <c:pt idx="10322">
                  <c:v>0.60560499999999995</c:v>
                </c:pt>
                <c:pt idx="10323">
                  <c:v>0.59035300000000002</c:v>
                </c:pt>
                <c:pt idx="10324">
                  <c:v>0.57761099999999999</c:v>
                </c:pt>
                <c:pt idx="10325">
                  <c:v>0.57140899999999994</c:v>
                </c:pt>
                <c:pt idx="10326">
                  <c:v>0.56230000000000002</c:v>
                </c:pt>
                <c:pt idx="10327">
                  <c:v>0.55359599999999998</c:v>
                </c:pt>
                <c:pt idx="10328">
                  <c:v>0.552597</c:v>
                </c:pt>
                <c:pt idx="10329">
                  <c:v>0.56111800000000001</c:v>
                </c:pt>
                <c:pt idx="10330">
                  <c:v>0.57356200000000002</c:v>
                </c:pt>
                <c:pt idx="10331">
                  <c:v>0.57791599999999999</c:v>
                </c:pt>
                <c:pt idx="10332">
                  <c:v>0.57694699999999999</c:v>
                </c:pt>
                <c:pt idx="10333">
                  <c:v>0.56633599999999995</c:v>
                </c:pt>
                <c:pt idx="10334">
                  <c:v>0.56068700000000005</c:v>
                </c:pt>
                <c:pt idx="10335">
                  <c:v>0.55874100000000004</c:v>
                </c:pt>
                <c:pt idx="10336">
                  <c:v>0.55377500000000002</c:v>
                </c:pt>
                <c:pt idx="10337">
                  <c:v>0.54866400000000004</c:v>
                </c:pt>
                <c:pt idx="10338">
                  <c:v>0.54463899999999998</c:v>
                </c:pt>
                <c:pt idx="10339">
                  <c:v>0.54051899999999997</c:v>
                </c:pt>
                <c:pt idx="10340">
                  <c:v>0.530497</c:v>
                </c:pt>
                <c:pt idx="10341">
                  <c:v>0.52513100000000001</c:v>
                </c:pt>
                <c:pt idx="10342">
                  <c:v>0.52602300000000002</c:v>
                </c:pt>
                <c:pt idx="10343">
                  <c:v>0.52661000000000002</c:v>
                </c:pt>
                <c:pt idx="10344">
                  <c:v>0.53209700000000004</c:v>
                </c:pt>
                <c:pt idx="10345">
                  <c:v>0.54741899999999999</c:v>
                </c:pt>
                <c:pt idx="10346">
                  <c:v>0.55249000000000004</c:v>
                </c:pt>
                <c:pt idx="10347">
                  <c:v>0.55319799999999997</c:v>
                </c:pt>
                <c:pt idx="10348">
                  <c:v>0.55325400000000002</c:v>
                </c:pt>
                <c:pt idx="10349">
                  <c:v>0.556643</c:v>
                </c:pt>
                <c:pt idx="10350">
                  <c:v>0.55964000000000003</c:v>
                </c:pt>
                <c:pt idx="10351">
                  <c:v>0.56225000000000003</c:v>
                </c:pt>
                <c:pt idx="10352">
                  <c:v>0.56570500000000001</c:v>
                </c:pt>
                <c:pt idx="10353">
                  <c:v>0.56586700000000001</c:v>
                </c:pt>
                <c:pt idx="10354">
                  <c:v>0.56541699999999995</c:v>
                </c:pt>
                <c:pt idx="10355">
                  <c:v>0.56704100000000002</c:v>
                </c:pt>
                <c:pt idx="10356">
                  <c:v>0.56851499999999999</c:v>
                </c:pt>
                <c:pt idx="10357">
                  <c:v>0.56909399999999999</c:v>
                </c:pt>
                <c:pt idx="10358">
                  <c:v>0.57426900000000003</c:v>
                </c:pt>
                <c:pt idx="10359">
                  <c:v>0.582762</c:v>
                </c:pt>
                <c:pt idx="10360">
                  <c:v>0.58842399999999995</c:v>
                </c:pt>
                <c:pt idx="10361">
                  <c:v>0.60002500000000003</c:v>
                </c:pt>
                <c:pt idx="10362">
                  <c:v>0.60671200000000003</c:v>
                </c:pt>
                <c:pt idx="10363">
                  <c:v>0.60735799999999995</c:v>
                </c:pt>
                <c:pt idx="10364">
                  <c:v>0.60665800000000003</c:v>
                </c:pt>
                <c:pt idx="10365">
                  <c:v>0.60695600000000005</c:v>
                </c:pt>
                <c:pt idx="10366">
                  <c:v>0.60730099999999998</c:v>
                </c:pt>
                <c:pt idx="10367">
                  <c:v>0.60817299999999996</c:v>
                </c:pt>
                <c:pt idx="10368">
                  <c:v>0.60892999999999997</c:v>
                </c:pt>
                <c:pt idx="10369">
                  <c:v>0.61267899999999997</c:v>
                </c:pt>
                <c:pt idx="10370">
                  <c:v>0.61697900000000006</c:v>
                </c:pt>
                <c:pt idx="10371">
                  <c:v>0.62345099999999998</c:v>
                </c:pt>
                <c:pt idx="10372">
                  <c:v>0.62355400000000005</c:v>
                </c:pt>
                <c:pt idx="10373">
                  <c:v>0.61359699999999995</c:v>
                </c:pt>
                <c:pt idx="10374">
                  <c:v>0.60643899999999995</c:v>
                </c:pt>
                <c:pt idx="10375">
                  <c:v>0.59586099999999997</c:v>
                </c:pt>
                <c:pt idx="10376">
                  <c:v>0.59088099999999999</c:v>
                </c:pt>
                <c:pt idx="10377">
                  <c:v>0.59299199999999996</c:v>
                </c:pt>
                <c:pt idx="10378">
                  <c:v>0.600939</c:v>
                </c:pt>
                <c:pt idx="10379">
                  <c:v>0.60411400000000004</c:v>
                </c:pt>
                <c:pt idx="10380">
                  <c:v>0.60411700000000002</c:v>
                </c:pt>
                <c:pt idx="10381">
                  <c:v>0.60400399999999999</c:v>
                </c:pt>
                <c:pt idx="10382">
                  <c:v>0.60834200000000005</c:v>
                </c:pt>
                <c:pt idx="10383">
                  <c:v>0.61631100000000005</c:v>
                </c:pt>
                <c:pt idx="10384">
                  <c:v>0.62382800000000005</c:v>
                </c:pt>
                <c:pt idx="10385">
                  <c:v>0.62992700000000001</c:v>
                </c:pt>
                <c:pt idx="10386">
                  <c:v>0.62898500000000002</c:v>
                </c:pt>
                <c:pt idx="10387">
                  <c:v>0.62458400000000003</c:v>
                </c:pt>
                <c:pt idx="10388">
                  <c:v>0.60757000000000005</c:v>
                </c:pt>
                <c:pt idx="10389">
                  <c:v>0.60197699999999998</c:v>
                </c:pt>
                <c:pt idx="10390">
                  <c:v>0.60650000000000004</c:v>
                </c:pt>
                <c:pt idx="10391">
                  <c:v>0.60953999999999997</c:v>
                </c:pt>
                <c:pt idx="10392">
                  <c:v>0.61913399999999996</c:v>
                </c:pt>
                <c:pt idx="10393">
                  <c:v>0.63166100000000003</c:v>
                </c:pt>
                <c:pt idx="10394">
                  <c:v>0.63212999999999997</c:v>
                </c:pt>
                <c:pt idx="10395">
                  <c:v>0.63016799999999995</c:v>
                </c:pt>
                <c:pt idx="10396">
                  <c:v>0.62673100000000004</c:v>
                </c:pt>
                <c:pt idx="10397">
                  <c:v>0.62636099999999995</c:v>
                </c:pt>
                <c:pt idx="10398">
                  <c:v>0.626888</c:v>
                </c:pt>
                <c:pt idx="10399">
                  <c:v>0.62337299999999995</c:v>
                </c:pt>
                <c:pt idx="10400">
                  <c:v>0.62172499999999997</c:v>
                </c:pt>
                <c:pt idx="10401">
                  <c:v>0.63145799999999996</c:v>
                </c:pt>
                <c:pt idx="10402">
                  <c:v>0.63581900000000002</c:v>
                </c:pt>
                <c:pt idx="10403">
                  <c:v>0.63479399999999997</c:v>
                </c:pt>
                <c:pt idx="10404">
                  <c:v>0.63026300000000002</c:v>
                </c:pt>
                <c:pt idx="10405">
                  <c:v>0.62338499999999997</c:v>
                </c:pt>
                <c:pt idx="10406">
                  <c:v>0.61910900000000002</c:v>
                </c:pt>
                <c:pt idx="10407">
                  <c:v>0.61686200000000002</c:v>
                </c:pt>
                <c:pt idx="10408">
                  <c:v>0.61641800000000002</c:v>
                </c:pt>
                <c:pt idx="10409">
                  <c:v>0.61365400000000003</c:v>
                </c:pt>
                <c:pt idx="10410">
                  <c:v>0.61653100000000005</c:v>
                </c:pt>
                <c:pt idx="10411">
                  <c:v>0.61902000000000001</c:v>
                </c:pt>
                <c:pt idx="10412">
                  <c:v>0.62100900000000003</c:v>
                </c:pt>
                <c:pt idx="10413">
                  <c:v>0.629112</c:v>
                </c:pt>
                <c:pt idx="10414">
                  <c:v>0.62887300000000002</c:v>
                </c:pt>
                <c:pt idx="10415">
                  <c:v>0.62827699999999997</c:v>
                </c:pt>
                <c:pt idx="10416">
                  <c:v>0.63167799999999996</c:v>
                </c:pt>
                <c:pt idx="10417">
                  <c:v>0.63579699999999995</c:v>
                </c:pt>
                <c:pt idx="10418">
                  <c:v>0.63669500000000001</c:v>
                </c:pt>
                <c:pt idx="10419">
                  <c:v>0.63254600000000005</c:v>
                </c:pt>
                <c:pt idx="10420">
                  <c:v>0.62520799999999999</c:v>
                </c:pt>
                <c:pt idx="10421">
                  <c:v>0.62085999999999997</c:v>
                </c:pt>
                <c:pt idx="10422">
                  <c:v>0.62425799999999998</c:v>
                </c:pt>
                <c:pt idx="10423">
                  <c:v>0.63426400000000005</c:v>
                </c:pt>
                <c:pt idx="10424">
                  <c:v>0.64387899999999998</c:v>
                </c:pt>
                <c:pt idx="10425">
                  <c:v>0.65337599999999996</c:v>
                </c:pt>
                <c:pt idx="10426">
                  <c:v>0.66623500000000002</c:v>
                </c:pt>
                <c:pt idx="10427">
                  <c:v>0.67420000000000002</c:v>
                </c:pt>
                <c:pt idx="10428">
                  <c:v>0.67247699999999999</c:v>
                </c:pt>
                <c:pt idx="10429">
                  <c:v>0.669157</c:v>
                </c:pt>
                <c:pt idx="10430">
                  <c:v>0.66639800000000005</c:v>
                </c:pt>
                <c:pt idx="10431">
                  <c:v>0.66991299999999998</c:v>
                </c:pt>
                <c:pt idx="10432">
                  <c:v>0.67225199999999996</c:v>
                </c:pt>
                <c:pt idx="10433">
                  <c:v>0.67791599999999996</c:v>
                </c:pt>
                <c:pt idx="10434">
                  <c:v>0.68655600000000006</c:v>
                </c:pt>
                <c:pt idx="10435">
                  <c:v>0.698048</c:v>
                </c:pt>
                <c:pt idx="10436">
                  <c:v>0.70597500000000002</c:v>
                </c:pt>
                <c:pt idx="10437">
                  <c:v>0.70514100000000002</c:v>
                </c:pt>
                <c:pt idx="10438">
                  <c:v>0.70690900000000001</c:v>
                </c:pt>
                <c:pt idx="10439">
                  <c:v>0.70398899999999998</c:v>
                </c:pt>
                <c:pt idx="10440">
                  <c:v>0.70131500000000002</c:v>
                </c:pt>
                <c:pt idx="10441">
                  <c:v>0.699125</c:v>
                </c:pt>
                <c:pt idx="10442">
                  <c:v>0.70216699999999999</c:v>
                </c:pt>
                <c:pt idx="10443">
                  <c:v>0.70486199999999999</c:v>
                </c:pt>
                <c:pt idx="10444">
                  <c:v>0.71655000000000002</c:v>
                </c:pt>
                <c:pt idx="10445">
                  <c:v>0.73393699999999995</c:v>
                </c:pt>
                <c:pt idx="10446">
                  <c:v>0.73925099999999999</c:v>
                </c:pt>
                <c:pt idx="10447">
                  <c:v>0.74048199999999997</c:v>
                </c:pt>
                <c:pt idx="10448">
                  <c:v>0.74095500000000003</c:v>
                </c:pt>
                <c:pt idx="10449">
                  <c:v>0.74314899999999995</c:v>
                </c:pt>
                <c:pt idx="10450">
                  <c:v>0.74718799999999996</c:v>
                </c:pt>
                <c:pt idx="10451">
                  <c:v>0.75314999999999999</c:v>
                </c:pt>
                <c:pt idx="10452">
                  <c:v>0.76170700000000002</c:v>
                </c:pt>
                <c:pt idx="10453">
                  <c:v>0.76183199999999995</c:v>
                </c:pt>
                <c:pt idx="10454">
                  <c:v>0.76071500000000003</c:v>
                </c:pt>
                <c:pt idx="10455">
                  <c:v>0.76450799999999997</c:v>
                </c:pt>
                <c:pt idx="10456">
                  <c:v>0.76783800000000002</c:v>
                </c:pt>
                <c:pt idx="10457">
                  <c:v>0.77025100000000002</c:v>
                </c:pt>
                <c:pt idx="10458">
                  <c:v>0.77083500000000005</c:v>
                </c:pt>
                <c:pt idx="10459">
                  <c:v>0.76827299999999998</c:v>
                </c:pt>
                <c:pt idx="10460">
                  <c:v>0.76676599999999995</c:v>
                </c:pt>
                <c:pt idx="10461">
                  <c:v>0.76573599999999997</c:v>
                </c:pt>
                <c:pt idx="10462">
                  <c:v>0.77216799999999997</c:v>
                </c:pt>
                <c:pt idx="10463">
                  <c:v>0.78200899999999995</c:v>
                </c:pt>
                <c:pt idx="10464">
                  <c:v>0.78636499999999998</c:v>
                </c:pt>
                <c:pt idx="10465">
                  <c:v>0.78793599999999997</c:v>
                </c:pt>
                <c:pt idx="10466">
                  <c:v>0.79037199999999996</c:v>
                </c:pt>
                <c:pt idx="10467">
                  <c:v>0.78952299999999997</c:v>
                </c:pt>
                <c:pt idx="10468">
                  <c:v>0.78645200000000004</c:v>
                </c:pt>
                <c:pt idx="10469">
                  <c:v>0.78580000000000005</c:v>
                </c:pt>
                <c:pt idx="10470">
                  <c:v>0.79088000000000003</c:v>
                </c:pt>
                <c:pt idx="10471">
                  <c:v>0.792354</c:v>
                </c:pt>
                <c:pt idx="10472">
                  <c:v>0.79677799999999999</c:v>
                </c:pt>
                <c:pt idx="10473">
                  <c:v>0.80181999999999998</c:v>
                </c:pt>
                <c:pt idx="10474">
                  <c:v>0.80782799999999999</c:v>
                </c:pt>
                <c:pt idx="10475">
                  <c:v>0.81618400000000002</c:v>
                </c:pt>
                <c:pt idx="10476">
                  <c:v>0.81876499999999997</c:v>
                </c:pt>
                <c:pt idx="10477">
                  <c:v>0.81919299999999995</c:v>
                </c:pt>
                <c:pt idx="10478">
                  <c:v>0.81766700000000003</c:v>
                </c:pt>
                <c:pt idx="10479">
                  <c:v>0.81449700000000003</c:v>
                </c:pt>
                <c:pt idx="10480">
                  <c:v>0.80713000000000001</c:v>
                </c:pt>
                <c:pt idx="10481">
                  <c:v>0.79805899999999996</c:v>
                </c:pt>
                <c:pt idx="10482">
                  <c:v>0.79700199999999999</c:v>
                </c:pt>
                <c:pt idx="10483">
                  <c:v>0.80501699999999998</c:v>
                </c:pt>
                <c:pt idx="10484">
                  <c:v>0.808867</c:v>
                </c:pt>
                <c:pt idx="10485">
                  <c:v>0.80742700000000001</c:v>
                </c:pt>
                <c:pt idx="10486">
                  <c:v>0.80701900000000004</c:v>
                </c:pt>
                <c:pt idx="10487">
                  <c:v>0.805481</c:v>
                </c:pt>
                <c:pt idx="10488">
                  <c:v>0.810392</c:v>
                </c:pt>
                <c:pt idx="10489">
                  <c:v>0.81791400000000003</c:v>
                </c:pt>
                <c:pt idx="10490">
                  <c:v>0.82056899999999999</c:v>
                </c:pt>
                <c:pt idx="10491">
                  <c:v>0.82157100000000005</c:v>
                </c:pt>
                <c:pt idx="10492">
                  <c:v>0.82705399999999996</c:v>
                </c:pt>
                <c:pt idx="10493">
                  <c:v>0.83088899999999999</c:v>
                </c:pt>
                <c:pt idx="10494">
                  <c:v>0.83086899999999997</c:v>
                </c:pt>
                <c:pt idx="10495">
                  <c:v>0.83214100000000002</c:v>
                </c:pt>
                <c:pt idx="10496">
                  <c:v>0.838472</c:v>
                </c:pt>
                <c:pt idx="10497">
                  <c:v>0.84140300000000001</c:v>
                </c:pt>
                <c:pt idx="10498">
                  <c:v>0.84381300000000004</c:v>
                </c:pt>
                <c:pt idx="10499">
                  <c:v>0.84690100000000001</c:v>
                </c:pt>
                <c:pt idx="10500">
                  <c:v>0.84649099999999999</c:v>
                </c:pt>
                <c:pt idx="10501">
                  <c:v>0.84701599999999999</c:v>
                </c:pt>
                <c:pt idx="10502">
                  <c:v>0.85058199999999995</c:v>
                </c:pt>
                <c:pt idx="10503">
                  <c:v>0.85652600000000001</c:v>
                </c:pt>
                <c:pt idx="10504">
                  <c:v>0.86272800000000005</c:v>
                </c:pt>
                <c:pt idx="10505">
                  <c:v>0.86751299999999998</c:v>
                </c:pt>
                <c:pt idx="10506">
                  <c:v>0.87410500000000002</c:v>
                </c:pt>
                <c:pt idx="10507">
                  <c:v>0.88414599999999999</c:v>
                </c:pt>
                <c:pt idx="10508">
                  <c:v>0.89362399999999997</c:v>
                </c:pt>
                <c:pt idx="10509">
                  <c:v>0.896505</c:v>
                </c:pt>
                <c:pt idx="10510">
                  <c:v>0.89629700000000001</c:v>
                </c:pt>
                <c:pt idx="10511">
                  <c:v>0.89615800000000001</c:v>
                </c:pt>
                <c:pt idx="10512">
                  <c:v>0.89673999999999998</c:v>
                </c:pt>
                <c:pt idx="10513">
                  <c:v>0.89946999999999999</c:v>
                </c:pt>
                <c:pt idx="10514">
                  <c:v>0.89651199999999998</c:v>
                </c:pt>
                <c:pt idx="10515">
                  <c:v>0.89256500000000005</c:v>
                </c:pt>
                <c:pt idx="10516">
                  <c:v>0.89095199999999997</c:v>
                </c:pt>
                <c:pt idx="10517">
                  <c:v>0.88852200000000003</c:v>
                </c:pt>
                <c:pt idx="10518">
                  <c:v>0.890513</c:v>
                </c:pt>
                <c:pt idx="10519">
                  <c:v>0.89269600000000005</c:v>
                </c:pt>
                <c:pt idx="10520">
                  <c:v>0.90112400000000004</c:v>
                </c:pt>
                <c:pt idx="10521">
                  <c:v>0.90320699999999998</c:v>
                </c:pt>
                <c:pt idx="10522">
                  <c:v>0.903752</c:v>
                </c:pt>
                <c:pt idx="10523">
                  <c:v>0.90842599999999996</c:v>
                </c:pt>
                <c:pt idx="10524">
                  <c:v>0.91525400000000001</c:v>
                </c:pt>
                <c:pt idx="10525">
                  <c:v>0.91761899999999996</c:v>
                </c:pt>
                <c:pt idx="10526">
                  <c:v>0.920547</c:v>
                </c:pt>
                <c:pt idx="10527">
                  <c:v>0.92154700000000001</c:v>
                </c:pt>
                <c:pt idx="10528">
                  <c:v>0.92391100000000004</c:v>
                </c:pt>
                <c:pt idx="10529">
                  <c:v>0.921435</c:v>
                </c:pt>
                <c:pt idx="10530">
                  <c:v>0.92611600000000005</c:v>
                </c:pt>
                <c:pt idx="10531">
                  <c:v>0.93206299999999997</c:v>
                </c:pt>
                <c:pt idx="10532">
                  <c:v>0.93492900000000001</c:v>
                </c:pt>
                <c:pt idx="10533">
                  <c:v>0.93240400000000001</c:v>
                </c:pt>
                <c:pt idx="10534">
                  <c:v>0.93095000000000006</c:v>
                </c:pt>
                <c:pt idx="10535">
                  <c:v>0.92846099999999998</c:v>
                </c:pt>
                <c:pt idx="10536">
                  <c:v>0.92551600000000001</c:v>
                </c:pt>
                <c:pt idx="10537">
                  <c:v>0.92304699999999995</c:v>
                </c:pt>
                <c:pt idx="10538">
                  <c:v>0.91912799999999995</c:v>
                </c:pt>
                <c:pt idx="10539">
                  <c:v>0.92168700000000003</c:v>
                </c:pt>
                <c:pt idx="10540">
                  <c:v>0.91974500000000003</c:v>
                </c:pt>
                <c:pt idx="10541">
                  <c:v>0.915825</c:v>
                </c:pt>
                <c:pt idx="10542">
                  <c:v>0.91043099999999999</c:v>
                </c:pt>
                <c:pt idx="10543">
                  <c:v>0.90252299999999996</c:v>
                </c:pt>
                <c:pt idx="10544">
                  <c:v>0.89808699999999997</c:v>
                </c:pt>
                <c:pt idx="10545">
                  <c:v>0.89371500000000004</c:v>
                </c:pt>
                <c:pt idx="10546">
                  <c:v>0.88830799999999999</c:v>
                </c:pt>
                <c:pt idx="10547">
                  <c:v>0.88535900000000001</c:v>
                </c:pt>
                <c:pt idx="10548">
                  <c:v>0.88394499999999998</c:v>
                </c:pt>
                <c:pt idx="10549">
                  <c:v>0.88351299999999999</c:v>
                </c:pt>
                <c:pt idx="10550">
                  <c:v>0.88460399999999995</c:v>
                </c:pt>
                <c:pt idx="10551">
                  <c:v>0.886154</c:v>
                </c:pt>
                <c:pt idx="10552">
                  <c:v>0.89023600000000003</c:v>
                </c:pt>
                <c:pt idx="10553">
                  <c:v>0.89294499999999999</c:v>
                </c:pt>
                <c:pt idx="10554">
                  <c:v>0.89376699999999998</c:v>
                </c:pt>
                <c:pt idx="10555">
                  <c:v>0.89046400000000003</c:v>
                </c:pt>
                <c:pt idx="10556">
                  <c:v>0.88787700000000003</c:v>
                </c:pt>
                <c:pt idx="10557">
                  <c:v>0.87724800000000003</c:v>
                </c:pt>
                <c:pt idx="10558">
                  <c:v>0.87234199999999995</c:v>
                </c:pt>
                <c:pt idx="10559">
                  <c:v>0.87341299999999999</c:v>
                </c:pt>
                <c:pt idx="10560">
                  <c:v>0.87283999999999995</c:v>
                </c:pt>
                <c:pt idx="10561">
                  <c:v>0.870004</c:v>
                </c:pt>
                <c:pt idx="10562">
                  <c:v>0.87066900000000003</c:v>
                </c:pt>
                <c:pt idx="10563">
                  <c:v>0.87838899999999998</c:v>
                </c:pt>
                <c:pt idx="10564">
                  <c:v>0.88856100000000005</c:v>
                </c:pt>
                <c:pt idx="10565">
                  <c:v>0.89748399999999995</c:v>
                </c:pt>
                <c:pt idx="10566">
                  <c:v>0.90302899999999997</c:v>
                </c:pt>
                <c:pt idx="10567">
                  <c:v>0.90584600000000004</c:v>
                </c:pt>
                <c:pt idx="10568">
                  <c:v>0.90826899999999999</c:v>
                </c:pt>
                <c:pt idx="10569">
                  <c:v>0.90835100000000002</c:v>
                </c:pt>
                <c:pt idx="10570">
                  <c:v>0.912906</c:v>
                </c:pt>
                <c:pt idx="10571">
                  <c:v>0.91443200000000002</c:v>
                </c:pt>
                <c:pt idx="10572">
                  <c:v>0.91578599999999999</c:v>
                </c:pt>
                <c:pt idx="10573">
                  <c:v>0.90805400000000003</c:v>
                </c:pt>
                <c:pt idx="10574">
                  <c:v>0.90543499999999999</c:v>
                </c:pt>
                <c:pt idx="10575">
                  <c:v>0.90503400000000001</c:v>
                </c:pt>
                <c:pt idx="10576">
                  <c:v>0.90804399999999996</c:v>
                </c:pt>
                <c:pt idx="10577">
                  <c:v>0.91060799999999997</c:v>
                </c:pt>
                <c:pt idx="10578">
                  <c:v>0.91786999999999996</c:v>
                </c:pt>
                <c:pt idx="10579">
                  <c:v>0.92418</c:v>
                </c:pt>
                <c:pt idx="10580">
                  <c:v>0.92820400000000003</c:v>
                </c:pt>
                <c:pt idx="10581">
                  <c:v>0.93076000000000003</c:v>
                </c:pt>
                <c:pt idx="10582">
                  <c:v>0.93270200000000003</c:v>
                </c:pt>
                <c:pt idx="10583">
                  <c:v>0.93773300000000004</c:v>
                </c:pt>
                <c:pt idx="10584">
                  <c:v>0.93586400000000003</c:v>
                </c:pt>
                <c:pt idx="10585">
                  <c:v>0.92729600000000001</c:v>
                </c:pt>
                <c:pt idx="10586">
                  <c:v>0.92257</c:v>
                </c:pt>
                <c:pt idx="10587">
                  <c:v>0.92224899999999999</c:v>
                </c:pt>
                <c:pt idx="10588">
                  <c:v>0.92433100000000001</c:v>
                </c:pt>
                <c:pt idx="10589">
                  <c:v>0.91819099999999998</c:v>
                </c:pt>
                <c:pt idx="10590">
                  <c:v>0.91133200000000003</c:v>
                </c:pt>
                <c:pt idx="10591">
                  <c:v>0.91092499999999998</c:v>
                </c:pt>
                <c:pt idx="10592">
                  <c:v>0.91037500000000005</c:v>
                </c:pt>
                <c:pt idx="10593">
                  <c:v>0.90468599999999999</c:v>
                </c:pt>
                <c:pt idx="10594">
                  <c:v>0.90113799999999999</c:v>
                </c:pt>
                <c:pt idx="10595">
                  <c:v>0.90020100000000003</c:v>
                </c:pt>
                <c:pt idx="10596">
                  <c:v>0.89966299999999999</c:v>
                </c:pt>
                <c:pt idx="10597">
                  <c:v>0.88859999999999995</c:v>
                </c:pt>
                <c:pt idx="10598">
                  <c:v>0.88490800000000003</c:v>
                </c:pt>
                <c:pt idx="10599">
                  <c:v>0.89136700000000002</c:v>
                </c:pt>
                <c:pt idx="10600">
                  <c:v>0.90283199999999997</c:v>
                </c:pt>
                <c:pt idx="10601">
                  <c:v>0.90817400000000004</c:v>
                </c:pt>
                <c:pt idx="10602">
                  <c:v>0.90083800000000003</c:v>
                </c:pt>
                <c:pt idx="10603">
                  <c:v>0.89431499999999997</c:v>
                </c:pt>
                <c:pt idx="10604">
                  <c:v>0.896424</c:v>
                </c:pt>
                <c:pt idx="10605">
                  <c:v>0.89285599999999998</c:v>
                </c:pt>
                <c:pt idx="10606">
                  <c:v>0.88272399999999995</c:v>
                </c:pt>
                <c:pt idx="10607">
                  <c:v>0.875664</c:v>
                </c:pt>
                <c:pt idx="10608">
                  <c:v>0.87013399999999996</c:v>
                </c:pt>
                <c:pt idx="10609">
                  <c:v>0.86578699999999997</c:v>
                </c:pt>
                <c:pt idx="10610">
                  <c:v>0.86160899999999996</c:v>
                </c:pt>
                <c:pt idx="10611">
                  <c:v>0.86036999999999997</c:v>
                </c:pt>
                <c:pt idx="10612">
                  <c:v>0.86688799999999999</c:v>
                </c:pt>
                <c:pt idx="10613">
                  <c:v>0.87146599999999996</c:v>
                </c:pt>
                <c:pt idx="10614">
                  <c:v>0.87678699999999998</c:v>
                </c:pt>
                <c:pt idx="10615">
                  <c:v>0.87719000000000003</c:v>
                </c:pt>
                <c:pt idx="10616">
                  <c:v>0.87176100000000001</c:v>
                </c:pt>
                <c:pt idx="10617">
                  <c:v>0.85723700000000003</c:v>
                </c:pt>
                <c:pt idx="10618">
                  <c:v>0.842746</c:v>
                </c:pt>
                <c:pt idx="10619">
                  <c:v>0.83718999999999999</c:v>
                </c:pt>
                <c:pt idx="10620">
                  <c:v>0.843082</c:v>
                </c:pt>
                <c:pt idx="10621">
                  <c:v>0.85312399999999999</c:v>
                </c:pt>
                <c:pt idx="10622">
                  <c:v>0.85982899999999995</c:v>
                </c:pt>
                <c:pt idx="10623">
                  <c:v>0.86501899999999998</c:v>
                </c:pt>
                <c:pt idx="10624">
                  <c:v>0.880722</c:v>
                </c:pt>
                <c:pt idx="10625">
                  <c:v>0.89249299999999998</c:v>
                </c:pt>
                <c:pt idx="10626">
                  <c:v>0.89580700000000002</c:v>
                </c:pt>
                <c:pt idx="10627">
                  <c:v>0.89824899999999996</c:v>
                </c:pt>
                <c:pt idx="10628">
                  <c:v>0.90054500000000004</c:v>
                </c:pt>
                <c:pt idx="10629">
                  <c:v>0.903451</c:v>
                </c:pt>
                <c:pt idx="10630">
                  <c:v>0.90688800000000003</c:v>
                </c:pt>
                <c:pt idx="10631">
                  <c:v>0.907968</c:v>
                </c:pt>
                <c:pt idx="10632">
                  <c:v>0.90262500000000001</c:v>
                </c:pt>
                <c:pt idx="10633">
                  <c:v>0.89946199999999998</c:v>
                </c:pt>
                <c:pt idx="10634">
                  <c:v>0.90246199999999999</c:v>
                </c:pt>
                <c:pt idx="10635">
                  <c:v>0.90727400000000002</c:v>
                </c:pt>
                <c:pt idx="10636">
                  <c:v>0.90464</c:v>
                </c:pt>
                <c:pt idx="10637">
                  <c:v>0.90057299999999996</c:v>
                </c:pt>
                <c:pt idx="10638">
                  <c:v>0.90242999999999995</c:v>
                </c:pt>
                <c:pt idx="10639">
                  <c:v>0.90654000000000001</c:v>
                </c:pt>
                <c:pt idx="10640">
                  <c:v>0.89980599999999999</c:v>
                </c:pt>
                <c:pt idx="10641">
                  <c:v>0.88870400000000005</c:v>
                </c:pt>
                <c:pt idx="10642">
                  <c:v>0.88416600000000001</c:v>
                </c:pt>
                <c:pt idx="10643">
                  <c:v>0.88252399999999998</c:v>
                </c:pt>
                <c:pt idx="10644">
                  <c:v>0.88317900000000005</c:v>
                </c:pt>
                <c:pt idx="10645">
                  <c:v>0.88318600000000003</c:v>
                </c:pt>
                <c:pt idx="10646">
                  <c:v>0.88393900000000003</c:v>
                </c:pt>
                <c:pt idx="10647">
                  <c:v>0.88724099999999995</c:v>
                </c:pt>
                <c:pt idx="10648">
                  <c:v>0.88882300000000003</c:v>
                </c:pt>
                <c:pt idx="10649">
                  <c:v>0.88408299999999995</c:v>
                </c:pt>
                <c:pt idx="10650">
                  <c:v>0.880027</c:v>
                </c:pt>
                <c:pt idx="10651">
                  <c:v>0.88107800000000003</c:v>
                </c:pt>
                <c:pt idx="10652">
                  <c:v>0.88330200000000003</c:v>
                </c:pt>
                <c:pt idx="10653">
                  <c:v>0.88300199999999995</c:v>
                </c:pt>
                <c:pt idx="10654">
                  <c:v>0.87748499999999996</c:v>
                </c:pt>
                <c:pt idx="10655">
                  <c:v>0.87305699999999997</c:v>
                </c:pt>
                <c:pt idx="10656">
                  <c:v>0.87615100000000001</c:v>
                </c:pt>
                <c:pt idx="10657">
                  <c:v>0.88000400000000001</c:v>
                </c:pt>
                <c:pt idx="10658">
                  <c:v>0.87739299999999998</c:v>
                </c:pt>
                <c:pt idx="10659">
                  <c:v>0.87082199999999998</c:v>
                </c:pt>
                <c:pt idx="10660">
                  <c:v>0.87052799999999997</c:v>
                </c:pt>
                <c:pt idx="10661">
                  <c:v>0.878386</c:v>
                </c:pt>
                <c:pt idx="10662">
                  <c:v>0.88563199999999997</c:v>
                </c:pt>
                <c:pt idx="10663">
                  <c:v>0.88616899999999998</c:v>
                </c:pt>
                <c:pt idx="10664">
                  <c:v>0.88308699999999996</c:v>
                </c:pt>
                <c:pt idx="10665">
                  <c:v>0.88725699999999996</c:v>
                </c:pt>
                <c:pt idx="10666">
                  <c:v>0.89566800000000002</c:v>
                </c:pt>
                <c:pt idx="10667">
                  <c:v>0.90159</c:v>
                </c:pt>
                <c:pt idx="10668">
                  <c:v>0.90127299999999999</c:v>
                </c:pt>
                <c:pt idx="10669">
                  <c:v>0.89993599999999996</c:v>
                </c:pt>
                <c:pt idx="10670">
                  <c:v>0.90030600000000005</c:v>
                </c:pt>
                <c:pt idx="10671">
                  <c:v>0.90081500000000003</c:v>
                </c:pt>
                <c:pt idx="10672">
                  <c:v>0.90442</c:v>
                </c:pt>
                <c:pt idx="10673">
                  <c:v>0.90536899999999998</c:v>
                </c:pt>
                <c:pt idx="10674">
                  <c:v>0.89701200000000003</c:v>
                </c:pt>
                <c:pt idx="10675">
                  <c:v>0.88730200000000004</c:v>
                </c:pt>
                <c:pt idx="10676">
                  <c:v>0.88380700000000001</c:v>
                </c:pt>
                <c:pt idx="10677">
                  <c:v>0.88315500000000002</c:v>
                </c:pt>
                <c:pt idx="10678">
                  <c:v>0.88269299999999995</c:v>
                </c:pt>
                <c:pt idx="10679">
                  <c:v>0.883386</c:v>
                </c:pt>
                <c:pt idx="10680">
                  <c:v>0.88776600000000006</c:v>
                </c:pt>
                <c:pt idx="10681">
                  <c:v>0.89017199999999996</c:v>
                </c:pt>
                <c:pt idx="10682">
                  <c:v>0.88716799999999996</c:v>
                </c:pt>
                <c:pt idx="10683">
                  <c:v>0.88322299999999998</c:v>
                </c:pt>
                <c:pt idx="10684">
                  <c:v>0.88045200000000001</c:v>
                </c:pt>
                <c:pt idx="10685">
                  <c:v>0.87611499999999998</c:v>
                </c:pt>
                <c:pt idx="10686">
                  <c:v>0.86867499999999997</c:v>
                </c:pt>
                <c:pt idx="10687">
                  <c:v>0.85955800000000004</c:v>
                </c:pt>
                <c:pt idx="10688">
                  <c:v>0.856769</c:v>
                </c:pt>
                <c:pt idx="10689">
                  <c:v>0.85877899999999996</c:v>
                </c:pt>
                <c:pt idx="10690">
                  <c:v>0.85817399999999999</c:v>
                </c:pt>
                <c:pt idx="10691">
                  <c:v>0.85025099999999998</c:v>
                </c:pt>
                <c:pt idx="10692">
                  <c:v>0.84617299999999995</c:v>
                </c:pt>
                <c:pt idx="10693">
                  <c:v>0.84529799999999999</c:v>
                </c:pt>
                <c:pt idx="10694">
                  <c:v>0.84137899999999999</c:v>
                </c:pt>
                <c:pt idx="10695">
                  <c:v>0.83782100000000004</c:v>
                </c:pt>
                <c:pt idx="10696">
                  <c:v>0.82923599999999997</c:v>
                </c:pt>
                <c:pt idx="10697">
                  <c:v>0.81876899999999997</c:v>
                </c:pt>
                <c:pt idx="10698">
                  <c:v>0.81741699999999995</c:v>
                </c:pt>
                <c:pt idx="10699">
                  <c:v>0.81011999999999995</c:v>
                </c:pt>
                <c:pt idx="10700">
                  <c:v>0.795601</c:v>
                </c:pt>
                <c:pt idx="10701">
                  <c:v>0.79077900000000001</c:v>
                </c:pt>
                <c:pt idx="10702">
                  <c:v>0.79123699999999997</c:v>
                </c:pt>
                <c:pt idx="10703">
                  <c:v>0.80316799999999999</c:v>
                </c:pt>
                <c:pt idx="10704">
                  <c:v>0.81129200000000001</c:v>
                </c:pt>
                <c:pt idx="10705">
                  <c:v>0.80608999999999997</c:v>
                </c:pt>
                <c:pt idx="10706">
                  <c:v>0.79643200000000003</c:v>
                </c:pt>
                <c:pt idx="10707">
                  <c:v>0.79288499999999995</c:v>
                </c:pt>
                <c:pt idx="10708">
                  <c:v>0.78867600000000004</c:v>
                </c:pt>
                <c:pt idx="10709">
                  <c:v>0.78054199999999996</c:v>
                </c:pt>
                <c:pt idx="10710">
                  <c:v>0.77403599999999995</c:v>
                </c:pt>
                <c:pt idx="10711">
                  <c:v>0.77454699999999999</c:v>
                </c:pt>
                <c:pt idx="10712">
                  <c:v>0.77767399999999998</c:v>
                </c:pt>
                <c:pt idx="10713">
                  <c:v>0.78264500000000004</c:v>
                </c:pt>
                <c:pt idx="10714">
                  <c:v>0.78386400000000001</c:v>
                </c:pt>
                <c:pt idx="10715">
                  <c:v>0.78204399999999996</c:v>
                </c:pt>
                <c:pt idx="10716">
                  <c:v>0.77793500000000004</c:v>
                </c:pt>
                <c:pt idx="10717">
                  <c:v>0.76890400000000003</c:v>
                </c:pt>
                <c:pt idx="10718">
                  <c:v>0.759575</c:v>
                </c:pt>
                <c:pt idx="10719">
                  <c:v>0.752888</c:v>
                </c:pt>
                <c:pt idx="10720">
                  <c:v>0.75161599999999995</c:v>
                </c:pt>
                <c:pt idx="10721">
                  <c:v>0.75695599999999996</c:v>
                </c:pt>
                <c:pt idx="10722">
                  <c:v>0.75967700000000005</c:v>
                </c:pt>
                <c:pt idx="10723">
                  <c:v>0.75831999999999999</c:v>
                </c:pt>
                <c:pt idx="10724">
                  <c:v>0.75168100000000004</c:v>
                </c:pt>
                <c:pt idx="10725">
                  <c:v>0.74225600000000003</c:v>
                </c:pt>
                <c:pt idx="10726">
                  <c:v>0.73289400000000005</c:v>
                </c:pt>
                <c:pt idx="10727">
                  <c:v>0.72543299999999999</c:v>
                </c:pt>
                <c:pt idx="10728">
                  <c:v>0.71706899999999996</c:v>
                </c:pt>
                <c:pt idx="10729">
                  <c:v>0.70912500000000001</c:v>
                </c:pt>
                <c:pt idx="10730">
                  <c:v>0.70087999999999995</c:v>
                </c:pt>
                <c:pt idx="10731">
                  <c:v>0.69111999999999996</c:v>
                </c:pt>
                <c:pt idx="10732">
                  <c:v>0.688948</c:v>
                </c:pt>
                <c:pt idx="10733">
                  <c:v>0.68371999999999999</c:v>
                </c:pt>
                <c:pt idx="10734">
                  <c:v>0.67706900000000003</c:v>
                </c:pt>
                <c:pt idx="10735">
                  <c:v>0.67600000000000005</c:v>
                </c:pt>
                <c:pt idx="10736">
                  <c:v>0.678172</c:v>
                </c:pt>
                <c:pt idx="10737">
                  <c:v>0.680419</c:v>
                </c:pt>
                <c:pt idx="10738">
                  <c:v>0.68027499999999996</c:v>
                </c:pt>
                <c:pt idx="10739">
                  <c:v>0.67369000000000001</c:v>
                </c:pt>
                <c:pt idx="10740">
                  <c:v>0.66648300000000005</c:v>
                </c:pt>
                <c:pt idx="10741">
                  <c:v>0.66421600000000003</c:v>
                </c:pt>
                <c:pt idx="10742">
                  <c:v>0.66139099999999995</c:v>
                </c:pt>
                <c:pt idx="10743">
                  <c:v>0.65694600000000003</c:v>
                </c:pt>
                <c:pt idx="10744">
                  <c:v>0.65285199999999999</c:v>
                </c:pt>
                <c:pt idx="10745">
                  <c:v>0.64941700000000002</c:v>
                </c:pt>
                <c:pt idx="10746">
                  <c:v>0.64802499999999996</c:v>
                </c:pt>
                <c:pt idx="10747">
                  <c:v>0.64748099999999997</c:v>
                </c:pt>
                <c:pt idx="10748">
                  <c:v>0.64477899999999999</c:v>
                </c:pt>
                <c:pt idx="10749">
                  <c:v>0.64021399999999995</c:v>
                </c:pt>
                <c:pt idx="10750">
                  <c:v>0.63288</c:v>
                </c:pt>
                <c:pt idx="10751">
                  <c:v>0.62423700000000004</c:v>
                </c:pt>
                <c:pt idx="10752">
                  <c:v>0.61641400000000002</c:v>
                </c:pt>
                <c:pt idx="10753">
                  <c:v>0.61096499999999998</c:v>
                </c:pt>
                <c:pt idx="10754">
                  <c:v>0.60901700000000003</c:v>
                </c:pt>
                <c:pt idx="10755">
                  <c:v>0.60863500000000004</c:v>
                </c:pt>
                <c:pt idx="10756">
                  <c:v>0.60047499999999998</c:v>
                </c:pt>
                <c:pt idx="10757">
                  <c:v>0.59135300000000002</c:v>
                </c:pt>
                <c:pt idx="10758">
                  <c:v>0.58235199999999998</c:v>
                </c:pt>
                <c:pt idx="10759">
                  <c:v>0.57415700000000003</c:v>
                </c:pt>
                <c:pt idx="10760">
                  <c:v>0.56476199999999999</c:v>
                </c:pt>
                <c:pt idx="10761">
                  <c:v>0.552786</c:v>
                </c:pt>
                <c:pt idx="10762">
                  <c:v>0.53608500000000003</c:v>
                </c:pt>
                <c:pt idx="10763">
                  <c:v>0.526389</c:v>
                </c:pt>
                <c:pt idx="10764">
                  <c:v>0.52482200000000001</c:v>
                </c:pt>
                <c:pt idx="10765">
                  <c:v>0.52770300000000003</c:v>
                </c:pt>
                <c:pt idx="10766">
                  <c:v>0.52961000000000003</c:v>
                </c:pt>
                <c:pt idx="10767">
                  <c:v>0.528972</c:v>
                </c:pt>
                <c:pt idx="10768">
                  <c:v>0.52598699999999998</c:v>
                </c:pt>
                <c:pt idx="10769">
                  <c:v>0.52229199999999998</c:v>
                </c:pt>
                <c:pt idx="10770">
                  <c:v>0.52424099999999996</c:v>
                </c:pt>
                <c:pt idx="10771">
                  <c:v>0.526729</c:v>
                </c:pt>
                <c:pt idx="10772">
                  <c:v>0.52304700000000004</c:v>
                </c:pt>
                <c:pt idx="10773">
                  <c:v>0.51344599999999996</c:v>
                </c:pt>
                <c:pt idx="10774">
                  <c:v>0.49863800000000003</c:v>
                </c:pt>
                <c:pt idx="10775">
                  <c:v>0.48030299999999998</c:v>
                </c:pt>
                <c:pt idx="10776">
                  <c:v>0.46392</c:v>
                </c:pt>
                <c:pt idx="10777">
                  <c:v>0.44966600000000001</c:v>
                </c:pt>
                <c:pt idx="10778">
                  <c:v>0.438998</c:v>
                </c:pt>
                <c:pt idx="10779">
                  <c:v>0.43681500000000001</c:v>
                </c:pt>
                <c:pt idx="10780">
                  <c:v>0.43947700000000001</c:v>
                </c:pt>
                <c:pt idx="10781">
                  <c:v>0.44070900000000002</c:v>
                </c:pt>
                <c:pt idx="10782">
                  <c:v>0.441222</c:v>
                </c:pt>
                <c:pt idx="10783">
                  <c:v>0.443496</c:v>
                </c:pt>
                <c:pt idx="10784">
                  <c:v>0.44386100000000001</c:v>
                </c:pt>
                <c:pt idx="10785">
                  <c:v>0.445405</c:v>
                </c:pt>
                <c:pt idx="10786">
                  <c:v>0.45142900000000002</c:v>
                </c:pt>
                <c:pt idx="10787">
                  <c:v>0.45411499999999999</c:v>
                </c:pt>
                <c:pt idx="10788">
                  <c:v>0.45047599999999999</c:v>
                </c:pt>
                <c:pt idx="10789">
                  <c:v>0.44613799999999998</c:v>
                </c:pt>
                <c:pt idx="10790">
                  <c:v>0.44347500000000001</c:v>
                </c:pt>
                <c:pt idx="10791">
                  <c:v>0.44151099999999999</c:v>
                </c:pt>
                <c:pt idx="10792">
                  <c:v>0.439799</c:v>
                </c:pt>
                <c:pt idx="10793">
                  <c:v>0.43624000000000002</c:v>
                </c:pt>
                <c:pt idx="10794">
                  <c:v>0.42958200000000002</c:v>
                </c:pt>
                <c:pt idx="10795">
                  <c:v>0.4158</c:v>
                </c:pt>
                <c:pt idx="10796">
                  <c:v>0.39738099999999998</c:v>
                </c:pt>
                <c:pt idx="10797">
                  <c:v>0.38431500000000002</c:v>
                </c:pt>
                <c:pt idx="10798">
                  <c:v>0.37362299999999998</c:v>
                </c:pt>
                <c:pt idx="10799">
                  <c:v>0.36456300000000003</c:v>
                </c:pt>
                <c:pt idx="10800">
                  <c:v>0.35589100000000001</c:v>
                </c:pt>
                <c:pt idx="10801">
                  <c:v>0.34891</c:v>
                </c:pt>
                <c:pt idx="10802">
                  <c:v>0.34626400000000002</c:v>
                </c:pt>
                <c:pt idx="10803">
                  <c:v>0.34837600000000002</c:v>
                </c:pt>
                <c:pt idx="10804">
                  <c:v>0.35256799999999999</c:v>
                </c:pt>
                <c:pt idx="10805">
                  <c:v>0.36019000000000001</c:v>
                </c:pt>
                <c:pt idx="10806">
                  <c:v>0.36876900000000001</c:v>
                </c:pt>
                <c:pt idx="10807">
                  <c:v>0.37410500000000002</c:v>
                </c:pt>
                <c:pt idx="10808">
                  <c:v>0.37948100000000001</c:v>
                </c:pt>
                <c:pt idx="10809">
                  <c:v>0.38734499999999999</c:v>
                </c:pt>
                <c:pt idx="10810">
                  <c:v>0.39525900000000003</c:v>
                </c:pt>
                <c:pt idx="10811">
                  <c:v>0.400036</c:v>
                </c:pt>
                <c:pt idx="10812">
                  <c:v>0.40077200000000002</c:v>
                </c:pt>
                <c:pt idx="10813">
                  <c:v>0.40694799999999998</c:v>
                </c:pt>
                <c:pt idx="10814">
                  <c:v>0.41321799999999997</c:v>
                </c:pt>
                <c:pt idx="10815">
                  <c:v>0.41380099999999997</c:v>
                </c:pt>
                <c:pt idx="10816">
                  <c:v>0.41684399999999999</c:v>
                </c:pt>
                <c:pt idx="10817">
                  <c:v>0.42462899999999998</c:v>
                </c:pt>
                <c:pt idx="10818">
                  <c:v>0.42617100000000002</c:v>
                </c:pt>
                <c:pt idx="10819">
                  <c:v>0.423064</c:v>
                </c:pt>
                <c:pt idx="10820">
                  <c:v>0.42737599999999998</c:v>
                </c:pt>
                <c:pt idx="10821">
                  <c:v>0.43419600000000003</c:v>
                </c:pt>
                <c:pt idx="10822">
                  <c:v>0.43800800000000001</c:v>
                </c:pt>
                <c:pt idx="10823">
                  <c:v>0.43788700000000003</c:v>
                </c:pt>
                <c:pt idx="10824">
                  <c:v>0.43292700000000001</c:v>
                </c:pt>
                <c:pt idx="10825">
                  <c:v>0.427458</c:v>
                </c:pt>
                <c:pt idx="10826">
                  <c:v>0.42358800000000002</c:v>
                </c:pt>
                <c:pt idx="10827">
                  <c:v>0.41841299999999998</c:v>
                </c:pt>
                <c:pt idx="10828">
                  <c:v>0.40602100000000002</c:v>
                </c:pt>
                <c:pt idx="10829">
                  <c:v>0.39137699999999997</c:v>
                </c:pt>
                <c:pt idx="10830">
                  <c:v>0.38491399999999998</c:v>
                </c:pt>
                <c:pt idx="10831">
                  <c:v>0.37590099999999999</c:v>
                </c:pt>
                <c:pt idx="10832">
                  <c:v>0.36751600000000001</c:v>
                </c:pt>
                <c:pt idx="10833">
                  <c:v>0.35648400000000002</c:v>
                </c:pt>
                <c:pt idx="10834">
                  <c:v>0.34342</c:v>
                </c:pt>
                <c:pt idx="10835">
                  <c:v>0.32436500000000001</c:v>
                </c:pt>
                <c:pt idx="10836">
                  <c:v>0.30853900000000001</c:v>
                </c:pt>
                <c:pt idx="10837">
                  <c:v>0.29449199999999998</c:v>
                </c:pt>
                <c:pt idx="10838">
                  <c:v>0.28413500000000003</c:v>
                </c:pt>
                <c:pt idx="10839">
                  <c:v>0.27140199999999998</c:v>
                </c:pt>
                <c:pt idx="10840">
                  <c:v>0.257606</c:v>
                </c:pt>
                <c:pt idx="10841">
                  <c:v>0.25034499999999998</c:v>
                </c:pt>
                <c:pt idx="10842">
                  <c:v>0.250471</c:v>
                </c:pt>
                <c:pt idx="10843">
                  <c:v>0.24615300000000001</c:v>
                </c:pt>
                <c:pt idx="10844">
                  <c:v>0.24168899999999999</c:v>
                </c:pt>
                <c:pt idx="10845">
                  <c:v>0.23077700000000001</c:v>
                </c:pt>
                <c:pt idx="10846">
                  <c:v>0.218385</c:v>
                </c:pt>
                <c:pt idx="10847">
                  <c:v>0.209286</c:v>
                </c:pt>
                <c:pt idx="10848">
                  <c:v>0.20505499999999999</c:v>
                </c:pt>
                <c:pt idx="10849">
                  <c:v>0.200928</c:v>
                </c:pt>
                <c:pt idx="10850">
                  <c:v>0.19936200000000001</c:v>
                </c:pt>
                <c:pt idx="10851">
                  <c:v>0.20669299999999999</c:v>
                </c:pt>
                <c:pt idx="10852">
                  <c:v>0.209427</c:v>
                </c:pt>
                <c:pt idx="10853">
                  <c:v>0.20719799999999999</c:v>
                </c:pt>
                <c:pt idx="10854">
                  <c:v>0.208199</c:v>
                </c:pt>
                <c:pt idx="10855">
                  <c:v>0.212563</c:v>
                </c:pt>
                <c:pt idx="10856">
                  <c:v>0.208506</c:v>
                </c:pt>
                <c:pt idx="10857">
                  <c:v>0.20207</c:v>
                </c:pt>
                <c:pt idx="10858">
                  <c:v>0.197607</c:v>
                </c:pt>
                <c:pt idx="10859">
                  <c:v>0.19495499999999999</c:v>
                </c:pt>
                <c:pt idx="10860">
                  <c:v>0.19056300000000001</c:v>
                </c:pt>
                <c:pt idx="10861">
                  <c:v>0.18495900000000001</c:v>
                </c:pt>
                <c:pt idx="10862">
                  <c:v>0.17921799999999999</c:v>
                </c:pt>
                <c:pt idx="10863">
                  <c:v>0.17491799999999999</c:v>
                </c:pt>
                <c:pt idx="10864">
                  <c:v>0.17202999999999999</c:v>
                </c:pt>
                <c:pt idx="10865">
                  <c:v>0.172623</c:v>
                </c:pt>
                <c:pt idx="10866">
                  <c:v>0.17417299999999999</c:v>
                </c:pt>
                <c:pt idx="10867">
                  <c:v>0.17169200000000001</c:v>
                </c:pt>
                <c:pt idx="10868">
                  <c:v>0.162273</c:v>
                </c:pt>
                <c:pt idx="10869">
                  <c:v>0.154917</c:v>
                </c:pt>
                <c:pt idx="10870">
                  <c:v>0.14904899999999999</c:v>
                </c:pt>
                <c:pt idx="10871">
                  <c:v>0.14908399999999999</c:v>
                </c:pt>
                <c:pt idx="10872">
                  <c:v>0.14984900000000001</c:v>
                </c:pt>
                <c:pt idx="10873">
                  <c:v>0.143563</c:v>
                </c:pt>
                <c:pt idx="10874">
                  <c:v>0.13645199999999999</c:v>
                </c:pt>
                <c:pt idx="10875">
                  <c:v>0.12881899999999999</c:v>
                </c:pt>
                <c:pt idx="10876">
                  <c:v>0.124473</c:v>
                </c:pt>
                <c:pt idx="10877">
                  <c:v>0.12564700000000001</c:v>
                </c:pt>
                <c:pt idx="10878">
                  <c:v>0.13061600000000001</c:v>
                </c:pt>
                <c:pt idx="10879">
                  <c:v>0.13359199999999999</c:v>
                </c:pt>
                <c:pt idx="10880">
                  <c:v>0.138132</c:v>
                </c:pt>
                <c:pt idx="10881">
                  <c:v>0.13727400000000001</c:v>
                </c:pt>
                <c:pt idx="10882">
                  <c:v>0.129777</c:v>
                </c:pt>
                <c:pt idx="10883">
                  <c:v>0.101897</c:v>
                </c:pt>
                <c:pt idx="10884">
                  <c:v>8.5332900000000003E-2</c:v>
                </c:pt>
                <c:pt idx="10885">
                  <c:v>8.25737E-2</c:v>
                </c:pt>
                <c:pt idx="10886">
                  <c:v>8.6514199999999999E-2</c:v>
                </c:pt>
                <c:pt idx="10887">
                  <c:v>9.1018000000000002E-2</c:v>
                </c:pt>
                <c:pt idx="10888">
                  <c:v>9.7968200000000005E-2</c:v>
                </c:pt>
                <c:pt idx="10889">
                  <c:v>0.109002</c:v>
                </c:pt>
                <c:pt idx="10890">
                  <c:v>0.116095</c:v>
                </c:pt>
                <c:pt idx="10891">
                  <c:v>0.116705</c:v>
                </c:pt>
                <c:pt idx="10892">
                  <c:v>0.10624599999999999</c:v>
                </c:pt>
                <c:pt idx="10893">
                  <c:v>9.8739800000000003E-2</c:v>
                </c:pt>
                <c:pt idx="10894">
                  <c:v>9.3273499999999995E-2</c:v>
                </c:pt>
                <c:pt idx="10895">
                  <c:v>7.7791799999999994E-2</c:v>
                </c:pt>
                <c:pt idx="10896">
                  <c:v>7.1851200000000004E-2</c:v>
                </c:pt>
                <c:pt idx="10897">
                  <c:v>7.2434700000000005E-2</c:v>
                </c:pt>
                <c:pt idx="10898">
                  <c:v>7.9516500000000004E-2</c:v>
                </c:pt>
                <c:pt idx="10899">
                  <c:v>8.3547700000000003E-2</c:v>
                </c:pt>
                <c:pt idx="10900">
                  <c:v>8.4112000000000006E-2</c:v>
                </c:pt>
                <c:pt idx="10901">
                  <c:v>8.4155499999999994E-2</c:v>
                </c:pt>
                <c:pt idx="10902">
                  <c:v>8.0224500000000004E-2</c:v>
                </c:pt>
                <c:pt idx="10903">
                  <c:v>7.88359E-2</c:v>
                </c:pt>
                <c:pt idx="10904">
                  <c:v>7.6913300000000004E-2</c:v>
                </c:pt>
                <c:pt idx="10905">
                  <c:v>7.3964199999999994E-2</c:v>
                </c:pt>
                <c:pt idx="10906">
                  <c:v>6.8058099999999996E-2</c:v>
                </c:pt>
                <c:pt idx="10907">
                  <c:v>6.4181199999999994E-2</c:v>
                </c:pt>
                <c:pt idx="10908">
                  <c:v>5.92694E-2</c:v>
                </c:pt>
                <c:pt idx="10909">
                  <c:v>5.4924800000000003E-2</c:v>
                </c:pt>
                <c:pt idx="10910">
                  <c:v>5.1492499999999997E-2</c:v>
                </c:pt>
                <c:pt idx="10911">
                  <c:v>4.3556600000000001E-2</c:v>
                </c:pt>
                <c:pt idx="10912">
                  <c:v>3.56963E-2</c:v>
                </c:pt>
                <c:pt idx="10913">
                  <c:v>2.8376800000000001E-2</c:v>
                </c:pt>
                <c:pt idx="10914">
                  <c:v>2.5122100000000001E-2</c:v>
                </c:pt>
                <c:pt idx="10915">
                  <c:v>2.6377299999999999E-2</c:v>
                </c:pt>
                <c:pt idx="10916">
                  <c:v>2.9429199999999999E-2</c:v>
                </c:pt>
                <c:pt idx="10917">
                  <c:v>2.3910000000000001E-2</c:v>
                </c:pt>
                <c:pt idx="10918">
                  <c:v>1.50492E-2</c:v>
                </c:pt>
                <c:pt idx="10919">
                  <c:v>5.1747099999999999E-3</c:v>
                </c:pt>
                <c:pt idx="10920">
                  <c:v>-5.6062400000000002E-3</c:v>
                </c:pt>
                <c:pt idx="10921">
                  <c:v>-1.0759700000000001E-2</c:v>
                </c:pt>
                <c:pt idx="10922">
                  <c:v>-1.05562E-2</c:v>
                </c:pt>
                <c:pt idx="10923">
                  <c:v>-1.18764E-2</c:v>
                </c:pt>
                <c:pt idx="10924">
                  <c:v>-1.06178E-2</c:v>
                </c:pt>
                <c:pt idx="10925">
                  <c:v>-6.3325999999999999E-3</c:v>
                </c:pt>
                <c:pt idx="10926">
                  <c:v>2.4149100000000001E-3</c:v>
                </c:pt>
                <c:pt idx="10927">
                  <c:v>1.05807E-2</c:v>
                </c:pt>
                <c:pt idx="10928">
                  <c:v>1.6754600000000001E-2</c:v>
                </c:pt>
                <c:pt idx="10929">
                  <c:v>2.19957E-2</c:v>
                </c:pt>
                <c:pt idx="10930">
                  <c:v>2.7655300000000001E-2</c:v>
                </c:pt>
                <c:pt idx="10931">
                  <c:v>2.6825100000000001E-2</c:v>
                </c:pt>
                <c:pt idx="10932">
                  <c:v>2.55587E-2</c:v>
                </c:pt>
                <c:pt idx="10933">
                  <c:v>2.2824899999999999E-2</c:v>
                </c:pt>
                <c:pt idx="10934">
                  <c:v>2.2579100000000001E-2</c:v>
                </c:pt>
                <c:pt idx="10935">
                  <c:v>1.9315599999999999E-2</c:v>
                </c:pt>
                <c:pt idx="10936">
                  <c:v>1.7113300000000001E-2</c:v>
                </c:pt>
                <c:pt idx="10937">
                  <c:v>1.7914099999999999E-2</c:v>
                </c:pt>
                <c:pt idx="10938">
                  <c:v>2.11925E-2</c:v>
                </c:pt>
                <c:pt idx="10939">
                  <c:v>2.4476999999999999E-2</c:v>
                </c:pt>
                <c:pt idx="10940">
                  <c:v>2.82425E-2</c:v>
                </c:pt>
                <c:pt idx="10941">
                  <c:v>2.50224E-2</c:v>
                </c:pt>
                <c:pt idx="10942">
                  <c:v>2.03301E-2</c:v>
                </c:pt>
                <c:pt idx="10943">
                  <c:v>1.51436E-2</c:v>
                </c:pt>
                <c:pt idx="10944">
                  <c:v>7.9795999999999999E-3</c:v>
                </c:pt>
                <c:pt idx="10945">
                  <c:v>-6.6793199999999999E-3</c:v>
                </c:pt>
                <c:pt idx="10946">
                  <c:v>-1.39157E-2</c:v>
                </c:pt>
                <c:pt idx="10947">
                  <c:v>-8.7074500000000003E-3</c:v>
                </c:pt>
                <c:pt idx="10948">
                  <c:v>6.5780600000000002E-3</c:v>
                </c:pt>
                <c:pt idx="10949">
                  <c:v>1.5503599999999999E-2</c:v>
                </c:pt>
                <c:pt idx="10950">
                  <c:v>1.7414800000000001E-2</c:v>
                </c:pt>
                <c:pt idx="10951">
                  <c:v>1.4841999999999999E-2</c:v>
                </c:pt>
                <c:pt idx="10952">
                  <c:v>9.1974399999999994E-3</c:v>
                </c:pt>
                <c:pt idx="10953">
                  <c:v>6.0528999999999999E-3</c:v>
                </c:pt>
                <c:pt idx="10954">
                  <c:v>1.41954E-3</c:v>
                </c:pt>
                <c:pt idx="10955">
                  <c:v>-3.0384700000000001E-3</c:v>
                </c:pt>
                <c:pt idx="10956">
                  <c:v>-1.6587500000000002E-2</c:v>
                </c:pt>
                <c:pt idx="10957">
                  <c:v>-2.2930900000000001E-2</c:v>
                </c:pt>
                <c:pt idx="10958">
                  <c:v>-2.43219E-2</c:v>
                </c:pt>
                <c:pt idx="10959">
                  <c:v>-1.5140900000000001E-2</c:v>
                </c:pt>
                <c:pt idx="10960">
                  <c:v>-8.5602300000000003E-3</c:v>
                </c:pt>
                <c:pt idx="10961">
                  <c:v>-3.7776699999999999E-3</c:v>
                </c:pt>
                <c:pt idx="10962">
                  <c:v>3.7096299999999998E-3</c:v>
                </c:pt>
                <c:pt idx="10963">
                  <c:v>4.3981000000000003E-3</c:v>
                </c:pt>
                <c:pt idx="10964">
                  <c:v>3.7488E-3</c:v>
                </c:pt>
                <c:pt idx="10965">
                  <c:v>4.5962199999999998E-3</c:v>
                </c:pt>
                <c:pt idx="10966">
                  <c:v>4.8245500000000004E-3</c:v>
                </c:pt>
                <c:pt idx="10967">
                  <c:v>-2.4658499999999999E-3</c:v>
                </c:pt>
                <c:pt idx="10968">
                  <c:v>-9.1384099999999996E-3</c:v>
                </c:pt>
                <c:pt idx="10969">
                  <c:v>-1.51904E-2</c:v>
                </c:pt>
                <c:pt idx="10970">
                  <c:v>-2.1932400000000001E-2</c:v>
                </c:pt>
                <c:pt idx="10971">
                  <c:v>-3.5130300000000003E-2</c:v>
                </c:pt>
                <c:pt idx="10972">
                  <c:v>-4.7547199999999998E-2</c:v>
                </c:pt>
                <c:pt idx="10973">
                  <c:v>-5.42341E-2</c:v>
                </c:pt>
                <c:pt idx="10974">
                  <c:v>-6.1780000000000002E-2</c:v>
                </c:pt>
                <c:pt idx="10975">
                  <c:v>-6.6027100000000005E-2</c:v>
                </c:pt>
                <c:pt idx="10976">
                  <c:v>-6.96436E-2</c:v>
                </c:pt>
                <c:pt idx="10977">
                  <c:v>-7.0763000000000006E-2</c:v>
                </c:pt>
                <c:pt idx="10978">
                  <c:v>-7.3862999999999998E-2</c:v>
                </c:pt>
                <c:pt idx="10979">
                  <c:v>-8.0757399999999993E-2</c:v>
                </c:pt>
                <c:pt idx="10980">
                  <c:v>-8.6741100000000002E-2</c:v>
                </c:pt>
                <c:pt idx="10981">
                  <c:v>-9.3903500000000001E-2</c:v>
                </c:pt>
                <c:pt idx="10982">
                  <c:v>-9.5172099999999996E-2</c:v>
                </c:pt>
                <c:pt idx="10983">
                  <c:v>-8.8589000000000001E-2</c:v>
                </c:pt>
                <c:pt idx="10984">
                  <c:v>-6.8065700000000007E-2</c:v>
                </c:pt>
                <c:pt idx="10985">
                  <c:v>-5.6721300000000002E-2</c:v>
                </c:pt>
                <c:pt idx="10986">
                  <c:v>-5.8498300000000003E-2</c:v>
                </c:pt>
                <c:pt idx="10987">
                  <c:v>-6.7671099999999998E-2</c:v>
                </c:pt>
                <c:pt idx="10988">
                  <c:v>-7.5080300000000003E-2</c:v>
                </c:pt>
                <c:pt idx="10989">
                  <c:v>-7.9106999999999997E-2</c:v>
                </c:pt>
                <c:pt idx="10990">
                  <c:v>-7.7619599999999997E-2</c:v>
                </c:pt>
                <c:pt idx="10991">
                  <c:v>-7.5490399999999999E-2</c:v>
                </c:pt>
                <c:pt idx="10992">
                  <c:v>-7.9352699999999998E-2</c:v>
                </c:pt>
                <c:pt idx="10993">
                  <c:v>-8.3568199999999995E-2</c:v>
                </c:pt>
                <c:pt idx="10994">
                  <c:v>-8.58767E-2</c:v>
                </c:pt>
                <c:pt idx="10995">
                  <c:v>-8.4461700000000001E-2</c:v>
                </c:pt>
                <c:pt idx="10996">
                  <c:v>-7.9845899999999997E-2</c:v>
                </c:pt>
                <c:pt idx="10997">
                  <c:v>-7.8532400000000002E-2</c:v>
                </c:pt>
                <c:pt idx="10998">
                  <c:v>-8.1258300000000006E-2</c:v>
                </c:pt>
                <c:pt idx="10999">
                  <c:v>-8.8044800000000006E-2</c:v>
                </c:pt>
                <c:pt idx="11000">
                  <c:v>-9.20353E-2</c:v>
                </c:pt>
                <c:pt idx="11001">
                  <c:v>-9.4477699999999998E-2</c:v>
                </c:pt>
                <c:pt idx="11002">
                  <c:v>-9.7480499999999998E-2</c:v>
                </c:pt>
                <c:pt idx="11003">
                  <c:v>-0.107373</c:v>
                </c:pt>
                <c:pt idx="11004">
                  <c:v>-0.109374</c:v>
                </c:pt>
                <c:pt idx="11005">
                  <c:v>-0.11253199999999999</c:v>
                </c:pt>
                <c:pt idx="11006">
                  <c:v>-0.110268</c:v>
                </c:pt>
                <c:pt idx="11007">
                  <c:v>-0.10609300000000001</c:v>
                </c:pt>
                <c:pt idx="11008">
                  <c:v>-0.10956200000000001</c:v>
                </c:pt>
                <c:pt idx="11009">
                  <c:v>-0.112835</c:v>
                </c:pt>
                <c:pt idx="11010">
                  <c:v>-0.114786</c:v>
                </c:pt>
                <c:pt idx="11011">
                  <c:v>-0.107463</c:v>
                </c:pt>
                <c:pt idx="11012">
                  <c:v>-0.10552</c:v>
                </c:pt>
                <c:pt idx="11013">
                  <c:v>-0.11192000000000001</c:v>
                </c:pt>
                <c:pt idx="11014">
                  <c:v>-0.120986</c:v>
                </c:pt>
                <c:pt idx="11015">
                  <c:v>-0.12532399999999999</c:v>
                </c:pt>
                <c:pt idx="11016">
                  <c:v>-0.118335</c:v>
                </c:pt>
                <c:pt idx="11017">
                  <c:v>-0.105036</c:v>
                </c:pt>
                <c:pt idx="11018">
                  <c:v>-9.5798700000000001E-2</c:v>
                </c:pt>
                <c:pt idx="11019">
                  <c:v>-8.8298399999999999E-2</c:v>
                </c:pt>
                <c:pt idx="11020">
                  <c:v>-7.6761700000000002E-2</c:v>
                </c:pt>
                <c:pt idx="11021">
                  <c:v>-6.8200899999999995E-2</c:v>
                </c:pt>
                <c:pt idx="11022">
                  <c:v>-5.5341099999999997E-2</c:v>
                </c:pt>
                <c:pt idx="11023">
                  <c:v>-3.41838E-2</c:v>
                </c:pt>
                <c:pt idx="11024">
                  <c:v>-2.4211699999999999E-2</c:v>
                </c:pt>
                <c:pt idx="11025">
                  <c:v>-2.5612200000000002E-2</c:v>
                </c:pt>
                <c:pt idx="11026">
                  <c:v>-2.7670400000000001E-2</c:v>
                </c:pt>
                <c:pt idx="11027">
                  <c:v>-2.88992E-2</c:v>
                </c:pt>
                <c:pt idx="11028">
                  <c:v>-2.60126E-2</c:v>
                </c:pt>
                <c:pt idx="11029">
                  <c:v>-1.8513100000000001E-2</c:v>
                </c:pt>
                <c:pt idx="11030">
                  <c:v>-1.29727E-2</c:v>
                </c:pt>
                <c:pt idx="11031">
                  <c:v>-1.25512E-2</c:v>
                </c:pt>
                <c:pt idx="11032">
                  <c:v>-1.3104599999999999E-2</c:v>
                </c:pt>
                <c:pt idx="11033">
                  <c:v>-1.94726E-2</c:v>
                </c:pt>
                <c:pt idx="11034">
                  <c:v>-2.6984500000000002E-2</c:v>
                </c:pt>
                <c:pt idx="11035">
                  <c:v>-3.1718099999999999E-2</c:v>
                </c:pt>
                <c:pt idx="11036">
                  <c:v>-3.87418E-2</c:v>
                </c:pt>
                <c:pt idx="11037">
                  <c:v>-5.0738100000000001E-2</c:v>
                </c:pt>
                <c:pt idx="11038">
                  <c:v>-7.0816799999999999E-2</c:v>
                </c:pt>
                <c:pt idx="11039">
                  <c:v>-9.6420400000000003E-2</c:v>
                </c:pt>
                <c:pt idx="11040">
                  <c:v>-0.114902</c:v>
                </c:pt>
                <c:pt idx="11041">
                  <c:v>-0.12151000000000001</c:v>
                </c:pt>
                <c:pt idx="11042">
                  <c:v>-0.12818499999999999</c:v>
                </c:pt>
                <c:pt idx="11043">
                  <c:v>-0.136293</c:v>
                </c:pt>
                <c:pt idx="11044">
                  <c:v>-0.14220099999999999</c:v>
                </c:pt>
                <c:pt idx="11045">
                  <c:v>-0.14496200000000001</c:v>
                </c:pt>
                <c:pt idx="11046">
                  <c:v>-0.14310700000000001</c:v>
                </c:pt>
                <c:pt idx="11047">
                  <c:v>-0.139851</c:v>
                </c:pt>
                <c:pt idx="11048">
                  <c:v>-0.14204700000000001</c:v>
                </c:pt>
                <c:pt idx="11049">
                  <c:v>-0.14410999999999999</c:v>
                </c:pt>
                <c:pt idx="11050">
                  <c:v>-0.146643</c:v>
                </c:pt>
                <c:pt idx="11051">
                  <c:v>-0.14421300000000001</c:v>
                </c:pt>
                <c:pt idx="11052">
                  <c:v>-0.14368</c:v>
                </c:pt>
                <c:pt idx="11053">
                  <c:v>-0.14412700000000001</c:v>
                </c:pt>
                <c:pt idx="11054">
                  <c:v>-0.143817</c:v>
                </c:pt>
                <c:pt idx="11055">
                  <c:v>-0.133601</c:v>
                </c:pt>
                <c:pt idx="11056">
                  <c:v>-0.12887599999999999</c:v>
                </c:pt>
                <c:pt idx="11057">
                  <c:v>-0.125137</c:v>
                </c:pt>
                <c:pt idx="11058">
                  <c:v>-0.120865</c:v>
                </c:pt>
                <c:pt idx="11059">
                  <c:v>-0.119405</c:v>
                </c:pt>
                <c:pt idx="11060">
                  <c:v>-0.119744</c:v>
                </c:pt>
                <c:pt idx="11061">
                  <c:v>-0.120805</c:v>
                </c:pt>
                <c:pt idx="11062">
                  <c:v>-0.12534000000000001</c:v>
                </c:pt>
                <c:pt idx="11063">
                  <c:v>-0.13251499999999999</c:v>
                </c:pt>
                <c:pt idx="11064">
                  <c:v>-0.14113700000000001</c:v>
                </c:pt>
                <c:pt idx="11065">
                  <c:v>-0.14736199999999999</c:v>
                </c:pt>
                <c:pt idx="11066">
                  <c:v>-0.146036</c:v>
                </c:pt>
                <c:pt idx="11067">
                  <c:v>-0.138459</c:v>
                </c:pt>
                <c:pt idx="11068">
                  <c:v>-0.12989999999999999</c:v>
                </c:pt>
                <c:pt idx="11069">
                  <c:v>-0.128134</c:v>
                </c:pt>
                <c:pt idx="11070">
                  <c:v>-0.129831</c:v>
                </c:pt>
                <c:pt idx="11071">
                  <c:v>-0.13118299999999999</c:v>
                </c:pt>
                <c:pt idx="11072">
                  <c:v>-0.13789499999999999</c:v>
                </c:pt>
                <c:pt idx="11073">
                  <c:v>-0.14929999999999999</c:v>
                </c:pt>
                <c:pt idx="11074">
                  <c:v>-0.15876799999999999</c:v>
                </c:pt>
                <c:pt idx="11075">
                  <c:v>-0.16214600000000001</c:v>
                </c:pt>
                <c:pt idx="11076">
                  <c:v>-0.162411</c:v>
                </c:pt>
                <c:pt idx="11077">
                  <c:v>-0.16195499999999999</c:v>
                </c:pt>
                <c:pt idx="11078">
                  <c:v>-0.16183700000000001</c:v>
                </c:pt>
                <c:pt idx="11079">
                  <c:v>-0.161466</c:v>
                </c:pt>
                <c:pt idx="11080">
                  <c:v>-0.15825900000000001</c:v>
                </c:pt>
                <c:pt idx="11081">
                  <c:v>-0.159605</c:v>
                </c:pt>
                <c:pt idx="11082">
                  <c:v>-0.161472</c:v>
                </c:pt>
                <c:pt idx="11083">
                  <c:v>-0.167294</c:v>
                </c:pt>
                <c:pt idx="11084">
                  <c:v>-0.17067099999999999</c:v>
                </c:pt>
                <c:pt idx="11085">
                  <c:v>-0.17518700000000001</c:v>
                </c:pt>
                <c:pt idx="11086">
                  <c:v>-0.180836</c:v>
                </c:pt>
                <c:pt idx="11087">
                  <c:v>-0.18652299999999999</c:v>
                </c:pt>
                <c:pt idx="11088">
                  <c:v>-0.18953800000000001</c:v>
                </c:pt>
                <c:pt idx="11089">
                  <c:v>-0.18899299999999999</c:v>
                </c:pt>
                <c:pt idx="11090">
                  <c:v>-0.18418200000000001</c:v>
                </c:pt>
                <c:pt idx="11091">
                  <c:v>-0.178951</c:v>
                </c:pt>
                <c:pt idx="11092">
                  <c:v>-0.17712</c:v>
                </c:pt>
                <c:pt idx="11093">
                  <c:v>-0.179948</c:v>
                </c:pt>
                <c:pt idx="11094">
                  <c:v>-0.179589</c:v>
                </c:pt>
                <c:pt idx="11095">
                  <c:v>-0.180529</c:v>
                </c:pt>
                <c:pt idx="11096">
                  <c:v>-0.17988199999999999</c:v>
                </c:pt>
                <c:pt idx="11097">
                  <c:v>-0.181506</c:v>
                </c:pt>
                <c:pt idx="11098">
                  <c:v>-0.18623200000000001</c:v>
                </c:pt>
                <c:pt idx="11099">
                  <c:v>-0.19101000000000001</c:v>
                </c:pt>
                <c:pt idx="11100">
                  <c:v>-0.193745</c:v>
                </c:pt>
                <c:pt idx="11101">
                  <c:v>-0.19634499999999999</c:v>
                </c:pt>
                <c:pt idx="11102">
                  <c:v>-0.19722700000000001</c:v>
                </c:pt>
                <c:pt idx="11103">
                  <c:v>-0.204234</c:v>
                </c:pt>
                <c:pt idx="11104">
                  <c:v>-0.21039099999999999</c:v>
                </c:pt>
                <c:pt idx="11105">
                  <c:v>-0.210535</c:v>
                </c:pt>
                <c:pt idx="11106">
                  <c:v>-0.206703</c:v>
                </c:pt>
                <c:pt idx="11107">
                  <c:v>-0.20352200000000001</c:v>
                </c:pt>
                <c:pt idx="11108">
                  <c:v>-0.19900100000000001</c:v>
                </c:pt>
                <c:pt idx="11109">
                  <c:v>-0.19999</c:v>
                </c:pt>
                <c:pt idx="11110">
                  <c:v>-0.20113700000000001</c:v>
                </c:pt>
                <c:pt idx="11111">
                  <c:v>-0.20149300000000001</c:v>
                </c:pt>
                <c:pt idx="11112">
                  <c:v>-0.19966500000000001</c:v>
                </c:pt>
                <c:pt idx="11113">
                  <c:v>-0.193245</c:v>
                </c:pt>
                <c:pt idx="11114">
                  <c:v>-0.18897800000000001</c:v>
                </c:pt>
                <c:pt idx="11115">
                  <c:v>-0.18418599999999999</c:v>
                </c:pt>
                <c:pt idx="11116">
                  <c:v>-0.183646</c:v>
                </c:pt>
                <c:pt idx="11117">
                  <c:v>-0.183753</c:v>
                </c:pt>
                <c:pt idx="11118">
                  <c:v>-0.17894699999999999</c:v>
                </c:pt>
                <c:pt idx="11119">
                  <c:v>-0.17341799999999999</c:v>
                </c:pt>
                <c:pt idx="11120">
                  <c:v>-0.17156099999999999</c:v>
                </c:pt>
                <c:pt idx="11121">
                  <c:v>-0.16999700000000001</c:v>
                </c:pt>
                <c:pt idx="11122">
                  <c:v>-0.16953499999999999</c:v>
                </c:pt>
                <c:pt idx="11123">
                  <c:v>-0.17128399999999999</c:v>
                </c:pt>
                <c:pt idx="11124">
                  <c:v>-0.17477699999999999</c:v>
                </c:pt>
                <c:pt idx="11125">
                  <c:v>-0.17796500000000001</c:v>
                </c:pt>
                <c:pt idx="11126">
                  <c:v>-0.17695</c:v>
                </c:pt>
                <c:pt idx="11127">
                  <c:v>-0.17647099999999999</c:v>
                </c:pt>
                <c:pt idx="11128">
                  <c:v>-0.176847</c:v>
                </c:pt>
                <c:pt idx="11129">
                  <c:v>-0.17727699999999999</c:v>
                </c:pt>
                <c:pt idx="11130">
                  <c:v>-0.176148</c:v>
                </c:pt>
                <c:pt idx="11131">
                  <c:v>-0.17671400000000001</c:v>
                </c:pt>
                <c:pt idx="11132">
                  <c:v>-0.17765500000000001</c:v>
                </c:pt>
                <c:pt idx="11133">
                  <c:v>-0.18254300000000001</c:v>
                </c:pt>
                <c:pt idx="11134">
                  <c:v>-0.19431699999999999</c:v>
                </c:pt>
                <c:pt idx="11135">
                  <c:v>-0.21066199999999999</c:v>
                </c:pt>
                <c:pt idx="11136">
                  <c:v>-0.219221</c:v>
                </c:pt>
                <c:pt idx="11137">
                  <c:v>-0.214147</c:v>
                </c:pt>
                <c:pt idx="11138">
                  <c:v>-0.21052999999999999</c:v>
                </c:pt>
                <c:pt idx="11139">
                  <c:v>-0.20846899999999999</c:v>
                </c:pt>
                <c:pt idx="11140">
                  <c:v>-0.211115</c:v>
                </c:pt>
                <c:pt idx="11141">
                  <c:v>-0.21285599999999999</c:v>
                </c:pt>
                <c:pt idx="11142">
                  <c:v>-0.213481</c:v>
                </c:pt>
                <c:pt idx="11143">
                  <c:v>-0.211232</c:v>
                </c:pt>
                <c:pt idx="11144">
                  <c:v>-0.210258</c:v>
                </c:pt>
                <c:pt idx="11145">
                  <c:v>-0.21373300000000001</c:v>
                </c:pt>
                <c:pt idx="11146">
                  <c:v>-0.21837999999999999</c:v>
                </c:pt>
                <c:pt idx="11147">
                  <c:v>-0.21981200000000001</c:v>
                </c:pt>
                <c:pt idx="11148">
                  <c:v>-0.215306</c:v>
                </c:pt>
                <c:pt idx="11149">
                  <c:v>-0.209425</c:v>
                </c:pt>
                <c:pt idx="11150">
                  <c:v>-0.20231399999999999</c:v>
                </c:pt>
                <c:pt idx="11151">
                  <c:v>-0.19514300000000001</c:v>
                </c:pt>
                <c:pt idx="11152">
                  <c:v>-0.19186500000000001</c:v>
                </c:pt>
                <c:pt idx="11153">
                  <c:v>-0.19071399999999999</c:v>
                </c:pt>
                <c:pt idx="11154">
                  <c:v>-0.18643999999999999</c:v>
                </c:pt>
                <c:pt idx="11155">
                  <c:v>-0.18199599999999999</c:v>
                </c:pt>
                <c:pt idx="11156">
                  <c:v>-0.178813</c:v>
                </c:pt>
                <c:pt idx="11157">
                  <c:v>-0.17586499999999999</c:v>
                </c:pt>
                <c:pt idx="11158">
                  <c:v>-0.17591499999999999</c:v>
                </c:pt>
                <c:pt idx="11159">
                  <c:v>-0.17474100000000001</c:v>
                </c:pt>
                <c:pt idx="11160">
                  <c:v>-0.171099</c:v>
                </c:pt>
                <c:pt idx="11161">
                  <c:v>-0.16411600000000001</c:v>
                </c:pt>
                <c:pt idx="11162">
                  <c:v>-0.153248</c:v>
                </c:pt>
                <c:pt idx="11163">
                  <c:v>-0.14178499999999999</c:v>
                </c:pt>
                <c:pt idx="11164">
                  <c:v>-0.134603</c:v>
                </c:pt>
                <c:pt idx="11165">
                  <c:v>-0.13481000000000001</c:v>
                </c:pt>
                <c:pt idx="11166">
                  <c:v>-0.13821900000000001</c:v>
                </c:pt>
                <c:pt idx="11167">
                  <c:v>-0.140238</c:v>
                </c:pt>
                <c:pt idx="11168">
                  <c:v>-0.14423800000000001</c:v>
                </c:pt>
                <c:pt idx="11169">
                  <c:v>-0.150004</c:v>
                </c:pt>
                <c:pt idx="11170">
                  <c:v>-0.15228700000000001</c:v>
                </c:pt>
                <c:pt idx="11171">
                  <c:v>-0.156058</c:v>
                </c:pt>
                <c:pt idx="11172">
                  <c:v>-0.15743399999999999</c:v>
                </c:pt>
                <c:pt idx="11173">
                  <c:v>-0.15511800000000001</c:v>
                </c:pt>
                <c:pt idx="11174">
                  <c:v>-0.15312000000000001</c:v>
                </c:pt>
                <c:pt idx="11175">
                  <c:v>-0.14915500000000001</c:v>
                </c:pt>
                <c:pt idx="11176">
                  <c:v>-0.14782500000000001</c:v>
                </c:pt>
                <c:pt idx="11177">
                  <c:v>-0.14577799999999999</c:v>
                </c:pt>
                <c:pt idx="11178">
                  <c:v>-0.143841</c:v>
                </c:pt>
                <c:pt idx="11179">
                  <c:v>-0.14091699999999999</c:v>
                </c:pt>
                <c:pt idx="11180">
                  <c:v>-0.135571</c:v>
                </c:pt>
                <c:pt idx="11181">
                  <c:v>-0.137993</c:v>
                </c:pt>
                <c:pt idx="11182">
                  <c:v>-0.14622199999999999</c:v>
                </c:pt>
                <c:pt idx="11183">
                  <c:v>-0.15130399999999999</c:v>
                </c:pt>
                <c:pt idx="11184">
                  <c:v>-0.14616499999999999</c:v>
                </c:pt>
                <c:pt idx="11185">
                  <c:v>-0.13377600000000001</c:v>
                </c:pt>
                <c:pt idx="11186">
                  <c:v>-0.120613</c:v>
                </c:pt>
                <c:pt idx="11187">
                  <c:v>-0.108663</c:v>
                </c:pt>
                <c:pt idx="11188">
                  <c:v>-0.10442899999999999</c:v>
                </c:pt>
                <c:pt idx="11189">
                  <c:v>-0.104195</c:v>
                </c:pt>
                <c:pt idx="11190">
                  <c:v>-0.100856</c:v>
                </c:pt>
                <c:pt idx="11191">
                  <c:v>-0.104005</c:v>
                </c:pt>
                <c:pt idx="11192">
                  <c:v>-0.108982</c:v>
                </c:pt>
                <c:pt idx="11193">
                  <c:v>-0.107962</c:v>
                </c:pt>
                <c:pt idx="11194">
                  <c:v>-0.10332</c:v>
                </c:pt>
                <c:pt idx="11195">
                  <c:v>-0.10001699999999999</c:v>
                </c:pt>
                <c:pt idx="11196">
                  <c:v>-0.10249900000000001</c:v>
                </c:pt>
                <c:pt idx="11197">
                  <c:v>-0.10229199999999999</c:v>
                </c:pt>
                <c:pt idx="11198">
                  <c:v>-0.104652</c:v>
                </c:pt>
                <c:pt idx="11199">
                  <c:v>-0.10838399999999999</c:v>
                </c:pt>
                <c:pt idx="11200">
                  <c:v>-0.113091</c:v>
                </c:pt>
                <c:pt idx="11201">
                  <c:v>-0.11609899999999999</c:v>
                </c:pt>
                <c:pt idx="11202">
                  <c:v>-0.116621</c:v>
                </c:pt>
                <c:pt idx="11203">
                  <c:v>-0.113882</c:v>
                </c:pt>
                <c:pt idx="11204">
                  <c:v>-0.113869</c:v>
                </c:pt>
                <c:pt idx="11205">
                  <c:v>-0.118021</c:v>
                </c:pt>
                <c:pt idx="11206">
                  <c:v>-0.122199</c:v>
                </c:pt>
                <c:pt idx="11207">
                  <c:v>-0.11665499999999999</c:v>
                </c:pt>
                <c:pt idx="11208">
                  <c:v>-0.110586</c:v>
                </c:pt>
                <c:pt idx="11209">
                  <c:v>-0.103849</c:v>
                </c:pt>
                <c:pt idx="11210">
                  <c:v>-9.7437300000000004E-2</c:v>
                </c:pt>
                <c:pt idx="11211">
                  <c:v>-9.4871399999999995E-2</c:v>
                </c:pt>
                <c:pt idx="11212">
                  <c:v>-9.5610899999999999E-2</c:v>
                </c:pt>
                <c:pt idx="11213">
                  <c:v>-9.3870400000000007E-2</c:v>
                </c:pt>
                <c:pt idx="11214">
                  <c:v>-9.3071299999999996E-2</c:v>
                </c:pt>
                <c:pt idx="11215">
                  <c:v>-9.1101399999999999E-2</c:v>
                </c:pt>
                <c:pt idx="11216">
                  <c:v>-9.2112100000000002E-2</c:v>
                </c:pt>
                <c:pt idx="11217">
                  <c:v>-8.5861800000000002E-2</c:v>
                </c:pt>
                <c:pt idx="11218">
                  <c:v>-8.4787899999999999E-2</c:v>
                </c:pt>
                <c:pt idx="11219">
                  <c:v>-8.3188999999999999E-2</c:v>
                </c:pt>
                <c:pt idx="11220">
                  <c:v>-8.7481500000000004E-2</c:v>
                </c:pt>
                <c:pt idx="11221">
                  <c:v>-8.6549299999999996E-2</c:v>
                </c:pt>
                <c:pt idx="11222">
                  <c:v>-8.1347299999999997E-2</c:v>
                </c:pt>
                <c:pt idx="11223">
                  <c:v>-8.06423E-2</c:v>
                </c:pt>
                <c:pt idx="11224">
                  <c:v>-8.1383800000000006E-2</c:v>
                </c:pt>
                <c:pt idx="11225">
                  <c:v>-7.7192399999999994E-2</c:v>
                </c:pt>
                <c:pt idx="11226">
                  <c:v>-7.1417400000000006E-2</c:v>
                </c:pt>
                <c:pt idx="11227">
                  <c:v>-7.1008100000000005E-2</c:v>
                </c:pt>
                <c:pt idx="11228">
                  <c:v>-7.37072E-2</c:v>
                </c:pt>
                <c:pt idx="11229">
                  <c:v>-7.5840099999999994E-2</c:v>
                </c:pt>
                <c:pt idx="11230">
                  <c:v>-8.0978099999999997E-2</c:v>
                </c:pt>
                <c:pt idx="11231">
                  <c:v>-8.3819900000000003E-2</c:v>
                </c:pt>
                <c:pt idx="11232">
                  <c:v>-8.5130700000000004E-2</c:v>
                </c:pt>
                <c:pt idx="11233">
                  <c:v>-8.4365399999999993E-2</c:v>
                </c:pt>
                <c:pt idx="11234">
                  <c:v>-8.5340399999999997E-2</c:v>
                </c:pt>
                <c:pt idx="11235">
                  <c:v>-8.91565E-2</c:v>
                </c:pt>
                <c:pt idx="11236">
                  <c:v>-9.78903E-2</c:v>
                </c:pt>
                <c:pt idx="11237">
                  <c:v>-0.110055</c:v>
                </c:pt>
                <c:pt idx="11238">
                  <c:v>-0.12554299999999999</c:v>
                </c:pt>
                <c:pt idx="11239">
                  <c:v>-0.13056499999999999</c:v>
                </c:pt>
                <c:pt idx="11240">
                  <c:v>-0.127385</c:v>
                </c:pt>
                <c:pt idx="11241">
                  <c:v>-0.120572</c:v>
                </c:pt>
                <c:pt idx="11242">
                  <c:v>-0.116803</c:v>
                </c:pt>
                <c:pt idx="11243">
                  <c:v>-0.11417099999999999</c:v>
                </c:pt>
                <c:pt idx="11244">
                  <c:v>-0.111142</c:v>
                </c:pt>
                <c:pt idx="11245">
                  <c:v>-0.11768099999999999</c:v>
                </c:pt>
                <c:pt idx="11246">
                  <c:v>-0.13061600000000001</c:v>
                </c:pt>
                <c:pt idx="11247">
                  <c:v>-0.14357900000000001</c:v>
                </c:pt>
                <c:pt idx="11248">
                  <c:v>-0.163018</c:v>
                </c:pt>
                <c:pt idx="11249">
                  <c:v>-0.17541799999999999</c:v>
                </c:pt>
                <c:pt idx="11250">
                  <c:v>-0.18742300000000001</c:v>
                </c:pt>
                <c:pt idx="11251">
                  <c:v>-0.20456299999999999</c:v>
                </c:pt>
                <c:pt idx="11252">
                  <c:v>-0.21617700000000001</c:v>
                </c:pt>
                <c:pt idx="11253">
                  <c:v>-0.22268099999999999</c:v>
                </c:pt>
                <c:pt idx="11254">
                  <c:v>-0.23341400000000001</c:v>
                </c:pt>
                <c:pt idx="11255">
                  <c:v>-0.24976300000000001</c:v>
                </c:pt>
                <c:pt idx="11256">
                  <c:v>-0.26347700000000002</c:v>
                </c:pt>
                <c:pt idx="11257">
                  <c:v>-0.27304899999999999</c:v>
                </c:pt>
                <c:pt idx="11258">
                  <c:v>-0.28580100000000003</c:v>
                </c:pt>
                <c:pt idx="11259">
                  <c:v>-0.29965799999999998</c:v>
                </c:pt>
                <c:pt idx="11260">
                  <c:v>-0.30916900000000003</c:v>
                </c:pt>
                <c:pt idx="11261">
                  <c:v>-0.32366200000000001</c:v>
                </c:pt>
                <c:pt idx="11262">
                  <c:v>-0.33396599999999999</c:v>
                </c:pt>
                <c:pt idx="11263">
                  <c:v>-0.339951</c:v>
                </c:pt>
                <c:pt idx="11264">
                  <c:v>-0.34431099999999998</c:v>
                </c:pt>
                <c:pt idx="11265">
                  <c:v>-0.352713</c:v>
                </c:pt>
                <c:pt idx="11266">
                  <c:v>-0.36520599999999998</c:v>
                </c:pt>
                <c:pt idx="11267">
                  <c:v>-0.38455099999999998</c:v>
                </c:pt>
                <c:pt idx="11268">
                  <c:v>-0.40752500000000003</c:v>
                </c:pt>
                <c:pt idx="11269">
                  <c:v>-0.41435899999999998</c:v>
                </c:pt>
                <c:pt idx="11270">
                  <c:v>-0.410416</c:v>
                </c:pt>
                <c:pt idx="11271">
                  <c:v>-0.40746500000000002</c:v>
                </c:pt>
                <c:pt idx="11272">
                  <c:v>-0.41392499999999999</c:v>
                </c:pt>
                <c:pt idx="11273">
                  <c:v>-0.42618699999999998</c:v>
                </c:pt>
                <c:pt idx="11274">
                  <c:v>-0.44239800000000001</c:v>
                </c:pt>
                <c:pt idx="11275">
                  <c:v>-0.45679500000000001</c:v>
                </c:pt>
                <c:pt idx="11276">
                  <c:v>-0.46602300000000002</c:v>
                </c:pt>
                <c:pt idx="11277">
                  <c:v>-0.47469</c:v>
                </c:pt>
                <c:pt idx="11278">
                  <c:v>-0.48156300000000002</c:v>
                </c:pt>
                <c:pt idx="11279">
                  <c:v>-0.48959000000000003</c:v>
                </c:pt>
                <c:pt idx="11280">
                  <c:v>-0.49898900000000002</c:v>
                </c:pt>
                <c:pt idx="11281">
                  <c:v>-0.50909199999999999</c:v>
                </c:pt>
                <c:pt idx="11282">
                  <c:v>-0.51460099999999998</c:v>
                </c:pt>
                <c:pt idx="11283">
                  <c:v>-0.51897300000000002</c:v>
                </c:pt>
                <c:pt idx="11284">
                  <c:v>-0.51943899999999998</c:v>
                </c:pt>
                <c:pt idx="11285">
                  <c:v>-0.51913500000000001</c:v>
                </c:pt>
                <c:pt idx="11286">
                  <c:v>-0.520895</c:v>
                </c:pt>
                <c:pt idx="11287">
                  <c:v>-0.53093699999999999</c:v>
                </c:pt>
                <c:pt idx="11288">
                  <c:v>-0.53897899999999999</c:v>
                </c:pt>
                <c:pt idx="11289">
                  <c:v>-0.54257699999999998</c:v>
                </c:pt>
                <c:pt idx="11290">
                  <c:v>-0.543929</c:v>
                </c:pt>
                <c:pt idx="11291">
                  <c:v>-0.54465600000000003</c:v>
                </c:pt>
                <c:pt idx="11292">
                  <c:v>-0.54416900000000001</c:v>
                </c:pt>
                <c:pt idx="11293">
                  <c:v>-0.54521500000000001</c:v>
                </c:pt>
                <c:pt idx="11294">
                  <c:v>-0.54474500000000003</c:v>
                </c:pt>
                <c:pt idx="11295">
                  <c:v>-0.55295399999999995</c:v>
                </c:pt>
                <c:pt idx="11296">
                  <c:v>-0.56792200000000004</c:v>
                </c:pt>
                <c:pt idx="11297">
                  <c:v>-0.57175799999999999</c:v>
                </c:pt>
                <c:pt idx="11298">
                  <c:v>-0.57012300000000005</c:v>
                </c:pt>
                <c:pt idx="11299">
                  <c:v>-0.57077800000000001</c:v>
                </c:pt>
                <c:pt idx="11300">
                  <c:v>-0.57657999999999998</c:v>
                </c:pt>
                <c:pt idx="11301">
                  <c:v>-0.58027499999999999</c:v>
                </c:pt>
                <c:pt idx="11302">
                  <c:v>-0.586951</c:v>
                </c:pt>
                <c:pt idx="11303">
                  <c:v>-0.59129299999999996</c:v>
                </c:pt>
                <c:pt idx="11304">
                  <c:v>-0.59337899999999999</c:v>
                </c:pt>
                <c:pt idx="11305">
                  <c:v>-0.599881</c:v>
                </c:pt>
                <c:pt idx="11306">
                  <c:v>-0.602163</c:v>
                </c:pt>
                <c:pt idx="11307">
                  <c:v>-0.60797199999999996</c:v>
                </c:pt>
                <c:pt idx="11308">
                  <c:v>-0.60922799999999999</c:v>
                </c:pt>
                <c:pt idx="11309">
                  <c:v>-0.60984499999999997</c:v>
                </c:pt>
                <c:pt idx="11310">
                  <c:v>-0.612819</c:v>
                </c:pt>
                <c:pt idx="11311">
                  <c:v>-0.61484700000000003</c:v>
                </c:pt>
                <c:pt idx="11312">
                  <c:v>-0.61895699999999998</c:v>
                </c:pt>
                <c:pt idx="11313">
                  <c:v>-0.62594899999999998</c:v>
                </c:pt>
                <c:pt idx="11314">
                  <c:v>-0.63082000000000005</c:v>
                </c:pt>
                <c:pt idx="11315">
                  <c:v>-0.632131</c:v>
                </c:pt>
                <c:pt idx="11316">
                  <c:v>-0.63024599999999997</c:v>
                </c:pt>
                <c:pt idx="11317">
                  <c:v>-0.62732699999999997</c:v>
                </c:pt>
                <c:pt idx="11318">
                  <c:v>-0.62676500000000002</c:v>
                </c:pt>
                <c:pt idx="11319">
                  <c:v>-0.647343</c:v>
                </c:pt>
                <c:pt idx="11320">
                  <c:v>-0.65776599999999996</c:v>
                </c:pt>
                <c:pt idx="11321">
                  <c:v>-0.65887099999999998</c:v>
                </c:pt>
                <c:pt idx="11322">
                  <c:v>-0.65753200000000001</c:v>
                </c:pt>
                <c:pt idx="11323">
                  <c:v>-0.64848700000000004</c:v>
                </c:pt>
                <c:pt idx="11324">
                  <c:v>-0.64427699999999999</c:v>
                </c:pt>
                <c:pt idx="11325">
                  <c:v>-0.64220200000000005</c:v>
                </c:pt>
                <c:pt idx="11326">
                  <c:v>-0.640123</c:v>
                </c:pt>
                <c:pt idx="11327">
                  <c:v>-0.63855799999999996</c:v>
                </c:pt>
                <c:pt idx="11328">
                  <c:v>-0.63952299999999995</c:v>
                </c:pt>
                <c:pt idx="11329">
                  <c:v>-0.64094600000000002</c:v>
                </c:pt>
                <c:pt idx="11330">
                  <c:v>-0.64022800000000002</c:v>
                </c:pt>
                <c:pt idx="11331">
                  <c:v>-0.63611899999999999</c:v>
                </c:pt>
                <c:pt idx="11332">
                  <c:v>-0.63459600000000005</c:v>
                </c:pt>
                <c:pt idx="11333">
                  <c:v>-0.63302899999999995</c:v>
                </c:pt>
                <c:pt idx="11334">
                  <c:v>-0.63175199999999998</c:v>
                </c:pt>
                <c:pt idx="11335">
                  <c:v>-0.62765899999999997</c:v>
                </c:pt>
                <c:pt idx="11336">
                  <c:v>-0.62736999999999998</c:v>
                </c:pt>
                <c:pt idx="11337">
                  <c:v>-0.62890800000000002</c:v>
                </c:pt>
                <c:pt idx="11338">
                  <c:v>-0.62992499999999996</c:v>
                </c:pt>
                <c:pt idx="11339">
                  <c:v>-0.62719199999999997</c:v>
                </c:pt>
                <c:pt idx="11340">
                  <c:v>-0.62839299999999998</c:v>
                </c:pt>
                <c:pt idx="11341">
                  <c:v>-0.63314999999999999</c:v>
                </c:pt>
                <c:pt idx="11342">
                  <c:v>-0.63426199999999999</c:v>
                </c:pt>
                <c:pt idx="11343">
                  <c:v>-0.63636300000000001</c:v>
                </c:pt>
                <c:pt idx="11344">
                  <c:v>-0.63948300000000002</c:v>
                </c:pt>
                <c:pt idx="11345">
                  <c:v>-0.64243700000000004</c:v>
                </c:pt>
                <c:pt idx="11346">
                  <c:v>-0.64001799999999998</c:v>
                </c:pt>
                <c:pt idx="11347">
                  <c:v>-0.63112999999999997</c:v>
                </c:pt>
                <c:pt idx="11348">
                  <c:v>-0.62371799999999999</c:v>
                </c:pt>
                <c:pt idx="11349">
                  <c:v>-0.62544299999999997</c:v>
                </c:pt>
                <c:pt idx="11350">
                  <c:v>-0.62813699999999995</c:v>
                </c:pt>
                <c:pt idx="11351">
                  <c:v>-0.63180000000000003</c:v>
                </c:pt>
                <c:pt idx="11352">
                  <c:v>-0.63304199999999999</c:v>
                </c:pt>
                <c:pt idx="11353">
                  <c:v>-0.64226000000000005</c:v>
                </c:pt>
                <c:pt idx="11354">
                  <c:v>-0.64802599999999999</c:v>
                </c:pt>
                <c:pt idx="11355">
                  <c:v>-0.64710800000000002</c:v>
                </c:pt>
                <c:pt idx="11356">
                  <c:v>-0.64234599999999997</c:v>
                </c:pt>
                <c:pt idx="11357">
                  <c:v>-0.64706600000000003</c:v>
                </c:pt>
                <c:pt idx="11358">
                  <c:v>-0.65929199999999999</c:v>
                </c:pt>
                <c:pt idx="11359">
                  <c:v>-0.67122700000000002</c:v>
                </c:pt>
                <c:pt idx="11360">
                  <c:v>-0.67386699999999999</c:v>
                </c:pt>
                <c:pt idx="11361">
                  <c:v>-0.67305400000000004</c:v>
                </c:pt>
                <c:pt idx="11362">
                  <c:v>-0.67289699999999997</c:v>
                </c:pt>
                <c:pt idx="11363">
                  <c:v>-0.67395700000000003</c:v>
                </c:pt>
                <c:pt idx="11364">
                  <c:v>-0.67706900000000003</c:v>
                </c:pt>
                <c:pt idx="11365">
                  <c:v>-0.68319700000000005</c:v>
                </c:pt>
                <c:pt idx="11366">
                  <c:v>-0.68787299999999996</c:v>
                </c:pt>
                <c:pt idx="11367">
                  <c:v>-0.68829200000000001</c:v>
                </c:pt>
                <c:pt idx="11368">
                  <c:v>-0.68394699999999997</c:v>
                </c:pt>
                <c:pt idx="11369">
                  <c:v>-0.68040800000000001</c:v>
                </c:pt>
                <c:pt idx="11370">
                  <c:v>-0.68030599999999997</c:v>
                </c:pt>
                <c:pt idx="11371">
                  <c:v>-0.67554199999999998</c:v>
                </c:pt>
                <c:pt idx="11372">
                  <c:v>-0.67016100000000001</c:v>
                </c:pt>
                <c:pt idx="11373">
                  <c:v>-0.668184</c:v>
                </c:pt>
                <c:pt idx="11374">
                  <c:v>-0.66383400000000004</c:v>
                </c:pt>
                <c:pt idx="11375">
                  <c:v>-0.65900400000000003</c:v>
                </c:pt>
                <c:pt idx="11376">
                  <c:v>-0.65607300000000002</c:v>
                </c:pt>
                <c:pt idx="11377">
                  <c:v>-0.656636</c:v>
                </c:pt>
                <c:pt idx="11378">
                  <c:v>-0.65947699999999998</c:v>
                </c:pt>
                <c:pt idx="11379">
                  <c:v>-0.66421200000000002</c:v>
                </c:pt>
                <c:pt idx="11380">
                  <c:v>-0.66547900000000004</c:v>
                </c:pt>
                <c:pt idx="11381">
                  <c:v>-0.65956499999999996</c:v>
                </c:pt>
                <c:pt idx="11382">
                  <c:v>-0.65624400000000005</c:v>
                </c:pt>
                <c:pt idx="11383">
                  <c:v>-0.65968899999999997</c:v>
                </c:pt>
                <c:pt idx="11384">
                  <c:v>-0.66506100000000001</c:v>
                </c:pt>
                <c:pt idx="11385">
                  <c:v>-0.67579500000000003</c:v>
                </c:pt>
                <c:pt idx="11386">
                  <c:v>-0.69561399999999995</c:v>
                </c:pt>
                <c:pt idx="11387">
                  <c:v>-0.70862899999999995</c:v>
                </c:pt>
                <c:pt idx="11388">
                  <c:v>-0.71901499999999996</c:v>
                </c:pt>
                <c:pt idx="11389">
                  <c:v>-0.72862300000000002</c:v>
                </c:pt>
                <c:pt idx="11390">
                  <c:v>-0.73832399999999998</c:v>
                </c:pt>
                <c:pt idx="11391">
                  <c:v>-0.74500999999999995</c:v>
                </c:pt>
                <c:pt idx="11392">
                  <c:v>-0.74939900000000004</c:v>
                </c:pt>
                <c:pt idx="11393">
                  <c:v>-0.75609199999999999</c:v>
                </c:pt>
                <c:pt idx="11394">
                  <c:v>-0.76971299999999998</c:v>
                </c:pt>
                <c:pt idx="11395">
                  <c:v>-0.78027199999999997</c:v>
                </c:pt>
                <c:pt idx="11396">
                  <c:v>-0.78964900000000005</c:v>
                </c:pt>
                <c:pt idx="11397">
                  <c:v>-0.79574400000000001</c:v>
                </c:pt>
                <c:pt idx="11398">
                  <c:v>-0.80450200000000005</c:v>
                </c:pt>
                <c:pt idx="11399">
                  <c:v>-0.81039499999999998</c:v>
                </c:pt>
                <c:pt idx="11400">
                  <c:v>-0.81275900000000001</c:v>
                </c:pt>
                <c:pt idx="11401">
                  <c:v>-0.81043500000000002</c:v>
                </c:pt>
                <c:pt idx="11402">
                  <c:v>-0.80864800000000003</c:v>
                </c:pt>
                <c:pt idx="11403">
                  <c:v>-0.80776000000000003</c:v>
                </c:pt>
                <c:pt idx="11404">
                  <c:v>-0.80763399999999996</c:v>
                </c:pt>
                <c:pt idx="11405">
                  <c:v>-0.80885600000000002</c:v>
                </c:pt>
                <c:pt idx="11406">
                  <c:v>-0.80845699999999998</c:v>
                </c:pt>
                <c:pt idx="11407">
                  <c:v>-0.81109900000000001</c:v>
                </c:pt>
                <c:pt idx="11408">
                  <c:v>-0.814994</c:v>
                </c:pt>
                <c:pt idx="11409">
                  <c:v>-0.81552000000000002</c:v>
                </c:pt>
                <c:pt idx="11410">
                  <c:v>-0.812666</c:v>
                </c:pt>
                <c:pt idx="11411">
                  <c:v>-0.80426200000000003</c:v>
                </c:pt>
                <c:pt idx="11412">
                  <c:v>-0.79926799999999998</c:v>
                </c:pt>
                <c:pt idx="11413">
                  <c:v>-0.78954999999999997</c:v>
                </c:pt>
                <c:pt idx="11414">
                  <c:v>-0.78181500000000004</c:v>
                </c:pt>
                <c:pt idx="11415">
                  <c:v>-0.77573999999999999</c:v>
                </c:pt>
                <c:pt idx="11416">
                  <c:v>-0.77261299999999999</c:v>
                </c:pt>
                <c:pt idx="11417">
                  <c:v>-0.77250799999999997</c:v>
                </c:pt>
                <c:pt idx="11418">
                  <c:v>-0.77334800000000004</c:v>
                </c:pt>
                <c:pt idx="11419">
                  <c:v>-0.76202700000000001</c:v>
                </c:pt>
                <c:pt idx="11420">
                  <c:v>-0.75386799999999998</c:v>
                </c:pt>
                <c:pt idx="11421">
                  <c:v>-0.74984700000000004</c:v>
                </c:pt>
                <c:pt idx="11422">
                  <c:v>-0.74935799999999997</c:v>
                </c:pt>
                <c:pt idx="11423">
                  <c:v>-0.75646999999999998</c:v>
                </c:pt>
                <c:pt idx="11424">
                  <c:v>-0.76857900000000001</c:v>
                </c:pt>
                <c:pt idx="11425">
                  <c:v>-0.77343300000000004</c:v>
                </c:pt>
                <c:pt idx="11426">
                  <c:v>-0.76944100000000004</c:v>
                </c:pt>
                <c:pt idx="11427">
                  <c:v>-0.77163199999999998</c:v>
                </c:pt>
                <c:pt idx="11428">
                  <c:v>-0.773003</c:v>
                </c:pt>
                <c:pt idx="11429">
                  <c:v>-0.77034199999999997</c:v>
                </c:pt>
                <c:pt idx="11430">
                  <c:v>-0.76697300000000002</c:v>
                </c:pt>
                <c:pt idx="11431">
                  <c:v>-0.76824000000000003</c:v>
                </c:pt>
                <c:pt idx="11432">
                  <c:v>-0.76876199999999995</c:v>
                </c:pt>
                <c:pt idx="11433">
                  <c:v>-0.75843099999999997</c:v>
                </c:pt>
                <c:pt idx="11434">
                  <c:v>-0.74211000000000005</c:v>
                </c:pt>
                <c:pt idx="11435">
                  <c:v>-0.72748000000000002</c:v>
                </c:pt>
                <c:pt idx="11436">
                  <c:v>-0.72195600000000004</c:v>
                </c:pt>
                <c:pt idx="11437">
                  <c:v>-0.72406000000000004</c:v>
                </c:pt>
                <c:pt idx="11438">
                  <c:v>-0.72540899999999997</c:v>
                </c:pt>
                <c:pt idx="11439">
                  <c:v>-0.73191300000000004</c:v>
                </c:pt>
                <c:pt idx="11440">
                  <c:v>-0.73547300000000004</c:v>
                </c:pt>
                <c:pt idx="11441">
                  <c:v>-0.74113700000000005</c:v>
                </c:pt>
                <c:pt idx="11442">
                  <c:v>-0.74199499999999996</c:v>
                </c:pt>
                <c:pt idx="11443">
                  <c:v>-0.74482800000000005</c:v>
                </c:pt>
                <c:pt idx="11444">
                  <c:v>-0.74393699999999996</c:v>
                </c:pt>
                <c:pt idx="11445">
                  <c:v>-0.74503600000000003</c:v>
                </c:pt>
                <c:pt idx="11446">
                  <c:v>-0.74414899999999995</c:v>
                </c:pt>
                <c:pt idx="11447">
                  <c:v>-0.72742200000000001</c:v>
                </c:pt>
                <c:pt idx="11448">
                  <c:v>-0.71417299999999995</c:v>
                </c:pt>
                <c:pt idx="11449">
                  <c:v>-0.71013300000000001</c:v>
                </c:pt>
                <c:pt idx="11450">
                  <c:v>-0.70047599999999999</c:v>
                </c:pt>
                <c:pt idx="11451">
                  <c:v>-0.69606999999999997</c:v>
                </c:pt>
                <c:pt idx="11452">
                  <c:v>-0.698573</c:v>
                </c:pt>
                <c:pt idx="11453">
                  <c:v>-0.69769599999999998</c:v>
                </c:pt>
                <c:pt idx="11454">
                  <c:v>-0.697465</c:v>
                </c:pt>
                <c:pt idx="11455">
                  <c:v>-0.697492</c:v>
                </c:pt>
                <c:pt idx="11456">
                  <c:v>-0.70081700000000002</c:v>
                </c:pt>
                <c:pt idx="11457">
                  <c:v>-0.70144799999999996</c:v>
                </c:pt>
                <c:pt idx="11458">
                  <c:v>-0.70210700000000004</c:v>
                </c:pt>
                <c:pt idx="11459">
                  <c:v>-0.70236200000000004</c:v>
                </c:pt>
                <c:pt idx="11460">
                  <c:v>-0.708229</c:v>
                </c:pt>
                <c:pt idx="11461">
                  <c:v>-0.71893399999999996</c:v>
                </c:pt>
                <c:pt idx="11462">
                  <c:v>-0.72416999999999998</c:v>
                </c:pt>
                <c:pt idx="11463">
                  <c:v>-0.72136500000000003</c:v>
                </c:pt>
                <c:pt idx="11464">
                  <c:v>-0.72169399999999995</c:v>
                </c:pt>
                <c:pt idx="11465">
                  <c:v>-0.72570100000000004</c:v>
                </c:pt>
                <c:pt idx="11466">
                  <c:v>-0.73019599999999996</c:v>
                </c:pt>
                <c:pt idx="11467">
                  <c:v>-0.73296499999999998</c:v>
                </c:pt>
                <c:pt idx="11468">
                  <c:v>-0.74090599999999995</c:v>
                </c:pt>
                <c:pt idx="11469">
                  <c:v>-0.75368299999999999</c:v>
                </c:pt>
                <c:pt idx="11470">
                  <c:v>-0.75928499999999999</c:v>
                </c:pt>
                <c:pt idx="11471">
                  <c:v>-0.76238099999999998</c:v>
                </c:pt>
                <c:pt idx="11472">
                  <c:v>-0.75832200000000005</c:v>
                </c:pt>
                <c:pt idx="11473">
                  <c:v>-0.74891700000000005</c:v>
                </c:pt>
                <c:pt idx="11474">
                  <c:v>-0.74715299999999996</c:v>
                </c:pt>
                <c:pt idx="11475">
                  <c:v>-0.74711499999999997</c:v>
                </c:pt>
                <c:pt idx="11476">
                  <c:v>-0.74434999999999996</c:v>
                </c:pt>
                <c:pt idx="11477">
                  <c:v>-0.74349399999999999</c:v>
                </c:pt>
                <c:pt idx="11478">
                  <c:v>-0.74151800000000001</c:v>
                </c:pt>
                <c:pt idx="11479">
                  <c:v>-0.74444900000000003</c:v>
                </c:pt>
                <c:pt idx="11480">
                  <c:v>-0.74402100000000004</c:v>
                </c:pt>
                <c:pt idx="11481">
                  <c:v>-0.744757</c:v>
                </c:pt>
                <c:pt idx="11482">
                  <c:v>-0.73944600000000005</c:v>
                </c:pt>
                <c:pt idx="11483">
                  <c:v>-0.73618600000000001</c:v>
                </c:pt>
                <c:pt idx="11484">
                  <c:v>-0.73450099999999996</c:v>
                </c:pt>
                <c:pt idx="11485">
                  <c:v>-0.73411999999999999</c:v>
                </c:pt>
                <c:pt idx="11486">
                  <c:v>-0.732097</c:v>
                </c:pt>
                <c:pt idx="11487">
                  <c:v>-0.73162899999999997</c:v>
                </c:pt>
                <c:pt idx="11488">
                  <c:v>-0.733371</c:v>
                </c:pt>
                <c:pt idx="11489">
                  <c:v>-0.73406300000000002</c:v>
                </c:pt>
                <c:pt idx="11490">
                  <c:v>-0.73427500000000001</c:v>
                </c:pt>
                <c:pt idx="11491">
                  <c:v>-0.73135899999999998</c:v>
                </c:pt>
                <c:pt idx="11492">
                  <c:v>-0.72473299999999996</c:v>
                </c:pt>
                <c:pt idx="11493">
                  <c:v>-0.71733100000000005</c:v>
                </c:pt>
                <c:pt idx="11494">
                  <c:v>-0.72202699999999997</c:v>
                </c:pt>
                <c:pt idx="11495">
                  <c:v>-0.72908399999999995</c:v>
                </c:pt>
                <c:pt idx="11496">
                  <c:v>-0.72571200000000002</c:v>
                </c:pt>
                <c:pt idx="11497">
                  <c:v>-0.72323700000000002</c:v>
                </c:pt>
                <c:pt idx="11498">
                  <c:v>-0.72464600000000001</c:v>
                </c:pt>
                <c:pt idx="11499">
                  <c:v>-0.72458699999999998</c:v>
                </c:pt>
                <c:pt idx="11500">
                  <c:v>-0.71751500000000001</c:v>
                </c:pt>
                <c:pt idx="11501">
                  <c:v>-0.71154200000000001</c:v>
                </c:pt>
                <c:pt idx="11502">
                  <c:v>-0.713642</c:v>
                </c:pt>
                <c:pt idx="11503">
                  <c:v>-0.71760400000000002</c:v>
                </c:pt>
                <c:pt idx="11504">
                  <c:v>-0.71841100000000002</c:v>
                </c:pt>
                <c:pt idx="11505">
                  <c:v>-0.71703700000000004</c:v>
                </c:pt>
                <c:pt idx="11506">
                  <c:v>-0.71857800000000005</c:v>
                </c:pt>
                <c:pt idx="11507">
                  <c:v>-0.72611800000000004</c:v>
                </c:pt>
                <c:pt idx="11508">
                  <c:v>-0.73600600000000005</c:v>
                </c:pt>
                <c:pt idx="11509">
                  <c:v>-0.74002800000000002</c:v>
                </c:pt>
                <c:pt idx="11510">
                  <c:v>-0.74394199999999999</c:v>
                </c:pt>
                <c:pt idx="11511">
                  <c:v>-0.74583699999999997</c:v>
                </c:pt>
                <c:pt idx="11512">
                  <c:v>-0.74723899999999999</c:v>
                </c:pt>
                <c:pt idx="11513">
                  <c:v>-0.74640499999999999</c:v>
                </c:pt>
                <c:pt idx="11514">
                  <c:v>-0.74470700000000001</c:v>
                </c:pt>
                <c:pt idx="11515">
                  <c:v>-0.74423600000000001</c:v>
                </c:pt>
                <c:pt idx="11516">
                  <c:v>-0.74300900000000003</c:v>
                </c:pt>
                <c:pt idx="11517">
                  <c:v>-0.74059699999999995</c:v>
                </c:pt>
                <c:pt idx="11518">
                  <c:v>-0.73014400000000002</c:v>
                </c:pt>
                <c:pt idx="11519">
                  <c:v>-0.72183299999999995</c:v>
                </c:pt>
                <c:pt idx="11520">
                  <c:v>-0.719773</c:v>
                </c:pt>
                <c:pt idx="11521">
                  <c:v>-0.72479300000000002</c:v>
                </c:pt>
                <c:pt idx="11522">
                  <c:v>-0.72511400000000004</c:v>
                </c:pt>
                <c:pt idx="11523">
                  <c:v>-0.72793200000000002</c:v>
                </c:pt>
                <c:pt idx="11524">
                  <c:v>-0.73091499999999998</c:v>
                </c:pt>
                <c:pt idx="11525">
                  <c:v>-0.73067800000000005</c:v>
                </c:pt>
                <c:pt idx="11526">
                  <c:v>-0.72106999999999999</c:v>
                </c:pt>
                <c:pt idx="11527">
                  <c:v>-0.70801899999999995</c:v>
                </c:pt>
                <c:pt idx="11528">
                  <c:v>-0.69489699999999999</c:v>
                </c:pt>
                <c:pt idx="11529">
                  <c:v>-0.68744499999999997</c:v>
                </c:pt>
                <c:pt idx="11530">
                  <c:v>-0.68531699999999995</c:v>
                </c:pt>
                <c:pt idx="11531">
                  <c:v>-0.6875</c:v>
                </c:pt>
                <c:pt idx="11532">
                  <c:v>-0.69038200000000005</c:v>
                </c:pt>
                <c:pt idx="11533">
                  <c:v>-0.68808499999999995</c:v>
                </c:pt>
                <c:pt idx="11534">
                  <c:v>-0.68068200000000001</c:v>
                </c:pt>
                <c:pt idx="11535">
                  <c:v>-0.67823599999999995</c:v>
                </c:pt>
                <c:pt idx="11536">
                  <c:v>-0.67275200000000002</c:v>
                </c:pt>
                <c:pt idx="11537">
                  <c:v>-0.671269</c:v>
                </c:pt>
                <c:pt idx="11538">
                  <c:v>-0.67122000000000004</c:v>
                </c:pt>
                <c:pt idx="11539">
                  <c:v>-0.674678</c:v>
                </c:pt>
                <c:pt idx="11540">
                  <c:v>-0.674176</c:v>
                </c:pt>
                <c:pt idx="11541">
                  <c:v>-0.67647699999999999</c:v>
                </c:pt>
                <c:pt idx="11542">
                  <c:v>-0.68169100000000005</c:v>
                </c:pt>
                <c:pt idx="11543">
                  <c:v>-0.68974400000000002</c:v>
                </c:pt>
                <c:pt idx="11544">
                  <c:v>-0.68971899999999997</c:v>
                </c:pt>
                <c:pt idx="11545">
                  <c:v>-0.68623999999999996</c:v>
                </c:pt>
                <c:pt idx="11546">
                  <c:v>-0.68304299999999996</c:v>
                </c:pt>
                <c:pt idx="11547">
                  <c:v>-0.68268399999999996</c:v>
                </c:pt>
                <c:pt idx="11548">
                  <c:v>-0.68337700000000001</c:v>
                </c:pt>
                <c:pt idx="11549">
                  <c:v>-0.68145900000000004</c:v>
                </c:pt>
                <c:pt idx="11550">
                  <c:v>-0.68701699999999999</c:v>
                </c:pt>
                <c:pt idx="11551">
                  <c:v>-0.691751</c:v>
                </c:pt>
                <c:pt idx="11552">
                  <c:v>-0.69182100000000002</c:v>
                </c:pt>
                <c:pt idx="11553">
                  <c:v>-0.69344700000000004</c:v>
                </c:pt>
                <c:pt idx="11554">
                  <c:v>-0.694716</c:v>
                </c:pt>
                <c:pt idx="11555">
                  <c:v>-0.69791300000000001</c:v>
                </c:pt>
                <c:pt idx="11556">
                  <c:v>-0.69555400000000001</c:v>
                </c:pt>
                <c:pt idx="11557">
                  <c:v>-0.69534700000000005</c:v>
                </c:pt>
                <c:pt idx="11558">
                  <c:v>-0.693048</c:v>
                </c:pt>
                <c:pt idx="11559">
                  <c:v>-0.691438</c:v>
                </c:pt>
                <c:pt idx="11560">
                  <c:v>-0.69214200000000003</c:v>
                </c:pt>
                <c:pt idx="11561">
                  <c:v>-0.68918500000000005</c:v>
                </c:pt>
                <c:pt idx="11562">
                  <c:v>-0.67888000000000004</c:v>
                </c:pt>
                <c:pt idx="11563">
                  <c:v>-0.67232400000000003</c:v>
                </c:pt>
                <c:pt idx="11564">
                  <c:v>-0.678512</c:v>
                </c:pt>
                <c:pt idx="11565">
                  <c:v>-0.68391000000000002</c:v>
                </c:pt>
                <c:pt idx="11566">
                  <c:v>-0.68428299999999997</c:v>
                </c:pt>
                <c:pt idx="11567">
                  <c:v>-0.68315800000000004</c:v>
                </c:pt>
                <c:pt idx="11568">
                  <c:v>-0.68091599999999997</c:v>
                </c:pt>
                <c:pt idx="11569">
                  <c:v>-0.67744000000000004</c:v>
                </c:pt>
                <c:pt idx="11570">
                  <c:v>-0.67265900000000001</c:v>
                </c:pt>
                <c:pt idx="11571">
                  <c:v>-0.66958499999999999</c:v>
                </c:pt>
                <c:pt idx="11572">
                  <c:v>-0.67089799999999999</c:v>
                </c:pt>
                <c:pt idx="11573">
                  <c:v>-0.67224799999999996</c:v>
                </c:pt>
                <c:pt idx="11574">
                  <c:v>-0.67264900000000005</c:v>
                </c:pt>
                <c:pt idx="11575">
                  <c:v>-0.67106299999999997</c:v>
                </c:pt>
                <c:pt idx="11576">
                  <c:v>-0.66363499999999997</c:v>
                </c:pt>
                <c:pt idx="11577">
                  <c:v>-0.65672200000000003</c:v>
                </c:pt>
                <c:pt idx="11578">
                  <c:v>-0.65674900000000003</c:v>
                </c:pt>
                <c:pt idx="11579">
                  <c:v>-0.66150100000000001</c:v>
                </c:pt>
                <c:pt idx="11580">
                  <c:v>-0.66440500000000002</c:v>
                </c:pt>
                <c:pt idx="11581">
                  <c:v>-0.66307799999999995</c:v>
                </c:pt>
                <c:pt idx="11582">
                  <c:v>-0.66398000000000001</c:v>
                </c:pt>
                <c:pt idx="11583">
                  <c:v>-0.66828799999999999</c:v>
                </c:pt>
                <c:pt idx="11584">
                  <c:v>-0.67360799999999998</c:v>
                </c:pt>
                <c:pt idx="11585">
                  <c:v>-0.68021900000000002</c:v>
                </c:pt>
                <c:pt idx="11586">
                  <c:v>-0.68435699999999999</c:v>
                </c:pt>
                <c:pt idx="11587">
                  <c:v>-0.68518999999999997</c:v>
                </c:pt>
                <c:pt idx="11588">
                  <c:v>-0.682064</c:v>
                </c:pt>
                <c:pt idx="11589">
                  <c:v>-0.67494100000000001</c:v>
                </c:pt>
                <c:pt idx="11590">
                  <c:v>-0.67046399999999995</c:v>
                </c:pt>
                <c:pt idx="11591">
                  <c:v>-0.67085600000000001</c:v>
                </c:pt>
                <c:pt idx="11592">
                  <c:v>-0.67220800000000003</c:v>
                </c:pt>
                <c:pt idx="11593">
                  <c:v>-0.676068</c:v>
                </c:pt>
                <c:pt idx="11594">
                  <c:v>-0.68035500000000004</c:v>
                </c:pt>
                <c:pt idx="11595">
                  <c:v>-0.677014</c:v>
                </c:pt>
                <c:pt idx="11596">
                  <c:v>-0.67378300000000002</c:v>
                </c:pt>
                <c:pt idx="11597">
                  <c:v>-0.66954199999999997</c:v>
                </c:pt>
                <c:pt idx="11598">
                  <c:v>-0.666381</c:v>
                </c:pt>
                <c:pt idx="11599">
                  <c:v>-0.66422400000000004</c:v>
                </c:pt>
                <c:pt idx="11600">
                  <c:v>-0.66612199999999999</c:v>
                </c:pt>
                <c:pt idx="11601">
                  <c:v>-0.67424799999999996</c:v>
                </c:pt>
                <c:pt idx="11602">
                  <c:v>-0.68373700000000004</c:v>
                </c:pt>
                <c:pt idx="11603">
                  <c:v>-0.69138699999999997</c:v>
                </c:pt>
                <c:pt idx="11604">
                  <c:v>-0.68992699999999996</c:v>
                </c:pt>
                <c:pt idx="11605">
                  <c:v>-0.68319300000000005</c:v>
                </c:pt>
                <c:pt idx="11606">
                  <c:v>-0.68086899999999995</c:v>
                </c:pt>
                <c:pt idx="11607">
                  <c:v>-0.68490099999999998</c:v>
                </c:pt>
                <c:pt idx="11608">
                  <c:v>-0.69216699999999998</c:v>
                </c:pt>
                <c:pt idx="11609">
                  <c:v>-0.69431100000000001</c:v>
                </c:pt>
                <c:pt idx="11610">
                  <c:v>-0.69622099999999998</c:v>
                </c:pt>
                <c:pt idx="11611">
                  <c:v>-0.69798899999999997</c:v>
                </c:pt>
                <c:pt idx="11612">
                  <c:v>-0.699237</c:v>
                </c:pt>
                <c:pt idx="11613">
                  <c:v>-0.69903199999999999</c:v>
                </c:pt>
                <c:pt idx="11614">
                  <c:v>-0.69622600000000001</c:v>
                </c:pt>
                <c:pt idx="11615">
                  <c:v>-0.69973099999999999</c:v>
                </c:pt>
                <c:pt idx="11616">
                  <c:v>-0.70821199999999995</c:v>
                </c:pt>
                <c:pt idx="11617">
                  <c:v>-0.71779499999999996</c:v>
                </c:pt>
                <c:pt idx="11618">
                  <c:v>-0.72255400000000003</c:v>
                </c:pt>
                <c:pt idx="11619">
                  <c:v>-0.72176399999999996</c:v>
                </c:pt>
                <c:pt idx="11620">
                  <c:v>-0.72109199999999996</c:v>
                </c:pt>
                <c:pt idx="11621">
                  <c:v>-0.71955100000000005</c:v>
                </c:pt>
                <c:pt idx="11622">
                  <c:v>-0.71418999999999999</c:v>
                </c:pt>
                <c:pt idx="11623">
                  <c:v>-0.70386400000000005</c:v>
                </c:pt>
                <c:pt idx="11624">
                  <c:v>-0.696496</c:v>
                </c:pt>
                <c:pt idx="11625">
                  <c:v>-0.69486099999999995</c:v>
                </c:pt>
                <c:pt idx="11626">
                  <c:v>-0.70347999999999999</c:v>
                </c:pt>
                <c:pt idx="11627">
                  <c:v>-0.71156200000000003</c:v>
                </c:pt>
                <c:pt idx="11628">
                  <c:v>-0.71348400000000001</c:v>
                </c:pt>
                <c:pt idx="11629">
                  <c:v>-0.71999100000000005</c:v>
                </c:pt>
                <c:pt idx="11630">
                  <c:v>-0.72263200000000005</c:v>
                </c:pt>
                <c:pt idx="11631">
                  <c:v>-0.72150199999999998</c:v>
                </c:pt>
                <c:pt idx="11632">
                  <c:v>-0.72144200000000003</c:v>
                </c:pt>
                <c:pt idx="11633">
                  <c:v>-0.71922900000000001</c:v>
                </c:pt>
                <c:pt idx="11634">
                  <c:v>-0.71718700000000002</c:v>
                </c:pt>
                <c:pt idx="11635">
                  <c:v>-0.71499400000000002</c:v>
                </c:pt>
                <c:pt idx="11636">
                  <c:v>-0.71407699999999996</c:v>
                </c:pt>
                <c:pt idx="11637">
                  <c:v>-0.71242700000000003</c:v>
                </c:pt>
                <c:pt idx="11638">
                  <c:v>-0.70968699999999996</c:v>
                </c:pt>
                <c:pt idx="11639">
                  <c:v>-0.70888899999999999</c:v>
                </c:pt>
                <c:pt idx="11640">
                  <c:v>-0.708179</c:v>
                </c:pt>
                <c:pt idx="11641">
                  <c:v>-0.71228999999999998</c:v>
                </c:pt>
                <c:pt idx="11642">
                  <c:v>-0.72514599999999996</c:v>
                </c:pt>
                <c:pt idx="11643">
                  <c:v>-0.73106700000000002</c:v>
                </c:pt>
                <c:pt idx="11644">
                  <c:v>-0.72861200000000004</c:v>
                </c:pt>
                <c:pt idx="11645">
                  <c:v>-0.72700100000000001</c:v>
                </c:pt>
                <c:pt idx="11646">
                  <c:v>-0.72546500000000003</c:v>
                </c:pt>
                <c:pt idx="11647">
                  <c:v>-0.72262099999999996</c:v>
                </c:pt>
                <c:pt idx="11648">
                  <c:v>-0.71712699999999996</c:v>
                </c:pt>
                <c:pt idx="11649">
                  <c:v>-0.71206800000000003</c:v>
                </c:pt>
                <c:pt idx="11650">
                  <c:v>-0.71282000000000001</c:v>
                </c:pt>
                <c:pt idx="11651">
                  <c:v>-0.71901300000000001</c:v>
                </c:pt>
                <c:pt idx="11652">
                  <c:v>-0.73187899999999995</c:v>
                </c:pt>
                <c:pt idx="11653">
                  <c:v>-0.73280699999999999</c:v>
                </c:pt>
                <c:pt idx="11654">
                  <c:v>-0.72916099999999995</c:v>
                </c:pt>
                <c:pt idx="11655">
                  <c:v>-0.72594400000000003</c:v>
                </c:pt>
                <c:pt idx="11656">
                  <c:v>-0.72528800000000004</c:v>
                </c:pt>
                <c:pt idx="11657">
                  <c:v>-0.72635400000000006</c:v>
                </c:pt>
                <c:pt idx="11658">
                  <c:v>-0.727433</c:v>
                </c:pt>
                <c:pt idx="11659">
                  <c:v>-0.728796</c:v>
                </c:pt>
                <c:pt idx="11660">
                  <c:v>-0.72658</c:v>
                </c:pt>
                <c:pt idx="11661">
                  <c:v>-0.72497</c:v>
                </c:pt>
                <c:pt idx="11662">
                  <c:v>-0.73015300000000005</c:v>
                </c:pt>
                <c:pt idx="11663">
                  <c:v>-0.73514800000000002</c:v>
                </c:pt>
                <c:pt idx="11664">
                  <c:v>-0.74327699999999997</c:v>
                </c:pt>
                <c:pt idx="11665">
                  <c:v>-0.75371299999999997</c:v>
                </c:pt>
                <c:pt idx="11666">
                  <c:v>-0.76427800000000001</c:v>
                </c:pt>
                <c:pt idx="11667">
                  <c:v>-0.77967299999999995</c:v>
                </c:pt>
                <c:pt idx="11668">
                  <c:v>-0.78702700000000003</c:v>
                </c:pt>
                <c:pt idx="11669">
                  <c:v>-0.79302300000000003</c:v>
                </c:pt>
                <c:pt idx="11670">
                  <c:v>-0.79748600000000003</c:v>
                </c:pt>
                <c:pt idx="11671">
                  <c:v>-0.79599900000000001</c:v>
                </c:pt>
                <c:pt idx="11672">
                  <c:v>-0.80197099999999999</c:v>
                </c:pt>
                <c:pt idx="11673">
                  <c:v>-0.80949300000000002</c:v>
                </c:pt>
                <c:pt idx="11674">
                  <c:v>-0.80859999999999999</c:v>
                </c:pt>
                <c:pt idx="11675">
                  <c:v>-0.80260600000000004</c:v>
                </c:pt>
                <c:pt idx="11676">
                  <c:v>-0.80108599999999996</c:v>
                </c:pt>
                <c:pt idx="11677">
                  <c:v>-0.79952999999999996</c:v>
                </c:pt>
                <c:pt idx="11678">
                  <c:v>-0.80353200000000002</c:v>
                </c:pt>
                <c:pt idx="11679">
                  <c:v>-0.80115499999999995</c:v>
                </c:pt>
                <c:pt idx="11680">
                  <c:v>-0.79813100000000003</c:v>
                </c:pt>
                <c:pt idx="11681">
                  <c:v>-0.79795400000000005</c:v>
                </c:pt>
                <c:pt idx="11682">
                  <c:v>-0.80735999999999997</c:v>
                </c:pt>
                <c:pt idx="11683">
                  <c:v>-0.81583099999999997</c:v>
                </c:pt>
                <c:pt idx="11684">
                  <c:v>-0.82931500000000002</c:v>
                </c:pt>
                <c:pt idx="11685">
                  <c:v>-0.837476</c:v>
                </c:pt>
                <c:pt idx="11686">
                  <c:v>-0.84006999999999998</c:v>
                </c:pt>
                <c:pt idx="11687">
                  <c:v>-0.83907399999999999</c:v>
                </c:pt>
                <c:pt idx="11688">
                  <c:v>-0.84005200000000002</c:v>
                </c:pt>
                <c:pt idx="11689">
                  <c:v>-0.84055899999999995</c:v>
                </c:pt>
                <c:pt idx="11690">
                  <c:v>-0.841055</c:v>
                </c:pt>
                <c:pt idx="11691">
                  <c:v>-0.84154700000000005</c:v>
                </c:pt>
                <c:pt idx="11692">
                  <c:v>-0.84304199999999996</c:v>
                </c:pt>
                <c:pt idx="11693">
                  <c:v>-0.84201700000000002</c:v>
                </c:pt>
                <c:pt idx="11694">
                  <c:v>-0.838453</c:v>
                </c:pt>
                <c:pt idx="11695">
                  <c:v>-0.83138699999999999</c:v>
                </c:pt>
                <c:pt idx="11696">
                  <c:v>-0.82641900000000001</c:v>
                </c:pt>
                <c:pt idx="11697">
                  <c:v>-0.82494500000000004</c:v>
                </c:pt>
                <c:pt idx="11698">
                  <c:v>-0.82277599999999995</c:v>
                </c:pt>
                <c:pt idx="11699">
                  <c:v>-0.81784400000000002</c:v>
                </c:pt>
                <c:pt idx="11700">
                  <c:v>-0.82124299999999995</c:v>
                </c:pt>
                <c:pt idx="11701">
                  <c:v>-0.82873600000000003</c:v>
                </c:pt>
                <c:pt idx="11702">
                  <c:v>-0.831847</c:v>
                </c:pt>
                <c:pt idx="11703">
                  <c:v>-0.82708199999999998</c:v>
                </c:pt>
                <c:pt idx="11704">
                  <c:v>-0.81677599999999995</c:v>
                </c:pt>
                <c:pt idx="11705">
                  <c:v>-0.81638900000000003</c:v>
                </c:pt>
                <c:pt idx="11706">
                  <c:v>-0.818573</c:v>
                </c:pt>
                <c:pt idx="11707">
                  <c:v>-0.82386400000000004</c:v>
                </c:pt>
                <c:pt idx="11708">
                  <c:v>-0.83046799999999998</c:v>
                </c:pt>
                <c:pt idx="11709">
                  <c:v>-0.83684400000000003</c:v>
                </c:pt>
                <c:pt idx="11710">
                  <c:v>-0.840974</c:v>
                </c:pt>
                <c:pt idx="11711">
                  <c:v>-0.84269300000000003</c:v>
                </c:pt>
                <c:pt idx="11712">
                  <c:v>-0.84282900000000005</c:v>
                </c:pt>
                <c:pt idx="11713">
                  <c:v>-0.84107600000000005</c:v>
                </c:pt>
                <c:pt idx="11714">
                  <c:v>-0.83553900000000003</c:v>
                </c:pt>
                <c:pt idx="11715">
                  <c:v>-0.82546600000000003</c:v>
                </c:pt>
                <c:pt idx="11716">
                  <c:v>-0.82195200000000002</c:v>
                </c:pt>
                <c:pt idx="11717">
                  <c:v>-0.81817700000000004</c:v>
                </c:pt>
                <c:pt idx="11718">
                  <c:v>-0.81862000000000001</c:v>
                </c:pt>
                <c:pt idx="11719">
                  <c:v>-0.82325199999999998</c:v>
                </c:pt>
                <c:pt idx="11720">
                  <c:v>-0.83013999999999999</c:v>
                </c:pt>
                <c:pt idx="11721">
                  <c:v>-0.83249399999999996</c:v>
                </c:pt>
                <c:pt idx="11722">
                  <c:v>-0.83209699999999998</c:v>
                </c:pt>
                <c:pt idx="11723">
                  <c:v>-0.83155800000000002</c:v>
                </c:pt>
                <c:pt idx="11724">
                  <c:v>-0.82768299999999995</c:v>
                </c:pt>
                <c:pt idx="11725">
                  <c:v>-0.82686700000000002</c:v>
                </c:pt>
                <c:pt idx="11726">
                  <c:v>-0.82776799999999995</c:v>
                </c:pt>
                <c:pt idx="11727">
                  <c:v>-0.82461600000000002</c:v>
                </c:pt>
                <c:pt idx="11728">
                  <c:v>-0.81807399999999997</c:v>
                </c:pt>
                <c:pt idx="11729">
                  <c:v>-0.81445900000000004</c:v>
                </c:pt>
                <c:pt idx="11730">
                  <c:v>-0.81510300000000002</c:v>
                </c:pt>
                <c:pt idx="11731">
                  <c:v>-0.82565699999999997</c:v>
                </c:pt>
                <c:pt idx="11732">
                  <c:v>-0.839557</c:v>
                </c:pt>
                <c:pt idx="11733">
                  <c:v>-0.84361699999999995</c:v>
                </c:pt>
                <c:pt idx="11734">
                  <c:v>-0.84923400000000004</c:v>
                </c:pt>
                <c:pt idx="11735">
                  <c:v>-0.85543100000000005</c:v>
                </c:pt>
                <c:pt idx="11736">
                  <c:v>-0.856958</c:v>
                </c:pt>
                <c:pt idx="11737">
                  <c:v>-0.85656699999999997</c:v>
                </c:pt>
                <c:pt idx="11738">
                  <c:v>-0.85790599999999995</c:v>
                </c:pt>
                <c:pt idx="11739">
                  <c:v>-0.85472800000000004</c:v>
                </c:pt>
                <c:pt idx="11740">
                  <c:v>-0.85424900000000004</c:v>
                </c:pt>
                <c:pt idx="11741">
                  <c:v>-0.855402</c:v>
                </c:pt>
                <c:pt idx="11742">
                  <c:v>-0.85411300000000001</c:v>
                </c:pt>
                <c:pt idx="11743">
                  <c:v>-0.85070400000000002</c:v>
                </c:pt>
                <c:pt idx="11744">
                  <c:v>-0.846194</c:v>
                </c:pt>
                <c:pt idx="11745">
                  <c:v>-0.84451900000000002</c:v>
                </c:pt>
                <c:pt idx="11746">
                  <c:v>-0.848661</c:v>
                </c:pt>
                <c:pt idx="11747">
                  <c:v>-0.84999899999999995</c:v>
                </c:pt>
                <c:pt idx="11748">
                  <c:v>-0.84072000000000002</c:v>
                </c:pt>
                <c:pt idx="11749">
                  <c:v>-0.83472299999999999</c:v>
                </c:pt>
                <c:pt idx="11750">
                  <c:v>-0.83190399999999998</c:v>
                </c:pt>
                <c:pt idx="11751">
                  <c:v>-0.83120300000000003</c:v>
                </c:pt>
                <c:pt idx="11752">
                  <c:v>-0.83218199999999998</c:v>
                </c:pt>
                <c:pt idx="11753">
                  <c:v>-0.83706800000000003</c:v>
                </c:pt>
                <c:pt idx="11754">
                  <c:v>-0.84709400000000001</c:v>
                </c:pt>
                <c:pt idx="11755">
                  <c:v>-0.85198300000000005</c:v>
                </c:pt>
                <c:pt idx="11756">
                  <c:v>-0.85330799999999996</c:v>
                </c:pt>
                <c:pt idx="11757">
                  <c:v>-0.856128</c:v>
                </c:pt>
                <c:pt idx="11758">
                  <c:v>-0.85725300000000004</c:v>
                </c:pt>
                <c:pt idx="11759">
                  <c:v>-0.85315399999999997</c:v>
                </c:pt>
                <c:pt idx="11760">
                  <c:v>-0.83931199999999995</c:v>
                </c:pt>
                <c:pt idx="11761">
                  <c:v>-0.83514900000000003</c:v>
                </c:pt>
                <c:pt idx="11762">
                  <c:v>-0.83847300000000002</c:v>
                </c:pt>
                <c:pt idx="11763">
                  <c:v>-0.84130899999999997</c:v>
                </c:pt>
                <c:pt idx="11764">
                  <c:v>-0.83792100000000003</c:v>
                </c:pt>
                <c:pt idx="11765">
                  <c:v>-0.83003000000000005</c:v>
                </c:pt>
                <c:pt idx="11766">
                  <c:v>-0.82461600000000002</c:v>
                </c:pt>
                <c:pt idx="11767">
                  <c:v>-0.82428599999999996</c:v>
                </c:pt>
                <c:pt idx="11768">
                  <c:v>-0.81810099999999997</c:v>
                </c:pt>
                <c:pt idx="11769">
                  <c:v>-0.81262299999999998</c:v>
                </c:pt>
                <c:pt idx="11770">
                  <c:v>-0.80717799999999995</c:v>
                </c:pt>
                <c:pt idx="11771">
                  <c:v>-0.79304300000000005</c:v>
                </c:pt>
                <c:pt idx="11772">
                  <c:v>-0.77659199999999995</c:v>
                </c:pt>
                <c:pt idx="11773">
                  <c:v>-0.76997400000000005</c:v>
                </c:pt>
                <c:pt idx="11774">
                  <c:v>-0.772393</c:v>
                </c:pt>
                <c:pt idx="11775">
                  <c:v>-0.77422400000000002</c:v>
                </c:pt>
                <c:pt idx="11776">
                  <c:v>-0.77402300000000002</c:v>
                </c:pt>
                <c:pt idx="11777">
                  <c:v>-0.76486100000000001</c:v>
                </c:pt>
                <c:pt idx="11778">
                  <c:v>-0.75573800000000002</c:v>
                </c:pt>
                <c:pt idx="11779">
                  <c:v>-0.75215299999999996</c:v>
                </c:pt>
                <c:pt idx="11780">
                  <c:v>-0.74600699999999998</c:v>
                </c:pt>
                <c:pt idx="11781">
                  <c:v>-0.74010399999999998</c:v>
                </c:pt>
                <c:pt idx="11782">
                  <c:v>-0.73483900000000002</c:v>
                </c:pt>
                <c:pt idx="11783">
                  <c:v>-0.72219999999999995</c:v>
                </c:pt>
                <c:pt idx="11784">
                  <c:v>-0.71059000000000005</c:v>
                </c:pt>
                <c:pt idx="11785">
                  <c:v>-0.70058200000000004</c:v>
                </c:pt>
                <c:pt idx="11786">
                  <c:v>-0.69506100000000004</c:v>
                </c:pt>
                <c:pt idx="11787">
                  <c:v>-0.68914200000000003</c:v>
                </c:pt>
                <c:pt idx="11788">
                  <c:v>-0.68411699999999998</c:v>
                </c:pt>
                <c:pt idx="11789">
                  <c:v>-0.68501000000000001</c:v>
                </c:pt>
                <c:pt idx="11790">
                  <c:v>-0.68249599999999999</c:v>
                </c:pt>
                <c:pt idx="11791">
                  <c:v>-0.67385799999999996</c:v>
                </c:pt>
                <c:pt idx="11792">
                  <c:v>-0.668682</c:v>
                </c:pt>
                <c:pt idx="11793">
                  <c:v>-0.66636499999999999</c:v>
                </c:pt>
                <c:pt idx="11794">
                  <c:v>-0.66255900000000001</c:v>
                </c:pt>
                <c:pt idx="11795">
                  <c:v>-0.65420400000000001</c:v>
                </c:pt>
                <c:pt idx="11796">
                  <c:v>-0.63802700000000001</c:v>
                </c:pt>
                <c:pt idx="11797">
                  <c:v>-0.62804300000000002</c:v>
                </c:pt>
                <c:pt idx="11798">
                  <c:v>-0.629552</c:v>
                </c:pt>
                <c:pt idx="11799">
                  <c:v>-0.63554600000000006</c:v>
                </c:pt>
                <c:pt idx="11800">
                  <c:v>-0.63761800000000002</c:v>
                </c:pt>
                <c:pt idx="11801">
                  <c:v>-0.630521</c:v>
                </c:pt>
                <c:pt idx="11802">
                  <c:v>-0.62243700000000002</c:v>
                </c:pt>
                <c:pt idx="11803">
                  <c:v>-0.62541599999999997</c:v>
                </c:pt>
                <c:pt idx="11804">
                  <c:v>-0.62897599999999998</c:v>
                </c:pt>
                <c:pt idx="11805">
                  <c:v>-0.62788200000000005</c:v>
                </c:pt>
                <c:pt idx="11806">
                  <c:v>-0.62126300000000001</c:v>
                </c:pt>
                <c:pt idx="11807">
                  <c:v>-0.61458400000000002</c:v>
                </c:pt>
                <c:pt idx="11808">
                  <c:v>-0.60707599999999995</c:v>
                </c:pt>
                <c:pt idx="11809">
                  <c:v>-0.60162099999999996</c:v>
                </c:pt>
                <c:pt idx="11810">
                  <c:v>-0.60195100000000001</c:v>
                </c:pt>
                <c:pt idx="11811">
                  <c:v>-0.60520099999999999</c:v>
                </c:pt>
                <c:pt idx="11812">
                  <c:v>-0.60917699999999997</c:v>
                </c:pt>
                <c:pt idx="11813">
                  <c:v>-0.61348000000000003</c:v>
                </c:pt>
                <c:pt idx="11814">
                  <c:v>-0.616228</c:v>
                </c:pt>
                <c:pt idx="11815">
                  <c:v>-0.61895900000000004</c:v>
                </c:pt>
                <c:pt idx="11816">
                  <c:v>-0.61245099999999997</c:v>
                </c:pt>
                <c:pt idx="11817">
                  <c:v>-0.60505399999999998</c:v>
                </c:pt>
                <c:pt idx="11818">
                  <c:v>-0.60277899999999995</c:v>
                </c:pt>
                <c:pt idx="11819">
                  <c:v>-0.60558299999999998</c:v>
                </c:pt>
                <c:pt idx="11820">
                  <c:v>-0.60061900000000001</c:v>
                </c:pt>
                <c:pt idx="11821">
                  <c:v>-0.587507</c:v>
                </c:pt>
                <c:pt idx="11822">
                  <c:v>-0.57472900000000005</c:v>
                </c:pt>
                <c:pt idx="11823">
                  <c:v>-0.562056</c:v>
                </c:pt>
                <c:pt idx="11824">
                  <c:v>-0.55503599999999997</c:v>
                </c:pt>
                <c:pt idx="11825">
                  <c:v>-0.54311100000000001</c:v>
                </c:pt>
                <c:pt idx="11826">
                  <c:v>-0.52178599999999997</c:v>
                </c:pt>
                <c:pt idx="11827">
                  <c:v>-0.51074699999999995</c:v>
                </c:pt>
                <c:pt idx="11828">
                  <c:v>-0.50919599999999998</c:v>
                </c:pt>
                <c:pt idx="11829">
                  <c:v>-0.512934</c:v>
                </c:pt>
                <c:pt idx="11830">
                  <c:v>-0.51386799999999999</c:v>
                </c:pt>
                <c:pt idx="11831">
                  <c:v>-0.51017800000000002</c:v>
                </c:pt>
                <c:pt idx="11832">
                  <c:v>-0.50797099999999995</c:v>
                </c:pt>
                <c:pt idx="11833">
                  <c:v>-0.48780299999999999</c:v>
                </c:pt>
                <c:pt idx="11834">
                  <c:v>-0.47506500000000002</c:v>
                </c:pt>
                <c:pt idx="11835">
                  <c:v>-0.47662399999999999</c:v>
                </c:pt>
                <c:pt idx="11836">
                  <c:v>-0.47927900000000001</c:v>
                </c:pt>
                <c:pt idx="11837">
                  <c:v>-0.47994199999999998</c:v>
                </c:pt>
                <c:pt idx="11838">
                  <c:v>-0.47138000000000002</c:v>
                </c:pt>
                <c:pt idx="11839">
                  <c:v>-0.45880399999999999</c:v>
                </c:pt>
                <c:pt idx="11840">
                  <c:v>-0.448216</c:v>
                </c:pt>
                <c:pt idx="11841">
                  <c:v>-0.44697300000000001</c:v>
                </c:pt>
                <c:pt idx="11842">
                  <c:v>-0.43808399999999997</c:v>
                </c:pt>
                <c:pt idx="11843">
                  <c:v>-0.43093300000000001</c:v>
                </c:pt>
                <c:pt idx="11844">
                  <c:v>-0.42379699999999998</c:v>
                </c:pt>
                <c:pt idx="11845">
                  <c:v>-0.412547</c:v>
                </c:pt>
                <c:pt idx="11846">
                  <c:v>-0.40716599999999997</c:v>
                </c:pt>
                <c:pt idx="11847">
                  <c:v>-0.40674700000000003</c:v>
                </c:pt>
                <c:pt idx="11848">
                  <c:v>-0.414441</c:v>
                </c:pt>
                <c:pt idx="11849">
                  <c:v>-0.41604200000000002</c:v>
                </c:pt>
                <c:pt idx="11850">
                  <c:v>-0.41505799999999998</c:v>
                </c:pt>
                <c:pt idx="11851">
                  <c:v>-0.41137099999999999</c:v>
                </c:pt>
                <c:pt idx="11852">
                  <c:v>-0.41206399999999999</c:v>
                </c:pt>
                <c:pt idx="11853">
                  <c:v>-0.416352</c:v>
                </c:pt>
                <c:pt idx="11854">
                  <c:v>-0.41862199999999999</c:v>
                </c:pt>
                <c:pt idx="11855">
                  <c:v>-0.41672799999999999</c:v>
                </c:pt>
                <c:pt idx="11856">
                  <c:v>-0.41367399999999999</c:v>
                </c:pt>
                <c:pt idx="11857">
                  <c:v>-0.40793800000000002</c:v>
                </c:pt>
                <c:pt idx="11858">
                  <c:v>-0.39881800000000001</c:v>
                </c:pt>
                <c:pt idx="11859">
                  <c:v>-0.39142900000000003</c:v>
                </c:pt>
                <c:pt idx="11860">
                  <c:v>-0.38490600000000003</c:v>
                </c:pt>
                <c:pt idx="11861">
                  <c:v>-0.38292300000000001</c:v>
                </c:pt>
                <c:pt idx="11862">
                  <c:v>-0.38053300000000001</c:v>
                </c:pt>
                <c:pt idx="11863">
                  <c:v>-0.38287500000000002</c:v>
                </c:pt>
                <c:pt idx="11864">
                  <c:v>-0.38449899999999998</c:v>
                </c:pt>
                <c:pt idx="11865">
                  <c:v>-0.38505400000000001</c:v>
                </c:pt>
                <c:pt idx="11866">
                  <c:v>-0.38685000000000003</c:v>
                </c:pt>
                <c:pt idx="11867">
                  <c:v>-0.38171699999999997</c:v>
                </c:pt>
                <c:pt idx="11868">
                  <c:v>-0.38395000000000001</c:v>
                </c:pt>
                <c:pt idx="11869">
                  <c:v>-0.38661800000000002</c:v>
                </c:pt>
                <c:pt idx="11870">
                  <c:v>-0.38739499999999999</c:v>
                </c:pt>
                <c:pt idx="11871">
                  <c:v>-0.38294800000000001</c:v>
                </c:pt>
                <c:pt idx="11872">
                  <c:v>-0.38204100000000002</c:v>
                </c:pt>
                <c:pt idx="11873">
                  <c:v>-0.38729200000000003</c:v>
                </c:pt>
                <c:pt idx="11874">
                  <c:v>-0.39218799999999998</c:v>
                </c:pt>
                <c:pt idx="11875">
                  <c:v>-0.39144400000000001</c:v>
                </c:pt>
                <c:pt idx="11876">
                  <c:v>-0.38571</c:v>
                </c:pt>
                <c:pt idx="11877">
                  <c:v>-0.37788100000000002</c:v>
                </c:pt>
                <c:pt idx="11878">
                  <c:v>-0.36756899999999998</c:v>
                </c:pt>
                <c:pt idx="11879">
                  <c:v>-0.36142200000000002</c:v>
                </c:pt>
                <c:pt idx="11880">
                  <c:v>-0.36216300000000001</c:v>
                </c:pt>
                <c:pt idx="11881">
                  <c:v>-0.36577199999999999</c:v>
                </c:pt>
                <c:pt idx="11882">
                  <c:v>-0.36877300000000002</c:v>
                </c:pt>
                <c:pt idx="11883">
                  <c:v>-0.36967499999999998</c:v>
                </c:pt>
                <c:pt idx="11884">
                  <c:v>-0.36679699999999998</c:v>
                </c:pt>
                <c:pt idx="11885">
                  <c:v>-0.363987</c:v>
                </c:pt>
                <c:pt idx="11886">
                  <c:v>-0.35972799999999999</c:v>
                </c:pt>
                <c:pt idx="11887">
                  <c:v>-0.35716399999999998</c:v>
                </c:pt>
                <c:pt idx="11888">
                  <c:v>-0.34966999999999998</c:v>
                </c:pt>
                <c:pt idx="11889">
                  <c:v>-0.34479300000000002</c:v>
                </c:pt>
                <c:pt idx="11890">
                  <c:v>-0.34364299999999998</c:v>
                </c:pt>
                <c:pt idx="11891">
                  <c:v>-0.34333200000000003</c:v>
                </c:pt>
                <c:pt idx="11892">
                  <c:v>-0.339256</c:v>
                </c:pt>
                <c:pt idx="11893">
                  <c:v>-0.33868500000000001</c:v>
                </c:pt>
                <c:pt idx="11894">
                  <c:v>-0.33848499999999998</c:v>
                </c:pt>
                <c:pt idx="11895">
                  <c:v>-0.33786500000000003</c:v>
                </c:pt>
                <c:pt idx="11896">
                  <c:v>-0.33685500000000002</c:v>
                </c:pt>
                <c:pt idx="11897">
                  <c:v>-0.33263500000000001</c:v>
                </c:pt>
                <c:pt idx="11898">
                  <c:v>-0.33156400000000003</c:v>
                </c:pt>
                <c:pt idx="11899">
                  <c:v>-0.33719700000000002</c:v>
                </c:pt>
                <c:pt idx="11900">
                  <c:v>-0.34776200000000002</c:v>
                </c:pt>
                <c:pt idx="11901">
                  <c:v>-0.35106799999999999</c:v>
                </c:pt>
                <c:pt idx="11902">
                  <c:v>-0.341777</c:v>
                </c:pt>
                <c:pt idx="11903">
                  <c:v>-0.33421899999999999</c:v>
                </c:pt>
                <c:pt idx="11904">
                  <c:v>-0.332154</c:v>
                </c:pt>
                <c:pt idx="11905">
                  <c:v>-0.33147599999999999</c:v>
                </c:pt>
                <c:pt idx="11906">
                  <c:v>-0.32870700000000003</c:v>
                </c:pt>
                <c:pt idx="11907">
                  <c:v>-0.32197300000000001</c:v>
                </c:pt>
                <c:pt idx="11908">
                  <c:v>-0.31802000000000002</c:v>
                </c:pt>
                <c:pt idx="11909">
                  <c:v>-0.31955899999999998</c:v>
                </c:pt>
                <c:pt idx="11910">
                  <c:v>-0.32014599999999999</c:v>
                </c:pt>
                <c:pt idx="11911">
                  <c:v>-0.31795800000000002</c:v>
                </c:pt>
                <c:pt idx="11912">
                  <c:v>-0.31809199999999999</c:v>
                </c:pt>
                <c:pt idx="11913">
                  <c:v>-0.320108</c:v>
                </c:pt>
                <c:pt idx="11914">
                  <c:v>-0.32094899999999998</c:v>
                </c:pt>
                <c:pt idx="11915">
                  <c:v>-0.32385799999999998</c:v>
                </c:pt>
                <c:pt idx="11916">
                  <c:v>-0.32915800000000001</c:v>
                </c:pt>
                <c:pt idx="11917">
                  <c:v>-0.33131300000000002</c:v>
                </c:pt>
                <c:pt idx="11918">
                  <c:v>-0.331789</c:v>
                </c:pt>
                <c:pt idx="11919">
                  <c:v>-0.33103900000000003</c:v>
                </c:pt>
                <c:pt idx="11920">
                  <c:v>-0.329148</c:v>
                </c:pt>
                <c:pt idx="11921">
                  <c:v>-0.327712</c:v>
                </c:pt>
                <c:pt idx="11922">
                  <c:v>-0.32861800000000002</c:v>
                </c:pt>
                <c:pt idx="11923">
                  <c:v>-0.33129999999999998</c:v>
                </c:pt>
                <c:pt idx="11924">
                  <c:v>-0.33623599999999998</c:v>
                </c:pt>
                <c:pt idx="11925">
                  <c:v>-0.33992099999999997</c:v>
                </c:pt>
                <c:pt idx="11926">
                  <c:v>-0.33473599999999998</c:v>
                </c:pt>
                <c:pt idx="11927">
                  <c:v>-0.327071</c:v>
                </c:pt>
                <c:pt idx="11928">
                  <c:v>-0.32405200000000001</c:v>
                </c:pt>
                <c:pt idx="11929">
                  <c:v>-0.32669399999999998</c:v>
                </c:pt>
                <c:pt idx="11930">
                  <c:v>-0.330791</c:v>
                </c:pt>
                <c:pt idx="11931">
                  <c:v>-0.33246700000000001</c:v>
                </c:pt>
                <c:pt idx="11932">
                  <c:v>-0.33579199999999998</c:v>
                </c:pt>
                <c:pt idx="11933">
                  <c:v>-0.33792699999999998</c:v>
                </c:pt>
                <c:pt idx="11934">
                  <c:v>-0.33635500000000002</c:v>
                </c:pt>
                <c:pt idx="11935">
                  <c:v>-0.33431699999999998</c:v>
                </c:pt>
                <c:pt idx="11936">
                  <c:v>-0.338476</c:v>
                </c:pt>
                <c:pt idx="11937">
                  <c:v>-0.34723399999999999</c:v>
                </c:pt>
                <c:pt idx="11938">
                  <c:v>-0.35023799999999999</c:v>
                </c:pt>
                <c:pt idx="11939">
                  <c:v>-0.349271</c:v>
                </c:pt>
                <c:pt idx="11940">
                  <c:v>-0.34546300000000002</c:v>
                </c:pt>
                <c:pt idx="11941">
                  <c:v>-0.34436800000000001</c:v>
                </c:pt>
                <c:pt idx="11942">
                  <c:v>-0.34528599999999998</c:v>
                </c:pt>
                <c:pt idx="11943">
                  <c:v>-0.353626</c:v>
                </c:pt>
                <c:pt idx="11944">
                  <c:v>-0.355431</c:v>
                </c:pt>
                <c:pt idx="11945">
                  <c:v>-0.351688</c:v>
                </c:pt>
                <c:pt idx="11946">
                  <c:v>-0.35027000000000003</c:v>
                </c:pt>
                <c:pt idx="11947">
                  <c:v>-0.35014499999999998</c:v>
                </c:pt>
                <c:pt idx="11948">
                  <c:v>-0.34547800000000001</c:v>
                </c:pt>
                <c:pt idx="11949">
                  <c:v>-0.339005</c:v>
                </c:pt>
                <c:pt idx="11950">
                  <c:v>-0.33837</c:v>
                </c:pt>
                <c:pt idx="11951">
                  <c:v>-0.341308</c:v>
                </c:pt>
                <c:pt idx="11952">
                  <c:v>-0.34638999999999998</c:v>
                </c:pt>
                <c:pt idx="11953">
                  <c:v>-0.34690599999999999</c:v>
                </c:pt>
                <c:pt idx="11954">
                  <c:v>-0.34308699999999998</c:v>
                </c:pt>
                <c:pt idx="11955">
                  <c:v>-0.33589000000000002</c:v>
                </c:pt>
                <c:pt idx="11956">
                  <c:v>-0.331038</c:v>
                </c:pt>
                <c:pt idx="11957">
                  <c:v>-0.33816200000000002</c:v>
                </c:pt>
                <c:pt idx="11958">
                  <c:v>-0.34771400000000002</c:v>
                </c:pt>
                <c:pt idx="11959">
                  <c:v>-0.34316200000000002</c:v>
                </c:pt>
                <c:pt idx="11960">
                  <c:v>-0.34131499999999998</c:v>
                </c:pt>
                <c:pt idx="11961">
                  <c:v>-0.34214</c:v>
                </c:pt>
                <c:pt idx="11962">
                  <c:v>-0.34597800000000001</c:v>
                </c:pt>
                <c:pt idx="11963">
                  <c:v>-0.35521399999999997</c:v>
                </c:pt>
                <c:pt idx="11964">
                  <c:v>-0.36140499999999998</c:v>
                </c:pt>
                <c:pt idx="11965">
                  <c:v>-0.359817</c:v>
                </c:pt>
                <c:pt idx="11966">
                  <c:v>-0.354462</c:v>
                </c:pt>
                <c:pt idx="11967">
                  <c:v>-0.34841699999999998</c:v>
                </c:pt>
                <c:pt idx="11968">
                  <c:v>-0.34797099999999997</c:v>
                </c:pt>
                <c:pt idx="11969">
                  <c:v>-0.35064400000000001</c:v>
                </c:pt>
                <c:pt idx="11970">
                  <c:v>-0.34832600000000002</c:v>
                </c:pt>
                <c:pt idx="11971">
                  <c:v>-0.34026299999999998</c:v>
                </c:pt>
                <c:pt idx="11972">
                  <c:v>-0.32900699999999999</c:v>
                </c:pt>
                <c:pt idx="11973">
                  <c:v>-0.32322899999999999</c:v>
                </c:pt>
                <c:pt idx="11974">
                  <c:v>-0.32116800000000001</c:v>
                </c:pt>
                <c:pt idx="11975">
                  <c:v>-0.32297199999999998</c:v>
                </c:pt>
                <c:pt idx="11976">
                  <c:v>-0.33119100000000001</c:v>
                </c:pt>
                <c:pt idx="11977">
                  <c:v>-0.33745399999999998</c:v>
                </c:pt>
                <c:pt idx="11978">
                  <c:v>-0.33804099999999998</c:v>
                </c:pt>
                <c:pt idx="11979">
                  <c:v>-0.33555099999999999</c:v>
                </c:pt>
                <c:pt idx="11980">
                  <c:v>-0.329959</c:v>
                </c:pt>
                <c:pt idx="11981">
                  <c:v>-0.32933499999999999</c:v>
                </c:pt>
                <c:pt idx="11982">
                  <c:v>-0.33161600000000002</c:v>
                </c:pt>
                <c:pt idx="11983">
                  <c:v>-0.32855299999999998</c:v>
                </c:pt>
                <c:pt idx="11984">
                  <c:v>-0.32654899999999998</c:v>
                </c:pt>
                <c:pt idx="11985">
                  <c:v>-0.32303199999999999</c:v>
                </c:pt>
                <c:pt idx="11986">
                  <c:v>-0.319301</c:v>
                </c:pt>
                <c:pt idx="11987">
                  <c:v>-0.31952000000000003</c:v>
                </c:pt>
                <c:pt idx="11988">
                  <c:v>-0.32104500000000002</c:v>
                </c:pt>
                <c:pt idx="11989">
                  <c:v>-0.31882199999999999</c:v>
                </c:pt>
                <c:pt idx="11990">
                  <c:v>-0.31917699999999999</c:v>
                </c:pt>
                <c:pt idx="11991">
                  <c:v>-0.32464799999999999</c:v>
                </c:pt>
                <c:pt idx="11992">
                  <c:v>-0.32307000000000002</c:v>
                </c:pt>
                <c:pt idx="11993">
                  <c:v>-0.32023099999999999</c:v>
                </c:pt>
                <c:pt idx="11994">
                  <c:v>-0.31932100000000002</c:v>
                </c:pt>
                <c:pt idx="11995">
                  <c:v>-0.32438800000000001</c:v>
                </c:pt>
                <c:pt idx="11996">
                  <c:v>-0.32548500000000002</c:v>
                </c:pt>
                <c:pt idx="11997">
                  <c:v>-0.32462400000000002</c:v>
                </c:pt>
                <c:pt idx="11998">
                  <c:v>-0.32363799999999998</c:v>
                </c:pt>
                <c:pt idx="11999">
                  <c:v>-0.32522000000000001</c:v>
                </c:pt>
                <c:pt idx="12000">
                  <c:v>-0.33147700000000002</c:v>
                </c:pt>
                <c:pt idx="12001">
                  <c:v>-0.33874900000000002</c:v>
                </c:pt>
                <c:pt idx="12002">
                  <c:v>-0.34000399999999997</c:v>
                </c:pt>
                <c:pt idx="12003">
                  <c:v>-0.34143299999999999</c:v>
                </c:pt>
                <c:pt idx="12004">
                  <c:v>-0.34848600000000002</c:v>
                </c:pt>
                <c:pt idx="12005">
                  <c:v>-0.35146500000000003</c:v>
                </c:pt>
                <c:pt idx="12006">
                  <c:v>-0.35040199999999999</c:v>
                </c:pt>
                <c:pt idx="12007">
                  <c:v>-0.34696300000000002</c:v>
                </c:pt>
                <c:pt idx="12008">
                  <c:v>-0.34929100000000002</c:v>
                </c:pt>
                <c:pt idx="12009">
                  <c:v>-0.35711500000000002</c:v>
                </c:pt>
                <c:pt idx="12010">
                  <c:v>-0.36157299999999998</c:v>
                </c:pt>
                <c:pt idx="12011">
                  <c:v>-0.35893900000000001</c:v>
                </c:pt>
                <c:pt idx="12012">
                  <c:v>-0.35370499999999999</c:v>
                </c:pt>
                <c:pt idx="12013">
                  <c:v>-0.34647800000000001</c:v>
                </c:pt>
                <c:pt idx="12014">
                  <c:v>-0.34138400000000002</c:v>
                </c:pt>
                <c:pt idx="12015">
                  <c:v>-0.33755099999999999</c:v>
                </c:pt>
                <c:pt idx="12016">
                  <c:v>-0.33314100000000002</c:v>
                </c:pt>
                <c:pt idx="12017">
                  <c:v>-0.33220300000000003</c:v>
                </c:pt>
                <c:pt idx="12018">
                  <c:v>-0.33397500000000002</c:v>
                </c:pt>
                <c:pt idx="12019">
                  <c:v>-0.33682600000000001</c:v>
                </c:pt>
                <c:pt idx="12020">
                  <c:v>-0.33799200000000001</c:v>
                </c:pt>
                <c:pt idx="12021">
                  <c:v>-0.33651900000000001</c:v>
                </c:pt>
                <c:pt idx="12022">
                  <c:v>-0.33643299999999998</c:v>
                </c:pt>
                <c:pt idx="12023">
                  <c:v>-0.340976</c:v>
                </c:pt>
                <c:pt idx="12024">
                  <c:v>-0.34792400000000001</c:v>
                </c:pt>
                <c:pt idx="12025">
                  <c:v>-0.353072</c:v>
                </c:pt>
                <c:pt idx="12026">
                  <c:v>-0.35719099999999998</c:v>
                </c:pt>
                <c:pt idx="12027">
                  <c:v>-0.34988000000000002</c:v>
                </c:pt>
                <c:pt idx="12028">
                  <c:v>-0.33779900000000002</c:v>
                </c:pt>
                <c:pt idx="12029">
                  <c:v>-0.32516200000000001</c:v>
                </c:pt>
                <c:pt idx="12030">
                  <c:v>-0.31850800000000001</c:v>
                </c:pt>
                <c:pt idx="12031">
                  <c:v>-0.31812000000000001</c:v>
                </c:pt>
                <c:pt idx="12032">
                  <c:v>-0.319471</c:v>
                </c:pt>
                <c:pt idx="12033">
                  <c:v>-0.31792399999999998</c:v>
                </c:pt>
                <c:pt idx="12034">
                  <c:v>-0.31666800000000001</c:v>
                </c:pt>
                <c:pt idx="12035">
                  <c:v>-0.31777100000000003</c:v>
                </c:pt>
                <c:pt idx="12036">
                  <c:v>-0.32213700000000001</c:v>
                </c:pt>
                <c:pt idx="12037">
                  <c:v>-0.32042100000000001</c:v>
                </c:pt>
                <c:pt idx="12038">
                  <c:v>-0.31491599999999997</c:v>
                </c:pt>
                <c:pt idx="12039">
                  <c:v>-0.31015300000000001</c:v>
                </c:pt>
                <c:pt idx="12040">
                  <c:v>-0.31022699999999997</c:v>
                </c:pt>
                <c:pt idx="12041">
                  <c:v>-0.30998199999999998</c:v>
                </c:pt>
                <c:pt idx="12042">
                  <c:v>-0.30801099999999998</c:v>
                </c:pt>
                <c:pt idx="12043">
                  <c:v>-0.30634800000000001</c:v>
                </c:pt>
                <c:pt idx="12044">
                  <c:v>-0.30433900000000003</c:v>
                </c:pt>
                <c:pt idx="12045">
                  <c:v>-0.30242599999999997</c:v>
                </c:pt>
                <c:pt idx="12046">
                  <c:v>-0.30052800000000002</c:v>
                </c:pt>
                <c:pt idx="12047">
                  <c:v>-0.294929</c:v>
                </c:pt>
                <c:pt idx="12048">
                  <c:v>-0.28993000000000002</c:v>
                </c:pt>
                <c:pt idx="12049">
                  <c:v>-0.29144900000000001</c:v>
                </c:pt>
                <c:pt idx="12050">
                  <c:v>-0.30213000000000001</c:v>
                </c:pt>
                <c:pt idx="12051">
                  <c:v>-0.31173299999999998</c:v>
                </c:pt>
                <c:pt idx="12052">
                  <c:v>-0.30880200000000002</c:v>
                </c:pt>
                <c:pt idx="12053">
                  <c:v>-0.30350899999999997</c:v>
                </c:pt>
                <c:pt idx="12054">
                  <c:v>-0.300813</c:v>
                </c:pt>
                <c:pt idx="12055">
                  <c:v>-0.30292400000000003</c:v>
                </c:pt>
                <c:pt idx="12056">
                  <c:v>-0.305892</c:v>
                </c:pt>
                <c:pt idx="12057">
                  <c:v>-0.30462299999999998</c:v>
                </c:pt>
                <c:pt idx="12058">
                  <c:v>-0.30304900000000001</c:v>
                </c:pt>
                <c:pt idx="12059">
                  <c:v>-0.29349700000000001</c:v>
                </c:pt>
                <c:pt idx="12060">
                  <c:v>-0.27600200000000003</c:v>
                </c:pt>
                <c:pt idx="12061">
                  <c:v>-0.27072400000000002</c:v>
                </c:pt>
                <c:pt idx="12062">
                  <c:v>-0.26710400000000001</c:v>
                </c:pt>
                <c:pt idx="12063">
                  <c:v>-0.26579999999999998</c:v>
                </c:pt>
                <c:pt idx="12064">
                  <c:v>-0.26877899999999999</c:v>
                </c:pt>
                <c:pt idx="12065">
                  <c:v>-0.27321600000000001</c:v>
                </c:pt>
                <c:pt idx="12066">
                  <c:v>-0.27507700000000002</c:v>
                </c:pt>
                <c:pt idx="12067">
                  <c:v>-0.274254</c:v>
                </c:pt>
                <c:pt idx="12068">
                  <c:v>-0.268511</c:v>
                </c:pt>
                <c:pt idx="12069">
                  <c:v>-0.25726300000000002</c:v>
                </c:pt>
                <c:pt idx="12070">
                  <c:v>-0.24416099999999999</c:v>
                </c:pt>
                <c:pt idx="12071">
                  <c:v>-0.23272799999999999</c:v>
                </c:pt>
                <c:pt idx="12072">
                  <c:v>-0.22609799999999999</c:v>
                </c:pt>
                <c:pt idx="12073">
                  <c:v>-0.225881</c:v>
                </c:pt>
                <c:pt idx="12074">
                  <c:v>-0.22814699999999999</c:v>
                </c:pt>
                <c:pt idx="12075">
                  <c:v>-0.226769</c:v>
                </c:pt>
                <c:pt idx="12076">
                  <c:v>-0.225353</c:v>
                </c:pt>
                <c:pt idx="12077">
                  <c:v>-0.22367400000000001</c:v>
                </c:pt>
                <c:pt idx="12078">
                  <c:v>-0.22179599999999999</c:v>
                </c:pt>
                <c:pt idx="12079">
                  <c:v>-0.22072900000000001</c:v>
                </c:pt>
                <c:pt idx="12080">
                  <c:v>-0.21545500000000001</c:v>
                </c:pt>
                <c:pt idx="12081">
                  <c:v>-0.21313299999999999</c:v>
                </c:pt>
                <c:pt idx="12082">
                  <c:v>-0.21120700000000001</c:v>
                </c:pt>
                <c:pt idx="12083">
                  <c:v>-0.20887</c:v>
                </c:pt>
                <c:pt idx="12084">
                  <c:v>-0.20755199999999999</c:v>
                </c:pt>
                <c:pt idx="12085">
                  <c:v>-0.206983</c:v>
                </c:pt>
                <c:pt idx="12086">
                  <c:v>-0.210563</c:v>
                </c:pt>
                <c:pt idx="12087">
                  <c:v>-0.21379799999999999</c:v>
                </c:pt>
                <c:pt idx="12088">
                  <c:v>-0.21789</c:v>
                </c:pt>
                <c:pt idx="12089">
                  <c:v>-0.21759200000000001</c:v>
                </c:pt>
                <c:pt idx="12090">
                  <c:v>-0.20724899999999999</c:v>
                </c:pt>
                <c:pt idx="12091">
                  <c:v>-0.195711</c:v>
                </c:pt>
                <c:pt idx="12092">
                  <c:v>-0.19273999999999999</c:v>
                </c:pt>
                <c:pt idx="12093">
                  <c:v>-0.19308400000000001</c:v>
                </c:pt>
                <c:pt idx="12094">
                  <c:v>-0.199128</c:v>
                </c:pt>
                <c:pt idx="12095">
                  <c:v>-0.206181</c:v>
                </c:pt>
                <c:pt idx="12096">
                  <c:v>-0.208815</c:v>
                </c:pt>
                <c:pt idx="12097">
                  <c:v>-0.20919299999999999</c:v>
                </c:pt>
                <c:pt idx="12098">
                  <c:v>-0.20468</c:v>
                </c:pt>
                <c:pt idx="12099">
                  <c:v>-0.19697100000000001</c:v>
                </c:pt>
                <c:pt idx="12100">
                  <c:v>-0.189584</c:v>
                </c:pt>
                <c:pt idx="12101">
                  <c:v>-0.183809</c:v>
                </c:pt>
                <c:pt idx="12102">
                  <c:v>-0.17913899999999999</c:v>
                </c:pt>
                <c:pt idx="12103">
                  <c:v>-0.18307699999999999</c:v>
                </c:pt>
                <c:pt idx="12104">
                  <c:v>-0.189967</c:v>
                </c:pt>
                <c:pt idx="12105">
                  <c:v>-0.18521699999999999</c:v>
                </c:pt>
                <c:pt idx="12106">
                  <c:v>-0.177761</c:v>
                </c:pt>
                <c:pt idx="12107">
                  <c:v>-0.17213500000000001</c:v>
                </c:pt>
                <c:pt idx="12108">
                  <c:v>-0.17238300000000001</c:v>
                </c:pt>
                <c:pt idx="12109">
                  <c:v>-0.177313</c:v>
                </c:pt>
                <c:pt idx="12110">
                  <c:v>-0.18199699999999999</c:v>
                </c:pt>
                <c:pt idx="12111">
                  <c:v>-0.18134800000000001</c:v>
                </c:pt>
                <c:pt idx="12112">
                  <c:v>-0.17729500000000001</c:v>
                </c:pt>
                <c:pt idx="12113">
                  <c:v>-0.17150199999999999</c:v>
                </c:pt>
                <c:pt idx="12114">
                  <c:v>-0.17074800000000001</c:v>
                </c:pt>
                <c:pt idx="12115">
                  <c:v>-0.170211</c:v>
                </c:pt>
                <c:pt idx="12116">
                  <c:v>-0.166883</c:v>
                </c:pt>
                <c:pt idx="12117">
                  <c:v>-0.16326399999999999</c:v>
                </c:pt>
                <c:pt idx="12118">
                  <c:v>-0.16395399999999999</c:v>
                </c:pt>
                <c:pt idx="12119">
                  <c:v>-0.16931599999999999</c:v>
                </c:pt>
                <c:pt idx="12120">
                  <c:v>-0.172961</c:v>
                </c:pt>
                <c:pt idx="12121">
                  <c:v>-0.17084299999999999</c:v>
                </c:pt>
                <c:pt idx="12122">
                  <c:v>-0.16806299999999999</c:v>
                </c:pt>
                <c:pt idx="12123">
                  <c:v>-0.16953399999999999</c:v>
                </c:pt>
                <c:pt idx="12124">
                  <c:v>-0.172989</c:v>
                </c:pt>
                <c:pt idx="12125">
                  <c:v>-0.17757500000000001</c:v>
                </c:pt>
                <c:pt idx="12126">
                  <c:v>-0.180727</c:v>
                </c:pt>
                <c:pt idx="12127">
                  <c:v>-0.17893700000000001</c:v>
                </c:pt>
                <c:pt idx="12128">
                  <c:v>-0.17375299999999999</c:v>
                </c:pt>
                <c:pt idx="12129">
                  <c:v>-0.17086799999999999</c:v>
                </c:pt>
                <c:pt idx="12130">
                  <c:v>-0.16978499999999999</c:v>
                </c:pt>
                <c:pt idx="12131">
                  <c:v>-0.169909</c:v>
                </c:pt>
                <c:pt idx="12132">
                  <c:v>-0.17050899999999999</c:v>
                </c:pt>
                <c:pt idx="12133">
                  <c:v>-0.17129900000000001</c:v>
                </c:pt>
                <c:pt idx="12134">
                  <c:v>-0.16978699999999999</c:v>
                </c:pt>
                <c:pt idx="12135">
                  <c:v>-0.166155</c:v>
                </c:pt>
                <c:pt idx="12136">
                  <c:v>-0.16489799999999999</c:v>
                </c:pt>
                <c:pt idx="12137">
                  <c:v>-0.16639999999999999</c:v>
                </c:pt>
                <c:pt idx="12138">
                  <c:v>-0.16680300000000001</c:v>
                </c:pt>
                <c:pt idx="12139">
                  <c:v>-0.16204299999999999</c:v>
                </c:pt>
                <c:pt idx="12140">
                  <c:v>-0.15528500000000001</c:v>
                </c:pt>
                <c:pt idx="12141">
                  <c:v>-0.151753</c:v>
                </c:pt>
                <c:pt idx="12142">
                  <c:v>-0.154025</c:v>
                </c:pt>
                <c:pt idx="12143">
                  <c:v>-0.155033</c:v>
                </c:pt>
                <c:pt idx="12144">
                  <c:v>-0.15115999999999999</c:v>
                </c:pt>
                <c:pt idx="12145">
                  <c:v>-0.146177</c:v>
                </c:pt>
                <c:pt idx="12146">
                  <c:v>-0.14422499999999999</c:v>
                </c:pt>
                <c:pt idx="12147">
                  <c:v>-0.14189099999999999</c:v>
                </c:pt>
                <c:pt idx="12148">
                  <c:v>-0.139513</c:v>
                </c:pt>
                <c:pt idx="12149">
                  <c:v>-0.13561799999999999</c:v>
                </c:pt>
                <c:pt idx="12150">
                  <c:v>-0.13644800000000001</c:v>
                </c:pt>
                <c:pt idx="12151">
                  <c:v>-0.137041</c:v>
                </c:pt>
                <c:pt idx="12152">
                  <c:v>-0.14065800000000001</c:v>
                </c:pt>
                <c:pt idx="12153">
                  <c:v>-0.14804999999999999</c:v>
                </c:pt>
                <c:pt idx="12154">
                  <c:v>-0.15492500000000001</c:v>
                </c:pt>
                <c:pt idx="12155">
                  <c:v>-0.15274299999999999</c:v>
                </c:pt>
                <c:pt idx="12156">
                  <c:v>-0.14757100000000001</c:v>
                </c:pt>
                <c:pt idx="12157">
                  <c:v>-0.14176</c:v>
                </c:pt>
                <c:pt idx="12158">
                  <c:v>-0.13944500000000001</c:v>
                </c:pt>
                <c:pt idx="12159">
                  <c:v>-0.14050699999999999</c:v>
                </c:pt>
                <c:pt idx="12160">
                  <c:v>-0.14612800000000001</c:v>
                </c:pt>
                <c:pt idx="12161">
                  <c:v>-0.15459899999999999</c:v>
                </c:pt>
                <c:pt idx="12162">
                  <c:v>-0.15611800000000001</c:v>
                </c:pt>
                <c:pt idx="12163">
                  <c:v>-0.15279400000000001</c:v>
                </c:pt>
                <c:pt idx="12164">
                  <c:v>-0.15315699999999999</c:v>
                </c:pt>
                <c:pt idx="12165">
                  <c:v>-0.15676899999999999</c:v>
                </c:pt>
                <c:pt idx="12166">
                  <c:v>-0.15904699999999999</c:v>
                </c:pt>
                <c:pt idx="12167">
                  <c:v>-0.15917300000000001</c:v>
                </c:pt>
                <c:pt idx="12168">
                  <c:v>-0.15870600000000001</c:v>
                </c:pt>
                <c:pt idx="12169">
                  <c:v>-0.15706200000000001</c:v>
                </c:pt>
                <c:pt idx="12170">
                  <c:v>-0.156504</c:v>
                </c:pt>
                <c:pt idx="12171">
                  <c:v>-0.156638</c:v>
                </c:pt>
                <c:pt idx="12172">
                  <c:v>-0.156972</c:v>
                </c:pt>
                <c:pt idx="12173">
                  <c:v>-0.154776</c:v>
                </c:pt>
                <c:pt idx="12174">
                  <c:v>-0.15332299999999999</c:v>
                </c:pt>
                <c:pt idx="12175">
                  <c:v>-0.15030199999999999</c:v>
                </c:pt>
                <c:pt idx="12176">
                  <c:v>-0.14821899999999999</c:v>
                </c:pt>
                <c:pt idx="12177">
                  <c:v>-0.14274400000000001</c:v>
                </c:pt>
                <c:pt idx="12178">
                  <c:v>-0.13822599999999999</c:v>
                </c:pt>
                <c:pt idx="12179">
                  <c:v>-0.13500499999999999</c:v>
                </c:pt>
                <c:pt idx="12180">
                  <c:v>-0.13883699999999999</c:v>
                </c:pt>
                <c:pt idx="12181">
                  <c:v>-0.14773800000000001</c:v>
                </c:pt>
                <c:pt idx="12182">
                  <c:v>-0.146145</c:v>
                </c:pt>
                <c:pt idx="12183">
                  <c:v>-0.14355899999999999</c:v>
                </c:pt>
                <c:pt idx="12184">
                  <c:v>-0.14138400000000001</c:v>
                </c:pt>
                <c:pt idx="12185">
                  <c:v>-0.142428</c:v>
                </c:pt>
                <c:pt idx="12186">
                  <c:v>-0.14951500000000001</c:v>
                </c:pt>
                <c:pt idx="12187">
                  <c:v>-0.15367500000000001</c:v>
                </c:pt>
                <c:pt idx="12188">
                  <c:v>-0.15473000000000001</c:v>
                </c:pt>
                <c:pt idx="12189">
                  <c:v>-0.15287999999999999</c:v>
                </c:pt>
                <c:pt idx="12190">
                  <c:v>-0.14991399999999999</c:v>
                </c:pt>
                <c:pt idx="12191">
                  <c:v>-0.14233499999999999</c:v>
                </c:pt>
                <c:pt idx="12192">
                  <c:v>-0.135768</c:v>
                </c:pt>
                <c:pt idx="12193">
                  <c:v>-0.13139899999999999</c:v>
                </c:pt>
                <c:pt idx="12194">
                  <c:v>-0.130524</c:v>
                </c:pt>
                <c:pt idx="12195">
                  <c:v>-0.12739300000000001</c:v>
                </c:pt>
                <c:pt idx="12196">
                  <c:v>-0.12592999999999999</c:v>
                </c:pt>
                <c:pt idx="12197">
                  <c:v>-0.122242</c:v>
                </c:pt>
                <c:pt idx="12198">
                  <c:v>-0.12057</c:v>
                </c:pt>
                <c:pt idx="12199">
                  <c:v>-0.116853</c:v>
                </c:pt>
                <c:pt idx="12200">
                  <c:v>-0.11221200000000001</c:v>
                </c:pt>
                <c:pt idx="12201">
                  <c:v>-0.11254</c:v>
                </c:pt>
                <c:pt idx="12202">
                  <c:v>-0.11871</c:v>
                </c:pt>
                <c:pt idx="12203">
                  <c:v>-0.11880300000000001</c:v>
                </c:pt>
                <c:pt idx="12204">
                  <c:v>-0.11575000000000001</c:v>
                </c:pt>
                <c:pt idx="12205">
                  <c:v>-0.113404</c:v>
                </c:pt>
                <c:pt idx="12206">
                  <c:v>-0.110817</c:v>
                </c:pt>
                <c:pt idx="12207">
                  <c:v>-0.10317999999999999</c:v>
                </c:pt>
                <c:pt idx="12208">
                  <c:v>-9.8915299999999998E-2</c:v>
                </c:pt>
                <c:pt idx="12209">
                  <c:v>-0.100064</c:v>
                </c:pt>
                <c:pt idx="12210">
                  <c:v>-0.10230599999999999</c:v>
                </c:pt>
                <c:pt idx="12211">
                  <c:v>-0.101289</c:v>
                </c:pt>
                <c:pt idx="12212">
                  <c:v>-0.10020999999999999</c:v>
                </c:pt>
                <c:pt idx="12213">
                  <c:v>-0.10001400000000001</c:v>
                </c:pt>
                <c:pt idx="12214">
                  <c:v>-0.10456699999999999</c:v>
                </c:pt>
                <c:pt idx="12215">
                  <c:v>-0.10491499999999999</c:v>
                </c:pt>
                <c:pt idx="12216">
                  <c:v>-0.10521800000000001</c:v>
                </c:pt>
                <c:pt idx="12217">
                  <c:v>-0.101829</c:v>
                </c:pt>
                <c:pt idx="12218">
                  <c:v>-9.7404500000000005E-2</c:v>
                </c:pt>
                <c:pt idx="12219">
                  <c:v>-9.2524800000000004E-2</c:v>
                </c:pt>
                <c:pt idx="12220">
                  <c:v>-9.1406799999999996E-2</c:v>
                </c:pt>
                <c:pt idx="12221">
                  <c:v>-9.3349799999999997E-2</c:v>
                </c:pt>
                <c:pt idx="12222">
                  <c:v>-8.5220900000000002E-2</c:v>
                </c:pt>
                <c:pt idx="12223">
                  <c:v>-7.7888100000000002E-2</c:v>
                </c:pt>
                <c:pt idx="12224">
                  <c:v>-7.2428999999999993E-2</c:v>
                </c:pt>
                <c:pt idx="12225">
                  <c:v>-6.9285399999999997E-2</c:v>
                </c:pt>
                <c:pt idx="12226">
                  <c:v>-6.7912899999999998E-2</c:v>
                </c:pt>
                <c:pt idx="12227">
                  <c:v>-6.6539200000000007E-2</c:v>
                </c:pt>
                <c:pt idx="12228">
                  <c:v>-6.7227200000000001E-2</c:v>
                </c:pt>
                <c:pt idx="12229">
                  <c:v>-6.78594E-2</c:v>
                </c:pt>
                <c:pt idx="12230">
                  <c:v>-6.9564000000000001E-2</c:v>
                </c:pt>
                <c:pt idx="12231">
                  <c:v>-6.9645100000000001E-2</c:v>
                </c:pt>
                <c:pt idx="12232">
                  <c:v>-7.4305700000000002E-2</c:v>
                </c:pt>
                <c:pt idx="12233">
                  <c:v>-8.1661899999999996E-2</c:v>
                </c:pt>
                <c:pt idx="12234">
                  <c:v>-9.1205999999999995E-2</c:v>
                </c:pt>
                <c:pt idx="12235">
                  <c:v>-0.10070900000000001</c:v>
                </c:pt>
                <c:pt idx="12236">
                  <c:v>-0.10712000000000001</c:v>
                </c:pt>
                <c:pt idx="12237">
                  <c:v>-0.109114</c:v>
                </c:pt>
                <c:pt idx="12238">
                  <c:v>-0.112841</c:v>
                </c:pt>
                <c:pt idx="12239">
                  <c:v>-0.117867</c:v>
                </c:pt>
                <c:pt idx="12240">
                  <c:v>-0.122062</c:v>
                </c:pt>
                <c:pt idx="12241">
                  <c:v>-0.133465</c:v>
                </c:pt>
                <c:pt idx="12242">
                  <c:v>-0.14429400000000001</c:v>
                </c:pt>
                <c:pt idx="12243">
                  <c:v>-0.149399</c:v>
                </c:pt>
                <c:pt idx="12244">
                  <c:v>-0.14885599999999999</c:v>
                </c:pt>
                <c:pt idx="12245">
                  <c:v>-0.14047100000000001</c:v>
                </c:pt>
                <c:pt idx="12246">
                  <c:v>-0.135931</c:v>
                </c:pt>
                <c:pt idx="12247">
                  <c:v>-0.13556299999999999</c:v>
                </c:pt>
                <c:pt idx="12248">
                  <c:v>-0.13450200000000001</c:v>
                </c:pt>
                <c:pt idx="12249">
                  <c:v>-0.13281499999999999</c:v>
                </c:pt>
                <c:pt idx="12250">
                  <c:v>-0.13042899999999999</c:v>
                </c:pt>
                <c:pt idx="12251">
                  <c:v>-0.130104</c:v>
                </c:pt>
                <c:pt idx="12252">
                  <c:v>-0.13539200000000001</c:v>
                </c:pt>
                <c:pt idx="12253">
                  <c:v>-0.13952100000000001</c:v>
                </c:pt>
                <c:pt idx="12254">
                  <c:v>-0.13623499999999999</c:v>
                </c:pt>
                <c:pt idx="12255">
                  <c:v>-0.13483300000000001</c:v>
                </c:pt>
                <c:pt idx="12256">
                  <c:v>-0.13467399999999999</c:v>
                </c:pt>
                <c:pt idx="12257">
                  <c:v>-0.135738</c:v>
                </c:pt>
                <c:pt idx="12258">
                  <c:v>-0.13545199999999999</c:v>
                </c:pt>
                <c:pt idx="12259">
                  <c:v>-0.135378</c:v>
                </c:pt>
                <c:pt idx="12260">
                  <c:v>-0.136161</c:v>
                </c:pt>
                <c:pt idx="12261">
                  <c:v>-0.13642399999999999</c:v>
                </c:pt>
                <c:pt idx="12262">
                  <c:v>-0.13317200000000001</c:v>
                </c:pt>
                <c:pt idx="12263">
                  <c:v>-0.128303</c:v>
                </c:pt>
                <c:pt idx="12264">
                  <c:v>-0.122861</c:v>
                </c:pt>
                <c:pt idx="12265">
                  <c:v>-0.111815</c:v>
                </c:pt>
                <c:pt idx="12266">
                  <c:v>-0.104008</c:v>
                </c:pt>
                <c:pt idx="12267">
                  <c:v>-0.103078</c:v>
                </c:pt>
                <c:pt idx="12268">
                  <c:v>-0.105855</c:v>
                </c:pt>
                <c:pt idx="12269">
                  <c:v>-0.110211</c:v>
                </c:pt>
                <c:pt idx="12270">
                  <c:v>-0.110039</c:v>
                </c:pt>
                <c:pt idx="12271">
                  <c:v>-0.10777100000000001</c:v>
                </c:pt>
                <c:pt idx="12272">
                  <c:v>-0.108835</c:v>
                </c:pt>
                <c:pt idx="12273">
                  <c:v>-0.110446</c:v>
                </c:pt>
                <c:pt idx="12274">
                  <c:v>-0.11115899999999999</c:v>
                </c:pt>
                <c:pt idx="12275">
                  <c:v>-0.119241</c:v>
                </c:pt>
                <c:pt idx="12276">
                  <c:v>-0.126697</c:v>
                </c:pt>
                <c:pt idx="12277">
                  <c:v>-0.123337</c:v>
                </c:pt>
                <c:pt idx="12278">
                  <c:v>-0.117786</c:v>
                </c:pt>
                <c:pt idx="12279">
                  <c:v>-0.116531</c:v>
                </c:pt>
                <c:pt idx="12280">
                  <c:v>-0.12001000000000001</c:v>
                </c:pt>
                <c:pt idx="12281">
                  <c:v>-0.12145300000000001</c:v>
                </c:pt>
                <c:pt idx="12282">
                  <c:v>-0.123457</c:v>
                </c:pt>
                <c:pt idx="12283">
                  <c:v>-0.124445</c:v>
                </c:pt>
                <c:pt idx="12284">
                  <c:v>-0.121478</c:v>
                </c:pt>
                <c:pt idx="12285">
                  <c:v>-0.109635</c:v>
                </c:pt>
                <c:pt idx="12286">
                  <c:v>-9.0843800000000002E-2</c:v>
                </c:pt>
                <c:pt idx="12287">
                  <c:v>-7.6359200000000002E-2</c:v>
                </c:pt>
                <c:pt idx="12288">
                  <c:v>-6.7935800000000005E-2</c:v>
                </c:pt>
                <c:pt idx="12289">
                  <c:v>-6.4855499999999996E-2</c:v>
                </c:pt>
                <c:pt idx="12290">
                  <c:v>-6.5949999999999995E-2</c:v>
                </c:pt>
                <c:pt idx="12291">
                  <c:v>-7.0541199999999998E-2</c:v>
                </c:pt>
                <c:pt idx="12292">
                  <c:v>-7.24963E-2</c:v>
                </c:pt>
                <c:pt idx="12293">
                  <c:v>-6.7863900000000005E-2</c:v>
                </c:pt>
                <c:pt idx="12294">
                  <c:v>-6.05681E-2</c:v>
                </c:pt>
                <c:pt idx="12295">
                  <c:v>-5.4401999999999999E-2</c:v>
                </c:pt>
                <c:pt idx="12296">
                  <c:v>-4.7220199999999997E-2</c:v>
                </c:pt>
                <c:pt idx="12297">
                  <c:v>-4.3611299999999999E-2</c:v>
                </c:pt>
                <c:pt idx="12298">
                  <c:v>-4.1798500000000002E-2</c:v>
                </c:pt>
                <c:pt idx="12299">
                  <c:v>-3.9960000000000002E-2</c:v>
                </c:pt>
                <c:pt idx="12300">
                  <c:v>-3.87406E-2</c:v>
                </c:pt>
                <c:pt idx="12301">
                  <c:v>-3.3609699999999999E-2</c:v>
                </c:pt>
                <c:pt idx="12302">
                  <c:v>-2.9989700000000001E-2</c:v>
                </c:pt>
                <c:pt idx="12303">
                  <c:v>-2.98561E-2</c:v>
                </c:pt>
                <c:pt idx="12304">
                  <c:v>-3.1173099999999999E-2</c:v>
                </c:pt>
                <c:pt idx="12305">
                  <c:v>-3.3715500000000002E-2</c:v>
                </c:pt>
                <c:pt idx="12306">
                  <c:v>-3.7071100000000003E-2</c:v>
                </c:pt>
                <c:pt idx="12307">
                  <c:v>-3.5970000000000002E-2</c:v>
                </c:pt>
                <c:pt idx="12308">
                  <c:v>-3.00757E-2</c:v>
                </c:pt>
                <c:pt idx="12309">
                  <c:v>-2.6527100000000001E-2</c:v>
                </c:pt>
                <c:pt idx="12310">
                  <c:v>-2.2727199999999999E-2</c:v>
                </c:pt>
                <c:pt idx="12311">
                  <c:v>-1.55578E-2</c:v>
                </c:pt>
                <c:pt idx="12312">
                  <c:v>-1.05811E-2</c:v>
                </c:pt>
                <c:pt idx="12313">
                  <c:v>-9.2519500000000001E-3</c:v>
                </c:pt>
                <c:pt idx="12314">
                  <c:v>-1.18031E-2</c:v>
                </c:pt>
                <c:pt idx="12315">
                  <c:v>-2.0025999999999999E-2</c:v>
                </c:pt>
                <c:pt idx="12316">
                  <c:v>-3.0305599999999999E-2</c:v>
                </c:pt>
                <c:pt idx="12317">
                  <c:v>-3.2820700000000001E-2</c:v>
                </c:pt>
                <c:pt idx="12318">
                  <c:v>-2.2098099999999999E-2</c:v>
                </c:pt>
                <c:pt idx="12319">
                  <c:v>-7.8747000000000001E-3</c:v>
                </c:pt>
                <c:pt idx="12320">
                  <c:v>2.46343E-3</c:v>
                </c:pt>
                <c:pt idx="12321">
                  <c:v>8.3950799999999992E-3</c:v>
                </c:pt>
                <c:pt idx="12322">
                  <c:v>1.50259E-2</c:v>
                </c:pt>
                <c:pt idx="12323">
                  <c:v>2.36648E-2</c:v>
                </c:pt>
                <c:pt idx="12324">
                  <c:v>3.0568000000000001E-2</c:v>
                </c:pt>
                <c:pt idx="12325">
                  <c:v>3.6068599999999999E-2</c:v>
                </c:pt>
                <c:pt idx="12326">
                  <c:v>4.0372600000000002E-2</c:v>
                </c:pt>
                <c:pt idx="12327">
                  <c:v>4.3131900000000001E-2</c:v>
                </c:pt>
                <c:pt idx="12328">
                  <c:v>4.4335199999999998E-2</c:v>
                </c:pt>
                <c:pt idx="12329">
                  <c:v>4.4741900000000001E-2</c:v>
                </c:pt>
                <c:pt idx="12330">
                  <c:v>4.8067600000000002E-2</c:v>
                </c:pt>
                <c:pt idx="12331">
                  <c:v>4.86539E-2</c:v>
                </c:pt>
                <c:pt idx="12332">
                  <c:v>4.8287400000000001E-2</c:v>
                </c:pt>
                <c:pt idx="12333">
                  <c:v>4.8004400000000003E-2</c:v>
                </c:pt>
                <c:pt idx="12334">
                  <c:v>5.1025899999999999E-2</c:v>
                </c:pt>
                <c:pt idx="12335">
                  <c:v>5.5265599999999998E-2</c:v>
                </c:pt>
                <c:pt idx="12336">
                  <c:v>5.9556600000000001E-2</c:v>
                </c:pt>
                <c:pt idx="12337">
                  <c:v>6.3576599999999997E-2</c:v>
                </c:pt>
                <c:pt idx="12338">
                  <c:v>6.7814299999999994E-2</c:v>
                </c:pt>
                <c:pt idx="12339">
                  <c:v>7.2372900000000004E-2</c:v>
                </c:pt>
                <c:pt idx="12340">
                  <c:v>7.5882099999999994E-2</c:v>
                </c:pt>
                <c:pt idx="12341">
                  <c:v>7.9253000000000004E-2</c:v>
                </c:pt>
                <c:pt idx="12342">
                  <c:v>7.8937499999999994E-2</c:v>
                </c:pt>
                <c:pt idx="12343">
                  <c:v>7.9654100000000005E-2</c:v>
                </c:pt>
                <c:pt idx="12344">
                  <c:v>8.6384199999999994E-2</c:v>
                </c:pt>
                <c:pt idx="12345">
                  <c:v>9.2805700000000005E-2</c:v>
                </c:pt>
                <c:pt idx="12346">
                  <c:v>9.6164700000000006E-2</c:v>
                </c:pt>
                <c:pt idx="12347">
                  <c:v>9.4308500000000003E-2</c:v>
                </c:pt>
                <c:pt idx="12348">
                  <c:v>8.6849200000000001E-2</c:v>
                </c:pt>
                <c:pt idx="12349">
                  <c:v>8.4437399999999996E-2</c:v>
                </c:pt>
                <c:pt idx="12350">
                  <c:v>9.1450199999999995E-2</c:v>
                </c:pt>
                <c:pt idx="12351">
                  <c:v>9.9020700000000003E-2</c:v>
                </c:pt>
                <c:pt idx="12352">
                  <c:v>0.100346</c:v>
                </c:pt>
                <c:pt idx="12353">
                  <c:v>9.8001400000000002E-2</c:v>
                </c:pt>
                <c:pt idx="12354">
                  <c:v>9.5024899999999995E-2</c:v>
                </c:pt>
                <c:pt idx="12355">
                  <c:v>9.8657400000000006E-2</c:v>
                </c:pt>
                <c:pt idx="12356">
                  <c:v>0.10898099999999999</c:v>
                </c:pt>
                <c:pt idx="12357">
                  <c:v>0.11920799999999999</c:v>
                </c:pt>
                <c:pt idx="12358">
                  <c:v>0.12381499999999999</c:v>
                </c:pt>
                <c:pt idx="12359">
                  <c:v>0.122007</c:v>
                </c:pt>
                <c:pt idx="12360">
                  <c:v>0.12058000000000001</c:v>
                </c:pt>
                <c:pt idx="12361">
                  <c:v>0.122914</c:v>
                </c:pt>
                <c:pt idx="12362">
                  <c:v>0.134631</c:v>
                </c:pt>
                <c:pt idx="12363">
                  <c:v>0.14742</c:v>
                </c:pt>
                <c:pt idx="12364">
                  <c:v>0.15382999999999999</c:v>
                </c:pt>
                <c:pt idx="12365">
                  <c:v>0.15792700000000001</c:v>
                </c:pt>
                <c:pt idx="12366">
                  <c:v>0.15951100000000001</c:v>
                </c:pt>
                <c:pt idx="12367">
                  <c:v>0.16229099999999999</c:v>
                </c:pt>
                <c:pt idx="12368">
                  <c:v>0.165492</c:v>
                </c:pt>
                <c:pt idx="12369">
                  <c:v>0.16858899999999999</c:v>
                </c:pt>
                <c:pt idx="12370">
                  <c:v>0.17069599999999999</c:v>
                </c:pt>
                <c:pt idx="12371">
                  <c:v>0.17239299999999999</c:v>
                </c:pt>
                <c:pt idx="12372">
                  <c:v>0.18370700000000001</c:v>
                </c:pt>
                <c:pt idx="12373">
                  <c:v>0.196718</c:v>
                </c:pt>
                <c:pt idx="12374">
                  <c:v>0.203816</c:v>
                </c:pt>
                <c:pt idx="12375">
                  <c:v>0.20586299999999999</c:v>
                </c:pt>
                <c:pt idx="12376">
                  <c:v>0.205791</c:v>
                </c:pt>
                <c:pt idx="12377">
                  <c:v>0.20722099999999999</c:v>
                </c:pt>
                <c:pt idx="12378">
                  <c:v>0.21323400000000001</c:v>
                </c:pt>
                <c:pt idx="12379">
                  <c:v>0.222353</c:v>
                </c:pt>
                <c:pt idx="12380">
                  <c:v>0.233321</c:v>
                </c:pt>
                <c:pt idx="12381">
                  <c:v>0.240069</c:v>
                </c:pt>
                <c:pt idx="12382">
                  <c:v>0.24235799999999999</c:v>
                </c:pt>
                <c:pt idx="12383">
                  <c:v>0.25171300000000002</c:v>
                </c:pt>
                <c:pt idx="12384">
                  <c:v>0.26353100000000002</c:v>
                </c:pt>
                <c:pt idx="12385">
                  <c:v>0.27311099999999999</c:v>
                </c:pt>
                <c:pt idx="12386">
                  <c:v>0.28113199999999999</c:v>
                </c:pt>
                <c:pt idx="12387">
                  <c:v>0.290991</c:v>
                </c:pt>
                <c:pt idx="12388">
                  <c:v>0.30291499999999999</c:v>
                </c:pt>
                <c:pt idx="12389">
                  <c:v>0.32220500000000002</c:v>
                </c:pt>
                <c:pt idx="12390">
                  <c:v>0.338588</c:v>
                </c:pt>
                <c:pt idx="12391">
                  <c:v>0.346279</c:v>
                </c:pt>
                <c:pt idx="12392">
                  <c:v>0.341443</c:v>
                </c:pt>
                <c:pt idx="12393">
                  <c:v>0.33341900000000002</c:v>
                </c:pt>
                <c:pt idx="12394">
                  <c:v>0.33176800000000001</c:v>
                </c:pt>
                <c:pt idx="12395">
                  <c:v>0.33035100000000001</c:v>
                </c:pt>
                <c:pt idx="12396">
                  <c:v>0.33075500000000002</c:v>
                </c:pt>
                <c:pt idx="12397">
                  <c:v>0.32814300000000002</c:v>
                </c:pt>
                <c:pt idx="12398">
                  <c:v>0.32505099999999998</c:v>
                </c:pt>
                <c:pt idx="12399">
                  <c:v>0.31909700000000002</c:v>
                </c:pt>
                <c:pt idx="12400">
                  <c:v>0.31668499999999999</c:v>
                </c:pt>
                <c:pt idx="12401">
                  <c:v>0.31668299999999999</c:v>
                </c:pt>
                <c:pt idx="12402">
                  <c:v>0.32061400000000001</c:v>
                </c:pt>
                <c:pt idx="12403">
                  <c:v>0.322631</c:v>
                </c:pt>
                <c:pt idx="12404">
                  <c:v>0.32350800000000002</c:v>
                </c:pt>
                <c:pt idx="12405">
                  <c:v>0.330507</c:v>
                </c:pt>
                <c:pt idx="12406">
                  <c:v>0.34460000000000002</c:v>
                </c:pt>
                <c:pt idx="12407">
                  <c:v>0.35820400000000002</c:v>
                </c:pt>
                <c:pt idx="12408">
                  <c:v>0.36704199999999998</c:v>
                </c:pt>
                <c:pt idx="12409">
                  <c:v>0.37208000000000002</c:v>
                </c:pt>
                <c:pt idx="12410">
                  <c:v>0.37760100000000002</c:v>
                </c:pt>
                <c:pt idx="12411">
                  <c:v>0.38139099999999998</c:v>
                </c:pt>
                <c:pt idx="12412">
                  <c:v>0.39037899999999998</c:v>
                </c:pt>
                <c:pt idx="12413">
                  <c:v>0.40276299999999998</c:v>
                </c:pt>
                <c:pt idx="12414">
                  <c:v>0.41353099999999998</c:v>
                </c:pt>
                <c:pt idx="12415">
                  <c:v>0.42241400000000001</c:v>
                </c:pt>
                <c:pt idx="12416">
                  <c:v>0.427757</c:v>
                </c:pt>
                <c:pt idx="12417">
                  <c:v>0.431427</c:v>
                </c:pt>
                <c:pt idx="12418">
                  <c:v>0.44969399999999998</c:v>
                </c:pt>
                <c:pt idx="12419">
                  <c:v>0.46883999999999998</c:v>
                </c:pt>
                <c:pt idx="12420">
                  <c:v>0.486095</c:v>
                </c:pt>
                <c:pt idx="12421">
                  <c:v>0.50215699999999996</c:v>
                </c:pt>
                <c:pt idx="12422">
                  <c:v>0.52012899999999995</c:v>
                </c:pt>
                <c:pt idx="12423">
                  <c:v>0.54478000000000004</c:v>
                </c:pt>
                <c:pt idx="12424">
                  <c:v>0.56324600000000002</c:v>
                </c:pt>
                <c:pt idx="12425">
                  <c:v>0.57596599999999998</c:v>
                </c:pt>
                <c:pt idx="12426">
                  <c:v>0.58691099999999996</c:v>
                </c:pt>
                <c:pt idx="12427">
                  <c:v>0.59204599999999996</c:v>
                </c:pt>
                <c:pt idx="12428">
                  <c:v>0.590673</c:v>
                </c:pt>
                <c:pt idx="12429">
                  <c:v>0.58918999999999999</c:v>
                </c:pt>
                <c:pt idx="12430">
                  <c:v>0.59055100000000005</c:v>
                </c:pt>
                <c:pt idx="12431">
                  <c:v>0.60231100000000004</c:v>
                </c:pt>
                <c:pt idx="12432">
                  <c:v>0.61860400000000004</c:v>
                </c:pt>
                <c:pt idx="12433">
                  <c:v>0.62865400000000005</c:v>
                </c:pt>
                <c:pt idx="12434">
                  <c:v>0.63588800000000001</c:v>
                </c:pt>
                <c:pt idx="12435">
                  <c:v>0.64176100000000003</c:v>
                </c:pt>
                <c:pt idx="12436">
                  <c:v>0.64512000000000003</c:v>
                </c:pt>
                <c:pt idx="12437">
                  <c:v>0.64898800000000001</c:v>
                </c:pt>
                <c:pt idx="12438">
                  <c:v>0.65517499999999995</c:v>
                </c:pt>
                <c:pt idx="12439">
                  <c:v>0.66113200000000005</c:v>
                </c:pt>
                <c:pt idx="12440">
                  <c:v>0.66558899999999999</c:v>
                </c:pt>
                <c:pt idx="12441">
                  <c:v>0.665767</c:v>
                </c:pt>
                <c:pt idx="12442">
                  <c:v>0.65671999999999997</c:v>
                </c:pt>
                <c:pt idx="12443">
                  <c:v>0.67241700000000004</c:v>
                </c:pt>
                <c:pt idx="12444">
                  <c:v>0.70533500000000005</c:v>
                </c:pt>
                <c:pt idx="12445">
                  <c:v>0.76584200000000002</c:v>
                </c:pt>
                <c:pt idx="12446">
                  <c:v>0.56350699999999998</c:v>
                </c:pt>
                <c:pt idx="12447">
                  <c:v>8.9328900000000003E-2</c:v>
                </c:pt>
                <c:pt idx="12448">
                  <c:v>-0.10804999999999999</c:v>
                </c:pt>
                <c:pt idx="12449">
                  <c:v>-2.24326E-2</c:v>
                </c:pt>
                <c:pt idx="12450">
                  <c:v>0.31040099999999998</c:v>
                </c:pt>
                <c:pt idx="12451">
                  <c:v>0.54812799999999995</c:v>
                </c:pt>
                <c:pt idx="12452">
                  <c:v>0.46926200000000001</c:v>
                </c:pt>
                <c:pt idx="12453">
                  <c:v>0.42262899999999998</c:v>
                </c:pt>
                <c:pt idx="12454">
                  <c:v>0.41193200000000002</c:v>
                </c:pt>
                <c:pt idx="12455">
                  <c:v>0.41751199999999999</c:v>
                </c:pt>
                <c:pt idx="12456">
                  <c:v>0.419375</c:v>
                </c:pt>
                <c:pt idx="12457">
                  <c:v>0.41169099999999997</c:v>
                </c:pt>
                <c:pt idx="12458">
                  <c:v>0.39662199999999997</c:v>
                </c:pt>
                <c:pt idx="12459">
                  <c:v>0.379639</c:v>
                </c:pt>
                <c:pt idx="12460">
                  <c:v>0.359655</c:v>
                </c:pt>
                <c:pt idx="12461">
                  <c:v>0.33909</c:v>
                </c:pt>
                <c:pt idx="12462">
                  <c:v>0.31842500000000001</c:v>
                </c:pt>
                <c:pt idx="12463">
                  <c:v>0.29902099999999998</c:v>
                </c:pt>
                <c:pt idx="12464">
                  <c:v>0.284578</c:v>
                </c:pt>
                <c:pt idx="12465">
                  <c:v>0.26857799999999998</c:v>
                </c:pt>
                <c:pt idx="12466">
                  <c:v>0.25068400000000002</c:v>
                </c:pt>
                <c:pt idx="12467">
                  <c:v>0.231321</c:v>
                </c:pt>
                <c:pt idx="12468">
                  <c:v>0.20907300000000001</c:v>
                </c:pt>
                <c:pt idx="12469">
                  <c:v>0.17329600000000001</c:v>
                </c:pt>
                <c:pt idx="12470">
                  <c:v>0.14725199999999999</c:v>
                </c:pt>
                <c:pt idx="12471">
                  <c:v>0.12214999999999999</c:v>
                </c:pt>
                <c:pt idx="12472">
                  <c:v>0.101752</c:v>
                </c:pt>
                <c:pt idx="12473">
                  <c:v>8.2658200000000001E-2</c:v>
                </c:pt>
                <c:pt idx="12474">
                  <c:v>6.4010499999999998E-2</c:v>
                </c:pt>
                <c:pt idx="12475">
                  <c:v>3.7120899999999998E-2</c:v>
                </c:pt>
                <c:pt idx="12476">
                  <c:v>1.8270499999999999E-2</c:v>
                </c:pt>
                <c:pt idx="12477">
                  <c:v>1.0963799999999999E-2</c:v>
                </c:pt>
                <c:pt idx="12478">
                  <c:v>-1.8422600000000001E-3</c:v>
                </c:pt>
                <c:pt idx="12479">
                  <c:v>-2.6569200000000001E-2</c:v>
                </c:pt>
                <c:pt idx="12480">
                  <c:v>-4.91505E-2</c:v>
                </c:pt>
                <c:pt idx="12481">
                  <c:v>-7.1311100000000002E-2</c:v>
                </c:pt>
                <c:pt idx="12482">
                  <c:v>-8.8555599999999998E-2</c:v>
                </c:pt>
                <c:pt idx="12483">
                  <c:v>-9.7787899999999997E-2</c:v>
                </c:pt>
                <c:pt idx="12484">
                  <c:v>-0.101664</c:v>
                </c:pt>
                <c:pt idx="12485">
                  <c:v>-0.10342800000000001</c:v>
                </c:pt>
                <c:pt idx="12486">
                  <c:v>-0.105895</c:v>
                </c:pt>
                <c:pt idx="12487">
                  <c:v>-0.11081000000000001</c:v>
                </c:pt>
                <c:pt idx="12488">
                  <c:v>-0.11373800000000001</c:v>
                </c:pt>
                <c:pt idx="12489">
                  <c:v>-0.117004</c:v>
                </c:pt>
                <c:pt idx="12490">
                  <c:v>-0.119376</c:v>
                </c:pt>
                <c:pt idx="12491">
                  <c:v>-0.12948299999999999</c:v>
                </c:pt>
                <c:pt idx="12492">
                  <c:v>-0.14757100000000001</c:v>
                </c:pt>
                <c:pt idx="12493">
                  <c:v>-0.16627600000000001</c:v>
                </c:pt>
                <c:pt idx="12494">
                  <c:v>-0.18537400000000001</c:v>
                </c:pt>
                <c:pt idx="12495">
                  <c:v>-0.20064199999999999</c:v>
                </c:pt>
                <c:pt idx="12496">
                  <c:v>-0.21443799999999999</c:v>
                </c:pt>
                <c:pt idx="12497">
                  <c:v>-0.22085299999999999</c:v>
                </c:pt>
                <c:pt idx="12498">
                  <c:v>-0.22205</c:v>
                </c:pt>
                <c:pt idx="12499">
                  <c:v>-0.219081</c:v>
                </c:pt>
                <c:pt idx="12500">
                  <c:v>-0.21342900000000001</c:v>
                </c:pt>
                <c:pt idx="12501">
                  <c:v>-0.206487</c:v>
                </c:pt>
                <c:pt idx="12502">
                  <c:v>-0.20675099999999999</c:v>
                </c:pt>
                <c:pt idx="12503">
                  <c:v>-0.213586</c:v>
                </c:pt>
                <c:pt idx="12504">
                  <c:v>-0.22448499999999999</c:v>
                </c:pt>
                <c:pt idx="12505">
                  <c:v>-0.22902</c:v>
                </c:pt>
                <c:pt idx="12506">
                  <c:v>-0.22720399999999999</c:v>
                </c:pt>
                <c:pt idx="12507">
                  <c:v>-0.22436400000000001</c:v>
                </c:pt>
                <c:pt idx="12508">
                  <c:v>-0.22314999999999999</c:v>
                </c:pt>
                <c:pt idx="12509">
                  <c:v>-0.22281400000000001</c:v>
                </c:pt>
                <c:pt idx="12510">
                  <c:v>-0.220055</c:v>
                </c:pt>
                <c:pt idx="12511">
                  <c:v>-0.210454</c:v>
                </c:pt>
                <c:pt idx="12512">
                  <c:v>-0.20020399999999999</c:v>
                </c:pt>
                <c:pt idx="12513">
                  <c:v>-0.19586899999999999</c:v>
                </c:pt>
                <c:pt idx="12514">
                  <c:v>-0.19814000000000001</c:v>
                </c:pt>
                <c:pt idx="12515">
                  <c:v>-0.20184299999999999</c:v>
                </c:pt>
                <c:pt idx="12516">
                  <c:v>-0.213229</c:v>
                </c:pt>
                <c:pt idx="12517">
                  <c:v>-0.23305200000000001</c:v>
                </c:pt>
                <c:pt idx="12518">
                  <c:v>-0.26152700000000001</c:v>
                </c:pt>
                <c:pt idx="12519">
                  <c:v>-0.27172299999999999</c:v>
                </c:pt>
                <c:pt idx="12520">
                  <c:v>-0.28063500000000002</c:v>
                </c:pt>
                <c:pt idx="12521">
                  <c:v>-0.29039999999999999</c:v>
                </c:pt>
                <c:pt idx="12522">
                  <c:v>-0.304176</c:v>
                </c:pt>
                <c:pt idx="12523">
                  <c:v>-0.32006699999999999</c:v>
                </c:pt>
                <c:pt idx="12524">
                  <c:v>-0.33078200000000002</c:v>
                </c:pt>
                <c:pt idx="12525">
                  <c:v>-0.34299600000000002</c:v>
                </c:pt>
                <c:pt idx="12526">
                  <c:v>-0.35365600000000003</c:v>
                </c:pt>
                <c:pt idx="12527">
                  <c:v>-0.36222199999999999</c:v>
                </c:pt>
                <c:pt idx="12528">
                  <c:v>-0.36430600000000002</c:v>
                </c:pt>
                <c:pt idx="12529">
                  <c:v>-0.35948400000000003</c:v>
                </c:pt>
                <c:pt idx="12530">
                  <c:v>-0.35467700000000002</c:v>
                </c:pt>
                <c:pt idx="12531">
                  <c:v>-0.351358</c:v>
                </c:pt>
                <c:pt idx="12532">
                  <c:v>-0.35377799999999998</c:v>
                </c:pt>
                <c:pt idx="12533">
                  <c:v>-0.36011900000000002</c:v>
                </c:pt>
                <c:pt idx="12534">
                  <c:v>-0.36089599999999999</c:v>
                </c:pt>
                <c:pt idx="12535">
                  <c:v>-0.36249300000000001</c:v>
                </c:pt>
                <c:pt idx="12536">
                  <c:v>-0.36755900000000002</c:v>
                </c:pt>
                <c:pt idx="12537">
                  <c:v>-0.37210199999999999</c:v>
                </c:pt>
                <c:pt idx="12538">
                  <c:v>-0.37647799999999998</c:v>
                </c:pt>
                <c:pt idx="12539">
                  <c:v>-0.380324</c:v>
                </c:pt>
                <c:pt idx="12540">
                  <c:v>-0.38330799999999998</c:v>
                </c:pt>
                <c:pt idx="12541">
                  <c:v>-0.38197700000000001</c:v>
                </c:pt>
                <c:pt idx="12542">
                  <c:v>-0.37371199999999999</c:v>
                </c:pt>
                <c:pt idx="12543">
                  <c:v>-0.36466399999999999</c:v>
                </c:pt>
                <c:pt idx="12544">
                  <c:v>-0.36097600000000002</c:v>
                </c:pt>
                <c:pt idx="12545">
                  <c:v>-0.35897200000000001</c:v>
                </c:pt>
                <c:pt idx="12546">
                  <c:v>-0.35563299999999998</c:v>
                </c:pt>
                <c:pt idx="12547">
                  <c:v>-0.34603</c:v>
                </c:pt>
                <c:pt idx="12548">
                  <c:v>-0.33706000000000003</c:v>
                </c:pt>
                <c:pt idx="12549">
                  <c:v>-0.33455000000000001</c:v>
                </c:pt>
                <c:pt idx="12550">
                  <c:v>-0.33864899999999998</c:v>
                </c:pt>
                <c:pt idx="12551">
                  <c:v>-0.34138499999999999</c:v>
                </c:pt>
                <c:pt idx="12552">
                  <c:v>-0.34917500000000001</c:v>
                </c:pt>
                <c:pt idx="12553">
                  <c:v>-0.35296899999999998</c:v>
                </c:pt>
                <c:pt idx="12554">
                  <c:v>-0.34856900000000002</c:v>
                </c:pt>
                <c:pt idx="12555">
                  <c:v>-0.340588</c:v>
                </c:pt>
                <c:pt idx="12556">
                  <c:v>-0.33462900000000001</c:v>
                </c:pt>
                <c:pt idx="12557">
                  <c:v>-0.331652</c:v>
                </c:pt>
                <c:pt idx="12558">
                  <c:v>-0.33433299999999999</c:v>
                </c:pt>
                <c:pt idx="12559">
                  <c:v>-0.33877400000000002</c:v>
                </c:pt>
                <c:pt idx="12560">
                  <c:v>-0.34966199999999997</c:v>
                </c:pt>
                <c:pt idx="12561">
                  <c:v>-0.35795500000000002</c:v>
                </c:pt>
                <c:pt idx="12562">
                  <c:v>-0.355823</c:v>
                </c:pt>
                <c:pt idx="12563">
                  <c:v>-0.35899799999999998</c:v>
                </c:pt>
                <c:pt idx="12564">
                  <c:v>-0.36439700000000003</c:v>
                </c:pt>
                <c:pt idx="12565">
                  <c:v>-0.37343100000000001</c:v>
                </c:pt>
                <c:pt idx="12566">
                  <c:v>-0.37889899999999999</c:v>
                </c:pt>
                <c:pt idx="12567">
                  <c:v>-0.38066100000000003</c:v>
                </c:pt>
                <c:pt idx="12568">
                  <c:v>-0.37728</c:v>
                </c:pt>
                <c:pt idx="12569">
                  <c:v>-0.37311299999999997</c:v>
                </c:pt>
                <c:pt idx="12570">
                  <c:v>-0.37406400000000001</c:v>
                </c:pt>
                <c:pt idx="12571">
                  <c:v>-0.37453199999999998</c:v>
                </c:pt>
                <c:pt idx="12572">
                  <c:v>-0.37352800000000003</c:v>
                </c:pt>
                <c:pt idx="12573">
                  <c:v>-0.37509399999999998</c:v>
                </c:pt>
                <c:pt idx="12574">
                  <c:v>-0.37957999999999997</c:v>
                </c:pt>
                <c:pt idx="12575">
                  <c:v>-0.391262</c:v>
                </c:pt>
                <c:pt idx="12576">
                  <c:v>-0.396065</c:v>
                </c:pt>
                <c:pt idx="12577">
                  <c:v>-0.39579900000000001</c:v>
                </c:pt>
                <c:pt idx="12578">
                  <c:v>-0.39530300000000002</c:v>
                </c:pt>
                <c:pt idx="12579">
                  <c:v>-0.39235799999999998</c:v>
                </c:pt>
                <c:pt idx="12580">
                  <c:v>-0.38403799999999999</c:v>
                </c:pt>
                <c:pt idx="12581">
                  <c:v>-0.38067600000000001</c:v>
                </c:pt>
                <c:pt idx="12582">
                  <c:v>-0.38445699999999999</c:v>
                </c:pt>
                <c:pt idx="12583">
                  <c:v>-0.38972200000000001</c:v>
                </c:pt>
                <c:pt idx="12584">
                  <c:v>-0.390378</c:v>
                </c:pt>
                <c:pt idx="12585">
                  <c:v>-0.3926</c:v>
                </c:pt>
                <c:pt idx="12586">
                  <c:v>-0.394513</c:v>
                </c:pt>
                <c:pt idx="12587">
                  <c:v>-0.39754</c:v>
                </c:pt>
                <c:pt idx="12588">
                  <c:v>-0.397899</c:v>
                </c:pt>
                <c:pt idx="12589">
                  <c:v>-0.39105499999999999</c:v>
                </c:pt>
                <c:pt idx="12590">
                  <c:v>-0.38603999999999999</c:v>
                </c:pt>
                <c:pt idx="12591">
                  <c:v>-0.38553700000000002</c:v>
                </c:pt>
                <c:pt idx="12592">
                  <c:v>-0.38836700000000002</c:v>
                </c:pt>
                <c:pt idx="12593">
                  <c:v>-0.39588699999999999</c:v>
                </c:pt>
                <c:pt idx="12594">
                  <c:v>-0.40582200000000002</c:v>
                </c:pt>
                <c:pt idx="12595">
                  <c:v>-0.41267100000000001</c:v>
                </c:pt>
                <c:pt idx="12596">
                  <c:v>-0.40762900000000002</c:v>
                </c:pt>
                <c:pt idx="12597">
                  <c:v>-0.39079199999999997</c:v>
                </c:pt>
                <c:pt idx="12598">
                  <c:v>-0.38444299999999998</c:v>
                </c:pt>
                <c:pt idx="12599">
                  <c:v>-0.38579200000000002</c:v>
                </c:pt>
                <c:pt idx="12600">
                  <c:v>-0.38839899999999999</c:v>
                </c:pt>
                <c:pt idx="12601">
                  <c:v>-0.38164300000000001</c:v>
                </c:pt>
                <c:pt idx="12602">
                  <c:v>-0.37491000000000002</c:v>
                </c:pt>
                <c:pt idx="12603">
                  <c:v>-0.37749899999999997</c:v>
                </c:pt>
                <c:pt idx="12604">
                  <c:v>-0.37795000000000001</c:v>
                </c:pt>
                <c:pt idx="12605">
                  <c:v>-0.37837399999999999</c:v>
                </c:pt>
                <c:pt idx="12606">
                  <c:v>-0.37686900000000001</c:v>
                </c:pt>
                <c:pt idx="12607">
                  <c:v>-0.37717499999999998</c:v>
                </c:pt>
                <c:pt idx="12608">
                  <c:v>-0.380693</c:v>
                </c:pt>
                <c:pt idx="12609">
                  <c:v>-0.38396400000000003</c:v>
                </c:pt>
                <c:pt idx="12610">
                  <c:v>-0.38822899999999999</c:v>
                </c:pt>
                <c:pt idx="12611">
                  <c:v>-0.39420300000000003</c:v>
                </c:pt>
                <c:pt idx="12612">
                  <c:v>-0.39852500000000002</c:v>
                </c:pt>
                <c:pt idx="12613">
                  <c:v>-0.40005200000000002</c:v>
                </c:pt>
                <c:pt idx="12614">
                  <c:v>-0.390934</c:v>
                </c:pt>
                <c:pt idx="12615">
                  <c:v>-0.37993399999999999</c:v>
                </c:pt>
                <c:pt idx="12616">
                  <c:v>-0.37432199999999999</c:v>
                </c:pt>
                <c:pt idx="12617">
                  <c:v>-0.37095400000000001</c:v>
                </c:pt>
                <c:pt idx="12618">
                  <c:v>-0.37080999999999997</c:v>
                </c:pt>
                <c:pt idx="12619">
                  <c:v>-0.36616900000000002</c:v>
                </c:pt>
                <c:pt idx="12620">
                  <c:v>-0.35867199999999999</c:v>
                </c:pt>
                <c:pt idx="12621">
                  <c:v>-0.36086099999999999</c:v>
                </c:pt>
                <c:pt idx="12622">
                  <c:v>-0.36260999999999999</c:v>
                </c:pt>
                <c:pt idx="12623">
                  <c:v>-0.34939799999999999</c:v>
                </c:pt>
                <c:pt idx="12624">
                  <c:v>-0.33759600000000001</c:v>
                </c:pt>
                <c:pt idx="12625">
                  <c:v>-0.331901</c:v>
                </c:pt>
                <c:pt idx="12626">
                  <c:v>-0.32809500000000003</c:v>
                </c:pt>
                <c:pt idx="12627">
                  <c:v>-0.329569</c:v>
                </c:pt>
                <c:pt idx="12628">
                  <c:v>-0.327824</c:v>
                </c:pt>
                <c:pt idx="12629">
                  <c:v>-0.31902599999999998</c:v>
                </c:pt>
                <c:pt idx="12630">
                  <c:v>-0.31014999999999998</c:v>
                </c:pt>
                <c:pt idx="12631">
                  <c:v>-0.30874099999999999</c:v>
                </c:pt>
                <c:pt idx="12632">
                  <c:v>-0.31018400000000002</c:v>
                </c:pt>
                <c:pt idx="12633">
                  <c:v>-0.30890400000000001</c:v>
                </c:pt>
                <c:pt idx="12634">
                  <c:v>-0.311502</c:v>
                </c:pt>
                <c:pt idx="12635">
                  <c:v>-0.31333800000000001</c:v>
                </c:pt>
                <c:pt idx="12636">
                  <c:v>-0.31520999999999999</c:v>
                </c:pt>
                <c:pt idx="12637">
                  <c:v>-0.31303399999999998</c:v>
                </c:pt>
                <c:pt idx="12638">
                  <c:v>-0.31312299999999998</c:v>
                </c:pt>
                <c:pt idx="12639">
                  <c:v>-0.317357</c:v>
                </c:pt>
                <c:pt idx="12640">
                  <c:v>-0.32066099999999997</c:v>
                </c:pt>
                <c:pt idx="12641">
                  <c:v>-0.31894699999999998</c:v>
                </c:pt>
                <c:pt idx="12642">
                  <c:v>-0.30660100000000001</c:v>
                </c:pt>
                <c:pt idx="12643">
                  <c:v>-0.30136299999999999</c:v>
                </c:pt>
                <c:pt idx="12644">
                  <c:v>-0.29949100000000001</c:v>
                </c:pt>
                <c:pt idx="12645">
                  <c:v>-0.28947699999999998</c:v>
                </c:pt>
                <c:pt idx="12646">
                  <c:v>-0.27822599999999997</c:v>
                </c:pt>
                <c:pt idx="12647">
                  <c:v>-0.27144200000000002</c:v>
                </c:pt>
                <c:pt idx="12648">
                  <c:v>-0.26356099999999999</c:v>
                </c:pt>
                <c:pt idx="12649">
                  <c:v>-0.25736700000000001</c:v>
                </c:pt>
                <c:pt idx="12650">
                  <c:v>-0.25299100000000002</c:v>
                </c:pt>
                <c:pt idx="12651">
                  <c:v>-0.245335</c:v>
                </c:pt>
                <c:pt idx="12652">
                  <c:v>-0.235014</c:v>
                </c:pt>
                <c:pt idx="12653">
                  <c:v>-0.228463</c:v>
                </c:pt>
                <c:pt idx="12654">
                  <c:v>-0.22412899999999999</c:v>
                </c:pt>
                <c:pt idx="12655">
                  <c:v>-0.219911</c:v>
                </c:pt>
                <c:pt idx="12656">
                  <c:v>-0.21687200000000001</c:v>
                </c:pt>
                <c:pt idx="12657">
                  <c:v>-0.20904600000000001</c:v>
                </c:pt>
                <c:pt idx="12658">
                  <c:v>-0.20114299999999999</c:v>
                </c:pt>
                <c:pt idx="12659">
                  <c:v>-0.20041200000000001</c:v>
                </c:pt>
                <c:pt idx="12660">
                  <c:v>-0.20139000000000001</c:v>
                </c:pt>
                <c:pt idx="12661">
                  <c:v>-0.199826</c:v>
                </c:pt>
                <c:pt idx="12662">
                  <c:v>-0.195106</c:v>
                </c:pt>
                <c:pt idx="12663">
                  <c:v>-0.180588</c:v>
                </c:pt>
                <c:pt idx="12664">
                  <c:v>-0.165826</c:v>
                </c:pt>
                <c:pt idx="12665">
                  <c:v>-0.165547</c:v>
                </c:pt>
                <c:pt idx="12666">
                  <c:v>-0.16938900000000001</c:v>
                </c:pt>
                <c:pt idx="12667">
                  <c:v>-0.167771</c:v>
                </c:pt>
                <c:pt idx="12668">
                  <c:v>-0.165351</c:v>
                </c:pt>
                <c:pt idx="12669">
                  <c:v>-0.16639000000000001</c:v>
                </c:pt>
                <c:pt idx="12670">
                  <c:v>-0.164244</c:v>
                </c:pt>
                <c:pt idx="12671">
                  <c:v>-0.16295799999999999</c:v>
                </c:pt>
                <c:pt idx="12672">
                  <c:v>-0.16220200000000001</c:v>
                </c:pt>
                <c:pt idx="12673">
                  <c:v>-0.159912</c:v>
                </c:pt>
                <c:pt idx="12674">
                  <c:v>-0.15251899999999999</c:v>
                </c:pt>
                <c:pt idx="12675">
                  <c:v>-0.14876300000000001</c:v>
                </c:pt>
                <c:pt idx="12676">
                  <c:v>-0.143151</c:v>
                </c:pt>
                <c:pt idx="12677">
                  <c:v>-0.13916200000000001</c:v>
                </c:pt>
                <c:pt idx="12678">
                  <c:v>-0.13730800000000001</c:v>
                </c:pt>
                <c:pt idx="12679">
                  <c:v>-0.133995</c:v>
                </c:pt>
                <c:pt idx="12680">
                  <c:v>-0.12892700000000001</c:v>
                </c:pt>
                <c:pt idx="12681">
                  <c:v>-0.127884</c:v>
                </c:pt>
                <c:pt idx="12682">
                  <c:v>-0.13558200000000001</c:v>
                </c:pt>
                <c:pt idx="12683">
                  <c:v>-0.140878</c:v>
                </c:pt>
                <c:pt idx="12684">
                  <c:v>-0.142628</c:v>
                </c:pt>
                <c:pt idx="12685">
                  <c:v>-0.144153</c:v>
                </c:pt>
                <c:pt idx="12686">
                  <c:v>-0.14813000000000001</c:v>
                </c:pt>
                <c:pt idx="12687">
                  <c:v>-0.155672</c:v>
                </c:pt>
                <c:pt idx="12688">
                  <c:v>-0.157442</c:v>
                </c:pt>
                <c:pt idx="12689">
                  <c:v>-0.160825</c:v>
                </c:pt>
                <c:pt idx="12690">
                  <c:v>-0.159585</c:v>
                </c:pt>
                <c:pt idx="12691">
                  <c:v>-0.15684999999999999</c:v>
                </c:pt>
                <c:pt idx="12692">
                  <c:v>-0.15645100000000001</c:v>
                </c:pt>
                <c:pt idx="12693">
                  <c:v>-0.155579</c:v>
                </c:pt>
                <c:pt idx="12694">
                  <c:v>-0.155331</c:v>
                </c:pt>
                <c:pt idx="12695">
                  <c:v>-0.15434999999999999</c:v>
                </c:pt>
                <c:pt idx="12696">
                  <c:v>-0.15946299999999999</c:v>
                </c:pt>
                <c:pt idx="12697">
                  <c:v>-0.16544700000000001</c:v>
                </c:pt>
                <c:pt idx="12698">
                  <c:v>-0.17135400000000001</c:v>
                </c:pt>
                <c:pt idx="12699">
                  <c:v>-0.17612900000000001</c:v>
                </c:pt>
                <c:pt idx="12700">
                  <c:v>-0.180143</c:v>
                </c:pt>
                <c:pt idx="12701">
                  <c:v>-0.18380099999999999</c:v>
                </c:pt>
                <c:pt idx="12702">
                  <c:v>-0.183203</c:v>
                </c:pt>
                <c:pt idx="12703">
                  <c:v>-0.18154200000000001</c:v>
                </c:pt>
                <c:pt idx="12704">
                  <c:v>-0.187252</c:v>
                </c:pt>
                <c:pt idx="12705">
                  <c:v>-0.20055999999999999</c:v>
                </c:pt>
                <c:pt idx="12706">
                  <c:v>-0.211428</c:v>
                </c:pt>
                <c:pt idx="12707">
                  <c:v>-0.21523900000000001</c:v>
                </c:pt>
                <c:pt idx="12708">
                  <c:v>-0.21019399999999999</c:v>
                </c:pt>
                <c:pt idx="12709">
                  <c:v>-0.206013</c:v>
                </c:pt>
                <c:pt idx="12710">
                  <c:v>-0.206041</c:v>
                </c:pt>
                <c:pt idx="12711">
                  <c:v>-0.21271200000000001</c:v>
                </c:pt>
                <c:pt idx="12712">
                  <c:v>-0.22289100000000001</c:v>
                </c:pt>
                <c:pt idx="12713">
                  <c:v>-0.22751299999999999</c:v>
                </c:pt>
                <c:pt idx="12714">
                  <c:v>-0.23185500000000001</c:v>
                </c:pt>
                <c:pt idx="12715">
                  <c:v>-0.23551900000000001</c:v>
                </c:pt>
                <c:pt idx="12716">
                  <c:v>-0.24229999999999999</c:v>
                </c:pt>
                <c:pt idx="12717">
                  <c:v>-0.24344499999999999</c:v>
                </c:pt>
                <c:pt idx="12718">
                  <c:v>-0.244397</c:v>
                </c:pt>
                <c:pt idx="12719">
                  <c:v>-0.24482799999999999</c:v>
                </c:pt>
                <c:pt idx="12720">
                  <c:v>-0.24576400000000001</c:v>
                </c:pt>
                <c:pt idx="12721">
                  <c:v>-0.24791199999999999</c:v>
                </c:pt>
                <c:pt idx="12722">
                  <c:v>-0.25374000000000002</c:v>
                </c:pt>
                <c:pt idx="12723">
                  <c:v>-0.25398700000000002</c:v>
                </c:pt>
                <c:pt idx="12724">
                  <c:v>-0.25389699999999998</c:v>
                </c:pt>
                <c:pt idx="12725">
                  <c:v>-0.25285099999999999</c:v>
                </c:pt>
                <c:pt idx="12726">
                  <c:v>-0.25483800000000001</c:v>
                </c:pt>
                <c:pt idx="12727">
                  <c:v>-0.25719199999999998</c:v>
                </c:pt>
                <c:pt idx="12728">
                  <c:v>-0.25761499999999998</c:v>
                </c:pt>
                <c:pt idx="12729">
                  <c:v>-0.26152199999999998</c:v>
                </c:pt>
                <c:pt idx="12730">
                  <c:v>-0.26340200000000003</c:v>
                </c:pt>
                <c:pt idx="12731">
                  <c:v>-0.26231399999999999</c:v>
                </c:pt>
                <c:pt idx="12732">
                  <c:v>-0.26167899999999999</c:v>
                </c:pt>
                <c:pt idx="12733">
                  <c:v>-0.26601799999999998</c:v>
                </c:pt>
                <c:pt idx="12734">
                  <c:v>-0.26849499999999998</c:v>
                </c:pt>
                <c:pt idx="12735">
                  <c:v>-0.26466899999999999</c:v>
                </c:pt>
                <c:pt idx="12736">
                  <c:v>-0.251801</c:v>
                </c:pt>
                <c:pt idx="12737">
                  <c:v>-0.240481</c:v>
                </c:pt>
                <c:pt idx="12738">
                  <c:v>-0.23574700000000001</c:v>
                </c:pt>
                <c:pt idx="12739">
                  <c:v>-0.23025499999999999</c:v>
                </c:pt>
                <c:pt idx="12740">
                  <c:v>-0.22419</c:v>
                </c:pt>
                <c:pt idx="12741">
                  <c:v>-0.21757599999999999</c:v>
                </c:pt>
                <c:pt idx="12742">
                  <c:v>-0.215083</c:v>
                </c:pt>
                <c:pt idx="12743">
                  <c:v>-0.22700300000000001</c:v>
                </c:pt>
                <c:pt idx="12744">
                  <c:v>-0.23996500000000001</c:v>
                </c:pt>
                <c:pt idx="12745">
                  <c:v>-0.24349599999999999</c:v>
                </c:pt>
                <c:pt idx="12746">
                  <c:v>-0.24466299999999999</c:v>
                </c:pt>
                <c:pt idx="12747">
                  <c:v>-0.247196</c:v>
                </c:pt>
                <c:pt idx="12748">
                  <c:v>-0.24446200000000001</c:v>
                </c:pt>
                <c:pt idx="12749">
                  <c:v>-0.23638500000000001</c:v>
                </c:pt>
                <c:pt idx="12750">
                  <c:v>-0.231765</c:v>
                </c:pt>
                <c:pt idx="12751">
                  <c:v>-0.22906399999999999</c:v>
                </c:pt>
                <c:pt idx="12752">
                  <c:v>-0.233011</c:v>
                </c:pt>
                <c:pt idx="12753">
                  <c:v>-0.23857300000000001</c:v>
                </c:pt>
                <c:pt idx="12754">
                  <c:v>-0.24194199999999999</c:v>
                </c:pt>
                <c:pt idx="12755">
                  <c:v>-0.242198</c:v>
                </c:pt>
                <c:pt idx="12756">
                  <c:v>-0.246174</c:v>
                </c:pt>
                <c:pt idx="12757">
                  <c:v>-0.25176399999999999</c:v>
                </c:pt>
                <c:pt idx="12758">
                  <c:v>-0.25629099999999999</c:v>
                </c:pt>
                <c:pt idx="12759">
                  <c:v>-0.26876699999999998</c:v>
                </c:pt>
                <c:pt idx="12760">
                  <c:v>-0.28472500000000001</c:v>
                </c:pt>
                <c:pt idx="12761">
                  <c:v>-0.29479499999999997</c:v>
                </c:pt>
                <c:pt idx="12762">
                  <c:v>-0.30185400000000001</c:v>
                </c:pt>
                <c:pt idx="12763">
                  <c:v>-0.31007499999999999</c:v>
                </c:pt>
                <c:pt idx="12764">
                  <c:v>-0.31279000000000001</c:v>
                </c:pt>
                <c:pt idx="12765">
                  <c:v>-0.31002200000000002</c:v>
                </c:pt>
                <c:pt idx="12766">
                  <c:v>-0.30750300000000003</c:v>
                </c:pt>
                <c:pt idx="12767">
                  <c:v>-0.30601200000000001</c:v>
                </c:pt>
                <c:pt idx="12768">
                  <c:v>-0.309091</c:v>
                </c:pt>
                <c:pt idx="12769">
                  <c:v>-0.31060599999999999</c:v>
                </c:pt>
                <c:pt idx="12770">
                  <c:v>-0.30952299999999999</c:v>
                </c:pt>
                <c:pt idx="12771">
                  <c:v>-0.302367</c:v>
                </c:pt>
                <c:pt idx="12772">
                  <c:v>-0.29493000000000003</c:v>
                </c:pt>
                <c:pt idx="12773">
                  <c:v>-0.28998800000000002</c:v>
                </c:pt>
                <c:pt idx="12774">
                  <c:v>-0.28309299999999998</c:v>
                </c:pt>
                <c:pt idx="12775">
                  <c:v>-0.27327099999999999</c:v>
                </c:pt>
                <c:pt idx="12776">
                  <c:v>-0.27154899999999998</c:v>
                </c:pt>
                <c:pt idx="12777">
                  <c:v>-0.27300200000000002</c:v>
                </c:pt>
                <c:pt idx="12778">
                  <c:v>-0.27984700000000001</c:v>
                </c:pt>
                <c:pt idx="12779">
                  <c:v>-0.28747899999999998</c:v>
                </c:pt>
                <c:pt idx="12780">
                  <c:v>-0.291688</c:v>
                </c:pt>
                <c:pt idx="12781">
                  <c:v>-0.28488200000000002</c:v>
                </c:pt>
                <c:pt idx="12782">
                  <c:v>-0.27477299999999999</c:v>
                </c:pt>
                <c:pt idx="12783">
                  <c:v>-0.27458100000000002</c:v>
                </c:pt>
                <c:pt idx="12784">
                  <c:v>-0.27416600000000002</c:v>
                </c:pt>
                <c:pt idx="12785">
                  <c:v>-0.26875100000000002</c:v>
                </c:pt>
                <c:pt idx="12786">
                  <c:v>-0.26188499999999998</c:v>
                </c:pt>
                <c:pt idx="12787">
                  <c:v>-0.25678899999999999</c:v>
                </c:pt>
                <c:pt idx="12788">
                  <c:v>-0.25584600000000002</c:v>
                </c:pt>
                <c:pt idx="12789">
                  <c:v>-0.25796799999999998</c:v>
                </c:pt>
                <c:pt idx="12790">
                  <c:v>-0.25658799999999998</c:v>
                </c:pt>
                <c:pt idx="12791">
                  <c:v>-0.245777</c:v>
                </c:pt>
                <c:pt idx="12792">
                  <c:v>-0.22905</c:v>
                </c:pt>
                <c:pt idx="12793">
                  <c:v>-0.21457499999999999</c:v>
                </c:pt>
                <c:pt idx="12794">
                  <c:v>-0.20821799999999999</c:v>
                </c:pt>
                <c:pt idx="12795">
                  <c:v>-0.19869999999999999</c:v>
                </c:pt>
                <c:pt idx="12796">
                  <c:v>-0.18881500000000001</c:v>
                </c:pt>
                <c:pt idx="12797">
                  <c:v>-0.18901299999999999</c:v>
                </c:pt>
                <c:pt idx="12798">
                  <c:v>-0.18974299999999999</c:v>
                </c:pt>
                <c:pt idx="12799">
                  <c:v>-0.187255</c:v>
                </c:pt>
                <c:pt idx="12800">
                  <c:v>-0.180593</c:v>
                </c:pt>
                <c:pt idx="12801">
                  <c:v>-0.16489500000000001</c:v>
                </c:pt>
                <c:pt idx="12802">
                  <c:v>-0.146236</c:v>
                </c:pt>
                <c:pt idx="12803">
                  <c:v>-0.13634499999999999</c:v>
                </c:pt>
                <c:pt idx="12804">
                  <c:v>-0.131131</c:v>
                </c:pt>
                <c:pt idx="12805">
                  <c:v>-0.12648899999999999</c:v>
                </c:pt>
                <c:pt idx="12806">
                  <c:v>-0.124371</c:v>
                </c:pt>
                <c:pt idx="12807">
                  <c:v>-0.12534100000000001</c:v>
                </c:pt>
                <c:pt idx="12808">
                  <c:v>-0.124502</c:v>
                </c:pt>
                <c:pt idx="12809">
                  <c:v>-0.123601</c:v>
                </c:pt>
                <c:pt idx="12810">
                  <c:v>-0.12248000000000001</c:v>
                </c:pt>
                <c:pt idx="12811">
                  <c:v>-0.120698</c:v>
                </c:pt>
                <c:pt idx="12812">
                  <c:v>-0.115138</c:v>
                </c:pt>
                <c:pt idx="12813">
                  <c:v>-0.109916</c:v>
                </c:pt>
                <c:pt idx="12814">
                  <c:v>-0.105324</c:v>
                </c:pt>
                <c:pt idx="12815">
                  <c:v>-0.103128</c:v>
                </c:pt>
                <c:pt idx="12816">
                  <c:v>-9.7934099999999996E-2</c:v>
                </c:pt>
                <c:pt idx="12817">
                  <c:v>-9.8475400000000005E-2</c:v>
                </c:pt>
                <c:pt idx="12818">
                  <c:v>-0.10527499999999999</c:v>
                </c:pt>
                <c:pt idx="12819">
                  <c:v>-0.106777</c:v>
                </c:pt>
                <c:pt idx="12820">
                  <c:v>-0.10394200000000001</c:v>
                </c:pt>
                <c:pt idx="12821">
                  <c:v>-9.97199E-2</c:v>
                </c:pt>
                <c:pt idx="12822">
                  <c:v>-9.7413700000000006E-2</c:v>
                </c:pt>
                <c:pt idx="12823">
                  <c:v>-9.8014699999999996E-2</c:v>
                </c:pt>
                <c:pt idx="12824">
                  <c:v>-0.102159</c:v>
                </c:pt>
                <c:pt idx="12825">
                  <c:v>-0.103992</c:v>
                </c:pt>
                <c:pt idx="12826">
                  <c:v>-0.105161</c:v>
                </c:pt>
                <c:pt idx="12827">
                  <c:v>-0.116548</c:v>
                </c:pt>
                <c:pt idx="12828">
                  <c:v>-0.12857299999999999</c:v>
                </c:pt>
                <c:pt idx="12829">
                  <c:v>-0.139464</c:v>
                </c:pt>
                <c:pt idx="12830">
                  <c:v>-0.145868</c:v>
                </c:pt>
                <c:pt idx="12831">
                  <c:v>-0.14846799999999999</c:v>
                </c:pt>
                <c:pt idx="12832">
                  <c:v>-0.14558599999999999</c:v>
                </c:pt>
                <c:pt idx="12833">
                  <c:v>-0.142956</c:v>
                </c:pt>
                <c:pt idx="12834">
                  <c:v>-0.14258399999999999</c:v>
                </c:pt>
                <c:pt idx="12835">
                  <c:v>-0.144814</c:v>
                </c:pt>
                <c:pt idx="12836">
                  <c:v>-0.14634</c:v>
                </c:pt>
                <c:pt idx="12837">
                  <c:v>-0.148678</c:v>
                </c:pt>
                <c:pt idx="12838">
                  <c:v>-0.1522</c:v>
                </c:pt>
                <c:pt idx="12839">
                  <c:v>-0.15355199999999999</c:v>
                </c:pt>
                <c:pt idx="12840">
                  <c:v>-0.150923</c:v>
                </c:pt>
                <c:pt idx="12841">
                  <c:v>-0.142044</c:v>
                </c:pt>
                <c:pt idx="12842">
                  <c:v>-0.138765</c:v>
                </c:pt>
                <c:pt idx="12843">
                  <c:v>-0.13891600000000001</c:v>
                </c:pt>
                <c:pt idx="12844">
                  <c:v>-0.13794600000000001</c:v>
                </c:pt>
                <c:pt idx="12845">
                  <c:v>-0.13533200000000001</c:v>
                </c:pt>
                <c:pt idx="12846">
                  <c:v>-0.12835099999999999</c:v>
                </c:pt>
                <c:pt idx="12847">
                  <c:v>-0.121516</c:v>
                </c:pt>
                <c:pt idx="12848">
                  <c:v>-0.1147</c:v>
                </c:pt>
                <c:pt idx="12849">
                  <c:v>-0.106082</c:v>
                </c:pt>
                <c:pt idx="12850">
                  <c:v>-8.4102700000000002E-2</c:v>
                </c:pt>
                <c:pt idx="12851">
                  <c:v>-6.2468500000000003E-2</c:v>
                </c:pt>
                <c:pt idx="12852">
                  <c:v>-5.1185899999999999E-2</c:v>
                </c:pt>
                <c:pt idx="12853">
                  <c:v>-4.2807100000000001E-2</c:v>
                </c:pt>
                <c:pt idx="12854">
                  <c:v>-3.98354E-2</c:v>
                </c:pt>
                <c:pt idx="12855">
                  <c:v>-4.2282199999999999E-2</c:v>
                </c:pt>
                <c:pt idx="12856">
                  <c:v>-4.7388199999999998E-2</c:v>
                </c:pt>
                <c:pt idx="12857">
                  <c:v>-4.6525700000000003E-2</c:v>
                </c:pt>
                <c:pt idx="12858">
                  <c:v>-4.7968400000000001E-2</c:v>
                </c:pt>
                <c:pt idx="12859">
                  <c:v>-4.7789999999999999E-2</c:v>
                </c:pt>
                <c:pt idx="12860">
                  <c:v>-4.3695999999999999E-2</c:v>
                </c:pt>
                <c:pt idx="12861">
                  <c:v>-4.8155299999999998E-2</c:v>
                </c:pt>
                <c:pt idx="12862">
                  <c:v>-5.4982099999999999E-2</c:v>
                </c:pt>
                <c:pt idx="12863">
                  <c:v>-5.4946099999999998E-2</c:v>
                </c:pt>
                <c:pt idx="12864">
                  <c:v>-5.4205799999999998E-2</c:v>
                </c:pt>
                <c:pt idx="12865">
                  <c:v>-5.6303899999999997E-2</c:v>
                </c:pt>
                <c:pt idx="12866">
                  <c:v>-5.3965199999999998E-2</c:v>
                </c:pt>
                <c:pt idx="12867">
                  <c:v>-4.7737099999999998E-2</c:v>
                </c:pt>
                <c:pt idx="12868">
                  <c:v>-4.08467E-2</c:v>
                </c:pt>
                <c:pt idx="12869">
                  <c:v>-3.3820500000000003E-2</c:v>
                </c:pt>
                <c:pt idx="12870">
                  <c:v>-2.7958899999999998E-2</c:v>
                </c:pt>
                <c:pt idx="12871">
                  <c:v>-2.2015799999999999E-2</c:v>
                </c:pt>
                <c:pt idx="12872">
                  <c:v>-2.91545E-2</c:v>
                </c:pt>
                <c:pt idx="12873">
                  <c:v>-3.9700300000000001E-2</c:v>
                </c:pt>
                <c:pt idx="12874">
                  <c:v>-4.1370700000000003E-2</c:v>
                </c:pt>
                <c:pt idx="12875">
                  <c:v>-4.5049400000000003E-2</c:v>
                </c:pt>
                <c:pt idx="12876">
                  <c:v>-4.4538899999999999E-2</c:v>
                </c:pt>
                <c:pt idx="12877">
                  <c:v>-3.7784699999999997E-2</c:v>
                </c:pt>
                <c:pt idx="12878">
                  <c:v>-2.8918200000000002E-2</c:v>
                </c:pt>
                <c:pt idx="12879">
                  <c:v>-2.06018E-2</c:v>
                </c:pt>
                <c:pt idx="12880">
                  <c:v>-1.49014E-2</c:v>
                </c:pt>
                <c:pt idx="12881">
                  <c:v>-1.32172E-2</c:v>
                </c:pt>
                <c:pt idx="12882">
                  <c:v>-1.80091E-2</c:v>
                </c:pt>
                <c:pt idx="12883">
                  <c:v>-2.8305899999999998E-2</c:v>
                </c:pt>
                <c:pt idx="12884">
                  <c:v>-3.13142E-2</c:v>
                </c:pt>
                <c:pt idx="12885">
                  <c:v>-2.7278199999999999E-2</c:v>
                </c:pt>
                <c:pt idx="12886">
                  <c:v>-2.3205799999999999E-2</c:v>
                </c:pt>
                <c:pt idx="12887">
                  <c:v>-1.8149999999999999E-2</c:v>
                </c:pt>
                <c:pt idx="12888">
                  <c:v>-1.2696600000000001E-2</c:v>
                </c:pt>
                <c:pt idx="12889">
                  <c:v>-1.0043399999999999E-2</c:v>
                </c:pt>
                <c:pt idx="12890">
                  <c:v>-1.22845E-2</c:v>
                </c:pt>
                <c:pt idx="12891">
                  <c:v>-2.28025E-2</c:v>
                </c:pt>
                <c:pt idx="12892">
                  <c:v>-2.6835000000000001E-2</c:v>
                </c:pt>
                <c:pt idx="12893">
                  <c:v>-2.34253E-2</c:v>
                </c:pt>
                <c:pt idx="12894">
                  <c:v>-2.08484E-2</c:v>
                </c:pt>
                <c:pt idx="12895">
                  <c:v>-1.3676300000000001E-2</c:v>
                </c:pt>
                <c:pt idx="12896">
                  <c:v>-4.6080599999999998E-3</c:v>
                </c:pt>
                <c:pt idx="12897">
                  <c:v>-2.5424900000000001E-3</c:v>
                </c:pt>
                <c:pt idx="12898">
                  <c:v>-9.6608900000000001E-3</c:v>
                </c:pt>
                <c:pt idx="12899">
                  <c:v>-3.1233199999999999E-2</c:v>
                </c:pt>
                <c:pt idx="12900">
                  <c:v>-5.0717699999999998E-2</c:v>
                </c:pt>
                <c:pt idx="12901">
                  <c:v>-5.43825E-2</c:v>
                </c:pt>
                <c:pt idx="12902">
                  <c:v>-4.7731000000000003E-2</c:v>
                </c:pt>
                <c:pt idx="12903">
                  <c:v>-3.7842199999999999E-2</c:v>
                </c:pt>
                <c:pt idx="12904">
                  <c:v>-2.89775E-2</c:v>
                </c:pt>
                <c:pt idx="12905">
                  <c:v>-2.95529E-2</c:v>
                </c:pt>
                <c:pt idx="12906">
                  <c:v>-3.7785300000000001E-2</c:v>
                </c:pt>
                <c:pt idx="12907">
                  <c:v>-4.0409100000000003E-2</c:v>
                </c:pt>
                <c:pt idx="12908">
                  <c:v>-4.2369400000000002E-2</c:v>
                </c:pt>
                <c:pt idx="12909">
                  <c:v>-4.2842499999999999E-2</c:v>
                </c:pt>
                <c:pt idx="12910">
                  <c:v>-4.5754799999999998E-2</c:v>
                </c:pt>
                <c:pt idx="12911">
                  <c:v>-5.0395200000000001E-2</c:v>
                </c:pt>
                <c:pt idx="12912">
                  <c:v>-5.4441299999999998E-2</c:v>
                </c:pt>
                <c:pt idx="12913">
                  <c:v>-5.45333E-2</c:v>
                </c:pt>
                <c:pt idx="12914">
                  <c:v>-4.6529500000000001E-2</c:v>
                </c:pt>
                <c:pt idx="12915">
                  <c:v>-4.1186500000000001E-2</c:v>
                </c:pt>
                <c:pt idx="12916">
                  <c:v>-3.93014E-2</c:v>
                </c:pt>
                <c:pt idx="12917">
                  <c:v>-3.6256999999999998E-2</c:v>
                </c:pt>
                <c:pt idx="12918">
                  <c:v>-3.17589E-2</c:v>
                </c:pt>
                <c:pt idx="12919">
                  <c:v>-3.04713E-2</c:v>
                </c:pt>
                <c:pt idx="12920">
                  <c:v>-2.3652900000000001E-2</c:v>
                </c:pt>
                <c:pt idx="12921">
                  <c:v>-9.8995699999999999E-3</c:v>
                </c:pt>
                <c:pt idx="12922">
                  <c:v>-3.6970699999999998E-3</c:v>
                </c:pt>
                <c:pt idx="12923">
                  <c:v>-4.23443E-3</c:v>
                </c:pt>
                <c:pt idx="12924">
                  <c:v>-9.0778300000000003E-3</c:v>
                </c:pt>
                <c:pt idx="12925">
                  <c:v>-1.3018099999999999E-2</c:v>
                </c:pt>
                <c:pt idx="12926">
                  <c:v>-1.0038800000000001E-2</c:v>
                </c:pt>
                <c:pt idx="12927">
                  <c:v>-1.2968299999999999E-3</c:v>
                </c:pt>
                <c:pt idx="12928">
                  <c:v>7.9794299999999992E-3</c:v>
                </c:pt>
                <c:pt idx="12929">
                  <c:v>1.76855E-2</c:v>
                </c:pt>
                <c:pt idx="12930">
                  <c:v>2.6395499999999999E-2</c:v>
                </c:pt>
                <c:pt idx="12931">
                  <c:v>3.0052700000000002E-2</c:v>
                </c:pt>
                <c:pt idx="12932">
                  <c:v>3.2194399999999998E-2</c:v>
                </c:pt>
                <c:pt idx="12933">
                  <c:v>3.6072100000000003E-2</c:v>
                </c:pt>
                <c:pt idx="12934">
                  <c:v>3.7554700000000003E-2</c:v>
                </c:pt>
                <c:pt idx="12935">
                  <c:v>3.1994599999999998E-2</c:v>
                </c:pt>
                <c:pt idx="12936">
                  <c:v>2.8638299999999998E-2</c:v>
                </c:pt>
                <c:pt idx="12937">
                  <c:v>2.9737900000000001E-2</c:v>
                </c:pt>
                <c:pt idx="12938">
                  <c:v>3.3159599999999997E-2</c:v>
                </c:pt>
                <c:pt idx="12939">
                  <c:v>4.7922399999999997E-2</c:v>
                </c:pt>
                <c:pt idx="12940">
                  <c:v>6.3547900000000004E-2</c:v>
                </c:pt>
                <c:pt idx="12941">
                  <c:v>6.5385499999999999E-2</c:v>
                </c:pt>
                <c:pt idx="12942">
                  <c:v>6.2549800000000003E-2</c:v>
                </c:pt>
                <c:pt idx="12943">
                  <c:v>5.8248500000000002E-2</c:v>
                </c:pt>
                <c:pt idx="12944">
                  <c:v>5.4600999999999997E-2</c:v>
                </c:pt>
                <c:pt idx="12945">
                  <c:v>5.38065E-2</c:v>
                </c:pt>
                <c:pt idx="12946">
                  <c:v>4.7154700000000001E-2</c:v>
                </c:pt>
                <c:pt idx="12947">
                  <c:v>3.5345000000000001E-2</c:v>
                </c:pt>
                <c:pt idx="12948">
                  <c:v>2.8043599999999998E-2</c:v>
                </c:pt>
                <c:pt idx="12949">
                  <c:v>1.1612000000000001E-2</c:v>
                </c:pt>
                <c:pt idx="12950">
                  <c:v>-6.6778200000000001E-3</c:v>
                </c:pt>
                <c:pt idx="12951">
                  <c:v>-5.7063299999999999E-3</c:v>
                </c:pt>
                <c:pt idx="12952">
                  <c:v>-2.4358700000000001E-3</c:v>
                </c:pt>
                <c:pt idx="12953">
                  <c:v>-4.2351500000000001E-4</c:v>
                </c:pt>
                <c:pt idx="12954">
                  <c:v>1.1187700000000001E-3</c:v>
                </c:pt>
                <c:pt idx="12955">
                  <c:v>-9.7117000000000004E-4</c:v>
                </c:pt>
                <c:pt idx="12956">
                  <c:v>-6.00294E-3</c:v>
                </c:pt>
                <c:pt idx="12957">
                  <c:v>-7.5498500000000003E-3</c:v>
                </c:pt>
                <c:pt idx="12958">
                  <c:v>-7.2112499999999998E-3</c:v>
                </c:pt>
                <c:pt idx="12959">
                  <c:v>-1.0210199999999999E-2</c:v>
                </c:pt>
                <c:pt idx="12960">
                  <c:v>-1.32091E-2</c:v>
                </c:pt>
                <c:pt idx="12961">
                  <c:v>-1.3846900000000001E-2</c:v>
                </c:pt>
                <c:pt idx="12962">
                  <c:v>-1.41128E-2</c:v>
                </c:pt>
                <c:pt idx="12963">
                  <c:v>-1.7511499999999999E-2</c:v>
                </c:pt>
                <c:pt idx="12964">
                  <c:v>-1.62945E-2</c:v>
                </c:pt>
                <c:pt idx="12965">
                  <c:v>-1.1014299999999999E-2</c:v>
                </c:pt>
                <c:pt idx="12966">
                  <c:v>-6.15936E-3</c:v>
                </c:pt>
                <c:pt idx="12967">
                  <c:v>-5.0141700000000001E-3</c:v>
                </c:pt>
                <c:pt idx="12968">
                  <c:v>-5.3006499999999996E-3</c:v>
                </c:pt>
                <c:pt idx="12969">
                  <c:v>-4.3047500000000004E-3</c:v>
                </c:pt>
                <c:pt idx="12970">
                  <c:v>-5.7604900000000001E-3</c:v>
                </c:pt>
                <c:pt idx="12971">
                  <c:v>-5.8879500000000003E-3</c:v>
                </c:pt>
                <c:pt idx="12972">
                  <c:v>-6.89939E-3</c:v>
                </c:pt>
                <c:pt idx="12973">
                  <c:v>-1.54664E-2</c:v>
                </c:pt>
                <c:pt idx="12974">
                  <c:v>-1.7203300000000001E-2</c:v>
                </c:pt>
                <c:pt idx="12975">
                  <c:v>-1.6886200000000001E-2</c:v>
                </c:pt>
                <c:pt idx="12976">
                  <c:v>-1.9557399999999999E-2</c:v>
                </c:pt>
                <c:pt idx="12977">
                  <c:v>-1.9866600000000002E-2</c:v>
                </c:pt>
                <c:pt idx="12978">
                  <c:v>-1.8107700000000001E-2</c:v>
                </c:pt>
                <c:pt idx="12979">
                  <c:v>-1.8776000000000001E-2</c:v>
                </c:pt>
                <c:pt idx="12980">
                  <c:v>-2.2020999999999999E-2</c:v>
                </c:pt>
                <c:pt idx="12981">
                  <c:v>-2.22446E-2</c:v>
                </c:pt>
                <c:pt idx="12982">
                  <c:v>-1.7601200000000001E-2</c:v>
                </c:pt>
                <c:pt idx="12983">
                  <c:v>-1.0245300000000001E-2</c:v>
                </c:pt>
                <c:pt idx="12984">
                  <c:v>-7.4000100000000003E-3</c:v>
                </c:pt>
                <c:pt idx="12985">
                  <c:v>-1.02714E-2</c:v>
                </c:pt>
                <c:pt idx="12986">
                  <c:v>-1.21817E-2</c:v>
                </c:pt>
                <c:pt idx="12987">
                  <c:v>-9.2444999999999992E-3</c:v>
                </c:pt>
                <c:pt idx="12988">
                  <c:v>-8.5188399999999997E-3</c:v>
                </c:pt>
                <c:pt idx="12989">
                  <c:v>-9.7418399999999999E-3</c:v>
                </c:pt>
                <c:pt idx="12990">
                  <c:v>-1.042E-2</c:v>
                </c:pt>
                <c:pt idx="12991">
                  <c:v>-7.1233299999999998E-3</c:v>
                </c:pt>
                <c:pt idx="12992">
                  <c:v>-3.3150900000000001E-3</c:v>
                </c:pt>
                <c:pt idx="12993">
                  <c:v>-5.8809699999999999E-4</c:v>
                </c:pt>
                <c:pt idx="12994">
                  <c:v>-8.2007499999999997E-4</c:v>
                </c:pt>
                <c:pt idx="12995">
                  <c:v>-8.9666699999999997E-4</c:v>
                </c:pt>
                <c:pt idx="12996">
                  <c:v>-5.1973399999999999E-3</c:v>
                </c:pt>
                <c:pt idx="12997">
                  <c:v>-2.1653599999999999E-2</c:v>
                </c:pt>
                <c:pt idx="12998">
                  <c:v>-3.5949700000000001E-2</c:v>
                </c:pt>
                <c:pt idx="12999">
                  <c:v>-3.8335300000000003E-2</c:v>
                </c:pt>
                <c:pt idx="13000">
                  <c:v>-3.7914499999999997E-2</c:v>
                </c:pt>
                <c:pt idx="13001">
                  <c:v>-4.3496399999999998E-2</c:v>
                </c:pt>
                <c:pt idx="13002">
                  <c:v>-5.6510900000000003E-2</c:v>
                </c:pt>
                <c:pt idx="13003">
                  <c:v>-5.8755399999999999E-2</c:v>
                </c:pt>
                <c:pt idx="13004">
                  <c:v>-6.2798800000000002E-2</c:v>
                </c:pt>
                <c:pt idx="13005">
                  <c:v>-6.67021E-2</c:v>
                </c:pt>
                <c:pt idx="13006">
                  <c:v>-6.76485E-2</c:v>
                </c:pt>
                <c:pt idx="13007">
                  <c:v>-6.8358600000000005E-2</c:v>
                </c:pt>
                <c:pt idx="13008">
                  <c:v>-6.8616700000000003E-2</c:v>
                </c:pt>
                <c:pt idx="13009">
                  <c:v>-7.0233299999999999E-2</c:v>
                </c:pt>
                <c:pt idx="13010">
                  <c:v>-7.1362200000000001E-2</c:v>
                </c:pt>
                <c:pt idx="13011">
                  <c:v>-7.3141100000000001E-2</c:v>
                </c:pt>
                <c:pt idx="13012">
                  <c:v>-7.2659399999999999E-2</c:v>
                </c:pt>
                <c:pt idx="13013">
                  <c:v>-7.3884000000000005E-2</c:v>
                </c:pt>
                <c:pt idx="13014">
                  <c:v>-7.3913000000000006E-2</c:v>
                </c:pt>
                <c:pt idx="13015">
                  <c:v>-7.3246900000000004E-2</c:v>
                </c:pt>
                <c:pt idx="13016">
                  <c:v>-7.5639799999999993E-2</c:v>
                </c:pt>
                <c:pt idx="13017">
                  <c:v>-8.4428699999999995E-2</c:v>
                </c:pt>
                <c:pt idx="13018">
                  <c:v>-9.4858499999999998E-2</c:v>
                </c:pt>
                <c:pt idx="13019">
                  <c:v>-9.8344600000000004E-2</c:v>
                </c:pt>
                <c:pt idx="13020">
                  <c:v>-9.4642400000000002E-2</c:v>
                </c:pt>
                <c:pt idx="13021">
                  <c:v>-9.0235099999999999E-2</c:v>
                </c:pt>
                <c:pt idx="13022">
                  <c:v>-8.9852699999999994E-2</c:v>
                </c:pt>
                <c:pt idx="13023">
                  <c:v>-9.7955500000000001E-2</c:v>
                </c:pt>
                <c:pt idx="13024">
                  <c:v>-0.10585700000000001</c:v>
                </c:pt>
                <c:pt idx="13025">
                  <c:v>-0.107111</c:v>
                </c:pt>
                <c:pt idx="13026">
                  <c:v>-0.10840900000000001</c:v>
                </c:pt>
                <c:pt idx="13027">
                  <c:v>-0.11018500000000001</c:v>
                </c:pt>
                <c:pt idx="13028">
                  <c:v>-0.111106</c:v>
                </c:pt>
                <c:pt idx="13029">
                  <c:v>-0.112008</c:v>
                </c:pt>
                <c:pt idx="13030">
                  <c:v>-0.11947199999999999</c:v>
                </c:pt>
                <c:pt idx="13031">
                  <c:v>-0.126998</c:v>
                </c:pt>
                <c:pt idx="13032">
                  <c:v>-0.128855</c:v>
                </c:pt>
                <c:pt idx="13033">
                  <c:v>-0.133715</c:v>
                </c:pt>
                <c:pt idx="13034">
                  <c:v>-0.13669000000000001</c:v>
                </c:pt>
                <c:pt idx="13035">
                  <c:v>-0.13969599999999999</c:v>
                </c:pt>
                <c:pt idx="13036">
                  <c:v>-0.148814</c:v>
                </c:pt>
                <c:pt idx="13037">
                  <c:v>-0.159613</c:v>
                </c:pt>
                <c:pt idx="13038">
                  <c:v>-0.168716</c:v>
                </c:pt>
                <c:pt idx="13039">
                  <c:v>-0.17303299999999999</c:v>
                </c:pt>
                <c:pt idx="13040">
                  <c:v>-0.17483000000000001</c:v>
                </c:pt>
                <c:pt idx="13041">
                  <c:v>-0.17674999999999999</c:v>
                </c:pt>
                <c:pt idx="13042">
                  <c:v>-0.177593</c:v>
                </c:pt>
                <c:pt idx="13043">
                  <c:v>-0.17423</c:v>
                </c:pt>
                <c:pt idx="13044">
                  <c:v>-0.17363600000000001</c:v>
                </c:pt>
                <c:pt idx="13045">
                  <c:v>-0.17525099999999999</c:v>
                </c:pt>
                <c:pt idx="13046">
                  <c:v>-0.17574600000000001</c:v>
                </c:pt>
                <c:pt idx="13047">
                  <c:v>-0.17600399999999999</c:v>
                </c:pt>
                <c:pt idx="13048">
                  <c:v>-0.177235</c:v>
                </c:pt>
                <c:pt idx="13049">
                  <c:v>-0.18442</c:v>
                </c:pt>
                <c:pt idx="13050">
                  <c:v>-0.18556700000000001</c:v>
                </c:pt>
                <c:pt idx="13051">
                  <c:v>-0.18365699999999999</c:v>
                </c:pt>
                <c:pt idx="13052">
                  <c:v>-0.18158099999999999</c:v>
                </c:pt>
                <c:pt idx="13053">
                  <c:v>-0.17960999999999999</c:v>
                </c:pt>
                <c:pt idx="13054">
                  <c:v>-0.179786</c:v>
                </c:pt>
                <c:pt idx="13055">
                  <c:v>-0.18339800000000001</c:v>
                </c:pt>
                <c:pt idx="13056">
                  <c:v>-0.18630099999999999</c:v>
                </c:pt>
                <c:pt idx="13057">
                  <c:v>-0.19111900000000001</c:v>
                </c:pt>
                <c:pt idx="13058">
                  <c:v>-0.19815199999999999</c:v>
                </c:pt>
                <c:pt idx="13059">
                  <c:v>-0.20116800000000001</c:v>
                </c:pt>
                <c:pt idx="13060">
                  <c:v>-0.20228699999999999</c:v>
                </c:pt>
                <c:pt idx="13061">
                  <c:v>-0.214227</c:v>
                </c:pt>
                <c:pt idx="13062">
                  <c:v>-0.22808500000000001</c:v>
                </c:pt>
                <c:pt idx="13063">
                  <c:v>-0.23602600000000001</c:v>
                </c:pt>
                <c:pt idx="13064">
                  <c:v>-0.238181</c:v>
                </c:pt>
                <c:pt idx="13065">
                  <c:v>-0.23707500000000001</c:v>
                </c:pt>
                <c:pt idx="13066">
                  <c:v>-0.235765</c:v>
                </c:pt>
                <c:pt idx="13067">
                  <c:v>-0.23700599999999999</c:v>
                </c:pt>
                <c:pt idx="13068">
                  <c:v>-0.238318</c:v>
                </c:pt>
                <c:pt idx="13069">
                  <c:v>-0.23963400000000001</c:v>
                </c:pt>
                <c:pt idx="13070">
                  <c:v>-0.24043300000000001</c:v>
                </c:pt>
                <c:pt idx="13071">
                  <c:v>-0.244756</c:v>
                </c:pt>
                <c:pt idx="13072">
                  <c:v>-0.24604999999999999</c:v>
                </c:pt>
                <c:pt idx="13073">
                  <c:v>-0.24998100000000001</c:v>
                </c:pt>
                <c:pt idx="13074">
                  <c:v>-0.257075</c:v>
                </c:pt>
                <c:pt idx="13075">
                  <c:v>-0.26789299999999999</c:v>
                </c:pt>
                <c:pt idx="13076">
                  <c:v>-0.27288000000000001</c:v>
                </c:pt>
                <c:pt idx="13077">
                  <c:v>-0.27563700000000002</c:v>
                </c:pt>
                <c:pt idx="13078">
                  <c:v>-0.27791900000000003</c:v>
                </c:pt>
                <c:pt idx="13079">
                  <c:v>-0.28029300000000001</c:v>
                </c:pt>
                <c:pt idx="13080">
                  <c:v>-0.280918</c:v>
                </c:pt>
                <c:pt idx="13081">
                  <c:v>-0.27818999999999999</c:v>
                </c:pt>
                <c:pt idx="13082">
                  <c:v>-0.28455200000000003</c:v>
                </c:pt>
                <c:pt idx="13083">
                  <c:v>-0.29371799999999998</c:v>
                </c:pt>
                <c:pt idx="13084">
                  <c:v>-0.302506</c:v>
                </c:pt>
                <c:pt idx="13085">
                  <c:v>-0.30610999999999999</c:v>
                </c:pt>
                <c:pt idx="13086">
                  <c:v>-0.30839899999999998</c:v>
                </c:pt>
                <c:pt idx="13087">
                  <c:v>-0.310554</c:v>
                </c:pt>
                <c:pt idx="13088">
                  <c:v>-0.31354100000000001</c:v>
                </c:pt>
                <c:pt idx="13089">
                  <c:v>-0.32056600000000002</c:v>
                </c:pt>
                <c:pt idx="13090">
                  <c:v>-0.32846599999999998</c:v>
                </c:pt>
                <c:pt idx="13091">
                  <c:v>-0.33228600000000003</c:v>
                </c:pt>
                <c:pt idx="13092">
                  <c:v>-0.33019399999999999</c:v>
                </c:pt>
                <c:pt idx="13093">
                  <c:v>-0.33035300000000001</c:v>
                </c:pt>
                <c:pt idx="13094">
                  <c:v>-0.33196700000000001</c:v>
                </c:pt>
                <c:pt idx="13095">
                  <c:v>-0.33261800000000002</c:v>
                </c:pt>
                <c:pt idx="13096">
                  <c:v>-0.33200400000000002</c:v>
                </c:pt>
                <c:pt idx="13097">
                  <c:v>-0.33619700000000002</c:v>
                </c:pt>
                <c:pt idx="13098">
                  <c:v>-0.33692299999999997</c:v>
                </c:pt>
                <c:pt idx="13099">
                  <c:v>-0.33832600000000002</c:v>
                </c:pt>
                <c:pt idx="13100">
                  <c:v>-0.33962700000000001</c:v>
                </c:pt>
                <c:pt idx="13101">
                  <c:v>-0.34204800000000002</c:v>
                </c:pt>
                <c:pt idx="13102">
                  <c:v>-0.34970800000000002</c:v>
                </c:pt>
                <c:pt idx="13103">
                  <c:v>-0.36306300000000002</c:v>
                </c:pt>
                <c:pt idx="13104">
                  <c:v>-0.37406</c:v>
                </c:pt>
                <c:pt idx="13105">
                  <c:v>-0.38161400000000001</c:v>
                </c:pt>
                <c:pt idx="13106">
                  <c:v>-0.38686300000000001</c:v>
                </c:pt>
                <c:pt idx="13107">
                  <c:v>-0.38945600000000002</c:v>
                </c:pt>
                <c:pt idx="13108">
                  <c:v>-0.38764999999999999</c:v>
                </c:pt>
                <c:pt idx="13109">
                  <c:v>-0.38267800000000002</c:v>
                </c:pt>
                <c:pt idx="13110">
                  <c:v>-0.38117600000000001</c:v>
                </c:pt>
                <c:pt idx="13111">
                  <c:v>-0.37934899999999999</c:v>
                </c:pt>
                <c:pt idx="13112">
                  <c:v>-0.37545099999999998</c:v>
                </c:pt>
                <c:pt idx="13113">
                  <c:v>-0.37547000000000003</c:v>
                </c:pt>
                <c:pt idx="13114">
                  <c:v>-0.37273699999999999</c:v>
                </c:pt>
                <c:pt idx="13115">
                  <c:v>-0.37288100000000002</c:v>
                </c:pt>
                <c:pt idx="13116">
                  <c:v>-0.37772600000000001</c:v>
                </c:pt>
                <c:pt idx="13117">
                  <c:v>-0.38119799999999998</c:v>
                </c:pt>
                <c:pt idx="13118">
                  <c:v>-0.38256299999999999</c:v>
                </c:pt>
                <c:pt idx="13119">
                  <c:v>-0.37999300000000003</c:v>
                </c:pt>
                <c:pt idx="13120">
                  <c:v>-0.37246899999999999</c:v>
                </c:pt>
                <c:pt idx="13121">
                  <c:v>-0.37090699999999999</c:v>
                </c:pt>
                <c:pt idx="13122">
                  <c:v>-0.37363800000000003</c:v>
                </c:pt>
                <c:pt idx="13123">
                  <c:v>-0.37831700000000001</c:v>
                </c:pt>
                <c:pt idx="13124">
                  <c:v>-0.37868000000000002</c:v>
                </c:pt>
                <c:pt idx="13125">
                  <c:v>-0.37575500000000001</c:v>
                </c:pt>
                <c:pt idx="13126">
                  <c:v>-0.36962499999999998</c:v>
                </c:pt>
                <c:pt idx="13127">
                  <c:v>-0.36851800000000001</c:v>
                </c:pt>
                <c:pt idx="13128">
                  <c:v>-0.38000499999999998</c:v>
                </c:pt>
                <c:pt idx="13129">
                  <c:v>-0.38841500000000001</c:v>
                </c:pt>
                <c:pt idx="13130">
                  <c:v>-0.39285100000000001</c:v>
                </c:pt>
                <c:pt idx="13131">
                  <c:v>-0.39493600000000001</c:v>
                </c:pt>
                <c:pt idx="13132">
                  <c:v>-0.39448299999999997</c:v>
                </c:pt>
                <c:pt idx="13133">
                  <c:v>-0.39650200000000002</c:v>
                </c:pt>
                <c:pt idx="13134">
                  <c:v>-0.39973599999999998</c:v>
                </c:pt>
                <c:pt idx="13135">
                  <c:v>-0.402729</c:v>
                </c:pt>
                <c:pt idx="13136">
                  <c:v>-0.40273100000000001</c:v>
                </c:pt>
                <c:pt idx="13137">
                  <c:v>-0.399646</c:v>
                </c:pt>
                <c:pt idx="13138">
                  <c:v>-0.40037299999999998</c:v>
                </c:pt>
                <c:pt idx="13139">
                  <c:v>-0.39978799999999998</c:v>
                </c:pt>
                <c:pt idx="13140">
                  <c:v>-0.400287</c:v>
                </c:pt>
                <c:pt idx="13141">
                  <c:v>-0.39890799999999998</c:v>
                </c:pt>
                <c:pt idx="13142">
                  <c:v>-0.39491599999999999</c:v>
                </c:pt>
                <c:pt idx="13143">
                  <c:v>-0.38770500000000002</c:v>
                </c:pt>
                <c:pt idx="13144">
                  <c:v>-0.38070599999999999</c:v>
                </c:pt>
                <c:pt idx="13145">
                  <c:v>-0.37291999999999997</c:v>
                </c:pt>
                <c:pt idx="13146">
                  <c:v>-0.36442600000000003</c:v>
                </c:pt>
                <c:pt idx="13147">
                  <c:v>-0.35724899999999998</c:v>
                </c:pt>
                <c:pt idx="13148">
                  <c:v>-0.35300300000000001</c:v>
                </c:pt>
                <c:pt idx="13149">
                  <c:v>-0.35312199999999999</c:v>
                </c:pt>
                <c:pt idx="13150">
                  <c:v>-0.35905100000000001</c:v>
                </c:pt>
                <c:pt idx="13151">
                  <c:v>-0.36391800000000002</c:v>
                </c:pt>
                <c:pt idx="13152">
                  <c:v>-0.36522500000000002</c:v>
                </c:pt>
                <c:pt idx="13153">
                  <c:v>-0.362566</c:v>
                </c:pt>
                <c:pt idx="13154">
                  <c:v>-0.353385</c:v>
                </c:pt>
                <c:pt idx="13155">
                  <c:v>-0.34211799999999998</c:v>
                </c:pt>
                <c:pt idx="13156">
                  <c:v>-0.34114</c:v>
                </c:pt>
                <c:pt idx="13157">
                  <c:v>-0.33129199999999998</c:v>
                </c:pt>
                <c:pt idx="13158">
                  <c:v>-0.32473600000000002</c:v>
                </c:pt>
                <c:pt idx="13159">
                  <c:v>-0.31972600000000001</c:v>
                </c:pt>
                <c:pt idx="13160">
                  <c:v>-0.32127099999999997</c:v>
                </c:pt>
                <c:pt idx="13161">
                  <c:v>-0.31930799999999998</c:v>
                </c:pt>
                <c:pt idx="13162">
                  <c:v>-0.314774</c:v>
                </c:pt>
                <c:pt idx="13163">
                  <c:v>-0.30164299999999999</c:v>
                </c:pt>
                <c:pt idx="13164">
                  <c:v>-0.28612199999999999</c:v>
                </c:pt>
                <c:pt idx="13165">
                  <c:v>-0.27258100000000002</c:v>
                </c:pt>
                <c:pt idx="13166">
                  <c:v>-0.259133</c:v>
                </c:pt>
                <c:pt idx="13167">
                  <c:v>-0.25237900000000002</c:v>
                </c:pt>
                <c:pt idx="13168">
                  <c:v>-0.24987599999999999</c:v>
                </c:pt>
                <c:pt idx="13169">
                  <c:v>-0.246475</c:v>
                </c:pt>
                <c:pt idx="13170">
                  <c:v>-0.247001</c:v>
                </c:pt>
                <c:pt idx="13171">
                  <c:v>-0.24671999999999999</c:v>
                </c:pt>
                <c:pt idx="13172">
                  <c:v>-0.25521500000000003</c:v>
                </c:pt>
                <c:pt idx="13173">
                  <c:v>-0.26491199999999998</c:v>
                </c:pt>
                <c:pt idx="13174">
                  <c:v>-0.26706299999999999</c:v>
                </c:pt>
                <c:pt idx="13175">
                  <c:v>-0.26622600000000002</c:v>
                </c:pt>
                <c:pt idx="13176">
                  <c:v>-0.25811000000000001</c:v>
                </c:pt>
                <c:pt idx="13177">
                  <c:v>-0.24362800000000001</c:v>
                </c:pt>
                <c:pt idx="13178">
                  <c:v>-0.227267</c:v>
                </c:pt>
                <c:pt idx="13179">
                  <c:v>-0.21473300000000001</c:v>
                </c:pt>
                <c:pt idx="13180">
                  <c:v>-0.202066</c:v>
                </c:pt>
                <c:pt idx="13181">
                  <c:v>-0.196185</c:v>
                </c:pt>
                <c:pt idx="13182">
                  <c:v>-0.18742800000000001</c:v>
                </c:pt>
                <c:pt idx="13183">
                  <c:v>-0.18402099999999999</c:v>
                </c:pt>
                <c:pt idx="13184">
                  <c:v>-0.19176699999999999</c:v>
                </c:pt>
                <c:pt idx="13185">
                  <c:v>-0.19403999999999999</c:v>
                </c:pt>
                <c:pt idx="13186">
                  <c:v>-0.19015399999999999</c:v>
                </c:pt>
                <c:pt idx="13187">
                  <c:v>-0.17869499999999999</c:v>
                </c:pt>
                <c:pt idx="13188">
                  <c:v>-0.17104900000000001</c:v>
                </c:pt>
                <c:pt idx="13189">
                  <c:v>-0.173178</c:v>
                </c:pt>
                <c:pt idx="13190">
                  <c:v>-0.177648</c:v>
                </c:pt>
                <c:pt idx="13191">
                  <c:v>-0.18333199999999999</c:v>
                </c:pt>
                <c:pt idx="13192">
                  <c:v>-0.19195000000000001</c:v>
                </c:pt>
                <c:pt idx="13193">
                  <c:v>-0.20011599999999999</c:v>
                </c:pt>
                <c:pt idx="13194">
                  <c:v>-0.204517</c:v>
                </c:pt>
                <c:pt idx="13195">
                  <c:v>-0.20589199999999999</c:v>
                </c:pt>
                <c:pt idx="13196">
                  <c:v>-0.2089</c:v>
                </c:pt>
                <c:pt idx="13197">
                  <c:v>-0.213834</c:v>
                </c:pt>
                <c:pt idx="13198">
                  <c:v>-0.22042900000000001</c:v>
                </c:pt>
                <c:pt idx="13199">
                  <c:v>-0.216391</c:v>
                </c:pt>
                <c:pt idx="13200">
                  <c:v>-0.21749499999999999</c:v>
                </c:pt>
                <c:pt idx="13201">
                  <c:v>-0.222636</c:v>
                </c:pt>
                <c:pt idx="13202">
                  <c:v>-0.229017</c:v>
                </c:pt>
                <c:pt idx="13203">
                  <c:v>-0.23145499999999999</c:v>
                </c:pt>
                <c:pt idx="13204">
                  <c:v>-0.22630700000000001</c:v>
                </c:pt>
                <c:pt idx="13205">
                  <c:v>-0.22716700000000001</c:v>
                </c:pt>
                <c:pt idx="13206">
                  <c:v>-0.230381</c:v>
                </c:pt>
                <c:pt idx="13207">
                  <c:v>-0.237264</c:v>
                </c:pt>
                <c:pt idx="13208">
                  <c:v>-0.24137600000000001</c:v>
                </c:pt>
                <c:pt idx="13209">
                  <c:v>-0.24465700000000001</c:v>
                </c:pt>
                <c:pt idx="13210">
                  <c:v>-0.24692700000000001</c:v>
                </c:pt>
                <c:pt idx="13211">
                  <c:v>-0.25000800000000001</c:v>
                </c:pt>
                <c:pt idx="13212">
                  <c:v>-0.25398999999999999</c:v>
                </c:pt>
                <c:pt idx="13213">
                  <c:v>-0.25346800000000003</c:v>
                </c:pt>
                <c:pt idx="13214">
                  <c:v>-0.25775700000000001</c:v>
                </c:pt>
                <c:pt idx="13215">
                  <c:v>-0.25817099999999998</c:v>
                </c:pt>
                <c:pt idx="13216">
                  <c:v>-0.26353700000000002</c:v>
                </c:pt>
                <c:pt idx="13217">
                  <c:v>-0.26527400000000001</c:v>
                </c:pt>
                <c:pt idx="13218">
                  <c:v>-0.26971499999999998</c:v>
                </c:pt>
                <c:pt idx="13219">
                  <c:v>-0.27283200000000002</c:v>
                </c:pt>
                <c:pt idx="13220">
                  <c:v>-0.27420899999999998</c:v>
                </c:pt>
                <c:pt idx="13221">
                  <c:v>-0.27919699999999997</c:v>
                </c:pt>
                <c:pt idx="13222">
                  <c:v>-0.28485100000000002</c:v>
                </c:pt>
                <c:pt idx="13223">
                  <c:v>-0.28428900000000001</c:v>
                </c:pt>
                <c:pt idx="13224">
                  <c:v>-0.27703</c:v>
                </c:pt>
                <c:pt idx="13225">
                  <c:v>-0.27638099999999999</c:v>
                </c:pt>
                <c:pt idx="13226">
                  <c:v>-0.29125099999999998</c:v>
                </c:pt>
                <c:pt idx="13227">
                  <c:v>-0.29771599999999998</c:v>
                </c:pt>
                <c:pt idx="13228">
                  <c:v>-0.295381</c:v>
                </c:pt>
                <c:pt idx="13229">
                  <c:v>-0.28820099999999998</c:v>
                </c:pt>
                <c:pt idx="13230">
                  <c:v>-0.28250500000000001</c:v>
                </c:pt>
                <c:pt idx="13231">
                  <c:v>-0.268341</c:v>
                </c:pt>
                <c:pt idx="13232">
                  <c:v>-0.248695</c:v>
                </c:pt>
                <c:pt idx="13233">
                  <c:v>-0.24138999999999999</c:v>
                </c:pt>
                <c:pt idx="13234">
                  <c:v>-0.24013200000000001</c:v>
                </c:pt>
                <c:pt idx="13235">
                  <c:v>-0.23891200000000001</c:v>
                </c:pt>
                <c:pt idx="13236">
                  <c:v>-0.237178</c:v>
                </c:pt>
                <c:pt idx="13237">
                  <c:v>-0.23678099999999999</c:v>
                </c:pt>
                <c:pt idx="13238">
                  <c:v>-0.24049200000000001</c:v>
                </c:pt>
                <c:pt idx="13239">
                  <c:v>-0.241728</c:v>
                </c:pt>
                <c:pt idx="13240">
                  <c:v>-0.24462300000000001</c:v>
                </c:pt>
                <c:pt idx="13241">
                  <c:v>-0.237731</c:v>
                </c:pt>
                <c:pt idx="13242">
                  <c:v>-0.222134</c:v>
                </c:pt>
                <c:pt idx="13243">
                  <c:v>-0.21024699999999999</c:v>
                </c:pt>
                <c:pt idx="13244">
                  <c:v>-0.19789200000000001</c:v>
                </c:pt>
                <c:pt idx="13245">
                  <c:v>-0.19156699999999999</c:v>
                </c:pt>
                <c:pt idx="13246">
                  <c:v>-0.18713199999999999</c:v>
                </c:pt>
                <c:pt idx="13247">
                  <c:v>-0.17714199999999999</c:v>
                </c:pt>
                <c:pt idx="13248">
                  <c:v>-0.16389200000000001</c:v>
                </c:pt>
                <c:pt idx="13249">
                  <c:v>-0.15976499999999999</c:v>
                </c:pt>
                <c:pt idx="13250">
                  <c:v>-0.15620899999999999</c:v>
                </c:pt>
                <c:pt idx="13251">
                  <c:v>-0.15232899999999999</c:v>
                </c:pt>
                <c:pt idx="13252">
                  <c:v>-0.143345</c:v>
                </c:pt>
                <c:pt idx="13253">
                  <c:v>-0.13784299999999999</c:v>
                </c:pt>
                <c:pt idx="13254">
                  <c:v>-0.133246</c:v>
                </c:pt>
                <c:pt idx="13255">
                  <c:v>-0.129523</c:v>
                </c:pt>
                <c:pt idx="13256">
                  <c:v>-0.131939</c:v>
                </c:pt>
                <c:pt idx="13257">
                  <c:v>-0.131551</c:v>
                </c:pt>
                <c:pt idx="13258">
                  <c:v>-0.14133200000000001</c:v>
                </c:pt>
                <c:pt idx="13259">
                  <c:v>-0.14515900000000001</c:v>
                </c:pt>
                <c:pt idx="13260">
                  <c:v>-0.13747999999999999</c:v>
                </c:pt>
                <c:pt idx="13261">
                  <c:v>-0.12535399999999999</c:v>
                </c:pt>
                <c:pt idx="13262">
                  <c:v>-0.118476</c:v>
                </c:pt>
                <c:pt idx="13263">
                  <c:v>-0.115523</c:v>
                </c:pt>
                <c:pt idx="13264">
                  <c:v>-0.115674</c:v>
                </c:pt>
                <c:pt idx="13265">
                  <c:v>-0.115385</c:v>
                </c:pt>
                <c:pt idx="13266">
                  <c:v>-0.11304500000000001</c:v>
                </c:pt>
                <c:pt idx="13267">
                  <c:v>-0.10323499999999999</c:v>
                </c:pt>
                <c:pt idx="13268">
                  <c:v>-9.6793000000000004E-2</c:v>
                </c:pt>
                <c:pt idx="13269">
                  <c:v>-9.2686299999999999E-2</c:v>
                </c:pt>
                <c:pt idx="13270">
                  <c:v>-8.7338899999999997E-2</c:v>
                </c:pt>
                <c:pt idx="13271">
                  <c:v>-8.1901799999999997E-2</c:v>
                </c:pt>
                <c:pt idx="13272">
                  <c:v>-7.7952300000000002E-2</c:v>
                </c:pt>
                <c:pt idx="13273">
                  <c:v>-8.2625900000000002E-2</c:v>
                </c:pt>
                <c:pt idx="13274">
                  <c:v>-9.2962000000000003E-2</c:v>
                </c:pt>
                <c:pt idx="13275">
                  <c:v>-9.5954700000000004E-2</c:v>
                </c:pt>
                <c:pt idx="13276">
                  <c:v>-9.3705899999999995E-2</c:v>
                </c:pt>
                <c:pt idx="13277">
                  <c:v>-9.2796299999999998E-2</c:v>
                </c:pt>
                <c:pt idx="13278">
                  <c:v>-9.2479900000000004E-2</c:v>
                </c:pt>
                <c:pt idx="13279">
                  <c:v>-9.0139899999999995E-2</c:v>
                </c:pt>
                <c:pt idx="13280">
                  <c:v>-9.0112600000000001E-2</c:v>
                </c:pt>
                <c:pt idx="13281">
                  <c:v>-9.1204400000000005E-2</c:v>
                </c:pt>
                <c:pt idx="13282">
                  <c:v>-9.0925800000000001E-2</c:v>
                </c:pt>
                <c:pt idx="13283">
                  <c:v>-8.7862700000000002E-2</c:v>
                </c:pt>
                <c:pt idx="13284">
                  <c:v>-8.62401E-2</c:v>
                </c:pt>
                <c:pt idx="13285">
                  <c:v>-8.8332999999999995E-2</c:v>
                </c:pt>
                <c:pt idx="13286">
                  <c:v>-9.0413800000000002E-2</c:v>
                </c:pt>
                <c:pt idx="13287">
                  <c:v>-9.0063900000000002E-2</c:v>
                </c:pt>
                <c:pt idx="13288">
                  <c:v>-8.3523399999999998E-2</c:v>
                </c:pt>
                <c:pt idx="13289">
                  <c:v>-7.7681799999999995E-2</c:v>
                </c:pt>
                <c:pt idx="13290">
                  <c:v>-7.5347800000000006E-2</c:v>
                </c:pt>
                <c:pt idx="13291">
                  <c:v>-7.5411500000000006E-2</c:v>
                </c:pt>
                <c:pt idx="13292">
                  <c:v>-7.49446E-2</c:v>
                </c:pt>
                <c:pt idx="13293">
                  <c:v>-7.0406999999999997E-2</c:v>
                </c:pt>
                <c:pt idx="13294">
                  <c:v>-6.07117E-2</c:v>
                </c:pt>
                <c:pt idx="13295">
                  <c:v>-4.88023E-2</c:v>
                </c:pt>
                <c:pt idx="13296">
                  <c:v>-4.6726999999999998E-2</c:v>
                </c:pt>
                <c:pt idx="13297">
                  <c:v>-4.7671400000000003E-2</c:v>
                </c:pt>
                <c:pt idx="13298">
                  <c:v>-4.64836E-2</c:v>
                </c:pt>
                <c:pt idx="13299">
                  <c:v>-4.4674400000000003E-2</c:v>
                </c:pt>
                <c:pt idx="13300">
                  <c:v>-4.4870500000000001E-2</c:v>
                </c:pt>
                <c:pt idx="13301">
                  <c:v>-4.5430199999999997E-2</c:v>
                </c:pt>
                <c:pt idx="13302">
                  <c:v>-4.7591799999999997E-2</c:v>
                </c:pt>
                <c:pt idx="13303">
                  <c:v>-4.9795499999999999E-2</c:v>
                </c:pt>
                <c:pt idx="13304">
                  <c:v>-5.2905500000000001E-2</c:v>
                </c:pt>
                <c:pt idx="13305">
                  <c:v>-5.4721100000000002E-2</c:v>
                </c:pt>
                <c:pt idx="13306">
                  <c:v>-5.3260299999999997E-2</c:v>
                </c:pt>
                <c:pt idx="13307">
                  <c:v>-5.15136E-2</c:v>
                </c:pt>
                <c:pt idx="13308">
                  <c:v>-5.7655100000000001E-2</c:v>
                </c:pt>
                <c:pt idx="13309">
                  <c:v>-6.6605899999999996E-2</c:v>
                </c:pt>
                <c:pt idx="13310">
                  <c:v>-6.7385799999999996E-2</c:v>
                </c:pt>
                <c:pt idx="13311">
                  <c:v>-6.7190600000000003E-2</c:v>
                </c:pt>
                <c:pt idx="13312">
                  <c:v>-6.3612600000000005E-2</c:v>
                </c:pt>
                <c:pt idx="13313">
                  <c:v>-6.8653099999999995E-2</c:v>
                </c:pt>
                <c:pt idx="13314">
                  <c:v>-7.4974299999999994E-2</c:v>
                </c:pt>
                <c:pt idx="13315">
                  <c:v>-8.0930299999999997E-2</c:v>
                </c:pt>
                <c:pt idx="13316">
                  <c:v>-8.6109599999999994E-2</c:v>
                </c:pt>
                <c:pt idx="13317">
                  <c:v>-0.101575</c:v>
                </c:pt>
                <c:pt idx="13318">
                  <c:v>-0.10414</c:v>
                </c:pt>
                <c:pt idx="13319">
                  <c:v>-0.104255</c:v>
                </c:pt>
                <c:pt idx="13320">
                  <c:v>-9.9870500000000001E-2</c:v>
                </c:pt>
                <c:pt idx="13321">
                  <c:v>-9.3669600000000006E-2</c:v>
                </c:pt>
                <c:pt idx="13322">
                  <c:v>-8.8445099999999999E-2</c:v>
                </c:pt>
                <c:pt idx="13323">
                  <c:v>-9.4893099999999994E-2</c:v>
                </c:pt>
                <c:pt idx="13324">
                  <c:v>-0.10435899999999999</c:v>
                </c:pt>
                <c:pt idx="13325">
                  <c:v>-0.106679</c:v>
                </c:pt>
                <c:pt idx="13326">
                  <c:v>-0.11215799999999999</c:v>
                </c:pt>
                <c:pt idx="13327">
                  <c:v>-0.11337700000000001</c:v>
                </c:pt>
                <c:pt idx="13328">
                  <c:v>-0.11179600000000001</c:v>
                </c:pt>
                <c:pt idx="13329">
                  <c:v>-0.113091</c:v>
                </c:pt>
                <c:pt idx="13330">
                  <c:v>-0.125968</c:v>
                </c:pt>
                <c:pt idx="13331">
                  <c:v>-0.12732099999999999</c:v>
                </c:pt>
                <c:pt idx="13332">
                  <c:v>-0.12682099999999999</c:v>
                </c:pt>
                <c:pt idx="13333">
                  <c:v>-0.121341</c:v>
                </c:pt>
                <c:pt idx="13334">
                  <c:v>-0.119797</c:v>
                </c:pt>
                <c:pt idx="13335">
                  <c:v>-0.11770799999999999</c:v>
                </c:pt>
                <c:pt idx="13336">
                  <c:v>-0.121034</c:v>
                </c:pt>
                <c:pt idx="13337">
                  <c:v>-0.122658</c:v>
                </c:pt>
                <c:pt idx="13338">
                  <c:v>-0.12425700000000001</c:v>
                </c:pt>
                <c:pt idx="13339">
                  <c:v>-0.131851</c:v>
                </c:pt>
                <c:pt idx="13340">
                  <c:v>-0.12748499999999999</c:v>
                </c:pt>
                <c:pt idx="13341">
                  <c:v>-0.114722</c:v>
                </c:pt>
                <c:pt idx="13342">
                  <c:v>-0.104931</c:v>
                </c:pt>
                <c:pt idx="13343">
                  <c:v>-0.104763</c:v>
                </c:pt>
                <c:pt idx="13344">
                  <c:v>-0.10609300000000001</c:v>
                </c:pt>
                <c:pt idx="13345">
                  <c:v>-0.110003</c:v>
                </c:pt>
                <c:pt idx="13346">
                  <c:v>-0.111107</c:v>
                </c:pt>
                <c:pt idx="13347">
                  <c:v>-0.114347</c:v>
                </c:pt>
                <c:pt idx="13348">
                  <c:v>-0.11473</c:v>
                </c:pt>
                <c:pt idx="13349">
                  <c:v>-0.11025600000000001</c:v>
                </c:pt>
                <c:pt idx="13350">
                  <c:v>-0.109657</c:v>
                </c:pt>
                <c:pt idx="13351">
                  <c:v>-0.113179</c:v>
                </c:pt>
                <c:pt idx="13352">
                  <c:v>-0.113313</c:v>
                </c:pt>
                <c:pt idx="13353">
                  <c:v>-0.111882</c:v>
                </c:pt>
                <c:pt idx="13354">
                  <c:v>-0.108073</c:v>
                </c:pt>
                <c:pt idx="13355">
                  <c:v>-9.6737799999999999E-2</c:v>
                </c:pt>
                <c:pt idx="13356">
                  <c:v>-8.4365899999999994E-2</c:v>
                </c:pt>
                <c:pt idx="13357">
                  <c:v>-7.6780500000000002E-2</c:v>
                </c:pt>
                <c:pt idx="13358">
                  <c:v>-6.9509100000000004E-2</c:v>
                </c:pt>
                <c:pt idx="13359">
                  <c:v>-6.6318799999999997E-2</c:v>
                </c:pt>
                <c:pt idx="13360">
                  <c:v>-6.6022999999999998E-2</c:v>
                </c:pt>
                <c:pt idx="13361">
                  <c:v>-7.0237999999999995E-2</c:v>
                </c:pt>
                <c:pt idx="13362">
                  <c:v>-7.4793600000000002E-2</c:v>
                </c:pt>
                <c:pt idx="13363">
                  <c:v>-8.6570900000000006E-2</c:v>
                </c:pt>
                <c:pt idx="13364">
                  <c:v>-9.1173199999999996E-2</c:v>
                </c:pt>
                <c:pt idx="13365">
                  <c:v>-8.9842400000000003E-2</c:v>
                </c:pt>
                <c:pt idx="13366">
                  <c:v>-8.6374300000000001E-2</c:v>
                </c:pt>
                <c:pt idx="13367">
                  <c:v>-8.2762799999999997E-2</c:v>
                </c:pt>
                <c:pt idx="13368">
                  <c:v>-8.1254099999999996E-2</c:v>
                </c:pt>
                <c:pt idx="13369">
                  <c:v>-8.3541199999999996E-2</c:v>
                </c:pt>
                <c:pt idx="13370">
                  <c:v>-8.5181499999999993E-2</c:v>
                </c:pt>
                <c:pt idx="13371">
                  <c:v>-8.32508E-2</c:v>
                </c:pt>
                <c:pt idx="13372">
                  <c:v>-8.3631399999999995E-2</c:v>
                </c:pt>
                <c:pt idx="13373">
                  <c:v>-8.7776800000000002E-2</c:v>
                </c:pt>
                <c:pt idx="13374">
                  <c:v>-9.1386899999999993E-2</c:v>
                </c:pt>
                <c:pt idx="13375">
                  <c:v>-9.5685099999999995E-2</c:v>
                </c:pt>
                <c:pt idx="13376">
                  <c:v>-9.8381899999999994E-2</c:v>
                </c:pt>
                <c:pt idx="13377">
                  <c:v>-0.10051</c:v>
                </c:pt>
                <c:pt idx="13378">
                  <c:v>-0.10259799999999999</c:v>
                </c:pt>
                <c:pt idx="13379">
                  <c:v>-0.10530299999999999</c:v>
                </c:pt>
                <c:pt idx="13380">
                  <c:v>-0.112663</c:v>
                </c:pt>
                <c:pt idx="13381">
                  <c:v>-0.121973</c:v>
                </c:pt>
                <c:pt idx="13382">
                  <c:v>-0.12582599999999999</c:v>
                </c:pt>
                <c:pt idx="13383">
                  <c:v>-0.136098</c:v>
                </c:pt>
                <c:pt idx="13384">
                  <c:v>-0.14055799999999999</c:v>
                </c:pt>
                <c:pt idx="13385">
                  <c:v>-0.13834099999999999</c:v>
                </c:pt>
                <c:pt idx="13386">
                  <c:v>-0.14101</c:v>
                </c:pt>
                <c:pt idx="13387">
                  <c:v>-0.14501600000000001</c:v>
                </c:pt>
                <c:pt idx="13388">
                  <c:v>-0.14493500000000001</c:v>
                </c:pt>
                <c:pt idx="13389">
                  <c:v>-0.14291100000000001</c:v>
                </c:pt>
                <c:pt idx="13390">
                  <c:v>-0.144874</c:v>
                </c:pt>
                <c:pt idx="13391">
                  <c:v>-0.150786</c:v>
                </c:pt>
                <c:pt idx="13392">
                  <c:v>-0.15455199999999999</c:v>
                </c:pt>
                <c:pt idx="13393">
                  <c:v>-0.154034</c:v>
                </c:pt>
                <c:pt idx="13394">
                  <c:v>-0.15165400000000001</c:v>
                </c:pt>
                <c:pt idx="13395">
                  <c:v>-0.151618</c:v>
                </c:pt>
                <c:pt idx="13396">
                  <c:v>-0.15634700000000001</c:v>
                </c:pt>
                <c:pt idx="13397">
                  <c:v>-0.15604799999999999</c:v>
                </c:pt>
                <c:pt idx="13398">
                  <c:v>-0.15762000000000001</c:v>
                </c:pt>
                <c:pt idx="13399">
                  <c:v>-0.161607</c:v>
                </c:pt>
                <c:pt idx="13400">
                  <c:v>-0.15793299999999999</c:v>
                </c:pt>
                <c:pt idx="13401">
                  <c:v>-0.14871599999999999</c:v>
                </c:pt>
                <c:pt idx="13402">
                  <c:v>-0.14091899999999999</c:v>
                </c:pt>
                <c:pt idx="13403">
                  <c:v>-0.14387</c:v>
                </c:pt>
                <c:pt idx="13404">
                  <c:v>-0.147955</c:v>
                </c:pt>
                <c:pt idx="13405">
                  <c:v>-0.15155199999999999</c:v>
                </c:pt>
                <c:pt idx="13406">
                  <c:v>-0.14935100000000001</c:v>
                </c:pt>
                <c:pt idx="13407">
                  <c:v>-0.146066</c:v>
                </c:pt>
                <c:pt idx="13408">
                  <c:v>-0.142954</c:v>
                </c:pt>
                <c:pt idx="13409">
                  <c:v>-0.13878299999999999</c:v>
                </c:pt>
                <c:pt idx="13410">
                  <c:v>-0.13705700000000001</c:v>
                </c:pt>
                <c:pt idx="13411">
                  <c:v>-0.13911100000000001</c:v>
                </c:pt>
                <c:pt idx="13412">
                  <c:v>-0.14068700000000001</c:v>
                </c:pt>
                <c:pt idx="13413">
                  <c:v>-0.14102799999999999</c:v>
                </c:pt>
                <c:pt idx="13414">
                  <c:v>-0.145205</c:v>
                </c:pt>
                <c:pt idx="13415">
                  <c:v>-0.15065100000000001</c:v>
                </c:pt>
                <c:pt idx="13416">
                  <c:v>-0.15460199999999999</c:v>
                </c:pt>
                <c:pt idx="13417">
                  <c:v>-0.152864</c:v>
                </c:pt>
                <c:pt idx="13418">
                  <c:v>-0.15640499999999999</c:v>
                </c:pt>
                <c:pt idx="13419">
                  <c:v>-0.15909699999999999</c:v>
                </c:pt>
                <c:pt idx="13420">
                  <c:v>-0.16306300000000001</c:v>
                </c:pt>
                <c:pt idx="13421">
                  <c:v>-0.164545</c:v>
                </c:pt>
                <c:pt idx="13422">
                  <c:v>-0.15815100000000001</c:v>
                </c:pt>
                <c:pt idx="13423">
                  <c:v>-0.14762700000000001</c:v>
                </c:pt>
                <c:pt idx="13424">
                  <c:v>-0.14283000000000001</c:v>
                </c:pt>
                <c:pt idx="13425">
                  <c:v>-0.14657899999999999</c:v>
                </c:pt>
                <c:pt idx="13426">
                  <c:v>-0.15091499999999999</c:v>
                </c:pt>
                <c:pt idx="13427">
                  <c:v>-0.150364</c:v>
                </c:pt>
                <c:pt idx="13428">
                  <c:v>-0.149338</c:v>
                </c:pt>
                <c:pt idx="13429">
                  <c:v>-0.14813699999999999</c:v>
                </c:pt>
                <c:pt idx="13430">
                  <c:v>-0.14949000000000001</c:v>
                </c:pt>
                <c:pt idx="13431">
                  <c:v>-0.151728</c:v>
                </c:pt>
                <c:pt idx="13432">
                  <c:v>-0.15271499999999999</c:v>
                </c:pt>
                <c:pt idx="13433">
                  <c:v>-0.13992299999999999</c:v>
                </c:pt>
                <c:pt idx="13434">
                  <c:v>-0.12722600000000001</c:v>
                </c:pt>
                <c:pt idx="13435">
                  <c:v>-0.12323099999999999</c:v>
                </c:pt>
                <c:pt idx="13436">
                  <c:v>-0.119995</c:v>
                </c:pt>
                <c:pt idx="13437">
                  <c:v>-0.118853</c:v>
                </c:pt>
                <c:pt idx="13438">
                  <c:v>-0.11823</c:v>
                </c:pt>
                <c:pt idx="13439">
                  <c:v>-0.12786400000000001</c:v>
                </c:pt>
                <c:pt idx="13440">
                  <c:v>-0.13409699999999999</c:v>
                </c:pt>
                <c:pt idx="13441">
                  <c:v>-0.138351</c:v>
                </c:pt>
                <c:pt idx="13442">
                  <c:v>-0.14197699999999999</c:v>
                </c:pt>
                <c:pt idx="13443">
                  <c:v>-0.144565</c:v>
                </c:pt>
                <c:pt idx="13444">
                  <c:v>-0.14866199999999999</c:v>
                </c:pt>
                <c:pt idx="13445">
                  <c:v>-0.15407499999999999</c:v>
                </c:pt>
                <c:pt idx="13446">
                  <c:v>-0.16559299999999999</c:v>
                </c:pt>
                <c:pt idx="13447">
                  <c:v>-0.175899</c:v>
                </c:pt>
                <c:pt idx="13448">
                  <c:v>-0.180921</c:v>
                </c:pt>
                <c:pt idx="13449">
                  <c:v>-0.18138499999999999</c:v>
                </c:pt>
                <c:pt idx="13450">
                  <c:v>-0.181148</c:v>
                </c:pt>
                <c:pt idx="13451">
                  <c:v>-0.180979</c:v>
                </c:pt>
                <c:pt idx="13452">
                  <c:v>-0.18115700000000001</c:v>
                </c:pt>
                <c:pt idx="13453">
                  <c:v>-0.178066</c:v>
                </c:pt>
                <c:pt idx="13454">
                  <c:v>-0.174342</c:v>
                </c:pt>
                <c:pt idx="13455">
                  <c:v>-0.16992699999999999</c:v>
                </c:pt>
                <c:pt idx="13456">
                  <c:v>-0.16529099999999999</c:v>
                </c:pt>
                <c:pt idx="13457">
                  <c:v>-0.165074</c:v>
                </c:pt>
                <c:pt idx="13458">
                  <c:v>-0.166188</c:v>
                </c:pt>
                <c:pt idx="13459">
                  <c:v>-0.17039599999999999</c:v>
                </c:pt>
                <c:pt idx="13460">
                  <c:v>-0.17233000000000001</c:v>
                </c:pt>
                <c:pt idx="13461">
                  <c:v>-0.17155500000000001</c:v>
                </c:pt>
                <c:pt idx="13462">
                  <c:v>-0.16797799999999999</c:v>
                </c:pt>
                <c:pt idx="13463">
                  <c:v>-0.16675200000000001</c:v>
                </c:pt>
                <c:pt idx="13464">
                  <c:v>-0.16877200000000001</c:v>
                </c:pt>
                <c:pt idx="13465">
                  <c:v>-0.166071</c:v>
                </c:pt>
                <c:pt idx="13466">
                  <c:v>-0.16125700000000001</c:v>
                </c:pt>
                <c:pt idx="13467">
                  <c:v>-0.149254</c:v>
                </c:pt>
                <c:pt idx="13468">
                  <c:v>-0.13364699999999999</c:v>
                </c:pt>
                <c:pt idx="13469">
                  <c:v>-0.12636500000000001</c:v>
                </c:pt>
                <c:pt idx="13470">
                  <c:v>-0.122043</c:v>
                </c:pt>
                <c:pt idx="13471">
                  <c:v>-0.120321</c:v>
                </c:pt>
                <c:pt idx="13472">
                  <c:v>-0.116726</c:v>
                </c:pt>
                <c:pt idx="13473">
                  <c:v>-0.11344799999999999</c:v>
                </c:pt>
                <c:pt idx="13474">
                  <c:v>-0.111735</c:v>
                </c:pt>
                <c:pt idx="13475">
                  <c:v>-0.109113</c:v>
                </c:pt>
                <c:pt idx="13476">
                  <c:v>-0.10249800000000001</c:v>
                </c:pt>
                <c:pt idx="13477">
                  <c:v>-9.2227600000000007E-2</c:v>
                </c:pt>
                <c:pt idx="13478">
                  <c:v>-8.7458300000000003E-2</c:v>
                </c:pt>
                <c:pt idx="13479">
                  <c:v>-8.7271000000000001E-2</c:v>
                </c:pt>
                <c:pt idx="13480">
                  <c:v>-8.9105699999999996E-2</c:v>
                </c:pt>
                <c:pt idx="13481">
                  <c:v>-9.1421500000000003E-2</c:v>
                </c:pt>
                <c:pt idx="13482">
                  <c:v>-9.2711299999999996E-2</c:v>
                </c:pt>
                <c:pt idx="13483">
                  <c:v>-9.3525399999999995E-2</c:v>
                </c:pt>
                <c:pt idx="13484">
                  <c:v>-9.4865000000000005E-2</c:v>
                </c:pt>
                <c:pt idx="13485">
                  <c:v>-9.5518099999999995E-2</c:v>
                </c:pt>
                <c:pt idx="13486">
                  <c:v>-9.3316399999999994E-2</c:v>
                </c:pt>
                <c:pt idx="13487">
                  <c:v>-9.2485700000000004E-2</c:v>
                </c:pt>
                <c:pt idx="13488">
                  <c:v>-8.7582300000000002E-2</c:v>
                </c:pt>
                <c:pt idx="13489">
                  <c:v>-8.2764500000000005E-2</c:v>
                </c:pt>
                <c:pt idx="13490">
                  <c:v>-7.71926E-2</c:v>
                </c:pt>
                <c:pt idx="13491">
                  <c:v>-7.5082200000000002E-2</c:v>
                </c:pt>
                <c:pt idx="13492">
                  <c:v>-7.1708099999999997E-2</c:v>
                </c:pt>
                <c:pt idx="13493">
                  <c:v>-6.9250300000000001E-2</c:v>
                </c:pt>
                <c:pt idx="13494">
                  <c:v>-7.0542199999999999E-2</c:v>
                </c:pt>
                <c:pt idx="13495">
                  <c:v>-7.4340500000000004E-2</c:v>
                </c:pt>
                <c:pt idx="13496">
                  <c:v>-7.7171000000000003E-2</c:v>
                </c:pt>
                <c:pt idx="13497">
                  <c:v>-8.0910300000000004E-2</c:v>
                </c:pt>
                <c:pt idx="13498">
                  <c:v>-8.2975999999999994E-2</c:v>
                </c:pt>
                <c:pt idx="13499">
                  <c:v>-8.3232799999999996E-2</c:v>
                </c:pt>
                <c:pt idx="13500">
                  <c:v>-7.6918399999999998E-2</c:v>
                </c:pt>
                <c:pt idx="13501">
                  <c:v>-6.4529500000000004E-2</c:v>
                </c:pt>
                <c:pt idx="13502">
                  <c:v>-5.8930099999999999E-2</c:v>
                </c:pt>
                <c:pt idx="13503">
                  <c:v>-5.9539799999999997E-2</c:v>
                </c:pt>
                <c:pt idx="13504">
                  <c:v>-5.7520300000000003E-2</c:v>
                </c:pt>
                <c:pt idx="13505">
                  <c:v>-5.38948E-2</c:v>
                </c:pt>
                <c:pt idx="13506">
                  <c:v>-5.1587300000000003E-2</c:v>
                </c:pt>
                <c:pt idx="13507">
                  <c:v>-4.9158199999999999E-2</c:v>
                </c:pt>
                <c:pt idx="13508">
                  <c:v>-4.8266700000000003E-2</c:v>
                </c:pt>
                <c:pt idx="13509">
                  <c:v>-4.30421E-2</c:v>
                </c:pt>
                <c:pt idx="13510">
                  <c:v>-3.3122699999999998E-2</c:v>
                </c:pt>
                <c:pt idx="13511">
                  <c:v>-2.3523200000000001E-2</c:v>
                </c:pt>
                <c:pt idx="13512">
                  <c:v>-1.79244E-2</c:v>
                </c:pt>
                <c:pt idx="13513">
                  <c:v>-1.85296E-2</c:v>
                </c:pt>
                <c:pt idx="13514">
                  <c:v>-1.9001899999999999E-2</c:v>
                </c:pt>
                <c:pt idx="13515">
                  <c:v>-1.6179700000000002E-2</c:v>
                </c:pt>
                <c:pt idx="13516">
                  <c:v>-7.6388599999999999E-3</c:v>
                </c:pt>
                <c:pt idx="13517">
                  <c:v>1.2393700000000001E-3</c:v>
                </c:pt>
                <c:pt idx="13518">
                  <c:v>5.1038699999999999E-3</c:v>
                </c:pt>
                <c:pt idx="13519">
                  <c:v>3.2320999999999999E-3</c:v>
                </c:pt>
                <c:pt idx="13520">
                  <c:v>6.6131999999999996E-4</c:v>
                </c:pt>
                <c:pt idx="13521">
                  <c:v>-3.8885199999999999E-3</c:v>
                </c:pt>
                <c:pt idx="13522">
                  <c:v>-6.16331E-3</c:v>
                </c:pt>
                <c:pt idx="13523">
                  <c:v>2.98263E-4</c:v>
                </c:pt>
                <c:pt idx="13524">
                  <c:v>4.4531299999999996E-3</c:v>
                </c:pt>
                <c:pt idx="13525">
                  <c:v>1.07685E-2</c:v>
                </c:pt>
                <c:pt idx="13526">
                  <c:v>1.46759E-2</c:v>
                </c:pt>
                <c:pt idx="13527">
                  <c:v>1.00803E-2</c:v>
                </c:pt>
                <c:pt idx="13528">
                  <c:v>1.23701E-2</c:v>
                </c:pt>
                <c:pt idx="13529">
                  <c:v>2.24789E-2</c:v>
                </c:pt>
                <c:pt idx="13530">
                  <c:v>2.8808799999999999E-2</c:v>
                </c:pt>
                <c:pt idx="13531">
                  <c:v>2.9098499999999999E-2</c:v>
                </c:pt>
                <c:pt idx="13532">
                  <c:v>3.1592099999999998E-2</c:v>
                </c:pt>
                <c:pt idx="13533">
                  <c:v>3.8207100000000001E-2</c:v>
                </c:pt>
                <c:pt idx="13534">
                  <c:v>3.5817799999999997E-2</c:v>
                </c:pt>
                <c:pt idx="13535">
                  <c:v>2.8476000000000001E-2</c:v>
                </c:pt>
                <c:pt idx="13536">
                  <c:v>2.4515700000000001E-2</c:v>
                </c:pt>
                <c:pt idx="13537">
                  <c:v>2.1519699999999999E-2</c:v>
                </c:pt>
                <c:pt idx="13538">
                  <c:v>1.9515899999999999E-2</c:v>
                </c:pt>
                <c:pt idx="13539">
                  <c:v>1.55934E-2</c:v>
                </c:pt>
                <c:pt idx="13540">
                  <c:v>1.0027700000000001E-2</c:v>
                </c:pt>
                <c:pt idx="13541">
                  <c:v>8.3295000000000001E-3</c:v>
                </c:pt>
                <c:pt idx="13542">
                  <c:v>8.2018200000000003E-3</c:v>
                </c:pt>
                <c:pt idx="13543">
                  <c:v>1.20529E-2</c:v>
                </c:pt>
                <c:pt idx="13544">
                  <c:v>1.67572E-2</c:v>
                </c:pt>
                <c:pt idx="13545">
                  <c:v>1.9198199999999999E-2</c:v>
                </c:pt>
                <c:pt idx="13546">
                  <c:v>2.1307199999999998E-2</c:v>
                </c:pt>
                <c:pt idx="13547">
                  <c:v>3.3525600000000003E-2</c:v>
                </c:pt>
                <c:pt idx="13548">
                  <c:v>5.16468E-2</c:v>
                </c:pt>
                <c:pt idx="13549">
                  <c:v>6.3176399999999994E-2</c:v>
                </c:pt>
                <c:pt idx="13550">
                  <c:v>7.61661E-2</c:v>
                </c:pt>
                <c:pt idx="13551">
                  <c:v>8.4056400000000003E-2</c:v>
                </c:pt>
                <c:pt idx="13552">
                  <c:v>8.8223999999999997E-2</c:v>
                </c:pt>
                <c:pt idx="13553">
                  <c:v>9.1085700000000006E-2</c:v>
                </c:pt>
                <c:pt idx="13554">
                  <c:v>9.19098E-2</c:v>
                </c:pt>
                <c:pt idx="13555">
                  <c:v>9.1784299999999999E-2</c:v>
                </c:pt>
                <c:pt idx="13556">
                  <c:v>9.3151800000000007E-2</c:v>
                </c:pt>
                <c:pt idx="13557">
                  <c:v>9.6258200000000002E-2</c:v>
                </c:pt>
                <c:pt idx="13558">
                  <c:v>9.4592300000000004E-2</c:v>
                </c:pt>
                <c:pt idx="13559">
                  <c:v>8.9184399999999997E-2</c:v>
                </c:pt>
                <c:pt idx="13560">
                  <c:v>8.8118799999999997E-2</c:v>
                </c:pt>
                <c:pt idx="13561">
                  <c:v>9.0279999999999999E-2</c:v>
                </c:pt>
                <c:pt idx="13562">
                  <c:v>9.7883700000000004E-2</c:v>
                </c:pt>
                <c:pt idx="13563">
                  <c:v>0.10831</c:v>
                </c:pt>
                <c:pt idx="13564">
                  <c:v>0.11268599999999999</c:v>
                </c:pt>
                <c:pt idx="13565">
                  <c:v>0.114761</c:v>
                </c:pt>
                <c:pt idx="13566">
                  <c:v>0.11756999999999999</c:v>
                </c:pt>
                <c:pt idx="13567">
                  <c:v>0.118894</c:v>
                </c:pt>
                <c:pt idx="13568">
                  <c:v>0.119585</c:v>
                </c:pt>
                <c:pt idx="13569">
                  <c:v>0.120064</c:v>
                </c:pt>
                <c:pt idx="13570">
                  <c:v>0.120305</c:v>
                </c:pt>
                <c:pt idx="13571">
                  <c:v>0.120505</c:v>
                </c:pt>
                <c:pt idx="13572">
                  <c:v>0.123019</c:v>
                </c:pt>
                <c:pt idx="13573">
                  <c:v>0.128662</c:v>
                </c:pt>
                <c:pt idx="13574">
                  <c:v>0.13469600000000001</c:v>
                </c:pt>
                <c:pt idx="13575">
                  <c:v>0.13308600000000001</c:v>
                </c:pt>
                <c:pt idx="13576">
                  <c:v>0.129576</c:v>
                </c:pt>
                <c:pt idx="13577">
                  <c:v>0.125088</c:v>
                </c:pt>
                <c:pt idx="13578">
                  <c:v>0.122742</c:v>
                </c:pt>
                <c:pt idx="13579">
                  <c:v>0.125252</c:v>
                </c:pt>
                <c:pt idx="13580">
                  <c:v>0.127859</c:v>
                </c:pt>
                <c:pt idx="13581">
                  <c:v>0.13197800000000001</c:v>
                </c:pt>
                <c:pt idx="13582">
                  <c:v>0.135328</c:v>
                </c:pt>
                <c:pt idx="13583">
                  <c:v>0.13670599999999999</c:v>
                </c:pt>
                <c:pt idx="13584">
                  <c:v>0.13450000000000001</c:v>
                </c:pt>
                <c:pt idx="13585">
                  <c:v>0.13119500000000001</c:v>
                </c:pt>
                <c:pt idx="13586">
                  <c:v>0.13011900000000001</c:v>
                </c:pt>
                <c:pt idx="13587">
                  <c:v>0.13761999999999999</c:v>
                </c:pt>
                <c:pt idx="13588">
                  <c:v>0.14807999999999999</c:v>
                </c:pt>
                <c:pt idx="13589">
                  <c:v>0.15231600000000001</c:v>
                </c:pt>
                <c:pt idx="13590">
                  <c:v>0.16228300000000001</c:v>
                </c:pt>
                <c:pt idx="13591">
                  <c:v>0.172378</c:v>
                </c:pt>
                <c:pt idx="13592">
                  <c:v>0.17425199999999999</c:v>
                </c:pt>
                <c:pt idx="13593">
                  <c:v>0.17413600000000001</c:v>
                </c:pt>
                <c:pt idx="13594">
                  <c:v>0.17312900000000001</c:v>
                </c:pt>
                <c:pt idx="13595">
                  <c:v>0.17144799999999999</c:v>
                </c:pt>
                <c:pt idx="13596">
                  <c:v>0.168739</c:v>
                </c:pt>
                <c:pt idx="13597">
                  <c:v>0.16275500000000001</c:v>
                </c:pt>
                <c:pt idx="13598">
                  <c:v>0.15855900000000001</c:v>
                </c:pt>
                <c:pt idx="13599">
                  <c:v>0.156056</c:v>
                </c:pt>
                <c:pt idx="13600">
                  <c:v>0.151999</c:v>
                </c:pt>
                <c:pt idx="13601">
                  <c:v>0.14707700000000001</c:v>
                </c:pt>
                <c:pt idx="13602">
                  <c:v>0.14510999999999999</c:v>
                </c:pt>
                <c:pt idx="13603">
                  <c:v>0.142567</c:v>
                </c:pt>
                <c:pt idx="13604">
                  <c:v>0.14150799999999999</c:v>
                </c:pt>
                <c:pt idx="13605">
                  <c:v>0.14092399999999999</c:v>
                </c:pt>
                <c:pt idx="13606">
                  <c:v>0.141765</c:v>
                </c:pt>
                <c:pt idx="13607">
                  <c:v>0.14396100000000001</c:v>
                </c:pt>
                <c:pt idx="13608">
                  <c:v>0.15074799999999999</c:v>
                </c:pt>
                <c:pt idx="13609">
                  <c:v>0.15537000000000001</c:v>
                </c:pt>
                <c:pt idx="13610">
                  <c:v>0.154863</c:v>
                </c:pt>
                <c:pt idx="13611">
                  <c:v>0.15313099999999999</c:v>
                </c:pt>
                <c:pt idx="13612">
                  <c:v>0.15446799999999999</c:v>
                </c:pt>
                <c:pt idx="13613">
                  <c:v>0.157225</c:v>
                </c:pt>
                <c:pt idx="13614">
                  <c:v>0.15543000000000001</c:v>
                </c:pt>
                <c:pt idx="13615">
                  <c:v>0.14453199999999999</c:v>
                </c:pt>
                <c:pt idx="13616">
                  <c:v>0.13470499999999999</c:v>
                </c:pt>
                <c:pt idx="13617">
                  <c:v>0.12601399999999999</c:v>
                </c:pt>
                <c:pt idx="13618">
                  <c:v>0.116482</c:v>
                </c:pt>
                <c:pt idx="13619">
                  <c:v>0.107886</c:v>
                </c:pt>
                <c:pt idx="13620">
                  <c:v>9.6069199999999993E-2</c:v>
                </c:pt>
                <c:pt idx="13621">
                  <c:v>8.38367E-2</c:v>
                </c:pt>
                <c:pt idx="13622">
                  <c:v>7.4458700000000003E-2</c:v>
                </c:pt>
                <c:pt idx="13623">
                  <c:v>6.5164200000000005E-2</c:v>
                </c:pt>
                <c:pt idx="13624">
                  <c:v>4.9432799999999999E-2</c:v>
                </c:pt>
                <c:pt idx="13625">
                  <c:v>3.6313199999999997E-2</c:v>
                </c:pt>
                <c:pt idx="13626">
                  <c:v>3.0226900000000001E-2</c:v>
                </c:pt>
                <c:pt idx="13627">
                  <c:v>2.9131299999999999E-2</c:v>
                </c:pt>
                <c:pt idx="13628">
                  <c:v>3.3163499999999999E-2</c:v>
                </c:pt>
                <c:pt idx="13629">
                  <c:v>5.20575E-2</c:v>
                </c:pt>
                <c:pt idx="13630">
                  <c:v>7.6627200000000006E-2</c:v>
                </c:pt>
                <c:pt idx="13631">
                  <c:v>0.104507</c:v>
                </c:pt>
                <c:pt idx="13632">
                  <c:v>0.12471599999999999</c:v>
                </c:pt>
                <c:pt idx="13633">
                  <c:v>0.12829699999999999</c:v>
                </c:pt>
                <c:pt idx="13634">
                  <c:v>0.12889100000000001</c:v>
                </c:pt>
                <c:pt idx="13635">
                  <c:v>0.12944700000000001</c:v>
                </c:pt>
                <c:pt idx="13636">
                  <c:v>0.13302900000000001</c:v>
                </c:pt>
                <c:pt idx="13637">
                  <c:v>0.13708300000000001</c:v>
                </c:pt>
                <c:pt idx="13638">
                  <c:v>0.14068900000000001</c:v>
                </c:pt>
                <c:pt idx="13639">
                  <c:v>0.14445</c:v>
                </c:pt>
                <c:pt idx="13640">
                  <c:v>0.14788000000000001</c:v>
                </c:pt>
                <c:pt idx="13641">
                  <c:v>0.149316</c:v>
                </c:pt>
                <c:pt idx="13642">
                  <c:v>0.148755</c:v>
                </c:pt>
                <c:pt idx="13643">
                  <c:v>0.14288799999999999</c:v>
                </c:pt>
                <c:pt idx="13644">
                  <c:v>0.131331</c:v>
                </c:pt>
                <c:pt idx="13645">
                  <c:v>0.123671</c:v>
                </c:pt>
                <c:pt idx="13646">
                  <c:v>0.11909500000000001</c:v>
                </c:pt>
                <c:pt idx="13647">
                  <c:v>0.11433500000000001</c:v>
                </c:pt>
                <c:pt idx="13648">
                  <c:v>0.107655</c:v>
                </c:pt>
                <c:pt idx="13649">
                  <c:v>0.102703</c:v>
                </c:pt>
                <c:pt idx="13650">
                  <c:v>0.10484300000000001</c:v>
                </c:pt>
                <c:pt idx="13651">
                  <c:v>0.103488</c:v>
                </c:pt>
                <c:pt idx="13652">
                  <c:v>9.3947199999999995E-2</c:v>
                </c:pt>
                <c:pt idx="13653">
                  <c:v>8.8225300000000006E-2</c:v>
                </c:pt>
                <c:pt idx="13654">
                  <c:v>8.6516399999999993E-2</c:v>
                </c:pt>
                <c:pt idx="13655">
                  <c:v>8.8323299999999993E-2</c:v>
                </c:pt>
                <c:pt idx="13656">
                  <c:v>9.6986000000000003E-2</c:v>
                </c:pt>
                <c:pt idx="13657">
                  <c:v>0.103824</c:v>
                </c:pt>
                <c:pt idx="13658">
                  <c:v>0.111288</c:v>
                </c:pt>
                <c:pt idx="13659">
                  <c:v>0.119278</c:v>
                </c:pt>
                <c:pt idx="13660">
                  <c:v>0.124372</c:v>
                </c:pt>
                <c:pt idx="13661">
                  <c:v>0.12323199999999999</c:v>
                </c:pt>
                <c:pt idx="13662">
                  <c:v>0.11814</c:v>
                </c:pt>
                <c:pt idx="13663">
                  <c:v>0.11465400000000001</c:v>
                </c:pt>
                <c:pt idx="13664">
                  <c:v>0.11158</c:v>
                </c:pt>
                <c:pt idx="13665">
                  <c:v>0.104793</c:v>
                </c:pt>
                <c:pt idx="13666">
                  <c:v>9.8821699999999998E-2</c:v>
                </c:pt>
                <c:pt idx="13667">
                  <c:v>9.3740699999999996E-2</c:v>
                </c:pt>
                <c:pt idx="13668">
                  <c:v>9.0956599999999999E-2</c:v>
                </c:pt>
                <c:pt idx="13669">
                  <c:v>9.0888099999999999E-2</c:v>
                </c:pt>
                <c:pt idx="13670">
                  <c:v>9.0961200000000006E-2</c:v>
                </c:pt>
                <c:pt idx="13671">
                  <c:v>8.8894100000000004E-2</c:v>
                </c:pt>
                <c:pt idx="13672">
                  <c:v>8.8812199999999994E-2</c:v>
                </c:pt>
                <c:pt idx="13673">
                  <c:v>8.99176E-2</c:v>
                </c:pt>
                <c:pt idx="13674">
                  <c:v>9.2852100000000007E-2</c:v>
                </c:pt>
                <c:pt idx="13675">
                  <c:v>9.5768699999999998E-2</c:v>
                </c:pt>
                <c:pt idx="13676">
                  <c:v>9.2485800000000007E-2</c:v>
                </c:pt>
                <c:pt idx="13677">
                  <c:v>8.9130299999999996E-2</c:v>
                </c:pt>
                <c:pt idx="13678">
                  <c:v>8.7263099999999996E-2</c:v>
                </c:pt>
                <c:pt idx="13679">
                  <c:v>9.3001299999999995E-2</c:v>
                </c:pt>
                <c:pt idx="13680">
                  <c:v>0.105103</c:v>
                </c:pt>
                <c:pt idx="13681">
                  <c:v>0.11415</c:v>
                </c:pt>
                <c:pt idx="13682">
                  <c:v>0.118765</c:v>
                </c:pt>
                <c:pt idx="13683">
                  <c:v>0.113871</c:v>
                </c:pt>
                <c:pt idx="13684">
                  <c:v>0.10015499999999999</c:v>
                </c:pt>
                <c:pt idx="13685">
                  <c:v>0.10231</c:v>
                </c:pt>
                <c:pt idx="13686">
                  <c:v>0.100324</c:v>
                </c:pt>
                <c:pt idx="13687">
                  <c:v>9.0799199999999997E-2</c:v>
                </c:pt>
                <c:pt idx="13688">
                  <c:v>8.2772299999999993E-2</c:v>
                </c:pt>
                <c:pt idx="13689">
                  <c:v>8.5417599999999996E-2</c:v>
                </c:pt>
                <c:pt idx="13690">
                  <c:v>9.2708499999999999E-2</c:v>
                </c:pt>
                <c:pt idx="13691">
                  <c:v>9.8102400000000006E-2</c:v>
                </c:pt>
                <c:pt idx="13692">
                  <c:v>9.7056500000000004E-2</c:v>
                </c:pt>
                <c:pt idx="13693">
                  <c:v>8.6744000000000002E-2</c:v>
                </c:pt>
                <c:pt idx="13694">
                  <c:v>7.6199699999999995E-2</c:v>
                </c:pt>
                <c:pt idx="13695">
                  <c:v>7.6299400000000003E-2</c:v>
                </c:pt>
                <c:pt idx="13696">
                  <c:v>8.1279599999999994E-2</c:v>
                </c:pt>
                <c:pt idx="13697">
                  <c:v>8.13469E-2</c:v>
                </c:pt>
                <c:pt idx="13698">
                  <c:v>7.5090299999999999E-2</c:v>
                </c:pt>
                <c:pt idx="13699">
                  <c:v>6.9487300000000002E-2</c:v>
                </c:pt>
                <c:pt idx="13700">
                  <c:v>7.2162400000000002E-2</c:v>
                </c:pt>
                <c:pt idx="13701">
                  <c:v>7.9894000000000007E-2</c:v>
                </c:pt>
                <c:pt idx="13702">
                  <c:v>8.2551600000000003E-2</c:v>
                </c:pt>
                <c:pt idx="13703">
                  <c:v>7.9060099999999994E-2</c:v>
                </c:pt>
                <c:pt idx="13704">
                  <c:v>6.9700799999999993E-2</c:v>
                </c:pt>
                <c:pt idx="13705">
                  <c:v>6.4859200000000006E-2</c:v>
                </c:pt>
                <c:pt idx="13706">
                  <c:v>6.2488500000000002E-2</c:v>
                </c:pt>
                <c:pt idx="13707">
                  <c:v>5.9530100000000002E-2</c:v>
                </c:pt>
                <c:pt idx="13708">
                  <c:v>6.1355399999999997E-2</c:v>
                </c:pt>
                <c:pt idx="13709">
                  <c:v>6.4402699999999993E-2</c:v>
                </c:pt>
                <c:pt idx="13710">
                  <c:v>7.2493199999999994E-2</c:v>
                </c:pt>
                <c:pt idx="13711">
                  <c:v>8.1906099999999996E-2</c:v>
                </c:pt>
                <c:pt idx="13712">
                  <c:v>9.0307100000000001E-2</c:v>
                </c:pt>
                <c:pt idx="13713">
                  <c:v>9.5661700000000002E-2</c:v>
                </c:pt>
                <c:pt idx="13714">
                  <c:v>9.6857600000000002E-2</c:v>
                </c:pt>
                <c:pt idx="13715">
                  <c:v>8.99171E-2</c:v>
                </c:pt>
                <c:pt idx="13716">
                  <c:v>8.1708799999999998E-2</c:v>
                </c:pt>
                <c:pt idx="13717">
                  <c:v>8.0843600000000002E-2</c:v>
                </c:pt>
                <c:pt idx="13718">
                  <c:v>8.0980999999999997E-2</c:v>
                </c:pt>
                <c:pt idx="13719">
                  <c:v>8.6794999999999997E-2</c:v>
                </c:pt>
                <c:pt idx="13720">
                  <c:v>9.5547400000000005E-2</c:v>
                </c:pt>
                <c:pt idx="13721">
                  <c:v>9.3717599999999998E-2</c:v>
                </c:pt>
                <c:pt idx="13722">
                  <c:v>9.4474799999999998E-2</c:v>
                </c:pt>
                <c:pt idx="13723">
                  <c:v>9.3198100000000006E-2</c:v>
                </c:pt>
                <c:pt idx="13724">
                  <c:v>8.9268899999999998E-2</c:v>
                </c:pt>
                <c:pt idx="13725">
                  <c:v>8.8337200000000005E-2</c:v>
                </c:pt>
                <c:pt idx="13726">
                  <c:v>8.9018E-2</c:v>
                </c:pt>
                <c:pt idx="13727">
                  <c:v>9.4850500000000004E-2</c:v>
                </c:pt>
                <c:pt idx="13728">
                  <c:v>0.100164</c:v>
                </c:pt>
                <c:pt idx="13729">
                  <c:v>0.114218</c:v>
                </c:pt>
                <c:pt idx="13730">
                  <c:v>0.120403</c:v>
                </c:pt>
                <c:pt idx="13731">
                  <c:v>0.122266</c:v>
                </c:pt>
                <c:pt idx="13732">
                  <c:v>0.122225</c:v>
                </c:pt>
                <c:pt idx="13733">
                  <c:v>0.111711</c:v>
                </c:pt>
                <c:pt idx="13734">
                  <c:v>0.101255</c:v>
                </c:pt>
                <c:pt idx="13735">
                  <c:v>9.5945299999999997E-2</c:v>
                </c:pt>
                <c:pt idx="13736">
                  <c:v>9.3280399999999999E-2</c:v>
                </c:pt>
                <c:pt idx="13737">
                  <c:v>9.8970900000000001E-2</c:v>
                </c:pt>
                <c:pt idx="13738">
                  <c:v>0.101003</c:v>
                </c:pt>
                <c:pt idx="13739">
                  <c:v>0.10234</c:v>
                </c:pt>
                <c:pt idx="13740">
                  <c:v>0.10069699999999999</c:v>
                </c:pt>
                <c:pt idx="13741">
                  <c:v>9.36448E-2</c:v>
                </c:pt>
                <c:pt idx="13742">
                  <c:v>8.7219900000000003E-2</c:v>
                </c:pt>
                <c:pt idx="13743">
                  <c:v>8.8808700000000004E-2</c:v>
                </c:pt>
                <c:pt idx="13744">
                  <c:v>9.2854599999999995E-2</c:v>
                </c:pt>
                <c:pt idx="13745">
                  <c:v>9.7160300000000005E-2</c:v>
                </c:pt>
                <c:pt idx="13746">
                  <c:v>0.100712</c:v>
                </c:pt>
                <c:pt idx="13747">
                  <c:v>0.10480399999999999</c:v>
                </c:pt>
                <c:pt idx="13748">
                  <c:v>0.10466499999999999</c:v>
                </c:pt>
                <c:pt idx="13749">
                  <c:v>0.10460800000000001</c:v>
                </c:pt>
                <c:pt idx="13750">
                  <c:v>9.9159700000000003E-2</c:v>
                </c:pt>
                <c:pt idx="13751">
                  <c:v>9.93116E-2</c:v>
                </c:pt>
                <c:pt idx="13752">
                  <c:v>9.84651E-2</c:v>
                </c:pt>
                <c:pt idx="13753">
                  <c:v>0.102062</c:v>
                </c:pt>
                <c:pt idx="13754">
                  <c:v>0.10589999999999999</c:v>
                </c:pt>
                <c:pt idx="13755">
                  <c:v>0.11494</c:v>
                </c:pt>
                <c:pt idx="13756">
                  <c:v>0.121943</c:v>
                </c:pt>
                <c:pt idx="13757">
                  <c:v>0.127997</c:v>
                </c:pt>
                <c:pt idx="13758">
                  <c:v>0.12309100000000001</c:v>
                </c:pt>
                <c:pt idx="13759">
                  <c:v>0.122345</c:v>
                </c:pt>
                <c:pt idx="13760">
                  <c:v>0.117383</c:v>
                </c:pt>
                <c:pt idx="13761">
                  <c:v>0.10713499999999999</c:v>
                </c:pt>
                <c:pt idx="13762">
                  <c:v>0.105868</c:v>
                </c:pt>
                <c:pt idx="13763">
                  <c:v>0.10545300000000001</c:v>
                </c:pt>
                <c:pt idx="13764">
                  <c:v>0.101952</c:v>
                </c:pt>
                <c:pt idx="13765">
                  <c:v>0.104353</c:v>
                </c:pt>
                <c:pt idx="13766">
                  <c:v>0.112193</c:v>
                </c:pt>
                <c:pt idx="13767">
                  <c:v>0.114801</c:v>
                </c:pt>
                <c:pt idx="13768">
                  <c:v>0.118545</c:v>
                </c:pt>
                <c:pt idx="13769">
                  <c:v>0.122763</c:v>
                </c:pt>
                <c:pt idx="13770">
                  <c:v>0.12416099999999999</c:v>
                </c:pt>
                <c:pt idx="13771">
                  <c:v>0.12664300000000001</c:v>
                </c:pt>
                <c:pt idx="13772">
                  <c:v>0.12807499999999999</c:v>
                </c:pt>
                <c:pt idx="13773">
                  <c:v>0.13008900000000001</c:v>
                </c:pt>
                <c:pt idx="13774">
                  <c:v>0.13141</c:v>
                </c:pt>
                <c:pt idx="13775">
                  <c:v>0.13333500000000001</c:v>
                </c:pt>
                <c:pt idx="13776">
                  <c:v>0.13946600000000001</c:v>
                </c:pt>
                <c:pt idx="13777">
                  <c:v>0.142341</c:v>
                </c:pt>
                <c:pt idx="13778">
                  <c:v>0.14099900000000001</c:v>
                </c:pt>
                <c:pt idx="13779">
                  <c:v>0.140454</c:v>
                </c:pt>
                <c:pt idx="13780">
                  <c:v>0.14355000000000001</c:v>
                </c:pt>
                <c:pt idx="13781">
                  <c:v>0.14411399999999999</c:v>
                </c:pt>
                <c:pt idx="13782">
                  <c:v>0.14027800000000001</c:v>
                </c:pt>
                <c:pt idx="13783">
                  <c:v>0.134604</c:v>
                </c:pt>
                <c:pt idx="13784">
                  <c:v>0.13880500000000001</c:v>
                </c:pt>
                <c:pt idx="13785">
                  <c:v>0.14288799999999999</c:v>
                </c:pt>
                <c:pt idx="13786">
                  <c:v>0.15193000000000001</c:v>
                </c:pt>
                <c:pt idx="13787">
                  <c:v>0.16453400000000001</c:v>
                </c:pt>
                <c:pt idx="13788">
                  <c:v>0.16667499999999999</c:v>
                </c:pt>
                <c:pt idx="13789">
                  <c:v>0.16114400000000001</c:v>
                </c:pt>
                <c:pt idx="13790">
                  <c:v>0.16006600000000001</c:v>
                </c:pt>
                <c:pt idx="13791">
                  <c:v>0.158447</c:v>
                </c:pt>
                <c:pt idx="13792">
                  <c:v>0.15779799999999999</c:v>
                </c:pt>
                <c:pt idx="13793">
                  <c:v>0.15958900000000001</c:v>
                </c:pt>
                <c:pt idx="13794">
                  <c:v>0.164525</c:v>
                </c:pt>
                <c:pt idx="13795">
                  <c:v>0.170208</c:v>
                </c:pt>
                <c:pt idx="13796">
                  <c:v>0.16505300000000001</c:v>
                </c:pt>
                <c:pt idx="13797">
                  <c:v>0.162966</c:v>
                </c:pt>
                <c:pt idx="13798">
                  <c:v>0.16119800000000001</c:v>
                </c:pt>
                <c:pt idx="13799">
                  <c:v>0.16134399999999999</c:v>
                </c:pt>
                <c:pt idx="13800">
                  <c:v>0.161548</c:v>
                </c:pt>
                <c:pt idx="13801">
                  <c:v>0.166437</c:v>
                </c:pt>
                <c:pt idx="13802">
                  <c:v>0.173989</c:v>
                </c:pt>
                <c:pt idx="13803">
                  <c:v>0.17188700000000001</c:v>
                </c:pt>
                <c:pt idx="13804">
                  <c:v>0.16969600000000001</c:v>
                </c:pt>
                <c:pt idx="13805">
                  <c:v>0.172433</c:v>
                </c:pt>
                <c:pt idx="13806">
                  <c:v>0.17795900000000001</c:v>
                </c:pt>
                <c:pt idx="13807">
                  <c:v>0.17208699999999999</c:v>
                </c:pt>
                <c:pt idx="13808">
                  <c:v>0.16992499999999999</c:v>
                </c:pt>
                <c:pt idx="13809">
                  <c:v>0.16991999999999999</c:v>
                </c:pt>
                <c:pt idx="13810">
                  <c:v>0.171512</c:v>
                </c:pt>
                <c:pt idx="13811">
                  <c:v>0.17080699999999999</c:v>
                </c:pt>
                <c:pt idx="13812">
                  <c:v>0.168737</c:v>
                </c:pt>
                <c:pt idx="13813">
                  <c:v>0.168603</c:v>
                </c:pt>
                <c:pt idx="13814">
                  <c:v>0.167688</c:v>
                </c:pt>
                <c:pt idx="13815">
                  <c:v>0.16882800000000001</c:v>
                </c:pt>
                <c:pt idx="13816">
                  <c:v>0.16774900000000001</c:v>
                </c:pt>
                <c:pt idx="13817">
                  <c:v>0.16719400000000001</c:v>
                </c:pt>
                <c:pt idx="13818">
                  <c:v>0.161081</c:v>
                </c:pt>
                <c:pt idx="13819">
                  <c:v>0.15982199999999999</c:v>
                </c:pt>
                <c:pt idx="13820">
                  <c:v>0.16028000000000001</c:v>
                </c:pt>
                <c:pt idx="13821">
                  <c:v>0.15797</c:v>
                </c:pt>
                <c:pt idx="13822">
                  <c:v>0.15431300000000001</c:v>
                </c:pt>
                <c:pt idx="13823">
                  <c:v>0.15245900000000001</c:v>
                </c:pt>
                <c:pt idx="13824">
                  <c:v>0.14910399999999999</c:v>
                </c:pt>
                <c:pt idx="13825">
                  <c:v>0.14323900000000001</c:v>
                </c:pt>
                <c:pt idx="13826">
                  <c:v>0.13642499999999999</c:v>
                </c:pt>
                <c:pt idx="13827">
                  <c:v>0.13375899999999999</c:v>
                </c:pt>
                <c:pt idx="13828">
                  <c:v>0.13295299999999999</c:v>
                </c:pt>
                <c:pt idx="13829">
                  <c:v>0.12723400000000001</c:v>
                </c:pt>
                <c:pt idx="13830">
                  <c:v>0.11694300000000001</c:v>
                </c:pt>
                <c:pt idx="13831">
                  <c:v>0.120309</c:v>
                </c:pt>
                <c:pt idx="13832">
                  <c:v>0.123557</c:v>
                </c:pt>
                <c:pt idx="13833">
                  <c:v>0.121445</c:v>
                </c:pt>
                <c:pt idx="13834">
                  <c:v>0.114842</c:v>
                </c:pt>
                <c:pt idx="13835">
                  <c:v>0.11304599999999999</c:v>
                </c:pt>
                <c:pt idx="13836">
                  <c:v>0.108128</c:v>
                </c:pt>
                <c:pt idx="13837">
                  <c:v>0.10619000000000001</c:v>
                </c:pt>
                <c:pt idx="13838">
                  <c:v>0.108725</c:v>
                </c:pt>
                <c:pt idx="13839">
                  <c:v>0.111635</c:v>
                </c:pt>
                <c:pt idx="13840">
                  <c:v>0.114511</c:v>
                </c:pt>
                <c:pt idx="13841">
                  <c:v>0.11463</c:v>
                </c:pt>
                <c:pt idx="13842">
                  <c:v>0.112163</c:v>
                </c:pt>
                <c:pt idx="13843">
                  <c:v>0.11314</c:v>
                </c:pt>
                <c:pt idx="13844">
                  <c:v>0.11373900000000001</c:v>
                </c:pt>
                <c:pt idx="13845">
                  <c:v>0.116229</c:v>
                </c:pt>
                <c:pt idx="13846">
                  <c:v>0.116633</c:v>
                </c:pt>
                <c:pt idx="13847">
                  <c:v>0.118593</c:v>
                </c:pt>
                <c:pt idx="13848">
                  <c:v>0.11787</c:v>
                </c:pt>
                <c:pt idx="13849">
                  <c:v>0.11794499999999999</c:v>
                </c:pt>
                <c:pt idx="13850">
                  <c:v>0.121616</c:v>
                </c:pt>
                <c:pt idx="13851">
                  <c:v>0.12626499999999999</c:v>
                </c:pt>
                <c:pt idx="13852">
                  <c:v>0.12501000000000001</c:v>
                </c:pt>
                <c:pt idx="13853">
                  <c:v>0.120102</c:v>
                </c:pt>
                <c:pt idx="13854">
                  <c:v>0.119709</c:v>
                </c:pt>
                <c:pt idx="13855">
                  <c:v>0.11730599999999999</c:v>
                </c:pt>
                <c:pt idx="13856">
                  <c:v>0.119188</c:v>
                </c:pt>
                <c:pt idx="13857">
                  <c:v>0.126996</c:v>
                </c:pt>
                <c:pt idx="13858">
                  <c:v>0.133076</c:v>
                </c:pt>
                <c:pt idx="13859">
                  <c:v>0.13630400000000001</c:v>
                </c:pt>
                <c:pt idx="13860">
                  <c:v>0.13796900000000001</c:v>
                </c:pt>
                <c:pt idx="13861">
                  <c:v>0.13897300000000001</c:v>
                </c:pt>
                <c:pt idx="13862">
                  <c:v>0.139183</c:v>
                </c:pt>
                <c:pt idx="13863">
                  <c:v>0.140152</c:v>
                </c:pt>
                <c:pt idx="13864">
                  <c:v>0.136494</c:v>
                </c:pt>
                <c:pt idx="13865">
                  <c:v>0.12689400000000001</c:v>
                </c:pt>
                <c:pt idx="13866">
                  <c:v>0.122905</c:v>
                </c:pt>
                <c:pt idx="13867">
                  <c:v>0.12292</c:v>
                </c:pt>
                <c:pt idx="13868">
                  <c:v>0.12590899999999999</c:v>
                </c:pt>
                <c:pt idx="13869">
                  <c:v>0.13295399999999999</c:v>
                </c:pt>
                <c:pt idx="13870">
                  <c:v>0.14436499999999999</c:v>
                </c:pt>
                <c:pt idx="13871">
                  <c:v>0.155363</c:v>
                </c:pt>
                <c:pt idx="13872">
                  <c:v>0.160332</c:v>
                </c:pt>
                <c:pt idx="13873">
                  <c:v>0.16326599999999999</c:v>
                </c:pt>
                <c:pt idx="13874">
                  <c:v>0.16920499999999999</c:v>
                </c:pt>
                <c:pt idx="13875">
                  <c:v>0.17247199999999999</c:v>
                </c:pt>
                <c:pt idx="13876">
                  <c:v>0.16622500000000001</c:v>
                </c:pt>
                <c:pt idx="13877">
                  <c:v>0.155056</c:v>
                </c:pt>
                <c:pt idx="13878">
                  <c:v>0.148836</c:v>
                </c:pt>
                <c:pt idx="13879">
                  <c:v>0.146867</c:v>
                </c:pt>
                <c:pt idx="13880">
                  <c:v>0.14302300000000001</c:v>
                </c:pt>
                <c:pt idx="13881">
                  <c:v>0.14439399999999999</c:v>
                </c:pt>
                <c:pt idx="13882">
                  <c:v>0.149621</c:v>
                </c:pt>
                <c:pt idx="13883">
                  <c:v>0.14843999999999999</c:v>
                </c:pt>
                <c:pt idx="13884">
                  <c:v>0.14460600000000001</c:v>
                </c:pt>
                <c:pt idx="13885">
                  <c:v>0.14393300000000001</c:v>
                </c:pt>
                <c:pt idx="13886">
                  <c:v>0.14330599999999999</c:v>
                </c:pt>
                <c:pt idx="13887">
                  <c:v>0.13844100000000001</c:v>
                </c:pt>
                <c:pt idx="13888">
                  <c:v>0.133877</c:v>
                </c:pt>
                <c:pt idx="13889">
                  <c:v>0.13514699999999999</c:v>
                </c:pt>
                <c:pt idx="13890">
                  <c:v>0.14146</c:v>
                </c:pt>
                <c:pt idx="13891">
                  <c:v>0.14990500000000001</c:v>
                </c:pt>
                <c:pt idx="13892">
                  <c:v>0.15337500000000001</c:v>
                </c:pt>
                <c:pt idx="13893">
                  <c:v>0.15024899999999999</c:v>
                </c:pt>
                <c:pt idx="13894">
                  <c:v>0.14327300000000001</c:v>
                </c:pt>
                <c:pt idx="13895">
                  <c:v>0.13612199999999999</c:v>
                </c:pt>
                <c:pt idx="13896">
                  <c:v>0.135383</c:v>
                </c:pt>
                <c:pt idx="13897">
                  <c:v>0.13761799999999999</c:v>
                </c:pt>
                <c:pt idx="13898">
                  <c:v>0.13922799999999999</c:v>
                </c:pt>
                <c:pt idx="13899">
                  <c:v>0.14096500000000001</c:v>
                </c:pt>
                <c:pt idx="13900">
                  <c:v>0.14117299999999999</c:v>
                </c:pt>
                <c:pt idx="13901">
                  <c:v>0.13974600000000001</c:v>
                </c:pt>
                <c:pt idx="13902">
                  <c:v>0.13611100000000001</c:v>
                </c:pt>
                <c:pt idx="13903">
                  <c:v>0.13281499999999999</c:v>
                </c:pt>
                <c:pt idx="13904">
                  <c:v>0.13264300000000001</c:v>
                </c:pt>
                <c:pt idx="13905">
                  <c:v>0.13414100000000001</c:v>
                </c:pt>
                <c:pt idx="13906">
                  <c:v>0.14348900000000001</c:v>
                </c:pt>
                <c:pt idx="13907">
                  <c:v>0.15063599999999999</c:v>
                </c:pt>
                <c:pt idx="13908">
                  <c:v>0.15077199999999999</c:v>
                </c:pt>
                <c:pt idx="13909">
                  <c:v>0.14921400000000001</c:v>
                </c:pt>
                <c:pt idx="13910">
                  <c:v>0.14428199999999999</c:v>
                </c:pt>
                <c:pt idx="13911">
                  <c:v>0.140487</c:v>
                </c:pt>
                <c:pt idx="13912">
                  <c:v>0.13747799999999999</c:v>
                </c:pt>
                <c:pt idx="13913">
                  <c:v>0.1376</c:v>
                </c:pt>
                <c:pt idx="13914">
                  <c:v>0.13980000000000001</c:v>
                </c:pt>
                <c:pt idx="13915">
                  <c:v>0.138958</c:v>
                </c:pt>
                <c:pt idx="13916">
                  <c:v>0.138933</c:v>
                </c:pt>
                <c:pt idx="13917">
                  <c:v>0.14119499999999999</c:v>
                </c:pt>
                <c:pt idx="13918">
                  <c:v>0.14260100000000001</c:v>
                </c:pt>
                <c:pt idx="13919">
                  <c:v>0.13919000000000001</c:v>
                </c:pt>
                <c:pt idx="13920">
                  <c:v>0.13203400000000001</c:v>
                </c:pt>
                <c:pt idx="13921">
                  <c:v>0.12789700000000001</c:v>
                </c:pt>
                <c:pt idx="13922">
                  <c:v>0.12878400000000001</c:v>
                </c:pt>
                <c:pt idx="13923">
                  <c:v>0.130328</c:v>
                </c:pt>
                <c:pt idx="13924">
                  <c:v>0.13033600000000001</c:v>
                </c:pt>
                <c:pt idx="13925">
                  <c:v>0.13076699999999999</c:v>
                </c:pt>
                <c:pt idx="13926">
                  <c:v>0.13577</c:v>
                </c:pt>
                <c:pt idx="13927">
                  <c:v>0.14305599999999999</c:v>
                </c:pt>
                <c:pt idx="13928">
                  <c:v>0.14937300000000001</c:v>
                </c:pt>
                <c:pt idx="13929">
                  <c:v>0.154057</c:v>
                </c:pt>
                <c:pt idx="13930">
                  <c:v>0.156998</c:v>
                </c:pt>
                <c:pt idx="13931">
                  <c:v>0.15819</c:v>
                </c:pt>
                <c:pt idx="13932">
                  <c:v>0.15767300000000001</c:v>
                </c:pt>
                <c:pt idx="13933">
                  <c:v>0.159663</c:v>
                </c:pt>
                <c:pt idx="13934">
                  <c:v>0.16112099999999999</c:v>
                </c:pt>
                <c:pt idx="13935">
                  <c:v>0.16189999999999999</c:v>
                </c:pt>
                <c:pt idx="13936">
                  <c:v>0.16524</c:v>
                </c:pt>
                <c:pt idx="13937">
                  <c:v>0.169207</c:v>
                </c:pt>
                <c:pt idx="13938">
                  <c:v>0.17524899999999999</c:v>
                </c:pt>
                <c:pt idx="13939">
                  <c:v>0.17924599999999999</c:v>
                </c:pt>
                <c:pt idx="13940">
                  <c:v>0.17912600000000001</c:v>
                </c:pt>
                <c:pt idx="13941">
                  <c:v>0.18043600000000001</c:v>
                </c:pt>
                <c:pt idx="13942">
                  <c:v>0.17933499999999999</c:v>
                </c:pt>
                <c:pt idx="13943">
                  <c:v>0.18367</c:v>
                </c:pt>
                <c:pt idx="13944">
                  <c:v>0.188114</c:v>
                </c:pt>
                <c:pt idx="13945">
                  <c:v>0.194047</c:v>
                </c:pt>
                <c:pt idx="13946">
                  <c:v>0.202567</c:v>
                </c:pt>
                <c:pt idx="13947">
                  <c:v>0.20633599999999999</c:v>
                </c:pt>
                <c:pt idx="13948">
                  <c:v>0.21084800000000001</c:v>
                </c:pt>
                <c:pt idx="13949">
                  <c:v>0.219745</c:v>
                </c:pt>
                <c:pt idx="13950">
                  <c:v>0.22559100000000001</c:v>
                </c:pt>
                <c:pt idx="13951">
                  <c:v>0.22850799999999999</c:v>
                </c:pt>
                <c:pt idx="13952">
                  <c:v>0.230624</c:v>
                </c:pt>
                <c:pt idx="13953">
                  <c:v>0.22792000000000001</c:v>
                </c:pt>
                <c:pt idx="13954">
                  <c:v>0.217887</c:v>
                </c:pt>
                <c:pt idx="13955">
                  <c:v>0.21860199999999999</c:v>
                </c:pt>
                <c:pt idx="13956">
                  <c:v>0.22258</c:v>
                </c:pt>
                <c:pt idx="13957">
                  <c:v>0.220579</c:v>
                </c:pt>
                <c:pt idx="13958">
                  <c:v>0.21753600000000001</c:v>
                </c:pt>
                <c:pt idx="13959">
                  <c:v>0.214839</c:v>
                </c:pt>
                <c:pt idx="13960">
                  <c:v>0.21465100000000001</c:v>
                </c:pt>
                <c:pt idx="13961">
                  <c:v>0.21692400000000001</c:v>
                </c:pt>
                <c:pt idx="13962">
                  <c:v>0.21879899999999999</c:v>
                </c:pt>
                <c:pt idx="13963">
                  <c:v>0.222556</c:v>
                </c:pt>
                <c:pt idx="13964">
                  <c:v>0.22950000000000001</c:v>
                </c:pt>
                <c:pt idx="13965">
                  <c:v>0.24671299999999999</c:v>
                </c:pt>
                <c:pt idx="13966">
                  <c:v>0.261629</c:v>
                </c:pt>
                <c:pt idx="13967">
                  <c:v>0.26617200000000002</c:v>
                </c:pt>
                <c:pt idx="13968">
                  <c:v>0.27097199999999999</c:v>
                </c:pt>
                <c:pt idx="13969">
                  <c:v>0.27243299999999998</c:v>
                </c:pt>
                <c:pt idx="13970">
                  <c:v>0.273953</c:v>
                </c:pt>
                <c:pt idx="13971">
                  <c:v>0.27803899999999998</c:v>
                </c:pt>
                <c:pt idx="13972">
                  <c:v>0.286943</c:v>
                </c:pt>
                <c:pt idx="13973">
                  <c:v>0.29946099999999998</c:v>
                </c:pt>
                <c:pt idx="13974">
                  <c:v>0.30843100000000001</c:v>
                </c:pt>
                <c:pt idx="13975">
                  <c:v>0.31231100000000001</c:v>
                </c:pt>
                <c:pt idx="13976">
                  <c:v>0.31531199999999998</c:v>
                </c:pt>
                <c:pt idx="13977">
                  <c:v>0.31954300000000002</c:v>
                </c:pt>
                <c:pt idx="13978">
                  <c:v>0.32171499999999997</c:v>
                </c:pt>
                <c:pt idx="13979">
                  <c:v>0.323214</c:v>
                </c:pt>
                <c:pt idx="13980">
                  <c:v>0.31771899999999997</c:v>
                </c:pt>
                <c:pt idx="13981">
                  <c:v>0.30498900000000001</c:v>
                </c:pt>
                <c:pt idx="13982">
                  <c:v>0.29709799999999997</c:v>
                </c:pt>
                <c:pt idx="13983">
                  <c:v>0.29886000000000001</c:v>
                </c:pt>
                <c:pt idx="13984">
                  <c:v>0.30717299999999997</c:v>
                </c:pt>
                <c:pt idx="13985">
                  <c:v>0.31473800000000002</c:v>
                </c:pt>
                <c:pt idx="13986">
                  <c:v>0.31778200000000001</c:v>
                </c:pt>
                <c:pt idx="13987">
                  <c:v>0.31941199999999997</c:v>
                </c:pt>
                <c:pt idx="13988">
                  <c:v>0.32286999999999999</c:v>
                </c:pt>
                <c:pt idx="13989">
                  <c:v>0.32958900000000002</c:v>
                </c:pt>
                <c:pt idx="13990">
                  <c:v>0.33462599999999998</c:v>
                </c:pt>
                <c:pt idx="13991">
                  <c:v>0.33599499999999999</c:v>
                </c:pt>
                <c:pt idx="13992">
                  <c:v>0.33526699999999998</c:v>
                </c:pt>
                <c:pt idx="13993">
                  <c:v>0.33532600000000001</c:v>
                </c:pt>
                <c:pt idx="13994">
                  <c:v>0.34101199999999998</c:v>
                </c:pt>
                <c:pt idx="13995">
                  <c:v>0.347381</c:v>
                </c:pt>
                <c:pt idx="13996">
                  <c:v>0.35288399999999998</c:v>
                </c:pt>
                <c:pt idx="13997">
                  <c:v>0.36002699999999999</c:v>
                </c:pt>
                <c:pt idx="13998">
                  <c:v>0.36456</c:v>
                </c:pt>
                <c:pt idx="13999">
                  <c:v>0.36126799999999998</c:v>
                </c:pt>
                <c:pt idx="14000">
                  <c:v>0.35946699999999998</c:v>
                </c:pt>
                <c:pt idx="14001">
                  <c:v>0.35533500000000001</c:v>
                </c:pt>
                <c:pt idx="14002">
                  <c:v>0.35263299999999997</c:v>
                </c:pt>
                <c:pt idx="14003">
                  <c:v>0.352107</c:v>
                </c:pt>
                <c:pt idx="14004">
                  <c:v>0.35697699999999999</c:v>
                </c:pt>
                <c:pt idx="14005">
                  <c:v>0.367012</c:v>
                </c:pt>
                <c:pt idx="14006">
                  <c:v>0.38042599999999999</c:v>
                </c:pt>
                <c:pt idx="14007">
                  <c:v>0.385432</c:v>
                </c:pt>
                <c:pt idx="14008">
                  <c:v>0.38548500000000002</c:v>
                </c:pt>
                <c:pt idx="14009">
                  <c:v>0.39039200000000002</c:v>
                </c:pt>
                <c:pt idx="14010">
                  <c:v>0.39658700000000002</c:v>
                </c:pt>
                <c:pt idx="14011">
                  <c:v>0.40056599999999998</c:v>
                </c:pt>
                <c:pt idx="14012">
                  <c:v>0.397698</c:v>
                </c:pt>
                <c:pt idx="14013">
                  <c:v>0.39539999999999997</c:v>
                </c:pt>
                <c:pt idx="14014">
                  <c:v>0.393793</c:v>
                </c:pt>
                <c:pt idx="14015">
                  <c:v>0.39222200000000002</c:v>
                </c:pt>
                <c:pt idx="14016">
                  <c:v>0.39442899999999997</c:v>
                </c:pt>
                <c:pt idx="14017">
                  <c:v>0.40455000000000002</c:v>
                </c:pt>
                <c:pt idx="14018">
                  <c:v>0.41292400000000001</c:v>
                </c:pt>
                <c:pt idx="14019">
                  <c:v>0.41676299999999999</c:v>
                </c:pt>
                <c:pt idx="14020">
                  <c:v>0.41976200000000002</c:v>
                </c:pt>
                <c:pt idx="14021">
                  <c:v>0.42209099999999999</c:v>
                </c:pt>
                <c:pt idx="14022">
                  <c:v>0.42158899999999999</c:v>
                </c:pt>
                <c:pt idx="14023">
                  <c:v>0.42347899999999999</c:v>
                </c:pt>
                <c:pt idx="14024">
                  <c:v>0.42731400000000003</c:v>
                </c:pt>
                <c:pt idx="14025">
                  <c:v>0.43198599999999998</c:v>
                </c:pt>
                <c:pt idx="14026">
                  <c:v>0.433784</c:v>
                </c:pt>
                <c:pt idx="14027">
                  <c:v>0.43226900000000001</c:v>
                </c:pt>
                <c:pt idx="14028">
                  <c:v>0.43165100000000001</c:v>
                </c:pt>
                <c:pt idx="14029">
                  <c:v>0.43156099999999997</c:v>
                </c:pt>
                <c:pt idx="14030">
                  <c:v>0.43736700000000001</c:v>
                </c:pt>
                <c:pt idx="14031">
                  <c:v>0.44908700000000001</c:v>
                </c:pt>
                <c:pt idx="14032">
                  <c:v>0.46061000000000002</c:v>
                </c:pt>
                <c:pt idx="14033">
                  <c:v>0.46779399999999999</c:v>
                </c:pt>
                <c:pt idx="14034">
                  <c:v>0.47150599999999998</c:v>
                </c:pt>
                <c:pt idx="14035">
                  <c:v>0.47437600000000002</c:v>
                </c:pt>
                <c:pt idx="14036">
                  <c:v>0.48119099999999998</c:v>
                </c:pt>
                <c:pt idx="14037">
                  <c:v>0.49137999999999998</c:v>
                </c:pt>
                <c:pt idx="14038">
                  <c:v>0.49762099999999998</c:v>
                </c:pt>
                <c:pt idx="14039">
                  <c:v>0.50103699999999995</c:v>
                </c:pt>
                <c:pt idx="14040">
                  <c:v>0.50138700000000003</c:v>
                </c:pt>
                <c:pt idx="14041">
                  <c:v>0.50242699999999996</c:v>
                </c:pt>
                <c:pt idx="14042">
                  <c:v>0.50654500000000002</c:v>
                </c:pt>
                <c:pt idx="14043">
                  <c:v>0.50933700000000004</c:v>
                </c:pt>
                <c:pt idx="14044">
                  <c:v>0.50993900000000003</c:v>
                </c:pt>
                <c:pt idx="14045">
                  <c:v>0.51304799999999995</c:v>
                </c:pt>
                <c:pt idx="14046">
                  <c:v>0.52211799999999997</c:v>
                </c:pt>
                <c:pt idx="14047">
                  <c:v>0.52785300000000002</c:v>
                </c:pt>
                <c:pt idx="14048">
                  <c:v>0.52956099999999995</c:v>
                </c:pt>
                <c:pt idx="14049">
                  <c:v>0.53477600000000003</c:v>
                </c:pt>
                <c:pt idx="14050">
                  <c:v>0.54222199999999998</c:v>
                </c:pt>
                <c:pt idx="14051">
                  <c:v>0.54845999999999995</c:v>
                </c:pt>
                <c:pt idx="14052">
                  <c:v>0.55185499999999998</c:v>
                </c:pt>
                <c:pt idx="14053">
                  <c:v>0.555392</c:v>
                </c:pt>
                <c:pt idx="14054">
                  <c:v>0.56387399999999999</c:v>
                </c:pt>
                <c:pt idx="14055">
                  <c:v>0.57162199999999996</c:v>
                </c:pt>
                <c:pt idx="14056">
                  <c:v>0.57764099999999996</c:v>
                </c:pt>
                <c:pt idx="14057">
                  <c:v>0.58976499999999998</c:v>
                </c:pt>
                <c:pt idx="14058">
                  <c:v>0.60247899999999999</c:v>
                </c:pt>
                <c:pt idx="14059">
                  <c:v>0.61431899999999995</c:v>
                </c:pt>
                <c:pt idx="14060">
                  <c:v>0.62289799999999995</c:v>
                </c:pt>
                <c:pt idx="14061">
                  <c:v>0.62557700000000005</c:v>
                </c:pt>
                <c:pt idx="14062">
                  <c:v>0.62786500000000001</c:v>
                </c:pt>
                <c:pt idx="14063">
                  <c:v>0.63219400000000003</c:v>
                </c:pt>
                <c:pt idx="14064">
                  <c:v>0.64102099999999995</c:v>
                </c:pt>
                <c:pt idx="14065">
                  <c:v>0.65105299999999999</c:v>
                </c:pt>
                <c:pt idx="14066">
                  <c:v>0.66385000000000005</c:v>
                </c:pt>
                <c:pt idx="14067">
                  <c:v>0.67360799999999998</c:v>
                </c:pt>
                <c:pt idx="14068">
                  <c:v>0.67677100000000001</c:v>
                </c:pt>
                <c:pt idx="14069">
                  <c:v>0.68035299999999999</c:v>
                </c:pt>
                <c:pt idx="14070">
                  <c:v>0.68643399999999999</c:v>
                </c:pt>
                <c:pt idx="14071">
                  <c:v>0.68974500000000005</c:v>
                </c:pt>
                <c:pt idx="14072">
                  <c:v>0.68981999999999999</c:v>
                </c:pt>
                <c:pt idx="14073">
                  <c:v>0.69395700000000005</c:v>
                </c:pt>
                <c:pt idx="14074">
                  <c:v>0.69936399999999999</c:v>
                </c:pt>
                <c:pt idx="14075">
                  <c:v>0.70616599999999996</c:v>
                </c:pt>
                <c:pt idx="14076">
                  <c:v>0.71385100000000001</c:v>
                </c:pt>
                <c:pt idx="14077">
                  <c:v>0.71584199999999998</c:v>
                </c:pt>
                <c:pt idx="14078">
                  <c:v>0.71547799999999995</c:v>
                </c:pt>
                <c:pt idx="14079">
                  <c:v>0.71497900000000003</c:v>
                </c:pt>
                <c:pt idx="14080">
                  <c:v>0.71036500000000002</c:v>
                </c:pt>
                <c:pt idx="14081">
                  <c:v>0.70672999999999997</c:v>
                </c:pt>
                <c:pt idx="14082">
                  <c:v>0.704592</c:v>
                </c:pt>
                <c:pt idx="14083">
                  <c:v>0.70379000000000003</c:v>
                </c:pt>
                <c:pt idx="14084">
                  <c:v>0.70501100000000005</c:v>
                </c:pt>
                <c:pt idx="14085">
                  <c:v>0.71022700000000005</c:v>
                </c:pt>
                <c:pt idx="14086">
                  <c:v>0.71546399999999999</c:v>
                </c:pt>
                <c:pt idx="14087">
                  <c:v>0.71777599999999997</c:v>
                </c:pt>
                <c:pt idx="14088">
                  <c:v>0.721194</c:v>
                </c:pt>
                <c:pt idx="14089">
                  <c:v>0.72101199999999999</c:v>
                </c:pt>
                <c:pt idx="14090">
                  <c:v>0.71702900000000003</c:v>
                </c:pt>
                <c:pt idx="14091">
                  <c:v>0.71577500000000005</c:v>
                </c:pt>
                <c:pt idx="14092">
                  <c:v>0.71579700000000002</c:v>
                </c:pt>
                <c:pt idx="14093">
                  <c:v>0.72237200000000001</c:v>
                </c:pt>
                <c:pt idx="14094">
                  <c:v>0.73175299999999999</c:v>
                </c:pt>
                <c:pt idx="14095">
                  <c:v>0.73467499999999997</c:v>
                </c:pt>
                <c:pt idx="14096">
                  <c:v>0.73486099999999999</c:v>
                </c:pt>
                <c:pt idx="14097">
                  <c:v>0.72889400000000004</c:v>
                </c:pt>
                <c:pt idx="14098">
                  <c:v>0.72829600000000005</c:v>
                </c:pt>
                <c:pt idx="14099">
                  <c:v>0.72901700000000003</c:v>
                </c:pt>
                <c:pt idx="14100">
                  <c:v>0.733653</c:v>
                </c:pt>
                <c:pt idx="14101">
                  <c:v>0.73803700000000005</c:v>
                </c:pt>
                <c:pt idx="14102">
                  <c:v>0.74254600000000004</c:v>
                </c:pt>
                <c:pt idx="14103">
                  <c:v>0.74799000000000004</c:v>
                </c:pt>
                <c:pt idx="14104">
                  <c:v>0.75239800000000001</c:v>
                </c:pt>
                <c:pt idx="14105">
                  <c:v>0.75637299999999996</c:v>
                </c:pt>
                <c:pt idx="14106">
                  <c:v>0.76187700000000003</c:v>
                </c:pt>
                <c:pt idx="14107">
                  <c:v>0.76779600000000003</c:v>
                </c:pt>
                <c:pt idx="14108">
                  <c:v>0.76581900000000003</c:v>
                </c:pt>
                <c:pt idx="14109">
                  <c:v>0.76679699999999995</c:v>
                </c:pt>
                <c:pt idx="14110">
                  <c:v>0.768285</c:v>
                </c:pt>
                <c:pt idx="14111">
                  <c:v>0.77172700000000005</c:v>
                </c:pt>
                <c:pt idx="14112">
                  <c:v>0.77609899999999998</c:v>
                </c:pt>
                <c:pt idx="14113">
                  <c:v>0.78351599999999999</c:v>
                </c:pt>
                <c:pt idx="14114">
                  <c:v>0.788304</c:v>
                </c:pt>
                <c:pt idx="14115">
                  <c:v>0.78944899999999996</c:v>
                </c:pt>
                <c:pt idx="14116">
                  <c:v>0.78823900000000002</c:v>
                </c:pt>
                <c:pt idx="14117">
                  <c:v>0.77661000000000002</c:v>
                </c:pt>
                <c:pt idx="14118">
                  <c:v>0.77265200000000001</c:v>
                </c:pt>
                <c:pt idx="14119">
                  <c:v>0.77226399999999995</c:v>
                </c:pt>
                <c:pt idx="14120">
                  <c:v>0.77205500000000005</c:v>
                </c:pt>
                <c:pt idx="14121">
                  <c:v>0.77476</c:v>
                </c:pt>
                <c:pt idx="14122">
                  <c:v>0.77822899999999995</c:v>
                </c:pt>
                <c:pt idx="14123">
                  <c:v>0.78347699999999998</c:v>
                </c:pt>
                <c:pt idx="14124">
                  <c:v>0.79317899999999997</c:v>
                </c:pt>
                <c:pt idx="14125">
                  <c:v>0.79629399999999995</c:v>
                </c:pt>
                <c:pt idx="14126">
                  <c:v>0.79865399999999998</c:v>
                </c:pt>
                <c:pt idx="14127">
                  <c:v>0.79894399999999999</c:v>
                </c:pt>
                <c:pt idx="14128">
                  <c:v>0.79838100000000001</c:v>
                </c:pt>
                <c:pt idx="14129">
                  <c:v>0.80574599999999996</c:v>
                </c:pt>
                <c:pt idx="14130">
                  <c:v>0.81184100000000003</c:v>
                </c:pt>
                <c:pt idx="14131">
                  <c:v>0.81165100000000001</c:v>
                </c:pt>
                <c:pt idx="14132">
                  <c:v>0.80437599999999998</c:v>
                </c:pt>
                <c:pt idx="14133">
                  <c:v>0.80035800000000001</c:v>
                </c:pt>
                <c:pt idx="14134">
                  <c:v>0.80286000000000002</c:v>
                </c:pt>
                <c:pt idx="14135">
                  <c:v>0.80779199999999995</c:v>
                </c:pt>
                <c:pt idx="14136">
                  <c:v>0.812473</c:v>
                </c:pt>
                <c:pt idx="14137">
                  <c:v>0.81687299999999996</c:v>
                </c:pt>
                <c:pt idx="14138">
                  <c:v>0.81910799999999995</c:v>
                </c:pt>
                <c:pt idx="14139">
                  <c:v>0.82039499999999999</c:v>
                </c:pt>
                <c:pt idx="14140">
                  <c:v>0.818998</c:v>
                </c:pt>
                <c:pt idx="14141">
                  <c:v>0.80659199999999998</c:v>
                </c:pt>
                <c:pt idx="14142">
                  <c:v>0.799794</c:v>
                </c:pt>
                <c:pt idx="14143">
                  <c:v>0.80166199999999999</c:v>
                </c:pt>
                <c:pt idx="14144">
                  <c:v>0.80061199999999999</c:v>
                </c:pt>
                <c:pt idx="14145">
                  <c:v>0.79321900000000001</c:v>
                </c:pt>
                <c:pt idx="14146">
                  <c:v>0.78773300000000002</c:v>
                </c:pt>
                <c:pt idx="14147">
                  <c:v>0.79433200000000004</c:v>
                </c:pt>
                <c:pt idx="14148">
                  <c:v>0.806118</c:v>
                </c:pt>
                <c:pt idx="14149">
                  <c:v>0.81314699999999995</c:v>
                </c:pt>
                <c:pt idx="14150">
                  <c:v>0.80669199999999996</c:v>
                </c:pt>
                <c:pt idx="14151">
                  <c:v>0.79710099999999995</c:v>
                </c:pt>
                <c:pt idx="14152">
                  <c:v>0.79106500000000002</c:v>
                </c:pt>
                <c:pt idx="14153">
                  <c:v>0.78156700000000001</c:v>
                </c:pt>
                <c:pt idx="14154">
                  <c:v>0.778227</c:v>
                </c:pt>
                <c:pt idx="14155">
                  <c:v>0.77817999999999998</c:v>
                </c:pt>
                <c:pt idx="14156">
                  <c:v>0.77691100000000002</c:v>
                </c:pt>
                <c:pt idx="14157">
                  <c:v>0.77887499999999998</c:v>
                </c:pt>
                <c:pt idx="14158">
                  <c:v>0.77817000000000003</c:v>
                </c:pt>
                <c:pt idx="14159">
                  <c:v>0.77664200000000005</c:v>
                </c:pt>
                <c:pt idx="14160">
                  <c:v>0.78086</c:v>
                </c:pt>
                <c:pt idx="14161">
                  <c:v>0.78775499999999998</c:v>
                </c:pt>
                <c:pt idx="14162">
                  <c:v>0.78256400000000004</c:v>
                </c:pt>
                <c:pt idx="14163">
                  <c:v>0.77202199999999999</c:v>
                </c:pt>
                <c:pt idx="14164">
                  <c:v>0.771455</c:v>
                </c:pt>
                <c:pt idx="14165">
                  <c:v>0.77414499999999997</c:v>
                </c:pt>
                <c:pt idx="14166">
                  <c:v>0.770513</c:v>
                </c:pt>
                <c:pt idx="14167">
                  <c:v>0.76544900000000005</c:v>
                </c:pt>
                <c:pt idx="14168">
                  <c:v>0.76470099999999996</c:v>
                </c:pt>
                <c:pt idx="14169">
                  <c:v>0.76373599999999997</c:v>
                </c:pt>
                <c:pt idx="14170">
                  <c:v>0.76552500000000001</c:v>
                </c:pt>
                <c:pt idx="14171">
                  <c:v>0.76327900000000004</c:v>
                </c:pt>
                <c:pt idx="14172">
                  <c:v>0.75394700000000003</c:v>
                </c:pt>
                <c:pt idx="14173">
                  <c:v>0.75003500000000001</c:v>
                </c:pt>
                <c:pt idx="14174">
                  <c:v>0.74737900000000002</c:v>
                </c:pt>
                <c:pt idx="14175">
                  <c:v>0.73983100000000002</c:v>
                </c:pt>
                <c:pt idx="14176">
                  <c:v>0.73650700000000002</c:v>
                </c:pt>
                <c:pt idx="14177">
                  <c:v>0.73411499999999996</c:v>
                </c:pt>
                <c:pt idx="14178">
                  <c:v>0.73349200000000003</c:v>
                </c:pt>
                <c:pt idx="14179">
                  <c:v>0.72894099999999995</c:v>
                </c:pt>
                <c:pt idx="14180">
                  <c:v>0.72088799999999997</c:v>
                </c:pt>
                <c:pt idx="14181">
                  <c:v>0.71976600000000002</c:v>
                </c:pt>
                <c:pt idx="14182">
                  <c:v>0.71716000000000002</c:v>
                </c:pt>
                <c:pt idx="14183">
                  <c:v>0.71382100000000004</c:v>
                </c:pt>
                <c:pt idx="14184">
                  <c:v>0.71189499999999994</c:v>
                </c:pt>
                <c:pt idx="14185">
                  <c:v>0.70856699999999995</c:v>
                </c:pt>
                <c:pt idx="14186">
                  <c:v>0.70545599999999997</c:v>
                </c:pt>
                <c:pt idx="14187">
                  <c:v>0.70339600000000002</c:v>
                </c:pt>
                <c:pt idx="14188">
                  <c:v>0.70001500000000005</c:v>
                </c:pt>
                <c:pt idx="14189">
                  <c:v>0.69769000000000003</c:v>
                </c:pt>
                <c:pt idx="14190">
                  <c:v>0.69555100000000003</c:v>
                </c:pt>
                <c:pt idx="14191">
                  <c:v>0.689971</c:v>
                </c:pt>
                <c:pt idx="14192">
                  <c:v>0.68887699999999996</c:v>
                </c:pt>
                <c:pt idx="14193">
                  <c:v>0.68567400000000001</c:v>
                </c:pt>
                <c:pt idx="14194">
                  <c:v>0.67891400000000002</c:v>
                </c:pt>
                <c:pt idx="14195">
                  <c:v>0.67579599999999995</c:v>
                </c:pt>
                <c:pt idx="14196">
                  <c:v>0.67601999999999995</c:v>
                </c:pt>
                <c:pt idx="14197">
                  <c:v>0.67705800000000005</c:v>
                </c:pt>
                <c:pt idx="14198">
                  <c:v>0.67819099999999999</c:v>
                </c:pt>
                <c:pt idx="14199">
                  <c:v>0.67435500000000004</c:v>
                </c:pt>
                <c:pt idx="14200">
                  <c:v>0.66393100000000005</c:v>
                </c:pt>
                <c:pt idx="14201">
                  <c:v>0.65380799999999994</c:v>
                </c:pt>
                <c:pt idx="14202">
                  <c:v>0.64914899999999998</c:v>
                </c:pt>
                <c:pt idx="14203">
                  <c:v>0.64779399999999998</c:v>
                </c:pt>
                <c:pt idx="14204">
                  <c:v>0.64708100000000002</c:v>
                </c:pt>
                <c:pt idx="14205">
                  <c:v>0.645899</c:v>
                </c:pt>
                <c:pt idx="14206">
                  <c:v>0.645424</c:v>
                </c:pt>
                <c:pt idx="14207">
                  <c:v>0.64317199999999997</c:v>
                </c:pt>
                <c:pt idx="14208">
                  <c:v>0.63815999999999995</c:v>
                </c:pt>
                <c:pt idx="14209">
                  <c:v>0.63141400000000003</c:v>
                </c:pt>
                <c:pt idx="14210">
                  <c:v>0.625498</c:v>
                </c:pt>
                <c:pt idx="14211">
                  <c:v>0.62094499999999997</c:v>
                </c:pt>
                <c:pt idx="14212">
                  <c:v>0.613595</c:v>
                </c:pt>
                <c:pt idx="14213">
                  <c:v>0.604128</c:v>
                </c:pt>
                <c:pt idx="14214">
                  <c:v>0.60224699999999998</c:v>
                </c:pt>
                <c:pt idx="14215">
                  <c:v>0.59864399999999995</c:v>
                </c:pt>
                <c:pt idx="14216">
                  <c:v>0.58790900000000001</c:v>
                </c:pt>
                <c:pt idx="14217">
                  <c:v>0.58602799999999999</c:v>
                </c:pt>
                <c:pt idx="14218">
                  <c:v>0.58922300000000005</c:v>
                </c:pt>
                <c:pt idx="14219">
                  <c:v>0.59056699999999995</c:v>
                </c:pt>
                <c:pt idx="14220">
                  <c:v>0.59202399999999999</c:v>
                </c:pt>
                <c:pt idx="14221">
                  <c:v>0.592557</c:v>
                </c:pt>
                <c:pt idx="14222">
                  <c:v>0.58880699999999997</c:v>
                </c:pt>
                <c:pt idx="14223">
                  <c:v>0.58011699999999999</c:v>
                </c:pt>
                <c:pt idx="14224">
                  <c:v>0.56894299999999998</c:v>
                </c:pt>
                <c:pt idx="14225">
                  <c:v>0.56326600000000004</c:v>
                </c:pt>
                <c:pt idx="14226">
                  <c:v>0.56167900000000004</c:v>
                </c:pt>
                <c:pt idx="14227">
                  <c:v>0.55472900000000003</c:v>
                </c:pt>
                <c:pt idx="14228">
                  <c:v>0.54440699999999997</c:v>
                </c:pt>
                <c:pt idx="14229">
                  <c:v>0.54006299999999996</c:v>
                </c:pt>
                <c:pt idx="14230">
                  <c:v>0.54061199999999998</c:v>
                </c:pt>
                <c:pt idx="14231">
                  <c:v>0.54007499999999997</c:v>
                </c:pt>
                <c:pt idx="14232">
                  <c:v>0.53571999999999997</c:v>
                </c:pt>
                <c:pt idx="14233">
                  <c:v>0.52799099999999999</c:v>
                </c:pt>
                <c:pt idx="14234">
                  <c:v>0.52547999999999995</c:v>
                </c:pt>
                <c:pt idx="14235">
                  <c:v>0.51600599999999996</c:v>
                </c:pt>
                <c:pt idx="14236">
                  <c:v>0.50551199999999996</c:v>
                </c:pt>
                <c:pt idx="14237">
                  <c:v>0.50290599999999996</c:v>
                </c:pt>
                <c:pt idx="14238">
                  <c:v>0.50053099999999995</c:v>
                </c:pt>
                <c:pt idx="14239">
                  <c:v>0.50123700000000004</c:v>
                </c:pt>
                <c:pt idx="14240">
                  <c:v>0.50213300000000005</c:v>
                </c:pt>
                <c:pt idx="14241">
                  <c:v>0.49868200000000001</c:v>
                </c:pt>
                <c:pt idx="14242">
                  <c:v>0.49344399999999999</c:v>
                </c:pt>
                <c:pt idx="14243">
                  <c:v>0.490763</c:v>
                </c:pt>
                <c:pt idx="14244">
                  <c:v>0.48924800000000002</c:v>
                </c:pt>
                <c:pt idx="14245">
                  <c:v>0.490143</c:v>
                </c:pt>
                <c:pt idx="14246">
                  <c:v>0.49349999999999999</c:v>
                </c:pt>
                <c:pt idx="14247">
                  <c:v>0.48984299999999997</c:v>
                </c:pt>
                <c:pt idx="14248">
                  <c:v>0.48836800000000002</c:v>
                </c:pt>
                <c:pt idx="14249">
                  <c:v>0.49157499999999998</c:v>
                </c:pt>
                <c:pt idx="14250">
                  <c:v>0.49334899999999998</c:v>
                </c:pt>
                <c:pt idx="14251">
                  <c:v>0.495842</c:v>
                </c:pt>
                <c:pt idx="14252">
                  <c:v>0.50075000000000003</c:v>
                </c:pt>
                <c:pt idx="14253">
                  <c:v>0.50555099999999997</c:v>
                </c:pt>
                <c:pt idx="14254">
                  <c:v>0.50701799999999997</c:v>
                </c:pt>
                <c:pt idx="14255">
                  <c:v>0.50691200000000003</c:v>
                </c:pt>
                <c:pt idx="14256">
                  <c:v>0.50512000000000001</c:v>
                </c:pt>
                <c:pt idx="14257">
                  <c:v>0.49998900000000002</c:v>
                </c:pt>
                <c:pt idx="14258">
                  <c:v>0.49892199999999998</c:v>
                </c:pt>
                <c:pt idx="14259">
                  <c:v>0.499193</c:v>
                </c:pt>
                <c:pt idx="14260">
                  <c:v>0.49860700000000002</c:v>
                </c:pt>
                <c:pt idx="14261">
                  <c:v>0.49784400000000001</c:v>
                </c:pt>
                <c:pt idx="14262">
                  <c:v>0.49412299999999998</c:v>
                </c:pt>
                <c:pt idx="14263">
                  <c:v>0.492452</c:v>
                </c:pt>
                <c:pt idx="14264">
                  <c:v>0.49104100000000001</c:v>
                </c:pt>
                <c:pt idx="14265">
                  <c:v>0.49192200000000003</c:v>
                </c:pt>
                <c:pt idx="14266">
                  <c:v>0.49331700000000001</c:v>
                </c:pt>
                <c:pt idx="14267">
                  <c:v>0.49568699999999999</c:v>
                </c:pt>
                <c:pt idx="14268">
                  <c:v>0.50851800000000003</c:v>
                </c:pt>
                <c:pt idx="14269">
                  <c:v>0.51805000000000001</c:v>
                </c:pt>
                <c:pt idx="14270">
                  <c:v>0.51554</c:v>
                </c:pt>
                <c:pt idx="14271">
                  <c:v>0.51511499999999999</c:v>
                </c:pt>
                <c:pt idx="14272">
                  <c:v>0.51165400000000005</c:v>
                </c:pt>
                <c:pt idx="14273">
                  <c:v>0.50711499999999998</c:v>
                </c:pt>
                <c:pt idx="14274">
                  <c:v>0.50434400000000001</c:v>
                </c:pt>
                <c:pt idx="14275">
                  <c:v>0.49048199999999997</c:v>
                </c:pt>
                <c:pt idx="14276">
                  <c:v>0.48976799999999998</c:v>
                </c:pt>
                <c:pt idx="14277">
                  <c:v>0.49346699999999999</c:v>
                </c:pt>
                <c:pt idx="14278">
                  <c:v>0.49213699999999999</c:v>
                </c:pt>
                <c:pt idx="14279">
                  <c:v>0.481933</c:v>
                </c:pt>
                <c:pt idx="14280">
                  <c:v>0.47680099999999997</c:v>
                </c:pt>
                <c:pt idx="14281">
                  <c:v>0.47342000000000001</c:v>
                </c:pt>
                <c:pt idx="14282">
                  <c:v>0.47051199999999999</c:v>
                </c:pt>
                <c:pt idx="14283">
                  <c:v>0.46583999999999998</c:v>
                </c:pt>
                <c:pt idx="14284">
                  <c:v>0.461281</c:v>
                </c:pt>
                <c:pt idx="14285">
                  <c:v>0.47017799999999998</c:v>
                </c:pt>
                <c:pt idx="14286">
                  <c:v>0.47137899999999999</c:v>
                </c:pt>
                <c:pt idx="14287">
                  <c:v>0.466553</c:v>
                </c:pt>
                <c:pt idx="14288">
                  <c:v>0.461086</c:v>
                </c:pt>
                <c:pt idx="14289">
                  <c:v>0.45863799999999999</c:v>
                </c:pt>
                <c:pt idx="14290">
                  <c:v>0.45775500000000002</c:v>
                </c:pt>
                <c:pt idx="14291">
                  <c:v>0.45586300000000002</c:v>
                </c:pt>
                <c:pt idx="14292">
                  <c:v>0.44739099999999998</c:v>
                </c:pt>
                <c:pt idx="14293">
                  <c:v>0.43951299999999999</c:v>
                </c:pt>
                <c:pt idx="14294">
                  <c:v>0.43359199999999998</c:v>
                </c:pt>
                <c:pt idx="14295">
                  <c:v>0.42610300000000001</c:v>
                </c:pt>
                <c:pt idx="14296">
                  <c:v>0.41702800000000001</c:v>
                </c:pt>
                <c:pt idx="14297">
                  <c:v>0.40798899999999999</c:v>
                </c:pt>
                <c:pt idx="14298">
                  <c:v>0.40908600000000001</c:v>
                </c:pt>
                <c:pt idx="14299">
                  <c:v>0.40995300000000001</c:v>
                </c:pt>
                <c:pt idx="14300">
                  <c:v>0.40681099999999998</c:v>
                </c:pt>
                <c:pt idx="14301">
                  <c:v>0.40113300000000002</c:v>
                </c:pt>
                <c:pt idx="14302">
                  <c:v>0.39321299999999998</c:v>
                </c:pt>
                <c:pt idx="14303">
                  <c:v>0.38770100000000002</c:v>
                </c:pt>
                <c:pt idx="14304">
                  <c:v>0.38511299999999998</c:v>
                </c:pt>
                <c:pt idx="14305">
                  <c:v>0.386073</c:v>
                </c:pt>
                <c:pt idx="14306">
                  <c:v>0.393345</c:v>
                </c:pt>
                <c:pt idx="14307">
                  <c:v>0.39860099999999998</c:v>
                </c:pt>
                <c:pt idx="14308">
                  <c:v>0.39724100000000001</c:v>
                </c:pt>
                <c:pt idx="14309">
                  <c:v>0.393569</c:v>
                </c:pt>
                <c:pt idx="14310">
                  <c:v>0.38747599999999999</c:v>
                </c:pt>
                <c:pt idx="14311">
                  <c:v>0.38796599999999998</c:v>
                </c:pt>
                <c:pt idx="14312">
                  <c:v>0.38516299999999998</c:v>
                </c:pt>
                <c:pt idx="14313">
                  <c:v>0.38332300000000002</c:v>
                </c:pt>
                <c:pt idx="14314">
                  <c:v>0.38920700000000003</c:v>
                </c:pt>
                <c:pt idx="14315">
                  <c:v>0.401397</c:v>
                </c:pt>
                <c:pt idx="14316">
                  <c:v>0.40188800000000002</c:v>
                </c:pt>
                <c:pt idx="14317">
                  <c:v>0.399982</c:v>
                </c:pt>
                <c:pt idx="14318">
                  <c:v>0.39643</c:v>
                </c:pt>
                <c:pt idx="14319">
                  <c:v>0.39552700000000002</c:v>
                </c:pt>
                <c:pt idx="14320">
                  <c:v>0.39580399999999999</c:v>
                </c:pt>
                <c:pt idx="14321">
                  <c:v>0.39828400000000003</c:v>
                </c:pt>
                <c:pt idx="14322">
                  <c:v>0.39535999999999999</c:v>
                </c:pt>
                <c:pt idx="14323">
                  <c:v>0.38723400000000002</c:v>
                </c:pt>
                <c:pt idx="14324">
                  <c:v>0.38945299999999999</c:v>
                </c:pt>
                <c:pt idx="14325">
                  <c:v>0.39523999999999998</c:v>
                </c:pt>
                <c:pt idx="14326">
                  <c:v>0.39769599999999999</c:v>
                </c:pt>
                <c:pt idx="14327">
                  <c:v>0.40209299999999998</c:v>
                </c:pt>
                <c:pt idx="14328">
                  <c:v>0.40749999999999997</c:v>
                </c:pt>
                <c:pt idx="14329">
                  <c:v>0.410381</c:v>
                </c:pt>
                <c:pt idx="14330">
                  <c:v>0.41085199999999999</c:v>
                </c:pt>
                <c:pt idx="14331">
                  <c:v>0.41104600000000002</c:v>
                </c:pt>
                <c:pt idx="14332">
                  <c:v>0.407115</c:v>
                </c:pt>
                <c:pt idx="14333">
                  <c:v>0.40232299999999999</c:v>
                </c:pt>
                <c:pt idx="14334">
                  <c:v>0.39816000000000001</c:v>
                </c:pt>
                <c:pt idx="14335">
                  <c:v>0.396457</c:v>
                </c:pt>
                <c:pt idx="14336">
                  <c:v>0.39755299999999999</c:v>
                </c:pt>
                <c:pt idx="14337">
                  <c:v>0.40481800000000001</c:v>
                </c:pt>
                <c:pt idx="14338">
                  <c:v>0.40777000000000002</c:v>
                </c:pt>
                <c:pt idx="14339">
                  <c:v>0.40292699999999998</c:v>
                </c:pt>
                <c:pt idx="14340">
                  <c:v>0.39517600000000003</c:v>
                </c:pt>
                <c:pt idx="14341">
                  <c:v>0.39120700000000003</c:v>
                </c:pt>
                <c:pt idx="14342">
                  <c:v>0.39229000000000003</c:v>
                </c:pt>
                <c:pt idx="14343">
                  <c:v>0.39489200000000002</c:v>
                </c:pt>
                <c:pt idx="14344">
                  <c:v>0.39449800000000002</c:v>
                </c:pt>
                <c:pt idx="14345">
                  <c:v>0.39416200000000001</c:v>
                </c:pt>
                <c:pt idx="14346">
                  <c:v>0.39546799999999999</c:v>
                </c:pt>
                <c:pt idx="14347">
                  <c:v>0.396787</c:v>
                </c:pt>
                <c:pt idx="14348">
                  <c:v>0.39636100000000002</c:v>
                </c:pt>
                <c:pt idx="14349">
                  <c:v>0.394957</c:v>
                </c:pt>
                <c:pt idx="14350">
                  <c:v>0.395785</c:v>
                </c:pt>
                <c:pt idx="14351">
                  <c:v>0.39190799999999998</c:v>
                </c:pt>
                <c:pt idx="14352">
                  <c:v>0.37873499999999999</c:v>
                </c:pt>
                <c:pt idx="14353">
                  <c:v>0.36319600000000002</c:v>
                </c:pt>
                <c:pt idx="14354">
                  <c:v>0.36305999999999999</c:v>
                </c:pt>
                <c:pt idx="14355">
                  <c:v>0.375635</c:v>
                </c:pt>
                <c:pt idx="14356">
                  <c:v>0.388044</c:v>
                </c:pt>
                <c:pt idx="14357">
                  <c:v>0.38937899999999998</c:v>
                </c:pt>
                <c:pt idx="14358">
                  <c:v>0.38798199999999999</c:v>
                </c:pt>
                <c:pt idx="14359">
                  <c:v>0.38958900000000002</c:v>
                </c:pt>
                <c:pt idx="14360">
                  <c:v>0.39101000000000002</c:v>
                </c:pt>
                <c:pt idx="14361">
                  <c:v>0.38757399999999997</c:v>
                </c:pt>
                <c:pt idx="14362">
                  <c:v>0.38469399999999998</c:v>
                </c:pt>
                <c:pt idx="14363">
                  <c:v>0.38505299999999998</c:v>
                </c:pt>
                <c:pt idx="14364">
                  <c:v>0.391181</c:v>
                </c:pt>
                <c:pt idx="14365">
                  <c:v>0.398144</c:v>
                </c:pt>
                <c:pt idx="14366">
                  <c:v>0.398121</c:v>
                </c:pt>
                <c:pt idx="14367">
                  <c:v>0.40117999999999998</c:v>
                </c:pt>
                <c:pt idx="14368">
                  <c:v>0.40773300000000001</c:v>
                </c:pt>
                <c:pt idx="14369">
                  <c:v>0.40714299999999998</c:v>
                </c:pt>
                <c:pt idx="14370">
                  <c:v>0.40305999999999997</c:v>
                </c:pt>
                <c:pt idx="14371">
                  <c:v>0.39900799999999997</c:v>
                </c:pt>
                <c:pt idx="14372">
                  <c:v>0.39330500000000002</c:v>
                </c:pt>
                <c:pt idx="14373">
                  <c:v>0.38325500000000001</c:v>
                </c:pt>
                <c:pt idx="14374">
                  <c:v>0.37509100000000001</c:v>
                </c:pt>
                <c:pt idx="14375">
                  <c:v>0.372083</c:v>
                </c:pt>
                <c:pt idx="14376">
                  <c:v>0.36951200000000001</c:v>
                </c:pt>
                <c:pt idx="14377">
                  <c:v>0.36547800000000003</c:v>
                </c:pt>
                <c:pt idx="14378">
                  <c:v>0.36240600000000001</c:v>
                </c:pt>
                <c:pt idx="14379">
                  <c:v>0.35311199999999998</c:v>
                </c:pt>
                <c:pt idx="14380">
                  <c:v>0.34486699999999998</c:v>
                </c:pt>
                <c:pt idx="14381">
                  <c:v>0.34903400000000001</c:v>
                </c:pt>
                <c:pt idx="14382">
                  <c:v>0.35287800000000002</c:v>
                </c:pt>
                <c:pt idx="14383">
                  <c:v>0.35023100000000001</c:v>
                </c:pt>
                <c:pt idx="14384">
                  <c:v>0.349414</c:v>
                </c:pt>
                <c:pt idx="14385">
                  <c:v>0.34771999999999997</c:v>
                </c:pt>
                <c:pt idx="14386">
                  <c:v>0.34145399999999998</c:v>
                </c:pt>
                <c:pt idx="14387">
                  <c:v>0.331706</c:v>
                </c:pt>
                <c:pt idx="14388">
                  <c:v>0.326492</c:v>
                </c:pt>
                <c:pt idx="14389">
                  <c:v>0.32471</c:v>
                </c:pt>
                <c:pt idx="14390">
                  <c:v>0.32600000000000001</c:v>
                </c:pt>
                <c:pt idx="14391">
                  <c:v>0.32266099999999998</c:v>
                </c:pt>
                <c:pt idx="14392">
                  <c:v>0.317716</c:v>
                </c:pt>
                <c:pt idx="14393">
                  <c:v>0.31314199999999998</c:v>
                </c:pt>
                <c:pt idx="14394">
                  <c:v>0.31325900000000001</c:v>
                </c:pt>
                <c:pt idx="14395">
                  <c:v>0.31386999999999998</c:v>
                </c:pt>
                <c:pt idx="14396">
                  <c:v>0.31662699999999999</c:v>
                </c:pt>
                <c:pt idx="14397">
                  <c:v>0.32029800000000003</c:v>
                </c:pt>
                <c:pt idx="14398">
                  <c:v>0.32377800000000001</c:v>
                </c:pt>
                <c:pt idx="14399">
                  <c:v>0.322162</c:v>
                </c:pt>
                <c:pt idx="14400">
                  <c:v>0.31884400000000002</c:v>
                </c:pt>
                <c:pt idx="14401">
                  <c:v>0.31583800000000001</c:v>
                </c:pt>
                <c:pt idx="14402">
                  <c:v>0.31156200000000001</c:v>
                </c:pt>
                <c:pt idx="14403">
                  <c:v>0.30272900000000003</c:v>
                </c:pt>
                <c:pt idx="14404">
                  <c:v>0.296879</c:v>
                </c:pt>
                <c:pt idx="14405">
                  <c:v>0.292848</c:v>
                </c:pt>
                <c:pt idx="14406">
                  <c:v>0.28707199999999999</c:v>
                </c:pt>
                <c:pt idx="14407">
                  <c:v>0.28221499999999999</c:v>
                </c:pt>
                <c:pt idx="14408">
                  <c:v>0.277667</c:v>
                </c:pt>
                <c:pt idx="14409">
                  <c:v>0.272725</c:v>
                </c:pt>
                <c:pt idx="14410">
                  <c:v>0.27072800000000002</c:v>
                </c:pt>
                <c:pt idx="14411">
                  <c:v>0.27030399999999999</c:v>
                </c:pt>
                <c:pt idx="14412">
                  <c:v>0.27240399999999998</c:v>
                </c:pt>
                <c:pt idx="14413">
                  <c:v>0.25865199999999999</c:v>
                </c:pt>
                <c:pt idx="14414">
                  <c:v>0.25864900000000002</c:v>
                </c:pt>
                <c:pt idx="14415">
                  <c:v>0.25866899999999998</c:v>
                </c:pt>
                <c:pt idx="14416">
                  <c:v>0.26145099999999999</c:v>
                </c:pt>
                <c:pt idx="14417">
                  <c:v>0.263289</c:v>
                </c:pt>
                <c:pt idx="14418">
                  <c:v>0.259882</c:v>
                </c:pt>
                <c:pt idx="14419">
                  <c:v>0.26115300000000002</c:v>
                </c:pt>
                <c:pt idx="14420">
                  <c:v>0.262405</c:v>
                </c:pt>
                <c:pt idx="14421">
                  <c:v>0.26245800000000002</c:v>
                </c:pt>
                <c:pt idx="14422">
                  <c:v>0.25570599999999999</c:v>
                </c:pt>
                <c:pt idx="14423">
                  <c:v>0.23737</c:v>
                </c:pt>
                <c:pt idx="14424">
                  <c:v>0.23256199999999999</c:v>
                </c:pt>
                <c:pt idx="14425">
                  <c:v>0.22850699999999999</c:v>
                </c:pt>
                <c:pt idx="14426">
                  <c:v>0.22539000000000001</c:v>
                </c:pt>
                <c:pt idx="14427">
                  <c:v>0.22264700000000001</c:v>
                </c:pt>
                <c:pt idx="14428">
                  <c:v>0.21710399999999999</c:v>
                </c:pt>
                <c:pt idx="14429">
                  <c:v>0.21365300000000001</c:v>
                </c:pt>
                <c:pt idx="14430">
                  <c:v>0.213009</c:v>
                </c:pt>
                <c:pt idx="14431">
                  <c:v>0.21232999999999999</c:v>
                </c:pt>
                <c:pt idx="14432">
                  <c:v>0.20779300000000001</c:v>
                </c:pt>
                <c:pt idx="14433">
                  <c:v>0.20188</c:v>
                </c:pt>
                <c:pt idx="14434">
                  <c:v>0.202462</c:v>
                </c:pt>
                <c:pt idx="14435">
                  <c:v>0.203511</c:v>
                </c:pt>
                <c:pt idx="14436">
                  <c:v>0.201761</c:v>
                </c:pt>
                <c:pt idx="14437">
                  <c:v>0.19270300000000001</c:v>
                </c:pt>
                <c:pt idx="14438">
                  <c:v>0.18701999999999999</c:v>
                </c:pt>
                <c:pt idx="14439">
                  <c:v>0.18258199999999999</c:v>
                </c:pt>
                <c:pt idx="14440">
                  <c:v>0.183784</c:v>
                </c:pt>
                <c:pt idx="14441">
                  <c:v>0.17897299999999999</c:v>
                </c:pt>
                <c:pt idx="14442">
                  <c:v>0.16633899999999999</c:v>
                </c:pt>
                <c:pt idx="14443">
                  <c:v>0.15571399999999999</c:v>
                </c:pt>
                <c:pt idx="14444">
                  <c:v>0.14880099999999999</c:v>
                </c:pt>
                <c:pt idx="14445">
                  <c:v>0.14627200000000001</c:v>
                </c:pt>
                <c:pt idx="14446">
                  <c:v>0.141179</c:v>
                </c:pt>
                <c:pt idx="14447">
                  <c:v>0.14324300000000001</c:v>
                </c:pt>
                <c:pt idx="14448">
                  <c:v>0.13799900000000001</c:v>
                </c:pt>
                <c:pt idx="14449">
                  <c:v>0.13251599999999999</c:v>
                </c:pt>
                <c:pt idx="14450">
                  <c:v>0.122862</c:v>
                </c:pt>
                <c:pt idx="14451">
                  <c:v>0.11444600000000001</c:v>
                </c:pt>
                <c:pt idx="14452">
                  <c:v>0.11691</c:v>
                </c:pt>
                <c:pt idx="14453">
                  <c:v>0.119292</c:v>
                </c:pt>
                <c:pt idx="14454">
                  <c:v>0.117669</c:v>
                </c:pt>
                <c:pt idx="14455">
                  <c:v>0.112055</c:v>
                </c:pt>
                <c:pt idx="14456">
                  <c:v>0.10308199999999999</c:v>
                </c:pt>
                <c:pt idx="14457">
                  <c:v>9.6453800000000006E-2</c:v>
                </c:pt>
                <c:pt idx="14458">
                  <c:v>9.5545699999999997E-2</c:v>
                </c:pt>
                <c:pt idx="14459">
                  <c:v>8.7150000000000005E-2</c:v>
                </c:pt>
                <c:pt idx="14460">
                  <c:v>7.1360400000000004E-2</c:v>
                </c:pt>
                <c:pt idx="14461">
                  <c:v>6.7418800000000001E-2</c:v>
                </c:pt>
                <c:pt idx="14462">
                  <c:v>7.0000800000000002E-2</c:v>
                </c:pt>
                <c:pt idx="14463">
                  <c:v>7.0570099999999997E-2</c:v>
                </c:pt>
                <c:pt idx="14464">
                  <c:v>7.04066E-2</c:v>
                </c:pt>
                <c:pt idx="14465">
                  <c:v>6.0387299999999998E-2</c:v>
                </c:pt>
                <c:pt idx="14466">
                  <c:v>5.6207E-2</c:v>
                </c:pt>
                <c:pt idx="14467">
                  <c:v>5.7429000000000001E-2</c:v>
                </c:pt>
                <c:pt idx="14468">
                  <c:v>6.0889699999999998E-2</c:v>
                </c:pt>
                <c:pt idx="14469">
                  <c:v>5.7345800000000002E-2</c:v>
                </c:pt>
                <c:pt idx="14470">
                  <c:v>5.4462099999999999E-2</c:v>
                </c:pt>
                <c:pt idx="14471">
                  <c:v>5.1536199999999997E-2</c:v>
                </c:pt>
                <c:pt idx="14472">
                  <c:v>4.9117500000000001E-2</c:v>
                </c:pt>
                <c:pt idx="14473">
                  <c:v>4.6163099999999999E-2</c:v>
                </c:pt>
                <c:pt idx="14474">
                  <c:v>4.6026299999999999E-2</c:v>
                </c:pt>
                <c:pt idx="14475">
                  <c:v>5.5584700000000001E-2</c:v>
                </c:pt>
                <c:pt idx="14476">
                  <c:v>5.4349399999999999E-2</c:v>
                </c:pt>
                <c:pt idx="14477">
                  <c:v>4.7221100000000002E-2</c:v>
                </c:pt>
                <c:pt idx="14478">
                  <c:v>3.5402900000000001E-2</c:v>
                </c:pt>
                <c:pt idx="14479">
                  <c:v>3.3741699999999999E-2</c:v>
                </c:pt>
                <c:pt idx="14480">
                  <c:v>3.3210700000000003E-2</c:v>
                </c:pt>
                <c:pt idx="14481">
                  <c:v>3.1976699999999997E-2</c:v>
                </c:pt>
                <c:pt idx="14482">
                  <c:v>3.8116700000000003E-2</c:v>
                </c:pt>
                <c:pt idx="14483">
                  <c:v>3.89807E-2</c:v>
                </c:pt>
                <c:pt idx="14484">
                  <c:v>3.8639800000000002E-2</c:v>
                </c:pt>
                <c:pt idx="14485">
                  <c:v>4.0759999999999998E-2</c:v>
                </c:pt>
                <c:pt idx="14486">
                  <c:v>3.7774099999999998E-2</c:v>
                </c:pt>
                <c:pt idx="14487">
                  <c:v>2.2746599999999999E-2</c:v>
                </c:pt>
                <c:pt idx="14488">
                  <c:v>1.6230000000000001E-2</c:v>
                </c:pt>
                <c:pt idx="14489">
                  <c:v>1.2782999999999999E-2</c:v>
                </c:pt>
                <c:pt idx="14490">
                  <c:v>6.5296800000000004E-3</c:v>
                </c:pt>
                <c:pt idx="14491">
                  <c:v>-3.7882100000000002E-3</c:v>
                </c:pt>
                <c:pt idx="14492">
                  <c:v>-6.3009499999999996E-3</c:v>
                </c:pt>
                <c:pt idx="14493">
                  <c:v>-5.6774E-3</c:v>
                </c:pt>
                <c:pt idx="14494">
                  <c:v>-4.53821E-3</c:v>
                </c:pt>
                <c:pt idx="14495">
                  <c:v>-3.0798100000000001E-3</c:v>
                </c:pt>
                <c:pt idx="14496">
                  <c:v>-7.7549100000000003E-3</c:v>
                </c:pt>
                <c:pt idx="14497">
                  <c:v>-1.8959E-2</c:v>
                </c:pt>
                <c:pt idx="14498">
                  <c:v>-2.10323E-2</c:v>
                </c:pt>
                <c:pt idx="14499">
                  <c:v>-2.51515E-2</c:v>
                </c:pt>
                <c:pt idx="14500">
                  <c:v>-2.8463800000000001E-2</c:v>
                </c:pt>
                <c:pt idx="14501">
                  <c:v>-3.0180200000000001E-2</c:v>
                </c:pt>
                <c:pt idx="14502">
                  <c:v>-3.0157E-2</c:v>
                </c:pt>
                <c:pt idx="14503">
                  <c:v>-3.0906300000000001E-2</c:v>
                </c:pt>
                <c:pt idx="14504">
                  <c:v>-2.8106699999999998E-2</c:v>
                </c:pt>
                <c:pt idx="14505">
                  <c:v>-2.7645800000000002E-2</c:v>
                </c:pt>
                <c:pt idx="14506">
                  <c:v>-3.2950399999999998E-2</c:v>
                </c:pt>
                <c:pt idx="14507">
                  <c:v>-3.7615900000000001E-2</c:v>
                </c:pt>
                <c:pt idx="14508">
                  <c:v>-3.9817400000000003E-2</c:v>
                </c:pt>
                <c:pt idx="14509">
                  <c:v>-4.1983699999999999E-2</c:v>
                </c:pt>
                <c:pt idx="14510">
                  <c:v>-4.5197800000000003E-2</c:v>
                </c:pt>
                <c:pt idx="14511">
                  <c:v>-4.3221900000000001E-2</c:v>
                </c:pt>
                <c:pt idx="14512">
                  <c:v>-3.69465E-2</c:v>
                </c:pt>
                <c:pt idx="14513">
                  <c:v>-3.2065799999999998E-2</c:v>
                </c:pt>
                <c:pt idx="14514">
                  <c:v>-2.8889399999999999E-2</c:v>
                </c:pt>
                <c:pt idx="14515">
                  <c:v>-2.77699E-2</c:v>
                </c:pt>
                <c:pt idx="14516">
                  <c:v>-2.5824300000000001E-2</c:v>
                </c:pt>
                <c:pt idx="14517">
                  <c:v>-2.75204E-2</c:v>
                </c:pt>
                <c:pt idx="14518">
                  <c:v>-3.2896700000000001E-2</c:v>
                </c:pt>
                <c:pt idx="14519">
                  <c:v>-3.9503000000000003E-2</c:v>
                </c:pt>
                <c:pt idx="14520">
                  <c:v>-4.4675399999999997E-2</c:v>
                </c:pt>
                <c:pt idx="14521">
                  <c:v>-4.49272E-2</c:v>
                </c:pt>
                <c:pt idx="14522">
                  <c:v>-4.4363100000000003E-2</c:v>
                </c:pt>
                <c:pt idx="14523">
                  <c:v>-4.4464200000000002E-2</c:v>
                </c:pt>
                <c:pt idx="14524">
                  <c:v>-4.5576100000000001E-2</c:v>
                </c:pt>
                <c:pt idx="14525">
                  <c:v>-4.7758299999999997E-2</c:v>
                </c:pt>
                <c:pt idx="14526">
                  <c:v>-4.6083600000000002E-2</c:v>
                </c:pt>
                <c:pt idx="14527">
                  <c:v>-4.0235399999999998E-2</c:v>
                </c:pt>
                <c:pt idx="14528">
                  <c:v>-4.5407400000000001E-2</c:v>
                </c:pt>
                <c:pt idx="14529">
                  <c:v>-5.00315E-2</c:v>
                </c:pt>
                <c:pt idx="14530">
                  <c:v>-5.2349300000000001E-2</c:v>
                </c:pt>
                <c:pt idx="14531">
                  <c:v>-5.4148399999999999E-2</c:v>
                </c:pt>
                <c:pt idx="14532">
                  <c:v>-5.3206900000000001E-2</c:v>
                </c:pt>
                <c:pt idx="14533">
                  <c:v>-5.0677800000000002E-2</c:v>
                </c:pt>
                <c:pt idx="14534">
                  <c:v>-4.75241E-2</c:v>
                </c:pt>
                <c:pt idx="14535">
                  <c:v>-4.9002499999999997E-2</c:v>
                </c:pt>
                <c:pt idx="14536">
                  <c:v>-4.9665500000000001E-2</c:v>
                </c:pt>
                <c:pt idx="14537">
                  <c:v>-4.8689499999999997E-2</c:v>
                </c:pt>
                <c:pt idx="14538">
                  <c:v>-4.6307000000000001E-2</c:v>
                </c:pt>
                <c:pt idx="14539">
                  <c:v>-4.3939499999999999E-2</c:v>
                </c:pt>
                <c:pt idx="14540">
                  <c:v>-4.2572600000000002E-2</c:v>
                </c:pt>
                <c:pt idx="14541">
                  <c:v>-4.2747300000000002E-2</c:v>
                </c:pt>
                <c:pt idx="14542">
                  <c:v>-3.7594700000000002E-2</c:v>
                </c:pt>
                <c:pt idx="14543">
                  <c:v>-3.47458E-2</c:v>
                </c:pt>
                <c:pt idx="14544">
                  <c:v>-2.7562199999999999E-2</c:v>
                </c:pt>
                <c:pt idx="14545">
                  <c:v>-1.54162E-2</c:v>
                </c:pt>
                <c:pt idx="14546">
                  <c:v>-3.4287499999999999E-3</c:v>
                </c:pt>
                <c:pt idx="14547">
                  <c:v>-2.0467900000000001E-4</c:v>
                </c:pt>
                <c:pt idx="14548">
                  <c:v>-4.0629300000000002E-3</c:v>
                </c:pt>
                <c:pt idx="14549">
                  <c:v>-9.9082300000000005E-3</c:v>
                </c:pt>
                <c:pt idx="14550">
                  <c:v>-1.48132E-2</c:v>
                </c:pt>
                <c:pt idx="14551">
                  <c:v>-1.8067099999999999E-2</c:v>
                </c:pt>
                <c:pt idx="14552">
                  <c:v>-1.4467499999999999E-2</c:v>
                </c:pt>
                <c:pt idx="14553">
                  <c:v>-9.7039299999999995E-3</c:v>
                </c:pt>
                <c:pt idx="14554">
                  <c:v>-6.1730200000000004E-3</c:v>
                </c:pt>
                <c:pt idx="14555">
                  <c:v>-7.8326800000000005E-4</c:v>
                </c:pt>
                <c:pt idx="14556">
                  <c:v>5.1288000000000002E-3</c:v>
                </c:pt>
                <c:pt idx="14557">
                  <c:v>5.4357199999999998E-3</c:v>
                </c:pt>
                <c:pt idx="14558">
                  <c:v>6.23822E-3</c:v>
                </c:pt>
                <c:pt idx="14559">
                  <c:v>1.08311E-2</c:v>
                </c:pt>
                <c:pt idx="14560">
                  <c:v>1.53855E-2</c:v>
                </c:pt>
                <c:pt idx="14561">
                  <c:v>1.6589699999999999E-2</c:v>
                </c:pt>
                <c:pt idx="14562">
                  <c:v>1.75552E-2</c:v>
                </c:pt>
                <c:pt idx="14563">
                  <c:v>2.59822E-2</c:v>
                </c:pt>
                <c:pt idx="14564">
                  <c:v>4.0674000000000002E-2</c:v>
                </c:pt>
                <c:pt idx="14565">
                  <c:v>4.6198799999999998E-2</c:v>
                </c:pt>
                <c:pt idx="14566">
                  <c:v>4.5680100000000001E-2</c:v>
                </c:pt>
                <c:pt idx="14567">
                  <c:v>4.8033199999999998E-2</c:v>
                </c:pt>
                <c:pt idx="14568">
                  <c:v>4.9382299999999997E-2</c:v>
                </c:pt>
                <c:pt idx="14569">
                  <c:v>5.2158900000000001E-2</c:v>
                </c:pt>
                <c:pt idx="14570">
                  <c:v>5.4434099999999999E-2</c:v>
                </c:pt>
                <c:pt idx="14571">
                  <c:v>5.7969600000000003E-2</c:v>
                </c:pt>
                <c:pt idx="14572">
                  <c:v>6.5526000000000001E-2</c:v>
                </c:pt>
                <c:pt idx="14573">
                  <c:v>7.1201100000000003E-2</c:v>
                </c:pt>
                <c:pt idx="14574">
                  <c:v>7.4250499999999997E-2</c:v>
                </c:pt>
                <c:pt idx="14575">
                  <c:v>7.6399499999999995E-2</c:v>
                </c:pt>
                <c:pt idx="14576">
                  <c:v>7.7217300000000003E-2</c:v>
                </c:pt>
                <c:pt idx="14577">
                  <c:v>8.0011899999999997E-2</c:v>
                </c:pt>
                <c:pt idx="14578">
                  <c:v>8.4757299999999994E-2</c:v>
                </c:pt>
                <c:pt idx="14579">
                  <c:v>9.1605800000000001E-2</c:v>
                </c:pt>
                <c:pt idx="14580">
                  <c:v>9.8248100000000005E-2</c:v>
                </c:pt>
                <c:pt idx="14581">
                  <c:v>0.102412</c:v>
                </c:pt>
                <c:pt idx="14582">
                  <c:v>0.108637</c:v>
                </c:pt>
                <c:pt idx="14583">
                  <c:v>0.11414000000000001</c:v>
                </c:pt>
                <c:pt idx="14584">
                  <c:v>0.119408</c:v>
                </c:pt>
                <c:pt idx="14585">
                  <c:v>0.12654799999999999</c:v>
                </c:pt>
                <c:pt idx="14586">
                  <c:v>0.131575</c:v>
                </c:pt>
                <c:pt idx="14587">
                  <c:v>0.13495599999999999</c:v>
                </c:pt>
                <c:pt idx="14588">
                  <c:v>0.141762</c:v>
                </c:pt>
                <c:pt idx="14589">
                  <c:v>0.14863699999999999</c:v>
                </c:pt>
                <c:pt idx="14590">
                  <c:v>0.14994299999999999</c:v>
                </c:pt>
                <c:pt idx="14591">
                  <c:v>0.151504</c:v>
                </c:pt>
                <c:pt idx="14592">
                  <c:v>0.15906699999999999</c:v>
                </c:pt>
                <c:pt idx="14593">
                  <c:v>0.16383600000000001</c:v>
                </c:pt>
                <c:pt idx="14594">
                  <c:v>0.15928200000000001</c:v>
                </c:pt>
                <c:pt idx="14595">
                  <c:v>0.156055</c:v>
                </c:pt>
                <c:pt idx="14596">
                  <c:v>0.16397500000000001</c:v>
                </c:pt>
                <c:pt idx="14597">
                  <c:v>0.171676</c:v>
                </c:pt>
                <c:pt idx="14598">
                  <c:v>0.17156199999999999</c:v>
                </c:pt>
                <c:pt idx="14599">
                  <c:v>0.17427200000000001</c:v>
                </c:pt>
                <c:pt idx="14600">
                  <c:v>0.17771100000000001</c:v>
                </c:pt>
                <c:pt idx="14601">
                  <c:v>0.17802000000000001</c:v>
                </c:pt>
                <c:pt idx="14602">
                  <c:v>0.176372</c:v>
                </c:pt>
                <c:pt idx="14603">
                  <c:v>0.18031900000000001</c:v>
                </c:pt>
                <c:pt idx="14604">
                  <c:v>0.18701100000000001</c:v>
                </c:pt>
                <c:pt idx="14605">
                  <c:v>0.189306</c:v>
                </c:pt>
                <c:pt idx="14606">
                  <c:v>0.19014500000000001</c:v>
                </c:pt>
                <c:pt idx="14607">
                  <c:v>0.19069800000000001</c:v>
                </c:pt>
                <c:pt idx="14608">
                  <c:v>0.193971</c:v>
                </c:pt>
                <c:pt idx="14609">
                  <c:v>0.20979</c:v>
                </c:pt>
                <c:pt idx="14610">
                  <c:v>0.22656499999999999</c:v>
                </c:pt>
                <c:pt idx="14611">
                  <c:v>0.22833300000000001</c:v>
                </c:pt>
                <c:pt idx="14612">
                  <c:v>0.22020500000000001</c:v>
                </c:pt>
                <c:pt idx="14613">
                  <c:v>0.21337100000000001</c:v>
                </c:pt>
                <c:pt idx="14614">
                  <c:v>0.21748899999999999</c:v>
                </c:pt>
                <c:pt idx="14615">
                  <c:v>0.22070000000000001</c:v>
                </c:pt>
                <c:pt idx="14616">
                  <c:v>0.22215199999999999</c:v>
                </c:pt>
                <c:pt idx="14617">
                  <c:v>0.22490099999999999</c:v>
                </c:pt>
                <c:pt idx="14618">
                  <c:v>0.22314500000000001</c:v>
                </c:pt>
                <c:pt idx="14619">
                  <c:v>0.22059200000000001</c:v>
                </c:pt>
                <c:pt idx="14620">
                  <c:v>0.216059</c:v>
                </c:pt>
                <c:pt idx="14621">
                  <c:v>0.211174</c:v>
                </c:pt>
                <c:pt idx="14622">
                  <c:v>0.21726999999999999</c:v>
                </c:pt>
                <c:pt idx="14623">
                  <c:v>0.22814699999999999</c:v>
                </c:pt>
                <c:pt idx="14624">
                  <c:v>0.242253</c:v>
                </c:pt>
                <c:pt idx="14625">
                  <c:v>0.25000899999999998</c:v>
                </c:pt>
                <c:pt idx="14626">
                  <c:v>0.24872900000000001</c:v>
                </c:pt>
                <c:pt idx="14627">
                  <c:v>0.25024299999999999</c:v>
                </c:pt>
                <c:pt idx="14628">
                  <c:v>0.25625799999999999</c:v>
                </c:pt>
                <c:pt idx="14629">
                  <c:v>0.26892100000000002</c:v>
                </c:pt>
                <c:pt idx="14630">
                  <c:v>0.283945</c:v>
                </c:pt>
                <c:pt idx="14631">
                  <c:v>0.30285000000000001</c:v>
                </c:pt>
                <c:pt idx="14632">
                  <c:v>0.31236599999999998</c:v>
                </c:pt>
                <c:pt idx="14633">
                  <c:v>0.31489899999999998</c:v>
                </c:pt>
                <c:pt idx="14634">
                  <c:v>0.31540099999999999</c:v>
                </c:pt>
                <c:pt idx="14635">
                  <c:v>0.312778</c:v>
                </c:pt>
                <c:pt idx="14636">
                  <c:v>0.31193199999999999</c:v>
                </c:pt>
                <c:pt idx="14637">
                  <c:v>0.31232100000000002</c:v>
                </c:pt>
                <c:pt idx="14638">
                  <c:v>0.32150099999999998</c:v>
                </c:pt>
                <c:pt idx="14639">
                  <c:v>0.34222900000000001</c:v>
                </c:pt>
                <c:pt idx="14640">
                  <c:v>0.35698099999999999</c:v>
                </c:pt>
                <c:pt idx="14641">
                  <c:v>0.37588100000000002</c:v>
                </c:pt>
                <c:pt idx="14642">
                  <c:v>0.400009</c:v>
                </c:pt>
                <c:pt idx="14643">
                  <c:v>0.42393999999999998</c:v>
                </c:pt>
                <c:pt idx="14644">
                  <c:v>0.44489400000000001</c:v>
                </c:pt>
                <c:pt idx="14645">
                  <c:v>0.46555600000000003</c:v>
                </c:pt>
                <c:pt idx="14646">
                  <c:v>0.48357299999999998</c:v>
                </c:pt>
                <c:pt idx="14647">
                  <c:v>0.492475</c:v>
                </c:pt>
                <c:pt idx="14648">
                  <c:v>0.50049399999999999</c:v>
                </c:pt>
                <c:pt idx="14649">
                  <c:v>0.50491399999999997</c:v>
                </c:pt>
                <c:pt idx="14650">
                  <c:v>0.51550099999999999</c:v>
                </c:pt>
                <c:pt idx="14651">
                  <c:v>0.52127400000000002</c:v>
                </c:pt>
                <c:pt idx="14652">
                  <c:v>0.51807199999999998</c:v>
                </c:pt>
                <c:pt idx="14653">
                  <c:v>0.52078599999999997</c:v>
                </c:pt>
                <c:pt idx="14654">
                  <c:v>0.51782700000000004</c:v>
                </c:pt>
                <c:pt idx="14655">
                  <c:v>0.51710999999999996</c:v>
                </c:pt>
                <c:pt idx="14656">
                  <c:v>0.51489799999999997</c:v>
                </c:pt>
                <c:pt idx="14657">
                  <c:v>0.51566999999999996</c:v>
                </c:pt>
                <c:pt idx="14658">
                  <c:v>0.51594700000000004</c:v>
                </c:pt>
                <c:pt idx="14659">
                  <c:v>0.52172700000000005</c:v>
                </c:pt>
                <c:pt idx="14660">
                  <c:v>0.53185499999999997</c:v>
                </c:pt>
                <c:pt idx="14661">
                  <c:v>0.54153499999999999</c:v>
                </c:pt>
                <c:pt idx="14662">
                  <c:v>0.54330999999999996</c:v>
                </c:pt>
                <c:pt idx="14663">
                  <c:v>0.545624</c:v>
                </c:pt>
                <c:pt idx="14664">
                  <c:v>0.54164900000000005</c:v>
                </c:pt>
                <c:pt idx="14665">
                  <c:v>0.53693299999999999</c:v>
                </c:pt>
                <c:pt idx="14666">
                  <c:v>0.53219000000000005</c:v>
                </c:pt>
                <c:pt idx="14667">
                  <c:v>0.529362</c:v>
                </c:pt>
                <c:pt idx="14668">
                  <c:v>0.52528600000000003</c:v>
                </c:pt>
                <c:pt idx="14669">
                  <c:v>0.51300100000000004</c:v>
                </c:pt>
                <c:pt idx="14670">
                  <c:v>0.49850299999999997</c:v>
                </c:pt>
                <c:pt idx="14671">
                  <c:v>0.48999100000000001</c:v>
                </c:pt>
                <c:pt idx="14672">
                  <c:v>0.48499500000000001</c:v>
                </c:pt>
                <c:pt idx="14673">
                  <c:v>0.47625099999999998</c:v>
                </c:pt>
                <c:pt idx="14674">
                  <c:v>0.46278599999999998</c:v>
                </c:pt>
                <c:pt idx="14675">
                  <c:v>0.44422699999999998</c:v>
                </c:pt>
                <c:pt idx="14676">
                  <c:v>0.43304599999999999</c:v>
                </c:pt>
                <c:pt idx="14677">
                  <c:v>0.408524</c:v>
                </c:pt>
                <c:pt idx="14678">
                  <c:v>0.38885900000000001</c:v>
                </c:pt>
                <c:pt idx="14679">
                  <c:v>0.38571699999999998</c:v>
                </c:pt>
                <c:pt idx="14680">
                  <c:v>0.40834700000000002</c:v>
                </c:pt>
                <c:pt idx="14681">
                  <c:v>0.43764399999999998</c:v>
                </c:pt>
                <c:pt idx="14682">
                  <c:v>0.45085900000000001</c:v>
                </c:pt>
                <c:pt idx="14683">
                  <c:v>0.45330100000000001</c:v>
                </c:pt>
                <c:pt idx="14684">
                  <c:v>0.44761000000000001</c:v>
                </c:pt>
                <c:pt idx="14685">
                  <c:v>0.44284499999999999</c:v>
                </c:pt>
                <c:pt idx="14686">
                  <c:v>0.44234400000000001</c:v>
                </c:pt>
                <c:pt idx="14687">
                  <c:v>0.43887300000000001</c:v>
                </c:pt>
                <c:pt idx="14688">
                  <c:v>0.427647</c:v>
                </c:pt>
                <c:pt idx="14689">
                  <c:v>0.41749799999999998</c:v>
                </c:pt>
                <c:pt idx="14690">
                  <c:v>0.41022199999999998</c:v>
                </c:pt>
                <c:pt idx="14691">
                  <c:v>0.40421200000000002</c:v>
                </c:pt>
                <c:pt idx="14692">
                  <c:v>0.39357500000000001</c:v>
                </c:pt>
                <c:pt idx="14693">
                  <c:v>0.38751000000000002</c:v>
                </c:pt>
                <c:pt idx="14694">
                  <c:v>0.38314700000000002</c:v>
                </c:pt>
                <c:pt idx="14695">
                  <c:v>0.37183699999999997</c:v>
                </c:pt>
                <c:pt idx="14696">
                  <c:v>0.361234</c:v>
                </c:pt>
                <c:pt idx="14697">
                  <c:v>0.35025600000000001</c:v>
                </c:pt>
                <c:pt idx="14698">
                  <c:v>0.33816800000000002</c:v>
                </c:pt>
                <c:pt idx="14699">
                  <c:v>0.32514599999999999</c:v>
                </c:pt>
                <c:pt idx="14700">
                  <c:v>0.30970900000000001</c:v>
                </c:pt>
                <c:pt idx="14701">
                  <c:v>0.29495700000000002</c:v>
                </c:pt>
                <c:pt idx="14702">
                  <c:v>0.28065499999999999</c:v>
                </c:pt>
                <c:pt idx="14703">
                  <c:v>0.27000099999999999</c:v>
                </c:pt>
                <c:pt idx="14704">
                  <c:v>0.26407799999999998</c:v>
                </c:pt>
                <c:pt idx="14705">
                  <c:v>0.25573200000000001</c:v>
                </c:pt>
                <c:pt idx="14706">
                  <c:v>0.237957</c:v>
                </c:pt>
                <c:pt idx="14707">
                  <c:v>0.22140599999999999</c:v>
                </c:pt>
                <c:pt idx="14708">
                  <c:v>0.21493100000000001</c:v>
                </c:pt>
                <c:pt idx="14709">
                  <c:v>0.207174</c:v>
                </c:pt>
                <c:pt idx="14710">
                  <c:v>0.20635600000000001</c:v>
                </c:pt>
                <c:pt idx="14711">
                  <c:v>0.206233</c:v>
                </c:pt>
                <c:pt idx="14712">
                  <c:v>0.206596</c:v>
                </c:pt>
                <c:pt idx="14713">
                  <c:v>0.19855</c:v>
                </c:pt>
                <c:pt idx="14714">
                  <c:v>0.19140099999999999</c:v>
                </c:pt>
                <c:pt idx="14715">
                  <c:v>0.19095300000000001</c:v>
                </c:pt>
                <c:pt idx="14716">
                  <c:v>0.184668</c:v>
                </c:pt>
                <c:pt idx="14717">
                  <c:v>0.17021</c:v>
                </c:pt>
                <c:pt idx="14718">
                  <c:v>0.157495</c:v>
                </c:pt>
                <c:pt idx="14719">
                  <c:v>0.152888</c:v>
                </c:pt>
                <c:pt idx="14720">
                  <c:v>0.15201799999999999</c:v>
                </c:pt>
                <c:pt idx="14721">
                  <c:v>0.15224599999999999</c:v>
                </c:pt>
                <c:pt idx="14722">
                  <c:v>0.16180600000000001</c:v>
                </c:pt>
                <c:pt idx="14723">
                  <c:v>0.17136299999999999</c:v>
                </c:pt>
                <c:pt idx="14724">
                  <c:v>0.17685500000000001</c:v>
                </c:pt>
                <c:pt idx="14725">
                  <c:v>0.18129100000000001</c:v>
                </c:pt>
                <c:pt idx="14726">
                  <c:v>0.190054</c:v>
                </c:pt>
                <c:pt idx="14727">
                  <c:v>0.20500099999999999</c:v>
                </c:pt>
                <c:pt idx="14728">
                  <c:v>0.22218399999999999</c:v>
                </c:pt>
                <c:pt idx="14729">
                  <c:v>0.23572100000000001</c:v>
                </c:pt>
                <c:pt idx="14730">
                  <c:v>0.23910999999999999</c:v>
                </c:pt>
                <c:pt idx="14731">
                  <c:v>0.23732400000000001</c:v>
                </c:pt>
                <c:pt idx="14732">
                  <c:v>0.237791</c:v>
                </c:pt>
                <c:pt idx="14733">
                  <c:v>0.23798900000000001</c:v>
                </c:pt>
                <c:pt idx="14734">
                  <c:v>0.23769000000000001</c:v>
                </c:pt>
                <c:pt idx="14735">
                  <c:v>0.238315</c:v>
                </c:pt>
                <c:pt idx="14736">
                  <c:v>0.242559</c:v>
                </c:pt>
                <c:pt idx="14737">
                  <c:v>0.24424599999999999</c:v>
                </c:pt>
                <c:pt idx="14738">
                  <c:v>0.24757799999999999</c:v>
                </c:pt>
                <c:pt idx="14739">
                  <c:v>0.25025799999999998</c:v>
                </c:pt>
                <c:pt idx="14740">
                  <c:v>0.251336</c:v>
                </c:pt>
                <c:pt idx="14741">
                  <c:v>0.24784500000000001</c:v>
                </c:pt>
                <c:pt idx="14742">
                  <c:v>0.24285200000000001</c:v>
                </c:pt>
                <c:pt idx="14743">
                  <c:v>0.24419299999999999</c:v>
                </c:pt>
                <c:pt idx="14744">
                  <c:v>0.24293200000000001</c:v>
                </c:pt>
                <c:pt idx="14745">
                  <c:v>0.24151300000000001</c:v>
                </c:pt>
                <c:pt idx="14746">
                  <c:v>0.230181</c:v>
                </c:pt>
                <c:pt idx="14747">
                  <c:v>0.22212599999999999</c:v>
                </c:pt>
                <c:pt idx="14748">
                  <c:v>0.217886</c:v>
                </c:pt>
                <c:pt idx="14749">
                  <c:v>0.20963000000000001</c:v>
                </c:pt>
                <c:pt idx="14750">
                  <c:v>0.199382</c:v>
                </c:pt>
                <c:pt idx="14751">
                  <c:v>0.18215899999999999</c:v>
                </c:pt>
                <c:pt idx="14752">
                  <c:v>0.164465</c:v>
                </c:pt>
                <c:pt idx="14753">
                  <c:v>0.153721</c:v>
                </c:pt>
                <c:pt idx="14754">
                  <c:v>0.14747499999999999</c:v>
                </c:pt>
                <c:pt idx="14755">
                  <c:v>0.13435800000000001</c:v>
                </c:pt>
                <c:pt idx="14756">
                  <c:v>0.108135</c:v>
                </c:pt>
                <c:pt idx="14757">
                  <c:v>9.4230599999999998E-2</c:v>
                </c:pt>
                <c:pt idx="14758">
                  <c:v>8.39945E-2</c:v>
                </c:pt>
                <c:pt idx="14759">
                  <c:v>7.0297999999999999E-2</c:v>
                </c:pt>
                <c:pt idx="14760">
                  <c:v>5.2106E-2</c:v>
                </c:pt>
                <c:pt idx="14761">
                  <c:v>3.1784699999999999E-2</c:v>
                </c:pt>
                <c:pt idx="14762">
                  <c:v>1.7358999999999999E-2</c:v>
                </c:pt>
                <c:pt idx="14763">
                  <c:v>5.1645600000000003E-3</c:v>
                </c:pt>
                <c:pt idx="14764">
                  <c:v>-1.4603100000000001E-2</c:v>
                </c:pt>
                <c:pt idx="14765">
                  <c:v>-2.71694E-2</c:v>
                </c:pt>
                <c:pt idx="14766">
                  <c:v>-3.4328699999999997E-2</c:v>
                </c:pt>
                <c:pt idx="14767">
                  <c:v>-5.3656000000000002E-2</c:v>
                </c:pt>
                <c:pt idx="14768">
                  <c:v>-5.9725399999999998E-2</c:v>
                </c:pt>
                <c:pt idx="14769">
                  <c:v>-6.5451099999999998E-2</c:v>
                </c:pt>
                <c:pt idx="14770">
                  <c:v>-7.7678399999999995E-2</c:v>
                </c:pt>
                <c:pt idx="14771">
                  <c:v>-9.3602699999999997E-2</c:v>
                </c:pt>
                <c:pt idx="14772">
                  <c:v>-0.102481</c:v>
                </c:pt>
                <c:pt idx="14773">
                  <c:v>-0.117783</c:v>
                </c:pt>
                <c:pt idx="14774">
                  <c:v>-0.131744</c:v>
                </c:pt>
                <c:pt idx="14775">
                  <c:v>-0.136656</c:v>
                </c:pt>
                <c:pt idx="14776">
                  <c:v>-0.14052400000000001</c:v>
                </c:pt>
                <c:pt idx="14777">
                  <c:v>-0.14189199999999999</c:v>
                </c:pt>
                <c:pt idx="14778">
                  <c:v>-0.141239</c:v>
                </c:pt>
                <c:pt idx="14779">
                  <c:v>-0.13811399999999999</c:v>
                </c:pt>
                <c:pt idx="14780">
                  <c:v>-0.143044</c:v>
                </c:pt>
                <c:pt idx="14781">
                  <c:v>-0.152587</c:v>
                </c:pt>
                <c:pt idx="14782">
                  <c:v>-0.17199999999999999</c:v>
                </c:pt>
                <c:pt idx="14783">
                  <c:v>-0.178094</c:v>
                </c:pt>
                <c:pt idx="14784">
                  <c:v>-0.17632500000000001</c:v>
                </c:pt>
                <c:pt idx="14785">
                  <c:v>-0.17060700000000001</c:v>
                </c:pt>
                <c:pt idx="14786">
                  <c:v>-0.159363</c:v>
                </c:pt>
                <c:pt idx="14787">
                  <c:v>-0.13125600000000001</c:v>
                </c:pt>
                <c:pt idx="14788">
                  <c:v>-0.10559300000000001</c:v>
                </c:pt>
                <c:pt idx="14789">
                  <c:v>-7.8168199999999993E-2</c:v>
                </c:pt>
                <c:pt idx="14790">
                  <c:v>-5.3977200000000003E-2</c:v>
                </c:pt>
                <c:pt idx="14791">
                  <c:v>-4.24398E-2</c:v>
                </c:pt>
                <c:pt idx="14792">
                  <c:v>-3.5299499999999998E-2</c:v>
                </c:pt>
                <c:pt idx="14793">
                  <c:v>-3.0089500000000002E-2</c:v>
                </c:pt>
                <c:pt idx="14794">
                  <c:v>-3.1746099999999999E-2</c:v>
                </c:pt>
                <c:pt idx="14795">
                  <c:v>-3.2464800000000002E-2</c:v>
                </c:pt>
                <c:pt idx="14796">
                  <c:v>-3.34688E-2</c:v>
                </c:pt>
                <c:pt idx="14797">
                  <c:v>-3.5273600000000002E-2</c:v>
                </c:pt>
                <c:pt idx="14798">
                  <c:v>-3.4041799999999997E-2</c:v>
                </c:pt>
                <c:pt idx="14799">
                  <c:v>-2.6412499999999998E-2</c:v>
                </c:pt>
                <c:pt idx="14800">
                  <c:v>-1.32935E-2</c:v>
                </c:pt>
                <c:pt idx="14801">
                  <c:v>-2.3867900000000002E-3</c:v>
                </c:pt>
                <c:pt idx="14802">
                  <c:v>2.826E-3</c:v>
                </c:pt>
                <c:pt idx="14803">
                  <c:v>2.59947E-3</c:v>
                </c:pt>
                <c:pt idx="14804">
                  <c:v>-4.32878E-3</c:v>
                </c:pt>
                <c:pt idx="14805">
                  <c:v>-1.3919399999999999E-3</c:v>
                </c:pt>
                <c:pt idx="14806">
                  <c:v>-4.3982500000000002E-3</c:v>
                </c:pt>
                <c:pt idx="14807">
                  <c:v>-4.2817599999999999E-3</c:v>
                </c:pt>
                <c:pt idx="14808">
                  <c:v>-6.7256599999999998E-4</c:v>
                </c:pt>
                <c:pt idx="14809">
                  <c:v>4.5369299999999998E-3</c:v>
                </c:pt>
                <c:pt idx="14810">
                  <c:v>1.1135600000000001E-2</c:v>
                </c:pt>
                <c:pt idx="14811">
                  <c:v>1.40863E-2</c:v>
                </c:pt>
                <c:pt idx="14812">
                  <c:v>1.42995E-2</c:v>
                </c:pt>
                <c:pt idx="14813">
                  <c:v>1.8124100000000001E-2</c:v>
                </c:pt>
                <c:pt idx="14814">
                  <c:v>2.4676E-2</c:v>
                </c:pt>
                <c:pt idx="14815">
                  <c:v>2.7225900000000001E-2</c:v>
                </c:pt>
                <c:pt idx="14816">
                  <c:v>2.5585299999999998E-2</c:v>
                </c:pt>
                <c:pt idx="14817">
                  <c:v>2.60098E-2</c:v>
                </c:pt>
                <c:pt idx="14818">
                  <c:v>2.4607E-2</c:v>
                </c:pt>
                <c:pt idx="14819">
                  <c:v>2.1959800000000002E-2</c:v>
                </c:pt>
                <c:pt idx="14820">
                  <c:v>1.2631099999999999E-2</c:v>
                </c:pt>
                <c:pt idx="14821">
                  <c:v>-1.79364E-3</c:v>
                </c:pt>
                <c:pt idx="14822">
                  <c:v>-1.4461099999999999E-2</c:v>
                </c:pt>
                <c:pt idx="14823">
                  <c:v>-2.1129200000000001E-2</c:v>
                </c:pt>
                <c:pt idx="14824">
                  <c:v>-2.9336999999999998E-2</c:v>
                </c:pt>
                <c:pt idx="14825">
                  <c:v>-4.05972E-2</c:v>
                </c:pt>
                <c:pt idx="14826">
                  <c:v>-4.9737799999999999E-2</c:v>
                </c:pt>
                <c:pt idx="14827">
                  <c:v>-6.4144300000000001E-2</c:v>
                </c:pt>
                <c:pt idx="14828">
                  <c:v>-7.9049099999999997E-2</c:v>
                </c:pt>
                <c:pt idx="14829">
                  <c:v>-9.1344999999999996E-2</c:v>
                </c:pt>
                <c:pt idx="14830">
                  <c:v>-0.105583</c:v>
                </c:pt>
                <c:pt idx="14831">
                  <c:v>-0.113618</c:v>
                </c:pt>
                <c:pt idx="14832">
                  <c:v>-0.11865100000000001</c:v>
                </c:pt>
                <c:pt idx="14833">
                  <c:v>-0.121738</c:v>
                </c:pt>
                <c:pt idx="14834">
                  <c:v>-0.119557</c:v>
                </c:pt>
                <c:pt idx="14835">
                  <c:v>-0.121014</c:v>
                </c:pt>
                <c:pt idx="14836">
                  <c:v>-0.125997</c:v>
                </c:pt>
                <c:pt idx="14837">
                  <c:v>-0.12796399999999999</c:v>
                </c:pt>
                <c:pt idx="14838">
                  <c:v>-0.12684999999999999</c:v>
                </c:pt>
                <c:pt idx="14839">
                  <c:v>-0.12965199999999999</c:v>
                </c:pt>
                <c:pt idx="14840">
                  <c:v>-0.13996800000000001</c:v>
                </c:pt>
                <c:pt idx="14841">
                  <c:v>-0.14194200000000001</c:v>
                </c:pt>
                <c:pt idx="14842">
                  <c:v>-0.14127700000000001</c:v>
                </c:pt>
                <c:pt idx="14843">
                  <c:v>-0.14396600000000001</c:v>
                </c:pt>
                <c:pt idx="14844">
                  <c:v>-0.14211599999999999</c:v>
                </c:pt>
                <c:pt idx="14845">
                  <c:v>-0.13691600000000001</c:v>
                </c:pt>
                <c:pt idx="14846">
                  <c:v>-0.13875499999999999</c:v>
                </c:pt>
                <c:pt idx="14847">
                  <c:v>-0.14633099999999999</c:v>
                </c:pt>
                <c:pt idx="14848">
                  <c:v>-0.154224</c:v>
                </c:pt>
                <c:pt idx="14849">
                  <c:v>-0.15883</c:v>
                </c:pt>
                <c:pt idx="14850">
                  <c:v>-0.154887</c:v>
                </c:pt>
                <c:pt idx="14851">
                  <c:v>-0.14840999999999999</c:v>
                </c:pt>
                <c:pt idx="14852">
                  <c:v>-0.154534</c:v>
                </c:pt>
                <c:pt idx="14853">
                  <c:v>-0.160438</c:v>
                </c:pt>
                <c:pt idx="14854">
                  <c:v>-0.16452700000000001</c:v>
                </c:pt>
                <c:pt idx="14855">
                  <c:v>-0.16539899999999999</c:v>
                </c:pt>
                <c:pt idx="14856">
                  <c:v>-0.16430400000000001</c:v>
                </c:pt>
                <c:pt idx="14857">
                  <c:v>-0.15706999999999999</c:v>
                </c:pt>
                <c:pt idx="14858">
                  <c:v>-0.151559</c:v>
                </c:pt>
                <c:pt idx="14859">
                  <c:v>-0.15201600000000001</c:v>
                </c:pt>
                <c:pt idx="14860">
                  <c:v>-0.152979</c:v>
                </c:pt>
                <c:pt idx="14861">
                  <c:v>-0.15287800000000001</c:v>
                </c:pt>
                <c:pt idx="14862">
                  <c:v>-0.152586</c:v>
                </c:pt>
                <c:pt idx="14863">
                  <c:v>-0.154861</c:v>
                </c:pt>
                <c:pt idx="14864">
                  <c:v>-0.15670200000000001</c:v>
                </c:pt>
                <c:pt idx="14865">
                  <c:v>-0.15815899999999999</c:v>
                </c:pt>
                <c:pt idx="14866">
                  <c:v>-0.151976</c:v>
                </c:pt>
                <c:pt idx="14867">
                  <c:v>-0.147204</c:v>
                </c:pt>
                <c:pt idx="14868">
                  <c:v>-0.144512</c:v>
                </c:pt>
                <c:pt idx="14869">
                  <c:v>-0.14695800000000001</c:v>
                </c:pt>
                <c:pt idx="14870">
                  <c:v>-0.15118200000000001</c:v>
                </c:pt>
                <c:pt idx="14871">
                  <c:v>-0.14977099999999999</c:v>
                </c:pt>
                <c:pt idx="14872">
                  <c:v>-0.146951</c:v>
                </c:pt>
                <c:pt idx="14873">
                  <c:v>-0.14328299999999999</c:v>
                </c:pt>
                <c:pt idx="14874">
                  <c:v>-0.14285</c:v>
                </c:pt>
                <c:pt idx="14875">
                  <c:v>-0.14480499999999999</c:v>
                </c:pt>
                <c:pt idx="14876">
                  <c:v>-0.145564</c:v>
                </c:pt>
                <c:pt idx="14877">
                  <c:v>-0.143146</c:v>
                </c:pt>
                <c:pt idx="14878">
                  <c:v>-0.14545</c:v>
                </c:pt>
                <c:pt idx="14879">
                  <c:v>-0.146177</c:v>
                </c:pt>
                <c:pt idx="14880">
                  <c:v>-0.15457000000000001</c:v>
                </c:pt>
                <c:pt idx="14881">
                  <c:v>-0.16144</c:v>
                </c:pt>
                <c:pt idx="14882">
                  <c:v>-0.16057099999999999</c:v>
                </c:pt>
                <c:pt idx="14883">
                  <c:v>-0.16273299999999999</c:v>
                </c:pt>
                <c:pt idx="14884">
                  <c:v>-0.16367599999999999</c:v>
                </c:pt>
                <c:pt idx="14885">
                  <c:v>-0.16986499999999999</c:v>
                </c:pt>
                <c:pt idx="14886">
                  <c:v>-0.174427</c:v>
                </c:pt>
                <c:pt idx="14887">
                  <c:v>-0.17824899999999999</c:v>
                </c:pt>
                <c:pt idx="14888">
                  <c:v>-0.18063299999999999</c:v>
                </c:pt>
                <c:pt idx="14889">
                  <c:v>-0.18659899999999999</c:v>
                </c:pt>
                <c:pt idx="14890">
                  <c:v>-0.194715</c:v>
                </c:pt>
                <c:pt idx="14891">
                  <c:v>-0.19750699999999999</c:v>
                </c:pt>
                <c:pt idx="14892">
                  <c:v>-0.196075</c:v>
                </c:pt>
                <c:pt idx="14893">
                  <c:v>-0.19891600000000001</c:v>
                </c:pt>
                <c:pt idx="14894">
                  <c:v>-0.20494699999999999</c:v>
                </c:pt>
                <c:pt idx="14895">
                  <c:v>-0.208671</c:v>
                </c:pt>
                <c:pt idx="14896">
                  <c:v>-0.20766899999999999</c:v>
                </c:pt>
                <c:pt idx="14897">
                  <c:v>-0.207121</c:v>
                </c:pt>
                <c:pt idx="14898">
                  <c:v>-0.21210599999999999</c:v>
                </c:pt>
                <c:pt idx="14899">
                  <c:v>-0.21488199999999999</c:v>
                </c:pt>
                <c:pt idx="14900">
                  <c:v>-0.216527</c:v>
                </c:pt>
                <c:pt idx="14901">
                  <c:v>-0.21399599999999999</c:v>
                </c:pt>
                <c:pt idx="14902">
                  <c:v>-0.207172</c:v>
                </c:pt>
                <c:pt idx="14903">
                  <c:v>-0.199659</c:v>
                </c:pt>
                <c:pt idx="14904">
                  <c:v>-0.18487000000000001</c:v>
                </c:pt>
                <c:pt idx="14905">
                  <c:v>-0.17696300000000001</c:v>
                </c:pt>
                <c:pt idx="14906">
                  <c:v>-0.17561199999999999</c:v>
                </c:pt>
                <c:pt idx="14907">
                  <c:v>-0.16714999999999999</c:v>
                </c:pt>
                <c:pt idx="14908">
                  <c:v>-0.162795</c:v>
                </c:pt>
                <c:pt idx="14909">
                  <c:v>-0.160301</c:v>
                </c:pt>
                <c:pt idx="14910">
                  <c:v>-0.158748</c:v>
                </c:pt>
                <c:pt idx="14911">
                  <c:v>-0.159298</c:v>
                </c:pt>
                <c:pt idx="14912">
                  <c:v>-0.157779</c:v>
                </c:pt>
                <c:pt idx="14913">
                  <c:v>-0.153645</c:v>
                </c:pt>
                <c:pt idx="14914">
                  <c:v>-0.14697299999999999</c:v>
                </c:pt>
                <c:pt idx="14915">
                  <c:v>-0.14766299999999999</c:v>
                </c:pt>
                <c:pt idx="14916">
                  <c:v>-0.15290599999999999</c:v>
                </c:pt>
                <c:pt idx="14917">
                  <c:v>-0.155944</c:v>
                </c:pt>
                <c:pt idx="14918">
                  <c:v>-0.15443799999999999</c:v>
                </c:pt>
                <c:pt idx="14919">
                  <c:v>-0.15528400000000001</c:v>
                </c:pt>
                <c:pt idx="14920">
                  <c:v>-0.16089400000000001</c:v>
                </c:pt>
                <c:pt idx="14921">
                  <c:v>-0.16231899999999999</c:v>
                </c:pt>
                <c:pt idx="14922">
                  <c:v>-0.16073899999999999</c:v>
                </c:pt>
                <c:pt idx="14923">
                  <c:v>-0.15251799999999999</c:v>
                </c:pt>
                <c:pt idx="14924">
                  <c:v>-0.142375</c:v>
                </c:pt>
                <c:pt idx="14925">
                  <c:v>-0.140541</c:v>
                </c:pt>
                <c:pt idx="14926">
                  <c:v>-0.142428</c:v>
                </c:pt>
                <c:pt idx="14927">
                  <c:v>-0.14313699999999999</c:v>
                </c:pt>
                <c:pt idx="14928">
                  <c:v>-0.13422799999999999</c:v>
                </c:pt>
                <c:pt idx="14929">
                  <c:v>-0.120888</c:v>
                </c:pt>
                <c:pt idx="14930">
                  <c:v>-0.11504</c:v>
                </c:pt>
                <c:pt idx="14931">
                  <c:v>-0.112729</c:v>
                </c:pt>
                <c:pt idx="14932">
                  <c:v>-0.112749</c:v>
                </c:pt>
                <c:pt idx="14933">
                  <c:v>-0.11704299999999999</c:v>
                </c:pt>
                <c:pt idx="14934">
                  <c:v>-0.12395100000000001</c:v>
                </c:pt>
                <c:pt idx="14935">
                  <c:v>-0.13233700000000001</c:v>
                </c:pt>
                <c:pt idx="14936">
                  <c:v>-0.137819</c:v>
                </c:pt>
                <c:pt idx="14937">
                  <c:v>-0.143988</c:v>
                </c:pt>
                <c:pt idx="14938">
                  <c:v>-0.15366099999999999</c:v>
                </c:pt>
                <c:pt idx="14939">
                  <c:v>-0.16220200000000001</c:v>
                </c:pt>
                <c:pt idx="14940">
                  <c:v>-0.17078699999999999</c:v>
                </c:pt>
                <c:pt idx="14941">
                  <c:v>-0.17674500000000001</c:v>
                </c:pt>
                <c:pt idx="14942">
                  <c:v>-0.17650099999999999</c:v>
                </c:pt>
                <c:pt idx="14943">
                  <c:v>-0.17874399999999999</c:v>
                </c:pt>
                <c:pt idx="14944">
                  <c:v>-0.185754</c:v>
                </c:pt>
                <c:pt idx="14945">
                  <c:v>-0.18829599999999999</c:v>
                </c:pt>
                <c:pt idx="14946">
                  <c:v>-0.18693000000000001</c:v>
                </c:pt>
                <c:pt idx="14947">
                  <c:v>-0.182282</c:v>
                </c:pt>
                <c:pt idx="14948">
                  <c:v>-0.177007</c:v>
                </c:pt>
                <c:pt idx="14949">
                  <c:v>-0.17302699999999999</c:v>
                </c:pt>
                <c:pt idx="14950">
                  <c:v>-0.168545</c:v>
                </c:pt>
                <c:pt idx="14951">
                  <c:v>-0.17016899999999999</c:v>
                </c:pt>
                <c:pt idx="14952">
                  <c:v>-0.17167499999999999</c:v>
                </c:pt>
                <c:pt idx="14953">
                  <c:v>-0.17431099999999999</c:v>
                </c:pt>
                <c:pt idx="14954">
                  <c:v>-0.18204300000000001</c:v>
                </c:pt>
                <c:pt idx="14955">
                  <c:v>-0.19256599999999999</c:v>
                </c:pt>
                <c:pt idx="14956">
                  <c:v>-0.20095299999999999</c:v>
                </c:pt>
                <c:pt idx="14957">
                  <c:v>-0.200823</c:v>
                </c:pt>
                <c:pt idx="14958">
                  <c:v>-0.20178199999999999</c:v>
                </c:pt>
                <c:pt idx="14959">
                  <c:v>-0.20528099999999999</c:v>
                </c:pt>
                <c:pt idx="14960">
                  <c:v>-0.20360700000000001</c:v>
                </c:pt>
                <c:pt idx="14961">
                  <c:v>-0.19494900000000001</c:v>
                </c:pt>
                <c:pt idx="14962">
                  <c:v>-0.18803600000000001</c:v>
                </c:pt>
                <c:pt idx="14963">
                  <c:v>-0.18979799999999999</c:v>
                </c:pt>
                <c:pt idx="14964">
                  <c:v>-0.19276499999999999</c:v>
                </c:pt>
                <c:pt idx="14965">
                  <c:v>-0.19155800000000001</c:v>
                </c:pt>
                <c:pt idx="14966">
                  <c:v>-0.18939900000000001</c:v>
                </c:pt>
                <c:pt idx="14967">
                  <c:v>-0.19356100000000001</c:v>
                </c:pt>
                <c:pt idx="14968">
                  <c:v>-0.201212</c:v>
                </c:pt>
                <c:pt idx="14969">
                  <c:v>-0.20263999999999999</c:v>
                </c:pt>
                <c:pt idx="14970">
                  <c:v>-0.202066</c:v>
                </c:pt>
                <c:pt idx="14971">
                  <c:v>-0.20033200000000001</c:v>
                </c:pt>
                <c:pt idx="14972">
                  <c:v>-0.19850899999999999</c:v>
                </c:pt>
                <c:pt idx="14973">
                  <c:v>-0.196606</c:v>
                </c:pt>
                <c:pt idx="14974">
                  <c:v>-0.196294</c:v>
                </c:pt>
                <c:pt idx="14975">
                  <c:v>-0.19934199999999999</c:v>
                </c:pt>
                <c:pt idx="14976">
                  <c:v>-0.20425699999999999</c:v>
                </c:pt>
                <c:pt idx="14977">
                  <c:v>-0.20869299999999999</c:v>
                </c:pt>
                <c:pt idx="14978">
                  <c:v>-0.21493100000000001</c:v>
                </c:pt>
                <c:pt idx="14979">
                  <c:v>-0.22514400000000001</c:v>
                </c:pt>
                <c:pt idx="14980">
                  <c:v>-0.235847</c:v>
                </c:pt>
                <c:pt idx="14981">
                  <c:v>-0.24157400000000001</c:v>
                </c:pt>
                <c:pt idx="14982">
                  <c:v>-0.249442</c:v>
                </c:pt>
                <c:pt idx="14983">
                  <c:v>-0.259521</c:v>
                </c:pt>
                <c:pt idx="14984">
                  <c:v>-0.26525700000000002</c:v>
                </c:pt>
                <c:pt idx="14985">
                  <c:v>-0.27315200000000001</c:v>
                </c:pt>
                <c:pt idx="14986">
                  <c:v>-0.28691800000000001</c:v>
                </c:pt>
                <c:pt idx="14987">
                  <c:v>-0.29995899999999998</c:v>
                </c:pt>
                <c:pt idx="14988">
                  <c:v>-0.30676199999999998</c:v>
                </c:pt>
                <c:pt idx="14989">
                  <c:v>-0.31238900000000003</c:v>
                </c:pt>
                <c:pt idx="14990">
                  <c:v>-0.316361</c:v>
                </c:pt>
                <c:pt idx="14991">
                  <c:v>-0.31854300000000002</c:v>
                </c:pt>
                <c:pt idx="14992">
                  <c:v>-0.32284499999999999</c:v>
                </c:pt>
                <c:pt idx="14993">
                  <c:v>-0.32843299999999997</c:v>
                </c:pt>
                <c:pt idx="14994">
                  <c:v>-0.33038099999999998</c:v>
                </c:pt>
                <c:pt idx="14995">
                  <c:v>-0.32821899999999998</c:v>
                </c:pt>
                <c:pt idx="14996">
                  <c:v>-0.32434499999999999</c:v>
                </c:pt>
                <c:pt idx="14997">
                  <c:v>-0.32210699999999998</c:v>
                </c:pt>
                <c:pt idx="14998">
                  <c:v>-0.32091700000000001</c:v>
                </c:pt>
                <c:pt idx="14999">
                  <c:v>-0.31909399999999999</c:v>
                </c:pt>
                <c:pt idx="15000">
                  <c:v>-0.32224199999999997</c:v>
                </c:pt>
                <c:pt idx="15001">
                  <c:v>-0.32429999999999998</c:v>
                </c:pt>
                <c:pt idx="15002">
                  <c:v>-0.32094499999999998</c:v>
                </c:pt>
                <c:pt idx="15003">
                  <c:v>-0.315749</c:v>
                </c:pt>
                <c:pt idx="15004">
                  <c:v>-0.315141</c:v>
                </c:pt>
                <c:pt idx="15005">
                  <c:v>-0.313581</c:v>
                </c:pt>
                <c:pt idx="15006">
                  <c:v>-0.31526199999999999</c:v>
                </c:pt>
                <c:pt idx="15007">
                  <c:v>-0.31464199999999998</c:v>
                </c:pt>
                <c:pt idx="15008">
                  <c:v>-0.31600099999999998</c:v>
                </c:pt>
                <c:pt idx="15009">
                  <c:v>-0.31629600000000002</c:v>
                </c:pt>
                <c:pt idx="15010">
                  <c:v>-0.31777699999999998</c:v>
                </c:pt>
                <c:pt idx="15011">
                  <c:v>-0.31965900000000003</c:v>
                </c:pt>
                <c:pt idx="15012">
                  <c:v>-0.32520300000000002</c:v>
                </c:pt>
                <c:pt idx="15013">
                  <c:v>-0.33505200000000002</c:v>
                </c:pt>
                <c:pt idx="15014">
                  <c:v>-0.33793299999999998</c:v>
                </c:pt>
                <c:pt idx="15015">
                  <c:v>-0.33674500000000002</c:v>
                </c:pt>
                <c:pt idx="15016">
                  <c:v>-0.332874</c:v>
                </c:pt>
                <c:pt idx="15017">
                  <c:v>-0.33695700000000001</c:v>
                </c:pt>
                <c:pt idx="15018">
                  <c:v>-0.33748899999999998</c:v>
                </c:pt>
                <c:pt idx="15019">
                  <c:v>-0.33865699999999999</c:v>
                </c:pt>
                <c:pt idx="15020">
                  <c:v>-0.33658300000000002</c:v>
                </c:pt>
                <c:pt idx="15021">
                  <c:v>-0.33549499999999999</c:v>
                </c:pt>
                <c:pt idx="15022">
                  <c:v>-0.33929300000000001</c:v>
                </c:pt>
                <c:pt idx="15023">
                  <c:v>-0.339943</c:v>
                </c:pt>
                <c:pt idx="15024">
                  <c:v>-0.344333</c:v>
                </c:pt>
                <c:pt idx="15025">
                  <c:v>-0.35048000000000001</c:v>
                </c:pt>
                <c:pt idx="15026">
                  <c:v>-0.34697099999999997</c:v>
                </c:pt>
                <c:pt idx="15027">
                  <c:v>-0.34703000000000001</c:v>
                </c:pt>
                <c:pt idx="15028">
                  <c:v>-0.34912900000000002</c:v>
                </c:pt>
                <c:pt idx="15029">
                  <c:v>-0.357039</c:v>
                </c:pt>
                <c:pt idx="15030">
                  <c:v>-0.36488199999999998</c:v>
                </c:pt>
                <c:pt idx="15031">
                  <c:v>-0.37384099999999998</c:v>
                </c:pt>
                <c:pt idx="15032">
                  <c:v>-0.37448599999999999</c:v>
                </c:pt>
                <c:pt idx="15033">
                  <c:v>-0.378307</c:v>
                </c:pt>
                <c:pt idx="15034">
                  <c:v>-0.38008799999999998</c:v>
                </c:pt>
                <c:pt idx="15035">
                  <c:v>-0.38433200000000001</c:v>
                </c:pt>
                <c:pt idx="15036">
                  <c:v>-0.38403399999999999</c:v>
                </c:pt>
                <c:pt idx="15037">
                  <c:v>-0.38437399999999999</c:v>
                </c:pt>
                <c:pt idx="15038">
                  <c:v>-0.38764799999999999</c:v>
                </c:pt>
                <c:pt idx="15039">
                  <c:v>-0.38991999999999999</c:v>
                </c:pt>
                <c:pt idx="15040">
                  <c:v>-0.39617200000000002</c:v>
                </c:pt>
                <c:pt idx="15041">
                  <c:v>-0.40295399999999998</c:v>
                </c:pt>
                <c:pt idx="15042">
                  <c:v>-0.40229900000000002</c:v>
                </c:pt>
                <c:pt idx="15043">
                  <c:v>-0.401505</c:v>
                </c:pt>
                <c:pt idx="15044">
                  <c:v>-0.40668500000000002</c:v>
                </c:pt>
                <c:pt idx="15045">
                  <c:v>-0.41152899999999998</c:v>
                </c:pt>
                <c:pt idx="15046">
                  <c:v>-0.41561300000000001</c:v>
                </c:pt>
                <c:pt idx="15047">
                  <c:v>-0.42685600000000001</c:v>
                </c:pt>
                <c:pt idx="15048">
                  <c:v>-0.429537</c:v>
                </c:pt>
                <c:pt idx="15049">
                  <c:v>-0.42737399999999998</c:v>
                </c:pt>
                <c:pt idx="15050">
                  <c:v>-0.42560900000000002</c:v>
                </c:pt>
                <c:pt idx="15051">
                  <c:v>-0.425703</c:v>
                </c:pt>
                <c:pt idx="15052">
                  <c:v>-0.42899199999999998</c:v>
                </c:pt>
                <c:pt idx="15053">
                  <c:v>-0.43222699999999997</c:v>
                </c:pt>
                <c:pt idx="15054">
                  <c:v>-0.44942700000000002</c:v>
                </c:pt>
                <c:pt idx="15055">
                  <c:v>-0.46401100000000001</c:v>
                </c:pt>
                <c:pt idx="15056">
                  <c:v>-0.47700399999999998</c:v>
                </c:pt>
                <c:pt idx="15057">
                  <c:v>-0.483263</c:v>
                </c:pt>
                <c:pt idx="15058">
                  <c:v>-0.487035</c:v>
                </c:pt>
                <c:pt idx="15059">
                  <c:v>-0.49277399999999999</c:v>
                </c:pt>
                <c:pt idx="15060">
                  <c:v>-0.50582000000000005</c:v>
                </c:pt>
                <c:pt idx="15061">
                  <c:v>-0.51434000000000002</c:v>
                </c:pt>
                <c:pt idx="15062">
                  <c:v>-0.51727599999999996</c:v>
                </c:pt>
                <c:pt idx="15063">
                  <c:v>-0.52100800000000003</c:v>
                </c:pt>
                <c:pt idx="15064">
                  <c:v>-0.52347100000000002</c:v>
                </c:pt>
                <c:pt idx="15065">
                  <c:v>-0.52528600000000003</c:v>
                </c:pt>
                <c:pt idx="15066">
                  <c:v>-0.52913699999999997</c:v>
                </c:pt>
                <c:pt idx="15067">
                  <c:v>-0.544041</c:v>
                </c:pt>
                <c:pt idx="15068">
                  <c:v>-0.55407499999999998</c:v>
                </c:pt>
                <c:pt idx="15069">
                  <c:v>-0.56906999999999996</c:v>
                </c:pt>
                <c:pt idx="15070">
                  <c:v>-0.57865</c:v>
                </c:pt>
                <c:pt idx="15071">
                  <c:v>-0.58570100000000003</c:v>
                </c:pt>
                <c:pt idx="15072">
                  <c:v>-0.58807299999999996</c:v>
                </c:pt>
                <c:pt idx="15073">
                  <c:v>-0.58768699999999996</c:v>
                </c:pt>
                <c:pt idx="15074">
                  <c:v>-0.58288899999999999</c:v>
                </c:pt>
                <c:pt idx="15075">
                  <c:v>-0.57075900000000002</c:v>
                </c:pt>
                <c:pt idx="15076">
                  <c:v>-0.55862699999999998</c:v>
                </c:pt>
                <c:pt idx="15077">
                  <c:v>-0.550458</c:v>
                </c:pt>
                <c:pt idx="15078">
                  <c:v>-0.54674199999999995</c:v>
                </c:pt>
                <c:pt idx="15079">
                  <c:v>-0.55269500000000005</c:v>
                </c:pt>
                <c:pt idx="15080">
                  <c:v>-0.55972699999999997</c:v>
                </c:pt>
                <c:pt idx="15081">
                  <c:v>-0.56609100000000001</c:v>
                </c:pt>
                <c:pt idx="15082">
                  <c:v>-0.57081800000000005</c:v>
                </c:pt>
                <c:pt idx="15083">
                  <c:v>-0.57198000000000004</c:v>
                </c:pt>
                <c:pt idx="15084">
                  <c:v>-0.57153900000000002</c:v>
                </c:pt>
                <c:pt idx="15085">
                  <c:v>-0.56854099999999996</c:v>
                </c:pt>
                <c:pt idx="15086">
                  <c:v>-0.56609600000000004</c:v>
                </c:pt>
                <c:pt idx="15087">
                  <c:v>-0.56522799999999995</c:v>
                </c:pt>
                <c:pt idx="15088">
                  <c:v>-0.56639499999999998</c:v>
                </c:pt>
                <c:pt idx="15089">
                  <c:v>-0.57300200000000001</c:v>
                </c:pt>
                <c:pt idx="15090">
                  <c:v>-0.57668200000000003</c:v>
                </c:pt>
                <c:pt idx="15091">
                  <c:v>-0.58026</c:v>
                </c:pt>
                <c:pt idx="15092">
                  <c:v>-0.57789699999999999</c:v>
                </c:pt>
                <c:pt idx="15093">
                  <c:v>-0.57306800000000002</c:v>
                </c:pt>
                <c:pt idx="15094">
                  <c:v>-0.56939499999999998</c:v>
                </c:pt>
                <c:pt idx="15095">
                  <c:v>-0.56558900000000001</c:v>
                </c:pt>
                <c:pt idx="15096">
                  <c:v>-0.57009299999999996</c:v>
                </c:pt>
                <c:pt idx="15097">
                  <c:v>-0.573766</c:v>
                </c:pt>
                <c:pt idx="15098">
                  <c:v>-0.57102399999999998</c:v>
                </c:pt>
                <c:pt idx="15099">
                  <c:v>-0.568407</c:v>
                </c:pt>
                <c:pt idx="15100">
                  <c:v>-0.56862400000000002</c:v>
                </c:pt>
                <c:pt idx="15101">
                  <c:v>-0.56757400000000002</c:v>
                </c:pt>
                <c:pt idx="15102">
                  <c:v>-0.56880200000000003</c:v>
                </c:pt>
                <c:pt idx="15103">
                  <c:v>-0.57876499999999997</c:v>
                </c:pt>
                <c:pt idx="15104">
                  <c:v>-0.57779599999999998</c:v>
                </c:pt>
                <c:pt idx="15105">
                  <c:v>-0.57610899999999998</c:v>
                </c:pt>
                <c:pt idx="15106">
                  <c:v>-0.57657400000000003</c:v>
                </c:pt>
                <c:pt idx="15107">
                  <c:v>-0.58074499999999996</c:v>
                </c:pt>
                <c:pt idx="15108">
                  <c:v>-0.58277599999999996</c:v>
                </c:pt>
                <c:pt idx="15109">
                  <c:v>-0.586808</c:v>
                </c:pt>
                <c:pt idx="15110">
                  <c:v>-0.596773</c:v>
                </c:pt>
                <c:pt idx="15111">
                  <c:v>-0.59782599999999997</c:v>
                </c:pt>
                <c:pt idx="15112">
                  <c:v>-0.59155000000000002</c:v>
                </c:pt>
                <c:pt idx="15113">
                  <c:v>-0.58313099999999995</c:v>
                </c:pt>
                <c:pt idx="15114">
                  <c:v>-0.57898899999999998</c:v>
                </c:pt>
                <c:pt idx="15115">
                  <c:v>-0.57628500000000005</c:v>
                </c:pt>
                <c:pt idx="15116">
                  <c:v>-0.57210300000000003</c:v>
                </c:pt>
                <c:pt idx="15117">
                  <c:v>-0.56403899999999996</c:v>
                </c:pt>
                <c:pt idx="15118">
                  <c:v>-0.57289400000000001</c:v>
                </c:pt>
                <c:pt idx="15119">
                  <c:v>-0.57778600000000002</c:v>
                </c:pt>
                <c:pt idx="15120">
                  <c:v>-0.58377800000000002</c:v>
                </c:pt>
                <c:pt idx="15121">
                  <c:v>-0.58895600000000004</c:v>
                </c:pt>
                <c:pt idx="15122">
                  <c:v>-0.589897</c:v>
                </c:pt>
                <c:pt idx="15123">
                  <c:v>-0.59080100000000002</c:v>
                </c:pt>
                <c:pt idx="15124">
                  <c:v>-0.59017200000000003</c:v>
                </c:pt>
                <c:pt idx="15125">
                  <c:v>-0.59908799999999995</c:v>
                </c:pt>
                <c:pt idx="15126">
                  <c:v>-0.60469300000000004</c:v>
                </c:pt>
                <c:pt idx="15127">
                  <c:v>-0.61008499999999999</c:v>
                </c:pt>
                <c:pt idx="15128">
                  <c:v>-0.609873</c:v>
                </c:pt>
                <c:pt idx="15129">
                  <c:v>-0.60356600000000005</c:v>
                </c:pt>
                <c:pt idx="15130">
                  <c:v>-0.59310300000000005</c:v>
                </c:pt>
                <c:pt idx="15131">
                  <c:v>-0.59093899999999999</c:v>
                </c:pt>
                <c:pt idx="15132">
                  <c:v>-0.58973100000000001</c:v>
                </c:pt>
                <c:pt idx="15133">
                  <c:v>-0.58949499999999999</c:v>
                </c:pt>
                <c:pt idx="15134">
                  <c:v>-0.58776499999999998</c:v>
                </c:pt>
                <c:pt idx="15135">
                  <c:v>-0.58706899999999995</c:v>
                </c:pt>
                <c:pt idx="15136">
                  <c:v>-0.58167899999999995</c:v>
                </c:pt>
                <c:pt idx="15137">
                  <c:v>-0.57049899999999998</c:v>
                </c:pt>
                <c:pt idx="15138">
                  <c:v>-0.56280799999999997</c:v>
                </c:pt>
                <c:pt idx="15139">
                  <c:v>-0.5635</c:v>
                </c:pt>
                <c:pt idx="15140">
                  <c:v>-0.55846899999999999</c:v>
                </c:pt>
                <c:pt idx="15141">
                  <c:v>-0.55263399999999996</c:v>
                </c:pt>
                <c:pt idx="15142">
                  <c:v>-0.54872799999999999</c:v>
                </c:pt>
                <c:pt idx="15143">
                  <c:v>-0.54801100000000003</c:v>
                </c:pt>
                <c:pt idx="15144">
                  <c:v>-0.54185399999999995</c:v>
                </c:pt>
                <c:pt idx="15145">
                  <c:v>-0.53508299999999998</c:v>
                </c:pt>
                <c:pt idx="15146">
                  <c:v>-0.52630500000000002</c:v>
                </c:pt>
                <c:pt idx="15147">
                  <c:v>-0.51990499999999995</c:v>
                </c:pt>
                <c:pt idx="15148">
                  <c:v>-0.51758499999999996</c:v>
                </c:pt>
                <c:pt idx="15149">
                  <c:v>-0.51527299999999998</c:v>
                </c:pt>
                <c:pt idx="15150">
                  <c:v>-0.51404099999999997</c:v>
                </c:pt>
                <c:pt idx="15151">
                  <c:v>-0.50674399999999997</c:v>
                </c:pt>
                <c:pt idx="15152">
                  <c:v>-0.50393299999999996</c:v>
                </c:pt>
                <c:pt idx="15153">
                  <c:v>-0.49516900000000003</c:v>
                </c:pt>
                <c:pt idx="15154">
                  <c:v>-0.48681000000000002</c:v>
                </c:pt>
                <c:pt idx="15155">
                  <c:v>-0.48898599999999998</c:v>
                </c:pt>
                <c:pt idx="15156">
                  <c:v>-0.49219200000000002</c:v>
                </c:pt>
                <c:pt idx="15157">
                  <c:v>-0.49187900000000001</c:v>
                </c:pt>
                <c:pt idx="15158">
                  <c:v>-0.48755100000000001</c:v>
                </c:pt>
                <c:pt idx="15159">
                  <c:v>-0.48222399999999999</c:v>
                </c:pt>
                <c:pt idx="15160">
                  <c:v>-0.47588599999999998</c:v>
                </c:pt>
                <c:pt idx="15161">
                  <c:v>-0.46854299999999999</c:v>
                </c:pt>
                <c:pt idx="15162">
                  <c:v>-0.46174700000000002</c:v>
                </c:pt>
                <c:pt idx="15163">
                  <c:v>-0.461561</c:v>
                </c:pt>
                <c:pt idx="15164">
                  <c:v>-0.46771400000000002</c:v>
                </c:pt>
                <c:pt idx="15165">
                  <c:v>-0.46679799999999999</c:v>
                </c:pt>
                <c:pt idx="15166">
                  <c:v>-0.46489200000000003</c:v>
                </c:pt>
                <c:pt idx="15167">
                  <c:v>-0.45749800000000002</c:v>
                </c:pt>
                <c:pt idx="15168">
                  <c:v>-0.45273400000000003</c:v>
                </c:pt>
                <c:pt idx="15169">
                  <c:v>-0.448855</c:v>
                </c:pt>
                <c:pt idx="15170">
                  <c:v>-0.44402700000000001</c:v>
                </c:pt>
                <c:pt idx="15171">
                  <c:v>-0.44120100000000001</c:v>
                </c:pt>
                <c:pt idx="15172">
                  <c:v>-0.43838300000000002</c:v>
                </c:pt>
                <c:pt idx="15173">
                  <c:v>-0.436446</c:v>
                </c:pt>
                <c:pt idx="15174">
                  <c:v>-0.428871</c:v>
                </c:pt>
                <c:pt idx="15175">
                  <c:v>-0.42186699999999999</c:v>
                </c:pt>
                <c:pt idx="15176">
                  <c:v>-0.43</c:v>
                </c:pt>
                <c:pt idx="15177">
                  <c:v>-0.44144299999999997</c:v>
                </c:pt>
                <c:pt idx="15178">
                  <c:v>-0.44091000000000002</c:v>
                </c:pt>
                <c:pt idx="15179">
                  <c:v>-0.42901299999999998</c:v>
                </c:pt>
                <c:pt idx="15180">
                  <c:v>-0.42435899999999999</c:v>
                </c:pt>
                <c:pt idx="15181">
                  <c:v>-0.41831499999999999</c:v>
                </c:pt>
                <c:pt idx="15182">
                  <c:v>-0.41042400000000001</c:v>
                </c:pt>
                <c:pt idx="15183">
                  <c:v>-0.40415600000000002</c:v>
                </c:pt>
                <c:pt idx="15184">
                  <c:v>-0.400926</c:v>
                </c:pt>
                <c:pt idx="15185">
                  <c:v>-0.40121499999999999</c:v>
                </c:pt>
                <c:pt idx="15186">
                  <c:v>-0.40323900000000001</c:v>
                </c:pt>
                <c:pt idx="15187">
                  <c:v>-0.40114100000000003</c:v>
                </c:pt>
                <c:pt idx="15188">
                  <c:v>-0.39838400000000002</c:v>
                </c:pt>
                <c:pt idx="15189">
                  <c:v>-0.39903899999999998</c:v>
                </c:pt>
                <c:pt idx="15190">
                  <c:v>-0.398038</c:v>
                </c:pt>
                <c:pt idx="15191">
                  <c:v>-0.39663900000000002</c:v>
                </c:pt>
                <c:pt idx="15192">
                  <c:v>-0.39462000000000003</c:v>
                </c:pt>
                <c:pt idx="15193">
                  <c:v>-0.391287</c:v>
                </c:pt>
                <c:pt idx="15194">
                  <c:v>-0.39094400000000001</c:v>
                </c:pt>
                <c:pt idx="15195">
                  <c:v>-0.38944299999999998</c:v>
                </c:pt>
                <c:pt idx="15196">
                  <c:v>-0.38811400000000001</c:v>
                </c:pt>
                <c:pt idx="15197">
                  <c:v>-0.38816400000000001</c:v>
                </c:pt>
                <c:pt idx="15198">
                  <c:v>-0.387297</c:v>
                </c:pt>
                <c:pt idx="15199">
                  <c:v>-0.38775300000000001</c:v>
                </c:pt>
                <c:pt idx="15200">
                  <c:v>-0.38777600000000001</c:v>
                </c:pt>
                <c:pt idx="15201">
                  <c:v>-0.40021899999999999</c:v>
                </c:pt>
                <c:pt idx="15202">
                  <c:v>-0.409964</c:v>
                </c:pt>
                <c:pt idx="15203">
                  <c:v>-0.41529100000000002</c:v>
                </c:pt>
                <c:pt idx="15204">
                  <c:v>-0.41490500000000002</c:v>
                </c:pt>
                <c:pt idx="15205">
                  <c:v>-0.40668500000000002</c:v>
                </c:pt>
                <c:pt idx="15206">
                  <c:v>-0.39668900000000001</c:v>
                </c:pt>
                <c:pt idx="15207">
                  <c:v>-0.38633200000000001</c:v>
                </c:pt>
                <c:pt idx="15208">
                  <c:v>-0.38018299999999999</c:v>
                </c:pt>
                <c:pt idx="15209">
                  <c:v>-0.37889400000000001</c:v>
                </c:pt>
                <c:pt idx="15210">
                  <c:v>-0.37896800000000003</c:v>
                </c:pt>
                <c:pt idx="15211">
                  <c:v>-0.37716699999999997</c:v>
                </c:pt>
                <c:pt idx="15212">
                  <c:v>-0.36690600000000001</c:v>
                </c:pt>
                <c:pt idx="15213">
                  <c:v>-0.35664200000000001</c:v>
                </c:pt>
                <c:pt idx="15214">
                  <c:v>-0.34964000000000001</c:v>
                </c:pt>
                <c:pt idx="15215">
                  <c:v>-0.34077299999999999</c:v>
                </c:pt>
                <c:pt idx="15216">
                  <c:v>-0.33685799999999999</c:v>
                </c:pt>
                <c:pt idx="15217">
                  <c:v>-0.32973400000000003</c:v>
                </c:pt>
                <c:pt idx="15218">
                  <c:v>-0.32228200000000001</c:v>
                </c:pt>
                <c:pt idx="15219">
                  <c:v>-0.31472699999999998</c:v>
                </c:pt>
                <c:pt idx="15220">
                  <c:v>-0.30688799999999999</c:v>
                </c:pt>
                <c:pt idx="15221">
                  <c:v>-0.30669400000000002</c:v>
                </c:pt>
                <c:pt idx="15222">
                  <c:v>-0.310643</c:v>
                </c:pt>
                <c:pt idx="15223">
                  <c:v>-0.311589</c:v>
                </c:pt>
                <c:pt idx="15224">
                  <c:v>-0.31079400000000001</c:v>
                </c:pt>
                <c:pt idx="15225">
                  <c:v>-0.29810300000000001</c:v>
                </c:pt>
                <c:pt idx="15226">
                  <c:v>-0.28935699999999998</c:v>
                </c:pt>
                <c:pt idx="15227">
                  <c:v>-0.28736099999999998</c:v>
                </c:pt>
                <c:pt idx="15228">
                  <c:v>-0.281746</c:v>
                </c:pt>
                <c:pt idx="15229">
                  <c:v>-0.27630199999999999</c:v>
                </c:pt>
                <c:pt idx="15230">
                  <c:v>-0.27476499999999998</c:v>
                </c:pt>
                <c:pt idx="15231">
                  <c:v>-0.269679</c:v>
                </c:pt>
                <c:pt idx="15232">
                  <c:v>-0.26467099999999999</c:v>
                </c:pt>
                <c:pt idx="15233">
                  <c:v>-0.26059700000000002</c:v>
                </c:pt>
                <c:pt idx="15234">
                  <c:v>-0.25307099999999999</c:v>
                </c:pt>
                <c:pt idx="15235">
                  <c:v>-0.252527</c:v>
                </c:pt>
                <c:pt idx="15236">
                  <c:v>-0.248469</c:v>
                </c:pt>
                <c:pt idx="15237">
                  <c:v>-0.24041000000000001</c:v>
                </c:pt>
                <c:pt idx="15238">
                  <c:v>-0.23783599999999999</c:v>
                </c:pt>
                <c:pt idx="15239">
                  <c:v>-0.23084399999999999</c:v>
                </c:pt>
                <c:pt idx="15240">
                  <c:v>-0.21981500000000001</c:v>
                </c:pt>
                <c:pt idx="15241">
                  <c:v>-0.20971699999999999</c:v>
                </c:pt>
                <c:pt idx="15242">
                  <c:v>-0.20211200000000001</c:v>
                </c:pt>
                <c:pt idx="15243">
                  <c:v>-0.19597600000000001</c:v>
                </c:pt>
                <c:pt idx="15244">
                  <c:v>-0.192355</c:v>
                </c:pt>
                <c:pt idx="15245">
                  <c:v>-0.18917200000000001</c:v>
                </c:pt>
                <c:pt idx="15246">
                  <c:v>-0.189969</c:v>
                </c:pt>
                <c:pt idx="15247">
                  <c:v>-0.189945</c:v>
                </c:pt>
                <c:pt idx="15248">
                  <c:v>-0.18709300000000001</c:v>
                </c:pt>
                <c:pt idx="15249">
                  <c:v>-0.17859800000000001</c:v>
                </c:pt>
                <c:pt idx="15250">
                  <c:v>-0.17236499999999999</c:v>
                </c:pt>
                <c:pt idx="15251">
                  <c:v>-0.167073</c:v>
                </c:pt>
                <c:pt idx="15252">
                  <c:v>-0.16672300000000001</c:v>
                </c:pt>
                <c:pt idx="15253">
                  <c:v>-0.166182</c:v>
                </c:pt>
                <c:pt idx="15254">
                  <c:v>-0.16510900000000001</c:v>
                </c:pt>
                <c:pt idx="15255">
                  <c:v>-0.16256100000000001</c:v>
                </c:pt>
                <c:pt idx="15256">
                  <c:v>-0.158777</c:v>
                </c:pt>
                <c:pt idx="15257">
                  <c:v>-0.150225</c:v>
                </c:pt>
                <c:pt idx="15258">
                  <c:v>-0.14495</c:v>
                </c:pt>
                <c:pt idx="15259">
                  <c:v>-0.137408</c:v>
                </c:pt>
                <c:pt idx="15260">
                  <c:v>-0.13398099999999999</c:v>
                </c:pt>
                <c:pt idx="15261">
                  <c:v>-0.13631299999999999</c:v>
                </c:pt>
                <c:pt idx="15262">
                  <c:v>-0.14074500000000001</c:v>
                </c:pt>
                <c:pt idx="15263">
                  <c:v>-0.14207700000000001</c:v>
                </c:pt>
                <c:pt idx="15264">
                  <c:v>-0.14025199999999999</c:v>
                </c:pt>
                <c:pt idx="15265">
                  <c:v>-0.13688800000000001</c:v>
                </c:pt>
                <c:pt idx="15266">
                  <c:v>-0.13680800000000001</c:v>
                </c:pt>
                <c:pt idx="15267">
                  <c:v>-0.13683300000000001</c:v>
                </c:pt>
                <c:pt idx="15268">
                  <c:v>-0.13613900000000001</c:v>
                </c:pt>
                <c:pt idx="15269">
                  <c:v>-0.1341</c:v>
                </c:pt>
                <c:pt idx="15270">
                  <c:v>-0.122768</c:v>
                </c:pt>
                <c:pt idx="15271">
                  <c:v>-0.11476</c:v>
                </c:pt>
                <c:pt idx="15272">
                  <c:v>-0.110319</c:v>
                </c:pt>
                <c:pt idx="15273">
                  <c:v>-0.103953</c:v>
                </c:pt>
                <c:pt idx="15274">
                  <c:v>-0.10209500000000001</c:v>
                </c:pt>
                <c:pt idx="15275">
                  <c:v>-0.102967</c:v>
                </c:pt>
                <c:pt idx="15276">
                  <c:v>-0.102881</c:v>
                </c:pt>
                <c:pt idx="15277">
                  <c:v>-0.103216</c:v>
                </c:pt>
                <c:pt idx="15278">
                  <c:v>-0.105438</c:v>
                </c:pt>
                <c:pt idx="15279">
                  <c:v>-0.104625</c:v>
                </c:pt>
                <c:pt idx="15280">
                  <c:v>-9.2189099999999996E-2</c:v>
                </c:pt>
                <c:pt idx="15281">
                  <c:v>-8.4272899999999998E-2</c:v>
                </c:pt>
                <c:pt idx="15282">
                  <c:v>-8.2513699999999995E-2</c:v>
                </c:pt>
                <c:pt idx="15283">
                  <c:v>-8.3113099999999995E-2</c:v>
                </c:pt>
                <c:pt idx="15284">
                  <c:v>-8.4344699999999995E-2</c:v>
                </c:pt>
                <c:pt idx="15285">
                  <c:v>-7.6955999999999997E-2</c:v>
                </c:pt>
                <c:pt idx="15286">
                  <c:v>-6.7449800000000004E-2</c:v>
                </c:pt>
                <c:pt idx="15287">
                  <c:v>-6.4822400000000002E-2</c:v>
                </c:pt>
                <c:pt idx="15288">
                  <c:v>-6.2545500000000004E-2</c:v>
                </c:pt>
                <c:pt idx="15289">
                  <c:v>-5.2640699999999999E-2</c:v>
                </c:pt>
                <c:pt idx="15290">
                  <c:v>-3.6555200000000003E-2</c:v>
                </c:pt>
                <c:pt idx="15291">
                  <c:v>-2.8709800000000001E-2</c:v>
                </c:pt>
                <c:pt idx="15292">
                  <c:v>-2.3869100000000001E-2</c:v>
                </c:pt>
                <c:pt idx="15293">
                  <c:v>-2.1772099999999999E-2</c:v>
                </c:pt>
                <c:pt idx="15294">
                  <c:v>-2.13361E-2</c:v>
                </c:pt>
                <c:pt idx="15295">
                  <c:v>-1.9590799999999998E-2</c:v>
                </c:pt>
                <c:pt idx="15296">
                  <c:v>-1.77152E-2</c:v>
                </c:pt>
                <c:pt idx="15297">
                  <c:v>-1.8833200000000001E-2</c:v>
                </c:pt>
                <c:pt idx="15298">
                  <c:v>-2.0173199999999999E-2</c:v>
                </c:pt>
                <c:pt idx="15299">
                  <c:v>-1.94843E-2</c:v>
                </c:pt>
                <c:pt idx="15300">
                  <c:v>-1.6762200000000001E-2</c:v>
                </c:pt>
                <c:pt idx="15301">
                  <c:v>-1.4392E-2</c:v>
                </c:pt>
                <c:pt idx="15302">
                  <c:v>-1.3851499999999999E-2</c:v>
                </c:pt>
                <c:pt idx="15303">
                  <c:v>-1.3656E-2</c:v>
                </c:pt>
                <c:pt idx="15304">
                  <c:v>-1.08363E-2</c:v>
                </c:pt>
                <c:pt idx="15305">
                  <c:v>-4.6760400000000002E-3</c:v>
                </c:pt>
                <c:pt idx="15306">
                  <c:v>-1.4338599999999999E-3</c:v>
                </c:pt>
                <c:pt idx="15307">
                  <c:v>-1.9880499999999999E-3</c:v>
                </c:pt>
                <c:pt idx="15308">
                  <c:v>-7.6752399999999998E-3</c:v>
                </c:pt>
                <c:pt idx="15309">
                  <c:v>-1.6369000000000002E-2</c:v>
                </c:pt>
                <c:pt idx="15310">
                  <c:v>-1.8471000000000001E-2</c:v>
                </c:pt>
                <c:pt idx="15311">
                  <c:v>-1.4566000000000001E-2</c:v>
                </c:pt>
                <c:pt idx="15312">
                  <c:v>-9.4939199999999994E-3</c:v>
                </c:pt>
                <c:pt idx="15313">
                  <c:v>-4.0324000000000002E-3</c:v>
                </c:pt>
                <c:pt idx="15314">
                  <c:v>-1.18004E-3</c:v>
                </c:pt>
                <c:pt idx="15315">
                  <c:v>-1.8637199999999999E-3</c:v>
                </c:pt>
                <c:pt idx="15316">
                  <c:v>-5.3523100000000005E-4</c:v>
                </c:pt>
                <c:pt idx="15317">
                  <c:v>5.2803400000000003E-4</c:v>
                </c:pt>
                <c:pt idx="15318">
                  <c:v>3.4019300000000001E-3</c:v>
                </c:pt>
                <c:pt idx="15319">
                  <c:v>7.41422E-3</c:v>
                </c:pt>
                <c:pt idx="15320">
                  <c:v>1.2346599999999999E-2</c:v>
                </c:pt>
                <c:pt idx="15321">
                  <c:v>2.4554699999999999E-2</c:v>
                </c:pt>
                <c:pt idx="15322">
                  <c:v>3.2290100000000002E-2</c:v>
                </c:pt>
                <c:pt idx="15323">
                  <c:v>3.6709400000000003E-2</c:v>
                </c:pt>
                <c:pt idx="15324">
                  <c:v>4.0330999999999999E-2</c:v>
                </c:pt>
                <c:pt idx="15325">
                  <c:v>4.2054800000000003E-2</c:v>
                </c:pt>
                <c:pt idx="15326">
                  <c:v>4.02806E-2</c:v>
                </c:pt>
                <c:pt idx="15327">
                  <c:v>3.9177499999999997E-2</c:v>
                </c:pt>
                <c:pt idx="15328">
                  <c:v>3.97951E-2</c:v>
                </c:pt>
                <c:pt idx="15329">
                  <c:v>3.8084899999999998E-2</c:v>
                </c:pt>
                <c:pt idx="15330">
                  <c:v>3.9239799999999998E-2</c:v>
                </c:pt>
                <c:pt idx="15331">
                  <c:v>4.33471E-2</c:v>
                </c:pt>
                <c:pt idx="15332">
                  <c:v>4.5765E-2</c:v>
                </c:pt>
                <c:pt idx="15333">
                  <c:v>4.7553900000000003E-2</c:v>
                </c:pt>
                <c:pt idx="15334">
                  <c:v>4.6231000000000001E-2</c:v>
                </c:pt>
                <c:pt idx="15335">
                  <c:v>4.50833E-2</c:v>
                </c:pt>
                <c:pt idx="15336">
                  <c:v>3.5353700000000002E-2</c:v>
                </c:pt>
                <c:pt idx="15337">
                  <c:v>2.3438299999999999E-2</c:v>
                </c:pt>
                <c:pt idx="15338">
                  <c:v>2.4798899999999999E-2</c:v>
                </c:pt>
                <c:pt idx="15339">
                  <c:v>2.4125000000000001E-2</c:v>
                </c:pt>
                <c:pt idx="15340">
                  <c:v>2.1216599999999999E-2</c:v>
                </c:pt>
                <c:pt idx="15341">
                  <c:v>2.0816999999999999E-2</c:v>
                </c:pt>
                <c:pt idx="15342">
                  <c:v>2.5575199999999999E-2</c:v>
                </c:pt>
                <c:pt idx="15343">
                  <c:v>2.84867E-2</c:v>
                </c:pt>
                <c:pt idx="15344">
                  <c:v>2.7456299999999999E-2</c:v>
                </c:pt>
                <c:pt idx="15345">
                  <c:v>2.9619199999999998E-2</c:v>
                </c:pt>
                <c:pt idx="15346">
                  <c:v>2.9789300000000001E-2</c:v>
                </c:pt>
                <c:pt idx="15347">
                  <c:v>2.8761700000000001E-2</c:v>
                </c:pt>
                <c:pt idx="15348">
                  <c:v>2.8417100000000001E-2</c:v>
                </c:pt>
                <c:pt idx="15349">
                  <c:v>2.4017799999999999E-2</c:v>
                </c:pt>
                <c:pt idx="15350">
                  <c:v>1.8345500000000001E-2</c:v>
                </c:pt>
                <c:pt idx="15351">
                  <c:v>1.94398E-2</c:v>
                </c:pt>
                <c:pt idx="15352">
                  <c:v>1.8380000000000001E-2</c:v>
                </c:pt>
                <c:pt idx="15353">
                  <c:v>1.22033E-2</c:v>
                </c:pt>
                <c:pt idx="15354">
                  <c:v>6.2078599999999999E-3</c:v>
                </c:pt>
                <c:pt idx="15355">
                  <c:v>7.9147599999999999E-3</c:v>
                </c:pt>
                <c:pt idx="15356">
                  <c:v>7.8342399999999993E-3</c:v>
                </c:pt>
                <c:pt idx="15357">
                  <c:v>5.5879299999999996E-3</c:v>
                </c:pt>
                <c:pt idx="15358">
                  <c:v>7.0489599999999999E-3</c:v>
                </c:pt>
                <c:pt idx="15359">
                  <c:v>6.7349300000000001E-3</c:v>
                </c:pt>
                <c:pt idx="15360">
                  <c:v>7.0653900000000004E-3</c:v>
                </c:pt>
                <c:pt idx="15361">
                  <c:v>6.8701200000000004E-3</c:v>
                </c:pt>
                <c:pt idx="15362">
                  <c:v>8.9054700000000004E-3</c:v>
                </c:pt>
                <c:pt idx="15363">
                  <c:v>1.2772E-2</c:v>
                </c:pt>
                <c:pt idx="15364">
                  <c:v>1.2245199999999999E-2</c:v>
                </c:pt>
                <c:pt idx="15365">
                  <c:v>1.2699500000000001E-2</c:v>
                </c:pt>
                <c:pt idx="15366">
                  <c:v>1.3776E-2</c:v>
                </c:pt>
                <c:pt idx="15367">
                  <c:v>1.5145199999999999E-2</c:v>
                </c:pt>
                <c:pt idx="15368">
                  <c:v>1.4138400000000001E-2</c:v>
                </c:pt>
                <c:pt idx="15369">
                  <c:v>1.6090799999999999E-2</c:v>
                </c:pt>
                <c:pt idx="15370">
                  <c:v>1.75978E-2</c:v>
                </c:pt>
                <c:pt idx="15371">
                  <c:v>2.0872499999999999E-2</c:v>
                </c:pt>
                <c:pt idx="15372">
                  <c:v>2.49623E-2</c:v>
                </c:pt>
                <c:pt idx="15373">
                  <c:v>3.6184599999999997E-2</c:v>
                </c:pt>
                <c:pt idx="15374">
                  <c:v>4.6548899999999997E-2</c:v>
                </c:pt>
                <c:pt idx="15375">
                  <c:v>5.0076500000000003E-2</c:v>
                </c:pt>
                <c:pt idx="15376">
                  <c:v>5.3107300000000003E-2</c:v>
                </c:pt>
                <c:pt idx="15377">
                  <c:v>5.9952699999999998E-2</c:v>
                </c:pt>
                <c:pt idx="15378">
                  <c:v>6.9806400000000005E-2</c:v>
                </c:pt>
                <c:pt idx="15379">
                  <c:v>6.5936900000000007E-2</c:v>
                </c:pt>
                <c:pt idx="15380">
                  <c:v>5.1406100000000003E-2</c:v>
                </c:pt>
                <c:pt idx="15381">
                  <c:v>5.1973600000000002E-2</c:v>
                </c:pt>
                <c:pt idx="15382">
                  <c:v>4.8342999999999997E-2</c:v>
                </c:pt>
                <c:pt idx="15383">
                  <c:v>3.96491E-2</c:v>
                </c:pt>
                <c:pt idx="15384">
                  <c:v>2.89559E-2</c:v>
                </c:pt>
                <c:pt idx="15385">
                  <c:v>2.5308400000000002E-2</c:v>
                </c:pt>
                <c:pt idx="15386">
                  <c:v>8.1328200000000007E-3</c:v>
                </c:pt>
                <c:pt idx="15387">
                  <c:v>-6.16813E-3</c:v>
                </c:pt>
                <c:pt idx="15388">
                  <c:v>-1.1927800000000001E-2</c:v>
                </c:pt>
                <c:pt idx="15389">
                  <c:v>-2.1625999999999999E-2</c:v>
                </c:pt>
                <c:pt idx="15390">
                  <c:v>-3.3680799999999997E-2</c:v>
                </c:pt>
                <c:pt idx="15391">
                  <c:v>-4.4954500000000001E-2</c:v>
                </c:pt>
                <c:pt idx="15392">
                  <c:v>-5.0473999999999998E-2</c:v>
                </c:pt>
                <c:pt idx="15393">
                  <c:v>-5.13242E-2</c:v>
                </c:pt>
                <c:pt idx="15394">
                  <c:v>-5.6367100000000003E-2</c:v>
                </c:pt>
                <c:pt idx="15395">
                  <c:v>-5.7344699999999998E-2</c:v>
                </c:pt>
                <c:pt idx="15396">
                  <c:v>-5.17665E-2</c:v>
                </c:pt>
                <c:pt idx="15397">
                  <c:v>-5.6834500000000003E-2</c:v>
                </c:pt>
                <c:pt idx="15398">
                  <c:v>-6.8593899999999999E-2</c:v>
                </c:pt>
                <c:pt idx="15399">
                  <c:v>-7.6377E-2</c:v>
                </c:pt>
                <c:pt idx="15400">
                  <c:v>-8.0634200000000003E-2</c:v>
                </c:pt>
                <c:pt idx="15401">
                  <c:v>-7.5320399999999996E-2</c:v>
                </c:pt>
                <c:pt idx="15402">
                  <c:v>-6.7377800000000002E-2</c:v>
                </c:pt>
                <c:pt idx="15403">
                  <c:v>-6.16207E-2</c:v>
                </c:pt>
                <c:pt idx="15404">
                  <c:v>-5.9969599999999998E-2</c:v>
                </c:pt>
                <c:pt idx="15405">
                  <c:v>-5.9617299999999998E-2</c:v>
                </c:pt>
                <c:pt idx="15406">
                  <c:v>-5.7044200000000003E-2</c:v>
                </c:pt>
                <c:pt idx="15407">
                  <c:v>-5.2139699999999997E-2</c:v>
                </c:pt>
                <c:pt idx="15408">
                  <c:v>-4.5004000000000002E-2</c:v>
                </c:pt>
                <c:pt idx="15409">
                  <c:v>-3.81412E-2</c:v>
                </c:pt>
                <c:pt idx="15410">
                  <c:v>-3.5710499999999999E-2</c:v>
                </c:pt>
                <c:pt idx="15411">
                  <c:v>-3.3076700000000001E-2</c:v>
                </c:pt>
                <c:pt idx="15412">
                  <c:v>-2.9083700000000001E-2</c:v>
                </c:pt>
                <c:pt idx="15413">
                  <c:v>-2.503E-2</c:v>
                </c:pt>
                <c:pt idx="15414">
                  <c:v>-2.08045E-2</c:v>
                </c:pt>
                <c:pt idx="15415">
                  <c:v>-2.50178E-2</c:v>
                </c:pt>
                <c:pt idx="15416">
                  <c:v>-3.71504E-2</c:v>
                </c:pt>
                <c:pt idx="15417">
                  <c:v>-4.74609E-2</c:v>
                </c:pt>
                <c:pt idx="15418">
                  <c:v>-5.1888900000000002E-2</c:v>
                </c:pt>
                <c:pt idx="15419">
                  <c:v>-5.8140299999999999E-2</c:v>
                </c:pt>
                <c:pt idx="15420">
                  <c:v>-6.5632999999999997E-2</c:v>
                </c:pt>
                <c:pt idx="15421">
                  <c:v>-6.9001599999999996E-2</c:v>
                </c:pt>
                <c:pt idx="15422">
                  <c:v>-7.5109499999999996E-2</c:v>
                </c:pt>
                <c:pt idx="15423">
                  <c:v>-7.6199199999999995E-2</c:v>
                </c:pt>
                <c:pt idx="15424">
                  <c:v>-6.7967E-2</c:v>
                </c:pt>
                <c:pt idx="15425">
                  <c:v>-5.9347999999999998E-2</c:v>
                </c:pt>
                <c:pt idx="15426">
                  <c:v>-4.9351100000000002E-2</c:v>
                </c:pt>
                <c:pt idx="15427">
                  <c:v>-3.9198900000000002E-2</c:v>
                </c:pt>
                <c:pt idx="15428">
                  <c:v>-3.1893900000000003E-2</c:v>
                </c:pt>
                <c:pt idx="15429">
                  <c:v>-3.4726E-2</c:v>
                </c:pt>
                <c:pt idx="15430">
                  <c:v>-4.6916699999999999E-2</c:v>
                </c:pt>
                <c:pt idx="15431">
                  <c:v>-5.1997500000000002E-2</c:v>
                </c:pt>
                <c:pt idx="15432">
                  <c:v>-4.8471800000000002E-2</c:v>
                </c:pt>
                <c:pt idx="15433">
                  <c:v>-4.5385200000000001E-2</c:v>
                </c:pt>
                <c:pt idx="15434">
                  <c:v>-3.9836299999999998E-2</c:v>
                </c:pt>
                <c:pt idx="15435">
                  <c:v>-3.3694000000000002E-2</c:v>
                </c:pt>
                <c:pt idx="15436">
                  <c:v>-3.1369599999999997E-2</c:v>
                </c:pt>
                <c:pt idx="15437">
                  <c:v>-3.3242899999999999E-2</c:v>
                </c:pt>
                <c:pt idx="15438">
                  <c:v>-3.3716000000000003E-2</c:v>
                </c:pt>
                <c:pt idx="15439">
                  <c:v>-3.4555200000000001E-2</c:v>
                </c:pt>
                <c:pt idx="15440">
                  <c:v>-3.1651600000000002E-2</c:v>
                </c:pt>
                <c:pt idx="15441">
                  <c:v>-2.8527199999999999E-2</c:v>
                </c:pt>
                <c:pt idx="15442">
                  <c:v>-2.6408999999999998E-2</c:v>
                </c:pt>
                <c:pt idx="15443">
                  <c:v>-2.7809799999999999E-2</c:v>
                </c:pt>
                <c:pt idx="15444">
                  <c:v>-2.8791400000000002E-2</c:v>
                </c:pt>
                <c:pt idx="15445">
                  <c:v>-2.5285700000000001E-2</c:v>
                </c:pt>
                <c:pt idx="15446">
                  <c:v>-2.0095200000000001E-2</c:v>
                </c:pt>
                <c:pt idx="15447">
                  <c:v>-1.50131E-2</c:v>
                </c:pt>
                <c:pt idx="15448">
                  <c:v>-1.55528E-2</c:v>
                </c:pt>
                <c:pt idx="15449">
                  <c:v>-1.46274E-2</c:v>
                </c:pt>
                <c:pt idx="15450">
                  <c:v>-1.1809800000000001E-2</c:v>
                </c:pt>
                <c:pt idx="15451">
                  <c:v>-9.9383300000000004E-3</c:v>
                </c:pt>
                <c:pt idx="15452">
                  <c:v>-1.3074300000000001E-2</c:v>
                </c:pt>
                <c:pt idx="15453">
                  <c:v>-1.71364E-2</c:v>
                </c:pt>
                <c:pt idx="15454">
                  <c:v>-1.9835800000000001E-2</c:v>
                </c:pt>
                <c:pt idx="15455">
                  <c:v>-2.6206799999999999E-2</c:v>
                </c:pt>
                <c:pt idx="15456">
                  <c:v>-3.9611399999999998E-2</c:v>
                </c:pt>
                <c:pt idx="15457">
                  <c:v>-4.4696899999999998E-2</c:v>
                </c:pt>
                <c:pt idx="15458">
                  <c:v>-3.9100999999999997E-2</c:v>
                </c:pt>
                <c:pt idx="15459">
                  <c:v>-2.7810700000000001E-2</c:v>
                </c:pt>
                <c:pt idx="15460">
                  <c:v>-1.8673700000000001E-2</c:v>
                </c:pt>
                <c:pt idx="15461">
                  <c:v>-1.3627200000000001E-2</c:v>
                </c:pt>
                <c:pt idx="15462">
                  <c:v>-1.2267699999999999E-2</c:v>
                </c:pt>
                <c:pt idx="15463">
                  <c:v>-1.00404E-2</c:v>
                </c:pt>
                <c:pt idx="15464">
                  <c:v>-4.2432299999999997E-3</c:v>
                </c:pt>
                <c:pt idx="15465">
                  <c:v>3.6268300000000002E-3</c:v>
                </c:pt>
                <c:pt idx="15466">
                  <c:v>9.4506299999999998E-3</c:v>
                </c:pt>
                <c:pt idx="15467">
                  <c:v>1.2748199999999999E-2</c:v>
                </c:pt>
                <c:pt idx="15468">
                  <c:v>1.6141699999999998E-2</c:v>
                </c:pt>
                <c:pt idx="15469">
                  <c:v>2.03775E-2</c:v>
                </c:pt>
                <c:pt idx="15470">
                  <c:v>2.11264E-2</c:v>
                </c:pt>
                <c:pt idx="15471">
                  <c:v>2.23339E-2</c:v>
                </c:pt>
                <c:pt idx="15472">
                  <c:v>2.30882E-2</c:v>
                </c:pt>
                <c:pt idx="15473">
                  <c:v>3.1181E-2</c:v>
                </c:pt>
                <c:pt idx="15474">
                  <c:v>3.70341E-2</c:v>
                </c:pt>
                <c:pt idx="15475">
                  <c:v>4.4282799999999997E-2</c:v>
                </c:pt>
                <c:pt idx="15476">
                  <c:v>4.9290599999999997E-2</c:v>
                </c:pt>
                <c:pt idx="15477">
                  <c:v>5.8824799999999997E-2</c:v>
                </c:pt>
                <c:pt idx="15478">
                  <c:v>6.8771700000000005E-2</c:v>
                </c:pt>
                <c:pt idx="15479">
                  <c:v>7.3432600000000001E-2</c:v>
                </c:pt>
                <c:pt idx="15480">
                  <c:v>7.5556200000000004E-2</c:v>
                </c:pt>
                <c:pt idx="15481">
                  <c:v>7.7607200000000001E-2</c:v>
                </c:pt>
                <c:pt idx="15482">
                  <c:v>8.04203E-2</c:v>
                </c:pt>
                <c:pt idx="15483">
                  <c:v>8.5662100000000005E-2</c:v>
                </c:pt>
                <c:pt idx="15484">
                  <c:v>9.5920000000000005E-2</c:v>
                </c:pt>
                <c:pt idx="15485">
                  <c:v>0.10109600000000001</c:v>
                </c:pt>
                <c:pt idx="15486">
                  <c:v>0.10512299999999999</c:v>
                </c:pt>
                <c:pt idx="15487">
                  <c:v>0.11024100000000001</c:v>
                </c:pt>
                <c:pt idx="15488">
                  <c:v>0.120793</c:v>
                </c:pt>
                <c:pt idx="15489">
                  <c:v>0.129637</c:v>
                </c:pt>
                <c:pt idx="15490">
                  <c:v>0.135743</c:v>
                </c:pt>
                <c:pt idx="15491">
                  <c:v>0.13923199999999999</c:v>
                </c:pt>
                <c:pt idx="15492">
                  <c:v>0.14726400000000001</c:v>
                </c:pt>
                <c:pt idx="15493">
                  <c:v>0.16017500000000001</c:v>
                </c:pt>
                <c:pt idx="15494">
                  <c:v>0.16362299999999999</c:v>
                </c:pt>
                <c:pt idx="15495">
                  <c:v>0.16217500000000001</c:v>
                </c:pt>
                <c:pt idx="15496">
                  <c:v>0.16631199999999999</c:v>
                </c:pt>
                <c:pt idx="15497">
                  <c:v>0.175511</c:v>
                </c:pt>
                <c:pt idx="15498">
                  <c:v>0.180366</c:v>
                </c:pt>
                <c:pt idx="15499">
                  <c:v>0.18229100000000001</c:v>
                </c:pt>
                <c:pt idx="15500">
                  <c:v>0.18578500000000001</c:v>
                </c:pt>
                <c:pt idx="15501">
                  <c:v>0.189137</c:v>
                </c:pt>
                <c:pt idx="15502">
                  <c:v>0.18904799999999999</c:v>
                </c:pt>
                <c:pt idx="15503">
                  <c:v>0.188642</c:v>
                </c:pt>
                <c:pt idx="15504">
                  <c:v>0.18787899999999999</c:v>
                </c:pt>
                <c:pt idx="15505">
                  <c:v>0.18781900000000001</c:v>
                </c:pt>
                <c:pt idx="15506">
                  <c:v>0.19001499999999999</c:v>
                </c:pt>
                <c:pt idx="15507">
                  <c:v>0.20086599999999999</c:v>
                </c:pt>
                <c:pt idx="15508">
                  <c:v>0.21857399999999999</c:v>
                </c:pt>
                <c:pt idx="15509">
                  <c:v>0.23045599999999999</c:v>
                </c:pt>
                <c:pt idx="15510">
                  <c:v>0.23171900000000001</c:v>
                </c:pt>
                <c:pt idx="15511">
                  <c:v>0.23014100000000001</c:v>
                </c:pt>
                <c:pt idx="15512">
                  <c:v>0.229212</c:v>
                </c:pt>
                <c:pt idx="15513">
                  <c:v>0.23108100000000001</c:v>
                </c:pt>
                <c:pt idx="15514">
                  <c:v>0.23361000000000001</c:v>
                </c:pt>
                <c:pt idx="15515">
                  <c:v>0.230881</c:v>
                </c:pt>
                <c:pt idx="15516">
                  <c:v>0.22539300000000001</c:v>
                </c:pt>
                <c:pt idx="15517">
                  <c:v>0.222355</c:v>
                </c:pt>
                <c:pt idx="15518">
                  <c:v>0.21989900000000001</c:v>
                </c:pt>
                <c:pt idx="15519">
                  <c:v>0.21779299999999999</c:v>
                </c:pt>
                <c:pt idx="15520">
                  <c:v>0.21832699999999999</c:v>
                </c:pt>
                <c:pt idx="15521">
                  <c:v>0.223524</c:v>
                </c:pt>
                <c:pt idx="15522">
                  <c:v>0.22761000000000001</c:v>
                </c:pt>
                <c:pt idx="15523">
                  <c:v>0.22641500000000001</c:v>
                </c:pt>
                <c:pt idx="15524">
                  <c:v>0.21990499999999999</c:v>
                </c:pt>
                <c:pt idx="15525">
                  <c:v>0.213921</c:v>
                </c:pt>
                <c:pt idx="15526">
                  <c:v>0.212674</c:v>
                </c:pt>
                <c:pt idx="15527">
                  <c:v>0.21266199999999999</c:v>
                </c:pt>
                <c:pt idx="15528">
                  <c:v>0.213419</c:v>
                </c:pt>
                <c:pt idx="15529">
                  <c:v>0.21086299999999999</c:v>
                </c:pt>
                <c:pt idx="15530">
                  <c:v>0.20672499999999999</c:v>
                </c:pt>
                <c:pt idx="15531">
                  <c:v>0.20464099999999999</c:v>
                </c:pt>
                <c:pt idx="15532">
                  <c:v>0.20316699999999999</c:v>
                </c:pt>
                <c:pt idx="15533">
                  <c:v>0.19680700000000001</c:v>
                </c:pt>
                <c:pt idx="15534">
                  <c:v>0.19147700000000001</c:v>
                </c:pt>
                <c:pt idx="15535">
                  <c:v>0.191029</c:v>
                </c:pt>
                <c:pt idx="15536">
                  <c:v>0.19119800000000001</c:v>
                </c:pt>
                <c:pt idx="15537">
                  <c:v>0.18690000000000001</c:v>
                </c:pt>
                <c:pt idx="15538">
                  <c:v>0.18243699999999999</c:v>
                </c:pt>
                <c:pt idx="15539">
                  <c:v>0.18274899999999999</c:v>
                </c:pt>
                <c:pt idx="15540">
                  <c:v>0.186588</c:v>
                </c:pt>
                <c:pt idx="15541">
                  <c:v>0.181946</c:v>
                </c:pt>
                <c:pt idx="15542">
                  <c:v>0.17211000000000001</c:v>
                </c:pt>
                <c:pt idx="15543">
                  <c:v>0.17219799999999999</c:v>
                </c:pt>
                <c:pt idx="15544">
                  <c:v>0.170793</c:v>
                </c:pt>
                <c:pt idx="15545">
                  <c:v>0.16591800000000001</c:v>
                </c:pt>
                <c:pt idx="15546">
                  <c:v>0.16361899999999999</c:v>
                </c:pt>
                <c:pt idx="15547">
                  <c:v>0.16661599999999999</c:v>
                </c:pt>
                <c:pt idx="15548">
                  <c:v>0.17063400000000001</c:v>
                </c:pt>
                <c:pt idx="15549">
                  <c:v>0.171766</c:v>
                </c:pt>
                <c:pt idx="15550">
                  <c:v>0.17174600000000001</c:v>
                </c:pt>
                <c:pt idx="15551">
                  <c:v>0.171879</c:v>
                </c:pt>
                <c:pt idx="15552">
                  <c:v>0.17291100000000001</c:v>
                </c:pt>
                <c:pt idx="15553">
                  <c:v>0.17715900000000001</c:v>
                </c:pt>
                <c:pt idx="15554">
                  <c:v>0.18156700000000001</c:v>
                </c:pt>
                <c:pt idx="15555">
                  <c:v>0.18432299999999999</c:v>
                </c:pt>
                <c:pt idx="15556">
                  <c:v>0.18009</c:v>
                </c:pt>
                <c:pt idx="15557">
                  <c:v>0.174538</c:v>
                </c:pt>
                <c:pt idx="15558">
                  <c:v>0.172595</c:v>
                </c:pt>
                <c:pt idx="15559">
                  <c:v>0.16877600000000001</c:v>
                </c:pt>
                <c:pt idx="15560">
                  <c:v>0.16677700000000001</c:v>
                </c:pt>
                <c:pt idx="15561">
                  <c:v>0.16725799999999999</c:v>
                </c:pt>
                <c:pt idx="15562">
                  <c:v>0.170211</c:v>
                </c:pt>
                <c:pt idx="15563">
                  <c:v>0.176395</c:v>
                </c:pt>
                <c:pt idx="15564">
                  <c:v>0.18464700000000001</c:v>
                </c:pt>
                <c:pt idx="15565">
                  <c:v>0.198133</c:v>
                </c:pt>
                <c:pt idx="15566">
                  <c:v>0.20596500000000001</c:v>
                </c:pt>
                <c:pt idx="15567">
                  <c:v>0.207842</c:v>
                </c:pt>
                <c:pt idx="15568">
                  <c:v>0.20762</c:v>
                </c:pt>
                <c:pt idx="15569">
                  <c:v>0.20702499999999999</c:v>
                </c:pt>
                <c:pt idx="15570">
                  <c:v>0.20766699999999999</c:v>
                </c:pt>
                <c:pt idx="15571">
                  <c:v>0.21206900000000001</c:v>
                </c:pt>
                <c:pt idx="15572">
                  <c:v>0.21837400000000001</c:v>
                </c:pt>
                <c:pt idx="15573">
                  <c:v>0.220498</c:v>
                </c:pt>
                <c:pt idx="15574">
                  <c:v>0.226992</c:v>
                </c:pt>
                <c:pt idx="15575">
                  <c:v>0.233847</c:v>
                </c:pt>
                <c:pt idx="15576">
                  <c:v>0.23579600000000001</c:v>
                </c:pt>
                <c:pt idx="15577">
                  <c:v>0.23519399999999999</c:v>
                </c:pt>
                <c:pt idx="15578">
                  <c:v>0.23210700000000001</c:v>
                </c:pt>
                <c:pt idx="15579">
                  <c:v>0.23022400000000001</c:v>
                </c:pt>
                <c:pt idx="15580">
                  <c:v>0.230852</c:v>
                </c:pt>
                <c:pt idx="15581">
                  <c:v>0.237342</c:v>
                </c:pt>
                <c:pt idx="15582">
                  <c:v>0.23400899999999999</c:v>
                </c:pt>
                <c:pt idx="15583">
                  <c:v>0.2286</c:v>
                </c:pt>
                <c:pt idx="15584">
                  <c:v>0.22130900000000001</c:v>
                </c:pt>
                <c:pt idx="15585">
                  <c:v>0.22554099999999999</c:v>
                </c:pt>
                <c:pt idx="15586">
                  <c:v>0.23518</c:v>
                </c:pt>
                <c:pt idx="15587">
                  <c:v>0.23960300000000001</c:v>
                </c:pt>
                <c:pt idx="15588">
                  <c:v>0.240013</c:v>
                </c:pt>
                <c:pt idx="15589">
                  <c:v>0.23873900000000001</c:v>
                </c:pt>
                <c:pt idx="15590">
                  <c:v>0.238369</c:v>
                </c:pt>
                <c:pt idx="15591">
                  <c:v>0.240178</c:v>
                </c:pt>
                <c:pt idx="15592">
                  <c:v>0.240423</c:v>
                </c:pt>
                <c:pt idx="15593">
                  <c:v>0.24065400000000001</c:v>
                </c:pt>
                <c:pt idx="15594">
                  <c:v>0.241372</c:v>
                </c:pt>
                <c:pt idx="15595">
                  <c:v>0.24706500000000001</c:v>
                </c:pt>
                <c:pt idx="15596">
                  <c:v>0.24552399999999999</c:v>
                </c:pt>
                <c:pt idx="15597">
                  <c:v>0.24354000000000001</c:v>
                </c:pt>
                <c:pt idx="15598">
                  <c:v>0.24549599999999999</c:v>
                </c:pt>
                <c:pt idx="15599">
                  <c:v>0.247726</c:v>
                </c:pt>
                <c:pt idx="15600">
                  <c:v>0.24653800000000001</c:v>
                </c:pt>
                <c:pt idx="15601">
                  <c:v>0.24742800000000001</c:v>
                </c:pt>
                <c:pt idx="15602">
                  <c:v>0.25024299999999999</c:v>
                </c:pt>
                <c:pt idx="15603">
                  <c:v>0.246142</c:v>
                </c:pt>
                <c:pt idx="15604">
                  <c:v>0.24148800000000001</c:v>
                </c:pt>
                <c:pt idx="15605">
                  <c:v>0.24027399999999999</c:v>
                </c:pt>
                <c:pt idx="15606">
                  <c:v>0.239728</c:v>
                </c:pt>
                <c:pt idx="15607">
                  <c:v>0.23561399999999999</c:v>
                </c:pt>
                <c:pt idx="15608">
                  <c:v>0.23396900000000001</c:v>
                </c:pt>
                <c:pt idx="15609">
                  <c:v>0.22986699999999999</c:v>
                </c:pt>
                <c:pt idx="15610">
                  <c:v>0.22940199999999999</c:v>
                </c:pt>
                <c:pt idx="15611">
                  <c:v>0.23158200000000001</c:v>
                </c:pt>
                <c:pt idx="15612">
                  <c:v>0.235009</c:v>
                </c:pt>
                <c:pt idx="15613">
                  <c:v>0.23411899999999999</c:v>
                </c:pt>
                <c:pt idx="15614">
                  <c:v>0.22697100000000001</c:v>
                </c:pt>
                <c:pt idx="15615">
                  <c:v>0.226074</c:v>
                </c:pt>
                <c:pt idx="15616">
                  <c:v>0.226717</c:v>
                </c:pt>
                <c:pt idx="15617">
                  <c:v>0.22259699999999999</c:v>
                </c:pt>
                <c:pt idx="15618">
                  <c:v>0.20638200000000001</c:v>
                </c:pt>
                <c:pt idx="15619">
                  <c:v>0.198181</c:v>
                </c:pt>
                <c:pt idx="15620">
                  <c:v>0.188363</c:v>
                </c:pt>
                <c:pt idx="15621">
                  <c:v>0.178979</c:v>
                </c:pt>
                <c:pt idx="15622">
                  <c:v>0.173926</c:v>
                </c:pt>
                <c:pt idx="15623">
                  <c:v>0.17000499999999999</c:v>
                </c:pt>
                <c:pt idx="15624">
                  <c:v>0.169706</c:v>
                </c:pt>
                <c:pt idx="15625">
                  <c:v>0.17468500000000001</c:v>
                </c:pt>
                <c:pt idx="15626">
                  <c:v>0.178038</c:v>
                </c:pt>
                <c:pt idx="15627">
                  <c:v>0.18132000000000001</c:v>
                </c:pt>
                <c:pt idx="15628">
                  <c:v>0.18574499999999999</c:v>
                </c:pt>
                <c:pt idx="15629">
                  <c:v>0.18080599999999999</c:v>
                </c:pt>
                <c:pt idx="15630">
                  <c:v>0.17294599999999999</c:v>
                </c:pt>
                <c:pt idx="15631">
                  <c:v>0.17513200000000001</c:v>
                </c:pt>
                <c:pt idx="15632">
                  <c:v>0.17737700000000001</c:v>
                </c:pt>
                <c:pt idx="15633">
                  <c:v>0.17885799999999999</c:v>
                </c:pt>
                <c:pt idx="15634">
                  <c:v>0.1777</c:v>
                </c:pt>
                <c:pt idx="15635">
                  <c:v>0.18131700000000001</c:v>
                </c:pt>
                <c:pt idx="15636">
                  <c:v>0.186919</c:v>
                </c:pt>
                <c:pt idx="15637">
                  <c:v>0.191914</c:v>
                </c:pt>
                <c:pt idx="15638">
                  <c:v>0.186304</c:v>
                </c:pt>
                <c:pt idx="15639">
                  <c:v>0.18101999999999999</c:v>
                </c:pt>
                <c:pt idx="15640">
                  <c:v>0.18546899999999999</c:v>
                </c:pt>
                <c:pt idx="15641">
                  <c:v>0.19575699999999999</c:v>
                </c:pt>
                <c:pt idx="15642">
                  <c:v>0.20486399999999999</c:v>
                </c:pt>
                <c:pt idx="15643">
                  <c:v>0.20790900000000001</c:v>
                </c:pt>
                <c:pt idx="15644">
                  <c:v>0.21332699999999999</c:v>
                </c:pt>
                <c:pt idx="15645">
                  <c:v>0.22445399999999999</c:v>
                </c:pt>
                <c:pt idx="15646">
                  <c:v>0.23516899999999999</c:v>
                </c:pt>
                <c:pt idx="15647">
                  <c:v>0.23910400000000001</c:v>
                </c:pt>
                <c:pt idx="15648">
                  <c:v>0.246558</c:v>
                </c:pt>
                <c:pt idx="15649">
                  <c:v>0.24594299999999999</c:v>
                </c:pt>
                <c:pt idx="15650">
                  <c:v>0.24101500000000001</c:v>
                </c:pt>
                <c:pt idx="15651">
                  <c:v>0.24096899999999999</c:v>
                </c:pt>
                <c:pt idx="15652">
                  <c:v>0.243426</c:v>
                </c:pt>
                <c:pt idx="15653">
                  <c:v>0.25008999999999998</c:v>
                </c:pt>
                <c:pt idx="15654">
                  <c:v>0.254909</c:v>
                </c:pt>
                <c:pt idx="15655">
                  <c:v>0.251247</c:v>
                </c:pt>
                <c:pt idx="15656">
                  <c:v>0.24418200000000001</c:v>
                </c:pt>
                <c:pt idx="15657">
                  <c:v>0.24312800000000001</c:v>
                </c:pt>
                <c:pt idx="15658">
                  <c:v>0.24710299999999999</c:v>
                </c:pt>
                <c:pt idx="15659">
                  <c:v>0.24646699999999999</c:v>
                </c:pt>
                <c:pt idx="15660">
                  <c:v>0.23963100000000001</c:v>
                </c:pt>
                <c:pt idx="15661">
                  <c:v>0.23238300000000001</c:v>
                </c:pt>
                <c:pt idx="15662">
                  <c:v>0.225965</c:v>
                </c:pt>
                <c:pt idx="15663">
                  <c:v>0.21863299999999999</c:v>
                </c:pt>
                <c:pt idx="15664">
                  <c:v>0.21082799999999999</c:v>
                </c:pt>
                <c:pt idx="15665">
                  <c:v>0.201709</c:v>
                </c:pt>
                <c:pt idx="15666">
                  <c:v>0.198652</c:v>
                </c:pt>
                <c:pt idx="15667">
                  <c:v>0.19776299999999999</c:v>
                </c:pt>
                <c:pt idx="15668">
                  <c:v>0.194078</c:v>
                </c:pt>
                <c:pt idx="15669">
                  <c:v>0.19264600000000001</c:v>
                </c:pt>
                <c:pt idx="15670">
                  <c:v>0.19294800000000001</c:v>
                </c:pt>
                <c:pt idx="15671">
                  <c:v>0.18726899999999999</c:v>
                </c:pt>
                <c:pt idx="15672">
                  <c:v>0.185809</c:v>
                </c:pt>
                <c:pt idx="15673">
                  <c:v>0.189913</c:v>
                </c:pt>
                <c:pt idx="15674">
                  <c:v>0.19228100000000001</c:v>
                </c:pt>
                <c:pt idx="15675">
                  <c:v>0.188023</c:v>
                </c:pt>
                <c:pt idx="15676">
                  <c:v>0.17379700000000001</c:v>
                </c:pt>
                <c:pt idx="15677">
                  <c:v>0.15772900000000001</c:v>
                </c:pt>
                <c:pt idx="15678">
                  <c:v>0.136577</c:v>
                </c:pt>
                <c:pt idx="15679">
                  <c:v>0.12064900000000001</c:v>
                </c:pt>
                <c:pt idx="15680">
                  <c:v>0.114565</c:v>
                </c:pt>
                <c:pt idx="15681">
                  <c:v>0.112027</c:v>
                </c:pt>
                <c:pt idx="15682">
                  <c:v>0.109666</c:v>
                </c:pt>
                <c:pt idx="15683">
                  <c:v>0.109346</c:v>
                </c:pt>
                <c:pt idx="15684">
                  <c:v>9.6258700000000003E-2</c:v>
                </c:pt>
                <c:pt idx="15685">
                  <c:v>8.4630800000000006E-2</c:v>
                </c:pt>
                <c:pt idx="15686">
                  <c:v>7.9709699999999994E-2</c:v>
                </c:pt>
                <c:pt idx="15687">
                  <c:v>6.6869499999999998E-2</c:v>
                </c:pt>
                <c:pt idx="15688">
                  <c:v>4.6085599999999997E-2</c:v>
                </c:pt>
                <c:pt idx="15689">
                  <c:v>3.1890700000000001E-2</c:v>
                </c:pt>
                <c:pt idx="15690">
                  <c:v>2.8609900000000001E-2</c:v>
                </c:pt>
                <c:pt idx="15691">
                  <c:v>2.7287499999999999E-2</c:v>
                </c:pt>
                <c:pt idx="15692">
                  <c:v>2.6891200000000001E-2</c:v>
                </c:pt>
                <c:pt idx="15693">
                  <c:v>2.5394300000000002E-2</c:v>
                </c:pt>
                <c:pt idx="15694">
                  <c:v>2.5690500000000002E-2</c:v>
                </c:pt>
                <c:pt idx="15695">
                  <c:v>2.81719E-2</c:v>
                </c:pt>
                <c:pt idx="15696">
                  <c:v>3.0044700000000001E-2</c:v>
                </c:pt>
                <c:pt idx="15697">
                  <c:v>3.4071499999999998E-2</c:v>
                </c:pt>
                <c:pt idx="15698">
                  <c:v>3.6194499999999998E-2</c:v>
                </c:pt>
                <c:pt idx="15699">
                  <c:v>4.0944099999999997E-2</c:v>
                </c:pt>
                <c:pt idx="15700">
                  <c:v>4.19012E-2</c:v>
                </c:pt>
                <c:pt idx="15701">
                  <c:v>4.9551600000000001E-2</c:v>
                </c:pt>
                <c:pt idx="15702">
                  <c:v>6.2152399999999997E-2</c:v>
                </c:pt>
                <c:pt idx="15703">
                  <c:v>6.8834599999999996E-2</c:v>
                </c:pt>
                <c:pt idx="15704">
                  <c:v>7.0840799999999995E-2</c:v>
                </c:pt>
                <c:pt idx="15705">
                  <c:v>7.4412900000000004E-2</c:v>
                </c:pt>
                <c:pt idx="15706">
                  <c:v>7.7785699999999999E-2</c:v>
                </c:pt>
                <c:pt idx="15707">
                  <c:v>8.0806100000000006E-2</c:v>
                </c:pt>
                <c:pt idx="15708">
                  <c:v>8.6835999999999997E-2</c:v>
                </c:pt>
                <c:pt idx="15709">
                  <c:v>9.4077900000000006E-2</c:v>
                </c:pt>
                <c:pt idx="15710">
                  <c:v>0.100924</c:v>
                </c:pt>
                <c:pt idx="15711">
                  <c:v>9.8685099999999998E-2</c:v>
                </c:pt>
                <c:pt idx="15712">
                  <c:v>9.6021300000000004E-2</c:v>
                </c:pt>
                <c:pt idx="15713">
                  <c:v>9.6241099999999996E-2</c:v>
                </c:pt>
                <c:pt idx="15714">
                  <c:v>0.100161</c:v>
                </c:pt>
                <c:pt idx="15715">
                  <c:v>0.108116</c:v>
                </c:pt>
                <c:pt idx="15716">
                  <c:v>0.115536</c:v>
                </c:pt>
                <c:pt idx="15717">
                  <c:v>0.120656</c:v>
                </c:pt>
                <c:pt idx="15718">
                  <c:v>0.12509100000000001</c:v>
                </c:pt>
                <c:pt idx="15719">
                  <c:v>0.12662599999999999</c:v>
                </c:pt>
                <c:pt idx="15720">
                  <c:v>0.115524</c:v>
                </c:pt>
                <c:pt idx="15721">
                  <c:v>0.109352</c:v>
                </c:pt>
                <c:pt idx="15722">
                  <c:v>0.104989</c:v>
                </c:pt>
                <c:pt idx="15723">
                  <c:v>0.101643</c:v>
                </c:pt>
                <c:pt idx="15724">
                  <c:v>0.10006900000000001</c:v>
                </c:pt>
                <c:pt idx="15725">
                  <c:v>0.10086299999999999</c:v>
                </c:pt>
                <c:pt idx="15726">
                  <c:v>0.102836</c:v>
                </c:pt>
                <c:pt idx="15727">
                  <c:v>0.102755</c:v>
                </c:pt>
                <c:pt idx="15728">
                  <c:v>0.103146</c:v>
                </c:pt>
                <c:pt idx="15729">
                  <c:v>0.10094599999999999</c:v>
                </c:pt>
                <c:pt idx="15730">
                  <c:v>0.101505</c:v>
                </c:pt>
                <c:pt idx="15731">
                  <c:v>0.10050000000000001</c:v>
                </c:pt>
                <c:pt idx="15732">
                  <c:v>0.107442</c:v>
                </c:pt>
                <c:pt idx="15733">
                  <c:v>0.118811</c:v>
                </c:pt>
                <c:pt idx="15734">
                  <c:v>0.12166</c:v>
                </c:pt>
                <c:pt idx="15735">
                  <c:v>0.120047</c:v>
                </c:pt>
                <c:pt idx="15736">
                  <c:v>0.117801</c:v>
                </c:pt>
                <c:pt idx="15737">
                  <c:v>0.11632099999999999</c:v>
                </c:pt>
                <c:pt idx="15738">
                  <c:v>0.11827500000000001</c:v>
                </c:pt>
                <c:pt idx="15739">
                  <c:v>0.1229</c:v>
                </c:pt>
                <c:pt idx="15740">
                  <c:v>0.129968</c:v>
                </c:pt>
                <c:pt idx="15741">
                  <c:v>0.139819</c:v>
                </c:pt>
                <c:pt idx="15742">
                  <c:v>0.144789</c:v>
                </c:pt>
                <c:pt idx="15743">
                  <c:v>0.139741</c:v>
                </c:pt>
                <c:pt idx="15744">
                  <c:v>0.13783899999999999</c:v>
                </c:pt>
                <c:pt idx="15745">
                  <c:v>0.13607</c:v>
                </c:pt>
                <c:pt idx="15746">
                  <c:v>0.138238</c:v>
                </c:pt>
                <c:pt idx="15747">
                  <c:v>0.1411</c:v>
                </c:pt>
                <c:pt idx="15748">
                  <c:v>0.14286099999999999</c:v>
                </c:pt>
                <c:pt idx="15749">
                  <c:v>0.14819499999999999</c:v>
                </c:pt>
                <c:pt idx="15750">
                  <c:v>0.148533</c:v>
                </c:pt>
                <c:pt idx="15751">
                  <c:v>0.15034500000000001</c:v>
                </c:pt>
                <c:pt idx="15752">
                  <c:v>0.15826399999999999</c:v>
                </c:pt>
                <c:pt idx="15753">
                  <c:v>0.17569499999999999</c:v>
                </c:pt>
                <c:pt idx="15754">
                  <c:v>0.18482499999999999</c:v>
                </c:pt>
                <c:pt idx="15755">
                  <c:v>0.18302199999999999</c:v>
                </c:pt>
                <c:pt idx="15756">
                  <c:v>0.183584</c:v>
                </c:pt>
                <c:pt idx="15757">
                  <c:v>0.189919</c:v>
                </c:pt>
                <c:pt idx="15758">
                  <c:v>0.190553</c:v>
                </c:pt>
                <c:pt idx="15759">
                  <c:v>0.19103100000000001</c:v>
                </c:pt>
                <c:pt idx="15760">
                  <c:v>0.193882</c:v>
                </c:pt>
                <c:pt idx="15761">
                  <c:v>0.194021</c:v>
                </c:pt>
                <c:pt idx="15762">
                  <c:v>0.19057499999999999</c:v>
                </c:pt>
                <c:pt idx="15763">
                  <c:v>0.187558</c:v>
                </c:pt>
                <c:pt idx="15764">
                  <c:v>0.19755600000000001</c:v>
                </c:pt>
                <c:pt idx="15765">
                  <c:v>0.20844299999999999</c:v>
                </c:pt>
                <c:pt idx="15766">
                  <c:v>0.217861</c:v>
                </c:pt>
                <c:pt idx="15767">
                  <c:v>0.22057199999999999</c:v>
                </c:pt>
                <c:pt idx="15768">
                  <c:v>0.225575</c:v>
                </c:pt>
                <c:pt idx="15769">
                  <c:v>0.226774</c:v>
                </c:pt>
                <c:pt idx="15770">
                  <c:v>0.223917</c:v>
                </c:pt>
                <c:pt idx="15771">
                  <c:v>0.22711300000000001</c:v>
                </c:pt>
                <c:pt idx="15772">
                  <c:v>0.228213</c:v>
                </c:pt>
                <c:pt idx="15773">
                  <c:v>0.229404</c:v>
                </c:pt>
                <c:pt idx="15774">
                  <c:v>0.23414099999999999</c:v>
                </c:pt>
                <c:pt idx="15775">
                  <c:v>0.23874200000000001</c:v>
                </c:pt>
                <c:pt idx="15776">
                  <c:v>0.23989199999999999</c:v>
                </c:pt>
                <c:pt idx="15777">
                  <c:v>0.241615</c:v>
                </c:pt>
                <c:pt idx="15778">
                  <c:v>0.246368</c:v>
                </c:pt>
                <c:pt idx="15779">
                  <c:v>0.250913</c:v>
                </c:pt>
                <c:pt idx="15780">
                  <c:v>0.25371700000000003</c:v>
                </c:pt>
                <c:pt idx="15781">
                  <c:v>0.25781199999999999</c:v>
                </c:pt>
                <c:pt idx="15782">
                  <c:v>0.25298799999999999</c:v>
                </c:pt>
                <c:pt idx="15783">
                  <c:v>0.252855</c:v>
                </c:pt>
                <c:pt idx="15784">
                  <c:v>0.252299</c:v>
                </c:pt>
                <c:pt idx="15785">
                  <c:v>0.25209999999999999</c:v>
                </c:pt>
                <c:pt idx="15786">
                  <c:v>0.24851999999999999</c:v>
                </c:pt>
                <c:pt idx="15787">
                  <c:v>0.24459800000000001</c:v>
                </c:pt>
                <c:pt idx="15788">
                  <c:v>0.24637300000000001</c:v>
                </c:pt>
                <c:pt idx="15789">
                  <c:v>0.24815499999999999</c:v>
                </c:pt>
                <c:pt idx="15790">
                  <c:v>0.25319599999999998</c:v>
                </c:pt>
                <c:pt idx="15791">
                  <c:v>0.256691</c:v>
                </c:pt>
                <c:pt idx="15792">
                  <c:v>0.26317699999999999</c:v>
                </c:pt>
                <c:pt idx="15793">
                  <c:v>0.27090799999999998</c:v>
                </c:pt>
                <c:pt idx="15794">
                  <c:v>0.273677</c:v>
                </c:pt>
                <c:pt idx="15795">
                  <c:v>0.27385500000000002</c:v>
                </c:pt>
                <c:pt idx="15796">
                  <c:v>0.27632200000000001</c:v>
                </c:pt>
                <c:pt idx="15797">
                  <c:v>0.27757500000000002</c:v>
                </c:pt>
                <c:pt idx="15798">
                  <c:v>0.28354000000000001</c:v>
                </c:pt>
                <c:pt idx="15799">
                  <c:v>0.29055399999999998</c:v>
                </c:pt>
                <c:pt idx="15800">
                  <c:v>0.296232</c:v>
                </c:pt>
                <c:pt idx="15801">
                  <c:v>0.29922900000000002</c:v>
                </c:pt>
                <c:pt idx="15802">
                  <c:v>0.30324400000000001</c:v>
                </c:pt>
                <c:pt idx="15803">
                  <c:v>0.30636999999999998</c:v>
                </c:pt>
                <c:pt idx="15804">
                  <c:v>0.31151299999999998</c:v>
                </c:pt>
                <c:pt idx="15805">
                  <c:v>0.31792999999999999</c:v>
                </c:pt>
                <c:pt idx="15806">
                  <c:v>0.32784999999999997</c:v>
                </c:pt>
                <c:pt idx="15807">
                  <c:v>0.33573399999999998</c:v>
                </c:pt>
                <c:pt idx="15808">
                  <c:v>0.35216599999999998</c:v>
                </c:pt>
                <c:pt idx="15809">
                  <c:v>0.36559199999999997</c:v>
                </c:pt>
                <c:pt idx="15810">
                  <c:v>0.36960500000000002</c:v>
                </c:pt>
                <c:pt idx="15811">
                  <c:v>0.36798799999999998</c:v>
                </c:pt>
                <c:pt idx="15812">
                  <c:v>0.36349999999999999</c:v>
                </c:pt>
                <c:pt idx="15813">
                  <c:v>0.35881600000000002</c:v>
                </c:pt>
                <c:pt idx="15814">
                  <c:v>0.359072</c:v>
                </c:pt>
                <c:pt idx="15815">
                  <c:v>0.35972100000000001</c:v>
                </c:pt>
                <c:pt idx="15816">
                  <c:v>0.362929</c:v>
                </c:pt>
                <c:pt idx="15817">
                  <c:v>0.36960199999999999</c:v>
                </c:pt>
                <c:pt idx="15818">
                  <c:v>0.37970399999999999</c:v>
                </c:pt>
                <c:pt idx="15819">
                  <c:v>0.39278299999999999</c:v>
                </c:pt>
                <c:pt idx="15820">
                  <c:v>0.41033900000000001</c:v>
                </c:pt>
                <c:pt idx="15821">
                  <c:v>0.41458600000000001</c:v>
                </c:pt>
                <c:pt idx="15822">
                  <c:v>0.41614099999999998</c:v>
                </c:pt>
                <c:pt idx="15823">
                  <c:v>0.42463200000000001</c:v>
                </c:pt>
                <c:pt idx="15824">
                  <c:v>0.43153000000000002</c:v>
                </c:pt>
                <c:pt idx="15825">
                  <c:v>0.43043799999999999</c:v>
                </c:pt>
                <c:pt idx="15826">
                  <c:v>0.43032300000000001</c:v>
                </c:pt>
                <c:pt idx="15827">
                  <c:v>0.43781399999999998</c:v>
                </c:pt>
                <c:pt idx="15828">
                  <c:v>0.45325900000000002</c:v>
                </c:pt>
                <c:pt idx="15829">
                  <c:v>0.46515400000000001</c:v>
                </c:pt>
                <c:pt idx="15830">
                  <c:v>0.47894300000000001</c:v>
                </c:pt>
                <c:pt idx="15831">
                  <c:v>0.50123399999999996</c:v>
                </c:pt>
                <c:pt idx="15832">
                  <c:v>0.51685800000000004</c:v>
                </c:pt>
                <c:pt idx="15833">
                  <c:v>0.51944299999999999</c:v>
                </c:pt>
                <c:pt idx="15834">
                  <c:v>0.51436599999999999</c:v>
                </c:pt>
                <c:pt idx="15835">
                  <c:v>0.50846999999999998</c:v>
                </c:pt>
                <c:pt idx="15836">
                  <c:v>0.51639000000000002</c:v>
                </c:pt>
                <c:pt idx="15837">
                  <c:v>0.531358</c:v>
                </c:pt>
                <c:pt idx="15838">
                  <c:v>0.54035200000000005</c:v>
                </c:pt>
                <c:pt idx="15839">
                  <c:v>0.54504900000000001</c:v>
                </c:pt>
                <c:pt idx="15840">
                  <c:v>0.55121100000000001</c:v>
                </c:pt>
                <c:pt idx="15841">
                  <c:v>0.55486199999999997</c:v>
                </c:pt>
                <c:pt idx="15842">
                  <c:v>0.555948</c:v>
                </c:pt>
                <c:pt idx="15843">
                  <c:v>0.55909900000000001</c:v>
                </c:pt>
                <c:pt idx="15844">
                  <c:v>0.559979</c:v>
                </c:pt>
                <c:pt idx="15845">
                  <c:v>0.56105400000000005</c:v>
                </c:pt>
                <c:pt idx="15846">
                  <c:v>0.56086000000000003</c:v>
                </c:pt>
                <c:pt idx="15847">
                  <c:v>0.56052900000000005</c:v>
                </c:pt>
                <c:pt idx="15848">
                  <c:v>0.55850999999999995</c:v>
                </c:pt>
                <c:pt idx="15849">
                  <c:v>0.54768700000000003</c:v>
                </c:pt>
                <c:pt idx="15850">
                  <c:v>0.537242</c:v>
                </c:pt>
                <c:pt idx="15851">
                  <c:v>0.52986599999999995</c:v>
                </c:pt>
                <c:pt idx="15852">
                  <c:v>0.51887700000000003</c:v>
                </c:pt>
                <c:pt idx="15853">
                  <c:v>0.50488</c:v>
                </c:pt>
                <c:pt idx="15854">
                  <c:v>0.489593</c:v>
                </c:pt>
                <c:pt idx="15855">
                  <c:v>0.47681000000000001</c:v>
                </c:pt>
                <c:pt idx="15856">
                  <c:v>0.46694000000000002</c:v>
                </c:pt>
                <c:pt idx="15857">
                  <c:v>0.48332199999999997</c:v>
                </c:pt>
                <c:pt idx="15858">
                  <c:v>0.52581199999999995</c:v>
                </c:pt>
                <c:pt idx="15859">
                  <c:v>0.61753400000000003</c:v>
                </c:pt>
                <c:pt idx="15860">
                  <c:v>0.309392</c:v>
                </c:pt>
                <c:pt idx="15861">
                  <c:v>-0.33624300000000001</c:v>
                </c:pt>
                <c:pt idx="15862">
                  <c:v>-0.56620899999999996</c:v>
                </c:pt>
                <c:pt idx="15863">
                  <c:v>3.0807000000000001E-2</c:v>
                </c:pt>
                <c:pt idx="15864">
                  <c:v>0.45560099999999998</c:v>
                </c:pt>
                <c:pt idx="15865">
                  <c:v>0.317274</c:v>
                </c:pt>
                <c:pt idx="15866">
                  <c:v>0.30274699999999999</c:v>
                </c:pt>
                <c:pt idx="15867">
                  <c:v>0.302008</c:v>
                </c:pt>
                <c:pt idx="15868">
                  <c:v>0.300402</c:v>
                </c:pt>
                <c:pt idx="15869">
                  <c:v>0.295985</c:v>
                </c:pt>
                <c:pt idx="15870">
                  <c:v>0.29521500000000001</c:v>
                </c:pt>
                <c:pt idx="15871">
                  <c:v>0.27881899999999998</c:v>
                </c:pt>
                <c:pt idx="15872">
                  <c:v>0.251415</c:v>
                </c:pt>
                <c:pt idx="15873">
                  <c:v>0.224665</c:v>
                </c:pt>
                <c:pt idx="15874">
                  <c:v>0.19339700000000001</c:v>
                </c:pt>
                <c:pt idx="15875">
                  <c:v>0.17211299999999999</c:v>
                </c:pt>
                <c:pt idx="15876">
                  <c:v>0.156943</c:v>
                </c:pt>
                <c:pt idx="15877">
                  <c:v>0.145786</c:v>
                </c:pt>
                <c:pt idx="15878">
                  <c:v>0.13916400000000001</c:v>
                </c:pt>
                <c:pt idx="15879">
                  <c:v>0.13528999999999999</c:v>
                </c:pt>
                <c:pt idx="15880">
                  <c:v>0.124227</c:v>
                </c:pt>
                <c:pt idx="15881">
                  <c:v>0.114939</c:v>
                </c:pt>
                <c:pt idx="15882">
                  <c:v>0.115619</c:v>
                </c:pt>
                <c:pt idx="15883">
                  <c:v>0.117989</c:v>
                </c:pt>
                <c:pt idx="15884">
                  <c:v>0.119003</c:v>
                </c:pt>
                <c:pt idx="15885">
                  <c:v>0.110872</c:v>
                </c:pt>
                <c:pt idx="15886">
                  <c:v>0.10415000000000001</c:v>
                </c:pt>
                <c:pt idx="15887">
                  <c:v>9.7868999999999998E-2</c:v>
                </c:pt>
                <c:pt idx="15888">
                  <c:v>9.2144100000000007E-2</c:v>
                </c:pt>
                <c:pt idx="15889">
                  <c:v>8.43666E-2</c:v>
                </c:pt>
                <c:pt idx="15890">
                  <c:v>6.7389699999999997E-2</c:v>
                </c:pt>
                <c:pt idx="15891">
                  <c:v>5.9811000000000003E-2</c:v>
                </c:pt>
                <c:pt idx="15892">
                  <c:v>5.3450499999999998E-2</c:v>
                </c:pt>
                <c:pt idx="15893">
                  <c:v>4.7733299999999999E-2</c:v>
                </c:pt>
                <c:pt idx="15894">
                  <c:v>4.5909699999999998E-2</c:v>
                </c:pt>
                <c:pt idx="15895">
                  <c:v>4.0703499999999997E-2</c:v>
                </c:pt>
                <c:pt idx="15896">
                  <c:v>3.9119599999999997E-2</c:v>
                </c:pt>
                <c:pt idx="15897">
                  <c:v>3.5072100000000002E-2</c:v>
                </c:pt>
                <c:pt idx="15898">
                  <c:v>2.7881E-2</c:v>
                </c:pt>
                <c:pt idx="15899">
                  <c:v>2.1559100000000001E-2</c:v>
                </c:pt>
                <c:pt idx="15900">
                  <c:v>1.1957600000000001E-2</c:v>
                </c:pt>
                <c:pt idx="15901">
                  <c:v>1.14445E-2</c:v>
                </c:pt>
                <c:pt idx="15902">
                  <c:v>1.6142799999999999E-2</c:v>
                </c:pt>
                <c:pt idx="15903">
                  <c:v>2.0815E-2</c:v>
                </c:pt>
                <c:pt idx="15904">
                  <c:v>2.4548199999999999E-2</c:v>
                </c:pt>
                <c:pt idx="15905">
                  <c:v>1.5954400000000001E-2</c:v>
                </c:pt>
                <c:pt idx="15906">
                  <c:v>5.23516E-3</c:v>
                </c:pt>
                <c:pt idx="15907">
                  <c:v>-3.15074E-3</c:v>
                </c:pt>
                <c:pt idx="15908">
                  <c:v>-5.9879299999999998E-3</c:v>
                </c:pt>
                <c:pt idx="15909">
                  <c:v>-1.0681899999999999E-2</c:v>
                </c:pt>
                <c:pt idx="15910">
                  <c:v>-1.40482E-2</c:v>
                </c:pt>
                <c:pt idx="15911">
                  <c:v>-1.7293599999999999E-2</c:v>
                </c:pt>
                <c:pt idx="15912">
                  <c:v>-2.1371000000000001E-2</c:v>
                </c:pt>
                <c:pt idx="15913">
                  <c:v>-2.8183699999999999E-2</c:v>
                </c:pt>
                <c:pt idx="15914">
                  <c:v>-3.1628900000000001E-2</c:v>
                </c:pt>
                <c:pt idx="15915">
                  <c:v>-3.74349E-2</c:v>
                </c:pt>
                <c:pt idx="15916">
                  <c:v>-4.5923899999999997E-2</c:v>
                </c:pt>
                <c:pt idx="15917">
                  <c:v>-4.8533800000000002E-2</c:v>
                </c:pt>
                <c:pt idx="15918">
                  <c:v>-4.7174800000000003E-2</c:v>
                </c:pt>
                <c:pt idx="15919">
                  <c:v>-4.9461900000000003E-2</c:v>
                </c:pt>
                <c:pt idx="15920">
                  <c:v>-4.7684699999999997E-2</c:v>
                </c:pt>
                <c:pt idx="15921">
                  <c:v>-4.7911099999999998E-2</c:v>
                </c:pt>
                <c:pt idx="15922">
                  <c:v>-5.0983100000000003E-2</c:v>
                </c:pt>
                <c:pt idx="15923">
                  <c:v>-5.5652399999999998E-2</c:v>
                </c:pt>
                <c:pt idx="15924">
                  <c:v>-6.0556800000000001E-2</c:v>
                </c:pt>
                <c:pt idx="15925">
                  <c:v>-6.4880400000000005E-2</c:v>
                </c:pt>
                <c:pt idx="15926">
                  <c:v>-6.9106600000000004E-2</c:v>
                </c:pt>
                <c:pt idx="15927">
                  <c:v>-6.8455600000000005E-2</c:v>
                </c:pt>
                <c:pt idx="15928">
                  <c:v>-6.3849100000000006E-2</c:v>
                </c:pt>
                <c:pt idx="15929">
                  <c:v>-6.1586099999999998E-2</c:v>
                </c:pt>
                <c:pt idx="15930">
                  <c:v>-6.20478E-2</c:v>
                </c:pt>
                <c:pt idx="15931">
                  <c:v>-6.4687400000000006E-2</c:v>
                </c:pt>
                <c:pt idx="15932">
                  <c:v>-6.6728700000000002E-2</c:v>
                </c:pt>
                <c:pt idx="15933">
                  <c:v>-6.5445799999999998E-2</c:v>
                </c:pt>
                <c:pt idx="15934">
                  <c:v>-7.3128700000000005E-2</c:v>
                </c:pt>
                <c:pt idx="15935">
                  <c:v>-7.8462699999999996E-2</c:v>
                </c:pt>
                <c:pt idx="15936">
                  <c:v>-7.9067999999999999E-2</c:v>
                </c:pt>
                <c:pt idx="15937">
                  <c:v>-7.9969899999999997E-2</c:v>
                </c:pt>
                <c:pt idx="15938">
                  <c:v>-8.3954000000000001E-2</c:v>
                </c:pt>
                <c:pt idx="15939">
                  <c:v>-8.7837799999999994E-2</c:v>
                </c:pt>
                <c:pt idx="15940">
                  <c:v>-8.8233099999999995E-2</c:v>
                </c:pt>
                <c:pt idx="15941">
                  <c:v>-8.4074099999999999E-2</c:v>
                </c:pt>
                <c:pt idx="15942">
                  <c:v>-8.5266300000000003E-2</c:v>
                </c:pt>
                <c:pt idx="15943">
                  <c:v>-9.2822199999999994E-2</c:v>
                </c:pt>
                <c:pt idx="15944">
                  <c:v>-9.95447E-2</c:v>
                </c:pt>
                <c:pt idx="15945">
                  <c:v>-0.105536</c:v>
                </c:pt>
                <c:pt idx="15946">
                  <c:v>-0.107473</c:v>
                </c:pt>
                <c:pt idx="15947">
                  <c:v>-0.117506</c:v>
                </c:pt>
                <c:pt idx="15948">
                  <c:v>-0.119601</c:v>
                </c:pt>
                <c:pt idx="15949">
                  <c:v>-0.126031</c:v>
                </c:pt>
                <c:pt idx="15950">
                  <c:v>-0.13023599999999999</c:v>
                </c:pt>
                <c:pt idx="15951">
                  <c:v>-0.13907600000000001</c:v>
                </c:pt>
                <c:pt idx="15952">
                  <c:v>-0.13984199999999999</c:v>
                </c:pt>
                <c:pt idx="15953">
                  <c:v>-0.14147999999999999</c:v>
                </c:pt>
                <c:pt idx="15954">
                  <c:v>-0.139066</c:v>
                </c:pt>
                <c:pt idx="15955">
                  <c:v>-0.138734</c:v>
                </c:pt>
                <c:pt idx="15956">
                  <c:v>-0.14074999999999999</c:v>
                </c:pt>
                <c:pt idx="15957">
                  <c:v>-0.146595</c:v>
                </c:pt>
                <c:pt idx="15958">
                  <c:v>-0.14857600000000001</c:v>
                </c:pt>
                <c:pt idx="15959">
                  <c:v>-0.14532</c:v>
                </c:pt>
                <c:pt idx="15960">
                  <c:v>-0.13731099999999999</c:v>
                </c:pt>
                <c:pt idx="15961">
                  <c:v>-0.13369500000000001</c:v>
                </c:pt>
                <c:pt idx="15962">
                  <c:v>-0.136764</c:v>
                </c:pt>
                <c:pt idx="15963">
                  <c:v>-0.14524999999999999</c:v>
                </c:pt>
                <c:pt idx="15964">
                  <c:v>-0.15007899999999999</c:v>
                </c:pt>
                <c:pt idx="15965">
                  <c:v>-0.15637699999999999</c:v>
                </c:pt>
                <c:pt idx="15966">
                  <c:v>-0.15986600000000001</c:v>
                </c:pt>
                <c:pt idx="15967">
                  <c:v>-0.153423</c:v>
                </c:pt>
                <c:pt idx="15968">
                  <c:v>-0.148201</c:v>
                </c:pt>
                <c:pt idx="15969">
                  <c:v>-0.149009</c:v>
                </c:pt>
                <c:pt idx="15970">
                  <c:v>-0.14969299999999999</c:v>
                </c:pt>
                <c:pt idx="15971">
                  <c:v>-0.157553</c:v>
                </c:pt>
                <c:pt idx="15972">
                  <c:v>-0.160472</c:v>
                </c:pt>
                <c:pt idx="15973">
                  <c:v>-0.16156000000000001</c:v>
                </c:pt>
                <c:pt idx="15974">
                  <c:v>-0.16051599999999999</c:v>
                </c:pt>
                <c:pt idx="15975">
                  <c:v>-0.16251599999999999</c:v>
                </c:pt>
                <c:pt idx="15976">
                  <c:v>-0.161551</c:v>
                </c:pt>
                <c:pt idx="15977">
                  <c:v>-0.16350799999999999</c:v>
                </c:pt>
                <c:pt idx="15978">
                  <c:v>-0.16553399999999999</c:v>
                </c:pt>
                <c:pt idx="15979">
                  <c:v>-0.171069</c:v>
                </c:pt>
                <c:pt idx="15980">
                  <c:v>-0.18116499999999999</c:v>
                </c:pt>
                <c:pt idx="15981">
                  <c:v>-0.18937399999999999</c:v>
                </c:pt>
                <c:pt idx="15982">
                  <c:v>-0.204925</c:v>
                </c:pt>
                <c:pt idx="15983">
                  <c:v>-0.20607700000000001</c:v>
                </c:pt>
                <c:pt idx="15984">
                  <c:v>-0.20402699999999999</c:v>
                </c:pt>
                <c:pt idx="15985">
                  <c:v>-0.20059399999999999</c:v>
                </c:pt>
                <c:pt idx="15986">
                  <c:v>-0.200234</c:v>
                </c:pt>
                <c:pt idx="15987">
                  <c:v>-0.20105899999999999</c:v>
                </c:pt>
                <c:pt idx="15988">
                  <c:v>-0.20566300000000001</c:v>
                </c:pt>
                <c:pt idx="15989">
                  <c:v>-0.20821500000000001</c:v>
                </c:pt>
                <c:pt idx="15990">
                  <c:v>-0.21232100000000001</c:v>
                </c:pt>
                <c:pt idx="15991">
                  <c:v>-0.21467600000000001</c:v>
                </c:pt>
                <c:pt idx="15992">
                  <c:v>-0.21463399999999999</c:v>
                </c:pt>
                <c:pt idx="15993">
                  <c:v>-0.21574699999999999</c:v>
                </c:pt>
                <c:pt idx="15994">
                  <c:v>-0.227799</c:v>
                </c:pt>
                <c:pt idx="15995">
                  <c:v>-0.233289</c:v>
                </c:pt>
                <c:pt idx="15996">
                  <c:v>-0.236122</c:v>
                </c:pt>
                <c:pt idx="15997">
                  <c:v>-0.23721100000000001</c:v>
                </c:pt>
                <c:pt idx="15998">
                  <c:v>-0.236759</c:v>
                </c:pt>
                <c:pt idx="15999">
                  <c:v>-0.23759</c:v>
                </c:pt>
                <c:pt idx="16000">
                  <c:v>-0.23656199999999999</c:v>
                </c:pt>
                <c:pt idx="16001">
                  <c:v>-0.23277</c:v>
                </c:pt>
                <c:pt idx="16002">
                  <c:v>-0.23169699999999999</c:v>
                </c:pt>
                <c:pt idx="16003">
                  <c:v>-0.23430300000000001</c:v>
                </c:pt>
                <c:pt idx="16004">
                  <c:v>-0.24113999999999999</c:v>
                </c:pt>
                <c:pt idx="16005">
                  <c:v>-0.249915</c:v>
                </c:pt>
                <c:pt idx="16006">
                  <c:v>-0.258932</c:v>
                </c:pt>
                <c:pt idx="16007">
                  <c:v>-0.25521199999999999</c:v>
                </c:pt>
                <c:pt idx="16008">
                  <c:v>-0.249891</c:v>
                </c:pt>
                <c:pt idx="16009">
                  <c:v>-0.24282799999999999</c:v>
                </c:pt>
                <c:pt idx="16010">
                  <c:v>-0.24663499999999999</c:v>
                </c:pt>
                <c:pt idx="16011">
                  <c:v>-0.246589</c:v>
                </c:pt>
                <c:pt idx="16012">
                  <c:v>-0.23321800000000001</c:v>
                </c:pt>
                <c:pt idx="16013">
                  <c:v>-0.22978000000000001</c:v>
                </c:pt>
                <c:pt idx="16014">
                  <c:v>-0.240512</c:v>
                </c:pt>
                <c:pt idx="16015">
                  <c:v>-0.24796799999999999</c:v>
                </c:pt>
                <c:pt idx="16016">
                  <c:v>-0.24380399999999999</c:v>
                </c:pt>
                <c:pt idx="16017">
                  <c:v>-0.232849</c:v>
                </c:pt>
                <c:pt idx="16018">
                  <c:v>-0.225994</c:v>
                </c:pt>
                <c:pt idx="16019">
                  <c:v>-0.22795299999999999</c:v>
                </c:pt>
                <c:pt idx="16020">
                  <c:v>-0.22745000000000001</c:v>
                </c:pt>
                <c:pt idx="16021">
                  <c:v>-0.22709099999999999</c:v>
                </c:pt>
                <c:pt idx="16022">
                  <c:v>-0.229296</c:v>
                </c:pt>
                <c:pt idx="16023">
                  <c:v>-0.224</c:v>
                </c:pt>
                <c:pt idx="16024">
                  <c:v>-0.212448</c:v>
                </c:pt>
                <c:pt idx="16025">
                  <c:v>-0.20605799999999999</c:v>
                </c:pt>
                <c:pt idx="16026">
                  <c:v>-0.201373</c:v>
                </c:pt>
                <c:pt idx="16027">
                  <c:v>-0.19994700000000001</c:v>
                </c:pt>
                <c:pt idx="16028">
                  <c:v>-0.202484</c:v>
                </c:pt>
                <c:pt idx="16029">
                  <c:v>-0.19701099999999999</c:v>
                </c:pt>
                <c:pt idx="16030">
                  <c:v>-0.191361</c:v>
                </c:pt>
                <c:pt idx="16031">
                  <c:v>-0.19184999999999999</c:v>
                </c:pt>
                <c:pt idx="16032">
                  <c:v>-0.193943</c:v>
                </c:pt>
                <c:pt idx="16033">
                  <c:v>-0.189752</c:v>
                </c:pt>
                <c:pt idx="16034">
                  <c:v>-0.18757099999999999</c:v>
                </c:pt>
                <c:pt idx="16035">
                  <c:v>-0.183138</c:v>
                </c:pt>
                <c:pt idx="16036">
                  <c:v>-0.17674999999999999</c:v>
                </c:pt>
                <c:pt idx="16037">
                  <c:v>-0.17211399999999999</c:v>
                </c:pt>
                <c:pt idx="16038">
                  <c:v>-0.167467</c:v>
                </c:pt>
                <c:pt idx="16039">
                  <c:v>-0.16994600000000001</c:v>
                </c:pt>
                <c:pt idx="16040">
                  <c:v>-0.174655</c:v>
                </c:pt>
                <c:pt idx="16041">
                  <c:v>-0.177504</c:v>
                </c:pt>
                <c:pt idx="16042">
                  <c:v>-0.17091600000000001</c:v>
                </c:pt>
                <c:pt idx="16043">
                  <c:v>-0.16216900000000001</c:v>
                </c:pt>
                <c:pt idx="16044">
                  <c:v>-0.163024</c:v>
                </c:pt>
                <c:pt idx="16045">
                  <c:v>-0.168519</c:v>
                </c:pt>
                <c:pt idx="16046">
                  <c:v>-0.18460499999999999</c:v>
                </c:pt>
                <c:pt idx="16047">
                  <c:v>-0.19170000000000001</c:v>
                </c:pt>
                <c:pt idx="16048">
                  <c:v>-0.19472999999999999</c:v>
                </c:pt>
                <c:pt idx="16049">
                  <c:v>-0.19878799999999999</c:v>
                </c:pt>
                <c:pt idx="16050">
                  <c:v>-0.20184199999999999</c:v>
                </c:pt>
                <c:pt idx="16051">
                  <c:v>-0.206867</c:v>
                </c:pt>
                <c:pt idx="16052">
                  <c:v>-0.20732600000000001</c:v>
                </c:pt>
                <c:pt idx="16053">
                  <c:v>-0.208839</c:v>
                </c:pt>
                <c:pt idx="16054">
                  <c:v>-0.20880199999999999</c:v>
                </c:pt>
                <c:pt idx="16055">
                  <c:v>-0.20738200000000001</c:v>
                </c:pt>
                <c:pt idx="16056">
                  <c:v>-0.19831599999999999</c:v>
                </c:pt>
                <c:pt idx="16057">
                  <c:v>-0.19226399999999999</c:v>
                </c:pt>
                <c:pt idx="16058">
                  <c:v>-0.19734499999999999</c:v>
                </c:pt>
                <c:pt idx="16059">
                  <c:v>-0.20557500000000001</c:v>
                </c:pt>
                <c:pt idx="16060">
                  <c:v>-0.222665</c:v>
                </c:pt>
                <c:pt idx="16061">
                  <c:v>-0.228986</c:v>
                </c:pt>
                <c:pt idx="16062">
                  <c:v>-0.22989499999999999</c:v>
                </c:pt>
                <c:pt idx="16063">
                  <c:v>-0.231715</c:v>
                </c:pt>
                <c:pt idx="16064">
                  <c:v>-0.23336899999999999</c:v>
                </c:pt>
                <c:pt idx="16065">
                  <c:v>-0.239008</c:v>
                </c:pt>
                <c:pt idx="16066">
                  <c:v>-0.24116199999999999</c:v>
                </c:pt>
                <c:pt idx="16067">
                  <c:v>-0.23785100000000001</c:v>
                </c:pt>
                <c:pt idx="16068">
                  <c:v>-0.23166600000000001</c:v>
                </c:pt>
                <c:pt idx="16069">
                  <c:v>-0.23291799999999999</c:v>
                </c:pt>
                <c:pt idx="16070">
                  <c:v>-0.236759</c:v>
                </c:pt>
                <c:pt idx="16071">
                  <c:v>-0.24280599999999999</c:v>
                </c:pt>
                <c:pt idx="16072">
                  <c:v>-0.246582</c:v>
                </c:pt>
                <c:pt idx="16073">
                  <c:v>-0.25328200000000001</c:v>
                </c:pt>
                <c:pt idx="16074">
                  <c:v>-0.26702599999999999</c:v>
                </c:pt>
                <c:pt idx="16075">
                  <c:v>-0.27671200000000001</c:v>
                </c:pt>
                <c:pt idx="16076">
                  <c:v>-0.28096300000000002</c:v>
                </c:pt>
                <c:pt idx="16077">
                  <c:v>-0.28647600000000001</c:v>
                </c:pt>
                <c:pt idx="16078">
                  <c:v>-0.293738</c:v>
                </c:pt>
                <c:pt idx="16079">
                  <c:v>-0.29998399999999997</c:v>
                </c:pt>
                <c:pt idx="16080">
                  <c:v>-0.30401699999999998</c:v>
                </c:pt>
                <c:pt idx="16081">
                  <c:v>-0.31015999999999999</c:v>
                </c:pt>
                <c:pt idx="16082">
                  <c:v>-0.315052</c:v>
                </c:pt>
                <c:pt idx="16083">
                  <c:v>-0.31285400000000002</c:v>
                </c:pt>
                <c:pt idx="16084">
                  <c:v>-0.30809700000000001</c:v>
                </c:pt>
                <c:pt idx="16085">
                  <c:v>-0.30635899999999999</c:v>
                </c:pt>
                <c:pt idx="16086">
                  <c:v>-0.30501499999999998</c:v>
                </c:pt>
                <c:pt idx="16087">
                  <c:v>-0.30821900000000002</c:v>
                </c:pt>
                <c:pt idx="16088">
                  <c:v>-0.312581</c:v>
                </c:pt>
                <c:pt idx="16089">
                  <c:v>-0.30833899999999997</c:v>
                </c:pt>
                <c:pt idx="16090">
                  <c:v>-0.29787000000000002</c:v>
                </c:pt>
                <c:pt idx="16091">
                  <c:v>-0.28908800000000001</c:v>
                </c:pt>
                <c:pt idx="16092">
                  <c:v>-0.28137699999999999</c:v>
                </c:pt>
                <c:pt idx="16093">
                  <c:v>-0.28055799999999997</c:v>
                </c:pt>
                <c:pt idx="16094">
                  <c:v>-0.286217</c:v>
                </c:pt>
                <c:pt idx="16095">
                  <c:v>-0.28142800000000001</c:v>
                </c:pt>
                <c:pt idx="16096">
                  <c:v>-0.26849400000000001</c:v>
                </c:pt>
                <c:pt idx="16097">
                  <c:v>-0.26191799999999998</c:v>
                </c:pt>
                <c:pt idx="16098">
                  <c:v>-0.257131</c:v>
                </c:pt>
                <c:pt idx="16099">
                  <c:v>-0.24684600000000001</c:v>
                </c:pt>
                <c:pt idx="16100">
                  <c:v>-0.24194299999999999</c:v>
                </c:pt>
                <c:pt idx="16101">
                  <c:v>-0.24640200000000001</c:v>
                </c:pt>
                <c:pt idx="16102">
                  <c:v>-0.24866099999999999</c:v>
                </c:pt>
                <c:pt idx="16103">
                  <c:v>-0.24734200000000001</c:v>
                </c:pt>
                <c:pt idx="16104">
                  <c:v>-0.255187</c:v>
                </c:pt>
                <c:pt idx="16105">
                  <c:v>-0.260189</c:v>
                </c:pt>
                <c:pt idx="16106">
                  <c:v>-0.25246299999999999</c:v>
                </c:pt>
                <c:pt idx="16107">
                  <c:v>-0.247279</c:v>
                </c:pt>
                <c:pt idx="16108">
                  <c:v>-0.244699</c:v>
                </c:pt>
                <c:pt idx="16109">
                  <c:v>-0.240066</c:v>
                </c:pt>
                <c:pt idx="16110">
                  <c:v>-0.24073800000000001</c:v>
                </c:pt>
                <c:pt idx="16111">
                  <c:v>-0.24632000000000001</c:v>
                </c:pt>
                <c:pt idx="16112">
                  <c:v>-0.25422499999999998</c:v>
                </c:pt>
                <c:pt idx="16113">
                  <c:v>-0.26145499999999999</c:v>
                </c:pt>
                <c:pt idx="16114">
                  <c:v>-0.26416400000000001</c:v>
                </c:pt>
                <c:pt idx="16115">
                  <c:v>-0.26430700000000001</c:v>
                </c:pt>
                <c:pt idx="16116">
                  <c:v>-0.26574900000000001</c:v>
                </c:pt>
                <c:pt idx="16117">
                  <c:v>-0.26689600000000002</c:v>
                </c:pt>
                <c:pt idx="16118">
                  <c:v>-0.26780700000000002</c:v>
                </c:pt>
                <c:pt idx="16119">
                  <c:v>-0.26715</c:v>
                </c:pt>
                <c:pt idx="16120">
                  <c:v>-0.26662000000000002</c:v>
                </c:pt>
                <c:pt idx="16121">
                  <c:v>-0.270903</c:v>
                </c:pt>
                <c:pt idx="16122">
                  <c:v>-0.27262500000000001</c:v>
                </c:pt>
                <c:pt idx="16123">
                  <c:v>-0.27299200000000001</c:v>
                </c:pt>
                <c:pt idx="16124">
                  <c:v>-0.27410499999999999</c:v>
                </c:pt>
                <c:pt idx="16125">
                  <c:v>-0.28481400000000001</c:v>
                </c:pt>
                <c:pt idx="16126">
                  <c:v>-0.29338999999999998</c:v>
                </c:pt>
                <c:pt idx="16127">
                  <c:v>-0.29377799999999998</c:v>
                </c:pt>
                <c:pt idx="16128">
                  <c:v>-0.29154400000000003</c:v>
                </c:pt>
                <c:pt idx="16129">
                  <c:v>-0.28711700000000001</c:v>
                </c:pt>
                <c:pt idx="16130">
                  <c:v>-0.27994200000000002</c:v>
                </c:pt>
                <c:pt idx="16131">
                  <c:v>-0.27210899999999999</c:v>
                </c:pt>
                <c:pt idx="16132">
                  <c:v>-0.27001799999999998</c:v>
                </c:pt>
                <c:pt idx="16133">
                  <c:v>-0.26860699999999998</c:v>
                </c:pt>
                <c:pt idx="16134">
                  <c:v>-0.26813399999999998</c:v>
                </c:pt>
                <c:pt idx="16135">
                  <c:v>-0.265399</c:v>
                </c:pt>
                <c:pt idx="16136">
                  <c:v>-0.26150499999999999</c:v>
                </c:pt>
                <c:pt idx="16137">
                  <c:v>-0.26127600000000001</c:v>
                </c:pt>
                <c:pt idx="16138">
                  <c:v>-0.27385199999999998</c:v>
                </c:pt>
                <c:pt idx="16139">
                  <c:v>-0.27826400000000001</c:v>
                </c:pt>
                <c:pt idx="16140">
                  <c:v>-0.27689900000000001</c:v>
                </c:pt>
                <c:pt idx="16141">
                  <c:v>-0.28109600000000001</c:v>
                </c:pt>
                <c:pt idx="16142">
                  <c:v>-0.28311500000000001</c:v>
                </c:pt>
                <c:pt idx="16143">
                  <c:v>-0.28224900000000003</c:v>
                </c:pt>
                <c:pt idx="16144">
                  <c:v>-0.276117</c:v>
                </c:pt>
                <c:pt idx="16145">
                  <c:v>-0.26997199999999999</c:v>
                </c:pt>
                <c:pt idx="16146">
                  <c:v>-0.26835199999999998</c:v>
                </c:pt>
                <c:pt idx="16147">
                  <c:v>-0.27090599999999998</c:v>
                </c:pt>
                <c:pt idx="16148">
                  <c:v>-0.273785</c:v>
                </c:pt>
                <c:pt idx="16149">
                  <c:v>-0.27772799999999997</c:v>
                </c:pt>
                <c:pt idx="16150">
                  <c:v>-0.28908299999999998</c:v>
                </c:pt>
                <c:pt idx="16151">
                  <c:v>-0.29617500000000002</c:v>
                </c:pt>
                <c:pt idx="16152">
                  <c:v>-0.29609600000000003</c:v>
                </c:pt>
                <c:pt idx="16153">
                  <c:v>-0.29236600000000001</c:v>
                </c:pt>
                <c:pt idx="16154">
                  <c:v>-0.29375200000000001</c:v>
                </c:pt>
                <c:pt idx="16155">
                  <c:v>-0.29417300000000002</c:v>
                </c:pt>
                <c:pt idx="16156">
                  <c:v>-0.29640899999999998</c:v>
                </c:pt>
                <c:pt idx="16157">
                  <c:v>-0.29750399999999999</c:v>
                </c:pt>
                <c:pt idx="16158">
                  <c:v>-0.29874899999999999</c:v>
                </c:pt>
                <c:pt idx="16159">
                  <c:v>-0.30061900000000003</c:v>
                </c:pt>
                <c:pt idx="16160">
                  <c:v>-0.29397899999999999</c:v>
                </c:pt>
                <c:pt idx="16161">
                  <c:v>-0.28353400000000001</c:v>
                </c:pt>
                <c:pt idx="16162">
                  <c:v>-0.28071499999999999</c:v>
                </c:pt>
                <c:pt idx="16163">
                  <c:v>-0.28178500000000001</c:v>
                </c:pt>
                <c:pt idx="16164">
                  <c:v>-0.28112199999999998</c:v>
                </c:pt>
                <c:pt idx="16165">
                  <c:v>-0.28149099999999999</c:v>
                </c:pt>
                <c:pt idx="16166">
                  <c:v>-0.28595500000000001</c:v>
                </c:pt>
                <c:pt idx="16167">
                  <c:v>-0.29203600000000002</c:v>
                </c:pt>
                <c:pt idx="16168">
                  <c:v>-0.29297699999999999</c:v>
                </c:pt>
                <c:pt idx="16169">
                  <c:v>-0.28861999999999999</c:v>
                </c:pt>
                <c:pt idx="16170">
                  <c:v>-0.28221099999999999</c:v>
                </c:pt>
                <c:pt idx="16171">
                  <c:v>-0.279752</c:v>
                </c:pt>
                <c:pt idx="16172">
                  <c:v>-0.28139399999999998</c:v>
                </c:pt>
                <c:pt idx="16173">
                  <c:v>-0.283802</c:v>
                </c:pt>
                <c:pt idx="16174">
                  <c:v>-0.28684599999999999</c:v>
                </c:pt>
                <c:pt idx="16175">
                  <c:v>-0.28889500000000001</c:v>
                </c:pt>
                <c:pt idx="16176">
                  <c:v>-0.286248</c:v>
                </c:pt>
                <c:pt idx="16177">
                  <c:v>-0.285445</c:v>
                </c:pt>
                <c:pt idx="16178">
                  <c:v>-0.28911100000000001</c:v>
                </c:pt>
                <c:pt idx="16179">
                  <c:v>-0.29041499999999998</c:v>
                </c:pt>
                <c:pt idx="16180">
                  <c:v>-0.28643800000000003</c:v>
                </c:pt>
                <c:pt idx="16181">
                  <c:v>-0.284885</c:v>
                </c:pt>
                <c:pt idx="16182">
                  <c:v>-0.28847899999999999</c:v>
                </c:pt>
                <c:pt idx="16183">
                  <c:v>-0.29588599999999998</c:v>
                </c:pt>
                <c:pt idx="16184">
                  <c:v>-0.30199399999999998</c:v>
                </c:pt>
                <c:pt idx="16185">
                  <c:v>-0.30405799999999999</c:v>
                </c:pt>
                <c:pt idx="16186">
                  <c:v>-0.301788</c:v>
                </c:pt>
                <c:pt idx="16187">
                  <c:v>-0.29776999999999998</c:v>
                </c:pt>
                <c:pt idx="16188">
                  <c:v>-0.29647000000000001</c:v>
                </c:pt>
                <c:pt idx="16189">
                  <c:v>-0.29235499999999998</c:v>
                </c:pt>
                <c:pt idx="16190">
                  <c:v>-0.29091099999999998</c:v>
                </c:pt>
                <c:pt idx="16191">
                  <c:v>-0.28599999999999998</c:v>
                </c:pt>
                <c:pt idx="16192">
                  <c:v>-0.27593499999999999</c:v>
                </c:pt>
                <c:pt idx="16193">
                  <c:v>-0.27647100000000002</c:v>
                </c:pt>
                <c:pt idx="16194">
                  <c:v>-0.27519900000000003</c:v>
                </c:pt>
                <c:pt idx="16195">
                  <c:v>-0.26954400000000001</c:v>
                </c:pt>
                <c:pt idx="16196">
                  <c:v>-0.26459700000000003</c:v>
                </c:pt>
                <c:pt idx="16197">
                  <c:v>-0.25894499999999998</c:v>
                </c:pt>
                <c:pt idx="16198">
                  <c:v>-0.25568000000000002</c:v>
                </c:pt>
                <c:pt idx="16199">
                  <c:v>-0.25020399999999998</c:v>
                </c:pt>
                <c:pt idx="16200">
                  <c:v>-0.24640999999999999</c:v>
                </c:pt>
                <c:pt idx="16201">
                  <c:v>-0.24771199999999999</c:v>
                </c:pt>
                <c:pt idx="16202">
                  <c:v>-0.244979</c:v>
                </c:pt>
                <c:pt idx="16203">
                  <c:v>-0.24099799999999999</c:v>
                </c:pt>
                <c:pt idx="16204">
                  <c:v>-0.24207799999999999</c:v>
                </c:pt>
                <c:pt idx="16205">
                  <c:v>-0.24508199999999999</c:v>
                </c:pt>
                <c:pt idx="16206">
                  <c:v>-0.24591199999999999</c:v>
                </c:pt>
                <c:pt idx="16207">
                  <c:v>-0.243839</c:v>
                </c:pt>
                <c:pt idx="16208">
                  <c:v>-0.241481</c:v>
                </c:pt>
                <c:pt idx="16209">
                  <c:v>-0.23886499999999999</c:v>
                </c:pt>
                <c:pt idx="16210">
                  <c:v>-0.23758399999999999</c:v>
                </c:pt>
                <c:pt idx="16211">
                  <c:v>-0.23220199999999999</c:v>
                </c:pt>
                <c:pt idx="16212">
                  <c:v>-0.22455</c:v>
                </c:pt>
                <c:pt idx="16213">
                  <c:v>-0.22073000000000001</c:v>
                </c:pt>
                <c:pt idx="16214">
                  <c:v>-0.22119900000000001</c:v>
                </c:pt>
                <c:pt idx="16215">
                  <c:v>-0.21861800000000001</c:v>
                </c:pt>
                <c:pt idx="16216">
                  <c:v>-0.21217900000000001</c:v>
                </c:pt>
                <c:pt idx="16217">
                  <c:v>-0.208478</c:v>
                </c:pt>
                <c:pt idx="16218">
                  <c:v>-0.204153</c:v>
                </c:pt>
                <c:pt idx="16219">
                  <c:v>-0.19750999999999999</c:v>
                </c:pt>
                <c:pt idx="16220">
                  <c:v>-0.195823</c:v>
                </c:pt>
                <c:pt idx="16221">
                  <c:v>-0.19858200000000001</c:v>
                </c:pt>
                <c:pt idx="16222">
                  <c:v>-0.20321700000000001</c:v>
                </c:pt>
                <c:pt idx="16223">
                  <c:v>-0.207649</c:v>
                </c:pt>
                <c:pt idx="16224">
                  <c:v>-0.21187700000000001</c:v>
                </c:pt>
                <c:pt idx="16225">
                  <c:v>-0.213947</c:v>
                </c:pt>
                <c:pt idx="16226">
                  <c:v>-0.21548100000000001</c:v>
                </c:pt>
                <c:pt idx="16227">
                  <c:v>-0.21778900000000001</c:v>
                </c:pt>
                <c:pt idx="16228">
                  <c:v>-0.21692</c:v>
                </c:pt>
                <c:pt idx="16229">
                  <c:v>-0.21615999999999999</c:v>
                </c:pt>
                <c:pt idx="16230">
                  <c:v>-0.21093100000000001</c:v>
                </c:pt>
                <c:pt idx="16231">
                  <c:v>-0.19732</c:v>
                </c:pt>
                <c:pt idx="16232">
                  <c:v>-0.18215799999999999</c:v>
                </c:pt>
                <c:pt idx="16233">
                  <c:v>-0.17679500000000001</c:v>
                </c:pt>
                <c:pt idx="16234">
                  <c:v>-0.17741100000000001</c:v>
                </c:pt>
                <c:pt idx="16235">
                  <c:v>-0.181149</c:v>
                </c:pt>
                <c:pt idx="16236">
                  <c:v>-0.18782399999999999</c:v>
                </c:pt>
                <c:pt idx="16237">
                  <c:v>-0.19755900000000001</c:v>
                </c:pt>
                <c:pt idx="16238">
                  <c:v>-0.20236499999999999</c:v>
                </c:pt>
                <c:pt idx="16239">
                  <c:v>-0.208174</c:v>
                </c:pt>
                <c:pt idx="16240">
                  <c:v>-0.21036299999999999</c:v>
                </c:pt>
                <c:pt idx="16241">
                  <c:v>-0.21546199999999999</c:v>
                </c:pt>
                <c:pt idx="16242">
                  <c:v>-0.21471799999999999</c:v>
                </c:pt>
                <c:pt idx="16243">
                  <c:v>-0.21310999999999999</c:v>
                </c:pt>
                <c:pt idx="16244">
                  <c:v>-0.21266399999999999</c:v>
                </c:pt>
                <c:pt idx="16245">
                  <c:v>-0.21768399999999999</c:v>
                </c:pt>
                <c:pt idx="16246">
                  <c:v>-0.22262599999999999</c:v>
                </c:pt>
                <c:pt idx="16247">
                  <c:v>-0.22178700000000001</c:v>
                </c:pt>
                <c:pt idx="16248">
                  <c:v>-0.21229300000000001</c:v>
                </c:pt>
                <c:pt idx="16249">
                  <c:v>-0.19400500000000001</c:v>
                </c:pt>
                <c:pt idx="16250">
                  <c:v>-0.18745400000000001</c:v>
                </c:pt>
                <c:pt idx="16251">
                  <c:v>-0.18842999999999999</c:v>
                </c:pt>
                <c:pt idx="16252">
                  <c:v>-0.18502299999999999</c:v>
                </c:pt>
                <c:pt idx="16253">
                  <c:v>-0.183008</c:v>
                </c:pt>
                <c:pt idx="16254">
                  <c:v>-0.188109</c:v>
                </c:pt>
                <c:pt idx="16255">
                  <c:v>-0.190224</c:v>
                </c:pt>
                <c:pt idx="16256">
                  <c:v>-0.188446</c:v>
                </c:pt>
                <c:pt idx="16257">
                  <c:v>-0.186172</c:v>
                </c:pt>
                <c:pt idx="16258">
                  <c:v>-0.191136</c:v>
                </c:pt>
                <c:pt idx="16259">
                  <c:v>-0.190886</c:v>
                </c:pt>
                <c:pt idx="16260">
                  <c:v>-0.18879099999999999</c:v>
                </c:pt>
                <c:pt idx="16261">
                  <c:v>-0.18473800000000001</c:v>
                </c:pt>
                <c:pt idx="16262">
                  <c:v>-0.18220600000000001</c:v>
                </c:pt>
                <c:pt idx="16263">
                  <c:v>-0.181644</c:v>
                </c:pt>
                <c:pt idx="16264">
                  <c:v>-0.184555</c:v>
                </c:pt>
                <c:pt idx="16265">
                  <c:v>-0.18401699999999999</c:v>
                </c:pt>
                <c:pt idx="16266">
                  <c:v>-0.18291499999999999</c:v>
                </c:pt>
                <c:pt idx="16267">
                  <c:v>-0.18471399999999999</c:v>
                </c:pt>
                <c:pt idx="16268">
                  <c:v>-0.190054</c:v>
                </c:pt>
                <c:pt idx="16269">
                  <c:v>-0.19450400000000001</c:v>
                </c:pt>
                <c:pt idx="16270">
                  <c:v>-0.19711200000000001</c:v>
                </c:pt>
                <c:pt idx="16271">
                  <c:v>-0.193856</c:v>
                </c:pt>
                <c:pt idx="16272">
                  <c:v>-0.18621399999999999</c:v>
                </c:pt>
                <c:pt idx="16273">
                  <c:v>-0.17197699999999999</c:v>
                </c:pt>
                <c:pt idx="16274">
                  <c:v>-0.15834200000000001</c:v>
                </c:pt>
                <c:pt idx="16275">
                  <c:v>-0.14568500000000001</c:v>
                </c:pt>
                <c:pt idx="16276">
                  <c:v>-0.13889399999999999</c:v>
                </c:pt>
                <c:pt idx="16277">
                  <c:v>-0.14769499999999999</c:v>
                </c:pt>
                <c:pt idx="16278">
                  <c:v>-0.15726699999999999</c:v>
                </c:pt>
                <c:pt idx="16279">
                  <c:v>-0.15942100000000001</c:v>
                </c:pt>
                <c:pt idx="16280">
                  <c:v>-0.15711</c:v>
                </c:pt>
                <c:pt idx="16281">
                  <c:v>-0.15296999999999999</c:v>
                </c:pt>
                <c:pt idx="16282">
                  <c:v>-0.14503099999999999</c:v>
                </c:pt>
                <c:pt idx="16283">
                  <c:v>-0.13930999999999999</c:v>
                </c:pt>
                <c:pt idx="16284">
                  <c:v>-0.13214899999999999</c:v>
                </c:pt>
                <c:pt idx="16285">
                  <c:v>-0.12944</c:v>
                </c:pt>
                <c:pt idx="16286">
                  <c:v>-0.12665999999999999</c:v>
                </c:pt>
                <c:pt idx="16287">
                  <c:v>-0.1241</c:v>
                </c:pt>
                <c:pt idx="16288">
                  <c:v>-0.12568799999999999</c:v>
                </c:pt>
                <c:pt idx="16289">
                  <c:v>-0.13320100000000001</c:v>
                </c:pt>
                <c:pt idx="16290">
                  <c:v>-0.12851000000000001</c:v>
                </c:pt>
                <c:pt idx="16291">
                  <c:v>-0.116603</c:v>
                </c:pt>
                <c:pt idx="16292">
                  <c:v>-0.10875899999999999</c:v>
                </c:pt>
                <c:pt idx="16293">
                  <c:v>-0.10166799999999999</c:v>
                </c:pt>
                <c:pt idx="16294">
                  <c:v>-9.2654700000000006E-2</c:v>
                </c:pt>
                <c:pt idx="16295">
                  <c:v>-8.5480799999999996E-2</c:v>
                </c:pt>
                <c:pt idx="16296">
                  <c:v>-8.32315E-2</c:v>
                </c:pt>
                <c:pt idx="16297">
                  <c:v>-8.0743499999999996E-2</c:v>
                </c:pt>
                <c:pt idx="16298">
                  <c:v>-7.6464599999999994E-2</c:v>
                </c:pt>
                <c:pt idx="16299">
                  <c:v>-7.0552599999999993E-2</c:v>
                </c:pt>
                <c:pt idx="16300">
                  <c:v>-6.3231700000000002E-2</c:v>
                </c:pt>
                <c:pt idx="16301">
                  <c:v>-6.7799799999999993E-2</c:v>
                </c:pt>
                <c:pt idx="16302">
                  <c:v>-7.3421500000000001E-2</c:v>
                </c:pt>
                <c:pt idx="16303">
                  <c:v>-7.5573000000000001E-2</c:v>
                </c:pt>
                <c:pt idx="16304">
                  <c:v>-7.6077099999999995E-2</c:v>
                </c:pt>
                <c:pt idx="16305">
                  <c:v>-7.72423E-2</c:v>
                </c:pt>
                <c:pt idx="16306">
                  <c:v>-7.1688399999999999E-2</c:v>
                </c:pt>
                <c:pt idx="16307">
                  <c:v>-6.5703800000000007E-2</c:v>
                </c:pt>
                <c:pt idx="16308">
                  <c:v>-6.7022200000000004E-2</c:v>
                </c:pt>
                <c:pt idx="16309">
                  <c:v>-7.2793399999999994E-2</c:v>
                </c:pt>
                <c:pt idx="16310">
                  <c:v>-7.6008199999999998E-2</c:v>
                </c:pt>
                <c:pt idx="16311">
                  <c:v>-7.2036799999999998E-2</c:v>
                </c:pt>
                <c:pt idx="16312">
                  <c:v>-6.5388199999999994E-2</c:v>
                </c:pt>
                <c:pt idx="16313">
                  <c:v>-4.6671499999999998E-2</c:v>
                </c:pt>
                <c:pt idx="16314">
                  <c:v>-3.0030100000000001E-2</c:v>
                </c:pt>
                <c:pt idx="16315">
                  <c:v>-2.41129E-2</c:v>
                </c:pt>
                <c:pt idx="16316">
                  <c:v>-1.60695E-2</c:v>
                </c:pt>
                <c:pt idx="16317">
                  <c:v>-1.1215299999999999E-2</c:v>
                </c:pt>
                <c:pt idx="16318">
                  <c:v>-1.2304600000000001E-2</c:v>
                </c:pt>
                <c:pt idx="16319">
                  <c:v>-2.0968400000000002E-2</c:v>
                </c:pt>
                <c:pt idx="16320">
                  <c:v>-2.88688E-2</c:v>
                </c:pt>
                <c:pt idx="16321">
                  <c:v>-3.2396399999999999E-2</c:v>
                </c:pt>
                <c:pt idx="16322">
                  <c:v>-3.6046099999999998E-2</c:v>
                </c:pt>
                <c:pt idx="16323">
                  <c:v>-3.6594599999999998E-2</c:v>
                </c:pt>
                <c:pt idx="16324">
                  <c:v>-2.84248E-2</c:v>
                </c:pt>
                <c:pt idx="16325">
                  <c:v>-1.63628E-2</c:v>
                </c:pt>
                <c:pt idx="16326">
                  <c:v>-5.8280500000000004E-3</c:v>
                </c:pt>
                <c:pt idx="16327">
                  <c:v>1.2650700000000001E-3</c:v>
                </c:pt>
                <c:pt idx="16328">
                  <c:v>6.3153899999999997E-3</c:v>
                </c:pt>
                <c:pt idx="16329">
                  <c:v>1.1698999999999999E-2</c:v>
                </c:pt>
                <c:pt idx="16330">
                  <c:v>1.3991E-2</c:v>
                </c:pt>
                <c:pt idx="16331">
                  <c:v>1.3885399999999999E-2</c:v>
                </c:pt>
                <c:pt idx="16332">
                  <c:v>1.0122000000000001E-2</c:v>
                </c:pt>
                <c:pt idx="16333">
                  <c:v>3.2531399999999999E-3</c:v>
                </c:pt>
                <c:pt idx="16334">
                  <c:v>-3.9178299999999999E-4</c:v>
                </c:pt>
                <c:pt idx="16335">
                  <c:v>1.9248799999999999E-3</c:v>
                </c:pt>
                <c:pt idx="16336">
                  <c:v>-1.26477E-2</c:v>
                </c:pt>
                <c:pt idx="16337">
                  <c:v>-3.5037899999999997E-2</c:v>
                </c:pt>
                <c:pt idx="16338">
                  <c:v>-3.9468700000000002E-2</c:v>
                </c:pt>
                <c:pt idx="16339">
                  <c:v>-4.1413400000000003E-2</c:v>
                </c:pt>
                <c:pt idx="16340">
                  <c:v>-4.0135200000000003E-2</c:v>
                </c:pt>
                <c:pt idx="16341">
                  <c:v>-3.34232E-2</c:v>
                </c:pt>
                <c:pt idx="16342">
                  <c:v>-2.4577499999999999E-2</c:v>
                </c:pt>
                <c:pt idx="16343">
                  <c:v>-1.8051500000000002E-2</c:v>
                </c:pt>
                <c:pt idx="16344">
                  <c:v>-1.22831E-2</c:v>
                </c:pt>
                <c:pt idx="16345">
                  <c:v>-7.2615500000000003E-3</c:v>
                </c:pt>
                <c:pt idx="16346">
                  <c:v>-4.4346100000000003E-3</c:v>
                </c:pt>
                <c:pt idx="16347">
                  <c:v>-1.25409E-3</c:v>
                </c:pt>
                <c:pt idx="16348">
                  <c:v>7.1032999999999999E-3</c:v>
                </c:pt>
                <c:pt idx="16349">
                  <c:v>1.5389E-2</c:v>
                </c:pt>
                <c:pt idx="16350">
                  <c:v>1.5851199999999999E-2</c:v>
                </c:pt>
                <c:pt idx="16351">
                  <c:v>1.0171100000000001E-2</c:v>
                </c:pt>
                <c:pt idx="16352">
                  <c:v>9.3159000000000002E-3</c:v>
                </c:pt>
                <c:pt idx="16353">
                  <c:v>7.24787E-3</c:v>
                </c:pt>
                <c:pt idx="16354">
                  <c:v>1.08783E-2</c:v>
                </c:pt>
                <c:pt idx="16355">
                  <c:v>2.2669100000000001E-2</c:v>
                </c:pt>
                <c:pt idx="16356">
                  <c:v>3.51601E-2</c:v>
                </c:pt>
                <c:pt idx="16357">
                  <c:v>4.0333099999999997E-2</c:v>
                </c:pt>
                <c:pt idx="16358">
                  <c:v>3.94177E-2</c:v>
                </c:pt>
                <c:pt idx="16359">
                  <c:v>3.77901E-2</c:v>
                </c:pt>
                <c:pt idx="16360">
                  <c:v>3.5871800000000002E-2</c:v>
                </c:pt>
                <c:pt idx="16361">
                  <c:v>2.7343200000000002E-2</c:v>
                </c:pt>
                <c:pt idx="16362">
                  <c:v>2.43126E-2</c:v>
                </c:pt>
                <c:pt idx="16363">
                  <c:v>1.47473E-2</c:v>
                </c:pt>
                <c:pt idx="16364">
                  <c:v>6.5859400000000002E-3</c:v>
                </c:pt>
                <c:pt idx="16365">
                  <c:v>1.08084E-3</c:v>
                </c:pt>
                <c:pt idx="16366">
                  <c:v>-2.8254199999999999E-3</c:v>
                </c:pt>
                <c:pt idx="16367">
                  <c:v>-6.9758499999999996E-3</c:v>
                </c:pt>
                <c:pt idx="16368">
                  <c:v>-5.1294399999999999E-3</c:v>
                </c:pt>
                <c:pt idx="16369">
                  <c:v>5.12132E-4</c:v>
                </c:pt>
                <c:pt idx="16370">
                  <c:v>6.48184E-3</c:v>
                </c:pt>
                <c:pt idx="16371">
                  <c:v>1.0420499999999999E-2</c:v>
                </c:pt>
                <c:pt idx="16372">
                  <c:v>1.2801099999999999E-2</c:v>
                </c:pt>
                <c:pt idx="16373">
                  <c:v>1.5772700000000001E-2</c:v>
                </c:pt>
                <c:pt idx="16374">
                  <c:v>2.1845799999999999E-2</c:v>
                </c:pt>
                <c:pt idx="16375">
                  <c:v>2.3216299999999999E-2</c:v>
                </c:pt>
                <c:pt idx="16376">
                  <c:v>2.9959E-2</c:v>
                </c:pt>
                <c:pt idx="16377">
                  <c:v>2.0293700000000001E-2</c:v>
                </c:pt>
                <c:pt idx="16378">
                  <c:v>1.281E-2</c:v>
                </c:pt>
                <c:pt idx="16379">
                  <c:v>4.2042499999999997E-3</c:v>
                </c:pt>
                <c:pt idx="16380" formatCode="0.00E+00">
                  <c:v>-6.41746E-5</c:v>
                </c:pt>
                <c:pt idx="16381" formatCode="0.00E+00">
                  <c:v>3.0399599999999999E-5</c:v>
                </c:pt>
                <c:pt idx="16382">
                  <c:v>2.7339500000000002E-3</c:v>
                </c:pt>
                <c:pt idx="16383">
                  <c:v>4.02279E-3</c:v>
                </c:pt>
                <c:pt idx="16384">
                  <c:v>4.8858299999999999E-3</c:v>
                </c:pt>
                <c:pt idx="16385">
                  <c:v>-5.1045700000000001E-3</c:v>
                </c:pt>
                <c:pt idx="16386">
                  <c:v>-1.3036900000000001E-2</c:v>
                </c:pt>
                <c:pt idx="16387">
                  <c:v>-1.4082900000000001E-2</c:v>
                </c:pt>
                <c:pt idx="16388">
                  <c:v>-1.45053E-2</c:v>
                </c:pt>
                <c:pt idx="16389">
                  <c:v>-2.31646E-2</c:v>
                </c:pt>
                <c:pt idx="16390">
                  <c:v>-1.8863999999999999E-2</c:v>
                </c:pt>
                <c:pt idx="16391">
                  <c:v>-1.6639000000000001E-2</c:v>
                </c:pt>
                <c:pt idx="16392">
                  <c:v>-1.53995E-2</c:v>
                </c:pt>
                <c:pt idx="16393">
                  <c:v>-1.41729E-2</c:v>
                </c:pt>
                <c:pt idx="16394">
                  <c:v>-1.19247E-2</c:v>
                </c:pt>
                <c:pt idx="16395">
                  <c:v>-1.2083699999999999E-2</c:v>
                </c:pt>
                <c:pt idx="16396">
                  <c:v>-1.60445E-2</c:v>
                </c:pt>
                <c:pt idx="16397">
                  <c:v>-2.6242999999999999E-2</c:v>
                </c:pt>
                <c:pt idx="16398">
                  <c:v>-3.0699500000000001E-2</c:v>
                </c:pt>
                <c:pt idx="16399">
                  <c:v>-3.4936599999999998E-2</c:v>
                </c:pt>
                <c:pt idx="16400">
                  <c:v>-3.5599499999999999E-2</c:v>
                </c:pt>
                <c:pt idx="16401">
                  <c:v>-3.1420799999999999E-2</c:v>
                </c:pt>
                <c:pt idx="16402">
                  <c:v>-2.9993800000000001E-2</c:v>
                </c:pt>
                <c:pt idx="16403">
                  <c:v>-2.8346900000000001E-2</c:v>
                </c:pt>
                <c:pt idx="16404">
                  <c:v>-2.7722799999999999E-2</c:v>
                </c:pt>
                <c:pt idx="16405">
                  <c:v>-3.3214800000000003E-2</c:v>
                </c:pt>
                <c:pt idx="16406">
                  <c:v>-4.3892100000000003E-2</c:v>
                </c:pt>
                <c:pt idx="16407">
                  <c:v>-4.9677699999999998E-2</c:v>
                </c:pt>
                <c:pt idx="16408">
                  <c:v>-4.8613099999999999E-2</c:v>
                </c:pt>
                <c:pt idx="16409">
                  <c:v>-5.6654599999999999E-2</c:v>
                </c:pt>
                <c:pt idx="16410">
                  <c:v>-6.1866200000000003E-2</c:v>
                </c:pt>
                <c:pt idx="16411">
                  <c:v>-6.93965E-2</c:v>
                </c:pt>
                <c:pt idx="16412">
                  <c:v>-7.8645400000000004E-2</c:v>
                </c:pt>
                <c:pt idx="16413">
                  <c:v>-8.1409200000000001E-2</c:v>
                </c:pt>
                <c:pt idx="16414">
                  <c:v>-8.0880999999999995E-2</c:v>
                </c:pt>
                <c:pt idx="16415">
                  <c:v>-8.4001900000000004E-2</c:v>
                </c:pt>
                <c:pt idx="16416">
                  <c:v>-8.3637600000000006E-2</c:v>
                </c:pt>
                <c:pt idx="16417">
                  <c:v>-8.1356300000000006E-2</c:v>
                </c:pt>
                <c:pt idx="16418">
                  <c:v>-8.4194699999999997E-2</c:v>
                </c:pt>
                <c:pt idx="16419">
                  <c:v>-8.4852200000000003E-2</c:v>
                </c:pt>
                <c:pt idx="16420">
                  <c:v>-8.1784399999999993E-2</c:v>
                </c:pt>
                <c:pt idx="16421">
                  <c:v>-7.66043E-2</c:v>
                </c:pt>
                <c:pt idx="16422">
                  <c:v>-8.1089700000000001E-2</c:v>
                </c:pt>
                <c:pt idx="16423">
                  <c:v>-8.1312700000000002E-2</c:v>
                </c:pt>
                <c:pt idx="16424">
                  <c:v>-8.9496500000000007E-2</c:v>
                </c:pt>
                <c:pt idx="16425">
                  <c:v>-0.104292</c:v>
                </c:pt>
                <c:pt idx="16426">
                  <c:v>-0.11214300000000001</c:v>
                </c:pt>
                <c:pt idx="16427">
                  <c:v>-0.111958</c:v>
                </c:pt>
                <c:pt idx="16428">
                  <c:v>-0.113187</c:v>
                </c:pt>
                <c:pt idx="16429">
                  <c:v>-0.1147</c:v>
                </c:pt>
                <c:pt idx="16430">
                  <c:v>-0.117536</c:v>
                </c:pt>
                <c:pt idx="16431">
                  <c:v>-0.12969</c:v>
                </c:pt>
                <c:pt idx="16432">
                  <c:v>-0.14333000000000001</c:v>
                </c:pt>
                <c:pt idx="16433">
                  <c:v>-0.149451</c:v>
                </c:pt>
                <c:pt idx="16434">
                  <c:v>-0.15319199999999999</c:v>
                </c:pt>
                <c:pt idx="16435">
                  <c:v>-0.155969</c:v>
                </c:pt>
                <c:pt idx="16436">
                  <c:v>-0.153862</c:v>
                </c:pt>
                <c:pt idx="16437">
                  <c:v>-0.157217</c:v>
                </c:pt>
                <c:pt idx="16438">
                  <c:v>-0.16653499999999999</c:v>
                </c:pt>
                <c:pt idx="16439">
                  <c:v>-0.18070900000000001</c:v>
                </c:pt>
                <c:pt idx="16440">
                  <c:v>-0.19494800000000001</c:v>
                </c:pt>
                <c:pt idx="16441">
                  <c:v>-0.207734</c:v>
                </c:pt>
                <c:pt idx="16442">
                  <c:v>-0.21373200000000001</c:v>
                </c:pt>
                <c:pt idx="16443">
                  <c:v>-0.21595900000000001</c:v>
                </c:pt>
                <c:pt idx="16444">
                  <c:v>-0.21987899999999999</c:v>
                </c:pt>
                <c:pt idx="16445">
                  <c:v>-0.22407199999999999</c:v>
                </c:pt>
                <c:pt idx="16446">
                  <c:v>-0.222196</c:v>
                </c:pt>
                <c:pt idx="16447">
                  <c:v>-0.21626799999999999</c:v>
                </c:pt>
                <c:pt idx="16448">
                  <c:v>-0.22567100000000001</c:v>
                </c:pt>
                <c:pt idx="16449">
                  <c:v>-0.237207</c:v>
                </c:pt>
                <c:pt idx="16450">
                  <c:v>-0.243479</c:v>
                </c:pt>
                <c:pt idx="16451">
                  <c:v>-0.24947900000000001</c:v>
                </c:pt>
                <c:pt idx="16452">
                  <c:v>-0.25323400000000001</c:v>
                </c:pt>
                <c:pt idx="16453">
                  <c:v>-0.25328400000000001</c:v>
                </c:pt>
                <c:pt idx="16454">
                  <c:v>-0.250967</c:v>
                </c:pt>
                <c:pt idx="16455">
                  <c:v>-0.24834000000000001</c:v>
                </c:pt>
                <c:pt idx="16456">
                  <c:v>-0.25092399999999998</c:v>
                </c:pt>
                <c:pt idx="16457">
                  <c:v>-0.26221</c:v>
                </c:pt>
                <c:pt idx="16458">
                  <c:v>-0.27035100000000001</c:v>
                </c:pt>
                <c:pt idx="16459">
                  <c:v>-0.27078999999999998</c:v>
                </c:pt>
                <c:pt idx="16460">
                  <c:v>-0.26850499999999999</c:v>
                </c:pt>
                <c:pt idx="16461">
                  <c:v>-0.26887100000000003</c:v>
                </c:pt>
                <c:pt idx="16462">
                  <c:v>-0.27083400000000002</c:v>
                </c:pt>
                <c:pt idx="16463">
                  <c:v>-0.272559</c:v>
                </c:pt>
                <c:pt idx="16464">
                  <c:v>-0.27588200000000002</c:v>
                </c:pt>
                <c:pt idx="16465">
                  <c:v>-0.27315400000000001</c:v>
                </c:pt>
                <c:pt idx="16466">
                  <c:v>-0.269762</c:v>
                </c:pt>
                <c:pt idx="16467">
                  <c:v>-0.26715800000000001</c:v>
                </c:pt>
                <c:pt idx="16468">
                  <c:v>-0.265351</c:v>
                </c:pt>
                <c:pt idx="16469">
                  <c:v>-0.26522400000000002</c:v>
                </c:pt>
                <c:pt idx="16470">
                  <c:v>-0.264988</c:v>
                </c:pt>
                <c:pt idx="16471">
                  <c:v>-0.26740999999999998</c:v>
                </c:pt>
                <c:pt idx="16472">
                  <c:v>-0.267488</c:v>
                </c:pt>
                <c:pt idx="16473">
                  <c:v>-0.269733</c:v>
                </c:pt>
                <c:pt idx="16474">
                  <c:v>-0.27436899999999997</c:v>
                </c:pt>
                <c:pt idx="16475">
                  <c:v>-0.29117700000000002</c:v>
                </c:pt>
                <c:pt idx="16476">
                  <c:v>-0.299128</c:v>
                </c:pt>
                <c:pt idx="16477">
                  <c:v>-0.30309199999999997</c:v>
                </c:pt>
                <c:pt idx="16478">
                  <c:v>-0.30845299999999998</c:v>
                </c:pt>
                <c:pt idx="16479">
                  <c:v>-0.31606499999999998</c:v>
                </c:pt>
                <c:pt idx="16480">
                  <c:v>-0.319274</c:v>
                </c:pt>
                <c:pt idx="16481">
                  <c:v>-0.32078600000000002</c:v>
                </c:pt>
                <c:pt idx="16482">
                  <c:v>-0.32228899999999999</c:v>
                </c:pt>
                <c:pt idx="16483">
                  <c:v>-0.32724199999999998</c:v>
                </c:pt>
                <c:pt idx="16484">
                  <c:v>-0.342885</c:v>
                </c:pt>
                <c:pt idx="16485">
                  <c:v>-0.35704599999999997</c:v>
                </c:pt>
                <c:pt idx="16486">
                  <c:v>-0.37059900000000001</c:v>
                </c:pt>
                <c:pt idx="16487">
                  <c:v>-0.37823400000000001</c:v>
                </c:pt>
                <c:pt idx="16488">
                  <c:v>-0.38924599999999998</c:v>
                </c:pt>
                <c:pt idx="16489">
                  <c:v>-0.39263700000000001</c:v>
                </c:pt>
                <c:pt idx="16490">
                  <c:v>-0.39897100000000002</c:v>
                </c:pt>
                <c:pt idx="16491">
                  <c:v>-0.40737400000000001</c:v>
                </c:pt>
                <c:pt idx="16492">
                  <c:v>-0.41845399999999999</c:v>
                </c:pt>
                <c:pt idx="16493">
                  <c:v>-0.42786999999999997</c:v>
                </c:pt>
                <c:pt idx="16494">
                  <c:v>-0.44319900000000001</c:v>
                </c:pt>
                <c:pt idx="16495">
                  <c:v>-0.45765400000000001</c:v>
                </c:pt>
                <c:pt idx="16496">
                  <c:v>-0.46603800000000001</c:v>
                </c:pt>
                <c:pt idx="16497">
                  <c:v>-0.47662700000000002</c:v>
                </c:pt>
                <c:pt idx="16498">
                  <c:v>-0.48775099999999999</c:v>
                </c:pt>
                <c:pt idx="16499">
                  <c:v>-0.49432999999999999</c:v>
                </c:pt>
                <c:pt idx="16500">
                  <c:v>-0.50211499999999998</c:v>
                </c:pt>
                <c:pt idx="16501">
                  <c:v>-0.52280899999999997</c:v>
                </c:pt>
                <c:pt idx="16502">
                  <c:v>-0.52756099999999995</c:v>
                </c:pt>
                <c:pt idx="16503">
                  <c:v>-0.53315000000000001</c:v>
                </c:pt>
                <c:pt idx="16504">
                  <c:v>-0.54311200000000004</c:v>
                </c:pt>
                <c:pt idx="16505">
                  <c:v>-0.54718199999999995</c:v>
                </c:pt>
                <c:pt idx="16506">
                  <c:v>-0.55451399999999995</c:v>
                </c:pt>
                <c:pt idx="16507">
                  <c:v>-0.56290700000000005</c:v>
                </c:pt>
                <c:pt idx="16508">
                  <c:v>-0.56662800000000002</c:v>
                </c:pt>
                <c:pt idx="16509">
                  <c:v>-0.56727399999999994</c:v>
                </c:pt>
                <c:pt idx="16510">
                  <c:v>-0.574905</c:v>
                </c:pt>
                <c:pt idx="16511">
                  <c:v>-0.58806099999999994</c:v>
                </c:pt>
                <c:pt idx="16512">
                  <c:v>-0.59423099999999995</c:v>
                </c:pt>
                <c:pt idx="16513">
                  <c:v>-0.59245000000000003</c:v>
                </c:pt>
                <c:pt idx="16514">
                  <c:v>-0.59174400000000005</c:v>
                </c:pt>
                <c:pt idx="16515">
                  <c:v>-0.594611</c:v>
                </c:pt>
                <c:pt idx="16516">
                  <c:v>-0.59569099999999997</c:v>
                </c:pt>
                <c:pt idx="16517">
                  <c:v>-0.599132</c:v>
                </c:pt>
                <c:pt idx="16518">
                  <c:v>-0.60594300000000001</c:v>
                </c:pt>
                <c:pt idx="16519">
                  <c:v>-0.61164399999999997</c:v>
                </c:pt>
                <c:pt idx="16520">
                  <c:v>-0.615954</c:v>
                </c:pt>
                <c:pt idx="16521">
                  <c:v>-0.617672</c:v>
                </c:pt>
                <c:pt idx="16522">
                  <c:v>-0.619448</c:v>
                </c:pt>
                <c:pt idx="16523">
                  <c:v>-0.62068999999999996</c:v>
                </c:pt>
                <c:pt idx="16524">
                  <c:v>-0.62166200000000005</c:v>
                </c:pt>
                <c:pt idx="16525">
                  <c:v>-0.61935200000000001</c:v>
                </c:pt>
                <c:pt idx="16526">
                  <c:v>-0.61571600000000004</c:v>
                </c:pt>
                <c:pt idx="16527">
                  <c:v>-0.61580800000000002</c:v>
                </c:pt>
                <c:pt idx="16528">
                  <c:v>-0.620556</c:v>
                </c:pt>
                <c:pt idx="16529">
                  <c:v>-0.62618600000000002</c:v>
                </c:pt>
                <c:pt idx="16530">
                  <c:v>-0.63072799999999996</c:v>
                </c:pt>
                <c:pt idx="16531">
                  <c:v>-0.63349800000000001</c:v>
                </c:pt>
                <c:pt idx="16532">
                  <c:v>-0.63458000000000003</c:v>
                </c:pt>
                <c:pt idx="16533">
                  <c:v>-0.63770899999999997</c:v>
                </c:pt>
                <c:pt idx="16534">
                  <c:v>-0.64445300000000005</c:v>
                </c:pt>
                <c:pt idx="16535">
                  <c:v>-0.64416600000000002</c:v>
                </c:pt>
                <c:pt idx="16536">
                  <c:v>-0.64498900000000003</c:v>
                </c:pt>
                <c:pt idx="16537">
                  <c:v>-0.64723200000000003</c:v>
                </c:pt>
                <c:pt idx="16538">
                  <c:v>-0.64944299999999999</c:v>
                </c:pt>
                <c:pt idx="16539">
                  <c:v>-0.64996900000000002</c:v>
                </c:pt>
                <c:pt idx="16540">
                  <c:v>-0.65011600000000003</c:v>
                </c:pt>
                <c:pt idx="16541">
                  <c:v>-0.66348399999999996</c:v>
                </c:pt>
                <c:pt idx="16542">
                  <c:v>-0.66897499999999999</c:v>
                </c:pt>
                <c:pt idx="16543">
                  <c:v>-0.672516</c:v>
                </c:pt>
                <c:pt idx="16544">
                  <c:v>-0.67628900000000003</c:v>
                </c:pt>
                <c:pt idx="16545">
                  <c:v>-0.67552500000000004</c:v>
                </c:pt>
                <c:pt idx="16546">
                  <c:v>-0.67006600000000005</c:v>
                </c:pt>
                <c:pt idx="16547">
                  <c:v>-0.66357200000000005</c:v>
                </c:pt>
                <c:pt idx="16548">
                  <c:v>-0.66027899999999995</c:v>
                </c:pt>
                <c:pt idx="16549">
                  <c:v>-0.66248300000000004</c:v>
                </c:pt>
                <c:pt idx="16550">
                  <c:v>-0.66417400000000004</c:v>
                </c:pt>
                <c:pt idx="16551">
                  <c:v>-0.66585399999999995</c:v>
                </c:pt>
                <c:pt idx="16552">
                  <c:v>-0.66079900000000003</c:v>
                </c:pt>
                <c:pt idx="16553">
                  <c:v>-0.660941</c:v>
                </c:pt>
                <c:pt idx="16554">
                  <c:v>-0.65881100000000004</c:v>
                </c:pt>
                <c:pt idx="16555">
                  <c:v>-0.65097499999999997</c:v>
                </c:pt>
                <c:pt idx="16556">
                  <c:v>-0.65265499999999999</c:v>
                </c:pt>
                <c:pt idx="16557">
                  <c:v>-0.65215400000000001</c:v>
                </c:pt>
                <c:pt idx="16558">
                  <c:v>-0.65495800000000004</c:v>
                </c:pt>
                <c:pt idx="16559">
                  <c:v>-0.66080399999999995</c:v>
                </c:pt>
                <c:pt idx="16560">
                  <c:v>-0.66462699999999997</c:v>
                </c:pt>
                <c:pt idx="16561">
                  <c:v>-0.65841099999999997</c:v>
                </c:pt>
                <c:pt idx="16562">
                  <c:v>-0.65232199999999996</c:v>
                </c:pt>
                <c:pt idx="16563">
                  <c:v>-0.65182600000000002</c:v>
                </c:pt>
                <c:pt idx="16564">
                  <c:v>-0.64990000000000003</c:v>
                </c:pt>
                <c:pt idx="16565">
                  <c:v>-0.64287000000000005</c:v>
                </c:pt>
                <c:pt idx="16566">
                  <c:v>-0.64215699999999998</c:v>
                </c:pt>
                <c:pt idx="16567">
                  <c:v>-0.64525500000000002</c:v>
                </c:pt>
                <c:pt idx="16568">
                  <c:v>-0.64969200000000005</c:v>
                </c:pt>
                <c:pt idx="16569">
                  <c:v>-0.64827000000000001</c:v>
                </c:pt>
                <c:pt idx="16570">
                  <c:v>-0.64557799999999999</c:v>
                </c:pt>
                <c:pt idx="16571">
                  <c:v>-0.65087200000000001</c:v>
                </c:pt>
                <c:pt idx="16572">
                  <c:v>-0.650034</c:v>
                </c:pt>
                <c:pt idx="16573">
                  <c:v>-0.646949</c:v>
                </c:pt>
                <c:pt idx="16574">
                  <c:v>-0.64838600000000002</c:v>
                </c:pt>
                <c:pt idx="16575">
                  <c:v>-0.65239999999999998</c:v>
                </c:pt>
                <c:pt idx="16576">
                  <c:v>-0.65483800000000003</c:v>
                </c:pt>
                <c:pt idx="16577">
                  <c:v>-0.66104700000000005</c:v>
                </c:pt>
                <c:pt idx="16578">
                  <c:v>-0.66675300000000004</c:v>
                </c:pt>
                <c:pt idx="16579">
                  <c:v>-0.67406600000000005</c:v>
                </c:pt>
                <c:pt idx="16580">
                  <c:v>-0.67137400000000003</c:v>
                </c:pt>
                <c:pt idx="16581">
                  <c:v>-0.65372200000000003</c:v>
                </c:pt>
                <c:pt idx="16582">
                  <c:v>-0.63772899999999999</c:v>
                </c:pt>
                <c:pt idx="16583">
                  <c:v>-0.63470000000000004</c:v>
                </c:pt>
                <c:pt idx="16584">
                  <c:v>-0.63374200000000003</c:v>
                </c:pt>
                <c:pt idx="16585">
                  <c:v>-0.63112299999999999</c:v>
                </c:pt>
                <c:pt idx="16586">
                  <c:v>-0.62723700000000004</c:v>
                </c:pt>
                <c:pt idx="16587">
                  <c:v>-0.62797199999999997</c:v>
                </c:pt>
                <c:pt idx="16588">
                  <c:v>-0.62726899999999997</c:v>
                </c:pt>
                <c:pt idx="16589">
                  <c:v>-0.62223899999999999</c:v>
                </c:pt>
                <c:pt idx="16590">
                  <c:v>-0.62152600000000002</c:v>
                </c:pt>
                <c:pt idx="16591">
                  <c:v>-0.62313300000000005</c:v>
                </c:pt>
                <c:pt idx="16592">
                  <c:v>-0.61847399999999997</c:v>
                </c:pt>
                <c:pt idx="16593">
                  <c:v>-0.60396899999999998</c:v>
                </c:pt>
                <c:pt idx="16594">
                  <c:v>-0.594746</c:v>
                </c:pt>
                <c:pt idx="16595">
                  <c:v>-0.59645899999999996</c:v>
                </c:pt>
                <c:pt idx="16596">
                  <c:v>-0.59801000000000004</c:v>
                </c:pt>
                <c:pt idx="16597">
                  <c:v>-0.59673900000000002</c:v>
                </c:pt>
                <c:pt idx="16598">
                  <c:v>-0.59121000000000001</c:v>
                </c:pt>
                <c:pt idx="16599">
                  <c:v>-0.58374400000000004</c:v>
                </c:pt>
                <c:pt idx="16600">
                  <c:v>-0.57857899999999995</c:v>
                </c:pt>
                <c:pt idx="16601">
                  <c:v>-0.577102</c:v>
                </c:pt>
                <c:pt idx="16602">
                  <c:v>-0.572071</c:v>
                </c:pt>
                <c:pt idx="16603">
                  <c:v>-0.57250800000000002</c:v>
                </c:pt>
                <c:pt idx="16604">
                  <c:v>-0.57337499999999997</c:v>
                </c:pt>
                <c:pt idx="16605">
                  <c:v>-0.57178600000000002</c:v>
                </c:pt>
                <c:pt idx="16606">
                  <c:v>-0.57455999999999996</c:v>
                </c:pt>
                <c:pt idx="16607">
                  <c:v>-0.57679000000000002</c:v>
                </c:pt>
                <c:pt idx="16608">
                  <c:v>-0.57865200000000006</c:v>
                </c:pt>
                <c:pt idx="16609">
                  <c:v>-0.57434200000000002</c:v>
                </c:pt>
                <c:pt idx="16610">
                  <c:v>-0.56628400000000001</c:v>
                </c:pt>
                <c:pt idx="16611">
                  <c:v>-0.56257599999999996</c:v>
                </c:pt>
                <c:pt idx="16612">
                  <c:v>-0.55860299999999996</c:v>
                </c:pt>
                <c:pt idx="16613">
                  <c:v>-0.55615000000000003</c:v>
                </c:pt>
                <c:pt idx="16614">
                  <c:v>-0.55868799999999996</c:v>
                </c:pt>
                <c:pt idx="16615">
                  <c:v>-0.55925199999999997</c:v>
                </c:pt>
                <c:pt idx="16616">
                  <c:v>-0.55613999999999997</c:v>
                </c:pt>
                <c:pt idx="16617">
                  <c:v>-0.55471099999999995</c:v>
                </c:pt>
                <c:pt idx="16618">
                  <c:v>-0.552504</c:v>
                </c:pt>
                <c:pt idx="16619">
                  <c:v>-0.54584600000000005</c:v>
                </c:pt>
                <c:pt idx="16620">
                  <c:v>-0.537277</c:v>
                </c:pt>
                <c:pt idx="16621">
                  <c:v>-0.53365600000000002</c:v>
                </c:pt>
                <c:pt idx="16622">
                  <c:v>-0.52928500000000001</c:v>
                </c:pt>
                <c:pt idx="16623">
                  <c:v>-0.52346300000000001</c:v>
                </c:pt>
                <c:pt idx="16624">
                  <c:v>-0.51814000000000004</c:v>
                </c:pt>
                <c:pt idx="16625">
                  <c:v>-0.50734400000000002</c:v>
                </c:pt>
                <c:pt idx="16626">
                  <c:v>-0.50421899999999997</c:v>
                </c:pt>
                <c:pt idx="16627">
                  <c:v>-0.50323799999999996</c:v>
                </c:pt>
                <c:pt idx="16628">
                  <c:v>-0.49931500000000001</c:v>
                </c:pt>
                <c:pt idx="16629">
                  <c:v>-0.494176</c:v>
                </c:pt>
                <c:pt idx="16630">
                  <c:v>-0.494085</c:v>
                </c:pt>
                <c:pt idx="16631">
                  <c:v>-0.48548999999999998</c:v>
                </c:pt>
                <c:pt idx="16632">
                  <c:v>-0.47736299999999998</c:v>
                </c:pt>
                <c:pt idx="16633">
                  <c:v>-0.47136</c:v>
                </c:pt>
                <c:pt idx="16634">
                  <c:v>-0.46919300000000003</c:v>
                </c:pt>
                <c:pt idx="16635">
                  <c:v>-0.46871200000000002</c:v>
                </c:pt>
                <c:pt idx="16636">
                  <c:v>-0.46309699999999998</c:v>
                </c:pt>
                <c:pt idx="16637">
                  <c:v>-0.46046500000000001</c:v>
                </c:pt>
                <c:pt idx="16638">
                  <c:v>-0.45793600000000001</c:v>
                </c:pt>
                <c:pt idx="16639">
                  <c:v>-0.45271299999999998</c:v>
                </c:pt>
                <c:pt idx="16640">
                  <c:v>-0.447986</c:v>
                </c:pt>
                <c:pt idx="16641">
                  <c:v>-0.44080000000000003</c:v>
                </c:pt>
                <c:pt idx="16642">
                  <c:v>-0.43409199999999998</c:v>
                </c:pt>
                <c:pt idx="16643">
                  <c:v>-0.42438599999999999</c:v>
                </c:pt>
                <c:pt idx="16644">
                  <c:v>-0.41683700000000001</c:v>
                </c:pt>
                <c:pt idx="16645">
                  <c:v>-0.41098200000000001</c:v>
                </c:pt>
                <c:pt idx="16646">
                  <c:v>-0.41170400000000001</c:v>
                </c:pt>
                <c:pt idx="16647">
                  <c:v>-0.40416299999999999</c:v>
                </c:pt>
                <c:pt idx="16648">
                  <c:v>-0.39605600000000002</c:v>
                </c:pt>
                <c:pt idx="16649">
                  <c:v>-0.38835500000000001</c:v>
                </c:pt>
                <c:pt idx="16650">
                  <c:v>-0.38059900000000002</c:v>
                </c:pt>
                <c:pt idx="16651">
                  <c:v>-0.37804700000000002</c:v>
                </c:pt>
                <c:pt idx="16652">
                  <c:v>-0.372228</c:v>
                </c:pt>
                <c:pt idx="16653">
                  <c:v>-0.36548599999999998</c:v>
                </c:pt>
                <c:pt idx="16654">
                  <c:v>-0.36313200000000001</c:v>
                </c:pt>
                <c:pt idx="16655">
                  <c:v>-0.36232300000000001</c:v>
                </c:pt>
                <c:pt idx="16656">
                  <c:v>-0.35987400000000003</c:v>
                </c:pt>
                <c:pt idx="16657">
                  <c:v>-0.35256500000000002</c:v>
                </c:pt>
                <c:pt idx="16658">
                  <c:v>-0.33831099999999997</c:v>
                </c:pt>
                <c:pt idx="16659">
                  <c:v>-0.32915699999999998</c:v>
                </c:pt>
                <c:pt idx="16660">
                  <c:v>-0.32082899999999998</c:v>
                </c:pt>
                <c:pt idx="16661">
                  <c:v>-0.31512800000000002</c:v>
                </c:pt>
                <c:pt idx="16662">
                  <c:v>-0.313253</c:v>
                </c:pt>
                <c:pt idx="16663">
                  <c:v>-0.30857000000000001</c:v>
                </c:pt>
                <c:pt idx="16664">
                  <c:v>-0.30446000000000001</c:v>
                </c:pt>
                <c:pt idx="16665">
                  <c:v>-0.29118500000000003</c:v>
                </c:pt>
                <c:pt idx="16666">
                  <c:v>-0.285663</c:v>
                </c:pt>
                <c:pt idx="16667">
                  <c:v>-0.28719299999999998</c:v>
                </c:pt>
                <c:pt idx="16668">
                  <c:v>-0.27890599999999999</c:v>
                </c:pt>
                <c:pt idx="16669">
                  <c:v>-0.27427000000000001</c:v>
                </c:pt>
                <c:pt idx="16670">
                  <c:v>-0.27319900000000003</c:v>
                </c:pt>
                <c:pt idx="16671">
                  <c:v>-0.27306200000000003</c:v>
                </c:pt>
                <c:pt idx="16672">
                  <c:v>-0.26866400000000001</c:v>
                </c:pt>
                <c:pt idx="16673">
                  <c:v>-0.26214599999999999</c:v>
                </c:pt>
                <c:pt idx="16674">
                  <c:v>-0.25148399999999999</c:v>
                </c:pt>
                <c:pt idx="16675">
                  <c:v>-0.23476900000000001</c:v>
                </c:pt>
                <c:pt idx="16676">
                  <c:v>-0.22292400000000001</c:v>
                </c:pt>
                <c:pt idx="16677">
                  <c:v>-0.22139700000000001</c:v>
                </c:pt>
                <c:pt idx="16678">
                  <c:v>-0.22104299999999999</c:v>
                </c:pt>
                <c:pt idx="16679">
                  <c:v>-0.218946</c:v>
                </c:pt>
                <c:pt idx="16680">
                  <c:v>-0.20932999999999999</c:v>
                </c:pt>
                <c:pt idx="16681">
                  <c:v>-0.20153599999999999</c:v>
                </c:pt>
                <c:pt idx="16682">
                  <c:v>-0.19438</c:v>
                </c:pt>
                <c:pt idx="16683">
                  <c:v>-0.200131</c:v>
                </c:pt>
                <c:pt idx="16684">
                  <c:v>-0.20430899999999999</c:v>
                </c:pt>
                <c:pt idx="16685">
                  <c:v>-0.19658900000000001</c:v>
                </c:pt>
                <c:pt idx="16686">
                  <c:v>-0.18651400000000001</c:v>
                </c:pt>
                <c:pt idx="16687">
                  <c:v>-0.18188299999999999</c:v>
                </c:pt>
                <c:pt idx="16688">
                  <c:v>-0.186975</c:v>
                </c:pt>
                <c:pt idx="16689">
                  <c:v>-0.191441</c:v>
                </c:pt>
                <c:pt idx="16690">
                  <c:v>-0.1888</c:v>
                </c:pt>
                <c:pt idx="16691">
                  <c:v>-0.178427</c:v>
                </c:pt>
                <c:pt idx="16692">
                  <c:v>-0.166848</c:v>
                </c:pt>
                <c:pt idx="16693">
                  <c:v>-0.15797</c:v>
                </c:pt>
                <c:pt idx="16694">
                  <c:v>-0.152587</c:v>
                </c:pt>
                <c:pt idx="16695">
                  <c:v>-0.154863</c:v>
                </c:pt>
                <c:pt idx="16696">
                  <c:v>-0.15241199999999999</c:v>
                </c:pt>
                <c:pt idx="16697">
                  <c:v>-0.14075299999999999</c:v>
                </c:pt>
                <c:pt idx="16698">
                  <c:v>-0.13317300000000001</c:v>
                </c:pt>
                <c:pt idx="16699">
                  <c:v>-0.13081699999999999</c:v>
                </c:pt>
                <c:pt idx="16700">
                  <c:v>-0.13023499999999999</c:v>
                </c:pt>
                <c:pt idx="16701">
                  <c:v>-0.13066900000000001</c:v>
                </c:pt>
                <c:pt idx="16702">
                  <c:v>-0.12678600000000001</c:v>
                </c:pt>
                <c:pt idx="16703">
                  <c:v>-0.118837</c:v>
                </c:pt>
                <c:pt idx="16704">
                  <c:v>-0.112106</c:v>
                </c:pt>
                <c:pt idx="16705">
                  <c:v>-0.110112</c:v>
                </c:pt>
                <c:pt idx="16706">
                  <c:v>-0.108227</c:v>
                </c:pt>
                <c:pt idx="16707">
                  <c:v>-0.102256</c:v>
                </c:pt>
                <c:pt idx="16708">
                  <c:v>-9.9628599999999998E-2</c:v>
                </c:pt>
                <c:pt idx="16709">
                  <c:v>-9.9906499999999995E-2</c:v>
                </c:pt>
                <c:pt idx="16710">
                  <c:v>-0.107596</c:v>
                </c:pt>
                <c:pt idx="16711">
                  <c:v>-0.116311</c:v>
                </c:pt>
                <c:pt idx="16712">
                  <c:v>-0.116102</c:v>
                </c:pt>
                <c:pt idx="16713">
                  <c:v>-0.119006</c:v>
                </c:pt>
                <c:pt idx="16714">
                  <c:v>-0.120521</c:v>
                </c:pt>
                <c:pt idx="16715">
                  <c:v>-0.123074</c:v>
                </c:pt>
                <c:pt idx="16716">
                  <c:v>-0.122638</c:v>
                </c:pt>
                <c:pt idx="16717">
                  <c:v>-0.119926</c:v>
                </c:pt>
                <c:pt idx="16718">
                  <c:v>-0.11468299999999999</c:v>
                </c:pt>
                <c:pt idx="16719">
                  <c:v>-0.10459300000000001</c:v>
                </c:pt>
                <c:pt idx="16720">
                  <c:v>-9.5362100000000005E-2</c:v>
                </c:pt>
                <c:pt idx="16721">
                  <c:v>-9.8609000000000002E-2</c:v>
                </c:pt>
                <c:pt idx="16722">
                  <c:v>-9.9217200000000005E-2</c:v>
                </c:pt>
                <c:pt idx="16723">
                  <c:v>-0.100869</c:v>
                </c:pt>
                <c:pt idx="16724">
                  <c:v>-0.10376299999999999</c:v>
                </c:pt>
                <c:pt idx="16725">
                  <c:v>-0.11175300000000001</c:v>
                </c:pt>
                <c:pt idx="16726">
                  <c:v>-0.104932</c:v>
                </c:pt>
                <c:pt idx="16727">
                  <c:v>-9.4428999999999999E-2</c:v>
                </c:pt>
                <c:pt idx="16728">
                  <c:v>-9.2311500000000005E-2</c:v>
                </c:pt>
                <c:pt idx="16729">
                  <c:v>-9.0555300000000005E-2</c:v>
                </c:pt>
                <c:pt idx="16730">
                  <c:v>-8.8411799999999999E-2</c:v>
                </c:pt>
                <c:pt idx="16731">
                  <c:v>-8.9001700000000003E-2</c:v>
                </c:pt>
                <c:pt idx="16732">
                  <c:v>-9.6827099999999999E-2</c:v>
                </c:pt>
                <c:pt idx="16733">
                  <c:v>-0.103991</c:v>
                </c:pt>
                <c:pt idx="16734">
                  <c:v>-0.10971599999999999</c:v>
                </c:pt>
                <c:pt idx="16735">
                  <c:v>-0.111538</c:v>
                </c:pt>
                <c:pt idx="16736">
                  <c:v>-0.114081</c:v>
                </c:pt>
                <c:pt idx="16737">
                  <c:v>-0.12378</c:v>
                </c:pt>
                <c:pt idx="16738">
                  <c:v>-0.124769</c:v>
                </c:pt>
                <c:pt idx="16739">
                  <c:v>-0.119544</c:v>
                </c:pt>
                <c:pt idx="16740">
                  <c:v>-0.117969</c:v>
                </c:pt>
                <c:pt idx="16741">
                  <c:v>-0.109656</c:v>
                </c:pt>
                <c:pt idx="16742">
                  <c:v>-9.9311200000000002E-2</c:v>
                </c:pt>
                <c:pt idx="16743">
                  <c:v>-9.2877000000000001E-2</c:v>
                </c:pt>
                <c:pt idx="16744">
                  <c:v>-9.2544399999999999E-2</c:v>
                </c:pt>
                <c:pt idx="16745">
                  <c:v>-9.4631699999999999E-2</c:v>
                </c:pt>
                <c:pt idx="16746">
                  <c:v>-0.102342</c:v>
                </c:pt>
                <c:pt idx="16747">
                  <c:v>-0.107348</c:v>
                </c:pt>
                <c:pt idx="16748">
                  <c:v>-0.108748</c:v>
                </c:pt>
                <c:pt idx="16749">
                  <c:v>-0.11769499999999999</c:v>
                </c:pt>
                <c:pt idx="16750">
                  <c:v>-0.121447</c:v>
                </c:pt>
                <c:pt idx="16751">
                  <c:v>-0.119932</c:v>
                </c:pt>
                <c:pt idx="16752">
                  <c:v>-0.123589</c:v>
                </c:pt>
                <c:pt idx="16753">
                  <c:v>-0.121444</c:v>
                </c:pt>
                <c:pt idx="16754">
                  <c:v>-0.12112199999999999</c:v>
                </c:pt>
                <c:pt idx="16755">
                  <c:v>-0.118378</c:v>
                </c:pt>
                <c:pt idx="16756">
                  <c:v>-0.116698</c:v>
                </c:pt>
                <c:pt idx="16757">
                  <c:v>-0.11561200000000001</c:v>
                </c:pt>
                <c:pt idx="16758">
                  <c:v>-0.11282200000000001</c:v>
                </c:pt>
                <c:pt idx="16759">
                  <c:v>-0.10767500000000001</c:v>
                </c:pt>
                <c:pt idx="16760">
                  <c:v>-9.9970400000000001E-2</c:v>
                </c:pt>
                <c:pt idx="16761">
                  <c:v>-0.100855</c:v>
                </c:pt>
                <c:pt idx="16762">
                  <c:v>-0.11502</c:v>
                </c:pt>
                <c:pt idx="16763">
                  <c:v>-0.116422</c:v>
                </c:pt>
                <c:pt idx="16764">
                  <c:v>-0.112498</c:v>
                </c:pt>
                <c:pt idx="16765">
                  <c:v>-0.11158999999999999</c:v>
                </c:pt>
                <c:pt idx="16766">
                  <c:v>-0.10846</c:v>
                </c:pt>
                <c:pt idx="16767">
                  <c:v>-0.113509</c:v>
                </c:pt>
                <c:pt idx="16768">
                  <c:v>-0.12163300000000001</c:v>
                </c:pt>
                <c:pt idx="16769">
                  <c:v>-0.127802</c:v>
                </c:pt>
                <c:pt idx="16770">
                  <c:v>-0.13215199999999999</c:v>
                </c:pt>
                <c:pt idx="16771">
                  <c:v>-0.13141900000000001</c:v>
                </c:pt>
                <c:pt idx="16772">
                  <c:v>-0.128998</c:v>
                </c:pt>
                <c:pt idx="16773">
                  <c:v>-0.12961600000000001</c:v>
                </c:pt>
                <c:pt idx="16774">
                  <c:v>-0.128853</c:v>
                </c:pt>
                <c:pt idx="16775">
                  <c:v>-0.126864</c:v>
                </c:pt>
                <c:pt idx="16776">
                  <c:v>-0.125195</c:v>
                </c:pt>
                <c:pt idx="16777">
                  <c:v>-0.122081</c:v>
                </c:pt>
                <c:pt idx="16778">
                  <c:v>-0.12227</c:v>
                </c:pt>
                <c:pt idx="16779">
                  <c:v>-0.124542</c:v>
                </c:pt>
                <c:pt idx="16780">
                  <c:v>-0.127027</c:v>
                </c:pt>
                <c:pt idx="16781">
                  <c:v>-0.12834100000000001</c:v>
                </c:pt>
                <c:pt idx="16782">
                  <c:v>-0.13153999999999999</c:v>
                </c:pt>
                <c:pt idx="16783">
                  <c:v>-0.13319</c:v>
                </c:pt>
                <c:pt idx="16784">
                  <c:v>-0.142011</c:v>
                </c:pt>
                <c:pt idx="16785">
                  <c:v>-0.15656800000000001</c:v>
                </c:pt>
                <c:pt idx="16786">
                  <c:v>-0.16072900000000001</c:v>
                </c:pt>
                <c:pt idx="16787">
                  <c:v>-0.161935</c:v>
                </c:pt>
                <c:pt idx="16788">
                  <c:v>-0.16081899999999999</c:v>
                </c:pt>
                <c:pt idx="16789">
                  <c:v>-0.156523</c:v>
                </c:pt>
                <c:pt idx="16790">
                  <c:v>-0.14726900000000001</c:v>
                </c:pt>
                <c:pt idx="16791">
                  <c:v>-0.13875899999999999</c:v>
                </c:pt>
                <c:pt idx="16792">
                  <c:v>-0.13295199999999999</c:v>
                </c:pt>
                <c:pt idx="16793">
                  <c:v>-0.128221</c:v>
                </c:pt>
                <c:pt idx="16794">
                  <c:v>-0.12817200000000001</c:v>
                </c:pt>
                <c:pt idx="16795">
                  <c:v>-0.13264200000000001</c:v>
                </c:pt>
                <c:pt idx="16796">
                  <c:v>-0.137408</c:v>
                </c:pt>
                <c:pt idx="16797">
                  <c:v>-0.14562600000000001</c:v>
                </c:pt>
                <c:pt idx="16798">
                  <c:v>-0.14638300000000001</c:v>
                </c:pt>
                <c:pt idx="16799">
                  <c:v>-0.139982</c:v>
                </c:pt>
                <c:pt idx="16800">
                  <c:v>-0.13878299999999999</c:v>
                </c:pt>
                <c:pt idx="16801">
                  <c:v>-0.13256899999999999</c:v>
                </c:pt>
                <c:pt idx="16802">
                  <c:v>-0.13082099999999999</c:v>
                </c:pt>
                <c:pt idx="16803">
                  <c:v>-0.13022900000000001</c:v>
                </c:pt>
                <c:pt idx="16804">
                  <c:v>-0.131855</c:v>
                </c:pt>
                <c:pt idx="16805">
                  <c:v>-0.138544</c:v>
                </c:pt>
                <c:pt idx="16806">
                  <c:v>-0.14940899999999999</c:v>
                </c:pt>
                <c:pt idx="16807">
                  <c:v>-0.15790399999999999</c:v>
                </c:pt>
                <c:pt idx="16808">
                  <c:v>-0.16003400000000001</c:v>
                </c:pt>
                <c:pt idx="16809">
                  <c:v>-0.16039</c:v>
                </c:pt>
                <c:pt idx="16810">
                  <c:v>-0.160743</c:v>
                </c:pt>
                <c:pt idx="16811">
                  <c:v>-0.16061500000000001</c:v>
                </c:pt>
                <c:pt idx="16812">
                  <c:v>-0.16098299999999999</c:v>
                </c:pt>
                <c:pt idx="16813">
                  <c:v>-0.160859</c:v>
                </c:pt>
                <c:pt idx="16814">
                  <c:v>-0.16272700000000001</c:v>
                </c:pt>
                <c:pt idx="16815">
                  <c:v>-0.162634</c:v>
                </c:pt>
                <c:pt idx="16816">
                  <c:v>-0.16000900000000001</c:v>
                </c:pt>
                <c:pt idx="16817">
                  <c:v>-0.160859</c:v>
                </c:pt>
                <c:pt idx="16818">
                  <c:v>-0.158914</c:v>
                </c:pt>
                <c:pt idx="16819">
                  <c:v>-0.15276699999999999</c:v>
                </c:pt>
                <c:pt idx="16820">
                  <c:v>-0.153415</c:v>
                </c:pt>
                <c:pt idx="16821">
                  <c:v>-0.15672900000000001</c:v>
                </c:pt>
                <c:pt idx="16822">
                  <c:v>-0.16158</c:v>
                </c:pt>
                <c:pt idx="16823">
                  <c:v>-0.16636200000000001</c:v>
                </c:pt>
                <c:pt idx="16824">
                  <c:v>-0.172486</c:v>
                </c:pt>
                <c:pt idx="16825">
                  <c:v>-0.17106299999999999</c:v>
                </c:pt>
                <c:pt idx="16826">
                  <c:v>-0.174877</c:v>
                </c:pt>
                <c:pt idx="16827">
                  <c:v>-0.18214900000000001</c:v>
                </c:pt>
                <c:pt idx="16828">
                  <c:v>-0.17918899999999999</c:v>
                </c:pt>
                <c:pt idx="16829">
                  <c:v>-0.17524500000000001</c:v>
                </c:pt>
                <c:pt idx="16830">
                  <c:v>-0.17638599999999999</c:v>
                </c:pt>
                <c:pt idx="16831">
                  <c:v>-0.17680599999999999</c:v>
                </c:pt>
                <c:pt idx="16832">
                  <c:v>-0.17010900000000001</c:v>
                </c:pt>
                <c:pt idx="16833">
                  <c:v>-0.162356</c:v>
                </c:pt>
                <c:pt idx="16834">
                  <c:v>-0.148926</c:v>
                </c:pt>
                <c:pt idx="16835">
                  <c:v>-0.14036100000000001</c:v>
                </c:pt>
                <c:pt idx="16836">
                  <c:v>-0.13355500000000001</c:v>
                </c:pt>
                <c:pt idx="16837">
                  <c:v>-0.13161200000000001</c:v>
                </c:pt>
                <c:pt idx="16838">
                  <c:v>-0.13009200000000001</c:v>
                </c:pt>
                <c:pt idx="16839">
                  <c:v>-0.12940299999999999</c:v>
                </c:pt>
                <c:pt idx="16840">
                  <c:v>-0.12925</c:v>
                </c:pt>
                <c:pt idx="16841">
                  <c:v>-0.129801</c:v>
                </c:pt>
                <c:pt idx="16842">
                  <c:v>-0.12753400000000001</c:v>
                </c:pt>
                <c:pt idx="16843">
                  <c:v>-0.123695</c:v>
                </c:pt>
                <c:pt idx="16844">
                  <c:v>-0.118649</c:v>
                </c:pt>
                <c:pt idx="16845">
                  <c:v>-0.121589</c:v>
                </c:pt>
                <c:pt idx="16846">
                  <c:v>-0.122437</c:v>
                </c:pt>
                <c:pt idx="16847">
                  <c:v>-0.124253</c:v>
                </c:pt>
                <c:pt idx="16848">
                  <c:v>-0.13119500000000001</c:v>
                </c:pt>
                <c:pt idx="16849">
                  <c:v>-0.13256399999999999</c:v>
                </c:pt>
                <c:pt idx="16850">
                  <c:v>-0.128245</c:v>
                </c:pt>
                <c:pt idx="16851">
                  <c:v>-0.123711</c:v>
                </c:pt>
                <c:pt idx="16852">
                  <c:v>-0.11745700000000001</c:v>
                </c:pt>
                <c:pt idx="16853">
                  <c:v>-0.109012</c:v>
                </c:pt>
                <c:pt idx="16854">
                  <c:v>-0.100796</c:v>
                </c:pt>
                <c:pt idx="16855">
                  <c:v>-9.5576099999999997E-2</c:v>
                </c:pt>
                <c:pt idx="16856">
                  <c:v>-9.6900399999999998E-2</c:v>
                </c:pt>
                <c:pt idx="16857">
                  <c:v>-9.3856700000000001E-2</c:v>
                </c:pt>
                <c:pt idx="16858">
                  <c:v>-8.9755000000000001E-2</c:v>
                </c:pt>
                <c:pt idx="16859">
                  <c:v>-8.5229600000000003E-2</c:v>
                </c:pt>
                <c:pt idx="16860">
                  <c:v>-8.1153900000000001E-2</c:v>
                </c:pt>
                <c:pt idx="16861">
                  <c:v>-7.7016899999999999E-2</c:v>
                </c:pt>
                <c:pt idx="16862">
                  <c:v>-7.5208700000000003E-2</c:v>
                </c:pt>
                <c:pt idx="16863">
                  <c:v>-7.5941300000000003E-2</c:v>
                </c:pt>
                <c:pt idx="16864">
                  <c:v>-7.8876299999999996E-2</c:v>
                </c:pt>
                <c:pt idx="16865">
                  <c:v>-8.1665799999999997E-2</c:v>
                </c:pt>
                <c:pt idx="16866">
                  <c:v>-8.7349399999999994E-2</c:v>
                </c:pt>
                <c:pt idx="16867">
                  <c:v>-8.5305300000000001E-2</c:v>
                </c:pt>
                <c:pt idx="16868">
                  <c:v>-8.3031199999999999E-2</c:v>
                </c:pt>
                <c:pt idx="16869">
                  <c:v>-8.2564299999999993E-2</c:v>
                </c:pt>
                <c:pt idx="16870">
                  <c:v>-7.9236200000000007E-2</c:v>
                </c:pt>
                <c:pt idx="16871">
                  <c:v>-7.4213100000000004E-2</c:v>
                </c:pt>
                <c:pt idx="16872">
                  <c:v>-7.0866200000000004E-2</c:v>
                </c:pt>
                <c:pt idx="16873">
                  <c:v>-7.4577000000000004E-2</c:v>
                </c:pt>
                <c:pt idx="16874">
                  <c:v>-7.9620700000000003E-2</c:v>
                </c:pt>
                <c:pt idx="16875">
                  <c:v>-8.2363599999999995E-2</c:v>
                </c:pt>
                <c:pt idx="16876">
                  <c:v>-7.93547E-2</c:v>
                </c:pt>
                <c:pt idx="16877">
                  <c:v>-8.0285599999999999E-2</c:v>
                </c:pt>
                <c:pt idx="16878">
                  <c:v>-7.7389200000000005E-2</c:v>
                </c:pt>
                <c:pt idx="16879">
                  <c:v>-7.4278899999999995E-2</c:v>
                </c:pt>
                <c:pt idx="16880">
                  <c:v>-7.3772199999999996E-2</c:v>
                </c:pt>
                <c:pt idx="16881">
                  <c:v>-7.07372E-2</c:v>
                </c:pt>
                <c:pt idx="16882">
                  <c:v>-7.21913E-2</c:v>
                </c:pt>
                <c:pt idx="16883">
                  <c:v>-7.2699600000000003E-2</c:v>
                </c:pt>
                <c:pt idx="16884">
                  <c:v>-6.81673E-2</c:v>
                </c:pt>
                <c:pt idx="16885">
                  <c:v>-6.4107700000000004E-2</c:v>
                </c:pt>
                <c:pt idx="16886">
                  <c:v>-5.6591299999999997E-2</c:v>
                </c:pt>
                <c:pt idx="16887">
                  <c:v>-5.6144600000000003E-2</c:v>
                </c:pt>
                <c:pt idx="16888">
                  <c:v>-5.5659800000000002E-2</c:v>
                </c:pt>
                <c:pt idx="16889">
                  <c:v>-5.9297200000000001E-2</c:v>
                </c:pt>
                <c:pt idx="16890">
                  <c:v>-6.3695299999999996E-2</c:v>
                </c:pt>
                <c:pt idx="16891">
                  <c:v>-6.3564399999999993E-2</c:v>
                </c:pt>
                <c:pt idx="16892">
                  <c:v>-6.3057000000000002E-2</c:v>
                </c:pt>
                <c:pt idx="16893">
                  <c:v>-6.3797000000000006E-2</c:v>
                </c:pt>
                <c:pt idx="16894">
                  <c:v>-6.9426299999999996E-2</c:v>
                </c:pt>
                <c:pt idx="16895">
                  <c:v>-7.2087200000000004E-2</c:v>
                </c:pt>
                <c:pt idx="16896">
                  <c:v>-7.0971500000000007E-2</c:v>
                </c:pt>
                <c:pt idx="16897">
                  <c:v>-6.8628300000000003E-2</c:v>
                </c:pt>
                <c:pt idx="16898">
                  <c:v>-6.2678800000000007E-2</c:v>
                </c:pt>
                <c:pt idx="16899">
                  <c:v>-6.4172900000000005E-2</c:v>
                </c:pt>
                <c:pt idx="16900">
                  <c:v>-7.0904499999999995E-2</c:v>
                </c:pt>
                <c:pt idx="16901">
                  <c:v>-7.0425299999999996E-2</c:v>
                </c:pt>
                <c:pt idx="16902">
                  <c:v>-6.9162299999999996E-2</c:v>
                </c:pt>
                <c:pt idx="16903">
                  <c:v>-6.0795500000000002E-2</c:v>
                </c:pt>
                <c:pt idx="16904">
                  <c:v>-4.7275699999999997E-2</c:v>
                </c:pt>
                <c:pt idx="16905">
                  <c:v>-4.3694799999999999E-2</c:v>
                </c:pt>
                <c:pt idx="16906">
                  <c:v>-4.34089E-2</c:v>
                </c:pt>
                <c:pt idx="16907">
                  <c:v>-5.0483300000000002E-2</c:v>
                </c:pt>
                <c:pt idx="16908">
                  <c:v>-5.8158500000000002E-2</c:v>
                </c:pt>
                <c:pt idx="16909">
                  <c:v>-5.7510100000000001E-2</c:v>
                </c:pt>
                <c:pt idx="16910">
                  <c:v>-5.2807199999999999E-2</c:v>
                </c:pt>
                <c:pt idx="16911">
                  <c:v>-4.73972E-2</c:v>
                </c:pt>
                <c:pt idx="16912">
                  <c:v>-4.6012600000000001E-2</c:v>
                </c:pt>
                <c:pt idx="16913">
                  <c:v>-4.3716199999999997E-2</c:v>
                </c:pt>
                <c:pt idx="16914">
                  <c:v>-4.0351400000000003E-2</c:v>
                </c:pt>
                <c:pt idx="16915">
                  <c:v>-2.96213E-2</c:v>
                </c:pt>
                <c:pt idx="16916">
                  <c:v>-2.30134E-2</c:v>
                </c:pt>
                <c:pt idx="16917">
                  <c:v>-2.3628799999999998E-2</c:v>
                </c:pt>
                <c:pt idx="16918">
                  <c:v>-2.8537300000000002E-2</c:v>
                </c:pt>
                <c:pt idx="16919">
                  <c:v>-3.08778E-2</c:v>
                </c:pt>
                <c:pt idx="16920">
                  <c:v>-2.7430300000000001E-2</c:v>
                </c:pt>
                <c:pt idx="16921">
                  <c:v>-2.0214200000000002E-2</c:v>
                </c:pt>
                <c:pt idx="16922">
                  <c:v>-1.40561E-2</c:v>
                </c:pt>
                <c:pt idx="16923">
                  <c:v>-1.0722600000000001E-2</c:v>
                </c:pt>
                <c:pt idx="16924">
                  <c:v>-8.7021700000000004E-3</c:v>
                </c:pt>
                <c:pt idx="16925">
                  <c:v>-1.1072800000000001E-2</c:v>
                </c:pt>
                <c:pt idx="16926">
                  <c:v>-1.40714E-2</c:v>
                </c:pt>
                <c:pt idx="16927">
                  <c:v>-1.7133300000000001E-2</c:v>
                </c:pt>
                <c:pt idx="16928">
                  <c:v>-1.75231E-2</c:v>
                </c:pt>
                <c:pt idx="16929">
                  <c:v>-1.7654699999999999E-2</c:v>
                </c:pt>
                <c:pt idx="16930">
                  <c:v>-2.3170400000000001E-2</c:v>
                </c:pt>
                <c:pt idx="16931">
                  <c:v>-2.1694600000000001E-2</c:v>
                </c:pt>
                <c:pt idx="16932">
                  <c:v>-1.14422E-2</c:v>
                </c:pt>
                <c:pt idx="16933">
                  <c:v>-1.39295E-3</c:v>
                </c:pt>
                <c:pt idx="16934">
                  <c:v>1.69564E-3</c:v>
                </c:pt>
                <c:pt idx="16935">
                  <c:v>1.43957E-3</c:v>
                </c:pt>
                <c:pt idx="16936">
                  <c:v>3.2454200000000002E-3</c:v>
                </c:pt>
                <c:pt idx="16937">
                  <c:v>7.8802500000000001E-3</c:v>
                </c:pt>
                <c:pt idx="16938">
                  <c:v>1.23838E-2</c:v>
                </c:pt>
                <c:pt idx="16939">
                  <c:v>1.3107000000000001E-2</c:v>
                </c:pt>
                <c:pt idx="16940">
                  <c:v>1.53943E-2</c:v>
                </c:pt>
                <c:pt idx="16941">
                  <c:v>1.51343E-2</c:v>
                </c:pt>
                <c:pt idx="16942">
                  <c:v>1.51507E-2</c:v>
                </c:pt>
                <c:pt idx="16943">
                  <c:v>2.00971E-2</c:v>
                </c:pt>
                <c:pt idx="16944">
                  <c:v>2.70449E-2</c:v>
                </c:pt>
                <c:pt idx="16945">
                  <c:v>3.0584500000000001E-2</c:v>
                </c:pt>
                <c:pt idx="16946">
                  <c:v>3.6565E-2</c:v>
                </c:pt>
                <c:pt idx="16947">
                  <c:v>4.5121300000000003E-2</c:v>
                </c:pt>
                <c:pt idx="16948">
                  <c:v>5.2786600000000003E-2</c:v>
                </c:pt>
                <c:pt idx="16949">
                  <c:v>5.5726600000000001E-2</c:v>
                </c:pt>
                <c:pt idx="16950">
                  <c:v>5.3980899999999998E-2</c:v>
                </c:pt>
                <c:pt idx="16951">
                  <c:v>5.3562600000000002E-2</c:v>
                </c:pt>
                <c:pt idx="16952">
                  <c:v>5.2858000000000002E-2</c:v>
                </c:pt>
                <c:pt idx="16953">
                  <c:v>5.3852900000000002E-2</c:v>
                </c:pt>
                <c:pt idx="16954">
                  <c:v>5.7661400000000002E-2</c:v>
                </c:pt>
                <c:pt idx="16955">
                  <c:v>6.4752100000000007E-2</c:v>
                </c:pt>
                <c:pt idx="16956">
                  <c:v>7.0226800000000006E-2</c:v>
                </c:pt>
                <c:pt idx="16957">
                  <c:v>7.2116700000000006E-2</c:v>
                </c:pt>
                <c:pt idx="16958">
                  <c:v>7.3682399999999995E-2</c:v>
                </c:pt>
                <c:pt idx="16959">
                  <c:v>7.9333200000000006E-2</c:v>
                </c:pt>
                <c:pt idx="16960">
                  <c:v>8.8888200000000001E-2</c:v>
                </c:pt>
                <c:pt idx="16961">
                  <c:v>9.1022900000000004E-2</c:v>
                </c:pt>
                <c:pt idx="16962">
                  <c:v>8.2709000000000005E-2</c:v>
                </c:pt>
                <c:pt idx="16963">
                  <c:v>7.9022899999999993E-2</c:v>
                </c:pt>
                <c:pt idx="16964">
                  <c:v>8.3687600000000001E-2</c:v>
                </c:pt>
                <c:pt idx="16965">
                  <c:v>9.0210499999999999E-2</c:v>
                </c:pt>
                <c:pt idx="16966">
                  <c:v>9.5309099999999994E-2</c:v>
                </c:pt>
                <c:pt idx="16967">
                  <c:v>8.8140700000000002E-2</c:v>
                </c:pt>
                <c:pt idx="16968">
                  <c:v>8.37479E-2</c:v>
                </c:pt>
                <c:pt idx="16969">
                  <c:v>8.5273600000000005E-2</c:v>
                </c:pt>
                <c:pt idx="16970">
                  <c:v>8.9199100000000003E-2</c:v>
                </c:pt>
                <c:pt idx="16971">
                  <c:v>8.1856999999999999E-2</c:v>
                </c:pt>
                <c:pt idx="16972">
                  <c:v>7.9530000000000003E-2</c:v>
                </c:pt>
                <c:pt idx="16973">
                  <c:v>8.3053000000000002E-2</c:v>
                </c:pt>
                <c:pt idx="16974">
                  <c:v>8.3031199999999999E-2</c:v>
                </c:pt>
                <c:pt idx="16975">
                  <c:v>7.6618000000000006E-2</c:v>
                </c:pt>
                <c:pt idx="16976">
                  <c:v>7.4270900000000001E-2</c:v>
                </c:pt>
                <c:pt idx="16977">
                  <c:v>7.9083500000000001E-2</c:v>
                </c:pt>
                <c:pt idx="16978">
                  <c:v>8.5597000000000006E-2</c:v>
                </c:pt>
                <c:pt idx="16979">
                  <c:v>8.5476700000000003E-2</c:v>
                </c:pt>
                <c:pt idx="16980">
                  <c:v>7.4144699999999994E-2</c:v>
                </c:pt>
                <c:pt idx="16981">
                  <c:v>6.4330700000000005E-2</c:v>
                </c:pt>
                <c:pt idx="16982">
                  <c:v>6.9843699999999995E-2</c:v>
                </c:pt>
                <c:pt idx="16983">
                  <c:v>8.0551499999999998E-2</c:v>
                </c:pt>
                <c:pt idx="16984">
                  <c:v>8.7551900000000002E-2</c:v>
                </c:pt>
                <c:pt idx="16985">
                  <c:v>9.3754699999999996E-2</c:v>
                </c:pt>
                <c:pt idx="16986">
                  <c:v>0.107832</c:v>
                </c:pt>
                <c:pt idx="16987">
                  <c:v>0.118574</c:v>
                </c:pt>
                <c:pt idx="16988">
                  <c:v>0.123165</c:v>
                </c:pt>
                <c:pt idx="16989">
                  <c:v>0.127554</c:v>
                </c:pt>
                <c:pt idx="16990">
                  <c:v>0.13300400000000001</c:v>
                </c:pt>
                <c:pt idx="16991">
                  <c:v>0.13958799999999999</c:v>
                </c:pt>
                <c:pt idx="16992">
                  <c:v>0.148677</c:v>
                </c:pt>
                <c:pt idx="16993">
                  <c:v>0.15254000000000001</c:v>
                </c:pt>
                <c:pt idx="16994">
                  <c:v>0.155807</c:v>
                </c:pt>
                <c:pt idx="16995">
                  <c:v>0.15479699999999999</c:v>
                </c:pt>
                <c:pt idx="16996">
                  <c:v>0.150394</c:v>
                </c:pt>
                <c:pt idx="16997">
                  <c:v>0.137019</c:v>
                </c:pt>
                <c:pt idx="16998">
                  <c:v>0.131825</c:v>
                </c:pt>
                <c:pt idx="16999">
                  <c:v>0.13153899999999999</c:v>
                </c:pt>
                <c:pt idx="17000">
                  <c:v>0.12492499999999999</c:v>
                </c:pt>
                <c:pt idx="17001">
                  <c:v>0.116136</c:v>
                </c:pt>
                <c:pt idx="17002">
                  <c:v>0.11371199999999999</c:v>
                </c:pt>
                <c:pt idx="17003">
                  <c:v>0.13534299999999999</c:v>
                </c:pt>
                <c:pt idx="17004">
                  <c:v>0.14554500000000001</c:v>
                </c:pt>
                <c:pt idx="17005">
                  <c:v>0.13792299999999999</c:v>
                </c:pt>
                <c:pt idx="17006">
                  <c:v>0.134936</c:v>
                </c:pt>
                <c:pt idx="17007">
                  <c:v>0.14022599999999999</c:v>
                </c:pt>
                <c:pt idx="17008">
                  <c:v>0.14336299999999999</c:v>
                </c:pt>
                <c:pt idx="17009">
                  <c:v>0.14344899999999999</c:v>
                </c:pt>
                <c:pt idx="17010">
                  <c:v>0.142013</c:v>
                </c:pt>
                <c:pt idx="17011">
                  <c:v>0.14379400000000001</c:v>
                </c:pt>
                <c:pt idx="17012">
                  <c:v>0.14965000000000001</c:v>
                </c:pt>
                <c:pt idx="17013">
                  <c:v>0.15654599999999999</c:v>
                </c:pt>
                <c:pt idx="17014">
                  <c:v>0.166237</c:v>
                </c:pt>
                <c:pt idx="17015">
                  <c:v>0.17277300000000001</c:v>
                </c:pt>
                <c:pt idx="17016">
                  <c:v>0.178535</c:v>
                </c:pt>
                <c:pt idx="17017">
                  <c:v>0.191723</c:v>
                </c:pt>
                <c:pt idx="17018">
                  <c:v>0.201345</c:v>
                </c:pt>
                <c:pt idx="17019">
                  <c:v>0.205627</c:v>
                </c:pt>
                <c:pt idx="17020">
                  <c:v>0.207926</c:v>
                </c:pt>
                <c:pt idx="17021">
                  <c:v>0.21102799999999999</c:v>
                </c:pt>
                <c:pt idx="17022">
                  <c:v>0.21459800000000001</c:v>
                </c:pt>
                <c:pt idx="17023">
                  <c:v>0.21958800000000001</c:v>
                </c:pt>
                <c:pt idx="17024">
                  <c:v>0.221111</c:v>
                </c:pt>
                <c:pt idx="17025">
                  <c:v>0.223827</c:v>
                </c:pt>
                <c:pt idx="17026">
                  <c:v>0.21811900000000001</c:v>
                </c:pt>
                <c:pt idx="17027">
                  <c:v>0.21057000000000001</c:v>
                </c:pt>
                <c:pt idx="17028">
                  <c:v>0.21246000000000001</c:v>
                </c:pt>
                <c:pt idx="17029">
                  <c:v>0.208922</c:v>
                </c:pt>
                <c:pt idx="17030">
                  <c:v>0.20817099999999999</c:v>
                </c:pt>
                <c:pt idx="17031">
                  <c:v>0.199767</c:v>
                </c:pt>
                <c:pt idx="17032">
                  <c:v>0.19183800000000001</c:v>
                </c:pt>
                <c:pt idx="17033">
                  <c:v>0.19098300000000001</c:v>
                </c:pt>
                <c:pt idx="17034">
                  <c:v>0.19523699999999999</c:v>
                </c:pt>
                <c:pt idx="17035">
                  <c:v>0.19645799999999999</c:v>
                </c:pt>
                <c:pt idx="17036">
                  <c:v>0.19822200000000001</c:v>
                </c:pt>
                <c:pt idx="17037">
                  <c:v>0.19803000000000001</c:v>
                </c:pt>
                <c:pt idx="17038">
                  <c:v>0.20072699999999999</c:v>
                </c:pt>
                <c:pt idx="17039">
                  <c:v>0.199355</c:v>
                </c:pt>
                <c:pt idx="17040">
                  <c:v>0.19701199999999999</c:v>
                </c:pt>
                <c:pt idx="17041">
                  <c:v>0.194662</c:v>
                </c:pt>
                <c:pt idx="17042">
                  <c:v>0.19497400000000001</c:v>
                </c:pt>
                <c:pt idx="17043">
                  <c:v>0.19639300000000001</c:v>
                </c:pt>
                <c:pt idx="17044">
                  <c:v>0.19556100000000001</c:v>
                </c:pt>
                <c:pt idx="17045">
                  <c:v>0.18627099999999999</c:v>
                </c:pt>
                <c:pt idx="17046">
                  <c:v>0.18832099999999999</c:v>
                </c:pt>
                <c:pt idx="17047">
                  <c:v>0.200271</c:v>
                </c:pt>
                <c:pt idx="17048">
                  <c:v>0.22614300000000001</c:v>
                </c:pt>
                <c:pt idx="17049">
                  <c:v>0.25773000000000001</c:v>
                </c:pt>
                <c:pt idx="17050">
                  <c:v>0.27990500000000001</c:v>
                </c:pt>
                <c:pt idx="17051">
                  <c:v>0.28702800000000001</c:v>
                </c:pt>
                <c:pt idx="17052">
                  <c:v>0.28718399999999999</c:v>
                </c:pt>
                <c:pt idx="17053">
                  <c:v>0.28709600000000002</c:v>
                </c:pt>
                <c:pt idx="17054">
                  <c:v>0.285221</c:v>
                </c:pt>
                <c:pt idx="17055">
                  <c:v>0.27976099999999998</c:v>
                </c:pt>
                <c:pt idx="17056">
                  <c:v>0.27615499999999998</c:v>
                </c:pt>
                <c:pt idx="17057">
                  <c:v>0.27324900000000002</c:v>
                </c:pt>
                <c:pt idx="17058">
                  <c:v>0.273316</c:v>
                </c:pt>
                <c:pt idx="17059">
                  <c:v>0.27243600000000001</c:v>
                </c:pt>
                <c:pt idx="17060">
                  <c:v>0.27601999999999999</c:v>
                </c:pt>
                <c:pt idx="17061">
                  <c:v>0.27565600000000001</c:v>
                </c:pt>
                <c:pt idx="17062">
                  <c:v>0.28150199999999997</c:v>
                </c:pt>
                <c:pt idx="17063">
                  <c:v>0.28625</c:v>
                </c:pt>
                <c:pt idx="17064">
                  <c:v>0.28418500000000002</c:v>
                </c:pt>
                <c:pt idx="17065">
                  <c:v>0.28340599999999999</c:v>
                </c:pt>
                <c:pt idx="17066">
                  <c:v>0.28724</c:v>
                </c:pt>
                <c:pt idx="17067">
                  <c:v>0.29064800000000002</c:v>
                </c:pt>
                <c:pt idx="17068">
                  <c:v>0.28918500000000003</c:v>
                </c:pt>
                <c:pt idx="17069">
                  <c:v>0.28851700000000002</c:v>
                </c:pt>
                <c:pt idx="17070">
                  <c:v>0.29182200000000003</c:v>
                </c:pt>
                <c:pt idx="17071">
                  <c:v>0.29588700000000001</c:v>
                </c:pt>
                <c:pt idx="17072">
                  <c:v>0.29916100000000001</c:v>
                </c:pt>
                <c:pt idx="17073">
                  <c:v>0.300651</c:v>
                </c:pt>
                <c:pt idx="17074">
                  <c:v>0.30390099999999998</c:v>
                </c:pt>
                <c:pt idx="17075">
                  <c:v>0.310861</c:v>
                </c:pt>
                <c:pt idx="17076">
                  <c:v>0.31434800000000002</c:v>
                </c:pt>
                <c:pt idx="17077">
                  <c:v>0.31730199999999997</c:v>
                </c:pt>
                <c:pt idx="17078">
                  <c:v>0.32355299999999998</c:v>
                </c:pt>
                <c:pt idx="17079">
                  <c:v>0.33118999999999998</c:v>
                </c:pt>
                <c:pt idx="17080">
                  <c:v>0.33978700000000001</c:v>
                </c:pt>
                <c:pt idx="17081">
                  <c:v>0.34595799999999999</c:v>
                </c:pt>
                <c:pt idx="17082">
                  <c:v>0.35056599999999999</c:v>
                </c:pt>
                <c:pt idx="17083">
                  <c:v>0.34772700000000001</c:v>
                </c:pt>
                <c:pt idx="17084">
                  <c:v>0.34237000000000001</c:v>
                </c:pt>
                <c:pt idx="17085">
                  <c:v>0.34217900000000001</c:v>
                </c:pt>
                <c:pt idx="17086">
                  <c:v>0.34587200000000001</c:v>
                </c:pt>
                <c:pt idx="17087">
                  <c:v>0.34906700000000002</c:v>
                </c:pt>
                <c:pt idx="17088">
                  <c:v>0.35502299999999998</c:v>
                </c:pt>
                <c:pt idx="17089">
                  <c:v>0.35896</c:v>
                </c:pt>
                <c:pt idx="17090">
                  <c:v>0.36427999999999999</c:v>
                </c:pt>
                <c:pt idx="17091">
                  <c:v>0.35412199999999999</c:v>
                </c:pt>
                <c:pt idx="17092">
                  <c:v>0.34348000000000001</c:v>
                </c:pt>
                <c:pt idx="17093">
                  <c:v>0.34459200000000001</c:v>
                </c:pt>
                <c:pt idx="17094">
                  <c:v>0.34901199999999999</c:v>
                </c:pt>
                <c:pt idx="17095">
                  <c:v>0.34959299999999999</c:v>
                </c:pt>
                <c:pt idx="17096">
                  <c:v>0.34526000000000001</c:v>
                </c:pt>
                <c:pt idx="17097">
                  <c:v>0.34226099999999998</c:v>
                </c:pt>
                <c:pt idx="17098">
                  <c:v>0.335281</c:v>
                </c:pt>
                <c:pt idx="17099">
                  <c:v>0.32628000000000001</c:v>
                </c:pt>
                <c:pt idx="17100">
                  <c:v>0.319801</c:v>
                </c:pt>
                <c:pt idx="17101">
                  <c:v>0.32052000000000003</c:v>
                </c:pt>
                <c:pt idx="17102">
                  <c:v>0.31589600000000001</c:v>
                </c:pt>
                <c:pt idx="17103">
                  <c:v>0.31116899999999997</c:v>
                </c:pt>
                <c:pt idx="17104">
                  <c:v>0.30890499999999999</c:v>
                </c:pt>
                <c:pt idx="17105">
                  <c:v>0.30225099999999999</c:v>
                </c:pt>
                <c:pt idx="17106">
                  <c:v>0.29675800000000002</c:v>
                </c:pt>
                <c:pt idx="17107">
                  <c:v>0.289219</c:v>
                </c:pt>
                <c:pt idx="17108">
                  <c:v>0.27813100000000002</c:v>
                </c:pt>
                <c:pt idx="17109">
                  <c:v>0.26352399999999998</c:v>
                </c:pt>
                <c:pt idx="17110">
                  <c:v>0.24989400000000001</c:v>
                </c:pt>
                <c:pt idx="17111">
                  <c:v>0.244644</c:v>
                </c:pt>
                <c:pt idx="17112">
                  <c:v>0.2364</c:v>
                </c:pt>
                <c:pt idx="17113">
                  <c:v>0.224217</c:v>
                </c:pt>
                <c:pt idx="17114">
                  <c:v>0.21454100000000001</c:v>
                </c:pt>
                <c:pt idx="17115">
                  <c:v>0.208228</c:v>
                </c:pt>
                <c:pt idx="17116">
                  <c:v>0.20340900000000001</c:v>
                </c:pt>
                <c:pt idx="17117">
                  <c:v>0.19836400000000001</c:v>
                </c:pt>
                <c:pt idx="17118">
                  <c:v>0.19483500000000001</c:v>
                </c:pt>
                <c:pt idx="17119">
                  <c:v>0.19108</c:v>
                </c:pt>
                <c:pt idx="17120">
                  <c:v>0.183921</c:v>
                </c:pt>
                <c:pt idx="17121">
                  <c:v>0.18038899999999999</c:v>
                </c:pt>
                <c:pt idx="17122">
                  <c:v>0.17865600000000001</c:v>
                </c:pt>
                <c:pt idx="17123">
                  <c:v>0.170512</c:v>
                </c:pt>
                <c:pt idx="17124">
                  <c:v>0.14904400000000001</c:v>
                </c:pt>
                <c:pt idx="17125">
                  <c:v>0.13572500000000001</c:v>
                </c:pt>
                <c:pt idx="17126">
                  <c:v>0.13339899999999999</c:v>
                </c:pt>
                <c:pt idx="17127">
                  <c:v>0.124551</c:v>
                </c:pt>
                <c:pt idx="17128">
                  <c:v>0.12009599999999999</c:v>
                </c:pt>
                <c:pt idx="17129">
                  <c:v>0.119866</c:v>
                </c:pt>
                <c:pt idx="17130">
                  <c:v>0.115104</c:v>
                </c:pt>
                <c:pt idx="17131">
                  <c:v>0.10480399999999999</c:v>
                </c:pt>
                <c:pt idx="17132">
                  <c:v>9.2155500000000001E-2</c:v>
                </c:pt>
                <c:pt idx="17133">
                  <c:v>7.5691499999999995E-2</c:v>
                </c:pt>
                <c:pt idx="17134">
                  <c:v>6.8762400000000001E-2</c:v>
                </c:pt>
                <c:pt idx="17135">
                  <c:v>6.8800799999999995E-2</c:v>
                </c:pt>
                <c:pt idx="17136">
                  <c:v>6.5349199999999996E-2</c:v>
                </c:pt>
                <c:pt idx="17137">
                  <c:v>6.3640699999999994E-2</c:v>
                </c:pt>
                <c:pt idx="17138">
                  <c:v>5.8767300000000001E-2</c:v>
                </c:pt>
                <c:pt idx="17139">
                  <c:v>4.7487700000000001E-2</c:v>
                </c:pt>
                <c:pt idx="17140">
                  <c:v>4.1196099999999999E-2</c:v>
                </c:pt>
                <c:pt idx="17141">
                  <c:v>4.1610599999999998E-2</c:v>
                </c:pt>
                <c:pt idx="17142">
                  <c:v>3.9787500000000003E-2</c:v>
                </c:pt>
                <c:pt idx="17143">
                  <c:v>3.6121500000000001E-2</c:v>
                </c:pt>
                <c:pt idx="17144">
                  <c:v>3.4588500000000001E-2</c:v>
                </c:pt>
                <c:pt idx="17145">
                  <c:v>3.7257699999999998E-2</c:v>
                </c:pt>
                <c:pt idx="17146">
                  <c:v>4.2913199999999999E-2</c:v>
                </c:pt>
                <c:pt idx="17147">
                  <c:v>4.9702299999999998E-2</c:v>
                </c:pt>
                <c:pt idx="17148">
                  <c:v>5.3948299999999998E-2</c:v>
                </c:pt>
                <c:pt idx="17149">
                  <c:v>4.9424599999999999E-2</c:v>
                </c:pt>
                <c:pt idx="17150">
                  <c:v>4.0501599999999999E-2</c:v>
                </c:pt>
                <c:pt idx="17151">
                  <c:v>3.6893000000000002E-2</c:v>
                </c:pt>
                <c:pt idx="17152">
                  <c:v>3.78229E-2</c:v>
                </c:pt>
                <c:pt idx="17153">
                  <c:v>2.9667099999999998E-2</c:v>
                </c:pt>
                <c:pt idx="17154">
                  <c:v>1.6821699999999998E-2</c:v>
                </c:pt>
                <c:pt idx="17155">
                  <c:v>1.07256E-2</c:v>
                </c:pt>
                <c:pt idx="17156">
                  <c:v>1.1244199999999999E-2</c:v>
                </c:pt>
                <c:pt idx="17157">
                  <c:v>1.3399400000000001E-2</c:v>
                </c:pt>
                <c:pt idx="17158">
                  <c:v>2.22025E-2</c:v>
                </c:pt>
                <c:pt idx="17159">
                  <c:v>2.7043500000000002E-2</c:v>
                </c:pt>
                <c:pt idx="17160">
                  <c:v>2.81193E-2</c:v>
                </c:pt>
                <c:pt idx="17161">
                  <c:v>1.9690900000000001E-2</c:v>
                </c:pt>
                <c:pt idx="17162">
                  <c:v>8.8808199999999993E-3</c:v>
                </c:pt>
                <c:pt idx="17163">
                  <c:v>4.65154E-3</c:v>
                </c:pt>
                <c:pt idx="17164">
                  <c:v>3.0159900000000001E-3</c:v>
                </c:pt>
                <c:pt idx="17165">
                  <c:v>3.19805E-3</c:v>
                </c:pt>
                <c:pt idx="17166">
                  <c:v>2.3537599999999999E-3</c:v>
                </c:pt>
                <c:pt idx="17167">
                  <c:v>4.1178500000000002E-3</c:v>
                </c:pt>
                <c:pt idx="17168">
                  <c:v>1.00176E-2</c:v>
                </c:pt>
                <c:pt idx="17169">
                  <c:v>1.10831E-2</c:v>
                </c:pt>
                <c:pt idx="17170">
                  <c:v>7.9615999999999992E-3</c:v>
                </c:pt>
                <c:pt idx="17171">
                  <c:v>7.8097100000000001E-3</c:v>
                </c:pt>
                <c:pt idx="17172">
                  <c:v>1.0049799999999999E-2</c:v>
                </c:pt>
                <c:pt idx="17173">
                  <c:v>1.25579E-2</c:v>
                </c:pt>
                <c:pt idx="17174">
                  <c:v>1.54602E-2</c:v>
                </c:pt>
                <c:pt idx="17175">
                  <c:v>1.44073E-2</c:v>
                </c:pt>
                <c:pt idx="17176">
                  <c:v>1.38044E-2</c:v>
                </c:pt>
                <c:pt idx="17177">
                  <c:v>1.7045000000000001E-2</c:v>
                </c:pt>
                <c:pt idx="17178">
                  <c:v>2.0202899999999999E-2</c:v>
                </c:pt>
                <c:pt idx="17179">
                  <c:v>2.0218300000000002E-2</c:v>
                </c:pt>
                <c:pt idx="17180">
                  <c:v>2.1139700000000001E-2</c:v>
                </c:pt>
                <c:pt idx="17181">
                  <c:v>1.7330399999999999E-2</c:v>
                </c:pt>
                <c:pt idx="17182">
                  <c:v>1.5748600000000001E-2</c:v>
                </c:pt>
                <c:pt idx="17183">
                  <c:v>1.85519E-2</c:v>
                </c:pt>
                <c:pt idx="17184">
                  <c:v>2.8150100000000001E-2</c:v>
                </c:pt>
                <c:pt idx="17185">
                  <c:v>3.5939899999999997E-2</c:v>
                </c:pt>
                <c:pt idx="17186">
                  <c:v>3.7116000000000003E-2</c:v>
                </c:pt>
                <c:pt idx="17187">
                  <c:v>3.7704500000000002E-2</c:v>
                </c:pt>
                <c:pt idx="17188">
                  <c:v>4.1941199999999998E-2</c:v>
                </c:pt>
                <c:pt idx="17189">
                  <c:v>4.3323599999999997E-2</c:v>
                </c:pt>
                <c:pt idx="17190">
                  <c:v>4.0217500000000003E-2</c:v>
                </c:pt>
                <c:pt idx="17191">
                  <c:v>3.3099499999999997E-2</c:v>
                </c:pt>
                <c:pt idx="17192">
                  <c:v>3.2745700000000003E-2</c:v>
                </c:pt>
                <c:pt idx="17193">
                  <c:v>2.80731E-2</c:v>
                </c:pt>
                <c:pt idx="17194">
                  <c:v>2.8618000000000001E-2</c:v>
                </c:pt>
                <c:pt idx="17195">
                  <c:v>3.21988E-2</c:v>
                </c:pt>
                <c:pt idx="17196">
                  <c:v>2.7535299999999999E-2</c:v>
                </c:pt>
                <c:pt idx="17197">
                  <c:v>2.3406400000000001E-2</c:v>
                </c:pt>
                <c:pt idx="17198">
                  <c:v>2.2535900000000001E-2</c:v>
                </c:pt>
                <c:pt idx="17199">
                  <c:v>2.4124099999999999E-2</c:v>
                </c:pt>
                <c:pt idx="17200">
                  <c:v>2.9674300000000001E-2</c:v>
                </c:pt>
                <c:pt idx="17201">
                  <c:v>3.28682E-2</c:v>
                </c:pt>
                <c:pt idx="17202">
                  <c:v>3.2854800000000003E-2</c:v>
                </c:pt>
                <c:pt idx="17203">
                  <c:v>1.9721200000000001E-2</c:v>
                </c:pt>
                <c:pt idx="17204">
                  <c:v>1.5141399999999999E-2</c:v>
                </c:pt>
                <c:pt idx="17205">
                  <c:v>1.7187000000000001E-2</c:v>
                </c:pt>
                <c:pt idx="17206">
                  <c:v>2.5725899999999999E-2</c:v>
                </c:pt>
                <c:pt idx="17207">
                  <c:v>3.6148300000000001E-2</c:v>
                </c:pt>
                <c:pt idx="17208">
                  <c:v>4.4108099999999997E-2</c:v>
                </c:pt>
                <c:pt idx="17209">
                  <c:v>4.5299699999999998E-2</c:v>
                </c:pt>
                <c:pt idx="17210">
                  <c:v>4.0349000000000003E-2</c:v>
                </c:pt>
                <c:pt idx="17211">
                  <c:v>3.4148199999999997E-2</c:v>
                </c:pt>
                <c:pt idx="17212">
                  <c:v>3.23646E-2</c:v>
                </c:pt>
                <c:pt idx="17213">
                  <c:v>4.2304500000000002E-2</c:v>
                </c:pt>
                <c:pt idx="17214">
                  <c:v>5.5978300000000002E-2</c:v>
                </c:pt>
                <c:pt idx="17215">
                  <c:v>6.4963699999999999E-2</c:v>
                </c:pt>
                <c:pt idx="17216">
                  <c:v>6.5191399999999997E-2</c:v>
                </c:pt>
                <c:pt idx="17217">
                  <c:v>7.1290500000000007E-2</c:v>
                </c:pt>
                <c:pt idx="17218">
                  <c:v>7.7580800000000005E-2</c:v>
                </c:pt>
                <c:pt idx="17219">
                  <c:v>7.9608300000000007E-2</c:v>
                </c:pt>
                <c:pt idx="17220">
                  <c:v>8.2619300000000007E-2</c:v>
                </c:pt>
                <c:pt idx="17221">
                  <c:v>8.6231299999999997E-2</c:v>
                </c:pt>
                <c:pt idx="17222">
                  <c:v>9.0761099999999997E-2</c:v>
                </c:pt>
                <c:pt idx="17223">
                  <c:v>8.3992899999999995E-2</c:v>
                </c:pt>
                <c:pt idx="17224">
                  <c:v>7.2730600000000006E-2</c:v>
                </c:pt>
                <c:pt idx="17225">
                  <c:v>6.5645599999999998E-2</c:v>
                </c:pt>
                <c:pt idx="17226">
                  <c:v>6.6626699999999997E-2</c:v>
                </c:pt>
                <c:pt idx="17227">
                  <c:v>7.1221699999999999E-2</c:v>
                </c:pt>
                <c:pt idx="17228">
                  <c:v>7.4075500000000002E-2</c:v>
                </c:pt>
                <c:pt idx="17229">
                  <c:v>8.3441699999999994E-2</c:v>
                </c:pt>
                <c:pt idx="17230">
                  <c:v>8.84654E-2</c:v>
                </c:pt>
                <c:pt idx="17231">
                  <c:v>9.11241E-2</c:v>
                </c:pt>
                <c:pt idx="17232">
                  <c:v>8.9578699999999997E-2</c:v>
                </c:pt>
                <c:pt idx="17233">
                  <c:v>8.7968199999999996E-2</c:v>
                </c:pt>
                <c:pt idx="17234">
                  <c:v>8.9325600000000005E-2</c:v>
                </c:pt>
                <c:pt idx="17235">
                  <c:v>9.3534800000000001E-2</c:v>
                </c:pt>
                <c:pt idx="17236">
                  <c:v>9.7151000000000001E-2</c:v>
                </c:pt>
                <c:pt idx="17237">
                  <c:v>9.9325399999999994E-2</c:v>
                </c:pt>
                <c:pt idx="17238">
                  <c:v>9.9597099999999994E-2</c:v>
                </c:pt>
                <c:pt idx="17239">
                  <c:v>0.102411</c:v>
                </c:pt>
                <c:pt idx="17240">
                  <c:v>0.101908</c:v>
                </c:pt>
                <c:pt idx="17241">
                  <c:v>9.9155199999999999E-2</c:v>
                </c:pt>
                <c:pt idx="17242">
                  <c:v>9.9064100000000002E-2</c:v>
                </c:pt>
                <c:pt idx="17243">
                  <c:v>0.10153</c:v>
                </c:pt>
                <c:pt idx="17244">
                  <c:v>0.101882</c:v>
                </c:pt>
                <c:pt idx="17245">
                  <c:v>0.10659</c:v>
                </c:pt>
                <c:pt idx="17246">
                  <c:v>0.11504499999999999</c:v>
                </c:pt>
                <c:pt idx="17247">
                  <c:v>0.122198</c:v>
                </c:pt>
                <c:pt idx="17248">
                  <c:v>0.136074</c:v>
                </c:pt>
                <c:pt idx="17249">
                  <c:v>0.14960300000000001</c:v>
                </c:pt>
                <c:pt idx="17250">
                  <c:v>0.15681700000000001</c:v>
                </c:pt>
                <c:pt idx="17251">
                  <c:v>0.16391700000000001</c:v>
                </c:pt>
                <c:pt idx="17252">
                  <c:v>0.163462</c:v>
                </c:pt>
                <c:pt idx="17253">
                  <c:v>0.14966499999999999</c:v>
                </c:pt>
                <c:pt idx="17254">
                  <c:v>0.13501199999999999</c:v>
                </c:pt>
                <c:pt idx="17255">
                  <c:v>0.13847200000000001</c:v>
                </c:pt>
                <c:pt idx="17256">
                  <c:v>0.14354700000000001</c:v>
                </c:pt>
                <c:pt idx="17257">
                  <c:v>0.14951100000000001</c:v>
                </c:pt>
                <c:pt idx="17258">
                  <c:v>0.15096000000000001</c:v>
                </c:pt>
                <c:pt idx="17259">
                  <c:v>0.14607200000000001</c:v>
                </c:pt>
                <c:pt idx="17260">
                  <c:v>0.14143600000000001</c:v>
                </c:pt>
                <c:pt idx="17261">
                  <c:v>0.13720299999999999</c:v>
                </c:pt>
                <c:pt idx="17262">
                  <c:v>0.13700599999999999</c:v>
                </c:pt>
                <c:pt idx="17263">
                  <c:v>0.13600699999999999</c:v>
                </c:pt>
                <c:pt idx="17264">
                  <c:v>0.13625300000000001</c:v>
                </c:pt>
                <c:pt idx="17265">
                  <c:v>0.14177100000000001</c:v>
                </c:pt>
                <c:pt idx="17266">
                  <c:v>0.154583</c:v>
                </c:pt>
                <c:pt idx="17267">
                  <c:v>0.16611899999999999</c:v>
                </c:pt>
                <c:pt idx="17268">
                  <c:v>0.17816199999999999</c:v>
                </c:pt>
                <c:pt idx="17269">
                  <c:v>0.18543599999999999</c:v>
                </c:pt>
                <c:pt idx="17270">
                  <c:v>0.188502</c:v>
                </c:pt>
                <c:pt idx="17271">
                  <c:v>0.19229099999999999</c:v>
                </c:pt>
                <c:pt idx="17272">
                  <c:v>0.20022000000000001</c:v>
                </c:pt>
                <c:pt idx="17273">
                  <c:v>0.20843500000000001</c:v>
                </c:pt>
                <c:pt idx="17274">
                  <c:v>0.224466</c:v>
                </c:pt>
                <c:pt idx="17275">
                  <c:v>0.22908200000000001</c:v>
                </c:pt>
                <c:pt idx="17276">
                  <c:v>0.22580800000000001</c:v>
                </c:pt>
                <c:pt idx="17277">
                  <c:v>0.21840100000000001</c:v>
                </c:pt>
                <c:pt idx="17278">
                  <c:v>0.21174100000000001</c:v>
                </c:pt>
                <c:pt idx="17279">
                  <c:v>0.20824300000000001</c:v>
                </c:pt>
                <c:pt idx="17280">
                  <c:v>0.203177</c:v>
                </c:pt>
                <c:pt idx="17281">
                  <c:v>0.202157</c:v>
                </c:pt>
                <c:pt idx="17282">
                  <c:v>0.19773299999999999</c:v>
                </c:pt>
                <c:pt idx="17283">
                  <c:v>0.196993</c:v>
                </c:pt>
                <c:pt idx="17284">
                  <c:v>0.198967</c:v>
                </c:pt>
                <c:pt idx="17285">
                  <c:v>0.20057</c:v>
                </c:pt>
                <c:pt idx="17286">
                  <c:v>0.20187099999999999</c:v>
                </c:pt>
                <c:pt idx="17287">
                  <c:v>0.21009900000000001</c:v>
                </c:pt>
                <c:pt idx="17288">
                  <c:v>0.21793499999999999</c:v>
                </c:pt>
                <c:pt idx="17289">
                  <c:v>0.219642</c:v>
                </c:pt>
                <c:pt idx="17290">
                  <c:v>0.22126599999999999</c:v>
                </c:pt>
                <c:pt idx="17291">
                  <c:v>0.21856100000000001</c:v>
                </c:pt>
                <c:pt idx="17292">
                  <c:v>0.21460399999999999</c:v>
                </c:pt>
                <c:pt idx="17293">
                  <c:v>0.21145800000000001</c:v>
                </c:pt>
                <c:pt idx="17294">
                  <c:v>0.212341</c:v>
                </c:pt>
                <c:pt idx="17295">
                  <c:v>0.21257799999999999</c:v>
                </c:pt>
                <c:pt idx="17296">
                  <c:v>0.211895</c:v>
                </c:pt>
                <c:pt idx="17297">
                  <c:v>0.21666299999999999</c:v>
                </c:pt>
                <c:pt idx="17298">
                  <c:v>0.220142</c:v>
                </c:pt>
                <c:pt idx="17299">
                  <c:v>0.21845600000000001</c:v>
                </c:pt>
                <c:pt idx="17300">
                  <c:v>0.21685699999999999</c:v>
                </c:pt>
                <c:pt idx="17301">
                  <c:v>0.21909999999999999</c:v>
                </c:pt>
                <c:pt idx="17302">
                  <c:v>0.232822</c:v>
                </c:pt>
                <c:pt idx="17303">
                  <c:v>0.24751899999999999</c:v>
                </c:pt>
                <c:pt idx="17304">
                  <c:v>0.25334800000000002</c:v>
                </c:pt>
                <c:pt idx="17305">
                  <c:v>0.25624799999999998</c:v>
                </c:pt>
                <c:pt idx="17306">
                  <c:v>0.26136399999999999</c:v>
                </c:pt>
                <c:pt idx="17307">
                  <c:v>0.26261099999999998</c:v>
                </c:pt>
                <c:pt idx="17308">
                  <c:v>0.26120599999999999</c:v>
                </c:pt>
                <c:pt idx="17309">
                  <c:v>0.26632499999999998</c:v>
                </c:pt>
                <c:pt idx="17310">
                  <c:v>0.263015</c:v>
                </c:pt>
                <c:pt idx="17311">
                  <c:v>0.25805099999999997</c:v>
                </c:pt>
                <c:pt idx="17312">
                  <c:v>0.25140600000000002</c:v>
                </c:pt>
                <c:pt idx="17313">
                  <c:v>0.24565899999999999</c:v>
                </c:pt>
                <c:pt idx="17314">
                  <c:v>0.24274599999999999</c:v>
                </c:pt>
                <c:pt idx="17315">
                  <c:v>0.24415200000000001</c:v>
                </c:pt>
                <c:pt idx="17316">
                  <c:v>0.248478</c:v>
                </c:pt>
                <c:pt idx="17317">
                  <c:v>0.24747</c:v>
                </c:pt>
                <c:pt idx="17318">
                  <c:v>0.239818</c:v>
                </c:pt>
                <c:pt idx="17319">
                  <c:v>0.23637900000000001</c:v>
                </c:pt>
                <c:pt idx="17320">
                  <c:v>0.241226</c:v>
                </c:pt>
                <c:pt idx="17321">
                  <c:v>0.24462400000000001</c:v>
                </c:pt>
                <c:pt idx="17322">
                  <c:v>0.23650599999999999</c:v>
                </c:pt>
                <c:pt idx="17323">
                  <c:v>0.22908500000000001</c:v>
                </c:pt>
                <c:pt idx="17324">
                  <c:v>0.22121299999999999</c:v>
                </c:pt>
                <c:pt idx="17325">
                  <c:v>0.21757799999999999</c:v>
                </c:pt>
                <c:pt idx="17326">
                  <c:v>0.217617</c:v>
                </c:pt>
                <c:pt idx="17327">
                  <c:v>0.217251</c:v>
                </c:pt>
                <c:pt idx="17328">
                  <c:v>0.218026</c:v>
                </c:pt>
                <c:pt idx="17329">
                  <c:v>0.219807</c:v>
                </c:pt>
                <c:pt idx="17330">
                  <c:v>0.22369800000000001</c:v>
                </c:pt>
                <c:pt idx="17331">
                  <c:v>0.226469</c:v>
                </c:pt>
                <c:pt idx="17332">
                  <c:v>0.22792000000000001</c:v>
                </c:pt>
                <c:pt idx="17333">
                  <c:v>0.23438999999999999</c:v>
                </c:pt>
                <c:pt idx="17334">
                  <c:v>0.241345</c:v>
                </c:pt>
                <c:pt idx="17335">
                  <c:v>0.240952</c:v>
                </c:pt>
                <c:pt idx="17336">
                  <c:v>0.22967199999999999</c:v>
                </c:pt>
                <c:pt idx="17337">
                  <c:v>0.22203700000000001</c:v>
                </c:pt>
                <c:pt idx="17338">
                  <c:v>0.21856600000000001</c:v>
                </c:pt>
                <c:pt idx="17339">
                  <c:v>0.21463099999999999</c:v>
                </c:pt>
                <c:pt idx="17340">
                  <c:v>0.22365099999999999</c:v>
                </c:pt>
                <c:pt idx="17341">
                  <c:v>0.235536</c:v>
                </c:pt>
                <c:pt idx="17342">
                  <c:v>0.237122</c:v>
                </c:pt>
                <c:pt idx="17343">
                  <c:v>0.231631</c:v>
                </c:pt>
                <c:pt idx="17344">
                  <c:v>0.225772</c:v>
                </c:pt>
                <c:pt idx="17345">
                  <c:v>0.22709799999999999</c:v>
                </c:pt>
                <c:pt idx="17346">
                  <c:v>0.234623</c:v>
                </c:pt>
                <c:pt idx="17347">
                  <c:v>0.239588</c:v>
                </c:pt>
                <c:pt idx="17348">
                  <c:v>0.24302199999999999</c:v>
                </c:pt>
                <c:pt idx="17349">
                  <c:v>0.248332</c:v>
                </c:pt>
                <c:pt idx="17350">
                  <c:v>0.25139699999999998</c:v>
                </c:pt>
                <c:pt idx="17351">
                  <c:v>0.25647500000000001</c:v>
                </c:pt>
                <c:pt idx="17352">
                  <c:v>0.26333000000000001</c:v>
                </c:pt>
                <c:pt idx="17353">
                  <c:v>0.26833400000000002</c:v>
                </c:pt>
                <c:pt idx="17354">
                  <c:v>0.275115</c:v>
                </c:pt>
                <c:pt idx="17355">
                  <c:v>0.27981299999999998</c:v>
                </c:pt>
                <c:pt idx="17356">
                  <c:v>0.28001199999999998</c:v>
                </c:pt>
                <c:pt idx="17357">
                  <c:v>0.27322400000000002</c:v>
                </c:pt>
                <c:pt idx="17358">
                  <c:v>0.263826</c:v>
                </c:pt>
                <c:pt idx="17359">
                  <c:v>0.26119399999999998</c:v>
                </c:pt>
                <c:pt idx="17360">
                  <c:v>0.26120199999999999</c:v>
                </c:pt>
                <c:pt idx="17361">
                  <c:v>0.26379399999999997</c:v>
                </c:pt>
                <c:pt idx="17362">
                  <c:v>0.26808900000000002</c:v>
                </c:pt>
                <c:pt idx="17363">
                  <c:v>0.279005</c:v>
                </c:pt>
                <c:pt idx="17364">
                  <c:v>0.28192200000000001</c:v>
                </c:pt>
                <c:pt idx="17365">
                  <c:v>0.27948099999999998</c:v>
                </c:pt>
                <c:pt idx="17366">
                  <c:v>0.28078999999999998</c:v>
                </c:pt>
                <c:pt idx="17367">
                  <c:v>0.28563699999999997</c:v>
                </c:pt>
                <c:pt idx="17368">
                  <c:v>0.28783500000000001</c:v>
                </c:pt>
                <c:pt idx="17369">
                  <c:v>0.28061000000000003</c:v>
                </c:pt>
                <c:pt idx="17370">
                  <c:v>0.275893</c:v>
                </c:pt>
                <c:pt idx="17371">
                  <c:v>0.27461799999999997</c:v>
                </c:pt>
                <c:pt idx="17372">
                  <c:v>0.27043699999999998</c:v>
                </c:pt>
                <c:pt idx="17373">
                  <c:v>0.257191</c:v>
                </c:pt>
                <c:pt idx="17374">
                  <c:v>0.24374000000000001</c:v>
                </c:pt>
                <c:pt idx="17375">
                  <c:v>0.242011</c:v>
                </c:pt>
                <c:pt idx="17376">
                  <c:v>0.247889</c:v>
                </c:pt>
                <c:pt idx="17377">
                  <c:v>0.25418200000000002</c:v>
                </c:pt>
                <c:pt idx="17378">
                  <c:v>0.25179200000000002</c:v>
                </c:pt>
                <c:pt idx="17379">
                  <c:v>0.24887000000000001</c:v>
                </c:pt>
                <c:pt idx="17380">
                  <c:v>0.249996</c:v>
                </c:pt>
                <c:pt idx="17381">
                  <c:v>0.248003</c:v>
                </c:pt>
                <c:pt idx="17382">
                  <c:v>0.241702</c:v>
                </c:pt>
                <c:pt idx="17383">
                  <c:v>0.237978</c:v>
                </c:pt>
                <c:pt idx="17384">
                  <c:v>0.24155299999999999</c:v>
                </c:pt>
                <c:pt idx="17385">
                  <c:v>0.24745400000000001</c:v>
                </c:pt>
                <c:pt idx="17386">
                  <c:v>0.25325300000000001</c:v>
                </c:pt>
                <c:pt idx="17387">
                  <c:v>0.25738699999999998</c:v>
                </c:pt>
                <c:pt idx="17388">
                  <c:v>0.25778299999999998</c:v>
                </c:pt>
                <c:pt idx="17389">
                  <c:v>0.25285299999999999</c:v>
                </c:pt>
                <c:pt idx="17390">
                  <c:v>0.25040899999999999</c:v>
                </c:pt>
                <c:pt idx="17391">
                  <c:v>0.25252400000000003</c:v>
                </c:pt>
                <c:pt idx="17392">
                  <c:v>0.25387100000000001</c:v>
                </c:pt>
                <c:pt idx="17393">
                  <c:v>0.25771300000000003</c:v>
                </c:pt>
                <c:pt idx="17394">
                  <c:v>0.26030900000000001</c:v>
                </c:pt>
                <c:pt idx="17395">
                  <c:v>0.25671500000000003</c:v>
                </c:pt>
                <c:pt idx="17396">
                  <c:v>0.25079200000000001</c:v>
                </c:pt>
                <c:pt idx="17397">
                  <c:v>0.25018400000000002</c:v>
                </c:pt>
                <c:pt idx="17398">
                  <c:v>0.25581900000000002</c:v>
                </c:pt>
                <c:pt idx="17399">
                  <c:v>0.26319100000000001</c:v>
                </c:pt>
                <c:pt idx="17400">
                  <c:v>0.26652300000000001</c:v>
                </c:pt>
                <c:pt idx="17401">
                  <c:v>0.266517</c:v>
                </c:pt>
                <c:pt idx="17402">
                  <c:v>0.26758500000000002</c:v>
                </c:pt>
                <c:pt idx="17403">
                  <c:v>0.26807900000000001</c:v>
                </c:pt>
                <c:pt idx="17404">
                  <c:v>0.26174999999999998</c:v>
                </c:pt>
                <c:pt idx="17405">
                  <c:v>0.25079000000000001</c:v>
                </c:pt>
                <c:pt idx="17406">
                  <c:v>0.24299499999999999</c:v>
                </c:pt>
                <c:pt idx="17407">
                  <c:v>0.24110599999999999</c:v>
                </c:pt>
                <c:pt idx="17408">
                  <c:v>0.244145</c:v>
                </c:pt>
                <c:pt idx="17409">
                  <c:v>0.246918</c:v>
                </c:pt>
                <c:pt idx="17410">
                  <c:v>0.25149700000000003</c:v>
                </c:pt>
                <c:pt idx="17411">
                  <c:v>0.25945200000000002</c:v>
                </c:pt>
                <c:pt idx="17412">
                  <c:v>0.26436599999999999</c:v>
                </c:pt>
                <c:pt idx="17413">
                  <c:v>0.26407199999999997</c:v>
                </c:pt>
                <c:pt idx="17414">
                  <c:v>0.26329399999999997</c:v>
                </c:pt>
                <c:pt idx="17415">
                  <c:v>0.26488099999999998</c:v>
                </c:pt>
                <c:pt idx="17416">
                  <c:v>0.26890799999999998</c:v>
                </c:pt>
                <c:pt idx="17417">
                  <c:v>0.27563199999999999</c:v>
                </c:pt>
                <c:pt idx="17418">
                  <c:v>0.28020099999999998</c:v>
                </c:pt>
                <c:pt idx="17419">
                  <c:v>0.27692299999999997</c:v>
                </c:pt>
                <c:pt idx="17420">
                  <c:v>0.26844800000000002</c:v>
                </c:pt>
                <c:pt idx="17421">
                  <c:v>0.267849</c:v>
                </c:pt>
                <c:pt idx="17422">
                  <c:v>0.27187499999999998</c:v>
                </c:pt>
                <c:pt idx="17423">
                  <c:v>0.271594</c:v>
                </c:pt>
                <c:pt idx="17424">
                  <c:v>0.27289200000000002</c:v>
                </c:pt>
                <c:pt idx="17425">
                  <c:v>0.27659299999999998</c:v>
                </c:pt>
                <c:pt idx="17426">
                  <c:v>0.28399099999999999</c:v>
                </c:pt>
                <c:pt idx="17427">
                  <c:v>0.28950599999999999</c:v>
                </c:pt>
                <c:pt idx="17428">
                  <c:v>0.29293400000000003</c:v>
                </c:pt>
                <c:pt idx="17429">
                  <c:v>0.29722500000000002</c:v>
                </c:pt>
                <c:pt idx="17430">
                  <c:v>0.30079800000000001</c:v>
                </c:pt>
                <c:pt idx="17431">
                  <c:v>0.29996400000000001</c:v>
                </c:pt>
                <c:pt idx="17432">
                  <c:v>0.306398</c:v>
                </c:pt>
                <c:pt idx="17433">
                  <c:v>0.31697399999999998</c:v>
                </c:pt>
                <c:pt idx="17434">
                  <c:v>0.31992100000000001</c:v>
                </c:pt>
                <c:pt idx="17435">
                  <c:v>0.32542900000000002</c:v>
                </c:pt>
                <c:pt idx="17436">
                  <c:v>0.33015600000000001</c:v>
                </c:pt>
                <c:pt idx="17437">
                  <c:v>0.33134999999999998</c:v>
                </c:pt>
                <c:pt idx="17438">
                  <c:v>0.33140700000000001</c:v>
                </c:pt>
                <c:pt idx="17439">
                  <c:v>0.33624599999999999</c:v>
                </c:pt>
                <c:pt idx="17440">
                  <c:v>0.34316999999999998</c:v>
                </c:pt>
                <c:pt idx="17441">
                  <c:v>0.34475499999999998</c:v>
                </c:pt>
                <c:pt idx="17442">
                  <c:v>0.34372900000000001</c:v>
                </c:pt>
                <c:pt idx="17443">
                  <c:v>0.33966200000000002</c:v>
                </c:pt>
                <c:pt idx="17444">
                  <c:v>0.33572099999999999</c:v>
                </c:pt>
                <c:pt idx="17445">
                  <c:v>0.33343099999999998</c:v>
                </c:pt>
                <c:pt idx="17446">
                  <c:v>0.33691599999999999</c:v>
                </c:pt>
                <c:pt idx="17447">
                  <c:v>0.33688499999999999</c:v>
                </c:pt>
                <c:pt idx="17448">
                  <c:v>0.33283800000000002</c:v>
                </c:pt>
                <c:pt idx="17449">
                  <c:v>0.328737</c:v>
                </c:pt>
                <c:pt idx="17450">
                  <c:v>0.32565</c:v>
                </c:pt>
                <c:pt idx="17451">
                  <c:v>0.32477400000000001</c:v>
                </c:pt>
                <c:pt idx="17452">
                  <c:v>0.32564399999999999</c:v>
                </c:pt>
                <c:pt idx="17453">
                  <c:v>0.330432</c:v>
                </c:pt>
                <c:pt idx="17454">
                  <c:v>0.33738600000000002</c:v>
                </c:pt>
                <c:pt idx="17455">
                  <c:v>0.34225499999999998</c:v>
                </c:pt>
                <c:pt idx="17456">
                  <c:v>0.34374500000000002</c:v>
                </c:pt>
                <c:pt idx="17457">
                  <c:v>0.34343200000000002</c:v>
                </c:pt>
                <c:pt idx="17458">
                  <c:v>0.34378700000000001</c:v>
                </c:pt>
                <c:pt idx="17459">
                  <c:v>0.34910400000000003</c:v>
                </c:pt>
                <c:pt idx="17460">
                  <c:v>0.35500500000000001</c:v>
                </c:pt>
                <c:pt idx="17461">
                  <c:v>0.35739399999999999</c:v>
                </c:pt>
                <c:pt idx="17462">
                  <c:v>0.360792</c:v>
                </c:pt>
                <c:pt idx="17463">
                  <c:v>0.36245100000000002</c:v>
                </c:pt>
                <c:pt idx="17464">
                  <c:v>0.36490299999999998</c:v>
                </c:pt>
                <c:pt idx="17465">
                  <c:v>0.36191800000000002</c:v>
                </c:pt>
                <c:pt idx="17466">
                  <c:v>0.36147600000000002</c:v>
                </c:pt>
                <c:pt idx="17467">
                  <c:v>0.36887700000000001</c:v>
                </c:pt>
                <c:pt idx="17468">
                  <c:v>0.37833299999999997</c:v>
                </c:pt>
                <c:pt idx="17469">
                  <c:v>0.38290299999999999</c:v>
                </c:pt>
                <c:pt idx="17470">
                  <c:v>0.38567800000000002</c:v>
                </c:pt>
                <c:pt idx="17471">
                  <c:v>0.389681</c:v>
                </c:pt>
                <c:pt idx="17472">
                  <c:v>0.39966600000000002</c:v>
                </c:pt>
                <c:pt idx="17473">
                  <c:v>0.40885199999999999</c:v>
                </c:pt>
                <c:pt idx="17474">
                  <c:v>0.41367700000000002</c:v>
                </c:pt>
                <c:pt idx="17475">
                  <c:v>0.41503899999999999</c:v>
                </c:pt>
                <c:pt idx="17476">
                  <c:v>0.42824600000000002</c:v>
                </c:pt>
                <c:pt idx="17477">
                  <c:v>0.44946900000000001</c:v>
                </c:pt>
                <c:pt idx="17478">
                  <c:v>0.47198899999999999</c:v>
                </c:pt>
                <c:pt idx="17479">
                  <c:v>0.48418699999999998</c:v>
                </c:pt>
                <c:pt idx="17480">
                  <c:v>0.49154500000000001</c:v>
                </c:pt>
                <c:pt idx="17481">
                  <c:v>0.50206499999999998</c:v>
                </c:pt>
                <c:pt idx="17482">
                  <c:v>0.50664299999999995</c:v>
                </c:pt>
                <c:pt idx="17483">
                  <c:v>0.50430600000000003</c:v>
                </c:pt>
                <c:pt idx="17484">
                  <c:v>0.50019400000000003</c:v>
                </c:pt>
                <c:pt idx="17485">
                  <c:v>0.50548000000000004</c:v>
                </c:pt>
                <c:pt idx="17486">
                  <c:v>0.51512400000000003</c:v>
                </c:pt>
                <c:pt idx="17487">
                  <c:v>0.525424</c:v>
                </c:pt>
                <c:pt idx="17488">
                  <c:v>0.530254</c:v>
                </c:pt>
                <c:pt idx="17489">
                  <c:v>0.53451700000000002</c:v>
                </c:pt>
                <c:pt idx="17490">
                  <c:v>0.535721</c:v>
                </c:pt>
                <c:pt idx="17491">
                  <c:v>0.54254500000000005</c:v>
                </c:pt>
                <c:pt idx="17492">
                  <c:v>0.54862100000000003</c:v>
                </c:pt>
                <c:pt idx="17493">
                  <c:v>0.55120000000000002</c:v>
                </c:pt>
                <c:pt idx="17494">
                  <c:v>0.55329200000000001</c:v>
                </c:pt>
                <c:pt idx="17495">
                  <c:v>0.56264400000000003</c:v>
                </c:pt>
                <c:pt idx="17496">
                  <c:v>0.56492799999999999</c:v>
                </c:pt>
                <c:pt idx="17497">
                  <c:v>0.56256200000000001</c:v>
                </c:pt>
                <c:pt idx="17498">
                  <c:v>0.56066000000000005</c:v>
                </c:pt>
                <c:pt idx="17499">
                  <c:v>0.56760900000000003</c:v>
                </c:pt>
                <c:pt idx="17500">
                  <c:v>0.57862800000000003</c:v>
                </c:pt>
                <c:pt idx="17501">
                  <c:v>0.58080900000000002</c:v>
                </c:pt>
                <c:pt idx="17502">
                  <c:v>0.57985299999999995</c:v>
                </c:pt>
                <c:pt idx="17503">
                  <c:v>0.57855100000000004</c:v>
                </c:pt>
                <c:pt idx="17504">
                  <c:v>0.5746</c:v>
                </c:pt>
                <c:pt idx="17505">
                  <c:v>0.56509600000000004</c:v>
                </c:pt>
                <c:pt idx="17506">
                  <c:v>0.56351600000000002</c:v>
                </c:pt>
                <c:pt idx="17507">
                  <c:v>0.566608</c:v>
                </c:pt>
                <c:pt idx="17508">
                  <c:v>0.57866899999999999</c:v>
                </c:pt>
                <c:pt idx="17509">
                  <c:v>0.59030199999999999</c:v>
                </c:pt>
                <c:pt idx="17510">
                  <c:v>0.59912100000000001</c:v>
                </c:pt>
                <c:pt idx="17511">
                  <c:v>0.60726999999999998</c:v>
                </c:pt>
                <c:pt idx="17512">
                  <c:v>0.61459600000000003</c:v>
                </c:pt>
                <c:pt idx="17513">
                  <c:v>0.62807999999999997</c:v>
                </c:pt>
                <c:pt idx="17514">
                  <c:v>0.634714</c:v>
                </c:pt>
                <c:pt idx="17515">
                  <c:v>0.63529500000000005</c:v>
                </c:pt>
                <c:pt idx="17516">
                  <c:v>0.63549800000000001</c:v>
                </c:pt>
                <c:pt idx="17517">
                  <c:v>0.64356500000000005</c:v>
                </c:pt>
                <c:pt idx="17518">
                  <c:v>0.65505800000000003</c:v>
                </c:pt>
                <c:pt idx="17519">
                  <c:v>0.660076</c:v>
                </c:pt>
                <c:pt idx="17520">
                  <c:v>0.66466999999999998</c:v>
                </c:pt>
                <c:pt idx="17521">
                  <c:v>0.66729499999999997</c:v>
                </c:pt>
                <c:pt idx="17522">
                  <c:v>0.671709</c:v>
                </c:pt>
                <c:pt idx="17523">
                  <c:v>0.66734800000000005</c:v>
                </c:pt>
                <c:pt idx="17524">
                  <c:v>0.66039199999999998</c:v>
                </c:pt>
                <c:pt idx="17525">
                  <c:v>0.653891</c:v>
                </c:pt>
                <c:pt idx="17526">
                  <c:v>0.65243499999999999</c:v>
                </c:pt>
                <c:pt idx="17527">
                  <c:v>0.65645500000000001</c:v>
                </c:pt>
                <c:pt idx="17528">
                  <c:v>0.66264999999999996</c:v>
                </c:pt>
                <c:pt idx="17529">
                  <c:v>0.66814600000000002</c:v>
                </c:pt>
                <c:pt idx="17530">
                  <c:v>0.67405199999999998</c:v>
                </c:pt>
                <c:pt idx="17531">
                  <c:v>0.67508100000000004</c:v>
                </c:pt>
                <c:pt idx="17532">
                  <c:v>0.67470399999999997</c:v>
                </c:pt>
                <c:pt idx="17533">
                  <c:v>0.67605099999999996</c:v>
                </c:pt>
                <c:pt idx="17534">
                  <c:v>0.68529799999999996</c:v>
                </c:pt>
                <c:pt idx="17535">
                  <c:v>0.699542</c:v>
                </c:pt>
                <c:pt idx="17536">
                  <c:v>0.70847599999999999</c:v>
                </c:pt>
                <c:pt idx="17537">
                  <c:v>0.70882199999999995</c:v>
                </c:pt>
                <c:pt idx="17538">
                  <c:v>0.70636600000000005</c:v>
                </c:pt>
                <c:pt idx="17539">
                  <c:v>0.70291800000000004</c:v>
                </c:pt>
                <c:pt idx="17540">
                  <c:v>0.70573399999999997</c:v>
                </c:pt>
                <c:pt idx="17541">
                  <c:v>0.71284000000000003</c:v>
                </c:pt>
                <c:pt idx="17542">
                  <c:v>0.71955899999999995</c:v>
                </c:pt>
                <c:pt idx="17543">
                  <c:v>0.72007399999999999</c:v>
                </c:pt>
                <c:pt idx="17544">
                  <c:v>0.724383</c:v>
                </c:pt>
                <c:pt idx="17545">
                  <c:v>0.72777599999999998</c:v>
                </c:pt>
                <c:pt idx="17546">
                  <c:v>0.72667899999999996</c:v>
                </c:pt>
                <c:pt idx="17547">
                  <c:v>0.72568200000000005</c:v>
                </c:pt>
                <c:pt idx="17548">
                  <c:v>0.72425899999999999</c:v>
                </c:pt>
                <c:pt idx="17549">
                  <c:v>0.72737200000000002</c:v>
                </c:pt>
                <c:pt idx="17550">
                  <c:v>0.73013600000000001</c:v>
                </c:pt>
                <c:pt idx="17551">
                  <c:v>0.73484899999999997</c:v>
                </c:pt>
                <c:pt idx="17552">
                  <c:v>0.74445399999999995</c:v>
                </c:pt>
                <c:pt idx="17553">
                  <c:v>0.75199099999999997</c:v>
                </c:pt>
                <c:pt idx="17554">
                  <c:v>0.74950300000000003</c:v>
                </c:pt>
                <c:pt idx="17555">
                  <c:v>0.74509400000000003</c:v>
                </c:pt>
                <c:pt idx="17556">
                  <c:v>0.73830700000000005</c:v>
                </c:pt>
                <c:pt idx="17557">
                  <c:v>0.72728000000000004</c:v>
                </c:pt>
                <c:pt idx="17558">
                  <c:v>0.72138500000000005</c:v>
                </c:pt>
                <c:pt idx="17559">
                  <c:v>0.72187999999999997</c:v>
                </c:pt>
                <c:pt idx="17560">
                  <c:v>0.72615600000000002</c:v>
                </c:pt>
                <c:pt idx="17561">
                  <c:v>0.73124</c:v>
                </c:pt>
                <c:pt idx="17562">
                  <c:v>0.73553400000000002</c:v>
                </c:pt>
                <c:pt idx="17563">
                  <c:v>0.73702699999999999</c:v>
                </c:pt>
                <c:pt idx="17564">
                  <c:v>0.74041999999999997</c:v>
                </c:pt>
                <c:pt idx="17565">
                  <c:v>0.73744799999999999</c:v>
                </c:pt>
                <c:pt idx="17566">
                  <c:v>0.72675599999999996</c:v>
                </c:pt>
                <c:pt idx="17567">
                  <c:v>0.72339299999999995</c:v>
                </c:pt>
                <c:pt idx="17568">
                  <c:v>0.725047</c:v>
                </c:pt>
                <c:pt idx="17569">
                  <c:v>0.72842499999999999</c:v>
                </c:pt>
                <c:pt idx="17570">
                  <c:v>0.73124</c:v>
                </c:pt>
                <c:pt idx="17571">
                  <c:v>0.73505900000000002</c:v>
                </c:pt>
                <c:pt idx="17572">
                  <c:v>0.74136199999999997</c:v>
                </c:pt>
                <c:pt idx="17573">
                  <c:v>0.74539699999999998</c:v>
                </c:pt>
                <c:pt idx="17574">
                  <c:v>0.75212199999999996</c:v>
                </c:pt>
                <c:pt idx="17575">
                  <c:v>0.75975999999999999</c:v>
                </c:pt>
                <c:pt idx="17576">
                  <c:v>0.76649199999999995</c:v>
                </c:pt>
                <c:pt idx="17577">
                  <c:v>0.77294099999999999</c:v>
                </c:pt>
                <c:pt idx="17578">
                  <c:v>0.777335</c:v>
                </c:pt>
                <c:pt idx="17579">
                  <c:v>0.778416</c:v>
                </c:pt>
                <c:pt idx="17580">
                  <c:v>0.77734999999999999</c:v>
                </c:pt>
                <c:pt idx="17581">
                  <c:v>0.76730299999999996</c:v>
                </c:pt>
                <c:pt idx="17582">
                  <c:v>0.76197300000000001</c:v>
                </c:pt>
                <c:pt idx="17583">
                  <c:v>0.75558800000000004</c:v>
                </c:pt>
                <c:pt idx="17584">
                  <c:v>0.74929299999999999</c:v>
                </c:pt>
                <c:pt idx="17585">
                  <c:v>0.74781799999999998</c:v>
                </c:pt>
                <c:pt idx="17586">
                  <c:v>0.747888</c:v>
                </c:pt>
                <c:pt idx="17587">
                  <c:v>0.75024199999999996</c:v>
                </c:pt>
                <c:pt idx="17588">
                  <c:v>0.74649100000000002</c:v>
                </c:pt>
                <c:pt idx="17589">
                  <c:v>0.74279200000000001</c:v>
                </c:pt>
                <c:pt idx="17590">
                  <c:v>0.743452</c:v>
                </c:pt>
                <c:pt idx="17591">
                  <c:v>0.745892</c:v>
                </c:pt>
                <c:pt idx="17592">
                  <c:v>0.748915</c:v>
                </c:pt>
                <c:pt idx="17593">
                  <c:v>0.74922</c:v>
                </c:pt>
                <c:pt idx="17594">
                  <c:v>0.74765999999999999</c:v>
                </c:pt>
                <c:pt idx="17595">
                  <c:v>0.74116300000000002</c:v>
                </c:pt>
                <c:pt idx="17596">
                  <c:v>0.74030399999999996</c:v>
                </c:pt>
                <c:pt idx="17597">
                  <c:v>0.73965800000000004</c:v>
                </c:pt>
                <c:pt idx="17598">
                  <c:v>0.72911099999999995</c:v>
                </c:pt>
                <c:pt idx="17599">
                  <c:v>0.71881700000000004</c:v>
                </c:pt>
                <c:pt idx="17600">
                  <c:v>0.712453</c:v>
                </c:pt>
                <c:pt idx="17601">
                  <c:v>0.70580399999999999</c:v>
                </c:pt>
                <c:pt idx="17602">
                  <c:v>0.70502600000000004</c:v>
                </c:pt>
                <c:pt idx="17603">
                  <c:v>0.70347999999999999</c:v>
                </c:pt>
                <c:pt idx="17604">
                  <c:v>0.69359300000000002</c:v>
                </c:pt>
                <c:pt idx="17605">
                  <c:v>0.69220599999999999</c:v>
                </c:pt>
                <c:pt idx="17606">
                  <c:v>0.69364700000000001</c:v>
                </c:pt>
                <c:pt idx="17607">
                  <c:v>0.69990799999999997</c:v>
                </c:pt>
                <c:pt idx="17608">
                  <c:v>0.70144799999999996</c:v>
                </c:pt>
                <c:pt idx="17609">
                  <c:v>0.70898099999999997</c:v>
                </c:pt>
                <c:pt idx="17610">
                  <c:v>0.71275200000000005</c:v>
                </c:pt>
                <c:pt idx="17611">
                  <c:v>0.71775</c:v>
                </c:pt>
                <c:pt idx="17612">
                  <c:v>0.72267700000000001</c:v>
                </c:pt>
                <c:pt idx="17613">
                  <c:v>0.728657</c:v>
                </c:pt>
                <c:pt idx="17614">
                  <c:v>0.73446900000000004</c:v>
                </c:pt>
                <c:pt idx="17615">
                  <c:v>0.73259099999999999</c:v>
                </c:pt>
                <c:pt idx="17616">
                  <c:v>0.72215600000000002</c:v>
                </c:pt>
                <c:pt idx="17617">
                  <c:v>0.72014500000000004</c:v>
                </c:pt>
                <c:pt idx="17618">
                  <c:v>0.70807399999999998</c:v>
                </c:pt>
                <c:pt idx="17619">
                  <c:v>0.69860800000000001</c:v>
                </c:pt>
                <c:pt idx="17620">
                  <c:v>0.70151699999999995</c:v>
                </c:pt>
                <c:pt idx="17621">
                  <c:v>0.70694800000000002</c:v>
                </c:pt>
                <c:pt idx="17622">
                  <c:v>0.70842799999999995</c:v>
                </c:pt>
                <c:pt idx="17623">
                  <c:v>0.70603400000000005</c:v>
                </c:pt>
                <c:pt idx="17624">
                  <c:v>0.69557500000000005</c:v>
                </c:pt>
                <c:pt idx="17625">
                  <c:v>0.68846700000000005</c:v>
                </c:pt>
                <c:pt idx="17626">
                  <c:v>0.68178300000000003</c:v>
                </c:pt>
                <c:pt idx="17627">
                  <c:v>0.681647</c:v>
                </c:pt>
                <c:pt idx="17628">
                  <c:v>0.67682200000000003</c:v>
                </c:pt>
                <c:pt idx="17629">
                  <c:v>0.67331300000000005</c:v>
                </c:pt>
                <c:pt idx="17630">
                  <c:v>0.68037499999999995</c:v>
                </c:pt>
                <c:pt idx="17631">
                  <c:v>0.68736799999999998</c:v>
                </c:pt>
                <c:pt idx="17632">
                  <c:v>0.69224600000000003</c:v>
                </c:pt>
                <c:pt idx="17633">
                  <c:v>0.68533999999999995</c:v>
                </c:pt>
                <c:pt idx="17634">
                  <c:v>0.67398999999999998</c:v>
                </c:pt>
                <c:pt idx="17635">
                  <c:v>0.65829899999999997</c:v>
                </c:pt>
                <c:pt idx="17636">
                  <c:v>0.64093999999999995</c:v>
                </c:pt>
                <c:pt idx="17637">
                  <c:v>0.63243400000000005</c:v>
                </c:pt>
                <c:pt idx="17638">
                  <c:v>0.63182099999999997</c:v>
                </c:pt>
                <c:pt idx="17639">
                  <c:v>0.62725500000000001</c:v>
                </c:pt>
                <c:pt idx="17640">
                  <c:v>0.62819199999999997</c:v>
                </c:pt>
                <c:pt idx="17641">
                  <c:v>0.62810200000000005</c:v>
                </c:pt>
                <c:pt idx="17642">
                  <c:v>0.62386399999999997</c:v>
                </c:pt>
                <c:pt idx="17643">
                  <c:v>0.62452700000000005</c:v>
                </c:pt>
                <c:pt idx="17644">
                  <c:v>0.62261999999999995</c:v>
                </c:pt>
                <c:pt idx="17645">
                  <c:v>0.62267700000000004</c:v>
                </c:pt>
                <c:pt idx="17646">
                  <c:v>0.62508200000000003</c:v>
                </c:pt>
                <c:pt idx="17647">
                  <c:v>0.63286100000000001</c:v>
                </c:pt>
                <c:pt idx="17648">
                  <c:v>0.63480700000000001</c:v>
                </c:pt>
                <c:pt idx="17649">
                  <c:v>0.62755099999999997</c:v>
                </c:pt>
                <c:pt idx="17650">
                  <c:v>0.615649</c:v>
                </c:pt>
                <c:pt idx="17651">
                  <c:v>0.61222799999999999</c:v>
                </c:pt>
                <c:pt idx="17652">
                  <c:v>0.61450899999999997</c:v>
                </c:pt>
                <c:pt idx="17653">
                  <c:v>0.60202199999999995</c:v>
                </c:pt>
                <c:pt idx="17654">
                  <c:v>0.59737399999999996</c:v>
                </c:pt>
                <c:pt idx="17655">
                  <c:v>0.59320799999999996</c:v>
                </c:pt>
                <c:pt idx="17656">
                  <c:v>0.59379700000000002</c:v>
                </c:pt>
                <c:pt idx="17657">
                  <c:v>0.58999000000000001</c:v>
                </c:pt>
                <c:pt idx="17658">
                  <c:v>0.58182299999999998</c:v>
                </c:pt>
                <c:pt idx="17659">
                  <c:v>0.57660199999999995</c:v>
                </c:pt>
                <c:pt idx="17660">
                  <c:v>0.57391300000000001</c:v>
                </c:pt>
                <c:pt idx="17661">
                  <c:v>0.563222</c:v>
                </c:pt>
                <c:pt idx="17662">
                  <c:v>0.55611699999999997</c:v>
                </c:pt>
                <c:pt idx="17663">
                  <c:v>0.55592200000000003</c:v>
                </c:pt>
                <c:pt idx="17664">
                  <c:v>0.55864400000000003</c:v>
                </c:pt>
                <c:pt idx="17665">
                  <c:v>0.56042999999999998</c:v>
                </c:pt>
                <c:pt idx="17666">
                  <c:v>0.557342</c:v>
                </c:pt>
                <c:pt idx="17667">
                  <c:v>0.55704500000000001</c:v>
                </c:pt>
                <c:pt idx="17668">
                  <c:v>0.55186299999999999</c:v>
                </c:pt>
                <c:pt idx="17669">
                  <c:v>0.53831899999999999</c:v>
                </c:pt>
                <c:pt idx="17670">
                  <c:v>0.52981199999999995</c:v>
                </c:pt>
                <c:pt idx="17671">
                  <c:v>0.52723200000000003</c:v>
                </c:pt>
                <c:pt idx="17672">
                  <c:v>0.52744199999999997</c:v>
                </c:pt>
                <c:pt idx="17673">
                  <c:v>0.52658899999999997</c:v>
                </c:pt>
                <c:pt idx="17674">
                  <c:v>0.52038200000000001</c:v>
                </c:pt>
                <c:pt idx="17675">
                  <c:v>0.51098399999999999</c:v>
                </c:pt>
                <c:pt idx="17676">
                  <c:v>0.507243</c:v>
                </c:pt>
                <c:pt idx="17677">
                  <c:v>0.50541000000000003</c:v>
                </c:pt>
                <c:pt idx="17678">
                  <c:v>0.49720700000000001</c:v>
                </c:pt>
                <c:pt idx="17679">
                  <c:v>0.49472300000000002</c:v>
                </c:pt>
                <c:pt idx="17680">
                  <c:v>0.48966599999999999</c:v>
                </c:pt>
                <c:pt idx="17681">
                  <c:v>0.485456</c:v>
                </c:pt>
                <c:pt idx="17682">
                  <c:v>0.47786099999999998</c:v>
                </c:pt>
                <c:pt idx="17683">
                  <c:v>0.47226200000000002</c:v>
                </c:pt>
                <c:pt idx="17684">
                  <c:v>0.47200399999999998</c:v>
                </c:pt>
                <c:pt idx="17685">
                  <c:v>0.46922599999999998</c:v>
                </c:pt>
                <c:pt idx="17686">
                  <c:v>0.47094999999999998</c:v>
                </c:pt>
                <c:pt idx="17687">
                  <c:v>0.469692</c:v>
                </c:pt>
                <c:pt idx="17688">
                  <c:v>0.473414</c:v>
                </c:pt>
                <c:pt idx="17689">
                  <c:v>0.47235700000000003</c:v>
                </c:pt>
                <c:pt idx="17690">
                  <c:v>0.46637400000000001</c:v>
                </c:pt>
                <c:pt idx="17691">
                  <c:v>0.450517</c:v>
                </c:pt>
                <c:pt idx="17692">
                  <c:v>0.44900899999999999</c:v>
                </c:pt>
                <c:pt idx="17693">
                  <c:v>0.45177099999999998</c:v>
                </c:pt>
                <c:pt idx="17694">
                  <c:v>0.45555699999999999</c:v>
                </c:pt>
                <c:pt idx="17695">
                  <c:v>0.45383200000000001</c:v>
                </c:pt>
                <c:pt idx="17696">
                  <c:v>0.44555</c:v>
                </c:pt>
                <c:pt idx="17697">
                  <c:v>0.44283699999999998</c:v>
                </c:pt>
                <c:pt idx="17698">
                  <c:v>0.44410300000000003</c:v>
                </c:pt>
                <c:pt idx="17699">
                  <c:v>0.444855</c:v>
                </c:pt>
                <c:pt idx="17700">
                  <c:v>0.44556899999999999</c:v>
                </c:pt>
                <c:pt idx="17701">
                  <c:v>0.44377899999999998</c:v>
                </c:pt>
                <c:pt idx="17702">
                  <c:v>0.43971199999999999</c:v>
                </c:pt>
                <c:pt idx="17703">
                  <c:v>0.429122</c:v>
                </c:pt>
                <c:pt idx="17704">
                  <c:v>0.42946299999999998</c:v>
                </c:pt>
                <c:pt idx="17705">
                  <c:v>0.42533799999999999</c:v>
                </c:pt>
                <c:pt idx="17706">
                  <c:v>0.43087399999999998</c:v>
                </c:pt>
                <c:pt idx="17707">
                  <c:v>0.43351800000000001</c:v>
                </c:pt>
                <c:pt idx="17708">
                  <c:v>0.43720700000000001</c:v>
                </c:pt>
                <c:pt idx="17709">
                  <c:v>0.43659900000000001</c:v>
                </c:pt>
                <c:pt idx="17710">
                  <c:v>0.434417</c:v>
                </c:pt>
                <c:pt idx="17711">
                  <c:v>0.433616</c:v>
                </c:pt>
                <c:pt idx="17712">
                  <c:v>0.43130800000000002</c:v>
                </c:pt>
                <c:pt idx="17713">
                  <c:v>0.43082399999999998</c:v>
                </c:pt>
                <c:pt idx="17714">
                  <c:v>0.43281399999999998</c:v>
                </c:pt>
                <c:pt idx="17715">
                  <c:v>0.43613800000000003</c:v>
                </c:pt>
                <c:pt idx="17716">
                  <c:v>0.43432700000000002</c:v>
                </c:pt>
                <c:pt idx="17717">
                  <c:v>0.42327700000000001</c:v>
                </c:pt>
                <c:pt idx="17718">
                  <c:v>0.41877999999999999</c:v>
                </c:pt>
                <c:pt idx="17719">
                  <c:v>0.40711599999999998</c:v>
                </c:pt>
                <c:pt idx="17720">
                  <c:v>0.40383000000000002</c:v>
                </c:pt>
                <c:pt idx="17721">
                  <c:v>0.40852100000000002</c:v>
                </c:pt>
                <c:pt idx="17722">
                  <c:v>0.40611700000000001</c:v>
                </c:pt>
                <c:pt idx="17723">
                  <c:v>0.40130900000000003</c:v>
                </c:pt>
                <c:pt idx="17724">
                  <c:v>0.39696999999999999</c:v>
                </c:pt>
                <c:pt idx="17725">
                  <c:v>0.39224500000000001</c:v>
                </c:pt>
                <c:pt idx="17726">
                  <c:v>0.38862200000000002</c:v>
                </c:pt>
                <c:pt idx="17727">
                  <c:v>0.38540600000000003</c:v>
                </c:pt>
                <c:pt idx="17728">
                  <c:v>0.38361200000000001</c:v>
                </c:pt>
                <c:pt idx="17729">
                  <c:v>0.37873499999999999</c:v>
                </c:pt>
                <c:pt idx="17730">
                  <c:v>0.36838599999999999</c:v>
                </c:pt>
                <c:pt idx="17731">
                  <c:v>0.36609000000000003</c:v>
                </c:pt>
                <c:pt idx="17732">
                  <c:v>0.36028100000000002</c:v>
                </c:pt>
                <c:pt idx="17733">
                  <c:v>0.355041</c:v>
                </c:pt>
                <c:pt idx="17734">
                  <c:v>0.348972</c:v>
                </c:pt>
                <c:pt idx="17735">
                  <c:v>0.34388999999999997</c:v>
                </c:pt>
                <c:pt idx="17736">
                  <c:v>0.34340500000000002</c:v>
                </c:pt>
                <c:pt idx="17737">
                  <c:v>0.34401599999999999</c:v>
                </c:pt>
                <c:pt idx="17738">
                  <c:v>0.33998299999999998</c:v>
                </c:pt>
                <c:pt idx="17739">
                  <c:v>0.33183600000000002</c:v>
                </c:pt>
                <c:pt idx="17740">
                  <c:v>0.32280199999999998</c:v>
                </c:pt>
                <c:pt idx="17741">
                  <c:v>0.319969</c:v>
                </c:pt>
                <c:pt idx="17742">
                  <c:v>0.32287300000000002</c:v>
                </c:pt>
                <c:pt idx="17743">
                  <c:v>0.32355800000000001</c:v>
                </c:pt>
                <c:pt idx="17744">
                  <c:v>0.31902200000000003</c:v>
                </c:pt>
                <c:pt idx="17745">
                  <c:v>0.318054</c:v>
                </c:pt>
                <c:pt idx="17746">
                  <c:v>0.31795800000000002</c:v>
                </c:pt>
                <c:pt idx="17747">
                  <c:v>0.324602</c:v>
                </c:pt>
                <c:pt idx="17748">
                  <c:v>0.32864500000000002</c:v>
                </c:pt>
                <c:pt idx="17749">
                  <c:v>0.32342199999999999</c:v>
                </c:pt>
                <c:pt idx="17750">
                  <c:v>0.31856600000000002</c:v>
                </c:pt>
                <c:pt idx="17751">
                  <c:v>0.31711299999999998</c:v>
                </c:pt>
                <c:pt idx="17752">
                  <c:v>0.32006000000000001</c:v>
                </c:pt>
                <c:pt idx="17753">
                  <c:v>0.32124399999999997</c:v>
                </c:pt>
                <c:pt idx="17754">
                  <c:v>0.31962600000000002</c:v>
                </c:pt>
                <c:pt idx="17755">
                  <c:v>0.31816800000000001</c:v>
                </c:pt>
                <c:pt idx="17756">
                  <c:v>0.31813999999999998</c:v>
                </c:pt>
                <c:pt idx="17757">
                  <c:v>0.316994</c:v>
                </c:pt>
                <c:pt idx="17758">
                  <c:v>0.31384800000000002</c:v>
                </c:pt>
                <c:pt idx="17759">
                  <c:v>0.313836</c:v>
                </c:pt>
                <c:pt idx="17760">
                  <c:v>0.30992900000000001</c:v>
                </c:pt>
                <c:pt idx="17761">
                  <c:v>0.30129299999999998</c:v>
                </c:pt>
                <c:pt idx="17762">
                  <c:v>0.29464200000000002</c:v>
                </c:pt>
                <c:pt idx="17763">
                  <c:v>0.29508800000000002</c:v>
                </c:pt>
                <c:pt idx="17764">
                  <c:v>0.29959200000000002</c:v>
                </c:pt>
                <c:pt idx="17765">
                  <c:v>0.303927</c:v>
                </c:pt>
                <c:pt idx="17766">
                  <c:v>0.30229600000000001</c:v>
                </c:pt>
                <c:pt idx="17767">
                  <c:v>0.29806100000000002</c:v>
                </c:pt>
                <c:pt idx="17768">
                  <c:v>0.296429</c:v>
                </c:pt>
                <c:pt idx="17769">
                  <c:v>0.2949</c:v>
                </c:pt>
                <c:pt idx="17770">
                  <c:v>0.29495399999999999</c:v>
                </c:pt>
                <c:pt idx="17771">
                  <c:v>0.28692000000000001</c:v>
                </c:pt>
                <c:pt idx="17772">
                  <c:v>0.27516499999999999</c:v>
                </c:pt>
                <c:pt idx="17773">
                  <c:v>0.26908599999999999</c:v>
                </c:pt>
                <c:pt idx="17774">
                  <c:v>0.26664300000000002</c:v>
                </c:pt>
                <c:pt idx="17775">
                  <c:v>0.26617200000000002</c:v>
                </c:pt>
                <c:pt idx="17776">
                  <c:v>0.26783099999999999</c:v>
                </c:pt>
                <c:pt idx="17777">
                  <c:v>0.26919300000000002</c:v>
                </c:pt>
                <c:pt idx="17778">
                  <c:v>0.26889600000000002</c:v>
                </c:pt>
                <c:pt idx="17779">
                  <c:v>0.26883200000000002</c:v>
                </c:pt>
                <c:pt idx="17780">
                  <c:v>0.26779599999999998</c:v>
                </c:pt>
                <c:pt idx="17781">
                  <c:v>0.26732899999999998</c:v>
                </c:pt>
                <c:pt idx="17782">
                  <c:v>0.26374700000000001</c:v>
                </c:pt>
                <c:pt idx="17783">
                  <c:v>0.26134200000000002</c:v>
                </c:pt>
                <c:pt idx="17784">
                  <c:v>0.25922099999999998</c:v>
                </c:pt>
                <c:pt idx="17785">
                  <c:v>0.253133</c:v>
                </c:pt>
                <c:pt idx="17786">
                  <c:v>0.25257299999999999</c:v>
                </c:pt>
                <c:pt idx="17787">
                  <c:v>0.255241</c:v>
                </c:pt>
                <c:pt idx="17788">
                  <c:v>0.25154799999999999</c:v>
                </c:pt>
                <c:pt idx="17789">
                  <c:v>0.245473</c:v>
                </c:pt>
                <c:pt idx="17790">
                  <c:v>0.239228</c:v>
                </c:pt>
                <c:pt idx="17791">
                  <c:v>0.23424700000000001</c:v>
                </c:pt>
                <c:pt idx="17792">
                  <c:v>0.225102</c:v>
                </c:pt>
                <c:pt idx="17793">
                  <c:v>0.216307</c:v>
                </c:pt>
                <c:pt idx="17794">
                  <c:v>0.21165700000000001</c:v>
                </c:pt>
                <c:pt idx="17795">
                  <c:v>0.210401</c:v>
                </c:pt>
                <c:pt idx="17796">
                  <c:v>0.21291599999999999</c:v>
                </c:pt>
                <c:pt idx="17797">
                  <c:v>0.21429000000000001</c:v>
                </c:pt>
                <c:pt idx="17798">
                  <c:v>0.21581400000000001</c:v>
                </c:pt>
                <c:pt idx="17799">
                  <c:v>0.21587300000000001</c:v>
                </c:pt>
                <c:pt idx="17800">
                  <c:v>0.21054100000000001</c:v>
                </c:pt>
                <c:pt idx="17801">
                  <c:v>0.20813999999999999</c:v>
                </c:pt>
                <c:pt idx="17802">
                  <c:v>0.207595</c:v>
                </c:pt>
                <c:pt idx="17803">
                  <c:v>0.20487900000000001</c:v>
                </c:pt>
                <c:pt idx="17804">
                  <c:v>0.195215</c:v>
                </c:pt>
                <c:pt idx="17805">
                  <c:v>0.18285499999999999</c:v>
                </c:pt>
                <c:pt idx="17806">
                  <c:v>0.17533000000000001</c:v>
                </c:pt>
                <c:pt idx="17807">
                  <c:v>0.17027500000000001</c:v>
                </c:pt>
                <c:pt idx="17808">
                  <c:v>0.17099700000000001</c:v>
                </c:pt>
                <c:pt idx="17809">
                  <c:v>0.181475</c:v>
                </c:pt>
                <c:pt idx="17810">
                  <c:v>0.188083</c:v>
                </c:pt>
                <c:pt idx="17811">
                  <c:v>0.18808</c:v>
                </c:pt>
                <c:pt idx="17812">
                  <c:v>0.186804</c:v>
                </c:pt>
                <c:pt idx="17813">
                  <c:v>0.18610399999999999</c:v>
                </c:pt>
                <c:pt idx="17814">
                  <c:v>0.184285</c:v>
                </c:pt>
                <c:pt idx="17815">
                  <c:v>0.17946100000000001</c:v>
                </c:pt>
                <c:pt idx="17816">
                  <c:v>0.17729800000000001</c:v>
                </c:pt>
                <c:pt idx="17817">
                  <c:v>0.167215</c:v>
                </c:pt>
                <c:pt idx="17818">
                  <c:v>0.161081</c:v>
                </c:pt>
                <c:pt idx="17819">
                  <c:v>0.16297700000000001</c:v>
                </c:pt>
                <c:pt idx="17820">
                  <c:v>0.15495300000000001</c:v>
                </c:pt>
                <c:pt idx="17821">
                  <c:v>0.14782000000000001</c:v>
                </c:pt>
                <c:pt idx="17822">
                  <c:v>0.14412900000000001</c:v>
                </c:pt>
                <c:pt idx="17823">
                  <c:v>0.14183299999999999</c:v>
                </c:pt>
                <c:pt idx="17824">
                  <c:v>0.14468400000000001</c:v>
                </c:pt>
                <c:pt idx="17825">
                  <c:v>0.148289</c:v>
                </c:pt>
                <c:pt idx="17826">
                  <c:v>0.14804800000000001</c:v>
                </c:pt>
                <c:pt idx="17827">
                  <c:v>0.14254</c:v>
                </c:pt>
                <c:pt idx="17828">
                  <c:v>0.14046</c:v>
                </c:pt>
                <c:pt idx="17829">
                  <c:v>0.13780600000000001</c:v>
                </c:pt>
                <c:pt idx="17830">
                  <c:v>0.13464000000000001</c:v>
                </c:pt>
                <c:pt idx="17831">
                  <c:v>0.119648</c:v>
                </c:pt>
                <c:pt idx="17832">
                  <c:v>0.106859</c:v>
                </c:pt>
                <c:pt idx="17833">
                  <c:v>0.105005</c:v>
                </c:pt>
                <c:pt idx="17834">
                  <c:v>0.10967499999999999</c:v>
                </c:pt>
                <c:pt idx="17835">
                  <c:v>0.107281</c:v>
                </c:pt>
                <c:pt idx="17836">
                  <c:v>0.100619</c:v>
                </c:pt>
                <c:pt idx="17837">
                  <c:v>9.7377199999999997E-2</c:v>
                </c:pt>
                <c:pt idx="17838">
                  <c:v>9.7766800000000001E-2</c:v>
                </c:pt>
                <c:pt idx="17839">
                  <c:v>9.8763799999999999E-2</c:v>
                </c:pt>
                <c:pt idx="17840">
                  <c:v>9.89757E-2</c:v>
                </c:pt>
                <c:pt idx="17841">
                  <c:v>9.7237799999999999E-2</c:v>
                </c:pt>
                <c:pt idx="17842">
                  <c:v>9.5060699999999998E-2</c:v>
                </c:pt>
                <c:pt idx="17843">
                  <c:v>9.59734E-2</c:v>
                </c:pt>
                <c:pt idx="17844">
                  <c:v>9.6511100000000002E-2</c:v>
                </c:pt>
                <c:pt idx="17845">
                  <c:v>9.7394800000000004E-2</c:v>
                </c:pt>
                <c:pt idx="17846">
                  <c:v>9.2854199999999998E-2</c:v>
                </c:pt>
                <c:pt idx="17847">
                  <c:v>8.8616200000000006E-2</c:v>
                </c:pt>
                <c:pt idx="17848">
                  <c:v>8.7712899999999996E-2</c:v>
                </c:pt>
                <c:pt idx="17849">
                  <c:v>8.6757699999999993E-2</c:v>
                </c:pt>
                <c:pt idx="17850">
                  <c:v>8.5528400000000004E-2</c:v>
                </c:pt>
                <c:pt idx="17851">
                  <c:v>8.4554299999999999E-2</c:v>
                </c:pt>
                <c:pt idx="17852">
                  <c:v>8.1756300000000004E-2</c:v>
                </c:pt>
                <c:pt idx="17853">
                  <c:v>7.5060600000000005E-2</c:v>
                </c:pt>
                <c:pt idx="17854">
                  <c:v>6.5722000000000003E-2</c:v>
                </c:pt>
                <c:pt idx="17855">
                  <c:v>5.9122300000000003E-2</c:v>
                </c:pt>
                <c:pt idx="17856">
                  <c:v>5.2197500000000001E-2</c:v>
                </c:pt>
                <c:pt idx="17857">
                  <c:v>5.03715E-2</c:v>
                </c:pt>
                <c:pt idx="17858">
                  <c:v>5.2817000000000003E-2</c:v>
                </c:pt>
                <c:pt idx="17859">
                  <c:v>5.6273400000000001E-2</c:v>
                </c:pt>
                <c:pt idx="17860">
                  <c:v>5.4996400000000001E-2</c:v>
                </c:pt>
                <c:pt idx="17861">
                  <c:v>5.3511099999999999E-2</c:v>
                </c:pt>
                <c:pt idx="17862">
                  <c:v>4.81387E-2</c:v>
                </c:pt>
                <c:pt idx="17863">
                  <c:v>4.4772300000000001E-2</c:v>
                </c:pt>
                <c:pt idx="17864">
                  <c:v>4.8742599999999997E-2</c:v>
                </c:pt>
                <c:pt idx="17865">
                  <c:v>6.2100000000000002E-2</c:v>
                </c:pt>
                <c:pt idx="17866">
                  <c:v>6.5955200000000005E-2</c:v>
                </c:pt>
                <c:pt idx="17867">
                  <c:v>6.2411099999999997E-2</c:v>
                </c:pt>
                <c:pt idx="17868">
                  <c:v>5.9039099999999997E-2</c:v>
                </c:pt>
                <c:pt idx="17869">
                  <c:v>5.7275399999999997E-2</c:v>
                </c:pt>
                <c:pt idx="17870">
                  <c:v>5.7751700000000003E-2</c:v>
                </c:pt>
                <c:pt idx="17871">
                  <c:v>5.5508599999999998E-2</c:v>
                </c:pt>
                <c:pt idx="17872">
                  <c:v>5.2199599999999999E-2</c:v>
                </c:pt>
                <c:pt idx="17873">
                  <c:v>5.31038E-2</c:v>
                </c:pt>
                <c:pt idx="17874">
                  <c:v>5.8620199999999997E-2</c:v>
                </c:pt>
                <c:pt idx="17875">
                  <c:v>5.9573099999999997E-2</c:v>
                </c:pt>
                <c:pt idx="17876">
                  <c:v>5.8729900000000002E-2</c:v>
                </c:pt>
                <c:pt idx="17877">
                  <c:v>6.6450300000000004E-2</c:v>
                </c:pt>
                <c:pt idx="17878">
                  <c:v>6.5188499999999996E-2</c:v>
                </c:pt>
                <c:pt idx="17879">
                  <c:v>6.2160899999999998E-2</c:v>
                </c:pt>
                <c:pt idx="17880">
                  <c:v>6.1967300000000003E-2</c:v>
                </c:pt>
                <c:pt idx="17881">
                  <c:v>6.5310099999999996E-2</c:v>
                </c:pt>
                <c:pt idx="17882">
                  <c:v>6.4133899999999994E-2</c:v>
                </c:pt>
                <c:pt idx="17883">
                  <c:v>6.2007399999999997E-2</c:v>
                </c:pt>
                <c:pt idx="17884">
                  <c:v>6.0360999999999998E-2</c:v>
                </c:pt>
                <c:pt idx="17885">
                  <c:v>6.2978599999999996E-2</c:v>
                </c:pt>
                <c:pt idx="17886">
                  <c:v>6.1009500000000001E-2</c:v>
                </c:pt>
                <c:pt idx="17887">
                  <c:v>5.7692100000000003E-2</c:v>
                </c:pt>
                <c:pt idx="17888">
                  <c:v>5.2655500000000001E-2</c:v>
                </c:pt>
                <c:pt idx="17889">
                  <c:v>5.0830399999999998E-2</c:v>
                </c:pt>
                <c:pt idx="17890">
                  <c:v>4.37028E-2</c:v>
                </c:pt>
                <c:pt idx="17891">
                  <c:v>3.5028200000000002E-2</c:v>
                </c:pt>
                <c:pt idx="17892">
                  <c:v>2.94969E-2</c:v>
                </c:pt>
                <c:pt idx="17893">
                  <c:v>2.8259699999999999E-2</c:v>
                </c:pt>
                <c:pt idx="17894">
                  <c:v>2.8531899999999999E-2</c:v>
                </c:pt>
                <c:pt idx="17895">
                  <c:v>2.1187899999999999E-2</c:v>
                </c:pt>
                <c:pt idx="17896">
                  <c:v>1.58306E-2</c:v>
                </c:pt>
                <c:pt idx="17897">
                  <c:v>1.3641800000000001E-2</c:v>
                </c:pt>
                <c:pt idx="17898">
                  <c:v>1.6260500000000001E-2</c:v>
                </c:pt>
                <c:pt idx="17899">
                  <c:v>2.5506000000000001E-2</c:v>
                </c:pt>
                <c:pt idx="17900">
                  <c:v>3.0256000000000002E-2</c:v>
                </c:pt>
                <c:pt idx="17901">
                  <c:v>2.9449599999999999E-2</c:v>
                </c:pt>
                <c:pt idx="17902">
                  <c:v>2.9236100000000001E-2</c:v>
                </c:pt>
                <c:pt idx="17903">
                  <c:v>3.05817E-2</c:v>
                </c:pt>
                <c:pt idx="17904">
                  <c:v>3.1308099999999998E-2</c:v>
                </c:pt>
                <c:pt idx="17905">
                  <c:v>3.1318100000000001E-2</c:v>
                </c:pt>
                <c:pt idx="17906">
                  <c:v>3.0831799999999999E-2</c:v>
                </c:pt>
                <c:pt idx="17907">
                  <c:v>2.9877799999999999E-2</c:v>
                </c:pt>
                <c:pt idx="17908">
                  <c:v>2.4974799999999998E-2</c:v>
                </c:pt>
                <c:pt idx="17909">
                  <c:v>1.5876299999999999E-2</c:v>
                </c:pt>
                <c:pt idx="17910">
                  <c:v>1.26967E-2</c:v>
                </c:pt>
                <c:pt idx="17911">
                  <c:v>1.5161900000000001E-2</c:v>
                </c:pt>
                <c:pt idx="17912">
                  <c:v>1.7841599999999999E-2</c:v>
                </c:pt>
                <c:pt idx="17913">
                  <c:v>1.6898900000000001E-2</c:v>
                </c:pt>
                <c:pt idx="17914">
                  <c:v>1.6736899999999999E-2</c:v>
                </c:pt>
                <c:pt idx="17915">
                  <c:v>1.9106000000000001E-2</c:v>
                </c:pt>
                <c:pt idx="17916">
                  <c:v>2.3453999999999999E-2</c:v>
                </c:pt>
                <c:pt idx="17917">
                  <c:v>2.8690199999999999E-2</c:v>
                </c:pt>
                <c:pt idx="17918">
                  <c:v>3.1743399999999998E-2</c:v>
                </c:pt>
                <c:pt idx="17919">
                  <c:v>3.1402199999999998E-2</c:v>
                </c:pt>
                <c:pt idx="17920">
                  <c:v>3.2315900000000002E-2</c:v>
                </c:pt>
                <c:pt idx="17921">
                  <c:v>3.2500599999999998E-2</c:v>
                </c:pt>
                <c:pt idx="17922">
                  <c:v>3.1295499999999997E-2</c:v>
                </c:pt>
                <c:pt idx="17923">
                  <c:v>2.8167999999999999E-2</c:v>
                </c:pt>
                <c:pt idx="17924">
                  <c:v>2.7614199999999998E-2</c:v>
                </c:pt>
                <c:pt idx="17925">
                  <c:v>2.4594600000000001E-2</c:v>
                </c:pt>
                <c:pt idx="17926">
                  <c:v>2.25366E-2</c:v>
                </c:pt>
                <c:pt idx="17927">
                  <c:v>2.24526E-2</c:v>
                </c:pt>
                <c:pt idx="17928">
                  <c:v>1.79407E-2</c:v>
                </c:pt>
                <c:pt idx="17929">
                  <c:v>1.3221200000000001E-2</c:v>
                </c:pt>
                <c:pt idx="17930">
                  <c:v>1.16626E-2</c:v>
                </c:pt>
                <c:pt idx="17931">
                  <c:v>1.30174E-2</c:v>
                </c:pt>
                <c:pt idx="17932">
                  <c:v>1.4714400000000001E-2</c:v>
                </c:pt>
                <c:pt idx="17933">
                  <c:v>1.5765600000000001E-2</c:v>
                </c:pt>
                <c:pt idx="17934">
                  <c:v>1.3580399999999999E-2</c:v>
                </c:pt>
                <c:pt idx="17935">
                  <c:v>1.07423E-2</c:v>
                </c:pt>
                <c:pt idx="17936">
                  <c:v>4.89837E-3</c:v>
                </c:pt>
                <c:pt idx="17937">
                  <c:v>1.0535500000000001E-3</c:v>
                </c:pt>
                <c:pt idx="17938">
                  <c:v>1.8691300000000001E-3</c:v>
                </c:pt>
                <c:pt idx="17939">
                  <c:v>-3.5417399999999998E-3</c:v>
                </c:pt>
                <c:pt idx="17940">
                  <c:v>-5.3205400000000003E-3</c:v>
                </c:pt>
                <c:pt idx="17941">
                  <c:v>-7.4879999999999999E-3</c:v>
                </c:pt>
                <c:pt idx="17942">
                  <c:v>-1.09722E-2</c:v>
                </c:pt>
                <c:pt idx="17943">
                  <c:v>-1.28681E-2</c:v>
                </c:pt>
                <c:pt idx="17944">
                  <c:v>-3.1388900000000001E-3</c:v>
                </c:pt>
                <c:pt idx="17945">
                  <c:v>2.9294500000000001E-3</c:v>
                </c:pt>
                <c:pt idx="17946">
                  <c:v>-3.2311800000000001E-4</c:v>
                </c:pt>
                <c:pt idx="17947">
                  <c:v>-3.6335400000000002E-3</c:v>
                </c:pt>
                <c:pt idx="17948">
                  <c:v>-6.1892199999999996E-3</c:v>
                </c:pt>
                <c:pt idx="17949">
                  <c:v>-4.5431400000000002E-3</c:v>
                </c:pt>
                <c:pt idx="17950">
                  <c:v>-2.1074800000000001E-3</c:v>
                </c:pt>
                <c:pt idx="17951">
                  <c:v>3.0047599999999999E-4</c:v>
                </c:pt>
                <c:pt idx="17952">
                  <c:v>6.9781800000000001E-4</c:v>
                </c:pt>
                <c:pt idx="17953">
                  <c:v>-2.2680999999999999E-3</c:v>
                </c:pt>
                <c:pt idx="17954">
                  <c:v>-1.02562E-2</c:v>
                </c:pt>
                <c:pt idx="17955">
                  <c:v>-8.3081500000000003E-3</c:v>
                </c:pt>
                <c:pt idx="17956">
                  <c:v>-5.6086E-3</c:v>
                </c:pt>
                <c:pt idx="17957">
                  <c:v>-6.52959E-3</c:v>
                </c:pt>
                <c:pt idx="17958">
                  <c:v>-6.8930199999999997E-3</c:v>
                </c:pt>
                <c:pt idx="17959">
                  <c:v>-3.6858799999999999E-3</c:v>
                </c:pt>
                <c:pt idx="17960">
                  <c:v>2.8327700000000001E-3</c:v>
                </c:pt>
                <c:pt idx="17961">
                  <c:v>4.4866000000000003E-3</c:v>
                </c:pt>
                <c:pt idx="17962">
                  <c:v>4.6533499999999997E-3</c:v>
                </c:pt>
                <c:pt idx="17963">
                  <c:v>3.4015500000000001E-3</c:v>
                </c:pt>
                <c:pt idx="17964">
                  <c:v>2.4077899999999999E-3</c:v>
                </c:pt>
                <c:pt idx="17965" formatCode="0.00E+00">
                  <c:v>-4.8510000000000001E-5</c:v>
                </c:pt>
                <c:pt idx="17966">
                  <c:v>-2.8019999999999998E-3</c:v>
                </c:pt>
                <c:pt idx="17967">
                  <c:v>-5.8565099999999997E-3</c:v>
                </c:pt>
                <c:pt idx="17968">
                  <c:v>-1.23138E-2</c:v>
                </c:pt>
                <c:pt idx="17969">
                  <c:v>-1.4605E-2</c:v>
                </c:pt>
                <c:pt idx="17970">
                  <c:v>-1.7256299999999999E-2</c:v>
                </c:pt>
                <c:pt idx="17971">
                  <c:v>-2.3610699999999998E-2</c:v>
                </c:pt>
                <c:pt idx="17972">
                  <c:v>-2.6251099999999999E-2</c:v>
                </c:pt>
                <c:pt idx="17973">
                  <c:v>-2.5275499999999999E-2</c:v>
                </c:pt>
                <c:pt idx="17974">
                  <c:v>-2.5659100000000001E-2</c:v>
                </c:pt>
                <c:pt idx="17975">
                  <c:v>-2.8054699999999998E-2</c:v>
                </c:pt>
                <c:pt idx="17976">
                  <c:v>-2.6196000000000001E-2</c:v>
                </c:pt>
                <c:pt idx="17977">
                  <c:v>-2.21838E-2</c:v>
                </c:pt>
                <c:pt idx="17978">
                  <c:v>-1.8479599999999999E-2</c:v>
                </c:pt>
                <c:pt idx="17979">
                  <c:v>-1.5003300000000001E-2</c:v>
                </c:pt>
                <c:pt idx="17980">
                  <c:v>-8.5873700000000004E-3</c:v>
                </c:pt>
                <c:pt idx="17981">
                  <c:v>-7.6562899999999996E-3</c:v>
                </c:pt>
                <c:pt idx="17982">
                  <c:v>-1.25387E-2</c:v>
                </c:pt>
                <c:pt idx="17983">
                  <c:v>-1.5975E-2</c:v>
                </c:pt>
                <c:pt idx="17984">
                  <c:v>-1.99118E-2</c:v>
                </c:pt>
                <c:pt idx="17985">
                  <c:v>-2.1420000000000002E-2</c:v>
                </c:pt>
                <c:pt idx="17986">
                  <c:v>-2.1142299999999999E-2</c:v>
                </c:pt>
                <c:pt idx="17987">
                  <c:v>-1.7341599999999999E-2</c:v>
                </c:pt>
                <c:pt idx="17988">
                  <c:v>-1.32576E-2</c:v>
                </c:pt>
                <c:pt idx="17989">
                  <c:v>-1.2829399999999999E-2</c:v>
                </c:pt>
                <c:pt idx="17990">
                  <c:v>-1.5026100000000001E-2</c:v>
                </c:pt>
                <c:pt idx="17991">
                  <c:v>-1.7520999999999998E-2</c:v>
                </c:pt>
                <c:pt idx="17992">
                  <c:v>-2.0296000000000002E-2</c:v>
                </c:pt>
                <c:pt idx="17993">
                  <c:v>-2.2028099999999998E-2</c:v>
                </c:pt>
                <c:pt idx="17994">
                  <c:v>-2.8173799999999999E-2</c:v>
                </c:pt>
                <c:pt idx="17995">
                  <c:v>-3.1603100000000002E-2</c:v>
                </c:pt>
                <c:pt idx="17996">
                  <c:v>-2.9811299999999999E-2</c:v>
                </c:pt>
                <c:pt idx="17997">
                  <c:v>-3.0460299999999999E-2</c:v>
                </c:pt>
                <c:pt idx="17998">
                  <c:v>-2.9264100000000001E-2</c:v>
                </c:pt>
                <c:pt idx="17999">
                  <c:v>-2.20565E-2</c:v>
                </c:pt>
                <c:pt idx="18000">
                  <c:v>-1.3978600000000001E-2</c:v>
                </c:pt>
                <c:pt idx="18001">
                  <c:v>-1.1931000000000001E-2</c:v>
                </c:pt>
                <c:pt idx="18002">
                  <c:v>-1.34114E-2</c:v>
                </c:pt>
                <c:pt idx="18003">
                  <c:v>-1.5059299999999999E-2</c:v>
                </c:pt>
                <c:pt idx="18004">
                  <c:v>-1.5894999999999999E-2</c:v>
                </c:pt>
                <c:pt idx="18005">
                  <c:v>-1.73139E-2</c:v>
                </c:pt>
                <c:pt idx="18006">
                  <c:v>-1.9878799999999999E-2</c:v>
                </c:pt>
                <c:pt idx="18007">
                  <c:v>-1.79968E-2</c:v>
                </c:pt>
                <c:pt idx="18008">
                  <c:v>-1.3274599999999999E-2</c:v>
                </c:pt>
                <c:pt idx="18009">
                  <c:v>-1.11217E-2</c:v>
                </c:pt>
                <c:pt idx="18010">
                  <c:v>-9.3742500000000006E-3</c:v>
                </c:pt>
                <c:pt idx="18011">
                  <c:v>-8.1792099999999993E-3</c:v>
                </c:pt>
                <c:pt idx="18012">
                  <c:v>-1.0583E-2</c:v>
                </c:pt>
                <c:pt idx="18013">
                  <c:v>-1.47069E-2</c:v>
                </c:pt>
                <c:pt idx="18014">
                  <c:v>-1.44958E-2</c:v>
                </c:pt>
                <c:pt idx="18015">
                  <c:v>-6.0959200000000003E-3</c:v>
                </c:pt>
                <c:pt idx="18016">
                  <c:v>4.20808E-4</c:v>
                </c:pt>
                <c:pt idx="18017">
                  <c:v>2.6745100000000002E-3</c:v>
                </c:pt>
                <c:pt idx="18018">
                  <c:v>3.76545E-3</c:v>
                </c:pt>
                <c:pt idx="18019">
                  <c:v>1.4979500000000001E-3</c:v>
                </c:pt>
                <c:pt idx="18020">
                  <c:v>4.9839700000000003E-4</c:v>
                </c:pt>
                <c:pt idx="18021">
                  <c:v>-4.7248899999999998E-3</c:v>
                </c:pt>
                <c:pt idx="18022">
                  <c:v>-5.6685199999999998E-3</c:v>
                </c:pt>
                <c:pt idx="18023">
                  <c:v>-4.8481000000000002E-3</c:v>
                </c:pt>
                <c:pt idx="18024">
                  <c:v>-8.4267300000000003E-3</c:v>
                </c:pt>
                <c:pt idx="18025">
                  <c:v>-8.7699100000000006E-3</c:v>
                </c:pt>
                <c:pt idx="18026">
                  <c:v>-5.6636799999999999E-3</c:v>
                </c:pt>
                <c:pt idx="18027">
                  <c:v>-5.4187699999999998E-3</c:v>
                </c:pt>
                <c:pt idx="18028">
                  <c:v>-7.9448899999999996E-3</c:v>
                </c:pt>
                <c:pt idx="18029">
                  <c:v>-9.1773299999999992E-3</c:v>
                </c:pt>
                <c:pt idx="18030">
                  <c:v>-8.4969599999999996E-3</c:v>
                </c:pt>
                <c:pt idx="18031">
                  <c:v>-6.59795E-3</c:v>
                </c:pt>
                <c:pt idx="18032">
                  <c:v>-5.0720000000000001E-3</c:v>
                </c:pt>
                <c:pt idx="18033">
                  <c:v>-3.7369899999999999E-3</c:v>
                </c:pt>
                <c:pt idx="18034">
                  <c:v>-1.9777599999999998E-3</c:v>
                </c:pt>
                <c:pt idx="18035">
                  <c:v>2.5533700000000001E-4</c:v>
                </c:pt>
                <c:pt idx="18036">
                  <c:v>6.1336400000000001E-3</c:v>
                </c:pt>
                <c:pt idx="18037">
                  <c:v>1.2468099999999999E-2</c:v>
                </c:pt>
                <c:pt idx="18038">
                  <c:v>1.2391599999999999E-2</c:v>
                </c:pt>
                <c:pt idx="18039">
                  <c:v>7.1186399999999999E-3</c:v>
                </c:pt>
                <c:pt idx="18040">
                  <c:v>2.0784499999999999E-3</c:v>
                </c:pt>
                <c:pt idx="18041">
                  <c:v>4.2139400000000001E-4</c:v>
                </c:pt>
                <c:pt idx="18042">
                  <c:v>4.4950299999999997E-3</c:v>
                </c:pt>
                <c:pt idx="18043">
                  <c:v>8.2272999999999999E-3</c:v>
                </c:pt>
                <c:pt idx="18044">
                  <c:v>9.16696E-3</c:v>
                </c:pt>
                <c:pt idx="18045">
                  <c:v>5.3441799999999996E-3</c:v>
                </c:pt>
                <c:pt idx="18046">
                  <c:v>-7.5311499999999995E-4</c:v>
                </c:pt>
                <c:pt idx="18047">
                  <c:v>-4.3944700000000001E-3</c:v>
                </c:pt>
                <c:pt idx="18048">
                  <c:v>-4.2367100000000003E-3</c:v>
                </c:pt>
                <c:pt idx="18049">
                  <c:v>-6.24816E-3</c:v>
                </c:pt>
                <c:pt idx="18050">
                  <c:v>-9.1404899999999994E-3</c:v>
                </c:pt>
                <c:pt idx="18051">
                  <c:v>-1.1202699999999999E-2</c:v>
                </c:pt>
                <c:pt idx="18052">
                  <c:v>-9.0584299999999993E-3</c:v>
                </c:pt>
                <c:pt idx="18053">
                  <c:v>-8.8218099999999994E-3</c:v>
                </c:pt>
                <c:pt idx="18054">
                  <c:v>-1.1028100000000001E-2</c:v>
                </c:pt>
                <c:pt idx="18055">
                  <c:v>-1.13828E-2</c:v>
                </c:pt>
                <c:pt idx="18056">
                  <c:v>-1.5529100000000001E-2</c:v>
                </c:pt>
                <c:pt idx="18057">
                  <c:v>-1.8961800000000001E-2</c:v>
                </c:pt>
                <c:pt idx="18058">
                  <c:v>-2.35216E-2</c:v>
                </c:pt>
                <c:pt idx="18059">
                  <c:v>-2.47783E-2</c:v>
                </c:pt>
                <c:pt idx="18060">
                  <c:v>-2.2993E-2</c:v>
                </c:pt>
                <c:pt idx="18061">
                  <c:v>-1.9686599999999999E-2</c:v>
                </c:pt>
                <c:pt idx="18062">
                  <c:v>-1.91957E-2</c:v>
                </c:pt>
                <c:pt idx="18063">
                  <c:v>-1.6176699999999999E-2</c:v>
                </c:pt>
                <c:pt idx="18064">
                  <c:v>-1.35555E-2</c:v>
                </c:pt>
                <c:pt idx="18065">
                  <c:v>-8.2313300000000002E-3</c:v>
                </c:pt>
                <c:pt idx="18066">
                  <c:v>2.3998000000000001E-3</c:v>
                </c:pt>
                <c:pt idx="18067">
                  <c:v>6.6041800000000003E-3</c:v>
                </c:pt>
                <c:pt idx="18068">
                  <c:v>4.84185E-3</c:v>
                </c:pt>
                <c:pt idx="18069">
                  <c:v>2.6774400000000001E-3</c:v>
                </c:pt>
                <c:pt idx="18070">
                  <c:v>5.5919800000000001E-4</c:v>
                </c:pt>
                <c:pt idx="18071">
                  <c:v>1.25782E-3</c:v>
                </c:pt>
                <c:pt idx="18072">
                  <c:v>4.3043500000000002E-3</c:v>
                </c:pt>
                <c:pt idx="18073">
                  <c:v>8.1023999999999992E-3</c:v>
                </c:pt>
                <c:pt idx="18074">
                  <c:v>7.3948699999999996E-3</c:v>
                </c:pt>
                <c:pt idx="18075">
                  <c:v>4.33681E-3</c:v>
                </c:pt>
                <c:pt idx="18076">
                  <c:v>9.4805199999999992E-3</c:v>
                </c:pt>
                <c:pt idx="18077">
                  <c:v>1.51127E-2</c:v>
                </c:pt>
                <c:pt idx="18078">
                  <c:v>1.7597700000000001E-2</c:v>
                </c:pt>
                <c:pt idx="18079">
                  <c:v>2.14389E-2</c:v>
                </c:pt>
                <c:pt idx="18080">
                  <c:v>2.3144499999999998E-2</c:v>
                </c:pt>
                <c:pt idx="18081">
                  <c:v>2.4370300000000001E-2</c:v>
                </c:pt>
                <c:pt idx="18082">
                  <c:v>2.3281900000000001E-2</c:v>
                </c:pt>
                <c:pt idx="18083">
                  <c:v>2.2506000000000002E-2</c:v>
                </c:pt>
                <c:pt idx="18084">
                  <c:v>2.52661E-2</c:v>
                </c:pt>
                <c:pt idx="18085">
                  <c:v>2.6230300000000002E-2</c:v>
                </c:pt>
                <c:pt idx="18086">
                  <c:v>2.7204699999999998E-2</c:v>
                </c:pt>
                <c:pt idx="18087">
                  <c:v>2.4734699999999998E-2</c:v>
                </c:pt>
                <c:pt idx="18088">
                  <c:v>1.26873E-2</c:v>
                </c:pt>
                <c:pt idx="18089">
                  <c:v>8.5717699999999994E-3</c:v>
                </c:pt>
                <c:pt idx="18090">
                  <c:v>5.2108500000000004E-3</c:v>
                </c:pt>
                <c:pt idx="18091" formatCode="0.00E+00">
                  <c:v>-4.7827100000000002E-5</c:v>
                </c:pt>
                <c:pt idx="18092">
                  <c:v>-6.60072E-3</c:v>
                </c:pt>
                <c:pt idx="18093">
                  <c:v>-2.6545599999999999E-2</c:v>
                </c:pt>
                <c:pt idx="18094">
                  <c:v>-6.4650799999999994E-2</c:v>
                </c:pt>
                <c:pt idx="18095">
                  <c:v>-8.4313299999999994E-2</c:v>
                </c:pt>
                <c:pt idx="18096">
                  <c:v>-8.3433099999999996E-2</c:v>
                </c:pt>
                <c:pt idx="18097">
                  <c:v>-7.8891600000000006E-2</c:v>
                </c:pt>
                <c:pt idx="18098">
                  <c:v>-7.18863E-2</c:v>
                </c:pt>
                <c:pt idx="18099">
                  <c:v>-6.6857899999999998E-2</c:v>
                </c:pt>
                <c:pt idx="18100">
                  <c:v>-6.0519900000000001E-2</c:v>
                </c:pt>
                <c:pt idx="18101">
                  <c:v>-5.57495E-2</c:v>
                </c:pt>
                <c:pt idx="18102">
                  <c:v>-6.2441499999999997E-2</c:v>
                </c:pt>
                <c:pt idx="18103">
                  <c:v>-6.6730999999999999E-2</c:v>
                </c:pt>
                <c:pt idx="18104">
                  <c:v>-7.5049099999999994E-2</c:v>
                </c:pt>
                <c:pt idx="18105">
                  <c:v>-8.2092300000000007E-2</c:v>
                </c:pt>
                <c:pt idx="18106">
                  <c:v>-9.1893900000000001E-2</c:v>
                </c:pt>
                <c:pt idx="18107">
                  <c:v>-0.100651</c:v>
                </c:pt>
                <c:pt idx="18108">
                  <c:v>-0.102922</c:v>
                </c:pt>
                <c:pt idx="18109">
                  <c:v>-0.107739</c:v>
                </c:pt>
                <c:pt idx="18110">
                  <c:v>-0.111774</c:v>
                </c:pt>
                <c:pt idx="18111">
                  <c:v>-0.117252</c:v>
                </c:pt>
                <c:pt idx="18112">
                  <c:v>-0.123851</c:v>
                </c:pt>
                <c:pt idx="18113">
                  <c:v>-0.129853</c:v>
                </c:pt>
                <c:pt idx="18114">
                  <c:v>-0.13427600000000001</c:v>
                </c:pt>
                <c:pt idx="18115">
                  <c:v>-0.138211</c:v>
                </c:pt>
                <c:pt idx="18116">
                  <c:v>-0.14622499999999999</c:v>
                </c:pt>
                <c:pt idx="18117">
                  <c:v>-0.149315</c:v>
                </c:pt>
                <c:pt idx="18118">
                  <c:v>-0.14491299999999999</c:v>
                </c:pt>
                <c:pt idx="18119">
                  <c:v>-0.132601</c:v>
                </c:pt>
                <c:pt idx="18120">
                  <c:v>-0.128303</c:v>
                </c:pt>
                <c:pt idx="18121">
                  <c:v>-0.124362</c:v>
                </c:pt>
                <c:pt idx="18122">
                  <c:v>-0.116677</c:v>
                </c:pt>
                <c:pt idx="18123">
                  <c:v>-0.11430800000000001</c:v>
                </c:pt>
                <c:pt idx="18124">
                  <c:v>-0.116983</c:v>
                </c:pt>
                <c:pt idx="18125">
                  <c:v>-0.123838</c:v>
                </c:pt>
                <c:pt idx="18126">
                  <c:v>-0.125421</c:v>
                </c:pt>
                <c:pt idx="18127">
                  <c:v>-0.124514</c:v>
                </c:pt>
                <c:pt idx="18128">
                  <c:v>-0.12659300000000001</c:v>
                </c:pt>
                <c:pt idx="18129">
                  <c:v>-0.135159</c:v>
                </c:pt>
                <c:pt idx="18130">
                  <c:v>-0.138405</c:v>
                </c:pt>
                <c:pt idx="18131">
                  <c:v>-0.14365700000000001</c:v>
                </c:pt>
                <c:pt idx="18132">
                  <c:v>-0.15257200000000001</c:v>
                </c:pt>
                <c:pt idx="18133">
                  <c:v>-0.15959300000000001</c:v>
                </c:pt>
                <c:pt idx="18134">
                  <c:v>-0.163076</c:v>
                </c:pt>
                <c:pt idx="18135">
                  <c:v>-0.163554</c:v>
                </c:pt>
                <c:pt idx="18136">
                  <c:v>-0.16453499999999999</c:v>
                </c:pt>
                <c:pt idx="18137">
                  <c:v>-0.165738</c:v>
                </c:pt>
                <c:pt idx="18138">
                  <c:v>-0.165634</c:v>
                </c:pt>
                <c:pt idx="18139">
                  <c:v>-0.15226500000000001</c:v>
                </c:pt>
                <c:pt idx="18140">
                  <c:v>-0.13508000000000001</c:v>
                </c:pt>
                <c:pt idx="18141">
                  <c:v>-0.12950600000000001</c:v>
                </c:pt>
                <c:pt idx="18142">
                  <c:v>-0.13383100000000001</c:v>
                </c:pt>
                <c:pt idx="18143">
                  <c:v>-0.146148</c:v>
                </c:pt>
                <c:pt idx="18144">
                  <c:v>-0.1492</c:v>
                </c:pt>
                <c:pt idx="18145">
                  <c:v>-0.15145400000000001</c:v>
                </c:pt>
                <c:pt idx="18146">
                  <c:v>-0.15064</c:v>
                </c:pt>
                <c:pt idx="18147">
                  <c:v>-0.148007</c:v>
                </c:pt>
                <c:pt idx="18148">
                  <c:v>-0.14485999999999999</c:v>
                </c:pt>
                <c:pt idx="18149">
                  <c:v>-0.14190800000000001</c:v>
                </c:pt>
                <c:pt idx="18150">
                  <c:v>-0.13761100000000001</c:v>
                </c:pt>
                <c:pt idx="18151">
                  <c:v>-0.127023</c:v>
                </c:pt>
                <c:pt idx="18152">
                  <c:v>-0.11801</c:v>
                </c:pt>
                <c:pt idx="18153">
                  <c:v>-0.119197</c:v>
                </c:pt>
                <c:pt idx="18154">
                  <c:v>-0.128162</c:v>
                </c:pt>
                <c:pt idx="18155">
                  <c:v>-0.13559499999999999</c:v>
                </c:pt>
                <c:pt idx="18156">
                  <c:v>-0.138686</c:v>
                </c:pt>
                <c:pt idx="18157">
                  <c:v>-0.141124</c:v>
                </c:pt>
                <c:pt idx="18158">
                  <c:v>-0.14139199999999999</c:v>
                </c:pt>
                <c:pt idx="18159">
                  <c:v>-0.138546</c:v>
                </c:pt>
                <c:pt idx="18160">
                  <c:v>-0.13036300000000001</c:v>
                </c:pt>
                <c:pt idx="18161">
                  <c:v>-0.122618</c:v>
                </c:pt>
                <c:pt idx="18162">
                  <c:v>-0.118059</c:v>
                </c:pt>
                <c:pt idx="18163">
                  <c:v>-0.116901</c:v>
                </c:pt>
                <c:pt idx="18164">
                  <c:v>-0.118728</c:v>
                </c:pt>
                <c:pt idx="18165">
                  <c:v>-0.12468700000000001</c:v>
                </c:pt>
                <c:pt idx="18166">
                  <c:v>-0.126385</c:v>
                </c:pt>
                <c:pt idx="18167">
                  <c:v>-0.12438</c:v>
                </c:pt>
                <c:pt idx="18168">
                  <c:v>-0.12109300000000001</c:v>
                </c:pt>
                <c:pt idx="18169">
                  <c:v>-0.124831</c:v>
                </c:pt>
                <c:pt idx="18170">
                  <c:v>-0.138458</c:v>
                </c:pt>
                <c:pt idx="18171">
                  <c:v>-0.14075399999999999</c:v>
                </c:pt>
                <c:pt idx="18172">
                  <c:v>-0.13925499999999999</c:v>
                </c:pt>
                <c:pt idx="18173">
                  <c:v>-0.131385</c:v>
                </c:pt>
                <c:pt idx="18174">
                  <c:v>-0.123339</c:v>
                </c:pt>
                <c:pt idx="18175">
                  <c:v>-0.118063</c:v>
                </c:pt>
                <c:pt idx="18176">
                  <c:v>-0.115189</c:v>
                </c:pt>
                <c:pt idx="18177">
                  <c:v>-0.10792400000000001</c:v>
                </c:pt>
                <c:pt idx="18178">
                  <c:v>-0.102935</c:v>
                </c:pt>
                <c:pt idx="18179">
                  <c:v>-0.102121</c:v>
                </c:pt>
                <c:pt idx="18180">
                  <c:v>-0.10469100000000001</c:v>
                </c:pt>
                <c:pt idx="18181">
                  <c:v>-0.106915</c:v>
                </c:pt>
                <c:pt idx="18182">
                  <c:v>-0.104893</c:v>
                </c:pt>
                <c:pt idx="18183">
                  <c:v>-0.10477</c:v>
                </c:pt>
                <c:pt idx="18184">
                  <c:v>-9.9300299999999994E-2</c:v>
                </c:pt>
                <c:pt idx="18185">
                  <c:v>-8.6766399999999994E-2</c:v>
                </c:pt>
                <c:pt idx="18186">
                  <c:v>-7.8897499999999995E-2</c:v>
                </c:pt>
                <c:pt idx="18187">
                  <c:v>-7.8759399999999993E-2</c:v>
                </c:pt>
                <c:pt idx="18188">
                  <c:v>-8.1823599999999996E-2</c:v>
                </c:pt>
                <c:pt idx="18189">
                  <c:v>-8.3248000000000003E-2</c:v>
                </c:pt>
                <c:pt idx="18190">
                  <c:v>-8.4007200000000004E-2</c:v>
                </c:pt>
                <c:pt idx="18191">
                  <c:v>-8.9882900000000002E-2</c:v>
                </c:pt>
                <c:pt idx="18192">
                  <c:v>-0.105335</c:v>
                </c:pt>
                <c:pt idx="18193">
                  <c:v>-0.117948</c:v>
                </c:pt>
                <c:pt idx="18194">
                  <c:v>-0.122283</c:v>
                </c:pt>
                <c:pt idx="18195">
                  <c:v>-0.119313</c:v>
                </c:pt>
                <c:pt idx="18196">
                  <c:v>-0.11319700000000001</c:v>
                </c:pt>
                <c:pt idx="18197">
                  <c:v>-0.10291400000000001</c:v>
                </c:pt>
                <c:pt idx="18198">
                  <c:v>-9.1808600000000004E-2</c:v>
                </c:pt>
                <c:pt idx="18199">
                  <c:v>-8.0409900000000006E-2</c:v>
                </c:pt>
                <c:pt idx="18200">
                  <c:v>-7.1823999999999999E-2</c:v>
                </c:pt>
                <c:pt idx="18201">
                  <c:v>-6.9545899999999994E-2</c:v>
                </c:pt>
                <c:pt idx="18202">
                  <c:v>-6.8318100000000007E-2</c:v>
                </c:pt>
                <c:pt idx="18203">
                  <c:v>-6.7097199999999996E-2</c:v>
                </c:pt>
                <c:pt idx="18204">
                  <c:v>-6.93579E-2</c:v>
                </c:pt>
                <c:pt idx="18205">
                  <c:v>-7.3649800000000001E-2</c:v>
                </c:pt>
                <c:pt idx="18206">
                  <c:v>-7.9850099999999993E-2</c:v>
                </c:pt>
                <c:pt idx="18207">
                  <c:v>-8.4789699999999996E-2</c:v>
                </c:pt>
                <c:pt idx="18208">
                  <c:v>-8.40418E-2</c:v>
                </c:pt>
                <c:pt idx="18209">
                  <c:v>-7.50918E-2</c:v>
                </c:pt>
                <c:pt idx="18210">
                  <c:v>-6.4394999999999994E-2</c:v>
                </c:pt>
                <c:pt idx="18211">
                  <c:v>-5.9317099999999998E-2</c:v>
                </c:pt>
                <c:pt idx="18212">
                  <c:v>-4.98194E-2</c:v>
                </c:pt>
                <c:pt idx="18213">
                  <c:v>-4.5544000000000001E-2</c:v>
                </c:pt>
                <c:pt idx="18214">
                  <c:v>-4.8352100000000002E-2</c:v>
                </c:pt>
                <c:pt idx="18215">
                  <c:v>-5.1740000000000001E-2</c:v>
                </c:pt>
                <c:pt idx="18216">
                  <c:v>-5.2403600000000002E-2</c:v>
                </c:pt>
                <c:pt idx="18217">
                  <c:v>-4.5790499999999998E-2</c:v>
                </c:pt>
                <c:pt idx="18218">
                  <c:v>-4.1971700000000001E-2</c:v>
                </c:pt>
                <c:pt idx="18219">
                  <c:v>-4.0405700000000003E-2</c:v>
                </c:pt>
                <c:pt idx="18220">
                  <c:v>-3.6269500000000003E-2</c:v>
                </c:pt>
                <c:pt idx="18221">
                  <c:v>-3.5166299999999998E-2</c:v>
                </c:pt>
                <c:pt idx="18222">
                  <c:v>-3.3243200000000001E-2</c:v>
                </c:pt>
                <c:pt idx="18223">
                  <c:v>-3.4887500000000002E-2</c:v>
                </c:pt>
                <c:pt idx="18224">
                  <c:v>-3.2574100000000002E-2</c:v>
                </c:pt>
                <c:pt idx="18225">
                  <c:v>-3.56946E-2</c:v>
                </c:pt>
                <c:pt idx="18226">
                  <c:v>-3.7858200000000002E-2</c:v>
                </c:pt>
                <c:pt idx="18227">
                  <c:v>-3.54902E-2</c:v>
                </c:pt>
                <c:pt idx="18228">
                  <c:v>-3.3496199999999997E-2</c:v>
                </c:pt>
                <c:pt idx="18229">
                  <c:v>-3.10046E-2</c:v>
                </c:pt>
                <c:pt idx="18230">
                  <c:v>-3.0038200000000001E-2</c:v>
                </c:pt>
                <c:pt idx="18231">
                  <c:v>-2.9347700000000001E-2</c:v>
                </c:pt>
                <c:pt idx="18232">
                  <c:v>-2.46719E-2</c:v>
                </c:pt>
                <c:pt idx="18233">
                  <c:v>-1.9538099999999999E-2</c:v>
                </c:pt>
                <c:pt idx="18234">
                  <c:v>-1.67028E-2</c:v>
                </c:pt>
                <c:pt idx="18235">
                  <c:v>-1.0378800000000001E-2</c:v>
                </c:pt>
                <c:pt idx="18236">
                  <c:v>1.0299899999999999E-3</c:v>
                </c:pt>
                <c:pt idx="18237">
                  <c:v>5.1307799999999997E-3</c:v>
                </c:pt>
                <c:pt idx="18238">
                  <c:v>1.8093199999999999E-3</c:v>
                </c:pt>
                <c:pt idx="18239">
                  <c:v>-2.4495099999999998E-3</c:v>
                </c:pt>
                <c:pt idx="18240">
                  <c:v>-1.76676E-3</c:v>
                </c:pt>
                <c:pt idx="18241">
                  <c:v>2.16322E-3</c:v>
                </c:pt>
                <c:pt idx="18242">
                  <c:v>5.3826200000000003E-3</c:v>
                </c:pt>
                <c:pt idx="18243">
                  <c:v>7.62336E-3</c:v>
                </c:pt>
                <c:pt idx="18244">
                  <c:v>5.0959899999999999E-3</c:v>
                </c:pt>
                <c:pt idx="18245">
                  <c:v>5.18127E-3</c:v>
                </c:pt>
                <c:pt idx="18246">
                  <c:v>9.6591999999999997E-3</c:v>
                </c:pt>
                <c:pt idx="18247">
                  <c:v>1.53589E-2</c:v>
                </c:pt>
                <c:pt idx="18248">
                  <c:v>1.94012E-2</c:v>
                </c:pt>
                <c:pt idx="18249">
                  <c:v>2.49208E-2</c:v>
                </c:pt>
                <c:pt idx="18250">
                  <c:v>2.67704E-2</c:v>
                </c:pt>
                <c:pt idx="18251">
                  <c:v>2.4695999999999999E-2</c:v>
                </c:pt>
                <c:pt idx="18252">
                  <c:v>2.39276E-2</c:v>
                </c:pt>
                <c:pt idx="18253">
                  <c:v>1.61437E-2</c:v>
                </c:pt>
                <c:pt idx="18254">
                  <c:v>1.71018E-2</c:v>
                </c:pt>
                <c:pt idx="18255">
                  <c:v>2.26892E-2</c:v>
                </c:pt>
                <c:pt idx="18256">
                  <c:v>3.3162900000000002E-2</c:v>
                </c:pt>
                <c:pt idx="18257">
                  <c:v>4.0178800000000001E-2</c:v>
                </c:pt>
                <c:pt idx="18258">
                  <c:v>4.40247E-2</c:v>
                </c:pt>
                <c:pt idx="18259">
                  <c:v>5.15025E-2</c:v>
                </c:pt>
                <c:pt idx="18260">
                  <c:v>4.6883000000000001E-2</c:v>
                </c:pt>
                <c:pt idx="18261">
                  <c:v>3.9804699999999998E-2</c:v>
                </c:pt>
                <c:pt idx="18262">
                  <c:v>2.5313499999999999E-2</c:v>
                </c:pt>
                <c:pt idx="18263">
                  <c:v>1.9784E-2</c:v>
                </c:pt>
                <c:pt idx="18264">
                  <c:v>2.1439099999999999E-2</c:v>
                </c:pt>
                <c:pt idx="18265">
                  <c:v>2.5021600000000001E-2</c:v>
                </c:pt>
                <c:pt idx="18266">
                  <c:v>2.6256700000000001E-2</c:v>
                </c:pt>
                <c:pt idx="18267">
                  <c:v>2.92666E-2</c:v>
                </c:pt>
                <c:pt idx="18268">
                  <c:v>2.8465899999999999E-2</c:v>
                </c:pt>
                <c:pt idx="18269">
                  <c:v>2.99758E-2</c:v>
                </c:pt>
                <c:pt idx="18270">
                  <c:v>3.6776799999999998E-2</c:v>
                </c:pt>
                <c:pt idx="18271">
                  <c:v>4.1140299999999998E-2</c:v>
                </c:pt>
                <c:pt idx="18272">
                  <c:v>3.8943800000000001E-2</c:v>
                </c:pt>
                <c:pt idx="18273">
                  <c:v>2.87397E-2</c:v>
                </c:pt>
                <c:pt idx="18274">
                  <c:v>1.7078599999999999E-2</c:v>
                </c:pt>
                <c:pt idx="18275">
                  <c:v>1.31816E-2</c:v>
                </c:pt>
                <c:pt idx="18276">
                  <c:v>1.1421000000000001E-2</c:v>
                </c:pt>
                <c:pt idx="18277">
                  <c:v>1.02913E-2</c:v>
                </c:pt>
                <c:pt idx="18278">
                  <c:v>1.2440100000000001E-2</c:v>
                </c:pt>
                <c:pt idx="18279">
                  <c:v>1.4935800000000001E-2</c:v>
                </c:pt>
                <c:pt idx="18280">
                  <c:v>2.2116299999999998E-2</c:v>
                </c:pt>
                <c:pt idx="18281">
                  <c:v>2.5601200000000001E-2</c:v>
                </c:pt>
                <c:pt idx="18282">
                  <c:v>3.0011099999999999E-2</c:v>
                </c:pt>
                <c:pt idx="18283">
                  <c:v>3.3475900000000003E-2</c:v>
                </c:pt>
                <c:pt idx="18284">
                  <c:v>3.3786499999999997E-2</c:v>
                </c:pt>
                <c:pt idx="18285">
                  <c:v>3.1581499999999998E-2</c:v>
                </c:pt>
                <c:pt idx="18286">
                  <c:v>3.5946499999999999E-2</c:v>
                </c:pt>
                <c:pt idx="18287">
                  <c:v>3.2677400000000002E-2</c:v>
                </c:pt>
                <c:pt idx="18288">
                  <c:v>3.2384299999999998E-2</c:v>
                </c:pt>
                <c:pt idx="18289">
                  <c:v>3.3569000000000002E-2</c:v>
                </c:pt>
                <c:pt idx="18290">
                  <c:v>3.4732499999999999E-2</c:v>
                </c:pt>
                <c:pt idx="18291">
                  <c:v>3.6144500000000003E-2</c:v>
                </c:pt>
                <c:pt idx="18292">
                  <c:v>3.6040700000000002E-2</c:v>
                </c:pt>
                <c:pt idx="18293">
                  <c:v>3.5355600000000001E-2</c:v>
                </c:pt>
                <c:pt idx="18294">
                  <c:v>3.6437400000000002E-2</c:v>
                </c:pt>
                <c:pt idx="18295">
                  <c:v>3.8698499999999997E-2</c:v>
                </c:pt>
                <c:pt idx="18296">
                  <c:v>4.1787400000000002E-2</c:v>
                </c:pt>
                <c:pt idx="18297">
                  <c:v>3.7817299999999998E-2</c:v>
                </c:pt>
                <c:pt idx="18298">
                  <c:v>3.7321800000000002E-2</c:v>
                </c:pt>
                <c:pt idx="18299">
                  <c:v>3.6741900000000001E-2</c:v>
                </c:pt>
                <c:pt idx="18300">
                  <c:v>3.4343699999999998E-2</c:v>
                </c:pt>
                <c:pt idx="18301">
                  <c:v>3.9633000000000002E-2</c:v>
                </c:pt>
                <c:pt idx="18302">
                  <c:v>4.0468400000000002E-2</c:v>
                </c:pt>
                <c:pt idx="18303">
                  <c:v>4.2123599999999997E-2</c:v>
                </c:pt>
                <c:pt idx="18304">
                  <c:v>4.7359999999999999E-2</c:v>
                </c:pt>
                <c:pt idx="18305">
                  <c:v>4.8456100000000002E-2</c:v>
                </c:pt>
                <c:pt idx="18306">
                  <c:v>4.8878499999999998E-2</c:v>
                </c:pt>
                <c:pt idx="18307">
                  <c:v>4.7648599999999999E-2</c:v>
                </c:pt>
                <c:pt idx="18308">
                  <c:v>4.2885399999999997E-2</c:v>
                </c:pt>
                <c:pt idx="18309">
                  <c:v>3.4196400000000002E-2</c:v>
                </c:pt>
                <c:pt idx="18310">
                  <c:v>2.6177499999999999E-2</c:v>
                </c:pt>
                <c:pt idx="18311">
                  <c:v>2.7044599999999999E-2</c:v>
                </c:pt>
                <c:pt idx="18312">
                  <c:v>2.9357299999999999E-2</c:v>
                </c:pt>
                <c:pt idx="18313">
                  <c:v>2.2037600000000001E-2</c:v>
                </c:pt>
                <c:pt idx="18314">
                  <c:v>2.4959200000000001E-2</c:v>
                </c:pt>
                <c:pt idx="18315">
                  <c:v>3.5253399999999997E-2</c:v>
                </c:pt>
                <c:pt idx="18316">
                  <c:v>4.4099399999999997E-2</c:v>
                </c:pt>
                <c:pt idx="18317">
                  <c:v>4.6409600000000002E-2</c:v>
                </c:pt>
                <c:pt idx="18318">
                  <c:v>5.1287100000000002E-2</c:v>
                </c:pt>
                <c:pt idx="18319">
                  <c:v>5.5479899999999999E-2</c:v>
                </c:pt>
                <c:pt idx="18320">
                  <c:v>5.8834299999999999E-2</c:v>
                </c:pt>
                <c:pt idx="18321">
                  <c:v>6.2040699999999997E-2</c:v>
                </c:pt>
                <c:pt idx="18322">
                  <c:v>6.5304299999999996E-2</c:v>
                </c:pt>
                <c:pt idx="18323">
                  <c:v>7.0389400000000005E-2</c:v>
                </c:pt>
                <c:pt idx="18324">
                  <c:v>7.4526499999999996E-2</c:v>
                </c:pt>
                <c:pt idx="18325">
                  <c:v>7.7795699999999995E-2</c:v>
                </c:pt>
                <c:pt idx="18326">
                  <c:v>7.75005E-2</c:v>
                </c:pt>
                <c:pt idx="18327">
                  <c:v>7.27135E-2</c:v>
                </c:pt>
                <c:pt idx="18328">
                  <c:v>6.8555000000000005E-2</c:v>
                </c:pt>
                <c:pt idx="18329">
                  <c:v>7.4237600000000001E-2</c:v>
                </c:pt>
                <c:pt idx="18330">
                  <c:v>8.1013299999999996E-2</c:v>
                </c:pt>
                <c:pt idx="18331">
                  <c:v>8.2976599999999998E-2</c:v>
                </c:pt>
                <c:pt idx="18332">
                  <c:v>8.2297700000000001E-2</c:v>
                </c:pt>
                <c:pt idx="18333">
                  <c:v>7.9412999999999997E-2</c:v>
                </c:pt>
                <c:pt idx="18334">
                  <c:v>7.5243900000000002E-2</c:v>
                </c:pt>
                <c:pt idx="18335">
                  <c:v>6.9701399999999997E-2</c:v>
                </c:pt>
                <c:pt idx="18336">
                  <c:v>6.8170400000000006E-2</c:v>
                </c:pt>
                <c:pt idx="18337">
                  <c:v>7.1171100000000001E-2</c:v>
                </c:pt>
                <c:pt idx="18338">
                  <c:v>7.5181600000000001E-2</c:v>
                </c:pt>
                <c:pt idx="18339">
                  <c:v>7.4931700000000004E-2</c:v>
                </c:pt>
                <c:pt idx="18340">
                  <c:v>7.0732600000000007E-2</c:v>
                </c:pt>
                <c:pt idx="18341">
                  <c:v>6.4237799999999998E-2</c:v>
                </c:pt>
                <c:pt idx="18342">
                  <c:v>5.7706599999999997E-2</c:v>
                </c:pt>
                <c:pt idx="18343">
                  <c:v>5.1256400000000001E-2</c:v>
                </c:pt>
                <c:pt idx="18344">
                  <c:v>4.7646300000000003E-2</c:v>
                </c:pt>
                <c:pt idx="18345">
                  <c:v>4.7944800000000003E-2</c:v>
                </c:pt>
                <c:pt idx="18346">
                  <c:v>4.5771699999999998E-2</c:v>
                </c:pt>
                <c:pt idx="18347">
                  <c:v>4.2515400000000002E-2</c:v>
                </c:pt>
                <c:pt idx="18348">
                  <c:v>3.5685399999999999E-2</c:v>
                </c:pt>
                <c:pt idx="18349">
                  <c:v>2.8564300000000001E-2</c:v>
                </c:pt>
                <c:pt idx="18350">
                  <c:v>2.73364E-2</c:v>
                </c:pt>
                <c:pt idx="18351">
                  <c:v>3.3230599999999999E-2</c:v>
                </c:pt>
                <c:pt idx="18352">
                  <c:v>4.3804200000000001E-2</c:v>
                </c:pt>
                <c:pt idx="18353">
                  <c:v>4.9847900000000001E-2</c:v>
                </c:pt>
                <c:pt idx="18354">
                  <c:v>4.8567800000000001E-2</c:v>
                </c:pt>
                <c:pt idx="18355">
                  <c:v>4.8663400000000002E-2</c:v>
                </c:pt>
                <c:pt idx="18356">
                  <c:v>5.00957E-2</c:v>
                </c:pt>
                <c:pt idx="18357">
                  <c:v>4.7610600000000003E-2</c:v>
                </c:pt>
                <c:pt idx="18358">
                  <c:v>4.2530400000000003E-2</c:v>
                </c:pt>
                <c:pt idx="18359">
                  <c:v>3.7326199999999997E-2</c:v>
                </c:pt>
                <c:pt idx="18360">
                  <c:v>3.4119200000000002E-2</c:v>
                </c:pt>
                <c:pt idx="18361">
                  <c:v>3.34027E-2</c:v>
                </c:pt>
                <c:pt idx="18362">
                  <c:v>3.6046599999999998E-2</c:v>
                </c:pt>
                <c:pt idx="18363">
                  <c:v>3.80886E-2</c:v>
                </c:pt>
                <c:pt idx="18364">
                  <c:v>3.9954799999999999E-2</c:v>
                </c:pt>
                <c:pt idx="18365">
                  <c:v>4.19046E-2</c:v>
                </c:pt>
                <c:pt idx="18366">
                  <c:v>4.4704000000000001E-2</c:v>
                </c:pt>
                <c:pt idx="18367">
                  <c:v>4.56605E-2</c:v>
                </c:pt>
                <c:pt idx="18368">
                  <c:v>4.8257099999999997E-2</c:v>
                </c:pt>
                <c:pt idx="18369">
                  <c:v>5.3949400000000002E-2</c:v>
                </c:pt>
                <c:pt idx="18370">
                  <c:v>6.0083499999999998E-2</c:v>
                </c:pt>
                <c:pt idx="18371">
                  <c:v>6.6819500000000004E-2</c:v>
                </c:pt>
                <c:pt idx="18372">
                  <c:v>7.1273299999999998E-2</c:v>
                </c:pt>
                <c:pt idx="18373">
                  <c:v>7.7584200000000006E-2</c:v>
                </c:pt>
                <c:pt idx="18374">
                  <c:v>8.233E-2</c:v>
                </c:pt>
                <c:pt idx="18375">
                  <c:v>8.2278400000000002E-2</c:v>
                </c:pt>
                <c:pt idx="18376">
                  <c:v>7.9971600000000004E-2</c:v>
                </c:pt>
                <c:pt idx="18377">
                  <c:v>7.7790999999999999E-2</c:v>
                </c:pt>
                <c:pt idx="18378">
                  <c:v>7.7271099999999995E-2</c:v>
                </c:pt>
                <c:pt idx="18379">
                  <c:v>7.5283699999999995E-2</c:v>
                </c:pt>
                <c:pt idx="18380">
                  <c:v>6.8278900000000003E-2</c:v>
                </c:pt>
                <c:pt idx="18381">
                  <c:v>6.2485100000000002E-2</c:v>
                </c:pt>
                <c:pt idx="18382">
                  <c:v>6.1362699999999999E-2</c:v>
                </c:pt>
                <c:pt idx="18383">
                  <c:v>6.2568899999999997E-2</c:v>
                </c:pt>
                <c:pt idx="18384">
                  <c:v>5.9842300000000001E-2</c:v>
                </c:pt>
                <c:pt idx="18385">
                  <c:v>5.8370100000000001E-2</c:v>
                </c:pt>
                <c:pt idx="18386">
                  <c:v>6.2636200000000003E-2</c:v>
                </c:pt>
                <c:pt idx="18387">
                  <c:v>6.4849599999999993E-2</c:v>
                </c:pt>
                <c:pt idx="18388">
                  <c:v>6.2518099999999993E-2</c:v>
                </c:pt>
                <c:pt idx="18389">
                  <c:v>5.2643500000000003E-2</c:v>
                </c:pt>
                <c:pt idx="18390">
                  <c:v>4.6503299999999997E-2</c:v>
                </c:pt>
                <c:pt idx="18391">
                  <c:v>4.0764399999999999E-2</c:v>
                </c:pt>
                <c:pt idx="18392">
                  <c:v>3.9581600000000002E-2</c:v>
                </c:pt>
                <c:pt idx="18393">
                  <c:v>3.4992299999999997E-2</c:v>
                </c:pt>
                <c:pt idx="18394">
                  <c:v>3.2627200000000002E-2</c:v>
                </c:pt>
                <c:pt idx="18395">
                  <c:v>3.8275000000000003E-2</c:v>
                </c:pt>
                <c:pt idx="18396">
                  <c:v>4.0574100000000002E-2</c:v>
                </c:pt>
                <c:pt idx="18397">
                  <c:v>4.3644599999999999E-2</c:v>
                </c:pt>
                <c:pt idx="18398">
                  <c:v>4.3816399999999998E-2</c:v>
                </c:pt>
                <c:pt idx="18399">
                  <c:v>4.6429400000000003E-2</c:v>
                </c:pt>
                <c:pt idx="18400">
                  <c:v>4.6072200000000001E-2</c:v>
                </c:pt>
                <c:pt idx="18401">
                  <c:v>4.3728599999999999E-2</c:v>
                </c:pt>
                <c:pt idx="18402">
                  <c:v>3.2252999999999997E-2</c:v>
                </c:pt>
                <c:pt idx="18403">
                  <c:v>2.2133799999999999E-2</c:v>
                </c:pt>
                <c:pt idx="18404">
                  <c:v>1.6330799999999999E-2</c:v>
                </c:pt>
                <c:pt idx="18405">
                  <c:v>1.0411399999999999E-2</c:v>
                </c:pt>
                <c:pt idx="18406">
                  <c:v>6.4041300000000001E-3</c:v>
                </c:pt>
                <c:pt idx="18407">
                  <c:v>6.3474400000000002E-3</c:v>
                </c:pt>
                <c:pt idx="18408">
                  <c:v>7.3413100000000002E-3</c:v>
                </c:pt>
                <c:pt idx="18409">
                  <c:v>7.2598999999999997E-3</c:v>
                </c:pt>
                <c:pt idx="18410">
                  <c:v>7.58334E-3</c:v>
                </c:pt>
                <c:pt idx="18411">
                  <c:v>5.9501399999999996E-3</c:v>
                </c:pt>
                <c:pt idx="18412">
                  <c:v>1.59326E-3</c:v>
                </c:pt>
                <c:pt idx="18413">
                  <c:v>5.9749300000000005E-4</c:v>
                </c:pt>
                <c:pt idx="18414">
                  <c:v>-7.57123E-3</c:v>
                </c:pt>
                <c:pt idx="18415">
                  <c:v>-2.0762900000000001E-2</c:v>
                </c:pt>
                <c:pt idx="18416">
                  <c:v>-2.7586099999999999E-2</c:v>
                </c:pt>
                <c:pt idx="18417">
                  <c:v>-2.97457E-2</c:v>
                </c:pt>
                <c:pt idx="18418">
                  <c:v>-2.8830999999999999E-2</c:v>
                </c:pt>
                <c:pt idx="18419">
                  <c:v>-2.7705899999999999E-2</c:v>
                </c:pt>
                <c:pt idx="18420">
                  <c:v>-3.4179899999999999E-2</c:v>
                </c:pt>
                <c:pt idx="18421">
                  <c:v>-4.0908699999999999E-2</c:v>
                </c:pt>
                <c:pt idx="18422">
                  <c:v>-4.11102E-2</c:v>
                </c:pt>
                <c:pt idx="18423">
                  <c:v>-3.7070699999999998E-2</c:v>
                </c:pt>
                <c:pt idx="18424">
                  <c:v>-2.5356400000000001E-2</c:v>
                </c:pt>
                <c:pt idx="18425">
                  <c:v>-2.3051200000000001E-2</c:v>
                </c:pt>
                <c:pt idx="18426">
                  <c:v>-3.4188799999999998E-2</c:v>
                </c:pt>
                <c:pt idx="18427">
                  <c:v>-5.4241900000000003E-2</c:v>
                </c:pt>
                <c:pt idx="18428">
                  <c:v>-7.5538400000000006E-2</c:v>
                </c:pt>
                <c:pt idx="18429">
                  <c:v>-9.0509400000000004E-2</c:v>
                </c:pt>
                <c:pt idx="18430">
                  <c:v>-9.3306500000000001E-2</c:v>
                </c:pt>
                <c:pt idx="18431">
                  <c:v>-9.3342300000000003E-2</c:v>
                </c:pt>
                <c:pt idx="18432">
                  <c:v>-9.3405199999999994E-2</c:v>
                </c:pt>
                <c:pt idx="18433">
                  <c:v>-9.8079299999999994E-2</c:v>
                </c:pt>
                <c:pt idx="18434">
                  <c:v>-0.10331</c:v>
                </c:pt>
                <c:pt idx="18435">
                  <c:v>-0.106243</c:v>
                </c:pt>
                <c:pt idx="18436">
                  <c:v>-0.112812</c:v>
                </c:pt>
                <c:pt idx="18437">
                  <c:v>-0.12686900000000001</c:v>
                </c:pt>
                <c:pt idx="18438">
                  <c:v>-0.13115399999999999</c:v>
                </c:pt>
                <c:pt idx="18439">
                  <c:v>-0.13150999999999999</c:v>
                </c:pt>
                <c:pt idx="18440">
                  <c:v>-0.13075700000000001</c:v>
                </c:pt>
                <c:pt idx="18441">
                  <c:v>-0.13250899999999999</c:v>
                </c:pt>
                <c:pt idx="18442">
                  <c:v>-0.13464400000000001</c:v>
                </c:pt>
                <c:pt idx="18443">
                  <c:v>-0.13675100000000001</c:v>
                </c:pt>
                <c:pt idx="18444">
                  <c:v>-0.13652500000000001</c:v>
                </c:pt>
                <c:pt idx="18445">
                  <c:v>-0.13989599999999999</c:v>
                </c:pt>
                <c:pt idx="18446">
                  <c:v>-0.147672</c:v>
                </c:pt>
                <c:pt idx="18447">
                  <c:v>-0.15117</c:v>
                </c:pt>
                <c:pt idx="18448">
                  <c:v>-0.15445200000000001</c:v>
                </c:pt>
                <c:pt idx="18449">
                  <c:v>-0.15468999999999999</c:v>
                </c:pt>
                <c:pt idx="18450">
                  <c:v>-0.15421799999999999</c:v>
                </c:pt>
                <c:pt idx="18451">
                  <c:v>-0.15327199999999999</c:v>
                </c:pt>
                <c:pt idx="18452">
                  <c:v>-0.14511299999999999</c:v>
                </c:pt>
                <c:pt idx="18453">
                  <c:v>-0.14088300000000001</c:v>
                </c:pt>
                <c:pt idx="18454">
                  <c:v>-0.137127</c:v>
                </c:pt>
                <c:pt idx="18455">
                  <c:v>-0.13789599999999999</c:v>
                </c:pt>
                <c:pt idx="18456">
                  <c:v>-0.13814499999999999</c:v>
                </c:pt>
                <c:pt idx="18457">
                  <c:v>-0.139988</c:v>
                </c:pt>
                <c:pt idx="18458">
                  <c:v>-0.138935</c:v>
                </c:pt>
                <c:pt idx="18459">
                  <c:v>-0.13508400000000001</c:v>
                </c:pt>
                <c:pt idx="18460">
                  <c:v>-0.129492</c:v>
                </c:pt>
                <c:pt idx="18461">
                  <c:v>-0.12901399999999999</c:v>
                </c:pt>
                <c:pt idx="18462">
                  <c:v>-0.13230500000000001</c:v>
                </c:pt>
                <c:pt idx="18463">
                  <c:v>-0.13617899999999999</c:v>
                </c:pt>
                <c:pt idx="18464">
                  <c:v>-0.14722099999999999</c:v>
                </c:pt>
                <c:pt idx="18465">
                  <c:v>-0.17535500000000001</c:v>
                </c:pt>
                <c:pt idx="18466">
                  <c:v>-0.187306</c:v>
                </c:pt>
                <c:pt idx="18467">
                  <c:v>-0.19073899999999999</c:v>
                </c:pt>
                <c:pt idx="18468">
                  <c:v>-0.19194700000000001</c:v>
                </c:pt>
                <c:pt idx="18469">
                  <c:v>-0.19234699999999999</c:v>
                </c:pt>
                <c:pt idx="18470">
                  <c:v>-0.192136</c:v>
                </c:pt>
                <c:pt idx="18471">
                  <c:v>-0.18917400000000001</c:v>
                </c:pt>
                <c:pt idx="18472">
                  <c:v>-0.18289900000000001</c:v>
                </c:pt>
                <c:pt idx="18473">
                  <c:v>-0.18154000000000001</c:v>
                </c:pt>
                <c:pt idx="18474">
                  <c:v>-0.191636</c:v>
                </c:pt>
                <c:pt idx="18475">
                  <c:v>-0.20960500000000001</c:v>
                </c:pt>
                <c:pt idx="18476">
                  <c:v>-0.223664</c:v>
                </c:pt>
                <c:pt idx="18477">
                  <c:v>-0.22531300000000001</c:v>
                </c:pt>
                <c:pt idx="18478">
                  <c:v>-0.22995599999999999</c:v>
                </c:pt>
                <c:pt idx="18479">
                  <c:v>-0.23641599999999999</c:v>
                </c:pt>
                <c:pt idx="18480">
                  <c:v>-0.244001</c:v>
                </c:pt>
                <c:pt idx="18481">
                  <c:v>-0.25606800000000002</c:v>
                </c:pt>
                <c:pt idx="18482">
                  <c:v>-0.26546900000000001</c:v>
                </c:pt>
                <c:pt idx="18483">
                  <c:v>-0.26979599999999998</c:v>
                </c:pt>
                <c:pt idx="18484">
                  <c:v>-0.27061000000000002</c:v>
                </c:pt>
                <c:pt idx="18485">
                  <c:v>-0.27204200000000001</c:v>
                </c:pt>
                <c:pt idx="18486">
                  <c:v>-0.27808500000000003</c:v>
                </c:pt>
                <c:pt idx="18487">
                  <c:v>-0.28391100000000002</c:v>
                </c:pt>
                <c:pt idx="18488">
                  <c:v>-0.28420600000000001</c:v>
                </c:pt>
                <c:pt idx="18489">
                  <c:v>-0.280136</c:v>
                </c:pt>
                <c:pt idx="18490">
                  <c:v>-0.27656199999999997</c:v>
                </c:pt>
                <c:pt idx="18491">
                  <c:v>-0.28505900000000001</c:v>
                </c:pt>
                <c:pt idx="18492">
                  <c:v>-0.30315700000000001</c:v>
                </c:pt>
                <c:pt idx="18493">
                  <c:v>-0.30642799999999998</c:v>
                </c:pt>
                <c:pt idx="18494">
                  <c:v>-0.30968699999999999</c:v>
                </c:pt>
                <c:pt idx="18495">
                  <c:v>-0.31023400000000001</c:v>
                </c:pt>
                <c:pt idx="18496">
                  <c:v>-0.31215500000000002</c:v>
                </c:pt>
                <c:pt idx="18497">
                  <c:v>-0.321191</c:v>
                </c:pt>
                <c:pt idx="18498">
                  <c:v>-0.33604800000000001</c:v>
                </c:pt>
                <c:pt idx="18499">
                  <c:v>-0.347972</c:v>
                </c:pt>
                <c:pt idx="18500">
                  <c:v>-0.35486400000000001</c:v>
                </c:pt>
                <c:pt idx="18501">
                  <c:v>-0.35187099999999999</c:v>
                </c:pt>
                <c:pt idx="18502">
                  <c:v>-0.34779900000000002</c:v>
                </c:pt>
                <c:pt idx="18503">
                  <c:v>-0.34893400000000002</c:v>
                </c:pt>
                <c:pt idx="18504">
                  <c:v>-0.35121799999999997</c:v>
                </c:pt>
                <c:pt idx="18505">
                  <c:v>-0.35931800000000003</c:v>
                </c:pt>
                <c:pt idx="18506">
                  <c:v>-0.37218099999999998</c:v>
                </c:pt>
                <c:pt idx="18507">
                  <c:v>-0.37537100000000001</c:v>
                </c:pt>
                <c:pt idx="18508">
                  <c:v>-0.37470300000000001</c:v>
                </c:pt>
                <c:pt idx="18509">
                  <c:v>-0.36957200000000001</c:v>
                </c:pt>
                <c:pt idx="18510">
                  <c:v>-0.36389700000000003</c:v>
                </c:pt>
                <c:pt idx="18511">
                  <c:v>-0.35563800000000001</c:v>
                </c:pt>
                <c:pt idx="18512">
                  <c:v>-0.35331699999999999</c:v>
                </c:pt>
                <c:pt idx="18513">
                  <c:v>-0.35464400000000001</c:v>
                </c:pt>
                <c:pt idx="18514">
                  <c:v>-0.35683900000000002</c:v>
                </c:pt>
                <c:pt idx="18515">
                  <c:v>-0.36577900000000002</c:v>
                </c:pt>
                <c:pt idx="18516">
                  <c:v>-0.37903999999999999</c:v>
                </c:pt>
                <c:pt idx="18517">
                  <c:v>-0.38442500000000002</c:v>
                </c:pt>
                <c:pt idx="18518">
                  <c:v>-0.38503900000000002</c:v>
                </c:pt>
                <c:pt idx="18519">
                  <c:v>-0.38834400000000002</c:v>
                </c:pt>
                <c:pt idx="18520">
                  <c:v>-0.39352300000000001</c:v>
                </c:pt>
                <c:pt idx="18521">
                  <c:v>-0.401169</c:v>
                </c:pt>
                <c:pt idx="18522">
                  <c:v>-0.40054800000000002</c:v>
                </c:pt>
                <c:pt idx="18523">
                  <c:v>-0.39311400000000002</c:v>
                </c:pt>
                <c:pt idx="18524">
                  <c:v>-0.38496399999999997</c:v>
                </c:pt>
                <c:pt idx="18525">
                  <c:v>-0.384741</c:v>
                </c:pt>
                <c:pt idx="18526">
                  <c:v>-0.38748500000000002</c:v>
                </c:pt>
                <c:pt idx="18527">
                  <c:v>-0.39146999999999998</c:v>
                </c:pt>
                <c:pt idx="18528">
                  <c:v>-0.38865499999999997</c:v>
                </c:pt>
                <c:pt idx="18529">
                  <c:v>-0.38542199999999999</c:v>
                </c:pt>
                <c:pt idx="18530">
                  <c:v>-0.38531300000000002</c:v>
                </c:pt>
                <c:pt idx="18531">
                  <c:v>-0.39203900000000003</c:v>
                </c:pt>
                <c:pt idx="18532">
                  <c:v>-0.40064699999999998</c:v>
                </c:pt>
                <c:pt idx="18533">
                  <c:v>-0.40840300000000002</c:v>
                </c:pt>
                <c:pt idx="18534">
                  <c:v>-0.41868</c:v>
                </c:pt>
                <c:pt idx="18535">
                  <c:v>-0.42721500000000001</c:v>
                </c:pt>
                <c:pt idx="18536">
                  <c:v>-0.429479</c:v>
                </c:pt>
                <c:pt idx="18537">
                  <c:v>-0.42750199999999999</c:v>
                </c:pt>
                <c:pt idx="18538">
                  <c:v>-0.42548399999999997</c:v>
                </c:pt>
                <c:pt idx="18539">
                  <c:v>-0.42304999999999998</c:v>
                </c:pt>
                <c:pt idx="18540">
                  <c:v>-0.42543399999999998</c:v>
                </c:pt>
                <c:pt idx="18541">
                  <c:v>-0.42549700000000001</c:v>
                </c:pt>
                <c:pt idx="18542">
                  <c:v>-0.42694500000000002</c:v>
                </c:pt>
                <c:pt idx="18543">
                  <c:v>-0.431309</c:v>
                </c:pt>
                <c:pt idx="18544">
                  <c:v>-0.43544300000000002</c:v>
                </c:pt>
                <c:pt idx="18545">
                  <c:v>-0.44457000000000002</c:v>
                </c:pt>
                <c:pt idx="18546">
                  <c:v>-0.44816</c:v>
                </c:pt>
                <c:pt idx="18547">
                  <c:v>-0.440332</c:v>
                </c:pt>
                <c:pt idx="18548">
                  <c:v>-0.43743700000000002</c:v>
                </c:pt>
                <c:pt idx="18549">
                  <c:v>-0.43614799999999998</c:v>
                </c:pt>
                <c:pt idx="18550">
                  <c:v>-0.43120999999999998</c:v>
                </c:pt>
                <c:pt idx="18551">
                  <c:v>-0.43209199999999998</c:v>
                </c:pt>
                <c:pt idx="18552">
                  <c:v>-0.43604799999999999</c:v>
                </c:pt>
                <c:pt idx="18553">
                  <c:v>-0.43857600000000002</c:v>
                </c:pt>
                <c:pt idx="18554">
                  <c:v>-0.43770100000000001</c:v>
                </c:pt>
                <c:pt idx="18555">
                  <c:v>-0.43950899999999998</c:v>
                </c:pt>
                <c:pt idx="18556">
                  <c:v>-0.44349</c:v>
                </c:pt>
                <c:pt idx="18557">
                  <c:v>-0.444137</c:v>
                </c:pt>
                <c:pt idx="18558">
                  <c:v>-0.43833699999999998</c:v>
                </c:pt>
                <c:pt idx="18559">
                  <c:v>-0.43496800000000002</c:v>
                </c:pt>
                <c:pt idx="18560">
                  <c:v>-0.43371900000000002</c:v>
                </c:pt>
                <c:pt idx="18561">
                  <c:v>-0.42849700000000002</c:v>
                </c:pt>
                <c:pt idx="18562">
                  <c:v>-0.42259099999999999</c:v>
                </c:pt>
                <c:pt idx="18563">
                  <c:v>-0.41607300000000003</c:v>
                </c:pt>
                <c:pt idx="18564">
                  <c:v>-0.41440900000000003</c:v>
                </c:pt>
                <c:pt idx="18565">
                  <c:v>-0.41871000000000003</c:v>
                </c:pt>
                <c:pt idx="18566">
                  <c:v>-0.42119200000000001</c:v>
                </c:pt>
                <c:pt idx="18567">
                  <c:v>-0.416412</c:v>
                </c:pt>
                <c:pt idx="18568">
                  <c:v>-0.41808200000000001</c:v>
                </c:pt>
                <c:pt idx="18569">
                  <c:v>-0.42269299999999999</c:v>
                </c:pt>
                <c:pt idx="18570">
                  <c:v>-0.42896200000000001</c:v>
                </c:pt>
                <c:pt idx="18571">
                  <c:v>-0.432114</c:v>
                </c:pt>
                <c:pt idx="18572">
                  <c:v>-0.43357899999999999</c:v>
                </c:pt>
                <c:pt idx="18573">
                  <c:v>-0.43009399999999998</c:v>
                </c:pt>
                <c:pt idx="18574">
                  <c:v>-0.42075600000000002</c:v>
                </c:pt>
                <c:pt idx="18575">
                  <c:v>-0.417404</c:v>
                </c:pt>
                <c:pt idx="18576">
                  <c:v>-0.42019000000000001</c:v>
                </c:pt>
                <c:pt idx="18577">
                  <c:v>-0.42569099999999999</c:v>
                </c:pt>
                <c:pt idx="18578">
                  <c:v>-0.43032500000000001</c:v>
                </c:pt>
                <c:pt idx="18579">
                  <c:v>-0.436726</c:v>
                </c:pt>
                <c:pt idx="18580">
                  <c:v>-0.43758200000000003</c:v>
                </c:pt>
                <c:pt idx="18581">
                  <c:v>-0.43513499999999999</c:v>
                </c:pt>
                <c:pt idx="18582">
                  <c:v>-0.432444</c:v>
                </c:pt>
                <c:pt idx="18583">
                  <c:v>-0.429203</c:v>
                </c:pt>
                <c:pt idx="18584">
                  <c:v>-0.42984299999999998</c:v>
                </c:pt>
                <c:pt idx="18585">
                  <c:v>-0.43772499999999998</c:v>
                </c:pt>
                <c:pt idx="18586">
                  <c:v>-0.44940000000000002</c:v>
                </c:pt>
                <c:pt idx="18587">
                  <c:v>-0.46081899999999998</c:v>
                </c:pt>
                <c:pt idx="18588">
                  <c:v>-0.47840899999999997</c:v>
                </c:pt>
                <c:pt idx="18589">
                  <c:v>-0.48295500000000002</c:v>
                </c:pt>
                <c:pt idx="18590">
                  <c:v>-0.47562199999999999</c:v>
                </c:pt>
                <c:pt idx="18591">
                  <c:v>-0.46952899999999997</c:v>
                </c:pt>
                <c:pt idx="18592">
                  <c:v>-0.47108299999999997</c:v>
                </c:pt>
                <c:pt idx="18593">
                  <c:v>-0.47084900000000002</c:v>
                </c:pt>
                <c:pt idx="18594">
                  <c:v>-0.468636</c:v>
                </c:pt>
                <c:pt idx="18595">
                  <c:v>-0.46382400000000001</c:v>
                </c:pt>
                <c:pt idx="18596">
                  <c:v>-0.45479799999999998</c:v>
                </c:pt>
                <c:pt idx="18597">
                  <c:v>-0.44536900000000001</c:v>
                </c:pt>
                <c:pt idx="18598">
                  <c:v>-0.44008199999999997</c:v>
                </c:pt>
                <c:pt idx="18599">
                  <c:v>-0.42866599999999999</c:v>
                </c:pt>
                <c:pt idx="18600">
                  <c:v>-0.42014600000000002</c:v>
                </c:pt>
                <c:pt idx="18601">
                  <c:v>-0.42266199999999998</c:v>
                </c:pt>
                <c:pt idx="18602">
                  <c:v>-0.433305</c:v>
                </c:pt>
                <c:pt idx="18603">
                  <c:v>-0.44625999999999999</c:v>
                </c:pt>
                <c:pt idx="18604">
                  <c:v>-0.45299299999999998</c:v>
                </c:pt>
                <c:pt idx="18605">
                  <c:v>-0.455735</c:v>
                </c:pt>
                <c:pt idx="18606">
                  <c:v>-0.456706</c:v>
                </c:pt>
                <c:pt idx="18607">
                  <c:v>-0.450237</c:v>
                </c:pt>
                <c:pt idx="18608">
                  <c:v>-0.441164</c:v>
                </c:pt>
                <c:pt idx="18609">
                  <c:v>-0.43690099999999998</c:v>
                </c:pt>
                <c:pt idx="18610">
                  <c:v>-0.43826900000000002</c:v>
                </c:pt>
                <c:pt idx="18611">
                  <c:v>-0.44464700000000001</c:v>
                </c:pt>
                <c:pt idx="18612">
                  <c:v>-0.45401999999999998</c:v>
                </c:pt>
                <c:pt idx="18613">
                  <c:v>-0.45186199999999999</c:v>
                </c:pt>
                <c:pt idx="18614">
                  <c:v>-0.45084099999999999</c:v>
                </c:pt>
                <c:pt idx="18615">
                  <c:v>-0.45335599999999998</c:v>
                </c:pt>
                <c:pt idx="18616">
                  <c:v>-0.46000799999999997</c:v>
                </c:pt>
                <c:pt idx="18617">
                  <c:v>-0.46163799999999999</c:v>
                </c:pt>
                <c:pt idx="18618">
                  <c:v>-0.46575299999999997</c:v>
                </c:pt>
                <c:pt idx="18619">
                  <c:v>-0.46181800000000001</c:v>
                </c:pt>
                <c:pt idx="18620">
                  <c:v>-0.45389699999999999</c:v>
                </c:pt>
                <c:pt idx="18621">
                  <c:v>-0.44941900000000001</c:v>
                </c:pt>
                <c:pt idx="18622">
                  <c:v>-0.435805</c:v>
                </c:pt>
                <c:pt idx="18623">
                  <c:v>-0.420373</c:v>
                </c:pt>
                <c:pt idx="18624">
                  <c:v>-0.40899600000000003</c:v>
                </c:pt>
                <c:pt idx="18625">
                  <c:v>-0.401196</c:v>
                </c:pt>
                <c:pt idx="18626">
                  <c:v>-0.39665099999999998</c:v>
                </c:pt>
                <c:pt idx="18627">
                  <c:v>-0.38772899999999999</c:v>
                </c:pt>
                <c:pt idx="18628">
                  <c:v>-0.38613700000000001</c:v>
                </c:pt>
                <c:pt idx="18629">
                  <c:v>-0.38769399999999998</c:v>
                </c:pt>
                <c:pt idx="18630">
                  <c:v>-0.38650200000000001</c:v>
                </c:pt>
                <c:pt idx="18631">
                  <c:v>-0.38026100000000002</c:v>
                </c:pt>
                <c:pt idx="18632">
                  <c:v>-0.37306099999999998</c:v>
                </c:pt>
                <c:pt idx="18633">
                  <c:v>-0.37425199999999997</c:v>
                </c:pt>
                <c:pt idx="18634">
                  <c:v>-0.37961499999999998</c:v>
                </c:pt>
                <c:pt idx="18635">
                  <c:v>-0.37830999999999998</c:v>
                </c:pt>
                <c:pt idx="18636">
                  <c:v>-0.37004300000000001</c:v>
                </c:pt>
                <c:pt idx="18637">
                  <c:v>-0.34511900000000001</c:v>
                </c:pt>
                <c:pt idx="18638">
                  <c:v>-0.33226800000000001</c:v>
                </c:pt>
                <c:pt idx="18639">
                  <c:v>-0.33326499999999998</c:v>
                </c:pt>
                <c:pt idx="18640">
                  <c:v>-0.33331899999999998</c:v>
                </c:pt>
                <c:pt idx="18641">
                  <c:v>-0.33328999999999998</c:v>
                </c:pt>
                <c:pt idx="18642">
                  <c:v>-0.325575</c:v>
                </c:pt>
                <c:pt idx="18643">
                  <c:v>-0.32273499999999999</c:v>
                </c:pt>
                <c:pt idx="18644">
                  <c:v>-0.32407599999999998</c:v>
                </c:pt>
                <c:pt idx="18645">
                  <c:v>-0.32238499999999998</c:v>
                </c:pt>
                <c:pt idx="18646">
                  <c:v>-0.30959300000000001</c:v>
                </c:pt>
                <c:pt idx="18647">
                  <c:v>-0.304114</c:v>
                </c:pt>
                <c:pt idx="18648">
                  <c:v>-0.30114600000000002</c:v>
                </c:pt>
                <c:pt idx="18649">
                  <c:v>-0.29378399999999999</c:v>
                </c:pt>
                <c:pt idx="18650">
                  <c:v>-0.29017300000000001</c:v>
                </c:pt>
                <c:pt idx="18651">
                  <c:v>-0.28260600000000002</c:v>
                </c:pt>
                <c:pt idx="18652">
                  <c:v>-0.27692899999999998</c:v>
                </c:pt>
                <c:pt idx="18653">
                  <c:v>-0.268515</c:v>
                </c:pt>
                <c:pt idx="18654">
                  <c:v>-0.26300299999999999</c:v>
                </c:pt>
                <c:pt idx="18655">
                  <c:v>-0.254776</c:v>
                </c:pt>
                <c:pt idx="18656">
                  <c:v>-0.248864</c:v>
                </c:pt>
                <c:pt idx="18657">
                  <c:v>-0.246367</c:v>
                </c:pt>
                <c:pt idx="18658">
                  <c:v>-0.24305599999999999</c:v>
                </c:pt>
                <c:pt idx="18659">
                  <c:v>-0.24335100000000001</c:v>
                </c:pt>
                <c:pt idx="18660">
                  <c:v>-0.23864199999999999</c:v>
                </c:pt>
                <c:pt idx="18661">
                  <c:v>-0.222714</c:v>
                </c:pt>
                <c:pt idx="18662">
                  <c:v>-0.211062</c:v>
                </c:pt>
                <c:pt idx="18663">
                  <c:v>-0.20128599999999999</c:v>
                </c:pt>
                <c:pt idx="18664">
                  <c:v>-0.19875499999999999</c:v>
                </c:pt>
                <c:pt idx="18665">
                  <c:v>-0.196268</c:v>
                </c:pt>
                <c:pt idx="18666">
                  <c:v>-0.195302</c:v>
                </c:pt>
                <c:pt idx="18667">
                  <c:v>-0.190694</c:v>
                </c:pt>
                <c:pt idx="18668">
                  <c:v>-0.18088699999999999</c:v>
                </c:pt>
                <c:pt idx="18669">
                  <c:v>-0.17877599999999999</c:v>
                </c:pt>
                <c:pt idx="18670">
                  <c:v>-0.179233</c:v>
                </c:pt>
                <c:pt idx="18671">
                  <c:v>-0.17838899999999999</c:v>
                </c:pt>
                <c:pt idx="18672">
                  <c:v>-0.17563000000000001</c:v>
                </c:pt>
                <c:pt idx="18673">
                  <c:v>-0.17193600000000001</c:v>
                </c:pt>
                <c:pt idx="18674">
                  <c:v>-0.167963</c:v>
                </c:pt>
                <c:pt idx="18675">
                  <c:v>-0.16414899999999999</c:v>
                </c:pt>
                <c:pt idx="18676">
                  <c:v>-0.16301399999999999</c:v>
                </c:pt>
                <c:pt idx="18677">
                  <c:v>-0.17017699999999999</c:v>
                </c:pt>
                <c:pt idx="18678">
                  <c:v>-0.16251099999999999</c:v>
                </c:pt>
                <c:pt idx="18679">
                  <c:v>-0.155505</c:v>
                </c:pt>
                <c:pt idx="18680">
                  <c:v>-0.14902899999999999</c:v>
                </c:pt>
                <c:pt idx="18681">
                  <c:v>-0.14643200000000001</c:v>
                </c:pt>
                <c:pt idx="18682">
                  <c:v>-0.135514</c:v>
                </c:pt>
                <c:pt idx="18683">
                  <c:v>-0.12964899999999999</c:v>
                </c:pt>
                <c:pt idx="18684">
                  <c:v>-0.128522</c:v>
                </c:pt>
                <c:pt idx="18685">
                  <c:v>-0.12915399999999999</c:v>
                </c:pt>
                <c:pt idx="18686">
                  <c:v>-0.12520999999999999</c:v>
                </c:pt>
                <c:pt idx="18687">
                  <c:v>-0.119906</c:v>
                </c:pt>
                <c:pt idx="18688">
                  <c:v>-0.112846</c:v>
                </c:pt>
                <c:pt idx="18689">
                  <c:v>-0.108501</c:v>
                </c:pt>
                <c:pt idx="18690">
                  <c:v>-0.107955</c:v>
                </c:pt>
                <c:pt idx="18691">
                  <c:v>-0.111563</c:v>
                </c:pt>
                <c:pt idx="18692">
                  <c:v>-0.110626</c:v>
                </c:pt>
                <c:pt idx="18693">
                  <c:v>-0.112862</c:v>
                </c:pt>
                <c:pt idx="18694">
                  <c:v>-0.10570300000000001</c:v>
                </c:pt>
                <c:pt idx="18695">
                  <c:v>-0.11315699999999999</c:v>
                </c:pt>
                <c:pt idx="18696">
                  <c:v>-0.107317</c:v>
                </c:pt>
                <c:pt idx="18697">
                  <c:v>-9.8979399999999995E-2</c:v>
                </c:pt>
                <c:pt idx="18698">
                  <c:v>-8.6535500000000001E-2</c:v>
                </c:pt>
                <c:pt idx="18699">
                  <c:v>-8.27262E-2</c:v>
                </c:pt>
                <c:pt idx="18700">
                  <c:v>-7.78422E-2</c:v>
                </c:pt>
                <c:pt idx="18701">
                  <c:v>-7.0362099999999997E-2</c:v>
                </c:pt>
                <c:pt idx="18702">
                  <c:v>-6.9820499999999994E-2</c:v>
                </c:pt>
                <c:pt idx="18703">
                  <c:v>-6.8159700000000004E-2</c:v>
                </c:pt>
                <c:pt idx="18704">
                  <c:v>-7.0588999999999999E-2</c:v>
                </c:pt>
                <c:pt idx="18705">
                  <c:v>-7.4863700000000005E-2</c:v>
                </c:pt>
                <c:pt idx="18706">
                  <c:v>-7.6653899999999997E-2</c:v>
                </c:pt>
                <c:pt idx="18707">
                  <c:v>-7.9463500000000006E-2</c:v>
                </c:pt>
                <c:pt idx="18708">
                  <c:v>-8.1265799999999999E-2</c:v>
                </c:pt>
                <c:pt idx="18709">
                  <c:v>-7.7635200000000001E-2</c:v>
                </c:pt>
                <c:pt idx="18710">
                  <c:v>-6.9008899999999998E-2</c:v>
                </c:pt>
                <c:pt idx="18711">
                  <c:v>-6.2312699999999999E-2</c:v>
                </c:pt>
                <c:pt idx="18712">
                  <c:v>-5.7583099999999998E-2</c:v>
                </c:pt>
                <c:pt idx="18713">
                  <c:v>-5.35775E-2</c:v>
                </c:pt>
                <c:pt idx="18714">
                  <c:v>-4.2935599999999997E-2</c:v>
                </c:pt>
                <c:pt idx="18715">
                  <c:v>-4.0300200000000001E-2</c:v>
                </c:pt>
                <c:pt idx="18716">
                  <c:v>-4.3402900000000001E-2</c:v>
                </c:pt>
                <c:pt idx="18717">
                  <c:v>-4.6968200000000002E-2</c:v>
                </c:pt>
                <c:pt idx="18718">
                  <c:v>-4.3892300000000002E-2</c:v>
                </c:pt>
                <c:pt idx="18719">
                  <c:v>-4.4839700000000003E-2</c:v>
                </c:pt>
                <c:pt idx="18720">
                  <c:v>-4.5460500000000001E-2</c:v>
                </c:pt>
                <c:pt idx="18721">
                  <c:v>-4.2343199999999998E-2</c:v>
                </c:pt>
                <c:pt idx="18722">
                  <c:v>-4.0577700000000001E-2</c:v>
                </c:pt>
                <c:pt idx="18723">
                  <c:v>-3.6735200000000003E-2</c:v>
                </c:pt>
                <c:pt idx="18724">
                  <c:v>-3.13545E-2</c:v>
                </c:pt>
                <c:pt idx="18725">
                  <c:v>-2.99729E-2</c:v>
                </c:pt>
                <c:pt idx="18726">
                  <c:v>-3.1890799999999997E-2</c:v>
                </c:pt>
                <c:pt idx="18727">
                  <c:v>-2.8453200000000001E-2</c:v>
                </c:pt>
                <c:pt idx="18728">
                  <c:v>-1.69535E-2</c:v>
                </c:pt>
                <c:pt idx="18729">
                  <c:v>-5.6114900000000002E-3</c:v>
                </c:pt>
                <c:pt idx="18730">
                  <c:v>1.4057399999999999E-3</c:v>
                </c:pt>
                <c:pt idx="18731">
                  <c:v>7.2566599999999998E-3</c:v>
                </c:pt>
                <c:pt idx="18732">
                  <c:v>2.8545699999999999E-3</c:v>
                </c:pt>
                <c:pt idx="18733">
                  <c:v>3.8545900000000002E-3</c:v>
                </c:pt>
                <c:pt idx="18734">
                  <c:v>8.32397E-3</c:v>
                </c:pt>
                <c:pt idx="18735">
                  <c:v>1.53417E-2</c:v>
                </c:pt>
                <c:pt idx="18736">
                  <c:v>1.5992200000000002E-2</c:v>
                </c:pt>
                <c:pt idx="18737">
                  <c:v>1.5101E-2</c:v>
                </c:pt>
                <c:pt idx="18738">
                  <c:v>9.4440099999999992E-3</c:v>
                </c:pt>
                <c:pt idx="18739">
                  <c:v>7.5075200000000002E-3</c:v>
                </c:pt>
                <c:pt idx="18740">
                  <c:v>5.9575000000000001E-3</c:v>
                </c:pt>
                <c:pt idx="18741">
                  <c:v>1.02057E-2</c:v>
                </c:pt>
                <c:pt idx="18742">
                  <c:v>1.0663499999999999E-2</c:v>
                </c:pt>
                <c:pt idx="18743">
                  <c:v>8.3929399999999998E-3</c:v>
                </c:pt>
                <c:pt idx="18744">
                  <c:v>8.1760400000000007E-3</c:v>
                </c:pt>
                <c:pt idx="18745">
                  <c:v>2.1042399999999999E-2</c:v>
                </c:pt>
                <c:pt idx="18746">
                  <c:v>3.6805200000000003E-2</c:v>
                </c:pt>
                <c:pt idx="18747">
                  <c:v>3.9766500000000003E-2</c:v>
                </c:pt>
                <c:pt idx="18748">
                  <c:v>3.91204E-2</c:v>
                </c:pt>
                <c:pt idx="18749">
                  <c:v>3.9941499999999998E-2</c:v>
                </c:pt>
                <c:pt idx="18750">
                  <c:v>4.3740800000000003E-2</c:v>
                </c:pt>
                <c:pt idx="18751">
                  <c:v>5.2280100000000003E-2</c:v>
                </c:pt>
                <c:pt idx="18752">
                  <c:v>6.2556600000000004E-2</c:v>
                </c:pt>
                <c:pt idx="18753">
                  <c:v>6.9818699999999997E-2</c:v>
                </c:pt>
                <c:pt idx="18754">
                  <c:v>7.0522799999999997E-2</c:v>
                </c:pt>
                <c:pt idx="18755">
                  <c:v>7.1189199999999994E-2</c:v>
                </c:pt>
                <c:pt idx="18756">
                  <c:v>7.2132699999999994E-2</c:v>
                </c:pt>
                <c:pt idx="18757">
                  <c:v>7.5878899999999999E-2</c:v>
                </c:pt>
                <c:pt idx="18758">
                  <c:v>8.2295400000000005E-2</c:v>
                </c:pt>
                <c:pt idx="18759">
                  <c:v>8.6359099999999994E-2</c:v>
                </c:pt>
                <c:pt idx="18760">
                  <c:v>8.7039599999999995E-2</c:v>
                </c:pt>
                <c:pt idx="18761">
                  <c:v>8.6336599999999999E-2</c:v>
                </c:pt>
                <c:pt idx="18762">
                  <c:v>8.1187499999999996E-2</c:v>
                </c:pt>
                <c:pt idx="18763">
                  <c:v>7.8782199999999997E-2</c:v>
                </c:pt>
                <c:pt idx="18764">
                  <c:v>8.0362900000000001E-2</c:v>
                </c:pt>
                <c:pt idx="18765">
                  <c:v>8.2248399999999999E-2</c:v>
                </c:pt>
                <c:pt idx="18766">
                  <c:v>8.3196900000000004E-2</c:v>
                </c:pt>
                <c:pt idx="18767">
                  <c:v>8.8253799999999993E-2</c:v>
                </c:pt>
                <c:pt idx="18768">
                  <c:v>0.100842</c:v>
                </c:pt>
                <c:pt idx="18769">
                  <c:v>0.100229</c:v>
                </c:pt>
                <c:pt idx="18770">
                  <c:v>9.3457299999999993E-2</c:v>
                </c:pt>
                <c:pt idx="18771">
                  <c:v>9.2271500000000006E-2</c:v>
                </c:pt>
                <c:pt idx="18772">
                  <c:v>0.101331</c:v>
                </c:pt>
                <c:pt idx="18773">
                  <c:v>0.114535</c:v>
                </c:pt>
                <c:pt idx="18774">
                  <c:v>0.119158</c:v>
                </c:pt>
                <c:pt idx="18775">
                  <c:v>0.11834500000000001</c:v>
                </c:pt>
                <c:pt idx="18776">
                  <c:v>0.11468200000000001</c:v>
                </c:pt>
                <c:pt idx="18777">
                  <c:v>0.11308</c:v>
                </c:pt>
                <c:pt idx="18778">
                  <c:v>0.11834500000000001</c:v>
                </c:pt>
                <c:pt idx="18779">
                  <c:v>0.115851</c:v>
                </c:pt>
                <c:pt idx="18780">
                  <c:v>0.113222</c:v>
                </c:pt>
                <c:pt idx="18781">
                  <c:v>0.109268</c:v>
                </c:pt>
                <c:pt idx="18782">
                  <c:v>0.11113099999999999</c:v>
                </c:pt>
                <c:pt idx="18783">
                  <c:v>0.113984</c:v>
                </c:pt>
                <c:pt idx="18784">
                  <c:v>0.119759</c:v>
                </c:pt>
                <c:pt idx="18785">
                  <c:v>0.12027</c:v>
                </c:pt>
                <c:pt idx="18786">
                  <c:v>0.11897000000000001</c:v>
                </c:pt>
                <c:pt idx="18787">
                  <c:v>0.117089</c:v>
                </c:pt>
                <c:pt idx="18788">
                  <c:v>0.12279900000000001</c:v>
                </c:pt>
                <c:pt idx="18789">
                  <c:v>0.132967</c:v>
                </c:pt>
                <c:pt idx="18790">
                  <c:v>0.141208</c:v>
                </c:pt>
                <c:pt idx="18791">
                  <c:v>0.14203199999999999</c:v>
                </c:pt>
                <c:pt idx="18792">
                  <c:v>0.13736200000000001</c:v>
                </c:pt>
                <c:pt idx="18793">
                  <c:v>0.12784599999999999</c:v>
                </c:pt>
                <c:pt idx="18794">
                  <c:v>0.123996</c:v>
                </c:pt>
                <c:pt idx="18795">
                  <c:v>0.124777</c:v>
                </c:pt>
                <c:pt idx="18796">
                  <c:v>0.12873999999999999</c:v>
                </c:pt>
                <c:pt idx="18797">
                  <c:v>0.13297</c:v>
                </c:pt>
                <c:pt idx="18798">
                  <c:v>0.134243</c:v>
                </c:pt>
                <c:pt idx="18799">
                  <c:v>0.12957199999999999</c:v>
                </c:pt>
                <c:pt idx="18800">
                  <c:v>0.12788099999999999</c:v>
                </c:pt>
                <c:pt idx="18801">
                  <c:v>0.12388</c:v>
                </c:pt>
                <c:pt idx="18802">
                  <c:v>0.12945999999999999</c:v>
                </c:pt>
                <c:pt idx="18803">
                  <c:v>0.136044</c:v>
                </c:pt>
                <c:pt idx="18804">
                  <c:v>0.135321</c:v>
                </c:pt>
                <c:pt idx="18805">
                  <c:v>0.13811599999999999</c:v>
                </c:pt>
                <c:pt idx="18806">
                  <c:v>0.13691300000000001</c:v>
                </c:pt>
                <c:pt idx="18807">
                  <c:v>0.139708</c:v>
                </c:pt>
                <c:pt idx="18808">
                  <c:v>0.13757800000000001</c:v>
                </c:pt>
                <c:pt idx="18809">
                  <c:v>0.13738800000000001</c:v>
                </c:pt>
                <c:pt idx="18810">
                  <c:v>0.13337099999999999</c:v>
                </c:pt>
                <c:pt idx="18811">
                  <c:v>0.12998899999999999</c:v>
                </c:pt>
                <c:pt idx="18812">
                  <c:v>0.13098799999999999</c:v>
                </c:pt>
                <c:pt idx="18813">
                  <c:v>0.133577</c:v>
                </c:pt>
                <c:pt idx="18814">
                  <c:v>0.12997300000000001</c:v>
                </c:pt>
                <c:pt idx="18815">
                  <c:v>0.130607</c:v>
                </c:pt>
                <c:pt idx="18816">
                  <c:v>0.12798200000000001</c:v>
                </c:pt>
                <c:pt idx="18817">
                  <c:v>0.129855</c:v>
                </c:pt>
                <c:pt idx="18818">
                  <c:v>0.13076499999999999</c:v>
                </c:pt>
                <c:pt idx="18819">
                  <c:v>0.13330600000000001</c:v>
                </c:pt>
                <c:pt idx="18820">
                  <c:v>0.135272</c:v>
                </c:pt>
                <c:pt idx="18821">
                  <c:v>0.13686599999999999</c:v>
                </c:pt>
                <c:pt idx="18822">
                  <c:v>0.139678</c:v>
                </c:pt>
                <c:pt idx="18823">
                  <c:v>0.14093</c:v>
                </c:pt>
                <c:pt idx="18824">
                  <c:v>0.14439399999999999</c:v>
                </c:pt>
                <c:pt idx="18825">
                  <c:v>0.14694299999999999</c:v>
                </c:pt>
                <c:pt idx="18826">
                  <c:v>0.146726</c:v>
                </c:pt>
                <c:pt idx="18827">
                  <c:v>0.132053</c:v>
                </c:pt>
                <c:pt idx="18828">
                  <c:v>0.12906899999999999</c:v>
                </c:pt>
                <c:pt idx="18829">
                  <c:v>0.123672</c:v>
                </c:pt>
                <c:pt idx="18830">
                  <c:v>0.117049</c:v>
                </c:pt>
                <c:pt idx="18831">
                  <c:v>0.11676300000000001</c:v>
                </c:pt>
                <c:pt idx="18832">
                  <c:v>0.11559700000000001</c:v>
                </c:pt>
                <c:pt idx="18833">
                  <c:v>0.11724999999999999</c:v>
                </c:pt>
                <c:pt idx="18834">
                  <c:v>0.117899</c:v>
                </c:pt>
                <c:pt idx="18835">
                  <c:v>0.119744</c:v>
                </c:pt>
                <c:pt idx="18836">
                  <c:v>0.12335400000000001</c:v>
                </c:pt>
                <c:pt idx="18837">
                  <c:v>0.12080100000000001</c:v>
                </c:pt>
                <c:pt idx="18838">
                  <c:v>0.12046900000000001</c:v>
                </c:pt>
                <c:pt idx="18839">
                  <c:v>0.114944</c:v>
                </c:pt>
                <c:pt idx="18840">
                  <c:v>0.121195</c:v>
                </c:pt>
                <c:pt idx="18841">
                  <c:v>0.12520600000000001</c:v>
                </c:pt>
                <c:pt idx="18842">
                  <c:v>0.12559899999999999</c:v>
                </c:pt>
                <c:pt idx="18843">
                  <c:v>0.124401</c:v>
                </c:pt>
                <c:pt idx="18844">
                  <c:v>0.122934</c:v>
                </c:pt>
                <c:pt idx="18845">
                  <c:v>0.114424</c:v>
                </c:pt>
                <c:pt idx="18846">
                  <c:v>0.10652</c:v>
                </c:pt>
                <c:pt idx="18847">
                  <c:v>0.107326</c:v>
                </c:pt>
                <c:pt idx="18848">
                  <c:v>0.108122</c:v>
                </c:pt>
                <c:pt idx="18849">
                  <c:v>0.101184</c:v>
                </c:pt>
                <c:pt idx="18850">
                  <c:v>9.7471199999999994E-2</c:v>
                </c:pt>
                <c:pt idx="18851">
                  <c:v>0.101449</c:v>
                </c:pt>
                <c:pt idx="18852">
                  <c:v>0.103964</c:v>
                </c:pt>
                <c:pt idx="18853">
                  <c:v>0.101006</c:v>
                </c:pt>
                <c:pt idx="18854">
                  <c:v>0.100176</c:v>
                </c:pt>
                <c:pt idx="18855">
                  <c:v>9.9304900000000002E-2</c:v>
                </c:pt>
                <c:pt idx="18856">
                  <c:v>9.6636E-2</c:v>
                </c:pt>
                <c:pt idx="18857">
                  <c:v>9.5883399999999994E-2</c:v>
                </c:pt>
                <c:pt idx="18858">
                  <c:v>9.4450000000000006E-2</c:v>
                </c:pt>
                <c:pt idx="18859">
                  <c:v>9.0789900000000007E-2</c:v>
                </c:pt>
                <c:pt idx="18860">
                  <c:v>9.0383099999999994E-2</c:v>
                </c:pt>
                <c:pt idx="18861">
                  <c:v>9.3285300000000002E-2</c:v>
                </c:pt>
                <c:pt idx="18862">
                  <c:v>9.6186199999999999E-2</c:v>
                </c:pt>
                <c:pt idx="18863">
                  <c:v>9.7521700000000003E-2</c:v>
                </c:pt>
                <c:pt idx="18864">
                  <c:v>9.0598100000000001E-2</c:v>
                </c:pt>
                <c:pt idx="18865">
                  <c:v>7.7771300000000002E-2</c:v>
                </c:pt>
                <c:pt idx="18866">
                  <c:v>6.9994700000000007E-2</c:v>
                </c:pt>
                <c:pt idx="18867">
                  <c:v>7.2734999999999994E-2</c:v>
                </c:pt>
                <c:pt idx="18868">
                  <c:v>7.0900599999999994E-2</c:v>
                </c:pt>
                <c:pt idx="18869">
                  <c:v>6.6737400000000002E-2</c:v>
                </c:pt>
                <c:pt idx="18870">
                  <c:v>6.5288600000000002E-2</c:v>
                </c:pt>
                <c:pt idx="18871">
                  <c:v>6.3674900000000006E-2</c:v>
                </c:pt>
                <c:pt idx="18872">
                  <c:v>6.6495600000000002E-2</c:v>
                </c:pt>
                <c:pt idx="18873">
                  <c:v>6.6852499999999995E-2</c:v>
                </c:pt>
                <c:pt idx="18874">
                  <c:v>6.1559599999999999E-2</c:v>
                </c:pt>
                <c:pt idx="18875">
                  <c:v>5.8979999999999998E-2</c:v>
                </c:pt>
                <c:pt idx="18876">
                  <c:v>6.0816500000000003E-2</c:v>
                </c:pt>
                <c:pt idx="18877">
                  <c:v>6.4194899999999999E-2</c:v>
                </c:pt>
                <c:pt idx="18878">
                  <c:v>6.5663600000000003E-2</c:v>
                </c:pt>
                <c:pt idx="18879">
                  <c:v>7.0434800000000006E-2</c:v>
                </c:pt>
                <c:pt idx="18880">
                  <c:v>7.3493900000000001E-2</c:v>
                </c:pt>
                <c:pt idx="18881">
                  <c:v>6.9452899999999998E-2</c:v>
                </c:pt>
                <c:pt idx="18882">
                  <c:v>5.9931499999999999E-2</c:v>
                </c:pt>
                <c:pt idx="18883">
                  <c:v>5.6526E-2</c:v>
                </c:pt>
                <c:pt idx="18884">
                  <c:v>7.1829699999999996E-2</c:v>
                </c:pt>
                <c:pt idx="18885">
                  <c:v>8.9222300000000004E-2</c:v>
                </c:pt>
                <c:pt idx="18886">
                  <c:v>9.8752199999999998E-2</c:v>
                </c:pt>
                <c:pt idx="18887">
                  <c:v>0.104999</c:v>
                </c:pt>
                <c:pt idx="18888">
                  <c:v>0.114311</c:v>
                </c:pt>
                <c:pt idx="18889">
                  <c:v>0.121167</c:v>
                </c:pt>
                <c:pt idx="18890">
                  <c:v>0.12420399999999999</c:v>
                </c:pt>
                <c:pt idx="18891">
                  <c:v>9.7229700000000002E-2</c:v>
                </c:pt>
                <c:pt idx="18892">
                  <c:v>7.5900599999999999E-2</c:v>
                </c:pt>
                <c:pt idx="18893">
                  <c:v>7.5109099999999998E-2</c:v>
                </c:pt>
                <c:pt idx="18894">
                  <c:v>6.7462300000000003E-2</c:v>
                </c:pt>
                <c:pt idx="18895">
                  <c:v>5.6919400000000002E-2</c:v>
                </c:pt>
                <c:pt idx="18896">
                  <c:v>5.5468200000000002E-2</c:v>
                </c:pt>
                <c:pt idx="18897">
                  <c:v>5.4382399999999997E-2</c:v>
                </c:pt>
                <c:pt idx="18898">
                  <c:v>3.7281300000000003E-2</c:v>
                </c:pt>
                <c:pt idx="18899">
                  <c:v>2.5839299999999999E-2</c:v>
                </c:pt>
                <c:pt idx="18900">
                  <c:v>2.0887099999999999E-2</c:v>
                </c:pt>
                <c:pt idx="18901">
                  <c:v>1.5557E-2</c:v>
                </c:pt>
                <c:pt idx="18902">
                  <c:v>1.90081E-2</c:v>
                </c:pt>
                <c:pt idx="18903">
                  <c:v>2.0377900000000001E-2</c:v>
                </c:pt>
                <c:pt idx="18904">
                  <c:v>9.9195099999999994E-3</c:v>
                </c:pt>
                <c:pt idx="18905">
                  <c:v>3.32037E-3</c:v>
                </c:pt>
                <c:pt idx="18906">
                  <c:v>-5.5061199999999998E-3</c:v>
                </c:pt>
                <c:pt idx="18907">
                  <c:v>-1.0015400000000001E-2</c:v>
                </c:pt>
                <c:pt idx="18908">
                  <c:v>-9.0720200000000001E-3</c:v>
                </c:pt>
                <c:pt idx="18909">
                  <c:v>-4.9072899999999999E-3</c:v>
                </c:pt>
                <c:pt idx="18910">
                  <c:v>-5.4724500000000002E-3</c:v>
                </c:pt>
                <c:pt idx="18911">
                  <c:v>-5.8398499999999997E-3</c:v>
                </c:pt>
                <c:pt idx="18912">
                  <c:v>-3.7566600000000002E-3</c:v>
                </c:pt>
                <c:pt idx="18913">
                  <c:v>-5.4316800000000004E-3</c:v>
                </c:pt>
                <c:pt idx="18914">
                  <c:v>-9.7331799999999993E-3</c:v>
                </c:pt>
                <c:pt idx="18915">
                  <c:v>-1.52909E-2</c:v>
                </c:pt>
                <c:pt idx="18916">
                  <c:v>-1.0384900000000001E-2</c:v>
                </c:pt>
                <c:pt idx="18917">
                  <c:v>-1.5381000000000001E-2</c:v>
                </c:pt>
                <c:pt idx="18918">
                  <c:v>-2.1598099999999999E-2</c:v>
                </c:pt>
                <c:pt idx="18919">
                  <c:v>-2.48559E-2</c:v>
                </c:pt>
                <c:pt idx="18920">
                  <c:v>-2.1970400000000001E-2</c:v>
                </c:pt>
                <c:pt idx="18921">
                  <c:v>-2.08735E-2</c:v>
                </c:pt>
                <c:pt idx="18922">
                  <c:v>-2.3423300000000001E-2</c:v>
                </c:pt>
                <c:pt idx="18923">
                  <c:v>-2.2968599999999999E-2</c:v>
                </c:pt>
                <c:pt idx="18924">
                  <c:v>-2.40118E-2</c:v>
                </c:pt>
                <c:pt idx="18925">
                  <c:v>-2.70777E-2</c:v>
                </c:pt>
                <c:pt idx="18926">
                  <c:v>-2.9599899999999998E-2</c:v>
                </c:pt>
                <c:pt idx="18927">
                  <c:v>-2.95477E-2</c:v>
                </c:pt>
                <c:pt idx="18928">
                  <c:v>-2.64841E-2</c:v>
                </c:pt>
                <c:pt idx="18929">
                  <c:v>-2.4208500000000001E-2</c:v>
                </c:pt>
                <c:pt idx="18930">
                  <c:v>-2.5624399999999999E-2</c:v>
                </c:pt>
                <c:pt idx="18931">
                  <c:v>-2.0933E-2</c:v>
                </c:pt>
                <c:pt idx="18932">
                  <c:v>-2.0011999999999999E-2</c:v>
                </c:pt>
                <c:pt idx="18933">
                  <c:v>-2.9020199999999999E-2</c:v>
                </c:pt>
                <c:pt idx="18934">
                  <c:v>-4.2549799999999999E-2</c:v>
                </c:pt>
                <c:pt idx="18935">
                  <c:v>-4.1324600000000003E-2</c:v>
                </c:pt>
                <c:pt idx="18936">
                  <c:v>-3.3395800000000003E-2</c:v>
                </c:pt>
                <c:pt idx="18937">
                  <c:v>-2.5406700000000001E-2</c:v>
                </c:pt>
                <c:pt idx="18938">
                  <c:v>-2.39487E-2</c:v>
                </c:pt>
                <c:pt idx="18939">
                  <c:v>-2.4321499999999999E-2</c:v>
                </c:pt>
                <c:pt idx="18940">
                  <c:v>-2.6076800000000001E-2</c:v>
                </c:pt>
                <c:pt idx="18941">
                  <c:v>-2.5232000000000001E-2</c:v>
                </c:pt>
                <c:pt idx="18942">
                  <c:v>-2.51545E-2</c:v>
                </c:pt>
                <c:pt idx="18943">
                  <c:v>-1.8414400000000001E-2</c:v>
                </c:pt>
                <c:pt idx="18944">
                  <c:v>-8.2693300000000001E-3</c:v>
                </c:pt>
                <c:pt idx="18945">
                  <c:v>6.7404800000000001E-3</c:v>
                </c:pt>
                <c:pt idx="18946">
                  <c:v>1.44692E-2</c:v>
                </c:pt>
                <c:pt idx="18947">
                  <c:v>1.32642E-2</c:v>
                </c:pt>
                <c:pt idx="18948">
                  <c:v>8.2758299999999996E-3</c:v>
                </c:pt>
                <c:pt idx="18949">
                  <c:v>5.3093400000000001E-3</c:v>
                </c:pt>
                <c:pt idx="18950">
                  <c:v>1.9766800000000002E-3</c:v>
                </c:pt>
                <c:pt idx="18951">
                  <c:v>1.8716399999999999E-3</c:v>
                </c:pt>
                <c:pt idx="18952">
                  <c:v>7.8797099999999998E-3</c:v>
                </c:pt>
                <c:pt idx="18953">
                  <c:v>1.6234100000000001E-2</c:v>
                </c:pt>
                <c:pt idx="18954">
                  <c:v>1.5913299999999998E-2</c:v>
                </c:pt>
                <c:pt idx="18955">
                  <c:v>1.29242E-2</c:v>
                </c:pt>
                <c:pt idx="18956">
                  <c:v>8.3880900000000008E-3</c:v>
                </c:pt>
                <c:pt idx="18957">
                  <c:v>4.7895200000000002E-3</c:v>
                </c:pt>
                <c:pt idx="18958">
                  <c:v>5.0022399999999998E-3</c:v>
                </c:pt>
                <c:pt idx="18959">
                  <c:v>4.0927899999999998E-3</c:v>
                </c:pt>
                <c:pt idx="18960">
                  <c:v>-6.1428999999999997E-4</c:v>
                </c:pt>
                <c:pt idx="18961">
                  <c:v>-5.44926E-3</c:v>
                </c:pt>
                <c:pt idx="18962">
                  <c:v>-8.55706E-3</c:v>
                </c:pt>
                <c:pt idx="18963">
                  <c:v>-1.0134900000000001E-2</c:v>
                </c:pt>
                <c:pt idx="18964">
                  <c:v>-7.4282300000000001E-3</c:v>
                </c:pt>
                <c:pt idx="18965">
                  <c:v>-1.41651E-2</c:v>
                </c:pt>
                <c:pt idx="18966">
                  <c:v>-3.1530200000000001E-2</c:v>
                </c:pt>
                <c:pt idx="18967">
                  <c:v>-3.8991699999999997E-2</c:v>
                </c:pt>
                <c:pt idx="18968">
                  <c:v>-3.5726500000000001E-2</c:v>
                </c:pt>
                <c:pt idx="18969">
                  <c:v>-3.3056700000000001E-2</c:v>
                </c:pt>
                <c:pt idx="18970">
                  <c:v>-3.7080799999999997E-2</c:v>
                </c:pt>
                <c:pt idx="18971">
                  <c:v>-4.2866500000000002E-2</c:v>
                </c:pt>
                <c:pt idx="18972">
                  <c:v>-4.4544399999999998E-2</c:v>
                </c:pt>
                <c:pt idx="18973">
                  <c:v>-4.4148699999999999E-2</c:v>
                </c:pt>
                <c:pt idx="18974">
                  <c:v>-4.0689099999999999E-2</c:v>
                </c:pt>
                <c:pt idx="18975">
                  <c:v>-3.6702199999999997E-2</c:v>
                </c:pt>
                <c:pt idx="18976">
                  <c:v>-3.3573800000000001E-2</c:v>
                </c:pt>
                <c:pt idx="18977">
                  <c:v>-2.8862499999999999E-2</c:v>
                </c:pt>
                <c:pt idx="18978">
                  <c:v>-2.4286599999999998E-2</c:v>
                </c:pt>
                <c:pt idx="18979">
                  <c:v>-2.3732E-2</c:v>
                </c:pt>
                <c:pt idx="18980">
                  <c:v>-2.7005299999999999E-2</c:v>
                </c:pt>
                <c:pt idx="18981">
                  <c:v>-2.8455000000000001E-2</c:v>
                </c:pt>
                <c:pt idx="18982">
                  <c:v>-2.6613899999999999E-2</c:v>
                </c:pt>
                <c:pt idx="18983">
                  <c:v>-2.2302900000000001E-2</c:v>
                </c:pt>
                <c:pt idx="18984">
                  <c:v>-2.1519099999999999E-2</c:v>
                </c:pt>
                <c:pt idx="18985">
                  <c:v>-2.5340499999999998E-2</c:v>
                </c:pt>
                <c:pt idx="18986">
                  <c:v>-2.8225400000000001E-2</c:v>
                </c:pt>
                <c:pt idx="18987">
                  <c:v>-3.0627600000000001E-2</c:v>
                </c:pt>
                <c:pt idx="18988">
                  <c:v>-2.9513000000000001E-2</c:v>
                </c:pt>
                <c:pt idx="18989">
                  <c:v>-2.8246299999999998E-2</c:v>
                </c:pt>
                <c:pt idx="18990">
                  <c:v>-2.7837500000000001E-2</c:v>
                </c:pt>
                <c:pt idx="18991">
                  <c:v>-2.96371E-2</c:v>
                </c:pt>
                <c:pt idx="18992">
                  <c:v>-3.3039899999999997E-2</c:v>
                </c:pt>
                <c:pt idx="18993">
                  <c:v>-3.5077700000000003E-2</c:v>
                </c:pt>
                <c:pt idx="18994">
                  <c:v>-3.8926599999999999E-2</c:v>
                </c:pt>
                <c:pt idx="18995">
                  <c:v>-3.8933700000000002E-2</c:v>
                </c:pt>
                <c:pt idx="18996">
                  <c:v>-3.9618500000000001E-2</c:v>
                </c:pt>
                <c:pt idx="18997">
                  <c:v>-3.9778399999999998E-2</c:v>
                </c:pt>
                <c:pt idx="18998">
                  <c:v>-4.2674400000000001E-2</c:v>
                </c:pt>
                <c:pt idx="18999">
                  <c:v>-4.4907299999999997E-2</c:v>
                </c:pt>
                <c:pt idx="19000">
                  <c:v>-4.8288400000000002E-2</c:v>
                </c:pt>
                <c:pt idx="19001">
                  <c:v>-5.0431499999999997E-2</c:v>
                </c:pt>
                <c:pt idx="19002">
                  <c:v>-5.3779E-2</c:v>
                </c:pt>
                <c:pt idx="19003">
                  <c:v>-5.9308699999999999E-2</c:v>
                </c:pt>
                <c:pt idx="19004">
                  <c:v>-6.8568699999999996E-2</c:v>
                </c:pt>
                <c:pt idx="19005">
                  <c:v>-7.5339000000000003E-2</c:v>
                </c:pt>
                <c:pt idx="19006">
                  <c:v>-7.7853000000000006E-2</c:v>
                </c:pt>
                <c:pt idx="19007">
                  <c:v>-7.8387700000000005E-2</c:v>
                </c:pt>
                <c:pt idx="19008">
                  <c:v>-7.8441300000000005E-2</c:v>
                </c:pt>
                <c:pt idx="19009">
                  <c:v>-8.0407900000000004E-2</c:v>
                </c:pt>
                <c:pt idx="19010">
                  <c:v>-8.5460599999999998E-2</c:v>
                </c:pt>
                <c:pt idx="19011">
                  <c:v>-8.3968699999999993E-2</c:v>
                </c:pt>
                <c:pt idx="19012">
                  <c:v>-7.6374999999999998E-2</c:v>
                </c:pt>
                <c:pt idx="19013">
                  <c:v>-7.6657199999999995E-2</c:v>
                </c:pt>
                <c:pt idx="19014">
                  <c:v>-7.8024499999999997E-2</c:v>
                </c:pt>
                <c:pt idx="19015">
                  <c:v>-7.3692800000000003E-2</c:v>
                </c:pt>
                <c:pt idx="19016">
                  <c:v>-7.2634500000000005E-2</c:v>
                </c:pt>
                <c:pt idx="19017">
                  <c:v>-7.5066599999999997E-2</c:v>
                </c:pt>
                <c:pt idx="19018">
                  <c:v>-8.3445199999999997E-2</c:v>
                </c:pt>
                <c:pt idx="19019">
                  <c:v>-9.1499999999999998E-2</c:v>
                </c:pt>
                <c:pt idx="19020">
                  <c:v>-9.6763600000000005E-2</c:v>
                </c:pt>
                <c:pt idx="19021">
                  <c:v>-9.8196000000000006E-2</c:v>
                </c:pt>
                <c:pt idx="19022">
                  <c:v>-0.100796</c:v>
                </c:pt>
                <c:pt idx="19023">
                  <c:v>-0.101816</c:v>
                </c:pt>
                <c:pt idx="19024">
                  <c:v>-0.100025</c:v>
                </c:pt>
                <c:pt idx="19025">
                  <c:v>-0.102284</c:v>
                </c:pt>
                <c:pt idx="19026">
                  <c:v>-0.110651</c:v>
                </c:pt>
                <c:pt idx="19027">
                  <c:v>-0.114304</c:v>
                </c:pt>
                <c:pt idx="19028">
                  <c:v>-0.110264</c:v>
                </c:pt>
                <c:pt idx="19029">
                  <c:v>-0.107725</c:v>
                </c:pt>
                <c:pt idx="19030">
                  <c:v>-0.106202</c:v>
                </c:pt>
                <c:pt idx="19031">
                  <c:v>-0.117005</c:v>
                </c:pt>
                <c:pt idx="19032">
                  <c:v>-0.12493600000000001</c:v>
                </c:pt>
                <c:pt idx="19033">
                  <c:v>-0.12815799999999999</c:v>
                </c:pt>
                <c:pt idx="19034">
                  <c:v>-0.12903899999999999</c:v>
                </c:pt>
                <c:pt idx="19035">
                  <c:v>-0.12553900000000001</c:v>
                </c:pt>
                <c:pt idx="19036">
                  <c:v>-0.125747</c:v>
                </c:pt>
                <c:pt idx="19037">
                  <c:v>-0.12684000000000001</c:v>
                </c:pt>
                <c:pt idx="19038">
                  <c:v>-0.13228100000000001</c:v>
                </c:pt>
                <c:pt idx="19039">
                  <c:v>-0.132383</c:v>
                </c:pt>
                <c:pt idx="19040">
                  <c:v>-0.135411</c:v>
                </c:pt>
                <c:pt idx="19041">
                  <c:v>-0.134466</c:v>
                </c:pt>
                <c:pt idx="19042">
                  <c:v>-0.13136200000000001</c:v>
                </c:pt>
                <c:pt idx="19043">
                  <c:v>-0.12754199999999999</c:v>
                </c:pt>
                <c:pt idx="19044">
                  <c:v>-0.12321699999999999</c:v>
                </c:pt>
                <c:pt idx="19045">
                  <c:v>-0.121739</c:v>
                </c:pt>
                <c:pt idx="19046">
                  <c:v>-0.121209</c:v>
                </c:pt>
                <c:pt idx="19047">
                  <c:v>-0.121007</c:v>
                </c:pt>
                <c:pt idx="19048">
                  <c:v>-0.121877</c:v>
                </c:pt>
                <c:pt idx="19049">
                  <c:v>-0.12307899999999999</c:v>
                </c:pt>
                <c:pt idx="19050">
                  <c:v>-0.125357</c:v>
                </c:pt>
                <c:pt idx="19051">
                  <c:v>-0.118279</c:v>
                </c:pt>
                <c:pt idx="19052">
                  <c:v>-0.11720800000000001</c:v>
                </c:pt>
                <c:pt idx="19053">
                  <c:v>-0.116703</c:v>
                </c:pt>
                <c:pt idx="19054">
                  <c:v>-0.118767</c:v>
                </c:pt>
                <c:pt idx="19055">
                  <c:v>-0.115221</c:v>
                </c:pt>
                <c:pt idx="19056">
                  <c:v>-0.11374099999999999</c:v>
                </c:pt>
                <c:pt idx="19057">
                  <c:v>-0.111873</c:v>
                </c:pt>
                <c:pt idx="19058">
                  <c:v>-0.11024299999999999</c:v>
                </c:pt>
                <c:pt idx="19059">
                  <c:v>-0.109583</c:v>
                </c:pt>
                <c:pt idx="19060">
                  <c:v>-0.116747</c:v>
                </c:pt>
                <c:pt idx="19061">
                  <c:v>-0.12621399999999999</c:v>
                </c:pt>
                <c:pt idx="19062">
                  <c:v>-0.135549</c:v>
                </c:pt>
                <c:pt idx="19063">
                  <c:v>-0.139512</c:v>
                </c:pt>
                <c:pt idx="19064">
                  <c:v>-0.14240800000000001</c:v>
                </c:pt>
                <c:pt idx="19065">
                  <c:v>-0.144288</c:v>
                </c:pt>
                <c:pt idx="19066">
                  <c:v>-0.14219100000000001</c:v>
                </c:pt>
                <c:pt idx="19067">
                  <c:v>-0.14403299999999999</c:v>
                </c:pt>
                <c:pt idx="19068">
                  <c:v>-0.141515</c:v>
                </c:pt>
                <c:pt idx="19069">
                  <c:v>-0.13736599999999999</c:v>
                </c:pt>
                <c:pt idx="19070">
                  <c:v>-0.134965</c:v>
                </c:pt>
                <c:pt idx="19071">
                  <c:v>-0.137512</c:v>
                </c:pt>
                <c:pt idx="19072">
                  <c:v>-0.14285999999999999</c:v>
                </c:pt>
                <c:pt idx="19073">
                  <c:v>-0.14810899999999999</c:v>
                </c:pt>
                <c:pt idx="19074">
                  <c:v>-0.147615</c:v>
                </c:pt>
                <c:pt idx="19075">
                  <c:v>-0.14261299999999999</c:v>
                </c:pt>
                <c:pt idx="19076">
                  <c:v>-0.140208</c:v>
                </c:pt>
                <c:pt idx="19077">
                  <c:v>-0.14196900000000001</c:v>
                </c:pt>
                <c:pt idx="19078">
                  <c:v>-0.144537</c:v>
                </c:pt>
                <c:pt idx="19079">
                  <c:v>-0.14383399999999999</c:v>
                </c:pt>
                <c:pt idx="19080">
                  <c:v>-0.13881599999999999</c:v>
                </c:pt>
                <c:pt idx="19081">
                  <c:v>-0.13742299999999999</c:v>
                </c:pt>
                <c:pt idx="19082">
                  <c:v>-0.13989399999999999</c:v>
                </c:pt>
                <c:pt idx="19083">
                  <c:v>-0.13908200000000001</c:v>
                </c:pt>
                <c:pt idx="19084">
                  <c:v>-0.136015</c:v>
                </c:pt>
                <c:pt idx="19085">
                  <c:v>-0.134436</c:v>
                </c:pt>
                <c:pt idx="19086">
                  <c:v>-0.132829</c:v>
                </c:pt>
                <c:pt idx="19087">
                  <c:v>-0.13378200000000001</c:v>
                </c:pt>
                <c:pt idx="19088">
                  <c:v>-0.13186</c:v>
                </c:pt>
                <c:pt idx="19089">
                  <c:v>-0.12923799999999999</c:v>
                </c:pt>
                <c:pt idx="19090">
                  <c:v>-0.12968199999999999</c:v>
                </c:pt>
                <c:pt idx="19091">
                  <c:v>-0.129112</c:v>
                </c:pt>
                <c:pt idx="19092">
                  <c:v>-0.13207199999999999</c:v>
                </c:pt>
                <c:pt idx="19093">
                  <c:v>-0.13159199999999999</c:v>
                </c:pt>
                <c:pt idx="19094">
                  <c:v>-0.13056300000000001</c:v>
                </c:pt>
                <c:pt idx="19095">
                  <c:v>-0.12801999999999999</c:v>
                </c:pt>
                <c:pt idx="19096">
                  <c:v>-0.130443</c:v>
                </c:pt>
                <c:pt idx="19097">
                  <c:v>-0.14244799999999999</c:v>
                </c:pt>
                <c:pt idx="19098">
                  <c:v>-0.146925</c:v>
                </c:pt>
                <c:pt idx="19099">
                  <c:v>-0.14838100000000001</c:v>
                </c:pt>
                <c:pt idx="19100">
                  <c:v>-0.142202</c:v>
                </c:pt>
                <c:pt idx="19101">
                  <c:v>-0.12764</c:v>
                </c:pt>
                <c:pt idx="19102">
                  <c:v>-0.123322</c:v>
                </c:pt>
                <c:pt idx="19103">
                  <c:v>-0.12527099999999999</c:v>
                </c:pt>
                <c:pt idx="19104">
                  <c:v>-0.12210699999999999</c:v>
                </c:pt>
                <c:pt idx="19105">
                  <c:v>-0.117562</c:v>
                </c:pt>
                <c:pt idx="19106">
                  <c:v>-0.114673</c:v>
                </c:pt>
                <c:pt idx="19107">
                  <c:v>-0.11563</c:v>
                </c:pt>
                <c:pt idx="19108">
                  <c:v>-0.11182400000000001</c:v>
                </c:pt>
                <c:pt idx="19109">
                  <c:v>-0.104752</c:v>
                </c:pt>
                <c:pt idx="19110">
                  <c:v>-9.9278400000000003E-2</c:v>
                </c:pt>
                <c:pt idx="19111">
                  <c:v>-9.4203999999999996E-2</c:v>
                </c:pt>
                <c:pt idx="19112">
                  <c:v>-8.9216500000000004E-2</c:v>
                </c:pt>
                <c:pt idx="19113">
                  <c:v>-8.4498900000000002E-2</c:v>
                </c:pt>
                <c:pt idx="19114">
                  <c:v>-8.0042600000000005E-2</c:v>
                </c:pt>
                <c:pt idx="19115">
                  <c:v>-8.6220099999999994E-2</c:v>
                </c:pt>
                <c:pt idx="19116">
                  <c:v>-8.6194400000000004E-2</c:v>
                </c:pt>
                <c:pt idx="19117">
                  <c:v>-8.2149100000000003E-2</c:v>
                </c:pt>
                <c:pt idx="19118">
                  <c:v>-7.3791999999999996E-2</c:v>
                </c:pt>
                <c:pt idx="19119">
                  <c:v>-7.2069900000000006E-2</c:v>
                </c:pt>
                <c:pt idx="19120">
                  <c:v>-6.8793499999999994E-2</c:v>
                </c:pt>
                <c:pt idx="19121">
                  <c:v>-6.5378099999999995E-2</c:v>
                </c:pt>
                <c:pt idx="19122">
                  <c:v>-6.3351500000000005E-2</c:v>
                </c:pt>
                <c:pt idx="19123">
                  <c:v>-6.0791199999999997E-2</c:v>
                </c:pt>
                <c:pt idx="19124">
                  <c:v>-5.8762399999999999E-2</c:v>
                </c:pt>
                <c:pt idx="19125">
                  <c:v>-5.6064299999999997E-2</c:v>
                </c:pt>
                <c:pt idx="19126">
                  <c:v>-5.3194900000000003E-2</c:v>
                </c:pt>
                <c:pt idx="19127">
                  <c:v>-5.3608500000000003E-2</c:v>
                </c:pt>
                <c:pt idx="19128">
                  <c:v>-5.6059999999999999E-2</c:v>
                </c:pt>
                <c:pt idx="19129">
                  <c:v>-5.5284800000000002E-2</c:v>
                </c:pt>
                <c:pt idx="19130">
                  <c:v>-5.0718699999999999E-2</c:v>
                </c:pt>
                <c:pt idx="19131">
                  <c:v>-4.81947E-2</c:v>
                </c:pt>
                <c:pt idx="19132">
                  <c:v>-4.0948900000000003E-2</c:v>
                </c:pt>
                <c:pt idx="19133">
                  <c:v>-2.92287E-2</c:v>
                </c:pt>
                <c:pt idx="19134">
                  <c:v>-2.3557600000000001E-2</c:v>
                </c:pt>
                <c:pt idx="19135">
                  <c:v>-1.6228800000000002E-2</c:v>
                </c:pt>
                <c:pt idx="19136">
                  <c:v>-1.16238E-2</c:v>
                </c:pt>
                <c:pt idx="19137">
                  <c:v>-1.3022799999999999E-2</c:v>
                </c:pt>
                <c:pt idx="19138">
                  <c:v>-1.2927900000000001E-2</c:v>
                </c:pt>
                <c:pt idx="19139">
                  <c:v>-7.6488800000000003E-3</c:v>
                </c:pt>
                <c:pt idx="19140">
                  <c:v>-1.4780500000000001E-3</c:v>
                </c:pt>
                <c:pt idx="19141">
                  <c:v>-3.76516E-3</c:v>
                </c:pt>
                <c:pt idx="19142">
                  <c:v>7.9409599999999999E-4</c:v>
                </c:pt>
                <c:pt idx="19143">
                  <c:v>8.7532899999999999E-4</c:v>
                </c:pt>
                <c:pt idx="19144">
                  <c:v>-1.4674899999999999E-3</c:v>
                </c:pt>
                <c:pt idx="19145">
                  <c:v>-5.8923999999999999E-4</c:v>
                </c:pt>
                <c:pt idx="19146">
                  <c:v>8.1810400000000005E-3</c:v>
                </c:pt>
                <c:pt idx="19147">
                  <c:v>2.4784E-2</c:v>
                </c:pt>
                <c:pt idx="19148">
                  <c:v>3.2309299999999999E-2</c:v>
                </c:pt>
                <c:pt idx="19149">
                  <c:v>3.46396E-2</c:v>
                </c:pt>
                <c:pt idx="19150">
                  <c:v>4.0300099999999998E-2</c:v>
                </c:pt>
                <c:pt idx="19151">
                  <c:v>4.3005000000000002E-2</c:v>
                </c:pt>
                <c:pt idx="19152">
                  <c:v>4.4882699999999998E-2</c:v>
                </c:pt>
                <c:pt idx="19153">
                  <c:v>4.6260299999999997E-2</c:v>
                </c:pt>
                <c:pt idx="19154">
                  <c:v>4.9499300000000003E-2</c:v>
                </c:pt>
                <c:pt idx="19155">
                  <c:v>4.7766999999999997E-2</c:v>
                </c:pt>
                <c:pt idx="19156">
                  <c:v>3.94597E-2</c:v>
                </c:pt>
                <c:pt idx="19157">
                  <c:v>3.5387700000000001E-2</c:v>
                </c:pt>
                <c:pt idx="19158">
                  <c:v>3.0915000000000002E-2</c:v>
                </c:pt>
                <c:pt idx="19159">
                  <c:v>3.07592E-2</c:v>
                </c:pt>
                <c:pt idx="19160">
                  <c:v>3.4586699999999998E-2</c:v>
                </c:pt>
                <c:pt idx="19161">
                  <c:v>4.2733599999999997E-2</c:v>
                </c:pt>
                <c:pt idx="19162">
                  <c:v>4.5562699999999998E-2</c:v>
                </c:pt>
                <c:pt idx="19163">
                  <c:v>4.5553099999999999E-2</c:v>
                </c:pt>
                <c:pt idx="19164">
                  <c:v>4.8948899999999997E-2</c:v>
                </c:pt>
                <c:pt idx="19165">
                  <c:v>5.5875500000000002E-2</c:v>
                </c:pt>
                <c:pt idx="19166">
                  <c:v>7.0426600000000006E-2</c:v>
                </c:pt>
                <c:pt idx="19167">
                  <c:v>7.7382800000000002E-2</c:v>
                </c:pt>
                <c:pt idx="19168">
                  <c:v>8.4180000000000005E-2</c:v>
                </c:pt>
                <c:pt idx="19169">
                  <c:v>9.2204900000000006E-2</c:v>
                </c:pt>
                <c:pt idx="19170">
                  <c:v>9.5038600000000001E-2</c:v>
                </c:pt>
                <c:pt idx="19171">
                  <c:v>0.100241</c:v>
                </c:pt>
                <c:pt idx="19172">
                  <c:v>0.10548399999999999</c:v>
                </c:pt>
                <c:pt idx="19173">
                  <c:v>0.108139</c:v>
                </c:pt>
                <c:pt idx="19174">
                  <c:v>0.117286</c:v>
                </c:pt>
                <c:pt idx="19175">
                  <c:v>0.13495699999999999</c:v>
                </c:pt>
                <c:pt idx="19176">
                  <c:v>0.145678</c:v>
                </c:pt>
                <c:pt idx="19177">
                  <c:v>0.15495100000000001</c:v>
                </c:pt>
                <c:pt idx="19178">
                  <c:v>0.16380500000000001</c:v>
                </c:pt>
                <c:pt idx="19179">
                  <c:v>0.16911499999999999</c:v>
                </c:pt>
                <c:pt idx="19180">
                  <c:v>0.17405499999999999</c:v>
                </c:pt>
                <c:pt idx="19181">
                  <c:v>0.180892</c:v>
                </c:pt>
                <c:pt idx="19182">
                  <c:v>0.183422</c:v>
                </c:pt>
                <c:pt idx="19183">
                  <c:v>0.176178</c:v>
                </c:pt>
                <c:pt idx="19184">
                  <c:v>0.170929</c:v>
                </c:pt>
                <c:pt idx="19185">
                  <c:v>0.16975699999999999</c:v>
                </c:pt>
                <c:pt idx="19186">
                  <c:v>0.173315</c:v>
                </c:pt>
                <c:pt idx="19187">
                  <c:v>0.17885100000000001</c:v>
                </c:pt>
                <c:pt idx="19188">
                  <c:v>0.18768599999999999</c:v>
                </c:pt>
                <c:pt idx="19189">
                  <c:v>0.19592300000000001</c:v>
                </c:pt>
                <c:pt idx="19190">
                  <c:v>0.20700399999999999</c:v>
                </c:pt>
                <c:pt idx="19191">
                  <c:v>0.22396099999999999</c:v>
                </c:pt>
                <c:pt idx="19192">
                  <c:v>0.24029300000000001</c:v>
                </c:pt>
                <c:pt idx="19193">
                  <c:v>0.24951999999999999</c:v>
                </c:pt>
                <c:pt idx="19194">
                  <c:v>0.26487500000000003</c:v>
                </c:pt>
                <c:pt idx="19195">
                  <c:v>0.27795599999999998</c:v>
                </c:pt>
                <c:pt idx="19196">
                  <c:v>0.28312100000000001</c:v>
                </c:pt>
                <c:pt idx="19197">
                  <c:v>0.28098200000000001</c:v>
                </c:pt>
                <c:pt idx="19198">
                  <c:v>0.28820600000000002</c:v>
                </c:pt>
                <c:pt idx="19199">
                  <c:v>0.30192200000000002</c:v>
                </c:pt>
                <c:pt idx="19200">
                  <c:v>0.31236799999999998</c:v>
                </c:pt>
                <c:pt idx="19201">
                  <c:v>0.31726900000000002</c:v>
                </c:pt>
                <c:pt idx="19202">
                  <c:v>0.32306000000000001</c:v>
                </c:pt>
                <c:pt idx="19203">
                  <c:v>0.32955400000000001</c:v>
                </c:pt>
                <c:pt idx="19204">
                  <c:v>0.34394000000000002</c:v>
                </c:pt>
                <c:pt idx="19205">
                  <c:v>0.357074</c:v>
                </c:pt>
                <c:pt idx="19206">
                  <c:v>0.36773600000000001</c:v>
                </c:pt>
                <c:pt idx="19207">
                  <c:v>0.38131500000000002</c:v>
                </c:pt>
                <c:pt idx="19208">
                  <c:v>0.39280599999999999</c:v>
                </c:pt>
                <c:pt idx="19209">
                  <c:v>0.39827000000000001</c:v>
                </c:pt>
                <c:pt idx="19210">
                  <c:v>0.40264699999999998</c:v>
                </c:pt>
                <c:pt idx="19211">
                  <c:v>0.41211399999999998</c:v>
                </c:pt>
                <c:pt idx="19212">
                  <c:v>0.42390600000000001</c:v>
                </c:pt>
                <c:pt idx="19213">
                  <c:v>0.431093</c:v>
                </c:pt>
                <c:pt idx="19214">
                  <c:v>0.44129000000000002</c:v>
                </c:pt>
                <c:pt idx="19215">
                  <c:v>0.45330500000000001</c:v>
                </c:pt>
                <c:pt idx="19216">
                  <c:v>0.45720699999999997</c:v>
                </c:pt>
                <c:pt idx="19217">
                  <c:v>0.46322600000000003</c:v>
                </c:pt>
                <c:pt idx="19218">
                  <c:v>0.46768199999999999</c:v>
                </c:pt>
                <c:pt idx="19219">
                  <c:v>0.47134199999999998</c:v>
                </c:pt>
                <c:pt idx="19220">
                  <c:v>0.47497400000000001</c:v>
                </c:pt>
                <c:pt idx="19221">
                  <c:v>0.48474400000000001</c:v>
                </c:pt>
                <c:pt idx="19222">
                  <c:v>0.49646800000000002</c:v>
                </c:pt>
                <c:pt idx="19223">
                  <c:v>0.50154299999999996</c:v>
                </c:pt>
                <c:pt idx="19224">
                  <c:v>0.510548</c:v>
                </c:pt>
                <c:pt idx="19225">
                  <c:v>0.52558400000000005</c:v>
                </c:pt>
                <c:pt idx="19226">
                  <c:v>0.53789399999999998</c:v>
                </c:pt>
                <c:pt idx="19227">
                  <c:v>0.54591199999999995</c:v>
                </c:pt>
                <c:pt idx="19228">
                  <c:v>0.55172500000000002</c:v>
                </c:pt>
                <c:pt idx="19229">
                  <c:v>0.55767800000000001</c:v>
                </c:pt>
                <c:pt idx="19230">
                  <c:v>0.57176199999999999</c:v>
                </c:pt>
                <c:pt idx="19231">
                  <c:v>0.58528500000000006</c:v>
                </c:pt>
                <c:pt idx="19232">
                  <c:v>0.59014699999999998</c:v>
                </c:pt>
                <c:pt idx="19233">
                  <c:v>0.59336999999999995</c:v>
                </c:pt>
                <c:pt idx="19234">
                  <c:v>0.598773</c:v>
                </c:pt>
                <c:pt idx="19235">
                  <c:v>0.60482000000000002</c:v>
                </c:pt>
                <c:pt idx="19236">
                  <c:v>0.610958</c:v>
                </c:pt>
                <c:pt idx="19237">
                  <c:v>0.62010900000000002</c:v>
                </c:pt>
                <c:pt idx="19238">
                  <c:v>0.62960199999999999</c:v>
                </c:pt>
                <c:pt idx="19239">
                  <c:v>0.63625699999999996</c:v>
                </c:pt>
                <c:pt idx="19240">
                  <c:v>0.64183800000000002</c:v>
                </c:pt>
                <c:pt idx="19241">
                  <c:v>0.64240900000000001</c:v>
                </c:pt>
                <c:pt idx="19242">
                  <c:v>0.638262</c:v>
                </c:pt>
                <c:pt idx="19243">
                  <c:v>0.63875999999999999</c:v>
                </c:pt>
                <c:pt idx="19244">
                  <c:v>0.64322999999999997</c:v>
                </c:pt>
                <c:pt idx="19245">
                  <c:v>0.65436000000000005</c:v>
                </c:pt>
                <c:pt idx="19246">
                  <c:v>0.66019700000000003</c:v>
                </c:pt>
                <c:pt idx="19247">
                  <c:v>0.66249199999999997</c:v>
                </c:pt>
                <c:pt idx="19248">
                  <c:v>0.65857900000000003</c:v>
                </c:pt>
                <c:pt idx="19249">
                  <c:v>0.66298500000000005</c:v>
                </c:pt>
                <c:pt idx="19250">
                  <c:v>0.66990099999999997</c:v>
                </c:pt>
                <c:pt idx="19251">
                  <c:v>0.67820100000000005</c:v>
                </c:pt>
                <c:pt idx="19252">
                  <c:v>0.68371899999999997</c:v>
                </c:pt>
                <c:pt idx="19253">
                  <c:v>0.68689999999999996</c:v>
                </c:pt>
                <c:pt idx="19254">
                  <c:v>0.68908999999999998</c:v>
                </c:pt>
                <c:pt idx="19255">
                  <c:v>0.69377</c:v>
                </c:pt>
                <c:pt idx="19256">
                  <c:v>0.69879999999999998</c:v>
                </c:pt>
                <c:pt idx="19257">
                  <c:v>0.70484599999999997</c:v>
                </c:pt>
                <c:pt idx="19258">
                  <c:v>0.71074199999999998</c:v>
                </c:pt>
                <c:pt idx="19259">
                  <c:v>0.71527300000000005</c:v>
                </c:pt>
                <c:pt idx="19260">
                  <c:v>0.72275599999999995</c:v>
                </c:pt>
                <c:pt idx="19261">
                  <c:v>0.73018300000000003</c:v>
                </c:pt>
                <c:pt idx="19262">
                  <c:v>0.74063599999999996</c:v>
                </c:pt>
                <c:pt idx="19263">
                  <c:v>0.74493200000000004</c:v>
                </c:pt>
                <c:pt idx="19264">
                  <c:v>0.74380000000000002</c:v>
                </c:pt>
                <c:pt idx="19265">
                  <c:v>0.73748199999999997</c:v>
                </c:pt>
                <c:pt idx="19266">
                  <c:v>0.72545499999999996</c:v>
                </c:pt>
                <c:pt idx="19267">
                  <c:v>0.71386400000000005</c:v>
                </c:pt>
                <c:pt idx="19268">
                  <c:v>0.69948699999999997</c:v>
                </c:pt>
                <c:pt idx="19269">
                  <c:v>0.69137400000000004</c:v>
                </c:pt>
                <c:pt idx="19270">
                  <c:v>0.68425499999999995</c:v>
                </c:pt>
                <c:pt idx="19271">
                  <c:v>0.68059899999999995</c:v>
                </c:pt>
                <c:pt idx="19272">
                  <c:v>0.70103099999999996</c:v>
                </c:pt>
                <c:pt idx="19273">
                  <c:v>0.74516300000000002</c:v>
                </c:pt>
                <c:pt idx="19274">
                  <c:v>0.776034</c:v>
                </c:pt>
                <c:pt idx="19275">
                  <c:v>0.616703</c:v>
                </c:pt>
                <c:pt idx="19276">
                  <c:v>-0.115748</c:v>
                </c:pt>
                <c:pt idx="19277">
                  <c:v>-0.27147500000000002</c:v>
                </c:pt>
                <c:pt idx="19278">
                  <c:v>0.21751400000000001</c:v>
                </c:pt>
                <c:pt idx="19279">
                  <c:v>0.54568099999999997</c:v>
                </c:pt>
                <c:pt idx="19280">
                  <c:v>0.54603599999999997</c:v>
                </c:pt>
                <c:pt idx="19281">
                  <c:v>0.49438599999999999</c:v>
                </c:pt>
                <c:pt idx="19282">
                  <c:v>0.48505599999999999</c:v>
                </c:pt>
                <c:pt idx="19283">
                  <c:v>0.47913600000000001</c:v>
                </c:pt>
                <c:pt idx="19284">
                  <c:v>0.47063500000000003</c:v>
                </c:pt>
                <c:pt idx="19285">
                  <c:v>0.45718199999999998</c:v>
                </c:pt>
                <c:pt idx="19286">
                  <c:v>0.44605299999999998</c:v>
                </c:pt>
                <c:pt idx="19287">
                  <c:v>0.43113299999999999</c:v>
                </c:pt>
                <c:pt idx="19288">
                  <c:v>0.40495799999999998</c:v>
                </c:pt>
                <c:pt idx="19289">
                  <c:v>0.38162000000000001</c:v>
                </c:pt>
                <c:pt idx="19290">
                  <c:v>0.35510000000000003</c:v>
                </c:pt>
                <c:pt idx="19291">
                  <c:v>0.333783</c:v>
                </c:pt>
                <c:pt idx="19292">
                  <c:v>0.32688299999999998</c:v>
                </c:pt>
                <c:pt idx="19293">
                  <c:v>0.31184200000000001</c:v>
                </c:pt>
                <c:pt idx="19294">
                  <c:v>0.292408</c:v>
                </c:pt>
                <c:pt idx="19295">
                  <c:v>0.27731600000000001</c:v>
                </c:pt>
                <c:pt idx="19296">
                  <c:v>0.25141599999999997</c:v>
                </c:pt>
                <c:pt idx="19297">
                  <c:v>0.224303</c:v>
                </c:pt>
                <c:pt idx="19298">
                  <c:v>0.20624799999999999</c:v>
                </c:pt>
                <c:pt idx="19299">
                  <c:v>0.18573700000000001</c:v>
                </c:pt>
                <c:pt idx="19300">
                  <c:v>0.16538</c:v>
                </c:pt>
                <c:pt idx="19301">
                  <c:v>0.14891499999999999</c:v>
                </c:pt>
                <c:pt idx="19302">
                  <c:v>0.13692299999999999</c:v>
                </c:pt>
                <c:pt idx="19303">
                  <c:v>0.12551699999999999</c:v>
                </c:pt>
                <c:pt idx="19304">
                  <c:v>0.113691</c:v>
                </c:pt>
                <c:pt idx="19305">
                  <c:v>9.6300800000000006E-2</c:v>
                </c:pt>
                <c:pt idx="19306">
                  <c:v>7.9270199999999999E-2</c:v>
                </c:pt>
                <c:pt idx="19307">
                  <c:v>7.6165300000000005E-2</c:v>
                </c:pt>
                <c:pt idx="19308">
                  <c:v>7.0617899999999997E-2</c:v>
                </c:pt>
                <c:pt idx="19309">
                  <c:v>6.1869599999999997E-2</c:v>
                </c:pt>
                <c:pt idx="19310">
                  <c:v>5.7695200000000002E-2</c:v>
                </c:pt>
                <c:pt idx="19311">
                  <c:v>5.2916199999999997E-2</c:v>
                </c:pt>
                <c:pt idx="19312">
                  <c:v>3.5859299999999997E-2</c:v>
                </c:pt>
                <c:pt idx="19313">
                  <c:v>2.07735E-2</c:v>
                </c:pt>
                <c:pt idx="19314">
                  <c:v>2.1778700000000002E-2</c:v>
                </c:pt>
                <c:pt idx="19315">
                  <c:v>2.5447399999999998E-2</c:v>
                </c:pt>
                <c:pt idx="19316">
                  <c:v>2.93344E-2</c:v>
                </c:pt>
                <c:pt idx="19317">
                  <c:v>2.99309E-2</c:v>
                </c:pt>
                <c:pt idx="19318">
                  <c:v>2.67681E-2</c:v>
                </c:pt>
                <c:pt idx="19319">
                  <c:v>1.36119E-2</c:v>
                </c:pt>
                <c:pt idx="19320">
                  <c:v>-1.00032E-2</c:v>
                </c:pt>
                <c:pt idx="19321">
                  <c:v>-2.4747399999999999E-2</c:v>
                </c:pt>
                <c:pt idx="19322">
                  <c:v>-3.4420399999999997E-2</c:v>
                </c:pt>
                <c:pt idx="19323">
                  <c:v>-3.9123699999999997E-2</c:v>
                </c:pt>
                <c:pt idx="19324">
                  <c:v>-4.3780399999999997E-2</c:v>
                </c:pt>
                <c:pt idx="19325">
                  <c:v>-4.6487500000000001E-2</c:v>
                </c:pt>
                <c:pt idx="19326">
                  <c:v>-4.5769400000000002E-2</c:v>
                </c:pt>
                <c:pt idx="19327">
                  <c:v>-4.2625299999999998E-2</c:v>
                </c:pt>
                <c:pt idx="19328">
                  <c:v>-4.3057900000000003E-2</c:v>
                </c:pt>
                <c:pt idx="19329">
                  <c:v>-4.4786300000000001E-2</c:v>
                </c:pt>
                <c:pt idx="19330">
                  <c:v>-4.55167E-2</c:v>
                </c:pt>
                <c:pt idx="19331">
                  <c:v>-5.09965E-2</c:v>
                </c:pt>
                <c:pt idx="19332">
                  <c:v>-5.6938000000000002E-2</c:v>
                </c:pt>
                <c:pt idx="19333">
                  <c:v>-6.4045099999999994E-2</c:v>
                </c:pt>
                <c:pt idx="19334">
                  <c:v>-6.0144900000000001E-2</c:v>
                </c:pt>
                <c:pt idx="19335">
                  <c:v>-5.9985499999999997E-2</c:v>
                </c:pt>
                <c:pt idx="19336">
                  <c:v>-6.4087000000000005E-2</c:v>
                </c:pt>
                <c:pt idx="19337">
                  <c:v>-6.6640400000000002E-2</c:v>
                </c:pt>
                <c:pt idx="19338">
                  <c:v>-6.7288000000000001E-2</c:v>
                </c:pt>
                <c:pt idx="19339">
                  <c:v>-6.6676200000000005E-2</c:v>
                </c:pt>
                <c:pt idx="19340">
                  <c:v>-7.3848499999999997E-2</c:v>
                </c:pt>
                <c:pt idx="19341">
                  <c:v>-8.9453299999999999E-2</c:v>
                </c:pt>
                <c:pt idx="19342">
                  <c:v>-0.100829</c:v>
                </c:pt>
                <c:pt idx="19343">
                  <c:v>-0.101648</c:v>
                </c:pt>
                <c:pt idx="19344">
                  <c:v>-0.10120899999999999</c:v>
                </c:pt>
                <c:pt idx="19345">
                  <c:v>-9.9900699999999995E-2</c:v>
                </c:pt>
                <c:pt idx="19346">
                  <c:v>-0.102323</c:v>
                </c:pt>
                <c:pt idx="19347">
                  <c:v>-9.6940499999999999E-2</c:v>
                </c:pt>
                <c:pt idx="19348">
                  <c:v>-8.7192000000000006E-2</c:v>
                </c:pt>
                <c:pt idx="19349">
                  <c:v>-6.5702899999999995E-2</c:v>
                </c:pt>
                <c:pt idx="19350">
                  <c:v>-5.0215099999999999E-2</c:v>
                </c:pt>
                <c:pt idx="19351">
                  <c:v>-4.3082099999999998E-2</c:v>
                </c:pt>
                <c:pt idx="19352">
                  <c:v>-3.7228799999999999E-2</c:v>
                </c:pt>
                <c:pt idx="19353">
                  <c:v>-3.8402800000000001E-2</c:v>
                </c:pt>
                <c:pt idx="19354">
                  <c:v>-4.2554000000000002E-2</c:v>
                </c:pt>
                <c:pt idx="19355">
                  <c:v>-4.2235799999999997E-2</c:v>
                </c:pt>
                <c:pt idx="19356">
                  <c:v>-4.2036299999999999E-2</c:v>
                </c:pt>
                <c:pt idx="19357">
                  <c:v>-4.9257500000000003E-2</c:v>
                </c:pt>
                <c:pt idx="19358">
                  <c:v>-7.05538E-2</c:v>
                </c:pt>
                <c:pt idx="19359">
                  <c:v>-7.9644400000000004E-2</c:v>
                </c:pt>
                <c:pt idx="19360">
                  <c:v>-8.1244499999999997E-2</c:v>
                </c:pt>
                <c:pt idx="19361">
                  <c:v>-7.8162200000000001E-2</c:v>
                </c:pt>
                <c:pt idx="19362">
                  <c:v>-7.5504399999999999E-2</c:v>
                </c:pt>
                <c:pt idx="19363">
                  <c:v>-7.85304E-2</c:v>
                </c:pt>
                <c:pt idx="19364">
                  <c:v>-8.4559499999999996E-2</c:v>
                </c:pt>
                <c:pt idx="19365">
                  <c:v>-8.4925299999999995E-2</c:v>
                </c:pt>
                <c:pt idx="19366">
                  <c:v>-7.8034199999999998E-2</c:v>
                </c:pt>
                <c:pt idx="19367">
                  <c:v>-7.0562100000000003E-2</c:v>
                </c:pt>
                <c:pt idx="19368">
                  <c:v>-6.7151799999999998E-2</c:v>
                </c:pt>
                <c:pt idx="19369">
                  <c:v>-6.9393499999999997E-2</c:v>
                </c:pt>
                <c:pt idx="19370">
                  <c:v>-7.1924100000000005E-2</c:v>
                </c:pt>
                <c:pt idx="19371">
                  <c:v>-6.9034899999999996E-2</c:v>
                </c:pt>
                <c:pt idx="19372">
                  <c:v>-6.2715300000000002E-2</c:v>
                </c:pt>
                <c:pt idx="19373">
                  <c:v>-5.8668199999999997E-2</c:v>
                </c:pt>
                <c:pt idx="19374">
                  <c:v>-6.0156899999999999E-2</c:v>
                </c:pt>
                <c:pt idx="19375">
                  <c:v>-6.1540299999999999E-2</c:v>
                </c:pt>
                <c:pt idx="19376">
                  <c:v>-6.2812599999999996E-2</c:v>
                </c:pt>
                <c:pt idx="19377">
                  <c:v>-6.0227500000000003E-2</c:v>
                </c:pt>
                <c:pt idx="19378">
                  <c:v>-5.7041799999999997E-2</c:v>
                </c:pt>
                <c:pt idx="19379">
                  <c:v>-5.6603899999999999E-2</c:v>
                </c:pt>
                <c:pt idx="19380">
                  <c:v>-6.1257600000000002E-2</c:v>
                </c:pt>
                <c:pt idx="19381">
                  <c:v>-6.7756899999999995E-2</c:v>
                </c:pt>
                <c:pt idx="19382">
                  <c:v>-6.9480700000000006E-2</c:v>
                </c:pt>
                <c:pt idx="19383">
                  <c:v>-6.8847500000000006E-2</c:v>
                </c:pt>
                <c:pt idx="19384">
                  <c:v>-6.5579299999999993E-2</c:v>
                </c:pt>
                <c:pt idx="19385">
                  <c:v>-6.3649300000000006E-2</c:v>
                </c:pt>
                <c:pt idx="19386">
                  <c:v>-6.9620699999999994E-2</c:v>
                </c:pt>
                <c:pt idx="19387">
                  <c:v>-7.4527700000000002E-2</c:v>
                </c:pt>
                <c:pt idx="19388">
                  <c:v>-7.4584700000000004E-2</c:v>
                </c:pt>
                <c:pt idx="19389">
                  <c:v>-7.4153899999999995E-2</c:v>
                </c:pt>
                <c:pt idx="19390">
                  <c:v>-7.7994400000000005E-2</c:v>
                </c:pt>
                <c:pt idx="19391">
                  <c:v>-8.1560099999999996E-2</c:v>
                </c:pt>
                <c:pt idx="19392">
                  <c:v>-9.5490199999999997E-2</c:v>
                </c:pt>
                <c:pt idx="19393">
                  <c:v>-0.104627</c:v>
                </c:pt>
                <c:pt idx="19394">
                  <c:v>-0.10739799999999999</c:v>
                </c:pt>
                <c:pt idx="19395">
                  <c:v>-0.114342</c:v>
                </c:pt>
                <c:pt idx="19396">
                  <c:v>-0.12246799999999999</c:v>
                </c:pt>
                <c:pt idx="19397">
                  <c:v>-0.122339</c:v>
                </c:pt>
                <c:pt idx="19398">
                  <c:v>-0.120046</c:v>
                </c:pt>
                <c:pt idx="19399">
                  <c:v>-0.110092</c:v>
                </c:pt>
                <c:pt idx="19400">
                  <c:v>-0.10446</c:v>
                </c:pt>
                <c:pt idx="19401">
                  <c:v>-0.109362</c:v>
                </c:pt>
                <c:pt idx="19402">
                  <c:v>-0.11612699999999999</c:v>
                </c:pt>
                <c:pt idx="19403">
                  <c:v>-0.11949</c:v>
                </c:pt>
                <c:pt idx="19404">
                  <c:v>-0.12123399999999999</c:v>
                </c:pt>
                <c:pt idx="19405">
                  <c:v>-0.122063</c:v>
                </c:pt>
                <c:pt idx="19406">
                  <c:v>-0.121938</c:v>
                </c:pt>
                <c:pt idx="19407">
                  <c:v>-0.12012100000000001</c:v>
                </c:pt>
                <c:pt idx="19408">
                  <c:v>-0.119689</c:v>
                </c:pt>
                <c:pt idx="19409">
                  <c:v>-0.12350899999999999</c:v>
                </c:pt>
                <c:pt idx="19410">
                  <c:v>-0.132299</c:v>
                </c:pt>
                <c:pt idx="19411">
                  <c:v>-0.13564499999999999</c:v>
                </c:pt>
                <c:pt idx="19412">
                  <c:v>-0.137242</c:v>
                </c:pt>
                <c:pt idx="19413">
                  <c:v>-0.13883100000000001</c:v>
                </c:pt>
                <c:pt idx="19414">
                  <c:v>-0.141902</c:v>
                </c:pt>
                <c:pt idx="19415">
                  <c:v>-0.144676</c:v>
                </c:pt>
                <c:pt idx="19416">
                  <c:v>-0.144897</c:v>
                </c:pt>
                <c:pt idx="19417">
                  <c:v>-0.14682500000000001</c:v>
                </c:pt>
                <c:pt idx="19418">
                  <c:v>-0.15804399999999999</c:v>
                </c:pt>
                <c:pt idx="19419">
                  <c:v>-0.164797</c:v>
                </c:pt>
                <c:pt idx="19420">
                  <c:v>-0.17302200000000001</c:v>
                </c:pt>
                <c:pt idx="19421">
                  <c:v>-0.17823800000000001</c:v>
                </c:pt>
                <c:pt idx="19422">
                  <c:v>-0.18484500000000001</c:v>
                </c:pt>
                <c:pt idx="19423">
                  <c:v>-0.18699199999999999</c:v>
                </c:pt>
                <c:pt idx="19424">
                  <c:v>-0.19231799999999999</c:v>
                </c:pt>
                <c:pt idx="19425">
                  <c:v>-0.193776</c:v>
                </c:pt>
                <c:pt idx="19426">
                  <c:v>-0.18998899999999999</c:v>
                </c:pt>
                <c:pt idx="19427">
                  <c:v>-0.192299</c:v>
                </c:pt>
                <c:pt idx="19428">
                  <c:v>-0.19578599999999999</c:v>
                </c:pt>
                <c:pt idx="19429">
                  <c:v>-0.196495</c:v>
                </c:pt>
                <c:pt idx="19430">
                  <c:v>-0.197185</c:v>
                </c:pt>
                <c:pt idx="19431">
                  <c:v>-0.19908300000000001</c:v>
                </c:pt>
                <c:pt idx="19432">
                  <c:v>-0.197103</c:v>
                </c:pt>
                <c:pt idx="19433">
                  <c:v>-0.193718</c:v>
                </c:pt>
                <c:pt idx="19434">
                  <c:v>-0.18284800000000001</c:v>
                </c:pt>
                <c:pt idx="19435">
                  <c:v>-0.18507199999999999</c:v>
                </c:pt>
                <c:pt idx="19436">
                  <c:v>-0.18801399999999999</c:v>
                </c:pt>
                <c:pt idx="19437">
                  <c:v>-0.195517</c:v>
                </c:pt>
                <c:pt idx="19438">
                  <c:v>-0.19789599999999999</c:v>
                </c:pt>
                <c:pt idx="19439">
                  <c:v>-0.20274</c:v>
                </c:pt>
                <c:pt idx="19440">
                  <c:v>-0.20267399999999999</c:v>
                </c:pt>
                <c:pt idx="19441">
                  <c:v>-0.204627</c:v>
                </c:pt>
                <c:pt idx="19442">
                  <c:v>-0.20524600000000001</c:v>
                </c:pt>
                <c:pt idx="19443">
                  <c:v>-0.208956</c:v>
                </c:pt>
                <c:pt idx="19444">
                  <c:v>-0.214809</c:v>
                </c:pt>
                <c:pt idx="19445">
                  <c:v>-0.22072</c:v>
                </c:pt>
                <c:pt idx="19446">
                  <c:v>-0.22884399999999999</c:v>
                </c:pt>
                <c:pt idx="19447">
                  <c:v>-0.237484</c:v>
                </c:pt>
                <c:pt idx="19448">
                  <c:v>-0.236403</c:v>
                </c:pt>
                <c:pt idx="19449">
                  <c:v>-0.24113899999999999</c:v>
                </c:pt>
                <c:pt idx="19450">
                  <c:v>-0.24571000000000001</c:v>
                </c:pt>
                <c:pt idx="19451">
                  <c:v>-0.25060399999999999</c:v>
                </c:pt>
                <c:pt idx="19452">
                  <c:v>-0.25073400000000001</c:v>
                </c:pt>
                <c:pt idx="19453">
                  <c:v>-0.24806600000000001</c:v>
                </c:pt>
                <c:pt idx="19454">
                  <c:v>-0.24850800000000001</c:v>
                </c:pt>
                <c:pt idx="19455">
                  <c:v>-0.24823999999999999</c:v>
                </c:pt>
                <c:pt idx="19456">
                  <c:v>-0.248056</c:v>
                </c:pt>
                <c:pt idx="19457">
                  <c:v>-0.248665</c:v>
                </c:pt>
                <c:pt idx="19458">
                  <c:v>-0.250587</c:v>
                </c:pt>
                <c:pt idx="19459">
                  <c:v>-0.25017099999999998</c:v>
                </c:pt>
                <c:pt idx="19460">
                  <c:v>-0.252195</c:v>
                </c:pt>
                <c:pt idx="19461">
                  <c:v>-0.256994</c:v>
                </c:pt>
                <c:pt idx="19462">
                  <c:v>-0.25647500000000001</c:v>
                </c:pt>
                <c:pt idx="19463">
                  <c:v>-0.24290500000000001</c:v>
                </c:pt>
                <c:pt idx="19464">
                  <c:v>-0.22847100000000001</c:v>
                </c:pt>
                <c:pt idx="19465">
                  <c:v>-0.22640299999999999</c:v>
                </c:pt>
                <c:pt idx="19466">
                  <c:v>-0.21756500000000001</c:v>
                </c:pt>
                <c:pt idx="19467">
                  <c:v>-0.221522</c:v>
                </c:pt>
                <c:pt idx="19468">
                  <c:v>-0.230042</c:v>
                </c:pt>
                <c:pt idx="19469">
                  <c:v>-0.23272200000000001</c:v>
                </c:pt>
                <c:pt idx="19470">
                  <c:v>-0.23044100000000001</c:v>
                </c:pt>
                <c:pt idx="19471">
                  <c:v>-0.229211</c:v>
                </c:pt>
                <c:pt idx="19472">
                  <c:v>-0.22958000000000001</c:v>
                </c:pt>
                <c:pt idx="19473">
                  <c:v>-0.227932</c:v>
                </c:pt>
                <c:pt idx="19474">
                  <c:v>-0.22691700000000001</c:v>
                </c:pt>
                <c:pt idx="19475">
                  <c:v>-0.22947799999999999</c:v>
                </c:pt>
                <c:pt idx="19476">
                  <c:v>-0.23394799999999999</c:v>
                </c:pt>
                <c:pt idx="19477">
                  <c:v>-0.23826</c:v>
                </c:pt>
                <c:pt idx="19478">
                  <c:v>-0.23589599999999999</c:v>
                </c:pt>
                <c:pt idx="19479">
                  <c:v>-0.23493700000000001</c:v>
                </c:pt>
                <c:pt idx="19480">
                  <c:v>-0.23665700000000001</c:v>
                </c:pt>
                <c:pt idx="19481">
                  <c:v>-0.24287</c:v>
                </c:pt>
                <c:pt idx="19482">
                  <c:v>-0.251772</c:v>
                </c:pt>
                <c:pt idx="19483">
                  <c:v>-0.26311800000000002</c:v>
                </c:pt>
                <c:pt idx="19484">
                  <c:v>-0.26912700000000001</c:v>
                </c:pt>
                <c:pt idx="19485">
                  <c:v>-0.274198</c:v>
                </c:pt>
                <c:pt idx="19486">
                  <c:v>-0.27981600000000001</c:v>
                </c:pt>
                <c:pt idx="19487">
                  <c:v>-0.28639799999999999</c:v>
                </c:pt>
                <c:pt idx="19488">
                  <c:v>-0.293624</c:v>
                </c:pt>
                <c:pt idx="19489">
                  <c:v>-0.29580800000000002</c:v>
                </c:pt>
                <c:pt idx="19490">
                  <c:v>-0.29787999999999998</c:v>
                </c:pt>
                <c:pt idx="19491">
                  <c:v>-0.30452099999999999</c:v>
                </c:pt>
                <c:pt idx="19492">
                  <c:v>-0.311699</c:v>
                </c:pt>
                <c:pt idx="19493">
                  <c:v>-0.32081300000000001</c:v>
                </c:pt>
                <c:pt idx="19494">
                  <c:v>-0.32534200000000002</c:v>
                </c:pt>
                <c:pt idx="19495">
                  <c:v>-0.32879599999999998</c:v>
                </c:pt>
                <c:pt idx="19496">
                  <c:v>-0.33433600000000002</c:v>
                </c:pt>
                <c:pt idx="19497">
                  <c:v>-0.35764200000000002</c:v>
                </c:pt>
                <c:pt idx="19498">
                  <c:v>-0.36588599999999999</c:v>
                </c:pt>
                <c:pt idx="19499">
                  <c:v>-0.37007600000000002</c:v>
                </c:pt>
                <c:pt idx="19500">
                  <c:v>-0.36859900000000001</c:v>
                </c:pt>
                <c:pt idx="19501">
                  <c:v>-0.37154100000000001</c:v>
                </c:pt>
                <c:pt idx="19502">
                  <c:v>-0.375251</c:v>
                </c:pt>
                <c:pt idx="19503">
                  <c:v>-0.38258599999999998</c:v>
                </c:pt>
                <c:pt idx="19504">
                  <c:v>-0.39365299999999998</c:v>
                </c:pt>
                <c:pt idx="19505">
                  <c:v>-0.39858700000000002</c:v>
                </c:pt>
                <c:pt idx="19506">
                  <c:v>-0.39869500000000002</c:v>
                </c:pt>
                <c:pt idx="19507">
                  <c:v>-0.40051599999999998</c:v>
                </c:pt>
                <c:pt idx="19508">
                  <c:v>-0.39969100000000002</c:v>
                </c:pt>
                <c:pt idx="19509">
                  <c:v>-0.40203899999999998</c:v>
                </c:pt>
                <c:pt idx="19510">
                  <c:v>-0.40168399999999999</c:v>
                </c:pt>
                <c:pt idx="19511">
                  <c:v>-0.40083200000000002</c:v>
                </c:pt>
                <c:pt idx="19512">
                  <c:v>-0.40609400000000001</c:v>
                </c:pt>
                <c:pt idx="19513">
                  <c:v>-0.41206300000000001</c:v>
                </c:pt>
                <c:pt idx="19514">
                  <c:v>-0.42203600000000002</c:v>
                </c:pt>
                <c:pt idx="19515">
                  <c:v>-0.41981099999999999</c:v>
                </c:pt>
                <c:pt idx="19516">
                  <c:v>-0.41596899999999998</c:v>
                </c:pt>
                <c:pt idx="19517">
                  <c:v>-0.41332000000000002</c:v>
                </c:pt>
                <c:pt idx="19518">
                  <c:v>-0.411217</c:v>
                </c:pt>
                <c:pt idx="19519">
                  <c:v>-0.41961199999999999</c:v>
                </c:pt>
                <c:pt idx="19520">
                  <c:v>-0.42909000000000003</c:v>
                </c:pt>
                <c:pt idx="19521">
                  <c:v>-0.43187700000000001</c:v>
                </c:pt>
                <c:pt idx="19522">
                  <c:v>-0.42794700000000002</c:v>
                </c:pt>
                <c:pt idx="19523">
                  <c:v>-0.43137999999999999</c:v>
                </c:pt>
                <c:pt idx="19524">
                  <c:v>-0.43675000000000003</c:v>
                </c:pt>
                <c:pt idx="19525">
                  <c:v>-0.44353300000000001</c:v>
                </c:pt>
                <c:pt idx="19526">
                  <c:v>-0.44942399999999999</c:v>
                </c:pt>
                <c:pt idx="19527">
                  <c:v>-0.45499800000000001</c:v>
                </c:pt>
                <c:pt idx="19528">
                  <c:v>-0.45706200000000002</c:v>
                </c:pt>
                <c:pt idx="19529">
                  <c:v>-0.45972200000000002</c:v>
                </c:pt>
                <c:pt idx="19530">
                  <c:v>-0.46000999999999997</c:v>
                </c:pt>
                <c:pt idx="19531">
                  <c:v>-0.46862900000000002</c:v>
                </c:pt>
                <c:pt idx="19532">
                  <c:v>-0.48031699999999999</c:v>
                </c:pt>
                <c:pt idx="19533">
                  <c:v>-0.47748299999999999</c:v>
                </c:pt>
                <c:pt idx="19534">
                  <c:v>-0.47842600000000002</c:v>
                </c:pt>
                <c:pt idx="19535">
                  <c:v>-0.47752899999999998</c:v>
                </c:pt>
                <c:pt idx="19536">
                  <c:v>-0.47852299999999998</c:v>
                </c:pt>
                <c:pt idx="19537">
                  <c:v>-0.47561900000000001</c:v>
                </c:pt>
                <c:pt idx="19538">
                  <c:v>-0.47469499999999998</c:v>
                </c:pt>
                <c:pt idx="19539">
                  <c:v>-0.46648800000000001</c:v>
                </c:pt>
                <c:pt idx="19540">
                  <c:v>-0.45792699999999997</c:v>
                </c:pt>
                <c:pt idx="19541">
                  <c:v>-0.46288800000000002</c:v>
                </c:pt>
                <c:pt idx="19542">
                  <c:v>-0.470273</c:v>
                </c:pt>
                <c:pt idx="19543">
                  <c:v>-0.47453899999999999</c:v>
                </c:pt>
                <c:pt idx="19544">
                  <c:v>-0.471111</c:v>
                </c:pt>
                <c:pt idx="19545">
                  <c:v>-0.46720099999999998</c:v>
                </c:pt>
                <c:pt idx="19546">
                  <c:v>-0.46663199999999999</c:v>
                </c:pt>
                <c:pt idx="19547">
                  <c:v>-0.468227</c:v>
                </c:pt>
                <c:pt idx="19548">
                  <c:v>-0.470383</c:v>
                </c:pt>
                <c:pt idx="19549">
                  <c:v>-0.47039900000000001</c:v>
                </c:pt>
                <c:pt idx="19550">
                  <c:v>-0.47228900000000001</c:v>
                </c:pt>
                <c:pt idx="19551">
                  <c:v>-0.47848600000000002</c:v>
                </c:pt>
                <c:pt idx="19552">
                  <c:v>-0.48969699999999999</c:v>
                </c:pt>
                <c:pt idx="19553">
                  <c:v>-0.497251</c:v>
                </c:pt>
                <c:pt idx="19554">
                  <c:v>-0.49552800000000002</c:v>
                </c:pt>
                <c:pt idx="19555">
                  <c:v>-0.49376599999999998</c:v>
                </c:pt>
                <c:pt idx="19556">
                  <c:v>-0.49293199999999998</c:v>
                </c:pt>
                <c:pt idx="19557">
                  <c:v>-0.49736999999999998</c:v>
                </c:pt>
                <c:pt idx="19558">
                  <c:v>-0.50472499999999998</c:v>
                </c:pt>
                <c:pt idx="19559">
                  <c:v>-0.51148199999999999</c:v>
                </c:pt>
                <c:pt idx="19560">
                  <c:v>-0.51613900000000001</c:v>
                </c:pt>
                <c:pt idx="19561">
                  <c:v>-0.51753300000000002</c:v>
                </c:pt>
                <c:pt idx="19562">
                  <c:v>-0.51554199999999994</c:v>
                </c:pt>
                <c:pt idx="19563">
                  <c:v>-0.51353599999999999</c:v>
                </c:pt>
                <c:pt idx="19564">
                  <c:v>-0.51362399999999997</c:v>
                </c:pt>
                <c:pt idx="19565">
                  <c:v>-0.52269299999999996</c:v>
                </c:pt>
                <c:pt idx="19566">
                  <c:v>-0.53214399999999995</c:v>
                </c:pt>
                <c:pt idx="19567">
                  <c:v>-0.54003199999999996</c:v>
                </c:pt>
                <c:pt idx="19568">
                  <c:v>-0.54322499999999996</c:v>
                </c:pt>
                <c:pt idx="19569">
                  <c:v>-0.53923900000000002</c:v>
                </c:pt>
                <c:pt idx="19570">
                  <c:v>-0.53673099999999996</c:v>
                </c:pt>
                <c:pt idx="19571">
                  <c:v>-0.533914</c:v>
                </c:pt>
                <c:pt idx="19572">
                  <c:v>-0.53278300000000001</c:v>
                </c:pt>
                <c:pt idx="19573">
                  <c:v>-0.53719600000000001</c:v>
                </c:pt>
                <c:pt idx="19574">
                  <c:v>-0.54378000000000004</c:v>
                </c:pt>
                <c:pt idx="19575">
                  <c:v>-0.55490899999999999</c:v>
                </c:pt>
                <c:pt idx="19576">
                  <c:v>-0.57050800000000002</c:v>
                </c:pt>
                <c:pt idx="19577">
                  <c:v>-0.58017799999999997</c:v>
                </c:pt>
                <c:pt idx="19578">
                  <c:v>-0.58070500000000003</c:v>
                </c:pt>
                <c:pt idx="19579">
                  <c:v>-0.58266600000000002</c:v>
                </c:pt>
                <c:pt idx="19580">
                  <c:v>-0.59133400000000003</c:v>
                </c:pt>
                <c:pt idx="19581">
                  <c:v>-0.59753699999999998</c:v>
                </c:pt>
                <c:pt idx="19582">
                  <c:v>-0.59383900000000001</c:v>
                </c:pt>
                <c:pt idx="19583">
                  <c:v>-0.58713599999999999</c:v>
                </c:pt>
                <c:pt idx="19584">
                  <c:v>-0.59097699999999997</c:v>
                </c:pt>
                <c:pt idx="19585">
                  <c:v>-0.59524299999999997</c:v>
                </c:pt>
                <c:pt idx="19586">
                  <c:v>-0.59572000000000003</c:v>
                </c:pt>
                <c:pt idx="19587">
                  <c:v>-0.60257799999999995</c:v>
                </c:pt>
                <c:pt idx="19588">
                  <c:v>-0.61246199999999995</c:v>
                </c:pt>
                <c:pt idx="19589">
                  <c:v>-0.614811</c:v>
                </c:pt>
                <c:pt idx="19590">
                  <c:v>-0.61599199999999998</c:v>
                </c:pt>
                <c:pt idx="19591">
                  <c:v>-0.62821400000000005</c:v>
                </c:pt>
                <c:pt idx="19592">
                  <c:v>-0.64171900000000004</c:v>
                </c:pt>
                <c:pt idx="19593">
                  <c:v>-0.64811200000000002</c:v>
                </c:pt>
                <c:pt idx="19594">
                  <c:v>-0.64444400000000002</c:v>
                </c:pt>
                <c:pt idx="19595">
                  <c:v>-0.63776500000000003</c:v>
                </c:pt>
                <c:pt idx="19596">
                  <c:v>-0.63796900000000001</c:v>
                </c:pt>
                <c:pt idx="19597">
                  <c:v>-0.64420500000000003</c:v>
                </c:pt>
                <c:pt idx="19598">
                  <c:v>-0.64963599999999999</c:v>
                </c:pt>
                <c:pt idx="19599">
                  <c:v>-0.64540299999999995</c:v>
                </c:pt>
                <c:pt idx="19600">
                  <c:v>-0.63377899999999998</c:v>
                </c:pt>
                <c:pt idx="19601">
                  <c:v>-0.61960599999999999</c:v>
                </c:pt>
                <c:pt idx="19602">
                  <c:v>-0.60635799999999995</c:v>
                </c:pt>
                <c:pt idx="19603">
                  <c:v>-0.60326500000000005</c:v>
                </c:pt>
                <c:pt idx="19604">
                  <c:v>-0.60683399999999998</c:v>
                </c:pt>
                <c:pt idx="19605">
                  <c:v>-0.61284499999999997</c:v>
                </c:pt>
                <c:pt idx="19606">
                  <c:v>-0.61760700000000002</c:v>
                </c:pt>
                <c:pt idx="19607">
                  <c:v>-0.61436900000000005</c:v>
                </c:pt>
                <c:pt idx="19608">
                  <c:v>-0.60918799999999995</c:v>
                </c:pt>
                <c:pt idx="19609">
                  <c:v>-0.60941999999999996</c:v>
                </c:pt>
                <c:pt idx="19610">
                  <c:v>-0.613043</c:v>
                </c:pt>
                <c:pt idx="19611">
                  <c:v>-0.61756</c:v>
                </c:pt>
                <c:pt idx="19612">
                  <c:v>-0.62137100000000001</c:v>
                </c:pt>
                <c:pt idx="19613">
                  <c:v>-0.62080000000000002</c:v>
                </c:pt>
                <c:pt idx="19614">
                  <c:v>-0.62309999999999999</c:v>
                </c:pt>
                <c:pt idx="19615">
                  <c:v>-0.62692199999999998</c:v>
                </c:pt>
                <c:pt idx="19616">
                  <c:v>-0.622359</c:v>
                </c:pt>
                <c:pt idx="19617">
                  <c:v>-0.61664300000000005</c:v>
                </c:pt>
                <c:pt idx="19618">
                  <c:v>-0.61651</c:v>
                </c:pt>
                <c:pt idx="19619">
                  <c:v>-0.61971299999999996</c:v>
                </c:pt>
                <c:pt idx="19620">
                  <c:v>-0.62282599999999999</c:v>
                </c:pt>
                <c:pt idx="19621">
                  <c:v>-0.62431700000000001</c:v>
                </c:pt>
                <c:pt idx="19622">
                  <c:v>-0.624336</c:v>
                </c:pt>
                <c:pt idx="19623">
                  <c:v>-0.62534699999999999</c:v>
                </c:pt>
                <c:pt idx="19624">
                  <c:v>-0.62456699999999998</c:v>
                </c:pt>
                <c:pt idx="19625">
                  <c:v>-0.62578699999999998</c:v>
                </c:pt>
                <c:pt idx="19626">
                  <c:v>-0.63267499999999999</c:v>
                </c:pt>
                <c:pt idx="19627">
                  <c:v>-0.63741300000000001</c:v>
                </c:pt>
                <c:pt idx="19628">
                  <c:v>-0.63318300000000005</c:v>
                </c:pt>
                <c:pt idx="19629">
                  <c:v>-0.62771699999999997</c:v>
                </c:pt>
                <c:pt idx="19630">
                  <c:v>-0.63173199999999996</c:v>
                </c:pt>
                <c:pt idx="19631">
                  <c:v>-0.63128799999999996</c:v>
                </c:pt>
                <c:pt idx="19632">
                  <c:v>-0.63263000000000003</c:v>
                </c:pt>
                <c:pt idx="19633">
                  <c:v>-0.63044800000000001</c:v>
                </c:pt>
                <c:pt idx="19634">
                  <c:v>-0.62743300000000002</c:v>
                </c:pt>
                <c:pt idx="19635">
                  <c:v>-0.62899099999999997</c:v>
                </c:pt>
                <c:pt idx="19636">
                  <c:v>-0.63197800000000004</c:v>
                </c:pt>
                <c:pt idx="19637">
                  <c:v>-0.63162700000000005</c:v>
                </c:pt>
                <c:pt idx="19638">
                  <c:v>-0.63122400000000001</c:v>
                </c:pt>
                <c:pt idx="19639">
                  <c:v>-0.63243099999999997</c:v>
                </c:pt>
                <c:pt idx="19640">
                  <c:v>-0.63305</c:v>
                </c:pt>
                <c:pt idx="19641">
                  <c:v>-0.63494399999999995</c:v>
                </c:pt>
                <c:pt idx="19642">
                  <c:v>-0.63505999999999996</c:v>
                </c:pt>
                <c:pt idx="19643">
                  <c:v>-0.63922199999999996</c:v>
                </c:pt>
                <c:pt idx="19644">
                  <c:v>-0.64609399999999995</c:v>
                </c:pt>
                <c:pt idx="19645">
                  <c:v>-0.64451499999999995</c:v>
                </c:pt>
                <c:pt idx="19646">
                  <c:v>-0.64307199999999998</c:v>
                </c:pt>
                <c:pt idx="19647">
                  <c:v>-0.64025900000000002</c:v>
                </c:pt>
                <c:pt idx="19648">
                  <c:v>-0.640204</c:v>
                </c:pt>
                <c:pt idx="19649">
                  <c:v>-0.63773100000000005</c:v>
                </c:pt>
                <c:pt idx="19650">
                  <c:v>-0.64184799999999997</c:v>
                </c:pt>
                <c:pt idx="19651">
                  <c:v>-0.64965899999999999</c:v>
                </c:pt>
                <c:pt idx="19652">
                  <c:v>-0.64964500000000003</c:v>
                </c:pt>
                <c:pt idx="19653">
                  <c:v>-0.64378299999999999</c:v>
                </c:pt>
                <c:pt idx="19654">
                  <c:v>-0.63941899999999996</c:v>
                </c:pt>
                <c:pt idx="19655">
                  <c:v>-0.636432</c:v>
                </c:pt>
                <c:pt idx="19656">
                  <c:v>-0.63197800000000004</c:v>
                </c:pt>
                <c:pt idx="19657">
                  <c:v>-0.63021099999999997</c:v>
                </c:pt>
                <c:pt idx="19658">
                  <c:v>-0.62750099999999998</c:v>
                </c:pt>
                <c:pt idx="19659">
                  <c:v>-0.62528300000000003</c:v>
                </c:pt>
                <c:pt idx="19660">
                  <c:v>-0.62857799999999997</c:v>
                </c:pt>
                <c:pt idx="19661">
                  <c:v>-0.63129400000000002</c:v>
                </c:pt>
                <c:pt idx="19662">
                  <c:v>-0.63296600000000003</c:v>
                </c:pt>
                <c:pt idx="19663">
                  <c:v>-0.62934100000000004</c:v>
                </c:pt>
                <c:pt idx="19664">
                  <c:v>-0.62234400000000001</c:v>
                </c:pt>
                <c:pt idx="19665">
                  <c:v>-0.61541599999999996</c:v>
                </c:pt>
                <c:pt idx="19666">
                  <c:v>-0.60977000000000003</c:v>
                </c:pt>
                <c:pt idx="19667">
                  <c:v>-0.60361600000000004</c:v>
                </c:pt>
                <c:pt idx="19668">
                  <c:v>-0.59938499999999995</c:v>
                </c:pt>
                <c:pt idx="19669">
                  <c:v>-0.60067499999999996</c:v>
                </c:pt>
                <c:pt idx="19670">
                  <c:v>-0.60537799999999997</c:v>
                </c:pt>
                <c:pt idx="19671">
                  <c:v>-0.600858</c:v>
                </c:pt>
                <c:pt idx="19672">
                  <c:v>-0.59537600000000002</c:v>
                </c:pt>
                <c:pt idx="19673">
                  <c:v>-0.59374400000000005</c:v>
                </c:pt>
                <c:pt idx="19674">
                  <c:v>-0.59977199999999997</c:v>
                </c:pt>
                <c:pt idx="19675">
                  <c:v>-0.61463999999999996</c:v>
                </c:pt>
                <c:pt idx="19676">
                  <c:v>-0.63663999999999998</c:v>
                </c:pt>
                <c:pt idx="19677">
                  <c:v>-0.65578800000000004</c:v>
                </c:pt>
                <c:pt idx="19678">
                  <c:v>-0.65578199999999998</c:v>
                </c:pt>
                <c:pt idx="19679">
                  <c:v>-0.65025100000000002</c:v>
                </c:pt>
                <c:pt idx="19680">
                  <c:v>-0.63712800000000003</c:v>
                </c:pt>
                <c:pt idx="19681">
                  <c:v>-0.63218399999999997</c:v>
                </c:pt>
                <c:pt idx="19682">
                  <c:v>-0.63106799999999996</c:v>
                </c:pt>
                <c:pt idx="19683">
                  <c:v>-0.63581900000000002</c:v>
                </c:pt>
                <c:pt idx="19684">
                  <c:v>-0.63804099999999997</c:v>
                </c:pt>
                <c:pt idx="19685">
                  <c:v>-0.64175599999999999</c:v>
                </c:pt>
                <c:pt idx="19686">
                  <c:v>-0.64599300000000004</c:v>
                </c:pt>
                <c:pt idx="19687">
                  <c:v>-0.64827000000000001</c:v>
                </c:pt>
                <c:pt idx="19688">
                  <c:v>-0.65085899999999997</c:v>
                </c:pt>
                <c:pt idx="19689">
                  <c:v>-0.65761800000000004</c:v>
                </c:pt>
                <c:pt idx="19690">
                  <c:v>-0.658551</c:v>
                </c:pt>
                <c:pt idx="19691">
                  <c:v>-0.65982499999999999</c:v>
                </c:pt>
                <c:pt idx="19692">
                  <c:v>-0.65818900000000002</c:v>
                </c:pt>
                <c:pt idx="19693">
                  <c:v>-0.65824899999999997</c:v>
                </c:pt>
                <c:pt idx="19694">
                  <c:v>-0.65790099999999996</c:v>
                </c:pt>
                <c:pt idx="19695">
                  <c:v>-0.65310800000000002</c:v>
                </c:pt>
                <c:pt idx="19696">
                  <c:v>-0.65348200000000001</c:v>
                </c:pt>
                <c:pt idx="19697">
                  <c:v>-0.65242100000000003</c:v>
                </c:pt>
                <c:pt idx="19698">
                  <c:v>-0.65325299999999997</c:v>
                </c:pt>
                <c:pt idx="19699">
                  <c:v>-0.65481599999999995</c:v>
                </c:pt>
                <c:pt idx="19700">
                  <c:v>-0.65267399999999998</c:v>
                </c:pt>
                <c:pt idx="19701">
                  <c:v>-0.64658400000000005</c:v>
                </c:pt>
                <c:pt idx="19702">
                  <c:v>-0.63252799999999998</c:v>
                </c:pt>
                <c:pt idx="19703">
                  <c:v>-0.62135300000000004</c:v>
                </c:pt>
                <c:pt idx="19704">
                  <c:v>-0.61343199999999998</c:v>
                </c:pt>
                <c:pt idx="19705">
                  <c:v>-0.61171900000000001</c:v>
                </c:pt>
                <c:pt idx="19706">
                  <c:v>-0.61496499999999998</c:v>
                </c:pt>
                <c:pt idx="19707">
                  <c:v>-0.61795500000000003</c:v>
                </c:pt>
                <c:pt idx="19708">
                  <c:v>-0.61358199999999996</c:v>
                </c:pt>
                <c:pt idx="19709">
                  <c:v>-0.61513499999999999</c:v>
                </c:pt>
                <c:pt idx="19710">
                  <c:v>-0.61959500000000001</c:v>
                </c:pt>
                <c:pt idx="19711">
                  <c:v>-0.62087499999999995</c:v>
                </c:pt>
                <c:pt idx="19712">
                  <c:v>-0.61807100000000004</c:v>
                </c:pt>
                <c:pt idx="19713">
                  <c:v>-0.61624999999999996</c:v>
                </c:pt>
                <c:pt idx="19714">
                  <c:v>-0.61434100000000003</c:v>
                </c:pt>
                <c:pt idx="19715">
                  <c:v>-0.61212999999999995</c:v>
                </c:pt>
                <c:pt idx="19716">
                  <c:v>-0.60633800000000004</c:v>
                </c:pt>
                <c:pt idx="19717">
                  <c:v>-0.60364499999999999</c:v>
                </c:pt>
                <c:pt idx="19718">
                  <c:v>-0.60334699999999997</c:v>
                </c:pt>
                <c:pt idx="19719">
                  <c:v>-0.601858</c:v>
                </c:pt>
                <c:pt idx="19720">
                  <c:v>-0.59492299999999998</c:v>
                </c:pt>
                <c:pt idx="19721">
                  <c:v>-0.59217799999999998</c:v>
                </c:pt>
                <c:pt idx="19722">
                  <c:v>-0.60083299999999995</c:v>
                </c:pt>
                <c:pt idx="19723">
                  <c:v>-0.60589599999999999</c:v>
                </c:pt>
                <c:pt idx="19724">
                  <c:v>-0.60674600000000001</c:v>
                </c:pt>
                <c:pt idx="19725">
                  <c:v>-0.607043</c:v>
                </c:pt>
                <c:pt idx="19726">
                  <c:v>-0.611487</c:v>
                </c:pt>
                <c:pt idx="19727">
                  <c:v>-0.614676</c:v>
                </c:pt>
                <c:pt idx="19728">
                  <c:v>-0.61649100000000001</c:v>
                </c:pt>
                <c:pt idx="19729">
                  <c:v>-0.61594800000000005</c:v>
                </c:pt>
                <c:pt idx="19730">
                  <c:v>-0.60990100000000003</c:v>
                </c:pt>
                <c:pt idx="19731">
                  <c:v>-0.59838100000000005</c:v>
                </c:pt>
                <c:pt idx="19732">
                  <c:v>-0.58918999999999999</c:v>
                </c:pt>
                <c:pt idx="19733">
                  <c:v>-0.58913199999999999</c:v>
                </c:pt>
                <c:pt idx="19734">
                  <c:v>-0.58745999999999998</c:v>
                </c:pt>
                <c:pt idx="19735">
                  <c:v>-0.58039099999999999</c:v>
                </c:pt>
                <c:pt idx="19736">
                  <c:v>-0.57619399999999998</c:v>
                </c:pt>
                <c:pt idx="19737">
                  <c:v>-0.58091199999999998</c:v>
                </c:pt>
                <c:pt idx="19738">
                  <c:v>-0.58666099999999999</c:v>
                </c:pt>
                <c:pt idx="19739">
                  <c:v>-0.589727</c:v>
                </c:pt>
                <c:pt idx="19740">
                  <c:v>-0.59280600000000006</c:v>
                </c:pt>
                <c:pt idx="19741">
                  <c:v>-0.595086</c:v>
                </c:pt>
                <c:pt idx="19742">
                  <c:v>-0.59506300000000001</c:v>
                </c:pt>
                <c:pt idx="19743">
                  <c:v>-0.59285500000000002</c:v>
                </c:pt>
                <c:pt idx="19744">
                  <c:v>-0.58913499999999996</c:v>
                </c:pt>
                <c:pt idx="19745">
                  <c:v>-0.58267400000000003</c:v>
                </c:pt>
                <c:pt idx="19746">
                  <c:v>-0.57525999999999999</c:v>
                </c:pt>
                <c:pt idx="19747">
                  <c:v>-0.58011299999999999</c:v>
                </c:pt>
                <c:pt idx="19748">
                  <c:v>-0.59232099999999999</c:v>
                </c:pt>
                <c:pt idx="19749">
                  <c:v>-0.58517799999999998</c:v>
                </c:pt>
                <c:pt idx="19750">
                  <c:v>-0.57408800000000004</c:v>
                </c:pt>
                <c:pt idx="19751">
                  <c:v>-0.56235500000000005</c:v>
                </c:pt>
                <c:pt idx="19752">
                  <c:v>-0.55671899999999996</c:v>
                </c:pt>
                <c:pt idx="19753">
                  <c:v>-0.54999100000000001</c:v>
                </c:pt>
                <c:pt idx="19754">
                  <c:v>-0.544211</c:v>
                </c:pt>
                <c:pt idx="19755">
                  <c:v>-0.53821099999999999</c:v>
                </c:pt>
                <c:pt idx="19756">
                  <c:v>-0.535304</c:v>
                </c:pt>
                <c:pt idx="19757">
                  <c:v>-0.53717000000000004</c:v>
                </c:pt>
                <c:pt idx="19758">
                  <c:v>-0.53636600000000001</c:v>
                </c:pt>
                <c:pt idx="19759">
                  <c:v>-0.52846499999999996</c:v>
                </c:pt>
                <c:pt idx="19760">
                  <c:v>-0.530142</c:v>
                </c:pt>
                <c:pt idx="19761">
                  <c:v>-0.526061</c:v>
                </c:pt>
                <c:pt idx="19762">
                  <c:v>-0.53213900000000003</c:v>
                </c:pt>
                <c:pt idx="19763">
                  <c:v>-0.52784299999999995</c:v>
                </c:pt>
                <c:pt idx="19764">
                  <c:v>-0.53321099999999999</c:v>
                </c:pt>
                <c:pt idx="19765">
                  <c:v>-0.53604799999999997</c:v>
                </c:pt>
                <c:pt idx="19766">
                  <c:v>-0.53644099999999995</c:v>
                </c:pt>
                <c:pt idx="19767">
                  <c:v>-0.52805299999999999</c:v>
                </c:pt>
                <c:pt idx="19768">
                  <c:v>-0.51898100000000003</c:v>
                </c:pt>
                <c:pt idx="19769">
                  <c:v>-0.513181</c:v>
                </c:pt>
                <c:pt idx="19770">
                  <c:v>-0.51073500000000005</c:v>
                </c:pt>
                <c:pt idx="19771">
                  <c:v>-0.50395500000000004</c:v>
                </c:pt>
                <c:pt idx="19772">
                  <c:v>-0.49843799999999999</c:v>
                </c:pt>
                <c:pt idx="19773">
                  <c:v>-0.48743199999999998</c:v>
                </c:pt>
                <c:pt idx="19774">
                  <c:v>-0.48929499999999998</c:v>
                </c:pt>
                <c:pt idx="19775">
                  <c:v>-0.485869</c:v>
                </c:pt>
                <c:pt idx="19776">
                  <c:v>-0.48208499999999999</c:v>
                </c:pt>
                <c:pt idx="19777">
                  <c:v>-0.47778799999999999</c:v>
                </c:pt>
                <c:pt idx="19778">
                  <c:v>-0.47795599999999999</c:v>
                </c:pt>
                <c:pt idx="19779">
                  <c:v>-0.47472900000000001</c:v>
                </c:pt>
                <c:pt idx="19780">
                  <c:v>-0.46909600000000001</c:v>
                </c:pt>
                <c:pt idx="19781">
                  <c:v>-0.46016800000000002</c:v>
                </c:pt>
                <c:pt idx="19782">
                  <c:v>-0.46177200000000002</c:v>
                </c:pt>
                <c:pt idx="19783">
                  <c:v>-0.46670699999999998</c:v>
                </c:pt>
                <c:pt idx="19784">
                  <c:v>-0.464202</c:v>
                </c:pt>
                <c:pt idx="19785">
                  <c:v>-0.46305800000000003</c:v>
                </c:pt>
                <c:pt idx="19786">
                  <c:v>-0.46378599999999998</c:v>
                </c:pt>
                <c:pt idx="19787">
                  <c:v>-0.46157500000000001</c:v>
                </c:pt>
                <c:pt idx="19788">
                  <c:v>-0.453955</c:v>
                </c:pt>
                <c:pt idx="19789">
                  <c:v>-0.44921299999999997</c:v>
                </c:pt>
                <c:pt idx="19790">
                  <c:v>-0.44615100000000002</c:v>
                </c:pt>
                <c:pt idx="19791">
                  <c:v>-0.44577600000000001</c:v>
                </c:pt>
                <c:pt idx="19792">
                  <c:v>-0.44406299999999999</c:v>
                </c:pt>
                <c:pt idx="19793">
                  <c:v>-0.44870399999999999</c:v>
                </c:pt>
                <c:pt idx="19794">
                  <c:v>-0.44972899999999999</c:v>
                </c:pt>
                <c:pt idx="19795">
                  <c:v>-0.44961600000000002</c:v>
                </c:pt>
                <c:pt idx="19796">
                  <c:v>-0.44572899999999999</c:v>
                </c:pt>
                <c:pt idx="19797">
                  <c:v>-0.44427800000000001</c:v>
                </c:pt>
                <c:pt idx="19798">
                  <c:v>-0.44671</c:v>
                </c:pt>
                <c:pt idx="19799">
                  <c:v>-0.44794899999999999</c:v>
                </c:pt>
                <c:pt idx="19800">
                  <c:v>-0.44368400000000002</c:v>
                </c:pt>
                <c:pt idx="19801">
                  <c:v>-0.44112600000000002</c:v>
                </c:pt>
                <c:pt idx="19802">
                  <c:v>-0.43965100000000001</c:v>
                </c:pt>
                <c:pt idx="19803">
                  <c:v>-0.44391599999999998</c:v>
                </c:pt>
                <c:pt idx="19804">
                  <c:v>-0.44916499999999998</c:v>
                </c:pt>
                <c:pt idx="19805">
                  <c:v>-0.45339099999999999</c:v>
                </c:pt>
                <c:pt idx="19806">
                  <c:v>-0.45597799999999999</c:v>
                </c:pt>
                <c:pt idx="19807">
                  <c:v>-0.45310099999999998</c:v>
                </c:pt>
                <c:pt idx="19808">
                  <c:v>-0.456395</c:v>
                </c:pt>
                <c:pt idx="19809">
                  <c:v>-0.46135300000000001</c:v>
                </c:pt>
                <c:pt idx="19810">
                  <c:v>-0.46468900000000002</c:v>
                </c:pt>
                <c:pt idx="19811">
                  <c:v>-0.47659600000000002</c:v>
                </c:pt>
                <c:pt idx="19812">
                  <c:v>-0.48851</c:v>
                </c:pt>
                <c:pt idx="19813">
                  <c:v>-0.49245899999999998</c:v>
                </c:pt>
                <c:pt idx="19814">
                  <c:v>-0.48879099999999998</c:v>
                </c:pt>
                <c:pt idx="19815">
                  <c:v>-0.48596800000000001</c:v>
                </c:pt>
                <c:pt idx="19816">
                  <c:v>-0.4829</c:v>
                </c:pt>
                <c:pt idx="19817">
                  <c:v>-0.48353200000000002</c:v>
                </c:pt>
                <c:pt idx="19818">
                  <c:v>-0.49159799999999998</c:v>
                </c:pt>
                <c:pt idx="19819">
                  <c:v>-0.49577399999999999</c:v>
                </c:pt>
                <c:pt idx="19820">
                  <c:v>-0.49745699999999998</c:v>
                </c:pt>
                <c:pt idx="19821">
                  <c:v>-0.50030600000000003</c:v>
                </c:pt>
                <c:pt idx="19822">
                  <c:v>-0.50080100000000005</c:v>
                </c:pt>
                <c:pt idx="19823">
                  <c:v>-0.49543700000000002</c:v>
                </c:pt>
                <c:pt idx="19824">
                  <c:v>-0.50239500000000004</c:v>
                </c:pt>
                <c:pt idx="19825">
                  <c:v>-0.51297700000000002</c:v>
                </c:pt>
                <c:pt idx="19826">
                  <c:v>-0.514378</c:v>
                </c:pt>
                <c:pt idx="19827">
                  <c:v>-0.516011</c:v>
                </c:pt>
                <c:pt idx="19828">
                  <c:v>-0.52070000000000005</c:v>
                </c:pt>
                <c:pt idx="19829">
                  <c:v>-0.523366</c:v>
                </c:pt>
                <c:pt idx="19830">
                  <c:v>-0.52153799999999995</c:v>
                </c:pt>
                <c:pt idx="19831">
                  <c:v>-0.51890800000000004</c:v>
                </c:pt>
                <c:pt idx="19832">
                  <c:v>-0.518235</c:v>
                </c:pt>
                <c:pt idx="19833">
                  <c:v>-0.51891699999999996</c:v>
                </c:pt>
                <c:pt idx="19834">
                  <c:v>-0.51919800000000005</c:v>
                </c:pt>
                <c:pt idx="19835">
                  <c:v>-0.51504300000000003</c:v>
                </c:pt>
                <c:pt idx="19836">
                  <c:v>-0.50681600000000004</c:v>
                </c:pt>
                <c:pt idx="19837">
                  <c:v>-0.50990899999999995</c:v>
                </c:pt>
                <c:pt idx="19838">
                  <c:v>-0.51782099999999998</c:v>
                </c:pt>
                <c:pt idx="19839">
                  <c:v>-0.51719400000000004</c:v>
                </c:pt>
                <c:pt idx="19840">
                  <c:v>-0.51192899999999997</c:v>
                </c:pt>
                <c:pt idx="19841">
                  <c:v>-0.50848700000000002</c:v>
                </c:pt>
                <c:pt idx="19842">
                  <c:v>-0.50727199999999995</c:v>
                </c:pt>
                <c:pt idx="19843">
                  <c:v>-0.50976299999999997</c:v>
                </c:pt>
                <c:pt idx="19844">
                  <c:v>-0.52565899999999999</c:v>
                </c:pt>
                <c:pt idx="19845">
                  <c:v>-0.54822899999999997</c:v>
                </c:pt>
                <c:pt idx="19846">
                  <c:v>-0.56026200000000004</c:v>
                </c:pt>
                <c:pt idx="19847">
                  <c:v>-0.55514600000000003</c:v>
                </c:pt>
                <c:pt idx="19848">
                  <c:v>-0.54669900000000005</c:v>
                </c:pt>
                <c:pt idx="19849">
                  <c:v>-0.54206200000000004</c:v>
                </c:pt>
                <c:pt idx="19850">
                  <c:v>-0.54496199999999995</c:v>
                </c:pt>
                <c:pt idx="19851">
                  <c:v>-0.558253</c:v>
                </c:pt>
                <c:pt idx="19852">
                  <c:v>-0.57058399999999998</c:v>
                </c:pt>
                <c:pt idx="19853">
                  <c:v>-0.57310099999999997</c:v>
                </c:pt>
                <c:pt idx="19854">
                  <c:v>-0.569658</c:v>
                </c:pt>
                <c:pt idx="19855">
                  <c:v>-0.56756399999999996</c:v>
                </c:pt>
                <c:pt idx="19856">
                  <c:v>-0.56887500000000002</c:v>
                </c:pt>
                <c:pt idx="19857">
                  <c:v>-0.57203499999999996</c:v>
                </c:pt>
                <c:pt idx="19858">
                  <c:v>-0.57586999999999999</c:v>
                </c:pt>
                <c:pt idx="19859">
                  <c:v>-0.58065699999999998</c:v>
                </c:pt>
                <c:pt idx="19860">
                  <c:v>-0.58684599999999998</c:v>
                </c:pt>
                <c:pt idx="19861">
                  <c:v>-0.58960299999999999</c:v>
                </c:pt>
                <c:pt idx="19862">
                  <c:v>-0.60125399999999996</c:v>
                </c:pt>
                <c:pt idx="19863">
                  <c:v>-0.61391899999999999</c:v>
                </c:pt>
                <c:pt idx="19864">
                  <c:v>-0.61779099999999998</c:v>
                </c:pt>
                <c:pt idx="19865">
                  <c:v>-0.61982700000000002</c:v>
                </c:pt>
                <c:pt idx="19866">
                  <c:v>-0.62015100000000001</c:v>
                </c:pt>
                <c:pt idx="19867">
                  <c:v>-0.61902699999999999</c:v>
                </c:pt>
                <c:pt idx="19868">
                  <c:v>-0.62056699999999998</c:v>
                </c:pt>
                <c:pt idx="19869">
                  <c:v>-0.62567799999999996</c:v>
                </c:pt>
                <c:pt idx="19870">
                  <c:v>-0.63168199999999997</c:v>
                </c:pt>
                <c:pt idx="19871">
                  <c:v>-0.63241199999999997</c:v>
                </c:pt>
                <c:pt idx="19872">
                  <c:v>-0.62993600000000005</c:v>
                </c:pt>
                <c:pt idx="19873">
                  <c:v>-0.630768</c:v>
                </c:pt>
                <c:pt idx="19874">
                  <c:v>-0.63064900000000002</c:v>
                </c:pt>
                <c:pt idx="19875">
                  <c:v>-0.62914000000000003</c:v>
                </c:pt>
                <c:pt idx="19876">
                  <c:v>-0.62849100000000002</c:v>
                </c:pt>
                <c:pt idx="19877">
                  <c:v>-0.62997199999999998</c:v>
                </c:pt>
                <c:pt idx="19878">
                  <c:v>-0.63608799999999999</c:v>
                </c:pt>
                <c:pt idx="19879">
                  <c:v>-0.64308399999999999</c:v>
                </c:pt>
                <c:pt idx="19880">
                  <c:v>-0.64968099999999995</c:v>
                </c:pt>
                <c:pt idx="19881">
                  <c:v>-0.651034</c:v>
                </c:pt>
                <c:pt idx="19882">
                  <c:v>-0.64900899999999995</c:v>
                </c:pt>
                <c:pt idx="19883">
                  <c:v>-0.66274599999999995</c:v>
                </c:pt>
                <c:pt idx="19884">
                  <c:v>-0.68117000000000005</c:v>
                </c:pt>
                <c:pt idx="19885">
                  <c:v>-0.68890600000000002</c:v>
                </c:pt>
                <c:pt idx="19886">
                  <c:v>-0.69832399999999994</c:v>
                </c:pt>
                <c:pt idx="19887">
                  <c:v>-0.70034700000000005</c:v>
                </c:pt>
                <c:pt idx="19888">
                  <c:v>-0.69987200000000005</c:v>
                </c:pt>
                <c:pt idx="19889">
                  <c:v>-0.70554899999999998</c:v>
                </c:pt>
                <c:pt idx="19890">
                  <c:v>-0.71756799999999998</c:v>
                </c:pt>
                <c:pt idx="19891">
                  <c:v>-0.72955300000000001</c:v>
                </c:pt>
                <c:pt idx="19892">
                  <c:v>-0.73456999999999995</c:v>
                </c:pt>
                <c:pt idx="19893">
                  <c:v>-0.73503700000000005</c:v>
                </c:pt>
                <c:pt idx="19894">
                  <c:v>-0.73616199999999998</c:v>
                </c:pt>
                <c:pt idx="19895">
                  <c:v>-0.75218799999999997</c:v>
                </c:pt>
                <c:pt idx="19896">
                  <c:v>-0.77112700000000001</c:v>
                </c:pt>
                <c:pt idx="19897">
                  <c:v>-0.77656899999999995</c:v>
                </c:pt>
                <c:pt idx="19898">
                  <c:v>-0.77934099999999995</c:v>
                </c:pt>
                <c:pt idx="19899">
                  <c:v>-0.78230100000000002</c:v>
                </c:pt>
                <c:pt idx="19900">
                  <c:v>-0.79064599999999996</c:v>
                </c:pt>
                <c:pt idx="19901">
                  <c:v>-0.79636600000000002</c:v>
                </c:pt>
                <c:pt idx="19902">
                  <c:v>-0.79655600000000004</c:v>
                </c:pt>
                <c:pt idx="19903">
                  <c:v>-0.80276999999999998</c:v>
                </c:pt>
                <c:pt idx="19904">
                  <c:v>-0.81442199999999998</c:v>
                </c:pt>
                <c:pt idx="19905">
                  <c:v>-0.81994400000000001</c:v>
                </c:pt>
                <c:pt idx="19906">
                  <c:v>-0.82133400000000001</c:v>
                </c:pt>
                <c:pt idx="19907">
                  <c:v>-0.81933299999999998</c:v>
                </c:pt>
                <c:pt idx="19908">
                  <c:v>-0.81838599999999995</c:v>
                </c:pt>
                <c:pt idx="19909">
                  <c:v>-0.81811</c:v>
                </c:pt>
                <c:pt idx="19910">
                  <c:v>-0.82255199999999995</c:v>
                </c:pt>
                <c:pt idx="19911">
                  <c:v>-0.82889199999999996</c:v>
                </c:pt>
                <c:pt idx="19912">
                  <c:v>-0.83389800000000003</c:v>
                </c:pt>
                <c:pt idx="19913">
                  <c:v>-0.835762</c:v>
                </c:pt>
                <c:pt idx="19914">
                  <c:v>-0.83383799999999997</c:v>
                </c:pt>
                <c:pt idx="19915">
                  <c:v>-0.82982800000000001</c:v>
                </c:pt>
                <c:pt idx="19916">
                  <c:v>-0.831349</c:v>
                </c:pt>
                <c:pt idx="19917">
                  <c:v>-0.83381000000000005</c:v>
                </c:pt>
                <c:pt idx="19918">
                  <c:v>-0.83694500000000005</c:v>
                </c:pt>
                <c:pt idx="19919">
                  <c:v>-0.84129799999999999</c:v>
                </c:pt>
                <c:pt idx="19920">
                  <c:v>-0.848001</c:v>
                </c:pt>
                <c:pt idx="19921">
                  <c:v>-0.85009000000000001</c:v>
                </c:pt>
                <c:pt idx="19922">
                  <c:v>-0.84936599999999995</c:v>
                </c:pt>
                <c:pt idx="19923">
                  <c:v>-0.85912599999999995</c:v>
                </c:pt>
                <c:pt idx="19924">
                  <c:v>-0.86502199999999996</c:v>
                </c:pt>
                <c:pt idx="19925">
                  <c:v>-0.86266200000000004</c:v>
                </c:pt>
                <c:pt idx="19926">
                  <c:v>-0.86160599999999998</c:v>
                </c:pt>
                <c:pt idx="19927">
                  <c:v>-0.87063800000000002</c:v>
                </c:pt>
                <c:pt idx="19928">
                  <c:v>-0.87892999999999999</c:v>
                </c:pt>
                <c:pt idx="19929">
                  <c:v>-0.88311799999999996</c:v>
                </c:pt>
                <c:pt idx="19930">
                  <c:v>-0.88957600000000003</c:v>
                </c:pt>
                <c:pt idx="19931">
                  <c:v>-0.89574600000000004</c:v>
                </c:pt>
                <c:pt idx="19932">
                  <c:v>-0.90361999999999998</c:v>
                </c:pt>
                <c:pt idx="19933">
                  <c:v>-0.90746499999999997</c:v>
                </c:pt>
                <c:pt idx="19934">
                  <c:v>-0.91368899999999997</c:v>
                </c:pt>
                <c:pt idx="19935">
                  <c:v>-0.91554000000000002</c:v>
                </c:pt>
                <c:pt idx="19936">
                  <c:v>-0.918292</c:v>
                </c:pt>
                <c:pt idx="19937">
                  <c:v>-0.91690199999999999</c:v>
                </c:pt>
                <c:pt idx="19938">
                  <c:v>-0.92305300000000001</c:v>
                </c:pt>
                <c:pt idx="19939">
                  <c:v>-0.92829799999999996</c:v>
                </c:pt>
                <c:pt idx="19940">
                  <c:v>-0.93467800000000001</c:v>
                </c:pt>
                <c:pt idx="19941">
                  <c:v>-0.94206699999999999</c:v>
                </c:pt>
                <c:pt idx="19942">
                  <c:v>-0.93818100000000004</c:v>
                </c:pt>
                <c:pt idx="19943">
                  <c:v>-0.94018699999999999</c:v>
                </c:pt>
                <c:pt idx="19944">
                  <c:v>-0.93415000000000004</c:v>
                </c:pt>
                <c:pt idx="19945">
                  <c:v>-0.93497799999999998</c:v>
                </c:pt>
                <c:pt idx="19946">
                  <c:v>-0.93878499999999998</c:v>
                </c:pt>
                <c:pt idx="19947">
                  <c:v>-0.94513899999999995</c:v>
                </c:pt>
                <c:pt idx="19948">
                  <c:v>-0.94580200000000003</c:v>
                </c:pt>
                <c:pt idx="19949">
                  <c:v>-0.94645299999999999</c:v>
                </c:pt>
                <c:pt idx="19950">
                  <c:v>-0.94867100000000004</c:v>
                </c:pt>
                <c:pt idx="19951">
                  <c:v>-0.95699999999999996</c:v>
                </c:pt>
                <c:pt idx="19952">
                  <c:v>-0.96320600000000001</c:v>
                </c:pt>
                <c:pt idx="19953">
                  <c:v>-0.96407100000000001</c:v>
                </c:pt>
                <c:pt idx="19954">
                  <c:v>-0.96760699999999999</c:v>
                </c:pt>
                <c:pt idx="19955">
                  <c:v>-0.97401599999999999</c:v>
                </c:pt>
                <c:pt idx="19956">
                  <c:v>-0.98228700000000002</c:v>
                </c:pt>
                <c:pt idx="19957">
                  <c:v>-0.98319599999999996</c:v>
                </c:pt>
                <c:pt idx="19958">
                  <c:v>-0.97563900000000003</c:v>
                </c:pt>
                <c:pt idx="19959">
                  <c:v>-0.96869799999999995</c:v>
                </c:pt>
                <c:pt idx="19960">
                  <c:v>-0.96387400000000001</c:v>
                </c:pt>
                <c:pt idx="19961">
                  <c:v>-0.96413099999999996</c:v>
                </c:pt>
                <c:pt idx="19962">
                  <c:v>-0.96541399999999999</c:v>
                </c:pt>
                <c:pt idx="19963">
                  <c:v>-0.96763900000000003</c:v>
                </c:pt>
                <c:pt idx="19964">
                  <c:v>-0.97775100000000004</c:v>
                </c:pt>
                <c:pt idx="19965">
                  <c:v>-0.98832500000000001</c:v>
                </c:pt>
                <c:pt idx="19966">
                  <c:v>-0.98955400000000004</c:v>
                </c:pt>
                <c:pt idx="19967">
                  <c:v>-0.99065599999999998</c:v>
                </c:pt>
                <c:pt idx="19968">
                  <c:v>-0.99686900000000001</c:v>
                </c:pt>
                <c:pt idx="19969">
                  <c:v>-1.0008699999999999</c:v>
                </c:pt>
                <c:pt idx="19970">
                  <c:v>-1.0070699999999999</c:v>
                </c:pt>
                <c:pt idx="19971">
                  <c:v>-1.0084299999999999</c:v>
                </c:pt>
                <c:pt idx="19972">
                  <c:v>-1.0126200000000001</c:v>
                </c:pt>
                <c:pt idx="19973">
                  <c:v>-1.0236799999999999</c:v>
                </c:pt>
                <c:pt idx="19974">
                  <c:v>-1.0385800000000001</c:v>
                </c:pt>
                <c:pt idx="19975">
                  <c:v>-1.05941</c:v>
                </c:pt>
                <c:pt idx="19976">
                  <c:v>-1.0710299999999999</c:v>
                </c:pt>
                <c:pt idx="19977">
                  <c:v>-1.0639400000000001</c:v>
                </c:pt>
                <c:pt idx="19978">
                  <c:v>-1.04501</c:v>
                </c:pt>
                <c:pt idx="19979">
                  <c:v>-1.02729</c:v>
                </c:pt>
                <c:pt idx="19980">
                  <c:v>-1.0165</c:v>
                </c:pt>
                <c:pt idx="19981">
                  <c:v>-1.0081100000000001</c:v>
                </c:pt>
                <c:pt idx="19982">
                  <c:v>-1.0000800000000001</c:v>
                </c:pt>
                <c:pt idx="19983">
                  <c:v>-1.0013399999999999</c:v>
                </c:pt>
                <c:pt idx="19984">
                  <c:v>-0.99992000000000003</c:v>
                </c:pt>
                <c:pt idx="19985">
                  <c:v>-0.99126599999999998</c:v>
                </c:pt>
                <c:pt idx="19986">
                  <c:v>-0.97662599999999999</c:v>
                </c:pt>
                <c:pt idx="19987">
                  <c:v>-0.97892299999999999</c:v>
                </c:pt>
                <c:pt idx="19988">
                  <c:v>-0.99381200000000003</c:v>
                </c:pt>
                <c:pt idx="19989">
                  <c:v>-0.994699</c:v>
                </c:pt>
                <c:pt idx="19990">
                  <c:v>-0.98352200000000001</c:v>
                </c:pt>
                <c:pt idx="19991">
                  <c:v>-0.97839500000000001</c:v>
                </c:pt>
                <c:pt idx="19992">
                  <c:v>-0.98123099999999996</c:v>
                </c:pt>
                <c:pt idx="19993">
                  <c:v>-0.98645400000000005</c:v>
                </c:pt>
                <c:pt idx="19994">
                  <c:v>-0.98921700000000001</c:v>
                </c:pt>
                <c:pt idx="19995">
                  <c:v>-0.98644600000000005</c:v>
                </c:pt>
                <c:pt idx="19996">
                  <c:v>-0.97453100000000004</c:v>
                </c:pt>
                <c:pt idx="19997">
                  <c:v>-0.96367000000000003</c:v>
                </c:pt>
                <c:pt idx="19998">
                  <c:v>-0.96363799999999999</c:v>
                </c:pt>
                <c:pt idx="19999">
                  <c:v>-0.96763100000000002</c:v>
                </c:pt>
                <c:pt idx="20000">
                  <c:v>-0.97247899999999998</c:v>
                </c:pt>
                <c:pt idx="20001">
                  <c:v>-0.97451299999999996</c:v>
                </c:pt>
                <c:pt idx="20002">
                  <c:v>-0.97082100000000005</c:v>
                </c:pt>
                <c:pt idx="20003">
                  <c:v>-0.95971899999999999</c:v>
                </c:pt>
                <c:pt idx="20004">
                  <c:v>-0.95194900000000005</c:v>
                </c:pt>
                <c:pt idx="20005">
                  <c:v>-0.94606800000000002</c:v>
                </c:pt>
                <c:pt idx="20006">
                  <c:v>-0.93846300000000005</c:v>
                </c:pt>
                <c:pt idx="20007">
                  <c:v>-0.93013599999999996</c:v>
                </c:pt>
                <c:pt idx="20008">
                  <c:v>-0.92534400000000006</c:v>
                </c:pt>
                <c:pt idx="20009">
                  <c:v>-0.92634700000000003</c:v>
                </c:pt>
                <c:pt idx="20010">
                  <c:v>-0.92616900000000002</c:v>
                </c:pt>
                <c:pt idx="20011">
                  <c:v>-0.927894</c:v>
                </c:pt>
                <c:pt idx="20012">
                  <c:v>-0.92197200000000001</c:v>
                </c:pt>
                <c:pt idx="20013">
                  <c:v>-0.91740600000000005</c:v>
                </c:pt>
                <c:pt idx="20014">
                  <c:v>-0.91552599999999995</c:v>
                </c:pt>
                <c:pt idx="20015">
                  <c:v>-0.91319300000000003</c:v>
                </c:pt>
                <c:pt idx="20016">
                  <c:v>-0.90777600000000003</c:v>
                </c:pt>
                <c:pt idx="20017">
                  <c:v>-0.89574399999999998</c:v>
                </c:pt>
                <c:pt idx="20018">
                  <c:v>-0.8921</c:v>
                </c:pt>
                <c:pt idx="20019">
                  <c:v>-0.89389600000000002</c:v>
                </c:pt>
                <c:pt idx="20020">
                  <c:v>-0.88954599999999995</c:v>
                </c:pt>
                <c:pt idx="20021">
                  <c:v>-0.87696399999999997</c:v>
                </c:pt>
                <c:pt idx="20022">
                  <c:v>-0.87196399999999996</c:v>
                </c:pt>
                <c:pt idx="20023">
                  <c:v>-0.86734599999999995</c:v>
                </c:pt>
                <c:pt idx="20024">
                  <c:v>-0.856877</c:v>
                </c:pt>
                <c:pt idx="20025">
                  <c:v>-0.85351600000000005</c:v>
                </c:pt>
                <c:pt idx="20026">
                  <c:v>-0.85489700000000002</c:v>
                </c:pt>
                <c:pt idx="20027">
                  <c:v>-0.84833800000000004</c:v>
                </c:pt>
                <c:pt idx="20028">
                  <c:v>-0.84319100000000002</c:v>
                </c:pt>
                <c:pt idx="20029">
                  <c:v>-0.84275900000000004</c:v>
                </c:pt>
                <c:pt idx="20030">
                  <c:v>-0.83276799999999995</c:v>
                </c:pt>
                <c:pt idx="20031">
                  <c:v>-0.82174899999999995</c:v>
                </c:pt>
                <c:pt idx="20032">
                  <c:v>-0.81817200000000001</c:v>
                </c:pt>
                <c:pt idx="20033">
                  <c:v>-0.80745900000000004</c:v>
                </c:pt>
                <c:pt idx="20034">
                  <c:v>-0.79379900000000003</c:v>
                </c:pt>
                <c:pt idx="20035">
                  <c:v>-0.78688800000000003</c:v>
                </c:pt>
                <c:pt idx="20036">
                  <c:v>-0.78413100000000002</c:v>
                </c:pt>
                <c:pt idx="20037">
                  <c:v>-0.78166500000000005</c:v>
                </c:pt>
                <c:pt idx="20038">
                  <c:v>-0.78109399999999996</c:v>
                </c:pt>
                <c:pt idx="20039">
                  <c:v>-0.76704499999999998</c:v>
                </c:pt>
                <c:pt idx="20040">
                  <c:v>-0.75341899999999995</c:v>
                </c:pt>
                <c:pt idx="20041">
                  <c:v>-0.74927500000000002</c:v>
                </c:pt>
                <c:pt idx="20042">
                  <c:v>-0.74973900000000004</c:v>
                </c:pt>
                <c:pt idx="20043">
                  <c:v>-0.75340200000000002</c:v>
                </c:pt>
                <c:pt idx="20044">
                  <c:v>-0.75734900000000005</c:v>
                </c:pt>
                <c:pt idx="20045">
                  <c:v>-0.75981200000000004</c:v>
                </c:pt>
                <c:pt idx="20046">
                  <c:v>-0.75358899999999995</c:v>
                </c:pt>
                <c:pt idx="20047">
                  <c:v>-0.74080699999999999</c:v>
                </c:pt>
                <c:pt idx="20048">
                  <c:v>-0.72504599999999997</c:v>
                </c:pt>
                <c:pt idx="20049">
                  <c:v>-0.71311899999999995</c:v>
                </c:pt>
                <c:pt idx="20050">
                  <c:v>-0.70906800000000003</c:v>
                </c:pt>
                <c:pt idx="20051">
                  <c:v>-0.70297299999999996</c:v>
                </c:pt>
                <c:pt idx="20052">
                  <c:v>-0.68939600000000001</c:v>
                </c:pt>
                <c:pt idx="20053">
                  <c:v>-0.68047500000000005</c:v>
                </c:pt>
                <c:pt idx="20054">
                  <c:v>-0.680288</c:v>
                </c:pt>
                <c:pt idx="20055">
                  <c:v>-0.681114</c:v>
                </c:pt>
                <c:pt idx="20056">
                  <c:v>-0.66944999999999999</c:v>
                </c:pt>
                <c:pt idx="20057">
                  <c:v>-0.65856199999999998</c:v>
                </c:pt>
                <c:pt idx="20058">
                  <c:v>-0.65886599999999995</c:v>
                </c:pt>
                <c:pt idx="20059">
                  <c:v>-0.65937699999999999</c:v>
                </c:pt>
                <c:pt idx="20060">
                  <c:v>-0.65573800000000004</c:v>
                </c:pt>
                <c:pt idx="20061">
                  <c:v>-0.652362</c:v>
                </c:pt>
                <c:pt idx="20062">
                  <c:v>-0.65049599999999996</c:v>
                </c:pt>
                <c:pt idx="20063">
                  <c:v>-0.64927000000000001</c:v>
                </c:pt>
                <c:pt idx="20064">
                  <c:v>-0.644814</c:v>
                </c:pt>
                <c:pt idx="20065">
                  <c:v>-0.63352200000000003</c:v>
                </c:pt>
                <c:pt idx="20066">
                  <c:v>-0.61871600000000004</c:v>
                </c:pt>
                <c:pt idx="20067">
                  <c:v>-0.61788500000000002</c:v>
                </c:pt>
                <c:pt idx="20068">
                  <c:v>-0.61351900000000004</c:v>
                </c:pt>
                <c:pt idx="20069">
                  <c:v>-0.607958</c:v>
                </c:pt>
                <c:pt idx="20070">
                  <c:v>-0.60480100000000003</c:v>
                </c:pt>
                <c:pt idx="20071">
                  <c:v>-0.59656799999999999</c:v>
                </c:pt>
                <c:pt idx="20072">
                  <c:v>-0.59278500000000001</c:v>
                </c:pt>
                <c:pt idx="20073">
                  <c:v>-0.59125799999999995</c:v>
                </c:pt>
                <c:pt idx="20074">
                  <c:v>-0.59042600000000001</c:v>
                </c:pt>
                <c:pt idx="20075">
                  <c:v>-0.579627</c:v>
                </c:pt>
                <c:pt idx="20076">
                  <c:v>-0.57159499999999996</c:v>
                </c:pt>
                <c:pt idx="20077">
                  <c:v>-0.56966899999999998</c:v>
                </c:pt>
                <c:pt idx="20078">
                  <c:v>-0.57657599999999998</c:v>
                </c:pt>
                <c:pt idx="20079">
                  <c:v>-0.56936600000000004</c:v>
                </c:pt>
                <c:pt idx="20080">
                  <c:v>-0.55859300000000001</c:v>
                </c:pt>
                <c:pt idx="20081">
                  <c:v>-0.55042800000000003</c:v>
                </c:pt>
                <c:pt idx="20082">
                  <c:v>-0.54490300000000003</c:v>
                </c:pt>
                <c:pt idx="20083">
                  <c:v>-0.54320999999999997</c:v>
                </c:pt>
                <c:pt idx="20084">
                  <c:v>-0.53435299999999997</c:v>
                </c:pt>
                <c:pt idx="20085">
                  <c:v>-0.51983000000000001</c:v>
                </c:pt>
                <c:pt idx="20086">
                  <c:v>-0.51079600000000003</c:v>
                </c:pt>
                <c:pt idx="20087">
                  <c:v>-0.51048000000000004</c:v>
                </c:pt>
                <c:pt idx="20088">
                  <c:v>-0.51461199999999996</c:v>
                </c:pt>
                <c:pt idx="20089">
                  <c:v>-0.51471900000000004</c:v>
                </c:pt>
                <c:pt idx="20090">
                  <c:v>-0.51053099999999996</c:v>
                </c:pt>
                <c:pt idx="20091">
                  <c:v>-0.49973099999999998</c:v>
                </c:pt>
                <c:pt idx="20092">
                  <c:v>-0.49509599999999998</c:v>
                </c:pt>
                <c:pt idx="20093">
                  <c:v>-0.49129699999999998</c:v>
                </c:pt>
                <c:pt idx="20094">
                  <c:v>-0.48744500000000002</c:v>
                </c:pt>
                <c:pt idx="20095">
                  <c:v>-0.48280899999999999</c:v>
                </c:pt>
                <c:pt idx="20096">
                  <c:v>-0.47228999999999999</c:v>
                </c:pt>
                <c:pt idx="20097">
                  <c:v>-0.46369199999999999</c:v>
                </c:pt>
                <c:pt idx="20098">
                  <c:v>-0.46707100000000001</c:v>
                </c:pt>
                <c:pt idx="20099">
                  <c:v>-0.47206500000000001</c:v>
                </c:pt>
                <c:pt idx="20100">
                  <c:v>-0.47294900000000001</c:v>
                </c:pt>
                <c:pt idx="20101">
                  <c:v>-0.46584399999999998</c:v>
                </c:pt>
                <c:pt idx="20102">
                  <c:v>-0.45691500000000002</c:v>
                </c:pt>
                <c:pt idx="20103">
                  <c:v>-0.452878</c:v>
                </c:pt>
                <c:pt idx="20104">
                  <c:v>-0.44534800000000002</c:v>
                </c:pt>
                <c:pt idx="20105">
                  <c:v>-0.438832</c:v>
                </c:pt>
                <c:pt idx="20106">
                  <c:v>-0.43378499999999998</c:v>
                </c:pt>
                <c:pt idx="20107">
                  <c:v>-0.43068899999999999</c:v>
                </c:pt>
                <c:pt idx="20108">
                  <c:v>-0.43515399999999999</c:v>
                </c:pt>
                <c:pt idx="20109">
                  <c:v>-0.43884899999999999</c:v>
                </c:pt>
                <c:pt idx="20110">
                  <c:v>-0.43790400000000002</c:v>
                </c:pt>
                <c:pt idx="20111">
                  <c:v>-0.43230499999999999</c:v>
                </c:pt>
                <c:pt idx="20112">
                  <c:v>-0.422734</c:v>
                </c:pt>
                <c:pt idx="20113">
                  <c:v>-0.41519899999999998</c:v>
                </c:pt>
                <c:pt idx="20114">
                  <c:v>-0.41268700000000003</c:v>
                </c:pt>
                <c:pt idx="20115">
                  <c:v>-0.418572</c:v>
                </c:pt>
                <c:pt idx="20116">
                  <c:v>-0.420933</c:v>
                </c:pt>
                <c:pt idx="20117">
                  <c:v>-0.410638</c:v>
                </c:pt>
                <c:pt idx="20118">
                  <c:v>-0.40146300000000001</c:v>
                </c:pt>
                <c:pt idx="20119">
                  <c:v>-0.39727200000000001</c:v>
                </c:pt>
                <c:pt idx="20120">
                  <c:v>-0.39975699999999997</c:v>
                </c:pt>
                <c:pt idx="20121">
                  <c:v>-0.40470299999999998</c:v>
                </c:pt>
                <c:pt idx="20122">
                  <c:v>-0.40415000000000001</c:v>
                </c:pt>
                <c:pt idx="20123">
                  <c:v>-0.40353</c:v>
                </c:pt>
                <c:pt idx="20124">
                  <c:v>-0.405142</c:v>
                </c:pt>
                <c:pt idx="20125">
                  <c:v>-0.40603699999999998</c:v>
                </c:pt>
                <c:pt idx="20126">
                  <c:v>-0.405696</c:v>
                </c:pt>
                <c:pt idx="20127">
                  <c:v>-0.405561</c:v>
                </c:pt>
                <c:pt idx="20128">
                  <c:v>-0.40600000000000003</c:v>
                </c:pt>
                <c:pt idx="20129">
                  <c:v>-0.40505200000000002</c:v>
                </c:pt>
                <c:pt idx="20130">
                  <c:v>-0.40193099999999998</c:v>
                </c:pt>
                <c:pt idx="20131">
                  <c:v>-0.40427099999999999</c:v>
                </c:pt>
                <c:pt idx="20132">
                  <c:v>-0.40214899999999998</c:v>
                </c:pt>
                <c:pt idx="20133">
                  <c:v>-0.39826800000000001</c:v>
                </c:pt>
                <c:pt idx="20134">
                  <c:v>-0.39517000000000002</c:v>
                </c:pt>
                <c:pt idx="20135">
                  <c:v>-0.40354600000000002</c:v>
                </c:pt>
                <c:pt idx="20136">
                  <c:v>-0.40594999999999998</c:v>
                </c:pt>
                <c:pt idx="20137">
                  <c:v>-0.39780300000000002</c:v>
                </c:pt>
                <c:pt idx="20138">
                  <c:v>-0.38331599999999999</c:v>
                </c:pt>
                <c:pt idx="20139">
                  <c:v>-0.37544300000000003</c:v>
                </c:pt>
                <c:pt idx="20140">
                  <c:v>-0.37516100000000002</c:v>
                </c:pt>
                <c:pt idx="20141">
                  <c:v>-0.38315700000000003</c:v>
                </c:pt>
                <c:pt idx="20142">
                  <c:v>-0.386349</c:v>
                </c:pt>
                <c:pt idx="20143">
                  <c:v>-0.38709900000000003</c:v>
                </c:pt>
                <c:pt idx="20144">
                  <c:v>-0.38107400000000002</c:v>
                </c:pt>
                <c:pt idx="20145">
                  <c:v>-0.37551600000000002</c:v>
                </c:pt>
                <c:pt idx="20146">
                  <c:v>-0.371334</c:v>
                </c:pt>
                <c:pt idx="20147">
                  <c:v>-0.37198900000000001</c:v>
                </c:pt>
                <c:pt idx="20148">
                  <c:v>-0.37491000000000002</c:v>
                </c:pt>
                <c:pt idx="20149">
                  <c:v>-0.37271700000000002</c:v>
                </c:pt>
                <c:pt idx="20150">
                  <c:v>-0.37300299999999997</c:v>
                </c:pt>
                <c:pt idx="20151">
                  <c:v>-0.37274800000000002</c:v>
                </c:pt>
                <c:pt idx="20152">
                  <c:v>-0.37072899999999998</c:v>
                </c:pt>
                <c:pt idx="20153">
                  <c:v>-0.36706800000000001</c:v>
                </c:pt>
                <c:pt idx="20154">
                  <c:v>-0.36064499999999999</c:v>
                </c:pt>
                <c:pt idx="20155">
                  <c:v>-0.35540300000000002</c:v>
                </c:pt>
                <c:pt idx="20156">
                  <c:v>-0.35208099999999998</c:v>
                </c:pt>
                <c:pt idx="20157">
                  <c:v>-0.34895900000000002</c:v>
                </c:pt>
                <c:pt idx="20158">
                  <c:v>-0.34748899999999999</c:v>
                </c:pt>
                <c:pt idx="20159">
                  <c:v>-0.34665699999999999</c:v>
                </c:pt>
                <c:pt idx="20160">
                  <c:v>-0.34703899999999999</c:v>
                </c:pt>
                <c:pt idx="20161">
                  <c:v>-0.34797600000000001</c:v>
                </c:pt>
                <c:pt idx="20162">
                  <c:v>-0.35325899999999999</c:v>
                </c:pt>
                <c:pt idx="20163">
                  <c:v>-0.36752200000000002</c:v>
                </c:pt>
                <c:pt idx="20164">
                  <c:v>-0.37892399999999998</c:v>
                </c:pt>
                <c:pt idx="20165">
                  <c:v>-0.379158</c:v>
                </c:pt>
                <c:pt idx="20166">
                  <c:v>-0.37403900000000001</c:v>
                </c:pt>
                <c:pt idx="20167">
                  <c:v>-0.36740099999999998</c:v>
                </c:pt>
                <c:pt idx="20168">
                  <c:v>-0.362846</c:v>
                </c:pt>
                <c:pt idx="20169">
                  <c:v>-0.36016599999999999</c:v>
                </c:pt>
                <c:pt idx="20170">
                  <c:v>-0.35560999999999998</c:v>
                </c:pt>
                <c:pt idx="20171">
                  <c:v>-0.35802099999999998</c:v>
                </c:pt>
                <c:pt idx="20172">
                  <c:v>-0.373247</c:v>
                </c:pt>
                <c:pt idx="20173">
                  <c:v>-0.38685599999999998</c:v>
                </c:pt>
                <c:pt idx="20174">
                  <c:v>-0.38295699999999999</c:v>
                </c:pt>
                <c:pt idx="20175">
                  <c:v>-0.37673299999999998</c:v>
                </c:pt>
                <c:pt idx="20176">
                  <c:v>-0.36908400000000002</c:v>
                </c:pt>
                <c:pt idx="20177">
                  <c:v>-0.36770000000000003</c:v>
                </c:pt>
                <c:pt idx="20178">
                  <c:v>-0.37001699999999998</c:v>
                </c:pt>
                <c:pt idx="20179">
                  <c:v>-0.36970199999999998</c:v>
                </c:pt>
                <c:pt idx="20180">
                  <c:v>-0.36757499999999999</c:v>
                </c:pt>
                <c:pt idx="20181">
                  <c:v>-0.367475</c:v>
                </c:pt>
                <c:pt idx="20182">
                  <c:v>-0.36593799999999999</c:v>
                </c:pt>
                <c:pt idx="20183">
                  <c:v>-0.36295500000000003</c:v>
                </c:pt>
                <c:pt idx="20184">
                  <c:v>-0.36485099999999998</c:v>
                </c:pt>
                <c:pt idx="20185">
                  <c:v>-0.366066</c:v>
                </c:pt>
                <c:pt idx="20186">
                  <c:v>-0.368834</c:v>
                </c:pt>
                <c:pt idx="20187">
                  <c:v>-0.37303799999999998</c:v>
                </c:pt>
                <c:pt idx="20188">
                  <c:v>-0.37775500000000001</c:v>
                </c:pt>
                <c:pt idx="20189">
                  <c:v>-0.38311499999999998</c:v>
                </c:pt>
                <c:pt idx="20190">
                  <c:v>-0.40202599999999999</c:v>
                </c:pt>
                <c:pt idx="20191">
                  <c:v>-0.409555</c:v>
                </c:pt>
                <c:pt idx="20192">
                  <c:v>-0.409499</c:v>
                </c:pt>
                <c:pt idx="20193">
                  <c:v>-0.40844200000000003</c:v>
                </c:pt>
                <c:pt idx="20194">
                  <c:v>-0.40676000000000001</c:v>
                </c:pt>
                <c:pt idx="20195">
                  <c:v>-0.412493</c:v>
                </c:pt>
                <c:pt idx="20196">
                  <c:v>-0.41556399999999999</c:v>
                </c:pt>
                <c:pt idx="20197">
                  <c:v>-0.41482799999999997</c:v>
                </c:pt>
                <c:pt idx="20198">
                  <c:v>-0.41300399999999998</c:v>
                </c:pt>
                <c:pt idx="20199">
                  <c:v>-0.42236400000000002</c:v>
                </c:pt>
                <c:pt idx="20200">
                  <c:v>-0.43010300000000001</c:v>
                </c:pt>
                <c:pt idx="20201">
                  <c:v>-0.43680400000000003</c:v>
                </c:pt>
                <c:pt idx="20202">
                  <c:v>-0.44092599999999998</c:v>
                </c:pt>
                <c:pt idx="20203">
                  <c:v>-0.44319900000000001</c:v>
                </c:pt>
                <c:pt idx="20204">
                  <c:v>-0.44637300000000002</c:v>
                </c:pt>
                <c:pt idx="20205">
                  <c:v>-0.45573900000000001</c:v>
                </c:pt>
                <c:pt idx="20206">
                  <c:v>-0.46559299999999998</c:v>
                </c:pt>
                <c:pt idx="20207">
                  <c:v>-0.46942600000000001</c:v>
                </c:pt>
                <c:pt idx="20208">
                  <c:v>-0.47584399999999999</c:v>
                </c:pt>
                <c:pt idx="20209">
                  <c:v>-0.48273100000000002</c:v>
                </c:pt>
                <c:pt idx="20210">
                  <c:v>-0.48756699999999997</c:v>
                </c:pt>
                <c:pt idx="20211">
                  <c:v>-0.49476500000000001</c:v>
                </c:pt>
                <c:pt idx="20212">
                  <c:v>-0.49892999999999998</c:v>
                </c:pt>
                <c:pt idx="20213">
                  <c:v>-0.50060800000000005</c:v>
                </c:pt>
                <c:pt idx="20214">
                  <c:v>-0.50173000000000001</c:v>
                </c:pt>
                <c:pt idx="20215">
                  <c:v>-0.498753</c:v>
                </c:pt>
                <c:pt idx="20216">
                  <c:v>-0.49330299999999999</c:v>
                </c:pt>
                <c:pt idx="20217">
                  <c:v>-0.48957800000000001</c:v>
                </c:pt>
                <c:pt idx="20218">
                  <c:v>-0.48600199999999999</c:v>
                </c:pt>
                <c:pt idx="20219">
                  <c:v>-0.48027999999999998</c:v>
                </c:pt>
                <c:pt idx="20220">
                  <c:v>-0.47691499999999998</c:v>
                </c:pt>
                <c:pt idx="20221">
                  <c:v>-0.47744399999999998</c:v>
                </c:pt>
                <c:pt idx="20222">
                  <c:v>-0.47456399999999999</c:v>
                </c:pt>
                <c:pt idx="20223">
                  <c:v>-0.47854099999999999</c:v>
                </c:pt>
                <c:pt idx="20224">
                  <c:v>-0.48315399999999997</c:v>
                </c:pt>
                <c:pt idx="20225">
                  <c:v>-0.48406199999999999</c:v>
                </c:pt>
                <c:pt idx="20226">
                  <c:v>-0.484377</c:v>
                </c:pt>
                <c:pt idx="20227">
                  <c:v>-0.478049</c:v>
                </c:pt>
                <c:pt idx="20228">
                  <c:v>-0.47095999999999999</c:v>
                </c:pt>
                <c:pt idx="20229">
                  <c:v>-0.47091699999999997</c:v>
                </c:pt>
                <c:pt idx="20230">
                  <c:v>-0.48263299999999998</c:v>
                </c:pt>
                <c:pt idx="20231">
                  <c:v>-0.48827900000000002</c:v>
                </c:pt>
                <c:pt idx="20232">
                  <c:v>-0.48326999999999998</c:v>
                </c:pt>
                <c:pt idx="20233">
                  <c:v>-0.47443099999999999</c:v>
                </c:pt>
                <c:pt idx="20234">
                  <c:v>-0.46759000000000001</c:v>
                </c:pt>
                <c:pt idx="20235">
                  <c:v>-0.46748099999999998</c:v>
                </c:pt>
                <c:pt idx="20236">
                  <c:v>-0.46698600000000001</c:v>
                </c:pt>
                <c:pt idx="20237">
                  <c:v>-0.46656199999999998</c:v>
                </c:pt>
                <c:pt idx="20238">
                  <c:v>-0.461779</c:v>
                </c:pt>
                <c:pt idx="20239">
                  <c:v>-0.46043699999999999</c:v>
                </c:pt>
                <c:pt idx="20240">
                  <c:v>-0.46607500000000002</c:v>
                </c:pt>
                <c:pt idx="20241">
                  <c:v>-0.46912900000000002</c:v>
                </c:pt>
                <c:pt idx="20242">
                  <c:v>-0.46628399999999998</c:v>
                </c:pt>
                <c:pt idx="20243">
                  <c:v>-0.461036</c:v>
                </c:pt>
                <c:pt idx="20244">
                  <c:v>-0.45579799999999998</c:v>
                </c:pt>
                <c:pt idx="20245">
                  <c:v>-0.45350200000000002</c:v>
                </c:pt>
                <c:pt idx="20246">
                  <c:v>-0.45190000000000002</c:v>
                </c:pt>
                <c:pt idx="20247">
                  <c:v>-0.44831900000000002</c:v>
                </c:pt>
                <c:pt idx="20248">
                  <c:v>-0.44289000000000001</c:v>
                </c:pt>
                <c:pt idx="20249">
                  <c:v>-0.43704599999999999</c:v>
                </c:pt>
                <c:pt idx="20250">
                  <c:v>-0.43827500000000003</c:v>
                </c:pt>
                <c:pt idx="20251">
                  <c:v>-0.44079499999999999</c:v>
                </c:pt>
                <c:pt idx="20252">
                  <c:v>-0.44548500000000002</c:v>
                </c:pt>
                <c:pt idx="20253">
                  <c:v>-0.443025</c:v>
                </c:pt>
                <c:pt idx="20254">
                  <c:v>-0.44030799999999998</c:v>
                </c:pt>
                <c:pt idx="20255">
                  <c:v>-0.44073200000000001</c:v>
                </c:pt>
                <c:pt idx="20256">
                  <c:v>-0.447158</c:v>
                </c:pt>
                <c:pt idx="20257">
                  <c:v>-0.448986</c:v>
                </c:pt>
                <c:pt idx="20258">
                  <c:v>-0.440104</c:v>
                </c:pt>
                <c:pt idx="20259">
                  <c:v>-0.42775200000000002</c:v>
                </c:pt>
                <c:pt idx="20260">
                  <c:v>-0.42078900000000002</c:v>
                </c:pt>
                <c:pt idx="20261">
                  <c:v>-0.42019299999999998</c:v>
                </c:pt>
                <c:pt idx="20262">
                  <c:v>-0.42840299999999998</c:v>
                </c:pt>
                <c:pt idx="20263">
                  <c:v>-0.43729600000000002</c:v>
                </c:pt>
                <c:pt idx="20264">
                  <c:v>-0.43693300000000002</c:v>
                </c:pt>
                <c:pt idx="20265">
                  <c:v>-0.43505300000000002</c:v>
                </c:pt>
                <c:pt idx="20266">
                  <c:v>-0.43664799999999998</c:v>
                </c:pt>
                <c:pt idx="20267">
                  <c:v>-0.43769000000000002</c:v>
                </c:pt>
                <c:pt idx="20268">
                  <c:v>-0.44008599999999998</c:v>
                </c:pt>
                <c:pt idx="20269">
                  <c:v>-0.44333499999999998</c:v>
                </c:pt>
                <c:pt idx="20270">
                  <c:v>-0.43868200000000002</c:v>
                </c:pt>
                <c:pt idx="20271">
                  <c:v>-0.43770199999999998</c:v>
                </c:pt>
                <c:pt idx="20272">
                  <c:v>-0.43736999999999998</c:v>
                </c:pt>
                <c:pt idx="20273">
                  <c:v>-0.437726</c:v>
                </c:pt>
                <c:pt idx="20274">
                  <c:v>-0.43591000000000002</c:v>
                </c:pt>
                <c:pt idx="20275">
                  <c:v>-0.43484800000000001</c:v>
                </c:pt>
                <c:pt idx="20276">
                  <c:v>-0.43394700000000003</c:v>
                </c:pt>
                <c:pt idx="20277">
                  <c:v>-0.43654199999999999</c:v>
                </c:pt>
                <c:pt idx="20278">
                  <c:v>-0.44532899999999997</c:v>
                </c:pt>
                <c:pt idx="20279">
                  <c:v>-0.46302399999999999</c:v>
                </c:pt>
                <c:pt idx="20280">
                  <c:v>-0.475968</c:v>
                </c:pt>
                <c:pt idx="20281">
                  <c:v>-0.47980899999999999</c:v>
                </c:pt>
                <c:pt idx="20282">
                  <c:v>-0.48224699999999998</c:v>
                </c:pt>
                <c:pt idx="20283">
                  <c:v>-0.47813299999999997</c:v>
                </c:pt>
                <c:pt idx="20284">
                  <c:v>-0.47429399999999999</c:v>
                </c:pt>
                <c:pt idx="20285">
                  <c:v>-0.47088799999999997</c:v>
                </c:pt>
                <c:pt idx="20286">
                  <c:v>-0.47017399999999998</c:v>
                </c:pt>
                <c:pt idx="20287">
                  <c:v>-0.47570699999999999</c:v>
                </c:pt>
                <c:pt idx="20288">
                  <c:v>-0.47800100000000001</c:v>
                </c:pt>
                <c:pt idx="20289">
                  <c:v>-0.47141</c:v>
                </c:pt>
                <c:pt idx="20290">
                  <c:v>-0.459787</c:v>
                </c:pt>
                <c:pt idx="20291">
                  <c:v>-0.44906400000000002</c:v>
                </c:pt>
                <c:pt idx="20292">
                  <c:v>-0.44110700000000003</c:v>
                </c:pt>
                <c:pt idx="20293">
                  <c:v>-0.43956400000000001</c:v>
                </c:pt>
                <c:pt idx="20294">
                  <c:v>-0.45743800000000001</c:v>
                </c:pt>
                <c:pt idx="20295">
                  <c:v>-0.47378500000000001</c:v>
                </c:pt>
                <c:pt idx="20296">
                  <c:v>-0.47914299999999999</c:v>
                </c:pt>
                <c:pt idx="20297">
                  <c:v>-0.47848400000000002</c:v>
                </c:pt>
                <c:pt idx="20298">
                  <c:v>-0.47405999999999998</c:v>
                </c:pt>
                <c:pt idx="20299">
                  <c:v>-0.47018599999999999</c:v>
                </c:pt>
                <c:pt idx="20300">
                  <c:v>-0.46581099999999998</c:v>
                </c:pt>
                <c:pt idx="20301">
                  <c:v>-0.46529500000000001</c:v>
                </c:pt>
                <c:pt idx="20302">
                  <c:v>-0.463202</c:v>
                </c:pt>
                <c:pt idx="20303">
                  <c:v>-0.46502599999999999</c:v>
                </c:pt>
                <c:pt idx="20304">
                  <c:v>-0.46306900000000001</c:v>
                </c:pt>
                <c:pt idx="20305">
                  <c:v>-0.45503900000000003</c:v>
                </c:pt>
                <c:pt idx="20306">
                  <c:v>-0.44383800000000001</c:v>
                </c:pt>
                <c:pt idx="20307">
                  <c:v>-0.438081</c:v>
                </c:pt>
                <c:pt idx="20308">
                  <c:v>-0.43796200000000002</c:v>
                </c:pt>
                <c:pt idx="20309">
                  <c:v>-0.43737199999999998</c:v>
                </c:pt>
                <c:pt idx="20310">
                  <c:v>-0.43739699999999998</c:v>
                </c:pt>
                <c:pt idx="20311">
                  <c:v>-0.44257800000000003</c:v>
                </c:pt>
                <c:pt idx="20312">
                  <c:v>-0.45291300000000001</c:v>
                </c:pt>
                <c:pt idx="20313">
                  <c:v>-0.46252900000000002</c:v>
                </c:pt>
                <c:pt idx="20314">
                  <c:v>-0.45878799999999997</c:v>
                </c:pt>
                <c:pt idx="20315">
                  <c:v>-0.45055600000000001</c:v>
                </c:pt>
                <c:pt idx="20316">
                  <c:v>-0.446349</c:v>
                </c:pt>
                <c:pt idx="20317">
                  <c:v>-0.44453500000000001</c:v>
                </c:pt>
                <c:pt idx="20318">
                  <c:v>-0.44920700000000002</c:v>
                </c:pt>
                <c:pt idx="20319">
                  <c:v>-0.44908799999999999</c:v>
                </c:pt>
                <c:pt idx="20320">
                  <c:v>-0.45130500000000001</c:v>
                </c:pt>
                <c:pt idx="20321">
                  <c:v>-0.44768999999999998</c:v>
                </c:pt>
                <c:pt idx="20322">
                  <c:v>-0.44277100000000003</c:v>
                </c:pt>
                <c:pt idx="20323">
                  <c:v>-0.44090400000000002</c:v>
                </c:pt>
                <c:pt idx="20324">
                  <c:v>-0.44109100000000001</c:v>
                </c:pt>
                <c:pt idx="20325">
                  <c:v>-0.44195200000000001</c:v>
                </c:pt>
                <c:pt idx="20326">
                  <c:v>-0.45131700000000002</c:v>
                </c:pt>
                <c:pt idx="20327">
                  <c:v>-0.45710099999999998</c:v>
                </c:pt>
                <c:pt idx="20328">
                  <c:v>-0.46587499999999998</c:v>
                </c:pt>
                <c:pt idx="20329">
                  <c:v>-0.46984900000000002</c:v>
                </c:pt>
                <c:pt idx="20330">
                  <c:v>-0.47173799999999999</c:v>
                </c:pt>
                <c:pt idx="20331">
                  <c:v>-0.46981899999999999</c:v>
                </c:pt>
                <c:pt idx="20332">
                  <c:v>-0.46896300000000002</c:v>
                </c:pt>
                <c:pt idx="20333">
                  <c:v>-0.46655600000000003</c:v>
                </c:pt>
                <c:pt idx="20334">
                  <c:v>-0.463953</c:v>
                </c:pt>
                <c:pt idx="20335">
                  <c:v>-0.45965200000000001</c:v>
                </c:pt>
                <c:pt idx="20336">
                  <c:v>-0.459372</c:v>
                </c:pt>
                <c:pt idx="20337">
                  <c:v>-0.46173999999999998</c:v>
                </c:pt>
                <c:pt idx="20338">
                  <c:v>-0.461586</c:v>
                </c:pt>
                <c:pt idx="20339">
                  <c:v>-0.46488600000000002</c:v>
                </c:pt>
                <c:pt idx="20340">
                  <c:v>-0.46857900000000002</c:v>
                </c:pt>
                <c:pt idx="20341">
                  <c:v>-0.47040599999999999</c:v>
                </c:pt>
                <c:pt idx="20342">
                  <c:v>-0.46500599999999997</c:v>
                </c:pt>
                <c:pt idx="20343">
                  <c:v>-0.45255099999999998</c:v>
                </c:pt>
                <c:pt idx="20344">
                  <c:v>-0.444602</c:v>
                </c:pt>
                <c:pt idx="20345">
                  <c:v>-0.44414399999999998</c:v>
                </c:pt>
                <c:pt idx="20346">
                  <c:v>-0.445469</c:v>
                </c:pt>
                <c:pt idx="20347">
                  <c:v>-0.44462299999999999</c:v>
                </c:pt>
                <c:pt idx="20348">
                  <c:v>-0.43574800000000002</c:v>
                </c:pt>
                <c:pt idx="20349">
                  <c:v>-0.42764200000000002</c:v>
                </c:pt>
                <c:pt idx="20350">
                  <c:v>-0.42636400000000002</c:v>
                </c:pt>
                <c:pt idx="20351">
                  <c:v>-0.42643700000000001</c:v>
                </c:pt>
                <c:pt idx="20352">
                  <c:v>-0.426149</c:v>
                </c:pt>
                <c:pt idx="20353">
                  <c:v>-0.42206900000000003</c:v>
                </c:pt>
                <c:pt idx="20354">
                  <c:v>-0.417601</c:v>
                </c:pt>
                <c:pt idx="20355">
                  <c:v>-0.41875400000000002</c:v>
                </c:pt>
                <c:pt idx="20356">
                  <c:v>-0.41953600000000002</c:v>
                </c:pt>
                <c:pt idx="20357">
                  <c:v>-0.42029100000000003</c:v>
                </c:pt>
                <c:pt idx="20358">
                  <c:v>-0.414688</c:v>
                </c:pt>
                <c:pt idx="20359">
                  <c:v>-0.402669</c:v>
                </c:pt>
                <c:pt idx="20360">
                  <c:v>-0.40106199999999997</c:v>
                </c:pt>
                <c:pt idx="20361">
                  <c:v>-0.40230399999999999</c:v>
                </c:pt>
                <c:pt idx="20362">
                  <c:v>-0.40044400000000002</c:v>
                </c:pt>
                <c:pt idx="20363">
                  <c:v>-0.39443299999999998</c:v>
                </c:pt>
                <c:pt idx="20364">
                  <c:v>-0.38598199999999999</c:v>
                </c:pt>
                <c:pt idx="20365">
                  <c:v>-0.37875500000000001</c:v>
                </c:pt>
                <c:pt idx="20366">
                  <c:v>-0.36636400000000002</c:v>
                </c:pt>
                <c:pt idx="20367">
                  <c:v>-0.35904199999999997</c:v>
                </c:pt>
                <c:pt idx="20368">
                  <c:v>-0.35603800000000002</c:v>
                </c:pt>
                <c:pt idx="20369">
                  <c:v>-0.35755500000000001</c:v>
                </c:pt>
                <c:pt idx="20370">
                  <c:v>-0.353329</c:v>
                </c:pt>
                <c:pt idx="20371">
                  <c:v>-0.34428599999999998</c:v>
                </c:pt>
                <c:pt idx="20372">
                  <c:v>-0.34050599999999998</c:v>
                </c:pt>
                <c:pt idx="20373">
                  <c:v>-0.33794200000000002</c:v>
                </c:pt>
                <c:pt idx="20374">
                  <c:v>-0.32901999999999998</c:v>
                </c:pt>
                <c:pt idx="20375">
                  <c:v>-0.31731700000000002</c:v>
                </c:pt>
                <c:pt idx="20376">
                  <c:v>-0.29757499999999998</c:v>
                </c:pt>
                <c:pt idx="20377">
                  <c:v>-0.28710799999999997</c:v>
                </c:pt>
                <c:pt idx="20378">
                  <c:v>-0.28344399999999997</c:v>
                </c:pt>
                <c:pt idx="20379">
                  <c:v>-0.28512199999999999</c:v>
                </c:pt>
                <c:pt idx="20380">
                  <c:v>-0.280781</c:v>
                </c:pt>
                <c:pt idx="20381">
                  <c:v>-0.27366699999999999</c:v>
                </c:pt>
                <c:pt idx="20382">
                  <c:v>-0.271287</c:v>
                </c:pt>
                <c:pt idx="20383">
                  <c:v>-0.26626499999999997</c:v>
                </c:pt>
                <c:pt idx="20384">
                  <c:v>-0.25651099999999999</c:v>
                </c:pt>
                <c:pt idx="20385">
                  <c:v>-0.25849699999999998</c:v>
                </c:pt>
                <c:pt idx="20386">
                  <c:v>-0.25290099999999999</c:v>
                </c:pt>
                <c:pt idx="20387">
                  <c:v>-0.24692600000000001</c:v>
                </c:pt>
                <c:pt idx="20388">
                  <c:v>-0.24230199999999999</c:v>
                </c:pt>
                <c:pt idx="20389">
                  <c:v>-0.24048600000000001</c:v>
                </c:pt>
                <c:pt idx="20390">
                  <c:v>-0.24221899999999999</c:v>
                </c:pt>
                <c:pt idx="20391">
                  <c:v>-0.242337</c:v>
                </c:pt>
                <c:pt idx="20392">
                  <c:v>-0.23172200000000001</c:v>
                </c:pt>
                <c:pt idx="20393">
                  <c:v>-0.217527</c:v>
                </c:pt>
                <c:pt idx="20394">
                  <c:v>-0.21566099999999999</c:v>
                </c:pt>
                <c:pt idx="20395">
                  <c:v>-0.21606600000000001</c:v>
                </c:pt>
                <c:pt idx="20396">
                  <c:v>-0.22070999999999999</c:v>
                </c:pt>
                <c:pt idx="20397">
                  <c:v>-0.23039599999999999</c:v>
                </c:pt>
                <c:pt idx="20398">
                  <c:v>-0.240147</c:v>
                </c:pt>
                <c:pt idx="20399">
                  <c:v>-0.24898300000000001</c:v>
                </c:pt>
                <c:pt idx="20400">
                  <c:v>-0.26606299999999999</c:v>
                </c:pt>
                <c:pt idx="20401">
                  <c:v>-0.27048800000000001</c:v>
                </c:pt>
                <c:pt idx="20402">
                  <c:v>-0.26440799999999998</c:v>
                </c:pt>
                <c:pt idx="20403">
                  <c:v>-0.24685099999999999</c:v>
                </c:pt>
                <c:pt idx="20404">
                  <c:v>-0.23880899999999999</c:v>
                </c:pt>
                <c:pt idx="20405">
                  <c:v>-0.23419200000000001</c:v>
                </c:pt>
                <c:pt idx="20406">
                  <c:v>-0.23125499999999999</c:v>
                </c:pt>
                <c:pt idx="20407">
                  <c:v>-0.23408999999999999</c:v>
                </c:pt>
                <c:pt idx="20408">
                  <c:v>-0.243336</c:v>
                </c:pt>
                <c:pt idx="20409">
                  <c:v>-0.24965799999999999</c:v>
                </c:pt>
                <c:pt idx="20410">
                  <c:v>-0.25017600000000001</c:v>
                </c:pt>
                <c:pt idx="20411">
                  <c:v>-0.25020300000000001</c:v>
                </c:pt>
                <c:pt idx="20412">
                  <c:v>-0.24474000000000001</c:v>
                </c:pt>
                <c:pt idx="20413">
                  <c:v>-0.239566</c:v>
                </c:pt>
                <c:pt idx="20414">
                  <c:v>-0.23161000000000001</c:v>
                </c:pt>
                <c:pt idx="20415">
                  <c:v>-0.224355</c:v>
                </c:pt>
                <c:pt idx="20416">
                  <c:v>-0.23185</c:v>
                </c:pt>
                <c:pt idx="20417">
                  <c:v>-0.23281399999999999</c:v>
                </c:pt>
                <c:pt idx="20418">
                  <c:v>-0.22179099999999999</c:v>
                </c:pt>
                <c:pt idx="20419">
                  <c:v>-0.199183</c:v>
                </c:pt>
                <c:pt idx="20420">
                  <c:v>-0.18572</c:v>
                </c:pt>
                <c:pt idx="20421">
                  <c:v>-0.18521000000000001</c:v>
                </c:pt>
                <c:pt idx="20422">
                  <c:v>-0.18421399999999999</c:v>
                </c:pt>
                <c:pt idx="20423">
                  <c:v>-0.17783099999999999</c:v>
                </c:pt>
                <c:pt idx="20424">
                  <c:v>-0.16519400000000001</c:v>
                </c:pt>
                <c:pt idx="20425">
                  <c:v>-0.15701000000000001</c:v>
                </c:pt>
                <c:pt idx="20426">
                  <c:v>-0.15756800000000001</c:v>
                </c:pt>
                <c:pt idx="20427">
                  <c:v>-0.15871099999999999</c:v>
                </c:pt>
                <c:pt idx="20428">
                  <c:v>-0.163963</c:v>
                </c:pt>
                <c:pt idx="20429">
                  <c:v>-0.164827</c:v>
                </c:pt>
                <c:pt idx="20430">
                  <c:v>-0.166271</c:v>
                </c:pt>
                <c:pt idx="20431">
                  <c:v>-0.15850600000000001</c:v>
                </c:pt>
                <c:pt idx="20432">
                  <c:v>-0.14812800000000001</c:v>
                </c:pt>
                <c:pt idx="20433">
                  <c:v>-0.140352</c:v>
                </c:pt>
                <c:pt idx="20434">
                  <c:v>-0.13068399999999999</c:v>
                </c:pt>
                <c:pt idx="20435">
                  <c:v>-0.122615</c:v>
                </c:pt>
                <c:pt idx="20436">
                  <c:v>-0.119212</c:v>
                </c:pt>
                <c:pt idx="20437">
                  <c:v>-0.11415</c:v>
                </c:pt>
                <c:pt idx="20438">
                  <c:v>-0.10775800000000001</c:v>
                </c:pt>
                <c:pt idx="20439">
                  <c:v>-0.10388699999999999</c:v>
                </c:pt>
                <c:pt idx="20440">
                  <c:v>-9.9113199999999999E-2</c:v>
                </c:pt>
                <c:pt idx="20441">
                  <c:v>-9.5332100000000003E-2</c:v>
                </c:pt>
                <c:pt idx="20442">
                  <c:v>-8.9992299999999997E-2</c:v>
                </c:pt>
                <c:pt idx="20443">
                  <c:v>-8.8233500000000006E-2</c:v>
                </c:pt>
                <c:pt idx="20444">
                  <c:v>-8.9349300000000006E-2</c:v>
                </c:pt>
                <c:pt idx="20445">
                  <c:v>-8.9277899999999993E-2</c:v>
                </c:pt>
                <c:pt idx="20446">
                  <c:v>-8.6621000000000004E-2</c:v>
                </c:pt>
                <c:pt idx="20447">
                  <c:v>-8.4037299999999995E-2</c:v>
                </c:pt>
                <c:pt idx="20448">
                  <c:v>-8.44226E-2</c:v>
                </c:pt>
                <c:pt idx="20449">
                  <c:v>-8.7962200000000004E-2</c:v>
                </c:pt>
                <c:pt idx="20450">
                  <c:v>-0.102358</c:v>
                </c:pt>
                <c:pt idx="20451">
                  <c:v>-0.10768</c:v>
                </c:pt>
                <c:pt idx="20452">
                  <c:v>-0.113289</c:v>
                </c:pt>
                <c:pt idx="20453">
                  <c:v>-0.124387</c:v>
                </c:pt>
                <c:pt idx="20454">
                  <c:v>-0.13025300000000001</c:v>
                </c:pt>
                <c:pt idx="20455">
                  <c:v>-0.12995300000000001</c:v>
                </c:pt>
                <c:pt idx="20456">
                  <c:v>-0.132714</c:v>
                </c:pt>
                <c:pt idx="20457">
                  <c:v>-0.13297500000000001</c:v>
                </c:pt>
                <c:pt idx="20458">
                  <c:v>-0.124788</c:v>
                </c:pt>
                <c:pt idx="20459">
                  <c:v>-0.102827</c:v>
                </c:pt>
                <c:pt idx="20460">
                  <c:v>-7.8036099999999997E-2</c:v>
                </c:pt>
                <c:pt idx="20461">
                  <c:v>-6.20613E-2</c:v>
                </c:pt>
                <c:pt idx="20462">
                  <c:v>-5.6379899999999997E-2</c:v>
                </c:pt>
                <c:pt idx="20463">
                  <c:v>-5.4440599999999999E-2</c:v>
                </c:pt>
                <c:pt idx="20464">
                  <c:v>-5.6094100000000001E-2</c:v>
                </c:pt>
                <c:pt idx="20465">
                  <c:v>-5.73339E-2</c:v>
                </c:pt>
                <c:pt idx="20466">
                  <c:v>-5.9649800000000003E-2</c:v>
                </c:pt>
                <c:pt idx="20467">
                  <c:v>-6.25497E-2</c:v>
                </c:pt>
                <c:pt idx="20468">
                  <c:v>-7.4227600000000005E-2</c:v>
                </c:pt>
                <c:pt idx="20469">
                  <c:v>-8.3639599999999995E-2</c:v>
                </c:pt>
                <c:pt idx="20470">
                  <c:v>-8.8234199999999999E-2</c:v>
                </c:pt>
                <c:pt idx="20471">
                  <c:v>-9.0621400000000005E-2</c:v>
                </c:pt>
                <c:pt idx="20472">
                  <c:v>-9.2966999999999994E-2</c:v>
                </c:pt>
                <c:pt idx="20473">
                  <c:v>-9.6357300000000007E-2</c:v>
                </c:pt>
                <c:pt idx="20474">
                  <c:v>-0.10610899999999999</c:v>
                </c:pt>
                <c:pt idx="20475">
                  <c:v>-0.11579299999999999</c:v>
                </c:pt>
                <c:pt idx="20476">
                  <c:v>-0.125526</c:v>
                </c:pt>
                <c:pt idx="20477">
                  <c:v>-0.13075700000000001</c:v>
                </c:pt>
                <c:pt idx="20478">
                  <c:v>-0.131048</c:v>
                </c:pt>
                <c:pt idx="20479">
                  <c:v>-0.12931100000000001</c:v>
                </c:pt>
                <c:pt idx="20480">
                  <c:v>-0.12831899999999999</c:v>
                </c:pt>
                <c:pt idx="20481">
                  <c:v>-0.12833900000000001</c:v>
                </c:pt>
                <c:pt idx="20482">
                  <c:v>-0.128637</c:v>
                </c:pt>
                <c:pt idx="20483">
                  <c:v>-0.12951099999999999</c:v>
                </c:pt>
                <c:pt idx="20484">
                  <c:v>-0.12609500000000001</c:v>
                </c:pt>
                <c:pt idx="20485">
                  <c:v>-0.1237</c:v>
                </c:pt>
                <c:pt idx="20486">
                  <c:v>-0.11878900000000001</c:v>
                </c:pt>
                <c:pt idx="20487">
                  <c:v>-0.124163</c:v>
                </c:pt>
                <c:pt idx="20488">
                  <c:v>-0.139933</c:v>
                </c:pt>
                <c:pt idx="20489">
                  <c:v>-0.15593000000000001</c:v>
                </c:pt>
                <c:pt idx="20490">
                  <c:v>-0.161941</c:v>
                </c:pt>
                <c:pt idx="20491">
                  <c:v>-0.15887799999999999</c:v>
                </c:pt>
                <c:pt idx="20492">
                  <c:v>-0.15152199999999999</c:v>
                </c:pt>
                <c:pt idx="20493">
                  <c:v>-0.14136399999999999</c:v>
                </c:pt>
                <c:pt idx="20494">
                  <c:v>-0.13644600000000001</c:v>
                </c:pt>
                <c:pt idx="20495">
                  <c:v>-0.13850699999999999</c:v>
                </c:pt>
                <c:pt idx="20496">
                  <c:v>-0.14638200000000001</c:v>
                </c:pt>
                <c:pt idx="20497">
                  <c:v>-0.15890399999999999</c:v>
                </c:pt>
                <c:pt idx="20498">
                  <c:v>-0.16720099999999999</c:v>
                </c:pt>
                <c:pt idx="20499">
                  <c:v>-0.17489399999999999</c:v>
                </c:pt>
                <c:pt idx="20500">
                  <c:v>-0.182699</c:v>
                </c:pt>
                <c:pt idx="20501">
                  <c:v>-0.184637</c:v>
                </c:pt>
                <c:pt idx="20502">
                  <c:v>-0.18687599999999999</c:v>
                </c:pt>
                <c:pt idx="20503">
                  <c:v>-0.20039299999999999</c:v>
                </c:pt>
                <c:pt idx="20504">
                  <c:v>-0.20899599999999999</c:v>
                </c:pt>
                <c:pt idx="20505">
                  <c:v>-0.207265</c:v>
                </c:pt>
                <c:pt idx="20506">
                  <c:v>-0.20954100000000001</c:v>
                </c:pt>
                <c:pt idx="20507">
                  <c:v>-0.209531</c:v>
                </c:pt>
                <c:pt idx="20508">
                  <c:v>-0.208145</c:v>
                </c:pt>
                <c:pt idx="20509">
                  <c:v>-0.208791</c:v>
                </c:pt>
                <c:pt idx="20510">
                  <c:v>-0.215202</c:v>
                </c:pt>
                <c:pt idx="20511">
                  <c:v>-0.221383</c:v>
                </c:pt>
                <c:pt idx="20512">
                  <c:v>-0.22107599999999999</c:v>
                </c:pt>
                <c:pt idx="20513">
                  <c:v>-0.21835599999999999</c:v>
                </c:pt>
                <c:pt idx="20514">
                  <c:v>-0.21501000000000001</c:v>
                </c:pt>
                <c:pt idx="20515">
                  <c:v>-0.213589</c:v>
                </c:pt>
                <c:pt idx="20516">
                  <c:v>-0.21374899999999999</c:v>
                </c:pt>
                <c:pt idx="20517">
                  <c:v>-0.21968199999999999</c:v>
                </c:pt>
                <c:pt idx="20518">
                  <c:v>-0.22636100000000001</c:v>
                </c:pt>
                <c:pt idx="20519">
                  <c:v>-0.23930699999999999</c:v>
                </c:pt>
                <c:pt idx="20520">
                  <c:v>-0.259959</c:v>
                </c:pt>
                <c:pt idx="20521">
                  <c:v>-0.27246700000000001</c:v>
                </c:pt>
                <c:pt idx="20522">
                  <c:v>-0.28416000000000002</c:v>
                </c:pt>
                <c:pt idx="20523">
                  <c:v>-0.29518299999999997</c:v>
                </c:pt>
                <c:pt idx="20524">
                  <c:v>-0.303263</c:v>
                </c:pt>
                <c:pt idx="20525">
                  <c:v>-0.30835400000000002</c:v>
                </c:pt>
                <c:pt idx="20526">
                  <c:v>-0.31399300000000002</c:v>
                </c:pt>
                <c:pt idx="20527">
                  <c:v>-0.31789000000000001</c:v>
                </c:pt>
                <c:pt idx="20528">
                  <c:v>-0.32446199999999997</c:v>
                </c:pt>
                <c:pt idx="20529">
                  <c:v>-0.33938000000000001</c:v>
                </c:pt>
                <c:pt idx="20530">
                  <c:v>-0.36057600000000001</c:v>
                </c:pt>
                <c:pt idx="20531">
                  <c:v>-0.37684800000000002</c:v>
                </c:pt>
                <c:pt idx="20532">
                  <c:v>-0.38860499999999998</c:v>
                </c:pt>
                <c:pt idx="20533">
                  <c:v>-0.40749099999999999</c:v>
                </c:pt>
                <c:pt idx="20534">
                  <c:v>-0.42403200000000002</c:v>
                </c:pt>
                <c:pt idx="20535">
                  <c:v>-0.43072100000000002</c:v>
                </c:pt>
                <c:pt idx="20536">
                  <c:v>-0.45056400000000002</c:v>
                </c:pt>
                <c:pt idx="20537">
                  <c:v>-0.46092899999999998</c:v>
                </c:pt>
                <c:pt idx="20538">
                  <c:v>-0.456675</c:v>
                </c:pt>
                <c:pt idx="20539">
                  <c:v>-0.45249600000000001</c:v>
                </c:pt>
                <c:pt idx="20540">
                  <c:v>-0.450017</c:v>
                </c:pt>
                <c:pt idx="20541">
                  <c:v>-0.44278800000000001</c:v>
                </c:pt>
                <c:pt idx="20542">
                  <c:v>-0.42359400000000003</c:v>
                </c:pt>
                <c:pt idx="20543">
                  <c:v>-0.40119700000000003</c:v>
                </c:pt>
                <c:pt idx="20544">
                  <c:v>-0.38735000000000003</c:v>
                </c:pt>
                <c:pt idx="20545">
                  <c:v>-0.37790499999999999</c:v>
                </c:pt>
                <c:pt idx="20546">
                  <c:v>-0.36373699999999998</c:v>
                </c:pt>
                <c:pt idx="20547">
                  <c:v>-0.34379599999999999</c:v>
                </c:pt>
                <c:pt idx="20548">
                  <c:v>-0.32830100000000001</c:v>
                </c:pt>
                <c:pt idx="20549">
                  <c:v>-0.32152599999999998</c:v>
                </c:pt>
                <c:pt idx="20550">
                  <c:v>-0.31961600000000001</c:v>
                </c:pt>
                <c:pt idx="20551">
                  <c:v>-0.320658</c:v>
                </c:pt>
                <c:pt idx="20552">
                  <c:v>-0.31940000000000002</c:v>
                </c:pt>
                <c:pt idx="20553">
                  <c:v>-0.31903799999999999</c:v>
                </c:pt>
                <c:pt idx="20554">
                  <c:v>-0.31901000000000002</c:v>
                </c:pt>
                <c:pt idx="20555">
                  <c:v>-0.32033400000000001</c:v>
                </c:pt>
                <c:pt idx="20556">
                  <c:v>-0.32278000000000001</c:v>
                </c:pt>
                <c:pt idx="20557">
                  <c:v>-0.32189200000000001</c:v>
                </c:pt>
                <c:pt idx="20558">
                  <c:v>-0.32079999999999997</c:v>
                </c:pt>
                <c:pt idx="20559">
                  <c:v>-0.31276199999999998</c:v>
                </c:pt>
                <c:pt idx="20560">
                  <c:v>-0.29445100000000002</c:v>
                </c:pt>
                <c:pt idx="20561">
                  <c:v>-0.27842800000000001</c:v>
                </c:pt>
                <c:pt idx="20562">
                  <c:v>-0.268876</c:v>
                </c:pt>
                <c:pt idx="20563">
                  <c:v>-0.26191500000000001</c:v>
                </c:pt>
                <c:pt idx="20564">
                  <c:v>-0.25795600000000002</c:v>
                </c:pt>
                <c:pt idx="20565">
                  <c:v>-0.25497900000000001</c:v>
                </c:pt>
                <c:pt idx="20566">
                  <c:v>-0.25497199999999998</c:v>
                </c:pt>
                <c:pt idx="20567">
                  <c:v>-0.25972200000000001</c:v>
                </c:pt>
                <c:pt idx="20568">
                  <c:v>-0.26738699999999999</c:v>
                </c:pt>
                <c:pt idx="20569">
                  <c:v>-0.273756</c:v>
                </c:pt>
                <c:pt idx="20570">
                  <c:v>-0.27866000000000002</c:v>
                </c:pt>
                <c:pt idx="20571">
                  <c:v>-0.27308399999999999</c:v>
                </c:pt>
                <c:pt idx="20572">
                  <c:v>-0.26475100000000001</c:v>
                </c:pt>
                <c:pt idx="20573">
                  <c:v>-0.26537300000000003</c:v>
                </c:pt>
                <c:pt idx="20574">
                  <c:v>-0.27212900000000001</c:v>
                </c:pt>
                <c:pt idx="20575">
                  <c:v>-0.27416499999999999</c:v>
                </c:pt>
                <c:pt idx="20576">
                  <c:v>-0.27498800000000001</c:v>
                </c:pt>
                <c:pt idx="20577">
                  <c:v>-0.27966600000000003</c:v>
                </c:pt>
                <c:pt idx="20578">
                  <c:v>-0.28535899999999997</c:v>
                </c:pt>
                <c:pt idx="20579">
                  <c:v>-0.294908</c:v>
                </c:pt>
                <c:pt idx="20580">
                  <c:v>-0.30821599999999999</c:v>
                </c:pt>
                <c:pt idx="20581">
                  <c:v>-0.31373400000000001</c:v>
                </c:pt>
                <c:pt idx="20582">
                  <c:v>-0.314832</c:v>
                </c:pt>
                <c:pt idx="20583">
                  <c:v>-0.319436</c:v>
                </c:pt>
                <c:pt idx="20584">
                  <c:v>-0.32266099999999998</c:v>
                </c:pt>
                <c:pt idx="20585">
                  <c:v>-0.32049100000000003</c:v>
                </c:pt>
                <c:pt idx="20586">
                  <c:v>-0.318602</c:v>
                </c:pt>
                <c:pt idx="20587">
                  <c:v>-0.32059100000000001</c:v>
                </c:pt>
                <c:pt idx="20588">
                  <c:v>-0.32239000000000001</c:v>
                </c:pt>
                <c:pt idx="20589">
                  <c:v>-0.32335000000000003</c:v>
                </c:pt>
                <c:pt idx="20590">
                  <c:v>-0.32198900000000003</c:v>
                </c:pt>
                <c:pt idx="20591">
                  <c:v>-0.32099100000000003</c:v>
                </c:pt>
                <c:pt idx="20592">
                  <c:v>-0.32362299999999999</c:v>
                </c:pt>
                <c:pt idx="20593">
                  <c:v>-0.32721499999999998</c:v>
                </c:pt>
                <c:pt idx="20594">
                  <c:v>-0.334536</c:v>
                </c:pt>
                <c:pt idx="20595">
                  <c:v>-0.34173100000000001</c:v>
                </c:pt>
                <c:pt idx="20596">
                  <c:v>-0.34510800000000003</c:v>
                </c:pt>
                <c:pt idx="20597">
                  <c:v>-0.34720200000000001</c:v>
                </c:pt>
                <c:pt idx="20598">
                  <c:v>-0.35471200000000003</c:v>
                </c:pt>
                <c:pt idx="20599">
                  <c:v>-0.35956900000000003</c:v>
                </c:pt>
                <c:pt idx="20600">
                  <c:v>-0.35401199999999999</c:v>
                </c:pt>
                <c:pt idx="20601">
                  <c:v>-0.34236100000000003</c:v>
                </c:pt>
                <c:pt idx="20602">
                  <c:v>-0.33317999999999998</c:v>
                </c:pt>
                <c:pt idx="20603">
                  <c:v>-0.33011000000000001</c:v>
                </c:pt>
                <c:pt idx="20604">
                  <c:v>-0.32757700000000001</c:v>
                </c:pt>
                <c:pt idx="20605">
                  <c:v>-0.320828</c:v>
                </c:pt>
                <c:pt idx="20606">
                  <c:v>-0.31698599999999999</c:v>
                </c:pt>
                <c:pt idx="20607">
                  <c:v>-0.31874200000000003</c:v>
                </c:pt>
                <c:pt idx="20608">
                  <c:v>-0.32289099999999998</c:v>
                </c:pt>
                <c:pt idx="20609">
                  <c:v>-0.32265100000000002</c:v>
                </c:pt>
                <c:pt idx="20610">
                  <c:v>-0.31814900000000002</c:v>
                </c:pt>
                <c:pt idx="20611">
                  <c:v>-0.314747</c:v>
                </c:pt>
                <c:pt idx="20612">
                  <c:v>-0.309946</c:v>
                </c:pt>
                <c:pt idx="20613">
                  <c:v>-0.30307699999999999</c:v>
                </c:pt>
                <c:pt idx="20614">
                  <c:v>-0.29745899999999997</c:v>
                </c:pt>
                <c:pt idx="20615">
                  <c:v>-0.29650300000000002</c:v>
                </c:pt>
                <c:pt idx="20616">
                  <c:v>-0.29688399999999998</c:v>
                </c:pt>
                <c:pt idx="20617">
                  <c:v>-0.29748799999999997</c:v>
                </c:pt>
                <c:pt idx="20618">
                  <c:v>-0.29747400000000002</c:v>
                </c:pt>
                <c:pt idx="20619">
                  <c:v>-0.29738500000000001</c:v>
                </c:pt>
                <c:pt idx="20620">
                  <c:v>-0.29753099999999999</c:v>
                </c:pt>
                <c:pt idx="20621">
                  <c:v>-0.29120499999999999</c:v>
                </c:pt>
                <c:pt idx="20622">
                  <c:v>-0.277833</c:v>
                </c:pt>
                <c:pt idx="20623">
                  <c:v>-0.268459</c:v>
                </c:pt>
                <c:pt idx="20624">
                  <c:v>-0.25815500000000002</c:v>
                </c:pt>
                <c:pt idx="20625">
                  <c:v>-0.24848600000000001</c:v>
                </c:pt>
                <c:pt idx="20626">
                  <c:v>-0.23336100000000001</c:v>
                </c:pt>
                <c:pt idx="20627">
                  <c:v>-0.21821699999999999</c:v>
                </c:pt>
                <c:pt idx="20628">
                  <c:v>-0.20805699999999999</c:v>
                </c:pt>
                <c:pt idx="20629">
                  <c:v>-0.204484</c:v>
                </c:pt>
                <c:pt idx="20630">
                  <c:v>-0.207981</c:v>
                </c:pt>
                <c:pt idx="20631">
                  <c:v>-0.21037</c:v>
                </c:pt>
                <c:pt idx="20632">
                  <c:v>-0.20683299999999999</c:v>
                </c:pt>
                <c:pt idx="20633">
                  <c:v>-0.20605100000000001</c:v>
                </c:pt>
                <c:pt idx="20634">
                  <c:v>-0.20824400000000001</c:v>
                </c:pt>
                <c:pt idx="20635">
                  <c:v>-0.212529</c:v>
                </c:pt>
                <c:pt idx="20636">
                  <c:v>-0.20895900000000001</c:v>
                </c:pt>
                <c:pt idx="20637">
                  <c:v>-0.20777300000000001</c:v>
                </c:pt>
                <c:pt idx="20638">
                  <c:v>-0.20851500000000001</c:v>
                </c:pt>
                <c:pt idx="20639">
                  <c:v>-0.21390200000000001</c:v>
                </c:pt>
                <c:pt idx="20640">
                  <c:v>-0.216503</c:v>
                </c:pt>
                <c:pt idx="20641">
                  <c:v>-0.218749</c:v>
                </c:pt>
                <c:pt idx="20642">
                  <c:v>-0.21837200000000001</c:v>
                </c:pt>
                <c:pt idx="20643">
                  <c:v>-0.22129399999999999</c:v>
                </c:pt>
                <c:pt idx="20644">
                  <c:v>-0.221387</c:v>
                </c:pt>
                <c:pt idx="20645">
                  <c:v>-0.219275</c:v>
                </c:pt>
                <c:pt idx="20646">
                  <c:v>-0.213531</c:v>
                </c:pt>
                <c:pt idx="20647">
                  <c:v>-0.20929700000000001</c:v>
                </c:pt>
                <c:pt idx="20648">
                  <c:v>-0.20647499999999999</c:v>
                </c:pt>
                <c:pt idx="20649">
                  <c:v>-0.203129</c:v>
                </c:pt>
                <c:pt idx="20650">
                  <c:v>-0.206702</c:v>
                </c:pt>
                <c:pt idx="20651">
                  <c:v>-0.202405</c:v>
                </c:pt>
                <c:pt idx="20652">
                  <c:v>-0.19599900000000001</c:v>
                </c:pt>
                <c:pt idx="20653">
                  <c:v>-0.18753700000000001</c:v>
                </c:pt>
                <c:pt idx="20654">
                  <c:v>-0.181893</c:v>
                </c:pt>
                <c:pt idx="20655">
                  <c:v>-0.17733599999999999</c:v>
                </c:pt>
                <c:pt idx="20656">
                  <c:v>-0.174482</c:v>
                </c:pt>
                <c:pt idx="20657">
                  <c:v>-0.16755400000000001</c:v>
                </c:pt>
                <c:pt idx="20658">
                  <c:v>-0.16439599999999999</c:v>
                </c:pt>
                <c:pt idx="20659">
                  <c:v>-0.16239000000000001</c:v>
                </c:pt>
                <c:pt idx="20660">
                  <c:v>-0.16193099999999999</c:v>
                </c:pt>
                <c:pt idx="20661">
                  <c:v>-0.15907199999999999</c:v>
                </c:pt>
                <c:pt idx="20662">
                  <c:v>-0.156392</c:v>
                </c:pt>
                <c:pt idx="20663">
                  <c:v>-0.16134200000000001</c:v>
                </c:pt>
                <c:pt idx="20664">
                  <c:v>-0.161603</c:v>
                </c:pt>
                <c:pt idx="20665">
                  <c:v>-0.15518299999999999</c:v>
                </c:pt>
                <c:pt idx="20666">
                  <c:v>-0.149118</c:v>
                </c:pt>
                <c:pt idx="20667">
                  <c:v>-0.145123</c:v>
                </c:pt>
                <c:pt idx="20668">
                  <c:v>-0.13911899999999999</c:v>
                </c:pt>
                <c:pt idx="20669">
                  <c:v>-0.13459699999999999</c:v>
                </c:pt>
                <c:pt idx="20670">
                  <c:v>-0.130051</c:v>
                </c:pt>
                <c:pt idx="20671">
                  <c:v>-0.13050800000000001</c:v>
                </c:pt>
                <c:pt idx="20672">
                  <c:v>-0.13050899999999999</c:v>
                </c:pt>
                <c:pt idx="20673">
                  <c:v>-0.12601799999999999</c:v>
                </c:pt>
                <c:pt idx="20674">
                  <c:v>-0.11348900000000001</c:v>
                </c:pt>
                <c:pt idx="20675">
                  <c:v>-0.10093199999999999</c:v>
                </c:pt>
                <c:pt idx="20676">
                  <c:v>-9.1377700000000006E-2</c:v>
                </c:pt>
                <c:pt idx="20677">
                  <c:v>-7.5314000000000006E-2</c:v>
                </c:pt>
                <c:pt idx="20678">
                  <c:v>-6.5264900000000001E-2</c:v>
                </c:pt>
                <c:pt idx="20679">
                  <c:v>-5.9205199999999999E-2</c:v>
                </c:pt>
                <c:pt idx="20680">
                  <c:v>-5.0103200000000001E-2</c:v>
                </c:pt>
                <c:pt idx="20681">
                  <c:v>-3.6044100000000003E-2</c:v>
                </c:pt>
                <c:pt idx="20682">
                  <c:v>-3.1496499999999997E-2</c:v>
                </c:pt>
                <c:pt idx="20683">
                  <c:v>-2.43815E-2</c:v>
                </c:pt>
                <c:pt idx="20684">
                  <c:v>-1.6327100000000001E-2</c:v>
                </c:pt>
                <c:pt idx="20685">
                  <c:v>-1.67841E-2</c:v>
                </c:pt>
                <c:pt idx="20686">
                  <c:v>-2.0707900000000001E-2</c:v>
                </c:pt>
                <c:pt idx="20687">
                  <c:v>-2.50726E-2</c:v>
                </c:pt>
                <c:pt idx="20688">
                  <c:v>-2.2988100000000001E-2</c:v>
                </c:pt>
                <c:pt idx="20689">
                  <c:v>-2.9907799999999998E-2</c:v>
                </c:pt>
                <c:pt idx="20690">
                  <c:v>-3.0746699999999998E-2</c:v>
                </c:pt>
                <c:pt idx="20691">
                  <c:v>-2.6140400000000001E-2</c:v>
                </c:pt>
                <c:pt idx="20692">
                  <c:v>-2.6554100000000001E-2</c:v>
                </c:pt>
                <c:pt idx="20693">
                  <c:v>-3.2456600000000002E-2</c:v>
                </c:pt>
                <c:pt idx="20694">
                  <c:v>-4.3322899999999998E-2</c:v>
                </c:pt>
                <c:pt idx="20695">
                  <c:v>-4.71904E-2</c:v>
                </c:pt>
                <c:pt idx="20696">
                  <c:v>-4.9563599999999999E-2</c:v>
                </c:pt>
                <c:pt idx="20697">
                  <c:v>-4.2452400000000001E-2</c:v>
                </c:pt>
                <c:pt idx="20698">
                  <c:v>-2.8831800000000001E-2</c:v>
                </c:pt>
                <c:pt idx="20699">
                  <c:v>-2.3681000000000001E-2</c:v>
                </c:pt>
                <c:pt idx="20700">
                  <c:v>-1.8072600000000001E-2</c:v>
                </c:pt>
                <c:pt idx="20701">
                  <c:v>-8.9278099999999996E-3</c:v>
                </c:pt>
                <c:pt idx="20702">
                  <c:v>-2.82438E-3</c:v>
                </c:pt>
                <c:pt idx="20703">
                  <c:v>1.13011E-2</c:v>
                </c:pt>
                <c:pt idx="20704">
                  <c:v>1.7056999999999999E-2</c:v>
                </c:pt>
                <c:pt idx="20705">
                  <c:v>1.8285200000000001E-2</c:v>
                </c:pt>
                <c:pt idx="20706">
                  <c:v>1.54287E-2</c:v>
                </c:pt>
                <c:pt idx="20707">
                  <c:v>1.7117799999999999E-2</c:v>
                </c:pt>
                <c:pt idx="20708">
                  <c:v>9.5595899999999998E-3</c:v>
                </c:pt>
                <c:pt idx="20709">
                  <c:v>-4.7519199999999998E-3</c:v>
                </c:pt>
                <c:pt idx="20710">
                  <c:v>-1.41537E-2</c:v>
                </c:pt>
                <c:pt idx="20711">
                  <c:v>-2.2516600000000001E-2</c:v>
                </c:pt>
                <c:pt idx="20712">
                  <c:v>-2.7376000000000001E-2</c:v>
                </c:pt>
                <c:pt idx="20713">
                  <c:v>-3.1812199999999999E-2</c:v>
                </c:pt>
                <c:pt idx="20714">
                  <c:v>-3.0227400000000001E-2</c:v>
                </c:pt>
                <c:pt idx="20715">
                  <c:v>-2.9609400000000001E-2</c:v>
                </c:pt>
                <c:pt idx="20716">
                  <c:v>-2.1411400000000001E-2</c:v>
                </c:pt>
                <c:pt idx="20717">
                  <c:v>-5.2799300000000004E-3</c:v>
                </c:pt>
                <c:pt idx="20718">
                  <c:v>4.76268E-3</c:v>
                </c:pt>
                <c:pt idx="20719">
                  <c:v>1.00272E-2</c:v>
                </c:pt>
                <c:pt idx="20720">
                  <c:v>1.6032600000000001E-2</c:v>
                </c:pt>
                <c:pt idx="20721">
                  <c:v>2.4387099999999998E-2</c:v>
                </c:pt>
                <c:pt idx="20722">
                  <c:v>2.6285599999999999E-2</c:v>
                </c:pt>
                <c:pt idx="20723">
                  <c:v>2.94845E-2</c:v>
                </c:pt>
                <c:pt idx="20724">
                  <c:v>3.0150799999999998E-2</c:v>
                </c:pt>
                <c:pt idx="20725">
                  <c:v>3.4808899999999997E-2</c:v>
                </c:pt>
                <c:pt idx="20726">
                  <c:v>3.4469899999999998E-2</c:v>
                </c:pt>
                <c:pt idx="20727">
                  <c:v>3.1240299999999999E-2</c:v>
                </c:pt>
                <c:pt idx="20728">
                  <c:v>2.6780200000000001E-2</c:v>
                </c:pt>
                <c:pt idx="20729">
                  <c:v>1.7248699999999999E-2</c:v>
                </c:pt>
                <c:pt idx="20730">
                  <c:v>9.9225800000000003E-3</c:v>
                </c:pt>
                <c:pt idx="20731">
                  <c:v>9.3572099999999995E-3</c:v>
                </c:pt>
                <c:pt idx="20732">
                  <c:v>8.9951900000000001E-3</c:v>
                </c:pt>
                <c:pt idx="20733">
                  <c:v>1.04951E-2</c:v>
                </c:pt>
                <c:pt idx="20734">
                  <c:v>5.4392499999999996E-3</c:v>
                </c:pt>
                <c:pt idx="20735">
                  <c:v>5.1605399999999999E-3</c:v>
                </c:pt>
                <c:pt idx="20736">
                  <c:v>5.0461100000000004E-3</c:v>
                </c:pt>
                <c:pt idx="20737">
                  <c:v>5.5518599999999996E-3</c:v>
                </c:pt>
                <c:pt idx="20738">
                  <c:v>8.4213599999999993E-3</c:v>
                </c:pt>
                <c:pt idx="20739">
                  <c:v>1.4472199999999999E-2</c:v>
                </c:pt>
                <c:pt idx="20740">
                  <c:v>1.9554999999999999E-2</c:v>
                </c:pt>
                <c:pt idx="20741">
                  <c:v>2.085E-2</c:v>
                </c:pt>
                <c:pt idx="20742">
                  <c:v>1.7866900000000002E-2</c:v>
                </c:pt>
                <c:pt idx="20743">
                  <c:v>1.5941500000000001E-2</c:v>
                </c:pt>
                <c:pt idx="20744">
                  <c:v>2.0554200000000002E-2</c:v>
                </c:pt>
                <c:pt idx="20745">
                  <c:v>2.6439000000000001E-2</c:v>
                </c:pt>
                <c:pt idx="20746">
                  <c:v>3.12775E-2</c:v>
                </c:pt>
                <c:pt idx="20747">
                  <c:v>3.5551100000000002E-2</c:v>
                </c:pt>
                <c:pt idx="20748">
                  <c:v>3.9444899999999998E-2</c:v>
                </c:pt>
                <c:pt idx="20749">
                  <c:v>4.0892900000000003E-2</c:v>
                </c:pt>
                <c:pt idx="20750">
                  <c:v>3.7662099999999997E-2</c:v>
                </c:pt>
                <c:pt idx="20751">
                  <c:v>3.9656900000000002E-2</c:v>
                </c:pt>
                <c:pt idx="20752">
                  <c:v>4.7322400000000001E-2</c:v>
                </c:pt>
                <c:pt idx="20753">
                  <c:v>5.2426199999999999E-2</c:v>
                </c:pt>
                <c:pt idx="20754">
                  <c:v>5.7970399999999998E-2</c:v>
                </c:pt>
                <c:pt idx="20755">
                  <c:v>6.3313300000000003E-2</c:v>
                </c:pt>
                <c:pt idx="20756">
                  <c:v>6.8642700000000001E-2</c:v>
                </c:pt>
                <c:pt idx="20757">
                  <c:v>7.1734400000000004E-2</c:v>
                </c:pt>
                <c:pt idx="20758">
                  <c:v>6.9701100000000002E-2</c:v>
                </c:pt>
                <c:pt idx="20759">
                  <c:v>7.1016599999999999E-2</c:v>
                </c:pt>
                <c:pt idx="20760">
                  <c:v>7.6725500000000002E-2</c:v>
                </c:pt>
                <c:pt idx="20761">
                  <c:v>8.8938199999999995E-2</c:v>
                </c:pt>
                <c:pt idx="20762">
                  <c:v>9.4532199999999997E-2</c:v>
                </c:pt>
                <c:pt idx="20763">
                  <c:v>9.7316299999999994E-2</c:v>
                </c:pt>
                <c:pt idx="20764">
                  <c:v>9.47379E-2</c:v>
                </c:pt>
                <c:pt idx="20765">
                  <c:v>9.7891699999999998E-2</c:v>
                </c:pt>
                <c:pt idx="20766">
                  <c:v>0.101149</c:v>
                </c:pt>
                <c:pt idx="20767">
                  <c:v>0.104282</c:v>
                </c:pt>
                <c:pt idx="20768">
                  <c:v>0.106738</c:v>
                </c:pt>
                <c:pt idx="20769">
                  <c:v>0.10985200000000001</c:v>
                </c:pt>
                <c:pt idx="20770">
                  <c:v>0.11763700000000001</c:v>
                </c:pt>
                <c:pt idx="20771">
                  <c:v>0.12958900000000001</c:v>
                </c:pt>
                <c:pt idx="20772">
                  <c:v>0.14529</c:v>
                </c:pt>
                <c:pt idx="20773">
                  <c:v>0.15714500000000001</c:v>
                </c:pt>
                <c:pt idx="20774">
                  <c:v>0.16143099999999999</c:v>
                </c:pt>
                <c:pt idx="20775">
                  <c:v>0.16362699999999999</c:v>
                </c:pt>
                <c:pt idx="20776">
                  <c:v>0.16652500000000001</c:v>
                </c:pt>
                <c:pt idx="20777">
                  <c:v>0.17097699999999999</c:v>
                </c:pt>
                <c:pt idx="20778">
                  <c:v>0.168626</c:v>
                </c:pt>
                <c:pt idx="20779">
                  <c:v>0.16819400000000001</c:v>
                </c:pt>
                <c:pt idx="20780">
                  <c:v>0.166993</c:v>
                </c:pt>
                <c:pt idx="20781">
                  <c:v>0.16592100000000001</c:v>
                </c:pt>
                <c:pt idx="20782">
                  <c:v>0.16567000000000001</c:v>
                </c:pt>
                <c:pt idx="20783">
                  <c:v>0.16559599999999999</c:v>
                </c:pt>
                <c:pt idx="20784">
                  <c:v>0.16389200000000001</c:v>
                </c:pt>
                <c:pt idx="20785">
                  <c:v>0.16031599999999999</c:v>
                </c:pt>
                <c:pt idx="20786">
                  <c:v>0.15575900000000001</c:v>
                </c:pt>
                <c:pt idx="20787">
                  <c:v>0.14297899999999999</c:v>
                </c:pt>
                <c:pt idx="20788">
                  <c:v>0.13272200000000001</c:v>
                </c:pt>
                <c:pt idx="20789">
                  <c:v>0.123627</c:v>
                </c:pt>
                <c:pt idx="20790">
                  <c:v>0.121379</c:v>
                </c:pt>
                <c:pt idx="20791">
                  <c:v>0.129553</c:v>
                </c:pt>
                <c:pt idx="20792">
                  <c:v>0.13683999999999999</c:v>
                </c:pt>
                <c:pt idx="20793">
                  <c:v>0.133411</c:v>
                </c:pt>
                <c:pt idx="20794">
                  <c:v>0.130493</c:v>
                </c:pt>
                <c:pt idx="20795">
                  <c:v>0.127971</c:v>
                </c:pt>
                <c:pt idx="20796">
                  <c:v>0.130776</c:v>
                </c:pt>
                <c:pt idx="20797">
                  <c:v>0.137714</c:v>
                </c:pt>
                <c:pt idx="20798">
                  <c:v>0.14646600000000001</c:v>
                </c:pt>
                <c:pt idx="20799">
                  <c:v>0.15717700000000001</c:v>
                </c:pt>
                <c:pt idx="20800">
                  <c:v>0.16264999999999999</c:v>
                </c:pt>
                <c:pt idx="20801">
                  <c:v>0.16614699999999999</c:v>
                </c:pt>
                <c:pt idx="20802">
                  <c:v>0.17161100000000001</c:v>
                </c:pt>
                <c:pt idx="20803">
                  <c:v>0.18134400000000001</c:v>
                </c:pt>
                <c:pt idx="20804">
                  <c:v>0.18714</c:v>
                </c:pt>
                <c:pt idx="20805">
                  <c:v>0.192025</c:v>
                </c:pt>
                <c:pt idx="20806">
                  <c:v>0.197681</c:v>
                </c:pt>
                <c:pt idx="20807">
                  <c:v>0.20125699999999999</c:v>
                </c:pt>
                <c:pt idx="20808">
                  <c:v>0.20947199999999999</c:v>
                </c:pt>
                <c:pt idx="20809">
                  <c:v>0.219835</c:v>
                </c:pt>
                <c:pt idx="20810">
                  <c:v>0.230265</c:v>
                </c:pt>
                <c:pt idx="20811">
                  <c:v>0.239596</c:v>
                </c:pt>
                <c:pt idx="20812">
                  <c:v>0.25026199999999998</c:v>
                </c:pt>
                <c:pt idx="20813">
                  <c:v>0.25964500000000001</c:v>
                </c:pt>
                <c:pt idx="20814">
                  <c:v>0.26708399999999999</c:v>
                </c:pt>
                <c:pt idx="20815">
                  <c:v>0.27451399999999998</c:v>
                </c:pt>
                <c:pt idx="20816">
                  <c:v>0.279308</c:v>
                </c:pt>
                <c:pt idx="20817">
                  <c:v>0.274617</c:v>
                </c:pt>
                <c:pt idx="20818">
                  <c:v>0.26770699999999997</c:v>
                </c:pt>
                <c:pt idx="20819">
                  <c:v>0.26587499999999997</c:v>
                </c:pt>
                <c:pt idx="20820">
                  <c:v>0.26988899999999999</c:v>
                </c:pt>
                <c:pt idx="20821">
                  <c:v>0.28039500000000001</c:v>
                </c:pt>
                <c:pt idx="20822">
                  <c:v>0.28802</c:v>
                </c:pt>
                <c:pt idx="20823">
                  <c:v>0.29444999999999999</c:v>
                </c:pt>
                <c:pt idx="20824">
                  <c:v>0.298705</c:v>
                </c:pt>
                <c:pt idx="20825">
                  <c:v>0.30192999999999998</c:v>
                </c:pt>
                <c:pt idx="20826">
                  <c:v>0.30162299999999997</c:v>
                </c:pt>
                <c:pt idx="20827">
                  <c:v>0.302539</c:v>
                </c:pt>
                <c:pt idx="20828">
                  <c:v>0.30397999999999997</c:v>
                </c:pt>
                <c:pt idx="20829">
                  <c:v>0.30536400000000002</c:v>
                </c:pt>
                <c:pt idx="20830">
                  <c:v>0.30619600000000002</c:v>
                </c:pt>
                <c:pt idx="20831">
                  <c:v>0.30962200000000001</c:v>
                </c:pt>
                <c:pt idx="20832">
                  <c:v>0.32249699999999998</c:v>
                </c:pt>
                <c:pt idx="20833">
                  <c:v>0.32983400000000002</c:v>
                </c:pt>
                <c:pt idx="20834">
                  <c:v>0.33340799999999998</c:v>
                </c:pt>
                <c:pt idx="20835">
                  <c:v>0.33488899999999999</c:v>
                </c:pt>
                <c:pt idx="20836">
                  <c:v>0.338503</c:v>
                </c:pt>
                <c:pt idx="20837">
                  <c:v>0.34574500000000002</c:v>
                </c:pt>
                <c:pt idx="20838">
                  <c:v>0.35062700000000002</c:v>
                </c:pt>
                <c:pt idx="20839">
                  <c:v>0.34827599999999997</c:v>
                </c:pt>
                <c:pt idx="20840">
                  <c:v>0.33992899999999998</c:v>
                </c:pt>
                <c:pt idx="20841">
                  <c:v>0.33290199999999998</c:v>
                </c:pt>
                <c:pt idx="20842">
                  <c:v>0.32584800000000003</c:v>
                </c:pt>
                <c:pt idx="20843">
                  <c:v>0.315052</c:v>
                </c:pt>
                <c:pt idx="20844">
                  <c:v>0.30790899999999999</c:v>
                </c:pt>
                <c:pt idx="20845">
                  <c:v>0.292076</c:v>
                </c:pt>
                <c:pt idx="20846">
                  <c:v>0.29151199999999999</c:v>
                </c:pt>
                <c:pt idx="20847">
                  <c:v>0.294267</c:v>
                </c:pt>
                <c:pt idx="20848">
                  <c:v>0.298454</c:v>
                </c:pt>
                <c:pt idx="20849">
                  <c:v>0.30129699999999998</c:v>
                </c:pt>
                <c:pt idx="20850">
                  <c:v>0.30808400000000002</c:v>
                </c:pt>
                <c:pt idx="20851">
                  <c:v>0.31592700000000001</c:v>
                </c:pt>
                <c:pt idx="20852">
                  <c:v>0.32530999999999999</c:v>
                </c:pt>
                <c:pt idx="20853">
                  <c:v>0.33286399999999999</c:v>
                </c:pt>
                <c:pt idx="20854">
                  <c:v>0.34196300000000002</c:v>
                </c:pt>
                <c:pt idx="20855">
                  <c:v>0.35178399999999999</c:v>
                </c:pt>
                <c:pt idx="20856">
                  <c:v>0.36274800000000001</c:v>
                </c:pt>
                <c:pt idx="20857">
                  <c:v>0.36998799999999998</c:v>
                </c:pt>
                <c:pt idx="20858">
                  <c:v>0.36845499999999998</c:v>
                </c:pt>
                <c:pt idx="20859">
                  <c:v>0.375359</c:v>
                </c:pt>
                <c:pt idx="20860">
                  <c:v>0.38583699999999999</c:v>
                </c:pt>
                <c:pt idx="20861">
                  <c:v>0.39092199999999999</c:v>
                </c:pt>
                <c:pt idx="20862">
                  <c:v>0.39461800000000002</c:v>
                </c:pt>
                <c:pt idx="20863">
                  <c:v>0.39946199999999998</c:v>
                </c:pt>
                <c:pt idx="20864">
                  <c:v>0.39886300000000002</c:v>
                </c:pt>
                <c:pt idx="20865">
                  <c:v>0.399536</c:v>
                </c:pt>
                <c:pt idx="20866">
                  <c:v>0.39984900000000001</c:v>
                </c:pt>
                <c:pt idx="20867">
                  <c:v>0.40387000000000001</c:v>
                </c:pt>
                <c:pt idx="20868">
                  <c:v>0.40791699999999997</c:v>
                </c:pt>
                <c:pt idx="20869">
                  <c:v>0.41344500000000001</c:v>
                </c:pt>
                <c:pt idx="20870">
                  <c:v>0.421929</c:v>
                </c:pt>
                <c:pt idx="20871">
                  <c:v>0.43269400000000002</c:v>
                </c:pt>
                <c:pt idx="20872">
                  <c:v>0.43734299999999998</c:v>
                </c:pt>
                <c:pt idx="20873">
                  <c:v>0.43681700000000001</c:v>
                </c:pt>
                <c:pt idx="20874">
                  <c:v>0.44056099999999998</c:v>
                </c:pt>
                <c:pt idx="20875">
                  <c:v>0.45330300000000001</c:v>
                </c:pt>
                <c:pt idx="20876">
                  <c:v>0.471993</c:v>
                </c:pt>
                <c:pt idx="20877">
                  <c:v>0.48927199999999998</c:v>
                </c:pt>
                <c:pt idx="20878">
                  <c:v>0.50014899999999995</c:v>
                </c:pt>
                <c:pt idx="20879">
                  <c:v>0.50642500000000001</c:v>
                </c:pt>
                <c:pt idx="20880">
                  <c:v>0.50666699999999998</c:v>
                </c:pt>
                <c:pt idx="20881">
                  <c:v>0.50412299999999999</c:v>
                </c:pt>
                <c:pt idx="20882">
                  <c:v>0.49969200000000003</c:v>
                </c:pt>
                <c:pt idx="20883">
                  <c:v>0.50856699999999999</c:v>
                </c:pt>
                <c:pt idx="20884">
                  <c:v>0.523706</c:v>
                </c:pt>
                <c:pt idx="20885">
                  <c:v>0.53634599999999999</c:v>
                </c:pt>
                <c:pt idx="20886">
                  <c:v>0.54587799999999997</c:v>
                </c:pt>
                <c:pt idx="20887">
                  <c:v>0.55730199999999996</c:v>
                </c:pt>
                <c:pt idx="20888">
                  <c:v>0.56694900000000004</c:v>
                </c:pt>
                <c:pt idx="20889">
                  <c:v>0.57695200000000002</c:v>
                </c:pt>
                <c:pt idx="20890">
                  <c:v>0.57567199999999996</c:v>
                </c:pt>
                <c:pt idx="20891">
                  <c:v>0.57682699999999998</c:v>
                </c:pt>
                <c:pt idx="20892">
                  <c:v>0.57901999999999998</c:v>
                </c:pt>
                <c:pt idx="20893">
                  <c:v>0.58702100000000002</c:v>
                </c:pt>
                <c:pt idx="20894">
                  <c:v>0.59313400000000005</c:v>
                </c:pt>
                <c:pt idx="20895">
                  <c:v>0.60269200000000001</c:v>
                </c:pt>
                <c:pt idx="20896">
                  <c:v>0.60177099999999994</c:v>
                </c:pt>
                <c:pt idx="20897">
                  <c:v>0.60710900000000001</c:v>
                </c:pt>
                <c:pt idx="20898">
                  <c:v>0.61446599999999996</c:v>
                </c:pt>
                <c:pt idx="20899">
                  <c:v>0.62288699999999997</c:v>
                </c:pt>
                <c:pt idx="20900">
                  <c:v>0.62998299999999996</c:v>
                </c:pt>
                <c:pt idx="20901">
                  <c:v>0.63969500000000001</c:v>
                </c:pt>
                <c:pt idx="20902">
                  <c:v>0.64763199999999999</c:v>
                </c:pt>
                <c:pt idx="20903">
                  <c:v>0.652644</c:v>
                </c:pt>
                <c:pt idx="20904">
                  <c:v>0.660134</c:v>
                </c:pt>
                <c:pt idx="20905">
                  <c:v>0.66887399999999997</c:v>
                </c:pt>
                <c:pt idx="20906">
                  <c:v>0.67608800000000002</c:v>
                </c:pt>
                <c:pt idx="20907">
                  <c:v>0.67951899999999998</c:v>
                </c:pt>
                <c:pt idx="20908">
                  <c:v>0.68042800000000003</c:v>
                </c:pt>
                <c:pt idx="20909">
                  <c:v>0.68320700000000001</c:v>
                </c:pt>
                <c:pt idx="20910">
                  <c:v>0.67830599999999996</c:v>
                </c:pt>
                <c:pt idx="20911">
                  <c:v>0.67715599999999998</c:v>
                </c:pt>
                <c:pt idx="20912">
                  <c:v>0.68063200000000001</c:v>
                </c:pt>
                <c:pt idx="20913">
                  <c:v>0.687724</c:v>
                </c:pt>
                <c:pt idx="20914">
                  <c:v>0.69038200000000005</c:v>
                </c:pt>
                <c:pt idx="20915">
                  <c:v>0.68935900000000006</c:v>
                </c:pt>
                <c:pt idx="20916">
                  <c:v>0.69069700000000001</c:v>
                </c:pt>
                <c:pt idx="20917">
                  <c:v>0.69504900000000003</c:v>
                </c:pt>
                <c:pt idx="20918">
                  <c:v>0.70262500000000006</c:v>
                </c:pt>
                <c:pt idx="20919">
                  <c:v>0.70752899999999996</c:v>
                </c:pt>
                <c:pt idx="20920">
                  <c:v>0.71189100000000005</c:v>
                </c:pt>
                <c:pt idx="20921">
                  <c:v>0.71690200000000004</c:v>
                </c:pt>
                <c:pt idx="20922">
                  <c:v>0.72548599999999996</c:v>
                </c:pt>
                <c:pt idx="20923">
                  <c:v>0.72605399999999998</c:v>
                </c:pt>
                <c:pt idx="20924">
                  <c:v>0.72297800000000001</c:v>
                </c:pt>
                <c:pt idx="20925">
                  <c:v>0.71962599999999999</c:v>
                </c:pt>
                <c:pt idx="20926">
                  <c:v>0.71836199999999995</c:v>
                </c:pt>
                <c:pt idx="20927">
                  <c:v>0.719109</c:v>
                </c:pt>
                <c:pt idx="20928">
                  <c:v>0.71581899999999998</c:v>
                </c:pt>
                <c:pt idx="20929">
                  <c:v>0.71403499999999998</c:v>
                </c:pt>
                <c:pt idx="20930">
                  <c:v>0.70660599999999996</c:v>
                </c:pt>
                <c:pt idx="20931">
                  <c:v>0.694689</c:v>
                </c:pt>
                <c:pt idx="20932">
                  <c:v>0.68362900000000004</c:v>
                </c:pt>
                <c:pt idx="20933">
                  <c:v>0.674288</c:v>
                </c:pt>
                <c:pt idx="20934">
                  <c:v>0.67574999999999996</c:v>
                </c:pt>
                <c:pt idx="20935">
                  <c:v>0.67996699999999999</c:v>
                </c:pt>
                <c:pt idx="20936">
                  <c:v>0.68194200000000005</c:v>
                </c:pt>
                <c:pt idx="20937">
                  <c:v>0.68301500000000004</c:v>
                </c:pt>
                <c:pt idx="20938">
                  <c:v>0.68833200000000005</c:v>
                </c:pt>
                <c:pt idx="20939">
                  <c:v>0.69239099999999998</c:v>
                </c:pt>
                <c:pt idx="20940">
                  <c:v>0.69667299999999999</c:v>
                </c:pt>
                <c:pt idx="20941">
                  <c:v>0.69986999999999999</c:v>
                </c:pt>
                <c:pt idx="20942">
                  <c:v>0.70714100000000002</c:v>
                </c:pt>
                <c:pt idx="20943">
                  <c:v>0.71928199999999998</c:v>
                </c:pt>
                <c:pt idx="20944">
                  <c:v>0.72695799999999999</c:v>
                </c:pt>
                <c:pt idx="20945">
                  <c:v>0.73033599999999999</c:v>
                </c:pt>
                <c:pt idx="20946">
                  <c:v>0.729545</c:v>
                </c:pt>
                <c:pt idx="20947">
                  <c:v>0.73546699999999998</c:v>
                </c:pt>
                <c:pt idx="20948">
                  <c:v>0.73621800000000004</c:v>
                </c:pt>
                <c:pt idx="20949">
                  <c:v>0.73885699999999999</c:v>
                </c:pt>
                <c:pt idx="20950">
                  <c:v>0.74474300000000004</c:v>
                </c:pt>
                <c:pt idx="20951">
                  <c:v>0.75059699999999996</c:v>
                </c:pt>
                <c:pt idx="20952">
                  <c:v>0.75043599999999999</c:v>
                </c:pt>
                <c:pt idx="20953">
                  <c:v>0.749664</c:v>
                </c:pt>
                <c:pt idx="20954">
                  <c:v>0.747861</c:v>
                </c:pt>
                <c:pt idx="20955">
                  <c:v>0.74719800000000003</c:v>
                </c:pt>
                <c:pt idx="20956">
                  <c:v>0.750749</c:v>
                </c:pt>
                <c:pt idx="20957">
                  <c:v>0.76255899999999999</c:v>
                </c:pt>
                <c:pt idx="20958">
                  <c:v>0.77311399999999997</c:v>
                </c:pt>
                <c:pt idx="20959">
                  <c:v>0.78115299999999999</c:v>
                </c:pt>
                <c:pt idx="20960">
                  <c:v>0.78657900000000003</c:v>
                </c:pt>
                <c:pt idx="20961">
                  <c:v>0.78548499999999999</c:v>
                </c:pt>
                <c:pt idx="20962">
                  <c:v>0.78667399999999998</c:v>
                </c:pt>
                <c:pt idx="20963">
                  <c:v>0.79732000000000003</c:v>
                </c:pt>
                <c:pt idx="20964">
                  <c:v>0.80659400000000003</c:v>
                </c:pt>
                <c:pt idx="20965">
                  <c:v>0.81186800000000003</c:v>
                </c:pt>
                <c:pt idx="20966">
                  <c:v>0.81164700000000001</c:v>
                </c:pt>
                <c:pt idx="20967">
                  <c:v>0.80414699999999995</c:v>
                </c:pt>
                <c:pt idx="20968">
                  <c:v>0.80004399999999998</c:v>
                </c:pt>
                <c:pt idx="20969">
                  <c:v>0.80286100000000005</c:v>
                </c:pt>
                <c:pt idx="20970">
                  <c:v>0.80609299999999995</c:v>
                </c:pt>
                <c:pt idx="20971">
                  <c:v>0.81128</c:v>
                </c:pt>
                <c:pt idx="20972">
                  <c:v>0.81416699999999997</c:v>
                </c:pt>
                <c:pt idx="20973">
                  <c:v>0.812801</c:v>
                </c:pt>
                <c:pt idx="20974">
                  <c:v>0.81445599999999996</c:v>
                </c:pt>
                <c:pt idx="20975">
                  <c:v>0.81403700000000001</c:v>
                </c:pt>
                <c:pt idx="20976">
                  <c:v>0.81289100000000003</c:v>
                </c:pt>
                <c:pt idx="20977">
                  <c:v>0.81735500000000005</c:v>
                </c:pt>
                <c:pt idx="20978">
                  <c:v>0.82255400000000001</c:v>
                </c:pt>
                <c:pt idx="20979">
                  <c:v>0.82402799999999998</c:v>
                </c:pt>
                <c:pt idx="20980">
                  <c:v>0.82204600000000005</c:v>
                </c:pt>
                <c:pt idx="20981">
                  <c:v>0.82350500000000004</c:v>
                </c:pt>
                <c:pt idx="20982">
                  <c:v>0.82947300000000002</c:v>
                </c:pt>
                <c:pt idx="20983">
                  <c:v>0.83583300000000005</c:v>
                </c:pt>
                <c:pt idx="20984">
                  <c:v>0.84383399999999997</c:v>
                </c:pt>
                <c:pt idx="20985">
                  <c:v>0.85435799999999995</c:v>
                </c:pt>
                <c:pt idx="20986">
                  <c:v>0.86400500000000002</c:v>
                </c:pt>
                <c:pt idx="20987">
                  <c:v>0.87049500000000002</c:v>
                </c:pt>
                <c:pt idx="20988">
                  <c:v>0.87066200000000005</c:v>
                </c:pt>
                <c:pt idx="20989">
                  <c:v>0.86838300000000002</c:v>
                </c:pt>
                <c:pt idx="20990">
                  <c:v>0.86036999999999997</c:v>
                </c:pt>
                <c:pt idx="20991">
                  <c:v>0.85678799999999999</c:v>
                </c:pt>
                <c:pt idx="20992">
                  <c:v>0.86338199999999998</c:v>
                </c:pt>
                <c:pt idx="20993">
                  <c:v>0.86626700000000001</c:v>
                </c:pt>
                <c:pt idx="20994">
                  <c:v>0.86886099999999999</c:v>
                </c:pt>
                <c:pt idx="20995">
                  <c:v>0.876969</c:v>
                </c:pt>
                <c:pt idx="20996">
                  <c:v>0.88528700000000005</c:v>
                </c:pt>
                <c:pt idx="20997">
                  <c:v>0.88717299999999999</c:v>
                </c:pt>
                <c:pt idx="20998">
                  <c:v>0.88605</c:v>
                </c:pt>
                <c:pt idx="20999">
                  <c:v>0.886938</c:v>
                </c:pt>
                <c:pt idx="21000">
                  <c:v>0.88944500000000004</c:v>
                </c:pt>
                <c:pt idx="21001">
                  <c:v>0.88849400000000001</c:v>
                </c:pt>
                <c:pt idx="21002">
                  <c:v>0.88912800000000003</c:v>
                </c:pt>
                <c:pt idx="21003">
                  <c:v>0.89682799999999996</c:v>
                </c:pt>
                <c:pt idx="21004">
                  <c:v>0.90166199999999996</c:v>
                </c:pt>
                <c:pt idx="21005">
                  <c:v>0.89881299999999997</c:v>
                </c:pt>
                <c:pt idx="21006">
                  <c:v>0.89615800000000001</c:v>
                </c:pt>
                <c:pt idx="21007">
                  <c:v>0.89761800000000003</c:v>
                </c:pt>
                <c:pt idx="21008">
                  <c:v>0.90042500000000003</c:v>
                </c:pt>
                <c:pt idx="21009">
                  <c:v>0.90072799999999997</c:v>
                </c:pt>
                <c:pt idx="21010">
                  <c:v>0.89836700000000003</c:v>
                </c:pt>
                <c:pt idx="21011">
                  <c:v>0.89815199999999995</c:v>
                </c:pt>
                <c:pt idx="21012">
                  <c:v>0.89859999999999995</c:v>
                </c:pt>
                <c:pt idx="21013">
                  <c:v>0.89671599999999996</c:v>
                </c:pt>
                <c:pt idx="21014">
                  <c:v>0.89224199999999998</c:v>
                </c:pt>
                <c:pt idx="21015">
                  <c:v>0.892764</c:v>
                </c:pt>
                <c:pt idx="21016">
                  <c:v>0.89865099999999998</c:v>
                </c:pt>
                <c:pt idx="21017">
                  <c:v>0.90379500000000002</c:v>
                </c:pt>
                <c:pt idx="21018">
                  <c:v>0.90737000000000001</c:v>
                </c:pt>
                <c:pt idx="21019">
                  <c:v>0.91117099999999995</c:v>
                </c:pt>
                <c:pt idx="21020">
                  <c:v>0.91695300000000002</c:v>
                </c:pt>
                <c:pt idx="21021">
                  <c:v>0.92127400000000004</c:v>
                </c:pt>
                <c:pt idx="21022">
                  <c:v>0.922018</c:v>
                </c:pt>
                <c:pt idx="21023">
                  <c:v>0.91494900000000001</c:v>
                </c:pt>
                <c:pt idx="21024">
                  <c:v>0.91072699999999995</c:v>
                </c:pt>
                <c:pt idx="21025">
                  <c:v>0.91817300000000002</c:v>
                </c:pt>
                <c:pt idx="21026">
                  <c:v>0.92660500000000001</c:v>
                </c:pt>
                <c:pt idx="21027">
                  <c:v>0.924342</c:v>
                </c:pt>
                <c:pt idx="21028">
                  <c:v>0.91624000000000005</c:v>
                </c:pt>
                <c:pt idx="21029">
                  <c:v>0.90604499999999999</c:v>
                </c:pt>
                <c:pt idx="21030">
                  <c:v>0.89800400000000002</c:v>
                </c:pt>
                <c:pt idx="21031">
                  <c:v>0.89225399999999999</c:v>
                </c:pt>
                <c:pt idx="21032">
                  <c:v>0.881162</c:v>
                </c:pt>
                <c:pt idx="21033">
                  <c:v>0.87634599999999996</c:v>
                </c:pt>
                <c:pt idx="21034">
                  <c:v>0.87470599999999998</c:v>
                </c:pt>
                <c:pt idx="21035">
                  <c:v>0.87058500000000005</c:v>
                </c:pt>
                <c:pt idx="21036">
                  <c:v>0.86708700000000005</c:v>
                </c:pt>
                <c:pt idx="21037">
                  <c:v>0.86660199999999998</c:v>
                </c:pt>
                <c:pt idx="21038">
                  <c:v>0.87097800000000003</c:v>
                </c:pt>
                <c:pt idx="21039">
                  <c:v>0.88273400000000002</c:v>
                </c:pt>
                <c:pt idx="21040">
                  <c:v>0.899258</c:v>
                </c:pt>
                <c:pt idx="21041">
                  <c:v>0.91168899999999997</c:v>
                </c:pt>
                <c:pt idx="21042">
                  <c:v>0.91912099999999997</c:v>
                </c:pt>
                <c:pt idx="21043">
                  <c:v>0.91319799999999995</c:v>
                </c:pt>
                <c:pt idx="21044">
                  <c:v>0.90481400000000001</c:v>
                </c:pt>
                <c:pt idx="21045">
                  <c:v>0.90729300000000002</c:v>
                </c:pt>
                <c:pt idx="21046">
                  <c:v>0.90878700000000001</c:v>
                </c:pt>
                <c:pt idx="21047">
                  <c:v>0.91295000000000004</c:v>
                </c:pt>
                <c:pt idx="21048">
                  <c:v>0.91712099999999996</c:v>
                </c:pt>
                <c:pt idx="21049">
                  <c:v>0.92088700000000001</c:v>
                </c:pt>
                <c:pt idx="21050">
                  <c:v>0.92425800000000002</c:v>
                </c:pt>
                <c:pt idx="21051">
                  <c:v>0.92245299999999997</c:v>
                </c:pt>
                <c:pt idx="21052">
                  <c:v>0.92349700000000001</c:v>
                </c:pt>
                <c:pt idx="21053">
                  <c:v>0.92418900000000004</c:v>
                </c:pt>
                <c:pt idx="21054">
                  <c:v>0.92395300000000002</c:v>
                </c:pt>
                <c:pt idx="21055">
                  <c:v>0.92657299999999998</c:v>
                </c:pt>
                <c:pt idx="21056">
                  <c:v>0.92656799999999995</c:v>
                </c:pt>
                <c:pt idx="21057">
                  <c:v>0.92631200000000002</c:v>
                </c:pt>
                <c:pt idx="21058">
                  <c:v>0.92303999999999997</c:v>
                </c:pt>
                <c:pt idx="21059">
                  <c:v>0.91975499999999999</c:v>
                </c:pt>
                <c:pt idx="21060">
                  <c:v>0.92047100000000004</c:v>
                </c:pt>
                <c:pt idx="21061">
                  <c:v>0.91745299999999996</c:v>
                </c:pt>
                <c:pt idx="21062">
                  <c:v>0.91655500000000001</c:v>
                </c:pt>
                <c:pt idx="21063">
                  <c:v>0.91575300000000004</c:v>
                </c:pt>
                <c:pt idx="21064">
                  <c:v>0.90917199999999998</c:v>
                </c:pt>
                <c:pt idx="21065">
                  <c:v>0.90708500000000003</c:v>
                </c:pt>
                <c:pt idx="21066">
                  <c:v>0.91269800000000001</c:v>
                </c:pt>
                <c:pt idx="21067">
                  <c:v>0.91788400000000003</c:v>
                </c:pt>
                <c:pt idx="21068">
                  <c:v>0.905806</c:v>
                </c:pt>
                <c:pt idx="21069">
                  <c:v>0.89521700000000004</c:v>
                </c:pt>
                <c:pt idx="21070">
                  <c:v>0.89732100000000004</c:v>
                </c:pt>
                <c:pt idx="21071">
                  <c:v>0.89801600000000004</c:v>
                </c:pt>
                <c:pt idx="21072">
                  <c:v>0.89943899999999999</c:v>
                </c:pt>
                <c:pt idx="21073">
                  <c:v>0.89740200000000003</c:v>
                </c:pt>
                <c:pt idx="21074">
                  <c:v>0.89617199999999997</c:v>
                </c:pt>
                <c:pt idx="21075">
                  <c:v>0.89652900000000002</c:v>
                </c:pt>
                <c:pt idx="21076">
                  <c:v>0.89659900000000003</c:v>
                </c:pt>
                <c:pt idx="21077">
                  <c:v>0.89652900000000002</c:v>
                </c:pt>
                <c:pt idx="21078">
                  <c:v>0.89937900000000004</c:v>
                </c:pt>
                <c:pt idx="21079">
                  <c:v>0.90153499999999998</c:v>
                </c:pt>
                <c:pt idx="21080">
                  <c:v>0.894432</c:v>
                </c:pt>
                <c:pt idx="21081">
                  <c:v>0.88897000000000004</c:v>
                </c:pt>
                <c:pt idx="21082">
                  <c:v>0.89147100000000001</c:v>
                </c:pt>
                <c:pt idx="21083">
                  <c:v>0.90421499999999999</c:v>
                </c:pt>
                <c:pt idx="21084">
                  <c:v>0.91339400000000004</c:v>
                </c:pt>
                <c:pt idx="21085">
                  <c:v>0.91337400000000002</c:v>
                </c:pt>
                <c:pt idx="21086">
                  <c:v>0.91298100000000004</c:v>
                </c:pt>
                <c:pt idx="21087">
                  <c:v>0.91240900000000003</c:v>
                </c:pt>
                <c:pt idx="21088">
                  <c:v>0.917242</c:v>
                </c:pt>
                <c:pt idx="21089">
                  <c:v>0.92210400000000003</c:v>
                </c:pt>
                <c:pt idx="21090">
                  <c:v>0.92575300000000005</c:v>
                </c:pt>
                <c:pt idx="21091">
                  <c:v>0.92552500000000004</c:v>
                </c:pt>
                <c:pt idx="21092">
                  <c:v>0.921489</c:v>
                </c:pt>
                <c:pt idx="21093">
                  <c:v>0.91991800000000001</c:v>
                </c:pt>
                <c:pt idx="21094">
                  <c:v>0.92006500000000002</c:v>
                </c:pt>
                <c:pt idx="21095">
                  <c:v>0.92666400000000004</c:v>
                </c:pt>
                <c:pt idx="21096">
                  <c:v>0.933616</c:v>
                </c:pt>
                <c:pt idx="21097">
                  <c:v>0.934257</c:v>
                </c:pt>
                <c:pt idx="21098">
                  <c:v>0.93535699999999999</c:v>
                </c:pt>
                <c:pt idx="21099">
                  <c:v>0.94049899999999997</c:v>
                </c:pt>
                <c:pt idx="21100">
                  <c:v>0.94363799999999998</c:v>
                </c:pt>
                <c:pt idx="21101">
                  <c:v>0.94617499999999999</c:v>
                </c:pt>
                <c:pt idx="21102">
                  <c:v>0.94700200000000001</c:v>
                </c:pt>
                <c:pt idx="21103">
                  <c:v>0.94589000000000001</c:v>
                </c:pt>
                <c:pt idx="21104">
                  <c:v>0.94109600000000004</c:v>
                </c:pt>
                <c:pt idx="21105">
                  <c:v>0.93208500000000005</c:v>
                </c:pt>
                <c:pt idx="21106">
                  <c:v>0.93113900000000005</c:v>
                </c:pt>
                <c:pt idx="21107">
                  <c:v>0.93767</c:v>
                </c:pt>
                <c:pt idx="21108">
                  <c:v>0.93952599999999997</c:v>
                </c:pt>
                <c:pt idx="21109">
                  <c:v>0.93932700000000002</c:v>
                </c:pt>
                <c:pt idx="21110">
                  <c:v>0.93958900000000001</c:v>
                </c:pt>
                <c:pt idx="21111">
                  <c:v>0.94143900000000003</c:v>
                </c:pt>
                <c:pt idx="21112">
                  <c:v>0.94300899999999999</c:v>
                </c:pt>
                <c:pt idx="21113">
                  <c:v>0.946075</c:v>
                </c:pt>
                <c:pt idx="21114">
                  <c:v>0.94947999999999999</c:v>
                </c:pt>
                <c:pt idx="21115">
                  <c:v>0.95201000000000002</c:v>
                </c:pt>
                <c:pt idx="21116">
                  <c:v>0.95123400000000002</c:v>
                </c:pt>
                <c:pt idx="21117">
                  <c:v>0.95342300000000002</c:v>
                </c:pt>
                <c:pt idx="21118">
                  <c:v>0.95775600000000005</c:v>
                </c:pt>
                <c:pt idx="21119">
                  <c:v>0.96329200000000004</c:v>
                </c:pt>
                <c:pt idx="21120">
                  <c:v>0.95937300000000003</c:v>
                </c:pt>
                <c:pt idx="21121">
                  <c:v>0.94976700000000003</c:v>
                </c:pt>
                <c:pt idx="21122">
                  <c:v>0.94479299999999999</c:v>
                </c:pt>
                <c:pt idx="21123">
                  <c:v>0.94823000000000002</c:v>
                </c:pt>
                <c:pt idx="21124">
                  <c:v>0.95450299999999999</c:v>
                </c:pt>
                <c:pt idx="21125">
                  <c:v>0.95695799999999998</c:v>
                </c:pt>
                <c:pt idx="21126">
                  <c:v>0.96000300000000005</c:v>
                </c:pt>
                <c:pt idx="21127">
                  <c:v>0.95826500000000003</c:v>
                </c:pt>
                <c:pt idx="21128">
                  <c:v>0.950461</c:v>
                </c:pt>
                <c:pt idx="21129">
                  <c:v>0.94413400000000003</c:v>
                </c:pt>
                <c:pt idx="21130">
                  <c:v>0.94199500000000003</c:v>
                </c:pt>
                <c:pt idx="21131">
                  <c:v>0.94342199999999998</c:v>
                </c:pt>
                <c:pt idx="21132">
                  <c:v>0.94838800000000001</c:v>
                </c:pt>
                <c:pt idx="21133">
                  <c:v>0.95279199999999997</c:v>
                </c:pt>
                <c:pt idx="21134">
                  <c:v>0.95254300000000003</c:v>
                </c:pt>
                <c:pt idx="21135">
                  <c:v>0.94683899999999999</c:v>
                </c:pt>
                <c:pt idx="21136">
                  <c:v>0.93355900000000003</c:v>
                </c:pt>
                <c:pt idx="21137">
                  <c:v>0.92912899999999998</c:v>
                </c:pt>
                <c:pt idx="21138">
                  <c:v>0.92987500000000001</c:v>
                </c:pt>
                <c:pt idx="21139">
                  <c:v>0.93387500000000001</c:v>
                </c:pt>
                <c:pt idx="21140">
                  <c:v>0.94265399999999999</c:v>
                </c:pt>
                <c:pt idx="21141">
                  <c:v>0.94518100000000005</c:v>
                </c:pt>
                <c:pt idx="21142">
                  <c:v>0.94556499999999999</c:v>
                </c:pt>
                <c:pt idx="21143">
                  <c:v>0.94860100000000003</c:v>
                </c:pt>
                <c:pt idx="21144">
                  <c:v>0.95596199999999998</c:v>
                </c:pt>
                <c:pt idx="21145">
                  <c:v>0.95926299999999998</c:v>
                </c:pt>
                <c:pt idx="21146">
                  <c:v>0.95883499999999999</c:v>
                </c:pt>
                <c:pt idx="21147">
                  <c:v>0.95833199999999996</c:v>
                </c:pt>
                <c:pt idx="21148">
                  <c:v>0.95742799999999995</c:v>
                </c:pt>
                <c:pt idx="21149">
                  <c:v>0.95945400000000003</c:v>
                </c:pt>
                <c:pt idx="21150">
                  <c:v>0.95734799999999998</c:v>
                </c:pt>
                <c:pt idx="21151">
                  <c:v>0.95810899999999999</c:v>
                </c:pt>
                <c:pt idx="21152">
                  <c:v>0.95839099999999999</c:v>
                </c:pt>
                <c:pt idx="21153">
                  <c:v>0.95949499999999999</c:v>
                </c:pt>
                <c:pt idx="21154">
                  <c:v>0.96161700000000006</c:v>
                </c:pt>
                <c:pt idx="21155">
                  <c:v>0.96679199999999998</c:v>
                </c:pt>
                <c:pt idx="21156">
                  <c:v>0.97080299999999997</c:v>
                </c:pt>
                <c:pt idx="21157">
                  <c:v>0.97283600000000003</c:v>
                </c:pt>
                <c:pt idx="21158">
                  <c:v>0.97555899999999995</c:v>
                </c:pt>
                <c:pt idx="21159">
                  <c:v>0.97977800000000004</c:v>
                </c:pt>
                <c:pt idx="21160">
                  <c:v>0.98499199999999998</c:v>
                </c:pt>
                <c:pt idx="21161">
                  <c:v>0.98674200000000001</c:v>
                </c:pt>
                <c:pt idx="21162">
                  <c:v>0.98498600000000003</c:v>
                </c:pt>
                <c:pt idx="21163">
                  <c:v>0.98109599999999997</c:v>
                </c:pt>
                <c:pt idx="21164">
                  <c:v>0.96819200000000005</c:v>
                </c:pt>
                <c:pt idx="21165">
                  <c:v>0.96477100000000005</c:v>
                </c:pt>
                <c:pt idx="21166">
                  <c:v>0.96584199999999998</c:v>
                </c:pt>
                <c:pt idx="21167">
                  <c:v>0.96207200000000004</c:v>
                </c:pt>
                <c:pt idx="21168">
                  <c:v>0.96101000000000003</c:v>
                </c:pt>
                <c:pt idx="21169">
                  <c:v>0.96228899999999995</c:v>
                </c:pt>
                <c:pt idx="21170">
                  <c:v>0.97053999999999996</c:v>
                </c:pt>
                <c:pt idx="21171">
                  <c:v>0.97197500000000003</c:v>
                </c:pt>
                <c:pt idx="21172">
                  <c:v>0.96114500000000003</c:v>
                </c:pt>
                <c:pt idx="21173">
                  <c:v>0.94776700000000003</c:v>
                </c:pt>
                <c:pt idx="21174">
                  <c:v>0.94487500000000002</c:v>
                </c:pt>
                <c:pt idx="21175">
                  <c:v>0.94759599999999999</c:v>
                </c:pt>
                <c:pt idx="21176">
                  <c:v>0.95368200000000003</c:v>
                </c:pt>
                <c:pt idx="21177">
                  <c:v>0.96782400000000002</c:v>
                </c:pt>
                <c:pt idx="21178">
                  <c:v>0.97923899999999997</c:v>
                </c:pt>
                <c:pt idx="21179">
                  <c:v>0.99205900000000002</c:v>
                </c:pt>
                <c:pt idx="21180">
                  <c:v>1.00282</c:v>
                </c:pt>
                <c:pt idx="21181">
                  <c:v>1.00627</c:v>
                </c:pt>
                <c:pt idx="21182">
                  <c:v>0.99882199999999999</c:v>
                </c:pt>
                <c:pt idx="21183">
                  <c:v>0.99537500000000001</c:v>
                </c:pt>
                <c:pt idx="21184">
                  <c:v>0.99641400000000002</c:v>
                </c:pt>
                <c:pt idx="21185">
                  <c:v>0.99635200000000002</c:v>
                </c:pt>
                <c:pt idx="21186">
                  <c:v>0.99964399999999998</c:v>
                </c:pt>
                <c:pt idx="21187">
                  <c:v>1.00193</c:v>
                </c:pt>
                <c:pt idx="21188">
                  <c:v>1.00396</c:v>
                </c:pt>
                <c:pt idx="21189">
                  <c:v>1.00528</c:v>
                </c:pt>
                <c:pt idx="21190">
                  <c:v>1.00271</c:v>
                </c:pt>
                <c:pt idx="21191">
                  <c:v>0.99394899999999997</c:v>
                </c:pt>
                <c:pt idx="21192">
                  <c:v>0.99581299999999995</c:v>
                </c:pt>
                <c:pt idx="21193">
                  <c:v>1.00051</c:v>
                </c:pt>
                <c:pt idx="21194">
                  <c:v>1.0055400000000001</c:v>
                </c:pt>
                <c:pt idx="21195">
                  <c:v>1.0098199999999999</c:v>
                </c:pt>
                <c:pt idx="21196">
                  <c:v>1.0111300000000001</c:v>
                </c:pt>
                <c:pt idx="21197">
                  <c:v>1.00346</c:v>
                </c:pt>
                <c:pt idx="21198">
                  <c:v>0.986707</c:v>
                </c:pt>
                <c:pt idx="21199">
                  <c:v>0.97006999999999999</c:v>
                </c:pt>
                <c:pt idx="21200">
                  <c:v>0.96911899999999995</c:v>
                </c:pt>
                <c:pt idx="21201">
                  <c:v>0.97326400000000002</c:v>
                </c:pt>
                <c:pt idx="21202">
                  <c:v>0.97692800000000002</c:v>
                </c:pt>
                <c:pt idx="21203">
                  <c:v>0.98036100000000004</c:v>
                </c:pt>
                <c:pt idx="21204">
                  <c:v>0.98452899999999999</c:v>
                </c:pt>
                <c:pt idx="21205">
                  <c:v>0.98046999999999995</c:v>
                </c:pt>
                <c:pt idx="21206">
                  <c:v>0.978939</c:v>
                </c:pt>
                <c:pt idx="21207">
                  <c:v>0.965642</c:v>
                </c:pt>
                <c:pt idx="21208">
                  <c:v>0.95301100000000005</c:v>
                </c:pt>
                <c:pt idx="21209">
                  <c:v>0.94440000000000002</c:v>
                </c:pt>
                <c:pt idx="21210">
                  <c:v>0.93690099999999998</c:v>
                </c:pt>
                <c:pt idx="21211">
                  <c:v>0.931091</c:v>
                </c:pt>
                <c:pt idx="21212">
                  <c:v>0.92940199999999995</c:v>
                </c:pt>
                <c:pt idx="21213">
                  <c:v>0.92904600000000004</c:v>
                </c:pt>
                <c:pt idx="21214">
                  <c:v>0.93481400000000003</c:v>
                </c:pt>
                <c:pt idx="21215">
                  <c:v>0.93831500000000001</c:v>
                </c:pt>
                <c:pt idx="21216">
                  <c:v>0.94133900000000004</c:v>
                </c:pt>
                <c:pt idx="21217">
                  <c:v>0.94439700000000004</c:v>
                </c:pt>
                <c:pt idx="21218">
                  <c:v>0.94746900000000001</c:v>
                </c:pt>
                <c:pt idx="21219">
                  <c:v>0.94438299999999997</c:v>
                </c:pt>
                <c:pt idx="21220">
                  <c:v>0.94479199999999997</c:v>
                </c:pt>
                <c:pt idx="21221">
                  <c:v>0.94803599999999999</c:v>
                </c:pt>
                <c:pt idx="21222">
                  <c:v>0.94850599999999996</c:v>
                </c:pt>
                <c:pt idx="21223">
                  <c:v>0.94692100000000001</c:v>
                </c:pt>
                <c:pt idx="21224">
                  <c:v>0.94295399999999996</c:v>
                </c:pt>
                <c:pt idx="21225">
                  <c:v>0.94164599999999998</c:v>
                </c:pt>
                <c:pt idx="21226">
                  <c:v>0.93567900000000004</c:v>
                </c:pt>
                <c:pt idx="21227">
                  <c:v>0.93095600000000001</c:v>
                </c:pt>
                <c:pt idx="21228">
                  <c:v>0.92710499999999996</c:v>
                </c:pt>
                <c:pt idx="21229">
                  <c:v>0.92361499999999996</c:v>
                </c:pt>
                <c:pt idx="21230">
                  <c:v>0.92080600000000001</c:v>
                </c:pt>
                <c:pt idx="21231">
                  <c:v>0.91655900000000001</c:v>
                </c:pt>
                <c:pt idx="21232">
                  <c:v>0.90880799999999995</c:v>
                </c:pt>
                <c:pt idx="21233">
                  <c:v>0.88427500000000003</c:v>
                </c:pt>
                <c:pt idx="21234">
                  <c:v>0.87487800000000004</c:v>
                </c:pt>
                <c:pt idx="21235">
                  <c:v>0.87662099999999998</c:v>
                </c:pt>
                <c:pt idx="21236">
                  <c:v>0.87979600000000002</c:v>
                </c:pt>
                <c:pt idx="21237">
                  <c:v>0.88198299999999996</c:v>
                </c:pt>
                <c:pt idx="21238">
                  <c:v>0.88419499999999995</c:v>
                </c:pt>
                <c:pt idx="21239">
                  <c:v>0.88454500000000003</c:v>
                </c:pt>
                <c:pt idx="21240">
                  <c:v>0.88413699999999995</c:v>
                </c:pt>
                <c:pt idx="21241">
                  <c:v>0.88420299999999996</c:v>
                </c:pt>
                <c:pt idx="21242">
                  <c:v>0.88440799999999997</c:v>
                </c:pt>
                <c:pt idx="21243">
                  <c:v>0.88290800000000003</c:v>
                </c:pt>
                <c:pt idx="21244">
                  <c:v>0.87820299999999996</c:v>
                </c:pt>
                <c:pt idx="21245">
                  <c:v>0.87483599999999995</c:v>
                </c:pt>
                <c:pt idx="21246">
                  <c:v>0.87297400000000003</c:v>
                </c:pt>
                <c:pt idx="21247">
                  <c:v>0.85827799999999999</c:v>
                </c:pt>
                <c:pt idx="21248">
                  <c:v>0.85630899999999999</c:v>
                </c:pt>
                <c:pt idx="21249">
                  <c:v>0.85754900000000001</c:v>
                </c:pt>
                <c:pt idx="21250">
                  <c:v>0.86093299999999995</c:v>
                </c:pt>
                <c:pt idx="21251">
                  <c:v>0.86340799999999995</c:v>
                </c:pt>
                <c:pt idx="21252">
                  <c:v>0.86321199999999998</c:v>
                </c:pt>
                <c:pt idx="21253">
                  <c:v>0.86237600000000003</c:v>
                </c:pt>
                <c:pt idx="21254">
                  <c:v>0.85960599999999998</c:v>
                </c:pt>
                <c:pt idx="21255">
                  <c:v>0.85118000000000005</c:v>
                </c:pt>
                <c:pt idx="21256">
                  <c:v>0.84843500000000005</c:v>
                </c:pt>
                <c:pt idx="21257">
                  <c:v>0.84468900000000002</c:v>
                </c:pt>
                <c:pt idx="21258">
                  <c:v>0.84952899999999998</c:v>
                </c:pt>
                <c:pt idx="21259">
                  <c:v>0.84888600000000003</c:v>
                </c:pt>
                <c:pt idx="21260">
                  <c:v>0.85124</c:v>
                </c:pt>
                <c:pt idx="21261">
                  <c:v>0.83661399999999997</c:v>
                </c:pt>
                <c:pt idx="21262">
                  <c:v>0.83186899999999997</c:v>
                </c:pt>
                <c:pt idx="21263">
                  <c:v>0.831376</c:v>
                </c:pt>
                <c:pt idx="21264">
                  <c:v>0.83435800000000004</c:v>
                </c:pt>
                <c:pt idx="21265">
                  <c:v>0.83631200000000006</c:v>
                </c:pt>
                <c:pt idx="21266">
                  <c:v>0.84328899999999996</c:v>
                </c:pt>
                <c:pt idx="21267">
                  <c:v>0.84595399999999998</c:v>
                </c:pt>
                <c:pt idx="21268">
                  <c:v>0.84495799999999999</c:v>
                </c:pt>
                <c:pt idx="21269">
                  <c:v>0.83839300000000005</c:v>
                </c:pt>
                <c:pt idx="21270">
                  <c:v>0.83140700000000001</c:v>
                </c:pt>
                <c:pt idx="21271">
                  <c:v>0.82533699999999999</c:v>
                </c:pt>
                <c:pt idx="21272">
                  <c:v>0.82229399999999997</c:v>
                </c:pt>
                <c:pt idx="21273">
                  <c:v>0.81980200000000003</c:v>
                </c:pt>
                <c:pt idx="21274">
                  <c:v>0.81705000000000005</c:v>
                </c:pt>
                <c:pt idx="21275">
                  <c:v>0.80313400000000001</c:v>
                </c:pt>
                <c:pt idx="21276">
                  <c:v>0.80149000000000004</c:v>
                </c:pt>
                <c:pt idx="21277">
                  <c:v>0.79942999999999997</c:v>
                </c:pt>
                <c:pt idx="21278">
                  <c:v>0.79513199999999995</c:v>
                </c:pt>
                <c:pt idx="21279">
                  <c:v>0.78960200000000003</c:v>
                </c:pt>
                <c:pt idx="21280">
                  <c:v>0.78812099999999996</c:v>
                </c:pt>
                <c:pt idx="21281">
                  <c:v>0.78308299999999997</c:v>
                </c:pt>
                <c:pt idx="21282">
                  <c:v>0.77363499999999996</c:v>
                </c:pt>
                <c:pt idx="21283">
                  <c:v>0.76893900000000004</c:v>
                </c:pt>
                <c:pt idx="21284">
                  <c:v>0.76968599999999998</c:v>
                </c:pt>
                <c:pt idx="21285">
                  <c:v>0.777806</c:v>
                </c:pt>
                <c:pt idx="21286">
                  <c:v>0.77875300000000003</c:v>
                </c:pt>
                <c:pt idx="21287">
                  <c:v>0.775864</c:v>
                </c:pt>
                <c:pt idx="21288">
                  <c:v>0.77346700000000002</c:v>
                </c:pt>
                <c:pt idx="21289">
                  <c:v>0.77099600000000001</c:v>
                </c:pt>
                <c:pt idx="21290">
                  <c:v>0.77070099999999997</c:v>
                </c:pt>
                <c:pt idx="21291">
                  <c:v>0.76376299999999997</c:v>
                </c:pt>
                <c:pt idx="21292">
                  <c:v>0.76768999999999998</c:v>
                </c:pt>
                <c:pt idx="21293">
                  <c:v>0.77437500000000004</c:v>
                </c:pt>
                <c:pt idx="21294">
                  <c:v>0.77553000000000005</c:v>
                </c:pt>
                <c:pt idx="21295">
                  <c:v>0.775142</c:v>
                </c:pt>
                <c:pt idx="21296">
                  <c:v>0.77274500000000002</c:v>
                </c:pt>
                <c:pt idx="21297">
                  <c:v>0.76833899999999999</c:v>
                </c:pt>
                <c:pt idx="21298">
                  <c:v>0.76544500000000004</c:v>
                </c:pt>
                <c:pt idx="21299">
                  <c:v>0.76563999999999999</c:v>
                </c:pt>
                <c:pt idx="21300">
                  <c:v>0.77385700000000002</c:v>
                </c:pt>
                <c:pt idx="21301">
                  <c:v>0.78037299999999998</c:v>
                </c:pt>
                <c:pt idx="21302">
                  <c:v>0.78143899999999999</c:v>
                </c:pt>
                <c:pt idx="21303">
                  <c:v>0.78307199999999999</c:v>
                </c:pt>
                <c:pt idx="21304">
                  <c:v>0.78532000000000002</c:v>
                </c:pt>
                <c:pt idx="21305">
                  <c:v>0.78862399999999999</c:v>
                </c:pt>
                <c:pt idx="21306">
                  <c:v>0.78232999999999997</c:v>
                </c:pt>
                <c:pt idx="21307">
                  <c:v>0.791825</c:v>
                </c:pt>
                <c:pt idx="21308">
                  <c:v>0.80774500000000005</c:v>
                </c:pt>
                <c:pt idx="21309">
                  <c:v>0.81168399999999996</c:v>
                </c:pt>
                <c:pt idx="21310">
                  <c:v>0.80864800000000003</c:v>
                </c:pt>
                <c:pt idx="21311">
                  <c:v>0.806419</c:v>
                </c:pt>
                <c:pt idx="21312">
                  <c:v>0.807975</c:v>
                </c:pt>
                <c:pt idx="21313">
                  <c:v>0.81478600000000001</c:v>
                </c:pt>
                <c:pt idx="21314">
                  <c:v>0.81966799999999995</c:v>
                </c:pt>
                <c:pt idx="21315">
                  <c:v>0.82353900000000002</c:v>
                </c:pt>
                <c:pt idx="21316">
                  <c:v>0.83011400000000002</c:v>
                </c:pt>
                <c:pt idx="21317">
                  <c:v>0.83508199999999999</c:v>
                </c:pt>
                <c:pt idx="21318">
                  <c:v>0.84268900000000002</c:v>
                </c:pt>
                <c:pt idx="21319">
                  <c:v>0.84104299999999999</c:v>
                </c:pt>
                <c:pt idx="21320">
                  <c:v>0.84278799999999998</c:v>
                </c:pt>
                <c:pt idx="21321">
                  <c:v>0.84251699999999996</c:v>
                </c:pt>
                <c:pt idx="21322">
                  <c:v>0.84529600000000005</c:v>
                </c:pt>
                <c:pt idx="21323">
                  <c:v>0.84551399999999999</c:v>
                </c:pt>
                <c:pt idx="21324">
                  <c:v>0.84428000000000003</c:v>
                </c:pt>
                <c:pt idx="21325">
                  <c:v>0.84364700000000004</c:v>
                </c:pt>
                <c:pt idx="21326">
                  <c:v>0.83953299999999997</c:v>
                </c:pt>
                <c:pt idx="21327">
                  <c:v>0.83645800000000003</c:v>
                </c:pt>
                <c:pt idx="21328">
                  <c:v>0.83465999999999996</c:v>
                </c:pt>
                <c:pt idx="21329">
                  <c:v>0.82825899999999997</c:v>
                </c:pt>
                <c:pt idx="21330">
                  <c:v>0.81609299999999996</c:v>
                </c:pt>
                <c:pt idx="21331">
                  <c:v>0.81418199999999996</c:v>
                </c:pt>
                <c:pt idx="21332">
                  <c:v>0.813361</c:v>
                </c:pt>
                <c:pt idx="21333">
                  <c:v>0.81838699999999998</c:v>
                </c:pt>
                <c:pt idx="21334">
                  <c:v>0.825048</c:v>
                </c:pt>
                <c:pt idx="21335">
                  <c:v>0.82635700000000001</c:v>
                </c:pt>
                <c:pt idx="21336">
                  <c:v>0.81662500000000005</c:v>
                </c:pt>
                <c:pt idx="21337">
                  <c:v>0.80377100000000001</c:v>
                </c:pt>
                <c:pt idx="21338">
                  <c:v>0.79212199999999999</c:v>
                </c:pt>
                <c:pt idx="21339">
                  <c:v>0.79417899999999997</c:v>
                </c:pt>
                <c:pt idx="21340">
                  <c:v>0.80919799999999997</c:v>
                </c:pt>
                <c:pt idx="21341">
                  <c:v>0.82427700000000004</c:v>
                </c:pt>
                <c:pt idx="21342">
                  <c:v>0.834314</c:v>
                </c:pt>
                <c:pt idx="21343">
                  <c:v>0.83480100000000002</c:v>
                </c:pt>
                <c:pt idx="21344">
                  <c:v>0.83725099999999997</c:v>
                </c:pt>
                <c:pt idx="21345">
                  <c:v>0.838866</c:v>
                </c:pt>
                <c:pt idx="21346">
                  <c:v>0.84045099999999995</c:v>
                </c:pt>
                <c:pt idx="21347">
                  <c:v>0.84004199999999996</c:v>
                </c:pt>
                <c:pt idx="21348">
                  <c:v>0.83569000000000004</c:v>
                </c:pt>
                <c:pt idx="21349">
                  <c:v>0.82995799999999997</c:v>
                </c:pt>
                <c:pt idx="21350">
                  <c:v>0.82916400000000001</c:v>
                </c:pt>
                <c:pt idx="21351">
                  <c:v>0.83188099999999998</c:v>
                </c:pt>
                <c:pt idx="21352">
                  <c:v>0.83711400000000002</c:v>
                </c:pt>
                <c:pt idx="21353">
                  <c:v>0.83957599999999999</c:v>
                </c:pt>
                <c:pt idx="21354">
                  <c:v>0.83629299999999995</c:v>
                </c:pt>
                <c:pt idx="21355">
                  <c:v>0.83309299999999997</c:v>
                </c:pt>
                <c:pt idx="21356">
                  <c:v>0.84409100000000004</c:v>
                </c:pt>
                <c:pt idx="21357">
                  <c:v>0.85535700000000003</c:v>
                </c:pt>
                <c:pt idx="21358">
                  <c:v>0.86185299999999998</c:v>
                </c:pt>
                <c:pt idx="21359">
                  <c:v>0.86127600000000004</c:v>
                </c:pt>
                <c:pt idx="21360">
                  <c:v>0.85910399999999998</c:v>
                </c:pt>
                <c:pt idx="21361">
                  <c:v>0.86218099999999998</c:v>
                </c:pt>
                <c:pt idx="21362">
                  <c:v>0.87288600000000005</c:v>
                </c:pt>
                <c:pt idx="21363">
                  <c:v>0.88197800000000004</c:v>
                </c:pt>
                <c:pt idx="21364">
                  <c:v>0.88777899999999998</c:v>
                </c:pt>
                <c:pt idx="21365">
                  <c:v>0.88967200000000002</c:v>
                </c:pt>
                <c:pt idx="21366">
                  <c:v>0.88983500000000004</c:v>
                </c:pt>
                <c:pt idx="21367">
                  <c:v>0.88713799999999998</c:v>
                </c:pt>
                <c:pt idx="21368">
                  <c:v>0.88358700000000001</c:v>
                </c:pt>
                <c:pt idx="21369">
                  <c:v>0.88751800000000003</c:v>
                </c:pt>
                <c:pt idx="21370">
                  <c:v>0.88890100000000005</c:v>
                </c:pt>
                <c:pt idx="21371">
                  <c:v>0.893038</c:v>
                </c:pt>
                <c:pt idx="21372">
                  <c:v>0.90436799999999995</c:v>
                </c:pt>
                <c:pt idx="21373">
                  <c:v>0.91881199999999996</c:v>
                </c:pt>
                <c:pt idx="21374">
                  <c:v>0.92867500000000003</c:v>
                </c:pt>
                <c:pt idx="21375">
                  <c:v>0.93857900000000005</c:v>
                </c:pt>
                <c:pt idx="21376">
                  <c:v>0.94958799999999999</c:v>
                </c:pt>
                <c:pt idx="21377">
                  <c:v>0.95713899999999996</c:v>
                </c:pt>
                <c:pt idx="21378">
                  <c:v>0.96448</c:v>
                </c:pt>
                <c:pt idx="21379">
                  <c:v>0.97318099999999996</c:v>
                </c:pt>
                <c:pt idx="21380">
                  <c:v>0.98442200000000002</c:v>
                </c:pt>
                <c:pt idx="21381">
                  <c:v>1.0017199999999999</c:v>
                </c:pt>
                <c:pt idx="21382">
                  <c:v>1.0125999999999999</c:v>
                </c:pt>
                <c:pt idx="21383">
                  <c:v>1.0198700000000001</c:v>
                </c:pt>
                <c:pt idx="21384">
                  <c:v>1.0302199999999999</c:v>
                </c:pt>
                <c:pt idx="21385">
                  <c:v>1.04437</c:v>
                </c:pt>
                <c:pt idx="21386">
                  <c:v>1.0465800000000001</c:v>
                </c:pt>
                <c:pt idx="21387">
                  <c:v>1.0470999999999999</c:v>
                </c:pt>
                <c:pt idx="21388">
                  <c:v>1.04989</c:v>
                </c:pt>
                <c:pt idx="21389">
                  <c:v>1.0482100000000001</c:v>
                </c:pt>
                <c:pt idx="21390">
                  <c:v>1.04006</c:v>
                </c:pt>
                <c:pt idx="21391">
                  <c:v>1.0287599999999999</c:v>
                </c:pt>
                <c:pt idx="21392">
                  <c:v>1.0249299999999999</c:v>
                </c:pt>
                <c:pt idx="21393">
                  <c:v>1.02643</c:v>
                </c:pt>
                <c:pt idx="21394">
                  <c:v>1.03152</c:v>
                </c:pt>
                <c:pt idx="21395">
                  <c:v>1.0298700000000001</c:v>
                </c:pt>
                <c:pt idx="21396">
                  <c:v>1.0328599999999999</c:v>
                </c:pt>
                <c:pt idx="21397">
                  <c:v>1.0383899999999999</c:v>
                </c:pt>
                <c:pt idx="21398">
                  <c:v>1.04924</c:v>
                </c:pt>
                <c:pt idx="21399">
                  <c:v>1.05907</c:v>
                </c:pt>
                <c:pt idx="21400">
                  <c:v>1.0774900000000001</c:v>
                </c:pt>
                <c:pt idx="21401">
                  <c:v>1.08927</c:v>
                </c:pt>
                <c:pt idx="21402">
                  <c:v>1.0894900000000001</c:v>
                </c:pt>
                <c:pt idx="21403">
                  <c:v>1.08484</c:v>
                </c:pt>
                <c:pt idx="21404">
                  <c:v>1.0805100000000001</c:v>
                </c:pt>
                <c:pt idx="21405">
                  <c:v>1.07596</c:v>
                </c:pt>
                <c:pt idx="21406">
                  <c:v>1.07267</c:v>
                </c:pt>
                <c:pt idx="21407">
                  <c:v>1.07457</c:v>
                </c:pt>
                <c:pt idx="21408">
                  <c:v>1.0710500000000001</c:v>
                </c:pt>
                <c:pt idx="21409">
                  <c:v>1.07131</c:v>
                </c:pt>
                <c:pt idx="21410">
                  <c:v>1.0721000000000001</c:v>
                </c:pt>
                <c:pt idx="21411">
                  <c:v>1.0789500000000001</c:v>
                </c:pt>
                <c:pt idx="21412">
                  <c:v>1.0874200000000001</c:v>
                </c:pt>
                <c:pt idx="21413">
                  <c:v>1.09328</c:v>
                </c:pt>
                <c:pt idx="21414">
                  <c:v>1.09527</c:v>
                </c:pt>
                <c:pt idx="21415">
                  <c:v>1.09636</c:v>
                </c:pt>
                <c:pt idx="21416">
                  <c:v>1.0974600000000001</c:v>
                </c:pt>
                <c:pt idx="21417">
                  <c:v>1.09907</c:v>
                </c:pt>
                <c:pt idx="21418">
                  <c:v>1.10162</c:v>
                </c:pt>
                <c:pt idx="21419">
                  <c:v>1.1101000000000001</c:v>
                </c:pt>
                <c:pt idx="21420">
                  <c:v>1.11825</c:v>
                </c:pt>
                <c:pt idx="21421">
                  <c:v>1.12331</c:v>
                </c:pt>
                <c:pt idx="21422">
                  <c:v>1.1321399999999999</c:v>
                </c:pt>
                <c:pt idx="21423">
                  <c:v>1.1423000000000001</c:v>
                </c:pt>
                <c:pt idx="21424">
                  <c:v>1.1491499999999999</c:v>
                </c:pt>
                <c:pt idx="21425">
                  <c:v>1.15337</c:v>
                </c:pt>
                <c:pt idx="21426">
                  <c:v>1.15707</c:v>
                </c:pt>
                <c:pt idx="21427">
                  <c:v>1.15974</c:v>
                </c:pt>
                <c:pt idx="21428">
                  <c:v>1.16425</c:v>
                </c:pt>
                <c:pt idx="21429">
                  <c:v>1.17438</c:v>
                </c:pt>
                <c:pt idx="21430">
                  <c:v>1.1836500000000001</c:v>
                </c:pt>
                <c:pt idx="21431">
                  <c:v>1.1882200000000001</c:v>
                </c:pt>
                <c:pt idx="21432">
                  <c:v>1.19259</c:v>
                </c:pt>
                <c:pt idx="21433">
                  <c:v>1.1981599999999999</c:v>
                </c:pt>
                <c:pt idx="21434">
                  <c:v>1.2044699999999999</c:v>
                </c:pt>
                <c:pt idx="21435">
                  <c:v>1.2170399999999999</c:v>
                </c:pt>
                <c:pt idx="21436">
                  <c:v>1.2286999999999999</c:v>
                </c:pt>
                <c:pt idx="21437">
                  <c:v>1.2293400000000001</c:v>
                </c:pt>
                <c:pt idx="21438">
                  <c:v>1.22743</c:v>
                </c:pt>
                <c:pt idx="21439">
                  <c:v>1.2241500000000001</c:v>
                </c:pt>
                <c:pt idx="21440">
                  <c:v>1.22156</c:v>
                </c:pt>
                <c:pt idx="21441">
                  <c:v>1.22153</c:v>
                </c:pt>
                <c:pt idx="21442">
                  <c:v>1.22123</c:v>
                </c:pt>
                <c:pt idx="21443">
                  <c:v>1.21976</c:v>
                </c:pt>
                <c:pt idx="21444">
                  <c:v>1.2176499999999999</c:v>
                </c:pt>
                <c:pt idx="21445">
                  <c:v>1.2157</c:v>
                </c:pt>
                <c:pt idx="21446">
                  <c:v>1.2168399999999999</c:v>
                </c:pt>
                <c:pt idx="21447">
                  <c:v>1.21906</c:v>
                </c:pt>
                <c:pt idx="21448">
                  <c:v>1.2179500000000001</c:v>
                </c:pt>
                <c:pt idx="21449">
                  <c:v>1.2139899999999999</c:v>
                </c:pt>
                <c:pt idx="21450">
                  <c:v>1.21641</c:v>
                </c:pt>
                <c:pt idx="21451">
                  <c:v>1.2202200000000001</c:v>
                </c:pt>
                <c:pt idx="21452">
                  <c:v>1.2200599999999999</c:v>
                </c:pt>
                <c:pt idx="21453">
                  <c:v>1.2198899999999999</c:v>
                </c:pt>
                <c:pt idx="21454">
                  <c:v>1.2178899999999999</c:v>
                </c:pt>
                <c:pt idx="21455">
                  <c:v>1.2193700000000001</c:v>
                </c:pt>
                <c:pt idx="21456">
                  <c:v>1.21953</c:v>
                </c:pt>
                <c:pt idx="21457">
                  <c:v>1.21783</c:v>
                </c:pt>
                <c:pt idx="21458">
                  <c:v>1.21723</c:v>
                </c:pt>
                <c:pt idx="21459">
                  <c:v>1.2146999999999999</c:v>
                </c:pt>
                <c:pt idx="21460">
                  <c:v>1.21644</c:v>
                </c:pt>
                <c:pt idx="21461">
                  <c:v>1.2140299999999999</c:v>
                </c:pt>
                <c:pt idx="21462">
                  <c:v>1.2073799999999999</c:v>
                </c:pt>
                <c:pt idx="21463">
                  <c:v>1.19923</c:v>
                </c:pt>
                <c:pt idx="21464">
                  <c:v>1.1871700000000001</c:v>
                </c:pt>
                <c:pt idx="21465">
                  <c:v>1.1738</c:v>
                </c:pt>
                <c:pt idx="21466">
                  <c:v>1.1575800000000001</c:v>
                </c:pt>
                <c:pt idx="21467">
                  <c:v>1.1478600000000001</c:v>
                </c:pt>
                <c:pt idx="21468">
                  <c:v>1.1418999999999999</c:v>
                </c:pt>
                <c:pt idx="21469">
                  <c:v>1.1408799999999999</c:v>
                </c:pt>
                <c:pt idx="21470">
                  <c:v>1.1425099999999999</c:v>
                </c:pt>
                <c:pt idx="21471">
                  <c:v>1.14398</c:v>
                </c:pt>
                <c:pt idx="21472">
                  <c:v>1.14717</c:v>
                </c:pt>
                <c:pt idx="21473">
                  <c:v>1.1466700000000001</c:v>
                </c:pt>
                <c:pt idx="21474">
                  <c:v>1.1397900000000001</c:v>
                </c:pt>
                <c:pt idx="21475">
                  <c:v>1.1241000000000001</c:v>
                </c:pt>
                <c:pt idx="21476">
                  <c:v>1.1217600000000001</c:v>
                </c:pt>
                <c:pt idx="21477">
                  <c:v>1.11879</c:v>
                </c:pt>
                <c:pt idx="21478">
                  <c:v>1.1158699999999999</c:v>
                </c:pt>
                <c:pt idx="21479">
                  <c:v>1.0861499999999999</c:v>
                </c:pt>
                <c:pt idx="21480">
                  <c:v>1.0684899999999999</c:v>
                </c:pt>
                <c:pt idx="21481">
                  <c:v>1.0580099999999999</c:v>
                </c:pt>
                <c:pt idx="21482">
                  <c:v>1.0521799999999999</c:v>
                </c:pt>
                <c:pt idx="21483">
                  <c:v>1.0487500000000001</c:v>
                </c:pt>
                <c:pt idx="21484">
                  <c:v>1.04925</c:v>
                </c:pt>
                <c:pt idx="21485">
                  <c:v>1.0515000000000001</c:v>
                </c:pt>
                <c:pt idx="21486">
                  <c:v>1.0537399999999999</c:v>
                </c:pt>
                <c:pt idx="21487">
                  <c:v>1.05589</c:v>
                </c:pt>
                <c:pt idx="21488">
                  <c:v>1.05515</c:v>
                </c:pt>
                <c:pt idx="21489">
                  <c:v>1.0553900000000001</c:v>
                </c:pt>
                <c:pt idx="21490">
                  <c:v>1.04474</c:v>
                </c:pt>
                <c:pt idx="21491">
                  <c:v>1.04189</c:v>
                </c:pt>
                <c:pt idx="21492">
                  <c:v>1.04013</c:v>
                </c:pt>
                <c:pt idx="21493">
                  <c:v>1.04077</c:v>
                </c:pt>
                <c:pt idx="21494">
                  <c:v>1.04149</c:v>
                </c:pt>
                <c:pt idx="21495">
                  <c:v>1.04312</c:v>
                </c:pt>
                <c:pt idx="21496">
                  <c:v>1.04491</c:v>
                </c:pt>
                <c:pt idx="21497">
                  <c:v>1.04488</c:v>
                </c:pt>
                <c:pt idx="21498">
                  <c:v>1.04267</c:v>
                </c:pt>
                <c:pt idx="21499">
                  <c:v>1.0409600000000001</c:v>
                </c:pt>
                <c:pt idx="21500">
                  <c:v>1.0370600000000001</c:v>
                </c:pt>
                <c:pt idx="21501">
                  <c:v>1.03145</c:v>
                </c:pt>
                <c:pt idx="21502">
                  <c:v>1.0261400000000001</c:v>
                </c:pt>
                <c:pt idx="21503">
                  <c:v>1.0254300000000001</c:v>
                </c:pt>
                <c:pt idx="21504">
                  <c:v>1.01813</c:v>
                </c:pt>
                <c:pt idx="21505">
                  <c:v>1.0050600000000001</c:v>
                </c:pt>
                <c:pt idx="21506">
                  <c:v>0.98448999999999998</c:v>
                </c:pt>
                <c:pt idx="21507">
                  <c:v>0.96784700000000001</c:v>
                </c:pt>
                <c:pt idx="21508">
                  <c:v>0.95830400000000004</c:v>
                </c:pt>
                <c:pt idx="21509">
                  <c:v>0.93815000000000004</c:v>
                </c:pt>
                <c:pt idx="21510">
                  <c:v>0.91705700000000001</c:v>
                </c:pt>
                <c:pt idx="21511">
                  <c:v>0.89740200000000003</c:v>
                </c:pt>
                <c:pt idx="21512">
                  <c:v>0.88230299999999995</c:v>
                </c:pt>
                <c:pt idx="21513">
                  <c:v>0.86740300000000004</c:v>
                </c:pt>
                <c:pt idx="21514">
                  <c:v>0.85565400000000003</c:v>
                </c:pt>
                <c:pt idx="21515">
                  <c:v>0.83699100000000004</c:v>
                </c:pt>
                <c:pt idx="21516">
                  <c:v>0.80945999999999996</c:v>
                </c:pt>
                <c:pt idx="21517">
                  <c:v>0.78184900000000002</c:v>
                </c:pt>
                <c:pt idx="21518">
                  <c:v>0.75224599999999997</c:v>
                </c:pt>
                <c:pt idx="21519">
                  <c:v>0.73560899999999996</c:v>
                </c:pt>
                <c:pt idx="21520">
                  <c:v>0.726159</c:v>
                </c:pt>
                <c:pt idx="21521">
                  <c:v>0.71587100000000004</c:v>
                </c:pt>
                <c:pt idx="21522">
                  <c:v>0.70821800000000001</c:v>
                </c:pt>
                <c:pt idx="21523">
                  <c:v>0.70446200000000003</c:v>
                </c:pt>
                <c:pt idx="21524">
                  <c:v>0.70200600000000002</c:v>
                </c:pt>
                <c:pt idx="21525">
                  <c:v>0.69626399999999999</c:v>
                </c:pt>
                <c:pt idx="21526">
                  <c:v>0.68544499999999997</c:v>
                </c:pt>
                <c:pt idx="21527">
                  <c:v>0.67835599999999996</c:v>
                </c:pt>
                <c:pt idx="21528">
                  <c:v>0.67497300000000005</c:v>
                </c:pt>
                <c:pt idx="21529">
                  <c:v>0.66536300000000004</c:v>
                </c:pt>
                <c:pt idx="21530">
                  <c:v>0.65689200000000003</c:v>
                </c:pt>
                <c:pt idx="21531">
                  <c:v>0.65235500000000002</c:v>
                </c:pt>
                <c:pt idx="21532">
                  <c:v>0.64690400000000003</c:v>
                </c:pt>
                <c:pt idx="21533">
                  <c:v>0.64006600000000002</c:v>
                </c:pt>
                <c:pt idx="21534">
                  <c:v>0.63327100000000003</c:v>
                </c:pt>
                <c:pt idx="21535">
                  <c:v>0.62951400000000002</c:v>
                </c:pt>
                <c:pt idx="21536">
                  <c:v>0.62027299999999996</c:v>
                </c:pt>
                <c:pt idx="21537">
                  <c:v>0.60814100000000004</c:v>
                </c:pt>
                <c:pt idx="21538">
                  <c:v>0.59705699999999995</c:v>
                </c:pt>
                <c:pt idx="21539">
                  <c:v>0.589422</c:v>
                </c:pt>
                <c:pt idx="21540">
                  <c:v>0.58731699999999998</c:v>
                </c:pt>
                <c:pt idx="21541">
                  <c:v>0.57515000000000005</c:v>
                </c:pt>
                <c:pt idx="21542">
                  <c:v>0.55999600000000005</c:v>
                </c:pt>
                <c:pt idx="21543">
                  <c:v>0.54753799999999997</c:v>
                </c:pt>
                <c:pt idx="21544">
                  <c:v>0.53769800000000001</c:v>
                </c:pt>
                <c:pt idx="21545">
                  <c:v>0.53408299999999997</c:v>
                </c:pt>
                <c:pt idx="21546">
                  <c:v>0.53304300000000004</c:v>
                </c:pt>
                <c:pt idx="21547">
                  <c:v>0.531725</c:v>
                </c:pt>
                <c:pt idx="21548">
                  <c:v>0.53153799999999995</c:v>
                </c:pt>
                <c:pt idx="21549">
                  <c:v>0.52993999999999997</c:v>
                </c:pt>
                <c:pt idx="21550">
                  <c:v>0.52746899999999997</c:v>
                </c:pt>
                <c:pt idx="21551">
                  <c:v>0.52323799999999998</c:v>
                </c:pt>
                <c:pt idx="21552">
                  <c:v>0.51914099999999996</c:v>
                </c:pt>
                <c:pt idx="21553">
                  <c:v>0.51977600000000002</c:v>
                </c:pt>
                <c:pt idx="21554">
                  <c:v>0.52317599999999997</c:v>
                </c:pt>
                <c:pt idx="21555">
                  <c:v>0.525142</c:v>
                </c:pt>
                <c:pt idx="21556">
                  <c:v>0.522926</c:v>
                </c:pt>
                <c:pt idx="21557">
                  <c:v>0.50653300000000001</c:v>
                </c:pt>
                <c:pt idx="21558">
                  <c:v>0.49207200000000001</c:v>
                </c:pt>
                <c:pt idx="21559">
                  <c:v>0.48359099999999999</c:v>
                </c:pt>
                <c:pt idx="21560">
                  <c:v>0.46934799999999999</c:v>
                </c:pt>
                <c:pt idx="21561">
                  <c:v>0.45096399999999998</c:v>
                </c:pt>
                <c:pt idx="21562">
                  <c:v>0.44306400000000001</c:v>
                </c:pt>
                <c:pt idx="21563">
                  <c:v>0.43728600000000001</c:v>
                </c:pt>
                <c:pt idx="21564">
                  <c:v>0.43517499999999998</c:v>
                </c:pt>
                <c:pt idx="21565">
                  <c:v>0.43624400000000002</c:v>
                </c:pt>
                <c:pt idx="21566">
                  <c:v>0.438359</c:v>
                </c:pt>
                <c:pt idx="21567">
                  <c:v>0.44023000000000001</c:v>
                </c:pt>
                <c:pt idx="21568">
                  <c:v>0.43482300000000002</c:v>
                </c:pt>
                <c:pt idx="21569">
                  <c:v>0.43311500000000003</c:v>
                </c:pt>
                <c:pt idx="21570">
                  <c:v>0.44056299999999998</c:v>
                </c:pt>
                <c:pt idx="21571">
                  <c:v>0.45456099999999999</c:v>
                </c:pt>
                <c:pt idx="21572">
                  <c:v>0.46169900000000003</c:v>
                </c:pt>
                <c:pt idx="21573">
                  <c:v>0.47036800000000001</c:v>
                </c:pt>
                <c:pt idx="21574">
                  <c:v>0.47742099999999998</c:v>
                </c:pt>
                <c:pt idx="21575">
                  <c:v>0.47867599999999999</c:v>
                </c:pt>
                <c:pt idx="21576">
                  <c:v>0.48391499999999998</c:v>
                </c:pt>
                <c:pt idx="21577">
                  <c:v>0.48257699999999998</c:v>
                </c:pt>
                <c:pt idx="21578">
                  <c:v>0.46738600000000002</c:v>
                </c:pt>
                <c:pt idx="21579">
                  <c:v>0.44853700000000002</c:v>
                </c:pt>
                <c:pt idx="21580">
                  <c:v>0.44262000000000001</c:v>
                </c:pt>
                <c:pt idx="21581">
                  <c:v>0.442463</c:v>
                </c:pt>
                <c:pt idx="21582">
                  <c:v>0.44106699999999999</c:v>
                </c:pt>
                <c:pt idx="21583">
                  <c:v>0.43192999999999998</c:v>
                </c:pt>
                <c:pt idx="21584">
                  <c:v>0.42634499999999997</c:v>
                </c:pt>
                <c:pt idx="21585">
                  <c:v>0.42002299999999998</c:v>
                </c:pt>
                <c:pt idx="21586">
                  <c:v>0.41239999999999999</c:v>
                </c:pt>
                <c:pt idx="21587">
                  <c:v>0.40959899999999999</c:v>
                </c:pt>
                <c:pt idx="21588">
                  <c:v>0.409165</c:v>
                </c:pt>
                <c:pt idx="21589">
                  <c:v>0.40682299999999999</c:v>
                </c:pt>
                <c:pt idx="21590">
                  <c:v>0.40226099999999998</c:v>
                </c:pt>
                <c:pt idx="21591">
                  <c:v>0.40923599999999999</c:v>
                </c:pt>
                <c:pt idx="21592">
                  <c:v>0.40961599999999998</c:v>
                </c:pt>
                <c:pt idx="21593">
                  <c:v>0.40524500000000002</c:v>
                </c:pt>
                <c:pt idx="21594">
                  <c:v>0.39919199999999999</c:v>
                </c:pt>
                <c:pt idx="21595">
                  <c:v>0.39516099999999998</c:v>
                </c:pt>
                <c:pt idx="21596">
                  <c:v>0.39377899999999999</c:v>
                </c:pt>
                <c:pt idx="21597">
                  <c:v>0.39560499999999998</c:v>
                </c:pt>
                <c:pt idx="21598">
                  <c:v>0.401389</c:v>
                </c:pt>
                <c:pt idx="21599">
                  <c:v>0.40202100000000002</c:v>
                </c:pt>
                <c:pt idx="21600">
                  <c:v>0.39338299999999998</c:v>
                </c:pt>
                <c:pt idx="21601">
                  <c:v>0.38573600000000002</c:v>
                </c:pt>
                <c:pt idx="21602">
                  <c:v>0.387708</c:v>
                </c:pt>
                <c:pt idx="21603">
                  <c:v>0.39661099999999999</c:v>
                </c:pt>
                <c:pt idx="21604">
                  <c:v>0.400509</c:v>
                </c:pt>
                <c:pt idx="21605">
                  <c:v>0.39038099999999998</c:v>
                </c:pt>
                <c:pt idx="21606">
                  <c:v>0.38044499999999998</c:v>
                </c:pt>
                <c:pt idx="21607">
                  <c:v>0.37639099999999998</c:v>
                </c:pt>
                <c:pt idx="21608">
                  <c:v>0.373915</c:v>
                </c:pt>
                <c:pt idx="21609">
                  <c:v>0.371475</c:v>
                </c:pt>
                <c:pt idx="21610">
                  <c:v>0.36642200000000003</c:v>
                </c:pt>
                <c:pt idx="21611">
                  <c:v>0.36170799999999997</c:v>
                </c:pt>
                <c:pt idx="21612">
                  <c:v>0.35604599999999997</c:v>
                </c:pt>
                <c:pt idx="21613">
                  <c:v>0.35462900000000003</c:v>
                </c:pt>
                <c:pt idx="21614">
                  <c:v>0.35752899999999999</c:v>
                </c:pt>
                <c:pt idx="21615">
                  <c:v>0.353381</c:v>
                </c:pt>
                <c:pt idx="21616">
                  <c:v>0.354877</c:v>
                </c:pt>
                <c:pt idx="21617">
                  <c:v>0.36235499999999998</c:v>
                </c:pt>
                <c:pt idx="21618">
                  <c:v>0.36428300000000002</c:v>
                </c:pt>
                <c:pt idx="21619">
                  <c:v>0.36436099999999999</c:v>
                </c:pt>
                <c:pt idx="21620">
                  <c:v>0.36862099999999998</c:v>
                </c:pt>
                <c:pt idx="21621">
                  <c:v>0.37999100000000002</c:v>
                </c:pt>
                <c:pt idx="21622">
                  <c:v>0.38326399999999999</c:v>
                </c:pt>
                <c:pt idx="21623">
                  <c:v>0.38284000000000001</c:v>
                </c:pt>
                <c:pt idx="21624">
                  <c:v>0.38854</c:v>
                </c:pt>
                <c:pt idx="21625">
                  <c:v>0.39377600000000001</c:v>
                </c:pt>
                <c:pt idx="21626">
                  <c:v>0.39471499999999998</c:v>
                </c:pt>
                <c:pt idx="21627">
                  <c:v>0.401173</c:v>
                </c:pt>
                <c:pt idx="21628">
                  <c:v>0.39300299999999999</c:v>
                </c:pt>
                <c:pt idx="21629">
                  <c:v>0.39039600000000002</c:v>
                </c:pt>
                <c:pt idx="21630">
                  <c:v>0.39410600000000001</c:v>
                </c:pt>
                <c:pt idx="21631">
                  <c:v>0.399308</c:v>
                </c:pt>
                <c:pt idx="21632">
                  <c:v>0.40242800000000001</c:v>
                </c:pt>
                <c:pt idx="21633">
                  <c:v>0.40639700000000001</c:v>
                </c:pt>
                <c:pt idx="21634">
                  <c:v>0.41818</c:v>
                </c:pt>
                <c:pt idx="21635">
                  <c:v>0.43907800000000002</c:v>
                </c:pt>
                <c:pt idx="21636">
                  <c:v>0.454625</c:v>
                </c:pt>
                <c:pt idx="21637">
                  <c:v>0.45586399999999999</c:v>
                </c:pt>
                <c:pt idx="21638">
                  <c:v>0.448295</c:v>
                </c:pt>
                <c:pt idx="21639">
                  <c:v>0.44185999999999998</c:v>
                </c:pt>
                <c:pt idx="21640">
                  <c:v>0.44295299999999999</c:v>
                </c:pt>
                <c:pt idx="21641">
                  <c:v>0.45600499999999999</c:v>
                </c:pt>
                <c:pt idx="21642">
                  <c:v>0.46814499999999998</c:v>
                </c:pt>
                <c:pt idx="21643">
                  <c:v>0.47544900000000001</c:v>
                </c:pt>
                <c:pt idx="21644">
                  <c:v>0.47698499999999999</c:v>
                </c:pt>
                <c:pt idx="21645">
                  <c:v>0.46954699999999999</c:v>
                </c:pt>
                <c:pt idx="21646">
                  <c:v>0.46598499999999998</c:v>
                </c:pt>
                <c:pt idx="21647">
                  <c:v>0.46770800000000001</c:v>
                </c:pt>
                <c:pt idx="21648">
                  <c:v>0.47875000000000001</c:v>
                </c:pt>
                <c:pt idx="21649">
                  <c:v>0.48727100000000001</c:v>
                </c:pt>
                <c:pt idx="21650">
                  <c:v>0.48799100000000001</c:v>
                </c:pt>
                <c:pt idx="21651">
                  <c:v>0.48668499999999998</c:v>
                </c:pt>
                <c:pt idx="21652">
                  <c:v>0.488487</c:v>
                </c:pt>
                <c:pt idx="21653">
                  <c:v>0.48691400000000001</c:v>
                </c:pt>
                <c:pt idx="21654">
                  <c:v>0.48238900000000001</c:v>
                </c:pt>
                <c:pt idx="21655">
                  <c:v>0.48132000000000003</c:v>
                </c:pt>
                <c:pt idx="21656">
                  <c:v>0.48216999999999999</c:v>
                </c:pt>
                <c:pt idx="21657">
                  <c:v>0.48761700000000002</c:v>
                </c:pt>
                <c:pt idx="21658">
                  <c:v>0.495002</c:v>
                </c:pt>
                <c:pt idx="21659">
                  <c:v>0.50006700000000004</c:v>
                </c:pt>
                <c:pt idx="21660">
                  <c:v>0.50170599999999999</c:v>
                </c:pt>
                <c:pt idx="21661">
                  <c:v>0.50187599999999999</c:v>
                </c:pt>
                <c:pt idx="21662">
                  <c:v>0.50313799999999997</c:v>
                </c:pt>
                <c:pt idx="21663">
                  <c:v>0.50705900000000004</c:v>
                </c:pt>
                <c:pt idx="21664">
                  <c:v>0.51270800000000005</c:v>
                </c:pt>
                <c:pt idx="21665">
                  <c:v>0.51661199999999996</c:v>
                </c:pt>
                <c:pt idx="21666">
                  <c:v>0.52421099999999998</c:v>
                </c:pt>
                <c:pt idx="21667">
                  <c:v>0.51601200000000003</c:v>
                </c:pt>
                <c:pt idx="21668">
                  <c:v>0.51057699999999995</c:v>
                </c:pt>
                <c:pt idx="21669">
                  <c:v>0.51941099999999996</c:v>
                </c:pt>
                <c:pt idx="21670">
                  <c:v>0.53125500000000003</c:v>
                </c:pt>
                <c:pt idx="21671">
                  <c:v>0.53963499999999998</c:v>
                </c:pt>
                <c:pt idx="21672">
                  <c:v>0.54368899999999998</c:v>
                </c:pt>
                <c:pt idx="21673">
                  <c:v>0.54929799999999995</c:v>
                </c:pt>
                <c:pt idx="21674">
                  <c:v>0.55376099999999995</c:v>
                </c:pt>
                <c:pt idx="21675">
                  <c:v>0.56103199999999998</c:v>
                </c:pt>
                <c:pt idx="21676">
                  <c:v>0.56849499999999997</c:v>
                </c:pt>
                <c:pt idx="21677">
                  <c:v>0.57729600000000003</c:v>
                </c:pt>
                <c:pt idx="21678">
                  <c:v>0.57932700000000004</c:v>
                </c:pt>
                <c:pt idx="21679">
                  <c:v>0.57638800000000001</c:v>
                </c:pt>
                <c:pt idx="21680">
                  <c:v>0.57720000000000005</c:v>
                </c:pt>
                <c:pt idx="21681">
                  <c:v>0.57359400000000005</c:v>
                </c:pt>
                <c:pt idx="21682">
                  <c:v>0.57084000000000001</c:v>
                </c:pt>
                <c:pt idx="21683">
                  <c:v>0.56676700000000002</c:v>
                </c:pt>
                <c:pt idx="21684">
                  <c:v>0.57314600000000004</c:v>
                </c:pt>
                <c:pt idx="21685">
                  <c:v>0.58726</c:v>
                </c:pt>
                <c:pt idx="21686">
                  <c:v>0.59619999999999995</c:v>
                </c:pt>
                <c:pt idx="21687">
                  <c:v>0.60318099999999997</c:v>
                </c:pt>
                <c:pt idx="21688">
                  <c:v>0.60020799999999996</c:v>
                </c:pt>
                <c:pt idx="21689">
                  <c:v>0.59720399999999996</c:v>
                </c:pt>
                <c:pt idx="21690">
                  <c:v>0.60073500000000002</c:v>
                </c:pt>
                <c:pt idx="21691">
                  <c:v>0.60914199999999996</c:v>
                </c:pt>
                <c:pt idx="21692">
                  <c:v>0.61500200000000005</c:v>
                </c:pt>
                <c:pt idx="21693">
                  <c:v>0.61128499999999997</c:v>
                </c:pt>
                <c:pt idx="21694">
                  <c:v>0.60185</c:v>
                </c:pt>
                <c:pt idx="21695">
                  <c:v>0.58730000000000004</c:v>
                </c:pt>
                <c:pt idx="21696">
                  <c:v>0.57738500000000004</c:v>
                </c:pt>
                <c:pt idx="21697">
                  <c:v>0.58531100000000003</c:v>
                </c:pt>
                <c:pt idx="21698">
                  <c:v>0.58387699999999998</c:v>
                </c:pt>
                <c:pt idx="21699">
                  <c:v>0.582345</c:v>
                </c:pt>
                <c:pt idx="21700">
                  <c:v>0.58836599999999994</c:v>
                </c:pt>
                <c:pt idx="21701">
                  <c:v>0.58932799999999996</c:v>
                </c:pt>
                <c:pt idx="21702">
                  <c:v>0.588835</c:v>
                </c:pt>
                <c:pt idx="21703">
                  <c:v>0.58940499999999996</c:v>
                </c:pt>
                <c:pt idx="21704">
                  <c:v>0.59565999999999997</c:v>
                </c:pt>
                <c:pt idx="21705">
                  <c:v>0.60928099999999996</c:v>
                </c:pt>
                <c:pt idx="21706">
                  <c:v>0.61978599999999995</c:v>
                </c:pt>
                <c:pt idx="21707">
                  <c:v>0.62978000000000001</c:v>
                </c:pt>
                <c:pt idx="21708">
                  <c:v>0.63407599999999997</c:v>
                </c:pt>
                <c:pt idx="21709">
                  <c:v>0.63527999999999996</c:v>
                </c:pt>
                <c:pt idx="21710">
                  <c:v>0.64247900000000002</c:v>
                </c:pt>
                <c:pt idx="21711">
                  <c:v>0.64628200000000002</c:v>
                </c:pt>
                <c:pt idx="21712">
                  <c:v>0.64752200000000004</c:v>
                </c:pt>
                <c:pt idx="21713">
                  <c:v>0.65539800000000004</c:v>
                </c:pt>
                <c:pt idx="21714">
                  <c:v>0.66209300000000004</c:v>
                </c:pt>
                <c:pt idx="21715">
                  <c:v>0.65937100000000004</c:v>
                </c:pt>
                <c:pt idx="21716">
                  <c:v>0.65605199999999997</c:v>
                </c:pt>
                <c:pt idx="21717">
                  <c:v>0.65547</c:v>
                </c:pt>
                <c:pt idx="21718">
                  <c:v>0.66075899999999999</c:v>
                </c:pt>
                <c:pt idx="21719">
                  <c:v>0.667049</c:v>
                </c:pt>
                <c:pt idx="21720">
                  <c:v>0.67900499999999997</c:v>
                </c:pt>
                <c:pt idx="21721">
                  <c:v>0.69242199999999998</c:v>
                </c:pt>
                <c:pt idx="21722">
                  <c:v>0.70105700000000004</c:v>
                </c:pt>
                <c:pt idx="21723">
                  <c:v>0.70860199999999995</c:v>
                </c:pt>
                <c:pt idx="21724">
                  <c:v>0.70099299999999998</c:v>
                </c:pt>
                <c:pt idx="21725">
                  <c:v>0.70003499999999996</c:v>
                </c:pt>
                <c:pt idx="21726">
                  <c:v>0.70187299999999997</c:v>
                </c:pt>
                <c:pt idx="21727">
                  <c:v>0.70758399999999999</c:v>
                </c:pt>
                <c:pt idx="21728">
                  <c:v>0.711206</c:v>
                </c:pt>
                <c:pt idx="21729">
                  <c:v>0.71484199999999998</c:v>
                </c:pt>
                <c:pt idx="21730">
                  <c:v>0.71765400000000001</c:v>
                </c:pt>
                <c:pt idx="21731">
                  <c:v>0.72375199999999995</c:v>
                </c:pt>
                <c:pt idx="21732">
                  <c:v>0.72503799999999996</c:v>
                </c:pt>
                <c:pt idx="21733">
                  <c:v>0.73323799999999995</c:v>
                </c:pt>
                <c:pt idx="21734">
                  <c:v>0.732769</c:v>
                </c:pt>
                <c:pt idx="21735">
                  <c:v>0.73211099999999996</c:v>
                </c:pt>
                <c:pt idx="21736">
                  <c:v>0.73688699999999996</c:v>
                </c:pt>
                <c:pt idx="21737">
                  <c:v>0.74210699999999996</c:v>
                </c:pt>
                <c:pt idx="21738">
                  <c:v>0.747336</c:v>
                </c:pt>
                <c:pt idx="21739">
                  <c:v>0.75256999999999996</c:v>
                </c:pt>
                <c:pt idx="21740">
                  <c:v>0.75681900000000002</c:v>
                </c:pt>
                <c:pt idx="21741">
                  <c:v>0.76107000000000002</c:v>
                </c:pt>
                <c:pt idx="21742">
                  <c:v>0.76580300000000001</c:v>
                </c:pt>
                <c:pt idx="21743">
                  <c:v>0.77340799999999998</c:v>
                </c:pt>
                <c:pt idx="21744">
                  <c:v>0.78656700000000002</c:v>
                </c:pt>
                <c:pt idx="21745">
                  <c:v>0.796983</c:v>
                </c:pt>
                <c:pt idx="21746">
                  <c:v>0.80249400000000004</c:v>
                </c:pt>
                <c:pt idx="21747">
                  <c:v>0.80297499999999999</c:v>
                </c:pt>
                <c:pt idx="21748">
                  <c:v>0.800651</c:v>
                </c:pt>
                <c:pt idx="21749">
                  <c:v>0.79451400000000005</c:v>
                </c:pt>
                <c:pt idx="21750">
                  <c:v>0.803145</c:v>
                </c:pt>
                <c:pt idx="21751">
                  <c:v>0.80848299999999995</c:v>
                </c:pt>
                <c:pt idx="21752">
                  <c:v>0.81225700000000001</c:v>
                </c:pt>
                <c:pt idx="21753">
                  <c:v>0.81520300000000001</c:v>
                </c:pt>
                <c:pt idx="21754">
                  <c:v>0.81618100000000005</c:v>
                </c:pt>
                <c:pt idx="21755">
                  <c:v>0.81032199999999999</c:v>
                </c:pt>
                <c:pt idx="21756">
                  <c:v>0.80918199999999996</c:v>
                </c:pt>
                <c:pt idx="21757">
                  <c:v>0.81384999999999996</c:v>
                </c:pt>
                <c:pt idx="21758">
                  <c:v>0.82311999999999996</c:v>
                </c:pt>
                <c:pt idx="21759">
                  <c:v>0.83340700000000001</c:v>
                </c:pt>
                <c:pt idx="21760">
                  <c:v>0.83826699999999998</c:v>
                </c:pt>
                <c:pt idx="21761">
                  <c:v>0.83958699999999997</c:v>
                </c:pt>
                <c:pt idx="21762">
                  <c:v>0.843808</c:v>
                </c:pt>
                <c:pt idx="21763">
                  <c:v>0.85416300000000001</c:v>
                </c:pt>
                <c:pt idx="21764">
                  <c:v>0.864707</c:v>
                </c:pt>
                <c:pt idx="21765">
                  <c:v>0.86096399999999995</c:v>
                </c:pt>
                <c:pt idx="21766">
                  <c:v>0.86382499999999995</c:v>
                </c:pt>
                <c:pt idx="21767">
                  <c:v>0.86837600000000004</c:v>
                </c:pt>
                <c:pt idx="21768">
                  <c:v>0.87117900000000004</c:v>
                </c:pt>
                <c:pt idx="21769">
                  <c:v>0.87336400000000003</c:v>
                </c:pt>
                <c:pt idx="21770">
                  <c:v>0.87566299999999997</c:v>
                </c:pt>
                <c:pt idx="21771">
                  <c:v>0.88090500000000005</c:v>
                </c:pt>
                <c:pt idx="21772">
                  <c:v>0.88923600000000003</c:v>
                </c:pt>
                <c:pt idx="21773">
                  <c:v>0.89507700000000001</c:v>
                </c:pt>
                <c:pt idx="21774">
                  <c:v>0.89473400000000003</c:v>
                </c:pt>
                <c:pt idx="21775">
                  <c:v>0.88907999999999998</c:v>
                </c:pt>
                <c:pt idx="21776">
                  <c:v>0.88837200000000005</c:v>
                </c:pt>
                <c:pt idx="21777">
                  <c:v>0.89359299999999997</c:v>
                </c:pt>
                <c:pt idx="21778">
                  <c:v>0.90037299999999998</c:v>
                </c:pt>
                <c:pt idx="21779">
                  <c:v>0.90892300000000004</c:v>
                </c:pt>
                <c:pt idx="21780">
                  <c:v>0.92079</c:v>
                </c:pt>
                <c:pt idx="21781">
                  <c:v>0.925153</c:v>
                </c:pt>
                <c:pt idx="21782">
                  <c:v>0.92531300000000005</c:v>
                </c:pt>
                <c:pt idx="21783">
                  <c:v>0.92746200000000001</c:v>
                </c:pt>
                <c:pt idx="21784">
                  <c:v>0.93061199999999999</c:v>
                </c:pt>
                <c:pt idx="21785">
                  <c:v>0.93158700000000005</c:v>
                </c:pt>
                <c:pt idx="21786">
                  <c:v>0.927068</c:v>
                </c:pt>
                <c:pt idx="21787">
                  <c:v>0.92647699999999999</c:v>
                </c:pt>
                <c:pt idx="21788">
                  <c:v>0.93162400000000001</c:v>
                </c:pt>
                <c:pt idx="21789">
                  <c:v>0.93854800000000005</c:v>
                </c:pt>
                <c:pt idx="21790">
                  <c:v>0.94624600000000003</c:v>
                </c:pt>
                <c:pt idx="21791">
                  <c:v>0.95152000000000003</c:v>
                </c:pt>
                <c:pt idx="21792">
                  <c:v>0.95510300000000004</c:v>
                </c:pt>
                <c:pt idx="21793">
                  <c:v>0.95848100000000003</c:v>
                </c:pt>
                <c:pt idx="21794">
                  <c:v>0.95854399999999995</c:v>
                </c:pt>
                <c:pt idx="21795">
                  <c:v>0.95430700000000002</c:v>
                </c:pt>
                <c:pt idx="21796">
                  <c:v>0.95100799999999996</c:v>
                </c:pt>
                <c:pt idx="21797">
                  <c:v>0.94747599999999998</c:v>
                </c:pt>
                <c:pt idx="21798">
                  <c:v>0.94625000000000004</c:v>
                </c:pt>
                <c:pt idx="21799">
                  <c:v>0.95319900000000002</c:v>
                </c:pt>
                <c:pt idx="21800">
                  <c:v>0.957372</c:v>
                </c:pt>
                <c:pt idx="21801">
                  <c:v>0.95669499999999996</c:v>
                </c:pt>
                <c:pt idx="21802">
                  <c:v>0.96072400000000002</c:v>
                </c:pt>
                <c:pt idx="21803">
                  <c:v>0.96816899999999995</c:v>
                </c:pt>
                <c:pt idx="21804">
                  <c:v>0.97415700000000005</c:v>
                </c:pt>
                <c:pt idx="21805">
                  <c:v>0.98095299999999996</c:v>
                </c:pt>
                <c:pt idx="21806">
                  <c:v>0.987321</c:v>
                </c:pt>
                <c:pt idx="21807">
                  <c:v>0.99605999999999995</c:v>
                </c:pt>
                <c:pt idx="21808">
                  <c:v>1.0006299999999999</c:v>
                </c:pt>
                <c:pt idx="21809">
                  <c:v>1.0019</c:v>
                </c:pt>
                <c:pt idx="21810">
                  <c:v>0.997637</c:v>
                </c:pt>
                <c:pt idx="21811">
                  <c:v>0.999552</c:v>
                </c:pt>
                <c:pt idx="21812">
                  <c:v>1.00162</c:v>
                </c:pt>
                <c:pt idx="21813">
                  <c:v>1.00515</c:v>
                </c:pt>
                <c:pt idx="21814">
                  <c:v>1.0071699999999999</c:v>
                </c:pt>
                <c:pt idx="21815">
                  <c:v>1.00922</c:v>
                </c:pt>
                <c:pt idx="21816">
                  <c:v>1.00979</c:v>
                </c:pt>
                <c:pt idx="21817">
                  <c:v>1.00898</c:v>
                </c:pt>
                <c:pt idx="21818">
                  <c:v>1.0037400000000001</c:v>
                </c:pt>
                <c:pt idx="21819">
                  <c:v>0.99968999999999997</c:v>
                </c:pt>
                <c:pt idx="21820">
                  <c:v>0.99952200000000002</c:v>
                </c:pt>
                <c:pt idx="21821">
                  <c:v>1.0015400000000001</c:v>
                </c:pt>
                <c:pt idx="21822">
                  <c:v>1.0038100000000001</c:v>
                </c:pt>
                <c:pt idx="21823">
                  <c:v>1.01037</c:v>
                </c:pt>
                <c:pt idx="21824">
                  <c:v>1.0171300000000001</c:v>
                </c:pt>
                <c:pt idx="21825">
                  <c:v>1.02227</c:v>
                </c:pt>
                <c:pt idx="21826">
                  <c:v>1.0258700000000001</c:v>
                </c:pt>
                <c:pt idx="21827">
                  <c:v>1.02159</c:v>
                </c:pt>
                <c:pt idx="21828">
                  <c:v>1.0216099999999999</c:v>
                </c:pt>
                <c:pt idx="21829">
                  <c:v>1.0240800000000001</c:v>
                </c:pt>
                <c:pt idx="21830">
                  <c:v>1.0214700000000001</c:v>
                </c:pt>
                <c:pt idx="21831">
                  <c:v>1.0197000000000001</c:v>
                </c:pt>
                <c:pt idx="21832">
                  <c:v>1.02345</c:v>
                </c:pt>
                <c:pt idx="21833">
                  <c:v>1.03199</c:v>
                </c:pt>
                <c:pt idx="21834">
                  <c:v>1.03041</c:v>
                </c:pt>
                <c:pt idx="21835">
                  <c:v>1.02155</c:v>
                </c:pt>
                <c:pt idx="21836">
                  <c:v>1.0210699999999999</c:v>
                </c:pt>
                <c:pt idx="21837">
                  <c:v>1.02471</c:v>
                </c:pt>
                <c:pt idx="21838">
                  <c:v>1.02972</c:v>
                </c:pt>
                <c:pt idx="21839">
                  <c:v>1.03559</c:v>
                </c:pt>
                <c:pt idx="21840">
                  <c:v>1.03901</c:v>
                </c:pt>
                <c:pt idx="21841">
                  <c:v>1.04108</c:v>
                </c:pt>
                <c:pt idx="21842">
                  <c:v>1.0432999999999999</c:v>
                </c:pt>
                <c:pt idx="21843">
                  <c:v>1.0484599999999999</c:v>
                </c:pt>
                <c:pt idx="21844">
                  <c:v>1.0563100000000001</c:v>
                </c:pt>
                <c:pt idx="21845">
                  <c:v>1.0643100000000001</c:v>
                </c:pt>
                <c:pt idx="21846">
                  <c:v>1.07355</c:v>
                </c:pt>
                <c:pt idx="21847">
                  <c:v>1.0784899999999999</c:v>
                </c:pt>
                <c:pt idx="21848">
                  <c:v>1.0789299999999999</c:v>
                </c:pt>
                <c:pt idx="21849">
                  <c:v>1.08101</c:v>
                </c:pt>
                <c:pt idx="21850">
                  <c:v>1.0827500000000001</c:v>
                </c:pt>
                <c:pt idx="21851">
                  <c:v>1.0817300000000001</c:v>
                </c:pt>
                <c:pt idx="21852">
                  <c:v>1.07744</c:v>
                </c:pt>
                <c:pt idx="21853">
                  <c:v>1.0750500000000001</c:v>
                </c:pt>
                <c:pt idx="21854">
                  <c:v>1.0755399999999999</c:v>
                </c:pt>
                <c:pt idx="21855">
                  <c:v>1.07917</c:v>
                </c:pt>
                <c:pt idx="21856">
                  <c:v>1.08799</c:v>
                </c:pt>
                <c:pt idx="21857">
                  <c:v>1.09609</c:v>
                </c:pt>
                <c:pt idx="21858">
                  <c:v>1.09971</c:v>
                </c:pt>
                <c:pt idx="21859">
                  <c:v>1.0924700000000001</c:v>
                </c:pt>
                <c:pt idx="21860">
                  <c:v>1.08338</c:v>
                </c:pt>
                <c:pt idx="21861">
                  <c:v>1.0806</c:v>
                </c:pt>
                <c:pt idx="21862">
                  <c:v>1.0774699999999999</c:v>
                </c:pt>
                <c:pt idx="21863">
                  <c:v>1.07637</c:v>
                </c:pt>
                <c:pt idx="21864">
                  <c:v>1.0630900000000001</c:v>
                </c:pt>
                <c:pt idx="21865">
                  <c:v>1.052</c:v>
                </c:pt>
                <c:pt idx="21866">
                  <c:v>1.0498400000000001</c:v>
                </c:pt>
                <c:pt idx="21867">
                  <c:v>1.04939</c:v>
                </c:pt>
                <c:pt idx="21868">
                  <c:v>1.0498099999999999</c:v>
                </c:pt>
                <c:pt idx="21869">
                  <c:v>1.0507599999999999</c:v>
                </c:pt>
                <c:pt idx="21870">
                  <c:v>1.0410200000000001</c:v>
                </c:pt>
                <c:pt idx="21871">
                  <c:v>1.02643</c:v>
                </c:pt>
                <c:pt idx="21872">
                  <c:v>1.0296000000000001</c:v>
                </c:pt>
                <c:pt idx="21873">
                  <c:v>1.0236499999999999</c:v>
                </c:pt>
                <c:pt idx="21874">
                  <c:v>1.0162899999999999</c:v>
                </c:pt>
                <c:pt idx="21875">
                  <c:v>1.0107299999999999</c:v>
                </c:pt>
                <c:pt idx="21876">
                  <c:v>1.0099199999999999</c:v>
                </c:pt>
                <c:pt idx="21877">
                  <c:v>1.0082899999999999</c:v>
                </c:pt>
                <c:pt idx="21878">
                  <c:v>1.0075099999999999</c:v>
                </c:pt>
                <c:pt idx="21879">
                  <c:v>1.01214</c:v>
                </c:pt>
                <c:pt idx="21880">
                  <c:v>1.0197000000000001</c:v>
                </c:pt>
                <c:pt idx="21881">
                  <c:v>1.0283199999999999</c:v>
                </c:pt>
                <c:pt idx="21882">
                  <c:v>1.02369</c:v>
                </c:pt>
                <c:pt idx="21883">
                  <c:v>1.02573</c:v>
                </c:pt>
                <c:pt idx="21884">
                  <c:v>1.0326200000000001</c:v>
                </c:pt>
                <c:pt idx="21885">
                  <c:v>1.0410600000000001</c:v>
                </c:pt>
                <c:pt idx="21886">
                  <c:v>1.03576</c:v>
                </c:pt>
                <c:pt idx="21887">
                  <c:v>1.02277</c:v>
                </c:pt>
                <c:pt idx="21888">
                  <c:v>1.01468</c:v>
                </c:pt>
                <c:pt idx="21889">
                  <c:v>1.0060899999999999</c:v>
                </c:pt>
                <c:pt idx="21890">
                  <c:v>1.0027699999999999</c:v>
                </c:pt>
                <c:pt idx="21891">
                  <c:v>0.99589700000000003</c:v>
                </c:pt>
                <c:pt idx="21892">
                  <c:v>0.96646100000000001</c:v>
                </c:pt>
                <c:pt idx="21893">
                  <c:v>0.96149099999999998</c:v>
                </c:pt>
                <c:pt idx="21894">
                  <c:v>0.96739200000000003</c:v>
                </c:pt>
                <c:pt idx="21895">
                  <c:v>0.969468</c:v>
                </c:pt>
                <c:pt idx="21896">
                  <c:v>0.96303000000000005</c:v>
                </c:pt>
                <c:pt idx="21897">
                  <c:v>0.96218999999999999</c:v>
                </c:pt>
                <c:pt idx="21898">
                  <c:v>0.96461399999999997</c:v>
                </c:pt>
                <c:pt idx="21899">
                  <c:v>0.96517600000000003</c:v>
                </c:pt>
                <c:pt idx="21900">
                  <c:v>0.96495900000000001</c:v>
                </c:pt>
                <c:pt idx="21901">
                  <c:v>0.96473399999999998</c:v>
                </c:pt>
                <c:pt idx="21902">
                  <c:v>0.95752800000000005</c:v>
                </c:pt>
                <c:pt idx="21903">
                  <c:v>0.94621100000000002</c:v>
                </c:pt>
                <c:pt idx="21904">
                  <c:v>0.939168</c:v>
                </c:pt>
                <c:pt idx="21905">
                  <c:v>0.93141700000000005</c:v>
                </c:pt>
                <c:pt idx="21906">
                  <c:v>0.92206900000000003</c:v>
                </c:pt>
                <c:pt idx="21907">
                  <c:v>0.91597200000000001</c:v>
                </c:pt>
                <c:pt idx="21908">
                  <c:v>0.91214300000000004</c:v>
                </c:pt>
                <c:pt idx="21909">
                  <c:v>0.91359999999999997</c:v>
                </c:pt>
                <c:pt idx="21910">
                  <c:v>0.90832000000000002</c:v>
                </c:pt>
                <c:pt idx="21911">
                  <c:v>0.90885199999999999</c:v>
                </c:pt>
                <c:pt idx="21912">
                  <c:v>0.91335200000000005</c:v>
                </c:pt>
                <c:pt idx="21913">
                  <c:v>0.92078700000000002</c:v>
                </c:pt>
                <c:pt idx="21914">
                  <c:v>0.92647199999999996</c:v>
                </c:pt>
                <c:pt idx="21915">
                  <c:v>0.92077500000000001</c:v>
                </c:pt>
                <c:pt idx="21916">
                  <c:v>0.92281899999999994</c:v>
                </c:pt>
                <c:pt idx="21917">
                  <c:v>0.93393300000000001</c:v>
                </c:pt>
                <c:pt idx="21918">
                  <c:v>0.93535699999999999</c:v>
                </c:pt>
                <c:pt idx="21919">
                  <c:v>0.93224399999999996</c:v>
                </c:pt>
                <c:pt idx="21920">
                  <c:v>0.93333999999999995</c:v>
                </c:pt>
                <c:pt idx="21921">
                  <c:v>0.93600799999999995</c:v>
                </c:pt>
                <c:pt idx="21922">
                  <c:v>0.93412499999999998</c:v>
                </c:pt>
                <c:pt idx="21923">
                  <c:v>0.93308100000000005</c:v>
                </c:pt>
                <c:pt idx="21924">
                  <c:v>0.93286500000000006</c:v>
                </c:pt>
                <c:pt idx="21925">
                  <c:v>0.93645900000000004</c:v>
                </c:pt>
                <c:pt idx="21926">
                  <c:v>0.93115000000000003</c:v>
                </c:pt>
                <c:pt idx="21927">
                  <c:v>0.92730000000000001</c:v>
                </c:pt>
                <c:pt idx="21928">
                  <c:v>0.92992200000000003</c:v>
                </c:pt>
                <c:pt idx="21929">
                  <c:v>0.93499900000000002</c:v>
                </c:pt>
                <c:pt idx="21930">
                  <c:v>0.94072</c:v>
                </c:pt>
                <c:pt idx="21931">
                  <c:v>0.94662599999999997</c:v>
                </c:pt>
                <c:pt idx="21932">
                  <c:v>0.95652000000000004</c:v>
                </c:pt>
                <c:pt idx="21933">
                  <c:v>0.96636100000000003</c:v>
                </c:pt>
                <c:pt idx="21934">
                  <c:v>0.97471300000000005</c:v>
                </c:pt>
                <c:pt idx="21935">
                  <c:v>0.97310200000000002</c:v>
                </c:pt>
                <c:pt idx="21936">
                  <c:v>0.96391499999999997</c:v>
                </c:pt>
                <c:pt idx="21937">
                  <c:v>0.95742799999999995</c:v>
                </c:pt>
                <c:pt idx="21938">
                  <c:v>0.95638699999999999</c:v>
                </c:pt>
                <c:pt idx="21939">
                  <c:v>0.95609900000000003</c:v>
                </c:pt>
                <c:pt idx="21940">
                  <c:v>0.96363900000000002</c:v>
                </c:pt>
                <c:pt idx="21941">
                  <c:v>0.96520600000000001</c:v>
                </c:pt>
                <c:pt idx="21942">
                  <c:v>0.96765599999999996</c:v>
                </c:pt>
                <c:pt idx="21943">
                  <c:v>0.97206999999999999</c:v>
                </c:pt>
                <c:pt idx="21944">
                  <c:v>0.98380199999999995</c:v>
                </c:pt>
                <c:pt idx="21945">
                  <c:v>0.99975800000000004</c:v>
                </c:pt>
                <c:pt idx="21946">
                  <c:v>1.00621</c:v>
                </c:pt>
                <c:pt idx="21947">
                  <c:v>1.0114700000000001</c:v>
                </c:pt>
                <c:pt idx="21948">
                  <c:v>1.0106599999999999</c:v>
                </c:pt>
                <c:pt idx="21949">
                  <c:v>1.0122599999999999</c:v>
                </c:pt>
                <c:pt idx="21950">
                  <c:v>1.01434</c:v>
                </c:pt>
                <c:pt idx="21951">
                  <c:v>1.0265200000000001</c:v>
                </c:pt>
                <c:pt idx="21952">
                  <c:v>1.0331399999999999</c:v>
                </c:pt>
                <c:pt idx="21953">
                  <c:v>1.03373</c:v>
                </c:pt>
                <c:pt idx="21954">
                  <c:v>1.0354399999999999</c:v>
                </c:pt>
                <c:pt idx="21955">
                  <c:v>1.04118</c:v>
                </c:pt>
                <c:pt idx="21956">
                  <c:v>1.0472699999999999</c:v>
                </c:pt>
                <c:pt idx="21957">
                  <c:v>1.04898</c:v>
                </c:pt>
                <c:pt idx="21958">
                  <c:v>1.0428200000000001</c:v>
                </c:pt>
                <c:pt idx="21959">
                  <c:v>1.03986</c:v>
                </c:pt>
                <c:pt idx="21960">
                  <c:v>1.0414000000000001</c:v>
                </c:pt>
                <c:pt idx="21961">
                  <c:v>1.0406200000000001</c:v>
                </c:pt>
                <c:pt idx="21962">
                  <c:v>1.0451900000000001</c:v>
                </c:pt>
                <c:pt idx="21963">
                  <c:v>1.04654</c:v>
                </c:pt>
                <c:pt idx="21964">
                  <c:v>1.03803</c:v>
                </c:pt>
                <c:pt idx="21965">
                  <c:v>1.0366899999999999</c:v>
                </c:pt>
                <c:pt idx="21966">
                  <c:v>1.03756</c:v>
                </c:pt>
                <c:pt idx="21967">
                  <c:v>1.0450699999999999</c:v>
                </c:pt>
                <c:pt idx="21968">
                  <c:v>1.0526500000000001</c:v>
                </c:pt>
                <c:pt idx="21969">
                  <c:v>1.0631999999999999</c:v>
                </c:pt>
                <c:pt idx="21970">
                  <c:v>1.06979</c:v>
                </c:pt>
                <c:pt idx="21971">
                  <c:v>1.07779</c:v>
                </c:pt>
                <c:pt idx="21972">
                  <c:v>1.08446</c:v>
                </c:pt>
                <c:pt idx="21973">
                  <c:v>1.0816399999999999</c:v>
                </c:pt>
                <c:pt idx="21974">
                  <c:v>1.08328</c:v>
                </c:pt>
                <c:pt idx="21975">
                  <c:v>1.0814600000000001</c:v>
                </c:pt>
                <c:pt idx="21976">
                  <c:v>1.07765</c:v>
                </c:pt>
                <c:pt idx="21977">
                  <c:v>1.07938</c:v>
                </c:pt>
                <c:pt idx="21978">
                  <c:v>1.0814699999999999</c:v>
                </c:pt>
                <c:pt idx="21979">
                  <c:v>1.07664</c:v>
                </c:pt>
                <c:pt idx="21980">
                  <c:v>1.0705899999999999</c:v>
                </c:pt>
                <c:pt idx="21981">
                  <c:v>1.07673</c:v>
                </c:pt>
                <c:pt idx="21982">
                  <c:v>1.08571</c:v>
                </c:pt>
                <c:pt idx="21983">
                  <c:v>1.0967</c:v>
                </c:pt>
                <c:pt idx="21984">
                  <c:v>1.1057399999999999</c:v>
                </c:pt>
                <c:pt idx="21985">
                  <c:v>1.1114299999999999</c:v>
                </c:pt>
                <c:pt idx="21986">
                  <c:v>1.1142099999999999</c:v>
                </c:pt>
                <c:pt idx="21987">
                  <c:v>1.11405</c:v>
                </c:pt>
                <c:pt idx="21988">
                  <c:v>1.1123799999999999</c:v>
                </c:pt>
                <c:pt idx="21989">
                  <c:v>1.1114900000000001</c:v>
                </c:pt>
                <c:pt idx="21990">
                  <c:v>1.1100699999999999</c:v>
                </c:pt>
                <c:pt idx="21991">
                  <c:v>1.10605</c:v>
                </c:pt>
                <c:pt idx="21992">
                  <c:v>1.1049</c:v>
                </c:pt>
                <c:pt idx="21993">
                  <c:v>1.10877</c:v>
                </c:pt>
                <c:pt idx="21994">
                  <c:v>1.11741</c:v>
                </c:pt>
                <c:pt idx="21995">
                  <c:v>1.1244400000000001</c:v>
                </c:pt>
                <c:pt idx="21996">
                  <c:v>1.1185400000000001</c:v>
                </c:pt>
                <c:pt idx="21997">
                  <c:v>1.10572</c:v>
                </c:pt>
                <c:pt idx="21998">
                  <c:v>1.0975900000000001</c:v>
                </c:pt>
                <c:pt idx="21999">
                  <c:v>1.09405</c:v>
                </c:pt>
                <c:pt idx="22000">
                  <c:v>1.09636</c:v>
                </c:pt>
                <c:pt idx="22001">
                  <c:v>1.0999399999999999</c:v>
                </c:pt>
                <c:pt idx="22002">
                  <c:v>1.10083</c:v>
                </c:pt>
                <c:pt idx="22003">
                  <c:v>1.10158</c:v>
                </c:pt>
                <c:pt idx="22004">
                  <c:v>1.10558</c:v>
                </c:pt>
                <c:pt idx="22005">
                  <c:v>1.10951</c:v>
                </c:pt>
                <c:pt idx="22006">
                  <c:v>1.11469</c:v>
                </c:pt>
                <c:pt idx="22007">
                  <c:v>1.12521</c:v>
                </c:pt>
                <c:pt idx="22008">
                  <c:v>1.13828</c:v>
                </c:pt>
                <c:pt idx="22009">
                  <c:v>1.14639</c:v>
                </c:pt>
                <c:pt idx="22010">
                  <c:v>1.14245</c:v>
                </c:pt>
                <c:pt idx="22011">
                  <c:v>1.13781</c:v>
                </c:pt>
                <c:pt idx="22012">
                  <c:v>1.1311599999999999</c:v>
                </c:pt>
                <c:pt idx="22013">
                  <c:v>1.1125100000000001</c:v>
                </c:pt>
                <c:pt idx="22014">
                  <c:v>1.09849</c:v>
                </c:pt>
                <c:pt idx="22015">
                  <c:v>1.0969500000000001</c:v>
                </c:pt>
                <c:pt idx="22016">
                  <c:v>1.1050899999999999</c:v>
                </c:pt>
                <c:pt idx="22017">
                  <c:v>1.11453</c:v>
                </c:pt>
                <c:pt idx="22018">
                  <c:v>1.1256900000000001</c:v>
                </c:pt>
                <c:pt idx="22019">
                  <c:v>1.1400999999999999</c:v>
                </c:pt>
                <c:pt idx="22020">
                  <c:v>1.1608000000000001</c:v>
                </c:pt>
                <c:pt idx="22021">
                  <c:v>1.1772800000000001</c:v>
                </c:pt>
                <c:pt idx="22022">
                  <c:v>1.1843300000000001</c:v>
                </c:pt>
                <c:pt idx="22023">
                  <c:v>1.18605</c:v>
                </c:pt>
                <c:pt idx="22024">
                  <c:v>1.1667099999999999</c:v>
                </c:pt>
                <c:pt idx="22025">
                  <c:v>1.16177</c:v>
                </c:pt>
                <c:pt idx="22026">
                  <c:v>1.16893</c:v>
                </c:pt>
                <c:pt idx="22027">
                  <c:v>1.17608</c:v>
                </c:pt>
                <c:pt idx="22028">
                  <c:v>1.17859</c:v>
                </c:pt>
                <c:pt idx="22029">
                  <c:v>1.1756599999999999</c:v>
                </c:pt>
                <c:pt idx="22030">
                  <c:v>1.1741200000000001</c:v>
                </c:pt>
                <c:pt idx="22031">
                  <c:v>1.1802699999999999</c:v>
                </c:pt>
                <c:pt idx="22032">
                  <c:v>1.1877200000000001</c:v>
                </c:pt>
                <c:pt idx="22033">
                  <c:v>1.1897</c:v>
                </c:pt>
                <c:pt idx="22034">
                  <c:v>1.18977</c:v>
                </c:pt>
                <c:pt idx="22035">
                  <c:v>1.1917800000000001</c:v>
                </c:pt>
                <c:pt idx="22036">
                  <c:v>1.19868</c:v>
                </c:pt>
                <c:pt idx="22037">
                  <c:v>1.2051799999999999</c:v>
                </c:pt>
                <c:pt idx="22038">
                  <c:v>1.2158899999999999</c:v>
                </c:pt>
                <c:pt idx="22039">
                  <c:v>1.22095</c:v>
                </c:pt>
                <c:pt idx="22040">
                  <c:v>1.2244299999999999</c:v>
                </c:pt>
                <c:pt idx="22041">
                  <c:v>1.2234400000000001</c:v>
                </c:pt>
                <c:pt idx="22042">
                  <c:v>1.22309</c:v>
                </c:pt>
                <c:pt idx="22043">
                  <c:v>1.2154799999999999</c:v>
                </c:pt>
                <c:pt idx="22044">
                  <c:v>1.21488</c:v>
                </c:pt>
                <c:pt idx="22045">
                  <c:v>1.21465</c:v>
                </c:pt>
                <c:pt idx="22046">
                  <c:v>1.2176499999999999</c:v>
                </c:pt>
                <c:pt idx="22047">
                  <c:v>1.2198</c:v>
                </c:pt>
                <c:pt idx="22048">
                  <c:v>1.22977</c:v>
                </c:pt>
                <c:pt idx="22049">
                  <c:v>1.2527600000000001</c:v>
                </c:pt>
                <c:pt idx="22050">
                  <c:v>1.2542800000000001</c:v>
                </c:pt>
                <c:pt idx="22051">
                  <c:v>1.25614</c:v>
                </c:pt>
                <c:pt idx="22052">
                  <c:v>1.2543</c:v>
                </c:pt>
                <c:pt idx="22053">
                  <c:v>1.2535499999999999</c:v>
                </c:pt>
                <c:pt idx="22054">
                  <c:v>1.24986</c:v>
                </c:pt>
                <c:pt idx="22055">
                  <c:v>1.25105</c:v>
                </c:pt>
                <c:pt idx="22056">
                  <c:v>1.25448</c:v>
                </c:pt>
                <c:pt idx="22057">
                  <c:v>1.25732</c:v>
                </c:pt>
                <c:pt idx="22058">
                  <c:v>1.26851</c:v>
                </c:pt>
                <c:pt idx="22059">
                  <c:v>1.2807900000000001</c:v>
                </c:pt>
                <c:pt idx="22060">
                  <c:v>1.2943499999999999</c:v>
                </c:pt>
                <c:pt idx="22061">
                  <c:v>1.298</c:v>
                </c:pt>
                <c:pt idx="22062">
                  <c:v>1.28451</c:v>
                </c:pt>
                <c:pt idx="22063">
                  <c:v>1.2769699999999999</c:v>
                </c:pt>
                <c:pt idx="22064">
                  <c:v>1.27973</c:v>
                </c:pt>
                <c:pt idx="22065">
                  <c:v>1.2848599999999999</c:v>
                </c:pt>
                <c:pt idx="22066">
                  <c:v>1.29227</c:v>
                </c:pt>
                <c:pt idx="22067">
                  <c:v>1.29488</c:v>
                </c:pt>
                <c:pt idx="22068">
                  <c:v>1.2924100000000001</c:v>
                </c:pt>
                <c:pt idx="22069">
                  <c:v>1.2917000000000001</c:v>
                </c:pt>
                <c:pt idx="22070">
                  <c:v>1.29715</c:v>
                </c:pt>
                <c:pt idx="22071">
                  <c:v>1.30881</c:v>
                </c:pt>
                <c:pt idx="22072">
                  <c:v>1.3176600000000001</c:v>
                </c:pt>
                <c:pt idx="22073">
                  <c:v>1.32456</c:v>
                </c:pt>
                <c:pt idx="22074">
                  <c:v>1.3316699999999999</c:v>
                </c:pt>
                <c:pt idx="22075">
                  <c:v>1.3407</c:v>
                </c:pt>
                <c:pt idx="22076">
                  <c:v>1.34521</c:v>
                </c:pt>
                <c:pt idx="22077">
                  <c:v>1.3471299999999999</c:v>
                </c:pt>
                <c:pt idx="22078">
                  <c:v>1.3431999999999999</c:v>
                </c:pt>
                <c:pt idx="22079">
                  <c:v>1.3396600000000001</c:v>
                </c:pt>
                <c:pt idx="22080">
                  <c:v>1.3434200000000001</c:v>
                </c:pt>
                <c:pt idx="22081">
                  <c:v>1.3469599999999999</c:v>
                </c:pt>
                <c:pt idx="22082">
                  <c:v>1.35178</c:v>
                </c:pt>
                <c:pt idx="22083">
                  <c:v>1.35477</c:v>
                </c:pt>
                <c:pt idx="22084">
                  <c:v>1.3610500000000001</c:v>
                </c:pt>
                <c:pt idx="22085">
                  <c:v>1.37188</c:v>
                </c:pt>
                <c:pt idx="22086">
                  <c:v>1.3804000000000001</c:v>
                </c:pt>
                <c:pt idx="22087">
                  <c:v>1.3912</c:v>
                </c:pt>
                <c:pt idx="22088">
                  <c:v>1.39822</c:v>
                </c:pt>
                <c:pt idx="22089">
                  <c:v>1.40635</c:v>
                </c:pt>
                <c:pt idx="22090">
                  <c:v>1.4120299999999999</c:v>
                </c:pt>
                <c:pt idx="22091">
                  <c:v>1.41632</c:v>
                </c:pt>
                <c:pt idx="22092">
                  <c:v>1.4174599999999999</c:v>
                </c:pt>
                <c:pt idx="22093">
                  <c:v>1.42106</c:v>
                </c:pt>
                <c:pt idx="22094">
                  <c:v>1.4220999999999999</c:v>
                </c:pt>
                <c:pt idx="22095">
                  <c:v>1.42509</c:v>
                </c:pt>
                <c:pt idx="22096">
                  <c:v>1.42866</c:v>
                </c:pt>
                <c:pt idx="22097">
                  <c:v>1.4307700000000001</c:v>
                </c:pt>
                <c:pt idx="22098">
                  <c:v>1.4355800000000001</c:v>
                </c:pt>
                <c:pt idx="22099">
                  <c:v>1.4401200000000001</c:v>
                </c:pt>
                <c:pt idx="22100">
                  <c:v>1.4404600000000001</c:v>
                </c:pt>
                <c:pt idx="22101">
                  <c:v>1.4399200000000001</c:v>
                </c:pt>
                <c:pt idx="22102">
                  <c:v>1.4417899999999999</c:v>
                </c:pt>
                <c:pt idx="22103">
                  <c:v>1.4501200000000001</c:v>
                </c:pt>
                <c:pt idx="22104">
                  <c:v>1.45984</c:v>
                </c:pt>
                <c:pt idx="22105">
                  <c:v>1.4677199999999999</c:v>
                </c:pt>
                <c:pt idx="22106">
                  <c:v>1.4738599999999999</c:v>
                </c:pt>
                <c:pt idx="22107">
                  <c:v>1.47821</c:v>
                </c:pt>
                <c:pt idx="22108">
                  <c:v>1.47959</c:v>
                </c:pt>
                <c:pt idx="22109">
                  <c:v>1.48241</c:v>
                </c:pt>
                <c:pt idx="22110">
                  <c:v>1.4857400000000001</c:v>
                </c:pt>
                <c:pt idx="22111">
                  <c:v>1.4808399999999999</c:v>
                </c:pt>
                <c:pt idx="22112">
                  <c:v>1.4722900000000001</c:v>
                </c:pt>
                <c:pt idx="22113">
                  <c:v>1.46678</c:v>
                </c:pt>
                <c:pt idx="22114">
                  <c:v>1.4656499999999999</c:v>
                </c:pt>
                <c:pt idx="22115">
                  <c:v>1.47089</c:v>
                </c:pt>
                <c:pt idx="22116">
                  <c:v>1.4752799999999999</c:v>
                </c:pt>
                <c:pt idx="22117">
                  <c:v>1.4758800000000001</c:v>
                </c:pt>
                <c:pt idx="22118">
                  <c:v>1.47272</c:v>
                </c:pt>
                <c:pt idx="22119">
                  <c:v>1.4664299999999999</c:v>
                </c:pt>
                <c:pt idx="22120">
                  <c:v>1.4631400000000001</c:v>
                </c:pt>
                <c:pt idx="22121">
                  <c:v>1.46211</c:v>
                </c:pt>
                <c:pt idx="22122">
                  <c:v>1.45844</c:v>
                </c:pt>
                <c:pt idx="22123">
                  <c:v>1.4536500000000001</c:v>
                </c:pt>
                <c:pt idx="22124">
                  <c:v>1.44865</c:v>
                </c:pt>
                <c:pt idx="22125">
                  <c:v>1.44584</c:v>
                </c:pt>
                <c:pt idx="22126">
                  <c:v>1.4482600000000001</c:v>
                </c:pt>
                <c:pt idx="22127">
                  <c:v>1.4531499999999999</c:v>
                </c:pt>
                <c:pt idx="22128">
                  <c:v>1.4509300000000001</c:v>
                </c:pt>
                <c:pt idx="22129">
                  <c:v>1.44269</c:v>
                </c:pt>
                <c:pt idx="22130">
                  <c:v>1.4402200000000001</c:v>
                </c:pt>
                <c:pt idx="22131">
                  <c:v>1.4400200000000001</c:v>
                </c:pt>
                <c:pt idx="22132">
                  <c:v>1.4417800000000001</c:v>
                </c:pt>
                <c:pt idx="22133">
                  <c:v>1.4429399999999999</c:v>
                </c:pt>
                <c:pt idx="22134">
                  <c:v>1.4448099999999999</c:v>
                </c:pt>
                <c:pt idx="22135">
                  <c:v>1.4515400000000001</c:v>
                </c:pt>
                <c:pt idx="22136">
                  <c:v>1.4636400000000001</c:v>
                </c:pt>
                <c:pt idx="22137">
                  <c:v>1.4760599999999999</c:v>
                </c:pt>
                <c:pt idx="22138">
                  <c:v>1.4761599999999999</c:v>
                </c:pt>
                <c:pt idx="22139">
                  <c:v>1.47356</c:v>
                </c:pt>
                <c:pt idx="22140">
                  <c:v>1.4756499999999999</c:v>
                </c:pt>
                <c:pt idx="22141">
                  <c:v>1.4790099999999999</c:v>
                </c:pt>
                <c:pt idx="22142">
                  <c:v>1.4769300000000001</c:v>
                </c:pt>
                <c:pt idx="22143">
                  <c:v>1.47472</c:v>
                </c:pt>
                <c:pt idx="22144">
                  <c:v>1.4786900000000001</c:v>
                </c:pt>
                <c:pt idx="22145">
                  <c:v>1.48316</c:v>
                </c:pt>
                <c:pt idx="22146">
                  <c:v>1.48837</c:v>
                </c:pt>
                <c:pt idx="22147">
                  <c:v>1.48986</c:v>
                </c:pt>
                <c:pt idx="22148">
                  <c:v>1.4825900000000001</c:v>
                </c:pt>
                <c:pt idx="22149">
                  <c:v>1.47723</c:v>
                </c:pt>
                <c:pt idx="22150">
                  <c:v>1.47427</c:v>
                </c:pt>
                <c:pt idx="22151">
                  <c:v>1.47434</c:v>
                </c:pt>
                <c:pt idx="22152">
                  <c:v>1.4772400000000001</c:v>
                </c:pt>
                <c:pt idx="22153">
                  <c:v>1.48108</c:v>
                </c:pt>
                <c:pt idx="22154">
                  <c:v>1.4834099999999999</c:v>
                </c:pt>
                <c:pt idx="22155">
                  <c:v>1.4845299999999999</c:v>
                </c:pt>
                <c:pt idx="22156">
                  <c:v>1.48292</c:v>
                </c:pt>
                <c:pt idx="22157">
                  <c:v>1.4826299999999999</c:v>
                </c:pt>
                <c:pt idx="22158">
                  <c:v>1.4837100000000001</c:v>
                </c:pt>
                <c:pt idx="22159">
                  <c:v>1.48584</c:v>
                </c:pt>
                <c:pt idx="22160">
                  <c:v>1.48739</c:v>
                </c:pt>
                <c:pt idx="22161">
                  <c:v>1.4827399999999999</c:v>
                </c:pt>
                <c:pt idx="22162">
                  <c:v>1.4815799999999999</c:v>
                </c:pt>
                <c:pt idx="22163">
                  <c:v>1.4818199999999999</c:v>
                </c:pt>
                <c:pt idx="22164">
                  <c:v>1.4740800000000001</c:v>
                </c:pt>
                <c:pt idx="22165">
                  <c:v>1.4657500000000001</c:v>
                </c:pt>
                <c:pt idx="22166">
                  <c:v>1.46184</c:v>
                </c:pt>
                <c:pt idx="22167">
                  <c:v>1.4562600000000001</c:v>
                </c:pt>
                <c:pt idx="22168">
                  <c:v>1.4428099999999999</c:v>
                </c:pt>
                <c:pt idx="22169">
                  <c:v>1.4308700000000001</c:v>
                </c:pt>
                <c:pt idx="22170">
                  <c:v>1.41754</c:v>
                </c:pt>
                <c:pt idx="22171">
                  <c:v>1.3971899999999999</c:v>
                </c:pt>
                <c:pt idx="22172">
                  <c:v>1.3819900000000001</c:v>
                </c:pt>
                <c:pt idx="22173">
                  <c:v>1.3729</c:v>
                </c:pt>
                <c:pt idx="22174">
                  <c:v>1.36222</c:v>
                </c:pt>
                <c:pt idx="22175">
                  <c:v>1.3470800000000001</c:v>
                </c:pt>
                <c:pt idx="22176">
                  <c:v>1.339</c:v>
                </c:pt>
                <c:pt idx="22177">
                  <c:v>1.3247899999999999</c:v>
                </c:pt>
                <c:pt idx="22178">
                  <c:v>1.3143199999999999</c:v>
                </c:pt>
                <c:pt idx="22179">
                  <c:v>1.3050200000000001</c:v>
                </c:pt>
                <c:pt idx="22180">
                  <c:v>1.2923800000000001</c:v>
                </c:pt>
                <c:pt idx="22181">
                  <c:v>1.27596</c:v>
                </c:pt>
                <c:pt idx="22182">
                  <c:v>1.2545900000000001</c:v>
                </c:pt>
                <c:pt idx="22183">
                  <c:v>1.2362299999999999</c:v>
                </c:pt>
                <c:pt idx="22184">
                  <c:v>1.21818</c:v>
                </c:pt>
                <c:pt idx="22185">
                  <c:v>1.20296</c:v>
                </c:pt>
                <c:pt idx="22186">
                  <c:v>1.19143</c:v>
                </c:pt>
                <c:pt idx="22187">
                  <c:v>1.17679</c:v>
                </c:pt>
                <c:pt idx="22188">
                  <c:v>1.1630100000000001</c:v>
                </c:pt>
                <c:pt idx="22189">
                  <c:v>1.15069</c:v>
                </c:pt>
                <c:pt idx="22190">
                  <c:v>1.12094</c:v>
                </c:pt>
                <c:pt idx="22191">
                  <c:v>1.0958000000000001</c:v>
                </c:pt>
                <c:pt idx="22192">
                  <c:v>1.0760400000000001</c:v>
                </c:pt>
                <c:pt idx="22193">
                  <c:v>1.0599499999999999</c:v>
                </c:pt>
                <c:pt idx="22194">
                  <c:v>1.0563899999999999</c:v>
                </c:pt>
                <c:pt idx="22195">
                  <c:v>1.0503100000000001</c:v>
                </c:pt>
                <c:pt idx="22196">
                  <c:v>1.03661</c:v>
                </c:pt>
                <c:pt idx="22197">
                  <c:v>1.0277700000000001</c:v>
                </c:pt>
                <c:pt idx="22198">
                  <c:v>1.0150399999999999</c:v>
                </c:pt>
                <c:pt idx="22199">
                  <c:v>0.99646199999999996</c:v>
                </c:pt>
                <c:pt idx="22200">
                  <c:v>0.97925300000000004</c:v>
                </c:pt>
                <c:pt idx="22201">
                  <c:v>0.95597299999999996</c:v>
                </c:pt>
                <c:pt idx="22202">
                  <c:v>0.93354899999999996</c:v>
                </c:pt>
                <c:pt idx="22203">
                  <c:v>0.89825900000000003</c:v>
                </c:pt>
                <c:pt idx="22204">
                  <c:v>0.87651500000000004</c:v>
                </c:pt>
                <c:pt idx="22205">
                  <c:v>0.85825399999999996</c:v>
                </c:pt>
                <c:pt idx="22206">
                  <c:v>0.83374499999999996</c:v>
                </c:pt>
                <c:pt idx="22207">
                  <c:v>0.81391100000000005</c:v>
                </c:pt>
                <c:pt idx="22208">
                  <c:v>0.79765799999999998</c:v>
                </c:pt>
                <c:pt idx="22209">
                  <c:v>0.78446400000000005</c:v>
                </c:pt>
                <c:pt idx="22210">
                  <c:v>0.77673999999999999</c:v>
                </c:pt>
                <c:pt idx="22211">
                  <c:v>0.76973999999999998</c:v>
                </c:pt>
                <c:pt idx="22212">
                  <c:v>0.76222400000000001</c:v>
                </c:pt>
                <c:pt idx="22213">
                  <c:v>0.752166</c:v>
                </c:pt>
                <c:pt idx="22214">
                  <c:v>0.74059399999999997</c:v>
                </c:pt>
                <c:pt idx="22215">
                  <c:v>0.72741999999999996</c:v>
                </c:pt>
                <c:pt idx="22216">
                  <c:v>0.715584</c:v>
                </c:pt>
                <c:pt idx="22217">
                  <c:v>0.70748599999999995</c:v>
                </c:pt>
                <c:pt idx="22218">
                  <c:v>0.70723800000000003</c:v>
                </c:pt>
                <c:pt idx="22219">
                  <c:v>0.71243699999999999</c:v>
                </c:pt>
                <c:pt idx="22220">
                  <c:v>0.71446399999999999</c:v>
                </c:pt>
                <c:pt idx="22221">
                  <c:v>0.71289599999999997</c:v>
                </c:pt>
                <c:pt idx="22222">
                  <c:v>0.70849399999999996</c:v>
                </c:pt>
                <c:pt idx="22223">
                  <c:v>0.71040999999999999</c:v>
                </c:pt>
                <c:pt idx="22224">
                  <c:v>0.71858200000000005</c:v>
                </c:pt>
                <c:pt idx="22225">
                  <c:v>0.729576</c:v>
                </c:pt>
                <c:pt idx="22226">
                  <c:v>0.73729199999999995</c:v>
                </c:pt>
                <c:pt idx="22227">
                  <c:v>0.730487</c:v>
                </c:pt>
                <c:pt idx="22228">
                  <c:v>0.71001800000000004</c:v>
                </c:pt>
                <c:pt idx="22229">
                  <c:v>0.70210899999999998</c:v>
                </c:pt>
                <c:pt idx="22230">
                  <c:v>0.70229299999999995</c:v>
                </c:pt>
                <c:pt idx="22231">
                  <c:v>0.70058600000000004</c:v>
                </c:pt>
                <c:pt idx="22232">
                  <c:v>0.69850999999999996</c:v>
                </c:pt>
                <c:pt idx="22233">
                  <c:v>0.69711900000000004</c:v>
                </c:pt>
                <c:pt idx="22234">
                  <c:v>0.697237</c:v>
                </c:pt>
                <c:pt idx="22235">
                  <c:v>0.69512099999999999</c:v>
                </c:pt>
                <c:pt idx="22236">
                  <c:v>0.69146799999999997</c:v>
                </c:pt>
                <c:pt idx="22237">
                  <c:v>0.68851099999999998</c:v>
                </c:pt>
                <c:pt idx="22238">
                  <c:v>0.68480200000000002</c:v>
                </c:pt>
                <c:pt idx="22239">
                  <c:v>0.68430400000000002</c:v>
                </c:pt>
                <c:pt idx="22240">
                  <c:v>0.68759800000000004</c:v>
                </c:pt>
                <c:pt idx="22241">
                  <c:v>0.68405700000000003</c:v>
                </c:pt>
                <c:pt idx="22242">
                  <c:v>0.68501400000000001</c:v>
                </c:pt>
                <c:pt idx="22243">
                  <c:v>0.69481899999999996</c:v>
                </c:pt>
                <c:pt idx="22244">
                  <c:v>0.70343299999999997</c:v>
                </c:pt>
                <c:pt idx="22245">
                  <c:v>0.70509699999999997</c:v>
                </c:pt>
                <c:pt idx="22246">
                  <c:v>0.70501499999999995</c:v>
                </c:pt>
                <c:pt idx="22247">
                  <c:v>0.70478700000000005</c:v>
                </c:pt>
                <c:pt idx="22248">
                  <c:v>0.71074300000000001</c:v>
                </c:pt>
                <c:pt idx="22249">
                  <c:v>0.71858</c:v>
                </c:pt>
                <c:pt idx="22250">
                  <c:v>0.71777000000000002</c:v>
                </c:pt>
                <c:pt idx="22251">
                  <c:v>0.71380900000000003</c:v>
                </c:pt>
                <c:pt idx="22252">
                  <c:v>0.710484</c:v>
                </c:pt>
                <c:pt idx="22253">
                  <c:v>0.69687900000000003</c:v>
                </c:pt>
                <c:pt idx="22254">
                  <c:v>0.68223800000000001</c:v>
                </c:pt>
                <c:pt idx="22255">
                  <c:v>0.66053600000000001</c:v>
                </c:pt>
                <c:pt idx="22256">
                  <c:v>0.65288199999999996</c:v>
                </c:pt>
                <c:pt idx="22257">
                  <c:v>0.63775899999999996</c:v>
                </c:pt>
                <c:pt idx="22258">
                  <c:v>0.63125299999999995</c:v>
                </c:pt>
                <c:pt idx="22259">
                  <c:v>0.61685699999999999</c:v>
                </c:pt>
                <c:pt idx="22260">
                  <c:v>0.59340999999999999</c:v>
                </c:pt>
                <c:pt idx="22261">
                  <c:v>0.57609200000000005</c:v>
                </c:pt>
                <c:pt idx="22262">
                  <c:v>0.56785300000000005</c:v>
                </c:pt>
                <c:pt idx="22263">
                  <c:v>0.56404399999999999</c:v>
                </c:pt>
                <c:pt idx="22264">
                  <c:v>0.55887200000000004</c:v>
                </c:pt>
                <c:pt idx="22265">
                  <c:v>0.54989100000000002</c:v>
                </c:pt>
                <c:pt idx="22266">
                  <c:v>0.53870399999999996</c:v>
                </c:pt>
                <c:pt idx="22267">
                  <c:v>0.51596399999999998</c:v>
                </c:pt>
                <c:pt idx="22268">
                  <c:v>0.50570800000000005</c:v>
                </c:pt>
                <c:pt idx="22269">
                  <c:v>0.49975900000000001</c:v>
                </c:pt>
                <c:pt idx="22270">
                  <c:v>0.488784</c:v>
                </c:pt>
                <c:pt idx="22271">
                  <c:v>0.46933900000000001</c:v>
                </c:pt>
                <c:pt idx="22272">
                  <c:v>0.46076299999999998</c:v>
                </c:pt>
                <c:pt idx="22273">
                  <c:v>0.45733299999999999</c:v>
                </c:pt>
                <c:pt idx="22274">
                  <c:v>0.45719100000000001</c:v>
                </c:pt>
                <c:pt idx="22275">
                  <c:v>0.44935399999999998</c:v>
                </c:pt>
                <c:pt idx="22276">
                  <c:v>0.43498399999999998</c:v>
                </c:pt>
                <c:pt idx="22277">
                  <c:v>0.42607600000000001</c:v>
                </c:pt>
                <c:pt idx="22278">
                  <c:v>0.41822199999999998</c:v>
                </c:pt>
                <c:pt idx="22279">
                  <c:v>0.41394199999999998</c:v>
                </c:pt>
                <c:pt idx="22280">
                  <c:v>0.39402799999999999</c:v>
                </c:pt>
                <c:pt idx="22281">
                  <c:v>0.38481100000000001</c:v>
                </c:pt>
                <c:pt idx="22282">
                  <c:v>0.37540400000000002</c:v>
                </c:pt>
                <c:pt idx="22283">
                  <c:v>0.36494100000000002</c:v>
                </c:pt>
                <c:pt idx="22284">
                  <c:v>0.35211799999999999</c:v>
                </c:pt>
                <c:pt idx="22285">
                  <c:v>0.34520400000000001</c:v>
                </c:pt>
                <c:pt idx="22286">
                  <c:v>0.34231800000000001</c:v>
                </c:pt>
                <c:pt idx="22287">
                  <c:v>0.33581899999999998</c:v>
                </c:pt>
                <c:pt idx="22288">
                  <c:v>0.32873400000000003</c:v>
                </c:pt>
                <c:pt idx="22289">
                  <c:v>0.318882</c:v>
                </c:pt>
                <c:pt idx="22290">
                  <c:v>0.31093700000000002</c:v>
                </c:pt>
                <c:pt idx="22291">
                  <c:v>0.29963000000000001</c:v>
                </c:pt>
                <c:pt idx="22292">
                  <c:v>0.28791499999999998</c:v>
                </c:pt>
                <c:pt idx="22293">
                  <c:v>0.27581099999999997</c:v>
                </c:pt>
                <c:pt idx="22294">
                  <c:v>0.26570500000000002</c:v>
                </c:pt>
                <c:pt idx="22295">
                  <c:v>0.27087499999999998</c:v>
                </c:pt>
                <c:pt idx="22296">
                  <c:v>0.26980399999999999</c:v>
                </c:pt>
                <c:pt idx="22297">
                  <c:v>0.27197700000000002</c:v>
                </c:pt>
                <c:pt idx="22298">
                  <c:v>0.271727</c:v>
                </c:pt>
                <c:pt idx="22299">
                  <c:v>0.27337</c:v>
                </c:pt>
                <c:pt idx="22300">
                  <c:v>0.272588</c:v>
                </c:pt>
                <c:pt idx="22301">
                  <c:v>0.272117</c:v>
                </c:pt>
                <c:pt idx="22302">
                  <c:v>0.27182600000000001</c:v>
                </c:pt>
                <c:pt idx="22303">
                  <c:v>0.27013300000000001</c:v>
                </c:pt>
                <c:pt idx="22304">
                  <c:v>0.26774399999999998</c:v>
                </c:pt>
                <c:pt idx="22305">
                  <c:v>0.26357000000000003</c:v>
                </c:pt>
                <c:pt idx="22306">
                  <c:v>0.26411000000000001</c:v>
                </c:pt>
                <c:pt idx="22307">
                  <c:v>0.25989400000000001</c:v>
                </c:pt>
                <c:pt idx="22308">
                  <c:v>0.25064500000000001</c:v>
                </c:pt>
                <c:pt idx="22309">
                  <c:v>0.245702</c:v>
                </c:pt>
                <c:pt idx="22310">
                  <c:v>0.24169399999999999</c:v>
                </c:pt>
                <c:pt idx="22311">
                  <c:v>0.23946300000000001</c:v>
                </c:pt>
                <c:pt idx="22312">
                  <c:v>0.23830899999999999</c:v>
                </c:pt>
                <c:pt idx="22313">
                  <c:v>0.23632300000000001</c:v>
                </c:pt>
                <c:pt idx="22314">
                  <c:v>0.230375</c:v>
                </c:pt>
                <c:pt idx="22315">
                  <c:v>0.222995</c:v>
                </c:pt>
                <c:pt idx="22316">
                  <c:v>0.22151399999999999</c:v>
                </c:pt>
                <c:pt idx="22317">
                  <c:v>0.225604</c:v>
                </c:pt>
                <c:pt idx="22318">
                  <c:v>0.22744300000000001</c:v>
                </c:pt>
                <c:pt idx="22319">
                  <c:v>0.22481100000000001</c:v>
                </c:pt>
                <c:pt idx="22320">
                  <c:v>0.22167100000000001</c:v>
                </c:pt>
                <c:pt idx="22321">
                  <c:v>0.22006999999999999</c:v>
                </c:pt>
                <c:pt idx="22322">
                  <c:v>0.223194</c:v>
                </c:pt>
                <c:pt idx="22323">
                  <c:v>0.22426699999999999</c:v>
                </c:pt>
                <c:pt idx="22324">
                  <c:v>0.22661400000000001</c:v>
                </c:pt>
                <c:pt idx="22325">
                  <c:v>0.22761500000000001</c:v>
                </c:pt>
                <c:pt idx="22326">
                  <c:v>0.22453500000000001</c:v>
                </c:pt>
                <c:pt idx="22327">
                  <c:v>0.22183700000000001</c:v>
                </c:pt>
                <c:pt idx="22328">
                  <c:v>0.21834999999999999</c:v>
                </c:pt>
                <c:pt idx="22329">
                  <c:v>0.225966</c:v>
                </c:pt>
                <c:pt idx="22330">
                  <c:v>0.23572399999999999</c:v>
                </c:pt>
                <c:pt idx="22331">
                  <c:v>0.23547499999999999</c:v>
                </c:pt>
                <c:pt idx="22332">
                  <c:v>0.23443600000000001</c:v>
                </c:pt>
                <c:pt idx="22333">
                  <c:v>0.22978000000000001</c:v>
                </c:pt>
                <c:pt idx="22334">
                  <c:v>0.222249</c:v>
                </c:pt>
                <c:pt idx="22335">
                  <c:v>0.22769700000000001</c:v>
                </c:pt>
                <c:pt idx="22336">
                  <c:v>0.23990300000000001</c:v>
                </c:pt>
                <c:pt idx="22337">
                  <c:v>0.249915</c:v>
                </c:pt>
                <c:pt idx="22338">
                  <c:v>0.249889</c:v>
                </c:pt>
                <c:pt idx="22339">
                  <c:v>0.23776</c:v>
                </c:pt>
                <c:pt idx="22340">
                  <c:v>0.22673099999999999</c:v>
                </c:pt>
                <c:pt idx="22341">
                  <c:v>0.22628200000000001</c:v>
                </c:pt>
                <c:pt idx="22342">
                  <c:v>0.223548</c:v>
                </c:pt>
                <c:pt idx="22343">
                  <c:v>0.22471099999999999</c:v>
                </c:pt>
                <c:pt idx="22344">
                  <c:v>0.23138600000000001</c:v>
                </c:pt>
                <c:pt idx="22345">
                  <c:v>0.23022699999999999</c:v>
                </c:pt>
                <c:pt idx="22346">
                  <c:v>0.22161700000000001</c:v>
                </c:pt>
                <c:pt idx="22347">
                  <c:v>0.22380800000000001</c:v>
                </c:pt>
                <c:pt idx="22348">
                  <c:v>0.22989200000000001</c:v>
                </c:pt>
                <c:pt idx="22349">
                  <c:v>0.231154</c:v>
                </c:pt>
                <c:pt idx="22350">
                  <c:v>0.220361</c:v>
                </c:pt>
                <c:pt idx="22351">
                  <c:v>0.219301</c:v>
                </c:pt>
                <c:pt idx="22352">
                  <c:v>0.21664900000000001</c:v>
                </c:pt>
                <c:pt idx="22353">
                  <c:v>0.21190500000000001</c:v>
                </c:pt>
                <c:pt idx="22354">
                  <c:v>0.212057</c:v>
                </c:pt>
                <c:pt idx="22355">
                  <c:v>0.215887</c:v>
                </c:pt>
                <c:pt idx="22356">
                  <c:v>0.22189400000000001</c:v>
                </c:pt>
                <c:pt idx="22357">
                  <c:v>0.218834</c:v>
                </c:pt>
                <c:pt idx="22358">
                  <c:v>0.21729200000000001</c:v>
                </c:pt>
                <c:pt idx="22359">
                  <c:v>0.21406</c:v>
                </c:pt>
                <c:pt idx="22360">
                  <c:v>0.20946400000000001</c:v>
                </c:pt>
                <c:pt idx="22361">
                  <c:v>0.214481</c:v>
                </c:pt>
                <c:pt idx="22362">
                  <c:v>0.21624399999999999</c:v>
                </c:pt>
                <c:pt idx="22363">
                  <c:v>0.207813</c:v>
                </c:pt>
                <c:pt idx="22364">
                  <c:v>0.20349100000000001</c:v>
                </c:pt>
                <c:pt idx="22365">
                  <c:v>0.21227099999999999</c:v>
                </c:pt>
                <c:pt idx="22366">
                  <c:v>0.21831100000000001</c:v>
                </c:pt>
                <c:pt idx="22367">
                  <c:v>0.220363</c:v>
                </c:pt>
                <c:pt idx="22368">
                  <c:v>0.220446</c:v>
                </c:pt>
                <c:pt idx="22369">
                  <c:v>0.21889500000000001</c:v>
                </c:pt>
                <c:pt idx="22370">
                  <c:v>0.21269099999999999</c:v>
                </c:pt>
                <c:pt idx="22371">
                  <c:v>0.203711</c:v>
                </c:pt>
                <c:pt idx="22372">
                  <c:v>0.195914</c:v>
                </c:pt>
                <c:pt idx="22373">
                  <c:v>0.18895600000000001</c:v>
                </c:pt>
                <c:pt idx="22374">
                  <c:v>0.18229300000000001</c:v>
                </c:pt>
                <c:pt idx="22375">
                  <c:v>0.180369</c:v>
                </c:pt>
                <c:pt idx="22376">
                  <c:v>0.180476</c:v>
                </c:pt>
                <c:pt idx="22377">
                  <c:v>0.17959700000000001</c:v>
                </c:pt>
                <c:pt idx="22378">
                  <c:v>0.180622</c:v>
                </c:pt>
                <c:pt idx="22379">
                  <c:v>0.18382000000000001</c:v>
                </c:pt>
                <c:pt idx="22380">
                  <c:v>0.18212500000000001</c:v>
                </c:pt>
                <c:pt idx="22381">
                  <c:v>0.17476</c:v>
                </c:pt>
                <c:pt idx="22382">
                  <c:v>0.17611599999999999</c:v>
                </c:pt>
                <c:pt idx="22383">
                  <c:v>0.17826900000000001</c:v>
                </c:pt>
                <c:pt idx="22384">
                  <c:v>0.185415</c:v>
                </c:pt>
                <c:pt idx="22385">
                  <c:v>0.18860399999999999</c:v>
                </c:pt>
                <c:pt idx="22386">
                  <c:v>0.18268400000000001</c:v>
                </c:pt>
                <c:pt idx="22387">
                  <c:v>0.17363899999999999</c:v>
                </c:pt>
                <c:pt idx="22388">
                  <c:v>0.160797</c:v>
                </c:pt>
                <c:pt idx="22389">
                  <c:v>0.14815800000000001</c:v>
                </c:pt>
                <c:pt idx="22390">
                  <c:v>0.13864299999999999</c:v>
                </c:pt>
                <c:pt idx="22391">
                  <c:v>0.131628</c:v>
                </c:pt>
                <c:pt idx="22392">
                  <c:v>0.123617</c:v>
                </c:pt>
                <c:pt idx="22393">
                  <c:v>0.118392</c:v>
                </c:pt>
                <c:pt idx="22394">
                  <c:v>0.112826</c:v>
                </c:pt>
                <c:pt idx="22395">
                  <c:v>0.114388</c:v>
                </c:pt>
                <c:pt idx="22396">
                  <c:v>0.12045</c:v>
                </c:pt>
                <c:pt idx="22397">
                  <c:v>0.119626</c:v>
                </c:pt>
                <c:pt idx="22398">
                  <c:v>0.12471</c:v>
                </c:pt>
                <c:pt idx="22399">
                  <c:v>0.126995</c:v>
                </c:pt>
                <c:pt idx="22400">
                  <c:v>0.123144</c:v>
                </c:pt>
                <c:pt idx="22401">
                  <c:v>0.117634</c:v>
                </c:pt>
                <c:pt idx="22402">
                  <c:v>0.113638</c:v>
                </c:pt>
                <c:pt idx="22403">
                  <c:v>0.110573</c:v>
                </c:pt>
                <c:pt idx="22404">
                  <c:v>0.105348</c:v>
                </c:pt>
                <c:pt idx="22405">
                  <c:v>0.107267</c:v>
                </c:pt>
                <c:pt idx="22406">
                  <c:v>0.110841</c:v>
                </c:pt>
                <c:pt idx="22407">
                  <c:v>0.11050699999999999</c:v>
                </c:pt>
                <c:pt idx="22408">
                  <c:v>0.10922800000000001</c:v>
                </c:pt>
                <c:pt idx="22409">
                  <c:v>0.10460899999999999</c:v>
                </c:pt>
                <c:pt idx="22410">
                  <c:v>0.10199800000000001</c:v>
                </c:pt>
                <c:pt idx="22411">
                  <c:v>0.104725</c:v>
                </c:pt>
                <c:pt idx="22412">
                  <c:v>0.101107</c:v>
                </c:pt>
                <c:pt idx="22413">
                  <c:v>9.7499100000000005E-2</c:v>
                </c:pt>
                <c:pt idx="22414">
                  <c:v>0.101455</c:v>
                </c:pt>
                <c:pt idx="22415">
                  <c:v>0.106862</c:v>
                </c:pt>
                <c:pt idx="22416">
                  <c:v>0.11452900000000001</c:v>
                </c:pt>
                <c:pt idx="22417">
                  <c:v>0.112735</c:v>
                </c:pt>
                <c:pt idx="22418">
                  <c:v>0.10982599999999999</c:v>
                </c:pt>
                <c:pt idx="22419">
                  <c:v>0.115566</c:v>
                </c:pt>
                <c:pt idx="22420">
                  <c:v>0.124769</c:v>
                </c:pt>
                <c:pt idx="22421">
                  <c:v>0.124657</c:v>
                </c:pt>
                <c:pt idx="22422">
                  <c:v>0.12363200000000001</c:v>
                </c:pt>
                <c:pt idx="22423">
                  <c:v>0.123404</c:v>
                </c:pt>
                <c:pt idx="22424">
                  <c:v>0.118698</c:v>
                </c:pt>
                <c:pt idx="22425">
                  <c:v>0.119091</c:v>
                </c:pt>
                <c:pt idx="22426">
                  <c:v>0.12214800000000001</c:v>
                </c:pt>
                <c:pt idx="22427">
                  <c:v>0.11984300000000001</c:v>
                </c:pt>
                <c:pt idx="22428">
                  <c:v>0.11025</c:v>
                </c:pt>
                <c:pt idx="22429">
                  <c:v>0.110487</c:v>
                </c:pt>
                <c:pt idx="22430">
                  <c:v>0.112521</c:v>
                </c:pt>
                <c:pt idx="22431">
                  <c:v>0.11317000000000001</c:v>
                </c:pt>
                <c:pt idx="22432">
                  <c:v>0.106381</c:v>
                </c:pt>
                <c:pt idx="22433">
                  <c:v>0.10084600000000001</c:v>
                </c:pt>
                <c:pt idx="22434">
                  <c:v>0.10415099999999999</c:v>
                </c:pt>
                <c:pt idx="22435">
                  <c:v>0.109872</c:v>
                </c:pt>
                <c:pt idx="22436">
                  <c:v>0.11386499999999999</c:v>
                </c:pt>
                <c:pt idx="22437">
                  <c:v>0.123684</c:v>
                </c:pt>
                <c:pt idx="22438">
                  <c:v>0.124919</c:v>
                </c:pt>
                <c:pt idx="22439">
                  <c:v>0.116577</c:v>
                </c:pt>
                <c:pt idx="22440">
                  <c:v>0.109194</c:v>
                </c:pt>
                <c:pt idx="22441">
                  <c:v>0.103315</c:v>
                </c:pt>
                <c:pt idx="22442">
                  <c:v>0.10065499999999999</c:v>
                </c:pt>
                <c:pt idx="22443">
                  <c:v>0.101165</c:v>
                </c:pt>
                <c:pt idx="22444">
                  <c:v>0.100564</c:v>
                </c:pt>
                <c:pt idx="22445">
                  <c:v>9.6047499999999994E-2</c:v>
                </c:pt>
                <c:pt idx="22446">
                  <c:v>9.3037499999999995E-2</c:v>
                </c:pt>
                <c:pt idx="22447">
                  <c:v>9.5816799999999994E-2</c:v>
                </c:pt>
                <c:pt idx="22448">
                  <c:v>9.4491500000000006E-2</c:v>
                </c:pt>
                <c:pt idx="22449">
                  <c:v>9.6639900000000001E-2</c:v>
                </c:pt>
                <c:pt idx="22450">
                  <c:v>0.101494</c:v>
                </c:pt>
                <c:pt idx="22451">
                  <c:v>0.105586</c:v>
                </c:pt>
                <c:pt idx="22452">
                  <c:v>0.105113</c:v>
                </c:pt>
                <c:pt idx="22453">
                  <c:v>9.6983700000000006E-2</c:v>
                </c:pt>
                <c:pt idx="22454">
                  <c:v>7.9425399999999993E-2</c:v>
                </c:pt>
                <c:pt idx="22455">
                  <c:v>7.0049899999999998E-2</c:v>
                </c:pt>
                <c:pt idx="22456">
                  <c:v>6.4444799999999997E-2</c:v>
                </c:pt>
                <c:pt idx="22457">
                  <c:v>6.1297200000000003E-2</c:v>
                </c:pt>
                <c:pt idx="22458">
                  <c:v>6.00913E-2</c:v>
                </c:pt>
                <c:pt idx="22459">
                  <c:v>6.3378699999999996E-2</c:v>
                </c:pt>
                <c:pt idx="22460">
                  <c:v>6.4592999999999998E-2</c:v>
                </c:pt>
                <c:pt idx="22461">
                  <c:v>7.1370100000000006E-2</c:v>
                </c:pt>
                <c:pt idx="22462">
                  <c:v>7.0522500000000002E-2</c:v>
                </c:pt>
                <c:pt idx="22463">
                  <c:v>6.7008300000000007E-2</c:v>
                </c:pt>
                <c:pt idx="22464">
                  <c:v>6.0394099999999999E-2</c:v>
                </c:pt>
                <c:pt idx="22465">
                  <c:v>5.6631099999999997E-2</c:v>
                </c:pt>
                <c:pt idx="22466">
                  <c:v>5.1960899999999997E-2</c:v>
                </c:pt>
                <c:pt idx="22467">
                  <c:v>4.9738600000000001E-2</c:v>
                </c:pt>
                <c:pt idx="22468">
                  <c:v>4.5629700000000002E-2</c:v>
                </c:pt>
                <c:pt idx="22469">
                  <c:v>4.4204399999999998E-2</c:v>
                </c:pt>
                <c:pt idx="22470">
                  <c:v>4.2777200000000001E-2</c:v>
                </c:pt>
                <c:pt idx="22471">
                  <c:v>4.5702899999999998E-2</c:v>
                </c:pt>
                <c:pt idx="22472">
                  <c:v>4.7242300000000001E-2</c:v>
                </c:pt>
                <c:pt idx="22473">
                  <c:v>5.0712399999999998E-2</c:v>
                </c:pt>
                <c:pt idx="22474">
                  <c:v>5.8588399999999999E-2</c:v>
                </c:pt>
                <c:pt idx="22475">
                  <c:v>6.8944199999999997E-2</c:v>
                </c:pt>
                <c:pt idx="22476">
                  <c:v>6.7877800000000002E-2</c:v>
                </c:pt>
                <c:pt idx="22477">
                  <c:v>6.4273399999999994E-2</c:v>
                </c:pt>
                <c:pt idx="22478">
                  <c:v>6.0877599999999997E-2</c:v>
                </c:pt>
                <c:pt idx="22479">
                  <c:v>6.1160300000000001E-2</c:v>
                </c:pt>
                <c:pt idx="22480">
                  <c:v>6.2863199999999994E-2</c:v>
                </c:pt>
                <c:pt idx="22481">
                  <c:v>6.2791399999999997E-2</c:v>
                </c:pt>
                <c:pt idx="22482">
                  <c:v>6.0696800000000002E-2</c:v>
                </c:pt>
                <c:pt idx="22483">
                  <c:v>5.9775099999999998E-2</c:v>
                </c:pt>
                <c:pt idx="22484">
                  <c:v>5.7928300000000002E-2</c:v>
                </c:pt>
                <c:pt idx="22485">
                  <c:v>5.7365100000000002E-2</c:v>
                </c:pt>
                <c:pt idx="22486">
                  <c:v>6.0761099999999998E-2</c:v>
                </c:pt>
                <c:pt idx="22487">
                  <c:v>6.5126500000000004E-2</c:v>
                </c:pt>
                <c:pt idx="22488">
                  <c:v>6.5182199999999996E-2</c:v>
                </c:pt>
                <c:pt idx="22489">
                  <c:v>6.9022700000000006E-2</c:v>
                </c:pt>
                <c:pt idx="22490">
                  <c:v>7.0395200000000005E-2</c:v>
                </c:pt>
                <c:pt idx="22491">
                  <c:v>6.80978E-2</c:v>
                </c:pt>
                <c:pt idx="22492">
                  <c:v>6.6027199999999994E-2</c:v>
                </c:pt>
                <c:pt idx="22493">
                  <c:v>6.3530000000000003E-2</c:v>
                </c:pt>
                <c:pt idx="22494">
                  <c:v>6.5347600000000006E-2</c:v>
                </c:pt>
                <c:pt idx="22495">
                  <c:v>6.7338899999999993E-2</c:v>
                </c:pt>
                <c:pt idx="22496">
                  <c:v>6.5350400000000003E-2</c:v>
                </c:pt>
                <c:pt idx="22497">
                  <c:v>6.2597700000000006E-2</c:v>
                </c:pt>
                <c:pt idx="22498">
                  <c:v>5.8092699999999997E-2</c:v>
                </c:pt>
                <c:pt idx="22499">
                  <c:v>5.4372200000000002E-2</c:v>
                </c:pt>
                <c:pt idx="22500">
                  <c:v>5.3468799999999997E-2</c:v>
                </c:pt>
                <c:pt idx="22501">
                  <c:v>5.3151900000000002E-2</c:v>
                </c:pt>
                <c:pt idx="22502">
                  <c:v>5.2114899999999999E-2</c:v>
                </c:pt>
                <c:pt idx="22503">
                  <c:v>4.6728499999999999E-2</c:v>
                </c:pt>
                <c:pt idx="22504">
                  <c:v>3.99196E-2</c:v>
                </c:pt>
                <c:pt idx="22505">
                  <c:v>2.7449299999999999E-2</c:v>
                </c:pt>
                <c:pt idx="22506">
                  <c:v>1.7281100000000001E-2</c:v>
                </c:pt>
                <c:pt idx="22507">
                  <c:v>2.1325E-2</c:v>
                </c:pt>
                <c:pt idx="22508">
                  <c:v>2.0206499999999999E-2</c:v>
                </c:pt>
                <c:pt idx="22509">
                  <c:v>1.5472100000000001E-2</c:v>
                </c:pt>
                <c:pt idx="22510">
                  <c:v>1.1321899999999999E-2</c:v>
                </c:pt>
                <c:pt idx="22511">
                  <c:v>6.8917700000000002E-3</c:v>
                </c:pt>
                <c:pt idx="22512">
                  <c:v>4.7664400000000003E-3</c:v>
                </c:pt>
                <c:pt idx="22513">
                  <c:v>3.5412400000000002E-3</c:v>
                </c:pt>
                <c:pt idx="22514">
                  <c:v>4.5124099999999997E-3</c:v>
                </c:pt>
                <c:pt idx="22515">
                  <c:v>-2.1036500000000001E-4</c:v>
                </c:pt>
                <c:pt idx="22516">
                  <c:v>-8.1936500000000002E-3</c:v>
                </c:pt>
                <c:pt idx="22517">
                  <c:v>-1.16398E-2</c:v>
                </c:pt>
                <c:pt idx="22518">
                  <c:v>-1.1010799999999999E-2</c:v>
                </c:pt>
                <c:pt idx="22519">
                  <c:v>-1.1699899999999999E-2</c:v>
                </c:pt>
                <c:pt idx="22520">
                  <c:v>-1.6475099999999999E-2</c:v>
                </c:pt>
                <c:pt idx="22521">
                  <c:v>-1.7412899999999999E-2</c:v>
                </c:pt>
                <c:pt idx="22522">
                  <c:v>-2.2479699999999998E-2</c:v>
                </c:pt>
                <c:pt idx="22523">
                  <c:v>-2.59933E-2</c:v>
                </c:pt>
                <c:pt idx="22524">
                  <c:v>-2.7540800000000001E-2</c:v>
                </c:pt>
                <c:pt idx="22525">
                  <c:v>-2.5309600000000002E-2</c:v>
                </c:pt>
                <c:pt idx="22526">
                  <c:v>-2.5270999999999998E-2</c:v>
                </c:pt>
                <c:pt idx="22527">
                  <c:v>-2.5275300000000001E-2</c:v>
                </c:pt>
                <c:pt idx="22528">
                  <c:v>-2.2873399999999999E-2</c:v>
                </c:pt>
                <c:pt idx="22529">
                  <c:v>-1.02497E-2</c:v>
                </c:pt>
                <c:pt idx="22530">
                  <c:v>-7.7176800000000002E-3</c:v>
                </c:pt>
                <c:pt idx="22531">
                  <c:v>-9.3496199999999995E-3</c:v>
                </c:pt>
                <c:pt idx="22532">
                  <c:v>-7.7580699999999997E-3</c:v>
                </c:pt>
                <c:pt idx="22533">
                  <c:v>-8.9695899999999995E-3</c:v>
                </c:pt>
                <c:pt idx="22534">
                  <c:v>-3.5774100000000001E-3</c:v>
                </c:pt>
                <c:pt idx="22535">
                  <c:v>5.2554699999999999E-3</c:v>
                </c:pt>
                <c:pt idx="22536">
                  <c:v>1.8605300000000002E-2</c:v>
                </c:pt>
                <c:pt idx="22537">
                  <c:v>1.90642E-2</c:v>
                </c:pt>
                <c:pt idx="22538">
                  <c:v>2.0722899999999999E-2</c:v>
                </c:pt>
                <c:pt idx="22539">
                  <c:v>2.3318200000000001E-2</c:v>
                </c:pt>
                <c:pt idx="22540">
                  <c:v>3.8294599999999998E-2</c:v>
                </c:pt>
                <c:pt idx="22541">
                  <c:v>4.1425700000000003E-2</c:v>
                </c:pt>
                <c:pt idx="22542">
                  <c:v>1.9200800000000001E-2</c:v>
                </c:pt>
                <c:pt idx="22543">
                  <c:v>-2.9376699999999999E-3</c:v>
                </c:pt>
                <c:pt idx="22544">
                  <c:v>-1.17334E-2</c:v>
                </c:pt>
                <c:pt idx="22545">
                  <c:v>-2.06503E-2</c:v>
                </c:pt>
                <c:pt idx="22546">
                  <c:v>-4.7896000000000001E-2</c:v>
                </c:pt>
                <c:pt idx="22547">
                  <c:v>-6.6543500000000005E-2</c:v>
                </c:pt>
                <c:pt idx="22548">
                  <c:v>-8.0874299999999996E-2</c:v>
                </c:pt>
                <c:pt idx="22549">
                  <c:v>-9.42244E-2</c:v>
                </c:pt>
                <c:pt idx="22550">
                  <c:v>-0.108746</c:v>
                </c:pt>
                <c:pt idx="22551">
                  <c:v>-0.12665899999999999</c:v>
                </c:pt>
                <c:pt idx="22552">
                  <c:v>-0.147253</c:v>
                </c:pt>
                <c:pt idx="22553">
                  <c:v>-0.168263</c:v>
                </c:pt>
                <c:pt idx="22554">
                  <c:v>-0.18648700000000001</c:v>
                </c:pt>
                <c:pt idx="22555">
                  <c:v>-0.20387</c:v>
                </c:pt>
                <c:pt idx="22556">
                  <c:v>-0.226272</c:v>
                </c:pt>
                <c:pt idx="22557">
                  <c:v>-0.24669099999999999</c:v>
                </c:pt>
                <c:pt idx="22558">
                  <c:v>-0.25916099999999997</c:v>
                </c:pt>
                <c:pt idx="22559">
                  <c:v>-0.26502100000000001</c:v>
                </c:pt>
                <c:pt idx="22560">
                  <c:v>-0.28116000000000002</c:v>
                </c:pt>
                <c:pt idx="22561">
                  <c:v>-0.29409999999999997</c:v>
                </c:pt>
                <c:pt idx="22562">
                  <c:v>-0.29937599999999998</c:v>
                </c:pt>
                <c:pt idx="22563">
                  <c:v>-0.30685000000000001</c:v>
                </c:pt>
                <c:pt idx="22564">
                  <c:v>-0.31441599999999997</c:v>
                </c:pt>
                <c:pt idx="22565">
                  <c:v>-0.32334499999999999</c:v>
                </c:pt>
                <c:pt idx="22566">
                  <c:v>-0.32962599999999997</c:v>
                </c:pt>
                <c:pt idx="22567">
                  <c:v>-0.33044699999999999</c:v>
                </c:pt>
                <c:pt idx="22568">
                  <c:v>-0.32974799999999999</c:v>
                </c:pt>
                <c:pt idx="22569">
                  <c:v>-0.32717400000000002</c:v>
                </c:pt>
                <c:pt idx="22570">
                  <c:v>-0.32442799999999999</c:v>
                </c:pt>
                <c:pt idx="22571">
                  <c:v>-0.31998700000000002</c:v>
                </c:pt>
                <c:pt idx="22572">
                  <c:v>-0.31957999999999998</c:v>
                </c:pt>
                <c:pt idx="22573">
                  <c:v>-0.32655499999999998</c:v>
                </c:pt>
                <c:pt idx="22574">
                  <c:v>-0.33106000000000002</c:v>
                </c:pt>
                <c:pt idx="22575">
                  <c:v>-0.32850099999999999</c:v>
                </c:pt>
                <c:pt idx="22576">
                  <c:v>-0.323216</c:v>
                </c:pt>
                <c:pt idx="22577">
                  <c:v>-0.32161499999999998</c:v>
                </c:pt>
                <c:pt idx="22578">
                  <c:v>-0.32311499999999999</c:v>
                </c:pt>
                <c:pt idx="22579">
                  <c:v>-0.32373400000000002</c:v>
                </c:pt>
                <c:pt idx="22580">
                  <c:v>-0.32022499999999998</c:v>
                </c:pt>
                <c:pt idx="22581">
                  <c:v>-0.31951000000000002</c:v>
                </c:pt>
                <c:pt idx="22582">
                  <c:v>-0.32449899999999998</c:v>
                </c:pt>
                <c:pt idx="22583">
                  <c:v>-0.32922000000000001</c:v>
                </c:pt>
                <c:pt idx="22584">
                  <c:v>-0.329073</c:v>
                </c:pt>
                <c:pt idx="22585">
                  <c:v>-0.32056099999999998</c:v>
                </c:pt>
                <c:pt idx="22586">
                  <c:v>-0.31269799999999998</c:v>
                </c:pt>
                <c:pt idx="22587">
                  <c:v>-0.30832199999999998</c:v>
                </c:pt>
                <c:pt idx="22588">
                  <c:v>-0.30062100000000003</c:v>
                </c:pt>
                <c:pt idx="22589">
                  <c:v>-0.29802299999999998</c:v>
                </c:pt>
                <c:pt idx="22590">
                  <c:v>-0.30230800000000002</c:v>
                </c:pt>
                <c:pt idx="22591">
                  <c:v>-0.30531999999999998</c:v>
                </c:pt>
                <c:pt idx="22592">
                  <c:v>-0.304149</c:v>
                </c:pt>
                <c:pt idx="22593">
                  <c:v>-0.30302099999999998</c:v>
                </c:pt>
                <c:pt idx="22594">
                  <c:v>-0.304479</c:v>
                </c:pt>
                <c:pt idx="22595">
                  <c:v>-0.30234499999999997</c:v>
                </c:pt>
                <c:pt idx="22596">
                  <c:v>-0.29903400000000002</c:v>
                </c:pt>
                <c:pt idx="22597">
                  <c:v>-0.29193200000000002</c:v>
                </c:pt>
                <c:pt idx="22598">
                  <c:v>-0.29287200000000002</c:v>
                </c:pt>
                <c:pt idx="22599">
                  <c:v>-0.29227799999999998</c:v>
                </c:pt>
                <c:pt idx="22600">
                  <c:v>-0.28370699999999999</c:v>
                </c:pt>
                <c:pt idx="22601">
                  <c:v>-0.27565899999999999</c:v>
                </c:pt>
                <c:pt idx="22602">
                  <c:v>-0.27204699999999998</c:v>
                </c:pt>
                <c:pt idx="22603">
                  <c:v>-0.26662200000000003</c:v>
                </c:pt>
                <c:pt idx="22604">
                  <c:v>-0.26153300000000002</c:v>
                </c:pt>
                <c:pt idx="22605">
                  <c:v>-0.26134200000000002</c:v>
                </c:pt>
                <c:pt idx="22606">
                  <c:v>-0.26218999999999998</c:v>
                </c:pt>
                <c:pt idx="22607">
                  <c:v>-0.26065300000000002</c:v>
                </c:pt>
                <c:pt idx="22608">
                  <c:v>-0.257436</c:v>
                </c:pt>
                <c:pt idx="22609">
                  <c:v>-0.25500499999999998</c:v>
                </c:pt>
                <c:pt idx="22610">
                  <c:v>-0.25169000000000002</c:v>
                </c:pt>
                <c:pt idx="22611">
                  <c:v>-0.2412</c:v>
                </c:pt>
                <c:pt idx="22612">
                  <c:v>-0.22573399999999999</c:v>
                </c:pt>
                <c:pt idx="22613">
                  <c:v>-0.21753400000000001</c:v>
                </c:pt>
                <c:pt idx="22614">
                  <c:v>-0.21800900000000001</c:v>
                </c:pt>
                <c:pt idx="22615">
                  <c:v>-0.22158900000000001</c:v>
                </c:pt>
                <c:pt idx="22616">
                  <c:v>-0.22416</c:v>
                </c:pt>
                <c:pt idx="22617">
                  <c:v>-0.214174</c:v>
                </c:pt>
                <c:pt idx="22618">
                  <c:v>-0.20569899999999999</c:v>
                </c:pt>
                <c:pt idx="22619">
                  <c:v>-0.20547000000000001</c:v>
                </c:pt>
                <c:pt idx="22620">
                  <c:v>-0.20690900000000001</c:v>
                </c:pt>
                <c:pt idx="22621">
                  <c:v>-0.20519000000000001</c:v>
                </c:pt>
                <c:pt idx="22622">
                  <c:v>-0.20708799999999999</c:v>
                </c:pt>
                <c:pt idx="22623">
                  <c:v>-0.205707</c:v>
                </c:pt>
                <c:pt idx="22624">
                  <c:v>-0.20654700000000001</c:v>
                </c:pt>
                <c:pt idx="22625">
                  <c:v>-0.20771999999999999</c:v>
                </c:pt>
                <c:pt idx="22626">
                  <c:v>-0.20885100000000001</c:v>
                </c:pt>
                <c:pt idx="22627">
                  <c:v>-0.20261299999999999</c:v>
                </c:pt>
                <c:pt idx="22628">
                  <c:v>-0.195655</c:v>
                </c:pt>
                <c:pt idx="22629">
                  <c:v>-0.187301</c:v>
                </c:pt>
                <c:pt idx="22630">
                  <c:v>-0.18485699999999999</c:v>
                </c:pt>
                <c:pt idx="22631">
                  <c:v>-0.18728300000000001</c:v>
                </c:pt>
                <c:pt idx="22632">
                  <c:v>-0.19112399999999999</c:v>
                </c:pt>
                <c:pt idx="22633">
                  <c:v>-0.191464</c:v>
                </c:pt>
                <c:pt idx="22634">
                  <c:v>-0.20038500000000001</c:v>
                </c:pt>
                <c:pt idx="22635">
                  <c:v>-0.20439599999999999</c:v>
                </c:pt>
                <c:pt idx="22636">
                  <c:v>-0.205815</c:v>
                </c:pt>
                <c:pt idx="22637">
                  <c:v>-0.199659</c:v>
                </c:pt>
                <c:pt idx="22638">
                  <c:v>-0.19057199999999999</c:v>
                </c:pt>
                <c:pt idx="22639">
                  <c:v>-0.18105199999999999</c:v>
                </c:pt>
                <c:pt idx="22640">
                  <c:v>-0.18098900000000001</c:v>
                </c:pt>
                <c:pt idx="22641">
                  <c:v>-0.18101999999999999</c:v>
                </c:pt>
                <c:pt idx="22642">
                  <c:v>-0.17067399999999999</c:v>
                </c:pt>
                <c:pt idx="22643">
                  <c:v>-0.16358800000000001</c:v>
                </c:pt>
                <c:pt idx="22644">
                  <c:v>-0.16364200000000001</c:v>
                </c:pt>
                <c:pt idx="22645">
                  <c:v>-0.166518</c:v>
                </c:pt>
                <c:pt idx="22646">
                  <c:v>-0.16374</c:v>
                </c:pt>
                <c:pt idx="22647">
                  <c:v>-0.16391800000000001</c:v>
                </c:pt>
                <c:pt idx="22648">
                  <c:v>-0.16001799999999999</c:v>
                </c:pt>
                <c:pt idx="22649">
                  <c:v>-0.155891</c:v>
                </c:pt>
                <c:pt idx="22650">
                  <c:v>-0.15449599999999999</c:v>
                </c:pt>
                <c:pt idx="22651">
                  <c:v>-0.14873400000000001</c:v>
                </c:pt>
                <c:pt idx="22652">
                  <c:v>-0.14535500000000001</c:v>
                </c:pt>
                <c:pt idx="22653">
                  <c:v>-0.14673900000000001</c:v>
                </c:pt>
                <c:pt idx="22654">
                  <c:v>-0.14397399999999999</c:v>
                </c:pt>
                <c:pt idx="22655">
                  <c:v>-0.13560800000000001</c:v>
                </c:pt>
                <c:pt idx="22656">
                  <c:v>-0.12851499999999999</c:v>
                </c:pt>
                <c:pt idx="22657">
                  <c:v>-0.126444</c:v>
                </c:pt>
                <c:pt idx="22658">
                  <c:v>-0.12695999999999999</c:v>
                </c:pt>
                <c:pt idx="22659">
                  <c:v>-0.125721</c:v>
                </c:pt>
                <c:pt idx="22660">
                  <c:v>-0.12940299999999999</c:v>
                </c:pt>
                <c:pt idx="22661">
                  <c:v>-0.129996</c:v>
                </c:pt>
                <c:pt idx="22662">
                  <c:v>-0.123282</c:v>
                </c:pt>
                <c:pt idx="22663">
                  <c:v>-0.114749</c:v>
                </c:pt>
                <c:pt idx="22664">
                  <c:v>-0.10628799999999999</c:v>
                </c:pt>
                <c:pt idx="22665">
                  <c:v>-0.10503899999999999</c:v>
                </c:pt>
                <c:pt idx="22666">
                  <c:v>-0.101407</c:v>
                </c:pt>
                <c:pt idx="22667">
                  <c:v>-0.10283200000000001</c:v>
                </c:pt>
                <c:pt idx="22668">
                  <c:v>-9.7974000000000006E-2</c:v>
                </c:pt>
                <c:pt idx="22669">
                  <c:v>-9.5309400000000002E-2</c:v>
                </c:pt>
                <c:pt idx="22670">
                  <c:v>-8.9896299999999998E-2</c:v>
                </c:pt>
                <c:pt idx="22671">
                  <c:v>-8.3758200000000005E-2</c:v>
                </c:pt>
                <c:pt idx="22672">
                  <c:v>-7.9124200000000006E-2</c:v>
                </c:pt>
                <c:pt idx="22673">
                  <c:v>-7.6854699999999998E-2</c:v>
                </c:pt>
                <c:pt idx="22674">
                  <c:v>-8.1206500000000001E-2</c:v>
                </c:pt>
                <c:pt idx="22675">
                  <c:v>-8.5154999999999995E-2</c:v>
                </c:pt>
                <c:pt idx="22676">
                  <c:v>-9.1144500000000003E-2</c:v>
                </c:pt>
                <c:pt idx="22677">
                  <c:v>-9.2678200000000002E-2</c:v>
                </c:pt>
                <c:pt idx="22678">
                  <c:v>-9.41163E-2</c:v>
                </c:pt>
                <c:pt idx="22679">
                  <c:v>-9.7993899999999995E-2</c:v>
                </c:pt>
                <c:pt idx="22680">
                  <c:v>-0.10995000000000001</c:v>
                </c:pt>
                <c:pt idx="22681">
                  <c:v>-0.11898400000000001</c:v>
                </c:pt>
                <c:pt idx="22682">
                  <c:v>-0.12496500000000001</c:v>
                </c:pt>
                <c:pt idx="22683">
                  <c:v>-0.13596800000000001</c:v>
                </c:pt>
                <c:pt idx="22684">
                  <c:v>-0.14288600000000001</c:v>
                </c:pt>
                <c:pt idx="22685">
                  <c:v>-0.122658</c:v>
                </c:pt>
                <c:pt idx="22686">
                  <c:v>-7.4853699999999995E-2</c:v>
                </c:pt>
                <c:pt idx="22687">
                  <c:v>-7.0905399999999993E-2</c:v>
                </c:pt>
                <c:pt idx="22688">
                  <c:v>-0.59138800000000002</c:v>
                </c:pt>
                <c:pt idx="22689">
                  <c:v>-1.3578600000000001</c:v>
                </c:pt>
                <c:pt idx="22690">
                  <c:v>-1.3588199999999999</c:v>
                </c:pt>
                <c:pt idx="22691">
                  <c:v>-0.55595099999999997</c:v>
                </c:pt>
                <c:pt idx="22692">
                  <c:v>-2.4361399999999998E-2</c:v>
                </c:pt>
                <c:pt idx="22693">
                  <c:v>-8.3110500000000004E-2</c:v>
                </c:pt>
                <c:pt idx="22694">
                  <c:v>-0.122853</c:v>
                </c:pt>
                <c:pt idx="22695">
                  <c:v>-0.119129</c:v>
                </c:pt>
                <c:pt idx="22696">
                  <c:v>-0.118384</c:v>
                </c:pt>
                <c:pt idx="22697">
                  <c:v>-0.12241</c:v>
                </c:pt>
                <c:pt idx="22698">
                  <c:v>-0.124319</c:v>
                </c:pt>
                <c:pt idx="22699">
                  <c:v>-0.12693299999999999</c:v>
                </c:pt>
                <c:pt idx="22700">
                  <c:v>-0.12968199999999999</c:v>
                </c:pt>
                <c:pt idx="22701">
                  <c:v>-0.13017500000000001</c:v>
                </c:pt>
                <c:pt idx="22702">
                  <c:v>-0.143181</c:v>
                </c:pt>
                <c:pt idx="22703">
                  <c:v>-0.14540900000000001</c:v>
                </c:pt>
                <c:pt idx="22704">
                  <c:v>-0.152697</c:v>
                </c:pt>
                <c:pt idx="22705">
                  <c:v>-0.166266</c:v>
                </c:pt>
                <c:pt idx="22706">
                  <c:v>-0.201126</c:v>
                </c:pt>
                <c:pt idx="22707">
                  <c:v>-0.23242199999999999</c:v>
                </c:pt>
                <c:pt idx="22708">
                  <c:v>-0.25009599999999998</c:v>
                </c:pt>
                <c:pt idx="22709">
                  <c:v>-0.25827499999999998</c:v>
                </c:pt>
                <c:pt idx="22710">
                  <c:v>-0.26480900000000002</c:v>
                </c:pt>
                <c:pt idx="22711">
                  <c:v>-0.27262500000000001</c:v>
                </c:pt>
                <c:pt idx="22712">
                  <c:v>-0.28366000000000002</c:v>
                </c:pt>
                <c:pt idx="22713">
                  <c:v>-0.29216399999999998</c:v>
                </c:pt>
                <c:pt idx="22714">
                  <c:v>-0.30104599999999998</c:v>
                </c:pt>
                <c:pt idx="22715">
                  <c:v>-0.31290499999999999</c:v>
                </c:pt>
                <c:pt idx="22716">
                  <c:v>-0.34149800000000002</c:v>
                </c:pt>
                <c:pt idx="22717">
                  <c:v>-0.35447099999999998</c:v>
                </c:pt>
                <c:pt idx="22718">
                  <c:v>-0.36524600000000002</c:v>
                </c:pt>
                <c:pt idx="22719">
                  <c:v>-0.37726900000000002</c:v>
                </c:pt>
                <c:pt idx="22720">
                  <c:v>-0.38655400000000001</c:v>
                </c:pt>
                <c:pt idx="22721">
                  <c:v>-0.39360200000000001</c:v>
                </c:pt>
                <c:pt idx="22722">
                  <c:v>-0.40053</c:v>
                </c:pt>
                <c:pt idx="22723">
                  <c:v>-0.40246900000000002</c:v>
                </c:pt>
                <c:pt idx="22724">
                  <c:v>-0.39435199999999998</c:v>
                </c:pt>
                <c:pt idx="22725">
                  <c:v>-0.37553399999999998</c:v>
                </c:pt>
                <c:pt idx="22726">
                  <c:v>-0.36281400000000003</c:v>
                </c:pt>
                <c:pt idx="22727">
                  <c:v>-0.36188500000000001</c:v>
                </c:pt>
                <c:pt idx="22728">
                  <c:v>-0.35850700000000002</c:v>
                </c:pt>
                <c:pt idx="22729">
                  <c:v>-0.35193200000000002</c:v>
                </c:pt>
                <c:pt idx="22730">
                  <c:v>-0.34105200000000002</c:v>
                </c:pt>
                <c:pt idx="22731">
                  <c:v>-0.32366499999999998</c:v>
                </c:pt>
                <c:pt idx="22732">
                  <c:v>-0.320884</c:v>
                </c:pt>
                <c:pt idx="22733">
                  <c:v>-0.32217299999999999</c:v>
                </c:pt>
                <c:pt idx="22734">
                  <c:v>-0.32458700000000001</c:v>
                </c:pt>
                <c:pt idx="22735">
                  <c:v>-0.32275199999999998</c:v>
                </c:pt>
                <c:pt idx="22736">
                  <c:v>-0.31880199999999997</c:v>
                </c:pt>
                <c:pt idx="22737">
                  <c:v>-0.31676500000000002</c:v>
                </c:pt>
                <c:pt idx="22738">
                  <c:v>-0.31725599999999998</c:v>
                </c:pt>
                <c:pt idx="22739">
                  <c:v>-0.31335800000000003</c:v>
                </c:pt>
                <c:pt idx="22740">
                  <c:v>-0.30693300000000001</c:v>
                </c:pt>
                <c:pt idx="22741">
                  <c:v>-0.30491499999999999</c:v>
                </c:pt>
                <c:pt idx="22742">
                  <c:v>-0.31070900000000001</c:v>
                </c:pt>
                <c:pt idx="22743">
                  <c:v>-0.31227300000000002</c:v>
                </c:pt>
                <c:pt idx="22744">
                  <c:v>-0.30869200000000002</c:v>
                </c:pt>
                <c:pt idx="22745">
                  <c:v>-0.301701</c:v>
                </c:pt>
                <c:pt idx="22746">
                  <c:v>-0.30274600000000002</c:v>
                </c:pt>
                <c:pt idx="22747">
                  <c:v>-0.30199799999999999</c:v>
                </c:pt>
                <c:pt idx="22748">
                  <c:v>-0.29896299999999998</c:v>
                </c:pt>
                <c:pt idx="22749">
                  <c:v>-0.29563099999999998</c:v>
                </c:pt>
                <c:pt idx="22750">
                  <c:v>-0.29332000000000003</c:v>
                </c:pt>
                <c:pt idx="22751">
                  <c:v>-0.29080299999999998</c:v>
                </c:pt>
                <c:pt idx="22752">
                  <c:v>-0.28485700000000003</c:v>
                </c:pt>
                <c:pt idx="22753">
                  <c:v>-0.27506700000000001</c:v>
                </c:pt>
                <c:pt idx="22754">
                  <c:v>-0.27141300000000002</c:v>
                </c:pt>
                <c:pt idx="22755">
                  <c:v>-0.27335199999999998</c:v>
                </c:pt>
                <c:pt idx="22756">
                  <c:v>-0.273171</c:v>
                </c:pt>
                <c:pt idx="22757">
                  <c:v>-0.26323200000000002</c:v>
                </c:pt>
                <c:pt idx="22758">
                  <c:v>-0.25295800000000002</c:v>
                </c:pt>
                <c:pt idx="22759">
                  <c:v>-0.24704200000000001</c:v>
                </c:pt>
                <c:pt idx="22760">
                  <c:v>-0.25147000000000003</c:v>
                </c:pt>
                <c:pt idx="22761">
                  <c:v>-0.25487700000000002</c:v>
                </c:pt>
                <c:pt idx="22762">
                  <c:v>-0.26343</c:v>
                </c:pt>
                <c:pt idx="22763">
                  <c:v>-0.266903</c:v>
                </c:pt>
                <c:pt idx="22764">
                  <c:v>-0.27447100000000002</c:v>
                </c:pt>
                <c:pt idx="22765">
                  <c:v>-0.28277200000000002</c:v>
                </c:pt>
                <c:pt idx="22766">
                  <c:v>-0.284889</c:v>
                </c:pt>
                <c:pt idx="22767">
                  <c:v>-0.28523599999999999</c:v>
                </c:pt>
                <c:pt idx="22768">
                  <c:v>-0.28894700000000001</c:v>
                </c:pt>
                <c:pt idx="22769">
                  <c:v>-0.29164499999999999</c:v>
                </c:pt>
                <c:pt idx="22770">
                  <c:v>-0.29821999999999999</c:v>
                </c:pt>
                <c:pt idx="22771">
                  <c:v>-0.30721300000000001</c:v>
                </c:pt>
                <c:pt idx="22772">
                  <c:v>-0.31151200000000001</c:v>
                </c:pt>
                <c:pt idx="22773">
                  <c:v>-0.31605299999999997</c:v>
                </c:pt>
                <c:pt idx="22774">
                  <c:v>-0.32583699999999999</c:v>
                </c:pt>
                <c:pt idx="22775">
                  <c:v>-0.33393200000000001</c:v>
                </c:pt>
                <c:pt idx="22776">
                  <c:v>-0.34814899999999999</c:v>
                </c:pt>
                <c:pt idx="22777">
                  <c:v>-0.37385400000000002</c:v>
                </c:pt>
                <c:pt idx="22778">
                  <c:v>-0.39406600000000003</c:v>
                </c:pt>
                <c:pt idx="22779">
                  <c:v>-0.41903299999999999</c:v>
                </c:pt>
                <c:pt idx="22780">
                  <c:v>-0.433614</c:v>
                </c:pt>
                <c:pt idx="22781">
                  <c:v>-0.44564500000000001</c:v>
                </c:pt>
                <c:pt idx="22782">
                  <c:v>-0.45599600000000001</c:v>
                </c:pt>
                <c:pt idx="22783">
                  <c:v>-0.47086899999999998</c:v>
                </c:pt>
                <c:pt idx="22784">
                  <c:v>-0.48377799999999999</c:v>
                </c:pt>
                <c:pt idx="22785">
                  <c:v>-0.49223</c:v>
                </c:pt>
                <c:pt idx="22786">
                  <c:v>-0.49840000000000001</c:v>
                </c:pt>
                <c:pt idx="22787">
                  <c:v>-0.50281900000000002</c:v>
                </c:pt>
                <c:pt idx="22788">
                  <c:v>-0.50131700000000001</c:v>
                </c:pt>
                <c:pt idx="22789">
                  <c:v>-0.50083100000000003</c:v>
                </c:pt>
                <c:pt idx="22790">
                  <c:v>-0.50470800000000005</c:v>
                </c:pt>
                <c:pt idx="22791">
                  <c:v>-0.50783500000000004</c:v>
                </c:pt>
                <c:pt idx="22792">
                  <c:v>-0.50953999999999999</c:v>
                </c:pt>
                <c:pt idx="22793">
                  <c:v>-0.51073100000000005</c:v>
                </c:pt>
                <c:pt idx="22794">
                  <c:v>-0.51456100000000005</c:v>
                </c:pt>
                <c:pt idx="22795">
                  <c:v>-0.52832599999999996</c:v>
                </c:pt>
                <c:pt idx="22796">
                  <c:v>-0.53490599999999999</c:v>
                </c:pt>
                <c:pt idx="22797">
                  <c:v>-0.54596299999999998</c:v>
                </c:pt>
                <c:pt idx="22798">
                  <c:v>-0.55402700000000005</c:v>
                </c:pt>
                <c:pt idx="22799">
                  <c:v>-0.55332000000000003</c:v>
                </c:pt>
                <c:pt idx="22800">
                  <c:v>-0.56967000000000001</c:v>
                </c:pt>
                <c:pt idx="22801">
                  <c:v>-0.571465</c:v>
                </c:pt>
                <c:pt idx="22802">
                  <c:v>-0.57533999999999996</c:v>
                </c:pt>
                <c:pt idx="22803">
                  <c:v>-0.57718999999999998</c:v>
                </c:pt>
                <c:pt idx="22804">
                  <c:v>-0.58477199999999996</c:v>
                </c:pt>
                <c:pt idx="22805">
                  <c:v>-0.59454600000000002</c:v>
                </c:pt>
                <c:pt idx="22806">
                  <c:v>-0.599943</c:v>
                </c:pt>
                <c:pt idx="22807">
                  <c:v>-0.59828300000000001</c:v>
                </c:pt>
                <c:pt idx="22808">
                  <c:v>-0.60222399999999998</c:v>
                </c:pt>
                <c:pt idx="22809">
                  <c:v>-0.60456399999999999</c:v>
                </c:pt>
                <c:pt idx="22810">
                  <c:v>-0.60994099999999996</c:v>
                </c:pt>
                <c:pt idx="22811">
                  <c:v>-0.61431100000000005</c:v>
                </c:pt>
                <c:pt idx="22812">
                  <c:v>-0.617757</c:v>
                </c:pt>
                <c:pt idx="22813">
                  <c:v>-0.60714299999999999</c:v>
                </c:pt>
                <c:pt idx="22814">
                  <c:v>-0.59518199999999999</c:v>
                </c:pt>
                <c:pt idx="22815">
                  <c:v>-0.58871499999999999</c:v>
                </c:pt>
                <c:pt idx="22816">
                  <c:v>-0.58577800000000002</c:v>
                </c:pt>
                <c:pt idx="22817">
                  <c:v>-0.58768699999999996</c:v>
                </c:pt>
                <c:pt idx="22818">
                  <c:v>-0.58688600000000002</c:v>
                </c:pt>
                <c:pt idx="22819">
                  <c:v>-0.58538699999999999</c:v>
                </c:pt>
                <c:pt idx="22820">
                  <c:v>-0.59057000000000004</c:v>
                </c:pt>
                <c:pt idx="22821">
                  <c:v>-0.59988799999999998</c:v>
                </c:pt>
                <c:pt idx="22822">
                  <c:v>-0.60459300000000005</c:v>
                </c:pt>
                <c:pt idx="22823">
                  <c:v>-0.60682800000000003</c:v>
                </c:pt>
                <c:pt idx="22824">
                  <c:v>-0.60795299999999997</c:v>
                </c:pt>
                <c:pt idx="22825">
                  <c:v>-0.61971699999999996</c:v>
                </c:pt>
                <c:pt idx="22826">
                  <c:v>-0.632911</c:v>
                </c:pt>
                <c:pt idx="22827">
                  <c:v>-0.63679200000000002</c:v>
                </c:pt>
                <c:pt idx="22828">
                  <c:v>-0.63330699999999995</c:v>
                </c:pt>
                <c:pt idx="22829">
                  <c:v>-0.63730299999999995</c:v>
                </c:pt>
                <c:pt idx="22830">
                  <c:v>-0.63657799999999998</c:v>
                </c:pt>
                <c:pt idx="22831">
                  <c:v>-0.63817100000000004</c:v>
                </c:pt>
                <c:pt idx="22832">
                  <c:v>-0.64097700000000002</c:v>
                </c:pt>
                <c:pt idx="22833">
                  <c:v>-0.63981200000000005</c:v>
                </c:pt>
                <c:pt idx="22834">
                  <c:v>-0.63869399999999998</c:v>
                </c:pt>
                <c:pt idx="22835">
                  <c:v>-0.63847100000000001</c:v>
                </c:pt>
                <c:pt idx="22836">
                  <c:v>-0.64812800000000004</c:v>
                </c:pt>
                <c:pt idx="22837">
                  <c:v>-0.65311600000000003</c:v>
                </c:pt>
                <c:pt idx="22838">
                  <c:v>-0.64980400000000005</c:v>
                </c:pt>
                <c:pt idx="22839">
                  <c:v>-0.64647100000000002</c:v>
                </c:pt>
                <c:pt idx="22840">
                  <c:v>-0.65094600000000002</c:v>
                </c:pt>
                <c:pt idx="22841">
                  <c:v>-0.660103</c:v>
                </c:pt>
                <c:pt idx="22842">
                  <c:v>-0.65709499999999998</c:v>
                </c:pt>
                <c:pt idx="22843">
                  <c:v>-0.65786900000000004</c:v>
                </c:pt>
                <c:pt idx="22844">
                  <c:v>-0.67194600000000004</c:v>
                </c:pt>
                <c:pt idx="22845">
                  <c:v>-0.67932599999999999</c:v>
                </c:pt>
                <c:pt idx="22846">
                  <c:v>-0.69025700000000001</c:v>
                </c:pt>
                <c:pt idx="22847">
                  <c:v>-0.69329499999999999</c:v>
                </c:pt>
                <c:pt idx="22848">
                  <c:v>-0.693832</c:v>
                </c:pt>
                <c:pt idx="22849">
                  <c:v>-0.69650599999999996</c:v>
                </c:pt>
                <c:pt idx="22850">
                  <c:v>-0.702264</c:v>
                </c:pt>
                <c:pt idx="22851">
                  <c:v>-0.71140499999999995</c:v>
                </c:pt>
                <c:pt idx="22852">
                  <c:v>-0.72036500000000003</c:v>
                </c:pt>
                <c:pt idx="22853">
                  <c:v>-0.72710900000000001</c:v>
                </c:pt>
                <c:pt idx="22854">
                  <c:v>-0.72882199999999997</c:v>
                </c:pt>
                <c:pt idx="22855">
                  <c:v>-0.72769600000000001</c:v>
                </c:pt>
                <c:pt idx="22856">
                  <c:v>-0.73017299999999996</c:v>
                </c:pt>
                <c:pt idx="22857">
                  <c:v>-0.74550000000000005</c:v>
                </c:pt>
                <c:pt idx="22858">
                  <c:v>-0.75711200000000001</c:v>
                </c:pt>
                <c:pt idx="22859">
                  <c:v>-0.77569600000000005</c:v>
                </c:pt>
                <c:pt idx="22860">
                  <c:v>-0.79258499999999998</c:v>
                </c:pt>
                <c:pt idx="22861">
                  <c:v>-0.79896199999999995</c:v>
                </c:pt>
                <c:pt idx="22862">
                  <c:v>-0.80258300000000005</c:v>
                </c:pt>
                <c:pt idx="22863">
                  <c:v>-0.80976400000000004</c:v>
                </c:pt>
                <c:pt idx="22864">
                  <c:v>-0.82252499999999995</c:v>
                </c:pt>
                <c:pt idx="22865">
                  <c:v>-0.83350000000000002</c:v>
                </c:pt>
                <c:pt idx="22866">
                  <c:v>-0.84462400000000004</c:v>
                </c:pt>
                <c:pt idx="22867">
                  <c:v>-0.85387000000000002</c:v>
                </c:pt>
                <c:pt idx="22868">
                  <c:v>-0.86192899999999995</c:v>
                </c:pt>
                <c:pt idx="22869">
                  <c:v>-0.87504599999999999</c:v>
                </c:pt>
                <c:pt idx="22870">
                  <c:v>-0.88674600000000003</c:v>
                </c:pt>
                <c:pt idx="22871">
                  <c:v>-0.90535500000000002</c:v>
                </c:pt>
                <c:pt idx="22872">
                  <c:v>-0.91978300000000002</c:v>
                </c:pt>
                <c:pt idx="22873">
                  <c:v>-0.93921600000000005</c:v>
                </c:pt>
                <c:pt idx="22874">
                  <c:v>-0.94949700000000004</c:v>
                </c:pt>
                <c:pt idx="22875">
                  <c:v>-0.95686700000000002</c:v>
                </c:pt>
                <c:pt idx="22876">
                  <c:v>-0.96125899999999997</c:v>
                </c:pt>
                <c:pt idx="22877">
                  <c:v>-0.966364</c:v>
                </c:pt>
                <c:pt idx="22878">
                  <c:v>-0.97824699999999998</c:v>
                </c:pt>
                <c:pt idx="22879">
                  <c:v>-0.99521000000000004</c:v>
                </c:pt>
                <c:pt idx="22880">
                  <c:v>-1.00502</c:v>
                </c:pt>
                <c:pt idx="22881">
                  <c:v>-1.01135</c:v>
                </c:pt>
                <c:pt idx="22882">
                  <c:v>-1.0160400000000001</c:v>
                </c:pt>
                <c:pt idx="22883">
                  <c:v>-1.0234000000000001</c:v>
                </c:pt>
                <c:pt idx="22884">
                  <c:v>-1.03582</c:v>
                </c:pt>
                <c:pt idx="22885">
                  <c:v>-1.04756</c:v>
                </c:pt>
                <c:pt idx="22886">
                  <c:v>-1.0587500000000001</c:v>
                </c:pt>
                <c:pt idx="22887">
                  <c:v>-1.0797000000000001</c:v>
                </c:pt>
                <c:pt idx="22888">
                  <c:v>-1.0818300000000001</c:v>
                </c:pt>
                <c:pt idx="22889">
                  <c:v>-1.0889</c:v>
                </c:pt>
                <c:pt idx="22890">
                  <c:v>-1.1004400000000001</c:v>
                </c:pt>
                <c:pt idx="22891">
                  <c:v>-1.1148199999999999</c:v>
                </c:pt>
                <c:pt idx="22892">
                  <c:v>-1.1346700000000001</c:v>
                </c:pt>
                <c:pt idx="22893">
                  <c:v>-1.1503300000000001</c:v>
                </c:pt>
                <c:pt idx="22894">
                  <c:v>-1.16848</c:v>
                </c:pt>
                <c:pt idx="22895">
                  <c:v>-1.19807</c:v>
                </c:pt>
                <c:pt idx="22896">
                  <c:v>-1.22631</c:v>
                </c:pt>
                <c:pt idx="22897">
                  <c:v>-1.23228</c:v>
                </c:pt>
                <c:pt idx="22898">
                  <c:v>-1.2349699999999999</c:v>
                </c:pt>
                <c:pt idx="22899">
                  <c:v>-1.2356</c:v>
                </c:pt>
                <c:pt idx="22900">
                  <c:v>-1.23553</c:v>
                </c:pt>
                <c:pt idx="22901">
                  <c:v>-1.23702</c:v>
                </c:pt>
                <c:pt idx="22902">
                  <c:v>-1.2374700000000001</c:v>
                </c:pt>
                <c:pt idx="22903">
                  <c:v>-1.24956</c:v>
                </c:pt>
                <c:pt idx="22904">
                  <c:v>-1.2588200000000001</c:v>
                </c:pt>
                <c:pt idx="22905">
                  <c:v>-1.26305</c:v>
                </c:pt>
                <c:pt idx="22906">
                  <c:v>-1.2659400000000001</c:v>
                </c:pt>
                <c:pt idx="22907">
                  <c:v>-1.2708699999999999</c:v>
                </c:pt>
                <c:pt idx="22908">
                  <c:v>-1.27626</c:v>
                </c:pt>
                <c:pt idx="22909">
                  <c:v>-1.2898000000000001</c:v>
                </c:pt>
                <c:pt idx="22910">
                  <c:v>-1.29952</c:v>
                </c:pt>
                <c:pt idx="22911">
                  <c:v>-1.30386</c:v>
                </c:pt>
                <c:pt idx="22912">
                  <c:v>-1.3039400000000001</c:v>
                </c:pt>
                <c:pt idx="22913">
                  <c:v>-1.3065899999999999</c:v>
                </c:pt>
                <c:pt idx="22914">
                  <c:v>-1.3081</c:v>
                </c:pt>
                <c:pt idx="22915">
                  <c:v>-1.3046800000000001</c:v>
                </c:pt>
                <c:pt idx="22916">
                  <c:v>-1.30331</c:v>
                </c:pt>
                <c:pt idx="22917">
                  <c:v>-1.3037000000000001</c:v>
                </c:pt>
                <c:pt idx="22918">
                  <c:v>-1.3118300000000001</c:v>
                </c:pt>
                <c:pt idx="22919">
                  <c:v>-1.3189900000000001</c:v>
                </c:pt>
                <c:pt idx="22920">
                  <c:v>-1.3143899999999999</c:v>
                </c:pt>
                <c:pt idx="22921">
                  <c:v>-1.3109999999999999</c:v>
                </c:pt>
                <c:pt idx="22922">
                  <c:v>-1.3075000000000001</c:v>
                </c:pt>
                <c:pt idx="22923">
                  <c:v>-1.3050299999999999</c:v>
                </c:pt>
                <c:pt idx="22924">
                  <c:v>-1.30324</c:v>
                </c:pt>
                <c:pt idx="22925">
                  <c:v>-1.3061</c:v>
                </c:pt>
                <c:pt idx="22926">
                  <c:v>-1.31701</c:v>
                </c:pt>
                <c:pt idx="22927">
                  <c:v>-1.3301400000000001</c:v>
                </c:pt>
                <c:pt idx="22928">
                  <c:v>-1.33928</c:v>
                </c:pt>
                <c:pt idx="22929">
                  <c:v>-1.34589</c:v>
                </c:pt>
                <c:pt idx="22930">
                  <c:v>-1.3519399999999999</c:v>
                </c:pt>
                <c:pt idx="22931">
                  <c:v>-1.35663</c:v>
                </c:pt>
                <c:pt idx="22932">
                  <c:v>-1.3608199999999999</c:v>
                </c:pt>
                <c:pt idx="22933">
                  <c:v>-1.3694999999999999</c:v>
                </c:pt>
                <c:pt idx="22934">
                  <c:v>-1.38262</c:v>
                </c:pt>
                <c:pt idx="22935">
                  <c:v>-1.39177</c:v>
                </c:pt>
                <c:pt idx="22936">
                  <c:v>-1.4027000000000001</c:v>
                </c:pt>
                <c:pt idx="22937">
                  <c:v>-1.41137</c:v>
                </c:pt>
                <c:pt idx="22938">
                  <c:v>-1.4263999999999999</c:v>
                </c:pt>
                <c:pt idx="22939">
                  <c:v>-1.4418200000000001</c:v>
                </c:pt>
                <c:pt idx="22940">
                  <c:v>-1.4460500000000001</c:v>
                </c:pt>
                <c:pt idx="22941">
                  <c:v>-1.44723</c:v>
                </c:pt>
                <c:pt idx="22942">
                  <c:v>-1.4540599999999999</c:v>
                </c:pt>
                <c:pt idx="22943">
                  <c:v>-1.4648600000000001</c:v>
                </c:pt>
                <c:pt idx="22944">
                  <c:v>-1.4772700000000001</c:v>
                </c:pt>
                <c:pt idx="22945">
                  <c:v>-1.4915099999999999</c:v>
                </c:pt>
                <c:pt idx="22946">
                  <c:v>-1.49702</c:v>
                </c:pt>
                <c:pt idx="22947">
                  <c:v>-1.50302</c:v>
                </c:pt>
                <c:pt idx="22948">
                  <c:v>-1.5149900000000001</c:v>
                </c:pt>
                <c:pt idx="22949">
                  <c:v>-1.52197</c:v>
                </c:pt>
                <c:pt idx="22950">
                  <c:v>-1.53349</c:v>
                </c:pt>
                <c:pt idx="22951">
                  <c:v>-1.55009</c:v>
                </c:pt>
                <c:pt idx="22952">
                  <c:v>-1.56532</c:v>
                </c:pt>
                <c:pt idx="22953">
                  <c:v>-1.5724899999999999</c:v>
                </c:pt>
                <c:pt idx="22954">
                  <c:v>-1.57101</c:v>
                </c:pt>
                <c:pt idx="22955">
                  <c:v>-1.5633999999999999</c:v>
                </c:pt>
                <c:pt idx="22956">
                  <c:v>-1.55738</c:v>
                </c:pt>
                <c:pt idx="22957">
                  <c:v>-1.55199</c:v>
                </c:pt>
                <c:pt idx="22958">
                  <c:v>-1.54549</c:v>
                </c:pt>
                <c:pt idx="22959">
                  <c:v>-1.54213</c:v>
                </c:pt>
                <c:pt idx="22960">
                  <c:v>-1.53766</c:v>
                </c:pt>
                <c:pt idx="22961">
                  <c:v>-1.5313000000000001</c:v>
                </c:pt>
                <c:pt idx="22962">
                  <c:v>-1.5314000000000001</c:v>
                </c:pt>
                <c:pt idx="22963">
                  <c:v>-1.5316799999999999</c:v>
                </c:pt>
                <c:pt idx="22964">
                  <c:v>-1.53108</c:v>
                </c:pt>
                <c:pt idx="22965">
                  <c:v>-1.5332300000000001</c:v>
                </c:pt>
                <c:pt idx="22966">
                  <c:v>-1.5404500000000001</c:v>
                </c:pt>
                <c:pt idx="22967">
                  <c:v>-1.5501199999999999</c:v>
                </c:pt>
                <c:pt idx="22968">
                  <c:v>-1.55989</c:v>
                </c:pt>
                <c:pt idx="22969">
                  <c:v>-1.5706100000000001</c:v>
                </c:pt>
                <c:pt idx="22970">
                  <c:v>-1.57928</c:v>
                </c:pt>
                <c:pt idx="22971">
                  <c:v>-1.5929500000000001</c:v>
                </c:pt>
                <c:pt idx="22972">
                  <c:v>-1.60453</c:v>
                </c:pt>
                <c:pt idx="22973">
                  <c:v>-1.6133200000000001</c:v>
                </c:pt>
                <c:pt idx="22974">
                  <c:v>-1.6255200000000001</c:v>
                </c:pt>
                <c:pt idx="22975">
                  <c:v>-1.6329400000000001</c:v>
                </c:pt>
                <c:pt idx="22976">
                  <c:v>-1.6429800000000001</c:v>
                </c:pt>
                <c:pt idx="22977">
                  <c:v>-1.65158</c:v>
                </c:pt>
                <c:pt idx="22978">
                  <c:v>-1.6560999999999999</c:v>
                </c:pt>
                <c:pt idx="22979">
                  <c:v>-1.6620999999999999</c:v>
                </c:pt>
                <c:pt idx="22980">
                  <c:v>-1.6679600000000001</c:v>
                </c:pt>
                <c:pt idx="22981">
                  <c:v>-1.6763600000000001</c:v>
                </c:pt>
                <c:pt idx="22982">
                  <c:v>-1.68404</c:v>
                </c:pt>
                <c:pt idx="22983">
                  <c:v>-1.6922600000000001</c:v>
                </c:pt>
                <c:pt idx="22984">
                  <c:v>-1.6993100000000001</c:v>
                </c:pt>
                <c:pt idx="22985">
                  <c:v>-1.7077800000000001</c:v>
                </c:pt>
                <c:pt idx="22986">
                  <c:v>-1.7155199999999999</c:v>
                </c:pt>
                <c:pt idx="22987">
                  <c:v>-1.7206399999999999</c:v>
                </c:pt>
                <c:pt idx="22988">
                  <c:v>-1.7254700000000001</c:v>
                </c:pt>
                <c:pt idx="22989">
                  <c:v>-1.72736</c:v>
                </c:pt>
                <c:pt idx="22990">
                  <c:v>-1.7271000000000001</c:v>
                </c:pt>
                <c:pt idx="22991">
                  <c:v>-1.7314400000000001</c:v>
                </c:pt>
                <c:pt idx="22992">
                  <c:v>-1.73584</c:v>
                </c:pt>
                <c:pt idx="22993">
                  <c:v>-1.73688</c:v>
                </c:pt>
                <c:pt idx="22994">
                  <c:v>-1.7374000000000001</c:v>
                </c:pt>
                <c:pt idx="22995">
                  <c:v>-1.7387999999999999</c:v>
                </c:pt>
                <c:pt idx="22996">
                  <c:v>-1.7398100000000001</c:v>
                </c:pt>
                <c:pt idx="22997">
                  <c:v>-1.7400199999999999</c:v>
                </c:pt>
                <c:pt idx="22998">
                  <c:v>-1.74346</c:v>
                </c:pt>
                <c:pt idx="22999">
                  <c:v>-1.75146</c:v>
                </c:pt>
                <c:pt idx="23000">
                  <c:v>-1.7593099999999999</c:v>
                </c:pt>
                <c:pt idx="23001">
                  <c:v>-1.7657499999999999</c:v>
                </c:pt>
                <c:pt idx="23002">
                  <c:v>-1.77115</c:v>
                </c:pt>
                <c:pt idx="23003">
                  <c:v>-1.7779799999999999</c:v>
                </c:pt>
                <c:pt idx="23004">
                  <c:v>-1.7848599999999999</c:v>
                </c:pt>
                <c:pt idx="23005">
                  <c:v>-1.7903500000000001</c:v>
                </c:pt>
                <c:pt idx="23006">
                  <c:v>-1.79484</c:v>
                </c:pt>
                <c:pt idx="23007">
                  <c:v>-1.8061799999999999</c:v>
                </c:pt>
                <c:pt idx="23008">
                  <c:v>-1.8102799999999999</c:v>
                </c:pt>
                <c:pt idx="23009">
                  <c:v>-1.81148</c:v>
                </c:pt>
                <c:pt idx="23010">
                  <c:v>-1.8192299999999999</c:v>
                </c:pt>
                <c:pt idx="23011">
                  <c:v>-1.8292600000000001</c:v>
                </c:pt>
                <c:pt idx="23012">
                  <c:v>-1.83714</c:v>
                </c:pt>
                <c:pt idx="23013">
                  <c:v>-1.8413299999999999</c:v>
                </c:pt>
                <c:pt idx="23014">
                  <c:v>-1.8449500000000001</c:v>
                </c:pt>
                <c:pt idx="23015">
                  <c:v>-1.8497699999999999</c:v>
                </c:pt>
                <c:pt idx="23016">
                  <c:v>-1.85538</c:v>
                </c:pt>
                <c:pt idx="23017">
                  <c:v>-1.8623499999999999</c:v>
                </c:pt>
                <c:pt idx="23018">
                  <c:v>-1.8681000000000001</c:v>
                </c:pt>
                <c:pt idx="23019">
                  <c:v>-1.8599600000000001</c:v>
                </c:pt>
                <c:pt idx="23020">
                  <c:v>-1.8512900000000001</c:v>
                </c:pt>
                <c:pt idx="23021">
                  <c:v>-1.85348</c:v>
                </c:pt>
                <c:pt idx="23022">
                  <c:v>-1.8634500000000001</c:v>
                </c:pt>
                <c:pt idx="23023">
                  <c:v>-1.8593900000000001</c:v>
                </c:pt>
                <c:pt idx="23024">
                  <c:v>-1.8547</c:v>
                </c:pt>
                <c:pt idx="23025">
                  <c:v>-1.8484700000000001</c:v>
                </c:pt>
                <c:pt idx="23026">
                  <c:v>-1.84473</c:v>
                </c:pt>
                <c:pt idx="23027">
                  <c:v>-1.84606</c:v>
                </c:pt>
                <c:pt idx="23028">
                  <c:v>-1.8428800000000001</c:v>
                </c:pt>
                <c:pt idx="23029">
                  <c:v>-1.8313999999999999</c:v>
                </c:pt>
                <c:pt idx="23030">
                  <c:v>-1.8263499999999999</c:v>
                </c:pt>
                <c:pt idx="23031">
                  <c:v>-1.8264100000000001</c:v>
                </c:pt>
                <c:pt idx="23032">
                  <c:v>-1.8164400000000001</c:v>
                </c:pt>
                <c:pt idx="23033">
                  <c:v>-1.8143100000000001</c:v>
                </c:pt>
                <c:pt idx="23034">
                  <c:v>-1.81131</c:v>
                </c:pt>
                <c:pt idx="23035">
                  <c:v>-1.79695</c:v>
                </c:pt>
                <c:pt idx="23036">
                  <c:v>-1.79315</c:v>
                </c:pt>
                <c:pt idx="23037">
                  <c:v>-1.7906299999999999</c:v>
                </c:pt>
                <c:pt idx="23038">
                  <c:v>-1.7800100000000001</c:v>
                </c:pt>
                <c:pt idx="23039">
                  <c:v>-1.7795399999999999</c:v>
                </c:pt>
                <c:pt idx="23040">
                  <c:v>-1.7787200000000001</c:v>
                </c:pt>
                <c:pt idx="23041">
                  <c:v>-1.7726500000000001</c:v>
                </c:pt>
                <c:pt idx="23042">
                  <c:v>-1.75488</c:v>
                </c:pt>
                <c:pt idx="23043">
                  <c:v>-1.73851</c:v>
                </c:pt>
                <c:pt idx="23044">
                  <c:v>-1.73631</c:v>
                </c:pt>
                <c:pt idx="23045">
                  <c:v>-1.7374400000000001</c:v>
                </c:pt>
                <c:pt idx="23046">
                  <c:v>-1.7434099999999999</c:v>
                </c:pt>
                <c:pt idx="23047">
                  <c:v>-1.74979</c:v>
                </c:pt>
                <c:pt idx="23048">
                  <c:v>-1.76508</c:v>
                </c:pt>
                <c:pt idx="23049">
                  <c:v>-1.7791600000000001</c:v>
                </c:pt>
                <c:pt idx="23050">
                  <c:v>-1.7986</c:v>
                </c:pt>
                <c:pt idx="23051">
                  <c:v>-1.8169999999999999</c:v>
                </c:pt>
                <c:pt idx="23052">
                  <c:v>-1.82935</c:v>
                </c:pt>
                <c:pt idx="23053">
                  <c:v>-1.8509800000000001</c:v>
                </c:pt>
                <c:pt idx="23054">
                  <c:v>-1.87286</c:v>
                </c:pt>
                <c:pt idx="23055">
                  <c:v>-1.8746400000000001</c:v>
                </c:pt>
                <c:pt idx="23056">
                  <c:v>-1.8719600000000001</c:v>
                </c:pt>
                <c:pt idx="23057">
                  <c:v>-1.87073</c:v>
                </c:pt>
                <c:pt idx="23058">
                  <c:v>-1.87354</c:v>
                </c:pt>
                <c:pt idx="23059">
                  <c:v>-1.87792</c:v>
                </c:pt>
                <c:pt idx="23060">
                  <c:v>-1.8858600000000001</c:v>
                </c:pt>
                <c:pt idx="23061">
                  <c:v>-1.8916299999999999</c:v>
                </c:pt>
                <c:pt idx="23062">
                  <c:v>-1.8912</c:v>
                </c:pt>
                <c:pt idx="23063">
                  <c:v>-1.8935599999999999</c:v>
                </c:pt>
                <c:pt idx="23064">
                  <c:v>-1.9005399999999999</c:v>
                </c:pt>
                <c:pt idx="23065">
                  <c:v>-1.9086099999999999</c:v>
                </c:pt>
                <c:pt idx="23066">
                  <c:v>-1.91266</c:v>
                </c:pt>
                <c:pt idx="23067">
                  <c:v>-1.91066</c:v>
                </c:pt>
                <c:pt idx="23068">
                  <c:v>-1.91272</c:v>
                </c:pt>
                <c:pt idx="23069">
                  <c:v>-1.9151400000000001</c:v>
                </c:pt>
                <c:pt idx="23070">
                  <c:v>-1.91004</c:v>
                </c:pt>
                <c:pt idx="23071">
                  <c:v>-1.9060999999999999</c:v>
                </c:pt>
                <c:pt idx="23072">
                  <c:v>-1.9041600000000001</c:v>
                </c:pt>
                <c:pt idx="23073">
                  <c:v>-1.9036900000000001</c:v>
                </c:pt>
                <c:pt idx="23074">
                  <c:v>-1.9043699999999999</c:v>
                </c:pt>
                <c:pt idx="23075">
                  <c:v>-1.90663</c:v>
                </c:pt>
                <c:pt idx="23076">
                  <c:v>-1.89967</c:v>
                </c:pt>
                <c:pt idx="23077">
                  <c:v>-1.8930899999999999</c:v>
                </c:pt>
                <c:pt idx="23078">
                  <c:v>-1.89445</c:v>
                </c:pt>
                <c:pt idx="23079">
                  <c:v>-1.8952199999999999</c:v>
                </c:pt>
                <c:pt idx="23080">
                  <c:v>-1.89245</c:v>
                </c:pt>
                <c:pt idx="23081">
                  <c:v>-1.8905700000000001</c:v>
                </c:pt>
                <c:pt idx="23082">
                  <c:v>-1.8936500000000001</c:v>
                </c:pt>
                <c:pt idx="23083">
                  <c:v>-1.8880600000000001</c:v>
                </c:pt>
                <c:pt idx="23084">
                  <c:v>-1.8883000000000001</c:v>
                </c:pt>
                <c:pt idx="23085">
                  <c:v>-1.88703</c:v>
                </c:pt>
                <c:pt idx="23086">
                  <c:v>-1.89086</c:v>
                </c:pt>
                <c:pt idx="23087">
                  <c:v>-1.8924099999999999</c:v>
                </c:pt>
                <c:pt idx="23088">
                  <c:v>-1.8913899999999999</c:v>
                </c:pt>
                <c:pt idx="23089">
                  <c:v>-1.8907799999999999</c:v>
                </c:pt>
                <c:pt idx="23090">
                  <c:v>-1.8867100000000001</c:v>
                </c:pt>
                <c:pt idx="23091">
                  <c:v>-1.88107</c:v>
                </c:pt>
                <c:pt idx="23092">
                  <c:v>-1.8806700000000001</c:v>
                </c:pt>
                <c:pt idx="23093">
                  <c:v>-1.88398</c:v>
                </c:pt>
                <c:pt idx="23094">
                  <c:v>-1.89303</c:v>
                </c:pt>
                <c:pt idx="23095">
                  <c:v>-1.90327</c:v>
                </c:pt>
                <c:pt idx="23096">
                  <c:v>-1.91259</c:v>
                </c:pt>
                <c:pt idx="23097">
                  <c:v>-1.9054899999999999</c:v>
                </c:pt>
                <c:pt idx="23098">
                  <c:v>-1.8833800000000001</c:v>
                </c:pt>
                <c:pt idx="23099">
                  <c:v>-1.8840699999999999</c:v>
                </c:pt>
                <c:pt idx="23100">
                  <c:v>-1.88209</c:v>
                </c:pt>
                <c:pt idx="23101">
                  <c:v>-1.8800300000000001</c:v>
                </c:pt>
                <c:pt idx="23102">
                  <c:v>-1.88287</c:v>
                </c:pt>
                <c:pt idx="23103">
                  <c:v>-1.8772200000000001</c:v>
                </c:pt>
                <c:pt idx="23104">
                  <c:v>-1.86934</c:v>
                </c:pt>
                <c:pt idx="23105">
                  <c:v>-1.87202</c:v>
                </c:pt>
                <c:pt idx="23106">
                  <c:v>-1.8729899999999999</c:v>
                </c:pt>
                <c:pt idx="23107">
                  <c:v>-1.8679600000000001</c:v>
                </c:pt>
                <c:pt idx="23108">
                  <c:v>-1.8631500000000001</c:v>
                </c:pt>
                <c:pt idx="23109">
                  <c:v>-1.8577600000000001</c:v>
                </c:pt>
                <c:pt idx="23110">
                  <c:v>-1.8510800000000001</c:v>
                </c:pt>
                <c:pt idx="23111">
                  <c:v>-1.84799</c:v>
                </c:pt>
                <c:pt idx="23112">
                  <c:v>-1.8480700000000001</c:v>
                </c:pt>
                <c:pt idx="23113">
                  <c:v>-1.85137</c:v>
                </c:pt>
                <c:pt idx="23114">
                  <c:v>-1.8450299999999999</c:v>
                </c:pt>
                <c:pt idx="23115">
                  <c:v>-1.83606</c:v>
                </c:pt>
                <c:pt idx="23116">
                  <c:v>-1.8298399999999999</c:v>
                </c:pt>
                <c:pt idx="23117">
                  <c:v>-1.82606</c:v>
                </c:pt>
                <c:pt idx="23118">
                  <c:v>-1.8158399999999999</c:v>
                </c:pt>
                <c:pt idx="23119">
                  <c:v>-1.8005800000000001</c:v>
                </c:pt>
                <c:pt idx="23120">
                  <c:v>-1.7886500000000001</c:v>
                </c:pt>
                <c:pt idx="23121">
                  <c:v>-1.78332</c:v>
                </c:pt>
                <c:pt idx="23122">
                  <c:v>-1.78176</c:v>
                </c:pt>
                <c:pt idx="23123">
                  <c:v>-1.7867500000000001</c:v>
                </c:pt>
                <c:pt idx="23124">
                  <c:v>-1.78942</c:v>
                </c:pt>
                <c:pt idx="23125">
                  <c:v>-1.78264</c:v>
                </c:pt>
                <c:pt idx="23126">
                  <c:v>-1.7692300000000001</c:v>
                </c:pt>
                <c:pt idx="23127">
                  <c:v>-1.7661</c:v>
                </c:pt>
                <c:pt idx="23128">
                  <c:v>-1.7616099999999999</c:v>
                </c:pt>
                <c:pt idx="23129">
                  <c:v>-1.75305</c:v>
                </c:pt>
                <c:pt idx="23130">
                  <c:v>-1.7423200000000001</c:v>
                </c:pt>
                <c:pt idx="23131">
                  <c:v>-1.7382599999999999</c:v>
                </c:pt>
                <c:pt idx="23132">
                  <c:v>-1.7386200000000001</c:v>
                </c:pt>
                <c:pt idx="23133">
                  <c:v>-1.7322200000000001</c:v>
                </c:pt>
                <c:pt idx="23134">
                  <c:v>-1.72342</c:v>
                </c:pt>
                <c:pt idx="23135">
                  <c:v>-1.72603</c:v>
                </c:pt>
                <c:pt idx="23136">
                  <c:v>-1.72828</c:v>
                </c:pt>
                <c:pt idx="23137">
                  <c:v>-1.73224</c:v>
                </c:pt>
                <c:pt idx="23138">
                  <c:v>-1.7396499999999999</c:v>
                </c:pt>
                <c:pt idx="23139">
                  <c:v>-1.7300500000000001</c:v>
                </c:pt>
                <c:pt idx="23140">
                  <c:v>-1.71628</c:v>
                </c:pt>
                <c:pt idx="23141">
                  <c:v>-1.71963</c:v>
                </c:pt>
                <c:pt idx="23142">
                  <c:v>-1.71722</c:v>
                </c:pt>
                <c:pt idx="23143">
                  <c:v>-1.70912</c:v>
                </c:pt>
                <c:pt idx="23144">
                  <c:v>-1.6986300000000001</c:v>
                </c:pt>
                <c:pt idx="23145">
                  <c:v>-1.68666</c:v>
                </c:pt>
                <c:pt idx="23146">
                  <c:v>-1.67171</c:v>
                </c:pt>
                <c:pt idx="23147">
                  <c:v>-1.6528099999999999</c:v>
                </c:pt>
                <c:pt idx="23148">
                  <c:v>-1.6388400000000001</c:v>
                </c:pt>
                <c:pt idx="23149">
                  <c:v>-1.62876</c:v>
                </c:pt>
                <c:pt idx="23150">
                  <c:v>-1.6260300000000001</c:v>
                </c:pt>
                <c:pt idx="23151">
                  <c:v>-1.6295599999999999</c:v>
                </c:pt>
                <c:pt idx="23152">
                  <c:v>-1.64184</c:v>
                </c:pt>
                <c:pt idx="23153">
                  <c:v>-1.6464099999999999</c:v>
                </c:pt>
                <c:pt idx="23154">
                  <c:v>-1.64076</c:v>
                </c:pt>
                <c:pt idx="23155">
                  <c:v>-1.62531</c:v>
                </c:pt>
                <c:pt idx="23156">
                  <c:v>-1.6186</c:v>
                </c:pt>
                <c:pt idx="23157">
                  <c:v>-1.6131200000000001</c:v>
                </c:pt>
                <c:pt idx="23158">
                  <c:v>-1.61025</c:v>
                </c:pt>
                <c:pt idx="23159">
                  <c:v>-1.60792</c:v>
                </c:pt>
                <c:pt idx="23160">
                  <c:v>-1.6042700000000001</c:v>
                </c:pt>
                <c:pt idx="23161">
                  <c:v>-1.6030199999999999</c:v>
                </c:pt>
                <c:pt idx="23162">
                  <c:v>-1.6010500000000001</c:v>
                </c:pt>
                <c:pt idx="23163">
                  <c:v>-1.60087</c:v>
                </c:pt>
                <c:pt idx="23164">
                  <c:v>-1.60276</c:v>
                </c:pt>
                <c:pt idx="23165">
                  <c:v>-1.60046</c:v>
                </c:pt>
                <c:pt idx="23166">
                  <c:v>-1.60531</c:v>
                </c:pt>
                <c:pt idx="23167">
                  <c:v>-1.6059300000000001</c:v>
                </c:pt>
                <c:pt idx="23168">
                  <c:v>-1.59781</c:v>
                </c:pt>
                <c:pt idx="23169">
                  <c:v>-1.59657</c:v>
                </c:pt>
                <c:pt idx="23170">
                  <c:v>-1.5986</c:v>
                </c:pt>
                <c:pt idx="23171">
                  <c:v>-1.5981099999999999</c:v>
                </c:pt>
                <c:pt idx="23172">
                  <c:v>-1.59348</c:v>
                </c:pt>
                <c:pt idx="23173">
                  <c:v>-1.5908599999999999</c:v>
                </c:pt>
                <c:pt idx="23174">
                  <c:v>-1.5885100000000001</c:v>
                </c:pt>
                <c:pt idx="23175">
                  <c:v>-1.5773600000000001</c:v>
                </c:pt>
                <c:pt idx="23176">
                  <c:v>-1.5645</c:v>
                </c:pt>
                <c:pt idx="23177">
                  <c:v>-1.55278</c:v>
                </c:pt>
                <c:pt idx="23178">
                  <c:v>-1.54661</c:v>
                </c:pt>
                <c:pt idx="23179">
                  <c:v>-1.5468599999999999</c:v>
                </c:pt>
                <c:pt idx="23180">
                  <c:v>-1.55375</c:v>
                </c:pt>
                <c:pt idx="23181">
                  <c:v>-1.5593600000000001</c:v>
                </c:pt>
                <c:pt idx="23182">
                  <c:v>-1.5611200000000001</c:v>
                </c:pt>
                <c:pt idx="23183">
                  <c:v>-1.5609299999999999</c:v>
                </c:pt>
                <c:pt idx="23184">
                  <c:v>-1.56097</c:v>
                </c:pt>
                <c:pt idx="23185">
                  <c:v>-1.56237</c:v>
                </c:pt>
                <c:pt idx="23186">
                  <c:v>-1.5545800000000001</c:v>
                </c:pt>
                <c:pt idx="23187">
                  <c:v>-1.54155</c:v>
                </c:pt>
                <c:pt idx="23188">
                  <c:v>-1.53498</c:v>
                </c:pt>
                <c:pt idx="23189">
                  <c:v>-1.5332600000000001</c:v>
                </c:pt>
                <c:pt idx="23190">
                  <c:v>-1.5317099999999999</c:v>
                </c:pt>
                <c:pt idx="23191">
                  <c:v>-1.5290699999999999</c:v>
                </c:pt>
                <c:pt idx="23192">
                  <c:v>-1.5277400000000001</c:v>
                </c:pt>
                <c:pt idx="23193">
                  <c:v>-1.5261</c:v>
                </c:pt>
                <c:pt idx="23194">
                  <c:v>-1.52529</c:v>
                </c:pt>
                <c:pt idx="23195">
                  <c:v>-1.5255399999999999</c:v>
                </c:pt>
                <c:pt idx="23196">
                  <c:v>-1.52461</c:v>
                </c:pt>
                <c:pt idx="23197">
                  <c:v>-1.5300800000000001</c:v>
                </c:pt>
                <c:pt idx="23198">
                  <c:v>-1.53871</c:v>
                </c:pt>
                <c:pt idx="23199">
                  <c:v>-1.5413300000000001</c:v>
                </c:pt>
                <c:pt idx="23200">
                  <c:v>-1.53931</c:v>
                </c:pt>
                <c:pt idx="23201">
                  <c:v>-1.5359400000000001</c:v>
                </c:pt>
                <c:pt idx="23202">
                  <c:v>-1.5301400000000001</c:v>
                </c:pt>
                <c:pt idx="23203">
                  <c:v>-1.52728</c:v>
                </c:pt>
                <c:pt idx="23204">
                  <c:v>-1.5263800000000001</c:v>
                </c:pt>
                <c:pt idx="23205">
                  <c:v>-1.5266299999999999</c:v>
                </c:pt>
                <c:pt idx="23206">
                  <c:v>-1.5251300000000001</c:v>
                </c:pt>
                <c:pt idx="23207">
                  <c:v>-1.5238700000000001</c:v>
                </c:pt>
                <c:pt idx="23208">
                  <c:v>-1.51878</c:v>
                </c:pt>
                <c:pt idx="23209">
                  <c:v>-1.5098499999999999</c:v>
                </c:pt>
                <c:pt idx="23210">
                  <c:v>-1.4992300000000001</c:v>
                </c:pt>
                <c:pt idx="23211">
                  <c:v>-1.4948600000000001</c:v>
                </c:pt>
                <c:pt idx="23212">
                  <c:v>-1.4956700000000001</c:v>
                </c:pt>
                <c:pt idx="23213">
                  <c:v>-1.4930600000000001</c:v>
                </c:pt>
                <c:pt idx="23214">
                  <c:v>-1.4974000000000001</c:v>
                </c:pt>
                <c:pt idx="23215">
                  <c:v>-1.49004</c:v>
                </c:pt>
                <c:pt idx="23216">
                  <c:v>-1.4817800000000001</c:v>
                </c:pt>
                <c:pt idx="23217">
                  <c:v>-1.4759800000000001</c:v>
                </c:pt>
                <c:pt idx="23218">
                  <c:v>-1.4745699999999999</c:v>
                </c:pt>
                <c:pt idx="23219">
                  <c:v>-1.4745999999999999</c:v>
                </c:pt>
                <c:pt idx="23220">
                  <c:v>-1.47607</c:v>
                </c:pt>
                <c:pt idx="23221">
                  <c:v>-1.4782599999999999</c:v>
                </c:pt>
                <c:pt idx="23222">
                  <c:v>-1.47414</c:v>
                </c:pt>
                <c:pt idx="23223">
                  <c:v>-1.4719599999999999</c:v>
                </c:pt>
                <c:pt idx="23224">
                  <c:v>-1.4815799999999999</c:v>
                </c:pt>
                <c:pt idx="23225">
                  <c:v>-1.4865600000000001</c:v>
                </c:pt>
                <c:pt idx="23226">
                  <c:v>-1.4926999999999999</c:v>
                </c:pt>
                <c:pt idx="23227">
                  <c:v>-1.4986600000000001</c:v>
                </c:pt>
                <c:pt idx="23228">
                  <c:v>-1.50034</c:v>
                </c:pt>
                <c:pt idx="23229">
                  <c:v>-1.4991399999999999</c:v>
                </c:pt>
                <c:pt idx="23230">
                  <c:v>-1.49773</c:v>
                </c:pt>
                <c:pt idx="23231">
                  <c:v>-1.4957800000000001</c:v>
                </c:pt>
                <c:pt idx="23232">
                  <c:v>-1.4914400000000001</c:v>
                </c:pt>
                <c:pt idx="23233">
                  <c:v>-1.4903299999999999</c:v>
                </c:pt>
                <c:pt idx="23234">
                  <c:v>-1.4944299999999999</c:v>
                </c:pt>
                <c:pt idx="23235">
                  <c:v>-1.5015400000000001</c:v>
                </c:pt>
                <c:pt idx="23236">
                  <c:v>-1.5053099999999999</c:v>
                </c:pt>
                <c:pt idx="23237">
                  <c:v>-1.49983</c:v>
                </c:pt>
                <c:pt idx="23238">
                  <c:v>-1.49533</c:v>
                </c:pt>
                <c:pt idx="23239">
                  <c:v>-1.4955000000000001</c:v>
                </c:pt>
                <c:pt idx="23240">
                  <c:v>-1.4996700000000001</c:v>
                </c:pt>
                <c:pt idx="23241">
                  <c:v>-1.51153</c:v>
                </c:pt>
                <c:pt idx="23242">
                  <c:v>-1.5296099999999999</c:v>
                </c:pt>
                <c:pt idx="23243">
                  <c:v>-1.5430900000000001</c:v>
                </c:pt>
                <c:pt idx="23244">
                  <c:v>-1.54732</c:v>
                </c:pt>
                <c:pt idx="23245">
                  <c:v>-1.5481</c:v>
                </c:pt>
                <c:pt idx="23246">
                  <c:v>-1.5464800000000001</c:v>
                </c:pt>
                <c:pt idx="23247">
                  <c:v>-1.5476300000000001</c:v>
                </c:pt>
                <c:pt idx="23248">
                  <c:v>-1.55162</c:v>
                </c:pt>
                <c:pt idx="23249">
                  <c:v>-1.5525199999999999</c:v>
                </c:pt>
                <c:pt idx="23250">
                  <c:v>-1.54796</c:v>
                </c:pt>
                <c:pt idx="23251">
                  <c:v>-1.5424</c:v>
                </c:pt>
                <c:pt idx="23252">
                  <c:v>-1.5535300000000001</c:v>
                </c:pt>
                <c:pt idx="23253">
                  <c:v>-1.5649599999999999</c:v>
                </c:pt>
                <c:pt idx="23254">
                  <c:v>-1.5715699999999999</c:v>
                </c:pt>
                <c:pt idx="23255">
                  <c:v>-1.5772999999999999</c:v>
                </c:pt>
                <c:pt idx="23256">
                  <c:v>-1.57579</c:v>
                </c:pt>
                <c:pt idx="23257">
                  <c:v>-1.5738000000000001</c:v>
                </c:pt>
                <c:pt idx="23258">
                  <c:v>-1.57375</c:v>
                </c:pt>
                <c:pt idx="23259">
                  <c:v>-1.57314</c:v>
                </c:pt>
                <c:pt idx="23260">
                  <c:v>-1.57517</c:v>
                </c:pt>
                <c:pt idx="23261">
                  <c:v>-1.5847599999999999</c:v>
                </c:pt>
                <c:pt idx="23262">
                  <c:v>-1.5919399999999999</c:v>
                </c:pt>
                <c:pt idx="23263">
                  <c:v>-1.5895699999999999</c:v>
                </c:pt>
                <c:pt idx="23264">
                  <c:v>-1.58413</c:v>
                </c:pt>
                <c:pt idx="23265">
                  <c:v>-1.5786199999999999</c:v>
                </c:pt>
                <c:pt idx="23266">
                  <c:v>-1.57595</c:v>
                </c:pt>
                <c:pt idx="23267">
                  <c:v>-1.5767599999999999</c:v>
                </c:pt>
                <c:pt idx="23268">
                  <c:v>-1.58073</c:v>
                </c:pt>
                <c:pt idx="23269">
                  <c:v>-1.5882000000000001</c:v>
                </c:pt>
                <c:pt idx="23270">
                  <c:v>-1.59337</c:v>
                </c:pt>
                <c:pt idx="23271">
                  <c:v>-1.59945</c:v>
                </c:pt>
                <c:pt idx="23272">
                  <c:v>-1.6032200000000001</c:v>
                </c:pt>
                <c:pt idx="23273">
                  <c:v>-1.59995</c:v>
                </c:pt>
                <c:pt idx="23274">
                  <c:v>-1.59151</c:v>
                </c:pt>
                <c:pt idx="23275">
                  <c:v>-1.5875300000000001</c:v>
                </c:pt>
                <c:pt idx="23276">
                  <c:v>-1.6005199999999999</c:v>
                </c:pt>
                <c:pt idx="23277">
                  <c:v>-1.615</c:v>
                </c:pt>
                <c:pt idx="23278">
                  <c:v>-1.6211100000000001</c:v>
                </c:pt>
                <c:pt idx="23279">
                  <c:v>-1.6246</c:v>
                </c:pt>
                <c:pt idx="23280">
                  <c:v>-1.6236200000000001</c:v>
                </c:pt>
                <c:pt idx="23281">
                  <c:v>-1.6254</c:v>
                </c:pt>
                <c:pt idx="23282">
                  <c:v>-1.62564</c:v>
                </c:pt>
                <c:pt idx="23283">
                  <c:v>-1.63235</c:v>
                </c:pt>
                <c:pt idx="23284">
                  <c:v>-1.6373200000000001</c:v>
                </c:pt>
                <c:pt idx="23285">
                  <c:v>-1.6362099999999999</c:v>
                </c:pt>
                <c:pt idx="23286">
                  <c:v>-1.63906</c:v>
                </c:pt>
                <c:pt idx="23287">
                  <c:v>-1.6419999999999999</c:v>
                </c:pt>
                <c:pt idx="23288">
                  <c:v>-1.6485099999999999</c:v>
                </c:pt>
                <c:pt idx="23289">
                  <c:v>-1.65713</c:v>
                </c:pt>
                <c:pt idx="23290">
                  <c:v>-1.66839</c:v>
                </c:pt>
                <c:pt idx="23291">
                  <c:v>-1.6720299999999999</c:v>
                </c:pt>
                <c:pt idx="23292">
                  <c:v>-1.67431</c:v>
                </c:pt>
                <c:pt idx="23293">
                  <c:v>-1.68764</c:v>
                </c:pt>
                <c:pt idx="23294">
                  <c:v>-1.69594</c:v>
                </c:pt>
                <c:pt idx="23295">
                  <c:v>-1.70092</c:v>
                </c:pt>
                <c:pt idx="23296">
                  <c:v>-1.7037</c:v>
                </c:pt>
                <c:pt idx="23297">
                  <c:v>-1.70265</c:v>
                </c:pt>
                <c:pt idx="23298">
                  <c:v>-1.7022299999999999</c:v>
                </c:pt>
                <c:pt idx="23299">
                  <c:v>-1.70353</c:v>
                </c:pt>
                <c:pt idx="23300">
                  <c:v>-1.70391</c:v>
                </c:pt>
                <c:pt idx="23301">
                  <c:v>-1.70679</c:v>
                </c:pt>
                <c:pt idx="23302">
                  <c:v>-1.7109799999999999</c:v>
                </c:pt>
                <c:pt idx="23303">
                  <c:v>-1.72092</c:v>
                </c:pt>
                <c:pt idx="23304">
                  <c:v>-1.73387</c:v>
                </c:pt>
                <c:pt idx="23305">
                  <c:v>-1.7391300000000001</c:v>
                </c:pt>
                <c:pt idx="23306">
                  <c:v>-1.7445600000000001</c:v>
                </c:pt>
                <c:pt idx="23307">
                  <c:v>-1.74976</c:v>
                </c:pt>
                <c:pt idx="23308">
                  <c:v>-1.75804</c:v>
                </c:pt>
                <c:pt idx="23309">
                  <c:v>-1.7682899999999999</c:v>
                </c:pt>
                <c:pt idx="23310">
                  <c:v>-1.7738700000000001</c:v>
                </c:pt>
                <c:pt idx="23311">
                  <c:v>-1.77457</c:v>
                </c:pt>
                <c:pt idx="23312">
                  <c:v>-1.7767900000000001</c:v>
                </c:pt>
                <c:pt idx="23313">
                  <c:v>-1.7791300000000001</c:v>
                </c:pt>
                <c:pt idx="23314">
                  <c:v>-1.77806</c:v>
                </c:pt>
                <c:pt idx="23315">
                  <c:v>-1.78</c:v>
                </c:pt>
                <c:pt idx="23316">
                  <c:v>-1.7859400000000001</c:v>
                </c:pt>
                <c:pt idx="23317">
                  <c:v>-1.79332</c:v>
                </c:pt>
                <c:pt idx="23318">
                  <c:v>-1.79826</c:v>
                </c:pt>
                <c:pt idx="23319">
                  <c:v>-1.7975699999999999</c:v>
                </c:pt>
                <c:pt idx="23320">
                  <c:v>-1.7964100000000001</c:v>
                </c:pt>
                <c:pt idx="23321">
                  <c:v>-1.79695</c:v>
                </c:pt>
                <c:pt idx="23322">
                  <c:v>-1.7986599999999999</c:v>
                </c:pt>
                <c:pt idx="23323">
                  <c:v>-1.80322</c:v>
                </c:pt>
                <c:pt idx="23324">
                  <c:v>-1.8069</c:v>
                </c:pt>
                <c:pt idx="23325">
                  <c:v>-1.8077300000000001</c:v>
                </c:pt>
                <c:pt idx="23326">
                  <c:v>-1.8070600000000001</c:v>
                </c:pt>
                <c:pt idx="23327">
                  <c:v>-1.80871</c:v>
                </c:pt>
                <c:pt idx="23328">
                  <c:v>-1.81176</c:v>
                </c:pt>
                <c:pt idx="23329">
                  <c:v>-1.81819</c:v>
                </c:pt>
                <c:pt idx="23330">
                  <c:v>-1.8234900000000001</c:v>
                </c:pt>
                <c:pt idx="23331">
                  <c:v>-1.82237</c:v>
                </c:pt>
                <c:pt idx="23332">
                  <c:v>-1.81856</c:v>
                </c:pt>
                <c:pt idx="23333">
                  <c:v>-1.8172699999999999</c:v>
                </c:pt>
                <c:pt idx="23334">
                  <c:v>-1.8249200000000001</c:v>
                </c:pt>
                <c:pt idx="23335">
                  <c:v>-1.8302700000000001</c:v>
                </c:pt>
                <c:pt idx="23336">
                  <c:v>-1.8268500000000001</c:v>
                </c:pt>
                <c:pt idx="23337">
                  <c:v>-1.8261499999999999</c:v>
                </c:pt>
                <c:pt idx="23338">
                  <c:v>-1.82927</c:v>
                </c:pt>
                <c:pt idx="23339">
                  <c:v>-1.8269899999999999</c:v>
                </c:pt>
                <c:pt idx="23340">
                  <c:v>-1.8262499999999999</c:v>
                </c:pt>
                <c:pt idx="23341">
                  <c:v>-1.8261700000000001</c:v>
                </c:pt>
                <c:pt idx="23342">
                  <c:v>-1.8287599999999999</c:v>
                </c:pt>
                <c:pt idx="23343">
                  <c:v>-1.8314699999999999</c:v>
                </c:pt>
                <c:pt idx="23344">
                  <c:v>-1.83344</c:v>
                </c:pt>
                <c:pt idx="23345">
                  <c:v>-1.8307800000000001</c:v>
                </c:pt>
                <c:pt idx="23346">
                  <c:v>-1.82907</c:v>
                </c:pt>
                <c:pt idx="23347">
                  <c:v>-1.82677</c:v>
                </c:pt>
                <c:pt idx="23348">
                  <c:v>-1.8228899999999999</c:v>
                </c:pt>
                <c:pt idx="23349">
                  <c:v>-1.8169900000000001</c:v>
                </c:pt>
                <c:pt idx="23350">
                  <c:v>-1.8094699999999999</c:v>
                </c:pt>
                <c:pt idx="23351">
                  <c:v>-1.8031999999999999</c:v>
                </c:pt>
                <c:pt idx="23352">
                  <c:v>-1.80606</c:v>
                </c:pt>
                <c:pt idx="23353">
                  <c:v>-1.81674</c:v>
                </c:pt>
                <c:pt idx="23354">
                  <c:v>-1.8305100000000001</c:v>
                </c:pt>
                <c:pt idx="23355">
                  <c:v>-1.8368599999999999</c:v>
                </c:pt>
                <c:pt idx="23356">
                  <c:v>-1.8311500000000001</c:v>
                </c:pt>
                <c:pt idx="23357">
                  <c:v>-1.825</c:v>
                </c:pt>
                <c:pt idx="23358">
                  <c:v>-1.8161099999999999</c:v>
                </c:pt>
                <c:pt idx="23359">
                  <c:v>-1.8122799999999999</c:v>
                </c:pt>
                <c:pt idx="23360">
                  <c:v>-1.80745</c:v>
                </c:pt>
                <c:pt idx="23361">
                  <c:v>-1.80484</c:v>
                </c:pt>
                <c:pt idx="23362">
                  <c:v>-1.7985899999999999</c:v>
                </c:pt>
                <c:pt idx="23363">
                  <c:v>-1.79325</c:v>
                </c:pt>
                <c:pt idx="23364">
                  <c:v>-1.78762</c:v>
                </c:pt>
                <c:pt idx="23365">
                  <c:v>-1.7817000000000001</c:v>
                </c:pt>
                <c:pt idx="23366">
                  <c:v>-1.77806</c:v>
                </c:pt>
                <c:pt idx="23367">
                  <c:v>-1.7783899999999999</c:v>
                </c:pt>
                <c:pt idx="23368">
                  <c:v>-1.7782800000000001</c:v>
                </c:pt>
                <c:pt idx="23369">
                  <c:v>-1.7769200000000001</c:v>
                </c:pt>
                <c:pt idx="23370">
                  <c:v>-1.7815300000000001</c:v>
                </c:pt>
                <c:pt idx="23371">
                  <c:v>-1.7870999999999999</c:v>
                </c:pt>
                <c:pt idx="23372">
                  <c:v>-1.7882499999999999</c:v>
                </c:pt>
                <c:pt idx="23373">
                  <c:v>-1.79101</c:v>
                </c:pt>
                <c:pt idx="23374">
                  <c:v>-1.7954699999999999</c:v>
                </c:pt>
                <c:pt idx="23375">
                  <c:v>-1.8002199999999999</c:v>
                </c:pt>
                <c:pt idx="23376">
                  <c:v>-1.7998400000000001</c:v>
                </c:pt>
                <c:pt idx="23377">
                  <c:v>-1.7974600000000001</c:v>
                </c:pt>
                <c:pt idx="23378">
                  <c:v>-1.79193</c:v>
                </c:pt>
                <c:pt idx="23379">
                  <c:v>-1.78935</c:v>
                </c:pt>
                <c:pt idx="23380">
                  <c:v>-1.79233</c:v>
                </c:pt>
                <c:pt idx="23381">
                  <c:v>-1.7881899999999999</c:v>
                </c:pt>
                <c:pt idx="23382">
                  <c:v>-1.7822100000000001</c:v>
                </c:pt>
                <c:pt idx="23383">
                  <c:v>-1.7766299999999999</c:v>
                </c:pt>
                <c:pt idx="23384">
                  <c:v>-1.76715</c:v>
                </c:pt>
                <c:pt idx="23385">
                  <c:v>-1.76224</c:v>
                </c:pt>
                <c:pt idx="23386">
                  <c:v>-1.7598400000000001</c:v>
                </c:pt>
                <c:pt idx="23387">
                  <c:v>-1.7573000000000001</c:v>
                </c:pt>
                <c:pt idx="23388">
                  <c:v>-1.75271</c:v>
                </c:pt>
                <c:pt idx="23389">
                  <c:v>-1.7464599999999999</c:v>
                </c:pt>
                <c:pt idx="23390">
                  <c:v>-1.7448300000000001</c:v>
                </c:pt>
                <c:pt idx="23391">
                  <c:v>-1.7484299999999999</c:v>
                </c:pt>
                <c:pt idx="23392">
                  <c:v>-1.7538899999999999</c:v>
                </c:pt>
                <c:pt idx="23393">
                  <c:v>-1.75464</c:v>
                </c:pt>
                <c:pt idx="23394">
                  <c:v>-1.74878</c:v>
                </c:pt>
                <c:pt idx="23395">
                  <c:v>-1.7452300000000001</c:v>
                </c:pt>
                <c:pt idx="23396">
                  <c:v>-1.7494099999999999</c:v>
                </c:pt>
                <c:pt idx="23397">
                  <c:v>-1.7623899999999999</c:v>
                </c:pt>
                <c:pt idx="23398">
                  <c:v>-1.77044</c:v>
                </c:pt>
                <c:pt idx="23399">
                  <c:v>-1.77169</c:v>
                </c:pt>
                <c:pt idx="23400">
                  <c:v>-1.7667900000000001</c:v>
                </c:pt>
                <c:pt idx="23401">
                  <c:v>-1.7636099999999999</c:v>
                </c:pt>
                <c:pt idx="23402">
                  <c:v>-1.76573</c:v>
                </c:pt>
                <c:pt idx="23403">
                  <c:v>-1.7640800000000001</c:v>
                </c:pt>
                <c:pt idx="23404">
                  <c:v>-1.7578499999999999</c:v>
                </c:pt>
                <c:pt idx="23405">
                  <c:v>-1.7519</c:v>
                </c:pt>
                <c:pt idx="23406">
                  <c:v>-1.7468999999999999</c:v>
                </c:pt>
                <c:pt idx="23407">
                  <c:v>-1.7459199999999999</c:v>
                </c:pt>
                <c:pt idx="23408">
                  <c:v>-1.74908</c:v>
                </c:pt>
                <c:pt idx="23409">
                  <c:v>-1.75539</c:v>
                </c:pt>
                <c:pt idx="23410">
                  <c:v>-1.75352</c:v>
                </c:pt>
                <c:pt idx="23411">
                  <c:v>-1.7487600000000001</c:v>
                </c:pt>
                <c:pt idx="23412">
                  <c:v>-1.74793</c:v>
                </c:pt>
                <c:pt idx="23413">
                  <c:v>-1.74234</c:v>
                </c:pt>
                <c:pt idx="23414">
                  <c:v>-1.7354499999999999</c:v>
                </c:pt>
                <c:pt idx="23415">
                  <c:v>-1.72855</c:v>
                </c:pt>
                <c:pt idx="23416">
                  <c:v>-1.7203900000000001</c:v>
                </c:pt>
                <c:pt idx="23417">
                  <c:v>-1.7084299999999999</c:v>
                </c:pt>
                <c:pt idx="23418">
                  <c:v>-1.6954499999999999</c:v>
                </c:pt>
                <c:pt idx="23419">
                  <c:v>-1.6887099999999999</c:v>
                </c:pt>
                <c:pt idx="23420">
                  <c:v>-1.6811100000000001</c:v>
                </c:pt>
                <c:pt idx="23421">
                  <c:v>-1.6719200000000001</c:v>
                </c:pt>
                <c:pt idx="23422">
                  <c:v>-1.6683699999999999</c:v>
                </c:pt>
                <c:pt idx="23423">
                  <c:v>-1.66726</c:v>
                </c:pt>
                <c:pt idx="23424">
                  <c:v>-1.6734199999999999</c:v>
                </c:pt>
                <c:pt idx="23425">
                  <c:v>-1.67309</c:v>
                </c:pt>
                <c:pt idx="23426">
                  <c:v>-1.67041</c:v>
                </c:pt>
                <c:pt idx="23427">
                  <c:v>-1.663</c:v>
                </c:pt>
                <c:pt idx="23428">
                  <c:v>-1.6540900000000001</c:v>
                </c:pt>
                <c:pt idx="23429">
                  <c:v>-1.64581</c:v>
                </c:pt>
                <c:pt idx="23430">
                  <c:v>-1.6417299999999999</c:v>
                </c:pt>
                <c:pt idx="23431">
                  <c:v>-1.6434899999999999</c:v>
                </c:pt>
                <c:pt idx="23432">
                  <c:v>-1.64886</c:v>
                </c:pt>
                <c:pt idx="23433">
                  <c:v>-1.6568799999999999</c:v>
                </c:pt>
                <c:pt idx="23434">
                  <c:v>-1.6539900000000001</c:v>
                </c:pt>
                <c:pt idx="23435">
                  <c:v>-1.6474800000000001</c:v>
                </c:pt>
                <c:pt idx="23436">
                  <c:v>-1.64185</c:v>
                </c:pt>
                <c:pt idx="23437">
                  <c:v>-1.6363799999999999</c:v>
                </c:pt>
                <c:pt idx="23438">
                  <c:v>-1.6295900000000001</c:v>
                </c:pt>
                <c:pt idx="23439">
                  <c:v>-1.62978</c:v>
                </c:pt>
                <c:pt idx="23440">
                  <c:v>-1.63385</c:v>
                </c:pt>
                <c:pt idx="23441">
                  <c:v>-1.63032</c:v>
                </c:pt>
                <c:pt idx="23442">
                  <c:v>-1.6248899999999999</c:v>
                </c:pt>
                <c:pt idx="23443">
                  <c:v>-1.6186700000000001</c:v>
                </c:pt>
                <c:pt idx="23444">
                  <c:v>-1.61642</c:v>
                </c:pt>
                <c:pt idx="23445">
                  <c:v>-1.6172299999999999</c:v>
                </c:pt>
                <c:pt idx="23446">
                  <c:v>-1.61225</c:v>
                </c:pt>
                <c:pt idx="23447">
                  <c:v>-1.61148</c:v>
                </c:pt>
                <c:pt idx="23448">
                  <c:v>-1.6125100000000001</c:v>
                </c:pt>
                <c:pt idx="23449">
                  <c:v>-1.6090599999999999</c:v>
                </c:pt>
                <c:pt idx="23450">
                  <c:v>-1.59992</c:v>
                </c:pt>
                <c:pt idx="23451">
                  <c:v>-1.58884</c:v>
                </c:pt>
                <c:pt idx="23452">
                  <c:v>-1.58328</c:v>
                </c:pt>
                <c:pt idx="23453">
                  <c:v>-1.5820700000000001</c:v>
                </c:pt>
                <c:pt idx="23454">
                  <c:v>-1.5770900000000001</c:v>
                </c:pt>
                <c:pt idx="23455">
                  <c:v>-1.5699099999999999</c:v>
                </c:pt>
                <c:pt idx="23456">
                  <c:v>-1.56965</c:v>
                </c:pt>
                <c:pt idx="23457">
                  <c:v>-1.5772699999999999</c:v>
                </c:pt>
                <c:pt idx="23458">
                  <c:v>-1.5821400000000001</c:v>
                </c:pt>
                <c:pt idx="23459">
                  <c:v>-1.5795300000000001</c:v>
                </c:pt>
                <c:pt idx="23460">
                  <c:v>-1.5714300000000001</c:v>
                </c:pt>
                <c:pt idx="23461">
                  <c:v>-1.5565</c:v>
                </c:pt>
                <c:pt idx="23462">
                  <c:v>-1.54626</c:v>
                </c:pt>
                <c:pt idx="23463">
                  <c:v>-1.54623</c:v>
                </c:pt>
                <c:pt idx="23464">
                  <c:v>-1.5502199999999999</c:v>
                </c:pt>
                <c:pt idx="23465">
                  <c:v>-1.5509299999999999</c:v>
                </c:pt>
                <c:pt idx="23466">
                  <c:v>-1.54541</c:v>
                </c:pt>
                <c:pt idx="23467">
                  <c:v>-1.5331699999999999</c:v>
                </c:pt>
                <c:pt idx="23468">
                  <c:v>-1.5145</c:v>
                </c:pt>
                <c:pt idx="23469">
                  <c:v>-1.4931300000000001</c:v>
                </c:pt>
                <c:pt idx="23470">
                  <c:v>-1.4849000000000001</c:v>
                </c:pt>
                <c:pt idx="23471">
                  <c:v>-1.48926</c:v>
                </c:pt>
                <c:pt idx="23472">
                  <c:v>-1.4947699999999999</c:v>
                </c:pt>
                <c:pt idx="23473">
                  <c:v>-1.48997</c:v>
                </c:pt>
                <c:pt idx="23474">
                  <c:v>-1.4834700000000001</c:v>
                </c:pt>
                <c:pt idx="23475">
                  <c:v>-1.4811000000000001</c:v>
                </c:pt>
                <c:pt idx="23476">
                  <c:v>-1.4779500000000001</c:v>
                </c:pt>
                <c:pt idx="23477">
                  <c:v>-1.4753700000000001</c:v>
                </c:pt>
                <c:pt idx="23478">
                  <c:v>-1.47197</c:v>
                </c:pt>
                <c:pt idx="23479">
                  <c:v>-1.46601</c:v>
                </c:pt>
                <c:pt idx="23480">
                  <c:v>-1.4600900000000001</c:v>
                </c:pt>
                <c:pt idx="23481">
                  <c:v>-1.4560500000000001</c:v>
                </c:pt>
                <c:pt idx="23482">
                  <c:v>-1.45394</c:v>
                </c:pt>
                <c:pt idx="23483">
                  <c:v>-1.4511700000000001</c:v>
                </c:pt>
                <c:pt idx="23484">
                  <c:v>-1.44154</c:v>
                </c:pt>
                <c:pt idx="23485">
                  <c:v>-1.4285300000000001</c:v>
                </c:pt>
                <c:pt idx="23486">
                  <c:v>-1.4218200000000001</c:v>
                </c:pt>
                <c:pt idx="23487">
                  <c:v>-1.4225300000000001</c:v>
                </c:pt>
                <c:pt idx="23488">
                  <c:v>-1.4231</c:v>
                </c:pt>
                <c:pt idx="23489">
                  <c:v>-1.4195899999999999</c:v>
                </c:pt>
                <c:pt idx="23490">
                  <c:v>-1.4196899999999999</c:v>
                </c:pt>
                <c:pt idx="23491">
                  <c:v>-1.4123300000000001</c:v>
                </c:pt>
                <c:pt idx="23492">
                  <c:v>-1.39577</c:v>
                </c:pt>
                <c:pt idx="23493">
                  <c:v>-1.3866499999999999</c:v>
                </c:pt>
                <c:pt idx="23494">
                  <c:v>-1.3834299999999999</c:v>
                </c:pt>
                <c:pt idx="23495">
                  <c:v>-1.3796200000000001</c:v>
                </c:pt>
                <c:pt idx="23496">
                  <c:v>-1.38198</c:v>
                </c:pt>
                <c:pt idx="23497">
                  <c:v>-1.38476</c:v>
                </c:pt>
                <c:pt idx="23498">
                  <c:v>-1.3835599999999999</c:v>
                </c:pt>
                <c:pt idx="23499">
                  <c:v>-1.3781600000000001</c:v>
                </c:pt>
                <c:pt idx="23500">
                  <c:v>-1.3716600000000001</c:v>
                </c:pt>
                <c:pt idx="23501">
                  <c:v>-1.35917</c:v>
                </c:pt>
                <c:pt idx="23502">
                  <c:v>-1.3438300000000001</c:v>
                </c:pt>
                <c:pt idx="23503">
                  <c:v>-1.33508</c:v>
                </c:pt>
                <c:pt idx="23504">
                  <c:v>-1.33403</c:v>
                </c:pt>
                <c:pt idx="23505">
                  <c:v>-1.3330900000000001</c:v>
                </c:pt>
                <c:pt idx="23506">
                  <c:v>-1.32542</c:v>
                </c:pt>
                <c:pt idx="23507">
                  <c:v>-1.3136000000000001</c:v>
                </c:pt>
                <c:pt idx="23508">
                  <c:v>-1.30288</c:v>
                </c:pt>
                <c:pt idx="23509">
                  <c:v>-1.2922199999999999</c:v>
                </c:pt>
                <c:pt idx="23510">
                  <c:v>-1.28491</c:v>
                </c:pt>
                <c:pt idx="23511">
                  <c:v>-1.2820400000000001</c:v>
                </c:pt>
                <c:pt idx="23512">
                  <c:v>-1.28169</c:v>
                </c:pt>
                <c:pt idx="23513">
                  <c:v>-1.2793600000000001</c:v>
                </c:pt>
                <c:pt idx="23514">
                  <c:v>-1.2758700000000001</c:v>
                </c:pt>
                <c:pt idx="23515">
                  <c:v>-1.26942</c:v>
                </c:pt>
                <c:pt idx="23516">
                  <c:v>-1.2611600000000001</c:v>
                </c:pt>
                <c:pt idx="23517">
                  <c:v>-1.2497100000000001</c:v>
                </c:pt>
                <c:pt idx="23518">
                  <c:v>-1.24413</c:v>
                </c:pt>
                <c:pt idx="23519">
                  <c:v>-1.24146</c:v>
                </c:pt>
                <c:pt idx="23520">
                  <c:v>-1.23804</c:v>
                </c:pt>
                <c:pt idx="23521">
                  <c:v>-1.23228</c:v>
                </c:pt>
                <c:pt idx="23522">
                  <c:v>-1.2251099999999999</c:v>
                </c:pt>
                <c:pt idx="23523">
                  <c:v>-1.2216100000000001</c:v>
                </c:pt>
                <c:pt idx="23524">
                  <c:v>-1.21753</c:v>
                </c:pt>
                <c:pt idx="23525">
                  <c:v>-1.2134199999999999</c:v>
                </c:pt>
                <c:pt idx="23526">
                  <c:v>-1.2056800000000001</c:v>
                </c:pt>
                <c:pt idx="23527">
                  <c:v>-1.1968000000000001</c:v>
                </c:pt>
                <c:pt idx="23528">
                  <c:v>-1.19204</c:v>
                </c:pt>
                <c:pt idx="23529">
                  <c:v>-1.18699</c:v>
                </c:pt>
                <c:pt idx="23530">
                  <c:v>-1.1849799999999999</c:v>
                </c:pt>
                <c:pt idx="23531">
                  <c:v>-1.18519</c:v>
                </c:pt>
                <c:pt idx="23532">
                  <c:v>-1.1833499999999999</c:v>
                </c:pt>
                <c:pt idx="23533">
                  <c:v>-1.18052</c:v>
                </c:pt>
                <c:pt idx="23534">
                  <c:v>-1.1762600000000001</c:v>
                </c:pt>
                <c:pt idx="23535">
                  <c:v>-1.1696899999999999</c:v>
                </c:pt>
                <c:pt idx="23536">
                  <c:v>-1.16408</c:v>
                </c:pt>
                <c:pt idx="23537">
                  <c:v>-1.1584300000000001</c:v>
                </c:pt>
                <c:pt idx="23538">
                  <c:v>-1.15506</c:v>
                </c:pt>
                <c:pt idx="23539">
                  <c:v>-1.15449</c:v>
                </c:pt>
                <c:pt idx="23540">
                  <c:v>-1.1528799999999999</c:v>
                </c:pt>
                <c:pt idx="23541">
                  <c:v>-1.14872</c:v>
                </c:pt>
                <c:pt idx="23542">
                  <c:v>-1.14974</c:v>
                </c:pt>
                <c:pt idx="23543">
                  <c:v>-1.15578</c:v>
                </c:pt>
                <c:pt idx="23544">
                  <c:v>-1.1553</c:v>
                </c:pt>
                <c:pt idx="23545">
                  <c:v>-1.1517999999999999</c:v>
                </c:pt>
                <c:pt idx="23546">
                  <c:v>-1.1503300000000001</c:v>
                </c:pt>
                <c:pt idx="23547">
                  <c:v>-1.1495</c:v>
                </c:pt>
                <c:pt idx="23548">
                  <c:v>-1.1446000000000001</c:v>
                </c:pt>
                <c:pt idx="23549">
                  <c:v>-1.13608</c:v>
                </c:pt>
                <c:pt idx="23550">
                  <c:v>-1.1238900000000001</c:v>
                </c:pt>
                <c:pt idx="23551">
                  <c:v>-1.11263</c:v>
                </c:pt>
                <c:pt idx="23552">
                  <c:v>-1.10812</c:v>
                </c:pt>
                <c:pt idx="23553">
                  <c:v>-1.1057699999999999</c:v>
                </c:pt>
                <c:pt idx="23554">
                  <c:v>-1.1058600000000001</c:v>
                </c:pt>
                <c:pt idx="23555">
                  <c:v>-1.10686</c:v>
                </c:pt>
                <c:pt idx="23556">
                  <c:v>-1.1045</c:v>
                </c:pt>
                <c:pt idx="23557">
                  <c:v>-1.1020399999999999</c:v>
                </c:pt>
                <c:pt idx="23558">
                  <c:v>-1.10002</c:v>
                </c:pt>
                <c:pt idx="23559">
                  <c:v>-1.0969899999999999</c:v>
                </c:pt>
                <c:pt idx="23560">
                  <c:v>-1.09335</c:v>
                </c:pt>
                <c:pt idx="23561">
                  <c:v>-1.09127</c:v>
                </c:pt>
                <c:pt idx="23562">
                  <c:v>-1.0887800000000001</c:v>
                </c:pt>
                <c:pt idx="23563">
                  <c:v>-1.0831999999999999</c:v>
                </c:pt>
                <c:pt idx="23564">
                  <c:v>-1.0827100000000001</c:v>
                </c:pt>
                <c:pt idx="23565">
                  <c:v>-1.08063</c:v>
                </c:pt>
                <c:pt idx="23566">
                  <c:v>-1.07637</c:v>
                </c:pt>
                <c:pt idx="23567">
                  <c:v>-1.07463</c:v>
                </c:pt>
                <c:pt idx="23568">
                  <c:v>-1.0766199999999999</c:v>
                </c:pt>
                <c:pt idx="23569">
                  <c:v>-1.07142</c:v>
                </c:pt>
                <c:pt idx="23570">
                  <c:v>-1.06219</c:v>
                </c:pt>
                <c:pt idx="23571">
                  <c:v>-1.0599099999999999</c:v>
                </c:pt>
                <c:pt idx="23572">
                  <c:v>-1.06186</c:v>
                </c:pt>
                <c:pt idx="23573">
                  <c:v>-1.0619000000000001</c:v>
                </c:pt>
                <c:pt idx="23574">
                  <c:v>-1.0530900000000001</c:v>
                </c:pt>
                <c:pt idx="23575">
                  <c:v>-1.0456099999999999</c:v>
                </c:pt>
                <c:pt idx="23576">
                  <c:v>-1.0440499999999999</c:v>
                </c:pt>
                <c:pt idx="23577">
                  <c:v>-1.0436399999999999</c:v>
                </c:pt>
                <c:pt idx="23578">
                  <c:v>-1.03491</c:v>
                </c:pt>
                <c:pt idx="23579">
                  <c:v>-1.0297400000000001</c:v>
                </c:pt>
                <c:pt idx="23580">
                  <c:v>-1.0259400000000001</c:v>
                </c:pt>
                <c:pt idx="23581">
                  <c:v>-1.01955</c:v>
                </c:pt>
                <c:pt idx="23582">
                  <c:v>-1.00806</c:v>
                </c:pt>
                <c:pt idx="23583">
                  <c:v>-0.99953199999999998</c:v>
                </c:pt>
                <c:pt idx="23584">
                  <c:v>-0.99992300000000001</c:v>
                </c:pt>
                <c:pt idx="23585">
                  <c:v>-1.0033300000000001</c:v>
                </c:pt>
                <c:pt idx="23586">
                  <c:v>-0.99782300000000002</c:v>
                </c:pt>
                <c:pt idx="23587">
                  <c:v>-0.98745700000000003</c:v>
                </c:pt>
                <c:pt idx="23588">
                  <c:v>-0.99149200000000004</c:v>
                </c:pt>
                <c:pt idx="23589">
                  <c:v>-0.99442399999999997</c:v>
                </c:pt>
                <c:pt idx="23590">
                  <c:v>-0.98857200000000001</c:v>
                </c:pt>
                <c:pt idx="23591">
                  <c:v>-0.98181600000000002</c:v>
                </c:pt>
                <c:pt idx="23592">
                  <c:v>-0.98288600000000004</c:v>
                </c:pt>
                <c:pt idx="23593">
                  <c:v>-0.98617500000000002</c:v>
                </c:pt>
                <c:pt idx="23594">
                  <c:v>-0.98193900000000001</c:v>
                </c:pt>
                <c:pt idx="23595">
                  <c:v>-0.982877</c:v>
                </c:pt>
                <c:pt idx="23596">
                  <c:v>-0.98281799999999997</c:v>
                </c:pt>
                <c:pt idx="23597">
                  <c:v>-0.97889199999999998</c:v>
                </c:pt>
                <c:pt idx="23598">
                  <c:v>-0.97051500000000002</c:v>
                </c:pt>
                <c:pt idx="23599">
                  <c:v>-0.95994599999999997</c:v>
                </c:pt>
                <c:pt idx="23600">
                  <c:v>-0.94978499999999999</c:v>
                </c:pt>
                <c:pt idx="23601">
                  <c:v>-0.94510899999999998</c:v>
                </c:pt>
                <c:pt idx="23602">
                  <c:v>-0.940029</c:v>
                </c:pt>
                <c:pt idx="23603">
                  <c:v>-0.93708800000000003</c:v>
                </c:pt>
                <c:pt idx="23604">
                  <c:v>-0.94183600000000001</c:v>
                </c:pt>
                <c:pt idx="23605">
                  <c:v>-0.94363399999999997</c:v>
                </c:pt>
                <c:pt idx="23606">
                  <c:v>-0.95016500000000004</c:v>
                </c:pt>
                <c:pt idx="23607">
                  <c:v>-0.95146299999999995</c:v>
                </c:pt>
                <c:pt idx="23608">
                  <c:v>-0.94256899999999999</c:v>
                </c:pt>
                <c:pt idx="23609">
                  <c:v>-0.93310300000000002</c:v>
                </c:pt>
                <c:pt idx="23610">
                  <c:v>-0.93624099999999999</c:v>
                </c:pt>
                <c:pt idx="23611">
                  <c:v>-0.93826200000000004</c:v>
                </c:pt>
                <c:pt idx="23612">
                  <c:v>-0.93771400000000005</c:v>
                </c:pt>
                <c:pt idx="23613">
                  <c:v>-0.93609900000000001</c:v>
                </c:pt>
                <c:pt idx="23614">
                  <c:v>-0.92776499999999995</c:v>
                </c:pt>
                <c:pt idx="23615">
                  <c:v>-0.91941200000000001</c:v>
                </c:pt>
                <c:pt idx="23616">
                  <c:v>-0.91290700000000002</c:v>
                </c:pt>
                <c:pt idx="23617">
                  <c:v>-0.90825</c:v>
                </c:pt>
                <c:pt idx="23618">
                  <c:v>-0.90258000000000005</c:v>
                </c:pt>
                <c:pt idx="23619">
                  <c:v>-0.89319000000000004</c:v>
                </c:pt>
                <c:pt idx="23620">
                  <c:v>-0.883405</c:v>
                </c:pt>
                <c:pt idx="23621">
                  <c:v>-0.87964900000000001</c:v>
                </c:pt>
                <c:pt idx="23622">
                  <c:v>-0.88486600000000004</c:v>
                </c:pt>
                <c:pt idx="23623">
                  <c:v>-0.88889899999999999</c:v>
                </c:pt>
                <c:pt idx="23624">
                  <c:v>-0.88922100000000004</c:v>
                </c:pt>
                <c:pt idx="23625">
                  <c:v>-0.89348300000000003</c:v>
                </c:pt>
                <c:pt idx="23626">
                  <c:v>-0.89490099999999995</c:v>
                </c:pt>
                <c:pt idx="23627">
                  <c:v>-0.89837400000000001</c:v>
                </c:pt>
                <c:pt idx="23628">
                  <c:v>-0.90340600000000004</c:v>
                </c:pt>
                <c:pt idx="23629">
                  <c:v>-0.90131700000000003</c:v>
                </c:pt>
                <c:pt idx="23630">
                  <c:v>-0.90164100000000003</c:v>
                </c:pt>
                <c:pt idx="23631">
                  <c:v>-0.90482499999999999</c:v>
                </c:pt>
                <c:pt idx="23632">
                  <c:v>-0.91024000000000005</c:v>
                </c:pt>
                <c:pt idx="23633">
                  <c:v>-0.91631700000000005</c:v>
                </c:pt>
                <c:pt idx="23634">
                  <c:v>-0.91572299999999995</c:v>
                </c:pt>
                <c:pt idx="23635">
                  <c:v>-0.91262799999999999</c:v>
                </c:pt>
                <c:pt idx="23636">
                  <c:v>-0.91249899999999995</c:v>
                </c:pt>
                <c:pt idx="23637">
                  <c:v>-0.91061300000000001</c:v>
                </c:pt>
                <c:pt idx="23638">
                  <c:v>-0.90751400000000004</c:v>
                </c:pt>
                <c:pt idx="23639">
                  <c:v>-0.90922800000000004</c:v>
                </c:pt>
                <c:pt idx="23640">
                  <c:v>-0.91536399999999996</c:v>
                </c:pt>
                <c:pt idx="23641">
                  <c:v>-0.922234</c:v>
                </c:pt>
                <c:pt idx="23642">
                  <c:v>-0.91881800000000002</c:v>
                </c:pt>
                <c:pt idx="23643">
                  <c:v>-0.91511200000000004</c:v>
                </c:pt>
                <c:pt idx="23644">
                  <c:v>-0.91209200000000001</c:v>
                </c:pt>
                <c:pt idx="23645">
                  <c:v>-0.909856</c:v>
                </c:pt>
                <c:pt idx="23646">
                  <c:v>-0.91281199999999996</c:v>
                </c:pt>
                <c:pt idx="23647">
                  <c:v>-0.92587600000000003</c:v>
                </c:pt>
                <c:pt idx="23648">
                  <c:v>-0.92496599999999995</c:v>
                </c:pt>
                <c:pt idx="23649">
                  <c:v>-0.92163600000000001</c:v>
                </c:pt>
                <c:pt idx="23650">
                  <c:v>-0.91029199999999999</c:v>
                </c:pt>
                <c:pt idx="23651">
                  <c:v>-0.89935799999999999</c:v>
                </c:pt>
                <c:pt idx="23652">
                  <c:v>-0.889235</c:v>
                </c:pt>
                <c:pt idx="23653">
                  <c:v>-0.88243799999999994</c:v>
                </c:pt>
                <c:pt idx="23654">
                  <c:v>-0.87590900000000005</c:v>
                </c:pt>
                <c:pt idx="23655">
                  <c:v>-0.87251699999999999</c:v>
                </c:pt>
                <c:pt idx="23656">
                  <c:v>-0.87727100000000002</c:v>
                </c:pt>
                <c:pt idx="23657">
                  <c:v>-0.88572399999999996</c:v>
                </c:pt>
                <c:pt idx="23658">
                  <c:v>-0.88897199999999998</c:v>
                </c:pt>
                <c:pt idx="23659">
                  <c:v>-0.89343799999999995</c:v>
                </c:pt>
                <c:pt idx="23660">
                  <c:v>-0.89023399999999997</c:v>
                </c:pt>
                <c:pt idx="23661">
                  <c:v>-0.89112599999999997</c:v>
                </c:pt>
                <c:pt idx="23662">
                  <c:v>-0.88688299999999998</c:v>
                </c:pt>
                <c:pt idx="23663">
                  <c:v>-0.88228399999999996</c:v>
                </c:pt>
                <c:pt idx="23664">
                  <c:v>-0.87626800000000005</c:v>
                </c:pt>
                <c:pt idx="23665">
                  <c:v>-0.87670499999999996</c:v>
                </c:pt>
                <c:pt idx="23666">
                  <c:v>-0.87663400000000002</c:v>
                </c:pt>
                <c:pt idx="23667">
                  <c:v>-0.86907299999999998</c:v>
                </c:pt>
                <c:pt idx="23668">
                  <c:v>-0.87072499999999997</c:v>
                </c:pt>
                <c:pt idx="23669">
                  <c:v>-0.87840399999999996</c:v>
                </c:pt>
                <c:pt idx="23670">
                  <c:v>-0.888405</c:v>
                </c:pt>
                <c:pt idx="23671">
                  <c:v>-0.88934299999999999</c:v>
                </c:pt>
                <c:pt idx="23672">
                  <c:v>-0.88400400000000001</c:v>
                </c:pt>
                <c:pt idx="23673">
                  <c:v>-0.87866599999999995</c:v>
                </c:pt>
                <c:pt idx="23674">
                  <c:v>-0.87926300000000002</c:v>
                </c:pt>
                <c:pt idx="23675">
                  <c:v>-0.87960000000000005</c:v>
                </c:pt>
                <c:pt idx="23676">
                  <c:v>-0.87530799999999997</c:v>
                </c:pt>
                <c:pt idx="23677">
                  <c:v>-0.87196799999999997</c:v>
                </c:pt>
                <c:pt idx="23678">
                  <c:v>-0.87016099999999996</c:v>
                </c:pt>
                <c:pt idx="23679">
                  <c:v>-0.864846</c:v>
                </c:pt>
                <c:pt idx="23680">
                  <c:v>-0.86146100000000003</c:v>
                </c:pt>
                <c:pt idx="23681">
                  <c:v>-0.86022200000000004</c:v>
                </c:pt>
                <c:pt idx="23682">
                  <c:v>-0.86760899999999996</c:v>
                </c:pt>
                <c:pt idx="23683">
                  <c:v>-0.881019</c:v>
                </c:pt>
                <c:pt idx="23684">
                  <c:v>-0.88368500000000005</c:v>
                </c:pt>
                <c:pt idx="23685">
                  <c:v>-0.87142699999999995</c:v>
                </c:pt>
                <c:pt idx="23686">
                  <c:v>-0.85113799999999995</c:v>
                </c:pt>
                <c:pt idx="23687">
                  <c:v>-0.84038199999999996</c:v>
                </c:pt>
                <c:pt idx="23688">
                  <c:v>-0.83796400000000004</c:v>
                </c:pt>
                <c:pt idx="23689">
                  <c:v>-0.83990299999999996</c:v>
                </c:pt>
                <c:pt idx="23690">
                  <c:v>-0.84373299999999996</c:v>
                </c:pt>
                <c:pt idx="23691">
                  <c:v>-0.85214599999999996</c:v>
                </c:pt>
                <c:pt idx="23692">
                  <c:v>-0.858491</c:v>
                </c:pt>
                <c:pt idx="23693">
                  <c:v>-0.85724</c:v>
                </c:pt>
                <c:pt idx="23694">
                  <c:v>-0.86821400000000004</c:v>
                </c:pt>
                <c:pt idx="23695">
                  <c:v>-0.87541400000000003</c:v>
                </c:pt>
                <c:pt idx="23696">
                  <c:v>-0.88031099999999995</c:v>
                </c:pt>
                <c:pt idx="23697">
                  <c:v>-0.88137399999999999</c:v>
                </c:pt>
                <c:pt idx="23698">
                  <c:v>-0.87990299999999999</c:v>
                </c:pt>
                <c:pt idx="23699">
                  <c:v>-0.88524899999999995</c:v>
                </c:pt>
                <c:pt idx="23700">
                  <c:v>-0.89297700000000002</c:v>
                </c:pt>
                <c:pt idx="23701">
                  <c:v>-0.893895</c:v>
                </c:pt>
                <c:pt idx="23702">
                  <c:v>-0.89128600000000002</c:v>
                </c:pt>
                <c:pt idx="23703">
                  <c:v>-0.89318200000000003</c:v>
                </c:pt>
                <c:pt idx="23704">
                  <c:v>-0.893621</c:v>
                </c:pt>
                <c:pt idx="23705">
                  <c:v>-0.89387700000000003</c:v>
                </c:pt>
                <c:pt idx="23706">
                  <c:v>-0.89313299999999995</c:v>
                </c:pt>
                <c:pt idx="23707">
                  <c:v>-0.88819099999999995</c:v>
                </c:pt>
                <c:pt idx="23708">
                  <c:v>-0.88158999999999998</c:v>
                </c:pt>
                <c:pt idx="23709">
                  <c:v>-0.87727200000000005</c:v>
                </c:pt>
                <c:pt idx="23710">
                  <c:v>-0.88186299999999995</c:v>
                </c:pt>
                <c:pt idx="23711">
                  <c:v>-0.89093500000000003</c:v>
                </c:pt>
                <c:pt idx="23712">
                  <c:v>-0.89729599999999998</c:v>
                </c:pt>
                <c:pt idx="23713">
                  <c:v>-0.90234300000000001</c:v>
                </c:pt>
                <c:pt idx="23714">
                  <c:v>-0.90172799999999997</c:v>
                </c:pt>
                <c:pt idx="23715">
                  <c:v>-0.89986299999999997</c:v>
                </c:pt>
                <c:pt idx="23716">
                  <c:v>-0.90674500000000002</c:v>
                </c:pt>
                <c:pt idx="23717">
                  <c:v>-0.91914899999999999</c:v>
                </c:pt>
                <c:pt idx="23718">
                  <c:v>-0.92806500000000003</c:v>
                </c:pt>
                <c:pt idx="23719">
                  <c:v>-0.930122</c:v>
                </c:pt>
                <c:pt idx="23720">
                  <c:v>-0.93332899999999996</c:v>
                </c:pt>
                <c:pt idx="23721">
                  <c:v>-0.93934499999999999</c:v>
                </c:pt>
                <c:pt idx="23722">
                  <c:v>-0.94246799999999997</c:v>
                </c:pt>
                <c:pt idx="23723">
                  <c:v>-0.93896800000000002</c:v>
                </c:pt>
                <c:pt idx="23724">
                  <c:v>-0.93207600000000002</c:v>
                </c:pt>
                <c:pt idx="23725">
                  <c:v>-0.92670399999999997</c:v>
                </c:pt>
                <c:pt idx="23726">
                  <c:v>-0.92527999999999999</c:v>
                </c:pt>
                <c:pt idx="23727">
                  <c:v>-0.92914699999999995</c:v>
                </c:pt>
                <c:pt idx="23728">
                  <c:v>-0.93535599999999997</c:v>
                </c:pt>
                <c:pt idx="23729">
                  <c:v>-0.93879299999999999</c:v>
                </c:pt>
                <c:pt idx="23730">
                  <c:v>-0.94215199999999999</c:v>
                </c:pt>
                <c:pt idx="23731">
                  <c:v>-0.94481000000000004</c:v>
                </c:pt>
                <c:pt idx="23732">
                  <c:v>-0.94297600000000004</c:v>
                </c:pt>
                <c:pt idx="23733">
                  <c:v>-0.94871499999999997</c:v>
                </c:pt>
                <c:pt idx="23734">
                  <c:v>-0.95468900000000001</c:v>
                </c:pt>
                <c:pt idx="23735">
                  <c:v>-0.954044</c:v>
                </c:pt>
                <c:pt idx="23736">
                  <c:v>-0.95645400000000003</c:v>
                </c:pt>
                <c:pt idx="23737">
                  <c:v>-0.95748100000000003</c:v>
                </c:pt>
                <c:pt idx="23738">
                  <c:v>-0.96032200000000001</c:v>
                </c:pt>
                <c:pt idx="23739">
                  <c:v>-0.96482999999999997</c:v>
                </c:pt>
                <c:pt idx="23740">
                  <c:v>-0.96731800000000001</c:v>
                </c:pt>
                <c:pt idx="23741">
                  <c:v>-0.97312399999999999</c:v>
                </c:pt>
                <c:pt idx="23742">
                  <c:v>-0.978468</c:v>
                </c:pt>
                <c:pt idx="23743">
                  <c:v>-0.97635400000000006</c:v>
                </c:pt>
                <c:pt idx="23744">
                  <c:v>-0.97548699999999999</c:v>
                </c:pt>
                <c:pt idx="23745">
                  <c:v>-0.97547200000000001</c:v>
                </c:pt>
                <c:pt idx="23746">
                  <c:v>-0.976746</c:v>
                </c:pt>
                <c:pt idx="23747">
                  <c:v>-0.97520499999999999</c:v>
                </c:pt>
                <c:pt idx="23748">
                  <c:v>-0.97572800000000004</c:v>
                </c:pt>
                <c:pt idx="23749">
                  <c:v>-0.97826999999999997</c:v>
                </c:pt>
                <c:pt idx="23750">
                  <c:v>-0.98333700000000002</c:v>
                </c:pt>
                <c:pt idx="23751">
                  <c:v>-0.98579700000000003</c:v>
                </c:pt>
                <c:pt idx="23752">
                  <c:v>-0.98361900000000002</c:v>
                </c:pt>
                <c:pt idx="23753">
                  <c:v>-0.97819800000000001</c:v>
                </c:pt>
                <c:pt idx="23754">
                  <c:v>-0.97415799999999997</c:v>
                </c:pt>
                <c:pt idx="23755">
                  <c:v>-0.97300799999999998</c:v>
                </c:pt>
                <c:pt idx="23756">
                  <c:v>-0.97655499999999995</c:v>
                </c:pt>
                <c:pt idx="23757">
                  <c:v>-0.98064499999999999</c:v>
                </c:pt>
                <c:pt idx="23758">
                  <c:v>-0.98555099999999995</c:v>
                </c:pt>
                <c:pt idx="23759">
                  <c:v>-0.99047099999999999</c:v>
                </c:pt>
                <c:pt idx="23760">
                  <c:v>-0.98576600000000003</c:v>
                </c:pt>
                <c:pt idx="23761">
                  <c:v>-0.97972899999999996</c:v>
                </c:pt>
                <c:pt idx="23762">
                  <c:v>-0.97918400000000005</c:v>
                </c:pt>
                <c:pt idx="23763">
                  <c:v>-0.97671300000000005</c:v>
                </c:pt>
                <c:pt idx="23764">
                  <c:v>-0.970383</c:v>
                </c:pt>
                <c:pt idx="23765">
                  <c:v>-0.965082</c:v>
                </c:pt>
                <c:pt idx="23766">
                  <c:v>-0.96681099999999998</c:v>
                </c:pt>
                <c:pt idx="23767">
                  <c:v>-0.97021500000000005</c:v>
                </c:pt>
                <c:pt idx="23768">
                  <c:v>-0.97030700000000003</c:v>
                </c:pt>
                <c:pt idx="23769">
                  <c:v>-0.96437200000000001</c:v>
                </c:pt>
                <c:pt idx="23770">
                  <c:v>-0.962557</c:v>
                </c:pt>
                <c:pt idx="23771">
                  <c:v>-0.96032899999999999</c:v>
                </c:pt>
                <c:pt idx="23772">
                  <c:v>-0.96316400000000002</c:v>
                </c:pt>
                <c:pt idx="23773">
                  <c:v>-0.96378900000000001</c:v>
                </c:pt>
                <c:pt idx="23774">
                  <c:v>-0.96365299999999998</c:v>
                </c:pt>
                <c:pt idx="23775">
                  <c:v>-0.962669</c:v>
                </c:pt>
                <c:pt idx="23776">
                  <c:v>-0.96313400000000005</c:v>
                </c:pt>
                <c:pt idx="23777">
                  <c:v>-0.96646900000000002</c:v>
                </c:pt>
                <c:pt idx="23778">
                  <c:v>-0.96812299999999996</c:v>
                </c:pt>
                <c:pt idx="23779">
                  <c:v>-0.96440199999999998</c:v>
                </c:pt>
                <c:pt idx="23780">
                  <c:v>-0.96121800000000002</c:v>
                </c:pt>
                <c:pt idx="23781">
                  <c:v>-0.96038599999999996</c:v>
                </c:pt>
                <c:pt idx="23782">
                  <c:v>-0.97605699999999995</c:v>
                </c:pt>
                <c:pt idx="23783">
                  <c:v>-0.98553800000000003</c:v>
                </c:pt>
                <c:pt idx="23784">
                  <c:v>-0.98491600000000001</c:v>
                </c:pt>
                <c:pt idx="23785">
                  <c:v>-0.98341400000000001</c:v>
                </c:pt>
                <c:pt idx="23786">
                  <c:v>-0.97923899999999997</c:v>
                </c:pt>
                <c:pt idx="23787">
                  <c:v>-0.97159099999999998</c:v>
                </c:pt>
                <c:pt idx="23788">
                  <c:v>-0.97051699999999996</c:v>
                </c:pt>
                <c:pt idx="23789">
                  <c:v>-0.97776399999999997</c:v>
                </c:pt>
                <c:pt idx="23790">
                  <c:v>-0.98746900000000004</c:v>
                </c:pt>
                <c:pt idx="23791">
                  <c:v>-0.992147</c:v>
                </c:pt>
                <c:pt idx="23792">
                  <c:v>-0.99623300000000004</c:v>
                </c:pt>
                <c:pt idx="23793">
                  <c:v>-0.99827500000000002</c:v>
                </c:pt>
                <c:pt idx="23794">
                  <c:v>-1.0033300000000001</c:v>
                </c:pt>
                <c:pt idx="23795">
                  <c:v>-1.0079199999999999</c:v>
                </c:pt>
                <c:pt idx="23796">
                  <c:v>-1.01658</c:v>
                </c:pt>
                <c:pt idx="23797">
                  <c:v>-1.02565</c:v>
                </c:pt>
                <c:pt idx="23798">
                  <c:v>-1.03067</c:v>
                </c:pt>
                <c:pt idx="23799">
                  <c:v>-1.0324800000000001</c:v>
                </c:pt>
                <c:pt idx="23800">
                  <c:v>-1.0261899999999999</c:v>
                </c:pt>
                <c:pt idx="23801">
                  <c:v>-1.0194399999999999</c:v>
                </c:pt>
                <c:pt idx="23802">
                  <c:v>-1.0188900000000001</c:v>
                </c:pt>
                <c:pt idx="23803">
                  <c:v>-1.02033</c:v>
                </c:pt>
                <c:pt idx="23804">
                  <c:v>-1.0227299999999999</c:v>
                </c:pt>
                <c:pt idx="23805">
                  <c:v>-1.0343500000000001</c:v>
                </c:pt>
                <c:pt idx="23806">
                  <c:v>-1.03593</c:v>
                </c:pt>
                <c:pt idx="23807">
                  <c:v>-1.0317099999999999</c:v>
                </c:pt>
                <c:pt idx="23808">
                  <c:v>-1.02197</c:v>
                </c:pt>
                <c:pt idx="23809">
                  <c:v>-1.01437</c:v>
                </c:pt>
                <c:pt idx="23810">
                  <c:v>-1.0117400000000001</c:v>
                </c:pt>
                <c:pt idx="23811">
                  <c:v>-1.0160400000000001</c:v>
                </c:pt>
                <c:pt idx="23812">
                  <c:v>-1.0175000000000001</c:v>
                </c:pt>
                <c:pt idx="23813">
                  <c:v>-1.0192600000000001</c:v>
                </c:pt>
                <c:pt idx="23814">
                  <c:v>-1.01562</c:v>
                </c:pt>
                <c:pt idx="23815">
                  <c:v>-1.01037</c:v>
                </c:pt>
                <c:pt idx="23816">
                  <c:v>-1.0099800000000001</c:v>
                </c:pt>
                <c:pt idx="23817">
                  <c:v>-1.01369</c:v>
                </c:pt>
                <c:pt idx="23818">
                  <c:v>-1.0226</c:v>
                </c:pt>
                <c:pt idx="23819">
                  <c:v>-1.0216099999999999</c:v>
                </c:pt>
                <c:pt idx="23820">
                  <c:v>-1.01631</c:v>
                </c:pt>
                <c:pt idx="23821">
                  <c:v>-1.0124599999999999</c:v>
                </c:pt>
                <c:pt idx="23822">
                  <c:v>-1.0132399999999999</c:v>
                </c:pt>
                <c:pt idx="23823">
                  <c:v>-1.0078800000000001</c:v>
                </c:pt>
                <c:pt idx="23824">
                  <c:v>-0.99840600000000002</c:v>
                </c:pt>
                <c:pt idx="23825">
                  <c:v>-0.99037500000000001</c:v>
                </c:pt>
                <c:pt idx="23826">
                  <c:v>-0.98409100000000005</c:v>
                </c:pt>
                <c:pt idx="23827">
                  <c:v>-0.98607800000000001</c:v>
                </c:pt>
                <c:pt idx="23828">
                  <c:v>-0.99252600000000002</c:v>
                </c:pt>
                <c:pt idx="23829">
                  <c:v>-0.99692000000000003</c:v>
                </c:pt>
                <c:pt idx="23830">
                  <c:v>-0.99581299999999995</c:v>
                </c:pt>
                <c:pt idx="23831">
                  <c:v>-0.99560400000000004</c:v>
                </c:pt>
                <c:pt idx="23832">
                  <c:v>-1.0011300000000001</c:v>
                </c:pt>
                <c:pt idx="23833">
                  <c:v>-1.01132</c:v>
                </c:pt>
                <c:pt idx="23834">
                  <c:v>-1.01905</c:v>
                </c:pt>
                <c:pt idx="23835">
                  <c:v>-1.02067</c:v>
                </c:pt>
                <c:pt idx="23836">
                  <c:v>-1.0238100000000001</c:v>
                </c:pt>
                <c:pt idx="23837">
                  <c:v>-1.0243599999999999</c:v>
                </c:pt>
                <c:pt idx="23838">
                  <c:v>-1.0250300000000001</c:v>
                </c:pt>
                <c:pt idx="23839">
                  <c:v>-1.0243100000000001</c:v>
                </c:pt>
                <c:pt idx="23840">
                  <c:v>-1.02322</c:v>
                </c:pt>
                <c:pt idx="23841">
                  <c:v>-1.022</c:v>
                </c:pt>
                <c:pt idx="23842">
                  <c:v>-1.02363</c:v>
                </c:pt>
                <c:pt idx="23843">
                  <c:v>-1.02763</c:v>
                </c:pt>
                <c:pt idx="23844">
                  <c:v>-1.0298099999999999</c:v>
                </c:pt>
                <c:pt idx="23845">
                  <c:v>-1.0272300000000001</c:v>
                </c:pt>
                <c:pt idx="23846">
                  <c:v>-1.0215000000000001</c:v>
                </c:pt>
                <c:pt idx="23847">
                  <c:v>-1.0213699999999999</c:v>
                </c:pt>
                <c:pt idx="23848">
                  <c:v>-1.0241499999999999</c:v>
                </c:pt>
                <c:pt idx="23849">
                  <c:v>-1.03281</c:v>
                </c:pt>
                <c:pt idx="23850">
                  <c:v>-1.0390600000000001</c:v>
                </c:pt>
                <c:pt idx="23851">
                  <c:v>-1.0416099999999999</c:v>
                </c:pt>
                <c:pt idx="23852">
                  <c:v>-1.0448900000000001</c:v>
                </c:pt>
                <c:pt idx="23853">
                  <c:v>-1.04542</c:v>
                </c:pt>
                <c:pt idx="23854">
                  <c:v>-1.03704</c:v>
                </c:pt>
                <c:pt idx="23855">
                  <c:v>-1.03163</c:v>
                </c:pt>
                <c:pt idx="23856">
                  <c:v>-1.0389900000000001</c:v>
                </c:pt>
                <c:pt idx="23857">
                  <c:v>-1.04653</c:v>
                </c:pt>
                <c:pt idx="23858">
                  <c:v>-1.0483499999999999</c:v>
                </c:pt>
                <c:pt idx="23859">
                  <c:v>-1.0415399999999999</c:v>
                </c:pt>
                <c:pt idx="23860">
                  <c:v>-1.04027</c:v>
                </c:pt>
                <c:pt idx="23861">
                  <c:v>-1.0407</c:v>
                </c:pt>
                <c:pt idx="23862">
                  <c:v>-1.04315</c:v>
                </c:pt>
                <c:pt idx="23863">
                  <c:v>-1.0393600000000001</c:v>
                </c:pt>
                <c:pt idx="23864">
                  <c:v>-1.0375099999999999</c:v>
                </c:pt>
                <c:pt idx="23865">
                  <c:v>-1.0340400000000001</c:v>
                </c:pt>
                <c:pt idx="23866">
                  <c:v>-1.0416700000000001</c:v>
                </c:pt>
                <c:pt idx="23867">
                  <c:v>-1.0478700000000001</c:v>
                </c:pt>
                <c:pt idx="23868">
                  <c:v>-1.05203</c:v>
                </c:pt>
                <c:pt idx="23869">
                  <c:v>-1.0401100000000001</c:v>
                </c:pt>
                <c:pt idx="23870">
                  <c:v>-1.02932</c:v>
                </c:pt>
                <c:pt idx="23871">
                  <c:v>-1.0299</c:v>
                </c:pt>
                <c:pt idx="23872">
                  <c:v>-1.0285899999999999</c:v>
                </c:pt>
                <c:pt idx="23873">
                  <c:v>-1.0274399999999999</c:v>
                </c:pt>
                <c:pt idx="23874">
                  <c:v>-1.0285899999999999</c:v>
                </c:pt>
                <c:pt idx="23875">
                  <c:v>-1.0289299999999999</c:v>
                </c:pt>
                <c:pt idx="23876">
                  <c:v>-1.02867</c:v>
                </c:pt>
                <c:pt idx="23877">
                  <c:v>-1.02871</c:v>
                </c:pt>
                <c:pt idx="23878">
                  <c:v>-1.0294099999999999</c:v>
                </c:pt>
                <c:pt idx="23879">
                  <c:v>-1.0177700000000001</c:v>
                </c:pt>
                <c:pt idx="23880">
                  <c:v>-1.0052300000000001</c:v>
                </c:pt>
                <c:pt idx="23881">
                  <c:v>-1.0074799999999999</c:v>
                </c:pt>
                <c:pt idx="23882">
                  <c:v>-1.01291</c:v>
                </c:pt>
                <c:pt idx="23883">
                  <c:v>-1.0288200000000001</c:v>
                </c:pt>
                <c:pt idx="23884">
                  <c:v>-1.02746</c:v>
                </c:pt>
                <c:pt idx="23885">
                  <c:v>-1.02257</c:v>
                </c:pt>
                <c:pt idx="23886">
                  <c:v>-1.02173</c:v>
                </c:pt>
                <c:pt idx="23887">
                  <c:v>-1.02345</c:v>
                </c:pt>
                <c:pt idx="23888">
                  <c:v>-1.02467</c:v>
                </c:pt>
                <c:pt idx="23889">
                  <c:v>-1.02536</c:v>
                </c:pt>
                <c:pt idx="23890">
                  <c:v>-1.0235700000000001</c:v>
                </c:pt>
                <c:pt idx="23891">
                  <c:v>-1.0243100000000001</c:v>
                </c:pt>
                <c:pt idx="23892">
                  <c:v>-1.02176</c:v>
                </c:pt>
                <c:pt idx="23893">
                  <c:v>-1.0106200000000001</c:v>
                </c:pt>
                <c:pt idx="23894">
                  <c:v>-0.99912199999999995</c:v>
                </c:pt>
                <c:pt idx="23895">
                  <c:v>-0.99930300000000005</c:v>
                </c:pt>
                <c:pt idx="23896">
                  <c:v>-1.00308</c:v>
                </c:pt>
                <c:pt idx="23897">
                  <c:v>-1.0048999999999999</c:v>
                </c:pt>
                <c:pt idx="23898">
                  <c:v>-1.00169</c:v>
                </c:pt>
                <c:pt idx="23899">
                  <c:v>-1.00353</c:v>
                </c:pt>
                <c:pt idx="23900">
                  <c:v>-1.00251</c:v>
                </c:pt>
                <c:pt idx="23901">
                  <c:v>-1.00126</c:v>
                </c:pt>
                <c:pt idx="23902">
                  <c:v>-0.99853599999999998</c:v>
                </c:pt>
                <c:pt idx="23903">
                  <c:v>-0.99301300000000003</c:v>
                </c:pt>
                <c:pt idx="23904">
                  <c:v>-0.99078100000000002</c:v>
                </c:pt>
                <c:pt idx="23905">
                  <c:v>-0.98133800000000004</c:v>
                </c:pt>
                <c:pt idx="23906">
                  <c:v>-0.97890699999999997</c:v>
                </c:pt>
                <c:pt idx="23907">
                  <c:v>-0.97739699999999996</c:v>
                </c:pt>
                <c:pt idx="23908">
                  <c:v>-0.97017699999999996</c:v>
                </c:pt>
                <c:pt idx="23909">
                  <c:v>-0.96954700000000005</c:v>
                </c:pt>
                <c:pt idx="23910">
                  <c:v>-0.96882800000000002</c:v>
                </c:pt>
                <c:pt idx="23911">
                  <c:v>-0.96622300000000005</c:v>
                </c:pt>
                <c:pt idx="23912">
                  <c:v>-0.96651900000000002</c:v>
                </c:pt>
                <c:pt idx="23913">
                  <c:v>-0.96871799999999997</c:v>
                </c:pt>
                <c:pt idx="23914">
                  <c:v>-0.97436400000000001</c:v>
                </c:pt>
                <c:pt idx="23915">
                  <c:v>-0.96987500000000004</c:v>
                </c:pt>
                <c:pt idx="23916">
                  <c:v>-0.96992100000000003</c:v>
                </c:pt>
                <c:pt idx="23917">
                  <c:v>-0.96970800000000001</c:v>
                </c:pt>
                <c:pt idx="23918">
                  <c:v>-0.98175100000000004</c:v>
                </c:pt>
                <c:pt idx="23919">
                  <c:v>-0.982819</c:v>
                </c:pt>
                <c:pt idx="23920">
                  <c:v>-0.97418199999999999</c:v>
                </c:pt>
                <c:pt idx="23921">
                  <c:v>-0.96356399999999998</c:v>
                </c:pt>
                <c:pt idx="23922">
                  <c:v>-0.96098700000000004</c:v>
                </c:pt>
                <c:pt idx="23923">
                  <c:v>-0.958735</c:v>
                </c:pt>
                <c:pt idx="23924">
                  <c:v>-0.95056700000000005</c:v>
                </c:pt>
                <c:pt idx="23925">
                  <c:v>-0.94712499999999999</c:v>
                </c:pt>
                <c:pt idx="23926">
                  <c:v>-0.95081700000000002</c:v>
                </c:pt>
                <c:pt idx="23927">
                  <c:v>-0.95652300000000001</c:v>
                </c:pt>
                <c:pt idx="23928">
                  <c:v>-0.96096400000000004</c:v>
                </c:pt>
                <c:pt idx="23929">
                  <c:v>-0.96123000000000003</c:v>
                </c:pt>
                <c:pt idx="23930">
                  <c:v>-0.95588300000000004</c:v>
                </c:pt>
                <c:pt idx="23931">
                  <c:v>-0.95644899999999999</c:v>
                </c:pt>
                <c:pt idx="23932">
                  <c:v>-0.95904599999999995</c:v>
                </c:pt>
                <c:pt idx="23933">
                  <c:v>-0.95419799999999999</c:v>
                </c:pt>
                <c:pt idx="23934">
                  <c:v>-0.94954499999999997</c:v>
                </c:pt>
                <c:pt idx="23935">
                  <c:v>-0.95548</c:v>
                </c:pt>
                <c:pt idx="23936">
                  <c:v>-0.96152499999999996</c:v>
                </c:pt>
                <c:pt idx="23937">
                  <c:v>-0.96004</c:v>
                </c:pt>
                <c:pt idx="23938">
                  <c:v>-0.94758200000000004</c:v>
                </c:pt>
                <c:pt idx="23939">
                  <c:v>-0.94577800000000001</c:v>
                </c:pt>
                <c:pt idx="23940">
                  <c:v>-0.94519799999999998</c:v>
                </c:pt>
                <c:pt idx="23941">
                  <c:v>-0.94409799999999999</c:v>
                </c:pt>
                <c:pt idx="23942">
                  <c:v>-0.93837999999999999</c:v>
                </c:pt>
                <c:pt idx="23943">
                  <c:v>-0.93834499999999998</c:v>
                </c:pt>
                <c:pt idx="23944">
                  <c:v>-0.94457199999999997</c:v>
                </c:pt>
                <c:pt idx="23945">
                  <c:v>-0.94326399999999999</c:v>
                </c:pt>
                <c:pt idx="23946">
                  <c:v>-0.94129399999999996</c:v>
                </c:pt>
                <c:pt idx="23947">
                  <c:v>-0.936948</c:v>
                </c:pt>
                <c:pt idx="23948">
                  <c:v>-0.934585</c:v>
                </c:pt>
                <c:pt idx="23949">
                  <c:v>-0.93787200000000004</c:v>
                </c:pt>
                <c:pt idx="23950">
                  <c:v>-0.93495600000000001</c:v>
                </c:pt>
                <c:pt idx="23951">
                  <c:v>-0.92811399999999999</c:v>
                </c:pt>
                <c:pt idx="23952">
                  <c:v>-0.92475799999999997</c:v>
                </c:pt>
                <c:pt idx="23953">
                  <c:v>-0.92513199999999995</c:v>
                </c:pt>
                <c:pt idx="23954">
                  <c:v>-0.92682900000000001</c:v>
                </c:pt>
                <c:pt idx="23955">
                  <c:v>-0.92718400000000001</c:v>
                </c:pt>
                <c:pt idx="23956">
                  <c:v>-0.92704900000000001</c:v>
                </c:pt>
                <c:pt idx="23957">
                  <c:v>-0.92505199999999999</c:v>
                </c:pt>
                <c:pt idx="23958">
                  <c:v>-0.91722700000000001</c:v>
                </c:pt>
                <c:pt idx="23959">
                  <c:v>-0.909053</c:v>
                </c:pt>
                <c:pt idx="23960">
                  <c:v>-0.89959</c:v>
                </c:pt>
                <c:pt idx="23961">
                  <c:v>-0.89136400000000005</c:v>
                </c:pt>
                <c:pt idx="23962">
                  <c:v>-0.88078299999999998</c:v>
                </c:pt>
                <c:pt idx="23963">
                  <c:v>-0.87335600000000002</c:v>
                </c:pt>
                <c:pt idx="23964">
                  <c:v>-0.86727900000000002</c:v>
                </c:pt>
                <c:pt idx="23965">
                  <c:v>-0.86662600000000001</c:v>
                </c:pt>
                <c:pt idx="23966">
                  <c:v>-0.86826800000000004</c:v>
                </c:pt>
                <c:pt idx="23967">
                  <c:v>-0.86557799999999996</c:v>
                </c:pt>
                <c:pt idx="23968">
                  <c:v>-0.85436800000000002</c:v>
                </c:pt>
                <c:pt idx="23969">
                  <c:v>-0.84056200000000003</c:v>
                </c:pt>
                <c:pt idx="23970">
                  <c:v>-0.83677599999999996</c:v>
                </c:pt>
                <c:pt idx="23971">
                  <c:v>-0.835283</c:v>
                </c:pt>
                <c:pt idx="23972">
                  <c:v>-0.82739300000000005</c:v>
                </c:pt>
                <c:pt idx="23973">
                  <c:v>-0.82188899999999998</c:v>
                </c:pt>
                <c:pt idx="23974">
                  <c:v>-0.823102</c:v>
                </c:pt>
                <c:pt idx="23975">
                  <c:v>-0.82252800000000004</c:v>
                </c:pt>
                <c:pt idx="23976">
                  <c:v>-0.82663600000000004</c:v>
                </c:pt>
                <c:pt idx="23977">
                  <c:v>-0.82551300000000005</c:v>
                </c:pt>
                <c:pt idx="23978">
                  <c:v>-0.82472500000000004</c:v>
                </c:pt>
                <c:pt idx="23979">
                  <c:v>-0.82524500000000001</c:v>
                </c:pt>
                <c:pt idx="23980">
                  <c:v>-0.82206299999999999</c:v>
                </c:pt>
                <c:pt idx="23981">
                  <c:v>-0.81522499999999998</c:v>
                </c:pt>
                <c:pt idx="23982">
                  <c:v>-0.80669000000000002</c:v>
                </c:pt>
                <c:pt idx="23983">
                  <c:v>-0.79647699999999999</c:v>
                </c:pt>
                <c:pt idx="23984">
                  <c:v>-0.78633500000000001</c:v>
                </c:pt>
                <c:pt idx="23985">
                  <c:v>-0.78239099999999995</c:v>
                </c:pt>
                <c:pt idx="23986">
                  <c:v>-0.78147100000000003</c:v>
                </c:pt>
                <c:pt idx="23987">
                  <c:v>-0.77698900000000004</c:v>
                </c:pt>
                <c:pt idx="23988">
                  <c:v>-0.76705999999999996</c:v>
                </c:pt>
                <c:pt idx="23989">
                  <c:v>-0.75048899999999996</c:v>
                </c:pt>
                <c:pt idx="23990">
                  <c:v>-0.74007100000000003</c:v>
                </c:pt>
                <c:pt idx="23991">
                  <c:v>-0.74112299999999998</c:v>
                </c:pt>
                <c:pt idx="23992">
                  <c:v>-0.74639999999999995</c:v>
                </c:pt>
                <c:pt idx="23993">
                  <c:v>-0.74252200000000002</c:v>
                </c:pt>
                <c:pt idx="23994">
                  <c:v>-0.73499300000000001</c:v>
                </c:pt>
                <c:pt idx="23995">
                  <c:v>-0.72496899999999997</c:v>
                </c:pt>
                <c:pt idx="23996">
                  <c:v>-0.72587599999999997</c:v>
                </c:pt>
                <c:pt idx="23997">
                  <c:v>-0.72301800000000005</c:v>
                </c:pt>
                <c:pt idx="23998">
                  <c:v>-0.70991499999999996</c:v>
                </c:pt>
                <c:pt idx="23999">
                  <c:v>-0.69234499999999999</c:v>
                </c:pt>
                <c:pt idx="24000">
                  <c:v>-0.68174599999999996</c:v>
                </c:pt>
                <c:pt idx="24001">
                  <c:v>-0.67736399999999997</c:v>
                </c:pt>
                <c:pt idx="24002">
                  <c:v>-0.671933</c:v>
                </c:pt>
                <c:pt idx="24003">
                  <c:v>-0.66829099999999997</c:v>
                </c:pt>
                <c:pt idx="24004">
                  <c:v>-0.66448499999999999</c:v>
                </c:pt>
                <c:pt idx="24005">
                  <c:v>-0.65459299999999998</c:v>
                </c:pt>
                <c:pt idx="24006">
                  <c:v>-0.64727000000000001</c:v>
                </c:pt>
                <c:pt idx="24007">
                  <c:v>-0.63986500000000002</c:v>
                </c:pt>
                <c:pt idx="24008">
                  <c:v>-0.64133099999999998</c:v>
                </c:pt>
                <c:pt idx="24009">
                  <c:v>-0.64492400000000005</c:v>
                </c:pt>
                <c:pt idx="24010">
                  <c:v>-0.64619199999999999</c:v>
                </c:pt>
                <c:pt idx="24011">
                  <c:v>-0.63710800000000001</c:v>
                </c:pt>
                <c:pt idx="24012">
                  <c:v>-0.615205</c:v>
                </c:pt>
                <c:pt idx="24013">
                  <c:v>-0.61110299999999995</c:v>
                </c:pt>
                <c:pt idx="24014">
                  <c:v>-0.60921899999999996</c:v>
                </c:pt>
                <c:pt idx="24015">
                  <c:v>-0.60758800000000002</c:v>
                </c:pt>
                <c:pt idx="24016">
                  <c:v>-0.60843899999999995</c:v>
                </c:pt>
                <c:pt idx="24017">
                  <c:v>-0.61297100000000004</c:v>
                </c:pt>
                <c:pt idx="24018">
                  <c:v>-0.61690900000000004</c:v>
                </c:pt>
                <c:pt idx="24019">
                  <c:v>-0.61811099999999997</c:v>
                </c:pt>
                <c:pt idx="24020">
                  <c:v>-0.61435600000000001</c:v>
                </c:pt>
                <c:pt idx="24021">
                  <c:v>-0.60597000000000001</c:v>
                </c:pt>
                <c:pt idx="24022">
                  <c:v>-0.60009199999999996</c:v>
                </c:pt>
                <c:pt idx="24023">
                  <c:v>-0.595441</c:v>
                </c:pt>
                <c:pt idx="24024">
                  <c:v>-0.59116599999999997</c:v>
                </c:pt>
                <c:pt idx="24025">
                  <c:v>-0.58702200000000004</c:v>
                </c:pt>
                <c:pt idx="24026">
                  <c:v>-0.58154399999999995</c:v>
                </c:pt>
                <c:pt idx="24027">
                  <c:v>-0.57345500000000005</c:v>
                </c:pt>
                <c:pt idx="24028">
                  <c:v>-0.57447700000000002</c:v>
                </c:pt>
                <c:pt idx="24029">
                  <c:v>-0.57627899999999999</c:v>
                </c:pt>
                <c:pt idx="24030">
                  <c:v>-0.57888700000000004</c:v>
                </c:pt>
                <c:pt idx="24031">
                  <c:v>-0.57730300000000001</c:v>
                </c:pt>
                <c:pt idx="24032">
                  <c:v>-0.57081499999999996</c:v>
                </c:pt>
                <c:pt idx="24033">
                  <c:v>-0.56016500000000002</c:v>
                </c:pt>
                <c:pt idx="24034">
                  <c:v>-0.54015400000000002</c:v>
                </c:pt>
                <c:pt idx="24035">
                  <c:v>-0.53091600000000005</c:v>
                </c:pt>
                <c:pt idx="24036">
                  <c:v>-0.52384500000000001</c:v>
                </c:pt>
                <c:pt idx="24037">
                  <c:v>-0.51927299999999998</c:v>
                </c:pt>
                <c:pt idx="24038">
                  <c:v>-0.51434800000000003</c:v>
                </c:pt>
                <c:pt idx="24039">
                  <c:v>-0.51140799999999997</c:v>
                </c:pt>
                <c:pt idx="24040">
                  <c:v>-0.51639500000000005</c:v>
                </c:pt>
                <c:pt idx="24041">
                  <c:v>-0.51562300000000005</c:v>
                </c:pt>
                <c:pt idx="24042">
                  <c:v>-0.50883800000000001</c:v>
                </c:pt>
                <c:pt idx="24043">
                  <c:v>-0.50721499999999997</c:v>
                </c:pt>
                <c:pt idx="24044">
                  <c:v>-0.51291799999999999</c:v>
                </c:pt>
                <c:pt idx="24045">
                  <c:v>-0.52613299999999996</c:v>
                </c:pt>
                <c:pt idx="24046">
                  <c:v>-0.53265899999999999</c:v>
                </c:pt>
                <c:pt idx="24047">
                  <c:v>-0.53715800000000002</c:v>
                </c:pt>
                <c:pt idx="24048">
                  <c:v>-0.54599500000000001</c:v>
                </c:pt>
                <c:pt idx="24049">
                  <c:v>-0.55373300000000003</c:v>
                </c:pt>
                <c:pt idx="24050">
                  <c:v>-0.56290499999999999</c:v>
                </c:pt>
                <c:pt idx="24051">
                  <c:v>-0.572573</c:v>
                </c:pt>
                <c:pt idx="24052">
                  <c:v>-0.58687500000000004</c:v>
                </c:pt>
                <c:pt idx="24053">
                  <c:v>-0.58724200000000004</c:v>
                </c:pt>
                <c:pt idx="24054">
                  <c:v>-0.58596800000000004</c:v>
                </c:pt>
                <c:pt idx="24055">
                  <c:v>-0.59409900000000004</c:v>
                </c:pt>
                <c:pt idx="24056">
                  <c:v>-0.60210600000000003</c:v>
                </c:pt>
                <c:pt idx="24057">
                  <c:v>-0.60614699999999999</c:v>
                </c:pt>
                <c:pt idx="24058">
                  <c:v>-0.60836199999999996</c:v>
                </c:pt>
                <c:pt idx="24059">
                  <c:v>-0.61118099999999997</c:v>
                </c:pt>
                <c:pt idx="24060">
                  <c:v>-0.60404899999999995</c:v>
                </c:pt>
                <c:pt idx="24061">
                  <c:v>-0.54311799999999999</c:v>
                </c:pt>
                <c:pt idx="24062">
                  <c:v>-0.49807099999999999</c:v>
                </c:pt>
                <c:pt idx="24063">
                  <c:v>-0.76607700000000001</c:v>
                </c:pt>
                <c:pt idx="24064">
                  <c:v>-1.14608</c:v>
                </c:pt>
                <c:pt idx="24065">
                  <c:v>-0.95293799999999995</c:v>
                </c:pt>
                <c:pt idx="24066">
                  <c:v>-0.62191799999999997</c:v>
                </c:pt>
                <c:pt idx="24067">
                  <c:v>-0.53688599999999997</c:v>
                </c:pt>
                <c:pt idx="24068">
                  <c:v>-0.51563000000000003</c:v>
                </c:pt>
                <c:pt idx="24069">
                  <c:v>-0.48397800000000002</c:v>
                </c:pt>
                <c:pt idx="24070">
                  <c:v>-0.46540500000000001</c:v>
                </c:pt>
                <c:pt idx="24071">
                  <c:v>-0.46366299999999999</c:v>
                </c:pt>
                <c:pt idx="24072">
                  <c:v>-0.47233599999999998</c:v>
                </c:pt>
                <c:pt idx="24073">
                  <c:v>-0.48497099999999999</c:v>
                </c:pt>
                <c:pt idx="24074">
                  <c:v>-0.50354200000000005</c:v>
                </c:pt>
                <c:pt idx="24075">
                  <c:v>-0.52707999999999999</c:v>
                </c:pt>
                <c:pt idx="24076">
                  <c:v>-0.55049599999999999</c:v>
                </c:pt>
                <c:pt idx="24077">
                  <c:v>-0.556925</c:v>
                </c:pt>
                <c:pt idx="24078">
                  <c:v>-0.56606599999999996</c:v>
                </c:pt>
                <c:pt idx="24079">
                  <c:v>-0.57095600000000002</c:v>
                </c:pt>
                <c:pt idx="24080">
                  <c:v>-0.57474199999999998</c:v>
                </c:pt>
                <c:pt idx="24081">
                  <c:v>-0.57262000000000002</c:v>
                </c:pt>
                <c:pt idx="24082">
                  <c:v>-0.55810000000000004</c:v>
                </c:pt>
                <c:pt idx="24083">
                  <c:v>-0.55246399999999996</c:v>
                </c:pt>
                <c:pt idx="24084">
                  <c:v>-0.56373899999999999</c:v>
                </c:pt>
                <c:pt idx="24085">
                  <c:v>-0.62758000000000003</c:v>
                </c:pt>
                <c:pt idx="24086">
                  <c:v>-0.85728099999999996</c:v>
                </c:pt>
                <c:pt idx="24087">
                  <c:v>-1.1202000000000001</c:v>
                </c:pt>
                <c:pt idx="24088">
                  <c:v>-1.0184599999999999</c:v>
                </c:pt>
                <c:pt idx="24089">
                  <c:v>-0.77077399999999996</c:v>
                </c:pt>
                <c:pt idx="24090">
                  <c:v>-0.68188499999999996</c:v>
                </c:pt>
                <c:pt idx="24091">
                  <c:v>-0.61621599999999999</c:v>
                </c:pt>
                <c:pt idx="24092">
                  <c:v>-0.52579100000000001</c:v>
                </c:pt>
                <c:pt idx="24093">
                  <c:v>-0.443855</c:v>
                </c:pt>
                <c:pt idx="24094">
                  <c:v>-0.40210499999999999</c:v>
                </c:pt>
                <c:pt idx="24095">
                  <c:v>-0.378778</c:v>
                </c:pt>
                <c:pt idx="24096">
                  <c:v>-0.36553099999999999</c:v>
                </c:pt>
                <c:pt idx="24097">
                  <c:v>-0.35572999999999999</c:v>
                </c:pt>
                <c:pt idx="24098">
                  <c:v>-0.34710200000000002</c:v>
                </c:pt>
                <c:pt idx="24099">
                  <c:v>-0.34216000000000002</c:v>
                </c:pt>
                <c:pt idx="24100">
                  <c:v>-0.339808</c:v>
                </c:pt>
                <c:pt idx="24101">
                  <c:v>-0.33205299999999999</c:v>
                </c:pt>
                <c:pt idx="24102">
                  <c:v>-0.32714199999999999</c:v>
                </c:pt>
                <c:pt idx="24103">
                  <c:v>-0.32666800000000001</c:v>
                </c:pt>
                <c:pt idx="24104">
                  <c:v>-0.32395800000000002</c:v>
                </c:pt>
                <c:pt idx="24105">
                  <c:v>-0.31059999999999999</c:v>
                </c:pt>
                <c:pt idx="24106">
                  <c:v>-0.293549</c:v>
                </c:pt>
                <c:pt idx="24107">
                  <c:v>-0.283414</c:v>
                </c:pt>
                <c:pt idx="24108">
                  <c:v>-0.27655000000000002</c:v>
                </c:pt>
                <c:pt idx="24109">
                  <c:v>-0.27099400000000001</c:v>
                </c:pt>
                <c:pt idx="24110">
                  <c:v>-0.26987899999999998</c:v>
                </c:pt>
                <c:pt idx="24111">
                  <c:v>-0.26966400000000001</c:v>
                </c:pt>
                <c:pt idx="24112">
                  <c:v>-0.26773599999999997</c:v>
                </c:pt>
                <c:pt idx="24113">
                  <c:v>-0.27517399999999997</c:v>
                </c:pt>
                <c:pt idx="24114">
                  <c:v>-0.28537899999999999</c:v>
                </c:pt>
                <c:pt idx="24115">
                  <c:v>-0.30221500000000001</c:v>
                </c:pt>
                <c:pt idx="24116">
                  <c:v>-0.324158</c:v>
                </c:pt>
                <c:pt idx="24117">
                  <c:v>-0.32957700000000001</c:v>
                </c:pt>
                <c:pt idx="24118">
                  <c:v>-0.322297</c:v>
                </c:pt>
                <c:pt idx="24119">
                  <c:v>-0.31376100000000001</c:v>
                </c:pt>
                <c:pt idx="24120">
                  <c:v>-0.309867</c:v>
                </c:pt>
                <c:pt idx="24121">
                  <c:v>-0.31184099999999998</c:v>
                </c:pt>
                <c:pt idx="24122">
                  <c:v>-0.31326300000000001</c:v>
                </c:pt>
                <c:pt idx="24123">
                  <c:v>-0.31152800000000003</c:v>
                </c:pt>
                <c:pt idx="24124">
                  <c:v>-0.308952</c:v>
                </c:pt>
                <c:pt idx="24125">
                  <c:v>-0.30693399999999998</c:v>
                </c:pt>
                <c:pt idx="24126">
                  <c:v>-0.32441199999999998</c:v>
                </c:pt>
                <c:pt idx="24127">
                  <c:v>-0.33971600000000002</c:v>
                </c:pt>
                <c:pt idx="24128">
                  <c:v>-0.34447499999999998</c:v>
                </c:pt>
                <c:pt idx="24129">
                  <c:v>-0.34570200000000001</c:v>
                </c:pt>
                <c:pt idx="24130">
                  <c:v>-0.34634999999999999</c:v>
                </c:pt>
                <c:pt idx="24131">
                  <c:v>-0.35193200000000002</c:v>
                </c:pt>
                <c:pt idx="24132">
                  <c:v>-0.35161399999999998</c:v>
                </c:pt>
                <c:pt idx="24133">
                  <c:v>-0.346107</c:v>
                </c:pt>
                <c:pt idx="24134">
                  <c:v>-0.342557</c:v>
                </c:pt>
                <c:pt idx="24135">
                  <c:v>-0.34720800000000002</c:v>
                </c:pt>
                <c:pt idx="24136">
                  <c:v>-0.358601</c:v>
                </c:pt>
                <c:pt idx="24137">
                  <c:v>-0.36446200000000001</c:v>
                </c:pt>
                <c:pt idx="24138">
                  <c:v>-0.36669099999999999</c:v>
                </c:pt>
                <c:pt idx="24139">
                  <c:v>-0.37206499999999998</c:v>
                </c:pt>
                <c:pt idx="24140">
                  <c:v>-0.372396</c:v>
                </c:pt>
                <c:pt idx="24141">
                  <c:v>-0.36782300000000001</c:v>
                </c:pt>
                <c:pt idx="24142">
                  <c:v>-0.36606100000000003</c:v>
                </c:pt>
                <c:pt idx="24143">
                  <c:v>-0.36561900000000003</c:v>
                </c:pt>
                <c:pt idx="24144">
                  <c:v>-0.36417500000000003</c:v>
                </c:pt>
                <c:pt idx="24145">
                  <c:v>-0.36301899999999998</c:v>
                </c:pt>
                <c:pt idx="24146">
                  <c:v>-0.36141699999999999</c:v>
                </c:pt>
                <c:pt idx="24147">
                  <c:v>-0.36041299999999998</c:v>
                </c:pt>
                <c:pt idx="24148">
                  <c:v>-0.36424600000000001</c:v>
                </c:pt>
                <c:pt idx="24149">
                  <c:v>-0.37202800000000003</c:v>
                </c:pt>
                <c:pt idx="24150">
                  <c:v>-0.37698900000000002</c:v>
                </c:pt>
                <c:pt idx="24151">
                  <c:v>-0.37804300000000002</c:v>
                </c:pt>
                <c:pt idx="24152">
                  <c:v>-0.38408700000000001</c:v>
                </c:pt>
                <c:pt idx="24153">
                  <c:v>-0.38650299999999999</c:v>
                </c:pt>
                <c:pt idx="24154">
                  <c:v>-0.38216099999999997</c:v>
                </c:pt>
                <c:pt idx="24155">
                  <c:v>-0.380635</c:v>
                </c:pt>
                <c:pt idx="24156">
                  <c:v>-0.37857299999999999</c:v>
                </c:pt>
                <c:pt idx="24157">
                  <c:v>-0.37790499999999999</c:v>
                </c:pt>
                <c:pt idx="24158">
                  <c:v>-0.37806800000000002</c:v>
                </c:pt>
                <c:pt idx="24159">
                  <c:v>-0.376106</c:v>
                </c:pt>
                <c:pt idx="24160">
                  <c:v>-0.376413</c:v>
                </c:pt>
                <c:pt idx="24161">
                  <c:v>-0.37803799999999999</c:v>
                </c:pt>
                <c:pt idx="24162">
                  <c:v>-0.37874400000000003</c:v>
                </c:pt>
                <c:pt idx="24163">
                  <c:v>-0.38134400000000002</c:v>
                </c:pt>
                <c:pt idx="24164">
                  <c:v>-0.38681100000000002</c:v>
                </c:pt>
                <c:pt idx="24165">
                  <c:v>-0.38957000000000003</c:v>
                </c:pt>
                <c:pt idx="24166">
                  <c:v>-0.38792300000000002</c:v>
                </c:pt>
                <c:pt idx="24167">
                  <c:v>-0.38767400000000002</c:v>
                </c:pt>
                <c:pt idx="24168">
                  <c:v>-0.382102</c:v>
                </c:pt>
                <c:pt idx="24169">
                  <c:v>-0.37325199999999997</c:v>
                </c:pt>
                <c:pt idx="24170">
                  <c:v>-0.36390400000000001</c:v>
                </c:pt>
                <c:pt idx="24171">
                  <c:v>-0.35758800000000002</c:v>
                </c:pt>
                <c:pt idx="24172">
                  <c:v>-0.35278900000000002</c:v>
                </c:pt>
                <c:pt idx="24173">
                  <c:v>-0.34908699999999998</c:v>
                </c:pt>
                <c:pt idx="24174">
                  <c:v>-0.34859899999999999</c:v>
                </c:pt>
                <c:pt idx="24175">
                  <c:v>-0.342893</c:v>
                </c:pt>
                <c:pt idx="24176">
                  <c:v>-0.33932499999999999</c:v>
                </c:pt>
                <c:pt idx="24177">
                  <c:v>-0.34034300000000001</c:v>
                </c:pt>
                <c:pt idx="24178">
                  <c:v>-0.33435599999999999</c:v>
                </c:pt>
                <c:pt idx="24179">
                  <c:v>-0.33367000000000002</c:v>
                </c:pt>
                <c:pt idx="24180">
                  <c:v>-0.33724900000000002</c:v>
                </c:pt>
                <c:pt idx="24181">
                  <c:v>-0.342497</c:v>
                </c:pt>
                <c:pt idx="24182">
                  <c:v>-0.34290599999999999</c:v>
                </c:pt>
                <c:pt idx="24183">
                  <c:v>-0.34210600000000002</c:v>
                </c:pt>
                <c:pt idx="24184">
                  <c:v>-0.338951</c:v>
                </c:pt>
                <c:pt idx="24185">
                  <c:v>-0.34201900000000002</c:v>
                </c:pt>
                <c:pt idx="24186">
                  <c:v>-0.34187299999999998</c:v>
                </c:pt>
                <c:pt idx="24187">
                  <c:v>-0.34275899999999998</c:v>
                </c:pt>
                <c:pt idx="24188">
                  <c:v>-0.34539599999999998</c:v>
                </c:pt>
                <c:pt idx="24189">
                  <c:v>-0.34196799999999999</c:v>
                </c:pt>
                <c:pt idx="24190">
                  <c:v>-0.34469300000000003</c:v>
                </c:pt>
                <c:pt idx="24191">
                  <c:v>-0.34203499999999998</c:v>
                </c:pt>
                <c:pt idx="24192">
                  <c:v>-0.34250999999999998</c:v>
                </c:pt>
                <c:pt idx="24193">
                  <c:v>-0.336478</c:v>
                </c:pt>
                <c:pt idx="24194">
                  <c:v>-0.33806399999999998</c:v>
                </c:pt>
                <c:pt idx="24195">
                  <c:v>-0.33679199999999998</c:v>
                </c:pt>
                <c:pt idx="24196">
                  <c:v>-0.33649899999999999</c:v>
                </c:pt>
                <c:pt idx="24197">
                  <c:v>-0.33223200000000003</c:v>
                </c:pt>
                <c:pt idx="24198">
                  <c:v>-0.32910600000000001</c:v>
                </c:pt>
                <c:pt idx="24199">
                  <c:v>-0.32377800000000001</c:v>
                </c:pt>
                <c:pt idx="24200">
                  <c:v>-0.316085</c:v>
                </c:pt>
                <c:pt idx="24201">
                  <c:v>-0.30792700000000001</c:v>
                </c:pt>
                <c:pt idx="24202">
                  <c:v>-0.30335299999999998</c:v>
                </c:pt>
                <c:pt idx="24203">
                  <c:v>-0.31128699999999998</c:v>
                </c:pt>
                <c:pt idx="24204">
                  <c:v>-0.31078499999999998</c:v>
                </c:pt>
                <c:pt idx="24205">
                  <c:v>-0.304317</c:v>
                </c:pt>
                <c:pt idx="24206">
                  <c:v>-0.29143799999999997</c:v>
                </c:pt>
                <c:pt idx="24207">
                  <c:v>-0.29302800000000001</c:v>
                </c:pt>
                <c:pt idx="24208">
                  <c:v>-0.287553</c:v>
                </c:pt>
                <c:pt idx="24209">
                  <c:v>-0.27382499999999999</c:v>
                </c:pt>
                <c:pt idx="24210">
                  <c:v>-0.25980500000000001</c:v>
                </c:pt>
                <c:pt idx="24211">
                  <c:v>-0.25082500000000002</c:v>
                </c:pt>
                <c:pt idx="24212">
                  <c:v>-0.24629300000000001</c:v>
                </c:pt>
                <c:pt idx="24213">
                  <c:v>-0.24419199999999999</c:v>
                </c:pt>
                <c:pt idx="24214">
                  <c:v>-0.24209800000000001</c:v>
                </c:pt>
                <c:pt idx="24215">
                  <c:v>-0.243094</c:v>
                </c:pt>
                <c:pt idx="24216">
                  <c:v>-0.24904499999999999</c:v>
                </c:pt>
                <c:pt idx="24217">
                  <c:v>-0.25279000000000001</c:v>
                </c:pt>
                <c:pt idx="24218">
                  <c:v>-0.248112</c:v>
                </c:pt>
                <c:pt idx="24219">
                  <c:v>-0.24349100000000001</c:v>
                </c:pt>
                <c:pt idx="24220">
                  <c:v>-0.23589399999999999</c:v>
                </c:pt>
                <c:pt idx="24221">
                  <c:v>-0.22866800000000001</c:v>
                </c:pt>
                <c:pt idx="24222">
                  <c:v>-0.21407999999999999</c:v>
                </c:pt>
                <c:pt idx="24223">
                  <c:v>-0.20929600000000001</c:v>
                </c:pt>
                <c:pt idx="24224">
                  <c:v>-0.210259</c:v>
                </c:pt>
                <c:pt idx="24225">
                  <c:v>-0.209036</c:v>
                </c:pt>
                <c:pt idx="24226">
                  <c:v>-0.20338800000000001</c:v>
                </c:pt>
                <c:pt idx="24227">
                  <c:v>-0.19556200000000001</c:v>
                </c:pt>
                <c:pt idx="24228">
                  <c:v>-0.180949</c:v>
                </c:pt>
                <c:pt idx="24229">
                  <c:v>-0.172627</c:v>
                </c:pt>
                <c:pt idx="24230">
                  <c:v>-0.16663500000000001</c:v>
                </c:pt>
                <c:pt idx="24231">
                  <c:v>-0.16438900000000001</c:v>
                </c:pt>
                <c:pt idx="24232">
                  <c:v>-0.16811899999999999</c:v>
                </c:pt>
                <c:pt idx="24233">
                  <c:v>-0.171816</c:v>
                </c:pt>
                <c:pt idx="24234">
                  <c:v>-0.16764999999999999</c:v>
                </c:pt>
                <c:pt idx="24235">
                  <c:v>-0.15869900000000001</c:v>
                </c:pt>
                <c:pt idx="24236">
                  <c:v>-0.15174099999999999</c:v>
                </c:pt>
                <c:pt idx="24237">
                  <c:v>-0.13829900000000001</c:v>
                </c:pt>
                <c:pt idx="24238">
                  <c:v>-0.13386100000000001</c:v>
                </c:pt>
                <c:pt idx="24239">
                  <c:v>-0.13237299999999999</c:v>
                </c:pt>
                <c:pt idx="24240">
                  <c:v>-0.137131</c:v>
                </c:pt>
                <c:pt idx="24241">
                  <c:v>-0.13999800000000001</c:v>
                </c:pt>
                <c:pt idx="24242">
                  <c:v>-0.14080599999999999</c:v>
                </c:pt>
                <c:pt idx="24243">
                  <c:v>-0.136266</c:v>
                </c:pt>
                <c:pt idx="24244">
                  <c:v>-0.13336799999999999</c:v>
                </c:pt>
                <c:pt idx="24245">
                  <c:v>-0.12494</c:v>
                </c:pt>
                <c:pt idx="24246">
                  <c:v>-0.119049</c:v>
                </c:pt>
                <c:pt idx="24247">
                  <c:v>-0.116442</c:v>
                </c:pt>
                <c:pt idx="24248">
                  <c:v>-0.113436</c:v>
                </c:pt>
                <c:pt idx="24249">
                  <c:v>-0.10705000000000001</c:v>
                </c:pt>
                <c:pt idx="24250">
                  <c:v>-0.104043</c:v>
                </c:pt>
                <c:pt idx="24251">
                  <c:v>-0.105827</c:v>
                </c:pt>
                <c:pt idx="24252">
                  <c:v>-0.100882</c:v>
                </c:pt>
                <c:pt idx="24253">
                  <c:v>-8.9502100000000001E-2</c:v>
                </c:pt>
                <c:pt idx="24254">
                  <c:v>-7.3312299999999997E-2</c:v>
                </c:pt>
                <c:pt idx="24255">
                  <c:v>-6.0408299999999998E-2</c:v>
                </c:pt>
                <c:pt idx="24256">
                  <c:v>-4.7435999999999999E-2</c:v>
                </c:pt>
                <c:pt idx="24257">
                  <c:v>-3.3182299999999998E-2</c:v>
                </c:pt>
                <c:pt idx="24258">
                  <c:v>-1.90251E-2</c:v>
                </c:pt>
                <c:pt idx="24259">
                  <c:v>-3.9640700000000001E-3</c:v>
                </c:pt>
                <c:pt idx="24260">
                  <c:v>1.8467600000000001E-2</c:v>
                </c:pt>
                <c:pt idx="24261">
                  <c:v>4.1878400000000003E-2</c:v>
                </c:pt>
                <c:pt idx="24262">
                  <c:v>5.0019000000000001E-2</c:v>
                </c:pt>
                <c:pt idx="24263">
                  <c:v>5.4191999999999997E-2</c:v>
                </c:pt>
                <c:pt idx="24264">
                  <c:v>6.1718299999999997E-2</c:v>
                </c:pt>
                <c:pt idx="24265">
                  <c:v>7.1025199999999997E-2</c:v>
                </c:pt>
                <c:pt idx="24266">
                  <c:v>7.9838300000000001E-2</c:v>
                </c:pt>
                <c:pt idx="24267">
                  <c:v>9.2747999999999997E-2</c:v>
                </c:pt>
                <c:pt idx="24268">
                  <c:v>0.102383</c:v>
                </c:pt>
                <c:pt idx="24269">
                  <c:v>0.107471</c:v>
                </c:pt>
                <c:pt idx="24270">
                  <c:v>0.110513</c:v>
                </c:pt>
                <c:pt idx="24271">
                  <c:v>0.114665</c:v>
                </c:pt>
                <c:pt idx="24272">
                  <c:v>0.11683200000000001</c:v>
                </c:pt>
                <c:pt idx="24273">
                  <c:v>0.116953</c:v>
                </c:pt>
                <c:pt idx="24274">
                  <c:v>0.117044</c:v>
                </c:pt>
                <c:pt idx="24275">
                  <c:v>0.11779100000000001</c:v>
                </c:pt>
                <c:pt idx="24276">
                  <c:v>0.118343</c:v>
                </c:pt>
                <c:pt idx="24277">
                  <c:v>0.111813</c:v>
                </c:pt>
                <c:pt idx="24278">
                  <c:v>9.6531800000000001E-2</c:v>
                </c:pt>
                <c:pt idx="24279">
                  <c:v>8.8446200000000003E-2</c:v>
                </c:pt>
                <c:pt idx="24280">
                  <c:v>8.3071599999999995E-2</c:v>
                </c:pt>
                <c:pt idx="24281">
                  <c:v>7.6415800000000006E-2</c:v>
                </c:pt>
                <c:pt idx="24282">
                  <c:v>6.9461999999999996E-2</c:v>
                </c:pt>
                <c:pt idx="24283">
                  <c:v>6.0380000000000003E-2</c:v>
                </c:pt>
                <c:pt idx="24284">
                  <c:v>5.8019500000000002E-2</c:v>
                </c:pt>
                <c:pt idx="24285">
                  <c:v>5.6685399999999997E-2</c:v>
                </c:pt>
                <c:pt idx="24286">
                  <c:v>5.3274099999999998E-2</c:v>
                </c:pt>
                <c:pt idx="24287">
                  <c:v>4.8153599999999998E-2</c:v>
                </c:pt>
                <c:pt idx="24288">
                  <c:v>4.4641E-2</c:v>
                </c:pt>
                <c:pt idx="24289">
                  <c:v>4.6449400000000002E-2</c:v>
                </c:pt>
                <c:pt idx="24290">
                  <c:v>5.62128E-2</c:v>
                </c:pt>
                <c:pt idx="24291">
                  <c:v>7.9002199999999995E-2</c:v>
                </c:pt>
                <c:pt idx="24292">
                  <c:v>0.101718</c:v>
                </c:pt>
                <c:pt idx="24293">
                  <c:v>0.123011</c:v>
                </c:pt>
                <c:pt idx="24294">
                  <c:v>0.14297899999999999</c:v>
                </c:pt>
                <c:pt idx="24295">
                  <c:v>0.15886400000000001</c:v>
                </c:pt>
                <c:pt idx="24296">
                  <c:v>0.17113400000000001</c:v>
                </c:pt>
                <c:pt idx="24297">
                  <c:v>0.177207</c:v>
                </c:pt>
                <c:pt idx="24298">
                  <c:v>0.180645</c:v>
                </c:pt>
                <c:pt idx="24299">
                  <c:v>0.183506</c:v>
                </c:pt>
                <c:pt idx="24300">
                  <c:v>0.184475</c:v>
                </c:pt>
                <c:pt idx="24301">
                  <c:v>0.18779100000000001</c:v>
                </c:pt>
                <c:pt idx="24302">
                  <c:v>0.18900900000000001</c:v>
                </c:pt>
                <c:pt idx="24303">
                  <c:v>0.195294</c:v>
                </c:pt>
                <c:pt idx="24304">
                  <c:v>0.194714</c:v>
                </c:pt>
                <c:pt idx="24305">
                  <c:v>0.19911599999999999</c:v>
                </c:pt>
                <c:pt idx="24306">
                  <c:v>0.20988699999999999</c:v>
                </c:pt>
                <c:pt idx="24307">
                  <c:v>0.21421200000000001</c:v>
                </c:pt>
                <c:pt idx="24308">
                  <c:v>0.219473</c:v>
                </c:pt>
                <c:pt idx="24309">
                  <c:v>0.22953100000000001</c:v>
                </c:pt>
                <c:pt idx="24310">
                  <c:v>0.24526800000000001</c:v>
                </c:pt>
                <c:pt idx="24311">
                  <c:v>0.250886</c:v>
                </c:pt>
                <c:pt idx="24312">
                  <c:v>0.25234699999999999</c:v>
                </c:pt>
                <c:pt idx="24313">
                  <c:v>0.257741</c:v>
                </c:pt>
                <c:pt idx="24314">
                  <c:v>0.26315100000000002</c:v>
                </c:pt>
                <c:pt idx="24315">
                  <c:v>0.26680999999999999</c:v>
                </c:pt>
                <c:pt idx="24316">
                  <c:v>0.26569100000000001</c:v>
                </c:pt>
                <c:pt idx="24317">
                  <c:v>0.26983699999999999</c:v>
                </c:pt>
                <c:pt idx="24318">
                  <c:v>0.27577600000000002</c:v>
                </c:pt>
                <c:pt idx="24319">
                  <c:v>0.27837499999999998</c:v>
                </c:pt>
                <c:pt idx="24320">
                  <c:v>0.28227200000000002</c:v>
                </c:pt>
                <c:pt idx="24321">
                  <c:v>0.29224899999999998</c:v>
                </c:pt>
                <c:pt idx="24322">
                  <c:v>0.29841600000000001</c:v>
                </c:pt>
                <c:pt idx="24323">
                  <c:v>0.30672199999999999</c:v>
                </c:pt>
                <c:pt idx="24324">
                  <c:v>0.32161499999999998</c:v>
                </c:pt>
                <c:pt idx="24325">
                  <c:v>0.33427400000000002</c:v>
                </c:pt>
                <c:pt idx="24326">
                  <c:v>0.35239100000000001</c:v>
                </c:pt>
                <c:pt idx="24327">
                  <c:v>0.37641799999999997</c:v>
                </c:pt>
                <c:pt idx="24328">
                  <c:v>0.40502899999999997</c:v>
                </c:pt>
                <c:pt idx="24329">
                  <c:v>0.42886999999999997</c:v>
                </c:pt>
                <c:pt idx="24330">
                  <c:v>0.44801400000000002</c:v>
                </c:pt>
                <c:pt idx="24331">
                  <c:v>0.464779</c:v>
                </c:pt>
                <c:pt idx="24332">
                  <c:v>0.478601</c:v>
                </c:pt>
                <c:pt idx="24333">
                  <c:v>0.48871199999999998</c:v>
                </c:pt>
                <c:pt idx="24334">
                  <c:v>0.48870200000000003</c:v>
                </c:pt>
                <c:pt idx="24335">
                  <c:v>0.47942000000000001</c:v>
                </c:pt>
                <c:pt idx="24336">
                  <c:v>0.47282999999999997</c:v>
                </c:pt>
                <c:pt idx="24337">
                  <c:v>0.46269900000000003</c:v>
                </c:pt>
                <c:pt idx="24338">
                  <c:v>0.45638800000000002</c:v>
                </c:pt>
                <c:pt idx="24339">
                  <c:v>0.46092899999999998</c:v>
                </c:pt>
                <c:pt idx="24340">
                  <c:v>0.470665</c:v>
                </c:pt>
                <c:pt idx="24341">
                  <c:v>0.48111999999999999</c:v>
                </c:pt>
                <c:pt idx="24342">
                  <c:v>0.49311500000000003</c:v>
                </c:pt>
                <c:pt idx="24343">
                  <c:v>0.50517599999999996</c:v>
                </c:pt>
                <c:pt idx="24344">
                  <c:v>0.52517999999999998</c:v>
                </c:pt>
                <c:pt idx="24345">
                  <c:v>0.55768099999999998</c:v>
                </c:pt>
                <c:pt idx="24346">
                  <c:v>0.58246299999999995</c:v>
                </c:pt>
                <c:pt idx="24347">
                  <c:v>0.60177400000000003</c:v>
                </c:pt>
                <c:pt idx="24348">
                  <c:v>0.61567499999999997</c:v>
                </c:pt>
                <c:pt idx="24349">
                  <c:v>0.628668</c:v>
                </c:pt>
                <c:pt idx="24350">
                  <c:v>0.64244599999999996</c:v>
                </c:pt>
                <c:pt idx="24351">
                  <c:v>0.65523200000000004</c:v>
                </c:pt>
                <c:pt idx="24352">
                  <c:v>0.66837000000000002</c:v>
                </c:pt>
                <c:pt idx="24353">
                  <c:v>0.68129099999999998</c:v>
                </c:pt>
                <c:pt idx="24354">
                  <c:v>0.69092200000000004</c:v>
                </c:pt>
                <c:pt idx="24355">
                  <c:v>0.69675900000000002</c:v>
                </c:pt>
                <c:pt idx="24356">
                  <c:v>0.70281400000000005</c:v>
                </c:pt>
                <c:pt idx="24357">
                  <c:v>0.70915600000000001</c:v>
                </c:pt>
                <c:pt idx="24358">
                  <c:v>0.71239699999999995</c:v>
                </c:pt>
                <c:pt idx="24359">
                  <c:v>0.71410600000000002</c:v>
                </c:pt>
                <c:pt idx="24360">
                  <c:v>0.70297299999999996</c:v>
                </c:pt>
                <c:pt idx="24361">
                  <c:v>0.69775600000000004</c:v>
                </c:pt>
                <c:pt idx="24362">
                  <c:v>0.69247999999999998</c:v>
                </c:pt>
                <c:pt idx="24363">
                  <c:v>0.68710000000000004</c:v>
                </c:pt>
                <c:pt idx="24364">
                  <c:v>0.68306699999999998</c:v>
                </c:pt>
                <c:pt idx="24365">
                  <c:v>0.68612099999999998</c:v>
                </c:pt>
                <c:pt idx="24366">
                  <c:v>0.68837400000000004</c:v>
                </c:pt>
                <c:pt idx="24367">
                  <c:v>0.690029</c:v>
                </c:pt>
                <c:pt idx="24368">
                  <c:v>0.69371000000000005</c:v>
                </c:pt>
                <c:pt idx="24369">
                  <c:v>0.69548399999999999</c:v>
                </c:pt>
                <c:pt idx="24370">
                  <c:v>0.69271000000000005</c:v>
                </c:pt>
                <c:pt idx="24371">
                  <c:v>0.68991400000000003</c:v>
                </c:pt>
                <c:pt idx="24372">
                  <c:v>0.68610099999999996</c:v>
                </c:pt>
                <c:pt idx="24373">
                  <c:v>0.68482799999999999</c:v>
                </c:pt>
                <c:pt idx="24374">
                  <c:v>0.68002700000000005</c:v>
                </c:pt>
                <c:pt idx="24375">
                  <c:v>0.68369000000000002</c:v>
                </c:pt>
                <c:pt idx="24376">
                  <c:v>0.69042999999999999</c:v>
                </c:pt>
                <c:pt idx="24377">
                  <c:v>0.69516900000000004</c:v>
                </c:pt>
                <c:pt idx="24378">
                  <c:v>0.70138699999999998</c:v>
                </c:pt>
                <c:pt idx="24379">
                  <c:v>0.71350899999999995</c:v>
                </c:pt>
                <c:pt idx="24380">
                  <c:v>0.74012999999999995</c:v>
                </c:pt>
                <c:pt idx="24381">
                  <c:v>0.76499700000000004</c:v>
                </c:pt>
                <c:pt idx="24382">
                  <c:v>0.778775</c:v>
                </c:pt>
                <c:pt idx="24383">
                  <c:v>0.79841600000000001</c:v>
                </c:pt>
                <c:pt idx="24384">
                  <c:v>0.81631799999999999</c:v>
                </c:pt>
                <c:pt idx="24385">
                  <c:v>0.82482500000000003</c:v>
                </c:pt>
                <c:pt idx="24386">
                  <c:v>0.82670999999999994</c:v>
                </c:pt>
                <c:pt idx="24387">
                  <c:v>0.82985200000000003</c:v>
                </c:pt>
                <c:pt idx="24388">
                  <c:v>0.83808099999999996</c:v>
                </c:pt>
                <c:pt idx="24389">
                  <c:v>0.84318000000000004</c:v>
                </c:pt>
                <c:pt idx="24390">
                  <c:v>0.84172999999999998</c:v>
                </c:pt>
                <c:pt idx="24391">
                  <c:v>0.839063</c:v>
                </c:pt>
                <c:pt idx="24392">
                  <c:v>0.83650800000000003</c:v>
                </c:pt>
                <c:pt idx="24393">
                  <c:v>0.83319399999999999</c:v>
                </c:pt>
                <c:pt idx="24394">
                  <c:v>0.83370299999999997</c:v>
                </c:pt>
                <c:pt idx="24395">
                  <c:v>0.82512799999999997</c:v>
                </c:pt>
                <c:pt idx="24396">
                  <c:v>0.80795600000000001</c:v>
                </c:pt>
                <c:pt idx="24397">
                  <c:v>0.78931200000000001</c:v>
                </c:pt>
                <c:pt idx="24398">
                  <c:v>0.76701299999999994</c:v>
                </c:pt>
                <c:pt idx="24399">
                  <c:v>0.75764399999999998</c:v>
                </c:pt>
                <c:pt idx="24400">
                  <c:v>0.76744299999999999</c:v>
                </c:pt>
                <c:pt idx="24401">
                  <c:v>0.78741899999999998</c:v>
                </c:pt>
                <c:pt idx="24402">
                  <c:v>0.80366300000000002</c:v>
                </c:pt>
                <c:pt idx="24403">
                  <c:v>0.81388899999999997</c:v>
                </c:pt>
                <c:pt idx="24404">
                  <c:v>0.81837499999999996</c:v>
                </c:pt>
                <c:pt idx="24405">
                  <c:v>0.82218100000000005</c:v>
                </c:pt>
                <c:pt idx="24406">
                  <c:v>0.83055400000000001</c:v>
                </c:pt>
                <c:pt idx="24407">
                  <c:v>0.84255500000000005</c:v>
                </c:pt>
                <c:pt idx="24408">
                  <c:v>0.85511400000000004</c:v>
                </c:pt>
                <c:pt idx="24409">
                  <c:v>0.86939900000000003</c:v>
                </c:pt>
                <c:pt idx="24410">
                  <c:v>0.88131700000000002</c:v>
                </c:pt>
                <c:pt idx="24411">
                  <c:v>0.89290099999999994</c:v>
                </c:pt>
                <c:pt idx="24412">
                  <c:v>0.90395800000000004</c:v>
                </c:pt>
                <c:pt idx="24413">
                  <c:v>0.91193299999999999</c:v>
                </c:pt>
                <c:pt idx="24414">
                  <c:v>0.91906100000000002</c:v>
                </c:pt>
                <c:pt idx="24415">
                  <c:v>0.92400300000000002</c:v>
                </c:pt>
                <c:pt idx="24416">
                  <c:v>0.92664299999999999</c:v>
                </c:pt>
                <c:pt idx="24417">
                  <c:v>0.92924200000000001</c:v>
                </c:pt>
                <c:pt idx="24418">
                  <c:v>0.930037</c:v>
                </c:pt>
                <c:pt idx="24419">
                  <c:v>0.92308999999999997</c:v>
                </c:pt>
                <c:pt idx="24420">
                  <c:v>0.91816699999999996</c:v>
                </c:pt>
                <c:pt idx="24421">
                  <c:v>0.915404</c:v>
                </c:pt>
                <c:pt idx="24422">
                  <c:v>0.91157500000000002</c:v>
                </c:pt>
                <c:pt idx="24423">
                  <c:v>0.90770600000000001</c:v>
                </c:pt>
                <c:pt idx="24424">
                  <c:v>0.90161100000000005</c:v>
                </c:pt>
                <c:pt idx="24425">
                  <c:v>0.89817599999999997</c:v>
                </c:pt>
                <c:pt idx="24426">
                  <c:v>0.89658199999999999</c:v>
                </c:pt>
                <c:pt idx="24427">
                  <c:v>0.89463899999999996</c:v>
                </c:pt>
                <c:pt idx="24428">
                  <c:v>0.89560200000000001</c:v>
                </c:pt>
                <c:pt idx="24429">
                  <c:v>0.89622800000000002</c:v>
                </c:pt>
                <c:pt idx="24430">
                  <c:v>0.894926</c:v>
                </c:pt>
                <c:pt idx="24431">
                  <c:v>0.89580300000000002</c:v>
                </c:pt>
                <c:pt idx="24432">
                  <c:v>0.89720200000000006</c:v>
                </c:pt>
                <c:pt idx="24433">
                  <c:v>0.89759800000000001</c:v>
                </c:pt>
                <c:pt idx="24434">
                  <c:v>0.90020299999999998</c:v>
                </c:pt>
                <c:pt idx="24435">
                  <c:v>0.90224800000000005</c:v>
                </c:pt>
                <c:pt idx="24436">
                  <c:v>0.904308</c:v>
                </c:pt>
                <c:pt idx="24437">
                  <c:v>0.90469900000000003</c:v>
                </c:pt>
                <c:pt idx="24438">
                  <c:v>0.90323699999999996</c:v>
                </c:pt>
                <c:pt idx="24439">
                  <c:v>0.90957299999999996</c:v>
                </c:pt>
                <c:pt idx="24440">
                  <c:v>0.91337000000000002</c:v>
                </c:pt>
                <c:pt idx="24441">
                  <c:v>0.91505899999999996</c:v>
                </c:pt>
                <c:pt idx="24442">
                  <c:v>0.91638799999999998</c:v>
                </c:pt>
                <c:pt idx="24443">
                  <c:v>0.91951300000000002</c:v>
                </c:pt>
                <c:pt idx="24444">
                  <c:v>0.92206999999999995</c:v>
                </c:pt>
                <c:pt idx="24445">
                  <c:v>0.92509799999999998</c:v>
                </c:pt>
                <c:pt idx="24446">
                  <c:v>0.92772200000000005</c:v>
                </c:pt>
                <c:pt idx="24447">
                  <c:v>0.931782</c:v>
                </c:pt>
                <c:pt idx="24448">
                  <c:v>0.93480600000000003</c:v>
                </c:pt>
                <c:pt idx="24449">
                  <c:v>0.93836900000000001</c:v>
                </c:pt>
                <c:pt idx="24450">
                  <c:v>0.94430499999999995</c:v>
                </c:pt>
                <c:pt idx="24451">
                  <c:v>0.94937800000000006</c:v>
                </c:pt>
                <c:pt idx="24452">
                  <c:v>0.93934300000000004</c:v>
                </c:pt>
                <c:pt idx="24453">
                  <c:v>0.94381300000000001</c:v>
                </c:pt>
                <c:pt idx="24454">
                  <c:v>0.96271300000000004</c:v>
                </c:pt>
                <c:pt idx="24455">
                  <c:v>0.970306</c:v>
                </c:pt>
                <c:pt idx="24456">
                  <c:v>0.97454099999999999</c:v>
                </c:pt>
                <c:pt idx="24457">
                  <c:v>0.97953299999999999</c:v>
                </c:pt>
                <c:pt idx="24458">
                  <c:v>0.98504499999999995</c:v>
                </c:pt>
                <c:pt idx="24459">
                  <c:v>0.98987800000000004</c:v>
                </c:pt>
                <c:pt idx="24460">
                  <c:v>0.99396499999999999</c:v>
                </c:pt>
                <c:pt idx="24461">
                  <c:v>0.99813300000000005</c:v>
                </c:pt>
                <c:pt idx="24462">
                  <c:v>1.00135</c:v>
                </c:pt>
                <c:pt idx="24463">
                  <c:v>1.00275</c:v>
                </c:pt>
                <c:pt idx="24464">
                  <c:v>1.0045599999999999</c:v>
                </c:pt>
                <c:pt idx="24465">
                  <c:v>1.00857</c:v>
                </c:pt>
                <c:pt idx="24466">
                  <c:v>1.0131699999999999</c:v>
                </c:pt>
                <c:pt idx="24467">
                  <c:v>1.01814</c:v>
                </c:pt>
                <c:pt idx="24468">
                  <c:v>1.02247</c:v>
                </c:pt>
                <c:pt idx="24469">
                  <c:v>1.02586</c:v>
                </c:pt>
                <c:pt idx="24470">
                  <c:v>1.02813</c:v>
                </c:pt>
                <c:pt idx="24471">
                  <c:v>1.03183</c:v>
                </c:pt>
                <c:pt idx="24472">
                  <c:v>1.03704</c:v>
                </c:pt>
                <c:pt idx="24473">
                  <c:v>1.0387599999999999</c:v>
                </c:pt>
                <c:pt idx="24474">
                  <c:v>1.0409900000000001</c:v>
                </c:pt>
                <c:pt idx="24475">
                  <c:v>1.0459799999999999</c:v>
                </c:pt>
                <c:pt idx="24476">
                  <c:v>1.0492900000000001</c:v>
                </c:pt>
                <c:pt idx="24477">
                  <c:v>1.0505</c:v>
                </c:pt>
                <c:pt idx="24478">
                  <c:v>1.05111</c:v>
                </c:pt>
                <c:pt idx="24479">
                  <c:v>1.0538000000000001</c:v>
                </c:pt>
                <c:pt idx="24480">
                  <c:v>1.0600499999999999</c:v>
                </c:pt>
                <c:pt idx="24481">
                  <c:v>1.06338</c:v>
                </c:pt>
                <c:pt idx="24482">
                  <c:v>1.06616</c:v>
                </c:pt>
                <c:pt idx="24483">
                  <c:v>1.0731299999999999</c:v>
                </c:pt>
                <c:pt idx="24484">
                  <c:v>1.0747500000000001</c:v>
                </c:pt>
                <c:pt idx="24485">
                  <c:v>1.07622</c:v>
                </c:pt>
                <c:pt idx="24486">
                  <c:v>1.0812999999999999</c:v>
                </c:pt>
                <c:pt idx="24487">
                  <c:v>1.0829</c:v>
                </c:pt>
                <c:pt idx="24488">
                  <c:v>1.0865199999999999</c:v>
                </c:pt>
                <c:pt idx="24489">
                  <c:v>1.0916300000000001</c:v>
                </c:pt>
                <c:pt idx="24490">
                  <c:v>1.0940099999999999</c:v>
                </c:pt>
                <c:pt idx="24491">
                  <c:v>1.0940099999999999</c:v>
                </c:pt>
                <c:pt idx="24492">
                  <c:v>1.09887</c:v>
                </c:pt>
                <c:pt idx="24493">
                  <c:v>1.1014900000000001</c:v>
                </c:pt>
                <c:pt idx="24494">
                  <c:v>1.10358</c:v>
                </c:pt>
                <c:pt idx="24495">
                  <c:v>1.10907</c:v>
                </c:pt>
                <c:pt idx="24496">
                  <c:v>1.1078699999999999</c:v>
                </c:pt>
                <c:pt idx="24497">
                  <c:v>1.1079000000000001</c:v>
                </c:pt>
                <c:pt idx="24498">
                  <c:v>1.1099399999999999</c:v>
                </c:pt>
                <c:pt idx="24499">
                  <c:v>1.1105100000000001</c:v>
                </c:pt>
                <c:pt idx="24500">
                  <c:v>1.1131</c:v>
                </c:pt>
                <c:pt idx="24501">
                  <c:v>1.11503</c:v>
                </c:pt>
                <c:pt idx="24502">
                  <c:v>1.1136600000000001</c:v>
                </c:pt>
                <c:pt idx="24503">
                  <c:v>1.1128800000000001</c:v>
                </c:pt>
                <c:pt idx="24504">
                  <c:v>1.1137999999999999</c:v>
                </c:pt>
                <c:pt idx="24505">
                  <c:v>1.11144</c:v>
                </c:pt>
                <c:pt idx="24506">
                  <c:v>1.11049</c:v>
                </c:pt>
                <c:pt idx="24507">
                  <c:v>1.1131599999999999</c:v>
                </c:pt>
                <c:pt idx="24508">
                  <c:v>1.11433</c:v>
                </c:pt>
                <c:pt idx="24509">
                  <c:v>1.1154500000000001</c:v>
                </c:pt>
                <c:pt idx="24510">
                  <c:v>1.11669</c:v>
                </c:pt>
                <c:pt idx="24511">
                  <c:v>1.1162000000000001</c:v>
                </c:pt>
                <c:pt idx="24512">
                  <c:v>1.11561</c:v>
                </c:pt>
                <c:pt idx="24513">
                  <c:v>1.1150599999999999</c:v>
                </c:pt>
                <c:pt idx="24514">
                  <c:v>1.11581</c:v>
                </c:pt>
                <c:pt idx="24515">
                  <c:v>1.1135900000000001</c:v>
                </c:pt>
                <c:pt idx="24516">
                  <c:v>1.1066</c:v>
                </c:pt>
                <c:pt idx="24517">
                  <c:v>1.1059300000000001</c:v>
                </c:pt>
                <c:pt idx="24518">
                  <c:v>1.10595</c:v>
                </c:pt>
                <c:pt idx="24519">
                  <c:v>1.1059600000000001</c:v>
                </c:pt>
                <c:pt idx="24520">
                  <c:v>1.1028</c:v>
                </c:pt>
                <c:pt idx="24521">
                  <c:v>1.10094</c:v>
                </c:pt>
                <c:pt idx="24522">
                  <c:v>1.1008199999999999</c:v>
                </c:pt>
                <c:pt idx="24523">
                  <c:v>1.1016699999999999</c:v>
                </c:pt>
                <c:pt idx="24524">
                  <c:v>1.1039000000000001</c:v>
                </c:pt>
                <c:pt idx="24525">
                  <c:v>1.10439</c:v>
                </c:pt>
                <c:pt idx="24526">
                  <c:v>1.1024099999999999</c:v>
                </c:pt>
                <c:pt idx="24527">
                  <c:v>1.1068</c:v>
                </c:pt>
                <c:pt idx="24528">
                  <c:v>1.10965</c:v>
                </c:pt>
                <c:pt idx="24529">
                  <c:v>1.11232</c:v>
                </c:pt>
                <c:pt idx="24530">
                  <c:v>1.1174200000000001</c:v>
                </c:pt>
                <c:pt idx="24531">
                  <c:v>1.1223700000000001</c:v>
                </c:pt>
                <c:pt idx="24532">
                  <c:v>1.1249</c:v>
                </c:pt>
                <c:pt idx="24533">
                  <c:v>1.12744</c:v>
                </c:pt>
                <c:pt idx="24534">
                  <c:v>1.1309100000000001</c:v>
                </c:pt>
                <c:pt idx="24535">
                  <c:v>1.13609</c:v>
                </c:pt>
                <c:pt idx="24536">
                  <c:v>1.13371</c:v>
                </c:pt>
                <c:pt idx="24537">
                  <c:v>1.1378600000000001</c:v>
                </c:pt>
                <c:pt idx="24538">
                  <c:v>1.1412800000000001</c:v>
                </c:pt>
                <c:pt idx="24539">
                  <c:v>1.1407799999999999</c:v>
                </c:pt>
                <c:pt idx="24540">
                  <c:v>1.14402</c:v>
                </c:pt>
                <c:pt idx="24541">
                  <c:v>1.14629</c:v>
                </c:pt>
                <c:pt idx="24542">
                  <c:v>1.1474899999999999</c:v>
                </c:pt>
                <c:pt idx="24543">
                  <c:v>1.14724</c:v>
                </c:pt>
                <c:pt idx="24544">
                  <c:v>1.15147</c:v>
                </c:pt>
                <c:pt idx="24545">
                  <c:v>1.1532100000000001</c:v>
                </c:pt>
                <c:pt idx="24546">
                  <c:v>1.15706</c:v>
                </c:pt>
                <c:pt idx="24547">
                  <c:v>1.1578999999999999</c:v>
                </c:pt>
                <c:pt idx="24548">
                  <c:v>1.1614500000000001</c:v>
                </c:pt>
                <c:pt idx="24549">
                  <c:v>1.1669099999999999</c:v>
                </c:pt>
                <c:pt idx="24550">
                  <c:v>1.1688799999999999</c:v>
                </c:pt>
                <c:pt idx="24551">
                  <c:v>1.1747000000000001</c:v>
                </c:pt>
                <c:pt idx="24552">
                  <c:v>1.17886</c:v>
                </c:pt>
                <c:pt idx="24553">
                  <c:v>1.18286</c:v>
                </c:pt>
                <c:pt idx="24554">
                  <c:v>1.1876</c:v>
                </c:pt>
                <c:pt idx="24555">
                  <c:v>1.19017</c:v>
                </c:pt>
                <c:pt idx="24556">
                  <c:v>1.1910099999999999</c:v>
                </c:pt>
                <c:pt idx="24557">
                  <c:v>1.1926699999999999</c:v>
                </c:pt>
                <c:pt idx="24558">
                  <c:v>1.1889799999999999</c:v>
                </c:pt>
                <c:pt idx="24559">
                  <c:v>1.1928700000000001</c:v>
                </c:pt>
                <c:pt idx="24560">
                  <c:v>1.1903699999999999</c:v>
                </c:pt>
                <c:pt idx="24561">
                  <c:v>1.19001</c:v>
                </c:pt>
                <c:pt idx="24562">
                  <c:v>1.19316</c:v>
                </c:pt>
                <c:pt idx="24563">
                  <c:v>1.1933</c:v>
                </c:pt>
                <c:pt idx="24564">
                  <c:v>1.1949399999999999</c:v>
                </c:pt>
                <c:pt idx="24565">
                  <c:v>1.1977899999999999</c:v>
                </c:pt>
                <c:pt idx="24566">
                  <c:v>1.19807</c:v>
                </c:pt>
                <c:pt idx="24567">
                  <c:v>1.19879</c:v>
                </c:pt>
                <c:pt idx="24568">
                  <c:v>1.1982200000000001</c:v>
                </c:pt>
                <c:pt idx="24569">
                  <c:v>1.1973800000000001</c:v>
                </c:pt>
                <c:pt idx="24570">
                  <c:v>1.2000299999999999</c:v>
                </c:pt>
                <c:pt idx="24571">
                  <c:v>1.20343</c:v>
                </c:pt>
                <c:pt idx="24572">
                  <c:v>1.2044600000000001</c:v>
                </c:pt>
                <c:pt idx="24573">
                  <c:v>1.2068099999999999</c:v>
                </c:pt>
                <c:pt idx="24574">
                  <c:v>1.2097199999999999</c:v>
                </c:pt>
                <c:pt idx="24575">
                  <c:v>1.2130399999999999</c:v>
                </c:pt>
                <c:pt idx="24576">
                  <c:v>1.2158100000000001</c:v>
                </c:pt>
                <c:pt idx="24577">
                  <c:v>1.2201200000000001</c:v>
                </c:pt>
                <c:pt idx="24578">
                  <c:v>1.2221</c:v>
                </c:pt>
                <c:pt idx="24579">
                  <c:v>1.22339</c:v>
                </c:pt>
                <c:pt idx="24580">
                  <c:v>1.2242900000000001</c:v>
                </c:pt>
                <c:pt idx="24581">
                  <c:v>1.22976</c:v>
                </c:pt>
                <c:pt idx="24582">
                  <c:v>1.2354400000000001</c:v>
                </c:pt>
                <c:pt idx="24583">
                  <c:v>1.23681</c:v>
                </c:pt>
                <c:pt idx="24584">
                  <c:v>1.2377400000000001</c:v>
                </c:pt>
                <c:pt idx="24585">
                  <c:v>1.2407999999999999</c:v>
                </c:pt>
                <c:pt idx="24586">
                  <c:v>1.2439499999999999</c:v>
                </c:pt>
                <c:pt idx="24587">
                  <c:v>1.2448399999999999</c:v>
                </c:pt>
                <c:pt idx="24588">
                  <c:v>1.24671</c:v>
                </c:pt>
                <c:pt idx="24589">
                  <c:v>1.2464</c:v>
                </c:pt>
                <c:pt idx="24590">
                  <c:v>1.2506600000000001</c:v>
                </c:pt>
                <c:pt idx="24591">
                  <c:v>1.2547699999999999</c:v>
                </c:pt>
                <c:pt idx="24592">
                  <c:v>1.25766</c:v>
                </c:pt>
                <c:pt idx="24593">
                  <c:v>1.2599100000000001</c:v>
                </c:pt>
                <c:pt idx="24594">
                  <c:v>1.2643500000000001</c:v>
                </c:pt>
                <c:pt idx="24595">
                  <c:v>1.27139</c:v>
                </c:pt>
                <c:pt idx="24596">
                  <c:v>1.2724899999999999</c:v>
                </c:pt>
                <c:pt idx="24597">
                  <c:v>1.2736799999999999</c:v>
                </c:pt>
                <c:pt idx="24598">
                  <c:v>1.27451</c:v>
                </c:pt>
                <c:pt idx="24599">
                  <c:v>1.2743100000000001</c:v>
                </c:pt>
                <c:pt idx="24600">
                  <c:v>1.2739799999999999</c:v>
                </c:pt>
                <c:pt idx="24601">
                  <c:v>1.2777700000000001</c:v>
                </c:pt>
                <c:pt idx="24602">
                  <c:v>1.27704</c:v>
                </c:pt>
                <c:pt idx="24603">
                  <c:v>1.2793600000000001</c:v>
                </c:pt>
                <c:pt idx="24604">
                  <c:v>1.28311</c:v>
                </c:pt>
                <c:pt idx="24605">
                  <c:v>1.2838000000000001</c:v>
                </c:pt>
                <c:pt idx="24606">
                  <c:v>1.2851900000000001</c:v>
                </c:pt>
                <c:pt idx="24607">
                  <c:v>1.2884500000000001</c:v>
                </c:pt>
                <c:pt idx="24608">
                  <c:v>1.2902100000000001</c:v>
                </c:pt>
                <c:pt idx="24609">
                  <c:v>1.2917099999999999</c:v>
                </c:pt>
                <c:pt idx="24610">
                  <c:v>1.29067</c:v>
                </c:pt>
                <c:pt idx="24611">
                  <c:v>1.2948299999999999</c:v>
                </c:pt>
                <c:pt idx="24612">
                  <c:v>1.2984599999999999</c:v>
                </c:pt>
                <c:pt idx="24613">
                  <c:v>1.30183</c:v>
                </c:pt>
                <c:pt idx="24614">
                  <c:v>1.30558</c:v>
                </c:pt>
                <c:pt idx="24615">
                  <c:v>1.30891</c:v>
                </c:pt>
                <c:pt idx="24616">
                  <c:v>1.31274</c:v>
                </c:pt>
                <c:pt idx="24617">
                  <c:v>1.31576</c:v>
                </c:pt>
                <c:pt idx="24618">
                  <c:v>1.31725</c:v>
                </c:pt>
                <c:pt idx="24619">
                  <c:v>1.3178799999999999</c:v>
                </c:pt>
                <c:pt idx="24620">
                  <c:v>1.3170200000000001</c:v>
                </c:pt>
                <c:pt idx="24621">
                  <c:v>1.3170200000000001</c:v>
                </c:pt>
                <c:pt idx="24622">
                  <c:v>1.3216300000000001</c:v>
                </c:pt>
                <c:pt idx="24623">
                  <c:v>1.3237399999999999</c:v>
                </c:pt>
                <c:pt idx="24624">
                  <c:v>1.3259799999999999</c:v>
                </c:pt>
                <c:pt idx="24625">
                  <c:v>1.3291900000000001</c:v>
                </c:pt>
                <c:pt idx="24626">
                  <c:v>1.3311900000000001</c:v>
                </c:pt>
                <c:pt idx="24627">
                  <c:v>1.33172</c:v>
                </c:pt>
                <c:pt idx="24628">
                  <c:v>1.33094</c:v>
                </c:pt>
                <c:pt idx="24629">
                  <c:v>1.3308800000000001</c:v>
                </c:pt>
                <c:pt idx="24630">
                  <c:v>1.3303199999999999</c:v>
                </c:pt>
                <c:pt idx="24631">
                  <c:v>1.32999</c:v>
                </c:pt>
                <c:pt idx="24632">
                  <c:v>1.32731</c:v>
                </c:pt>
                <c:pt idx="24633">
                  <c:v>1.3266800000000001</c:v>
                </c:pt>
                <c:pt idx="24634">
                  <c:v>1.3298700000000001</c:v>
                </c:pt>
                <c:pt idx="24635">
                  <c:v>1.3296699999999999</c:v>
                </c:pt>
                <c:pt idx="24636">
                  <c:v>1.33283</c:v>
                </c:pt>
                <c:pt idx="24637">
                  <c:v>1.3364</c:v>
                </c:pt>
                <c:pt idx="24638">
                  <c:v>1.3370599999999999</c:v>
                </c:pt>
                <c:pt idx="24639">
                  <c:v>1.33955</c:v>
                </c:pt>
                <c:pt idx="24640">
                  <c:v>1.3428199999999999</c:v>
                </c:pt>
                <c:pt idx="24641">
                  <c:v>1.3434699999999999</c:v>
                </c:pt>
                <c:pt idx="24642">
                  <c:v>1.34419</c:v>
                </c:pt>
                <c:pt idx="24643">
                  <c:v>1.34602</c:v>
                </c:pt>
                <c:pt idx="24644">
                  <c:v>1.3471900000000001</c:v>
                </c:pt>
                <c:pt idx="24645">
                  <c:v>1.34632</c:v>
                </c:pt>
                <c:pt idx="24646">
                  <c:v>1.34561</c:v>
                </c:pt>
                <c:pt idx="24647">
                  <c:v>1.3414999999999999</c:v>
                </c:pt>
                <c:pt idx="24648">
                  <c:v>1.3408599999999999</c:v>
                </c:pt>
                <c:pt idx="24649">
                  <c:v>1.34232</c:v>
                </c:pt>
                <c:pt idx="24650">
                  <c:v>1.3470200000000001</c:v>
                </c:pt>
                <c:pt idx="24651">
                  <c:v>1.34737</c:v>
                </c:pt>
                <c:pt idx="24652">
                  <c:v>1.3466400000000001</c:v>
                </c:pt>
                <c:pt idx="24653">
                  <c:v>1.3475900000000001</c:v>
                </c:pt>
                <c:pt idx="24654">
                  <c:v>1.3474299999999999</c:v>
                </c:pt>
                <c:pt idx="24655">
                  <c:v>1.3473299999999999</c:v>
                </c:pt>
                <c:pt idx="24656">
                  <c:v>1.3468500000000001</c:v>
                </c:pt>
                <c:pt idx="24657">
                  <c:v>1.3458699999999999</c:v>
                </c:pt>
                <c:pt idx="24658">
                  <c:v>1.34423</c:v>
                </c:pt>
                <c:pt idx="24659">
                  <c:v>1.3436999999999999</c:v>
                </c:pt>
                <c:pt idx="24660">
                  <c:v>1.34642</c:v>
                </c:pt>
                <c:pt idx="24661">
                  <c:v>1.34392</c:v>
                </c:pt>
                <c:pt idx="24662">
                  <c:v>1.3422099999999999</c:v>
                </c:pt>
                <c:pt idx="24663">
                  <c:v>1.3423799999999999</c:v>
                </c:pt>
                <c:pt idx="24664">
                  <c:v>1.3409899999999999</c:v>
                </c:pt>
                <c:pt idx="24665">
                  <c:v>1.3396300000000001</c:v>
                </c:pt>
                <c:pt idx="24666">
                  <c:v>1.33935</c:v>
                </c:pt>
                <c:pt idx="24667">
                  <c:v>1.33938</c:v>
                </c:pt>
                <c:pt idx="24668">
                  <c:v>1.3384100000000001</c:v>
                </c:pt>
                <c:pt idx="24669">
                  <c:v>1.3373299999999999</c:v>
                </c:pt>
                <c:pt idx="24670">
                  <c:v>1.33545</c:v>
                </c:pt>
                <c:pt idx="24671">
                  <c:v>1.3328199999999999</c:v>
                </c:pt>
                <c:pt idx="24672">
                  <c:v>1.3309899999999999</c:v>
                </c:pt>
                <c:pt idx="24673">
                  <c:v>1.33063</c:v>
                </c:pt>
                <c:pt idx="24674">
                  <c:v>1.33192</c:v>
                </c:pt>
                <c:pt idx="24675">
                  <c:v>1.33212</c:v>
                </c:pt>
                <c:pt idx="24676">
                  <c:v>1.32623</c:v>
                </c:pt>
                <c:pt idx="24677">
                  <c:v>1.32477</c:v>
                </c:pt>
                <c:pt idx="24678">
                  <c:v>1.32623</c:v>
                </c:pt>
                <c:pt idx="24679">
                  <c:v>1.3272200000000001</c:v>
                </c:pt>
                <c:pt idx="24680">
                  <c:v>1.32819</c:v>
                </c:pt>
                <c:pt idx="24681">
                  <c:v>1.3283400000000001</c:v>
                </c:pt>
                <c:pt idx="24682">
                  <c:v>1.32721</c:v>
                </c:pt>
                <c:pt idx="24683">
                  <c:v>1.3284400000000001</c:v>
                </c:pt>
                <c:pt idx="24684">
                  <c:v>1.33</c:v>
                </c:pt>
                <c:pt idx="24685">
                  <c:v>1.3309599999999999</c:v>
                </c:pt>
                <c:pt idx="24686">
                  <c:v>1.3324400000000001</c:v>
                </c:pt>
                <c:pt idx="24687">
                  <c:v>1.3333999999999999</c:v>
                </c:pt>
                <c:pt idx="24688">
                  <c:v>1.33422</c:v>
                </c:pt>
                <c:pt idx="24689">
                  <c:v>1.32975</c:v>
                </c:pt>
                <c:pt idx="24690">
                  <c:v>1.3303100000000001</c:v>
                </c:pt>
                <c:pt idx="24691">
                  <c:v>1.33182</c:v>
                </c:pt>
                <c:pt idx="24692">
                  <c:v>1.3339000000000001</c:v>
                </c:pt>
                <c:pt idx="24693">
                  <c:v>1.3334900000000001</c:v>
                </c:pt>
                <c:pt idx="24694">
                  <c:v>1.33396</c:v>
                </c:pt>
                <c:pt idx="24695">
                  <c:v>1.33307</c:v>
                </c:pt>
                <c:pt idx="24696">
                  <c:v>1.3320399999999999</c:v>
                </c:pt>
                <c:pt idx="24697">
                  <c:v>1.3314999999999999</c:v>
                </c:pt>
                <c:pt idx="24698">
                  <c:v>1.3319399999999999</c:v>
                </c:pt>
                <c:pt idx="24699">
                  <c:v>1.33341</c:v>
                </c:pt>
                <c:pt idx="24700">
                  <c:v>1.33501</c:v>
                </c:pt>
                <c:pt idx="24701">
                  <c:v>1.3354900000000001</c:v>
                </c:pt>
                <c:pt idx="24702">
                  <c:v>1.33718</c:v>
                </c:pt>
                <c:pt idx="24703">
                  <c:v>1.33423</c:v>
                </c:pt>
                <c:pt idx="24704">
                  <c:v>1.33606</c:v>
                </c:pt>
                <c:pt idx="24705">
                  <c:v>1.3379399999999999</c:v>
                </c:pt>
                <c:pt idx="24706">
                  <c:v>1.34416</c:v>
                </c:pt>
                <c:pt idx="24707">
                  <c:v>1.3414600000000001</c:v>
                </c:pt>
                <c:pt idx="24708">
                  <c:v>1.3428199999999999</c:v>
                </c:pt>
                <c:pt idx="24709">
                  <c:v>1.34154</c:v>
                </c:pt>
                <c:pt idx="24710">
                  <c:v>1.3414699999999999</c:v>
                </c:pt>
                <c:pt idx="24711">
                  <c:v>1.3415900000000001</c:v>
                </c:pt>
                <c:pt idx="24712">
                  <c:v>1.3407500000000001</c:v>
                </c:pt>
                <c:pt idx="24713">
                  <c:v>1.33836</c:v>
                </c:pt>
                <c:pt idx="24714">
                  <c:v>1.3372299999999999</c:v>
                </c:pt>
                <c:pt idx="24715">
                  <c:v>1.33799</c:v>
                </c:pt>
                <c:pt idx="24716">
                  <c:v>1.3336600000000001</c:v>
                </c:pt>
                <c:pt idx="24717">
                  <c:v>1.3329899999999999</c:v>
                </c:pt>
                <c:pt idx="24718">
                  <c:v>1.3326100000000001</c:v>
                </c:pt>
                <c:pt idx="24719">
                  <c:v>1.3331200000000001</c:v>
                </c:pt>
                <c:pt idx="24720">
                  <c:v>1.3337399999999999</c:v>
                </c:pt>
                <c:pt idx="24721">
                  <c:v>1.33385</c:v>
                </c:pt>
                <c:pt idx="24722">
                  <c:v>1.3347500000000001</c:v>
                </c:pt>
                <c:pt idx="24723">
                  <c:v>1.33832</c:v>
                </c:pt>
                <c:pt idx="24724">
                  <c:v>1.3395900000000001</c:v>
                </c:pt>
                <c:pt idx="24725">
                  <c:v>1.34067</c:v>
                </c:pt>
                <c:pt idx="24726">
                  <c:v>1.3412999999999999</c:v>
                </c:pt>
                <c:pt idx="24727">
                  <c:v>1.3419300000000001</c:v>
                </c:pt>
                <c:pt idx="24728">
                  <c:v>1.3420399999999999</c:v>
                </c:pt>
                <c:pt idx="24729">
                  <c:v>1.3426100000000001</c:v>
                </c:pt>
                <c:pt idx="24730">
                  <c:v>1.3432200000000001</c:v>
                </c:pt>
                <c:pt idx="24731">
                  <c:v>1.34389</c:v>
                </c:pt>
                <c:pt idx="24732">
                  <c:v>1.34395</c:v>
                </c:pt>
                <c:pt idx="24733">
                  <c:v>1.3454900000000001</c:v>
                </c:pt>
                <c:pt idx="24734">
                  <c:v>1.3462700000000001</c:v>
                </c:pt>
                <c:pt idx="24735">
                  <c:v>1.3459399999999999</c:v>
                </c:pt>
                <c:pt idx="24736">
                  <c:v>1.3459099999999999</c:v>
                </c:pt>
                <c:pt idx="24737">
                  <c:v>1.3467800000000001</c:v>
                </c:pt>
                <c:pt idx="24738">
                  <c:v>1.34361</c:v>
                </c:pt>
                <c:pt idx="24739">
                  <c:v>1.3424400000000001</c:v>
                </c:pt>
                <c:pt idx="24740">
                  <c:v>1.34198</c:v>
                </c:pt>
                <c:pt idx="24741">
                  <c:v>1.34345</c:v>
                </c:pt>
                <c:pt idx="24742">
                  <c:v>1.34433</c:v>
                </c:pt>
                <c:pt idx="24743">
                  <c:v>1.3435299999999999</c:v>
                </c:pt>
                <c:pt idx="24744">
                  <c:v>1.34311</c:v>
                </c:pt>
                <c:pt idx="24745">
                  <c:v>1.3427199999999999</c:v>
                </c:pt>
                <c:pt idx="24746">
                  <c:v>1.34317</c:v>
                </c:pt>
                <c:pt idx="24747">
                  <c:v>1.3456999999999999</c:v>
                </c:pt>
                <c:pt idx="24748">
                  <c:v>1.3518600000000001</c:v>
                </c:pt>
                <c:pt idx="24749">
                  <c:v>1.3485</c:v>
                </c:pt>
                <c:pt idx="24750">
                  <c:v>1.34605</c:v>
                </c:pt>
                <c:pt idx="24751">
                  <c:v>1.3443799999999999</c:v>
                </c:pt>
                <c:pt idx="24752">
                  <c:v>1.3423799999999999</c:v>
                </c:pt>
                <c:pt idx="24753">
                  <c:v>1.34216</c:v>
                </c:pt>
                <c:pt idx="24754">
                  <c:v>1.34378</c:v>
                </c:pt>
                <c:pt idx="24755">
                  <c:v>1.3438600000000001</c:v>
                </c:pt>
                <c:pt idx="24756">
                  <c:v>1.34169</c:v>
                </c:pt>
                <c:pt idx="24757">
                  <c:v>1.3392900000000001</c:v>
                </c:pt>
                <c:pt idx="24758">
                  <c:v>1.33694</c:v>
                </c:pt>
                <c:pt idx="24759">
                  <c:v>1.33494</c:v>
                </c:pt>
                <c:pt idx="24760">
                  <c:v>1.33399</c:v>
                </c:pt>
                <c:pt idx="24761">
                  <c:v>1.3328100000000001</c:v>
                </c:pt>
                <c:pt idx="24762">
                  <c:v>1.33057</c:v>
                </c:pt>
                <c:pt idx="24763">
                  <c:v>1.3282</c:v>
                </c:pt>
                <c:pt idx="24764">
                  <c:v>1.32579</c:v>
                </c:pt>
                <c:pt idx="24765">
                  <c:v>1.3239799999999999</c:v>
                </c:pt>
                <c:pt idx="24766">
                  <c:v>1.32115</c:v>
                </c:pt>
                <c:pt idx="24767">
                  <c:v>1.3196000000000001</c:v>
                </c:pt>
                <c:pt idx="24768">
                  <c:v>1.31778</c:v>
                </c:pt>
                <c:pt idx="24769">
                  <c:v>1.3165500000000001</c:v>
                </c:pt>
                <c:pt idx="24770">
                  <c:v>1.31298</c:v>
                </c:pt>
                <c:pt idx="24771">
                  <c:v>1.3097099999999999</c:v>
                </c:pt>
                <c:pt idx="24772">
                  <c:v>1.3035099999999999</c:v>
                </c:pt>
                <c:pt idx="24773">
                  <c:v>1.29647</c:v>
                </c:pt>
                <c:pt idx="24774">
                  <c:v>1.29427</c:v>
                </c:pt>
                <c:pt idx="24775">
                  <c:v>1.28989</c:v>
                </c:pt>
                <c:pt idx="24776">
                  <c:v>1.2853600000000001</c:v>
                </c:pt>
                <c:pt idx="24777">
                  <c:v>1.27654</c:v>
                </c:pt>
                <c:pt idx="24778">
                  <c:v>1.2737700000000001</c:v>
                </c:pt>
                <c:pt idx="24779">
                  <c:v>1.27352</c:v>
                </c:pt>
                <c:pt idx="24780">
                  <c:v>1.2738700000000001</c:v>
                </c:pt>
                <c:pt idx="24781">
                  <c:v>1.2753399999999999</c:v>
                </c:pt>
                <c:pt idx="24782">
                  <c:v>1.2769200000000001</c:v>
                </c:pt>
                <c:pt idx="24783">
                  <c:v>1.2759199999999999</c:v>
                </c:pt>
                <c:pt idx="24784">
                  <c:v>1.28179</c:v>
                </c:pt>
                <c:pt idx="24785">
                  <c:v>1.2758799999999999</c:v>
                </c:pt>
                <c:pt idx="24786">
                  <c:v>1.2709699999999999</c:v>
                </c:pt>
                <c:pt idx="24787">
                  <c:v>1.27054</c:v>
                </c:pt>
                <c:pt idx="24788">
                  <c:v>1.2693700000000001</c:v>
                </c:pt>
                <c:pt idx="24789">
                  <c:v>1.2672300000000001</c:v>
                </c:pt>
                <c:pt idx="24790">
                  <c:v>1.2637</c:v>
                </c:pt>
                <c:pt idx="24791">
                  <c:v>1.2629300000000001</c:v>
                </c:pt>
                <c:pt idx="24792">
                  <c:v>1.26179</c:v>
                </c:pt>
                <c:pt idx="24793">
                  <c:v>1.2606299999999999</c:v>
                </c:pt>
                <c:pt idx="24794">
                  <c:v>1.26142</c:v>
                </c:pt>
                <c:pt idx="24795">
                  <c:v>1.2632000000000001</c:v>
                </c:pt>
                <c:pt idx="24796">
                  <c:v>1.26298</c:v>
                </c:pt>
                <c:pt idx="24797">
                  <c:v>1.26284</c:v>
                </c:pt>
                <c:pt idx="24798">
                  <c:v>1.2591399999999999</c:v>
                </c:pt>
                <c:pt idx="24799">
                  <c:v>1.2578199999999999</c:v>
                </c:pt>
                <c:pt idx="24800">
                  <c:v>1.25621</c:v>
                </c:pt>
                <c:pt idx="24801">
                  <c:v>1.25369</c:v>
                </c:pt>
                <c:pt idx="24802">
                  <c:v>1.25261</c:v>
                </c:pt>
                <c:pt idx="24803">
                  <c:v>1.25177</c:v>
                </c:pt>
                <c:pt idx="24804">
                  <c:v>1.2504200000000001</c:v>
                </c:pt>
                <c:pt idx="24805">
                  <c:v>1.24821</c:v>
                </c:pt>
                <c:pt idx="24806">
                  <c:v>1.2442800000000001</c:v>
                </c:pt>
                <c:pt idx="24807">
                  <c:v>1.24109</c:v>
                </c:pt>
                <c:pt idx="24808">
                  <c:v>1.2336800000000001</c:v>
                </c:pt>
                <c:pt idx="24809">
                  <c:v>1.2312000000000001</c:v>
                </c:pt>
                <c:pt idx="24810">
                  <c:v>1.22986</c:v>
                </c:pt>
                <c:pt idx="24811">
                  <c:v>1.22801</c:v>
                </c:pt>
                <c:pt idx="24812">
                  <c:v>1.22505</c:v>
                </c:pt>
                <c:pt idx="24813">
                  <c:v>1.2235100000000001</c:v>
                </c:pt>
                <c:pt idx="24814">
                  <c:v>1.22288</c:v>
                </c:pt>
                <c:pt idx="24815">
                  <c:v>1.2259100000000001</c:v>
                </c:pt>
                <c:pt idx="24816">
                  <c:v>1.2265999999999999</c:v>
                </c:pt>
                <c:pt idx="24817">
                  <c:v>1.22679</c:v>
                </c:pt>
                <c:pt idx="24818">
                  <c:v>1.2233099999999999</c:v>
                </c:pt>
                <c:pt idx="24819">
                  <c:v>1.2247399999999999</c:v>
                </c:pt>
                <c:pt idx="24820">
                  <c:v>1.22584</c:v>
                </c:pt>
                <c:pt idx="24821">
                  <c:v>1.22692</c:v>
                </c:pt>
                <c:pt idx="24822">
                  <c:v>1.2259800000000001</c:v>
                </c:pt>
                <c:pt idx="24823">
                  <c:v>1.22553</c:v>
                </c:pt>
                <c:pt idx="24824">
                  <c:v>1.22506</c:v>
                </c:pt>
                <c:pt idx="24825">
                  <c:v>1.2241200000000001</c:v>
                </c:pt>
                <c:pt idx="24826">
                  <c:v>1.22468</c:v>
                </c:pt>
                <c:pt idx="24827">
                  <c:v>1.22363</c:v>
                </c:pt>
                <c:pt idx="24828">
                  <c:v>1.2205699999999999</c:v>
                </c:pt>
                <c:pt idx="24829">
                  <c:v>1.21777</c:v>
                </c:pt>
                <c:pt idx="24830">
                  <c:v>1.21705</c:v>
                </c:pt>
                <c:pt idx="24831">
                  <c:v>1.2117</c:v>
                </c:pt>
                <c:pt idx="24832">
                  <c:v>1.2123200000000001</c:v>
                </c:pt>
                <c:pt idx="24833">
                  <c:v>1.2091700000000001</c:v>
                </c:pt>
                <c:pt idx="24834">
                  <c:v>1.20777</c:v>
                </c:pt>
                <c:pt idx="24835">
                  <c:v>1.2058500000000001</c:v>
                </c:pt>
                <c:pt idx="24836">
                  <c:v>1.2054499999999999</c:v>
                </c:pt>
                <c:pt idx="24837">
                  <c:v>1.20509</c:v>
                </c:pt>
                <c:pt idx="24838">
                  <c:v>1.20553</c:v>
                </c:pt>
                <c:pt idx="24839">
                  <c:v>1.20431</c:v>
                </c:pt>
                <c:pt idx="24840">
                  <c:v>1.2029000000000001</c:v>
                </c:pt>
                <c:pt idx="24841">
                  <c:v>1.2018800000000001</c:v>
                </c:pt>
                <c:pt idx="24842">
                  <c:v>1.20025</c:v>
                </c:pt>
                <c:pt idx="24843">
                  <c:v>1.19906</c:v>
                </c:pt>
                <c:pt idx="24844">
                  <c:v>1.19919</c:v>
                </c:pt>
                <c:pt idx="24845">
                  <c:v>1.1992400000000001</c:v>
                </c:pt>
                <c:pt idx="24846">
                  <c:v>1.19794</c:v>
                </c:pt>
                <c:pt idx="24847">
                  <c:v>1.1964900000000001</c:v>
                </c:pt>
                <c:pt idx="24848">
                  <c:v>1.1983999999999999</c:v>
                </c:pt>
                <c:pt idx="24849">
                  <c:v>1.19743</c:v>
                </c:pt>
                <c:pt idx="24850">
                  <c:v>1.19733</c:v>
                </c:pt>
                <c:pt idx="24851">
                  <c:v>1.1979500000000001</c:v>
                </c:pt>
                <c:pt idx="24852">
                  <c:v>1.1983200000000001</c:v>
                </c:pt>
                <c:pt idx="24853">
                  <c:v>1.1980999999999999</c:v>
                </c:pt>
                <c:pt idx="24854">
                  <c:v>1.19757</c:v>
                </c:pt>
                <c:pt idx="24855">
                  <c:v>1.1970499999999999</c:v>
                </c:pt>
                <c:pt idx="24856">
                  <c:v>1.19665</c:v>
                </c:pt>
                <c:pt idx="24857">
                  <c:v>1.19567</c:v>
                </c:pt>
                <c:pt idx="24858">
                  <c:v>1.19432</c:v>
                </c:pt>
                <c:pt idx="24859">
                  <c:v>1.19312</c:v>
                </c:pt>
                <c:pt idx="24860">
                  <c:v>1.19177</c:v>
                </c:pt>
                <c:pt idx="24861">
                  <c:v>1.1908700000000001</c:v>
                </c:pt>
                <c:pt idx="24862">
                  <c:v>1.1911799999999999</c:v>
                </c:pt>
                <c:pt idx="24863">
                  <c:v>1.18686</c:v>
                </c:pt>
                <c:pt idx="24864">
                  <c:v>1.1830099999999999</c:v>
                </c:pt>
                <c:pt idx="24865">
                  <c:v>1.1831700000000001</c:v>
                </c:pt>
                <c:pt idx="24866">
                  <c:v>1.18279</c:v>
                </c:pt>
                <c:pt idx="24867">
                  <c:v>1.1828399999999999</c:v>
                </c:pt>
                <c:pt idx="24868">
                  <c:v>1.1831700000000001</c:v>
                </c:pt>
                <c:pt idx="24869">
                  <c:v>1.1835100000000001</c:v>
                </c:pt>
                <c:pt idx="24870">
                  <c:v>1.1829000000000001</c:v>
                </c:pt>
                <c:pt idx="24871">
                  <c:v>1.18137</c:v>
                </c:pt>
                <c:pt idx="24872">
                  <c:v>1.18062</c:v>
                </c:pt>
                <c:pt idx="24873">
                  <c:v>1.17964</c:v>
                </c:pt>
                <c:pt idx="24874">
                  <c:v>1.17719</c:v>
                </c:pt>
                <c:pt idx="24875">
                  <c:v>1.1754899999999999</c:v>
                </c:pt>
                <c:pt idx="24876">
                  <c:v>1.1733100000000001</c:v>
                </c:pt>
                <c:pt idx="24877">
                  <c:v>1.1709000000000001</c:v>
                </c:pt>
                <c:pt idx="24878">
                  <c:v>1.17</c:v>
                </c:pt>
                <c:pt idx="24879">
                  <c:v>1.1635899999999999</c:v>
                </c:pt>
                <c:pt idx="24880">
                  <c:v>1.16038</c:v>
                </c:pt>
                <c:pt idx="24881">
                  <c:v>1.1591400000000001</c:v>
                </c:pt>
                <c:pt idx="24882">
                  <c:v>1.1572</c:v>
                </c:pt>
                <c:pt idx="24883">
                  <c:v>1.1552</c:v>
                </c:pt>
                <c:pt idx="24884">
                  <c:v>1.15361</c:v>
                </c:pt>
                <c:pt idx="24885">
                  <c:v>1.15306</c:v>
                </c:pt>
                <c:pt idx="24886">
                  <c:v>1.15269</c:v>
                </c:pt>
                <c:pt idx="24887">
                  <c:v>1.1517500000000001</c:v>
                </c:pt>
                <c:pt idx="24888">
                  <c:v>1.1512899999999999</c:v>
                </c:pt>
                <c:pt idx="24889">
                  <c:v>1.15083</c:v>
                </c:pt>
                <c:pt idx="24890">
                  <c:v>1.15141</c:v>
                </c:pt>
                <c:pt idx="24891">
                  <c:v>1.15062</c:v>
                </c:pt>
                <c:pt idx="24892">
                  <c:v>1.1486700000000001</c:v>
                </c:pt>
                <c:pt idx="24893">
                  <c:v>1.14642</c:v>
                </c:pt>
                <c:pt idx="24894">
                  <c:v>1.13794</c:v>
                </c:pt>
                <c:pt idx="24895">
                  <c:v>1.13646</c:v>
                </c:pt>
                <c:pt idx="24896">
                  <c:v>1.13357</c:v>
                </c:pt>
                <c:pt idx="24897">
                  <c:v>1.1316999999999999</c:v>
                </c:pt>
                <c:pt idx="24898">
                  <c:v>1.13184</c:v>
                </c:pt>
                <c:pt idx="24899">
                  <c:v>1.1309400000000001</c:v>
                </c:pt>
                <c:pt idx="24900">
                  <c:v>1.12957</c:v>
                </c:pt>
                <c:pt idx="24901">
                  <c:v>1.12764</c:v>
                </c:pt>
                <c:pt idx="24902">
                  <c:v>1.1248499999999999</c:v>
                </c:pt>
                <c:pt idx="24903">
                  <c:v>1.1246100000000001</c:v>
                </c:pt>
                <c:pt idx="24904">
                  <c:v>1.1242799999999999</c:v>
                </c:pt>
                <c:pt idx="24905">
                  <c:v>1.12453</c:v>
                </c:pt>
                <c:pt idx="24906">
                  <c:v>1.12523</c:v>
                </c:pt>
                <c:pt idx="24907">
                  <c:v>1.1259699999999999</c:v>
                </c:pt>
                <c:pt idx="24908">
                  <c:v>1.1245000000000001</c:v>
                </c:pt>
                <c:pt idx="24909">
                  <c:v>1.11785</c:v>
                </c:pt>
                <c:pt idx="24910">
                  <c:v>1.1168499999999999</c:v>
                </c:pt>
                <c:pt idx="24911">
                  <c:v>1.1138399999999999</c:v>
                </c:pt>
                <c:pt idx="24912">
                  <c:v>1.1111899999999999</c:v>
                </c:pt>
                <c:pt idx="24913">
                  <c:v>1.1088800000000001</c:v>
                </c:pt>
                <c:pt idx="24914">
                  <c:v>1.1061099999999999</c:v>
                </c:pt>
                <c:pt idx="24915">
                  <c:v>1.10331</c:v>
                </c:pt>
                <c:pt idx="24916">
                  <c:v>1.1008</c:v>
                </c:pt>
                <c:pt idx="24917">
                  <c:v>1.1001399999999999</c:v>
                </c:pt>
                <c:pt idx="24918">
                  <c:v>1.0982000000000001</c:v>
                </c:pt>
                <c:pt idx="24919">
                  <c:v>1.09545</c:v>
                </c:pt>
                <c:pt idx="24920">
                  <c:v>1.09274</c:v>
                </c:pt>
                <c:pt idx="24921">
                  <c:v>1.09013</c:v>
                </c:pt>
                <c:pt idx="24922">
                  <c:v>1.08863</c:v>
                </c:pt>
                <c:pt idx="24923">
                  <c:v>1.0857699999999999</c:v>
                </c:pt>
                <c:pt idx="24924">
                  <c:v>1.0799799999999999</c:v>
                </c:pt>
                <c:pt idx="24925">
                  <c:v>1.0797600000000001</c:v>
                </c:pt>
                <c:pt idx="24926">
                  <c:v>1.0783400000000001</c:v>
                </c:pt>
                <c:pt idx="24927">
                  <c:v>1.07616</c:v>
                </c:pt>
                <c:pt idx="24928">
                  <c:v>1.07412</c:v>
                </c:pt>
                <c:pt idx="24929">
                  <c:v>1.0724400000000001</c:v>
                </c:pt>
                <c:pt idx="24930">
                  <c:v>1.06969</c:v>
                </c:pt>
                <c:pt idx="24931">
                  <c:v>1.0666599999999999</c:v>
                </c:pt>
                <c:pt idx="24932">
                  <c:v>1.0646899999999999</c:v>
                </c:pt>
                <c:pt idx="24933">
                  <c:v>1.06311</c:v>
                </c:pt>
                <c:pt idx="24934">
                  <c:v>1.06158</c:v>
                </c:pt>
                <c:pt idx="24935">
                  <c:v>1.06053</c:v>
                </c:pt>
                <c:pt idx="24936">
                  <c:v>1.05948</c:v>
                </c:pt>
                <c:pt idx="24937">
                  <c:v>1.05836</c:v>
                </c:pt>
                <c:pt idx="24938">
                  <c:v>1.05627</c:v>
                </c:pt>
                <c:pt idx="24939">
                  <c:v>1.0523800000000001</c:v>
                </c:pt>
                <c:pt idx="24940">
                  <c:v>1.0449999999999999</c:v>
                </c:pt>
                <c:pt idx="24941">
                  <c:v>1.04278</c:v>
                </c:pt>
                <c:pt idx="24942">
                  <c:v>1.04122</c:v>
                </c:pt>
                <c:pt idx="24943">
                  <c:v>1.0392399999999999</c:v>
                </c:pt>
                <c:pt idx="24944">
                  <c:v>1.03775</c:v>
                </c:pt>
                <c:pt idx="24945">
                  <c:v>1.0362899999999999</c:v>
                </c:pt>
                <c:pt idx="24946">
                  <c:v>1.03633</c:v>
                </c:pt>
                <c:pt idx="24947">
                  <c:v>1.0373399999999999</c:v>
                </c:pt>
                <c:pt idx="24948">
                  <c:v>1.0388500000000001</c:v>
                </c:pt>
                <c:pt idx="24949">
                  <c:v>1.0398799999999999</c:v>
                </c:pt>
                <c:pt idx="24950">
                  <c:v>1.0394699999999999</c:v>
                </c:pt>
                <c:pt idx="24951">
                  <c:v>1.0370699999999999</c:v>
                </c:pt>
                <c:pt idx="24952">
                  <c:v>1.03464</c:v>
                </c:pt>
                <c:pt idx="24953">
                  <c:v>1.0322199999999999</c:v>
                </c:pt>
                <c:pt idx="24954">
                  <c:v>1.0302500000000001</c:v>
                </c:pt>
                <c:pt idx="24955">
                  <c:v>1.0292399999999999</c:v>
                </c:pt>
                <c:pt idx="24956">
                  <c:v>1.0278099999999999</c:v>
                </c:pt>
                <c:pt idx="24957">
                  <c:v>1.0205200000000001</c:v>
                </c:pt>
                <c:pt idx="24958">
                  <c:v>1.0188699999999999</c:v>
                </c:pt>
                <c:pt idx="24959">
                  <c:v>1.01892</c:v>
                </c:pt>
                <c:pt idx="24960">
                  <c:v>1.0204599999999999</c:v>
                </c:pt>
                <c:pt idx="24961">
                  <c:v>1.0197000000000001</c:v>
                </c:pt>
                <c:pt idx="24962">
                  <c:v>1.0164800000000001</c:v>
                </c:pt>
                <c:pt idx="24963">
                  <c:v>1.0135000000000001</c:v>
                </c:pt>
                <c:pt idx="24964">
                  <c:v>1.01071</c:v>
                </c:pt>
                <c:pt idx="24965">
                  <c:v>1.0077799999999999</c:v>
                </c:pt>
                <c:pt idx="24966">
                  <c:v>1.0056799999999999</c:v>
                </c:pt>
                <c:pt idx="24967">
                  <c:v>1.00448</c:v>
                </c:pt>
                <c:pt idx="24968">
                  <c:v>1.00485</c:v>
                </c:pt>
                <c:pt idx="24969">
                  <c:v>1.00498</c:v>
                </c:pt>
                <c:pt idx="24970">
                  <c:v>1.00346</c:v>
                </c:pt>
                <c:pt idx="24971">
                  <c:v>1.00156</c:v>
                </c:pt>
                <c:pt idx="24972">
                  <c:v>0.99983500000000003</c:v>
                </c:pt>
                <c:pt idx="24973">
                  <c:v>0.99951299999999998</c:v>
                </c:pt>
                <c:pt idx="24974">
                  <c:v>0.99284899999999998</c:v>
                </c:pt>
                <c:pt idx="24975">
                  <c:v>0.98898399999999997</c:v>
                </c:pt>
                <c:pt idx="24976">
                  <c:v>0.98960099999999995</c:v>
                </c:pt>
                <c:pt idx="24977">
                  <c:v>0.98839900000000003</c:v>
                </c:pt>
                <c:pt idx="24978">
                  <c:v>0.98729299999999998</c:v>
                </c:pt>
                <c:pt idx="24979">
                  <c:v>0.986649</c:v>
                </c:pt>
                <c:pt idx="24980">
                  <c:v>0.98510399999999998</c:v>
                </c:pt>
                <c:pt idx="24981">
                  <c:v>0.98227200000000003</c:v>
                </c:pt>
                <c:pt idx="24982">
                  <c:v>0.98005600000000004</c:v>
                </c:pt>
                <c:pt idx="24983">
                  <c:v>0.97785900000000003</c:v>
                </c:pt>
                <c:pt idx="24984">
                  <c:v>0.97505900000000001</c:v>
                </c:pt>
                <c:pt idx="24985">
                  <c:v>0.97326599999999996</c:v>
                </c:pt>
                <c:pt idx="24986">
                  <c:v>0.97205799999999998</c:v>
                </c:pt>
                <c:pt idx="24987">
                  <c:v>0.97060299999999999</c:v>
                </c:pt>
                <c:pt idx="24988">
                  <c:v>0.96965299999999999</c:v>
                </c:pt>
                <c:pt idx="24989">
                  <c:v>0.96553599999999995</c:v>
                </c:pt>
                <c:pt idx="24990">
                  <c:v>0.96023199999999997</c:v>
                </c:pt>
                <c:pt idx="24991">
                  <c:v>0.96045000000000003</c:v>
                </c:pt>
                <c:pt idx="24992">
                  <c:v>0.95952000000000004</c:v>
                </c:pt>
                <c:pt idx="24993">
                  <c:v>0.95747499999999997</c:v>
                </c:pt>
                <c:pt idx="24994">
                  <c:v>0.95500700000000005</c:v>
                </c:pt>
                <c:pt idx="24995">
                  <c:v>0.95321199999999995</c:v>
                </c:pt>
                <c:pt idx="24996">
                  <c:v>0.95304</c:v>
                </c:pt>
                <c:pt idx="24997">
                  <c:v>0.95273699999999995</c:v>
                </c:pt>
                <c:pt idx="24998">
                  <c:v>0.95298400000000005</c:v>
                </c:pt>
                <c:pt idx="24999">
                  <c:v>0.95293799999999995</c:v>
                </c:pt>
                <c:pt idx="25000">
                  <c:v>0.95189500000000005</c:v>
                </c:pt>
                <c:pt idx="25001">
                  <c:v>0.95056099999999999</c:v>
                </c:pt>
                <c:pt idx="25002">
                  <c:v>0.94656200000000001</c:v>
                </c:pt>
                <c:pt idx="25003">
                  <c:v>0.93930899999999995</c:v>
                </c:pt>
                <c:pt idx="25004">
                  <c:v>0.93874000000000002</c:v>
                </c:pt>
                <c:pt idx="25005">
                  <c:v>0.93817399999999995</c:v>
                </c:pt>
                <c:pt idx="25006">
                  <c:v>0.93672200000000005</c:v>
                </c:pt>
                <c:pt idx="25007">
                  <c:v>0.93549400000000005</c:v>
                </c:pt>
                <c:pt idx="25008">
                  <c:v>0.93509500000000001</c:v>
                </c:pt>
                <c:pt idx="25009">
                  <c:v>0.934284</c:v>
                </c:pt>
                <c:pt idx="25010">
                  <c:v>0.93436200000000003</c:v>
                </c:pt>
                <c:pt idx="25011">
                  <c:v>0.93283000000000005</c:v>
                </c:pt>
                <c:pt idx="25012">
                  <c:v>0.93038500000000002</c:v>
                </c:pt>
                <c:pt idx="25013">
                  <c:v>0.92815599999999998</c:v>
                </c:pt>
                <c:pt idx="25014">
                  <c:v>0.92650200000000005</c:v>
                </c:pt>
                <c:pt idx="25015">
                  <c:v>0.92018699999999998</c:v>
                </c:pt>
                <c:pt idx="25016">
                  <c:v>0.91946600000000001</c:v>
                </c:pt>
                <c:pt idx="25017">
                  <c:v>0.91746899999999998</c:v>
                </c:pt>
                <c:pt idx="25018">
                  <c:v>0.91508599999999996</c:v>
                </c:pt>
                <c:pt idx="25019">
                  <c:v>0.91370700000000005</c:v>
                </c:pt>
                <c:pt idx="25020">
                  <c:v>0.91328699999999996</c:v>
                </c:pt>
                <c:pt idx="25021">
                  <c:v>0.91234800000000005</c:v>
                </c:pt>
                <c:pt idx="25022">
                  <c:v>0.91092300000000004</c:v>
                </c:pt>
                <c:pt idx="25023">
                  <c:v>0.90998900000000005</c:v>
                </c:pt>
                <c:pt idx="25024">
                  <c:v>0.90805899999999995</c:v>
                </c:pt>
                <c:pt idx="25025">
                  <c:v>0.90562500000000001</c:v>
                </c:pt>
                <c:pt idx="25026">
                  <c:v>0.90317800000000004</c:v>
                </c:pt>
                <c:pt idx="25027">
                  <c:v>0.90171299999999999</c:v>
                </c:pt>
                <c:pt idx="25028">
                  <c:v>0.90124000000000004</c:v>
                </c:pt>
                <c:pt idx="25029">
                  <c:v>0.90127699999999999</c:v>
                </c:pt>
                <c:pt idx="25030">
                  <c:v>0.900841</c:v>
                </c:pt>
                <c:pt idx="25031">
                  <c:v>0.89940299999999995</c:v>
                </c:pt>
                <c:pt idx="25032">
                  <c:v>0.89789799999999997</c:v>
                </c:pt>
                <c:pt idx="25033">
                  <c:v>0.89789799999999997</c:v>
                </c:pt>
                <c:pt idx="25034">
                  <c:v>0.89790800000000004</c:v>
                </c:pt>
                <c:pt idx="25035">
                  <c:v>0.89756800000000003</c:v>
                </c:pt>
                <c:pt idx="25036">
                  <c:v>0.892621</c:v>
                </c:pt>
                <c:pt idx="25037">
                  <c:v>0.89103500000000002</c:v>
                </c:pt>
                <c:pt idx="25038">
                  <c:v>0.88860499999999998</c:v>
                </c:pt>
                <c:pt idx="25039">
                  <c:v>0.88656100000000004</c:v>
                </c:pt>
                <c:pt idx="25040">
                  <c:v>0.88553499999999996</c:v>
                </c:pt>
                <c:pt idx="25041">
                  <c:v>0.88503100000000001</c:v>
                </c:pt>
                <c:pt idx="25042">
                  <c:v>0.88408799999999998</c:v>
                </c:pt>
                <c:pt idx="25043">
                  <c:v>0.88204700000000003</c:v>
                </c:pt>
                <c:pt idx="25044">
                  <c:v>0.88248199999999999</c:v>
                </c:pt>
                <c:pt idx="25045">
                  <c:v>0.88251599999999997</c:v>
                </c:pt>
                <c:pt idx="25046">
                  <c:v>0.88203799999999999</c:v>
                </c:pt>
                <c:pt idx="25047">
                  <c:v>0.88054100000000002</c:v>
                </c:pt>
                <c:pt idx="25048">
                  <c:v>0.87906200000000001</c:v>
                </c:pt>
                <c:pt idx="25049">
                  <c:v>0.87604700000000002</c:v>
                </c:pt>
                <c:pt idx="25050">
                  <c:v>0.87495900000000004</c:v>
                </c:pt>
                <c:pt idx="25051">
                  <c:v>0.875421</c:v>
                </c:pt>
                <c:pt idx="25052">
                  <c:v>0.876413</c:v>
                </c:pt>
                <c:pt idx="25053">
                  <c:v>0.87643800000000005</c:v>
                </c:pt>
                <c:pt idx="25054">
                  <c:v>0.87444</c:v>
                </c:pt>
                <c:pt idx="25055">
                  <c:v>0.87240200000000001</c:v>
                </c:pt>
                <c:pt idx="25056">
                  <c:v>0.87137699999999996</c:v>
                </c:pt>
                <c:pt idx="25057">
                  <c:v>0.86985599999999996</c:v>
                </c:pt>
                <c:pt idx="25058">
                  <c:v>0.86882999999999999</c:v>
                </c:pt>
                <c:pt idx="25059">
                  <c:v>0.868309</c:v>
                </c:pt>
                <c:pt idx="25060">
                  <c:v>0.86780299999999999</c:v>
                </c:pt>
                <c:pt idx="25061">
                  <c:v>0.86873299999999998</c:v>
                </c:pt>
                <c:pt idx="25062">
                  <c:v>0.86117699999999997</c:v>
                </c:pt>
                <c:pt idx="25063">
                  <c:v>0.86024500000000004</c:v>
                </c:pt>
                <c:pt idx="25064">
                  <c:v>0.85917299999999996</c:v>
                </c:pt>
                <c:pt idx="25065">
                  <c:v>0.857155</c:v>
                </c:pt>
                <c:pt idx="25066">
                  <c:v>0.85617200000000004</c:v>
                </c:pt>
                <c:pt idx="25067">
                  <c:v>0.85561900000000002</c:v>
                </c:pt>
                <c:pt idx="25068">
                  <c:v>0.853576</c:v>
                </c:pt>
                <c:pt idx="25069">
                  <c:v>0.85205699999999995</c:v>
                </c:pt>
                <c:pt idx="25070">
                  <c:v>0.85003399999999996</c:v>
                </c:pt>
                <c:pt idx="25071">
                  <c:v>0.84911400000000004</c:v>
                </c:pt>
                <c:pt idx="25072">
                  <c:v>0.84904100000000005</c:v>
                </c:pt>
                <c:pt idx="25073">
                  <c:v>0.84816000000000003</c:v>
                </c:pt>
                <c:pt idx="25074">
                  <c:v>0.84830700000000003</c:v>
                </c:pt>
                <c:pt idx="25075">
                  <c:v>0.84233499999999994</c:v>
                </c:pt>
                <c:pt idx="25076">
                  <c:v>0.84195900000000001</c:v>
                </c:pt>
                <c:pt idx="25077">
                  <c:v>0.83891700000000002</c:v>
                </c:pt>
                <c:pt idx="25078">
                  <c:v>0.83850000000000002</c:v>
                </c:pt>
                <c:pt idx="25079">
                  <c:v>0.837005</c:v>
                </c:pt>
                <c:pt idx="25080">
                  <c:v>0.83644399999999997</c:v>
                </c:pt>
                <c:pt idx="25081">
                  <c:v>0.83445400000000003</c:v>
                </c:pt>
                <c:pt idx="25082">
                  <c:v>0.83133400000000002</c:v>
                </c:pt>
                <c:pt idx="25083">
                  <c:v>0.82292500000000002</c:v>
                </c:pt>
                <c:pt idx="25084">
                  <c:v>0.82110899999999998</c:v>
                </c:pt>
                <c:pt idx="25085">
                  <c:v>0.82047599999999998</c:v>
                </c:pt>
                <c:pt idx="25086">
                  <c:v>0.81840400000000002</c:v>
                </c:pt>
                <c:pt idx="25087">
                  <c:v>0.81639899999999999</c:v>
                </c:pt>
                <c:pt idx="25088">
                  <c:v>0.81385200000000002</c:v>
                </c:pt>
                <c:pt idx="25089">
                  <c:v>0.81221500000000002</c:v>
                </c:pt>
                <c:pt idx="25090">
                  <c:v>0.81057400000000002</c:v>
                </c:pt>
                <c:pt idx="25091">
                  <c:v>0.80480200000000002</c:v>
                </c:pt>
                <c:pt idx="25092">
                  <c:v>0.80433299999999996</c:v>
                </c:pt>
                <c:pt idx="25093">
                  <c:v>0.80392399999999997</c:v>
                </c:pt>
                <c:pt idx="25094">
                  <c:v>0.80452299999999999</c:v>
                </c:pt>
                <c:pt idx="25095">
                  <c:v>0.80445</c:v>
                </c:pt>
                <c:pt idx="25096">
                  <c:v>0.80394399999999999</c:v>
                </c:pt>
                <c:pt idx="25097">
                  <c:v>0.803651</c:v>
                </c:pt>
                <c:pt idx="25098">
                  <c:v>0.80183199999999999</c:v>
                </c:pt>
                <c:pt idx="25099">
                  <c:v>0.79594699999999996</c:v>
                </c:pt>
                <c:pt idx="25100">
                  <c:v>0.79411200000000004</c:v>
                </c:pt>
                <c:pt idx="25101">
                  <c:v>0.79242599999999996</c:v>
                </c:pt>
                <c:pt idx="25102">
                  <c:v>0.78939000000000004</c:v>
                </c:pt>
                <c:pt idx="25103">
                  <c:v>0.78644199999999997</c:v>
                </c:pt>
                <c:pt idx="25104">
                  <c:v>0.78373000000000004</c:v>
                </c:pt>
                <c:pt idx="25105">
                  <c:v>0.78251700000000002</c:v>
                </c:pt>
                <c:pt idx="25106">
                  <c:v>0.77820599999999995</c:v>
                </c:pt>
                <c:pt idx="25107">
                  <c:v>0.769787</c:v>
                </c:pt>
                <c:pt idx="25108">
                  <c:v>0.76761400000000002</c:v>
                </c:pt>
                <c:pt idx="25109">
                  <c:v>0.76596799999999998</c:v>
                </c:pt>
                <c:pt idx="25110">
                  <c:v>0.76627100000000004</c:v>
                </c:pt>
                <c:pt idx="25111">
                  <c:v>0.76547600000000005</c:v>
                </c:pt>
                <c:pt idx="25112">
                  <c:v>0.76455799999999996</c:v>
                </c:pt>
                <c:pt idx="25113">
                  <c:v>0.76641400000000004</c:v>
                </c:pt>
                <c:pt idx="25114">
                  <c:v>0.76372799999999996</c:v>
                </c:pt>
                <c:pt idx="25115">
                  <c:v>0.75730900000000001</c:v>
                </c:pt>
                <c:pt idx="25116">
                  <c:v>0.758629</c:v>
                </c:pt>
                <c:pt idx="25117">
                  <c:v>0.759683</c:v>
                </c:pt>
                <c:pt idx="25118">
                  <c:v>0.76322599999999996</c:v>
                </c:pt>
                <c:pt idx="25119">
                  <c:v>0.76489600000000002</c:v>
                </c:pt>
                <c:pt idx="25120">
                  <c:v>0.76816600000000002</c:v>
                </c:pt>
                <c:pt idx="25121">
                  <c:v>0.77073000000000003</c:v>
                </c:pt>
                <c:pt idx="25122">
                  <c:v>0.77428300000000005</c:v>
                </c:pt>
                <c:pt idx="25123">
                  <c:v>0.77885800000000005</c:v>
                </c:pt>
                <c:pt idx="25124">
                  <c:v>0.782497</c:v>
                </c:pt>
                <c:pt idx="25125">
                  <c:v>0.783192</c:v>
                </c:pt>
                <c:pt idx="25126">
                  <c:v>0.78009899999999999</c:v>
                </c:pt>
                <c:pt idx="25127">
                  <c:v>0.78316200000000002</c:v>
                </c:pt>
                <c:pt idx="25128">
                  <c:v>0.78342500000000004</c:v>
                </c:pt>
                <c:pt idx="25129">
                  <c:v>0.782667</c:v>
                </c:pt>
                <c:pt idx="25130">
                  <c:v>0.77975000000000005</c:v>
                </c:pt>
                <c:pt idx="25131">
                  <c:v>0.77747500000000003</c:v>
                </c:pt>
                <c:pt idx="25132">
                  <c:v>0.77460899999999999</c:v>
                </c:pt>
                <c:pt idx="25133">
                  <c:v>0.77184699999999995</c:v>
                </c:pt>
                <c:pt idx="25134">
                  <c:v>0.76902700000000002</c:v>
                </c:pt>
                <c:pt idx="25135">
                  <c:v>0.76636400000000005</c:v>
                </c:pt>
                <c:pt idx="25136">
                  <c:v>0.76227800000000001</c:v>
                </c:pt>
                <c:pt idx="25137">
                  <c:v>0.75598699999999996</c:v>
                </c:pt>
                <c:pt idx="25138">
                  <c:v>0.75486799999999998</c:v>
                </c:pt>
                <c:pt idx="25139">
                  <c:v>0.753224</c:v>
                </c:pt>
                <c:pt idx="25140">
                  <c:v>0.75054600000000005</c:v>
                </c:pt>
                <c:pt idx="25141">
                  <c:v>0.74959200000000004</c:v>
                </c:pt>
                <c:pt idx="25142">
                  <c:v>0.74934599999999996</c:v>
                </c:pt>
                <c:pt idx="25143">
                  <c:v>0.74834599999999996</c:v>
                </c:pt>
                <c:pt idx="25144">
                  <c:v>0.74669300000000005</c:v>
                </c:pt>
                <c:pt idx="25145">
                  <c:v>0.74676699999999996</c:v>
                </c:pt>
                <c:pt idx="25146">
                  <c:v>0.74817400000000001</c:v>
                </c:pt>
                <c:pt idx="25147">
                  <c:v>0.74669399999999997</c:v>
                </c:pt>
                <c:pt idx="25148">
                  <c:v>0.74026800000000004</c:v>
                </c:pt>
                <c:pt idx="25149">
                  <c:v>0.74024199999999996</c:v>
                </c:pt>
                <c:pt idx="25150">
                  <c:v>0.73965700000000001</c:v>
                </c:pt>
                <c:pt idx="25151">
                  <c:v>0.73797999999999997</c:v>
                </c:pt>
                <c:pt idx="25152">
                  <c:v>0.73731100000000005</c:v>
                </c:pt>
                <c:pt idx="25153">
                  <c:v>0.736676</c:v>
                </c:pt>
                <c:pt idx="25154">
                  <c:v>0.73702699999999999</c:v>
                </c:pt>
                <c:pt idx="25155">
                  <c:v>0.73728000000000005</c:v>
                </c:pt>
                <c:pt idx="25156">
                  <c:v>0.73756100000000002</c:v>
                </c:pt>
                <c:pt idx="25157">
                  <c:v>0.73857499999999998</c:v>
                </c:pt>
                <c:pt idx="25158">
                  <c:v>0.73933499999999996</c:v>
                </c:pt>
                <c:pt idx="25159">
                  <c:v>0.73680800000000002</c:v>
                </c:pt>
                <c:pt idx="25160">
                  <c:v>0.73899800000000004</c:v>
                </c:pt>
                <c:pt idx="25161">
                  <c:v>0.74124999999999996</c:v>
                </c:pt>
                <c:pt idx="25162">
                  <c:v>0.74343599999999999</c:v>
                </c:pt>
                <c:pt idx="25163">
                  <c:v>0.74405200000000005</c:v>
                </c:pt>
                <c:pt idx="25164">
                  <c:v>0.74378200000000005</c:v>
                </c:pt>
                <c:pt idx="25165">
                  <c:v>0.743035</c:v>
                </c:pt>
                <c:pt idx="25166">
                  <c:v>0.74177800000000005</c:v>
                </c:pt>
                <c:pt idx="25167">
                  <c:v>0.74007400000000001</c:v>
                </c:pt>
                <c:pt idx="25168">
                  <c:v>0.73904199999999998</c:v>
                </c:pt>
                <c:pt idx="25169">
                  <c:v>0.73673999999999995</c:v>
                </c:pt>
                <c:pt idx="25170">
                  <c:v>0.72863800000000001</c:v>
                </c:pt>
                <c:pt idx="25171">
                  <c:v>0.72632399999999997</c:v>
                </c:pt>
                <c:pt idx="25172">
                  <c:v>0.72356299999999996</c:v>
                </c:pt>
                <c:pt idx="25173">
                  <c:v>0.72088099999999999</c:v>
                </c:pt>
                <c:pt idx="25174">
                  <c:v>0.71767599999999998</c:v>
                </c:pt>
                <c:pt idx="25175">
                  <c:v>0.714534</c:v>
                </c:pt>
                <c:pt idx="25176">
                  <c:v>0.71129900000000001</c:v>
                </c:pt>
                <c:pt idx="25177">
                  <c:v>0.706515</c:v>
                </c:pt>
                <c:pt idx="25178">
                  <c:v>0.70087699999999997</c:v>
                </c:pt>
                <c:pt idx="25179">
                  <c:v>0.69688399999999995</c:v>
                </c:pt>
                <c:pt idx="25180">
                  <c:v>0.69292600000000004</c:v>
                </c:pt>
                <c:pt idx="25181">
                  <c:v>0.68439799999999995</c:v>
                </c:pt>
                <c:pt idx="25182">
                  <c:v>0.68298700000000001</c:v>
                </c:pt>
                <c:pt idx="25183">
                  <c:v>0.680732</c:v>
                </c:pt>
                <c:pt idx="25184">
                  <c:v>0.67860600000000004</c:v>
                </c:pt>
                <c:pt idx="25185">
                  <c:v>0.67694799999999999</c:v>
                </c:pt>
                <c:pt idx="25186">
                  <c:v>0.67529600000000001</c:v>
                </c:pt>
                <c:pt idx="25187">
                  <c:v>0.67415599999999998</c:v>
                </c:pt>
                <c:pt idx="25188">
                  <c:v>0.67351000000000005</c:v>
                </c:pt>
                <c:pt idx="25189">
                  <c:v>0.673369</c:v>
                </c:pt>
                <c:pt idx="25190">
                  <c:v>0.67371400000000004</c:v>
                </c:pt>
                <c:pt idx="25191">
                  <c:v>0.67458700000000005</c:v>
                </c:pt>
                <c:pt idx="25192">
                  <c:v>0.67694600000000005</c:v>
                </c:pt>
                <c:pt idx="25193">
                  <c:v>0.67874299999999999</c:v>
                </c:pt>
                <c:pt idx="25194">
                  <c:v>0.67857299999999998</c:v>
                </c:pt>
                <c:pt idx="25195">
                  <c:v>0.67893300000000001</c:v>
                </c:pt>
                <c:pt idx="25196">
                  <c:v>0.67926600000000004</c:v>
                </c:pt>
                <c:pt idx="25197">
                  <c:v>0.678616</c:v>
                </c:pt>
                <c:pt idx="25198">
                  <c:v>0.67897600000000002</c:v>
                </c:pt>
                <c:pt idx="25199">
                  <c:v>0.67983099999999996</c:v>
                </c:pt>
                <c:pt idx="25200">
                  <c:v>0.68168499999999999</c:v>
                </c:pt>
                <c:pt idx="25201">
                  <c:v>0.683033</c:v>
                </c:pt>
                <c:pt idx="25202">
                  <c:v>0.68188899999999997</c:v>
                </c:pt>
                <c:pt idx="25203">
                  <c:v>0.68174999999999997</c:v>
                </c:pt>
                <c:pt idx="25204">
                  <c:v>0.68011699999999997</c:v>
                </c:pt>
                <c:pt idx="25205">
                  <c:v>0.67797600000000002</c:v>
                </c:pt>
                <c:pt idx="25206">
                  <c:v>0.67683400000000005</c:v>
                </c:pt>
                <c:pt idx="25207">
                  <c:v>0.67569199999999996</c:v>
                </c:pt>
                <c:pt idx="25208">
                  <c:v>0.67505700000000002</c:v>
                </c:pt>
                <c:pt idx="25209">
                  <c:v>0.67391400000000001</c:v>
                </c:pt>
                <c:pt idx="25210">
                  <c:v>0.67376599999999998</c:v>
                </c:pt>
                <c:pt idx="25211">
                  <c:v>0.673149</c:v>
                </c:pt>
                <c:pt idx="25212">
                  <c:v>0.67151499999999997</c:v>
                </c:pt>
                <c:pt idx="25213">
                  <c:v>0.67037500000000005</c:v>
                </c:pt>
                <c:pt idx="25214">
                  <c:v>0.66922499999999996</c:v>
                </c:pt>
                <c:pt idx="25215">
                  <c:v>0.66909300000000005</c:v>
                </c:pt>
                <c:pt idx="25216">
                  <c:v>0.66794699999999996</c:v>
                </c:pt>
                <c:pt idx="25217">
                  <c:v>0.66691500000000004</c:v>
                </c:pt>
                <c:pt idx="25218">
                  <c:v>0.65928799999999999</c:v>
                </c:pt>
                <c:pt idx="25219">
                  <c:v>0.658026</c:v>
                </c:pt>
                <c:pt idx="25220">
                  <c:v>0.65693199999999996</c:v>
                </c:pt>
                <c:pt idx="25221">
                  <c:v>0.65527599999999997</c:v>
                </c:pt>
                <c:pt idx="25222">
                  <c:v>0.65463400000000005</c:v>
                </c:pt>
                <c:pt idx="25223">
                  <c:v>0.65348899999999999</c:v>
                </c:pt>
                <c:pt idx="25224">
                  <c:v>0.65334400000000004</c:v>
                </c:pt>
                <c:pt idx="25225">
                  <c:v>0.65269999999999995</c:v>
                </c:pt>
                <c:pt idx="25226">
                  <c:v>0.652582</c:v>
                </c:pt>
                <c:pt idx="25227">
                  <c:v>0.64997499999999997</c:v>
                </c:pt>
                <c:pt idx="25228">
                  <c:v>0.64779799999999998</c:v>
                </c:pt>
                <c:pt idx="25229">
                  <c:v>0.64667300000000005</c:v>
                </c:pt>
                <c:pt idx="25230">
                  <c:v>0.64400800000000002</c:v>
                </c:pt>
                <c:pt idx="25231">
                  <c:v>0.64388800000000002</c:v>
                </c:pt>
                <c:pt idx="25232">
                  <c:v>0.63924000000000003</c:v>
                </c:pt>
                <c:pt idx="25233">
                  <c:v>0.63955899999999999</c:v>
                </c:pt>
                <c:pt idx="25234">
                  <c:v>0.638432</c:v>
                </c:pt>
                <c:pt idx="25235">
                  <c:v>0.63727800000000001</c:v>
                </c:pt>
                <c:pt idx="25236">
                  <c:v>0.636629</c:v>
                </c:pt>
                <c:pt idx="25237">
                  <c:v>0.63597999999999999</c:v>
                </c:pt>
                <c:pt idx="25238">
                  <c:v>0.63533300000000004</c:v>
                </c:pt>
                <c:pt idx="25239">
                  <c:v>0.63518799999999997</c:v>
                </c:pt>
                <c:pt idx="25240">
                  <c:v>0.635548</c:v>
                </c:pt>
                <c:pt idx="25241">
                  <c:v>0.63638600000000001</c:v>
                </c:pt>
                <c:pt idx="25242">
                  <c:v>0.63470400000000005</c:v>
                </c:pt>
                <c:pt idx="25243">
                  <c:v>0.63359699999999997</c:v>
                </c:pt>
                <c:pt idx="25244">
                  <c:v>0.63444599999999995</c:v>
                </c:pt>
                <c:pt idx="25245">
                  <c:v>0.63377399999999995</c:v>
                </c:pt>
                <c:pt idx="25246">
                  <c:v>0.63196300000000005</c:v>
                </c:pt>
                <c:pt idx="25247">
                  <c:v>0.62531400000000004</c:v>
                </c:pt>
                <c:pt idx="25248">
                  <c:v>0.62432299999999996</c:v>
                </c:pt>
                <c:pt idx="25249">
                  <c:v>0.62366100000000002</c:v>
                </c:pt>
                <c:pt idx="25250">
                  <c:v>0.62405699999999997</c:v>
                </c:pt>
                <c:pt idx="25251">
                  <c:v>0.62434699999999999</c:v>
                </c:pt>
                <c:pt idx="25252">
                  <c:v>0.62306700000000004</c:v>
                </c:pt>
                <c:pt idx="25253">
                  <c:v>0.620977</c:v>
                </c:pt>
                <c:pt idx="25254">
                  <c:v>0.62089700000000003</c:v>
                </c:pt>
                <c:pt idx="25255">
                  <c:v>0.62074200000000002</c:v>
                </c:pt>
                <c:pt idx="25256">
                  <c:v>0.62112199999999995</c:v>
                </c:pt>
                <c:pt idx="25257">
                  <c:v>0.62143599999999999</c:v>
                </c:pt>
                <c:pt idx="25258">
                  <c:v>0.62119599999999997</c:v>
                </c:pt>
                <c:pt idx="25259">
                  <c:v>0.62059799999999998</c:v>
                </c:pt>
                <c:pt idx="25260">
                  <c:v>0.62099099999999996</c:v>
                </c:pt>
                <c:pt idx="25261">
                  <c:v>0.62137799999999999</c:v>
                </c:pt>
                <c:pt idx="25262">
                  <c:v>0.62004000000000004</c:v>
                </c:pt>
                <c:pt idx="25263">
                  <c:v>0.61527600000000005</c:v>
                </c:pt>
                <c:pt idx="25264">
                  <c:v>0.61778200000000005</c:v>
                </c:pt>
                <c:pt idx="25265">
                  <c:v>0.61985900000000005</c:v>
                </c:pt>
                <c:pt idx="25266">
                  <c:v>0.62058100000000005</c:v>
                </c:pt>
                <c:pt idx="25267">
                  <c:v>0.62085999999999997</c:v>
                </c:pt>
                <c:pt idx="25268">
                  <c:v>0.62060700000000002</c:v>
                </c:pt>
                <c:pt idx="25269">
                  <c:v>0.62071100000000001</c:v>
                </c:pt>
                <c:pt idx="25270">
                  <c:v>0.62208200000000002</c:v>
                </c:pt>
                <c:pt idx="25271">
                  <c:v>0.62297400000000003</c:v>
                </c:pt>
                <c:pt idx="25272">
                  <c:v>0.62338499999999997</c:v>
                </c:pt>
                <c:pt idx="25273">
                  <c:v>0.62250899999999998</c:v>
                </c:pt>
                <c:pt idx="25274">
                  <c:v>0.62038499999999996</c:v>
                </c:pt>
                <c:pt idx="25275">
                  <c:v>0.61294700000000002</c:v>
                </c:pt>
                <c:pt idx="25276">
                  <c:v>0.61013600000000001</c:v>
                </c:pt>
                <c:pt idx="25277">
                  <c:v>0.60582499999999995</c:v>
                </c:pt>
                <c:pt idx="25278">
                  <c:v>0.60212200000000005</c:v>
                </c:pt>
                <c:pt idx="25279">
                  <c:v>0.59590799999999999</c:v>
                </c:pt>
                <c:pt idx="25280">
                  <c:v>0.58692100000000003</c:v>
                </c:pt>
                <c:pt idx="25281">
                  <c:v>0.58025499999999997</c:v>
                </c:pt>
                <c:pt idx="25282">
                  <c:v>0.576492</c:v>
                </c:pt>
                <c:pt idx="25283">
                  <c:v>0.57176099999999996</c:v>
                </c:pt>
                <c:pt idx="25284">
                  <c:v>0.56720499999999996</c:v>
                </c:pt>
                <c:pt idx="25285">
                  <c:v>0.56015000000000004</c:v>
                </c:pt>
                <c:pt idx="25286">
                  <c:v>0.55041700000000005</c:v>
                </c:pt>
                <c:pt idx="25287">
                  <c:v>0.54809200000000002</c:v>
                </c:pt>
                <c:pt idx="25288">
                  <c:v>0.54507000000000005</c:v>
                </c:pt>
                <c:pt idx="25289">
                  <c:v>0.54201900000000003</c:v>
                </c:pt>
                <c:pt idx="25290">
                  <c:v>0.53961700000000001</c:v>
                </c:pt>
                <c:pt idx="25291">
                  <c:v>0.53870200000000001</c:v>
                </c:pt>
                <c:pt idx="25292">
                  <c:v>0.53824700000000003</c:v>
                </c:pt>
                <c:pt idx="25293">
                  <c:v>0.53734199999999999</c:v>
                </c:pt>
                <c:pt idx="25294">
                  <c:v>0.53735500000000003</c:v>
                </c:pt>
                <c:pt idx="25295">
                  <c:v>0.53723500000000002</c:v>
                </c:pt>
                <c:pt idx="25296">
                  <c:v>0.53826399999999996</c:v>
                </c:pt>
                <c:pt idx="25297">
                  <c:v>0.53597700000000004</c:v>
                </c:pt>
                <c:pt idx="25298">
                  <c:v>0.53323600000000004</c:v>
                </c:pt>
                <c:pt idx="25299">
                  <c:v>0.53471599999999997</c:v>
                </c:pt>
                <c:pt idx="25300">
                  <c:v>0.53607000000000005</c:v>
                </c:pt>
                <c:pt idx="25301">
                  <c:v>0.53890199999999999</c:v>
                </c:pt>
                <c:pt idx="25302">
                  <c:v>0.54195700000000002</c:v>
                </c:pt>
                <c:pt idx="25303">
                  <c:v>0.54588800000000004</c:v>
                </c:pt>
                <c:pt idx="25304">
                  <c:v>0.54876800000000003</c:v>
                </c:pt>
                <c:pt idx="25305">
                  <c:v>0.54903400000000002</c:v>
                </c:pt>
                <c:pt idx="25306">
                  <c:v>0.54766999999999999</c:v>
                </c:pt>
                <c:pt idx="25307">
                  <c:v>0.54635800000000001</c:v>
                </c:pt>
                <c:pt idx="25308">
                  <c:v>0.541188</c:v>
                </c:pt>
                <c:pt idx="25309">
                  <c:v>0.53696900000000003</c:v>
                </c:pt>
                <c:pt idx="25310">
                  <c:v>0.53202499999999997</c:v>
                </c:pt>
                <c:pt idx="25311">
                  <c:v>0.53142</c:v>
                </c:pt>
                <c:pt idx="25312">
                  <c:v>0.52421200000000001</c:v>
                </c:pt>
                <c:pt idx="25313">
                  <c:v>0.51542600000000005</c:v>
                </c:pt>
                <c:pt idx="25314">
                  <c:v>0.51326700000000003</c:v>
                </c:pt>
                <c:pt idx="25315">
                  <c:v>0.50781299999999996</c:v>
                </c:pt>
                <c:pt idx="25316">
                  <c:v>0.50174799999999997</c:v>
                </c:pt>
                <c:pt idx="25317">
                  <c:v>0.49719200000000002</c:v>
                </c:pt>
                <c:pt idx="25318">
                  <c:v>0.49546200000000001</c:v>
                </c:pt>
                <c:pt idx="25319">
                  <c:v>0.493807</c:v>
                </c:pt>
                <c:pt idx="25320">
                  <c:v>0.48976799999999998</c:v>
                </c:pt>
                <c:pt idx="25321">
                  <c:v>0.48518299999999998</c:v>
                </c:pt>
                <c:pt idx="25322">
                  <c:v>0.48272999999999999</c:v>
                </c:pt>
                <c:pt idx="25323">
                  <c:v>0.48230400000000001</c:v>
                </c:pt>
                <c:pt idx="25324">
                  <c:v>0.48246899999999998</c:v>
                </c:pt>
                <c:pt idx="25325">
                  <c:v>0.479045</c:v>
                </c:pt>
                <c:pt idx="25326">
                  <c:v>0.47730699999999998</c:v>
                </c:pt>
                <c:pt idx="25327">
                  <c:v>0.47666199999999997</c:v>
                </c:pt>
                <c:pt idx="25328">
                  <c:v>0.47578799999999999</c:v>
                </c:pt>
                <c:pt idx="25329">
                  <c:v>0.47297699999999998</c:v>
                </c:pt>
                <c:pt idx="25330">
                  <c:v>0.46928399999999998</c:v>
                </c:pt>
                <c:pt idx="25331">
                  <c:v>0.46578199999999997</c:v>
                </c:pt>
                <c:pt idx="25332">
                  <c:v>0.46269700000000002</c:v>
                </c:pt>
                <c:pt idx="25333">
                  <c:v>0.46250400000000003</c:v>
                </c:pt>
                <c:pt idx="25334">
                  <c:v>0.46302700000000002</c:v>
                </c:pt>
                <c:pt idx="25335">
                  <c:v>0.46133000000000002</c:v>
                </c:pt>
                <c:pt idx="25336">
                  <c:v>0.46003500000000003</c:v>
                </c:pt>
                <c:pt idx="25337">
                  <c:v>0.45884900000000001</c:v>
                </c:pt>
                <c:pt idx="25338">
                  <c:v>0.45651199999999997</c:v>
                </c:pt>
                <c:pt idx="25339">
                  <c:v>0.45429000000000003</c:v>
                </c:pt>
                <c:pt idx="25340">
                  <c:v>0.45313999999999999</c:v>
                </c:pt>
                <c:pt idx="25341">
                  <c:v>0.45245800000000003</c:v>
                </c:pt>
                <c:pt idx="25342">
                  <c:v>0.45214500000000002</c:v>
                </c:pt>
                <c:pt idx="25343">
                  <c:v>0.44371100000000002</c:v>
                </c:pt>
                <c:pt idx="25344">
                  <c:v>0.44176300000000002</c:v>
                </c:pt>
                <c:pt idx="25345">
                  <c:v>0.44184600000000002</c:v>
                </c:pt>
                <c:pt idx="25346">
                  <c:v>0.44177899999999998</c:v>
                </c:pt>
                <c:pt idx="25347">
                  <c:v>0.44096200000000002</c:v>
                </c:pt>
                <c:pt idx="25348">
                  <c:v>0.44089699999999998</c:v>
                </c:pt>
                <c:pt idx="25349">
                  <c:v>0.44015500000000002</c:v>
                </c:pt>
                <c:pt idx="25350">
                  <c:v>0.43983499999999998</c:v>
                </c:pt>
                <c:pt idx="25351">
                  <c:v>0.44138899999999998</c:v>
                </c:pt>
                <c:pt idx="25352">
                  <c:v>0.44139499999999998</c:v>
                </c:pt>
                <c:pt idx="25353">
                  <c:v>0.44042100000000001</c:v>
                </c:pt>
                <c:pt idx="25354">
                  <c:v>0.44022600000000001</c:v>
                </c:pt>
                <c:pt idx="25355">
                  <c:v>0.44170199999999998</c:v>
                </c:pt>
                <c:pt idx="25356">
                  <c:v>0.442857</c:v>
                </c:pt>
                <c:pt idx="25357">
                  <c:v>0.44447700000000001</c:v>
                </c:pt>
                <c:pt idx="25358">
                  <c:v>0.44486300000000001</c:v>
                </c:pt>
                <c:pt idx="25359">
                  <c:v>0.44479299999999999</c:v>
                </c:pt>
                <c:pt idx="25360">
                  <c:v>0.44511299999999998</c:v>
                </c:pt>
                <c:pt idx="25361">
                  <c:v>0.43896200000000002</c:v>
                </c:pt>
                <c:pt idx="25362">
                  <c:v>0.43847399999999997</c:v>
                </c:pt>
                <c:pt idx="25363">
                  <c:v>0.43906499999999998</c:v>
                </c:pt>
                <c:pt idx="25364">
                  <c:v>0.43782700000000002</c:v>
                </c:pt>
                <c:pt idx="25365">
                  <c:v>0.43601800000000002</c:v>
                </c:pt>
                <c:pt idx="25366">
                  <c:v>0.43407899999999999</c:v>
                </c:pt>
                <c:pt idx="25367">
                  <c:v>0.433085</c:v>
                </c:pt>
                <c:pt idx="25368">
                  <c:v>0.43232100000000001</c:v>
                </c:pt>
                <c:pt idx="25369">
                  <c:v>0.43093700000000001</c:v>
                </c:pt>
                <c:pt idx="25370">
                  <c:v>0.43051400000000001</c:v>
                </c:pt>
                <c:pt idx="25371">
                  <c:v>0.42969499999999999</c:v>
                </c:pt>
                <c:pt idx="25372">
                  <c:v>0.429396</c:v>
                </c:pt>
                <c:pt idx="25373">
                  <c:v>0.42769600000000002</c:v>
                </c:pt>
                <c:pt idx="25374">
                  <c:v>0.42664800000000003</c:v>
                </c:pt>
                <c:pt idx="25375">
                  <c:v>0.42668699999999998</c:v>
                </c:pt>
                <c:pt idx="25376">
                  <c:v>0.427757</c:v>
                </c:pt>
                <c:pt idx="25377">
                  <c:v>0.42805700000000002</c:v>
                </c:pt>
                <c:pt idx="25378">
                  <c:v>0.42287200000000003</c:v>
                </c:pt>
                <c:pt idx="25379">
                  <c:v>0.42192499999999999</c:v>
                </c:pt>
                <c:pt idx="25380">
                  <c:v>0.42169600000000002</c:v>
                </c:pt>
                <c:pt idx="25381">
                  <c:v>0.42230499999999999</c:v>
                </c:pt>
                <c:pt idx="25382">
                  <c:v>0.42213400000000001</c:v>
                </c:pt>
                <c:pt idx="25383">
                  <c:v>0.42181200000000002</c:v>
                </c:pt>
                <c:pt idx="25384">
                  <c:v>0.42112100000000002</c:v>
                </c:pt>
                <c:pt idx="25385">
                  <c:v>0.420122</c:v>
                </c:pt>
                <c:pt idx="25386">
                  <c:v>0.42067300000000002</c:v>
                </c:pt>
                <c:pt idx="25387">
                  <c:v>0.41528700000000002</c:v>
                </c:pt>
                <c:pt idx="25388">
                  <c:v>0.41240900000000003</c:v>
                </c:pt>
                <c:pt idx="25389">
                  <c:v>0.411221</c:v>
                </c:pt>
                <c:pt idx="25390">
                  <c:v>0.40900500000000001</c:v>
                </c:pt>
                <c:pt idx="25391">
                  <c:v>0.407078</c:v>
                </c:pt>
                <c:pt idx="25392">
                  <c:v>0.40623999999999999</c:v>
                </c:pt>
                <c:pt idx="25393">
                  <c:v>0.405059</c:v>
                </c:pt>
                <c:pt idx="25394">
                  <c:v>0.40363100000000002</c:v>
                </c:pt>
                <c:pt idx="25395">
                  <c:v>0.40318900000000002</c:v>
                </c:pt>
                <c:pt idx="25396">
                  <c:v>0.39727099999999999</c:v>
                </c:pt>
                <c:pt idx="25397">
                  <c:v>0.39482899999999999</c:v>
                </c:pt>
                <c:pt idx="25398">
                  <c:v>0.40000799999999997</c:v>
                </c:pt>
                <c:pt idx="25399">
                  <c:v>0.39349600000000001</c:v>
                </c:pt>
                <c:pt idx="25400">
                  <c:v>0.39187699999999998</c:v>
                </c:pt>
                <c:pt idx="25401">
                  <c:v>0.39092500000000002</c:v>
                </c:pt>
                <c:pt idx="25402">
                  <c:v>0.38907599999999998</c:v>
                </c:pt>
                <c:pt idx="25403">
                  <c:v>0.388573</c:v>
                </c:pt>
                <c:pt idx="25404">
                  <c:v>0.388791</c:v>
                </c:pt>
                <c:pt idx="25405">
                  <c:v>0.38263200000000003</c:v>
                </c:pt>
                <c:pt idx="25406">
                  <c:v>0.38225199999999998</c:v>
                </c:pt>
                <c:pt idx="25407">
                  <c:v>0.38218999999999997</c:v>
                </c:pt>
                <c:pt idx="25408">
                  <c:v>0.38231100000000001</c:v>
                </c:pt>
                <c:pt idx="25409">
                  <c:v>0.38305699999999998</c:v>
                </c:pt>
                <c:pt idx="25410">
                  <c:v>0.38377099999999997</c:v>
                </c:pt>
                <c:pt idx="25411">
                  <c:v>0.385046</c:v>
                </c:pt>
                <c:pt idx="25412">
                  <c:v>0.38499699999999998</c:v>
                </c:pt>
                <c:pt idx="25413">
                  <c:v>0.38407999999999998</c:v>
                </c:pt>
                <c:pt idx="25414">
                  <c:v>0.38657399999999997</c:v>
                </c:pt>
                <c:pt idx="25415">
                  <c:v>0.38946399999999998</c:v>
                </c:pt>
                <c:pt idx="25416">
                  <c:v>0.39087899999999998</c:v>
                </c:pt>
                <c:pt idx="25417">
                  <c:v>0.39114700000000002</c:v>
                </c:pt>
                <c:pt idx="25418">
                  <c:v>0.39231300000000002</c:v>
                </c:pt>
                <c:pt idx="25419">
                  <c:v>0.393702</c:v>
                </c:pt>
                <c:pt idx="25420">
                  <c:v>0.39346100000000001</c:v>
                </c:pt>
                <c:pt idx="25421">
                  <c:v>0.39473599999999998</c:v>
                </c:pt>
                <c:pt idx="25422">
                  <c:v>0.39407799999999998</c:v>
                </c:pt>
                <c:pt idx="25423">
                  <c:v>0.39361299999999999</c:v>
                </c:pt>
                <c:pt idx="25424">
                  <c:v>0.38750499999999999</c:v>
                </c:pt>
                <c:pt idx="25425">
                  <c:v>0.38545499999999999</c:v>
                </c:pt>
                <c:pt idx="25426">
                  <c:v>0.38378499999999999</c:v>
                </c:pt>
                <c:pt idx="25427">
                  <c:v>0.38255800000000001</c:v>
                </c:pt>
                <c:pt idx="25428">
                  <c:v>0.38039000000000001</c:v>
                </c:pt>
                <c:pt idx="25429">
                  <c:v>0.37900800000000001</c:v>
                </c:pt>
                <c:pt idx="25430">
                  <c:v>0.38020799999999999</c:v>
                </c:pt>
                <c:pt idx="25431">
                  <c:v>0.38106800000000002</c:v>
                </c:pt>
                <c:pt idx="25432">
                  <c:v>0.38176700000000002</c:v>
                </c:pt>
                <c:pt idx="25433">
                  <c:v>0.38495800000000002</c:v>
                </c:pt>
                <c:pt idx="25434">
                  <c:v>0.388324</c:v>
                </c:pt>
                <c:pt idx="25435">
                  <c:v>0.39021699999999998</c:v>
                </c:pt>
                <c:pt idx="25436">
                  <c:v>0.39057700000000001</c:v>
                </c:pt>
                <c:pt idx="25437">
                  <c:v>0.390376</c:v>
                </c:pt>
                <c:pt idx="25438">
                  <c:v>0.39021400000000001</c:v>
                </c:pt>
                <c:pt idx="25439">
                  <c:v>0.388575</c:v>
                </c:pt>
                <c:pt idx="25440">
                  <c:v>0.386376</c:v>
                </c:pt>
                <c:pt idx="25441">
                  <c:v>0.38464799999999999</c:v>
                </c:pt>
                <c:pt idx="25442">
                  <c:v>0.38348100000000002</c:v>
                </c:pt>
                <c:pt idx="25443">
                  <c:v>0.38126900000000002</c:v>
                </c:pt>
                <c:pt idx="25444">
                  <c:v>0.38197300000000001</c:v>
                </c:pt>
                <c:pt idx="25445">
                  <c:v>0.38343300000000002</c:v>
                </c:pt>
                <c:pt idx="25446">
                  <c:v>0.37826300000000002</c:v>
                </c:pt>
                <c:pt idx="25447">
                  <c:v>0.37848900000000002</c:v>
                </c:pt>
                <c:pt idx="25448">
                  <c:v>0.37833899999999998</c:v>
                </c:pt>
                <c:pt idx="25449">
                  <c:v>0.37865599999999999</c:v>
                </c:pt>
                <c:pt idx="25450">
                  <c:v>0.37899100000000002</c:v>
                </c:pt>
                <c:pt idx="25451">
                  <c:v>0.37931999999999999</c:v>
                </c:pt>
                <c:pt idx="25452">
                  <c:v>0.38016100000000003</c:v>
                </c:pt>
                <c:pt idx="25453">
                  <c:v>0.37999899999999998</c:v>
                </c:pt>
                <c:pt idx="25454">
                  <c:v>0.38084200000000001</c:v>
                </c:pt>
                <c:pt idx="25455">
                  <c:v>0.38068800000000003</c:v>
                </c:pt>
                <c:pt idx="25456">
                  <c:v>0.38153799999999999</c:v>
                </c:pt>
                <c:pt idx="25457">
                  <c:v>0.381386</c:v>
                </c:pt>
                <c:pt idx="25458">
                  <c:v>0.381745</c:v>
                </c:pt>
                <c:pt idx="25459">
                  <c:v>0.38209599999999999</c:v>
                </c:pt>
                <c:pt idx="25460">
                  <c:v>0.38195800000000002</c:v>
                </c:pt>
                <c:pt idx="25461">
                  <c:v>0.381795</c:v>
                </c:pt>
                <c:pt idx="25462">
                  <c:v>0.38070999999999999</c:v>
                </c:pt>
                <c:pt idx="25463">
                  <c:v>0.38198500000000002</c:v>
                </c:pt>
                <c:pt idx="25464">
                  <c:v>0.375828</c:v>
                </c:pt>
                <c:pt idx="25465">
                  <c:v>0.37581700000000001</c:v>
                </c:pt>
                <c:pt idx="25466">
                  <c:v>0.37679499999999999</c:v>
                </c:pt>
                <c:pt idx="25467">
                  <c:v>0.38104900000000003</c:v>
                </c:pt>
                <c:pt idx="25468">
                  <c:v>0.37631900000000001</c:v>
                </c:pt>
                <c:pt idx="25469">
                  <c:v>0.37584600000000001</c:v>
                </c:pt>
                <c:pt idx="25470">
                  <c:v>0.37519200000000003</c:v>
                </c:pt>
                <c:pt idx="25471">
                  <c:v>0.37462800000000002</c:v>
                </c:pt>
                <c:pt idx="25472">
                  <c:v>0.37503300000000001</c:v>
                </c:pt>
                <c:pt idx="25473">
                  <c:v>0.37492500000000001</c:v>
                </c:pt>
                <c:pt idx="25474">
                  <c:v>0.37481700000000001</c:v>
                </c:pt>
                <c:pt idx="25475">
                  <c:v>0.37481199999999998</c:v>
                </c:pt>
                <c:pt idx="25476">
                  <c:v>0.374973</c:v>
                </c:pt>
                <c:pt idx="25477">
                  <c:v>0.36890400000000001</c:v>
                </c:pt>
                <c:pt idx="25478">
                  <c:v>0.369033</c:v>
                </c:pt>
                <c:pt idx="25479">
                  <c:v>0.368398</c:v>
                </c:pt>
                <c:pt idx="25480">
                  <c:v>0.36837199999999998</c:v>
                </c:pt>
                <c:pt idx="25481">
                  <c:v>0.36826599999999998</c:v>
                </c:pt>
                <c:pt idx="25482">
                  <c:v>0.36715700000000001</c:v>
                </c:pt>
                <c:pt idx="25483">
                  <c:v>0.36558800000000002</c:v>
                </c:pt>
                <c:pt idx="25484">
                  <c:v>0.36404700000000001</c:v>
                </c:pt>
                <c:pt idx="25485">
                  <c:v>0.36305300000000001</c:v>
                </c:pt>
                <c:pt idx="25486">
                  <c:v>0.36245100000000002</c:v>
                </c:pt>
                <c:pt idx="25487">
                  <c:v>0.36038999999999999</c:v>
                </c:pt>
                <c:pt idx="25488">
                  <c:v>0.36002499999999998</c:v>
                </c:pt>
                <c:pt idx="25489">
                  <c:v>0.36027599999999999</c:v>
                </c:pt>
                <c:pt idx="25490">
                  <c:v>0.35687000000000002</c:v>
                </c:pt>
                <c:pt idx="25491">
                  <c:v>0.359539</c:v>
                </c:pt>
                <c:pt idx="25492">
                  <c:v>0.36095300000000002</c:v>
                </c:pt>
                <c:pt idx="25493">
                  <c:v>0.36354300000000001</c:v>
                </c:pt>
                <c:pt idx="25494">
                  <c:v>0.36645899999999998</c:v>
                </c:pt>
                <c:pt idx="25495">
                  <c:v>0.366784</c:v>
                </c:pt>
                <c:pt idx="25496">
                  <c:v>0.36587799999999998</c:v>
                </c:pt>
                <c:pt idx="25497">
                  <c:v>0.36798999999999998</c:v>
                </c:pt>
                <c:pt idx="25498">
                  <c:v>0.36997400000000003</c:v>
                </c:pt>
                <c:pt idx="25499">
                  <c:v>0.37199500000000002</c:v>
                </c:pt>
                <c:pt idx="25500">
                  <c:v>0.37344699999999997</c:v>
                </c:pt>
                <c:pt idx="25501">
                  <c:v>0.37460100000000002</c:v>
                </c:pt>
                <c:pt idx="25502">
                  <c:v>0.37802000000000002</c:v>
                </c:pt>
                <c:pt idx="25503">
                  <c:v>0.376469</c:v>
                </c:pt>
                <c:pt idx="25504">
                  <c:v>0.37711099999999997</c:v>
                </c:pt>
                <c:pt idx="25505">
                  <c:v>0.37706099999999998</c:v>
                </c:pt>
                <c:pt idx="25506">
                  <c:v>0.37510599999999999</c:v>
                </c:pt>
                <c:pt idx="25507">
                  <c:v>0.37420100000000001</c:v>
                </c:pt>
                <c:pt idx="25508">
                  <c:v>0.37326799999999999</c:v>
                </c:pt>
                <c:pt idx="25509">
                  <c:v>0.372863</c:v>
                </c:pt>
                <c:pt idx="25510">
                  <c:v>0.37294300000000002</c:v>
                </c:pt>
                <c:pt idx="25511">
                  <c:v>0.37249199999999999</c:v>
                </c:pt>
                <c:pt idx="25512">
                  <c:v>0.37108600000000003</c:v>
                </c:pt>
                <c:pt idx="25513">
                  <c:v>0.37121599999999999</c:v>
                </c:pt>
                <c:pt idx="25514">
                  <c:v>0.37020999999999998</c:v>
                </c:pt>
                <c:pt idx="25515">
                  <c:v>0.36283300000000002</c:v>
                </c:pt>
                <c:pt idx="25516">
                  <c:v>0.36199900000000002</c:v>
                </c:pt>
                <c:pt idx="25517">
                  <c:v>0.36160500000000001</c:v>
                </c:pt>
                <c:pt idx="25518">
                  <c:v>0.36221999999999999</c:v>
                </c:pt>
                <c:pt idx="25519">
                  <c:v>0.36234</c:v>
                </c:pt>
                <c:pt idx="25520">
                  <c:v>0.36147099999999999</c:v>
                </c:pt>
                <c:pt idx="25521">
                  <c:v>0.36109400000000003</c:v>
                </c:pt>
                <c:pt idx="25522">
                  <c:v>0.36121999999999999</c:v>
                </c:pt>
                <c:pt idx="25523">
                  <c:v>0.36185299999999998</c:v>
                </c:pt>
                <c:pt idx="25524">
                  <c:v>0.36249500000000001</c:v>
                </c:pt>
                <c:pt idx="25525">
                  <c:v>0.36314099999999999</c:v>
                </c:pt>
                <c:pt idx="25526">
                  <c:v>0.36424200000000001</c:v>
                </c:pt>
                <c:pt idx="25527">
                  <c:v>0.36555399999999999</c:v>
                </c:pt>
                <c:pt idx="25528">
                  <c:v>0.362232</c:v>
                </c:pt>
                <c:pt idx="25529">
                  <c:v>0.36368800000000001</c:v>
                </c:pt>
                <c:pt idx="25530">
                  <c:v>0.36493399999999998</c:v>
                </c:pt>
                <c:pt idx="25531">
                  <c:v>0.36612699999999998</c:v>
                </c:pt>
                <c:pt idx="25532">
                  <c:v>0.365954</c:v>
                </c:pt>
                <c:pt idx="25533">
                  <c:v>0.36463499999999999</c:v>
                </c:pt>
                <c:pt idx="25534">
                  <c:v>0.36429</c:v>
                </c:pt>
                <c:pt idx="25535">
                  <c:v>0.36354199999999998</c:v>
                </c:pt>
                <c:pt idx="25536">
                  <c:v>0.36277500000000001</c:v>
                </c:pt>
                <c:pt idx="25537">
                  <c:v>0.361508</c:v>
                </c:pt>
                <c:pt idx="25538">
                  <c:v>0.36068499999999998</c:v>
                </c:pt>
                <c:pt idx="25539">
                  <c:v>0.36022999999999999</c:v>
                </c:pt>
                <c:pt idx="25540">
                  <c:v>0.36055199999999998</c:v>
                </c:pt>
                <c:pt idx="25541">
                  <c:v>0.35356300000000002</c:v>
                </c:pt>
                <c:pt idx="25542">
                  <c:v>0.35271799999999998</c:v>
                </c:pt>
                <c:pt idx="25543">
                  <c:v>0.35373700000000002</c:v>
                </c:pt>
                <c:pt idx="25544">
                  <c:v>0.35390300000000002</c:v>
                </c:pt>
                <c:pt idx="25545">
                  <c:v>0.35500599999999999</c:v>
                </c:pt>
                <c:pt idx="25546">
                  <c:v>0.35630800000000001</c:v>
                </c:pt>
                <c:pt idx="25547">
                  <c:v>0.35747299999999999</c:v>
                </c:pt>
                <c:pt idx="25548">
                  <c:v>0.35952600000000001</c:v>
                </c:pt>
                <c:pt idx="25549">
                  <c:v>0.36221999999999999</c:v>
                </c:pt>
                <c:pt idx="25550">
                  <c:v>0.36527199999999999</c:v>
                </c:pt>
                <c:pt idx="25551">
                  <c:v>0.36876500000000001</c:v>
                </c:pt>
                <c:pt idx="25552">
                  <c:v>0.36689100000000002</c:v>
                </c:pt>
                <c:pt idx="25553">
                  <c:v>0.369815</c:v>
                </c:pt>
                <c:pt idx="25554">
                  <c:v>0.37643199999999999</c:v>
                </c:pt>
                <c:pt idx="25555">
                  <c:v>0.38405099999999998</c:v>
                </c:pt>
                <c:pt idx="25556">
                  <c:v>0.39079799999999998</c:v>
                </c:pt>
                <c:pt idx="25557">
                  <c:v>0.39625199999999999</c:v>
                </c:pt>
                <c:pt idx="25558">
                  <c:v>0.40093600000000001</c:v>
                </c:pt>
                <c:pt idx="25559">
                  <c:v>0.40380500000000003</c:v>
                </c:pt>
                <c:pt idx="25560">
                  <c:v>0.40534500000000001</c:v>
                </c:pt>
                <c:pt idx="25561">
                  <c:v>0.40609800000000001</c:v>
                </c:pt>
                <c:pt idx="25562">
                  <c:v>0.40502100000000002</c:v>
                </c:pt>
                <c:pt idx="25563">
                  <c:v>0.40037800000000001</c:v>
                </c:pt>
                <c:pt idx="25564">
                  <c:v>0.39461200000000002</c:v>
                </c:pt>
                <c:pt idx="25565">
                  <c:v>0.39096599999999998</c:v>
                </c:pt>
                <c:pt idx="25566">
                  <c:v>0.38314599999999999</c:v>
                </c:pt>
                <c:pt idx="25567">
                  <c:v>0.37684600000000001</c:v>
                </c:pt>
                <c:pt idx="25568">
                  <c:v>0.37096099999999999</c:v>
                </c:pt>
                <c:pt idx="25569">
                  <c:v>0.36514200000000002</c:v>
                </c:pt>
                <c:pt idx="25570">
                  <c:v>0.36260700000000001</c:v>
                </c:pt>
                <c:pt idx="25571">
                  <c:v>0.36055100000000001</c:v>
                </c:pt>
                <c:pt idx="25572">
                  <c:v>0.358655</c:v>
                </c:pt>
                <c:pt idx="25573">
                  <c:v>0.35739900000000002</c:v>
                </c:pt>
                <c:pt idx="25574">
                  <c:v>0.35620000000000002</c:v>
                </c:pt>
                <c:pt idx="25575">
                  <c:v>0.35392000000000001</c:v>
                </c:pt>
                <c:pt idx="25576">
                  <c:v>0.35187800000000002</c:v>
                </c:pt>
                <c:pt idx="25577">
                  <c:v>0.35142099999999998</c:v>
                </c:pt>
                <c:pt idx="25578">
                  <c:v>0.34656100000000001</c:v>
                </c:pt>
                <c:pt idx="25579">
                  <c:v>0.341721</c:v>
                </c:pt>
                <c:pt idx="25580">
                  <c:v>0.341609</c:v>
                </c:pt>
                <c:pt idx="25581">
                  <c:v>0.33949000000000001</c:v>
                </c:pt>
                <c:pt idx="25582">
                  <c:v>0.33769199999999999</c:v>
                </c:pt>
                <c:pt idx="25583">
                  <c:v>0.33723599999999998</c:v>
                </c:pt>
                <c:pt idx="25584">
                  <c:v>0.33571600000000001</c:v>
                </c:pt>
                <c:pt idx="25585">
                  <c:v>0.33338800000000002</c:v>
                </c:pt>
                <c:pt idx="25586">
                  <c:v>0.33091900000000002</c:v>
                </c:pt>
                <c:pt idx="25587">
                  <c:v>0.32926899999999998</c:v>
                </c:pt>
                <c:pt idx="25588">
                  <c:v>0.32835999999999999</c:v>
                </c:pt>
                <c:pt idx="25589">
                  <c:v>0.32707199999999997</c:v>
                </c:pt>
                <c:pt idx="25590">
                  <c:v>0.32459700000000002</c:v>
                </c:pt>
                <c:pt idx="25591">
                  <c:v>0.32279799999999997</c:v>
                </c:pt>
                <c:pt idx="25592">
                  <c:v>0.31957999999999998</c:v>
                </c:pt>
                <c:pt idx="25593">
                  <c:v>0.31331500000000001</c:v>
                </c:pt>
                <c:pt idx="25594">
                  <c:v>0.31188900000000003</c:v>
                </c:pt>
                <c:pt idx="25595">
                  <c:v>0.309975</c:v>
                </c:pt>
                <c:pt idx="25596">
                  <c:v>0.307944</c:v>
                </c:pt>
                <c:pt idx="25597">
                  <c:v>0.30495</c:v>
                </c:pt>
                <c:pt idx="25598">
                  <c:v>0.30520700000000001</c:v>
                </c:pt>
                <c:pt idx="25599">
                  <c:v>0.304537</c:v>
                </c:pt>
                <c:pt idx="25600">
                  <c:v>0.30323600000000001</c:v>
                </c:pt>
                <c:pt idx="25601">
                  <c:v>0.30080200000000001</c:v>
                </c:pt>
                <c:pt idx="25602">
                  <c:v>0.30006899999999997</c:v>
                </c:pt>
                <c:pt idx="25603">
                  <c:v>0.30009799999999998</c:v>
                </c:pt>
                <c:pt idx="25604">
                  <c:v>0.30003400000000002</c:v>
                </c:pt>
                <c:pt idx="25605">
                  <c:v>0.29946099999999998</c:v>
                </c:pt>
                <c:pt idx="25606">
                  <c:v>0.29909200000000002</c:v>
                </c:pt>
                <c:pt idx="25607">
                  <c:v>0.298182</c:v>
                </c:pt>
                <c:pt idx="25608">
                  <c:v>0.29335899999999998</c:v>
                </c:pt>
                <c:pt idx="25609">
                  <c:v>0.29408600000000001</c:v>
                </c:pt>
                <c:pt idx="25610">
                  <c:v>0.29346800000000001</c:v>
                </c:pt>
                <c:pt idx="25611">
                  <c:v>0.29252299999999998</c:v>
                </c:pt>
                <c:pt idx="25612">
                  <c:v>0.29253000000000001</c:v>
                </c:pt>
                <c:pt idx="25613">
                  <c:v>0.29154200000000002</c:v>
                </c:pt>
                <c:pt idx="25614">
                  <c:v>0.29105700000000001</c:v>
                </c:pt>
                <c:pt idx="25615">
                  <c:v>0.290578</c:v>
                </c:pt>
                <c:pt idx="25616">
                  <c:v>0.290099</c:v>
                </c:pt>
                <c:pt idx="25617">
                  <c:v>0.28961700000000001</c:v>
                </c:pt>
                <c:pt idx="25618">
                  <c:v>0.28916799999999998</c:v>
                </c:pt>
                <c:pt idx="25619">
                  <c:v>0.28778500000000001</c:v>
                </c:pt>
                <c:pt idx="25620">
                  <c:v>0.28617700000000001</c:v>
                </c:pt>
                <c:pt idx="25621">
                  <c:v>0.28602</c:v>
                </c:pt>
                <c:pt idx="25622">
                  <c:v>0.28023700000000001</c:v>
                </c:pt>
                <c:pt idx="25623">
                  <c:v>0.27953600000000001</c:v>
                </c:pt>
                <c:pt idx="25624">
                  <c:v>0.28025899999999998</c:v>
                </c:pt>
                <c:pt idx="25625">
                  <c:v>0.279943</c:v>
                </c:pt>
                <c:pt idx="25626">
                  <c:v>0.27857700000000002</c:v>
                </c:pt>
                <c:pt idx="25627">
                  <c:v>0.27719300000000002</c:v>
                </c:pt>
                <c:pt idx="25628">
                  <c:v>0.27487200000000001</c:v>
                </c:pt>
                <c:pt idx="25629">
                  <c:v>0.27258500000000002</c:v>
                </c:pt>
                <c:pt idx="25630">
                  <c:v>0.26965800000000001</c:v>
                </c:pt>
                <c:pt idx="25631">
                  <c:v>0.27435399999999999</c:v>
                </c:pt>
                <c:pt idx="25632">
                  <c:v>0.27167999999999998</c:v>
                </c:pt>
                <c:pt idx="25633">
                  <c:v>0.271038</c:v>
                </c:pt>
                <c:pt idx="25634">
                  <c:v>0.27160099999999998</c:v>
                </c:pt>
                <c:pt idx="25635">
                  <c:v>0.27201900000000001</c:v>
                </c:pt>
                <c:pt idx="25636">
                  <c:v>0.26529000000000003</c:v>
                </c:pt>
                <c:pt idx="25637">
                  <c:v>0.25966600000000001</c:v>
                </c:pt>
                <c:pt idx="25638">
                  <c:v>0.256191</c:v>
                </c:pt>
                <c:pt idx="25639">
                  <c:v>0.25510500000000003</c:v>
                </c:pt>
                <c:pt idx="25640">
                  <c:v>0.25536700000000001</c:v>
                </c:pt>
                <c:pt idx="25641">
                  <c:v>0.25570799999999999</c:v>
                </c:pt>
                <c:pt idx="25642">
                  <c:v>0.25601299999999999</c:v>
                </c:pt>
                <c:pt idx="25643">
                  <c:v>0.25589899999999999</c:v>
                </c:pt>
                <c:pt idx="25644">
                  <c:v>0.25645099999999998</c:v>
                </c:pt>
                <c:pt idx="25645">
                  <c:v>0.25605</c:v>
                </c:pt>
                <c:pt idx="25646">
                  <c:v>0.25534200000000001</c:v>
                </c:pt>
                <c:pt idx="25647">
                  <c:v>0.25460100000000002</c:v>
                </c:pt>
                <c:pt idx="25648">
                  <c:v>0.25409300000000001</c:v>
                </c:pt>
                <c:pt idx="25649">
                  <c:v>0.254334</c:v>
                </c:pt>
                <c:pt idx="25650">
                  <c:v>0.25025999999999998</c:v>
                </c:pt>
                <c:pt idx="25651">
                  <c:v>0.247419</c:v>
                </c:pt>
                <c:pt idx="25652">
                  <c:v>0.24782199999999999</c:v>
                </c:pt>
                <c:pt idx="25653">
                  <c:v>0.24736</c:v>
                </c:pt>
                <c:pt idx="25654">
                  <c:v>0.24773899999999999</c:v>
                </c:pt>
                <c:pt idx="25655">
                  <c:v>0.24840400000000001</c:v>
                </c:pt>
                <c:pt idx="25656">
                  <c:v>0.248478</c:v>
                </c:pt>
                <c:pt idx="25657">
                  <c:v>0.24795200000000001</c:v>
                </c:pt>
                <c:pt idx="25658">
                  <c:v>0.24746799999999999</c:v>
                </c:pt>
                <c:pt idx="25659">
                  <c:v>0.24731</c:v>
                </c:pt>
                <c:pt idx="25660">
                  <c:v>0.247055</c:v>
                </c:pt>
                <c:pt idx="25661">
                  <c:v>0.24579899999999999</c:v>
                </c:pt>
                <c:pt idx="25662">
                  <c:v>0.245616</c:v>
                </c:pt>
                <c:pt idx="25663">
                  <c:v>0.24162</c:v>
                </c:pt>
                <c:pt idx="25664">
                  <c:v>0.23600099999999999</c:v>
                </c:pt>
                <c:pt idx="25665">
                  <c:v>0.23575699999999999</c:v>
                </c:pt>
                <c:pt idx="25666">
                  <c:v>0.23407800000000001</c:v>
                </c:pt>
                <c:pt idx="25667">
                  <c:v>0.232516</c:v>
                </c:pt>
                <c:pt idx="25668">
                  <c:v>0.23066200000000001</c:v>
                </c:pt>
                <c:pt idx="25669">
                  <c:v>0.229347</c:v>
                </c:pt>
                <c:pt idx="25670">
                  <c:v>0.22770399999999999</c:v>
                </c:pt>
                <c:pt idx="25671">
                  <c:v>0.225855</c:v>
                </c:pt>
                <c:pt idx="25672">
                  <c:v>0.22457099999999999</c:v>
                </c:pt>
                <c:pt idx="25673">
                  <c:v>0.22384499999999999</c:v>
                </c:pt>
                <c:pt idx="25674">
                  <c:v>0.21995999999999999</c:v>
                </c:pt>
                <c:pt idx="25675">
                  <c:v>0.21333099999999999</c:v>
                </c:pt>
                <c:pt idx="25676">
                  <c:v>0.21165600000000001</c:v>
                </c:pt>
                <c:pt idx="25677">
                  <c:v>0.20866899999999999</c:v>
                </c:pt>
                <c:pt idx="25678">
                  <c:v>0.20569699999999999</c:v>
                </c:pt>
                <c:pt idx="25679">
                  <c:v>0.20435900000000001</c:v>
                </c:pt>
                <c:pt idx="25680">
                  <c:v>0.20128399999999999</c:v>
                </c:pt>
                <c:pt idx="25681">
                  <c:v>0.196825</c:v>
                </c:pt>
                <c:pt idx="25682">
                  <c:v>0.19393299999999999</c:v>
                </c:pt>
                <c:pt idx="25683">
                  <c:v>0.192746</c:v>
                </c:pt>
                <c:pt idx="25684">
                  <c:v>0.19087699999999999</c:v>
                </c:pt>
                <c:pt idx="25685">
                  <c:v>0.189026</c:v>
                </c:pt>
                <c:pt idx="25686">
                  <c:v>0.18679899999999999</c:v>
                </c:pt>
                <c:pt idx="25687">
                  <c:v>0.18048400000000001</c:v>
                </c:pt>
                <c:pt idx="25688">
                  <c:v>0.18074399999999999</c:v>
                </c:pt>
                <c:pt idx="25689">
                  <c:v>0.18021100000000001</c:v>
                </c:pt>
                <c:pt idx="25690">
                  <c:v>0.18024000000000001</c:v>
                </c:pt>
                <c:pt idx="25691">
                  <c:v>0.17982300000000001</c:v>
                </c:pt>
                <c:pt idx="25692">
                  <c:v>0.17983299999999999</c:v>
                </c:pt>
                <c:pt idx="25693">
                  <c:v>0.17938799999999999</c:v>
                </c:pt>
                <c:pt idx="25694">
                  <c:v>0.179535</c:v>
                </c:pt>
                <c:pt idx="25695">
                  <c:v>0.180201</c:v>
                </c:pt>
                <c:pt idx="25696">
                  <c:v>0.181177</c:v>
                </c:pt>
                <c:pt idx="25697">
                  <c:v>0.181786</c:v>
                </c:pt>
                <c:pt idx="25698">
                  <c:v>0.18193100000000001</c:v>
                </c:pt>
                <c:pt idx="25699">
                  <c:v>0.18092</c:v>
                </c:pt>
                <c:pt idx="25700">
                  <c:v>0.18726400000000001</c:v>
                </c:pt>
                <c:pt idx="25701">
                  <c:v>0.19600200000000001</c:v>
                </c:pt>
                <c:pt idx="25702">
                  <c:v>0.19780600000000001</c:v>
                </c:pt>
                <c:pt idx="25703">
                  <c:v>0.20244599999999999</c:v>
                </c:pt>
                <c:pt idx="25704">
                  <c:v>0.20479</c:v>
                </c:pt>
                <c:pt idx="25705">
                  <c:v>0.20877799999999999</c:v>
                </c:pt>
                <c:pt idx="25706">
                  <c:v>0.21471599999999999</c:v>
                </c:pt>
                <c:pt idx="25707">
                  <c:v>0.21799499999999999</c:v>
                </c:pt>
                <c:pt idx="25708">
                  <c:v>0.220442</c:v>
                </c:pt>
                <c:pt idx="25709">
                  <c:v>0.22122600000000001</c:v>
                </c:pt>
                <c:pt idx="25710">
                  <c:v>0.220889</c:v>
                </c:pt>
                <c:pt idx="25711">
                  <c:v>0.21846699999999999</c:v>
                </c:pt>
                <c:pt idx="25712">
                  <c:v>0.20814299999999999</c:v>
                </c:pt>
                <c:pt idx="25713">
                  <c:v>0.205204</c:v>
                </c:pt>
                <c:pt idx="25714">
                  <c:v>0.20113400000000001</c:v>
                </c:pt>
                <c:pt idx="25715">
                  <c:v>0.197129</c:v>
                </c:pt>
                <c:pt idx="25716">
                  <c:v>0.190944</c:v>
                </c:pt>
                <c:pt idx="25717">
                  <c:v>0.182889</c:v>
                </c:pt>
                <c:pt idx="25718">
                  <c:v>0.17519299999999999</c:v>
                </c:pt>
                <c:pt idx="25719">
                  <c:v>0.17110600000000001</c:v>
                </c:pt>
                <c:pt idx="25720">
                  <c:v>0.16927500000000001</c:v>
                </c:pt>
                <c:pt idx="25721">
                  <c:v>0.167877</c:v>
                </c:pt>
                <c:pt idx="25722">
                  <c:v>0.16694999999999999</c:v>
                </c:pt>
                <c:pt idx="25723">
                  <c:v>0.16540199999999999</c:v>
                </c:pt>
                <c:pt idx="25724">
                  <c:v>0.163633</c:v>
                </c:pt>
                <c:pt idx="25725">
                  <c:v>0.161663</c:v>
                </c:pt>
                <c:pt idx="25726">
                  <c:v>0.153338</c:v>
                </c:pt>
                <c:pt idx="25727">
                  <c:v>0.15229500000000001</c:v>
                </c:pt>
                <c:pt idx="25728">
                  <c:v>0.15020500000000001</c:v>
                </c:pt>
                <c:pt idx="25729">
                  <c:v>0.14838000000000001</c:v>
                </c:pt>
                <c:pt idx="25730">
                  <c:v>0.147425</c:v>
                </c:pt>
                <c:pt idx="25731">
                  <c:v>0.14605799999999999</c:v>
                </c:pt>
                <c:pt idx="25732">
                  <c:v>0.14679500000000001</c:v>
                </c:pt>
                <c:pt idx="25733">
                  <c:v>0.14958299999999999</c:v>
                </c:pt>
                <c:pt idx="25734">
                  <c:v>0.15468399999999999</c:v>
                </c:pt>
                <c:pt idx="25735">
                  <c:v>0.15743399999999999</c:v>
                </c:pt>
                <c:pt idx="25736">
                  <c:v>0.156306</c:v>
                </c:pt>
                <c:pt idx="25737">
                  <c:v>0.15562899999999999</c:v>
                </c:pt>
                <c:pt idx="25738">
                  <c:v>0.15579999999999999</c:v>
                </c:pt>
                <c:pt idx="25739">
                  <c:v>0.14994499999999999</c:v>
                </c:pt>
                <c:pt idx="25740">
                  <c:v>0.15087700000000001</c:v>
                </c:pt>
                <c:pt idx="25741">
                  <c:v>0.15137700000000001</c:v>
                </c:pt>
                <c:pt idx="25742">
                  <c:v>0.151923</c:v>
                </c:pt>
                <c:pt idx="25743">
                  <c:v>0.151477</c:v>
                </c:pt>
                <c:pt idx="25744">
                  <c:v>0.15099399999999999</c:v>
                </c:pt>
                <c:pt idx="25745">
                  <c:v>0.14963099999999999</c:v>
                </c:pt>
                <c:pt idx="25746">
                  <c:v>0.149116</c:v>
                </c:pt>
                <c:pt idx="25747">
                  <c:v>0.146148</c:v>
                </c:pt>
                <c:pt idx="25748">
                  <c:v>0.144263</c:v>
                </c:pt>
                <c:pt idx="25749">
                  <c:v>0.14252400000000001</c:v>
                </c:pt>
                <c:pt idx="25750">
                  <c:v>0.143679</c:v>
                </c:pt>
                <c:pt idx="25751">
                  <c:v>0.14376</c:v>
                </c:pt>
                <c:pt idx="25752">
                  <c:v>0.14361099999999999</c:v>
                </c:pt>
                <c:pt idx="25753">
                  <c:v>0.14029700000000001</c:v>
                </c:pt>
                <c:pt idx="25754">
                  <c:v>0.14104900000000001</c:v>
                </c:pt>
                <c:pt idx="25755">
                  <c:v>0.14058599999999999</c:v>
                </c:pt>
                <c:pt idx="25756">
                  <c:v>0.14069699999999999</c:v>
                </c:pt>
                <c:pt idx="25757">
                  <c:v>0.13966899999999999</c:v>
                </c:pt>
                <c:pt idx="25758">
                  <c:v>0.137794</c:v>
                </c:pt>
                <c:pt idx="25759">
                  <c:v>0.13700399999999999</c:v>
                </c:pt>
                <c:pt idx="25760">
                  <c:v>0.13655100000000001</c:v>
                </c:pt>
                <c:pt idx="25761">
                  <c:v>0.13514300000000001</c:v>
                </c:pt>
                <c:pt idx="25762">
                  <c:v>0.134298</c:v>
                </c:pt>
                <c:pt idx="25763">
                  <c:v>0.133381</c:v>
                </c:pt>
                <c:pt idx="25764">
                  <c:v>0.131934</c:v>
                </c:pt>
                <c:pt idx="25765">
                  <c:v>0.13071199999999999</c:v>
                </c:pt>
                <c:pt idx="25766">
                  <c:v>0.12939300000000001</c:v>
                </c:pt>
                <c:pt idx="25767">
                  <c:v>0.123084</c:v>
                </c:pt>
                <c:pt idx="25768">
                  <c:v>0.122629</c:v>
                </c:pt>
                <c:pt idx="25769">
                  <c:v>0.12270300000000001</c:v>
                </c:pt>
                <c:pt idx="25770">
                  <c:v>0.122866</c:v>
                </c:pt>
                <c:pt idx="25771">
                  <c:v>0.122904</c:v>
                </c:pt>
                <c:pt idx="25772">
                  <c:v>0.12205299999999999</c:v>
                </c:pt>
                <c:pt idx="25773">
                  <c:v>0.12226099999999999</c:v>
                </c:pt>
                <c:pt idx="25774">
                  <c:v>0.122363</c:v>
                </c:pt>
                <c:pt idx="25775">
                  <c:v>0.122567</c:v>
                </c:pt>
                <c:pt idx="25776">
                  <c:v>0.123151</c:v>
                </c:pt>
                <c:pt idx="25777">
                  <c:v>0.122088</c:v>
                </c:pt>
                <c:pt idx="25778">
                  <c:v>0.12034400000000001</c:v>
                </c:pt>
                <c:pt idx="25779">
                  <c:v>0.117948</c:v>
                </c:pt>
                <c:pt idx="25780">
                  <c:v>0.110711</c:v>
                </c:pt>
                <c:pt idx="25781">
                  <c:v>0.109291</c:v>
                </c:pt>
                <c:pt idx="25782">
                  <c:v>0.107193</c:v>
                </c:pt>
                <c:pt idx="25783">
                  <c:v>0.10385</c:v>
                </c:pt>
                <c:pt idx="25784">
                  <c:v>0.10095999999999999</c:v>
                </c:pt>
                <c:pt idx="25785">
                  <c:v>9.7747600000000004E-2</c:v>
                </c:pt>
                <c:pt idx="25786">
                  <c:v>9.6529599999999993E-2</c:v>
                </c:pt>
                <c:pt idx="25787">
                  <c:v>9.5172199999999998E-2</c:v>
                </c:pt>
                <c:pt idx="25788">
                  <c:v>9.4482099999999999E-2</c:v>
                </c:pt>
                <c:pt idx="25789">
                  <c:v>9.4638799999999995E-2</c:v>
                </c:pt>
                <c:pt idx="25790">
                  <c:v>9.4320299999999996E-2</c:v>
                </c:pt>
                <c:pt idx="25791">
                  <c:v>9.5206399999999997E-2</c:v>
                </c:pt>
                <c:pt idx="25792">
                  <c:v>9.7456299999999996E-2</c:v>
                </c:pt>
                <c:pt idx="25793">
                  <c:v>9.7484899999999999E-2</c:v>
                </c:pt>
                <c:pt idx="25794">
                  <c:v>9.3815700000000002E-2</c:v>
                </c:pt>
                <c:pt idx="25795">
                  <c:v>9.4954899999999995E-2</c:v>
                </c:pt>
                <c:pt idx="25796">
                  <c:v>9.7316799999999995E-2</c:v>
                </c:pt>
                <c:pt idx="25797">
                  <c:v>0.101007</c:v>
                </c:pt>
                <c:pt idx="25798">
                  <c:v>0.10361099999999999</c:v>
                </c:pt>
                <c:pt idx="25799">
                  <c:v>0.105611</c:v>
                </c:pt>
                <c:pt idx="25800">
                  <c:v>0.10562299999999999</c:v>
                </c:pt>
                <c:pt idx="25801">
                  <c:v>0.10534200000000001</c:v>
                </c:pt>
                <c:pt idx="25802">
                  <c:v>0.104978</c:v>
                </c:pt>
                <c:pt idx="25803">
                  <c:v>0.104197</c:v>
                </c:pt>
                <c:pt idx="25804">
                  <c:v>0.104708</c:v>
                </c:pt>
                <c:pt idx="25805">
                  <c:v>0.10699599999999999</c:v>
                </c:pt>
                <c:pt idx="25806">
                  <c:v>0.10636900000000001</c:v>
                </c:pt>
                <c:pt idx="25807">
                  <c:v>0.101759</c:v>
                </c:pt>
                <c:pt idx="25808">
                  <c:v>0.101935</c:v>
                </c:pt>
                <c:pt idx="25809">
                  <c:v>0.102062</c:v>
                </c:pt>
                <c:pt idx="25810">
                  <c:v>0.101646</c:v>
                </c:pt>
                <c:pt idx="25811">
                  <c:v>0.100338</c:v>
                </c:pt>
                <c:pt idx="25812">
                  <c:v>9.9710499999999994E-2</c:v>
                </c:pt>
                <c:pt idx="25813">
                  <c:v>9.93391E-2</c:v>
                </c:pt>
                <c:pt idx="25814">
                  <c:v>9.8021300000000006E-2</c:v>
                </c:pt>
                <c:pt idx="25815">
                  <c:v>9.7431000000000004E-2</c:v>
                </c:pt>
                <c:pt idx="25816">
                  <c:v>9.7747600000000004E-2</c:v>
                </c:pt>
                <c:pt idx="25817">
                  <c:v>9.7894200000000001E-2</c:v>
                </c:pt>
                <c:pt idx="25818">
                  <c:v>9.7688800000000006E-2</c:v>
                </c:pt>
                <c:pt idx="25819">
                  <c:v>9.8658300000000004E-2</c:v>
                </c:pt>
                <c:pt idx="25820">
                  <c:v>9.9638199999999996E-2</c:v>
                </c:pt>
                <c:pt idx="25821">
                  <c:v>9.88956E-2</c:v>
                </c:pt>
                <c:pt idx="25822">
                  <c:v>9.9912500000000001E-2</c:v>
                </c:pt>
                <c:pt idx="25823">
                  <c:v>9.8649799999999996E-2</c:v>
                </c:pt>
                <c:pt idx="25824">
                  <c:v>9.2557E-2</c:v>
                </c:pt>
                <c:pt idx="25825">
                  <c:v>9.2843200000000001E-2</c:v>
                </c:pt>
                <c:pt idx="25826">
                  <c:v>9.5568100000000003E-2</c:v>
                </c:pt>
                <c:pt idx="25827">
                  <c:v>9.7380300000000003E-2</c:v>
                </c:pt>
                <c:pt idx="25828">
                  <c:v>0.100176</c:v>
                </c:pt>
                <c:pt idx="25829">
                  <c:v>0.101672</c:v>
                </c:pt>
                <c:pt idx="25830">
                  <c:v>0.101781</c:v>
                </c:pt>
                <c:pt idx="25831">
                  <c:v>0.10161199999999999</c:v>
                </c:pt>
                <c:pt idx="25832">
                  <c:v>0.10194</c:v>
                </c:pt>
                <c:pt idx="25833">
                  <c:v>0.102213</c:v>
                </c:pt>
                <c:pt idx="25834">
                  <c:v>0.102532</c:v>
                </c:pt>
                <c:pt idx="25835">
                  <c:v>0.10433099999999999</c:v>
                </c:pt>
                <c:pt idx="25836">
                  <c:v>0.107964</c:v>
                </c:pt>
                <c:pt idx="25837">
                  <c:v>0.109823</c:v>
                </c:pt>
                <c:pt idx="25838">
                  <c:v>0.11308600000000001</c:v>
                </c:pt>
                <c:pt idx="25839">
                  <c:v>0.11396100000000001</c:v>
                </c:pt>
                <c:pt idx="25840">
                  <c:v>0.114575</c:v>
                </c:pt>
                <c:pt idx="25841">
                  <c:v>0.114431</c:v>
                </c:pt>
                <c:pt idx="25842">
                  <c:v>0.10938299999999999</c:v>
                </c:pt>
                <c:pt idx="25843">
                  <c:v>0.10918899999999999</c:v>
                </c:pt>
                <c:pt idx="25844">
                  <c:v>0.106764</c:v>
                </c:pt>
                <c:pt idx="25845">
                  <c:v>0.10556400000000001</c:v>
                </c:pt>
                <c:pt idx="25846">
                  <c:v>0.109317</c:v>
                </c:pt>
                <c:pt idx="25847">
                  <c:v>0.104155</c:v>
                </c:pt>
                <c:pt idx="25848">
                  <c:v>0.106903</c:v>
                </c:pt>
                <c:pt idx="25849">
                  <c:v>0.108976</c:v>
                </c:pt>
                <c:pt idx="25850">
                  <c:v>0.110857</c:v>
                </c:pt>
                <c:pt idx="25851">
                  <c:v>0.113373</c:v>
                </c:pt>
                <c:pt idx="25852">
                  <c:v>0.115991</c:v>
                </c:pt>
                <c:pt idx="25853">
                  <c:v>0.11652899999999999</c:v>
                </c:pt>
                <c:pt idx="25854">
                  <c:v>0.117129</c:v>
                </c:pt>
                <c:pt idx="25855">
                  <c:v>0.11901299999999999</c:v>
                </c:pt>
                <c:pt idx="25856">
                  <c:v>0.120349</c:v>
                </c:pt>
                <c:pt idx="25857">
                  <c:v>0.121516</c:v>
                </c:pt>
                <c:pt idx="25858">
                  <c:v>0.122017</c:v>
                </c:pt>
                <c:pt idx="25859">
                  <c:v>0.120694</c:v>
                </c:pt>
                <c:pt idx="25860">
                  <c:v>0.11430999999999999</c:v>
                </c:pt>
                <c:pt idx="25861">
                  <c:v>0.113916</c:v>
                </c:pt>
                <c:pt idx="25862">
                  <c:v>0.112909</c:v>
                </c:pt>
                <c:pt idx="25863">
                  <c:v>0.114133</c:v>
                </c:pt>
                <c:pt idx="25864">
                  <c:v>0.118186</c:v>
                </c:pt>
                <c:pt idx="25865">
                  <c:v>0.112779</c:v>
                </c:pt>
                <c:pt idx="25866">
                  <c:v>0.112705</c:v>
                </c:pt>
                <c:pt idx="25867">
                  <c:v>0.11143599999999999</c:v>
                </c:pt>
                <c:pt idx="25868">
                  <c:v>0.110152</c:v>
                </c:pt>
                <c:pt idx="25869">
                  <c:v>0.10822900000000001</c:v>
                </c:pt>
                <c:pt idx="25870">
                  <c:v>0.108377</c:v>
                </c:pt>
                <c:pt idx="25871">
                  <c:v>0.109628</c:v>
                </c:pt>
                <c:pt idx="25872">
                  <c:v>0.111766</c:v>
                </c:pt>
                <c:pt idx="25873">
                  <c:v>0.11140799999999999</c:v>
                </c:pt>
                <c:pt idx="25874">
                  <c:v>0.112271</c:v>
                </c:pt>
                <c:pt idx="25875">
                  <c:v>0.112118</c:v>
                </c:pt>
                <c:pt idx="25876">
                  <c:v>0.110462</c:v>
                </c:pt>
                <c:pt idx="25877">
                  <c:v>0.114825</c:v>
                </c:pt>
                <c:pt idx="25878">
                  <c:v>0.109585</c:v>
                </c:pt>
                <c:pt idx="25879">
                  <c:v>0.11121499999999999</c:v>
                </c:pt>
                <c:pt idx="25880">
                  <c:v>0.111386</c:v>
                </c:pt>
                <c:pt idx="25881">
                  <c:v>0.11185100000000001</c:v>
                </c:pt>
                <c:pt idx="25882">
                  <c:v>0.112349</c:v>
                </c:pt>
                <c:pt idx="25883">
                  <c:v>0.11325399999999999</c:v>
                </c:pt>
                <c:pt idx="25884">
                  <c:v>0.113592</c:v>
                </c:pt>
                <c:pt idx="25885">
                  <c:v>0.11418300000000001</c:v>
                </c:pt>
                <c:pt idx="25886">
                  <c:v>0.11488900000000001</c:v>
                </c:pt>
                <c:pt idx="25887">
                  <c:v>0.11433500000000001</c:v>
                </c:pt>
                <c:pt idx="25888">
                  <c:v>0.114084</c:v>
                </c:pt>
                <c:pt idx="25889">
                  <c:v>0.11168699999999999</c:v>
                </c:pt>
                <c:pt idx="25890">
                  <c:v>0.10859099999999999</c:v>
                </c:pt>
                <c:pt idx="25891">
                  <c:v>0.105585</c:v>
                </c:pt>
                <c:pt idx="25892">
                  <c:v>0.103218</c:v>
                </c:pt>
                <c:pt idx="25893">
                  <c:v>0.10177700000000001</c:v>
                </c:pt>
                <c:pt idx="25894">
                  <c:v>0.10173500000000001</c:v>
                </c:pt>
                <c:pt idx="25895">
                  <c:v>0.10114099999999999</c:v>
                </c:pt>
                <c:pt idx="25896">
                  <c:v>9.58532E-2</c:v>
                </c:pt>
                <c:pt idx="25897">
                  <c:v>9.5837699999999998E-2</c:v>
                </c:pt>
                <c:pt idx="25898">
                  <c:v>9.5267900000000003E-2</c:v>
                </c:pt>
                <c:pt idx="25899">
                  <c:v>9.5990199999999998E-2</c:v>
                </c:pt>
                <c:pt idx="25900">
                  <c:v>9.6742999999999996E-2</c:v>
                </c:pt>
                <c:pt idx="25901">
                  <c:v>9.6067799999999995E-2</c:v>
                </c:pt>
                <c:pt idx="25902">
                  <c:v>9.5648999999999998E-2</c:v>
                </c:pt>
                <c:pt idx="25903">
                  <c:v>9.5659099999999997E-2</c:v>
                </c:pt>
                <c:pt idx="25904">
                  <c:v>9.5620499999999997E-2</c:v>
                </c:pt>
                <c:pt idx="25905">
                  <c:v>9.56341E-2</c:v>
                </c:pt>
                <c:pt idx="25906">
                  <c:v>9.5493900000000007E-2</c:v>
                </c:pt>
                <c:pt idx="25907">
                  <c:v>9.5122799999999993E-2</c:v>
                </c:pt>
                <c:pt idx="25908">
                  <c:v>9.6405299999999999E-2</c:v>
                </c:pt>
                <c:pt idx="25909">
                  <c:v>9.7579899999999997E-2</c:v>
                </c:pt>
                <c:pt idx="25910">
                  <c:v>9.78189E-2</c:v>
                </c:pt>
                <c:pt idx="25911">
                  <c:v>9.8076800000000006E-2</c:v>
                </c:pt>
                <c:pt idx="25912">
                  <c:v>9.4881800000000002E-2</c:v>
                </c:pt>
                <c:pt idx="25913">
                  <c:v>9.6225400000000003E-2</c:v>
                </c:pt>
                <c:pt idx="25914">
                  <c:v>9.6794500000000006E-2</c:v>
                </c:pt>
                <c:pt idx="25915">
                  <c:v>9.8925700000000005E-2</c:v>
                </c:pt>
                <c:pt idx="25916">
                  <c:v>0.100234</c:v>
                </c:pt>
                <c:pt idx="25917">
                  <c:v>0.10055600000000001</c:v>
                </c:pt>
                <c:pt idx="25918">
                  <c:v>9.9942699999999995E-2</c:v>
                </c:pt>
                <c:pt idx="25919">
                  <c:v>9.9712899999999993E-2</c:v>
                </c:pt>
                <c:pt idx="25920">
                  <c:v>0.100803</c:v>
                </c:pt>
                <c:pt idx="25921">
                  <c:v>0.10115200000000001</c:v>
                </c:pt>
                <c:pt idx="25922">
                  <c:v>0.101257</c:v>
                </c:pt>
                <c:pt idx="25923">
                  <c:v>0.101727</c:v>
                </c:pt>
                <c:pt idx="25924">
                  <c:v>0.101827</c:v>
                </c:pt>
                <c:pt idx="25925">
                  <c:v>0.103045</c:v>
                </c:pt>
                <c:pt idx="25926">
                  <c:v>0.104531</c:v>
                </c:pt>
                <c:pt idx="25927">
                  <c:v>0.10549</c:v>
                </c:pt>
                <c:pt idx="25928">
                  <c:v>0.105866</c:v>
                </c:pt>
                <c:pt idx="25929">
                  <c:v>0.10612000000000001</c:v>
                </c:pt>
                <c:pt idx="25930">
                  <c:v>0.105244</c:v>
                </c:pt>
                <c:pt idx="25931">
                  <c:v>0.100729</c:v>
                </c:pt>
                <c:pt idx="25932">
                  <c:v>0.102436</c:v>
                </c:pt>
                <c:pt idx="25933">
                  <c:v>0.10306999999999999</c:v>
                </c:pt>
                <c:pt idx="25934">
                  <c:v>0.102732</c:v>
                </c:pt>
                <c:pt idx="25935">
                  <c:v>0.10323499999999999</c:v>
                </c:pt>
                <c:pt idx="25936">
                  <c:v>0.102751</c:v>
                </c:pt>
                <c:pt idx="25937">
                  <c:v>0.10291599999999999</c:v>
                </c:pt>
                <c:pt idx="25938">
                  <c:v>0.102842</c:v>
                </c:pt>
                <c:pt idx="25939">
                  <c:v>0.101773</c:v>
                </c:pt>
                <c:pt idx="25940">
                  <c:v>0.101102</c:v>
                </c:pt>
                <c:pt idx="25941">
                  <c:v>0.101678</c:v>
                </c:pt>
                <c:pt idx="25942">
                  <c:v>0.101844</c:v>
                </c:pt>
                <c:pt idx="25943">
                  <c:v>0.102934</c:v>
                </c:pt>
                <c:pt idx="25944">
                  <c:v>0.103521</c:v>
                </c:pt>
                <c:pt idx="25945">
                  <c:v>0.104648</c:v>
                </c:pt>
                <c:pt idx="25946">
                  <c:v>0.10496800000000001</c:v>
                </c:pt>
                <c:pt idx="25947">
                  <c:v>0.104785</c:v>
                </c:pt>
                <c:pt idx="25948">
                  <c:v>0.104076</c:v>
                </c:pt>
                <c:pt idx="25949">
                  <c:v>9.9483500000000002E-2</c:v>
                </c:pt>
                <c:pt idx="25950">
                  <c:v>0.100701</c:v>
                </c:pt>
                <c:pt idx="25951">
                  <c:v>0.10161000000000001</c:v>
                </c:pt>
                <c:pt idx="25952">
                  <c:v>0.101483</c:v>
                </c:pt>
                <c:pt idx="25953">
                  <c:v>0.100693</c:v>
                </c:pt>
                <c:pt idx="25954">
                  <c:v>0.100747</c:v>
                </c:pt>
                <c:pt idx="25955">
                  <c:v>9.9815100000000004E-2</c:v>
                </c:pt>
                <c:pt idx="25956">
                  <c:v>9.9502599999999997E-2</c:v>
                </c:pt>
                <c:pt idx="25957">
                  <c:v>9.9059300000000003E-2</c:v>
                </c:pt>
                <c:pt idx="25958">
                  <c:v>9.8832199999999995E-2</c:v>
                </c:pt>
                <c:pt idx="25959">
                  <c:v>9.9439399999999997E-2</c:v>
                </c:pt>
                <c:pt idx="25960">
                  <c:v>0.10036399999999999</c:v>
                </c:pt>
                <c:pt idx="25961">
                  <c:v>0.103659</c:v>
                </c:pt>
                <c:pt idx="25962">
                  <c:v>0.106032</c:v>
                </c:pt>
                <c:pt idx="25963">
                  <c:v>0.107742</c:v>
                </c:pt>
                <c:pt idx="25964">
                  <c:v>0.110434</c:v>
                </c:pt>
                <c:pt idx="25965">
                  <c:v>0.112362</c:v>
                </c:pt>
                <c:pt idx="25966">
                  <c:v>0.11119800000000001</c:v>
                </c:pt>
                <c:pt idx="25967">
                  <c:v>0.107104</c:v>
                </c:pt>
                <c:pt idx="25968">
                  <c:v>0.107034</c:v>
                </c:pt>
                <c:pt idx="25969">
                  <c:v>0.106102</c:v>
                </c:pt>
                <c:pt idx="25970">
                  <c:v>0.105824</c:v>
                </c:pt>
                <c:pt idx="25971">
                  <c:v>0.10544100000000001</c:v>
                </c:pt>
                <c:pt idx="25972">
                  <c:v>0.105153</c:v>
                </c:pt>
                <c:pt idx="25973">
                  <c:v>0.10535799999999999</c:v>
                </c:pt>
                <c:pt idx="25974">
                  <c:v>0.10544000000000001</c:v>
                </c:pt>
                <c:pt idx="25975">
                  <c:v>0.105086</c:v>
                </c:pt>
                <c:pt idx="25976">
                  <c:v>0.10467799999999999</c:v>
                </c:pt>
                <c:pt idx="25977">
                  <c:v>0.10387200000000001</c:v>
                </c:pt>
                <c:pt idx="25978">
                  <c:v>0.10353999999999999</c:v>
                </c:pt>
                <c:pt idx="25979">
                  <c:v>0.103356</c:v>
                </c:pt>
                <c:pt idx="25980">
                  <c:v>0.103939</c:v>
                </c:pt>
                <c:pt idx="25981">
                  <c:v>0.1037</c:v>
                </c:pt>
                <c:pt idx="25982">
                  <c:v>0.10421999999999999</c:v>
                </c:pt>
                <c:pt idx="25983">
                  <c:v>0.103558</c:v>
                </c:pt>
                <c:pt idx="25984">
                  <c:v>0.103162</c:v>
                </c:pt>
                <c:pt idx="25985">
                  <c:v>9.9154300000000001E-2</c:v>
                </c:pt>
                <c:pt idx="25986">
                  <c:v>0.100688</c:v>
                </c:pt>
                <c:pt idx="25987">
                  <c:v>0.100731</c:v>
                </c:pt>
                <c:pt idx="25988">
                  <c:v>0.10076499999999999</c:v>
                </c:pt>
                <c:pt idx="25989">
                  <c:v>9.9486900000000003E-2</c:v>
                </c:pt>
                <c:pt idx="25990">
                  <c:v>9.91364E-2</c:v>
                </c:pt>
                <c:pt idx="25991">
                  <c:v>9.8612099999999994E-2</c:v>
                </c:pt>
                <c:pt idx="25992">
                  <c:v>0.100965</c:v>
                </c:pt>
                <c:pt idx="25993">
                  <c:v>0.102617</c:v>
                </c:pt>
                <c:pt idx="25994">
                  <c:v>0.10491</c:v>
                </c:pt>
                <c:pt idx="25995">
                  <c:v>0.106979</c:v>
                </c:pt>
                <c:pt idx="25996">
                  <c:v>0.108158</c:v>
                </c:pt>
                <c:pt idx="25997">
                  <c:v>0.10925</c:v>
                </c:pt>
                <c:pt idx="25998">
                  <c:v>0.108775</c:v>
                </c:pt>
                <c:pt idx="25999">
                  <c:v>0.108098</c:v>
                </c:pt>
                <c:pt idx="26000">
                  <c:v>0.107617</c:v>
                </c:pt>
                <c:pt idx="26001">
                  <c:v>0.106014</c:v>
                </c:pt>
                <c:pt idx="26002">
                  <c:v>0.104647</c:v>
                </c:pt>
                <c:pt idx="26003">
                  <c:v>9.8443699999999995E-2</c:v>
                </c:pt>
                <c:pt idx="26004">
                  <c:v>9.7067299999999995E-2</c:v>
                </c:pt>
                <c:pt idx="26005">
                  <c:v>9.5917500000000003E-2</c:v>
                </c:pt>
                <c:pt idx="26006">
                  <c:v>9.6809400000000004E-2</c:v>
                </c:pt>
                <c:pt idx="26007">
                  <c:v>9.7451200000000002E-2</c:v>
                </c:pt>
                <c:pt idx="26008">
                  <c:v>9.7649299999999994E-2</c:v>
                </c:pt>
                <c:pt idx="26009">
                  <c:v>9.7223500000000004E-2</c:v>
                </c:pt>
                <c:pt idx="26010">
                  <c:v>9.604E-2</c:v>
                </c:pt>
                <c:pt idx="26011">
                  <c:v>9.57089E-2</c:v>
                </c:pt>
                <c:pt idx="26012">
                  <c:v>9.3127500000000002E-2</c:v>
                </c:pt>
                <c:pt idx="26013">
                  <c:v>9.0138399999999994E-2</c:v>
                </c:pt>
                <c:pt idx="26014">
                  <c:v>9.0075799999999998E-2</c:v>
                </c:pt>
                <c:pt idx="26015">
                  <c:v>8.9790700000000001E-2</c:v>
                </c:pt>
                <c:pt idx="26016">
                  <c:v>9.01806E-2</c:v>
                </c:pt>
                <c:pt idx="26017">
                  <c:v>9.1480199999999998E-2</c:v>
                </c:pt>
                <c:pt idx="26018">
                  <c:v>9.2731099999999997E-2</c:v>
                </c:pt>
                <c:pt idx="26019">
                  <c:v>9.4648499999999997E-2</c:v>
                </c:pt>
                <c:pt idx="26020">
                  <c:v>9.5207700000000006E-2</c:v>
                </c:pt>
                <c:pt idx="26021">
                  <c:v>9.0463699999999994E-2</c:v>
                </c:pt>
                <c:pt idx="26022">
                  <c:v>9.0120500000000006E-2</c:v>
                </c:pt>
                <c:pt idx="26023">
                  <c:v>8.9809600000000003E-2</c:v>
                </c:pt>
                <c:pt idx="26024">
                  <c:v>8.9641399999999996E-2</c:v>
                </c:pt>
                <c:pt idx="26025">
                  <c:v>8.9925000000000005E-2</c:v>
                </c:pt>
                <c:pt idx="26026">
                  <c:v>9.0216099999999994E-2</c:v>
                </c:pt>
                <c:pt idx="26027">
                  <c:v>9.0381000000000003E-2</c:v>
                </c:pt>
                <c:pt idx="26028">
                  <c:v>9.03558E-2</c:v>
                </c:pt>
                <c:pt idx="26029">
                  <c:v>9.2065300000000003E-2</c:v>
                </c:pt>
                <c:pt idx="26030">
                  <c:v>9.2440400000000006E-2</c:v>
                </c:pt>
                <c:pt idx="26031">
                  <c:v>9.4712299999999999E-2</c:v>
                </c:pt>
                <c:pt idx="26032">
                  <c:v>9.5460000000000003E-2</c:v>
                </c:pt>
                <c:pt idx="26033">
                  <c:v>9.7303399999999998E-2</c:v>
                </c:pt>
                <c:pt idx="26034">
                  <c:v>9.9203E-2</c:v>
                </c:pt>
                <c:pt idx="26035">
                  <c:v>0.101869</c:v>
                </c:pt>
                <c:pt idx="26036">
                  <c:v>0.102559</c:v>
                </c:pt>
                <c:pt idx="26037">
                  <c:v>0.10394200000000001</c:v>
                </c:pt>
                <c:pt idx="26038">
                  <c:v>0.103729</c:v>
                </c:pt>
                <c:pt idx="26039">
                  <c:v>0.100079</c:v>
                </c:pt>
                <c:pt idx="26040">
                  <c:v>0.10029200000000001</c:v>
                </c:pt>
                <c:pt idx="26041">
                  <c:v>0.10086299999999999</c:v>
                </c:pt>
                <c:pt idx="26042">
                  <c:v>0.102483</c:v>
                </c:pt>
                <c:pt idx="26043">
                  <c:v>0.10789</c:v>
                </c:pt>
                <c:pt idx="26044">
                  <c:v>0.10197199999999999</c:v>
                </c:pt>
                <c:pt idx="26045">
                  <c:v>0.103349</c:v>
                </c:pt>
                <c:pt idx="26046">
                  <c:v>0.103461</c:v>
                </c:pt>
                <c:pt idx="26047">
                  <c:v>0.103825</c:v>
                </c:pt>
                <c:pt idx="26048">
                  <c:v>0.10410899999999999</c:v>
                </c:pt>
                <c:pt idx="26049">
                  <c:v>0.104486</c:v>
                </c:pt>
                <c:pt idx="26050">
                  <c:v>0.105284</c:v>
                </c:pt>
                <c:pt idx="26051">
                  <c:v>0.105568</c:v>
                </c:pt>
                <c:pt idx="26052">
                  <c:v>0.105869</c:v>
                </c:pt>
                <c:pt idx="26053">
                  <c:v>0.105587</c:v>
                </c:pt>
                <c:pt idx="26054">
                  <c:v>0.104981</c:v>
                </c:pt>
                <c:pt idx="26055">
                  <c:v>0.106068</c:v>
                </c:pt>
                <c:pt idx="26056">
                  <c:v>0.106236</c:v>
                </c:pt>
                <c:pt idx="26057">
                  <c:v>0.10167900000000001</c:v>
                </c:pt>
                <c:pt idx="26058">
                  <c:v>0.102465</c:v>
                </c:pt>
                <c:pt idx="26059">
                  <c:v>0.103176</c:v>
                </c:pt>
                <c:pt idx="26060">
                  <c:v>0.103479</c:v>
                </c:pt>
                <c:pt idx="26061">
                  <c:v>0.103877</c:v>
                </c:pt>
                <c:pt idx="26062">
                  <c:v>0.104688</c:v>
                </c:pt>
                <c:pt idx="26063">
                  <c:v>0.10499799999999999</c:v>
                </c:pt>
                <c:pt idx="26064">
                  <c:v>0.10530100000000001</c:v>
                </c:pt>
                <c:pt idx="26065">
                  <c:v>0.105089</c:v>
                </c:pt>
                <c:pt idx="26066">
                  <c:v>0.104988</c:v>
                </c:pt>
                <c:pt idx="26067">
                  <c:v>0.10535799999999999</c:v>
                </c:pt>
                <c:pt idx="26068">
                  <c:v>0.105694</c:v>
                </c:pt>
                <c:pt idx="26069">
                  <c:v>0.10604</c:v>
                </c:pt>
                <c:pt idx="26070">
                  <c:v>0.106382</c:v>
                </c:pt>
                <c:pt idx="26071">
                  <c:v>0.10674699999999999</c:v>
                </c:pt>
                <c:pt idx="26072">
                  <c:v>0.107028</c:v>
                </c:pt>
                <c:pt idx="26073">
                  <c:v>0.106896</c:v>
                </c:pt>
                <c:pt idx="26074">
                  <c:v>0.10803</c:v>
                </c:pt>
                <c:pt idx="26075">
                  <c:v>0.108069</c:v>
                </c:pt>
                <c:pt idx="26076">
                  <c:v>0.10302799999999999</c:v>
                </c:pt>
                <c:pt idx="26077">
                  <c:v>0.10347099999999999</c:v>
                </c:pt>
                <c:pt idx="26078">
                  <c:v>0.104209</c:v>
                </c:pt>
                <c:pt idx="26079">
                  <c:v>0.10457</c:v>
                </c:pt>
                <c:pt idx="26080">
                  <c:v>0.10559499999999999</c:v>
                </c:pt>
                <c:pt idx="26081">
                  <c:v>0.107497</c:v>
                </c:pt>
                <c:pt idx="26082">
                  <c:v>0.108654</c:v>
                </c:pt>
                <c:pt idx="26083">
                  <c:v>0.10908</c:v>
                </c:pt>
                <c:pt idx="26084">
                  <c:v>0.11053499999999999</c:v>
                </c:pt>
                <c:pt idx="26085">
                  <c:v>0.11188099999999999</c:v>
                </c:pt>
                <c:pt idx="26086">
                  <c:v>0.113248</c:v>
                </c:pt>
                <c:pt idx="26087">
                  <c:v>0.114648</c:v>
                </c:pt>
                <c:pt idx="26088">
                  <c:v>0.115901</c:v>
                </c:pt>
                <c:pt idx="26089">
                  <c:v>0.11613900000000001</c:v>
                </c:pt>
                <c:pt idx="26090">
                  <c:v>0.116748</c:v>
                </c:pt>
                <c:pt idx="26091">
                  <c:v>0.118701</c:v>
                </c:pt>
                <c:pt idx="26092">
                  <c:v>0.12067899999999999</c:v>
                </c:pt>
                <c:pt idx="26093">
                  <c:v>0.120425</c:v>
                </c:pt>
                <c:pt idx="26094">
                  <c:v>0.116408</c:v>
                </c:pt>
                <c:pt idx="26095">
                  <c:v>0.119411</c:v>
                </c:pt>
                <c:pt idx="26096">
                  <c:v>0.121047</c:v>
                </c:pt>
                <c:pt idx="26097">
                  <c:v>0.122227</c:v>
                </c:pt>
                <c:pt idx="26098">
                  <c:v>0.12278699999999999</c:v>
                </c:pt>
                <c:pt idx="26099">
                  <c:v>0.124706</c:v>
                </c:pt>
                <c:pt idx="26100">
                  <c:v>0.126166</c:v>
                </c:pt>
                <c:pt idx="26101">
                  <c:v>0.12869800000000001</c:v>
                </c:pt>
                <c:pt idx="26102">
                  <c:v>0.13094</c:v>
                </c:pt>
                <c:pt idx="26103">
                  <c:v>0.13205800000000001</c:v>
                </c:pt>
                <c:pt idx="26104">
                  <c:v>0.13156499999999999</c:v>
                </c:pt>
                <c:pt idx="26105">
                  <c:v>0.13076299999999999</c:v>
                </c:pt>
                <c:pt idx="26106">
                  <c:v>0.13181399999999999</c:v>
                </c:pt>
                <c:pt idx="26107">
                  <c:v>0.13189600000000001</c:v>
                </c:pt>
                <c:pt idx="26108">
                  <c:v>0.13131499999999999</c:v>
                </c:pt>
                <c:pt idx="26109">
                  <c:v>0.13128200000000001</c:v>
                </c:pt>
                <c:pt idx="26110">
                  <c:v>0.132045</c:v>
                </c:pt>
                <c:pt idx="26111">
                  <c:v>0.131081</c:v>
                </c:pt>
                <c:pt idx="26112">
                  <c:v>0.127358</c:v>
                </c:pt>
                <c:pt idx="26113">
                  <c:v>0.129909</c:v>
                </c:pt>
                <c:pt idx="26114">
                  <c:v>0.13106799999999999</c:v>
                </c:pt>
                <c:pt idx="26115">
                  <c:v>0.13349900000000001</c:v>
                </c:pt>
                <c:pt idx="26116">
                  <c:v>0.136716</c:v>
                </c:pt>
                <c:pt idx="26117">
                  <c:v>0.138348</c:v>
                </c:pt>
                <c:pt idx="26118">
                  <c:v>0.13969999999999999</c:v>
                </c:pt>
                <c:pt idx="26119">
                  <c:v>0.141342</c:v>
                </c:pt>
                <c:pt idx="26120">
                  <c:v>0.14389399999999999</c:v>
                </c:pt>
                <c:pt idx="26121">
                  <c:v>0.14613599999999999</c:v>
                </c:pt>
                <c:pt idx="26122">
                  <c:v>0.14705199999999999</c:v>
                </c:pt>
                <c:pt idx="26123">
                  <c:v>0.14694299999999999</c:v>
                </c:pt>
                <c:pt idx="26124">
                  <c:v>0.147534</c:v>
                </c:pt>
                <c:pt idx="26125">
                  <c:v>0.148645</c:v>
                </c:pt>
                <c:pt idx="26126">
                  <c:v>0.149975</c:v>
                </c:pt>
                <c:pt idx="26127">
                  <c:v>0.150838</c:v>
                </c:pt>
                <c:pt idx="26128">
                  <c:v>0.152834</c:v>
                </c:pt>
                <c:pt idx="26129">
                  <c:v>0.152146</c:v>
                </c:pt>
                <c:pt idx="26130">
                  <c:v>0.14841099999999999</c:v>
                </c:pt>
                <c:pt idx="26131">
                  <c:v>0.14949299999999999</c:v>
                </c:pt>
                <c:pt idx="26132">
                  <c:v>0.15107200000000001</c:v>
                </c:pt>
                <c:pt idx="26133">
                  <c:v>0.153532</c:v>
                </c:pt>
                <c:pt idx="26134">
                  <c:v>0.15460399999999999</c:v>
                </c:pt>
                <c:pt idx="26135">
                  <c:v>0.15626799999999999</c:v>
                </c:pt>
                <c:pt idx="26136">
                  <c:v>0.15632799999999999</c:v>
                </c:pt>
                <c:pt idx="26137">
                  <c:v>0.15623100000000001</c:v>
                </c:pt>
                <c:pt idx="26138">
                  <c:v>0.15629100000000001</c:v>
                </c:pt>
                <c:pt idx="26139">
                  <c:v>0.15695600000000001</c:v>
                </c:pt>
                <c:pt idx="26140">
                  <c:v>0.15792300000000001</c:v>
                </c:pt>
                <c:pt idx="26141">
                  <c:v>0.15889</c:v>
                </c:pt>
                <c:pt idx="26142">
                  <c:v>0.159662</c:v>
                </c:pt>
                <c:pt idx="26143">
                  <c:v>0.159999</c:v>
                </c:pt>
                <c:pt idx="26144">
                  <c:v>0.16065499999999999</c:v>
                </c:pt>
                <c:pt idx="26145">
                  <c:v>0.161661</c:v>
                </c:pt>
                <c:pt idx="26146">
                  <c:v>0.163854</c:v>
                </c:pt>
                <c:pt idx="26147">
                  <c:v>0.16215499999999999</c:v>
                </c:pt>
                <c:pt idx="26148">
                  <c:v>0.158693</c:v>
                </c:pt>
                <c:pt idx="26149">
                  <c:v>0.15970300000000001</c:v>
                </c:pt>
                <c:pt idx="26150">
                  <c:v>0.159389</c:v>
                </c:pt>
                <c:pt idx="26151">
                  <c:v>0.15940099999999999</c:v>
                </c:pt>
                <c:pt idx="26152">
                  <c:v>0.15935199999999999</c:v>
                </c:pt>
                <c:pt idx="26153">
                  <c:v>0.15923799999999999</c:v>
                </c:pt>
                <c:pt idx="26154">
                  <c:v>0.15951100000000001</c:v>
                </c:pt>
                <c:pt idx="26155">
                  <c:v>0.15956200000000001</c:v>
                </c:pt>
                <c:pt idx="26156">
                  <c:v>0.15887799999999999</c:v>
                </c:pt>
                <c:pt idx="26157">
                  <c:v>0.15843599999999999</c:v>
                </c:pt>
                <c:pt idx="26158">
                  <c:v>0.157551</c:v>
                </c:pt>
                <c:pt idx="26159">
                  <c:v>0.156918</c:v>
                </c:pt>
                <c:pt idx="26160">
                  <c:v>0.15711</c:v>
                </c:pt>
                <c:pt idx="26161">
                  <c:v>0.15648500000000001</c:v>
                </c:pt>
                <c:pt idx="26162">
                  <c:v>0.155613</c:v>
                </c:pt>
                <c:pt idx="26163">
                  <c:v>0.15521699999999999</c:v>
                </c:pt>
                <c:pt idx="26164">
                  <c:v>0.155886</c:v>
                </c:pt>
                <c:pt idx="26165">
                  <c:v>0.15071899999999999</c:v>
                </c:pt>
                <c:pt idx="26166">
                  <c:v>0.14668100000000001</c:v>
                </c:pt>
                <c:pt idx="26167">
                  <c:v>0.147124</c:v>
                </c:pt>
                <c:pt idx="26168">
                  <c:v>0.147091</c:v>
                </c:pt>
                <c:pt idx="26169">
                  <c:v>0.148641</c:v>
                </c:pt>
                <c:pt idx="26170">
                  <c:v>0.14978</c:v>
                </c:pt>
                <c:pt idx="26171">
                  <c:v>0.150917</c:v>
                </c:pt>
                <c:pt idx="26172">
                  <c:v>0.150924</c:v>
                </c:pt>
                <c:pt idx="26173">
                  <c:v>0.15087300000000001</c:v>
                </c:pt>
                <c:pt idx="26174">
                  <c:v>0.15149199999999999</c:v>
                </c:pt>
                <c:pt idx="26175">
                  <c:v>0.151951</c:v>
                </c:pt>
                <c:pt idx="26176">
                  <c:v>0.152476</c:v>
                </c:pt>
                <c:pt idx="26177">
                  <c:v>0.15290999999999999</c:v>
                </c:pt>
                <c:pt idx="26178">
                  <c:v>0.15377299999999999</c:v>
                </c:pt>
                <c:pt idx="26179">
                  <c:v>0.15454799999999999</c:v>
                </c:pt>
                <c:pt idx="26180">
                  <c:v>0.15470300000000001</c:v>
                </c:pt>
                <c:pt idx="26181">
                  <c:v>0.15473000000000001</c:v>
                </c:pt>
                <c:pt idx="26182">
                  <c:v>0.15647900000000001</c:v>
                </c:pt>
                <c:pt idx="26183">
                  <c:v>0.15256900000000001</c:v>
                </c:pt>
                <c:pt idx="26184">
                  <c:v>0.15024000000000001</c:v>
                </c:pt>
                <c:pt idx="26185">
                  <c:v>0.15115100000000001</c:v>
                </c:pt>
                <c:pt idx="26186">
                  <c:v>0.15153</c:v>
                </c:pt>
                <c:pt idx="26187">
                  <c:v>0.152228</c:v>
                </c:pt>
                <c:pt idx="26188">
                  <c:v>0.15190400000000001</c:v>
                </c:pt>
                <c:pt idx="26189">
                  <c:v>0.152195</c:v>
                </c:pt>
                <c:pt idx="26190">
                  <c:v>0.15204599999999999</c:v>
                </c:pt>
                <c:pt idx="26191">
                  <c:v>0.151837</c:v>
                </c:pt>
                <c:pt idx="26192">
                  <c:v>0.15198600000000001</c:v>
                </c:pt>
                <c:pt idx="26193">
                  <c:v>0.15162500000000001</c:v>
                </c:pt>
                <c:pt idx="26194">
                  <c:v>0.151203</c:v>
                </c:pt>
                <c:pt idx="26195">
                  <c:v>0.15032000000000001</c:v>
                </c:pt>
                <c:pt idx="26196">
                  <c:v>0.149733</c:v>
                </c:pt>
                <c:pt idx="26197">
                  <c:v>0.14904200000000001</c:v>
                </c:pt>
                <c:pt idx="26198">
                  <c:v>0.14705499999999999</c:v>
                </c:pt>
                <c:pt idx="26199">
                  <c:v>0.14372099999999999</c:v>
                </c:pt>
                <c:pt idx="26200">
                  <c:v>0.14333299999999999</c:v>
                </c:pt>
                <c:pt idx="26201">
                  <c:v>0.138603</c:v>
                </c:pt>
                <c:pt idx="26202">
                  <c:v>0.136799</c:v>
                </c:pt>
                <c:pt idx="26203">
                  <c:v>0.13675399999999999</c:v>
                </c:pt>
                <c:pt idx="26204">
                  <c:v>0.135796</c:v>
                </c:pt>
                <c:pt idx="26205">
                  <c:v>0.13523299999999999</c:v>
                </c:pt>
                <c:pt idx="26206">
                  <c:v>0.13520399999999999</c:v>
                </c:pt>
                <c:pt idx="26207">
                  <c:v>0.135432</c:v>
                </c:pt>
                <c:pt idx="26208">
                  <c:v>0.13453200000000001</c:v>
                </c:pt>
                <c:pt idx="26209">
                  <c:v>0.134885</c:v>
                </c:pt>
                <c:pt idx="26210">
                  <c:v>0.13505500000000001</c:v>
                </c:pt>
                <c:pt idx="26211">
                  <c:v>0.13566</c:v>
                </c:pt>
                <c:pt idx="26212">
                  <c:v>0.13500300000000001</c:v>
                </c:pt>
                <c:pt idx="26213">
                  <c:v>0.13436899999999999</c:v>
                </c:pt>
                <c:pt idx="26214">
                  <c:v>0.134879</c:v>
                </c:pt>
                <c:pt idx="26215">
                  <c:v>0.13517299999999999</c:v>
                </c:pt>
                <c:pt idx="26216">
                  <c:v>0.134656</c:v>
                </c:pt>
                <c:pt idx="26217">
                  <c:v>0.134879</c:v>
                </c:pt>
                <c:pt idx="26218">
                  <c:v>0.12840699999999999</c:v>
                </c:pt>
                <c:pt idx="26219">
                  <c:v>0.126108</c:v>
                </c:pt>
                <c:pt idx="26220">
                  <c:v>0.124915</c:v>
                </c:pt>
                <c:pt idx="26221">
                  <c:v>0.123935</c:v>
                </c:pt>
                <c:pt idx="26222">
                  <c:v>0.123025</c:v>
                </c:pt>
                <c:pt idx="26223">
                  <c:v>0.1227</c:v>
                </c:pt>
                <c:pt idx="26224">
                  <c:v>0.12099500000000001</c:v>
                </c:pt>
                <c:pt idx="26225">
                  <c:v>0.11913700000000001</c:v>
                </c:pt>
                <c:pt idx="26226">
                  <c:v>0.117079</c:v>
                </c:pt>
                <c:pt idx="26227">
                  <c:v>0.117947</c:v>
                </c:pt>
                <c:pt idx="26228">
                  <c:v>0.119092</c:v>
                </c:pt>
                <c:pt idx="26229">
                  <c:v>0.12121999999999999</c:v>
                </c:pt>
                <c:pt idx="26230">
                  <c:v>0.122429</c:v>
                </c:pt>
                <c:pt idx="26231">
                  <c:v>0.124526</c:v>
                </c:pt>
                <c:pt idx="26232">
                  <c:v>0.12585499999999999</c:v>
                </c:pt>
                <c:pt idx="26233">
                  <c:v>0.12649099999999999</c:v>
                </c:pt>
                <c:pt idx="26234">
                  <c:v>0.127691</c:v>
                </c:pt>
                <c:pt idx="26235">
                  <c:v>0.12828800000000001</c:v>
                </c:pt>
                <c:pt idx="26236">
                  <c:v>0.12944700000000001</c:v>
                </c:pt>
                <c:pt idx="26237">
                  <c:v>0.12325700000000001</c:v>
                </c:pt>
                <c:pt idx="26238">
                  <c:v>0.123362</c:v>
                </c:pt>
                <c:pt idx="26239">
                  <c:v>0.12324599999999999</c:v>
                </c:pt>
                <c:pt idx="26240">
                  <c:v>0.123429</c:v>
                </c:pt>
                <c:pt idx="26241">
                  <c:v>0.1226</c:v>
                </c:pt>
                <c:pt idx="26242">
                  <c:v>0.123733</c:v>
                </c:pt>
                <c:pt idx="26243">
                  <c:v>0.123164</c:v>
                </c:pt>
                <c:pt idx="26244">
                  <c:v>0.12137100000000001</c:v>
                </c:pt>
                <c:pt idx="26245">
                  <c:v>0.12003900000000001</c:v>
                </c:pt>
                <c:pt idx="26246">
                  <c:v>0.11880300000000001</c:v>
                </c:pt>
                <c:pt idx="26247">
                  <c:v>0.117003</c:v>
                </c:pt>
                <c:pt idx="26248">
                  <c:v>0.11656900000000001</c:v>
                </c:pt>
                <c:pt idx="26249">
                  <c:v>0.117343</c:v>
                </c:pt>
                <c:pt idx="26250">
                  <c:v>0.116647</c:v>
                </c:pt>
                <c:pt idx="26251">
                  <c:v>0.116343</c:v>
                </c:pt>
                <c:pt idx="26252">
                  <c:v>0.116454</c:v>
                </c:pt>
                <c:pt idx="26253">
                  <c:v>0.11754100000000001</c:v>
                </c:pt>
                <c:pt idx="26254">
                  <c:v>0.11182300000000001</c:v>
                </c:pt>
                <c:pt idx="26255">
                  <c:v>0.113124</c:v>
                </c:pt>
                <c:pt idx="26256">
                  <c:v>0.11405</c:v>
                </c:pt>
                <c:pt idx="26257">
                  <c:v>0.114839</c:v>
                </c:pt>
                <c:pt idx="26258">
                  <c:v>0.114554</c:v>
                </c:pt>
                <c:pt idx="26259">
                  <c:v>0.116731</c:v>
                </c:pt>
                <c:pt idx="26260">
                  <c:v>0.118049</c:v>
                </c:pt>
                <c:pt idx="26261">
                  <c:v>0.120297</c:v>
                </c:pt>
                <c:pt idx="26262">
                  <c:v>0.121642</c:v>
                </c:pt>
                <c:pt idx="26263">
                  <c:v>0.122979</c:v>
                </c:pt>
                <c:pt idx="26264">
                  <c:v>0.122846</c:v>
                </c:pt>
                <c:pt idx="26265">
                  <c:v>0.123083</c:v>
                </c:pt>
                <c:pt idx="26266">
                  <c:v>0.12343800000000001</c:v>
                </c:pt>
                <c:pt idx="26267">
                  <c:v>0.122824</c:v>
                </c:pt>
                <c:pt idx="26268">
                  <c:v>0.121658</c:v>
                </c:pt>
                <c:pt idx="26269">
                  <c:v>0.12045</c:v>
                </c:pt>
                <c:pt idx="26270">
                  <c:v>0.11974</c:v>
                </c:pt>
                <c:pt idx="26271">
                  <c:v>0.117947</c:v>
                </c:pt>
                <c:pt idx="26272">
                  <c:v>0.111679</c:v>
                </c:pt>
                <c:pt idx="26273">
                  <c:v>0.111613</c:v>
                </c:pt>
                <c:pt idx="26274">
                  <c:v>0.110636</c:v>
                </c:pt>
                <c:pt idx="26275">
                  <c:v>0.110345</c:v>
                </c:pt>
                <c:pt idx="26276">
                  <c:v>0.110232</c:v>
                </c:pt>
                <c:pt idx="26277">
                  <c:v>0.110052</c:v>
                </c:pt>
                <c:pt idx="26278">
                  <c:v>0.110342</c:v>
                </c:pt>
                <c:pt idx="26279">
                  <c:v>0.111175</c:v>
                </c:pt>
                <c:pt idx="26280">
                  <c:v>0.111669</c:v>
                </c:pt>
                <c:pt idx="26281">
                  <c:v>0.11101</c:v>
                </c:pt>
                <c:pt idx="26282">
                  <c:v>0.111771</c:v>
                </c:pt>
                <c:pt idx="26283">
                  <c:v>0.112203</c:v>
                </c:pt>
                <c:pt idx="26284">
                  <c:v>0.11300200000000001</c:v>
                </c:pt>
                <c:pt idx="26285">
                  <c:v>0.113955</c:v>
                </c:pt>
                <c:pt idx="26286">
                  <c:v>0.114315</c:v>
                </c:pt>
                <c:pt idx="26287">
                  <c:v>0.1153</c:v>
                </c:pt>
                <c:pt idx="26288">
                  <c:v>0.11466700000000001</c:v>
                </c:pt>
                <c:pt idx="26289">
                  <c:v>0.115452</c:v>
                </c:pt>
                <c:pt idx="26290">
                  <c:v>0.110122</c:v>
                </c:pt>
                <c:pt idx="26291">
                  <c:v>0.11014500000000001</c:v>
                </c:pt>
                <c:pt idx="26292">
                  <c:v>0.110823</c:v>
                </c:pt>
                <c:pt idx="26293">
                  <c:v>0.111654</c:v>
                </c:pt>
                <c:pt idx="26294">
                  <c:v>0.111805</c:v>
                </c:pt>
                <c:pt idx="26295">
                  <c:v>0.111191</c:v>
                </c:pt>
                <c:pt idx="26296">
                  <c:v>0.111454</c:v>
                </c:pt>
                <c:pt idx="26297">
                  <c:v>0.112317</c:v>
                </c:pt>
                <c:pt idx="26298">
                  <c:v>0.11368499999999999</c:v>
                </c:pt>
                <c:pt idx="26299">
                  <c:v>0.115172</c:v>
                </c:pt>
                <c:pt idx="26300">
                  <c:v>0.116253</c:v>
                </c:pt>
                <c:pt idx="26301">
                  <c:v>0.11672200000000001</c:v>
                </c:pt>
                <c:pt idx="26302">
                  <c:v>0.117607</c:v>
                </c:pt>
                <c:pt idx="26303">
                  <c:v>0.11849800000000001</c:v>
                </c:pt>
                <c:pt idx="26304">
                  <c:v>0.120547</c:v>
                </c:pt>
                <c:pt idx="26305">
                  <c:v>0.12403500000000001</c:v>
                </c:pt>
                <c:pt idx="26306">
                  <c:v>0.126304</c:v>
                </c:pt>
                <c:pt idx="26307">
                  <c:v>0.12765199999999999</c:v>
                </c:pt>
                <c:pt idx="26308">
                  <c:v>0.12356300000000001</c:v>
                </c:pt>
                <c:pt idx="26309">
                  <c:v>0.123594</c:v>
                </c:pt>
                <c:pt idx="26310">
                  <c:v>0.12471500000000001</c:v>
                </c:pt>
                <c:pt idx="26311">
                  <c:v>0.125088</c:v>
                </c:pt>
                <c:pt idx="26312">
                  <c:v>0.12531999999999999</c:v>
                </c:pt>
                <c:pt idx="26313">
                  <c:v>0.12509799999999999</c:v>
                </c:pt>
                <c:pt idx="26314">
                  <c:v>0.12640599999999999</c:v>
                </c:pt>
                <c:pt idx="26315">
                  <c:v>0.12686600000000001</c:v>
                </c:pt>
                <c:pt idx="26316">
                  <c:v>0.127002</c:v>
                </c:pt>
                <c:pt idx="26317">
                  <c:v>0.12559100000000001</c:v>
                </c:pt>
                <c:pt idx="26318">
                  <c:v>0.124055</c:v>
                </c:pt>
                <c:pt idx="26319">
                  <c:v>0.124053</c:v>
                </c:pt>
                <c:pt idx="26320">
                  <c:v>0.123332</c:v>
                </c:pt>
                <c:pt idx="26321">
                  <c:v>0.123087</c:v>
                </c:pt>
                <c:pt idx="26322">
                  <c:v>0.12270499999999999</c:v>
                </c:pt>
                <c:pt idx="26323">
                  <c:v>0.12336999999999999</c:v>
                </c:pt>
                <c:pt idx="26324">
                  <c:v>0.123613</c:v>
                </c:pt>
                <c:pt idx="26325">
                  <c:v>0.124985</c:v>
                </c:pt>
                <c:pt idx="26326">
                  <c:v>0.121938</c:v>
                </c:pt>
                <c:pt idx="26327">
                  <c:v>0.119562</c:v>
                </c:pt>
                <c:pt idx="26328">
                  <c:v>0.120033</c:v>
                </c:pt>
                <c:pt idx="26329">
                  <c:v>0.118996</c:v>
                </c:pt>
                <c:pt idx="26330">
                  <c:v>0.118794</c:v>
                </c:pt>
                <c:pt idx="26331">
                  <c:v>0.11838899999999999</c:v>
                </c:pt>
                <c:pt idx="26332">
                  <c:v>0.117606</c:v>
                </c:pt>
                <c:pt idx="26333">
                  <c:v>0.11755500000000001</c:v>
                </c:pt>
                <c:pt idx="26334">
                  <c:v>0.117656</c:v>
                </c:pt>
                <c:pt idx="26335">
                  <c:v>0.11608599999999999</c:v>
                </c:pt>
                <c:pt idx="26336">
                  <c:v>0.112424</c:v>
                </c:pt>
                <c:pt idx="26337">
                  <c:v>0.108988</c:v>
                </c:pt>
                <c:pt idx="26338">
                  <c:v>0.106478</c:v>
                </c:pt>
                <c:pt idx="26339">
                  <c:v>0.104268</c:v>
                </c:pt>
                <c:pt idx="26340">
                  <c:v>0.10302600000000001</c:v>
                </c:pt>
                <c:pt idx="26341">
                  <c:v>0.10327699999999999</c:v>
                </c:pt>
                <c:pt idx="26342">
                  <c:v>0.103839</c:v>
                </c:pt>
                <c:pt idx="26343">
                  <c:v>0.104944</c:v>
                </c:pt>
                <c:pt idx="26344">
                  <c:v>0.102191</c:v>
                </c:pt>
                <c:pt idx="26345">
                  <c:v>9.8212099999999997E-2</c:v>
                </c:pt>
                <c:pt idx="26346">
                  <c:v>9.9598800000000001E-2</c:v>
                </c:pt>
                <c:pt idx="26347">
                  <c:v>0.10058400000000001</c:v>
                </c:pt>
                <c:pt idx="26348">
                  <c:v>0.102727</c:v>
                </c:pt>
                <c:pt idx="26349">
                  <c:v>0.104503</c:v>
                </c:pt>
                <c:pt idx="26350">
                  <c:v>0.106407</c:v>
                </c:pt>
                <c:pt idx="26351">
                  <c:v>0.10756400000000001</c:v>
                </c:pt>
                <c:pt idx="26352">
                  <c:v>0.10829800000000001</c:v>
                </c:pt>
                <c:pt idx="26353">
                  <c:v>0.108095</c:v>
                </c:pt>
                <c:pt idx="26354">
                  <c:v>0.108861</c:v>
                </c:pt>
                <c:pt idx="26355">
                  <c:v>0.108747</c:v>
                </c:pt>
                <c:pt idx="26356">
                  <c:v>0.107867</c:v>
                </c:pt>
                <c:pt idx="26357">
                  <c:v>0.10716199999999999</c:v>
                </c:pt>
                <c:pt idx="26358">
                  <c:v>0.107047</c:v>
                </c:pt>
                <c:pt idx="26359">
                  <c:v>0.10714</c:v>
                </c:pt>
                <c:pt idx="26360">
                  <c:v>0.106187</c:v>
                </c:pt>
                <c:pt idx="26361">
                  <c:v>0.10573100000000001</c:v>
                </c:pt>
                <c:pt idx="26362">
                  <c:v>0.10394100000000001</c:v>
                </c:pt>
                <c:pt idx="26363">
                  <c:v>9.7625299999999998E-2</c:v>
                </c:pt>
                <c:pt idx="26364">
                  <c:v>9.8469500000000001E-2</c:v>
                </c:pt>
                <c:pt idx="26365">
                  <c:v>9.8471000000000003E-2</c:v>
                </c:pt>
                <c:pt idx="26366">
                  <c:v>9.7637299999999996E-2</c:v>
                </c:pt>
                <c:pt idx="26367">
                  <c:v>9.6407099999999996E-2</c:v>
                </c:pt>
                <c:pt idx="26368">
                  <c:v>9.5666299999999996E-2</c:v>
                </c:pt>
                <c:pt idx="26369">
                  <c:v>9.4963000000000006E-2</c:v>
                </c:pt>
                <c:pt idx="26370">
                  <c:v>9.5217499999999997E-2</c:v>
                </c:pt>
                <c:pt idx="26371">
                  <c:v>9.4949699999999998E-2</c:v>
                </c:pt>
                <c:pt idx="26372">
                  <c:v>9.4699400000000003E-2</c:v>
                </c:pt>
                <c:pt idx="26373">
                  <c:v>9.3953400000000006E-2</c:v>
                </c:pt>
                <c:pt idx="26374">
                  <c:v>9.2716400000000004E-2</c:v>
                </c:pt>
                <c:pt idx="26375">
                  <c:v>9.2479099999999995E-2</c:v>
                </c:pt>
                <c:pt idx="26376">
                  <c:v>9.1720399999999994E-2</c:v>
                </c:pt>
                <c:pt idx="26377">
                  <c:v>9.1209899999999997E-2</c:v>
                </c:pt>
                <c:pt idx="26378">
                  <c:v>8.4608900000000001E-2</c:v>
                </c:pt>
                <c:pt idx="26379">
                  <c:v>8.3024399999999998E-2</c:v>
                </c:pt>
                <c:pt idx="26380">
                  <c:v>8.1900700000000007E-2</c:v>
                </c:pt>
                <c:pt idx="26381">
                  <c:v>8.1111900000000001E-2</c:v>
                </c:pt>
                <c:pt idx="26382">
                  <c:v>8.0370999999999998E-2</c:v>
                </c:pt>
                <c:pt idx="26383">
                  <c:v>8.0131099999999997E-2</c:v>
                </c:pt>
                <c:pt idx="26384">
                  <c:v>7.9449900000000004E-2</c:v>
                </c:pt>
                <c:pt idx="26385">
                  <c:v>7.9147499999999996E-2</c:v>
                </c:pt>
                <c:pt idx="26386">
                  <c:v>7.8923599999999997E-2</c:v>
                </c:pt>
                <c:pt idx="26387">
                  <c:v>7.8797199999999998E-2</c:v>
                </c:pt>
                <c:pt idx="26388">
                  <c:v>7.7716499999999994E-2</c:v>
                </c:pt>
                <c:pt idx="26389">
                  <c:v>7.6882900000000004E-2</c:v>
                </c:pt>
                <c:pt idx="26390">
                  <c:v>7.61458E-2</c:v>
                </c:pt>
                <c:pt idx="26391">
                  <c:v>7.6087100000000005E-2</c:v>
                </c:pt>
                <c:pt idx="26392">
                  <c:v>7.7217999999999995E-2</c:v>
                </c:pt>
                <c:pt idx="26393">
                  <c:v>7.7670299999999998E-2</c:v>
                </c:pt>
                <c:pt idx="26394">
                  <c:v>7.2991600000000004E-2</c:v>
                </c:pt>
                <c:pt idx="26395">
                  <c:v>7.1683300000000005E-2</c:v>
                </c:pt>
                <c:pt idx="26396">
                  <c:v>7.3771500000000004E-2</c:v>
                </c:pt>
                <c:pt idx="26397">
                  <c:v>7.4725299999999995E-2</c:v>
                </c:pt>
                <c:pt idx="26398">
                  <c:v>7.5829099999999997E-2</c:v>
                </c:pt>
                <c:pt idx="26399">
                  <c:v>7.6825599999999994E-2</c:v>
                </c:pt>
                <c:pt idx="26400">
                  <c:v>7.7585899999999999E-2</c:v>
                </c:pt>
                <c:pt idx="26401">
                  <c:v>7.8246399999999994E-2</c:v>
                </c:pt>
                <c:pt idx="26402">
                  <c:v>7.9722799999999996E-2</c:v>
                </c:pt>
                <c:pt idx="26403">
                  <c:v>8.0994499999999997E-2</c:v>
                </c:pt>
                <c:pt idx="26404">
                  <c:v>8.1704799999999994E-2</c:v>
                </c:pt>
                <c:pt idx="26405">
                  <c:v>8.2357299999999994E-2</c:v>
                </c:pt>
                <c:pt idx="26406">
                  <c:v>8.3872299999999997E-2</c:v>
                </c:pt>
                <c:pt idx="26407">
                  <c:v>8.4754399999999994E-2</c:v>
                </c:pt>
                <c:pt idx="26408">
                  <c:v>8.5694199999999998E-2</c:v>
                </c:pt>
                <c:pt idx="26409">
                  <c:v>8.2285999999999998E-2</c:v>
                </c:pt>
                <c:pt idx="26410">
                  <c:v>7.8438099999999997E-2</c:v>
                </c:pt>
                <c:pt idx="26411">
                  <c:v>7.8187599999999996E-2</c:v>
                </c:pt>
                <c:pt idx="26412">
                  <c:v>7.5362200000000004E-2</c:v>
                </c:pt>
                <c:pt idx="26413">
                  <c:v>7.1275900000000003E-2</c:v>
                </c:pt>
                <c:pt idx="26414">
                  <c:v>6.6361600000000007E-2</c:v>
                </c:pt>
                <c:pt idx="26415">
                  <c:v>6.2217599999999998E-2</c:v>
                </c:pt>
                <c:pt idx="26416">
                  <c:v>5.8691599999999997E-2</c:v>
                </c:pt>
                <c:pt idx="26417">
                  <c:v>5.6998500000000001E-2</c:v>
                </c:pt>
                <c:pt idx="26418">
                  <c:v>5.4965100000000003E-2</c:v>
                </c:pt>
                <c:pt idx="26419">
                  <c:v>5.33847E-2</c:v>
                </c:pt>
                <c:pt idx="26420">
                  <c:v>5.2164000000000002E-2</c:v>
                </c:pt>
                <c:pt idx="26421">
                  <c:v>4.94794E-2</c:v>
                </c:pt>
                <c:pt idx="26422">
                  <c:v>4.8137699999999999E-2</c:v>
                </c:pt>
                <c:pt idx="26423">
                  <c:v>4.7922399999999997E-2</c:v>
                </c:pt>
                <c:pt idx="26424">
                  <c:v>4.97714E-2</c:v>
                </c:pt>
                <c:pt idx="26425">
                  <c:v>4.9476699999999998E-2</c:v>
                </c:pt>
                <c:pt idx="26426">
                  <c:v>4.6367699999999998E-2</c:v>
                </c:pt>
                <c:pt idx="26427">
                  <c:v>4.7703099999999998E-2</c:v>
                </c:pt>
                <c:pt idx="26428">
                  <c:v>4.8355000000000002E-2</c:v>
                </c:pt>
                <c:pt idx="26429">
                  <c:v>4.9023499999999998E-2</c:v>
                </c:pt>
                <c:pt idx="26430">
                  <c:v>4.8464800000000002E-2</c:v>
                </c:pt>
                <c:pt idx="26431">
                  <c:v>4.7350200000000002E-2</c:v>
                </c:pt>
                <c:pt idx="26432">
                  <c:v>4.6421700000000003E-2</c:v>
                </c:pt>
                <c:pt idx="26433">
                  <c:v>4.4982099999999997E-2</c:v>
                </c:pt>
                <c:pt idx="26434">
                  <c:v>4.5221200000000003E-2</c:v>
                </c:pt>
                <c:pt idx="26435">
                  <c:v>4.3822100000000003E-2</c:v>
                </c:pt>
                <c:pt idx="26436">
                  <c:v>4.2673799999999998E-2</c:v>
                </c:pt>
                <c:pt idx="26437">
                  <c:v>4.1324399999999997E-2</c:v>
                </c:pt>
                <c:pt idx="26438">
                  <c:v>3.9024200000000002E-2</c:v>
                </c:pt>
                <c:pt idx="26439">
                  <c:v>3.6153600000000001E-2</c:v>
                </c:pt>
                <c:pt idx="26440">
                  <c:v>3.2509400000000001E-2</c:v>
                </c:pt>
                <c:pt idx="26441">
                  <c:v>2.7685299999999999E-2</c:v>
                </c:pt>
                <c:pt idx="26442">
                  <c:v>1.74758E-2</c:v>
                </c:pt>
                <c:pt idx="26443">
                  <c:v>1.03444E-2</c:v>
                </c:pt>
                <c:pt idx="26444">
                  <c:v>1.8103699999999999E-3</c:v>
                </c:pt>
                <c:pt idx="26445">
                  <c:v>-2.1576500000000001E-3</c:v>
                </c:pt>
                <c:pt idx="26446">
                  <c:v>-5.8654800000000002E-3</c:v>
                </c:pt>
                <c:pt idx="26447">
                  <c:v>-7.9987900000000004E-3</c:v>
                </c:pt>
                <c:pt idx="26448">
                  <c:v>-9.2432E-3</c:v>
                </c:pt>
                <c:pt idx="26449">
                  <c:v>-1.04875E-2</c:v>
                </c:pt>
                <c:pt idx="26450">
                  <c:v>-1.1243400000000001E-2</c:v>
                </c:pt>
                <c:pt idx="26451">
                  <c:v>-1.25562E-2</c:v>
                </c:pt>
                <c:pt idx="26452">
                  <c:v>-1.4807499999999999E-2</c:v>
                </c:pt>
                <c:pt idx="26453">
                  <c:v>-1.55432E-2</c:v>
                </c:pt>
                <c:pt idx="26454">
                  <c:v>-1.5831399999999999E-2</c:v>
                </c:pt>
                <c:pt idx="26455">
                  <c:v>-1.6603099999999999E-2</c:v>
                </c:pt>
                <c:pt idx="26456">
                  <c:v>-1.7904E-2</c:v>
                </c:pt>
                <c:pt idx="26457">
                  <c:v>-2.6159700000000001E-2</c:v>
                </c:pt>
                <c:pt idx="26458">
                  <c:v>-2.8476000000000001E-2</c:v>
                </c:pt>
                <c:pt idx="26459">
                  <c:v>-2.9230900000000001E-2</c:v>
                </c:pt>
                <c:pt idx="26460">
                  <c:v>-3.11408E-2</c:v>
                </c:pt>
                <c:pt idx="26461">
                  <c:v>-2.5825899999999999E-2</c:v>
                </c:pt>
                <c:pt idx="26462">
                  <c:v>-3.5900300000000003E-2</c:v>
                </c:pt>
                <c:pt idx="26463">
                  <c:v>-3.9947700000000003E-2</c:v>
                </c:pt>
                <c:pt idx="26464">
                  <c:v>-4.1719600000000003E-2</c:v>
                </c:pt>
                <c:pt idx="26465">
                  <c:v>-4.4028499999999998E-2</c:v>
                </c:pt>
                <c:pt idx="26466">
                  <c:v>-4.5868199999999998E-2</c:v>
                </c:pt>
                <c:pt idx="26467">
                  <c:v>-4.7201399999999998E-2</c:v>
                </c:pt>
                <c:pt idx="26468">
                  <c:v>-4.8504100000000001E-2</c:v>
                </c:pt>
                <c:pt idx="26469">
                  <c:v>-5.0322699999999998E-2</c:v>
                </c:pt>
                <c:pt idx="26470">
                  <c:v>-5.2114599999999997E-2</c:v>
                </c:pt>
                <c:pt idx="26471">
                  <c:v>-5.4530200000000001E-2</c:v>
                </c:pt>
                <c:pt idx="26472">
                  <c:v>-5.5635499999999997E-2</c:v>
                </c:pt>
                <c:pt idx="26473">
                  <c:v>-6.3414300000000007E-2</c:v>
                </c:pt>
                <c:pt idx="26474">
                  <c:v>-6.5099000000000004E-2</c:v>
                </c:pt>
                <c:pt idx="26475">
                  <c:v>-6.6819000000000003E-2</c:v>
                </c:pt>
                <c:pt idx="26476">
                  <c:v>-6.9167599999999996E-2</c:v>
                </c:pt>
                <c:pt idx="26477">
                  <c:v>-7.1996000000000004E-2</c:v>
                </c:pt>
                <c:pt idx="26478">
                  <c:v>-7.4892200000000006E-2</c:v>
                </c:pt>
                <c:pt idx="26479">
                  <c:v>-7.6845300000000005E-2</c:v>
                </c:pt>
                <c:pt idx="26480">
                  <c:v>-7.8145099999999995E-2</c:v>
                </c:pt>
                <c:pt idx="26481">
                  <c:v>-8.1480200000000003E-2</c:v>
                </c:pt>
                <c:pt idx="26482">
                  <c:v>-8.3480200000000004E-2</c:v>
                </c:pt>
                <c:pt idx="26483">
                  <c:v>-8.44168E-2</c:v>
                </c:pt>
                <c:pt idx="26484">
                  <c:v>-8.4779099999999996E-2</c:v>
                </c:pt>
                <c:pt idx="26485">
                  <c:v>-8.6167599999999997E-2</c:v>
                </c:pt>
                <c:pt idx="26486">
                  <c:v>-8.6606100000000005E-2</c:v>
                </c:pt>
                <c:pt idx="26487">
                  <c:v>-8.70369E-2</c:v>
                </c:pt>
                <c:pt idx="26488">
                  <c:v>-8.8168499999999997E-2</c:v>
                </c:pt>
                <c:pt idx="26489">
                  <c:v>-9.6094799999999994E-2</c:v>
                </c:pt>
                <c:pt idx="26490">
                  <c:v>-9.7265299999999999E-2</c:v>
                </c:pt>
                <c:pt idx="26491">
                  <c:v>-9.9079500000000001E-2</c:v>
                </c:pt>
                <c:pt idx="26492">
                  <c:v>-0.102009</c:v>
                </c:pt>
                <c:pt idx="26493">
                  <c:v>-0.104975</c:v>
                </c:pt>
                <c:pt idx="26494">
                  <c:v>-0.106928</c:v>
                </c:pt>
                <c:pt idx="26495">
                  <c:v>-0.10938100000000001</c:v>
                </c:pt>
                <c:pt idx="26496">
                  <c:v>-0.11085</c:v>
                </c:pt>
                <c:pt idx="26497">
                  <c:v>-0.112306</c:v>
                </c:pt>
                <c:pt idx="26498">
                  <c:v>-0.113775</c:v>
                </c:pt>
                <c:pt idx="26499">
                  <c:v>-0.11473999999999999</c:v>
                </c:pt>
                <c:pt idx="26500">
                  <c:v>-0.115717</c:v>
                </c:pt>
                <c:pt idx="26501">
                  <c:v>-0.117191</c:v>
                </c:pt>
                <c:pt idx="26502">
                  <c:v>-0.118175</c:v>
                </c:pt>
                <c:pt idx="26503">
                  <c:v>-0.119121</c:v>
                </c:pt>
                <c:pt idx="26504">
                  <c:v>-0.120888</c:v>
                </c:pt>
                <c:pt idx="26505">
                  <c:v>-0.129881</c:v>
                </c:pt>
                <c:pt idx="26506">
                  <c:v>-0.13056899999999999</c:v>
                </c:pt>
                <c:pt idx="26507">
                  <c:v>-0.13112599999999999</c:v>
                </c:pt>
                <c:pt idx="26508">
                  <c:v>-0.131715</c:v>
                </c:pt>
                <c:pt idx="26509">
                  <c:v>-0.13372500000000001</c:v>
                </c:pt>
                <c:pt idx="26510">
                  <c:v>-0.13481599999999999</c:v>
                </c:pt>
                <c:pt idx="26511">
                  <c:v>-0.13733899999999999</c:v>
                </c:pt>
                <c:pt idx="26512">
                  <c:v>-0.13827400000000001</c:v>
                </c:pt>
                <c:pt idx="26513">
                  <c:v>-0.13928699999999999</c:v>
                </c:pt>
                <c:pt idx="26514">
                  <c:v>-0.13983499999999999</c:v>
                </c:pt>
                <c:pt idx="26515">
                  <c:v>-0.14094499999999999</c:v>
                </c:pt>
                <c:pt idx="26516">
                  <c:v>-0.14193800000000001</c:v>
                </c:pt>
                <c:pt idx="26517">
                  <c:v>-0.143205</c:v>
                </c:pt>
                <c:pt idx="26518">
                  <c:v>-0.14510899999999999</c:v>
                </c:pt>
                <c:pt idx="26519">
                  <c:v>-0.145616</c:v>
                </c:pt>
                <c:pt idx="26520">
                  <c:v>-0.14674899999999999</c:v>
                </c:pt>
                <c:pt idx="26521">
                  <c:v>-0.15074299999999999</c:v>
                </c:pt>
                <c:pt idx="26522">
                  <c:v>-0.157605</c:v>
                </c:pt>
                <c:pt idx="26523">
                  <c:v>-0.158443</c:v>
                </c:pt>
                <c:pt idx="26524">
                  <c:v>-0.16048899999999999</c:v>
                </c:pt>
                <c:pt idx="26525">
                  <c:v>-0.164217</c:v>
                </c:pt>
                <c:pt idx="26526">
                  <c:v>-0.16853099999999999</c:v>
                </c:pt>
                <c:pt idx="26527">
                  <c:v>-0.17171800000000001</c:v>
                </c:pt>
                <c:pt idx="26528">
                  <c:v>-0.17386399999999999</c:v>
                </c:pt>
                <c:pt idx="26529">
                  <c:v>-0.174175</c:v>
                </c:pt>
                <c:pt idx="26530">
                  <c:v>-0.17712700000000001</c:v>
                </c:pt>
                <c:pt idx="26531">
                  <c:v>-0.17961199999999999</c:v>
                </c:pt>
                <c:pt idx="26532">
                  <c:v>-0.181754</c:v>
                </c:pt>
                <c:pt idx="26533">
                  <c:v>-0.184723</c:v>
                </c:pt>
                <c:pt idx="26534">
                  <c:v>-0.18665899999999999</c:v>
                </c:pt>
                <c:pt idx="26535">
                  <c:v>-0.1875</c:v>
                </c:pt>
                <c:pt idx="26536">
                  <c:v>-0.18656900000000001</c:v>
                </c:pt>
                <c:pt idx="26537">
                  <c:v>-0.18957599999999999</c:v>
                </c:pt>
                <c:pt idx="26538">
                  <c:v>-0.19190299999999999</c:v>
                </c:pt>
                <c:pt idx="26539">
                  <c:v>-0.19012899999999999</c:v>
                </c:pt>
                <c:pt idx="26540">
                  <c:v>-0.18884000000000001</c:v>
                </c:pt>
                <c:pt idx="26541">
                  <c:v>-0.189579</c:v>
                </c:pt>
                <c:pt idx="26542">
                  <c:v>-0.190636</c:v>
                </c:pt>
                <c:pt idx="26543">
                  <c:v>-0.190164</c:v>
                </c:pt>
                <c:pt idx="26544">
                  <c:v>-0.19048100000000001</c:v>
                </c:pt>
                <c:pt idx="26545">
                  <c:v>-0.191138</c:v>
                </c:pt>
                <c:pt idx="26546">
                  <c:v>-0.19220300000000001</c:v>
                </c:pt>
                <c:pt idx="26547">
                  <c:v>-0.192966</c:v>
                </c:pt>
                <c:pt idx="26548">
                  <c:v>-0.19425100000000001</c:v>
                </c:pt>
                <c:pt idx="26549">
                  <c:v>-0.196494</c:v>
                </c:pt>
                <c:pt idx="26550">
                  <c:v>-0.198102</c:v>
                </c:pt>
                <c:pt idx="26551">
                  <c:v>-0.200935</c:v>
                </c:pt>
                <c:pt idx="26552">
                  <c:v>-0.20163700000000001</c:v>
                </c:pt>
                <c:pt idx="26553">
                  <c:v>-0.20966199999999999</c:v>
                </c:pt>
                <c:pt idx="26554">
                  <c:v>-0.21352499999999999</c:v>
                </c:pt>
                <c:pt idx="26555">
                  <c:v>-0.21596000000000001</c:v>
                </c:pt>
                <c:pt idx="26556">
                  <c:v>-0.21876000000000001</c:v>
                </c:pt>
                <c:pt idx="26557">
                  <c:v>-0.22098300000000001</c:v>
                </c:pt>
                <c:pt idx="26558">
                  <c:v>-0.22318099999999999</c:v>
                </c:pt>
                <c:pt idx="26559">
                  <c:v>-0.22534599999999999</c:v>
                </c:pt>
                <c:pt idx="26560">
                  <c:v>-0.22806899999999999</c:v>
                </c:pt>
                <c:pt idx="26561">
                  <c:v>-0.22975000000000001</c:v>
                </c:pt>
                <c:pt idx="26562">
                  <c:v>-0.23294599999999999</c:v>
                </c:pt>
                <c:pt idx="26563">
                  <c:v>-0.233598</c:v>
                </c:pt>
                <c:pt idx="26564">
                  <c:v>-0.23527400000000001</c:v>
                </c:pt>
                <c:pt idx="26565">
                  <c:v>-0.23591699999999999</c:v>
                </c:pt>
                <c:pt idx="26566">
                  <c:v>-0.237041</c:v>
                </c:pt>
                <c:pt idx="26567">
                  <c:v>-0.23785800000000001</c:v>
                </c:pt>
                <c:pt idx="26568">
                  <c:v>-0.241203</c:v>
                </c:pt>
                <c:pt idx="26569">
                  <c:v>-0.243645</c:v>
                </c:pt>
                <c:pt idx="26570">
                  <c:v>-0.24868199999999999</c:v>
                </c:pt>
                <c:pt idx="26571">
                  <c:v>-0.25886100000000001</c:v>
                </c:pt>
                <c:pt idx="26572">
                  <c:v>-0.26219700000000001</c:v>
                </c:pt>
                <c:pt idx="26573">
                  <c:v>-0.263428</c:v>
                </c:pt>
                <c:pt idx="26574">
                  <c:v>-0.26292100000000002</c:v>
                </c:pt>
                <c:pt idx="26575">
                  <c:v>-0.273953</c:v>
                </c:pt>
                <c:pt idx="26576">
                  <c:v>-0.27583200000000002</c:v>
                </c:pt>
                <c:pt idx="26577">
                  <c:v>-0.27943800000000002</c:v>
                </c:pt>
                <c:pt idx="26578">
                  <c:v>-0.282051</c:v>
                </c:pt>
                <c:pt idx="26579">
                  <c:v>-0.28350799999999998</c:v>
                </c:pt>
                <c:pt idx="26580">
                  <c:v>-0.28529900000000002</c:v>
                </c:pt>
                <c:pt idx="26581">
                  <c:v>-0.287607</c:v>
                </c:pt>
                <c:pt idx="26582">
                  <c:v>-0.289047</c:v>
                </c:pt>
                <c:pt idx="26583">
                  <c:v>-0.28983199999999998</c:v>
                </c:pt>
                <c:pt idx="26584">
                  <c:v>-0.29180299999999998</c:v>
                </c:pt>
                <c:pt idx="26585">
                  <c:v>-0.29380000000000001</c:v>
                </c:pt>
                <c:pt idx="26586">
                  <c:v>-0.29476599999999997</c:v>
                </c:pt>
                <c:pt idx="26587">
                  <c:v>-0.295597</c:v>
                </c:pt>
                <c:pt idx="26588">
                  <c:v>-0.29633700000000002</c:v>
                </c:pt>
                <c:pt idx="26589">
                  <c:v>-0.30102800000000002</c:v>
                </c:pt>
                <c:pt idx="26590">
                  <c:v>-0.30383399999999999</c:v>
                </c:pt>
                <c:pt idx="26591">
                  <c:v>-0.30346000000000001</c:v>
                </c:pt>
                <c:pt idx="26592">
                  <c:v>-0.30486400000000002</c:v>
                </c:pt>
                <c:pt idx="26593">
                  <c:v>-0.30559199999999997</c:v>
                </c:pt>
                <c:pt idx="26594">
                  <c:v>-0.30770399999999998</c:v>
                </c:pt>
                <c:pt idx="26595">
                  <c:v>-0.309423</c:v>
                </c:pt>
                <c:pt idx="26596">
                  <c:v>-0.31011499999999997</c:v>
                </c:pt>
                <c:pt idx="26597">
                  <c:v>-0.31192999999999999</c:v>
                </c:pt>
                <c:pt idx="26598">
                  <c:v>-0.313087</c:v>
                </c:pt>
                <c:pt idx="26599">
                  <c:v>-0.31262899999999999</c:v>
                </c:pt>
                <c:pt idx="26600">
                  <c:v>-0.31266500000000003</c:v>
                </c:pt>
                <c:pt idx="26601">
                  <c:v>-0.313614</c:v>
                </c:pt>
                <c:pt idx="26602">
                  <c:v>-0.31411600000000001</c:v>
                </c:pt>
                <c:pt idx="26603">
                  <c:v>-0.31495099999999998</c:v>
                </c:pt>
                <c:pt idx="26604">
                  <c:v>-0.31541799999999998</c:v>
                </c:pt>
                <c:pt idx="26605">
                  <c:v>-0.31656499999999999</c:v>
                </c:pt>
                <c:pt idx="26606">
                  <c:v>-0.31775199999999998</c:v>
                </c:pt>
                <c:pt idx="26607">
                  <c:v>-0.31753900000000002</c:v>
                </c:pt>
                <c:pt idx="26608">
                  <c:v>-0.315913</c:v>
                </c:pt>
                <c:pt idx="26609">
                  <c:v>-0.31511699999999998</c:v>
                </c:pt>
                <c:pt idx="26610">
                  <c:v>-0.31370700000000001</c:v>
                </c:pt>
                <c:pt idx="26611">
                  <c:v>-0.31195200000000001</c:v>
                </c:pt>
                <c:pt idx="26612">
                  <c:v>-0.31106299999999998</c:v>
                </c:pt>
                <c:pt idx="26613">
                  <c:v>-0.31433699999999998</c:v>
                </c:pt>
                <c:pt idx="26614">
                  <c:v>-0.31291400000000003</c:v>
                </c:pt>
                <c:pt idx="26615">
                  <c:v>-0.30891000000000002</c:v>
                </c:pt>
                <c:pt idx="26616">
                  <c:v>-0.30707499999999999</c:v>
                </c:pt>
                <c:pt idx="26617">
                  <c:v>-0.30814999999999998</c:v>
                </c:pt>
                <c:pt idx="26618">
                  <c:v>-0.308562</c:v>
                </c:pt>
                <c:pt idx="26619">
                  <c:v>-0.30957200000000001</c:v>
                </c:pt>
                <c:pt idx="26620">
                  <c:v>-0.31125000000000003</c:v>
                </c:pt>
                <c:pt idx="26621">
                  <c:v>-0.31340000000000001</c:v>
                </c:pt>
                <c:pt idx="26622">
                  <c:v>-0.31595299999999998</c:v>
                </c:pt>
                <c:pt idx="26623">
                  <c:v>-0.31963200000000003</c:v>
                </c:pt>
                <c:pt idx="26624">
                  <c:v>-0.32242199999999999</c:v>
                </c:pt>
                <c:pt idx="26625">
                  <c:v>-0.32591999999999999</c:v>
                </c:pt>
                <c:pt idx="26626">
                  <c:v>-0.32962399999999997</c:v>
                </c:pt>
                <c:pt idx="26627">
                  <c:v>-0.33331899999999998</c:v>
                </c:pt>
                <c:pt idx="26628">
                  <c:v>-0.33651399999999998</c:v>
                </c:pt>
                <c:pt idx="26629">
                  <c:v>-0.33973300000000001</c:v>
                </c:pt>
                <c:pt idx="26630">
                  <c:v>-0.34193699999999999</c:v>
                </c:pt>
                <c:pt idx="26631">
                  <c:v>-0.34483900000000001</c:v>
                </c:pt>
                <c:pt idx="26632">
                  <c:v>-0.34803600000000001</c:v>
                </c:pt>
                <c:pt idx="26633">
                  <c:v>-0.35068700000000003</c:v>
                </c:pt>
                <c:pt idx="26634">
                  <c:v>-0.35327199999999997</c:v>
                </c:pt>
                <c:pt idx="26635">
                  <c:v>-0.355267</c:v>
                </c:pt>
                <c:pt idx="26636">
                  <c:v>-0.35563</c:v>
                </c:pt>
                <c:pt idx="26637">
                  <c:v>-0.362516</c:v>
                </c:pt>
                <c:pt idx="26638">
                  <c:v>-0.365178</c:v>
                </c:pt>
                <c:pt idx="26639">
                  <c:v>-0.36514099999999999</c:v>
                </c:pt>
                <c:pt idx="26640">
                  <c:v>-0.364311</c:v>
                </c:pt>
                <c:pt idx="26641">
                  <c:v>-0.36441800000000002</c:v>
                </c:pt>
                <c:pt idx="26642">
                  <c:v>-0.365089</c:v>
                </c:pt>
                <c:pt idx="26643">
                  <c:v>-0.36514400000000002</c:v>
                </c:pt>
                <c:pt idx="26644">
                  <c:v>-0.365259</c:v>
                </c:pt>
                <c:pt idx="26645">
                  <c:v>-0.36435200000000001</c:v>
                </c:pt>
                <c:pt idx="26646">
                  <c:v>-0.36438199999999998</c:v>
                </c:pt>
                <c:pt idx="26647">
                  <c:v>-0.36485800000000002</c:v>
                </c:pt>
                <c:pt idx="26648">
                  <c:v>-0.36596299999999998</c:v>
                </c:pt>
                <c:pt idx="26649">
                  <c:v>-0.36751800000000001</c:v>
                </c:pt>
                <c:pt idx="26650">
                  <c:v>-0.368618</c:v>
                </c:pt>
                <c:pt idx="26651">
                  <c:v>-0.369363</c:v>
                </c:pt>
                <c:pt idx="26652">
                  <c:v>-0.37104599999999999</c:v>
                </c:pt>
                <c:pt idx="26653">
                  <c:v>-0.372332</c:v>
                </c:pt>
                <c:pt idx="26654">
                  <c:v>-0.37331700000000001</c:v>
                </c:pt>
                <c:pt idx="26655">
                  <c:v>-0.37359500000000001</c:v>
                </c:pt>
                <c:pt idx="26656">
                  <c:v>-0.37972899999999998</c:v>
                </c:pt>
                <c:pt idx="26657">
                  <c:v>-0.384938</c:v>
                </c:pt>
                <c:pt idx="26658">
                  <c:v>-0.38425300000000001</c:v>
                </c:pt>
                <c:pt idx="26659">
                  <c:v>-0.38433499999999998</c:v>
                </c:pt>
                <c:pt idx="26660">
                  <c:v>-0.38589400000000001</c:v>
                </c:pt>
                <c:pt idx="26661">
                  <c:v>-0.38742799999999999</c:v>
                </c:pt>
                <c:pt idx="26662">
                  <c:v>-0.38750299999999999</c:v>
                </c:pt>
                <c:pt idx="26663">
                  <c:v>-0.386519</c:v>
                </c:pt>
                <c:pt idx="26664">
                  <c:v>-0.38685399999999998</c:v>
                </c:pt>
                <c:pt idx="26665">
                  <c:v>-0.38795000000000002</c:v>
                </c:pt>
                <c:pt idx="26666">
                  <c:v>-0.38813199999999998</c:v>
                </c:pt>
                <c:pt idx="26667">
                  <c:v>-0.38840799999999998</c:v>
                </c:pt>
                <c:pt idx="26668">
                  <c:v>-0.38905499999999998</c:v>
                </c:pt>
                <c:pt idx="26669">
                  <c:v>-0.390461</c:v>
                </c:pt>
                <c:pt idx="26670">
                  <c:v>-0.39169199999999998</c:v>
                </c:pt>
                <c:pt idx="26671">
                  <c:v>-0.39307399999999998</c:v>
                </c:pt>
                <c:pt idx="26672">
                  <c:v>-0.39507100000000001</c:v>
                </c:pt>
                <c:pt idx="26673">
                  <c:v>-0.39717200000000003</c:v>
                </c:pt>
                <c:pt idx="26674">
                  <c:v>-0.39713700000000002</c:v>
                </c:pt>
                <c:pt idx="26675">
                  <c:v>-0.39841599999999999</c:v>
                </c:pt>
                <c:pt idx="26676">
                  <c:v>-0.40363199999999999</c:v>
                </c:pt>
                <c:pt idx="26677">
                  <c:v>-0.40325699999999998</c:v>
                </c:pt>
                <c:pt idx="26678">
                  <c:v>-0.403721</c:v>
                </c:pt>
                <c:pt idx="26679">
                  <c:v>-0.40387600000000001</c:v>
                </c:pt>
                <c:pt idx="26680">
                  <c:v>-0.40366099999999999</c:v>
                </c:pt>
                <c:pt idx="26681">
                  <c:v>-0.40406500000000001</c:v>
                </c:pt>
                <c:pt idx="26682">
                  <c:v>-0.405391</c:v>
                </c:pt>
                <c:pt idx="26683">
                  <c:v>-0.40655400000000003</c:v>
                </c:pt>
                <c:pt idx="26684">
                  <c:v>-0.40679100000000001</c:v>
                </c:pt>
                <c:pt idx="26685">
                  <c:v>-0.40760999999999997</c:v>
                </c:pt>
                <c:pt idx="26686">
                  <c:v>-0.40937400000000002</c:v>
                </c:pt>
                <c:pt idx="26687">
                  <c:v>-0.41110000000000002</c:v>
                </c:pt>
                <c:pt idx="26688">
                  <c:v>-0.41185500000000003</c:v>
                </c:pt>
                <c:pt idx="26689">
                  <c:v>-0.41115200000000002</c:v>
                </c:pt>
                <c:pt idx="26690">
                  <c:v>-0.409964</c:v>
                </c:pt>
                <c:pt idx="26691">
                  <c:v>-0.40827200000000002</c:v>
                </c:pt>
                <c:pt idx="26692">
                  <c:v>-0.40701500000000002</c:v>
                </c:pt>
                <c:pt idx="26693">
                  <c:v>-0.40665099999999998</c:v>
                </c:pt>
                <c:pt idx="26694">
                  <c:v>-0.40786499999999998</c:v>
                </c:pt>
                <c:pt idx="26695">
                  <c:v>-0.40825699999999998</c:v>
                </c:pt>
                <c:pt idx="26696">
                  <c:v>-0.40850599999999998</c:v>
                </c:pt>
                <c:pt idx="26697">
                  <c:v>-0.408744</c:v>
                </c:pt>
                <c:pt idx="26698">
                  <c:v>-0.40948200000000001</c:v>
                </c:pt>
                <c:pt idx="26699">
                  <c:v>-0.40986099999999998</c:v>
                </c:pt>
                <c:pt idx="26700">
                  <c:v>-0.41011500000000001</c:v>
                </c:pt>
                <c:pt idx="26701">
                  <c:v>-0.410416</c:v>
                </c:pt>
                <c:pt idx="26702">
                  <c:v>-0.41047099999999997</c:v>
                </c:pt>
                <c:pt idx="26703">
                  <c:v>-0.40983599999999998</c:v>
                </c:pt>
                <c:pt idx="26704">
                  <c:v>-0.41550999999999999</c:v>
                </c:pt>
                <c:pt idx="26705">
                  <c:v>-0.41876600000000003</c:v>
                </c:pt>
                <c:pt idx="26706">
                  <c:v>-0.41858499999999998</c:v>
                </c:pt>
                <c:pt idx="26707">
                  <c:v>-0.41802099999999998</c:v>
                </c:pt>
                <c:pt idx="26708">
                  <c:v>-0.41768499999999997</c:v>
                </c:pt>
                <c:pt idx="26709">
                  <c:v>-0.41726099999999999</c:v>
                </c:pt>
                <c:pt idx="26710">
                  <c:v>-0.41642899999999999</c:v>
                </c:pt>
                <c:pt idx="26711">
                  <c:v>-0.41642699999999999</c:v>
                </c:pt>
                <c:pt idx="26712">
                  <c:v>-0.41676099999999999</c:v>
                </c:pt>
                <c:pt idx="26713">
                  <c:v>-0.41754400000000003</c:v>
                </c:pt>
                <c:pt idx="26714">
                  <c:v>-0.41959400000000002</c:v>
                </c:pt>
                <c:pt idx="26715">
                  <c:v>-0.42169200000000001</c:v>
                </c:pt>
                <c:pt idx="26716">
                  <c:v>-0.42348000000000002</c:v>
                </c:pt>
                <c:pt idx="26717">
                  <c:v>-0.42517500000000003</c:v>
                </c:pt>
                <c:pt idx="26718">
                  <c:v>-0.42593700000000001</c:v>
                </c:pt>
                <c:pt idx="26719">
                  <c:v>-0.42627199999999998</c:v>
                </c:pt>
                <c:pt idx="26720">
                  <c:v>-0.42640899999999998</c:v>
                </c:pt>
                <c:pt idx="26721">
                  <c:v>-0.42626599999999998</c:v>
                </c:pt>
                <c:pt idx="26722">
                  <c:v>-0.42599199999999998</c:v>
                </c:pt>
                <c:pt idx="26723">
                  <c:v>-0.42507299999999998</c:v>
                </c:pt>
                <c:pt idx="26724">
                  <c:v>-0.42410599999999998</c:v>
                </c:pt>
                <c:pt idx="26725">
                  <c:v>-0.42377399999999998</c:v>
                </c:pt>
                <c:pt idx="26726">
                  <c:v>-0.42226999999999998</c:v>
                </c:pt>
                <c:pt idx="26727">
                  <c:v>-0.41978900000000002</c:v>
                </c:pt>
                <c:pt idx="26728">
                  <c:v>-0.41885800000000001</c:v>
                </c:pt>
                <c:pt idx="26729">
                  <c:v>-0.41800700000000002</c:v>
                </c:pt>
                <c:pt idx="26730">
                  <c:v>-0.41748600000000002</c:v>
                </c:pt>
                <c:pt idx="26731">
                  <c:v>-0.41787200000000002</c:v>
                </c:pt>
                <c:pt idx="26732">
                  <c:v>-0.41785699999999998</c:v>
                </c:pt>
                <c:pt idx="26733">
                  <c:v>-0.41848400000000002</c:v>
                </c:pt>
                <c:pt idx="26734">
                  <c:v>-0.41971399999999998</c:v>
                </c:pt>
                <c:pt idx="26735">
                  <c:v>-0.42079699999999998</c:v>
                </c:pt>
                <c:pt idx="26736">
                  <c:v>-0.420236</c:v>
                </c:pt>
                <c:pt idx="26737">
                  <c:v>-0.42409400000000003</c:v>
                </c:pt>
                <c:pt idx="26738">
                  <c:v>-0.43064999999999998</c:v>
                </c:pt>
                <c:pt idx="26739">
                  <c:v>-0.43126799999999998</c:v>
                </c:pt>
                <c:pt idx="26740">
                  <c:v>-0.43278800000000001</c:v>
                </c:pt>
                <c:pt idx="26741">
                  <c:v>-0.43374800000000002</c:v>
                </c:pt>
                <c:pt idx="26742">
                  <c:v>-0.434338</c:v>
                </c:pt>
                <c:pt idx="26743">
                  <c:v>-0.43470700000000001</c:v>
                </c:pt>
                <c:pt idx="26744">
                  <c:v>-0.43611299999999997</c:v>
                </c:pt>
                <c:pt idx="26745">
                  <c:v>-0.43635600000000002</c:v>
                </c:pt>
                <c:pt idx="26746">
                  <c:v>-0.43613600000000002</c:v>
                </c:pt>
                <c:pt idx="26747">
                  <c:v>-0.43583699999999997</c:v>
                </c:pt>
                <c:pt idx="26748">
                  <c:v>-0.43544899999999997</c:v>
                </c:pt>
                <c:pt idx="26749">
                  <c:v>-0.43397999999999998</c:v>
                </c:pt>
                <c:pt idx="26750">
                  <c:v>-0.432834</c:v>
                </c:pt>
                <c:pt idx="26751">
                  <c:v>-0.43065300000000001</c:v>
                </c:pt>
                <c:pt idx="26752">
                  <c:v>-0.42787599999999998</c:v>
                </c:pt>
                <c:pt idx="26753">
                  <c:v>-0.42435699999999998</c:v>
                </c:pt>
                <c:pt idx="26754">
                  <c:v>-0.42171599999999998</c:v>
                </c:pt>
                <c:pt idx="26755">
                  <c:v>-0.41766900000000001</c:v>
                </c:pt>
                <c:pt idx="26756">
                  <c:v>-0.41145399999999999</c:v>
                </c:pt>
                <c:pt idx="26757">
                  <c:v>-0.409001</c:v>
                </c:pt>
                <c:pt idx="26758">
                  <c:v>-0.40713300000000002</c:v>
                </c:pt>
                <c:pt idx="26759">
                  <c:v>-0.40125499999999997</c:v>
                </c:pt>
                <c:pt idx="26760">
                  <c:v>-0.39692699999999997</c:v>
                </c:pt>
                <c:pt idx="26761">
                  <c:v>-0.397229</c:v>
                </c:pt>
                <c:pt idx="26762">
                  <c:v>-0.39144299999999999</c:v>
                </c:pt>
                <c:pt idx="26763">
                  <c:v>-0.38664100000000001</c:v>
                </c:pt>
                <c:pt idx="26764">
                  <c:v>-0.38285599999999997</c:v>
                </c:pt>
                <c:pt idx="26765">
                  <c:v>-0.38190400000000002</c:v>
                </c:pt>
                <c:pt idx="26766">
                  <c:v>-0.381579</c:v>
                </c:pt>
                <c:pt idx="26767">
                  <c:v>-0.38159900000000002</c:v>
                </c:pt>
                <c:pt idx="26768">
                  <c:v>-0.380743</c:v>
                </c:pt>
                <c:pt idx="26769">
                  <c:v>-0.37944600000000001</c:v>
                </c:pt>
                <c:pt idx="26770">
                  <c:v>-0.38010500000000003</c:v>
                </c:pt>
                <c:pt idx="26771">
                  <c:v>-0.382461</c:v>
                </c:pt>
                <c:pt idx="26772">
                  <c:v>-0.38584499999999999</c:v>
                </c:pt>
                <c:pt idx="26773">
                  <c:v>-0.38975199999999999</c:v>
                </c:pt>
                <c:pt idx="26774">
                  <c:v>-0.39349299999999998</c:v>
                </c:pt>
                <c:pt idx="26775">
                  <c:v>-0.39694499999999999</c:v>
                </c:pt>
                <c:pt idx="26776">
                  <c:v>-0.402472</c:v>
                </c:pt>
                <c:pt idx="26777">
                  <c:v>-0.41144199999999997</c:v>
                </c:pt>
                <c:pt idx="26778">
                  <c:v>-0.414435</c:v>
                </c:pt>
                <c:pt idx="26779">
                  <c:v>-0.41901500000000003</c:v>
                </c:pt>
                <c:pt idx="26780">
                  <c:v>-0.42239199999999999</c:v>
                </c:pt>
                <c:pt idx="26781">
                  <c:v>-0.42575000000000002</c:v>
                </c:pt>
                <c:pt idx="26782">
                  <c:v>-0.427956</c:v>
                </c:pt>
                <c:pt idx="26783">
                  <c:v>-0.429151</c:v>
                </c:pt>
                <c:pt idx="26784">
                  <c:v>-0.43060300000000001</c:v>
                </c:pt>
                <c:pt idx="26785">
                  <c:v>-0.43290400000000001</c:v>
                </c:pt>
                <c:pt idx="26786">
                  <c:v>-0.43364900000000001</c:v>
                </c:pt>
                <c:pt idx="26787">
                  <c:v>-0.43389899999999998</c:v>
                </c:pt>
                <c:pt idx="26788">
                  <c:v>-0.43437199999999998</c:v>
                </c:pt>
                <c:pt idx="26789">
                  <c:v>-0.43652099999999999</c:v>
                </c:pt>
                <c:pt idx="26790">
                  <c:v>-0.43664599999999998</c:v>
                </c:pt>
                <c:pt idx="26791">
                  <c:v>-0.43948199999999998</c:v>
                </c:pt>
                <c:pt idx="26792">
                  <c:v>-0.44749899999999998</c:v>
                </c:pt>
                <c:pt idx="26793">
                  <c:v>-0.449266</c:v>
                </c:pt>
                <c:pt idx="26794">
                  <c:v>-0.45103900000000002</c:v>
                </c:pt>
                <c:pt idx="26795">
                  <c:v>-0.453685</c:v>
                </c:pt>
                <c:pt idx="26796">
                  <c:v>-0.45582800000000001</c:v>
                </c:pt>
                <c:pt idx="26797">
                  <c:v>-0.45745200000000003</c:v>
                </c:pt>
                <c:pt idx="26798">
                  <c:v>-0.46005600000000002</c:v>
                </c:pt>
                <c:pt idx="26799">
                  <c:v>-0.46143000000000001</c:v>
                </c:pt>
                <c:pt idx="26800">
                  <c:v>-0.46233200000000002</c:v>
                </c:pt>
                <c:pt idx="26801">
                  <c:v>-0.46473399999999998</c:v>
                </c:pt>
                <c:pt idx="26802">
                  <c:v>-0.466229</c:v>
                </c:pt>
                <c:pt idx="26803">
                  <c:v>-0.46798800000000002</c:v>
                </c:pt>
                <c:pt idx="26804">
                  <c:v>-0.47207399999999999</c:v>
                </c:pt>
                <c:pt idx="26805">
                  <c:v>-0.478271</c:v>
                </c:pt>
                <c:pt idx="26806">
                  <c:v>-0.47725200000000001</c:v>
                </c:pt>
                <c:pt idx="26807">
                  <c:v>-0.47677799999999998</c:v>
                </c:pt>
                <c:pt idx="26808">
                  <c:v>-0.47659899999999999</c:v>
                </c:pt>
                <c:pt idx="26809">
                  <c:v>-0.47833500000000001</c:v>
                </c:pt>
                <c:pt idx="26810">
                  <c:v>-0.47934900000000003</c:v>
                </c:pt>
                <c:pt idx="26811">
                  <c:v>-0.47926099999999999</c:v>
                </c:pt>
                <c:pt idx="26812">
                  <c:v>-0.47878300000000001</c:v>
                </c:pt>
                <c:pt idx="26813">
                  <c:v>-0.47753099999999998</c:v>
                </c:pt>
                <c:pt idx="26814">
                  <c:v>-0.47798099999999999</c:v>
                </c:pt>
                <c:pt idx="26815">
                  <c:v>-0.47816799999999998</c:v>
                </c:pt>
                <c:pt idx="26816">
                  <c:v>-0.479433</c:v>
                </c:pt>
                <c:pt idx="26817">
                  <c:v>-0.47831200000000001</c:v>
                </c:pt>
                <c:pt idx="26818">
                  <c:v>-0.47985</c:v>
                </c:pt>
                <c:pt idx="26819">
                  <c:v>-0.48478300000000002</c:v>
                </c:pt>
                <c:pt idx="26820">
                  <c:v>-0.48174400000000001</c:v>
                </c:pt>
                <c:pt idx="26821">
                  <c:v>-0.48017599999999999</c:v>
                </c:pt>
                <c:pt idx="26822">
                  <c:v>-0.47953299999999999</c:v>
                </c:pt>
                <c:pt idx="26823">
                  <c:v>-0.47845500000000002</c:v>
                </c:pt>
                <c:pt idx="26824">
                  <c:v>-0.47788000000000003</c:v>
                </c:pt>
                <c:pt idx="26825">
                  <c:v>-0.47733900000000001</c:v>
                </c:pt>
                <c:pt idx="26826">
                  <c:v>-0.47723300000000002</c:v>
                </c:pt>
                <c:pt idx="26827">
                  <c:v>-0.47639300000000001</c:v>
                </c:pt>
                <c:pt idx="26828">
                  <c:v>-0.47477000000000003</c:v>
                </c:pt>
                <c:pt idx="26829">
                  <c:v>-0.47373900000000002</c:v>
                </c:pt>
                <c:pt idx="26830">
                  <c:v>-0.47248499999999999</c:v>
                </c:pt>
                <c:pt idx="26831">
                  <c:v>-0.47335300000000002</c:v>
                </c:pt>
                <c:pt idx="26832">
                  <c:v>-0.47833900000000001</c:v>
                </c:pt>
                <c:pt idx="26833">
                  <c:v>-0.47712300000000002</c:v>
                </c:pt>
                <c:pt idx="26834">
                  <c:v>-0.47674699999999998</c:v>
                </c:pt>
                <c:pt idx="26835">
                  <c:v>-0.47713</c:v>
                </c:pt>
                <c:pt idx="26836">
                  <c:v>-0.47675800000000002</c:v>
                </c:pt>
                <c:pt idx="26837">
                  <c:v>-0.47512399999999999</c:v>
                </c:pt>
                <c:pt idx="26838">
                  <c:v>-0.47460400000000003</c:v>
                </c:pt>
                <c:pt idx="26839">
                  <c:v>-0.47520800000000002</c:v>
                </c:pt>
                <c:pt idx="26840">
                  <c:v>-0.47752499999999998</c:v>
                </c:pt>
                <c:pt idx="26841">
                  <c:v>-0.47824899999999998</c:v>
                </c:pt>
                <c:pt idx="26842">
                  <c:v>-0.47914000000000001</c:v>
                </c:pt>
                <c:pt idx="26843">
                  <c:v>-0.479906</c:v>
                </c:pt>
                <c:pt idx="26844">
                  <c:v>-0.47904799999999997</c:v>
                </c:pt>
                <c:pt idx="26845">
                  <c:v>-0.47951700000000003</c:v>
                </c:pt>
                <c:pt idx="26846">
                  <c:v>-0.48674899999999999</c:v>
                </c:pt>
                <c:pt idx="26847">
                  <c:v>-0.48669699999999999</c:v>
                </c:pt>
                <c:pt idx="26848">
                  <c:v>-0.48716799999999999</c:v>
                </c:pt>
                <c:pt idx="26849">
                  <c:v>-0.48797099999999999</c:v>
                </c:pt>
                <c:pt idx="26850">
                  <c:v>-0.48832799999999998</c:v>
                </c:pt>
                <c:pt idx="26851">
                  <c:v>-0.489147</c:v>
                </c:pt>
                <c:pt idx="26852">
                  <c:v>-0.48896800000000001</c:v>
                </c:pt>
                <c:pt idx="26853">
                  <c:v>-0.48934899999999998</c:v>
                </c:pt>
                <c:pt idx="26854">
                  <c:v>-0.49018200000000001</c:v>
                </c:pt>
                <c:pt idx="26855">
                  <c:v>-0.49052099999999998</c:v>
                </c:pt>
                <c:pt idx="26856">
                  <c:v>-0.490842</c:v>
                </c:pt>
                <c:pt idx="26857">
                  <c:v>-0.49179400000000001</c:v>
                </c:pt>
                <c:pt idx="26858">
                  <c:v>-0.49861699999999998</c:v>
                </c:pt>
                <c:pt idx="26859">
                  <c:v>-0.499392</c:v>
                </c:pt>
                <c:pt idx="26860">
                  <c:v>-0.49975199999999997</c:v>
                </c:pt>
                <c:pt idx="26861">
                  <c:v>-0.50060099999999996</c:v>
                </c:pt>
                <c:pt idx="26862">
                  <c:v>-0.50095299999999998</c:v>
                </c:pt>
                <c:pt idx="26863">
                  <c:v>-0.50081500000000001</c:v>
                </c:pt>
                <c:pt idx="26864">
                  <c:v>-0.50017199999999995</c:v>
                </c:pt>
                <c:pt idx="26865">
                  <c:v>-0.50002599999999997</c:v>
                </c:pt>
                <c:pt idx="26866">
                  <c:v>-0.499886</c:v>
                </c:pt>
                <c:pt idx="26867">
                  <c:v>-0.49976199999999998</c:v>
                </c:pt>
                <c:pt idx="26868">
                  <c:v>-0.49910399999999999</c:v>
                </c:pt>
                <c:pt idx="26869">
                  <c:v>-0.49997799999999998</c:v>
                </c:pt>
                <c:pt idx="26870">
                  <c:v>-0.49888399999999999</c:v>
                </c:pt>
                <c:pt idx="26871">
                  <c:v>-0.49826700000000002</c:v>
                </c:pt>
                <c:pt idx="26872">
                  <c:v>-0.49795</c:v>
                </c:pt>
                <c:pt idx="26873">
                  <c:v>-0.50383900000000004</c:v>
                </c:pt>
                <c:pt idx="26874">
                  <c:v>-0.50333899999999998</c:v>
                </c:pt>
                <c:pt idx="26875">
                  <c:v>-0.50441199999999997</c:v>
                </c:pt>
                <c:pt idx="26876">
                  <c:v>-0.49769000000000002</c:v>
                </c:pt>
                <c:pt idx="26877">
                  <c:v>-0.50323600000000002</c:v>
                </c:pt>
                <c:pt idx="26878">
                  <c:v>-0.50394300000000003</c:v>
                </c:pt>
                <c:pt idx="26879">
                  <c:v>-0.50472600000000001</c:v>
                </c:pt>
                <c:pt idx="26880">
                  <c:v>-0.50566299999999997</c:v>
                </c:pt>
                <c:pt idx="26881">
                  <c:v>-0.50610500000000003</c:v>
                </c:pt>
                <c:pt idx="26882">
                  <c:v>-0.50598299999999996</c:v>
                </c:pt>
                <c:pt idx="26883">
                  <c:v>-0.50732200000000005</c:v>
                </c:pt>
                <c:pt idx="26884">
                  <c:v>-0.50879200000000002</c:v>
                </c:pt>
                <c:pt idx="26885">
                  <c:v>-0.50921799999999995</c:v>
                </c:pt>
                <c:pt idx="26886">
                  <c:v>-0.51015500000000003</c:v>
                </c:pt>
                <c:pt idx="26887">
                  <c:v>-0.51009400000000005</c:v>
                </c:pt>
                <c:pt idx="26888">
                  <c:v>-0.51098399999999999</c:v>
                </c:pt>
                <c:pt idx="26889">
                  <c:v>-0.51190599999999997</c:v>
                </c:pt>
                <c:pt idx="26890">
                  <c:v>-0.51379699999999995</c:v>
                </c:pt>
                <c:pt idx="26891">
                  <c:v>-0.51579900000000001</c:v>
                </c:pt>
                <c:pt idx="26892">
                  <c:v>-0.516293</c:v>
                </c:pt>
                <c:pt idx="26893">
                  <c:v>-0.51675000000000004</c:v>
                </c:pt>
                <c:pt idx="26894">
                  <c:v>-0.51672499999999999</c:v>
                </c:pt>
                <c:pt idx="26895">
                  <c:v>-0.51668099999999995</c:v>
                </c:pt>
                <c:pt idx="26896">
                  <c:v>-0.51665099999999997</c:v>
                </c:pt>
                <c:pt idx="26897">
                  <c:v>-0.51661900000000005</c:v>
                </c:pt>
                <c:pt idx="26898">
                  <c:v>-0.51660499999999998</c:v>
                </c:pt>
                <c:pt idx="26899">
                  <c:v>-0.515621</c:v>
                </c:pt>
                <c:pt idx="26900">
                  <c:v>-0.51500299999999999</c:v>
                </c:pt>
                <c:pt idx="26901">
                  <c:v>-0.52051099999999995</c:v>
                </c:pt>
                <c:pt idx="26902">
                  <c:v>-0.52005599999999996</c:v>
                </c:pt>
                <c:pt idx="26903">
                  <c:v>-0.52054900000000004</c:v>
                </c:pt>
                <c:pt idx="26904">
                  <c:v>-0.52005400000000002</c:v>
                </c:pt>
                <c:pt idx="26905">
                  <c:v>-0.51906200000000002</c:v>
                </c:pt>
                <c:pt idx="26906">
                  <c:v>-0.51907199999999998</c:v>
                </c:pt>
                <c:pt idx="26907">
                  <c:v>-0.51808399999999999</c:v>
                </c:pt>
                <c:pt idx="26908">
                  <c:v>-0.51813200000000004</c:v>
                </c:pt>
                <c:pt idx="26909">
                  <c:v>-0.51869799999999999</c:v>
                </c:pt>
                <c:pt idx="26910">
                  <c:v>-0.52022800000000002</c:v>
                </c:pt>
                <c:pt idx="26911">
                  <c:v>-0.52077700000000005</c:v>
                </c:pt>
                <c:pt idx="26912">
                  <c:v>-0.52235200000000004</c:v>
                </c:pt>
                <c:pt idx="26913">
                  <c:v>-0.52400199999999997</c:v>
                </c:pt>
                <c:pt idx="26914">
                  <c:v>-0.523891</c:v>
                </c:pt>
                <c:pt idx="26915">
                  <c:v>-0.51687399999999994</c:v>
                </c:pt>
                <c:pt idx="26916">
                  <c:v>-0.52176999999999996</c:v>
                </c:pt>
                <c:pt idx="26917">
                  <c:v>-0.52036700000000002</c:v>
                </c:pt>
                <c:pt idx="26918">
                  <c:v>-0.52015800000000001</c:v>
                </c:pt>
                <c:pt idx="26919">
                  <c:v>-0.52017100000000005</c:v>
                </c:pt>
                <c:pt idx="26920">
                  <c:v>-0.51971000000000001</c:v>
                </c:pt>
                <c:pt idx="26921">
                  <c:v>-0.51935200000000004</c:v>
                </c:pt>
                <c:pt idx="26922">
                  <c:v>-0.51949100000000004</c:v>
                </c:pt>
                <c:pt idx="26923">
                  <c:v>-0.519513</c:v>
                </c:pt>
                <c:pt idx="26924">
                  <c:v>-0.51905100000000004</c:v>
                </c:pt>
                <c:pt idx="26925">
                  <c:v>-0.518737</c:v>
                </c:pt>
                <c:pt idx="26926">
                  <c:v>-0.51889600000000002</c:v>
                </c:pt>
                <c:pt idx="26927">
                  <c:v>-0.51895100000000005</c:v>
                </c:pt>
                <c:pt idx="26928">
                  <c:v>-0.51833099999999999</c:v>
                </c:pt>
                <c:pt idx="26929">
                  <c:v>-0.51777399999999996</c:v>
                </c:pt>
                <c:pt idx="26930">
                  <c:v>-0.51833700000000005</c:v>
                </c:pt>
                <c:pt idx="26931">
                  <c:v>-0.51780899999999996</c:v>
                </c:pt>
                <c:pt idx="26932">
                  <c:v>-0.51750399999999996</c:v>
                </c:pt>
                <c:pt idx="26933">
                  <c:v>-0.516988</c:v>
                </c:pt>
                <c:pt idx="26934">
                  <c:v>-0.51606099999999999</c:v>
                </c:pt>
                <c:pt idx="26935">
                  <c:v>-0.51521899999999998</c:v>
                </c:pt>
                <c:pt idx="26936">
                  <c:v>-0.51428099999999999</c:v>
                </c:pt>
                <c:pt idx="26937">
                  <c:v>-0.51372600000000002</c:v>
                </c:pt>
                <c:pt idx="26938">
                  <c:v>-0.51410299999999998</c:v>
                </c:pt>
                <c:pt idx="26939">
                  <c:v>-0.51372200000000001</c:v>
                </c:pt>
                <c:pt idx="26940">
                  <c:v>-0.51334199999999996</c:v>
                </c:pt>
                <c:pt idx="26941">
                  <c:v>-0.51283199999999995</c:v>
                </c:pt>
                <c:pt idx="26942">
                  <c:v>-0.51215599999999994</c:v>
                </c:pt>
                <c:pt idx="26943">
                  <c:v>-0.51306600000000002</c:v>
                </c:pt>
                <c:pt idx="26944">
                  <c:v>-0.51378800000000002</c:v>
                </c:pt>
                <c:pt idx="26945">
                  <c:v>-0.51387499999999997</c:v>
                </c:pt>
                <c:pt idx="26946">
                  <c:v>-0.51245600000000002</c:v>
                </c:pt>
                <c:pt idx="26947">
                  <c:v>-0.51562600000000003</c:v>
                </c:pt>
                <c:pt idx="26948">
                  <c:v>-0.51883100000000004</c:v>
                </c:pt>
                <c:pt idx="26949">
                  <c:v>-0.51731700000000003</c:v>
                </c:pt>
                <c:pt idx="26950">
                  <c:v>-0.51727100000000004</c:v>
                </c:pt>
                <c:pt idx="26951">
                  <c:v>-0.517737</c:v>
                </c:pt>
                <c:pt idx="26952">
                  <c:v>-0.51817599999999997</c:v>
                </c:pt>
                <c:pt idx="26953">
                  <c:v>-0.51634400000000003</c:v>
                </c:pt>
                <c:pt idx="26954">
                  <c:v>-0.51358700000000002</c:v>
                </c:pt>
                <c:pt idx="26955">
                  <c:v>-0.51147900000000002</c:v>
                </c:pt>
                <c:pt idx="26956">
                  <c:v>-0.51089600000000002</c:v>
                </c:pt>
                <c:pt idx="26957">
                  <c:v>-0.509355</c:v>
                </c:pt>
                <c:pt idx="26958">
                  <c:v>-0.50561800000000001</c:v>
                </c:pt>
                <c:pt idx="26959">
                  <c:v>-0.50241599999999997</c:v>
                </c:pt>
                <c:pt idx="26960">
                  <c:v>-0.50029199999999996</c:v>
                </c:pt>
                <c:pt idx="26961">
                  <c:v>-0.499442</c:v>
                </c:pt>
                <c:pt idx="26962">
                  <c:v>-0.49843900000000002</c:v>
                </c:pt>
                <c:pt idx="26963">
                  <c:v>-0.50377400000000006</c:v>
                </c:pt>
                <c:pt idx="26964">
                  <c:v>-0.50491600000000003</c:v>
                </c:pt>
                <c:pt idx="26965">
                  <c:v>-0.50485800000000003</c:v>
                </c:pt>
                <c:pt idx="26966">
                  <c:v>-0.50521799999999994</c:v>
                </c:pt>
                <c:pt idx="26967">
                  <c:v>-0.50390000000000001</c:v>
                </c:pt>
                <c:pt idx="26968">
                  <c:v>-0.50400900000000004</c:v>
                </c:pt>
                <c:pt idx="26969">
                  <c:v>-0.50367300000000004</c:v>
                </c:pt>
                <c:pt idx="26970">
                  <c:v>-0.504853</c:v>
                </c:pt>
                <c:pt idx="26971">
                  <c:v>-0.50457399999999997</c:v>
                </c:pt>
                <c:pt idx="26972">
                  <c:v>-0.50373900000000005</c:v>
                </c:pt>
                <c:pt idx="26973">
                  <c:v>-0.50137500000000002</c:v>
                </c:pt>
                <c:pt idx="26974">
                  <c:v>-0.49953199999999998</c:v>
                </c:pt>
                <c:pt idx="26975">
                  <c:v>-0.49942599999999998</c:v>
                </c:pt>
                <c:pt idx="26976">
                  <c:v>-0.50307599999999997</c:v>
                </c:pt>
                <c:pt idx="26977">
                  <c:v>-0.50257600000000002</c:v>
                </c:pt>
                <c:pt idx="26978">
                  <c:v>-0.50271900000000003</c:v>
                </c:pt>
                <c:pt idx="26979">
                  <c:v>-0.50122699999999998</c:v>
                </c:pt>
                <c:pt idx="26980">
                  <c:v>-0.499944</c:v>
                </c:pt>
                <c:pt idx="26981">
                  <c:v>-0.499172</c:v>
                </c:pt>
                <c:pt idx="26982">
                  <c:v>-0.49888199999999999</c:v>
                </c:pt>
                <c:pt idx="26983">
                  <c:v>-0.49838700000000002</c:v>
                </c:pt>
                <c:pt idx="26984">
                  <c:v>-0.49765700000000002</c:v>
                </c:pt>
                <c:pt idx="26985">
                  <c:v>-0.49697599999999997</c:v>
                </c:pt>
                <c:pt idx="26986">
                  <c:v>-0.49521300000000001</c:v>
                </c:pt>
                <c:pt idx="26987">
                  <c:v>-0.49418000000000001</c:v>
                </c:pt>
                <c:pt idx="26988">
                  <c:v>-0.49237300000000001</c:v>
                </c:pt>
                <c:pt idx="26989">
                  <c:v>-0.49172500000000002</c:v>
                </c:pt>
                <c:pt idx="26990">
                  <c:v>-0.491504</c:v>
                </c:pt>
                <c:pt idx="26991">
                  <c:v>-0.49051699999999998</c:v>
                </c:pt>
                <c:pt idx="26992">
                  <c:v>-0.492732</c:v>
                </c:pt>
                <c:pt idx="26993">
                  <c:v>-0.49760700000000002</c:v>
                </c:pt>
                <c:pt idx="26994">
                  <c:v>-0.49646800000000002</c:v>
                </c:pt>
                <c:pt idx="26995">
                  <c:v>-0.495834</c:v>
                </c:pt>
                <c:pt idx="26996">
                  <c:v>-0.49558099999999999</c:v>
                </c:pt>
                <c:pt idx="26997">
                  <c:v>-0.496031</c:v>
                </c:pt>
                <c:pt idx="26998">
                  <c:v>-0.49771399999999999</c:v>
                </c:pt>
                <c:pt idx="26999">
                  <c:v>-0.499583</c:v>
                </c:pt>
                <c:pt idx="27000">
                  <c:v>-0.49981700000000001</c:v>
                </c:pt>
                <c:pt idx="27001">
                  <c:v>-0.49928499999999998</c:v>
                </c:pt>
                <c:pt idx="27002">
                  <c:v>-0.49873400000000001</c:v>
                </c:pt>
                <c:pt idx="27003">
                  <c:v>-0.49897599999999998</c:v>
                </c:pt>
                <c:pt idx="27004">
                  <c:v>-0.50047799999999998</c:v>
                </c:pt>
                <c:pt idx="27005">
                  <c:v>-0.49977899999999997</c:v>
                </c:pt>
                <c:pt idx="27006">
                  <c:v>-0.49580099999999999</c:v>
                </c:pt>
                <c:pt idx="27007">
                  <c:v>-0.49340400000000001</c:v>
                </c:pt>
                <c:pt idx="27008">
                  <c:v>-0.49295099999999997</c:v>
                </c:pt>
                <c:pt idx="27009">
                  <c:v>-0.49077399999999999</c:v>
                </c:pt>
                <c:pt idx="27010">
                  <c:v>-0.49352800000000002</c:v>
                </c:pt>
                <c:pt idx="27011">
                  <c:v>-0.49535899999999999</c:v>
                </c:pt>
                <c:pt idx="27012">
                  <c:v>-0.49453000000000003</c:v>
                </c:pt>
                <c:pt idx="27013">
                  <c:v>-0.495147</c:v>
                </c:pt>
                <c:pt idx="27014">
                  <c:v>-0.494861</c:v>
                </c:pt>
                <c:pt idx="27015">
                  <c:v>-0.49467499999999998</c:v>
                </c:pt>
                <c:pt idx="27016">
                  <c:v>-0.494058</c:v>
                </c:pt>
                <c:pt idx="27017">
                  <c:v>-0.49250699999999997</c:v>
                </c:pt>
                <c:pt idx="27018">
                  <c:v>-0.491259</c:v>
                </c:pt>
                <c:pt idx="27019">
                  <c:v>-0.49027700000000002</c:v>
                </c:pt>
                <c:pt idx="27020">
                  <c:v>-0.48879299999999998</c:v>
                </c:pt>
                <c:pt idx="27021">
                  <c:v>-0.487425</c:v>
                </c:pt>
                <c:pt idx="27022">
                  <c:v>-0.48710999999999999</c:v>
                </c:pt>
                <c:pt idx="27023">
                  <c:v>-0.48685099999999998</c:v>
                </c:pt>
                <c:pt idx="27024">
                  <c:v>-0.48519400000000001</c:v>
                </c:pt>
                <c:pt idx="27025">
                  <c:v>-0.48498799999999997</c:v>
                </c:pt>
                <c:pt idx="27026">
                  <c:v>-0.48333900000000002</c:v>
                </c:pt>
                <c:pt idx="27027">
                  <c:v>-0.48806500000000003</c:v>
                </c:pt>
                <c:pt idx="27028">
                  <c:v>-0.489838</c:v>
                </c:pt>
                <c:pt idx="27029">
                  <c:v>-0.488591</c:v>
                </c:pt>
                <c:pt idx="27030">
                  <c:v>-0.48980600000000002</c:v>
                </c:pt>
                <c:pt idx="27031">
                  <c:v>-0.48953999999999998</c:v>
                </c:pt>
                <c:pt idx="27032">
                  <c:v>-0.489591</c:v>
                </c:pt>
                <c:pt idx="27033">
                  <c:v>-0.48949700000000002</c:v>
                </c:pt>
                <c:pt idx="27034">
                  <c:v>-0.48984</c:v>
                </c:pt>
                <c:pt idx="27035">
                  <c:v>-0.48880800000000002</c:v>
                </c:pt>
                <c:pt idx="27036">
                  <c:v>-0.48883199999999999</c:v>
                </c:pt>
                <c:pt idx="27037">
                  <c:v>-0.48804900000000001</c:v>
                </c:pt>
                <c:pt idx="27038">
                  <c:v>-0.4864</c:v>
                </c:pt>
                <c:pt idx="27039">
                  <c:v>-0.48413899999999999</c:v>
                </c:pt>
                <c:pt idx="27040">
                  <c:v>-0.48278100000000002</c:v>
                </c:pt>
                <c:pt idx="27041">
                  <c:v>-0.48069099999999998</c:v>
                </c:pt>
                <c:pt idx="27042">
                  <c:v>-0.479188</c:v>
                </c:pt>
                <c:pt idx="27043">
                  <c:v>-0.47762300000000002</c:v>
                </c:pt>
                <c:pt idx="27044">
                  <c:v>-0.475688</c:v>
                </c:pt>
                <c:pt idx="27045">
                  <c:v>-0.47474300000000003</c:v>
                </c:pt>
                <c:pt idx="27046">
                  <c:v>-0.47360600000000003</c:v>
                </c:pt>
                <c:pt idx="27047">
                  <c:v>-0.47226299999999999</c:v>
                </c:pt>
                <c:pt idx="27048">
                  <c:v>-0.470943</c:v>
                </c:pt>
                <c:pt idx="27049">
                  <c:v>-0.46969100000000003</c:v>
                </c:pt>
                <c:pt idx="27050">
                  <c:v>-0.46790399999999999</c:v>
                </c:pt>
                <c:pt idx="27051">
                  <c:v>-0.46634100000000001</c:v>
                </c:pt>
                <c:pt idx="27052">
                  <c:v>-0.463364</c:v>
                </c:pt>
                <c:pt idx="27053">
                  <c:v>-0.46846700000000002</c:v>
                </c:pt>
                <c:pt idx="27054">
                  <c:v>-0.46491399999999999</c:v>
                </c:pt>
                <c:pt idx="27055">
                  <c:v>-0.46127400000000002</c:v>
                </c:pt>
                <c:pt idx="27056">
                  <c:v>-0.46789500000000001</c:v>
                </c:pt>
                <c:pt idx="27057">
                  <c:v>-0.47012900000000002</c:v>
                </c:pt>
                <c:pt idx="27058">
                  <c:v>-0.47049999999999997</c:v>
                </c:pt>
                <c:pt idx="27059">
                  <c:v>-0.47084399999999998</c:v>
                </c:pt>
                <c:pt idx="27060">
                  <c:v>-0.46984599999999999</c:v>
                </c:pt>
                <c:pt idx="27061">
                  <c:v>-0.46947899999999998</c:v>
                </c:pt>
                <c:pt idx="27062">
                  <c:v>-0.47034399999999998</c:v>
                </c:pt>
                <c:pt idx="27063">
                  <c:v>-0.470947</c:v>
                </c:pt>
                <c:pt idx="27064">
                  <c:v>-0.47012900000000002</c:v>
                </c:pt>
                <c:pt idx="27065">
                  <c:v>-0.469858</c:v>
                </c:pt>
                <c:pt idx="27066">
                  <c:v>-0.46945999999999999</c:v>
                </c:pt>
                <c:pt idx="27067">
                  <c:v>-0.47015899999999999</c:v>
                </c:pt>
                <c:pt idx="27068">
                  <c:v>-0.47149400000000002</c:v>
                </c:pt>
                <c:pt idx="27069">
                  <c:v>-0.470694</c:v>
                </c:pt>
                <c:pt idx="27070">
                  <c:v>-0.46922700000000001</c:v>
                </c:pt>
                <c:pt idx="27071">
                  <c:v>-0.46891100000000002</c:v>
                </c:pt>
                <c:pt idx="27072">
                  <c:v>-0.468642</c:v>
                </c:pt>
                <c:pt idx="27073">
                  <c:v>-0.46660200000000002</c:v>
                </c:pt>
                <c:pt idx="27074">
                  <c:v>-0.46473199999999998</c:v>
                </c:pt>
                <c:pt idx="27075">
                  <c:v>-0.46387099999999998</c:v>
                </c:pt>
                <c:pt idx="27076">
                  <c:v>-0.46287400000000001</c:v>
                </c:pt>
                <c:pt idx="27077">
                  <c:v>-0.46145599999999998</c:v>
                </c:pt>
                <c:pt idx="27078">
                  <c:v>-0.45912500000000001</c:v>
                </c:pt>
                <c:pt idx="27079">
                  <c:v>-0.45650800000000002</c:v>
                </c:pt>
                <c:pt idx="27080">
                  <c:v>-0.45425500000000002</c:v>
                </c:pt>
                <c:pt idx="27081">
                  <c:v>-0.45192100000000002</c:v>
                </c:pt>
                <c:pt idx="27082">
                  <c:v>-0.44990799999999997</c:v>
                </c:pt>
                <c:pt idx="27083">
                  <c:v>-0.44747300000000001</c:v>
                </c:pt>
                <c:pt idx="27084">
                  <c:v>-0.44620599999999999</c:v>
                </c:pt>
                <c:pt idx="27085">
                  <c:v>-0.44802199999999998</c:v>
                </c:pt>
                <c:pt idx="27086">
                  <c:v>-0.44591900000000001</c:v>
                </c:pt>
                <c:pt idx="27087">
                  <c:v>-0.44523800000000002</c:v>
                </c:pt>
                <c:pt idx="27088">
                  <c:v>-0.44425300000000001</c:v>
                </c:pt>
                <c:pt idx="27089">
                  <c:v>-0.44207299999999999</c:v>
                </c:pt>
                <c:pt idx="27090">
                  <c:v>-0.44067499999999998</c:v>
                </c:pt>
                <c:pt idx="27091">
                  <c:v>-0.44030000000000002</c:v>
                </c:pt>
                <c:pt idx="27092">
                  <c:v>-0.44059199999999998</c:v>
                </c:pt>
                <c:pt idx="27093">
                  <c:v>-0.43969999999999998</c:v>
                </c:pt>
                <c:pt idx="27094">
                  <c:v>-0.43805300000000003</c:v>
                </c:pt>
                <c:pt idx="27095">
                  <c:v>-0.43698999999999999</c:v>
                </c:pt>
                <c:pt idx="27096">
                  <c:v>-0.43634000000000001</c:v>
                </c:pt>
                <c:pt idx="27097">
                  <c:v>-0.435645</c:v>
                </c:pt>
                <c:pt idx="27098">
                  <c:v>-0.43440699999999999</c:v>
                </c:pt>
                <c:pt idx="27099">
                  <c:v>-0.43223800000000001</c:v>
                </c:pt>
                <c:pt idx="27100">
                  <c:v>-0.43057699999999999</c:v>
                </c:pt>
                <c:pt idx="27101">
                  <c:v>-0.42889699999999997</c:v>
                </c:pt>
                <c:pt idx="27102">
                  <c:v>-0.42769000000000001</c:v>
                </c:pt>
                <c:pt idx="27103">
                  <c:v>-0.42696600000000001</c:v>
                </c:pt>
                <c:pt idx="27104">
                  <c:v>-0.42627500000000002</c:v>
                </c:pt>
                <c:pt idx="27105">
                  <c:v>-0.42509599999999997</c:v>
                </c:pt>
                <c:pt idx="27106">
                  <c:v>-0.42386699999999999</c:v>
                </c:pt>
                <c:pt idx="27107">
                  <c:v>-0.42267199999999999</c:v>
                </c:pt>
                <c:pt idx="27108">
                  <c:v>-0.42136299999999999</c:v>
                </c:pt>
                <c:pt idx="27109">
                  <c:v>-0.421265</c:v>
                </c:pt>
                <c:pt idx="27110">
                  <c:v>-0.42228100000000002</c:v>
                </c:pt>
                <c:pt idx="27111">
                  <c:v>-0.42111399999999999</c:v>
                </c:pt>
                <c:pt idx="27112">
                  <c:v>-0.42538100000000001</c:v>
                </c:pt>
                <c:pt idx="27113">
                  <c:v>-0.426871</c:v>
                </c:pt>
                <c:pt idx="27114">
                  <c:v>-0.42575000000000002</c:v>
                </c:pt>
                <c:pt idx="27115">
                  <c:v>-0.42520200000000002</c:v>
                </c:pt>
                <c:pt idx="27116">
                  <c:v>-0.423734</c:v>
                </c:pt>
                <c:pt idx="27117">
                  <c:v>-0.42210399999999998</c:v>
                </c:pt>
                <c:pt idx="27118">
                  <c:v>-0.42158099999999998</c:v>
                </c:pt>
                <c:pt idx="27119">
                  <c:v>-0.42091699999999999</c:v>
                </c:pt>
                <c:pt idx="27120">
                  <c:v>-0.41894999999999999</c:v>
                </c:pt>
                <c:pt idx="27121">
                  <c:v>-0.41695599999999999</c:v>
                </c:pt>
                <c:pt idx="27122">
                  <c:v>-0.41667300000000002</c:v>
                </c:pt>
                <c:pt idx="27123">
                  <c:v>-0.416296</c:v>
                </c:pt>
                <c:pt idx="27124">
                  <c:v>-0.414885</c:v>
                </c:pt>
                <c:pt idx="27125">
                  <c:v>-0.41343200000000002</c:v>
                </c:pt>
                <c:pt idx="27126">
                  <c:v>-0.41174100000000002</c:v>
                </c:pt>
                <c:pt idx="27127">
                  <c:v>-0.41067799999999999</c:v>
                </c:pt>
                <c:pt idx="27128">
                  <c:v>-0.40997899999999998</c:v>
                </c:pt>
                <c:pt idx="27129">
                  <c:v>-0.40893099999999999</c:v>
                </c:pt>
                <c:pt idx="27130">
                  <c:v>-0.40696300000000002</c:v>
                </c:pt>
                <c:pt idx="27131">
                  <c:v>-0.405555</c:v>
                </c:pt>
                <c:pt idx="27132">
                  <c:v>-0.40531299999999998</c:v>
                </c:pt>
                <c:pt idx="27133">
                  <c:v>-0.40433200000000002</c:v>
                </c:pt>
                <c:pt idx="27134">
                  <c:v>-0.40309</c:v>
                </c:pt>
                <c:pt idx="27135">
                  <c:v>-0.40233099999999999</c:v>
                </c:pt>
                <c:pt idx="27136">
                  <c:v>-0.40151700000000001</c:v>
                </c:pt>
                <c:pt idx="27137">
                  <c:v>-0.40072000000000002</c:v>
                </c:pt>
                <c:pt idx="27138">
                  <c:v>-0.39931499999999998</c:v>
                </c:pt>
                <c:pt idx="27139">
                  <c:v>-0.39879399999999998</c:v>
                </c:pt>
                <c:pt idx="27140">
                  <c:v>-0.40588299999999999</c:v>
                </c:pt>
                <c:pt idx="27141">
                  <c:v>-0.40751300000000001</c:v>
                </c:pt>
                <c:pt idx="27142">
                  <c:v>-0.40718100000000002</c:v>
                </c:pt>
                <c:pt idx="27143">
                  <c:v>-0.40781800000000001</c:v>
                </c:pt>
                <c:pt idx="27144">
                  <c:v>-0.40811199999999997</c:v>
                </c:pt>
                <c:pt idx="27145">
                  <c:v>-0.40725899999999998</c:v>
                </c:pt>
                <c:pt idx="27146">
                  <c:v>-0.40665800000000002</c:v>
                </c:pt>
                <c:pt idx="27147">
                  <c:v>-0.39918599999999999</c:v>
                </c:pt>
                <c:pt idx="27148">
                  <c:v>-0.40237800000000001</c:v>
                </c:pt>
                <c:pt idx="27149">
                  <c:v>-0.40297100000000002</c:v>
                </c:pt>
                <c:pt idx="27150">
                  <c:v>-0.40248600000000001</c:v>
                </c:pt>
                <c:pt idx="27151">
                  <c:v>-0.40312700000000001</c:v>
                </c:pt>
                <c:pt idx="27152">
                  <c:v>-0.40155999999999997</c:v>
                </c:pt>
                <c:pt idx="27153">
                  <c:v>-0.40142299999999997</c:v>
                </c:pt>
                <c:pt idx="27154">
                  <c:v>-0.40259099999999998</c:v>
                </c:pt>
                <c:pt idx="27155">
                  <c:v>-0.40158500000000003</c:v>
                </c:pt>
                <c:pt idx="27156">
                  <c:v>-0.39976</c:v>
                </c:pt>
                <c:pt idx="27157">
                  <c:v>-0.39989400000000003</c:v>
                </c:pt>
                <c:pt idx="27158">
                  <c:v>-0.40046399999999999</c:v>
                </c:pt>
                <c:pt idx="27159">
                  <c:v>-0.40054600000000001</c:v>
                </c:pt>
                <c:pt idx="27160">
                  <c:v>-0.39926699999999998</c:v>
                </c:pt>
                <c:pt idx="27161">
                  <c:v>-0.398364</c:v>
                </c:pt>
                <c:pt idx="27162">
                  <c:v>-0.39766200000000002</c:v>
                </c:pt>
                <c:pt idx="27163">
                  <c:v>-0.40027499999999999</c:v>
                </c:pt>
                <c:pt idx="27164">
                  <c:v>-0.402864</c:v>
                </c:pt>
                <c:pt idx="27165">
                  <c:v>-0.40082800000000002</c:v>
                </c:pt>
                <c:pt idx="27166">
                  <c:v>-0.40010000000000001</c:v>
                </c:pt>
                <c:pt idx="27167">
                  <c:v>-0.39918199999999998</c:v>
                </c:pt>
                <c:pt idx="27168">
                  <c:v>-0.39810899999999999</c:v>
                </c:pt>
                <c:pt idx="27169">
                  <c:v>-0.39757500000000001</c:v>
                </c:pt>
                <c:pt idx="27170">
                  <c:v>-0.39657999999999999</c:v>
                </c:pt>
                <c:pt idx="27171">
                  <c:v>-0.394816</c:v>
                </c:pt>
                <c:pt idx="27172">
                  <c:v>-0.39327600000000001</c:v>
                </c:pt>
                <c:pt idx="27173">
                  <c:v>-0.392426</c:v>
                </c:pt>
                <c:pt idx="27174">
                  <c:v>-0.39138600000000001</c:v>
                </c:pt>
                <c:pt idx="27175">
                  <c:v>-0.38941999999999999</c:v>
                </c:pt>
                <c:pt idx="27176">
                  <c:v>-0.38814700000000002</c:v>
                </c:pt>
                <c:pt idx="27177">
                  <c:v>-0.38626199999999999</c:v>
                </c:pt>
                <c:pt idx="27178">
                  <c:v>-0.38564999999999999</c:v>
                </c:pt>
                <c:pt idx="27179">
                  <c:v>-0.38393300000000002</c:v>
                </c:pt>
                <c:pt idx="27180">
                  <c:v>-0.38240299999999999</c:v>
                </c:pt>
                <c:pt idx="27181">
                  <c:v>-0.38000099999999998</c:v>
                </c:pt>
                <c:pt idx="27182">
                  <c:v>-0.37900899999999998</c:v>
                </c:pt>
                <c:pt idx="27183">
                  <c:v>-0.38318099999999999</c:v>
                </c:pt>
                <c:pt idx="27184">
                  <c:v>-0.38177699999999998</c:v>
                </c:pt>
                <c:pt idx="27185">
                  <c:v>-0.38178299999999998</c:v>
                </c:pt>
                <c:pt idx="27186">
                  <c:v>-0.38013000000000002</c:v>
                </c:pt>
                <c:pt idx="27187">
                  <c:v>-0.37862800000000002</c:v>
                </c:pt>
                <c:pt idx="27188">
                  <c:v>-0.37657400000000002</c:v>
                </c:pt>
                <c:pt idx="27189">
                  <c:v>-0.37468499999999999</c:v>
                </c:pt>
                <c:pt idx="27190">
                  <c:v>-0.37372300000000003</c:v>
                </c:pt>
                <c:pt idx="27191">
                  <c:v>-0.37222499999999997</c:v>
                </c:pt>
                <c:pt idx="27192">
                  <c:v>-0.37077300000000002</c:v>
                </c:pt>
                <c:pt idx="27193">
                  <c:v>-0.36936400000000003</c:v>
                </c:pt>
                <c:pt idx="27194">
                  <c:v>-0.36780299999999999</c:v>
                </c:pt>
                <c:pt idx="27195">
                  <c:v>-0.36623299999999998</c:v>
                </c:pt>
                <c:pt idx="27196">
                  <c:v>-0.37029699999999999</c:v>
                </c:pt>
                <c:pt idx="27197">
                  <c:v>-0.369201</c:v>
                </c:pt>
                <c:pt idx="27198">
                  <c:v>-0.36879000000000001</c:v>
                </c:pt>
                <c:pt idx="27199">
                  <c:v>-0.36639100000000002</c:v>
                </c:pt>
                <c:pt idx="27200">
                  <c:v>-0.36560900000000002</c:v>
                </c:pt>
                <c:pt idx="27201">
                  <c:v>-0.36534100000000003</c:v>
                </c:pt>
                <c:pt idx="27202">
                  <c:v>-0.36710900000000002</c:v>
                </c:pt>
                <c:pt idx="27203">
                  <c:v>-0.36927900000000002</c:v>
                </c:pt>
                <c:pt idx="27204">
                  <c:v>-0.37090899999999999</c:v>
                </c:pt>
                <c:pt idx="27205">
                  <c:v>-0.37156400000000001</c:v>
                </c:pt>
                <c:pt idx="27206">
                  <c:v>-0.37172100000000002</c:v>
                </c:pt>
                <c:pt idx="27207">
                  <c:v>-0.37087199999999998</c:v>
                </c:pt>
                <c:pt idx="27208">
                  <c:v>-0.36960399999999999</c:v>
                </c:pt>
                <c:pt idx="27209">
                  <c:v>-0.370313</c:v>
                </c:pt>
                <c:pt idx="27210">
                  <c:v>-0.37379200000000001</c:v>
                </c:pt>
                <c:pt idx="27211">
                  <c:v>-0.37121500000000002</c:v>
                </c:pt>
                <c:pt idx="27212">
                  <c:v>-0.36961100000000002</c:v>
                </c:pt>
                <c:pt idx="27213">
                  <c:v>-0.36723800000000001</c:v>
                </c:pt>
                <c:pt idx="27214">
                  <c:v>-0.36466700000000002</c:v>
                </c:pt>
                <c:pt idx="27215">
                  <c:v>-0.36288999999999999</c:v>
                </c:pt>
                <c:pt idx="27216">
                  <c:v>-0.36028700000000002</c:v>
                </c:pt>
                <c:pt idx="27217">
                  <c:v>-0.35852899999999999</c:v>
                </c:pt>
                <c:pt idx="27218">
                  <c:v>-0.35597000000000001</c:v>
                </c:pt>
                <c:pt idx="27219">
                  <c:v>-0.354188</c:v>
                </c:pt>
                <c:pt idx="27220">
                  <c:v>-0.35178700000000002</c:v>
                </c:pt>
                <c:pt idx="27221">
                  <c:v>-0.35048800000000002</c:v>
                </c:pt>
                <c:pt idx="27222">
                  <c:v>-0.35087099999999999</c:v>
                </c:pt>
                <c:pt idx="27223">
                  <c:v>-0.35449199999999997</c:v>
                </c:pt>
                <c:pt idx="27224">
                  <c:v>-0.352246</c:v>
                </c:pt>
                <c:pt idx="27225">
                  <c:v>-0.35156599999999999</c:v>
                </c:pt>
                <c:pt idx="27226">
                  <c:v>-0.35105199999999998</c:v>
                </c:pt>
                <c:pt idx="27227">
                  <c:v>-0.35030299999999998</c:v>
                </c:pt>
                <c:pt idx="27228">
                  <c:v>-0.34948200000000001</c:v>
                </c:pt>
                <c:pt idx="27229">
                  <c:v>-0.34857300000000002</c:v>
                </c:pt>
                <c:pt idx="27230">
                  <c:v>-0.346003</c:v>
                </c:pt>
                <c:pt idx="27231">
                  <c:v>-0.34421000000000002</c:v>
                </c:pt>
                <c:pt idx="27232">
                  <c:v>-0.34281400000000001</c:v>
                </c:pt>
                <c:pt idx="27233">
                  <c:v>-0.34124399999999999</c:v>
                </c:pt>
                <c:pt idx="27234">
                  <c:v>-0.33986300000000003</c:v>
                </c:pt>
                <c:pt idx="27235">
                  <c:v>-0.33799899999999999</c:v>
                </c:pt>
                <c:pt idx="27236">
                  <c:v>-0.336642</c:v>
                </c:pt>
                <c:pt idx="27237">
                  <c:v>-0.33497100000000002</c:v>
                </c:pt>
                <c:pt idx="27238">
                  <c:v>-0.332704</c:v>
                </c:pt>
                <c:pt idx="27239">
                  <c:v>-0.33448499999999998</c:v>
                </c:pt>
                <c:pt idx="27240">
                  <c:v>-0.33398299999999997</c:v>
                </c:pt>
                <c:pt idx="27241">
                  <c:v>-0.33144099999999999</c:v>
                </c:pt>
                <c:pt idx="27242">
                  <c:v>-0.32970899999999997</c:v>
                </c:pt>
                <c:pt idx="27243">
                  <c:v>-0.32735199999999998</c:v>
                </c:pt>
                <c:pt idx="27244">
                  <c:v>-0.32517800000000002</c:v>
                </c:pt>
                <c:pt idx="27245">
                  <c:v>-0.32454300000000003</c:v>
                </c:pt>
                <c:pt idx="27246">
                  <c:v>-0.32432699999999998</c:v>
                </c:pt>
                <c:pt idx="27247">
                  <c:v>-0.323048</c:v>
                </c:pt>
                <c:pt idx="27248">
                  <c:v>-0.32206499999999999</c:v>
                </c:pt>
                <c:pt idx="27249">
                  <c:v>-0.32219300000000001</c:v>
                </c:pt>
                <c:pt idx="27250">
                  <c:v>-0.32239600000000002</c:v>
                </c:pt>
                <c:pt idx="27251">
                  <c:v>-0.3221</c:v>
                </c:pt>
                <c:pt idx="27252">
                  <c:v>-0.32077699999999998</c:v>
                </c:pt>
                <c:pt idx="27253">
                  <c:v>-0.32099299999999997</c:v>
                </c:pt>
                <c:pt idx="27254">
                  <c:v>-0.32006800000000002</c:v>
                </c:pt>
                <c:pt idx="27255">
                  <c:v>-0.31884600000000002</c:v>
                </c:pt>
                <c:pt idx="27256">
                  <c:v>-0.31854100000000002</c:v>
                </c:pt>
                <c:pt idx="27257">
                  <c:v>-0.32036199999999998</c:v>
                </c:pt>
                <c:pt idx="27258">
                  <c:v>-0.32562400000000002</c:v>
                </c:pt>
                <c:pt idx="27259">
                  <c:v>-0.32435999999999998</c:v>
                </c:pt>
                <c:pt idx="27260">
                  <c:v>-0.32345099999999999</c:v>
                </c:pt>
                <c:pt idx="27261">
                  <c:v>-0.32310299999999997</c:v>
                </c:pt>
                <c:pt idx="27262">
                  <c:v>-0.32226399999999999</c:v>
                </c:pt>
                <c:pt idx="27263">
                  <c:v>-0.32144099999999998</c:v>
                </c:pt>
                <c:pt idx="27264">
                  <c:v>-0.32096200000000003</c:v>
                </c:pt>
                <c:pt idx="27265">
                  <c:v>-0.32030700000000001</c:v>
                </c:pt>
                <c:pt idx="27266">
                  <c:v>-0.31872800000000001</c:v>
                </c:pt>
                <c:pt idx="27267">
                  <c:v>-0.31639299999999998</c:v>
                </c:pt>
                <c:pt idx="27268">
                  <c:v>-0.31312699999999999</c:v>
                </c:pt>
                <c:pt idx="27269">
                  <c:v>-0.30998700000000001</c:v>
                </c:pt>
                <c:pt idx="27270">
                  <c:v>-0.30765799999999999</c:v>
                </c:pt>
                <c:pt idx="27271">
                  <c:v>-0.30457200000000001</c:v>
                </c:pt>
                <c:pt idx="27272">
                  <c:v>-0.30150199999999999</c:v>
                </c:pt>
                <c:pt idx="27273">
                  <c:v>-0.29906199999999999</c:v>
                </c:pt>
                <c:pt idx="27274">
                  <c:v>-0.29691600000000001</c:v>
                </c:pt>
                <c:pt idx="27275">
                  <c:v>-0.294049</c:v>
                </c:pt>
                <c:pt idx="27276">
                  <c:v>-0.297653</c:v>
                </c:pt>
                <c:pt idx="27277">
                  <c:v>-0.29631999999999997</c:v>
                </c:pt>
                <c:pt idx="27278">
                  <c:v>-0.29539300000000002</c:v>
                </c:pt>
                <c:pt idx="27279">
                  <c:v>-0.29616300000000001</c:v>
                </c:pt>
                <c:pt idx="27280">
                  <c:v>-0.29639100000000002</c:v>
                </c:pt>
                <c:pt idx="27281">
                  <c:v>-0.29557800000000001</c:v>
                </c:pt>
                <c:pt idx="27282">
                  <c:v>-0.295545</c:v>
                </c:pt>
                <c:pt idx="27283">
                  <c:v>-0.29730299999999998</c:v>
                </c:pt>
                <c:pt idx="27284">
                  <c:v>-0.29733599999999999</c:v>
                </c:pt>
                <c:pt idx="27285">
                  <c:v>-0.29699999999999999</c:v>
                </c:pt>
                <c:pt idx="27286">
                  <c:v>-0.297037</c:v>
                </c:pt>
                <c:pt idx="27287">
                  <c:v>-0.29855599999999999</c:v>
                </c:pt>
                <c:pt idx="27288">
                  <c:v>-0.30051</c:v>
                </c:pt>
                <c:pt idx="27289">
                  <c:v>-0.30279899999999998</c:v>
                </c:pt>
                <c:pt idx="27290">
                  <c:v>-0.30393599999999998</c:v>
                </c:pt>
                <c:pt idx="27291">
                  <c:v>-0.30392200000000003</c:v>
                </c:pt>
                <c:pt idx="27292">
                  <c:v>-0.30315700000000001</c:v>
                </c:pt>
                <c:pt idx="27293">
                  <c:v>-0.30671700000000002</c:v>
                </c:pt>
                <c:pt idx="27294">
                  <c:v>-0.30843999999999999</c:v>
                </c:pt>
                <c:pt idx="27295">
                  <c:v>-0.30518099999999998</c:v>
                </c:pt>
                <c:pt idx="27296">
                  <c:v>-0.30326500000000001</c:v>
                </c:pt>
                <c:pt idx="27297">
                  <c:v>-0.30163400000000001</c:v>
                </c:pt>
                <c:pt idx="27298">
                  <c:v>-0.30068899999999998</c:v>
                </c:pt>
                <c:pt idx="27299">
                  <c:v>-0.299678</c:v>
                </c:pt>
                <c:pt idx="27300">
                  <c:v>-0.29977799999999999</c:v>
                </c:pt>
                <c:pt idx="27301">
                  <c:v>-0.29854399999999998</c:v>
                </c:pt>
                <c:pt idx="27302">
                  <c:v>-0.298821</c:v>
                </c:pt>
                <c:pt idx="27303">
                  <c:v>-0.29898599999999997</c:v>
                </c:pt>
                <c:pt idx="27304">
                  <c:v>-0.30047400000000002</c:v>
                </c:pt>
                <c:pt idx="27305">
                  <c:v>-0.30128700000000003</c:v>
                </c:pt>
                <c:pt idx="27306">
                  <c:v>-0.30134699999999998</c:v>
                </c:pt>
                <c:pt idx="27307">
                  <c:v>-0.30240800000000001</c:v>
                </c:pt>
                <c:pt idx="27308">
                  <c:v>-0.30306</c:v>
                </c:pt>
                <c:pt idx="27309">
                  <c:v>-0.30313800000000002</c:v>
                </c:pt>
                <c:pt idx="27310">
                  <c:v>-0.308784</c:v>
                </c:pt>
                <c:pt idx="27311">
                  <c:v>-0.30866900000000003</c:v>
                </c:pt>
                <c:pt idx="27312">
                  <c:v>-0.30877700000000002</c:v>
                </c:pt>
                <c:pt idx="27313">
                  <c:v>-0.30877199999999999</c:v>
                </c:pt>
                <c:pt idx="27314">
                  <c:v>-0.308832</c:v>
                </c:pt>
                <c:pt idx="27315">
                  <c:v>-0.309452</c:v>
                </c:pt>
                <c:pt idx="27316">
                  <c:v>-0.31044699999999997</c:v>
                </c:pt>
                <c:pt idx="27317">
                  <c:v>-0.310805</c:v>
                </c:pt>
                <c:pt idx="27318">
                  <c:v>-0.31075199999999997</c:v>
                </c:pt>
                <c:pt idx="27319">
                  <c:v>-0.31069400000000003</c:v>
                </c:pt>
                <c:pt idx="27320">
                  <c:v>-0.31076900000000002</c:v>
                </c:pt>
                <c:pt idx="27321">
                  <c:v>-0.31121199999999999</c:v>
                </c:pt>
                <c:pt idx="27322">
                  <c:v>-0.31187700000000002</c:v>
                </c:pt>
                <c:pt idx="27323">
                  <c:v>-0.312413</c:v>
                </c:pt>
                <c:pt idx="27324">
                  <c:v>-0.31282599999999999</c:v>
                </c:pt>
                <c:pt idx="27325">
                  <c:v>-0.31255300000000003</c:v>
                </c:pt>
                <c:pt idx="27326">
                  <c:v>-0.31398599999999999</c:v>
                </c:pt>
                <c:pt idx="27327">
                  <c:v>-0.31809599999999999</c:v>
                </c:pt>
                <c:pt idx="27328">
                  <c:v>-0.31710700000000003</c:v>
                </c:pt>
                <c:pt idx="27329">
                  <c:v>-0.31586999999999998</c:v>
                </c:pt>
                <c:pt idx="27330">
                  <c:v>-0.31391400000000003</c:v>
                </c:pt>
                <c:pt idx="27331">
                  <c:v>-0.31278499999999998</c:v>
                </c:pt>
                <c:pt idx="27332">
                  <c:v>-0.31027100000000002</c:v>
                </c:pt>
                <c:pt idx="27333">
                  <c:v>-0.30691499999999999</c:v>
                </c:pt>
                <c:pt idx="27334">
                  <c:v>-0.30532999999999999</c:v>
                </c:pt>
                <c:pt idx="27335">
                  <c:v>-0.30433199999999999</c:v>
                </c:pt>
                <c:pt idx="27336">
                  <c:v>-0.302012</c:v>
                </c:pt>
                <c:pt idx="27337">
                  <c:v>-0.300485</c:v>
                </c:pt>
                <c:pt idx="27338">
                  <c:v>-0.30010700000000001</c:v>
                </c:pt>
                <c:pt idx="27339">
                  <c:v>-0.299896</c:v>
                </c:pt>
                <c:pt idx="27340">
                  <c:v>-0.29922900000000002</c:v>
                </c:pt>
                <c:pt idx="27341">
                  <c:v>-0.29873</c:v>
                </c:pt>
                <c:pt idx="27342">
                  <c:v>-0.29809099999999999</c:v>
                </c:pt>
                <c:pt idx="27343">
                  <c:v>-0.29744799999999999</c:v>
                </c:pt>
                <c:pt idx="27344">
                  <c:v>-0.29553400000000002</c:v>
                </c:pt>
                <c:pt idx="27345">
                  <c:v>-0.29825200000000002</c:v>
                </c:pt>
                <c:pt idx="27346">
                  <c:v>-0.30029299999999998</c:v>
                </c:pt>
                <c:pt idx="27347">
                  <c:v>-0.29330600000000001</c:v>
                </c:pt>
                <c:pt idx="27348">
                  <c:v>-0.29330000000000001</c:v>
                </c:pt>
                <c:pt idx="27349">
                  <c:v>-0.29438599999999998</c:v>
                </c:pt>
                <c:pt idx="27350">
                  <c:v>-0.29173900000000003</c:v>
                </c:pt>
                <c:pt idx="27351">
                  <c:v>-0.289995</c:v>
                </c:pt>
                <c:pt idx="27352">
                  <c:v>-0.28795399999999999</c:v>
                </c:pt>
                <c:pt idx="27353">
                  <c:v>-0.286138</c:v>
                </c:pt>
                <c:pt idx="27354">
                  <c:v>-0.28341</c:v>
                </c:pt>
                <c:pt idx="27355">
                  <c:v>-0.28099800000000003</c:v>
                </c:pt>
                <c:pt idx="27356">
                  <c:v>-0.279003</c:v>
                </c:pt>
                <c:pt idx="27357">
                  <c:v>-0.277443</c:v>
                </c:pt>
                <c:pt idx="27358">
                  <c:v>-0.27501900000000001</c:v>
                </c:pt>
                <c:pt idx="27359">
                  <c:v>-0.27201999999999998</c:v>
                </c:pt>
                <c:pt idx="27360">
                  <c:v>-0.27028200000000002</c:v>
                </c:pt>
                <c:pt idx="27361">
                  <c:v>-0.26827499999999999</c:v>
                </c:pt>
                <c:pt idx="27362">
                  <c:v>-0.267235</c:v>
                </c:pt>
                <c:pt idx="27363">
                  <c:v>-0.26591199999999998</c:v>
                </c:pt>
                <c:pt idx="27364">
                  <c:v>-0.26575100000000001</c:v>
                </c:pt>
                <c:pt idx="27365">
                  <c:v>-0.26636399999999999</c:v>
                </c:pt>
                <c:pt idx="27366">
                  <c:v>-0.265733</c:v>
                </c:pt>
                <c:pt idx="27367">
                  <c:v>-0.26382800000000001</c:v>
                </c:pt>
                <c:pt idx="27368">
                  <c:v>-0.26819100000000001</c:v>
                </c:pt>
                <c:pt idx="27369">
                  <c:v>-0.27148899999999998</c:v>
                </c:pt>
                <c:pt idx="27370">
                  <c:v>-0.270625</c:v>
                </c:pt>
                <c:pt idx="27371">
                  <c:v>-0.27049099999999998</c:v>
                </c:pt>
                <c:pt idx="27372">
                  <c:v>-0.27094600000000002</c:v>
                </c:pt>
                <c:pt idx="27373">
                  <c:v>-0.270955</c:v>
                </c:pt>
                <c:pt idx="27374">
                  <c:v>-0.26921299999999998</c:v>
                </c:pt>
                <c:pt idx="27375">
                  <c:v>-0.26783000000000001</c:v>
                </c:pt>
                <c:pt idx="27376">
                  <c:v>-0.26652300000000001</c:v>
                </c:pt>
                <c:pt idx="27377">
                  <c:v>-0.26577600000000001</c:v>
                </c:pt>
                <c:pt idx="27378">
                  <c:v>-0.26565899999999998</c:v>
                </c:pt>
                <c:pt idx="27379">
                  <c:v>-0.26502700000000001</c:v>
                </c:pt>
                <c:pt idx="27380">
                  <c:v>-0.26385900000000001</c:v>
                </c:pt>
                <c:pt idx="27381">
                  <c:v>-0.262847</c:v>
                </c:pt>
                <c:pt idx="27382">
                  <c:v>-0.26133800000000001</c:v>
                </c:pt>
                <c:pt idx="27383">
                  <c:v>-0.26132</c:v>
                </c:pt>
                <c:pt idx="27384">
                  <c:v>-0.26009199999999999</c:v>
                </c:pt>
                <c:pt idx="27385">
                  <c:v>-0.258876</c:v>
                </c:pt>
                <c:pt idx="27386">
                  <c:v>-0.256853</c:v>
                </c:pt>
                <c:pt idx="27387">
                  <c:v>-0.25723200000000002</c:v>
                </c:pt>
                <c:pt idx="27388">
                  <c:v>-0.25828899999999999</c:v>
                </c:pt>
                <c:pt idx="27389">
                  <c:v>-0.258127</c:v>
                </c:pt>
                <c:pt idx="27390">
                  <c:v>-0.25720100000000001</c:v>
                </c:pt>
                <c:pt idx="27391">
                  <c:v>-0.25740099999999999</c:v>
                </c:pt>
                <c:pt idx="27392">
                  <c:v>-0.25539099999999998</c:v>
                </c:pt>
                <c:pt idx="27393">
                  <c:v>-0.25014700000000001</c:v>
                </c:pt>
                <c:pt idx="27394">
                  <c:v>-0.25607000000000002</c:v>
                </c:pt>
                <c:pt idx="27395">
                  <c:v>-0.25560300000000002</c:v>
                </c:pt>
                <c:pt idx="27396">
                  <c:v>-0.25632500000000003</c:v>
                </c:pt>
                <c:pt idx="27397">
                  <c:v>-0.25583099999999998</c:v>
                </c:pt>
                <c:pt idx="27398">
                  <c:v>-0.25490099999999999</c:v>
                </c:pt>
                <c:pt idx="27399">
                  <c:v>-0.25419000000000003</c:v>
                </c:pt>
                <c:pt idx="27400">
                  <c:v>-0.25625399999999998</c:v>
                </c:pt>
                <c:pt idx="27401">
                  <c:v>-0.25531399999999999</c:v>
                </c:pt>
                <c:pt idx="27402">
                  <c:v>-0.25541799999999998</c:v>
                </c:pt>
                <c:pt idx="27403">
                  <c:v>-0.255519</c:v>
                </c:pt>
                <c:pt idx="27404">
                  <c:v>-0.255106</c:v>
                </c:pt>
                <c:pt idx="27405">
                  <c:v>-0.25518999999999997</c:v>
                </c:pt>
                <c:pt idx="27406">
                  <c:v>-0.254778</c:v>
                </c:pt>
                <c:pt idx="27407">
                  <c:v>-0.25519599999999998</c:v>
                </c:pt>
                <c:pt idx="27408">
                  <c:v>-0.25635799999999997</c:v>
                </c:pt>
                <c:pt idx="27409">
                  <c:v>-0.25597799999999998</c:v>
                </c:pt>
                <c:pt idx="27410">
                  <c:v>-0.256855</c:v>
                </c:pt>
                <c:pt idx="27411">
                  <c:v>-0.25712800000000002</c:v>
                </c:pt>
                <c:pt idx="27412">
                  <c:v>-0.257189</c:v>
                </c:pt>
                <c:pt idx="27413">
                  <c:v>-0.25679099999999999</c:v>
                </c:pt>
                <c:pt idx="27414">
                  <c:v>-0.25704500000000002</c:v>
                </c:pt>
                <c:pt idx="27415">
                  <c:v>-0.25779800000000003</c:v>
                </c:pt>
                <c:pt idx="27416">
                  <c:v>-0.25746999999999998</c:v>
                </c:pt>
                <c:pt idx="27417">
                  <c:v>-0.25778899999999999</c:v>
                </c:pt>
                <c:pt idx="27418">
                  <c:v>-0.25764599999999999</c:v>
                </c:pt>
                <c:pt idx="27419">
                  <c:v>-0.25789800000000002</c:v>
                </c:pt>
                <c:pt idx="27420">
                  <c:v>-0.259826</c:v>
                </c:pt>
                <c:pt idx="27421">
                  <c:v>-0.26107200000000003</c:v>
                </c:pt>
                <c:pt idx="27422">
                  <c:v>-0.26114999999999999</c:v>
                </c:pt>
                <c:pt idx="27423">
                  <c:v>-0.26138</c:v>
                </c:pt>
                <c:pt idx="27424">
                  <c:v>-0.26229400000000003</c:v>
                </c:pt>
                <c:pt idx="27425">
                  <c:v>-0.26297199999999998</c:v>
                </c:pt>
                <c:pt idx="27426">
                  <c:v>-0.26251400000000003</c:v>
                </c:pt>
                <c:pt idx="27427">
                  <c:v>-0.26130399999999998</c:v>
                </c:pt>
                <c:pt idx="27428">
                  <c:v>-0.259857</c:v>
                </c:pt>
                <c:pt idx="27429">
                  <c:v>-0.25843500000000003</c:v>
                </c:pt>
                <c:pt idx="27430">
                  <c:v>-0.25707799999999997</c:v>
                </c:pt>
                <c:pt idx="27431">
                  <c:v>-0.25543900000000003</c:v>
                </c:pt>
                <c:pt idx="27432">
                  <c:v>-0.25375999999999999</c:v>
                </c:pt>
                <c:pt idx="27433">
                  <c:v>-0.25298700000000002</c:v>
                </c:pt>
                <c:pt idx="27434">
                  <c:v>-0.25191599999999997</c:v>
                </c:pt>
                <c:pt idx="27435">
                  <c:v>-0.25046800000000002</c:v>
                </c:pt>
                <c:pt idx="27436">
                  <c:v>-0.24906400000000001</c:v>
                </c:pt>
                <c:pt idx="27437">
                  <c:v>-0.24768899999999999</c:v>
                </c:pt>
                <c:pt idx="27438">
                  <c:v>-0.24618000000000001</c:v>
                </c:pt>
                <c:pt idx="27439">
                  <c:v>-0.24743699999999999</c:v>
                </c:pt>
                <c:pt idx="27440">
                  <c:v>-0.25347700000000001</c:v>
                </c:pt>
                <c:pt idx="27441">
                  <c:v>-0.25208199999999997</c:v>
                </c:pt>
                <c:pt idx="27442">
                  <c:v>-0.25231500000000001</c:v>
                </c:pt>
                <c:pt idx="27443">
                  <c:v>-0.25183499999999998</c:v>
                </c:pt>
                <c:pt idx="27444">
                  <c:v>-0.251444</c:v>
                </c:pt>
                <c:pt idx="27445">
                  <c:v>-0.251029</c:v>
                </c:pt>
                <c:pt idx="27446">
                  <c:v>-0.250635</c:v>
                </c:pt>
                <c:pt idx="27447">
                  <c:v>-0.251222</c:v>
                </c:pt>
                <c:pt idx="27448">
                  <c:v>-0.25083299999999997</c:v>
                </c:pt>
                <c:pt idx="27449">
                  <c:v>-0.25091200000000002</c:v>
                </c:pt>
                <c:pt idx="27450">
                  <c:v>-0.25060500000000002</c:v>
                </c:pt>
                <c:pt idx="27451">
                  <c:v>-0.249221</c:v>
                </c:pt>
                <c:pt idx="27452">
                  <c:v>-0.24882799999999999</c:v>
                </c:pt>
                <c:pt idx="27453">
                  <c:v>-0.247507</c:v>
                </c:pt>
                <c:pt idx="27454">
                  <c:v>-0.24673600000000001</c:v>
                </c:pt>
                <c:pt idx="27455">
                  <c:v>-0.24402699999999999</c:v>
                </c:pt>
                <c:pt idx="27456">
                  <c:v>-0.242814</c:v>
                </c:pt>
                <c:pt idx="27457">
                  <c:v>-0.24230699999999999</c:v>
                </c:pt>
                <c:pt idx="27458">
                  <c:v>-0.24353900000000001</c:v>
                </c:pt>
                <c:pt idx="27459">
                  <c:v>-0.24509400000000001</c:v>
                </c:pt>
                <c:pt idx="27460">
                  <c:v>-0.244225</c:v>
                </c:pt>
                <c:pt idx="27461">
                  <c:v>-0.242812</c:v>
                </c:pt>
                <c:pt idx="27462">
                  <c:v>-0.24119399999999999</c:v>
                </c:pt>
                <c:pt idx="27463">
                  <c:v>-0.23919699999999999</c:v>
                </c:pt>
                <c:pt idx="27464">
                  <c:v>-0.23824600000000001</c:v>
                </c:pt>
                <c:pt idx="27465">
                  <c:v>-0.23666999999999999</c:v>
                </c:pt>
                <c:pt idx="27466">
                  <c:v>-0.23569799999999999</c:v>
                </c:pt>
                <c:pt idx="27467">
                  <c:v>-0.23592399999999999</c:v>
                </c:pt>
                <c:pt idx="27468">
                  <c:v>-0.235593</c:v>
                </c:pt>
                <c:pt idx="27469">
                  <c:v>-0.23447000000000001</c:v>
                </c:pt>
                <c:pt idx="27470">
                  <c:v>-0.23908499999999999</c:v>
                </c:pt>
                <c:pt idx="27471">
                  <c:v>-0.24165300000000001</c:v>
                </c:pt>
                <c:pt idx="27472">
                  <c:v>-0.24010200000000001</c:v>
                </c:pt>
                <c:pt idx="27473">
                  <c:v>-0.23947499999999999</c:v>
                </c:pt>
                <c:pt idx="27474">
                  <c:v>-0.23891999999999999</c:v>
                </c:pt>
                <c:pt idx="27475">
                  <c:v>-0.23857400000000001</c:v>
                </c:pt>
                <c:pt idx="27476">
                  <c:v>-0.23722499999999999</c:v>
                </c:pt>
                <c:pt idx="27477">
                  <c:v>-0.237201</c:v>
                </c:pt>
                <c:pt idx="27478">
                  <c:v>-0.23835600000000001</c:v>
                </c:pt>
                <c:pt idx="27479">
                  <c:v>-0.23780299999999999</c:v>
                </c:pt>
                <c:pt idx="27480">
                  <c:v>-0.237709</c:v>
                </c:pt>
                <c:pt idx="27481">
                  <c:v>-0.23838200000000001</c:v>
                </c:pt>
                <c:pt idx="27482">
                  <c:v>-0.23863100000000001</c:v>
                </c:pt>
                <c:pt idx="27483">
                  <c:v>-0.238623</c:v>
                </c:pt>
                <c:pt idx="27484">
                  <c:v>-0.242869</c:v>
                </c:pt>
                <c:pt idx="27485">
                  <c:v>-0.24812000000000001</c:v>
                </c:pt>
                <c:pt idx="27486">
                  <c:v>-0.24726899999999999</c:v>
                </c:pt>
                <c:pt idx="27487">
                  <c:v>-0.24735199999999999</c:v>
                </c:pt>
                <c:pt idx="27488">
                  <c:v>-0.24793200000000001</c:v>
                </c:pt>
                <c:pt idx="27489">
                  <c:v>-0.24948100000000001</c:v>
                </c:pt>
                <c:pt idx="27490">
                  <c:v>-0.25128200000000001</c:v>
                </c:pt>
                <c:pt idx="27491">
                  <c:v>-0.253056</c:v>
                </c:pt>
                <c:pt idx="27492">
                  <c:v>-0.25369900000000001</c:v>
                </c:pt>
                <c:pt idx="27493">
                  <c:v>-0.25286999999999998</c:v>
                </c:pt>
                <c:pt idx="27494">
                  <c:v>-0.25314999999999999</c:v>
                </c:pt>
                <c:pt idx="27495">
                  <c:v>-0.25377899999999998</c:v>
                </c:pt>
                <c:pt idx="27496">
                  <c:v>-0.25776399999999999</c:v>
                </c:pt>
                <c:pt idx="27497">
                  <c:v>-0.26402900000000001</c:v>
                </c:pt>
                <c:pt idx="27498">
                  <c:v>-0.26216800000000001</c:v>
                </c:pt>
                <c:pt idx="27499">
                  <c:v>-0.26045200000000002</c:v>
                </c:pt>
                <c:pt idx="27500">
                  <c:v>-0.25869999999999999</c:v>
                </c:pt>
                <c:pt idx="27501">
                  <c:v>-0.25870300000000002</c:v>
                </c:pt>
                <c:pt idx="27502">
                  <c:v>-0.25878099999999998</c:v>
                </c:pt>
                <c:pt idx="27503">
                  <c:v>-0.25951000000000002</c:v>
                </c:pt>
                <c:pt idx="27504">
                  <c:v>-0.25937100000000002</c:v>
                </c:pt>
                <c:pt idx="27505">
                  <c:v>-0.25975999999999999</c:v>
                </c:pt>
                <c:pt idx="27506">
                  <c:v>-0.25941599999999998</c:v>
                </c:pt>
                <c:pt idx="27507">
                  <c:v>-0.25809199999999999</c:v>
                </c:pt>
                <c:pt idx="27508">
                  <c:v>-0.26024799999999998</c:v>
                </c:pt>
                <c:pt idx="27509">
                  <c:v>-0.267013</c:v>
                </c:pt>
                <c:pt idx="27510">
                  <c:v>-0.26719399999999999</c:v>
                </c:pt>
                <c:pt idx="27511">
                  <c:v>-0.26816499999999999</c:v>
                </c:pt>
                <c:pt idx="27512">
                  <c:v>-0.26862799999999998</c:v>
                </c:pt>
                <c:pt idx="27513">
                  <c:v>-0.27021699999999998</c:v>
                </c:pt>
                <c:pt idx="27514">
                  <c:v>-0.272198</c:v>
                </c:pt>
                <c:pt idx="27515">
                  <c:v>-0.273893</c:v>
                </c:pt>
                <c:pt idx="27516">
                  <c:v>-0.27409099999999997</c:v>
                </c:pt>
                <c:pt idx="27517">
                  <c:v>-0.27410000000000001</c:v>
                </c:pt>
                <c:pt idx="27518">
                  <c:v>-0.27454699999999999</c:v>
                </c:pt>
                <c:pt idx="27519">
                  <c:v>-0.273428</c:v>
                </c:pt>
                <c:pt idx="27520">
                  <c:v>-0.27300600000000003</c:v>
                </c:pt>
                <c:pt idx="27521">
                  <c:v>-0.27777299999999999</c:v>
                </c:pt>
                <c:pt idx="27522">
                  <c:v>-0.27706199999999997</c:v>
                </c:pt>
                <c:pt idx="27523">
                  <c:v>-0.276731</c:v>
                </c:pt>
                <c:pt idx="27524">
                  <c:v>-0.27744099999999999</c:v>
                </c:pt>
                <c:pt idx="27525">
                  <c:v>-0.27882400000000002</c:v>
                </c:pt>
                <c:pt idx="27526">
                  <c:v>-0.27920099999999998</c:v>
                </c:pt>
                <c:pt idx="27527">
                  <c:v>-0.27884599999999998</c:v>
                </c:pt>
                <c:pt idx="27528">
                  <c:v>-0.27755999999999997</c:v>
                </c:pt>
                <c:pt idx="27529">
                  <c:v>-0.27805200000000002</c:v>
                </c:pt>
                <c:pt idx="27530">
                  <c:v>-0.27756399999999998</c:v>
                </c:pt>
                <c:pt idx="27531">
                  <c:v>-0.27732800000000002</c:v>
                </c:pt>
                <c:pt idx="27532">
                  <c:v>-0.27851999999999999</c:v>
                </c:pt>
                <c:pt idx="27533">
                  <c:v>-0.28398299999999999</c:v>
                </c:pt>
                <c:pt idx="27534">
                  <c:v>-0.28292400000000001</c:v>
                </c:pt>
                <c:pt idx="27535">
                  <c:v>-0.28299099999999999</c:v>
                </c:pt>
                <c:pt idx="27536">
                  <c:v>-0.28190300000000001</c:v>
                </c:pt>
                <c:pt idx="27537">
                  <c:v>-0.280779</c:v>
                </c:pt>
                <c:pt idx="27538">
                  <c:v>-0.27963199999999999</c:v>
                </c:pt>
                <c:pt idx="27539">
                  <c:v>-0.280192</c:v>
                </c:pt>
                <c:pt idx="27540">
                  <c:v>-0.279532</c:v>
                </c:pt>
                <c:pt idx="27541">
                  <c:v>-0.27839799999999998</c:v>
                </c:pt>
                <c:pt idx="27542">
                  <c:v>-0.277171</c:v>
                </c:pt>
                <c:pt idx="27543">
                  <c:v>-0.277366</c:v>
                </c:pt>
                <c:pt idx="27544">
                  <c:v>-0.27736899999999998</c:v>
                </c:pt>
                <c:pt idx="27545">
                  <c:v>-0.277451</c:v>
                </c:pt>
                <c:pt idx="27546">
                  <c:v>-0.27650200000000003</c:v>
                </c:pt>
                <c:pt idx="27547">
                  <c:v>-0.27791700000000003</c:v>
                </c:pt>
                <c:pt idx="27548">
                  <c:v>-0.28468399999999999</c:v>
                </c:pt>
                <c:pt idx="27549">
                  <c:v>-0.28597600000000001</c:v>
                </c:pt>
                <c:pt idx="27550">
                  <c:v>-0.28767700000000002</c:v>
                </c:pt>
                <c:pt idx="27551">
                  <c:v>-0.28929500000000002</c:v>
                </c:pt>
                <c:pt idx="27552">
                  <c:v>-0.29062300000000002</c:v>
                </c:pt>
                <c:pt idx="27553">
                  <c:v>-0.291242</c:v>
                </c:pt>
                <c:pt idx="27554">
                  <c:v>-0.29239199999999999</c:v>
                </c:pt>
                <c:pt idx="27555">
                  <c:v>-0.29358699999999999</c:v>
                </c:pt>
                <c:pt idx="27556">
                  <c:v>-0.29531600000000002</c:v>
                </c:pt>
                <c:pt idx="27557">
                  <c:v>-0.29664600000000002</c:v>
                </c:pt>
                <c:pt idx="27558">
                  <c:v>-0.297095</c:v>
                </c:pt>
                <c:pt idx="27559">
                  <c:v>-0.29691400000000001</c:v>
                </c:pt>
                <c:pt idx="27560">
                  <c:v>-0.30171799999999999</c:v>
                </c:pt>
                <c:pt idx="27561">
                  <c:v>-0.309726</c:v>
                </c:pt>
                <c:pt idx="27562">
                  <c:v>-0.31013400000000002</c:v>
                </c:pt>
                <c:pt idx="27563">
                  <c:v>-0.30895299999999998</c:v>
                </c:pt>
                <c:pt idx="27564">
                  <c:v>-0.30633300000000002</c:v>
                </c:pt>
                <c:pt idx="27565">
                  <c:v>-0.30698199999999998</c:v>
                </c:pt>
                <c:pt idx="27566">
                  <c:v>-0.306867</c:v>
                </c:pt>
                <c:pt idx="27567">
                  <c:v>-0.30754599999999999</c:v>
                </c:pt>
                <c:pt idx="27568">
                  <c:v>-0.30822300000000002</c:v>
                </c:pt>
                <c:pt idx="27569">
                  <c:v>-0.30904199999999998</c:v>
                </c:pt>
                <c:pt idx="27570">
                  <c:v>-0.309923</c:v>
                </c:pt>
                <c:pt idx="27571">
                  <c:v>-0.30998199999999998</c:v>
                </c:pt>
                <c:pt idx="27572">
                  <c:v>-0.309554</c:v>
                </c:pt>
                <c:pt idx="27573">
                  <c:v>-0.30688599999999999</c:v>
                </c:pt>
                <c:pt idx="27574">
                  <c:v>-0.31063299999999999</c:v>
                </c:pt>
                <c:pt idx="27575">
                  <c:v>-0.31501000000000001</c:v>
                </c:pt>
                <c:pt idx="27576">
                  <c:v>-0.31412200000000001</c:v>
                </c:pt>
                <c:pt idx="27577">
                  <c:v>-0.31382599999999999</c:v>
                </c:pt>
                <c:pt idx="27578">
                  <c:v>-0.31403399999999998</c:v>
                </c:pt>
                <c:pt idx="27579">
                  <c:v>-0.31434200000000001</c:v>
                </c:pt>
                <c:pt idx="27580">
                  <c:v>-0.31371900000000003</c:v>
                </c:pt>
                <c:pt idx="27581">
                  <c:v>-0.31424099999999999</c:v>
                </c:pt>
                <c:pt idx="27582">
                  <c:v>-0.31552000000000002</c:v>
                </c:pt>
                <c:pt idx="27583">
                  <c:v>-0.31680900000000001</c:v>
                </c:pt>
                <c:pt idx="27584">
                  <c:v>-0.31729200000000002</c:v>
                </c:pt>
                <c:pt idx="27585">
                  <c:v>-0.31806299999999998</c:v>
                </c:pt>
                <c:pt idx="27586">
                  <c:v>-0.318915</c:v>
                </c:pt>
                <c:pt idx="27587">
                  <c:v>-0.32018099999999999</c:v>
                </c:pt>
                <c:pt idx="27588">
                  <c:v>-0.31992300000000001</c:v>
                </c:pt>
                <c:pt idx="27589">
                  <c:v>-0.324882</c:v>
                </c:pt>
                <c:pt idx="27590">
                  <c:v>-0.32819700000000002</c:v>
                </c:pt>
                <c:pt idx="27591">
                  <c:v>-0.32829599999999998</c:v>
                </c:pt>
                <c:pt idx="27592">
                  <c:v>-0.32909899999999997</c:v>
                </c:pt>
                <c:pt idx="27593">
                  <c:v>-0.33021899999999998</c:v>
                </c:pt>
                <c:pt idx="27594">
                  <c:v>-0.33271600000000001</c:v>
                </c:pt>
                <c:pt idx="27595">
                  <c:v>-0.32767800000000002</c:v>
                </c:pt>
                <c:pt idx="27596">
                  <c:v>-0.33148699999999998</c:v>
                </c:pt>
                <c:pt idx="27597">
                  <c:v>-0.33440700000000001</c:v>
                </c:pt>
                <c:pt idx="27598">
                  <c:v>-0.33565400000000001</c:v>
                </c:pt>
                <c:pt idx="27599">
                  <c:v>-0.33821800000000002</c:v>
                </c:pt>
                <c:pt idx="27600">
                  <c:v>-0.33950000000000002</c:v>
                </c:pt>
                <c:pt idx="27601">
                  <c:v>-0.34117500000000001</c:v>
                </c:pt>
                <c:pt idx="27602">
                  <c:v>-0.341808</c:v>
                </c:pt>
                <c:pt idx="27603">
                  <c:v>-0.34173700000000001</c:v>
                </c:pt>
                <c:pt idx="27604">
                  <c:v>-0.34727599999999997</c:v>
                </c:pt>
                <c:pt idx="27605">
                  <c:v>-0.34728700000000001</c:v>
                </c:pt>
                <c:pt idx="27606">
                  <c:v>-0.344835</c:v>
                </c:pt>
                <c:pt idx="27607">
                  <c:v>-0.34175100000000003</c:v>
                </c:pt>
                <c:pt idx="27608">
                  <c:v>-0.33770299999999998</c:v>
                </c:pt>
                <c:pt idx="27609">
                  <c:v>-0.33650999999999998</c:v>
                </c:pt>
                <c:pt idx="27610">
                  <c:v>-0.33621800000000002</c:v>
                </c:pt>
                <c:pt idx="27611">
                  <c:v>-0.33588600000000002</c:v>
                </c:pt>
                <c:pt idx="27612">
                  <c:v>-0.33556999999999998</c:v>
                </c:pt>
                <c:pt idx="27613">
                  <c:v>-0.334839</c:v>
                </c:pt>
                <c:pt idx="27614">
                  <c:v>-0.33298299999999997</c:v>
                </c:pt>
                <c:pt idx="27615">
                  <c:v>-0.33215099999999997</c:v>
                </c:pt>
                <c:pt idx="27616">
                  <c:v>-0.32984200000000002</c:v>
                </c:pt>
                <c:pt idx="27617">
                  <c:v>-0.32890399999999997</c:v>
                </c:pt>
                <c:pt idx="27618">
                  <c:v>-0.32863700000000001</c:v>
                </c:pt>
                <c:pt idx="27619">
                  <c:v>-0.32672000000000001</c:v>
                </c:pt>
                <c:pt idx="27620">
                  <c:v>-0.33190199999999997</c:v>
                </c:pt>
                <c:pt idx="27621">
                  <c:v>-0.33207100000000001</c:v>
                </c:pt>
                <c:pt idx="27622">
                  <c:v>-0.33124999999999999</c:v>
                </c:pt>
                <c:pt idx="27623">
                  <c:v>-0.33192199999999999</c:v>
                </c:pt>
                <c:pt idx="27624">
                  <c:v>-0.33208900000000002</c:v>
                </c:pt>
                <c:pt idx="27625">
                  <c:v>-0.332733</c:v>
                </c:pt>
                <c:pt idx="27626">
                  <c:v>-0.33238299999999998</c:v>
                </c:pt>
                <c:pt idx="27627">
                  <c:v>-0.33312999999999998</c:v>
                </c:pt>
                <c:pt idx="27628">
                  <c:v>-0.33424100000000001</c:v>
                </c:pt>
                <c:pt idx="27629">
                  <c:v>-0.33434900000000001</c:v>
                </c:pt>
                <c:pt idx="27630">
                  <c:v>-0.33449600000000002</c:v>
                </c:pt>
                <c:pt idx="27631">
                  <c:v>-0.33401900000000001</c:v>
                </c:pt>
                <c:pt idx="27632">
                  <c:v>-0.33260200000000001</c:v>
                </c:pt>
                <c:pt idx="27633">
                  <c:v>-0.33121800000000001</c:v>
                </c:pt>
                <c:pt idx="27634">
                  <c:v>-0.32918799999999998</c:v>
                </c:pt>
                <c:pt idx="27635">
                  <c:v>-0.32700499999999999</c:v>
                </c:pt>
                <c:pt idx="27636">
                  <c:v>-0.32603900000000002</c:v>
                </c:pt>
                <c:pt idx="27637">
                  <c:v>-0.32435599999999998</c:v>
                </c:pt>
                <c:pt idx="27638">
                  <c:v>-0.32533099999999998</c:v>
                </c:pt>
                <c:pt idx="27639">
                  <c:v>-0.32628000000000001</c:v>
                </c:pt>
                <c:pt idx="27640">
                  <c:v>-0.32634099999999999</c:v>
                </c:pt>
                <c:pt idx="27641">
                  <c:v>-0.32639499999999999</c:v>
                </c:pt>
                <c:pt idx="27642">
                  <c:v>-0.32684600000000003</c:v>
                </c:pt>
                <c:pt idx="27643">
                  <c:v>-0.32741700000000001</c:v>
                </c:pt>
                <c:pt idx="27644">
                  <c:v>-0.32830999999999999</c:v>
                </c:pt>
                <c:pt idx="27645">
                  <c:v>-0.33254400000000001</c:v>
                </c:pt>
                <c:pt idx="27646">
                  <c:v>-0.32987899999999998</c:v>
                </c:pt>
                <c:pt idx="27647">
                  <c:v>-0.32886900000000002</c:v>
                </c:pt>
                <c:pt idx="27648">
                  <c:v>-0.32785399999999998</c:v>
                </c:pt>
                <c:pt idx="27649">
                  <c:v>-0.32623000000000002</c:v>
                </c:pt>
                <c:pt idx="27650">
                  <c:v>-0.32441399999999998</c:v>
                </c:pt>
                <c:pt idx="27651">
                  <c:v>-0.322938</c:v>
                </c:pt>
                <c:pt idx="27652">
                  <c:v>-0.32085999999999998</c:v>
                </c:pt>
                <c:pt idx="27653">
                  <c:v>-0.31924799999999998</c:v>
                </c:pt>
                <c:pt idx="27654">
                  <c:v>-0.31825500000000001</c:v>
                </c:pt>
                <c:pt idx="27655">
                  <c:v>-0.31679200000000002</c:v>
                </c:pt>
                <c:pt idx="27656">
                  <c:v>-0.31511299999999998</c:v>
                </c:pt>
                <c:pt idx="27657">
                  <c:v>-0.31355699999999997</c:v>
                </c:pt>
                <c:pt idx="27658">
                  <c:v>-0.31324600000000002</c:v>
                </c:pt>
                <c:pt idx="27659">
                  <c:v>-0.31168400000000002</c:v>
                </c:pt>
                <c:pt idx="27660">
                  <c:v>-0.30923400000000001</c:v>
                </c:pt>
                <c:pt idx="27661">
                  <c:v>-0.30738100000000002</c:v>
                </c:pt>
                <c:pt idx="27662">
                  <c:v>-0.30524600000000002</c:v>
                </c:pt>
                <c:pt idx="27663">
                  <c:v>-0.30260199999999998</c:v>
                </c:pt>
                <c:pt idx="27664">
                  <c:v>-0.30063299999999998</c:v>
                </c:pt>
                <c:pt idx="27665">
                  <c:v>-0.29985299999999998</c:v>
                </c:pt>
                <c:pt idx="27666">
                  <c:v>-0.298705</c:v>
                </c:pt>
                <c:pt idx="27667">
                  <c:v>-0.30082500000000001</c:v>
                </c:pt>
                <c:pt idx="27668">
                  <c:v>-0.30275200000000002</c:v>
                </c:pt>
                <c:pt idx="27669">
                  <c:v>-0.298711</c:v>
                </c:pt>
                <c:pt idx="27670">
                  <c:v>-0.29536299999999999</c:v>
                </c:pt>
                <c:pt idx="27671">
                  <c:v>-0.29321900000000001</c:v>
                </c:pt>
                <c:pt idx="27672">
                  <c:v>-0.291875</c:v>
                </c:pt>
                <c:pt idx="27673">
                  <c:v>-0.289053</c:v>
                </c:pt>
                <c:pt idx="27674">
                  <c:v>-0.28694199999999997</c:v>
                </c:pt>
                <c:pt idx="27675">
                  <c:v>-0.28559499999999999</c:v>
                </c:pt>
                <c:pt idx="27676">
                  <c:v>-0.28359499999999999</c:v>
                </c:pt>
                <c:pt idx="27677">
                  <c:v>-0.27977099999999999</c:v>
                </c:pt>
                <c:pt idx="27678">
                  <c:v>-0.27529100000000001</c:v>
                </c:pt>
                <c:pt idx="27679">
                  <c:v>-0.27138699999999999</c:v>
                </c:pt>
                <c:pt idx="27680">
                  <c:v>-0.268459</c:v>
                </c:pt>
                <c:pt idx="27681">
                  <c:v>-0.26651799999999998</c:v>
                </c:pt>
                <c:pt idx="27682">
                  <c:v>-0.26452999999999999</c:v>
                </c:pt>
                <c:pt idx="27683">
                  <c:v>-0.26195099999999999</c:v>
                </c:pt>
                <c:pt idx="27684">
                  <c:v>-0.259268</c:v>
                </c:pt>
                <c:pt idx="27685">
                  <c:v>-0.25552399999999997</c:v>
                </c:pt>
                <c:pt idx="27686">
                  <c:v>-0.254112</c:v>
                </c:pt>
                <c:pt idx="27687">
                  <c:v>-0.25453300000000001</c:v>
                </c:pt>
                <c:pt idx="27688">
                  <c:v>-0.25165300000000002</c:v>
                </c:pt>
                <c:pt idx="27689">
                  <c:v>-0.25028299999999998</c:v>
                </c:pt>
                <c:pt idx="27690">
                  <c:v>-0.24781700000000001</c:v>
                </c:pt>
                <c:pt idx="27691">
                  <c:v>-0.246285</c:v>
                </c:pt>
                <c:pt idx="27692">
                  <c:v>-0.24365700000000001</c:v>
                </c:pt>
                <c:pt idx="27693">
                  <c:v>-0.24060000000000001</c:v>
                </c:pt>
                <c:pt idx="27694">
                  <c:v>-0.23826600000000001</c:v>
                </c:pt>
                <c:pt idx="27695">
                  <c:v>-0.236045</c:v>
                </c:pt>
                <c:pt idx="27696">
                  <c:v>-0.23309199999999999</c:v>
                </c:pt>
                <c:pt idx="27697">
                  <c:v>-0.230213</c:v>
                </c:pt>
                <c:pt idx="27698">
                  <c:v>-0.227191</c:v>
                </c:pt>
                <c:pt idx="27699">
                  <c:v>-0.22511</c:v>
                </c:pt>
                <c:pt idx="27700">
                  <c:v>-0.225022</c:v>
                </c:pt>
                <c:pt idx="27701">
                  <c:v>-0.22328200000000001</c:v>
                </c:pt>
                <c:pt idx="27702">
                  <c:v>-0.22117300000000001</c:v>
                </c:pt>
                <c:pt idx="27703">
                  <c:v>-0.21854499999999999</c:v>
                </c:pt>
                <c:pt idx="27704">
                  <c:v>-0.21465999999999999</c:v>
                </c:pt>
                <c:pt idx="27705">
                  <c:v>-0.21496699999999999</c:v>
                </c:pt>
                <c:pt idx="27706">
                  <c:v>-0.21676500000000001</c:v>
                </c:pt>
                <c:pt idx="27707">
                  <c:v>-0.213725</c:v>
                </c:pt>
                <c:pt idx="27708">
                  <c:v>-0.21306900000000001</c:v>
                </c:pt>
                <c:pt idx="27709">
                  <c:v>-0.212255</c:v>
                </c:pt>
                <c:pt idx="27710">
                  <c:v>-0.21182799999999999</c:v>
                </c:pt>
                <c:pt idx="27711">
                  <c:v>-0.21229000000000001</c:v>
                </c:pt>
                <c:pt idx="27712">
                  <c:v>-0.21221400000000001</c:v>
                </c:pt>
                <c:pt idx="27713">
                  <c:v>-0.211564</c:v>
                </c:pt>
                <c:pt idx="27714">
                  <c:v>-0.21127899999999999</c:v>
                </c:pt>
                <c:pt idx="27715">
                  <c:v>-0.21046999999999999</c:v>
                </c:pt>
                <c:pt idx="27716">
                  <c:v>-0.20871700000000001</c:v>
                </c:pt>
                <c:pt idx="27717">
                  <c:v>-0.20526700000000001</c:v>
                </c:pt>
                <c:pt idx="27718">
                  <c:v>-0.20022100000000001</c:v>
                </c:pt>
                <c:pt idx="27719">
                  <c:v>-0.19312499999999999</c:v>
                </c:pt>
                <c:pt idx="27720">
                  <c:v>-0.189362</c:v>
                </c:pt>
                <c:pt idx="27721">
                  <c:v>-0.18776000000000001</c:v>
                </c:pt>
                <c:pt idx="27722">
                  <c:v>-0.185226</c:v>
                </c:pt>
                <c:pt idx="27723">
                  <c:v>-0.18190400000000001</c:v>
                </c:pt>
                <c:pt idx="27724">
                  <c:v>-0.18221499999999999</c:v>
                </c:pt>
                <c:pt idx="27725">
                  <c:v>-0.18693299999999999</c:v>
                </c:pt>
                <c:pt idx="27726">
                  <c:v>-0.185448</c:v>
                </c:pt>
                <c:pt idx="27727">
                  <c:v>-0.184225</c:v>
                </c:pt>
                <c:pt idx="27728">
                  <c:v>-0.18237400000000001</c:v>
                </c:pt>
                <c:pt idx="27729">
                  <c:v>-0.18061099999999999</c:v>
                </c:pt>
                <c:pt idx="27730">
                  <c:v>-0.17957100000000001</c:v>
                </c:pt>
                <c:pt idx="27731">
                  <c:v>-0.17969599999999999</c:v>
                </c:pt>
                <c:pt idx="27732">
                  <c:v>-0.178288</c:v>
                </c:pt>
                <c:pt idx="27733">
                  <c:v>-0.176289</c:v>
                </c:pt>
                <c:pt idx="27734">
                  <c:v>-0.17250299999999999</c:v>
                </c:pt>
                <c:pt idx="27735">
                  <c:v>-0.17035700000000001</c:v>
                </c:pt>
                <c:pt idx="27736">
                  <c:v>-0.168516</c:v>
                </c:pt>
                <c:pt idx="27737">
                  <c:v>-0.166214</c:v>
                </c:pt>
                <c:pt idx="27738">
                  <c:v>-0.16444500000000001</c:v>
                </c:pt>
                <c:pt idx="27739">
                  <c:v>-0.16314000000000001</c:v>
                </c:pt>
                <c:pt idx="27740">
                  <c:v>-0.16181000000000001</c:v>
                </c:pt>
                <c:pt idx="27741">
                  <c:v>-0.15997</c:v>
                </c:pt>
                <c:pt idx="27742">
                  <c:v>-0.15715399999999999</c:v>
                </c:pt>
                <c:pt idx="27743">
                  <c:v>-0.154836</c:v>
                </c:pt>
                <c:pt idx="27744">
                  <c:v>-0.15399499999999999</c:v>
                </c:pt>
                <c:pt idx="27745">
                  <c:v>-0.15268300000000001</c:v>
                </c:pt>
                <c:pt idx="27746">
                  <c:v>-0.15085299999999999</c:v>
                </c:pt>
                <c:pt idx="27747">
                  <c:v>-0.14948400000000001</c:v>
                </c:pt>
                <c:pt idx="27748">
                  <c:v>-0.14820900000000001</c:v>
                </c:pt>
                <c:pt idx="27749">
                  <c:v>-0.14584900000000001</c:v>
                </c:pt>
                <c:pt idx="27750">
                  <c:v>-0.145342</c:v>
                </c:pt>
                <c:pt idx="27751">
                  <c:v>-0.144737</c:v>
                </c:pt>
                <c:pt idx="27752">
                  <c:v>-0.14250499999999999</c:v>
                </c:pt>
                <c:pt idx="27753">
                  <c:v>-0.14638200000000001</c:v>
                </c:pt>
                <c:pt idx="27754">
                  <c:v>-0.14574400000000001</c:v>
                </c:pt>
                <c:pt idx="27755">
                  <c:v>-0.14463300000000001</c:v>
                </c:pt>
                <c:pt idx="27756">
                  <c:v>-0.14352100000000001</c:v>
                </c:pt>
                <c:pt idx="27757">
                  <c:v>-0.14124800000000001</c:v>
                </c:pt>
                <c:pt idx="27758">
                  <c:v>-0.13955300000000001</c:v>
                </c:pt>
                <c:pt idx="27759">
                  <c:v>-0.13964399999999999</c:v>
                </c:pt>
                <c:pt idx="27760">
                  <c:v>-0.138768</c:v>
                </c:pt>
                <c:pt idx="27761">
                  <c:v>-0.13883000000000001</c:v>
                </c:pt>
                <c:pt idx="27762">
                  <c:v>-0.131517</c:v>
                </c:pt>
                <c:pt idx="27763">
                  <c:v>-0.134216</c:v>
                </c:pt>
                <c:pt idx="27764">
                  <c:v>-0.134717</c:v>
                </c:pt>
                <c:pt idx="27765">
                  <c:v>-0.13297200000000001</c:v>
                </c:pt>
                <c:pt idx="27766">
                  <c:v>-0.13236100000000001</c:v>
                </c:pt>
                <c:pt idx="27767">
                  <c:v>-0.131468</c:v>
                </c:pt>
                <c:pt idx="27768">
                  <c:v>-0.13040499999999999</c:v>
                </c:pt>
                <c:pt idx="27769">
                  <c:v>-0.128446</c:v>
                </c:pt>
                <c:pt idx="27770">
                  <c:v>-0.12801199999999999</c:v>
                </c:pt>
                <c:pt idx="27771">
                  <c:v>-0.127771</c:v>
                </c:pt>
                <c:pt idx="27772">
                  <c:v>-0.12614</c:v>
                </c:pt>
                <c:pt idx="27773">
                  <c:v>-0.12446599999999999</c:v>
                </c:pt>
                <c:pt idx="27774">
                  <c:v>-0.123835</c:v>
                </c:pt>
                <c:pt idx="27775">
                  <c:v>-0.123367</c:v>
                </c:pt>
                <c:pt idx="27776">
                  <c:v>-0.12217699999999999</c:v>
                </c:pt>
                <c:pt idx="27777">
                  <c:v>-0.124822</c:v>
                </c:pt>
                <c:pt idx="27778">
                  <c:v>-0.12561700000000001</c:v>
                </c:pt>
                <c:pt idx="27779">
                  <c:v>-0.12353</c:v>
                </c:pt>
                <c:pt idx="27780">
                  <c:v>-0.122142</c:v>
                </c:pt>
                <c:pt idx="27781">
                  <c:v>-0.120361</c:v>
                </c:pt>
                <c:pt idx="27782">
                  <c:v>-0.119753</c:v>
                </c:pt>
                <c:pt idx="27783">
                  <c:v>-0.11898499999999999</c:v>
                </c:pt>
                <c:pt idx="27784">
                  <c:v>-0.11766699999999999</c:v>
                </c:pt>
                <c:pt idx="27785">
                  <c:v>-0.115894</c:v>
                </c:pt>
                <c:pt idx="27786">
                  <c:v>-0.113653</c:v>
                </c:pt>
                <c:pt idx="27787">
                  <c:v>-0.11233700000000001</c:v>
                </c:pt>
                <c:pt idx="27788">
                  <c:v>-0.111917</c:v>
                </c:pt>
                <c:pt idx="27789">
                  <c:v>-0.11131000000000001</c:v>
                </c:pt>
                <c:pt idx="27790">
                  <c:v>-0.109503</c:v>
                </c:pt>
                <c:pt idx="27791">
                  <c:v>-0.107118</c:v>
                </c:pt>
                <c:pt idx="27792">
                  <c:v>-0.10505100000000001</c:v>
                </c:pt>
                <c:pt idx="27793">
                  <c:v>-0.103433</c:v>
                </c:pt>
                <c:pt idx="27794">
                  <c:v>-0.101366</c:v>
                </c:pt>
                <c:pt idx="27795">
                  <c:v>-0.103605</c:v>
                </c:pt>
                <c:pt idx="27796">
                  <c:v>-0.108069</c:v>
                </c:pt>
                <c:pt idx="27797">
                  <c:v>-0.108323</c:v>
                </c:pt>
                <c:pt idx="27798">
                  <c:v>-0.109527</c:v>
                </c:pt>
                <c:pt idx="27799">
                  <c:v>-0.108016</c:v>
                </c:pt>
                <c:pt idx="27800">
                  <c:v>-0.105809</c:v>
                </c:pt>
                <c:pt idx="27801">
                  <c:v>-0.105125</c:v>
                </c:pt>
                <c:pt idx="27802">
                  <c:v>-0.10278</c:v>
                </c:pt>
                <c:pt idx="27803">
                  <c:v>-0.100498</c:v>
                </c:pt>
                <c:pt idx="27804">
                  <c:v>-9.9427799999999997E-2</c:v>
                </c:pt>
                <c:pt idx="27805">
                  <c:v>-9.8307099999999994E-2</c:v>
                </c:pt>
                <c:pt idx="27806">
                  <c:v>-9.7746200000000005E-2</c:v>
                </c:pt>
                <c:pt idx="27807">
                  <c:v>-9.7893300000000003E-2</c:v>
                </c:pt>
                <c:pt idx="27808">
                  <c:v>-9.9890800000000002E-2</c:v>
                </c:pt>
                <c:pt idx="27809">
                  <c:v>-0.102324</c:v>
                </c:pt>
                <c:pt idx="27810">
                  <c:v>-0.101359</c:v>
                </c:pt>
                <c:pt idx="27811">
                  <c:v>-0.10005799999999999</c:v>
                </c:pt>
                <c:pt idx="27812">
                  <c:v>-0.100462</c:v>
                </c:pt>
                <c:pt idx="27813">
                  <c:v>-0.102119</c:v>
                </c:pt>
                <c:pt idx="27814">
                  <c:v>-0.106082</c:v>
                </c:pt>
                <c:pt idx="27815">
                  <c:v>-0.10483199999999999</c:v>
                </c:pt>
                <c:pt idx="27816">
                  <c:v>-0.10530100000000001</c:v>
                </c:pt>
                <c:pt idx="27817">
                  <c:v>-0.10381899999999999</c:v>
                </c:pt>
                <c:pt idx="27818">
                  <c:v>-0.104516</c:v>
                </c:pt>
                <c:pt idx="27819">
                  <c:v>-0.10358100000000001</c:v>
                </c:pt>
                <c:pt idx="27820">
                  <c:v>-0.101799</c:v>
                </c:pt>
                <c:pt idx="27821">
                  <c:v>-0.102038</c:v>
                </c:pt>
                <c:pt idx="27822">
                  <c:v>-0.1014</c:v>
                </c:pt>
                <c:pt idx="27823">
                  <c:v>-9.8719799999999996E-2</c:v>
                </c:pt>
                <c:pt idx="27824">
                  <c:v>-9.5991000000000007E-2</c:v>
                </c:pt>
                <c:pt idx="27825">
                  <c:v>-9.4481099999999998E-2</c:v>
                </c:pt>
                <c:pt idx="27826">
                  <c:v>-9.2041200000000004E-2</c:v>
                </c:pt>
                <c:pt idx="27827">
                  <c:v>-8.9854100000000006E-2</c:v>
                </c:pt>
                <c:pt idx="27828">
                  <c:v>-8.8885900000000004E-2</c:v>
                </c:pt>
                <c:pt idx="27829">
                  <c:v>-8.6810499999999999E-2</c:v>
                </c:pt>
                <c:pt idx="27830">
                  <c:v>-8.4585400000000005E-2</c:v>
                </c:pt>
                <c:pt idx="27831">
                  <c:v>-8.2584400000000002E-2</c:v>
                </c:pt>
                <c:pt idx="27832">
                  <c:v>-8.2117899999999994E-2</c:v>
                </c:pt>
                <c:pt idx="27833">
                  <c:v>-8.3609799999999998E-2</c:v>
                </c:pt>
                <c:pt idx="27834">
                  <c:v>-8.1325999999999996E-2</c:v>
                </c:pt>
                <c:pt idx="27835">
                  <c:v>-8.0189700000000003E-2</c:v>
                </c:pt>
                <c:pt idx="27836">
                  <c:v>-7.8134899999999993E-2</c:v>
                </c:pt>
                <c:pt idx="27837">
                  <c:v>-7.6619999999999994E-2</c:v>
                </c:pt>
                <c:pt idx="27838">
                  <c:v>-7.53664E-2</c:v>
                </c:pt>
                <c:pt idx="27839">
                  <c:v>-7.5004699999999994E-2</c:v>
                </c:pt>
                <c:pt idx="27840">
                  <c:v>-7.4180700000000002E-2</c:v>
                </c:pt>
                <c:pt idx="27841">
                  <c:v>-7.2236099999999998E-2</c:v>
                </c:pt>
                <c:pt idx="27842">
                  <c:v>-7.0785500000000001E-2</c:v>
                </c:pt>
                <c:pt idx="27843">
                  <c:v>-7.0150500000000005E-2</c:v>
                </c:pt>
                <c:pt idx="27844">
                  <c:v>-6.9502300000000003E-2</c:v>
                </c:pt>
                <c:pt idx="27845">
                  <c:v>-6.9254800000000005E-2</c:v>
                </c:pt>
                <c:pt idx="27846">
                  <c:v>-6.9466299999999995E-2</c:v>
                </c:pt>
                <c:pt idx="27847">
                  <c:v>-6.9660899999999998E-2</c:v>
                </c:pt>
                <c:pt idx="27848">
                  <c:v>-6.7821300000000001E-2</c:v>
                </c:pt>
                <c:pt idx="27849">
                  <c:v>-6.5187300000000004E-2</c:v>
                </c:pt>
                <c:pt idx="27850">
                  <c:v>-6.7698800000000003E-2</c:v>
                </c:pt>
                <c:pt idx="27851">
                  <c:v>-7.2491200000000006E-2</c:v>
                </c:pt>
                <c:pt idx="27852">
                  <c:v>-7.2149199999999997E-2</c:v>
                </c:pt>
                <c:pt idx="27853">
                  <c:v>-7.2908100000000003E-2</c:v>
                </c:pt>
                <c:pt idx="27854">
                  <c:v>-7.1807499999999996E-2</c:v>
                </c:pt>
                <c:pt idx="27855">
                  <c:v>-7.1789500000000006E-2</c:v>
                </c:pt>
                <c:pt idx="27856">
                  <c:v>-7.4550000000000005E-2</c:v>
                </c:pt>
                <c:pt idx="27857">
                  <c:v>-7.4867500000000003E-2</c:v>
                </c:pt>
                <c:pt idx="27858">
                  <c:v>-7.2453600000000007E-2</c:v>
                </c:pt>
                <c:pt idx="27859">
                  <c:v>-6.86253E-2</c:v>
                </c:pt>
                <c:pt idx="27860">
                  <c:v>-6.3984100000000002E-2</c:v>
                </c:pt>
                <c:pt idx="27861">
                  <c:v>-5.9642300000000002E-2</c:v>
                </c:pt>
                <c:pt idx="27862">
                  <c:v>-5.6413199999999997E-2</c:v>
                </c:pt>
                <c:pt idx="27863">
                  <c:v>-5.2704300000000003E-2</c:v>
                </c:pt>
                <c:pt idx="27864">
                  <c:v>-4.9866099999999997E-2</c:v>
                </c:pt>
                <c:pt idx="27865">
                  <c:v>-4.77087E-2</c:v>
                </c:pt>
                <c:pt idx="27866">
                  <c:v>-4.75801E-2</c:v>
                </c:pt>
                <c:pt idx="27867">
                  <c:v>-4.44921E-2</c:v>
                </c:pt>
                <c:pt idx="27868">
                  <c:v>-4.7075100000000002E-2</c:v>
                </c:pt>
                <c:pt idx="27869">
                  <c:v>-4.9038699999999998E-2</c:v>
                </c:pt>
                <c:pt idx="27870">
                  <c:v>-4.67833E-2</c:v>
                </c:pt>
                <c:pt idx="27871">
                  <c:v>-4.56885E-2</c:v>
                </c:pt>
                <c:pt idx="27872">
                  <c:v>-4.5632600000000002E-2</c:v>
                </c:pt>
                <c:pt idx="27873">
                  <c:v>-4.4305499999999998E-2</c:v>
                </c:pt>
                <c:pt idx="27874">
                  <c:v>-4.2781E-2</c:v>
                </c:pt>
                <c:pt idx="27875">
                  <c:v>-4.2448899999999998E-2</c:v>
                </c:pt>
                <c:pt idx="27876">
                  <c:v>-4.1266200000000003E-2</c:v>
                </c:pt>
                <c:pt idx="27877">
                  <c:v>-4.28867E-2</c:v>
                </c:pt>
                <c:pt idx="27878">
                  <c:v>-4.5216199999999998E-2</c:v>
                </c:pt>
                <c:pt idx="27879">
                  <c:v>-4.4736499999999998E-2</c:v>
                </c:pt>
                <c:pt idx="27880">
                  <c:v>-4.3772400000000003E-2</c:v>
                </c:pt>
                <c:pt idx="27881">
                  <c:v>-4.2028200000000002E-2</c:v>
                </c:pt>
                <c:pt idx="27882">
                  <c:v>-4.03337E-2</c:v>
                </c:pt>
                <c:pt idx="27883">
                  <c:v>-3.91238E-2</c:v>
                </c:pt>
                <c:pt idx="27884">
                  <c:v>-3.6632100000000001E-2</c:v>
                </c:pt>
                <c:pt idx="27885">
                  <c:v>-3.9542599999999997E-2</c:v>
                </c:pt>
                <c:pt idx="27886">
                  <c:v>-4.0005199999999998E-2</c:v>
                </c:pt>
                <c:pt idx="27887">
                  <c:v>-3.9404700000000001E-2</c:v>
                </c:pt>
                <c:pt idx="27888">
                  <c:v>-3.8122400000000001E-2</c:v>
                </c:pt>
                <c:pt idx="27889">
                  <c:v>-3.6679000000000003E-2</c:v>
                </c:pt>
                <c:pt idx="27890">
                  <c:v>-3.4322100000000001E-2</c:v>
                </c:pt>
                <c:pt idx="27891">
                  <c:v>-3.2165300000000001E-2</c:v>
                </c:pt>
                <c:pt idx="27892">
                  <c:v>-3.1411599999999998E-2</c:v>
                </c:pt>
                <c:pt idx="27893">
                  <c:v>-3.2737299999999997E-2</c:v>
                </c:pt>
                <c:pt idx="27894">
                  <c:v>-3.4452499999999997E-2</c:v>
                </c:pt>
                <c:pt idx="27895">
                  <c:v>-3.37866E-2</c:v>
                </c:pt>
                <c:pt idx="27896">
                  <c:v>-3.1681599999999997E-2</c:v>
                </c:pt>
                <c:pt idx="27897">
                  <c:v>-3.2008700000000001E-2</c:v>
                </c:pt>
                <c:pt idx="27898">
                  <c:v>-3.2191999999999998E-2</c:v>
                </c:pt>
                <c:pt idx="27899">
                  <c:v>-3.11138E-2</c:v>
                </c:pt>
                <c:pt idx="27900">
                  <c:v>-3.2536500000000003E-2</c:v>
                </c:pt>
                <c:pt idx="27901">
                  <c:v>-3.4757000000000003E-2</c:v>
                </c:pt>
                <c:pt idx="27902">
                  <c:v>-4.3333799999999999E-2</c:v>
                </c:pt>
                <c:pt idx="27903">
                  <c:v>-4.3766600000000003E-2</c:v>
                </c:pt>
                <c:pt idx="27904">
                  <c:v>-4.1692100000000003E-2</c:v>
                </c:pt>
                <c:pt idx="27905">
                  <c:v>-4.1151399999999998E-2</c:v>
                </c:pt>
                <c:pt idx="27906">
                  <c:v>-4.0647099999999999E-2</c:v>
                </c:pt>
                <c:pt idx="27907">
                  <c:v>-4.0130600000000002E-2</c:v>
                </c:pt>
                <c:pt idx="27908">
                  <c:v>-3.96076E-2</c:v>
                </c:pt>
                <c:pt idx="27909">
                  <c:v>-3.90876E-2</c:v>
                </c:pt>
                <c:pt idx="27910">
                  <c:v>-3.7051399999999998E-2</c:v>
                </c:pt>
                <c:pt idx="27911">
                  <c:v>-3.5518800000000003E-2</c:v>
                </c:pt>
                <c:pt idx="27912">
                  <c:v>-3.4477399999999998E-2</c:v>
                </c:pt>
                <c:pt idx="27913">
                  <c:v>-3.34524E-2</c:v>
                </c:pt>
                <c:pt idx="27914">
                  <c:v>-3.3406100000000001E-2</c:v>
                </c:pt>
                <c:pt idx="27915">
                  <c:v>-3.2328999999999997E-2</c:v>
                </c:pt>
                <c:pt idx="27916">
                  <c:v>-3.1856799999999998E-2</c:v>
                </c:pt>
                <c:pt idx="27917">
                  <c:v>-3.27362E-2</c:v>
                </c:pt>
                <c:pt idx="27918">
                  <c:v>-3.2944599999999997E-2</c:v>
                </c:pt>
                <c:pt idx="27919">
                  <c:v>-3.9840100000000003E-2</c:v>
                </c:pt>
                <c:pt idx="27920">
                  <c:v>-3.8429100000000001E-2</c:v>
                </c:pt>
                <c:pt idx="27921">
                  <c:v>-3.6940099999999997E-2</c:v>
                </c:pt>
                <c:pt idx="27922">
                  <c:v>-3.5882299999999999E-2</c:v>
                </c:pt>
                <c:pt idx="27923">
                  <c:v>-3.5312000000000003E-2</c:v>
                </c:pt>
                <c:pt idx="27924">
                  <c:v>-3.4745699999999997E-2</c:v>
                </c:pt>
                <c:pt idx="27925">
                  <c:v>-3.46717E-2</c:v>
                </c:pt>
                <c:pt idx="27926">
                  <c:v>-3.4597099999999999E-2</c:v>
                </c:pt>
                <c:pt idx="27927">
                  <c:v>-3.5024300000000001E-2</c:v>
                </c:pt>
                <c:pt idx="27928">
                  <c:v>-3.5413699999999999E-2</c:v>
                </c:pt>
                <c:pt idx="27929">
                  <c:v>-3.5172000000000002E-2</c:v>
                </c:pt>
                <c:pt idx="27930">
                  <c:v>-3.3557099999999999E-2</c:v>
                </c:pt>
                <c:pt idx="27931">
                  <c:v>-3.2988499999999997E-2</c:v>
                </c:pt>
                <c:pt idx="27932">
                  <c:v>-3.2400199999999997E-2</c:v>
                </c:pt>
                <c:pt idx="27933">
                  <c:v>-3.1577399999999999E-2</c:v>
                </c:pt>
                <c:pt idx="27934">
                  <c:v>-3.03865E-2</c:v>
                </c:pt>
                <c:pt idx="27935">
                  <c:v>-3.47716E-2</c:v>
                </c:pt>
                <c:pt idx="27936">
                  <c:v>-3.4252199999999997E-2</c:v>
                </c:pt>
                <c:pt idx="27937">
                  <c:v>-3.3104300000000003E-2</c:v>
                </c:pt>
                <c:pt idx="27938">
                  <c:v>-3.14054E-2</c:v>
                </c:pt>
                <c:pt idx="27939">
                  <c:v>-2.9812399999999999E-2</c:v>
                </c:pt>
                <c:pt idx="27940">
                  <c:v>-2.9264800000000001E-2</c:v>
                </c:pt>
                <c:pt idx="27941">
                  <c:v>-2.8993999999999999E-2</c:v>
                </c:pt>
                <c:pt idx="27942">
                  <c:v>-2.7291900000000001E-2</c:v>
                </c:pt>
                <c:pt idx="27943">
                  <c:v>-2.6114399999999999E-2</c:v>
                </c:pt>
                <c:pt idx="27944">
                  <c:v>-2.44505E-2</c:v>
                </c:pt>
                <c:pt idx="27945">
                  <c:v>-2.3240799999999999E-2</c:v>
                </c:pt>
                <c:pt idx="27946">
                  <c:v>-2.16154E-2</c:v>
                </c:pt>
                <c:pt idx="27947">
                  <c:v>-2.1501800000000001E-2</c:v>
                </c:pt>
                <c:pt idx="27948">
                  <c:v>-2.06416E-2</c:v>
                </c:pt>
                <c:pt idx="27949">
                  <c:v>-2.0380599999999999E-2</c:v>
                </c:pt>
                <c:pt idx="27950">
                  <c:v>-2.5026900000000001E-2</c:v>
                </c:pt>
                <c:pt idx="27951">
                  <c:v>-2.29795E-2</c:v>
                </c:pt>
                <c:pt idx="27952">
                  <c:v>-2.1954499999999998E-2</c:v>
                </c:pt>
                <c:pt idx="27953">
                  <c:v>-2.1645000000000001E-2</c:v>
                </c:pt>
                <c:pt idx="27954">
                  <c:v>-1.9348199999999999E-2</c:v>
                </c:pt>
                <c:pt idx="27955">
                  <c:v>-1.7132399999999999E-2</c:v>
                </c:pt>
                <c:pt idx="27956">
                  <c:v>-1.49528E-2</c:v>
                </c:pt>
                <c:pt idx="27957">
                  <c:v>-1.42994E-2</c:v>
                </c:pt>
                <c:pt idx="27958">
                  <c:v>-1.4005699999999999E-2</c:v>
                </c:pt>
                <c:pt idx="27959">
                  <c:v>-1.2223400000000001E-2</c:v>
                </c:pt>
                <c:pt idx="27960">
                  <c:v>-1.0478400000000001E-2</c:v>
                </c:pt>
                <c:pt idx="27961">
                  <c:v>-8.7591600000000002E-3</c:v>
                </c:pt>
                <c:pt idx="27962">
                  <c:v>-7.99097E-3</c:v>
                </c:pt>
                <c:pt idx="27963">
                  <c:v>-6.2453500000000002E-3</c:v>
                </c:pt>
                <c:pt idx="27964">
                  <c:v>-5.9791100000000002E-3</c:v>
                </c:pt>
                <c:pt idx="27965">
                  <c:v>-5.7560199999999997E-3</c:v>
                </c:pt>
                <c:pt idx="27966">
                  <c:v>-1.04566E-2</c:v>
                </c:pt>
                <c:pt idx="27967">
                  <c:v>-9.1605000000000002E-3</c:v>
                </c:pt>
                <c:pt idx="27968">
                  <c:v>-7.87793E-3</c:v>
                </c:pt>
                <c:pt idx="27969">
                  <c:v>-7.0990899999999997E-3</c:v>
                </c:pt>
                <c:pt idx="27970">
                  <c:v>-5.8206600000000001E-3</c:v>
                </c:pt>
                <c:pt idx="27971">
                  <c:v>-4.0635599999999999E-3</c:v>
                </c:pt>
                <c:pt idx="27972">
                  <c:v>-8.1867300000000001E-4</c:v>
                </c:pt>
                <c:pt idx="27973">
                  <c:v>2.4921000000000001E-3</c:v>
                </c:pt>
                <c:pt idx="27974">
                  <c:v>4.8253200000000001E-3</c:v>
                </c:pt>
                <c:pt idx="27975">
                  <c:v>6.6272700000000002E-3</c:v>
                </c:pt>
                <c:pt idx="27976">
                  <c:v>8.8649999999999996E-3</c:v>
                </c:pt>
                <c:pt idx="27977">
                  <c:v>1.2115600000000001E-2</c:v>
                </c:pt>
                <c:pt idx="27978">
                  <c:v>1.5057299999999999E-2</c:v>
                </c:pt>
                <c:pt idx="27979">
                  <c:v>1.59264E-2</c:v>
                </c:pt>
                <c:pt idx="27980">
                  <c:v>1.7683299999999999E-2</c:v>
                </c:pt>
                <c:pt idx="27981">
                  <c:v>1.9013800000000001E-2</c:v>
                </c:pt>
                <c:pt idx="27982">
                  <c:v>2.1226399999999999E-2</c:v>
                </c:pt>
                <c:pt idx="27983">
                  <c:v>2.3595399999999999E-2</c:v>
                </c:pt>
                <c:pt idx="27984">
                  <c:v>2.5491300000000001E-2</c:v>
                </c:pt>
                <c:pt idx="27985">
                  <c:v>2.71887E-2</c:v>
                </c:pt>
                <c:pt idx="27986">
                  <c:v>3.0402499999999999E-2</c:v>
                </c:pt>
                <c:pt idx="27987">
                  <c:v>3.2930599999999997E-2</c:v>
                </c:pt>
                <c:pt idx="27988">
                  <c:v>3.4800600000000001E-2</c:v>
                </c:pt>
                <c:pt idx="27989">
                  <c:v>3.6562799999999999E-2</c:v>
                </c:pt>
                <c:pt idx="27990">
                  <c:v>3.9209899999999999E-2</c:v>
                </c:pt>
                <c:pt idx="27991">
                  <c:v>4.2480900000000002E-2</c:v>
                </c:pt>
                <c:pt idx="27992">
                  <c:v>4.5888199999999997E-2</c:v>
                </c:pt>
                <c:pt idx="27993">
                  <c:v>4.8953299999999998E-2</c:v>
                </c:pt>
                <c:pt idx="27994">
                  <c:v>5.35215E-2</c:v>
                </c:pt>
                <c:pt idx="27995">
                  <c:v>5.0911900000000003E-2</c:v>
                </c:pt>
                <c:pt idx="27996">
                  <c:v>5.1190600000000003E-2</c:v>
                </c:pt>
                <c:pt idx="27997">
                  <c:v>5.3799199999999998E-2</c:v>
                </c:pt>
                <c:pt idx="27998">
                  <c:v>5.6208500000000002E-2</c:v>
                </c:pt>
                <c:pt idx="27999">
                  <c:v>5.7268100000000002E-2</c:v>
                </c:pt>
                <c:pt idx="28000">
                  <c:v>5.6268400000000003E-2</c:v>
                </c:pt>
                <c:pt idx="28001">
                  <c:v>5.6103800000000002E-2</c:v>
                </c:pt>
                <c:pt idx="28002">
                  <c:v>5.7232199999999997E-2</c:v>
                </c:pt>
                <c:pt idx="28003">
                  <c:v>5.9225600000000003E-2</c:v>
                </c:pt>
                <c:pt idx="28004">
                  <c:v>6.23557E-2</c:v>
                </c:pt>
                <c:pt idx="28005">
                  <c:v>6.5660499999999997E-2</c:v>
                </c:pt>
                <c:pt idx="28006">
                  <c:v>6.9609099999999993E-2</c:v>
                </c:pt>
                <c:pt idx="28007">
                  <c:v>7.4342800000000001E-2</c:v>
                </c:pt>
                <c:pt idx="28008">
                  <c:v>7.9102400000000003E-2</c:v>
                </c:pt>
                <c:pt idx="28009">
                  <c:v>8.2042500000000004E-2</c:v>
                </c:pt>
                <c:pt idx="28010">
                  <c:v>8.4636299999999998E-2</c:v>
                </c:pt>
                <c:pt idx="28011">
                  <c:v>8.71749E-2</c:v>
                </c:pt>
                <c:pt idx="28012">
                  <c:v>8.9896500000000004E-2</c:v>
                </c:pt>
                <c:pt idx="28013">
                  <c:v>9.2123099999999999E-2</c:v>
                </c:pt>
                <c:pt idx="28014">
                  <c:v>9.4325900000000004E-2</c:v>
                </c:pt>
                <c:pt idx="28015">
                  <c:v>9.5982999999999999E-2</c:v>
                </c:pt>
                <c:pt idx="28016">
                  <c:v>9.8241899999999993E-2</c:v>
                </c:pt>
                <c:pt idx="28017">
                  <c:v>0.100368</c:v>
                </c:pt>
                <c:pt idx="28018">
                  <c:v>0.101909</c:v>
                </c:pt>
                <c:pt idx="28019">
                  <c:v>0.103335</c:v>
                </c:pt>
                <c:pt idx="28020">
                  <c:v>0.104173</c:v>
                </c:pt>
                <c:pt idx="28021">
                  <c:v>0.106184</c:v>
                </c:pt>
                <c:pt idx="28022">
                  <c:v>0.104891</c:v>
                </c:pt>
                <c:pt idx="28023">
                  <c:v>0.10344299999999999</c:v>
                </c:pt>
                <c:pt idx="28024">
                  <c:v>0.10546899999999999</c:v>
                </c:pt>
                <c:pt idx="28025">
                  <c:v>0.10628700000000001</c:v>
                </c:pt>
                <c:pt idx="28026">
                  <c:v>0.107803</c:v>
                </c:pt>
                <c:pt idx="28027">
                  <c:v>0.11025699999999999</c:v>
                </c:pt>
                <c:pt idx="28028">
                  <c:v>0.112705</c:v>
                </c:pt>
                <c:pt idx="28029">
                  <c:v>0.11439299999999999</c:v>
                </c:pt>
                <c:pt idx="28030">
                  <c:v>0.11669</c:v>
                </c:pt>
                <c:pt idx="28031">
                  <c:v>0.12049799999999999</c:v>
                </c:pt>
                <c:pt idx="28032">
                  <c:v>0.12281</c:v>
                </c:pt>
                <c:pt idx="28033">
                  <c:v>0.12710199999999999</c:v>
                </c:pt>
                <c:pt idx="28034">
                  <c:v>0.13461799999999999</c:v>
                </c:pt>
                <c:pt idx="28035">
                  <c:v>0.14122999999999999</c:v>
                </c:pt>
                <c:pt idx="28036">
                  <c:v>0.14458799999999999</c:v>
                </c:pt>
                <c:pt idx="28037">
                  <c:v>0.14674200000000001</c:v>
                </c:pt>
                <c:pt idx="28038">
                  <c:v>0.14993799999999999</c:v>
                </c:pt>
                <c:pt idx="28039">
                  <c:v>0.152119</c:v>
                </c:pt>
                <c:pt idx="28040">
                  <c:v>0.15554599999999999</c:v>
                </c:pt>
                <c:pt idx="28041">
                  <c:v>0.160971</c:v>
                </c:pt>
                <c:pt idx="28042">
                  <c:v>0.16622799999999999</c:v>
                </c:pt>
                <c:pt idx="28043">
                  <c:v>0.16964000000000001</c:v>
                </c:pt>
                <c:pt idx="28044">
                  <c:v>0.17178499999999999</c:v>
                </c:pt>
                <c:pt idx="28045">
                  <c:v>0.172459</c:v>
                </c:pt>
                <c:pt idx="28046">
                  <c:v>0.17302999999999999</c:v>
                </c:pt>
                <c:pt idx="28047">
                  <c:v>0.17488699999999999</c:v>
                </c:pt>
                <c:pt idx="28048">
                  <c:v>0.175756</c:v>
                </c:pt>
                <c:pt idx="28049">
                  <c:v>0.17285200000000001</c:v>
                </c:pt>
                <c:pt idx="28050">
                  <c:v>0.176172</c:v>
                </c:pt>
                <c:pt idx="28051">
                  <c:v>0.178369</c:v>
                </c:pt>
                <c:pt idx="28052">
                  <c:v>0.179618</c:v>
                </c:pt>
                <c:pt idx="28053">
                  <c:v>0.181612</c:v>
                </c:pt>
                <c:pt idx="28054">
                  <c:v>0.18379100000000001</c:v>
                </c:pt>
                <c:pt idx="28055">
                  <c:v>0.18543599999999999</c:v>
                </c:pt>
                <c:pt idx="28056">
                  <c:v>0.18742400000000001</c:v>
                </c:pt>
                <c:pt idx="28057">
                  <c:v>0.190329</c:v>
                </c:pt>
                <c:pt idx="28058">
                  <c:v>0.19278899999999999</c:v>
                </c:pt>
                <c:pt idx="28059">
                  <c:v>0.19454099999999999</c:v>
                </c:pt>
                <c:pt idx="28060">
                  <c:v>0.196904</c:v>
                </c:pt>
                <c:pt idx="28061">
                  <c:v>0.19989999999999999</c:v>
                </c:pt>
                <c:pt idx="28062">
                  <c:v>0.202681</c:v>
                </c:pt>
                <c:pt idx="28063">
                  <c:v>0.20386199999999999</c:v>
                </c:pt>
                <c:pt idx="28064">
                  <c:v>0.20549600000000001</c:v>
                </c:pt>
                <c:pt idx="28065">
                  <c:v>0.20696100000000001</c:v>
                </c:pt>
                <c:pt idx="28066">
                  <c:v>0.20888499999999999</c:v>
                </c:pt>
                <c:pt idx="28067">
                  <c:v>0.209727</c:v>
                </c:pt>
                <c:pt idx="28068">
                  <c:v>0.21218100000000001</c:v>
                </c:pt>
                <c:pt idx="28069">
                  <c:v>0.21116399999999999</c:v>
                </c:pt>
                <c:pt idx="28070">
                  <c:v>0.207117</c:v>
                </c:pt>
                <c:pt idx="28071">
                  <c:v>0.20935200000000001</c:v>
                </c:pt>
                <c:pt idx="28072">
                  <c:v>0.210092</c:v>
                </c:pt>
                <c:pt idx="28073">
                  <c:v>0.21301800000000001</c:v>
                </c:pt>
                <c:pt idx="28074">
                  <c:v>0.217469</c:v>
                </c:pt>
                <c:pt idx="28075">
                  <c:v>0.21104000000000001</c:v>
                </c:pt>
                <c:pt idx="28076">
                  <c:v>0.21252099999999999</c:v>
                </c:pt>
                <c:pt idx="28077">
                  <c:v>0.21338799999999999</c:v>
                </c:pt>
                <c:pt idx="28078">
                  <c:v>0.21407899999999999</c:v>
                </c:pt>
                <c:pt idx="28079">
                  <c:v>0.21462600000000001</c:v>
                </c:pt>
                <c:pt idx="28080">
                  <c:v>0.214721</c:v>
                </c:pt>
                <c:pt idx="28081">
                  <c:v>0.214947</c:v>
                </c:pt>
                <c:pt idx="28082">
                  <c:v>0.21590000000000001</c:v>
                </c:pt>
                <c:pt idx="28083">
                  <c:v>0.21760599999999999</c:v>
                </c:pt>
                <c:pt idx="28084">
                  <c:v>0.21938099999999999</c:v>
                </c:pt>
                <c:pt idx="28085">
                  <c:v>0.22251299999999999</c:v>
                </c:pt>
                <c:pt idx="28086">
                  <c:v>0.22250700000000001</c:v>
                </c:pt>
                <c:pt idx="28087">
                  <c:v>0.21901899999999999</c:v>
                </c:pt>
                <c:pt idx="28088">
                  <c:v>0.22165699999999999</c:v>
                </c:pt>
                <c:pt idx="28089">
                  <c:v>0.22333500000000001</c:v>
                </c:pt>
                <c:pt idx="28090">
                  <c:v>0.22447600000000001</c:v>
                </c:pt>
                <c:pt idx="28091">
                  <c:v>0.22530900000000001</c:v>
                </c:pt>
                <c:pt idx="28092">
                  <c:v>0.22542200000000001</c:v>
                </c:pt>
                <c:pt idx="28093">
                  <c:v>0.226299</c:v>
                </c:pt>
                <c:pt idx="28094">
                  <c:v>0.227323</c:v>
                </c:pt>
                <c:pt idx="28095">
                  <c:v>0.227771</c:v>
                </c:pt>
                <c:pt idx="28096">
                  <c:v>0.22883400000000001</c:v>
                </c:pt>
                <c:pt idx="28097">
                  <c:v>0.23003299999999999</c:v>
                </c:pt>
                <c:pt idx="28098">
                  <c:v>0.23010900000000001</c:v>
                </c:pt>
                <c:pt idx="28099">
                  <c:v>0.23083300000000001</c:v>
                </c:pt>
                <c:pt idx="28100">
                  <c:v>0.23135</c:v>
                </c:pt>
                <c:pt idx="28101">
                  <c:v>0.232129</c:v>
                </c:pt>
                <c:pt idx="28102">
                  <c:v>0.229356</c:v>
                </c:pt>
                <c:pt idx="28103">
                  <c:v>0.22425800000000001</c:v>
                </c:pt>
                <c:pt idx="28104">
                  <c:v>0.22445899999999999</c:v>
                </c:pt>
                <c:pt idx="28105">
                  <c:v>0.22536700000000001</c:v>
                </c:pt>
                <c:pt idx="28106">
                  <c:v>0.22492699999999999</c:v>
                </c:pt>
                <c:pt idx="28107">
                  <c:v>0.22397600000000001</c:v>
                </c:pt>
                <c:pt idx="28108">
                  <c:v>0.22289100000000001</c:v>
                </c:pt>
                <c:pt idx="28109">
                  <c:v>0.22131200000000001</c:v>
                </c:pt>
                <c:pt idx="28110">
                  <c:v>0.21890299999999999</c:v>
                </c:pt>
                <c:pt idx="28111">
                  <c:v>0.21752099999999999</c:v>
                </c:pt>
                <c:pt idx="28112">
                  <c:v>0.21768699999999999</c:v>
                </c:pt>
                <c:pt idx="28113">
                  <c:v>0.217059</c:v>
                </c:pt>
                <c:pt idx="28114">
                  <c:v>0.21707000000000001</c:v>
                </c:pt>
                <c:pt idx="28115">
                  <c:v>0.21798000000000001</c:v>
                </c:pt>
                <c:pt idx="28116">
                  <c:v>0.219139</c:v>
                </c:pt>
                <c:pt idx="28117">
                  <c:v>0.22148100000000001</c:v>
                </c:pt>
                <c:pt idx="28118">
                  <c:v>0.21973799999999999</c:v>
                </c:pt>
                <c:pt idx="28119">
                  <c:v>0.21698600000000001</c:v>
                </c:pt>
                <c:pt idx="28120">
                  <c:v>0.21882299999999999</c:v>
                </c:pt>
                <c:pt idx="28121">
                  <c:v>0.219891</c:v>
                </c:pt>
                <c:pt idx="28122">
                  <c:v>0.220137</c:v>
                </c:pt>
                <c:pt idx="28123">
                  <c:v>0.22022800000000001</c:v>
                </c:pt>
                <c:pt idx="28124">
                  <c:v>0.22012200000000001</c:v>
                </c:pt>
                <c:pt idx="28125">
                  <c:v>0.21934899999999999</c:v>
                </c:pt>
                <c:pt idx="28126">
                  <c:v>0.218552</c:v>
                </c:pt>
                <c:pt idx="28127">
                  <c:v>0.21682599999999999</c:v>
                </c:pt>
                <c:pt idx="28128">
                  <c:v>0.214333</c:v>
                </c:pt>
                <c:pt idx="28129">
                  <c:v>0.213586</c:v>
                </c:pt>
                <c:pt idx="28130">
                  <c:v>0.21406900000000001</c:v>
                </c:pt>
                <c:pt idx="28131">
                  <c:v>0.214893</c:v>
                </c:pt>
                <c:pt idx="28132">
                  <c:v>0.21438199999999999</c:v>
                </c:pt>
                <c:pt idx="28133">
                  <c:v>0.214618</c:v>
                </c:pt>
                <c:pt idx="28134">
                  <c:v>0.21537500000000001</c:v>
                </c:pt>
                <c:pt idx="28135">
                  <c:v>0.215222</c:v>
                </c:pt>
                <c:pt idx="28136">
                  <c:v>0.21568499999999999</c:v>
                </c:pt>
                <c:pt idx="28137">
                  <c:v>0.211954</c:v>
                </c:pt>
                <c:pt idx="28138">
                  <c:v>0.209704</c:v>
                </c:pt>
                <c:pt idx="28139">
                  <c:v>0.210593</c:v>
                </c:pt>
                <c:pt idx="28140">
                  <c:v>0.20916399999999999</c:v>
                </c:pt>
                <c:pt idx="28141">
                  <c:v>0.208036</c:v>
                </c:pt>
                <c:pt idx="28142">
                  <c:v>0.208176</c:v>
                </c:pt>
                <c:pt idx="28143">
                  <c:v>0.20802300000000001</c:v>
                </c:pt>
                <c:pt idx="28144">
                  <c:v>0.20743400000000001</c:v>
                </c:pt>
                <c:pt idx="28145">
                  <c:v>0.20811199999999999</c:v>
                </c:pt>
                <c:pt idx="28146">
                  <c:v>0.209036</c:v>
                </c:pt>
                <c:pt idx="28147">
                  <c:v>0.20960400000000001</c:v>
                </c:pt>
                <c:pt idx="28148">
                  <c:v>0.21027799999999999</c:v>
                </c:pt>
                <c:pt idx="28149">
                  <c:v>0.21060400000000001</c:v>
                </c:pt>
                <c:pt idx="28150">
                  <c:v>0.20802000000000001</c:v>
                </c:pt>
                <c:pt idx="28151">
                  <c:v>0.20535100000000001</c:v>
                </c:pt>
                <c:pt idx="28152">
                  <c:v>0.20455300000000001</c:v>
                </c:pt>
                <c:pt idx="28153">
                  <c:v>0.20493500000000001</c:v>
                </c:pt>
                <c:pt idx="28154">
                  <c:v>0.20321500000000001</c:v>
                </c:pt>
                <c:pt idx="28155">
                  <c:v>0.20194699999999999</c:v>
                </c:pt>
                <c:pt idx="28156">
                  <c:v>0.20255999999999999</c:v>
                </c:pt>
                <c:pt idx="28157">
                  <c:v>0.20288800000000001</c:v>
                </c:pt>
                <c:pt idx="28158">
                  <c:v>0.20249300000000001</c:v>
                </c:pt>
                <c:pt idx="28159">
                  <c:v>0.19551299999999999</c:v>
                </c:pt>
                <c:pt idx="28160">
                  <c:v>0.192686</c:v>
                </c:pt>
                <c:pt idx="28161">
                  <c:v>0.19200200000000001</c:v>
                </c:pt>
                <c:pt idx="28162">
                  <c:v>0.189749</c:v>
                </c:pt>
                <c:pt idx="28163">
                  <c:v>0.18908800000000001</c:v>
                </c:pt>
                <c:pt idx="28164">
                  <c:v>0.18879000000000001</c:v>
                </c:pt>
                <c:pt idx="28165">
                  <c:v>0.18892300000000001</c:v>
                </c:pt>
                <c:pt idx="28166">
                  <c:v>0.18831899999999999</c:v>
                </c:pt>
                <c:pt idx="28167">
                  <c:v>0.185694</c:v>
                </c:pt>
                <c:pt idx="28168">
                  <c:v>0.183896</c:v>
                </c:pt>
                <c:pt idx="28169">
                  <c:v>0.18269099999999999</c:v>
                </c:pt>
                <c:pt idx="28170">
                  <c:v>0.181696</c:v>
                </c:pt>
                <c:pt idx="28171">
                  <c:v>0.18107300000000001</c:v>
                </c:pt>
                <c:pt idx="28172">
                  <c:v>0.17957000000000001</c:v>
                </c:pt>
                <c:pt idx="28173">
                  <c:v>0.177955</c:v>
                </c:pt>
                <c:pt idx="28174">
                  <c:v>0.177066</c:v>
                </c:pt>
                <c:pt idx="28175">
                  <c:v>0.17142099999999999</c:v>
                </c:pt>
                <c:pt idx="28176">
                  <c:v>0.16972599999999999</c:v>
                </c:pt>
                <c:pt idx="28177">
                  <c:v>0.17344799999999999</c:v>
                </c:pt>
                <c:pt idx="28178">
                  <c:v>0.17626500000000001</c:v>
                </c:pt>
                <c:pt idx="28179">
                  <c:v>0.177759</c:v>
                </c:pt>
                <c:pt idx="28180">
                  <c:v>0.178647</c:v>
                </c:pt>
                <c:pt idx="28181">
                  <c:v>0.179286</c:v>
                </c:pt>
                <c:pt idx="28182">
                  <c:v>0.18051500000000001</c:v>
                </c:pt>
                <c:pt idx="28183">
                  <c:v>0.18105499999999999</c:v>
                </c:pt>
                <c:pt idx="28184">
                  <c:v>0.181675</c:v>
                </c:pt>
                <c:pt idx="28185">
                  <c:v>0.18182999999999999</c:v>
                </c:pt>
                <c:pt idx="28186">
                  <c:v>0.18154300000000001</c:v>
                </c:pt>
                <c:pt idx="28187">
                  <c:v>0.18107599999999999</c:v>
                </c:pt>
                <c:pt idx="28188">
                  <c:v>0.17996400000000001</c:v>
                </c:pt>
                <c:pt idx="28189">
                  <c:v>0.178785</c:v>
                </c:pt>
                <c:pt idx="28190">
                  <c:v>0.17732500000000001</c:v>
                </c:pt>
                <c:pt idx="28191">
                  <c:v>0.177284</c:v>
                </c:pt>
                <c:pt idx="28192">
                  <c:v>0.17422299999999999</c:v>
                </c:pt>
                <c:pt idx="28193">
                  <c:v>0.172095</c:v>
                </c:pt>
                <c:pt idx="28194">
                  <c:v>0.172791</c:v>
                </c:pt>
                <c:pt idx="28195">
                  <c:v>0.17429700000000001</c:v>
                </c:pt>
                <c:pt idx="28196">
                  <c:v>0.17534</c:v>
                </c:pt>
                <c:pt idx="28197">
                  <c:v>0.174982</c:v>
                </c:pt>
                <c:pt idx="28198">
                  <c:v>0.17372599999999999</c:v>
                </c:pt>
                <c:pt idx="28199">
                  <c:v>0.17355799999999999</c:v>
                </c:pt>
                <c:pt idx="28200">
                  <c:v>0.17305899999999999</c:v>
                </c:pt>
                <c:pt idx="28201">
                  <c:v>0.17199500000000001</c:v>
                </c:pt>
                <c:pt idx="28202">
                  <c:v>0.171234</c:v>
                </c:pt>
                <c:pt idx="28203">
                  <c:v>0.16939499999999999</c:v>
                </c:pt>
                <c:pt idx="28204">
                  <c:v>0.16916900000000001</c:v>
                </c:pt>
                <c:pt idx="28205">
                  <c:v>0.16970199999999999</c:v>
                </c:pt>
                <c:pt idx="28206">
                  <c:v>0.169235</c:v>
                </c:pt>
                <c:pt idx="28207">
                  <c:v>0.171124</c:v>
                </c:pt>
                <c:pt idx="28208">
                  <c:v>0.165967</c:v>
                </c:pt>
                <c:pt idx="28209">
                  <c:v>0.16090699999999999</c:v>
                </c:pt>
                <c:pt idx="28210">
                  <c:v>0.161715</c:v>
                </c:pt>
                <c:pt idx="28211">
                  <c:v>0.16148899999999999</c:v>
                </c:pt>
                <c:pt idx="28212">
                  <c:v>0.160383</c:v>
                </c:pt>
                <c:pt idx="28213">
                  <c:v>0.164579</c:v>
                </c:pt>
                <c:pt idx="28214">
                  <c:v>0.16430900000000001</c:v>
                </c:pt>
                <c:pt idx="28215">
                  <c:v>0.160029</c:v>
                </c:pt>
                <c:pt idx="28216">
                  <c:v>0.161053</c:v>
                </c:pt>
                <c:pt idx="28217">
                  <c:v>0.16079299999999999</c:v>
                </c:pt>
                <c:pt idx="28218">
                  <c:v>0.161111</c:v>
                </c:pt>
                <c:pt idx="28219">
                  <c:v>0.16189700000000001</c:v>
                </c:pt>
                <c:pt idx="28220">
                  <c:v>0.16295799999999999</c:v>
                </c:pt>
                <c:pt idx="28221">
                  <c:v>0.16251599999999999</c:v>
                </c:pt>
                <c:pt idx="28222">
                  <c:v>0.160829</c:v>
                </c:pt>
                <c:pt idx="28223">
                  <c:v>0.15976399999999999</c:v>
                </c:pt>
                <c:pt idx="28224">
                  <c:v>0.15973999999999999</c:v>
                </c:pt>
                <c:pt idx="28225">
                  <c:v>0.15934899999999999</c:v>
                </c:pt>
                <c:pt idx="28226">
                  <c:v>0.158249</c:v>
                </c:pt>
                <c:pt idx="28227">
                  <c:v>0.15760099999999999</c:v>
                </c:pt>
                <c:pt idx="28228">
                  <c:v>0.15814700000000001</c:v>
                </c:pt>
                <c:pt idx="28229">
                  <c:v>0.15798300000000001</c:v>
                </c:pt>
                <c:pt idx="28230">
                  <c:v>0.158523</c:v>
                </c:pt>
                <c:pt idx="28231">
                  <c:v>0.15909899999999999</c:v>
                </c:pt>
                <c:pt idx="28232">
                  <c:v>0.15839800000000001</c:v>
                </c:pt>
                <c:pt idx="28233">
                  <c:v>0.15932399999999999</c:v>
                </c:pt>
                <c:pt idx="28234">
                  <c:v>0.16028600000000001</c:v>
                </c:pt>
                <c:pt idx="28235">
                  <c:v>0.16155700000000001</c:v>
                </c:pt>
                <c:pt idx="28236">
                  <c:v>0.15848200000000001</c:v>
                </c:pt>
                <c:pt idx="28237">
                  <c:v>0.153835</c:v>
                </c:pt>
                <c:pt idx="28238">
                  <c:v>0.15562500000000001</c:v>
                </c:pt>
                <c:pt idx="28239">
                  <c:v>0.15595800000000001</c:v>
                </c:pt>
                <c:pt idx="28240">
                  <c:v>0.156052</c:v>
                </c:pt>
                <c:pt idx="28241">
                  <c:v>0.15570500000000001</c:v>
                </c:pt>
                <c:pt idx="28242">
                  <c:v>0.15559000000000001</c:v>
                </c:pt>
                <c:pt idx="28243">
                  <c:v>0.154806</c:v>
                </c:pt>
                <c:pt idx="28244">
                  <c:v>0.15412000000000001</c:v>
                </c:pt>
                <c:pt idx="28245">
                  <c:v>0.15391099999999999</c:v>
                </c:pt>
                <c:pt idx="28246">
                  <c:v>0.152893</c:v>
                </c:pt>
                <c:pt idx="28247">
                  <c:v>0.15359300000000001</c:v>
                </c:pt>
                <c:pt idx="28248">
                  <c:v>0.15395800000000001</c:v>
                </c:pt>
                <c:pt idx="28249">
                  <c:v>0.15359900000000001</c:v>
                </c:pt>
                <c:pt idx="28250">
                  <c:v>0.15324299999999999</c:v>
                </c:pt>
                <c:pt idx="28251">
                  <c:v>0.15337500000000001</c:v>
                </c:pt>
                <c:pt idx="28252">
                  <c:v>0.153835</c:v>
                </c:pt>
                <c:pt idx="28253">
                  <c:v>0.153472</c:v>
                </c:pt>
                <c:pt idx="28254">
                  <c:v>0.15294199999999999</c:v>
                </c:pt>
                <c:pt idx="28255">
                  <c:v>0.152527</c:v>
                </c:pt>
                <c:pt idx="28256">
                  <c:v>0.15364900000000001</c:v>
                </c:pt>
                <c:pt idx="28257">
                  <c:v>0.154506</c:v>
                </c:pt>
                <c:pt idx="28258">
                  <c:v>0.15460499999999999</c:v>
                </c:pt>
                <c:pt idx="28259">
                  <c:v>0.154755</c:v>
                </c:pt>
                <c:pt idx="28260">
                  <c:v>0.155199</c:v>
                </c:pt>
                <c:pt idx="28261">
                  <c:v>0.15552199999999999</c:v>
                </c:pt>
                <c:pt idx="28262">
                  <c:v>0.15540300000000001</c:v>
                </c:pt>
                <c:pt idx="28263">
                  <c:v>0.156198</c:v>
                </c:pt>
                <c:pt idx="28264">
                  <c:v>0.15310199999999999</c:v>
                </c:pt>
                <c:pt idx="28265">
                  <c:v>0.14962</c:v>
                </c:pt>
                <c:pt idx="28266">
                  <c:v>0.15135899999999999</c:v>
                </c:pt>
                <c:pt idx="28267">
                  <c:v>0.150753</c:v>
                </c:pt>
                <c:pt idx="28268">
                  <c:v>0.150285</c:v>
                </c:pt>
                <c:pt idx="28269">
                  <c:v>0.15035100000000001</c:v>
                </c:pt>
                <c:pt idx="28270">
                  <c:v>0.15004300000000001</c:v>
                </c:pt>
                <c:pt idx="28271">
                  <c:v>0.15049100000000001</c:v>
                </c:pt>
                <c:pt idx="28272">
                  <c:v>0.150973</c:v>
                </c:pt>
                <c:pt idx="28273">
                  <c:v>0.15112500000000001</c:v>
                </c:pt>
                <c:pt idx="28274">
                  <c:v>0.15095900000000001</c:v>
                </c:pt>
                <c:pt idx="28275">
                  <c:v>0.14979400000000001</c:v>
                </c:pt>
                <c:pt idx="28276">
                  <c:v>0.14841199999999999</c:v>
                </c:pt>
                <c:pt idx="28277">
                  <c:v>0.147032</c:v>
                </c:pt>
                <c:pt idx="28278">
                  <c:v>0.14709800000000001</c:v>
                </c:pt>
                <c:pt idx="28279">
                  <c:v>0.147843</c:v>
                </c:pt>
                <c:pt idx="28280">
                  <c:v>0.14733099999999999</c:v>
                </c:pt>
                <c:pt idx="28281">
                  <c:v>0.14805699999999999</c:v>
                </c:pt>
                <c:pt idx="28282">
                  <c:v>0.14884500000000001</c:v>
                </c:pt>
                <c:pt idx="28283">
                  <c:v>0.15034600000000001</c:v>
                </c:pt>
                <c:pt idx="28284">
                  <c:v>0.152475</c:v>
                </c:pt>
                <c:pt idx="28285">
                  <c:v>0.152418</c:v>
                </c:pt>
                <c:pt idx="28286">
                  <c:v>0.150474</c:v>
                </c:pt>
                <c:pt idx="28287">
                  <c:v>0.14810699999999999</c:v>
                </c:pt>
                <c:pt idx="28288">
                  <c:v>0.14940500000000001</c:v>
                </c:pt>
                <c:pt idx="28289">
                  <c:v>0.14882500000000001</c:v>
                </c:pt>
                <c:pt idx="28290">
                  <c:v>0.14877499999999999</c:v>
                </c:pt>
                <c:pt idx="28291">
                  <c:v>0.15212800000000001</c:v>
                </c:pt>
                <c:pt idx="28292">
                  <c:v>0.15239900000000001</c:v>
                </c:pt>
                <c:pt idx="28293">
                  <c:v>0.15220700000000001</c:v>
                </c:pt>
                <c:pt idx="28294">
                  <c:v>0.15218200000000001</c:v>
                </c:pt>
                <c:pt idx="28295">
                  <c:v>0.15304100000000001</c:v>
                </c:pt>
                <c:pt idx="28296">
                  <c:v>0.15462300000000001</c:v>
                </c:pt>
                <c:pt idx="28297">
                  <c:v>0.15686600000000001</c:v>
                </c:pt>
                <c:pt idx="28298">
                  <c:v>0.15875500000000001</c:v>
                </c:pt>
                <c:pt idx="28299">
                  <c:v>0.16009000000000001</c:v>
                </c:pt>
                <c:pt idx="28300">
                  <c:v>0.16109899999999999</c:v>
                </c:pt>
                <c:pt idx="28301">
                  <c:v>0.16242699999999999</c:v>
                </c:pt>
                <c:pt idx="28302">
                  <c:v>0.16253500000000001</c:v>
                </c:pt>
                <c:pt idx="28303">
                  <c:v>0.16314400000000001</c:v>
                </c:pt>
                <c:pt idx="28304">
                  <c:v>0.164294</c:v>
                </c:pt>
                <c:pt idx="28305">
                  <c:v>0.16562299999999999</c:v>
                </c:pt>
                <c:pt idx="28306">
                  <c:v>0.16728499999999999</c:v>
                </c:pt>
                <c:pt idx="28307">
                  <c:v>0.166992</c:v>
                </c:pt>
                <c:pt idx="28308">
                  <c:v>0.16739799999999999</c:v>
                </c:pt>
                <c:pt idx="28309">
                  <c:v>0.16839999999999999</c:v>
                </c:pt>
                <c:pt idx="28310">
                  <c:v>0.168874</c:v>
                </c:pt>
                <c:pt idx="28311">
                  <c:v>0.16965</c:v>
                </c:pt>
                <c:pt idx="28312">
                  <c:v>0.16953399999999999</c:v>
                </c:pt>
                <c:pt idx="28313">
                  <c:v>0.169542</c:v>
                </c:pt>
                <c:pt idx="28314">
                  <c:v>0.164659</c:v>
                </c:pt>
                <c:pt idx="28315">
                  <c:v>0.160218</c:v>
                </c:pt>
                <c:pt idx="28316">
                  <c:v>0.160111</c:v>
                </c:pt>
                <c:pt idx="28317">
                  <c:v>0.15929399999999999</c:v>
                </c:pt>
                <c:pt idx="28318">
                  <c:v>0.15864800000000001</c:v>
                </c:pt>
                <c:pt idx="28319">
                  <c:v>0.15847800000000001</c:v>
                </c:pt>
                <c:pt idx="28320">
                  <c:v>0.15928800000000001</c:v>
                </c:pt>
                <c:pt idx="28321">
                  <c:v>0.16022800000000001</c:v>
                </c:pt>
                <c:pt idx="28322">
                  <c:v>0.16270699999999999</c:v>
                </c:pt>
                <c:pt idx="28323">
                  <c:v>0.16508500000000001</c:v>
                </c:pt>
                <c:pt idx="28324">
                  <c:v>0.166571</c:v>
                </c:pt>
                <c:pt idx="28325">
                  <c:v>0.16799700000000001</c:v>
                </c:pt>
                <c:pt idx="28326">
                  <c:v>0.16861799999999999</c:v>
                </c:pt>
                <c:pt idx="28327">
                  <c:v>0.16780700000000001</c:v>
                </c:pt>
                <c:pt idx="28328">
                  <c:v>0.16822200000000001</c:v>
                </c:pt>
                <c:pt idx="28329">
                  <c:v>0.169099</c:v>
                </c:pt>
                <c:pt idx="28330">
                  <c:v>0.16975100000000001</c:v>
                </c:pt>
                <c:pt idx="28331">
                  <c:v>0.163491</c:v>
                </c:pt>
                <c:pt idx="28332">
                  <c:v>0.16642999999999999</c:v>
                </c:pt>
                <c:pt idx="28333">
                  <c:v>0.166544</c:v>
                </c:pt>
                <c:pt idx="28334">
                  <c:v>0.16447999999999999</c:v>
                </c:pt>
                <c:pt idx="28335">
                  <c:v>0.166987</c:v>
                </c:pt>
                <c:pt idx="28336">
                  <c:v>0.16922000000000001</c:v>
                </c:pt>
                <c:pt idx="28337">
                  <c:v>0.17016400000000001</c:v>
                </c:pt>
                <c:pt idx="28338">
                  <c:v>0.16977500000000001</c:v>
                </c:pt>
                <c:pt idx="28339">
                  <c:v>0.16977300000000001</c:v>
                </c:pt>
                <c:pt idx="28340">
                  <c:v>0.169851</c:v>
                </c:pt>
                <c:pt idx="28341">
                  <c:v>0.16831299999999999</c:v>
                </c:pt>
                <c:pt idx="28342">
                  <c:v>0.16738400000000001</c:v>
                </c:pt>
                <c:pt idx="28343">
                  <c:v>0.16718</c:v>
                </c:pt>
                <c:pt idx="28344">
                  <c:v>0.16705300000000001</c:v>
                </c:pt>
                <c:pt idx="28345">
                  <c:v>0.167272</c:v>
                </c:pt>
                <c:pt idx="28346">
                  <c:v>0.16029199999999999</c:v>
                </c:pt>
                <c:pt idx="28347">
                  <c:v>0.156862</c:v>
                </c:pt>
                <c:pt idx="28348">
                  <c:v>0.15698100000000001</c:v>
                </c:pt>
                <c:pt idx="28349">
                  <c:v>0.15592400000000001</c:v>
                </c:pt>
                <c:pt idx="28350">
                  <c:v>0.155247</c:v>
                </c:pt>
                <c:pt idx="28351">
                  <c:v>0.15409900000000001</c:v>
                </c:pt>
                <c:pt idx="28352">
                  <c:v>0.15279599999999999</c:v>
                </c:pt>
                <c:pt idx="28353">
                  <c:v>0.151447</c:v>
                </c:pt>
                <c:pt idx="28354">
                  <c:v>0.1507</c:v>
                </c:pt>
                <c:pt idx="28355">
                  <c:v>0.15121399999999999</c:v>
                </c:pt>
                <c:pt idx="28356">
                  <c:v>0.15178800000000001</c:v>
                </c:pt>
                <c:pt idx="28357">
                  <c:v>0.15365400000000001</c:v>
                </c:pt>
                <c:pt idx="28358">
                  <c:v>0.15497900000000001</c:v>
                </c:pt>
                <c:pt idx="28359">
                  <c:v>0.15589900000000001</c:v>
                </c:pt>
                <c:pt idx="28360">
                  <c:v>0.15704499999999999</c:v>
                </c:pt>
                <c:pt idx="28361">
                  <c:v>0.157078</c:v>
                </c:pt>
                <c:pt idx="28362">
                  <c:v>0.158777</c:v>
                </c:pt>
                <c:pt idx="28363">
                  <c:v>0.15551899999999999</c:v>
                </c:pt>
                <c:pt idx="28364">
                  <c:v>0.152754</c:v>
                </c:pt>
                <c:pt idx="28365">
                  <c:v>0.15368899999999999</c:v>
                </c:pt>
                <c:pt idx="28366">
                  <c:v>0.15448500000000001</c:v>
                </c:pt>
                <c:pt idx="28367">
                  <c:v>0.15479599999999999</c:v>
                </c:pt>
                <c:pt idx="28368">
                  <c:v>0.155973</c:v>
                </c:pt>
                <c:pt idx="28369">
                  <c:v>0.15762699999999999</c:v>
                </c:pt>
                <c:pt idx="28370">
                  <c:v>0.15860099999999999</c:v>
                </c:pt>
                <c:pt idx="28371">
                  <c:v>0.158994</c:v>
                </c:pt>
                <c:pt idx="28372">
                  <c:v>0.15972500000000001</c:v>
                </c:pt>
                <c:pt idx="28373">
                  <c:v>0.16158500000000001</c:v>
                </c:pt>
                <c:pt idx="28374">
                  <c:v>0.162466</c:v>
                </c:pt>
                <c:pt idx="28375">
                  <c:v>0.16301599999999999</c:v>
                </c:pt>
                <c:pt idx="28376">
                  <c:v>0.16333700000000001</c:v>
                </c:pt>
                <c:pt idx="28377">
                  <c:v>0.16311200000000001</c:v>
                </c:pt>
                <c:pt idx="28378">
                  <c:v>0.162601</c:v>
                </c:pt>
                <c:pt idx="28379">
                  <c:v>0.162439</c:v>
                </c:pt>
                <c:pt idx="28380">
                  <c:v>0.16423199999999999</c:v>
                </c:pt>
                <c:pt idx="28381">
                  <c:v>0.161159</c:v>
                </c:pt>
                <c:pt idx="28382">
                  <c:v>0.15760099999999999</c:v>
                </c:pt>
                <c:pt idx="28383">
                  <c:v>0.15836700000000001</c:v>
                </c:pt>
                <c:pt idx="28384">
                  <c:v>0.15876299999999999</c:v>
                </c:pt>
                <c:pt idx="28385">
                  <c:v>0.159807</c:v>
                </c:pt>
                <c:pt idx="28386">
                  <c:v>0.16007099999999999</c:v>
                </c:pt>
                <c:pt idx="28387">
                  <c:v>0.16018199999999999</c:v>
                </c:pt>
                <c:pt idx="28388">
                  <c:v>0.159967</c:v>
                </c:pt>
                <c:pt idx="28389">
                  <c:v>0.158555</c:v>
                </c:pt>
                <c:pt idx="28390">
                  <c:v>0.157884</c:v>
                </c:pt>
                <c:pt idx="28391">
                  <c:v>0.15784500000000001</c:v>
                </c:pt>
                <c:pt idx="28392">
                  <c:v>0.15763199999999999</c:v>
                </c:pt>
                <c:pt idx="28393">
                  <c:v>0.157696</c:v>
                </c:pt>
                <c:pt idx="28394">
                  <c:v>0.15809200000000001</c:v>
                </c:pt>
                <c:pt idx="28395">
                  <c:v>0.15848100000000001</c:v>
                </c:pt>
                <c:pt idx="28396">
                  <c:v>0.15865399999999999</c:v>
                </c:pt>
                <c:pt idx="28397">
                  <c:v>0.158528</c:v>
                </c:pt>
                <c:pt idx="28398">
                  <c:v>0.15933700000000001</c:v>
                </c:pt>
                <c:pt idx="28399">
                  <c:v>0.156921</c:v>
                </c:pt>
                <c:pt idx="28400">
                  <c:v>0.153696</c:v>
                </c:pt>
                <c:pt idx="28401">
                  <c:v>0.15576599999999999</c:v>
                </c:pt>
                <c:pt idx="28402">
                  <c:v>0.155394</c:v>
                </c:pt>
                <c:pt idx="28403">
                  <c:v>0.155698</c:v>
                </c:pt>
                <c:pt idx="28404">
                  <c:v>0.155838</c:v>
                </c:pt>
                <c:pt idx="28405">
                  <c:v>0.157523</c:v>
                </c:pt>
                <c:pt idx="28406">
                  <c:v>0.158252</c:v>
                </c:pt>
                <c:pt idx="28407">
                  <c:v>0.157716</c:v>
                </c:pt>
                <c:pt idx="28408">
                  <c:v>0.15809699999999999</c:v>
                </c:pt>
                <c:pt idx="28409">
                  <c:v>0.15892300000000001</c:v>
                </c:pt>
                <c:pt idx="28410">
                  <c:v>0.160279</c:v>
                </c:pt>
                <c:pt idx="28411">
                  <c:v>0.15887799999999999</c:v>
                </c:pt>
                <c:pt idx="28412">
                  <c:v>0.15857299999999999</c:v>
                </c:pt>
                <c:pt idx="28413">
                  <c:v>0.158993</c:v>
                </c:pt>
                <c:pt idx="28414">
                  <c:v>0.15932199999999999</c:v>
                </c:pt>
                <c:pt idx="28415">
                  <c:v>0.15974099999999999</c:v>
                </c:pt>
                <c:pt idx="28416">
                  <c:v>0.160721</c:v>
                </c:pt>
                <c:pt idx="28417">
                  <c:v>0.16206100000000001</c:v>
                </c:pt>
                <c:pt idx="28418">
                  <c:v>0.162715</c:v>
                </c:pt>
                <c:pt idx="28419">
                  <c:v>0.16253000000000001</c:v>
                </c:pt>
                <c:pt idx="28420">
                  <c:v>0.162304</c:v>
                </c:pt>
                <c:pt idx="28421">
                  <c:v>0.16173999999999999</c:v>
                </c:pt>
                <c:pt idx="28422">
                  <c:v>0.162132</c:v>
                </c:pt>
                <c:pt idx="28423">
                  <c:v>0.163272</c:v>
                </c:pt>
                <c:pt idx="28424">
                  <c:v>0.16377800000000001</c:v>
                </c:pt>
                <c:pt idx="28425">
                  <c:v>0.157778</c:v>
                </c:pt>
                <c:pt idx="28426">
                  <c:v>0.15851299999999999</c:v>
                </c:pt>
                <c:pt idx="28427">
                  <c:v>0.15768199999999999</c:v>
                </c:pt>
                <c:pt idx="28428">
                  <c:v>0.15702199999999999</c:v>
                </c:pt>
                <c:pt idx="28429">
                  <c:v>0.155193</c:v>
                </c:pt>
                <c:pt idx="28430">
                  <c:v>0.15141399999999999</c:v>
                </c:pt>
                <c:pt idx="28431">
                  <c:v>0.14733499999999999</c:v>
                </c:pt>
                <c:pt idx="28432">
                  <c:v>0.145283</c:v>
                </c:pt>
                <c:pt idx="28433">
                  <c:v>0.14525199999999999</c:v>
                </c:pt>
                <c:pt idx="28434">
                  <c:v>0.14810599999999999</c:v>
                </c:pt>
                <c:pt idx="28435">
                  <c:v>0.15032200000000001</c:v>
                </c:pt>
                <c:pt idx="28436">
                  <c:v>0.15160699999999999</c:v>
                </c:pt>
                <c:pt idx="28437">
                  <c:v>0.153389</c:v>
                </c:pt>
                <c:pt idx="28438">
                  <c:v>0.15465200000000001</c:v>
                </c:pt>
                <c:pt idx="28439">
                  <c:v>0.15541099999999999</c:v>
                </c:pt>
                <c:pt idx="28440">
                  <c:v>0.15517700000000001</c:v>
                </c:pt>
                <c:pt idx="28441">
                  <c:v>0.15495300000000001</c:v>
                </c:pt>
                <c:pt idx="28442">
                  <c:v>0.155221</c:v>
                </c:pt>
                <c:pt idx="28443">
                  <c:v>0.15597900000000001</c:v>
                </c:pt>
                <c:pt idx="28444">
                  <c:v>0.15623500000000001</c:v>
                </c:pt>
                <c:pt idx="28445">
                  <c:v>0.15698000000000001</c:v>
                </c:pt>
                <c:pt idx="28446">
                  <c:v>0.15773400000000001</c:v>
                </c:pt>
                <c:pt idx="28447">
                  <c:v>0.157476</c:v>
                </c:pt>
                <c:pt idx="28448">
                  <c:v>0.157721</c:v>
                </c:pt>
                <c:pt idx="28449">
                  <c:v>0.156946</c:v>
                </c:pt>
                <c:pt idx="28450">
                  <c:v>0.15812899999999999</c:v>
                </c:pt>
                <c:pt idx="28451">
                  <c:v>0.15984899999999999</c:v>
                </c:pt>
                <c:pt idx="28452">
                  <c:v>0.16156599999999999</c:v>
                </c:pt>
                <c:pt idx="28453">
                  <c:v>0.163717</c:v>
                </c:pt>
                <c:pt idx="28454">
                  <c:v>0.16656399999999999</c:v>
                </c:pt>
                <c:pt idx="28455">
                  <c:v>0.16280800000000001</c:v>
                </c:pt>
                <c:pt idx="28456">
                  <c:v>0.16433200000000001</c:v>
                </c:pt>
                <c:pt idx="28457">
                  <c:v>0.166544</c:v>
                </c:pt>
                <c:pt idx="28458">
                  <c:v>0.16921600000000001</c:v>
                </c:pt>
                <c:pt idx="28459">
                  <c:v>0.17188100000000001</c:v>
                </c:pt>
                <c:pt idx="28460">
                  <c:v>0.17554500000000001</c:v>
                </c:pt>
                <c:pt idx="28461">
                  <c:v>0.17874200000000001</c:v>
                </c:pt>
                <c:pt idx="28462">
                  <c:v>0.18189900000000001</c:v>
                </c:pt>
                <c:pt idx="28463">
                  <c:v>0.18510499999999999</c:v>
                </c:pt>
                <c:pt idx="28464">
                  <c:v>0.186333</c:v>
                </c:pt>
                <c:pt idx="28465">
                  <c:v>0.18695400000000001</c:v>
                </c:pt>
                <c:pt idx="28466">
                  <c:v>0.189557</c:v>
                </c:pt>
                <c:pt idx="28467">
                  <c:v>0.192718</c:v>
                </c:pt>
                <c:pt idx="28468">
                  <c:v>0.19630600000000001</c:v>
                </c:pt>
                <c:pt idx="28469">
                  <c:v>0.20246500000000001</c:v>
                </c:pt>
                <c:pt idx="28470">
                  <c:v>0.20519399999999999</c:v>
                </c:pt>
                <c:pt idx="28471">
                  <c:v>0.20633499999999999</c:v>
                </c:pt>
                <c:pt idx="28472">
                  <c:v>0.20794299999999999</c:v>
                </c:pt>
                <c:pt idx="28473">
                  <c:v>0.211065</c:v>
                </c:pt>
                <c:pt idx="28474">
                  <c:v>0.21419299999999999</c:v>
                </c:pt>
                <c:pt idx="28475">
                  <c:v>0.21831600000000001</c:v>
                </c:pt>
                <c:pt idx="28476">
                  <c:v>0.223442</c:v>
                </c:pt>
                <c:pt idx="28477">
                  <c:v>0.22806699999999999</c:v>
                </c:pt>
                <c:pt idx="28478">
                  <c:v>0.22566700000000001</c:v>
                </c:pt>
                <c:pt idx="28479">
                  <c:v>0.227797</c:v>
                </c:pt>
                <c:pt idx="28480">
                  <c:v>0.22889200000000001</c:v>
                </c:pt>
                <c:pt idx="28481">
                  <c:v>0.232067</c:v>
                </c:pt>
                <c:pt idx="28482">
                  <c:v>0.23822199999999999</c:v>
                </c:pt>
                <c:pt idx="28483">
                  <c:v>0.24376800000000001</c:v>
                </c:pt>
                <c:pt idx="28484">
                  <c:v>0.24629699999999999</c:v>
                </c:pt>
                <c:pt idx="28485">
                  <c:v>0.24785799999999999</c:v>
                </c:pt>
                <c:pt idx="28486">
                  <c:v>0.24840499999999999</c:v>
                </c:pt>
                <c:pt idx="28487">
                  <c:v>0.24904599999999999</c:v>
                </c:pt>
                <c:pt idx="28488">
                  <c:v>0.25058000000000002</c:v>
                </c:pt>
                <c:pt idx="28489">
                  <c:v>0.25065500000000002</c:v>
                </c:pt>
                <c:pt idx="28490">
                  <c:v>0.25170199999999998</c:v>
                </c:pt>
                <c:pt idx="28491">
                  <c:v>0.25120799999999999</c:v>
                </c:pt>
                <c:pt idx="28492">
                  <c:v>0.25132900000000002</c:v>
                </c:pt>
                <c:pt idx="28493">
                  <c:v>0.25130799999999998</c:v>
                </c:pt>
                <c:pt idx="28494">
                  <c:v>0.250969</c:v>
                </c:pt>
                <c:pt idx="28495">
                  <c:v>0.25202599999999997</c:v>
                </c:pt>
                <c:pt idx="28496">
                  <c:v>0.25203500000000001</c:v>
                </c:pt>
                <c:pt idx="28497">
                  <c:v>0.25193900000000002</c:v>
                </c:pt>
                <c:pt idx="28498">
                  <c:v>0.25120100000000001</c:v>
                </c:pt>
                <c:pt idx="28499">
                  <c:v>0.250531</c:v>
                </c:pt>
                <c:pt idx="28500">
                  <c:v>0.24475</c:v>
                </c:pt>
                <c:pt idx="28501">
                  <c:v>0.245393</c:v>
                </c:pt>
                <c:pt idx="28502">
                  <c:v>0.24582100000000001</c:v>
                </c:pt>
                <c:pt idx="28503">
                  <c:v>0.246367</c:v>
                </c:pt>
                <c:pt idx="28504">
                  <c:v>0.24698100000000001</c:v>
                </c:pt>
                <c:pt idx="28505">
                  <c:v>0.24799399999999999</c:v>
                </c:pt>
                <c:pt idx="28506">
                  <c:v>0.24843799999999999</c:v>
                </c:pt>
                <c:pt idx="28507">
                  <c:v>0.249116</c:v>
                </c:pt>
                <c:pt idx="28508">
                  <c:v>0.25088500000000002</c:v>
                </c:pt>
                <c:pt idx="28509">
                  <c:v>0.25361400000000001</c:v>
                </c:pt>
                <c:pt idx="28510">
                  <c:v>0.25659100000000001</c:v>
                </c:pt>
                <c:pt idx="28511">
                  <c:v>0.25909700000000002</c:v>
                </c:pt>
                <c:pt idx="28512">
                  <c:v>0.26255099999999998</c:v>
                </c:pt>
                <c:pt idx="28513">
                  <c:v>0.26614300000000002</c:v>
                </c:pt>
                <c:pt idx="28514">
                  <c:v>0.26735500000000001</c:v>
                </c:pt>
                <c:pt idx="28515">
                  <c:v>0.26814300000000002</c:v>
                </c:pt>
                <c:pt idx="28516">
                  <c:v>0.26815600000000001</c:v>
                </c:pt>
                <c:pt idx="28517">
                  <c:v>0.268868</c:v>
                </c:pt>
                <c:pt idx="28518">
                  <c:v>0.27000999999999997</c:v>
                </c:pt>
                <c:pt idx="28519">
                  <c:v>0.27068900000000001</c:v>
                </c:pt>
                <c:pt idx="28520">
                  <c:v>0.27194400000000002</c:v>
                </c:pt>
                <c:pt idx="28521">
                  <c:v>0.27032099999999998</c:v>
                </c:pt>
                <c:pt idx="28522">
                  <c:v>0.26497199999999999</c:v>
                </c:pt>
                <c:pt idx="28523">
                  <c:v>0.26595800000000003</c:v>
                </c:pt>
                <c:pt idx="28524">
                  <c:v>0.26549299999999998</c:v>
                </c:pt>
                <c:pt idx="28525">
                  <c:v>0.26530900000000002</c:v>
                </c:pt>
                <c:pt idx="28526">
                  <c:v>0.26486999999999999</c:v>
                </c:pt>
                <c:pt idx="28527">
                  <c:v>0.26442599999999999</c:v>
                </c:pt>
                <c:pt idx="28528">
                  <c:v>0.26457900000000001</c:v>
                </c:pt>
                <c:pt idx="28529">
                  <c:v>0.26338</c:v>
                </c:pt>
                <c:pt idx="28530">
                  <c:v>0.26242799999999999</c:v>
                </c:pt>
                <c:pt idx="28531">
                  <c:v>0.26149499999999998</c:v>
                </c:pt>
                <c:pt idx="28532">
                  <c:v>0.26019500000000001</c:v>
                </c:pt>
                <c:pt idx="28533">
                  <c:v>0.25914300000000001</c:v>
                </c:pt>
                <c:pt idx="28534">
                  <c:v>0.25847199999999998</c:v>
                </c:pt>
                <c:pt idx="28535">
                  <c:v>0.25779200000000002</c:v>
                </c:pt>
                <c:pt idx="28536">
                  <c:v>0.25659700000000002</c:v>
                </c:pt>
                <c:pt idx="28537">
                  <c:v>0.25492399999999998</c:v>
                </c:pt>
                <c:pt idx="28538">
                  <c:v>0.25404399999999999</c:v>
                </c:pt>
                <c:pt idx="28539">
                  <c:v>0.25471100000000002</c:v>
                </c:pt>
                <c:pt idx="28540">
                  <c:v>0.25056899999999999</c:v>
                </c:pt>
                <c:pt idx="28541">
                  <c:v>0.246532</c:v>
                </c:pt>
                <c:pt idx="28542">
                  <c:v>0.24668599999999999</c:v>
                </c:pt>
                <c:pt idx="28543">
                  <c:v>0.24659500000000001</c:v>
                </c:pt>
                <c:pt idx="28544">
                  <c:v>0.24706400000000001</c:v>
                </c:pt>
                <c:pt idx="28545">
                  <c:v>0.24665899999999999</c:v>
                </c:pt>
                <c:pt idx="28546">
                  <c:v>0.24676400000000001</c:v>
                </c:pt>
                <c:pt idx="28547">
                  <c:v>0.246917</c:v>
                </c:pt>
                <c:pt idx="28548">
                  <c:v>0.24626400000000001</c:v>
                </c:pt>
                <c:pt idx="28549">
                  <c:v>0.24588699999999999</c:v>
                </c:pt>
                <c:pt idx="28550">
                  <c:v>0.24557200000000001</c:v>
                </c:pt>
                <c:pt idx="28551">
                  <c:v>0.246028</c:v>
                </c:pt>
                <c:pt idx="28552">
                  <c:v>0.24668899999999999</c:v>
                </c:pt>
                <c:pt idx="28553">
                  <c:v>0.246308</c:v>
                </c:pt>
                <c:pt idx="28554">
                  <c:v>0.245864</c:v>
                </c:pt>
                <c:pt idx="28555">
                  <c:v>0.24537600000000001</c:v>
                </c:pt>
                <c:pt idx="28556">
                  <c:v>0.245338</c:v>
                </c:pt>
                <c:pt idx="28557">
                  <c:v>0.24684800000000001</c:v>
                </c:pt>
                <c:pt idx="28558">
                  <c:v>0.242593</c:v>
                </c:pt>
                <c:pt idx="28559">
                  <c:v>0.239846</c:v>
                </c:pt>
                <c:pt idx="28560">
                  <c:v>0.24162900000000001</c:v>
                </c:pt>
                <c:pt idx="28561">
                  <c:v>0.24249100000000001</c:v>
                </c:pt>
                <c:pt idx="28562">
                  <c:v>0.24304600000000001</c:v>
                </c:pt>
                <c:pt idx="28563">
                  <c:v>0.243367</c:v>
                </c:pt>
                <c:pt idx="28564">
                  <c:v>0.24304700000000001</c:v>
                </c:pt>
                <c:pt idx="28565">
                  <c:v>0.24283099999999999</c:v>
                </c:pt>
                <c:pt idx="28566">
                  <c:v>0.24371200000000001</c:v>
                </c:pt>
                <c:pt idx="28567">
                  <c:v>0.244528</c:v>
                </c:pt>
                <c:pt idx="28568">
                  <c:v>0.24504999999999999</c:v>
                </c:pt>
                <c:pt idx="28569">
                  <c:v>0.245923</c:v>
                </c:pt>
                <c:pt idx="28570">
                  <c:v>0.24759</c:v>
                </c:pt>
                <c:pt idx="28571">
                  <c:v>0.24843199999999999</c:v>
                </c:pt>
                <c:pt idx="28572">
                  <c:v>0.251641</c:v>
                </c:pt>
                <c:pt idx="28573">
                  <c:v>0.247776</c:v>
                </c:pt>
                <c:pt idx="28574">
                  <c:v>0.24717</c:v>
                </c:pt>
                <c:pt idx="28575">
                  <c:v>0.247611</c:v>
                </c:pt>
                <c:pt idx="28576">
                  <c:v>0.24626000000000001</c:v>
                </c:pt>
                <c:pt idx="28577">
                  <c:v>0.24638599999999999</c:v>
                </c:pt>
                <c:pt idx="28578">
                  <c:v>0.246254</c:v>
                </c:pt>
                <c:pt idx="28579">
                  <c:v>0.25330799999999998</c:v>
                </c:pt>
                <c:pt idx="28580">
                  <c:v>0.247868</c:v>
                </c:pt>
                <c:pt idx="28581">
                  <c:v>0.24127499999999999</c:v>
                </c:pt>
                <c:pt idx="28582">
                  <c:v>0.23987700000000001</c:v>
                </c:pt>
                <c:pt idx="28583">
                  <c:v>0.238817</c:v>
                </c:pt>
                <c:pt idx="28584">
                  <c:v>0.238431</c:v>
                </c:pt>
                <c:pt idx="28585">
                  <c:v>0.237708</c:v>
                </c:pt>
                <c:pt idx="28586">
                  <c:v>0.237092</c:v>
                </c:pt>
                <c:pt idx="28587">
                  <c:v>0.23777100000000001</c:v>
                </c:pt>
                <c:pt idx="28588">
                  <c:v>0.23938899999999999</c:v>
                </c:pt>
                <c:pt idx="28589">
                  <c:v>0.23491699999999999</c:v>
                </c:pt>
                <c:pt idx="28590">
                  <c:v>0.23336699999999999</c:v>
                </c:pt>
                <c:pt idx="28591">
                  <c:v>0.23427300000000001</c:v>
                </c:pt>
                <c:pt idx="28592">
                  <c:v>0.235289</c:v>
                </c:pt>
                <c:pt idx="28593">
                  <c:v>0.23596200000000001</c:v>
                </c:pt>
                <c:pt idx="28594">
                  <c:v>0.23455599999999999</c:v>
                </c:pt>
                <c:pt idx="28595">
                  <c:v>0.23263500000000001</c:v>
                </c:pt>
                <c:pt idx="28596">
                  <c:v>0.23086599999999999</c:v>
                </c:pt>
                <c:pt idx="28597">
                  <c:v>0.22897999999999999</c:v>
                </c:pt>
                <c:pt idx="28598">
                  <c:v>0.227606</c:v>
                </c:pt>
                <c:pt idx="28599">
                  <c:v>0.22593199999999999</c:v>
                </c:pt>
                <c:pt idx="28600">
                  <c:v>0.224358</c:v>
                </c:pt>
                <c:pt idx="28601">
                  <c:v>0.22386500000000001</c:v>
                </c:pt>
                <c:pt idx="28602">
                  <c:v>0.22354099999999999</c:v>
                </c:pt>
                <c:pt idx="28603">
                  <c:v>0.223686</c:v>
                </c:pt>
                <c:pt idx="28604">
                  <c:v>0.22342699999999999</c:v>
                </c:pt>
                <c:pt idx="28605">
                  <c:v>0.22373799999999999</c:v>
                </c:pt>
                <c:pt idx="28606">
                  <c:v>0.22225</c:v>
                </c:pt>
                <c:pt idx="28607">
                  <c:v>0.221993</c:v>
                </c:pt>
                <c:pt idx="28608">
                  <c:v>0.221472</c:v>
                </c:pt>
                <c:pt idx="28609">
                  <c:v>0.223609</c:v>
                </c:pt>
                <c:pt idx="28610">
                  <c:v>0.215944</c:v>
                </c:pt>
                <c:pt idx="28611">
                  <c:v>0.21229500000000001</c:v>
                </c:pt>
                <c:pt idx="28612">
                  <c:v>0.213144</c:v>
                </c:pt>
                <c:pt idx="28613">
                  <c:v>0.213561</c:v>
                </c:pt>
                <c:pt idx="28614">
                  <c:v>0.214253</c:v>
                </c:pt>
                <c:pt idx="28615">
                  <c:v>0.21568699999999999</c:v>
                </c:pt>
                <c:pt idx="28616">
                  <c:v>0.217393</c:v>
                </c:pt>
                <c:pt idx="28617">
                  <c:v>0.21973599999999999</c:v>
                </c:pt>
                <c:pt idx="28618">
                  <c:v>0.22292400000000001</c:v>
                </c:pt>
                <c:pt idx="28619">
                  <c:v>0.22600100000000001</c:v>
                </c:pt>
                <c:pt idx="28620">
                  <c:v>0.230404</c:v>
                </c:pt>
                <c:pt idx="28621">
                  <c:v>0.23697199999999999</c:v>
                </c:pt>
                <c:pt idx="28622">
                  <c:v>0.24254300000000001</c:v>
                </c:pt>
                <c:pt idx="28623">
                  <c:v>0.246063</c:v>
                </c:pt>
                <c:pt idx="28624">
                  <c:v>0.24926200000000001</c:v>
                </c:pt>
                <c:pt idx="28625">
                  <c:v>0.25223200000000001</c:v>
                </c:pt>
                <c:pt idx="28626">
                  <c:v>0.25456400000000001</c:v>
                </c:pt>
                <c:pt idx="28627">
                  <c:v>0.25685599999999997</c:v>
                </c:pt>
                <c:pt idx="28628">
                  <c:v>0.25852700000000001</c:v>
                </c:pt>
                <c:pt idx="28629">
                  <c:v>0.25922899999999999</c:v>
                </c:pt>
                <c:pt idx="28630">
                  <c:v>0.26069100000000001</c:v>
                </c:pt>
                <c:pt idx="28631">
                  <c:v>0.261961</c:v>
                </c:pt>
                <c:pt idx="28632">
                  <c:v>0.26188600000000001</c:v>
                </c:pt>
                <c:pt idx="28633">
                  <c:v>0.25963799999999998</c:v>
                </c:pt>
                <c:pt idx="28634">
                  <c:v>0.257579</c:v>
                </c:pt>
                <c:pt idx="28635">
                  <c:v>0.257214</c:v>
                </c:pt>
                <c:pt idx="28636">
                  <c:v>0.25644299999999998</c:v>
                </c:pt>
                <c:pt idx="28637">
                  <c:v>0.25474400000000003</c:v>
                </c:pt>
                <c:pt idx="28638">
                  <c:v>0.25326599999999999</c:v>
                </c:pt>
                <c:pt idx="28639">
                  <c:v>0.25226199999999999</c:v>
                </c:pt>
                <c:pt idx="28640">
                  <c:v>0.25215900000000002</c:v>
                </c:pt>
                <c:pt idx="28641">
                  <c:v>0.25235299999999999</c:v>
                </c:pt>
                <c:pt idx="28642">
                  <c:v>0.25110700000000002</c:v>
                </c:pt>
                <c:pt idx="28643">
                  <c:v>0.24956100000000001</c:v>
                </c:pt>
                <c:pt idx="28644">
                  <c:v>0.25034600000000001</c:v>
                </c:pt>
                <c:pt idx="28645">
                  <c:v>0.25047199999999997</c:v>
                </c:pt>
                <c:pt idx="28646">
                  <c:v>0.25004100000000001</c:v>
                </c:pt>
                <c:pt idx="28647">
                  <c:v>0.25066500000000003</c:v>
                </c:pt>
                <c:pt idx="28648">
                  <c:v>0.25171900000000003</c:v>
                </c:pt>
                <c:pt idx="28649">
                  <c:v>0.25292399999999998</c:v>
                </c:pt>
                <c:pt idx="28650">
                  <c:v>0.25453399999999998</c:v>
                </c:pt>
                <c:pt idx="28651">
                  <c:v>0.25578099999999998</c:v>
                </c:pt>
                <c:pt idx="28652">
                  <c:v>0.25644400000000001</c:v>
                </c:pt>
                <c:pt idx="28653">
                  <c:v>0.25868099999999999</c:v>
                </c:pt>
                <c:pt idx="28654">
                  <c:v>0.255411</c:v>
                </c:pt>
                <c:pt idx="28655">
                  <c:v>0.25268600000000002</c:v>
                </c:pt>
                <c:pt idx="28656">
                  <c:v>0.25510899999999997</c:v>
                </c:pt>
                <c:pt idx="28657">
                  <c:v>0.25628899999999999</c:v>
                </c:pt>
                <c:pt idx="28658">
                  <c:v>0.25613599999999997</c:v>
                </c:pt>
                <c:pt idx="28659">
                  <c:v>0.25375900000000001</c:v>
                </c:pt>
                <c:pt idx="28660">
                  <c:v>0.25178299999999998</c:v>
                </c:pt>
                <c:pt idx="28661">
                  <c:v>0.25200299999999998</c:v>
                </c:pt>
                <c:pt idx="28662">
                  <c:v>0.252859</c:v>
                </c:pt>
                <c:pt idx="28663">
                  <c:v>0.25339299999999998</c:v>
                </c:pt>
                <c:pt idx="28664">
                  <c:v>0.25325799999999998</c:v>
                </c:pt>
                <c:pt idx="28665">
                  <c:v>0.25331500000000001</c:v>
                </c:pt>
                <c:pt idx="28666">
                  <c:v>0.25307000000000002</c:v>
                </c:pt>
                <c:pt idx="28667">
                  <c:v>0.25245600000000001</c:v>
                </c:pt>
                <c:pt idx="28668">
                  <c:v>0.25217400000000001</c:v>
                </c:pt>
                <c:pt idx="28669">
                  <c:v>0.252361</c:v>
                </c:pt>
                <c:pt idx="28670">
                  <c:v>0.25318600000000002</c:v>
                </c:pt>
                <c:pt idx="28671">
                  <c:v>0.25393700000000002</c:v>
                </c:pt>
                <c:pt idx="28672">
                  <c:v>0.25442599999999999</c:v>
                </c:pt>
                <c:pt idx="28673">
                  <c:v>0.25466100000000003</c:v>
                </c:pt>
                <c:pt idx="28674">
                  <c:v>0.25468400000000002</c:v>
                </c:pt>
                <c:pt idx="28675">
                  <c:v>0.25567099999999998</c:v>
                </c:pt>
                <c:pt idx="28676">
                  <c:v>0.25112899999999999</c:v>
                </c:pt>
                <c:pt idx="28677">
                  <c:v>0.25121500000000002</c:v>
                </c:pt>
                <c:pt idx="28678">
                  <c:v>0.25381199999999998</c:v>
                </c:pt>
                <c:pt idx="28679">
                  <c:v>0.250332</c:v>
                </c:pt>
                <c:pt idx="28680">
                  <c:v>0.25270999999999999</c:v>
                </c:pt>
                <c:pt idx="28681">
                  <c:v>0.25314700000000001</c:v>
                </c:pt>
                <c:pt idx="28682">
                  <c:v>0.25342199999999998</c:v>
                </c:pt>
                <c:pt idx="28683">
                  <c:v>0.25357000000000002</c:v>
                </c:pt>
                <c:pt idx="28684">
                  <c:v>0.25376599999999999</c:v>
                </c:pt>
                <c:pt idx="28685">
                  <c:v>0.25294299999999997</c:v>
                </c:pt>
                <c:pt idx="28686">
                  <c:v>0.25152099999999999</c:v>
                </c:pt>
                <c:pt idx="28687">
                  <c:v>0.249444</c:v>
                </c:pt>
                <c:pt idx="28688">
                  <c:v>0.24848000000000001</c:v>
                </c:pt>
                <c:pt idx="28689">
                  <c:v>0.24926000000000001</c:v>
                </c:pt>
                <c:pt idx="28690">
                  <c:v>0.25025199999999997</c:v>
                </c:pt>
                <c:pt idx="28691">
                  <c:v>0.25020599999999998</c:v>
                </c:pt>
                <c:pt idx="28692">
                  <c:v>0.25057200000000002</c:v>
                </c:pt>
                <c:pt idx="28693">
                  <c:v>0.25067200000000001</c:v>
                </c:pt>
                <c:pt idx="28694">
                  <c:v>0.25081500000000001</c:v>
                </c:pt>
                <c:pt idx="28695">
                  <c:v>0.25029000000000001</c:v>
                </c:pt>
                <c:pt idx="28696">
                  <c:v>0.246167</c:v>
                </c:pt>
                <c:pt idx="28697">
                  <c:v>0.24071999999999999</c:v>
                </c:pt>
                <c:pt idx="28698">
                  <c:v>0.24057300000000001</c:v>
                </c:pt>
                <c:pt idx="28699">
                  <c:v>0.23910100000000001</c:v>
                </c:pt>
                <c:pt idx="28700">
                  <c:v>0.237345</c:v>
                </c:pt>
                <c:pt idx="28701">
                  <c:v>0.23424300000000001</c:v>
                </c:pt>
                <c:pt idx="28702">
                  <c:v>0.230627</c:v>
                </c:pt>
                <c:pt idx="28703">
                  <c:v>0.22600100000000001</c:v>
                </c:pt>
                <c:pt idx="28704">
                  <c:v>0.22264500000000001</c:v>
                </c:pt>
                <c:pt idx="28705">
                  <c:v>0.22099199999999999</c:v>
                </c:pt>
                <c:pt idx="28706">
                  <c:v>0.21954899999999999</c:v>
                </c:pt>
                <c:pt idx="28707">
                  <c:v>0.21978600000000001</c:v>
                </c:pt>
                <c:pt idx="28708">
                  <c:v>0.22042800000000001</c:v>
                </c:pt>
                <c:pt idx="28709">
                  <c:v>0.22147900000000001</c:v>
                </c:pt>
                <c:pt idx="28710">
                  <c:v>0.223075</c:v>
                </c:pt>
                <c:pt idx="28711">
                  <c:v>0.22420499999999999</c:v>
                </c:pt>
                <c:pt idx="28712">
                  <c:v>0.22523499999999999</c:v>
                </c:pt>
                <c:pt idx="28713">
                  <c:v>0.22709499999999999</c:v>
                </c:pt>
                <c:pt idx="28714">
                  <c:v>0.23041800000000001</c:v>
                </c:pt>
                <c:pt idx="28715">
                  <c:v>0.23247000000000001</c:v>
                </c:pt>
                <c:pt idx="28716">
                  <c:v>0.23344699999999999</c:v>
                </c:pt>
                <c:pt idx="28717">
                  <c:v>0.23477899999999999</c:v>
                </c:pt>
                <c:pt idx="28718">
                  <c:v>0.231542</c:v>
                </c:pt>
                <c:pt idx="28719">
                  <c:v>0.22629099999999999</c:v>
                </c:pt>
                <c:pt idx="28720">
                  <c:v>0.22794600000000001</c:v>
                </c:pt>
                <c:pt idx="28721">
                  <c:v>0.22795199999999999</c:v>
                </c:pt>
                <c:pt idx="28722">
                  <c:v>0.22577900000000001</c:v>
                </c:pt>
                <c:pt idx="28723">
                  <c:v>0.22417500000000001</c:v>
                </c:pt>
                <c:pt idx="28724">
                  <c:v>0.222855</c:v>
                </c:pt>
                <c:pt idx="28725">
                  <c:v>0.221493</c:v>
                </c:pt>
                <c:pt idx="28726">
                  <c:v>0.220136</c:v>
                </c:pt>
                <c:pt idx="28727">
                  <c:v>0.21878300000000001</c:v>
                </c:pt>
                <c:pt idx="28728">
                  <c:v>0.21740300000000001</c:v>
                </c:pt>
                <c:pt idx="28729">
                  <c:v>0.21613499999999999</c:v>
                </c:pt>
                <c:pt idx="28730">
                  <c:v>0.215644</c:v>
                </c:pt>
                <c:pt idx="28731">
                  <c:v>0.215945</c:v>
                </c:pt>
                <c:pt idx="28732">
                  <c:v>0.215727</c:v>
                </c:pt>
                <c:pt idx="28733">
                  <c:v>0.21468799999999999</c:v>
                </c:pt>
                <c:pt idx="28734">
                  <c:v>0.214116</c:v>
                </c:pt>
                <c:pt idx="28735">
                  <c:v>0.21337999999999999</c:v>
                </c:pt>
                <c:pt idx="28736">
                  <c:v>0.213448</c:v>
                </c:pt>
                <c:pt idx="28737">
                  <c:v>0.214702</c:v>
                </c:pt>
                <c:pt idx="28738">
                  <c:v>0.21387500000000001</c:v>
                </c:pt>
                <c:pt idx="28739">
                  <c:v>0.21295</c:v>
                </c:pt>
                <c:pt idx="28740">
                  <c:v>0.21224000000000001</c:v>
                </c:pt>
                <c:pt idx="28741">
                  <c:v>0.20668800000000001</c:v>
                </c:pt>
                <c:pt idx="28742">
                  <c:v>0.198987</c:v>
                </c:pt>
                <c:pt idx="28743">
                  <c:v>0.19781899999999999</c:v>
                </c:pt>
                <c:pt idx="28744">
                  <c:v>0.19661500000000001</c:v>
                </c:pt>
                <c:pt idx="28745">
                  <c:v>0.19647899999999999</c:v>
                </c:pt>
                <c:pt idx="28746">
                  <c:v>0.19688</c:v>
                </c:pt>
                <c:pt idx="28747">
                  <c:v>0.197105</c:v>
                </c:pt>
                <c:pt idx="28748">
                  <c:v>0.196877</c:v>
                </c:pt>
                <c:pt idx="28749">
                  <c:v>0.196633</c:v>
                </c:pt>
                <c:pt idx="28750">
                  <c:v>0.197245</c:v>
                </c:pt>
                <c:pt idx="28751">
                  <c:v>0.19888800000000001</c:v>
                </c:pt>
                <c:pt idx="28752">
                  <c:v>0.198745</c:v>
                </c:pt>
                <c:pt idx="28753">
                  <c:v>0.198713</c:v>
                </c:pt>
                <c:pt idx="28754">
                  <c:v>0.198355</c:v>
                </c:pt>
                <c:pt idx="28755">
                  <c:v>0.198852</c:v>
                </c:pt>
                <c:pt idx="28756">
                  <c:v>0.200271</c:v>
                </c:pt>
                <c:pt idx="28757">
                  <c:v>0.20171700000000001</c:v>
                </c:pt>
                <c:pt idx="28758">
                  <c:v>0.202767</c:v>
                </c:pt>
                <c:pt idx="28759">
                  <c:v>0.20511099999999999</c:v>
                </c:pt>
                <c:pt idx="28760">
                  <c:v>0.20377799999999999</c:v>
                </c:pt>
                <c:pt idx="28761">
                  <c:v>0.201347</c:v>
                </c:pt>
                <c:pt idx="28762">
                  <c:v>0.203955</c:v>
                </c:pt>
                <c:pt idx="28763">
                  <c:v>0.20455999999999999</c:v>
                </c:pt>
                <c:pt idx="28764">
                  <c:v>0.20500099999999999</c:v>
                </c:pt>
                <c:pt idx="28765">
                  <c:v>0.20502200000000001</c:v>
                </c:pt>
                <c:pt idx="28766">
                  <c:v>0.20518400000000001</c:v>
                </c:pt>
                <c:pt idx="28767">
                  <c:v>0.205065</c:v>
                </c:pt>
                <c:pt idx="28768">
                  <c:v>0.20464599999999999</c:v>
                </c:pt>
                <c:pt idx="28769">
                  <c:v>0.20408200000000001</c:v>
                </c:pt>
                <c:pt idx="28770">
                  <c:v>0.203015</c:v>
                </c:pt>
                <c:pt idx="28771">
                  <c:v>0.20260500000000001</c:v>
                </c:pt>
                <c:pt idx="28772">
                  <c:v>0.20252600000000001</c:v>
                </c:pt>
                <c:pt idx="28773">
                  <c:v>0.20236000000000001</c:v>
                </c:pt>
                <c:pt idx="28774">
                  <c:v>0.20209299999999999</c:v>
                </c:pt>
                <c:pt idx="28775">
                  <c:v>0.202491</c:v>
                </c:pt>
                <c:pt idx="28776">
                  <c:v>0.19824</c:v>
                </c:pt>
                <c:pt idx="28777">
                  <c:v>0.19278899999999999</c:v>
                </c:pt>
                <c:pt idx="28778">
                  <c:v>0.193055</c:v>
                </c:pt>
                <c:pt idx="28779">
                  <c:v>0.192413</c:v>
                </c:pt>
                <c:pt idx="28780">
                  <c:v>0.192053</c:v>
                </c:pt>
                <c:pt idx="28781">
                  <c:v>0.19197700000000001</c:v>
                </c:pt>
                <c:pt idx="28782">
                  <c:v>0.191278</c:v>
                </c:pt>
                <c:pt idx="28783">
                  <c:v>0.18951899999999999</c:v>
                </c:pt>
                <c:pt idx="28784">
                  <c:v>0.19031000000000001</c:v>
                </c:pt>
                <c:pt idx="28785">
                  <c:v>0.19040299999999999</c:v>
                </c:pt>
                <c:pt idx="28786">
                  <c:v>0.190055</c:v>
                </c:pt>
                <c:pt idx="28787">
                  <c:v>0.18909300000000001</c:v>
                </c:pt>
                <c:pt idx="28788">
                  <c:v>0.188328</c:v>
                </c:pt>
                <c:pt idx="28789">
                  <c:v>0.188193</c:v>
                </c:pt>
                <c:pt idx="28790">
                  <c:v>0.18564</c:v>
                </c:pt>
                <c:pt idx="28791">
                  <c:v>0.18390799999999999</c:v>
                </c:pt>
                <c:pt idx="28792">
                  <c:v>0.18002699999999999</c:v>
                </c:pt>
                <c:pt idx="28793">
                  <c:v>0.175369</c:v>
                </c:pt>
                <c:pt idx="28794">
                  <c:v>0.1757</c:v>
                </c:pt>
                <c:pt idx="28795">
                  <c:v>0.17420099999999999</c:v>
                </c:pt>
                <c:pt idx="28796">
                  <c:v>0.178088</c:v>
                </c:pt>
                <c:pt idx="28797">
                  <c:v>0.17860699999999999</c:v>
                </c:pt>
                <c:pt idx="28798">
                  <c:v>0.172792</c:v>
                </c:pt>
                <c:pt idx="28799">
                  <c:v>0.173124</c:v>
                </c:pt>
                <c:pt idx="28800">
                  <c:v>0.172788</c:v>
                </c:pt>
                <c:pt idx="28801">
                  <c:v>0.17280999999999999</c:v>
                </c:pt>
                <c:pt idx="28802">
                  <c:v>0.17235700000000001</c:v>
                </c:pt>
                <c:pt idx="28803">
                  <c:v>0.17200499999999999</c:v>
                </c:pt>
                <c:pt idx="28804">
                  <c:v>0.17164599999999999</c:v>
                </c:pt>
                <c:pt idx="28805">
                  <c:v>0.17122299999999999</c:v>
                </c:pt>
                <c:pt idx="28806">
                  <c:v>0.17111599999999999</c:v>
                </c:pt>
                <c:pt idx="28807">
                  <c:v>0.171154</c:v>
                </c:pt>
                <c:pt idx="28808">
                  <c:v>0.17196600000000001</c:v>
                </c:pt>
                <c:pt idx="28809">
                  <c:v>0.173569</c:v>
                </c:pt>
                <c:pt idx="28810">
                  <c:v>0.174542</c:v>
                </c:pt>
                <c:pt idx="28811">
                  <c:v>0.176009</c:v>
                </c:pt>
                <c:pt idx="28812">
                  <c:v>0.17733399999999999</c:v>
                </c:pt>
                <c:pt idx="28813">
                  <c:v>0.17893000000000001</c:v>
                </c:pt>
                <c:pt idx="28814">
                  <c:v>0.176288</c:v>
                </c:pt>
                <c:pt idx="28815">
                  <c:v>0.172095</c:v>
                </c:pt>
                <c:pt idx="28816">
                  <c:v>0.17244999999999999</c:v>
                </c:pt>
                <c:pt idx="28817">
                  <c:v>0.17216200000000001</c:v>
                </c:pt>
                <c:pt idx="28818">
                  <c:v>0.17215900000000001</c:v>
                </c:pt>
                <c:pt idx="28819">
                  <c:v>0.17196900000000001</c:v>
                </c:pt>
                <c:pt idx="28820">
                  <c:v>0.172038</c:v>
                </c:pt>
                <c:pt idx="28821">
                  <c:v>0.17141400000000001</c:v>
                </c:pt>
                <c:pt idx="28822">
                  <c:v>0.170545</c:v>
                </c:pt>
                <c:pt idx="28823">
                  <c:v>0.169683</c:v>
                </c:pt>
                <c:pt idx="28824">
                  <c:v>0.168985</c:v>
                </c:pt>
                <c:pt idx="28825">
                  <c:v>0.168931</c:v>
                </c:pt>
                <c:pt idx="28826">
                  <c:v>0.16896800000000001</c:v>
                </c:pt>
                <c:pt idx="28827">
                  <c:v>0.168432</c:v>
                </c:pt>
                <c:pt idx="28828">
                  <c:v>0.16870099999999999</c:v>
                </c:pt>
                <c:pt idx="28829">
                  <c:v>0.169987</c:v>
                </c:pt>
                <c:pt idx="28830">
                  <c:v>0.17121500000000001</c:v>
                </c:pt>
                <c:pt idx="28831">
                  <c:v>0.17191500000000001</c:v>
                </c:pt>
                <c:pt idx="28832">
                  <c:v>0.17238400000000001</c:v>
                </c:pt>
                <c:pt idx="28833">
                  <c:v>0.17350299999999999</c:v>
                </c:pt>
                <c:pt idx="28834">
                  <c:v>0.17405899999999999</c:v>
                </c:pt>
                <c:pt idx="28835">
                  <c:v>0.174815</c:v>
                </c:pt>
                <c:pt idx="28836">
                  <c:v>0.175202</c:v>
                </c:pt>
                <c:pt idx="28837">
                  <c:v>0.17568500000000001</c:v>
                </c:pt>
                <c:pt idx="28838">
                  <c:v>0.175618</c:v>
                </c:pt>
                <c:pt idx="28839">
                  <c:v>0.17446</c:v>
                </c:pt>
                <c:pt idx="28840">
                  <c:v>0.17410999999999999</c:v>
                </c:pt>
                <c:pt idx="28841">
                  <c:v>0.17444599999999999</c:v>
                </c:pt>
                <c:pt idx="28842">
                  <c:v>0.17114299999999999</c:v>
                </c:pt>
                <c:pt idx="28843">
                  <c:v>0.16440299999999999</c:v>
                </c:pt>
                <c:pt idx="28844">
                  <c:v>0.162795</c:v>
                </c:pt>
                <c:pt idx="28845">
                  <c:v>0.16064000000000001</c:v>
                </c:pt>
                <c:pt idx="28846">
                  <c:v>0.159252</c:v>
                </c:pt>
                <c:pt idx="28847">
                  <c:v>0.157584</c:v>
                </c:pt>
                <c:pt idx="28848">
                  <c:v>0.155946</c:v>
                </c:pt>
                <c:pt idx="28849">
                  <c:v>0.15380099999999999</c:v>
                </c:pt>
                <c:pt idx="28850">
                  <c:v>0.152641</c:v>
                </c:pt>
                <c:pt idx="28851">
                  <c:v>0.151175</c:v>
                </c:pt>
                <c:pt idx="28852">
                  <c:v>0.15028</c:v>
                </c:pt>
                <c:pt idx="28853">
                  <c:v>0.150728</c:v>
                </c:pt>
                <c:pt idx="28854">
                  <c:v>0.15149199999999999</c:v>
                </c:pt>
                <c:pt idx="28855">
                  <c:v>0.15179400000000001</c:v>
                </c:pt>
                <c:pt idx="28856">
                  <c:v>0.151673</c:v>
                </c:pt>
                <c:pt idx="28857">
                  <c:v>0.15464</c:v>
                </c:pt>
                <c:pt idx="28858">
                  <c:v>0.16089899999999999</c:v>
                </c:pt>
                <c:pt idx="28859">
                  <c:v>0.16650300000000001</c:v>
                </c:pt>
                <c:pt idx="28860">
                  <c:v>0.16914000000000001</c:v>
                </c:pt>
                <c:pt idx="28861">
                  <c:v>0.170406</c:v>
                </c:pt>
                <c:pt idx="28862">
                  <c:v>0.16825699999999999</c:v>
                </c:pt>
                <c:pt idx="28863">
                  <c:v>0.16239500000000001</c:v>
                </c:pt>
                <c:pt idx="28864">
                  <c:v>0.16197900000000001</c:v>
                </c:pt>
                <c:pt idx="28865">
                  <c:v>0.15823200000000001</c:v>
                </c:pt>
                <c:pt idx="28866">
                  <c:v>0.154339</c:v>
                </c:pt>
                <c:pt idx="28867">
                  <c:v>0.15232499999999999</c:v>
                </c:pt>
                <c:pt idx="28868">
                  <c:v>0.14951600000000001</c:v>
                </c:pt>
                <c:pt idx="28869">
                  <c:v>0.145756</c:v>
                </c:pt>
                <c:pt idx="28870">
                  <c:v>0.14319699999999999</c:v>
                </c:pt>
                <c:pt idx="28871">
                  <c:v>0.14180400000000001</c:v>
                </c:pt>
                <c:pt idx="28872">
                  <c:v>0.141455</c:v>
                </c:pt>
                <c:pt idx="28873">
                  <c:v>0.140601</c:v>
                </c:pt>
                <c:pt idx="28874">
                  <c:v>0.14046500000000001</c:v>
                </c:pt>
                <c:pt idx="28875">
                  <c:v>0.14052700000000001</c:v>
                </c:pt>
                <c:pt idx="28876">
                  <c:v>0.14013200000000001</c:v>
                </c:pt>
                <c:pt idx="28877">
                  <c:v>0.139733</c:v>
                </c:pt>
                <c:pt idx="28878">
                  <c:v>0.13961200000000001</c:v>
                </c:pt>
                <c:pt idx="28879">
                  <c:v>0.14026</c:v>
                </c:pt>
                <c:pt idx="28880">
                  <c:v>0.14119200000000001</c:v>
                </c:pt>
                <c:pt idx="28881">
                  <c:v>0.13963800000000001</c:v>
                </c:pt>
                <c:pt idx="28882">
                  <c:v>0.13392999999999999</c:v>
                </c:pt>
                <c:pt idx="28883">
                  <c:v>0.13417599999999999</c:v>
                </c:pt>
                <c:pt idx="28884">
                  <c:v>0.13314200000000001</c:v>
                </c:pt>
                <c:pt idx="28885">
                  <c:v>0.13298399999999999</c:v>
                </c:pt>
                <c:pt idx="28886">
                  <c:v>0.13312199999999999</c:v>
                </c:pt>
                <c:pt idx="28887">
                  <c:v>0.132353</c:v>
                </c:pt>
                <c:pt idx="28888">
                  <c:v>0.130575</c:v>
                </c:pt>
                <c:pt idx="28889">
                  <c:v>0.12970599999999999</c:v>
                </c:pt>
                <c:pt idx="28890">
                  <c:v>0.12834200000000001</c:v>
                </c:pt>
                <c:pt idx="28891">
                  <c:v>0.12753400000000001</c:v>
                </c:pt>
                <c:pt idx="28892">
                  <c:v>0.12751999999999999</c:v>
                </c:pt>
                <c:pt idx="28893">
                  <c:v>0.12939500000000001</c:v>
                </c:pt>
                <c:pt idx="28894">
                  <c:v>0.130609</c:v>
                </c:pt>
                <c:pt idx="28895">
                  <c:v>0.13089700000000001</c:v>
                </c:pt>
                <c:pt idx="28896">
                  <c:v>0.13254199999999999</c:v>
                </c:pt>
                <c:pt idx="28897">
                  <c:v>0.13370599999999999</c:v>
                </c:pt>
                <c:pt idx="28898">
                  <c:v>0.13514499999999999</c:v>
                </c:pt>
                <c:pt idx="28899">
                  <c:v>0.13672100000000001</c:v>
                </c:pt>
                <c:pt idx="28900">
                  <c:v>0.137521</c:v>
                </c:pt>
                <c:pt idx="28901">
                  <c:v>0.13444400000000001</c:v>
                </c:pt>
                <c:pt idx="28902">
                  <c:v>0.13941999999999999</c:v>
                </c:pt>
                <c:pt idx="28903">
                  <c:v>0.14230100000000001</c:v>
                </c:pt>
                <c:pt idx="28904">
                  <c:v>0.14324899999999999</c:v>
                </c:pt>
                <c:pt idx="28905">
                  <c:v>0.144346</c:v>
                </c:pt>
                <c:pt idx="28906">
                  <c:v>0.14554500000000001</c:v>
                </c:pt>
                <c:pt idx="28907">
                  <c:v>0.14879000000000001</c:v>
                </c:pt>
                <c:pt idx="28908">
                  <c:v>0.153695</c:v>
                </c:pt>
                <c:pt idx="28909">
                  <c:v>0.15660299999999999</c:v>
                </c:pt>
                <c:pt idx="28910">
                  <c:v>0.159522</c:v>
                </c:pt>
                <c:pt idx="28911">
                  <c:v>0.160777</c:v>
                </c:pt>
                <c:pt idx="28912">
                  <c:v>0.161273</c:v>
                </c:pt>
                <c:pt idx="28913">
                  <c:v>0.16106100000000001</c:v>
                </c:pt>
                <c:pt idx="28914">
                  <c:v>0.15942899999999999</c:v>
                </c:pt>
                <c:pt idx="28915">
                  <c:v>0.15740399999999999</c:v>
                </c:pt>
                <c:pt idx="28916">
                  <c:v>0.155751</c:v>
                </c:pt>
                <c:pt idx="28917">
                  <c:v>0.154474</c:v>
                </c:pt>
                <c:pt idx="28918">
                  <c:v>0.15062200000000001</c:v>
                </c:pt>
                <c:pt idx="28919">
                  <c:v>0.146901</c:v>
                </c:pt>
                <c:pt idx="28920">
                  <c:v>0.14391499999999999</c:v>
                </c:pt>
                <c:pt idx="28921">
                  <c:v>0.14043900000000001</c:v>
                </c:pt>
                <c:pt idx="28922">
                  <c:v>0.13675599999999999</c:v>
                </c:pt>
                <c:pt idx="28923">
                  <c:v>0.13325600000000001</c:v>
                </c:pt>
                <c:pt idx="28924">
                  <c:v>0.13001399999999999</c:v>
                </c:pt>
                <c:pt idx="28925">
                  <c:v>0.12552099999999999</c:v>
                </c:pt>
                <c:pt idx="28926">
                  <c:v>0.12718299999999999</c:v>
                </c:pt>
                <c:pt idx="28927">
                  <c:v>0.127332</c:v>
                </c:pt>
                <c:pt idx="28928">
                  <c:v>0.127498</c:v>
                </c:pt>
                <c:pt idx="28929">
                  <c:v>0.12795599999999999</c:v>
                </c:pt>
                <c:pt idx="28930">
                  <c:v>0.12886700000000001</c:v>
                </c:pt>
                <c:pt idx="28931">
                  <c:v>0.130691</c:v>
                </c:pt>
                <c:pt idx="28932">
                  <c:v>0.13105600000000001</c:v>
                </c:pt>
                <c:pt idx="28933">
                  <c:v>0.131439</c:v>
                </c:pt>
                <c:pt idx="28934">
                  <c:v>0.13162499999999999</c:v>
                </c:pt>
                <c:pt idx="28935">
                  <c:v>0.13267599999999999</c:v>
                </c:pt>
                <c:pt idx="28936">
                  <c:v>0.13289799999999999</c:v>
                </c:pt>
                <c:pt idx="28937">
                  <c:v>0.13317000000000001</c:v>
                </c:pt>
                <c:pt idx="28938">
                  <c:v>0.134017</c:v>
                </c:pt>
                <c:pt idx="28939">
                  <c:v>0.13390299999999999</c:v>
                </c:pt>
                <c:pt idx="28940">
                  <c:v>0.13381499999999999</c:v>
                </c:pt>
                <c:pt idx="28941">
                  <c:v>0.134245</c:v>
                </c:pt>
                <c:pt idx="28942">
                  <c:v>0.13564300000000001</c:v>
                </c:pt>
                <c:pt idx="28943">
                  <c:v>0.13589499999999999</c:v>
                </c:pt>
                <c:pt idx="28944">
                  <c:v>0.13675899999999999</c:v>
                </c:pt>
                <c:pt idx="28945">
                  <c:v>0.13808200000000001</c:v>
                </c:pt>
                <c:pt idx="28946">
                  <c:v>0.13945199999999999</c:v>
                </c:pt>
                <c:pt idx="28947">
                  <c:v>0.141984</c:v>
                </c:pt>
                <c:pt idx="28948">
                  <c:v>0.14377899999999999</c:v>
                </c:pt>
                <c:pt idx="28949">
                  <c:v>0.14493400000000001</c:v>
                </c:pt>
                <c:pt idx="28950">
                  <c:v>0.14523900000000001</c:v>
                </c:pt>
                <c:pt idx="28951">
                  <c:v>0.14602000000000001</c:v>
                </c:pt>
                <c:pt idx="28952">
                  <c:v>0.147732</c:v>
                </c:pt>
                <c:pt idx="28953">
                  <c:v>0.14857000000000001</c:v>
                </c:pt>
                <c:pt idx="28954">
                  <c:v>0.14872299999999999</c:v>
                </c:pt>
                <c:pt idx="28955">
                  <c:v>0.14590700000000001</c:v>
                </c:pt>
                <c:pt idx="28956">
                  <c:v>0.140712</c:v>
                </c:pt>
                <c:pt idx="28957">
                  <c:v>0.14040800000000001</c:v>
                </c:pt>
                <c:pt idx="28958">
                  <c:v>0.140095</c:v>
                </c:pt>
                <c:pt idx="28959">
                  <c:v>0.13977600000000001</c:v>
                </c:pt>
                <c:pt idx="28960">
                  <c:v>0.13937099999999999</c:v>
                </c:pt>
                <c:pt idx="28961">
                  <c:v>0.13835</c:v>
                </c:pt>
                <c:pt idx="28962">
                  <c:v>0.13805000000000001</c:v>
                </c:pt>
                <c:pt idx="28963">
                  <c:v>0.13814799999999999</c:v>
                </c:pt>
                <c:pt idx="28964">
                  <c:v>0.137542</c:v>
                </c:pt>
                <c:pt idx="28965">
                  <c:v>0.13697500000000001</c:v>
                </c:pt>
                <c:pt idx="28966">
                  <c:v>0.13775100000000001</c:v>
                </c:pt>
                <c:pt idx="28967">
                  <c:v>0.13747500000000001</c:v>
                </c:pt>
                <c:pt idx="28968">
                  <c:v>0.13635800000000001</c:v>
                </c:pt>
                <c:pt idx="28969">
                  <c:v>0.136486</c:v>
                </c:pt>
                <c:pt idx="28970">
                  <c:v>0.13642699999999999</c:v>
                </c:pt>
                <c:pt idx="28971">
                  <c:v>0.13772699999999999</c:v>
                </c:pt>
                <c:pt idx="28972">
                  <c:v>0.13428000000000001</c:v>
                </c:pt>
                <c:pt idx="28973">
                  <c:v>0.12970200000000001</c:v>
                </c:pt>
                <c:pt idx="28974">
                  <c:v>0.130773</c:v>
                </c:pt>
                <c:pt idx="28975">
                  <c:v>0.13128400000000001</c:v>
                </c:pt>
                <c:pt idx="28976">
                  <c:v>0.132213</c:v>
                </c:pt>
                <c:pt idx="28977">
                  <c:v>0.131939</c:v>
                </c:pt>
                <c:pt idx="28978">
                  <c:v>0.13191</c:v>
                </c:pt>
                <c:pt idx="28979">
                  <c:v>0.132081</c:v>
                </c:pt>
                <c:pt idx="28980">
                  <c:v>0.13256899999999999</c:v>
                </c:pt>
                <c:pt idx="28981">
                  <c:v>0.133239</c:v>
                </c:pt>
                <c:pt idx="28982">
                  <c:v>0.13423399999999999</c:v>
                </c:pt>
                <c:pt idx="28983">
                  <c:v>0.135458</c:v>
                </c:pt>
                <c:pt idx="28984">
                  <c:v>0.13666800000000001</c:v>
                </c:pt>
                <c:pt idx="28985">
                  <c:v>0.13791600000000001</c:v>
                </c:pt>
                <c:pt idx="28986">
                  <c:v>0.13867099999999999</c:v>
                </c:pt>
                <c:pt idx="28987">
                  <c:v>0.13833100000000001</c:v>
                </c:pt>
                <c:pt idx="28988">
                  <c:v>0.13825799999999999</c:v>
                </c:pt>
                <c:pt idx="28989">
                  <c:v>0.13275899999999999</c:v>
                </c:pt>
                <c:pt idx="28990">
                  <c:v>0.129834</c:v>
                </c:pt>
                <c:pt idx="28991">
                  <c:v>0.13270999999999999</c:v>
                </c:pt>
                <c:pt idx="28992">
                  <c:v>0.134044</c:v>
                </c:pt>
                <c:pt idx="28993">
                  <c:v>0.13328200000000001</c:v>
                </c:pt>
                <c:pt idx="28994">
                  <c:v>0.13289799999999999</c:v>
                </c:pt>
                <c:pt idx="28995">
                  <c:v>0.132435</c:v>
                </c:pt>
                <c:pt idx="28996">
                  <c:v>0.13310900000000001</c:v>
                </c:pt>
                <c:pt idx="28997">
                  <c:v>0.13480800000000001</c:v>
                </c:pt>
                <c:pt idx="28998">
                  <c:v>0.13594999999999999</c:v>
                </c:pt>
                <c:pt idx="28999">
                  <c:v>0.13663</c:v>
                </c:pt>
                <c:pt idx="29000">
                  <c:v>0.13671900000000001</c:v>
                </c:pt>
                <c:pt idx="29001">
                  <c:v>0.13675599999999999</c:v>
                </c:pt>
                <c:pt idx="29002">
                  <c:v>0.13628199999999999</c:v>
                </c:pt>
                <c:pt idx="29003">
                  <c:v>0.13633700000000001</c:v>
                </c:pt>
                <c:pt idx="29004">
                  <c:v>0.13492399999999999</c:v>
                </c:pt>
                <c:pt idx="29005">
                  <c:v>0.13572799999999999</c:v>
                </c:pt>
                <c:pt idx="29006">
                  <c:v>0.135329</c:v>
                </c:pt>
                <c:pt idx="29007">
                  <c:v>0.13578599999999999</c:v>
                </c:pt>
                <c:pt idx="29008">
                  <c:v>0.127889</c:v>
                </c:pt>
                <c:pt idx="29009">
                  <c:v>0.13015399999999999</c:v>
                </c:pt>
                <c:pt idx="29010">
                  <c:v>0.12696499999999999</c:v>
                </c:pt>
                <c:pt idx="29011">
                  <c:v>0.123029</c:v>
                </c:pt>
                <c:pt idx="29012">
                  <c:v>0.12424200000000001</c:v>
                </c:pt>
                <c:pt idx="29013">
                  <c:v>0.123598</c:v>
                </c:pt>
                <c:pt idx="29014">
                  <c:v>0.12515899999999999</c:v>
                </c:pt>
                <c:pt idx="29015">
                  <c:v>0.128302</c:v>
                </c:pt>
                <c:pt idx="29016">
                  <c:v>0.13095899999999999</c:v>
                </c:pt>
                <c:pt idx="29017">
                  <c:v>0.13358700000000001</c:v>
                </c:pt>
                <c:pt idx="29018">
                  <c:v>0.13802600000000001</c:v>
                </c:pt>
                <c:pt idx="29019">
                  <c:v>0.14061000000000001</c:v>
                </c:pt>
                <c:pt idx="29020">
                  <c:v>0.14116999999999999</c:v>
                </c:pt>
                <c:pt idx="29021">
                  <c:v>0.14183699999999999</c:v>
                </c:pt>
                <c:pt idx="29022">
                  <c:v>0.141572</c:v>
                </c:pt>
                <c:pt idx="29023">
                  <c:v>0.141568</c:v>
                </c:pt>
                <c:pt idx="29024">
                  <c:v>0.14061499999999999</c:v>
                </c:pt>
                <c:pt idx="29025">
                  <c:v>0.138652</c:v>
                </c:pt>
                <c:pt idx="29026">
                  <c:v>0.13386000000000001</c:v>
                </c:pt>
                <c:pt idx="29027">
                  <c:v>0.12662799999999999</c:v>
                </c:pt>
                <c:pt idx="29028">
                  <c:v>0.122338</c:v>
                </c:pt>
                <c:pt idx="29029">
                  <c:v>0.121347</c:v>
                </c:pt>
                <c:pt idx="29030">
                  <c:v>0.12117799999999999</c:v>
                </c:pt>
                <c:pt idx="29031">
                  <c:v>0.114482</c:v>
                </c:pt>
                <c:pt idx="29032">
                  <c:v>0.112776</c:v>
                </c:pt>
                <c:pt idx="29033">
                  <c:v>0.11421199999999999</c:v>
                </c:pt>
                <c:pt idx="29034">
                  <c:v>0.11451600000000001</c:v>
                </c:pt>
                <c:pt idx="29035">
                  <c:v>0.115549</c:v>
                </c:pt>
                <c:pt idx="29036">
                  <c:v>0.116553</c:v>
                </c:pt>
                <c:pt idx="29037">
                  <c:v>0.118351</c:v>
                </c:pt>
                <c:pt idx="29038">
                  <c:v>0.120487</c:v>
                </c:pt>
                <c:pt idx="29039">
                  <c:v>0.122847</c:v>
                </c:pt>
                <c:pt idx="29040">
                  <c:v>0.12574399999999999</c:v>
                </c:pt>
                <c:pt idx="29041">
                  <c:v>0.12670999999999999</c:v>
                </c:pt>
                <c:pt idx="29042">
                  <c:v>0.126137</c:v>
                </c:pt>
                <c:pt idx="29043">
                  <c:v>0.124232</c:v>
                </c:pt>
                <c:pt idx="29044">
                  <c:v>0.12192600000000001</c:v>
                </c:pt>
                <c:pt idx="29045">
                  <c:v>0.121159</c:v>
                </c:pt>
                <c:pt idx="29046">
                  <c:v>0.120639</c:v>
                </c:pt>
                <c:pt idx="29047">
                  <c:v>0.119353</c:v>
                </c:pt>
                <c:pt idx="29048">
                  <c:v>0.11826</c:v>
                </c:pt>
                <c:pt idx="29049">
                  <c:v>0.117733</c:v>
                </c:pt>
                <c:pt idx="29050">
                  <c:v>0.11758200000000001</c:v>
                </c:pt>
                <c:pt idx="29051">
                  <c:v>0.116506</c:v>
                </c:pt>
                <c:pt idx="29052">
                  <c:v>0.11750099999999999</c:v>
                </c:pt>
                <c:pt idx="29053">
                  <c:v>0.113222</c:v>
                </c:pt>
                <c:pt idx="29054">
                  <c:v>0.10888299999999999</c:v>
                </c:pt>
                <c:pt idx="29055">
                  <c:v>0.108908</c:v>
                </c:pt>
                <c:pt idx="29056">
                  <c:v>0.10800899999999999</c:v>
                </c:pt>
                <c:pt idx="29057">
                  <c:v>0.106086</c:v>
                </c:pt>
                <c:pt idx="29058">
                  <c:v>0.103607</c:v>
                </c:pt>
                <c:pt idx="29059">
                  <c:v>0.10186099999999999</c:v>
                </c:pt>
                <c:pt idx="29060">
                  <c:v>0.10079</c:v>
                </c:pt>
                <c:pt idx="29061">
                  <c:v>0.100622</c:v>
                </c:pt>
                <c:pt idx="29062">
                  <c:v>0.10047</c:v>
                </c:pt>
                <c:pt idx="29063">
                  <c:v>9.9077600000000002E-2</c:v>
                </c:pt>
                <c:pt idx="29064">
                  <c:v>9.7002099999999994E-2</c:v>
                </c:pt>
                <c:pt idx="29065">
                  <c:v>9.4580999999999998E-2</c:v>
                </c:pt>
                <c:pt idx="29066">
                  <c:v>9.2826699999999998E-2</c:v>
                </c:pt>
                <c:pt idx="29067">
                  <c:v>9.1524599999999998E-2</c:v>
                </c:pt>
                <c:pt idx="29068">
                  <c:v>9.0805899999999995E-2</c:v>
                </c:pt>
                <c:pt idx="29069">
                  <c:v>9.1640799999999994E-2</c:v>
                </c:pt>
                <c:pt idx="29070">
                  <c:v>9.2799800000000002E-2</c:v>
                </c:pt>
                <c:pt idx="29071">
                  <c:v>9.2936900000000003E-2</c:v>
                </c:pt>
                <c:pt idx="29072">
                  <c:v>9.2889299999999994E-2</c:v>
                </c:pt>
                <c:pt idx="29073">
                  <c:v>9.2737600000000003E-2</c:v>
                </c:pt>
                <c:pt idx="29074">
                  <c:v>9.3321600000000005E-2</c:v>
                </c:pt>
                <c:pt idx="29075">
                  <c:v>9.0495300000000001E-2</c:v>
                </c:pt>
                <c:pt idx="29076">
                  <c:v>8.5114400000000007E-2</c:v>
                </c:pt>
                <c:pt idx="29077">
                  <c:v>8.5611300000000001E-2</c:v>
                </c:pt>
                <c:pt idx="29078">
                  <c:v>8.5498699999999997E-2</c:v>
                </c:pt>
                <c:pt idx="29079">
                  <c:v>8.5410700000000006E-2</c:v>
                </c:pt>
                <c:pt idx="29080">
                  <c:v>8.5557300000000003E-2</c:v>
                </c:pt>
                <c:pt idx="29081">
                  <c:v>8.5179099999999994E-2</c:v>
                </c:pt>
                <c:pt idx="29082">
                  <c:v>8.5128400000000007E-2</c:v>
                </c:pt>
                <c:pt idx="29083">
                  <c:v>8.5232500000000003E-2</c:v>
                </c:pt>
                <c:pt idx="29084">
                  <c:v>8.5071800000000003E-2</c:v>
                </c:pt>
                <c:pt idx="29085">
                  <c:v>8.52715E-2</c:v>
                </c:pt>
                <c:pt idx="29086">
                  <c:v>8.4881600000000001E-2</c:v>
                </c:pt>
                <c:pt idx="29087">
                  <c:v>8.4914000000000003E-2</c:v>
                </c:pt>
                <c:pt idx="29088">
                  <c:v>8.6568199999999998E-2</c:v>
                </c:pt>
                <c:pt idx="29089">
                  <c:v>8.8596800000000003E-2</c:v>
                </c:pt>
                <c:pt idx="29090">
                  <c:v>8.8978799999999997E-2</c:v>
                </c:pt>
                <c:pt idx="29091">
                  <c:v>8.87159E-2</c:v>
                </c:pt>
                <c:pt idx="29092">
                  <c:v>8.8354600000000005E-2</c:v>
                </c:pt>
                <c:pt idx="29093">
                  <c:v>8.7723700000000002E-2</c:v>
                </c:pt>
                <c:pt idx="29094">
                  <c:v>8.7250900000000006E-2</c:v>
                </c:pt>
                <c:pt idx="29095">
                  <c:v>8.6394499999999999E-2</c:v>
                </c:pt>
                <c:pt idx="29096">
                  <c:v>8.5062399999999996E-2</c:v>
                </c:pt>
                <c:pt idx="29097">
                  <c:v>7.7082700000000004E-2</c:v>
                </c:pt>
                <c:pt idx="29098">
                  <c:v>7.6467999999999994E-2</c:v>
                </c:pt>
                <c:pt idx="29099">
                  <c:v>7.5075799999999998E-2</c:v>
                </c:pt>
                <c:pt idx="29100">
                  <c:v>7.3883599999999994E-2</c:v>
                </c:pt>
                <c:pt idx="29101">
                  <c:v>7.3267200000000005E-2</c:v>
                </c:pt>
                <c:pt idx="29102">
                  <c:v>7.3418300000000006E-2</c:v>
                </c:pt>
                <c:pt idx="29103">
                  <c:v>7.1657999999999999E-2</c:v>
                </c:pt>
                <c:pt idx="29104">
                  <c:v>7.0918400000000006E-2</c:v>
                </c:pt>
                <c:pt idx="29105">
                  <c:v>6.8618200000000004E-2</c:v>
                </c:pt>
                <c:pt idx="29106">
                  <c:v>6.5899799999999994E-2</c:v>
                </c:pt>
                <c:pt idx="29107">
                  <c:v>6.3691300000000006E-2</c:v>
                </c:pt>
                <c:pt idx="29108">
                  <c:v>6.2956399999999996E-2</c:v>
                </c:pt>
                <c:pt idx="29109">
                  <c:v>6.3194700000000006E-2</c:v>
                </c:pt>
                <c:pt idx="29110">
                  <c:v>6.2940599999999999E-2</c:v>
                </c:pt>
                <c:pt idx="29111">
                  <c:v>6.2675900000000007E-2</c:v>
                </c:pt>
                <c:pt idx="29112">
                  <c:v>6.24206E-2</c:v>
                </c:pt>
                <c:pt idx="29113">
                  <c:v>6.2127399999999999E-2</c:v>
                </c:pt>
                <c:pt idx="29114">
                  <c:v>6.2392900000000001E-2</c:v>
                </c:pt>
                <c:pt idx="29115">
                  <c:v>6.1206700000000003E-2</c:v>
                </c:pt>
                <c:pt idx="29116">
                  <c:v>6.0345900000000001E-2</c:v>
                </c:pt>
                <c:pt idx="29117">
                  <c:v>6.04868E-2</c:v>
                </c:pt>
                <c:pt idx="29118">
                  <c:v>6.1189800000000003E-2</c:v>
                </c:pt>
                <c:pt idx="29119">
                  <c:v>6.11832E-2</c:v>
                </c:pt>
                <c:pt idx="29120">
                  <c:v>5.8884400000000003E-2</c:v>
                </c:pt>
                <c:pt idx="29121">
                  <c:v>5.8326900000000001E-2</c:v>
                </c:pt>
                <c:pt idx="29122">
                  <c:v>5.32411E-2</c:v>
                </c:pt>
                <c:pt idx="29123">
                  <c:v>5.2998799999999999E-2</c:v>
                </c:pt>
                <c:pt idx="29124">
                  <c:v>5.4011999999999998E-2</c:v>
                </c:pt>
                <c:pt idx="29125">
                  <c:v>5.4146699999999999E-2</c:v>
                </c:pt>
                <c:pt idx="29126">
                  <c:v>5.4843099999999999E-2</c:v>
                </c:pt>
                <c:pt idx="29127">
                  <c:v>5.4738599999999998E-2</c:v>
                </c:pt>
                <c:pt idx="29128">
                  <c:v>5.4347399999999997E-2</c:v>
                </c:pt>
                <c:pt idx="29129">
                  <c:v>5.44076E-2</c:v>
                </c:pt>
                <c:pt idx="29130">
                  <c:v>5.5007E-2</c:v>
                </c:pt>
                <c:pt idx="29131">
                  <c:v>5.5703099999999998E-2</c:v>
                </c:pt>
                <c:pt idx="29132">
                  <c:v>5.6156400000000002E-2</c:v>
                </c:pt>
                <c:pt idx="29133">
                  <c:v>5.5048300000000001E-2</c:v>
                </c:pt>
                <c:pt idx="29134">
                  <c:v>5.4429600000000002E-2</c:v>
                </c:pt>
                <c:pt idx="29135">
                  <c:v>5.3895199999999997E-2</c:v>
                </c:pt>
                <c:pt idx="29136">
                  <c:v>5.2324200000000001E-2</c:v>
                </c:pt>
                <c:pt idx="29137">
                  <c:v>5.0252199999999997E-2</c:v>
                </c:pt>
                <c:pt idx="29138">
                  <c:v>4.9641900000000003E-2</c:v>
                </c:pt>
                <c:pt idx="29139">
                  <c:v>4.8565999999999998E-2</c:v>
                </c:pt>
                <c:pt idx="29140">
                  <c:v>4.7698699999999997E-2</c:v>
                </c:pt>
                <c:pt idx="29141">
                  <c:v>4.5610299999999999E-2</c:v>
                </c:pt>
                <c:pt idx="29142">
                  <c:v>4.4654100000000002E-2</c:v>
                </c:pt>
                <c:pt idx="29143">
                  <c:v>4.3605600000000001E-2</c:v>
                </c:pt>
                <c:pt idx="29144">
                  <c:v>4.3195900000000002E-2</c:v>
                </c:pt>
                <c:pt idx="29145">
                  <c:v>4.28809E-2</c:v>
                </c:pt>
                <c:pt idx="29146">
                  <c:v>4.14483E-2</c:v>
                </c:pt>
                <c:pt idx="29147">
                  <c:v>4.0677400000000002E-2</c:v>
                </c:pt>
                <c:pt idx="29148">
                  <c:v>4.0445500000000002E-2</c:v>
                </c:pt>
                <c:pt idx="29149">
                  <c:v>3.95883E-2</c:v>
                </c:pt>
                <c:pt idx="29150">
                  <c:v>3.8847600000000003E-2</c:v>
                </c:pt>
                <c:pt idx="29151">
                  <c:v>3.2451300000000002E-2</c:v>
                </c:pt>
                <c:pt idx="29152">
                  <c:v>2.8019499999999999E-2</c:v>
                </c:pt>
                <c:pt idx="29153">
                  <c:v>2.7606200000000001E-2</c:v>
                </c:pt>
                <c:pt idx="29154">
                  <c:v>2.64678E-2</c:v>
                </c:pt>
                <c:pt idx="29155">
                  <c:v>2.58981E-2</c:v>
                </c:pt>
                <c:pt idx="29156">
                  <c:v>2.5270500000000001E-2</c:v>
                </c:pt>
                <c:pt idx="29157">
                  <c:v>2.3850900000000001E-2</c:v>
                </c:pt>
                <c:pt idx="29158">
                  <c:v>2.29952E-2</c:v>
                </c:pt>
                <c:pt idx="29159">
                  <c:v>2.2371599999999998E-2</c:v>
                </c:pt>
                <c:pt idx="29160">
                  <c:v>2.1188200000000001E-2</c:v>
                </c:pt>
                <c:pt idx="29161">
                  <c:v>2.08454E-2</c:v>
                </c:pt>
                <c:pt idx="29162">
                  <c:v>1.8642499999999999E-2</c:v>
                </c:pt>
                <c:pt idx="29163">
                  <c:v>1.5136800000000001E-2</c:v>
                </c:pt>
                <c:pt idx="29164">
                  <c:v>1.4324E-2</c:v>
                </c:pt>
                <c:pt idx="29165">
                  <c:v>1.20594E-2</c:v>
                </c:pt>
                <c:pt idx="29166">
                  <c:v>9.2429999999999995E-3</c:v>
                </c:pt>
                <c:pt idx="29167">
                  <c:v>8.7848600000000002E-3</c:v>
                </c:pt>
                <c:pt idx="29168">
                  <c:v>9.0699700000000001E-3</c:v>
                </c:pt>
                <c:pt idx="29169">
                  <c:v>7.75642E-3</c:v>
                </c:pt>
                <c:pt idx="29170">
                  <c:v>6.2436899999999997E-3</c:v>
                </c:pt>
                <c:pt idx="29171">
                  <c:v>6.3720799999999996E-3</c:v>
                </c:pt>
                <c:pt idx="29172">
                  <c:v>1.2455000000000001E-3</c:v>
                </c:pt>
                <c:pt idx="29173">
                  <c:v>-3.49694E-3</c:v>
                </c:pt>
                <c:pt idx="29174">
                  <c:v>-4.7277700000000001E-3</c:v>
                </c:pt>
                <c:pt idx="29175">
                  <c:v>-6.1529899999999997E-3</c:v>
                </c:pt>
                <c:pt idx="29176">
                  <c:v>-6.96527E-3</c:v>
                </c:pt>
                <c:pt idx="29177">
                  <c:v>-7.0600799999999998E-3</c:v>
                </c:pt>
                <c:pt idx="29178">
                  <c:v>-8.0506799999999993E-3</c:v>
                </c:pt>
                <c:pt idx="29179">
                  <c:v>-9.52274E-3</c:v>
                </c:pt>
                <c:pt idx="29180">
                  <c:v>-1.03652E-2</c:v>
                </c:pt>
                <c:pt idx="29181">
                  <c:v>-1.04157E-2</c:v>
                </c:pt>
                <c:pt idx="29182">
                  <c:v>-1.18104E-2</c:v>
                </c:pt>
                <c:pt idx="29183">
                  <c:v>-1.35654E-2</c:v>
                </c:pt>
                <c:pt idx="29184">
                  <c:v>-1.4255800000000001E-2</c:v>
                </c:pt>
                <c:pt idx="29185">
                  <c:v>-1.48922E-2</c:v>
                </c:pt>
                <c:pt idx="29186">
                  <c:v>-1.55316E-2</c:v>
                </c:pt>
                <c:pt idx="29187">
                  <c:v>-1.62162E-2</c:v>
                </c:pt>
                <c:pt idx="29188">
                  <c:v>-1.6759300000000001E-2</c:v>
                </c:pt>
                <c:pt idx="29189">
                  <c:v>-1.7988000000000001E-2</c:v>
                </c:pt>
                <c:pt idx="29190">
                  <c:v>-1.7808299999999999E-2</c:v>
                </c:pt>
                <c:pt idx="29191">
                  <c:v>-1.7737900000000001E-2</c:v>
                </c:pt>
                <c:pt idx="29192">
                  <c:v>-2.3872999999999998E-2</c:v>
                </c:pt>
                <c:pt idx="29193">
                  <c:v>-2.5885200000000001E-2</c:v>
                </c:pt>
                <c:pt idx="29194">
                  <c:v>-2.6379900000000001E-2</c:v>
                </c:pt>
                <c:pt idx="29195">
                  <c:v>-2.8393700000000001E-2</c:v>
                </c:pt>
                <c:pt idx="29196">
                  <c:v>-2.9859400000000001E-2</c:v>
                </c:pt>
                <c:pt idx="29197">
                  <c:v>-2.9890099999999999E-2</c:v>
                </c:pt>
                <c:pt idx="29198">
                  <c:v>-3.01804E-2</c:v>
                </c:pt>
                <c:pt idx="29199">
                  <c:v>-3.1423800000000002E-2</c:v>
                </c:pt>
                <c:pt idx="29200">
                  <c:v>-3.2287299999999998E-2</c:v>
                </c:pt>
                <c:pt idx="29201">
                  <c:v>-3.3015700000000002E-2</c:v>
                </c:pt>
                <c:pt idx="29202">
                  <c:v>-3.3696700000000003E-2</c:v>
                </c:pt>
                <c:pt idx="29203">
                  <c:v>-3.49316E-2</c:v>
                </c:pt>
                <c:pt idx="29204">
                  <c:v>-3.56666E-2</c:v>
                </c:pt>
                <c:pt idx="29205">
                  <c:v>-3.7659400000000003E-2</c:v>
                </c:pt>
                <c:pt idx="29206">
                  <c:v>-3.9382100000000003E-2</c:v>
                </c:pt>
                <c:pt idx="29207">
                  <c:v>-3.8911099999999997E-2</c:v>
                </c:pt>
                <c:pt idx="29208">
                  <c:v>-3.8417800000000002E-2</c:v>
                </c:pt>
                <c:pt idx="29209">
                  <c:v>-3.9179800000000001E-2</c:v>
                </c:pt>
                <c:pt idx="29210">
                  <c:v>-4.0238700000000002E-2</c:v>
                </c:pt>
                <c:pt idx="29211">
                  <c:v>-4.7939099999999998E-2</c:v>
                </c:pt>
                <c:pt idx="29212">
                  <c:v>-4.9236299999999997E-2</c:v>
                </c:pt>
                <c:pt idx="29213">
                  <c:v>-5.0147499999999998E-2</c:v>
                </c:pt>
                <c:pt idx="29214">
                  <c:v>-5.2034700000000003E-2</c:v>
                </c:pt>
                <c:pt idx="29215">
                  <c:v>-5.3390600000000003E-2</c:v>
                </c:pt>
                <c:pt idx="29216">
                  <c:v>-5.4691499999999997E-2</c:v>
                </c:pt>
                <c:pt idx="29217">
                  <c:v>-5.6470100000000002E-2</c:v>
                </c:pt>
                <c:pt idx="29218">
                  <c:v>-5.8813200000000003E-2</c:v>
                </c:pt>
                <c:pt idx="29219">
                  <c:v>-6.06866E-2</c:v>
                </c:pt>
                <c:pt idx="29220">
                  <c:v>-6.2062399999999997E-2</c:v>
                </c:pt>
                <c:pt idx="29221">
                  <c:v>-6.2403300000000002E-2</c:v>
                </c:pt>
                <c:pt idx="29222">
                  <c:v>-6.3237500000000002E-2</c:v>
                </c:pt>
                <c:pt idx="29223">
                  <c:v>-6.3576499999999994E-2</c:v>
                </c:pt>
                <c:pt idx="29224">
                  <c:v>-6.4443200000000006E-2</c:v>
                </c:pt>
                <c:pt idx="29225">
                  <c:v>-6.6313499999999997E-2</c:v>
                </c:pt>
                <c:pt idx="29226">
                  <c:v>-6.8217600000000003E-2</c:v>
                </c:pt>
                <c:pt idx="29227">
                  <c:v>-6.9886000000000004E-2</c:v>
                </c:pt>
                <c:pt idx="29228">
                  <c:v>-7.0809899999999995E-2</c:v>
                </c:pt>
                <c:pt idx="29229">
                  <c:v>-8.0223600000000006E-2</c:v>
                </c:pt>
                <c:pt idx="29230">
                  <c:v>-8.2229099999999999E-2</c:v>
                </c:pt>
                <c:pt idx="29231">
                  <c:v>-8.5648000000000002E-2</c:v>
                </c:pt>
                <c:pt idx="29232">
                  <c:v>-8.6864800000000006E-2</c:v>
                </c:pt>
                <c:pt idx="29233">
                  <c:v>-8.8160000000000002E-2</c:v>
                </c:pt>
                <c:pt idx="29234">
                  <c:v>-8.8506600000000005E-2</c:v>
                </c:pt>
                <c:pt idx="29235">
                  <c:v>-8.9424199999999995E-2</c:v>
                </c:pt>
                <c:pt idx="29236">
                  <c:v>-8.9503299999999994E-2</c:v>
                </c:pt>
                <c:pt idx="29237">
                  <c:v>-8.8128200000000004E-2</c:v>
                </c:pt>
                <c:pt idx="29238">
                  <c:v>-8.6509299999999997E-2</c:v>
                </c:pt>
                <c:pt idx="29239">
                  <c:v>-8.5598300000000002E-2</c:v>
                </c:pt>
                <c:pt idx="29240">
                  <c:v>-8.5657700000000003E-2</c:v>
                </c:pt>
                <c:pt idx="29241">
                  <c:v>-8.6074600000000001E-2</c:v>
                </c:pt>
                <c:pt idx="29242">
                  <c:v>-8.63487E-2</c:v>
                </c:pt>
                <c:pt idx="29243">
                  <c:v>-8.5974400000000006E-2</c:v>
                </c:pt>
                <c:pt idx="29244">
                  <c:v>-8.5487300000000002E-2</c:v>
                </c:pt>
                <c:pt idx="29245">
                  <c:v>-8.5171999999999998E-2</c:v>
                </c:pt>
                <c:pt idx="29246">
                  <c:v>-8.2383700000000004E-2</c:v>
                </c:pt>
                <c:pt idx="29247">
                  <c:v>-8.3697499999999994E-2</c:v>
                </c:pt>
                <c:pt idx="29248">
                  <c:v>-8.8880200000000006E-2</c:v>
                </c:pt>
                <c:pt idx="29249">
                  <c:v>-8.8169300000000006E-2</c:v>
                </c:pt>
                <c:pt idx="29250">
                  <c:v>-8.8184799999999994E-2</c:v>
                </c:pt>
                <c:pt idx="29251">
                  <c:v>-8.8145299999999996E-2</c:v>
                </c:pt>
                <c:pt idx="29252">
                  <c:v>-8.8814500000000005E-2</c:v>
                </c:pt>
                <c:pt idx="29253">
                  <c:v>-8.7990899999999997E-2</c:v>
                </c:pt>
                <c:pt idx="29254">
                  <c:v>-8.5671499999999998E-2</c:v>
                </c:pt>
                <c:pt idx="29255">
                  <c:v>-8.4796999999999997E-2</c:v>
                </c:pt>
                <c:pt idx="29256">
                  <c:v>-8.5090499999999999E-2</c:v>
                </c:pt>
                <c:pt idx="29257">
                  <c:v>-8.5132399999999997E-2</c:v>
                </c:pt>
                <c:pt idx="29258">
                  <c:v>-8.5249000000000005E-2</c:v>
                </c:pt>
                <c:pt idx="29259">
                  <c:v>-8.5384799999999997E-2</c:v>
                </c:pt>
                <c:pt idx="29260">
                  <c:v>-8.5133200000000006E-2</c:v>
                </c:pt>
                <c:pt idx="29261">
                  <c:v>-8.5197899999999993E-2</c:v>
                </c:pt>
                <c:pt idx="29262">
                  <c:v>-8.6016300000000004E-2</c:v>
                </c:pt>
                <c:pt idx="29263">
                  <c:v>-8.6064299999999996E-2</c:v>
                </c:pt>
                <c:pt idx="29264">
                  <c:v>-8.45751E-2</c:v>
                </c:pt>
                <c:pt idx="29265">
                  <c:v>-8.3087400000000006E-2</c:v>
                </c:pt>
                <c:pt idx="29266">
                  <c:v>-8.2377099999999995E-2</c:v>
                </c:pt>
                <c:pt idx="29267">
                  <c:v>-8.1076499999999996E-2</c:v>
                </c:pt>
                <c:pt idx="29268">
                  <c:v>-7.9709699999999994E-2</c:v>
                </c:pt>
                <c:pt idx="29269">
                  <c:v>-8.6304099999999995E-2</c:v>
                </c:pt>
                <c:pt idx="29270">
                  <c:v>-8.9399599999999996E-2</c:v>
                </c:pt>
                <c:pt idx="29271">
                  <c:v>-8.7761000000000006E-2</c:v>
                </c:pt>
                <c:pt idx="29272">
                  <c:v>-8.8220300000000001E-2</c:v>
                </c:pt>
                <c:pt idx="29273">
                  <c:v>-8.8584999999999997E-2</c:v>
                </c:pt>
                <c:pt idx="29274">
                  <c:v>-8.9828900000000003E-2</c:v>
                </c:pt>
                <c:pt idx="29275">
                  <c:v>-8.9528399999999994E-2</c:v>
                </c:pt>
                <c:pt idx="29276">
                  <c:v>-8.9231000000000005E-2</c:v>
                </c:pt>
                <c:pt idx="29277">
                  <c:v>-8.8072999999999999E-2</c:v>
                </c:pt>
                <c:pt idx="29278">
                  <c:v>-8.8157299999999994E-2</c:v>
                </c:pt>
                <c:pt idx="29279">
                  <c:v>-8.7225200000000003E-2</c:v>
                </c:pt>
                <c:pt idx="29280">
                  <c:v>-8.62927E-2</c:v>
                </c:pt>
                <c:pt idx="29281">
                  <c:v>-8.5677000000000003E-2</c:v>
                </c:pt>
                <c:pt idx="29282">
                  <c:v>-8.4317100000000006E-2</c:v>
                </c:pt>
                <c:pt idx="29283">
                  <c:v>-8.4806500000000007E-2</c:v>
                </c:pt>
                <c:pt idx="29284">
                  <c:v>-8.5237599999999997E-2</c:v>
                </c:pt>
                <c:pt idx="29285">
                  <c:v>-8.4976599999999999E-2</c:v>
                </c:pt>
                <c:pt idx="29286">
                  <c:v>-8.5117200000000004E-2</c:v>
                </c:pt>
                <c:pt idx="29287">
                  <c:v>-8.5804099999999994E-2</c:v>
                </c:pt>
                <c:pt idx="29288">
                  <c:v>-8.6245699999999995E-2</c:v>
                </c:pt>
                <c:pt idx="29289">
                  <c:v>-8.5900299999999999E-2</c:v>
                </c:pt>
                <c:pt idx="29290">
                  <c:v>-9.2943399999999995E-2</c:v>
                </c:pt>
                <c:pt idx="29291">
                  <c:v>-9.3922900000000004E-2</c:v>
                </c:pt>
                <c:pt idx="29292">
                  <c:v>-9.3897900000000006E-2</c:v>
                </c:pt>
                <c:pt idx="29293">
                  <c:v>-9.5032900000000003E-2</c:v>
                </c:pt>
                <c:pt idx="29294">
                  <c:v>-9.67663E-2</c:v>
                </c:pt>
                <c:pt idx="29295">
                  <c:v>-9.7123299999999996E-2</c:v>
                </c:pt>
                <c:pt idx="29296">
                  <c:v>-9.6294599999999994E-2</c:v>
                </c:pt>
                <c:pt idx="29297">
                  <c:v>-9.6399200000000004E-2</c:v>
                </c:pt>
                <c:pt idx="29298">
                  <c:v>-9.7001500000000004E-2</c:v>
                </c:pt>
                <c:pt idx="29299">
                  <c:v>-9.9089099999999999E-2</c:v>
                </c:pt>
                <c:pt idx="29300">
                  <c:v>-0.10130699999999999</c:v>
                </c:pt>
                <c:pt idx="29301">
                  <c:v>-0.10294499999999999</c:v>
                </c:pt>
                <c:pt idx="29302">
                  <c:v>-0.10556599999999999</c:v>
                </c:pt>
                <c:pt idx="29303">
                  <c:v>-0.107761</c:v>
                </c:pt>
                <c:pt idx="29304">
                  <c:v>-0.109446</c:v>
                </c:pt>
                <c:pt idx="29305">
                  <c:v>-0.11013199999999999</c:v>
                </c:pt>
                <c:pt idx="29306">
                  <c:v>-0.11028</c:v>
                </c:pt>
                <c:pt idx="29307">
                  <c:v>-0.109946</c:v>
                </c:pt>
                <c:pt idx="29308">
                  <c:v>-0.109041</c:v>
                </c:pt>
                <c:pt idx="29309">
                  <c:v>-0.109123</c:v>
                </c:pt>
                <c:pt idx="29310">
                  <c:v>-0.109193</c:v>
                </c:pt>
                <c:pt idx="29311">
                  <c:v>-0.110308</c:v>
                </c:pt>
                <c:pt idx="29312">
                  <c:v>-0.111621</c:v>
                </c:pt>
                <c:pt idx="29313">
                  <c:v>-0.120116</c:v>
                </c:pt>
                <c:pt idx="29314">
                  <c:v>-0.123057</c:v>
                </c:pt>
                <c:pt idx="29315">
                  <c:v>-0.12411700000000001</c:v>
                </c:pt>
                <c:pt idx="29316">
                  <c:v>-0.12517700000000001</c:v>
                </c:pt>
                <c:pt idx="29317">
                  <c:v>-0.12672700000000001</c:v>
                </c:pt>
                <c:pt idx="29318">
                  <c:v>-0.12826899999999999</c:v>
                </c:pt>
                <c:pt idx="29319">
                  <c:v>-0.13072600000000001</c:v>
                </c:pt>
                <c:pt idx="29320">
                  <c:v>-0.13466700000000001</c:v>
                </c:pt>
                <c:pt idx="29321">
                  <c:v>-0.13966500000000001</c:v>
                </c:pt>
                <c:pt idx="29322">
                  <c:v>-0.145096</c:v>
                </c:pt>
                <c:pt idx="29323">
                  <c:v>-0.151695</c:v>
                </c:pt>
                <c:pt idx="29324">
                  <c:v>-0.15503900000000001</c:v>
                </c:pt>
                <c:pt idx="29325">
                  <c:v>-0.15615899999999999</c:v>
                </c:pt>
                <c:pt idx="29326">
                  <c:v>-0.156699</c:v>
                </c:pt>
                <c:pt idx="29327">
                  <c:v>-0.15723500000000001</c:v>
                </c:pt>
                <c:pt idx="29328">
                  <c:v>-0.157331</c:v>
                </c:pt>
                <c:pt idx="29329">
                  <c:v>-0.15684600000000001</c:v>
                </c:pt>
                <c:pt idx="29330">
                  <c:v>-0.15682499999999999</c:v>
                </c:pt>
                <c:pt idx="29331">
                  <c:v>-0.156775</c:v>
                </c:pt>
                <c:pt idx="29332">
                  <c:v>-0.15770200000000001</c:v>
                </c:pt>
                <c:pt idx="29333">
                  <c:v>-0.158278</c:v>
                </c:pt>
                <c:pt idx="29334">
                  <c:v>-0.15874199999999999</c:v>
                </c:pt>
                <c:pt idx="29335">
                  <c:v>-0.159248</c:v>
                </c:pt>
                <c:pt idx="29336">
                  <c:v>-0.15967600000000001</c:v>
                </c:pt>
                <c:pt idx="29337">
                  <c:v>-0.160359</c:v>
                </c:pt>
                <c:pt idx="29338">
                  <c:v>-0.160053</c:v>
                </c:pt>
                <c:pt idx="29339">
                  <c:v>-0.166769</c:v>
                </c:pt>
                <c:pt idx="29340">
                  <c:v>-0.16242400000000001</c:v>
                </c:pt>
                <c:pt idx="29341">
                  <c:v>-0.16184100000000001</c:v>
                </c:pt>
                <c:pt idx="29342">
                  <c:v>-0.16959099999999999</c:v>
                </c:pt>
                <c:pt idx="29343">
                  <c:v>-0.170345</c:v>
                </c:pt>
                <c:pt idx="29344">
                  <c:v>-0.17122000000000001</c:v>
                </c:pt>
                <c:pt idx="29345">
                  <c:v>-0.17143</c:v>
                </c:pt>
                <c:pt idx="29346">
                  <c:v>-0.17305499999999999</c:v>
                </c:pt>
                <c:pt idx="29347">
                  <c:v>-0.17341999999999999</c:v>
                </c:pt>
                <c:pt idx="29348">
                  <c:v>-0.17442199999999999</c:v>
                </c:pt>
                <c:pt idx="29349">
                  <c:v>-0.17557600000000001</c:v>
                </c:pt>
                <c:pt idx="29350">
                  <c:v>-0.17655399999999999</c:v>
                </c:pt>
                <c:pt idx="29351">
                  <c:v>-0.17674400000000001</c:v>
                </c:pt>
                <c:pt idx="29352">
                  <c:v>-0.17671700000000001</c:v>
                </c:pt>
                <c:pt idx="29353">
                  <c:v>-0.17596899999999999</c:v>
                </c:pt>
                <c:pt idx="29354">
                  <c:v>-0.174821</c:v>
                </c:pt>
                <c:pt idx="29355">
                  <c:v>-0.17400199999999999</c:v>
                </c:pt>
                <c:pt idx="29356">
                  <c:v>-0.17421800000000001</c:v>
                </c:pt>
                <c:pt idx="29357">
                  <c:v>-0.17430000000000001</c:v>
                </c:pt>
                <c:pt idx="29358">
                  <c:v>-0.17458699999999999</c:v>
                </c:pt>
                <c:pt idx="29359">
                  <c:v>-0.17460200000000001</c:v>
                </c:pt>
                <c:pt idx="29360">
                  <c:v>-0.17523</c:v>
                </c:pt>
                <c:pt idx="29361">
                  <c:v>-0.17552799999999999</c:v>
                </c:pt>
                <c:pt idx="29362">
                  <c:v>-0.175928</c:v>
                </c:pt>
                <c:pt idx="29363">
                  <c:v>-0.17697399999999999</c:v>
                </c:pt>
                <c:pt idx="29364">
                  <c:v>-0.177623</c:v>
                </c:pt>
                <c:pt idx="29365">
                  <c:v>-0.176118</c:v>
                </c:pt>
                <c:pt idx="29366">
                  <c:v>-0.180448</c:v>
                </c:pt>
                <c:pt idx="29367">
                  <c:v>-0.17993899999999999</c:v>
                </c:pt>
                <c:pt idx="29368">
                  <c:v>-0.17438799999999999</c:v>
                </c:pt>
                <c:pt idx="29369">
                  <c:v>-0.179954</c:v>
                </c:pt>
                <c:pt idx="29370">
                  <c:v>-0.18525700000000001</c:v>
                </c:pt>
                <c:pt idx="29371">
                  <c:v>-0.18537000000000001</c:v>
                </c:pt>
                <c:pt idx="29372">
                  <c:v>-0.185945</c:v>
                </c:pt>
                <c:pt idx="29373">
                  <c:v>-0.18612300000000001</c:v>
                </c:pt>
                <c:pt idx="29374">
                  <c:v>-0.185947</c:v>
                </c:pt>
                <c:pt idx="29375">
                  <c:v>-0.186117</c:v>
                </c:pt>
                <c:pt idx="29376">
                  <c:v>-0.18645</c:v>
                </c:pt>
                <c:pt idx="29377">
                  <c:v>-0.18603900000000001</c:v>
                </c:pt>
                <c:pt idx="29378">
                  <c:v>-0.18576799999999999</c:v>
                </c:pt>
                <c:pt idx="29379">
                  <c:v>-0.186475</c:v>
                </c:pt>
                <c:pt idx="29380">
                  <c:v>-0.18745600000000001</c:v>
                </c:pt>
                <c:pt idx="29381">
                  <c:v>-0.188166</c:v>
                </c:pt>
                <c:pt idx="29382">
                  <c:v>-0.18746099999999999</c:v>
                </c:pt>
                <c:pt idx="29383">
                  <c:v>-0.185976</c:v>
                </c:pt>
                <c:pt idx="29384">
                  <c:v>-0.18485299999999999</c:v>
                </c:pt>
                <c:pt idx="29385">
                  <c:v>-0.18438399999999999</c:v>
                </c:pt>
                <c:pt idx="29386">
                  <c:v>-0.18424399999999999</c:v>
                </c:pt>
                <c:pt idx="29387">
                  <c:v>-0.18215799999999999</c:v>
                </c:pt>
                <c:pt idx="29388">
                  <c:v>-0.18129999999999999</c:v>
                </c:pt>
                <c:pt idx="29389">
                  <c:v>-0.180178</c:v>
                </c:pt>
                <c:pt idx="29390">
                  <c:v>-0.179254</c:v>
                </c:pt>
                <c:pt idx="29391">
                  <c:v>-0.178757</c:v>
                </c:pt>
                <c:pt idx="29392">
                  <c:v>-0.17725199999999999</c:v>
                </c:pt>
                <c:pt idx="29393">
                  <c:v>-0.17501900000000001</c:v>
                </c:pt>
                <c:pt idx="29394">
                  <c:v>-0.17455399999999999</c:v>
                </c:pt>
                <c:pt idx="29395">
                  <c:v>-0.17361099999999999</c:v>
                </c:pt>
                <c:pt idx="29396">
                  <c:v>-0.173597</c:v>
                </c:pt>
                <c:pt idx="29397">
                  <c:v>-0.17302799999999999</c:v>
                </c:pt>
                <c:pt idx="29398">
                  <c:v>-0.172401</c:v>
                </c:pt>
                <c:pt idx="29399">
                  <c:v>-0.17074500000000001</c:v>
                </c:pt>
                <c:pt idx="29400">
                  <c:v>-0.171738</c:v>
                </c:pt>
                <c:pt idx="29401">
                  <c:v>-0.177402</c:v>
                </c:pt>
                <c:pt idx="29402">
                  <c:v>-0.17685400000000001</c:v>
                </c:pt>
                <c:pt idx="29403">
                  <c:v>-0.17635500000000001</c:v>
                </c:pt>
                <c:pt idx="29404">
                  <c:v>-0.17474799999999999</c:v>
                </c:pt>
                <c:pt idx="29405">
                  <c:v>-0.17336499999999999</c:v>
                </c:pt>
                <c:pt idx="29406">
                  <c:v>-0.172875</c:v>
                </c:pt>
                <c:pt idx="29407">
                  <c:v>-0.17185900000000001</c:v>
                </c:pt>
                <c:pt idx="29408">
                  <c:v>-0.17084199999999999</c:v>
                </c:pt>
                <c:pt idx="29409">
                  <c:v>-0.16937099999999999</c:v>
                </c:pt>
                <c:pt idx="29410">
                  <c:v>-0.16899600000000001</c:v>
                </c:pt>
                <c:pt idx="29411">
                  <c:v>-0.170044</c:v>
                </c:pt>
                <c:pt idx="29412">
                  <c:v>-0.17105600000000001</c:v>
                </c:pt>
                <c:pt idx="29413">
                  <c:v>-0.17205400000000001</c:v>
                </c:pt>
                <c:pt idx="29414">
                  <c:v>-0.17150499999999999</c:v>
                </c:pt>
                <c:pt idx="29415">
                  <c:v>-0.169048</c:v>
                </c:pt>
                <c:pt idx="29416">
                  <c:v>-0.16761300000000001</c:v>
                </c:pt>
                <c:pt idx="29417">
                  <c:v>-0.165655</c:v>
                </c:pt>
                <c:pt idx="29418">
                  <c:v>-0.16372700000000001</c:v>
                </c:pt>
                <c:pt idx="29419">
                  <c:v>-0.16378599999999999</c:v>
                </c:pt>
                <c:pt idx="29420">
                  <c:v>-0.16384599999999999</c:v>
                </c:pt>
                <c:pt idx="29421">
                  <c:v>-0.16292300000000001</c:v>
                </c:pt>
                <c:pt idx="29422">
                  <c:v>-0.161498</c:v>
                </c:pt>
                <c:pt idx="29423">
                  <c:v>-0.160552</c:v>
                </c:pt>
                <c:pt idx="29424">
                  <c:v>-0.160637</c:v>
                </c:pt>
                <c:pt idx="29425">
                  <c:v>-0.15972500000000001</c:v>
                </c:pt>
                <c:pt idx="29426">
                  <c:v>-0.15979499999999999</c:v>
                </c:pt>
                <c:pt idx="29427">
                  <c:v>-0.159409</c:v>
                </c:pt>
                <c:pt idx="29428">
                  <c:v>-0.15900400000000001</c:v>
                </c:pt>
                <c:pt idx="29429">
                  <c:v>-0.158166</c:v>
                </c:pt>
                <c:pt idx="29430">
                  <c:v>-0.15754299999999999</c:v>
                </c:pt>
                <c:pt idx="29431">
                  <c:v>-0.162662</c:v>
                </c:pt>
                <c:pt idx="29432">
                  <c:v>-0.16154099999999999</c:v>
                </c:pt>
                <c:pt idx="29433">
                  <c:v>-0.16106500000000001</c:v>
                </c:pt>
                <c:pt idx="29434">
                  <c:v>-0.16023399999999999</c:v>
                </c:pt>
                <c:pt idx="29435">
                  <c:v>-0.159831</c:v>
                </c:pt>
                <c:pt idx="29436">
                  <c:v>-0.15948000000000001</c:v>
                </c:pt>
                <c:pt idx="29437">
                  <c:v>-0.15912299999999999</c:v>
                </c:pt>
                <c:pt idx="29438">
                  <c:v>-0.15876599999999999</c:v>
                </c:pt>
                <c:pt idx="29439">
                  <c:v>-0.158446</c:v>
                </c:pt>
                <c:pt idx="29440">
                  <c:v>-0.15760299999999999</c:v>
                </c:pt>
                <c:pt idx="29441">
                  <c:v>-0.15726399999999999</c:v>
                </c:pt>
                <c:pt idx="29442">
                  <c:v>-0.15643299999999999</c:v>
                </c:pt>
                <c:pt idx="29443">
                  <c:v>-0.15611700000000001</c:v>
                </c:pt>
                <c:pt idx="29444">
                  <c:v>-0.154834</c:v>
                </c:pt>
                <c:pt idx="29445">
                  <c:v>-0.153975</c:v>
                </c:pt>
                <c:pt idx="29446">
                  <c:v>-0.153173</c:v>
                </c:pt>
                <c:pt idx="29447">
                  <c:v>-0.15235699999999999</c:v>
                </c:pt>
                <c:pt idx="29448">
                  <c:v>-0.15157200000000001</c:v>
                </c:pt>
                <c:pt idx="29449">
                  <c:v>-0.15070800000000001</c:v>
                </c:pt>
                <c:pt idx="29450">
                  <c:v>-0.15096000000000001</c:v>
                </c:pt>
                <c:pt idx="29451">
                  <c:v>-0.15043500000000001</c:v>
                </c:pt>
                <c:pt idx="29452">
                  <c:v>-0.156082</c:v>
                </c:pt>
                <c:pt idx="29453">
                  <c:v>-0.15659999999999999</c:v>
                </c:pt>
                <c:pt idx="29454">
                  <c:v>-0.15677199999999999</c:v>
                </c:pt>
                <c:pt idx="29455">
                  <c:v>-0.15651200000000001</c:v>
                </c:pt>
                <c:pt idx="29456">
                  <c:v>-0.15676200000000001</c:v>
                </c:pt>
                <c:pt idx="29457">
                  <c:v>-0.15598600000000001</c:v>
                </c:pt>
                <c:pt idx="29458">
                  <c:v>-0.15670500000000001</c:v>
                </c:pt>
                <c:pt idx="29459">
                  <c:v>-0.15646599999999999</c:v>
                </c:pt>
                <c:pt idx="29460">
                  <c:v>-0.157197</c:v>
                </c:pt>
                <c:pt idx="29461">
                  <c:v>-0.15745799999999999</c:v>
                </c:pt>
                <c:pt idx="29462">
                  <c:v>-0.158217</c:v>
                </c:pt>
                <c:pt idx="29463">
                  <c:v>-0.15801399999999999</c:v>
                </c:pt>
                <c:pt idx="29464">
                  <c:v>-0.15726999999999999</c:v>
                </c:pt>
                <c:pt idx="29465">
                  <c:v>-0.15703400000000001</c:v>
                </c:pt>
                <c:pt idx="29466">
                  <c:v>-0.15679799999999999</c:v>
                </c:pt>
                <c:pt idx="29467">
                  <c:v>-0.15659699999999999</c:v>
                </c:pt>
                <c:pt idx="29468">
                  <c:v>-0.15534300000000001</c:v>
                </c:pt>
                <c:pt idx="29469">
                  <c:v>-0.16264700000000001</c:v>
                </c:pt>
                <c:pt idx="29470">
                  <c:v>-0.16342799999999999</c:v>
                </c:pt>
                <c:pt idx="29471">
                  <c:v>-0.16472899999999999</c:v>
                </c:pt>
                <c:pt idx="29472">
                  <c:v>-0.16450300000000001</c:v>
                </c:pt>
                <c:pt idx="29473">
                  <c:v>-0.16430400000000001</c:v>
                </c:pt>
                <c:pt idx="29474">
                  <c:v>-0.164107</c:v>
                </c:pt>
                <c:pt idx="29475">
                  <c:v>-0.163879</c:v>
                </c:pt>
                <c:pt idx="29476">
                  <c:v>-0.162686</c:v>
                </c:pt>
                <c:pt idx="29477">
                  <c:v>-0.16250200000000001</c:v>
                </c:pt>
                <c:pt idx="29478">
                  <c:v>-0.16122700000000001</c:v>
                </c:pt>
                <c:pt idx="29479">
                  <c:v>-0.159022</c:v>
                </c:pt>
                <c:pt idx="29480">
                  <c:v>-0.15795999999999999</c:v>
                </c:pt>
                <c:pt idx="29481">
                  <c:v>-0.15884200000000001</c:v>
                </c:pt>
                <c:pt idx="29482">
                  <c:v>-0.159029</c:v>
                </c:pt>
                <c:pt idx="29483">
                  <c:v>-0.157828</c:v>
                </c:pt>
                <c:pt idx="29484">
                  <c:v>-0.15648699999999999</c:v>
                </c:pt>
                <c:pt idx="29485">
                  <c:v>-0.155331</c:v>
                </c:pt>
                <c:pt idx="29486">
                  <c:v>-0.16014600000000001</c:v>
                </c:pt>
                <c:pt idx="29487">
                  <c:v>-0.16031799999999999</c:v>
                </c:pt>
                <c:pt idx="29488">
                  <c:v>-0.15925900000000001</c:v>
                </c:pt>
                <c:pt idx="29489">
                  <c:v>-0.15364800000000001</c:v>
                </c:pt>
                <c:pt idx="29490">
                  <c:v>-0.16126299999999999</c:v>
                </c:pt>
                <c:pt idx="29491">
                  <c:v>-0.16039800000000001</c:v>
                </c:pt>
                <c:pt idx="29492">
                  <c:v>-0.16084799999999999</c:v>
                </c:pt>
                <c:pt idx="29493">
                  <c:v>-0.160134</c:v>
                </c:pt>
                <c:pt idx="29494">
                  <c:v>-0.16067300000000001</c:v>
                </c:pt>
                <c:pt idx="29495">
                  <c:v>-0.16142300000000001</c:v>
                </c:pt>
                <c:pt idx="29496">
                  <c:v>-0.16184799999999999</c:v>
                </c:pt>
                <c:pt idx="29497">
                  <c:v>-0.16250500000000001</c:v>
                </c:pt>
                <c:pt idx="29498">
                  <c:v>-0.16176299999999999</c:v>
                </c:pt>
                <c:pt idx="29499">
                  <c:v>-0.16173599999999999</c:v>
                </c:pt>
                <c:pt idx="29500">
                  <c:v>-0.161333</c:v>
                </c:pt>
                <c:pt idx="29501">
                  <c:v>-0.16295200000000001</c:v>
                </c:pt>
                <c:pt idx="29502">
                  <c:v>-0.16825000000000001</c:v>
                </c:pt>
                <c:pt idx="29503">
                  <c:v>-0.16725499999999999</c:v>
                </c:pt>
                <c:pt idx="29504">
                  <c:v>-0.166963</c:v>
                </c:pt>
                <c:pt idx="29505">
                  <c:v>-0.16720499999999999</c:v>
                </c:pt>
                <c:pt idx="29506">
                  <c:v>-0.16719899999999999</c:v>
                </c:pt>
                <c:pt idx="29507">
                  <c:v>-0.16811599999999999</c:v>
                </c:pt>
                <c:pt idx="29508">
                  <c:v>-0.16808999999999999</c:v>
                </c:pt>
                <c:pt idx="29509">
                  <c:v>-0.16759199999999999</c:v>
                </c:pt>
                <c:pt idx="29510">
                  <c:v>-0.16800000000000001</c:v>
                </c:pt>
                <c:pt idx="29511">
                  <c:v>-0.168514</c:v>
                </c:pt>
                <c:pt idx="29512">
                  <c:v>-0.169047</c:v>
                </c:pt>
                <c:pt idx="29513">
                  <c:v>-0.16814000000000001</c:v>
                </c:pt>
                <c:pt idx="29514">
                  <c:v>-0.16778999999999999</c:v>
                </c:pt>
                <c:pt idx="29515">
                  <c:v>-0.168186</c:v>
                </c:pt>
                <c:pt idx="29516">
                  <c:v>-0.16861300000000001</c:v>
                </c:pt>
                <c:pt idx="29517">
                  <c:v>-0.16958799999999999</c:v>
                </c:pt>
                <c:pt idx="29518">
                  <c:v>-0.17005400000000001</c:v>
                </c:pt>
                <c:pt idx="29519">
                  <c:v>-0.16997699999999999</c:v>
                </c:pt>
                <c:pt idx="29520">
                  <c:v>-0.169048</c:v>
                </c:pt>
                <c:pt idx="29521">
                  <c:v>-0.170955</c:v>
                </c:pt>
                <c:pt idx="29522">
                  <c:v>-0.17618800000000001</c:v>
                </c:pt>
                <c:pt idx="29523">
                  <c:v>-0.17544199999999999</c:v>
                </c:pt>
                <c:pt idx="29524">
                  <c:v>-0.17565700000000001</c:v>
                </c:pt>
                <c:pt idx="29525">
                  <c:v>-0.17574300000000001</c:v>
                </c:pt>
                <c:pt idx="29526">
                  <c:v>-0.175788</c:v>
                </c:pt>
                <c:pt idx="29527">
                  <c:v>-0.17568700000000001</c:v>
                </c:pt>
                <c:pt idx="29528">
                  <c:v>-0.17543800000000001</c:v>
                </c:pt>
                <c:pt idx="29529">
                  <c:v>-0.17629</c:v>
                </c:pt>
                <c:pt idx="29530">
                  <c:v>-0.17636099999999999</c:v>
                </c:pt>
                <c:pt idx="29531">
                  <c:v>-0.175904</c:v>
                </c:pt>
                <c:pt idx="29532">
                  <c:v>-0.17536299999999999</c:v>
                </c:pt>
                <c:pt idx="29533">
                  <c:v>-0.175125</c:v>
                </c:pt>
                <c:pt idx="29534">
                  <c:v>-0.17394100000000001</c:v>
                </c:pt>
                <c:pt idx="29535">
                  <c:v>-0.17224300000000001</c:v>
                </c:pt>
                <c:pt idx="29536">
                  <c:v>-0.17152899999999999</c:v>
                </c:pt>
                <c:pt idx="29537">
                  <c:v>-0.17130300000000001</c:v>
                </c:pt>
                <c:pt idx="29538">
                  <c:v>-0.17144400000000001</c:v>
                </c:pt>
                <c:pt idx="29539">
                  <c:v>-0.16969300000000001</c:v>
                </c:pt>
                <c:pt idx="29540">
                  <c:v>-0.17190800000000001</c:v>
                </c:pt>
                <c:pt idx="29541">
                  <c:v>-0.17537900000000001</c:v>
                </c:pt>
                <c:pt idx="29542">
                  <c:v>-0.171379</c:v>
                </c:pt>
                <c:pt idx="29543">
                  <c:v>-0.16927900000000001</c:v>
                </c:pt>
                <c:pt idx="29544">
                  <c:v>-0.16658999999999999</c:v>
                </c:pt>
                <c:pt idx="29545">
                  <c:v>-0.16480300000000001</c:v>
                </c:pt>
                <c:pt idx="29546">
                  <c:v>-0.165156</c:v>
                </c:pt>
                <c:pt idx="29547">
                  <c:v>-0.16494500000000001</c:v>
                </c:pt>
                <c:pt idx="29548">
                  <c:v>-0.16422600000000001</c:v>
                </c:pt>
                <c:pt idx="29549">
                  <c:v>-0.16445699999999999</c:v>
                </c:pt>
                <c:pt idx="29550">
                  <c:v>-0.16394600000000001</c:v>
                </c:pt>
                <c:pt idx="29551">
                  <c:v>-0.16319800000000001</c:v>
                </c:pt>
                <c:pt idx="29552">
                  <c:v>-0.16361000000000001</c:v>
                </c:pt>
                <c:pt idx="29553">
                  <c:v>-0.16400000000000001</c:v>
                </c:pt>
                <c:pt idx="29554">
                  <c:v>-0.16494800000000001</c:v>
                </c:pt>
                <c:pt idx="29555">
                  <c:v>-0.16659199999999999</c:v>
                </c:pt>
                <c:pt idx="29556">
                  <c:v>-0.16769500000000001</c:v>
                </c:pt>
                <c:pt idx="29557">
                  <c:v>-0.16783100000000001</c:v>
                </c:pt>
                <c:pt idx="29558">
                  <c:v>-0.16781399999999999</c:v>
                </c:pt>
                <c:pt idx="29559">
                  <c:v>-0.167768</c:v>
                </c:pt>
                <c:pt idx="29560">
                  <c:v>-0.16636000000000001</c:v>
                </c:pt>
                <c:pt idx="29561">
                  <c:v>-0.168238</c:v>
                </c:pt>
                <c:pt idx="29562">
                  <c:v>-0.172204</c:v>
                </c:pt>
                <c:pt idx="29563">
                  <c:v>-0.167521</c:v>
                </c:pt>
                <c:pt idx="29564">
                  <c:v>-0.16255600000000001</c:v>
                </c:pt>
                <c:pt idx="29565">
                  <c:v>-0.16597300000000001</c:v>
                </c:pt>
                <c:pt idx="29566">
                  <c:v>-0.16925000000000001</c:v>
                </c:pt>
                <c:pt idx="29567">
                  <c:v>-0.167793</c:v>
                </c:pt>
                <c:pt idx="29568">
                  <c:v>-0.16684599999999999</c:v>
                </c:pt>
                <c:pt idx="29569">
                  <c:v>-0.16588600000000001</c:v>
                </c:pt>
                <c:pt idx="29570">
                  <c:v>-0.164494</c:v>
                </c:pt>
                <c:pt idx="29571">
                  <c:v>-0.16342000000000001</c:v>
                </c:pt>
                <c:pt idx="29572">
                  <c:v>-0.16272700000000001</c:v>
                </c:pt>
                <c:pt idx="29573">
                  <c:v>-0.16168199999999999</c:v>
                </c:pt>
                <c:pt idx="29574">
                  <c:v>-0.160466</c:v>
                </c:pt>
                <c:pt idx="29575">
                  <c:v>-0.16008</c:v>
                </c:pt>
                <c:pt idx="29576">
                  <c:v>-0.15918399999999999</c:v>
                </c:pt>
                <c:pt idx="29577">
                  <c:v>-0.157224</c:v>
                </c:pt>
                <c:pt idx="29578">
                  <c:v>-0.15543000000000001</c:v>
                </c:pt>
                <c:pt idx="29579">
                  <c:v>-0.153753</c:v>
                </c:pt>
                <c:pt idx="29580">
                  <c:v>-0.15146999999999999</c:v>
                </c:pt>
                <c:pt idx="29581">
                  <c:v>-0.15318499999999999</c:v>
                </c:pt>
                <c:pt idx="29582">
                  <c:v>-0.15595200000000001</c:v>
                </c:pt>
                <c:pt idx="29583">
                  <c:v>-0.15303800000000001</c:v>
                </c:pt>
                <c:pt idx="29584">
                  <c:v>-0.15110000000000001</c:v>
                </c:pt>
                <c:pt idx="29585">
                  <c:v>-0.14930299999999999</c:v>
                </c:pt>
                <c:pt idx="29586">
                  <c:v>-0.147449</c:v>
                </c:pt>
                <c:pt idx="29587">
                  <c:v>-0.145811</c:v>
                </c:pt>
                <c:pt idx="29588">
                  <c:v>-0.144593</c:v>
                </c:pt>
                <c:pt idx="29589">
                  <c:v>-0.14305899999999999</c:v>
                </c:pt>
                <c:pt idx="29590">
                  <c:v>-0.14124600000000001</c:v>
                </c:pt>
                <c:pt idx="29591">
                  <c:v>-0.139206</c:v>
                </c:pt>
                <c:pt idx="29592">
                  <c:v>-0.137049</c:v>
                </c:pt>
                <c:pt idx="29593">
                  <c:v>-0.13511999999999999</c:v>
                </c:pt>
                <c:pt idx="29594">
                  <c:v>-0.13272300000000001</c:v>
                </c:pt>
                <c:pt idx="29595">
                  <c:v>-0.13042999999999999</c:v>
                </c:pt>
                <c:pt idx="29596">
                  <c:v>-0.12806400000000001</c:v>
                </c:pt>
                <c:pt idx="29597">
                  <c:v>-0.12590000000000001</c:v>
                </c:pt>
                <c:pt idx="29598">
                  <c:v>-0.124157</c:v>
                </c:pt>
                <c:pt idx="29599">
                  <c:v>-0.122197</c:v>
                </c:pt>
                <c:pt idx="29600">
                  <c:v>-0.120865</c:v>
                </c:pt>
                <c:pt idx="29601">
                  <c:v>-0.120615</c:v>
                </c:pt>
                <c:pt idx="29602">
                  <c:v>-0.119337</c:v>
                </c:pt>
                <c:pt idx="29603">
                  <c:v>-0.11758299999999999</c:v>
                </c:pt>
                <c:pt idx="29604">
                  <c:v>-0.116301</c:v>
                </c:pt>
                <c:pt idx="29605">
                  <c:v>-0.115048</c:v>
                </c:pt>
                <c:pt idx="29606">
                  <c:v>-0.114436</c:v>
                </c:pt>
                <c:pt idx="29607">
                  <c:v>-0.112954</c:v>
                </c:pt>
                <c:pt idx="29608">
                  <c:v>-0.113527</c:v>
                </c:pt>
                <c:pt idx="29609">
                  <c:v>-0.11652</c:v>
                </c:pt>
                <c:pt idx="29610">
                  <c:v>-0.114285</c:v>
                </c:pt>
                <c:pt idx="29611">
                  <c:v>-0.113314</c:v>
                </c:pt>
                <c:pt idx="29612">
                  <c:v>-0.110953</c:v>
                </c:pt>
                <c:pt idx="29613">
                  <c:v>-0.10891000000000001</c:v>
                </c:pt>
                <c:pt idx="29614">
                  <c:v>-0.105195</c:v>
                </c:pt>
                <c:pt idx="29615">
                  <c:v>-0.101703</c:v>
                </c:pt>
                <c:pt idx="29616">
                  <c:v>-9.9633600000000003E-2</c:v>
                </c:pt>
                <c:pt idx="29617">
                  <c:v>-9.7842299999999993E-2</c:v>
                </c:pt>
                <c:pt idx="29618">
                  <c:v>-9.6864199999999998E-2</c:v>
                </c:pt>
                <c:pt idx="29619">
                  <c:v>-9.6268800000000002E-2</c:v>
                </c:pt>
                <c:pt idx="29620">
                  <c:v>-9.4305100000000003E-2</c:v>
                </c:pt>
                <c:pt idx="29621">
                  <c:v>-9.2362399999999997E-2</c:v>
                </c:pt>
                <c:pt idx="29622">
                  <c:v>-9.0163800000000002E-2</c:v>
                </c:pt>
                <c:pt idx="29623">
                  <c:v>-8.8987800000000006E-2</c:v>
                </c:pt>
                <c:pt idx="29624">
                  <c:v>-8.8354699999999994E-2</c:v>
                </c:pt>
                <c:pt idx="29625">
                  <c:v>-8.7710399999999994E-2</c:v>
                </c:pt>
                <c:pt idx="29626">
                  <c:v>-8.5966200000000006E-2</c:v>
                </c:pt>
                <c:pt idx="29627">
                  <c:v>-8.5056800000000002E-2</c:v>
                </c:pt>
                <c:pt idx="29628">
                  <c:v>-8.3191399999999999E-2</c:v>
                </c:pt>
                <c:pt idx="29629">
                  <c:v>-8.1924200000000003E-2</c:v>
                </c:pt>
                <c:pt idx="29630">
                  <c:v>-8.0609500000000001E-2</c:v>
                </c:pt>
                <c:pt idx="29631">
                  <c:v>-7.9142400000000002E-2</c:v>
                </c:pt>
                <c:pt idx="29632">
                  <c:v>-7.7492900000000003E-2</c:v>
                </c:pt>
                <c:pt idx="29633">
                  <c:v>-7.6490199999999994E-2</c:v>
                </c:pt>
                <c:pt idx="29634">
                  <c:v>-7.3344099999999995E-2</c:v>
                </c:pt>
                <c:pt idx="29635">
                  <c:v>-7.0265300000000003E-2</c:v>
                </c:pt>
                <c:pt idx="29636">
                  <c:v>-6.9270499999999999E-2</c:v>
                </c:pt>
                <c:pt idx="29637">
                  <c:v>-6.8027599999999994E-2</c:v>
                </c:pt>
                <c:pt idx="29638">
                  <c:v>-6.7154400000000003E-2</c:v>
                </c:pt>
                <c:pt idx="29639">
                  <c:v>-7.1550100000000005E-2</c:v>
                </c:pt>
                <c:pt idx="29640">
                  <c:v>-6.9719900000000001E-2</c:v>
                </c:pt>
                <c:pt idx="29641">
                  <c:v>-6.9053000000000003E-2</c:v>
                </c:pt>
                <c:pt idx="29642">
                  <c:v>-6.8268999999999996E-2</c:v>
                </c:pt>
                <c:pt idx="29643">
                  <c:v>-6.7857799999999996E-2</c:v>
                </c:pt>
                <c:pt idx="29644">
                  <c:v>-6.6550300000000007E-2</c:v>
                </c:pt>
                <c:pt idx="29645">
                  <c:v>-6.6342300000000007E-2</c:v>
                </c:pt>
                <c:pt idx="29646">
                  <c:v>-6.5882300000000005E-2</c:v>
                </c:pt>
                <c:pt idx="29647">
                  <c:v>-6.3881300000000002E-2</c:v>
                </c:pt>
                <c:pt idx="29648">
                  <c:v>-6.17522E-2</c:v>
                </c:pt>
                <c:pt idx="29649">
                  <c:v>-6.1481599999999997E-2</c:v>
                </c:pt>
                <c:pt idx="29650">
                  <c:v>-6.0029699999999998E-2</c:v>
                </c:pt>
                <c:pt idx="29651">
                  <c:v>-5.7582099999999997E-2</c:v>
                </c:pt>
                <c:pt idx="29652">
                  <c:v>-5.4996000000000003E-2</c:v>
                </c:pt>
                <c:pt idx="29653">
                  <c:v>-5.5249300000000001E-2</c:v>
                </c:pt>
                <c:pt idx="29654">
                  <c:v>-5.4414700000000003E-2</c:v>
                </c:pt>
                <c:pt idx="29655">
                  <c:v>-5.4657200000000003E-2</c:v>
                </c:pt>
                <c:pt idx="29656">
                  <c:v>-5.4871000000000003E-2</c:v>
                </c:pt>
                <c:pt idx="29657">
                  <c:v>-5.5527199999999999E-2</c:v>
                </c:pt>
                <c:pt idx="29658">
                  <c:v>-5.5172300000000001E-2</c:v>
                </c:pt>
                <c:pt idx="29659">
                  <c:v>-5.4869800000000003E-2</c:v>
                </c:pt>
                <c:pt idx="29660">
                  <c:v>-5.45905E-2</c:v>
                </c:pt>
                <c:pt idx="29661">
                  <c:v>-5.4183700000000001E-2</c:v>
                </c:pt>
                <c:pt idx="29662">
                  <c:v>-5.4247900000000002E-2</c:v>
                </c:pt>
                <c:pt idx="29663">
                  <c:v>-6.0871500000000002E-2</c:v>
                </c:pt>
                <c:pt idx="29664">
                  <c:v>-5.9768700000000001E-2</c:v>
                </c:pt>
                <c:pt idx="29665">
                  <c:v>-5.85298E-2</c:v>
                </c:pt>
                <c:pt idx="29666">
                  <c:v>-5.7244799999999998E-2</c:v>
                </c:pt>
                <c:pt idx="29667">
                  <c:v>-5.6448900000000003E-2</c:v>
                </c:pt>
                <c:pt idx="29668">
                  <c:v>-5.5172499999999999E-2</c:v>
                </c:pt>
                <c:pt idx="29669">
                  <c:v>-5.4903100000000003E-2</c:v>
                </c:pt>
                <c:pt idx="29670">
                  <c:v>-5.4083199999999998E-2</c:v>
                </c:pt>
                <c:pt idx="29671">
                  <c:v>-5.3358900000000001E-2</c:v>
                </c:pt>
                <c:pt idx="29672">
                  <c:v>-5.5085200000000001E-2</c:v>
                </c:pt>
                <c:pt idx="29673">
                  <c:v>-5.5266799999999998E-2</c:v>
                </c:pt>
                <c:pt idx="29674">
                  <c:v>-5.5501399999999999E-2</c:v>
                </c:pt>
                <c:pt idx="29675">
                  <c:v>-5.6221699999999999E-2</c:v>
                </c:pt>
                <c:pt idx="29676">
                  <c:v>-5.6952099999999999E-2</c:v>
                </c:pt>
                <c:pt idx="29677">
                  <c:v>-5.81664E-2</c:v>
                </c:pt>
                <c:pt idx="29678">
                  <c:v>-5.7885699999999998E-2</c:v>
                </c:pt>
                <c:pt idx="29679">
                  <c:v>-5.7612499999999997E-2</c:v>
                </c:pt>
                <c:pt idx="29680">
                  <c:v>-5.63472E-2</c:v>
                </c:pt>
                <c:pt idx="29681">
                  <c:v>-5.6585799999999999E-2</c:v>
                </c:pt>
                <c:pt idx="29682">
                  <c:v>-5.6321200000000002E-2</c:v>
                </c:pt>
                <c:pt idx="29683">
                  <c:v>-5.4562300000000001E-2</c:v>
                </c:pt>
                <c:pt idx="29684">
                  <c:v>-5.3299100000000002E-2</c:v>
                </c:pt>
                <c:pt idx="29685">
                  <c:v>-5.4040900000000003E-2</c:v>
                </c:pt>
                <c:pt idx="29686">
                  <c:v>-5.37756E-2</c:v>
                </c:pt>
                <c:pt idx="29687">
                  <c:v>-5.6028500000000002E-2</c:v>
                </c:pt>
                <c:pt idx="29688">
                  <c:v>-5.5748800000000001E-2</c:v>
                </c:pt>
                <c:pt idx="29689">
                  <c:v>-6.1486300000000001E-2</c:v>
                </c:pt>
                <c:pt idx="29690">
                  <c:v>-6.1310400000000001E-2</c:v>
                </c:pt>
                <c:pt idx="29691">
                  <c:v>-6.0548299999999999E-2</c:v>
                </c:pt>
                <c:pt idx="29692">
                  <c:v>-6.0311499999999997E-2</c:v>
                </c:pt>
                <c:pt idx="29693">
                  <c:v>-5.9576299999999999E-2</c:v>
                </c:pt>
                <c:pt idx="29694">
                  <c:v>-5.9326299999999998E-2</c:v>
                </c:pt>
                <c:pt idx="29695">
                  <c:v>-5.9594099999999997E-2</c:v>
                </c:pt>
                <c:pt idx="29696">
                  <c:v>-5.9367200000000002E-2</c:v>
                </c:pt>
                <c:pt idx="29697">
                  <c:v>-5.9145499999999997E-2</c:v>
                </c:pt>
                <c:pt idx="29698">
                  <c:v>-5.8413899999999998E-2</c:v>
                </c:pt>
                <c:pt idx="29699">
                  <c:v>-5.9134199999999998E-2</c:v>
                </c:pt>
                <c:pt idx="29700">
                  <c:v>-6.1902100000000002E-2</c:v>
                </c:pt>
                <c:pt idx="29701">
                  <c:v>-6.3703200000000001E-2</c:v>
                </c:pt>
                <c:pt idx="29702">
                  <c:v>-6.5479499999999996E-2</c:v>
                </c:pt>
                <c:pt idx="29703">
                  <c:v>-6.7266800000000002E-2</c:v>
                </c:pt>
                <c:pt idx="29704">
                  <c:v>-6.9056199999999998E-2</c:v>
                </c:pt>
                <c:pt idx="29705">
                  <c:v>-7.0380600000000001E-2</c:v>
                </c:pt>
                <c:pt idx="29706">
                  <c:v>-7.0187600000000003E-2</c:v>
                </c:pt>
                <c:pt idx="29707">
                  <c:v>-7.0475700000000002E-2</c:v>
                </c:pt>
                <c:pt idx="29708">
                  <c:v>-6.9822300000000004E-2</c:v>
                </c:pt>
                <c:pt idx="29709">
                  <c:v>-6.9481100000000004E-2</c:v>
                </c:pt>
                <c:pt idx="29710">
                  <c:v>-7.6775200000000002E-2</c:v>
                </c:pt>
                <c:pt idx="29711">
                  <c:v>-7.7216999999999994E-2</c:v>
                </c:pt>
                <c:pt idx="29712">
                  <c:v>-7.7011200000000002E-2</c:v>
                </c:pt>
                <c:pt idx="29713">
                  <c:v>-7.6320299999999994E-2</c:v>
                </c:pt>
                <c:pt idx="29714">
                  <c:v>-7.7108899999999994E-2</c:v>
                </c:pt>
                <c:pt idx="29715">
                  <c:v>-7.7945299999999995E-2</c:v>
                </c:pt>
                <c:pt idx="29716">
                  <c:v>-7.8250299999999995E-2</c:v>
                </c:pt>
                <c:pt idx="29717">
                  <c:v>-8.0068399999999998E-2</c:v>
                </c:pt>
                <c:pt idx="29718">
                  <c:v>-8.0904799999999999E-2</c:v>
                </c:pt>
                <c:pt idx="29719">
                  <c:v>-8.2229399999999994E-2</c:v>
                </c:pt>
                <c:pt idx="29720">
                  <c:v>-8.3071900000000004E-2</c:v>
                </c:pt>
                <c:pt idx="29721">
                  <c:v>-8.3893400000000007E-2</c:v>
                </c:pt>
                <c:pt idx="29722">
                  <c:v>-8.6230500000000002E-2</c:v>
                </c:pt>
                <c:pt idx="29723">
                  <c:v>-8.7578100000000006E-2</c:v>
                </c:pt>
                <c:pt idx="29724">
                  <c:v>-8.8428900000000005E-2</c:v>
                </c:pt>
                <c:pt idx="29725">
                  <c:v>-8.8762199999999999E-2</c:v>
                </c:pt>
                <c:pt idx="29726">
                  <c:v>-9.4615400000000002E-2</c:v>
                </c:pt>
                <c:pt idx="29727">
                  <c:v>-9.6470899999999998E-2</c:v>
                </c:pt>
                <c:pt idx="29728">
                  <c:v>-9.7828100000000001E-2</c:v>
                </c:pt>
                <c:pt idx="29729">
                  <c:v>-9.9184900000000006E-2</c:v>
                </c:pt>
                <c:pt idx="29730">
                  <c:v>-0.100032</c:v>
                </c:pt>
                <c:pt idx="29731">
                  <c:v>-9.9397200000000005E-2</c:v>
                </c:pt>
                <c:pt idx="29732">
                  <c:v>-0.10077899999999999</c:v>
                </c:pt>
                <c:pt idx="29733">
                  <c:v>-0.10215299999999999</c:v>
                </c:pt>
                <c:pt idx="29734">
                  <c:v>-0.104536</c:v>
                </c:pt>
                <c:pt idx="29735">
                  <c:v>-0.106393</c:v>
                </c:pt>
                <c:pt idx="29736">
                  <c:v>-0.107234</c:v>
                </c:pt>
                <c:pt idx="29737">
                  <c:v>-0.10712099999999999</c:v>
                </c:pt>
                <c:pt idx="29738">
                  <c:v>-0.107998</c:v>
                </c:pt>
                <c:pt idx="29739">
                  <c:v>-0.107863</c:v>
                </c:pt>
                <c:pt idx="29740">
                  <c:v>-0.108262</c:v>
                </c:pt>
                <c:pt idx="29741">
                  <c:v>-0.10865</c:v>
                </c:pt>
                <c:pt idx="29742">
                  <c:v>-0.11014500000000001</c:v>
                </c:pt>
                <c:pt idx="29743">
                  <c:v>-0.113524</c:v>
                </c:pt>
                <c:pt idx="29744">
                  <c:v>-0.116607</c:v>
                </c:pt>
                <c:pt idx="29745">
                  <c:v>-0.123977</c:v>
                </c:pt>
                <c:pt idx="29746">
                  <c:v>-0.12560199999999999</c:v>
                </c:pt>
                <c:pt idx="29747">
                  <c:v>-0.12599299999999999</c:v>
                </c:pt>
                <c:pt idx="29748">
                  <c:v>-0.125865</c:v>
                </c:pt>
                <c:pt idx="29749">
                  <c:v>-0.12579699999999999</c:v>
                </c:pt>
                <c:pt idx="29750">
                  <c:v>-0.12622700000000001</c:v>
                </c:pt>
                <c:pt idx="29751">
                  <c:v>-0.126607</c:v>
                </c:pt>
                <c:pt idx="29752">
                  <c:v>-0.126467</c:v>
                </c:pt>
                <c:pt idx="29753">
                  <c:v>-0.12584300000000001</c:v>
                </c:pt>
                <c:pt idx="29754">
                  <c:v>-0.125306</c:v>
                </c:pt>
                <c:pt idx="29755">
                  <c:v>-0.12584200000000001</c:v>
                </c:pt>
                <c:pt idx="29756">
                  <c:v>-0.12729099999999999</c:v>
                </c:pt>
                <c:pt idx="29757">
                  <c:v>-0.128742</c:v>
                </c:pt>
                <c:pt idx="29758">
                  <c:v>-0.13069900000000001</c:v>
                </c:pt>
                <c:pt idx="29759">
                  <c:v>-0.13192499999999999</c:v>
                </c:pt>
                <c:pt idx="29760">
                  <c:v>-0.13190099999999999</c:v>
                </c:pt>
                <c:pt idx="29761">
                  <c:v>-0.13344400000000001</c:v>
                </c:pt>
                <c:pt idx="29762">
                  <c:v>-0.13412199999999999</c:v>
                </c:pt>
                <c:pt idx="29763">
                  <c:v>-0.13289000000000001</c:v>
                </c:pt>
                <c:pt idx="29764">
                  <c:v>-0.13200200000000001</c:v>
                </c:pt>
                <c:pt idx="29765">
                  <c:v>-0.13178400000000001</c:v>
                </c:pt>
                <c:pt idx="29766">
                  <c:v>-0.13250700000000001</c:v>
                </c:pt>
                <c:pt idx="29767">
                  <c:v>-0.137659</c:v>
                </c:pt>
                <c:pt idx="29768">
                  <c:v>-0.13725599999999999</c:v>
                </c:pt>
                <c:pt idx="29769">
                  <c:v>-0.13818800000000001</c:v>
                </c:pt>
                <c:pt idx="29770">
                  <c:v>-0.13755899999999999</c:v>
                </c:pt>
                <c:pt idx="29771">
                  <c:v>-0.13820299999999999</c:v>
                </c:pt>
                <c:pt idx="29772">
                  <c:v>-0.139103</c:v>
                </c:pt>
                <c:pt idx="29773">
                  <c:v>-0.14022599999999999</c:v>
                </c:pt>
                <c:pt idx="29774">
                  <c:v>-0.142959</c:v>
                </c:pt>
                <c:pt idx="29775">
                  <c:v>-0.145594</c:v>
                </c:pt>
                <c:pt idx="29776">
                  <c:v>-0.14641399999999999</c:v>
                </c:pt>
                <c:pt idx="29777">
                  <c:v>-0.14721600000000001</c:v>
                </c:pt>
                <c:pt idx="29778">
                  <c:v>-0.14715600000000001</c:v>
                </c:pt>
                <c:pt idx="29779">
                  <c:v>-0.14762800000000001</c:v>
                </c:pt>
                <c:pt idx="29780">
                  <c:v>-0.14823600000000001</c:v>
                </c:pt>
                <c:pt idx="29781">
                  <c:v>-0.14978</c:v>
                </c:pt>
                <c:pt idx="29782">
                  <c:v>-0.15029400000000001</c:v>
                </c:pt>
                <c:pt idx="29783">
                  <c:v>-0.148974</c:v>
                </c:pt>
                <c:pt idx="29784">
                  <c:v>-0.14738799999999999</c:v>
                </c:pt>
                <c:pt idx="29785">
                  <c:v>-0.14591999999999999</c:v>
                </c:pt>
                <c:pt idx="29786">
                  <c:v>-0.14494399999999999</c:v>
                </c:pt>
                <c:pt idx="29787">
                  <c:v>-0.14372399999999999</c:v>
                </c:pt>
                <c:pt idx="29788">
                  <c:v>-0.14130100000000001</c:v>
                </c:pt>
                <c:pt idx="29789">
                  <c:v>-0.141347</c:v>
                </c:pt>
                <c:pt idx="29790">
                  <c:v>-0.144707</c:v>
                </c:pt>
                <c:pt idx="29791">
                  <c:v>-0.14283999999999999</c:v>
                </c:pt>
                <c:pt idx="29792">
                  <c:v>-0.14158399999999999</c:v>
                </c:pt>
                <c:pt idx="29793">
                  <c:v>-0.14029700000000001</c:v>
                </c:pt>
                <c:pt idx="29794">
                  <c:v>-0.138101</c:v>
                </c:pt>
                <c:pt idx="29795">
                  <c:v>-0.13617199999999999</c:v>
                </c:pt>
                <c:pt idx="29796">
                  <c:v>-0.13475599999999999</c:v>
                </c:pt>
                <c:pt idx="29797">
                  <c:v>-0.13386400000000001</c:v>
                </c:pt>
                <c:pt idx="29798">
                  <c:v>-0.133377</c:v>
                </c:pt>
                <c:pt idx="29799">
                  <c:v>-0.13267499999999999</c:v>
                </c:pt>
                <c:pt idx="29800">
                  <c:v>-0.13153000000000001</c:v>
                </c:pt>
                <c:pt idx="29801">
                  <c:v>-0.13062499999999999</c:v>
                </c:pt>
                <c:pt idx="29802">
                  <c:v>-0.13012099999999999</c:v>
                </c:pt>
                <c:pt idx="29803">
                  <c:v>-0.129523</c:v>
                </c:pt>
                <c:pt idx="29804">
                  <c:v>-0.129054</c:v>
                </c:pt>
                <c:pt idx="29805">
                  <c:v>-0.12811600000000001</c:v>
                </c:pt>
                <c:pt idx="29806">
                  <c:v>-0.126724</c:v>
                </c:pt>
                <c:pt idx="29807">
                  <c:v>-0.12645000000000001</c:v>
                </c:pt>
                <c:pt idx="29808">
                  <c:v>-0.12642900000000001</c:v>
                </c:pt>
                <c:pt idx="29809">
                  <c:v>-0.12625500000000001</c:v>
                </c:pt>
                <c:pt idx="29810">
                  <c:v>-0.125391</c:v>
                </c:pt>
                <c:pt idx="29811">
                  <c:v>-0.12460499999999999</c:v>
                </c:pt>
                <c:pt idx="29812">
                  <c:v>-0.123531</c:v>
                </c:pt>
                <c:pt idx="29813">
                  <c:v>-0.12538199999999999</c:v>
                </c:pt>
                <c:pt idx="29814">
                  <c:v>-0.128665</c:v>
                </c:pt>
                <c:pt idx="29815">
                  <c:v>-0.12742999999999999</c:v>
                </c:pt>
                <c:pt idx="29816">
                  <c:v>-0.12775700000000001</c:v>
                </c:pt>
                <c:pt idx="29817">
                  <c:v>-0.12612499999999999</c:v>
                </c:pt>
                <c:pt idx="29818">
                  <c:v>-0.122364</c:v>
                </c:pt>
                <c:pt idx="29819">
                  <c:v>-0.117781</c:v>
                </c:pt>
                <c:pt idx="29820">
                  <c:v>-0.114995</c:v>
                </c:pt>
                <c:pt idx="29821">
                  <c:v>-0.113164</c:v>
                </c:pt>
                <c:pt idx="29822">
                  <c:v>-0.112729</c:v>
                </c:pt>
                <c:pt idx="29823">
                  <c:v>-0.11103499999999999</c:v>
                </c:pt>
                <c:pt idx="29824">
                  <c:v>-0.109398</c:v>
                </c:pt>
                <c:pt idx="29825">
                  <c:v>-0.109264</c:v>
                </c:pt>
                <c:pt idx="29826">
                  <c:v>-0.108892</c:v>
                </c:pt>
                <c:pt idx="29827">
                  <c:v>-0.108691</c:v>
                </c:pt>
                <c:pt idx="29828">
                  <c:v>-0.10904899999999999</c:v>
                </c:pt>
                <c:pt idx="29829">
                  <c:v>-0.10879900000000001</c:v>
                </c:pt>
                <c:pt idx="29830">
                  <c:v>-0.109067</c:v>
                </c:pt>
                <c:pt idx="29831">
                  <c:v>-0.108973</c:v>
                </c:pt>
                <c:pt idx="29832">
                  <c:v>-0.108874</c:v>
                </c:pt>
                <c:pt idx="29833">
                  <c:v>-0.10852299999999999</c:v>
                </c:pt>
                <c:pt idx="29834">
                  <c:v>-0.10697</c:v>
                </c:pt>
                <c:pt idx="29835">
                  <c:v>-0.105605</c:v>
                </c:pt>
                <c:pt idx="29836">
                  <c:v>-0.10320699999999999</c:v>
                </c:pt>
                <c:pt idx="29837">
                  <c:v>-0.100481</c:v>
                </c:pt>
                <c:pt idx="29838">
                  <c:v>-0.101393</c:v>
                </c:pt>
                <c:pt idx="29839">
                  <c:v>-0.10402400000000001</c:v>
                </c:pt>
                <c:pt idx="29840">
                  <c:v>-0.103893</c:v>
                </c:pt>
                <c:pt idx="29841">
                  <c:v>-0.103259</c:v>
                </c:pt>
                <c:pt idx="29842">
                  <c:v>-0.102785</c:v>
                </c:pt>
                <c:pt idx="29843">
                  <c:v>-0.102829</c:v>
                </c:pt>
                <c:pt idx="29844">
                  <c:v>-0.101064</c:v>
                </c:pt>
                <c:pt idx="29845">
                  <c:v>-0.10048700000000001</c:v>
                </c:pt>
                <c:pt idx="29846">
                  <c:v>-0.100343</c:v>
                </c:pt>
                <c:pt idx="29847">
                  <c:v>-9.9438100000000001E-2</c:v>
                </c:pt>
                <c:pt idx="29848">
                  <c:v>-9.9480299999999994E-2</c:v>
                </c:pt>
                <c:pt idx="29849">
                  <c:v>-9.7749299999999997E-2</c:v>
                </c:pt>
                <c:pt idx="29850">
                  <c:v>-9.4120599999999999E-2</c:v>
                </c:pt>
                <c:pt idx="29851">
                  <c:v>-9.23403E-2</c:v>
                </c:pt>
                <c:pt idx="29852">
                  <c:v>-9.2624200000000004E-2</c:v>
                </c:pt>
                <c:pt idx="29853">
                  <c:v>-9.1924699999999998E-2</c:v>
                </c:pt>
                <c:pt idx="29854">
                  <c:v>-9.1019600000000006E-2</c:v>
                </c:pt>
                <c:pt idx="29855">
                  <c:v>-9.1584100000000002E-2</c:v>
                </c:pt>
                <c:pt idx="29856">
                  <c:v>-9.1900999999999997E-2</c:v>
                </c:pt>
                <c:pt idx="29857">
                  <c:v>-9.0950799999999998E-2</c:v>
                </c:pt>
                <c:pt idx="29858">
                  <c:v>-8.9446399999999995E-2</c:v>
                </c:pt>
                <c:pt idx="29859">
                  <c:v>-8.6878700000000003E-2</c:v>
                </c:pt>
                <c:pt idx="29860">
                  <c:v>-8.3332199999999995E-2</c:v>
                </c:pt>
                <c:pt idx="29861">
                  <c:v>-8.3228800000000006E-2</c:v>
                </c:pt>
                <c:pt idx="29862">
                  <c:v>-8.4586999999999996E-2</c:v>
                </c:pt>
                <c:pt idx="29863">
                  <c:v>-8.3043400000000003E-2</c:v>
                </c:pt>
                <c:pt idx="29864">
                  <c:v>-8.3058000000000007E-2</c:v>
                </c:pt>
                <c:pt idx="29865">
                  <c:v>-8.3246200000000006E-2</c:v>
                </c:pt>
                <c:pt idx="29866">
                  <c:v>-8.3067199999999994E-2</c:v>
                </c:pt>
                <c:pt idx="29867">
                  <c:v>-8.2754999999999995E-2</c:v>
                </c:pt>
                <c:pt idx="29868">
                  <c:v>-8.1904299999999999E-2</c:v>
                </c:pt>
                <c:pt idx="29869">
                  <c:v>-8.0400100000000002E-2</c:v>
                </c:pt>
                <c:pt idx="29870">
                  <c:v>-7.7687800000000001E-2</c:v>
                </c:pt>
                <c:pt idx="29871">
                  <c:v>-7.3289300000000002E-2</c:v>
                </c:pt>
                <c:pt idx="29872">
                  <c:v>-6.9532700000000003E-2</c:v>
                </c:pt>
                <c:pt idx="29873">
                  <c:v>-6.7846799999999999E-2</c:v>
                </c:pt>
                <c:pt idx="29874">
                  <c:v>-6.6216399999999995E-2</c:v>
                </c:pt>
                <c:pt idx="29875">
                  <c:v>-6.4331600000000003E-2</c:v>
                </c:pt>
                <c:pt idx="29876">
                  <c:v>-6.2274900000000001E-2</c:v>
                </c:pt>
                <c:pt idx="29877">
                  <c:v>-6.0838900000000001E-2</c:v>
                </c:pt>
                <c:pt idx="29878">
                  <c:v>-5.9827499999999999E-2</c:v>
                </c:pt>
                <c:pt idx="29879">
                  <c:v>-5.8077799999999999E-2</c:v>
                </c:pt>
                <c:pt idx="29880">
                  <c:v>-5.3909499999999999E-2</c:v>
                </c:pt>
                <c:pt idx="29881">
                  <c:v>-4.8819899999999999E-2</c:v>
                </c:pt>
                <c:pt idx="29882">
                  <c:v>-4.5382499999999999E-2</c:v>
                </c:pt>
                <c:pt idx="29883">
                  <c:v>-4.1473200000000002E-2</c:v>
                </c:pt>
                <c:pt idx="29884">
                  <c:v>-4.0401300000000001E-2</c:v>
                </c:pt>
                <c:pt idx="29885">
                  <c:v>-4.2379399999999998E-2</c:v>
                </c:pt>
                <c:pt idx="29886">
                  <c:v>-3.9873100000000002E-2</c:v>
                </c:pt>
                <c:pt idx="29887">
                  <c:v>-3.7620599999999997E-2</c:v>
                </c:pt>
                <c:pt idx="29888">
                  <c:v>-3.0025699999999999E-2</c:v>
                </c:pt>
                <c:pt idx="29889">
                  <c:v>-2.5048600000000001E-2</c:v>
                </c:pt>
                <c:pt idx="29890">
                  <c:v>-2.4357199999999999E-2</c:v>
                </c:pt>
                <c:pt idx="29891">
                  <c:v>-1.9351299999999998E-2</c:v>
                </c:pt>
                <c:pt idx="29892">
                  <c:v>-2.1336899999999999E-2</c:v>
                </c:pt>
                <c:pt idx="29893">
                  <c:v>-1.8122200000000002E-2</c:v>
                </c:pt>
                <c:pt idx="29894">
                  <c:v>-1.6555199999999999E-2</c:v>
                </c:pt>
                <c:pt idx="29895">
                  <c:v>-1.45217E-2</c:v>
                </c:pt>
                <c:pt idx="29896">
                  <c:v>-1.3487900000000001E-2</c:v>
                </c:pt>
                <c:pt idx="29897">
                  <c:v>-1.2186900000000001E-2</c:v>
                </c:pt>
                <c:pt idx="29898">
                  <c:v>-1.01403E-2</c:v>
                </c:pt>
                <c:pt idx="29899">
                  <c:v>-7.4830900000000004E-3</c:v>
                </c:pt>
                <c:pt idx="29900">
                  <c:v>-6.5394499999999996E-3</c:v>
                </c:pt>
                <c:pt idx="29901">
                  <c:v>-5.6152199999999998E-3</c:v>
                </c:pt>
                <c:pt idx="29902">
                  <c:v>-2.2143800000000002E-3</c:v>
                </c:pt>
                <c:pt idx="29903">
                  <c:v>1.39288E-3</c:v>
                </c:pt>
                <c:pt idx="29904">
                  <c:v>5.7573700000000004E-3</c:v>
                </c:pt>
                <c:pt idx="29905">
                  <c:v>8.1456700000000007E-3</c:v>
                </c:pt>
                <c:pt idx="29906">
                  <c:v>1.0084600000000001E-2</c:v>
                </c:pt>
                <c:pt idx="29907">
                  <c:v>1.22922E-2</c:v>
                </c:pt>
                <c:pt idx="29908">
                  <c:v>1.2811899999999999E-2</c:v>
                </c:pt>
                <c:pt idx="29909">
                  <c:v>9.8466500000000002E-3</c:v>
                </c:pt>
                <c:pt idx="29910">
                  <c:v>1.3506000000000001E-2</c:v>
                </c:pt>
                <c:pt idx="29911">
                  <c:v>1.6309400000000002E-2</c:v>
                </c:pt>
                <c:pt idx="29912">
                  <c:v>1.8490199999999998E-2</c:v>
                </c:pt>
                <c:pt idx="29913">
                  <c:v>2.05445E-2</c:v>
                </c:pt>
                <c:pt idx="29914">
                  <c:v>2.0564099999999998E-2</c:v>
                </c:pt>
                <c:pt idx="29915">
                  <c:v>2.2428400000000001E-2</c:v>
                </c:pt>
                <c:pt idx="29916">
                  <c:v>2.6268199999999998E-2</c:v>
                </c:pt>
                <c:pt idx="29917">
                  <c:v>2.1049999999999999E-2</c:v>
                </c:pt>
                <c:pt idx="29918">
                  <c:v>2.3094300000000002E-2</c:v>
                </c:pt>
                <c:pt idx="29919">
                  <c:v>2.3338100000000001E-2</c:v>
                </c:pt>
                <c:pt idx="29920">
                  <c:v>2.3085999999999999E-2</c:v>
                </c:pt>
                <c:pt idx="29921">
                  <c:v>2.3447200000000001E-2</c:v>
                </c:pt>
                <c:pt idx="29922">
                  <c:v>2.49015E-2</c:v>
                </c:pt>
                <c:pt idx="29923">
                  <c:v>2.70437E-2</c:v>
                </c:pt>
                <c:pt idx="29924">
                  <c:v>2.8022600000000002E-2</c:v>
                </c:pt>
                <c:pt idx="29925">
                  <c:v>2.8905199999999999E-2</c:v>
                </c:pt>
                <c:pt idx="29926">
                  <c:v>3.12483E-2</c:v>
                </c:pt>
                <c:pt idx="29927">
                  <c:v>3.3298300000000003E-2</c:v>
                </c:pt>
                <c:pt idx="29928">
                  <c:v>3.5144000000000002E-2</c:v>
                </c:pt>
                <c:pt idx="29929">
                  <c:v>3.8447700000000001E-2</c:v>
                </c:pt>
                <c:pt idx="29930">
                  <c:v>4.0850499999999998E-2</c:v>
                </c:pt>
                <c:pt idx="29931">
                  <c:v>4.1424799999999998E-2</c:v>
                </c:pt>
                <c:pt idx="29932">
                  <c:v>4.2171800000000002E-2</c:v>
                </c:pt>
                <c:pt idx="29933">
                  <c:v>4.35117E-2</c:v>
                </c:pt>
                <c:pt idx="29934">
                  <c:v>4.4970000000000003E-2</c:v>
                </c:pt>
                <c:pt idx="29935">
                  <c:v>4.48133E-2</c:v>
                </c:pt>
                <c:pt idx="29936">
                  <c:v>4.4940899999999999E-2</c:v>
                </c:pt>
                <c:pt idx="29937">
                  <c:v>3.9906700000000003E-2</c:v>
                </c:pt>
                <c:pt idx="29938">
                  <c:v>4.2516900000000003E-2</c:v>
                </c:pt>
                <c:pt idx="29939">
                  <c:v>4.3520000000000003E-2</c:v>
                </c:pt>
                <c:pt idx="29940">
                  <c:v>4.4779699999999999E-2</c:v>
                </c:pt>
                <c:pt idx="29941">
                  <c:v>4.6495500000000002E-2</c:v>
                </c:pt>
                <c:pt idx="29942">
                  <c:v>4.8108900000000003E-2</c:v>
                </c:pt>
                <c:pt idx="29943">
                  <c:v>4.9411700000000003E-2</c:v>
                </c:pt>
                <c:pt idx="29944">
                  <c:v>5.2550100000000002E-2</c:v>
                </c:pt>
                <c:pt idx="29945">
                  <c:v>5.3128099999999998E-2</c:v>
                </c:pt>
                <c:pt idx="29946">
                  <c:v>5.3237300000000001E-2</c:v>
                </c:pt>
                <c:pt idx="29947">
                  <c:v>5.14048E-2</c:v>
                </c:pt>
                <c:pt idx="29948">
                  <c:v>5.06384E-2</c:v>
                </c:pt>
                <c:pt idx="29949">
                  <c:v>4.9818000000000001E-2</c:v>
                </c:pt>
                <c:pt idx="29950">
                  <c:v>4.9001999999999997E-2</c:v>
                </c:pt>
                <c:pt idx="29951">
                  <c:v>4.8206800000000001E-2</c:v>
                </c:pt>
                <c:pt idx="29952">
                  <c:v>4.8404500000000003E-2</c:v>
                </c:pt>
                <c:pt idx="29953">
                  <c:v>4.8044299999999998E-2</c:v>
                </c:pt>
                <c:pt idx="29954">
                  <c:v>4.6233900000000001E-2</c:v>
                </c:pt>
                <c:pt idx="29955">
                  <c:v>4.6437600000000002E-2</c:v>
                </c:pt>
                <c:pt idx="29956">
                  <c:v>4.7609600000000002E-2</c:v>
                </c:pt>
                <c:pt idx="29957">
                  <c:v>4.8774999999999999E-2</c:v>
                </c:pt>
                <c:pt idx="29958">
                  <c:v>5.0434100000000003E-2</c:v>
                </c:pt>
                <c:pt idx="29959">
                  <c:v>5.46086E-2</c:v>
                </c:pt>
                <c:pt idx="29960">
                  <c:v>5.2789999999999997E-2</c:v>
                </c:pt>
                <c:pt idx="29961">
                  <c:v>5.5400600000000001E-2</c:v>
                </c:pt>
                <c:pt idx="29962">
                  <c:v>5.7108199999999998E-2</c:v>
                </c:pt>
                <c:pt idx="29963">
                  <c:v>5.7280499999999998E-2</c:v>
                </c:pt>
                <c:pt idx="29964">
                  <c:v>5.7449500000000001E-2</c:v>
                </c:pt>
                <c:pt idx="29965">
                  <c:v>5.7119200000000002E-2</c:v>
                </c:pt>
                <c:pt idx="29966">
                  <c:v>5.6800400000000001E-2</c:v>
                </c:pt>
                <c:pt idx="29967">
                  <c:v>5.5929399999999997E-2</c:v>
                </c:pt>
                <c:pt idx="29968">
                  <c:v>5.7015400000000001E-2</c:v>
                </c:pt>
                <c:pt idx="29969">
                  <c:v>5.8199399999999998E-2</c:v>
                </c:pt>
                <c:pt idx="29970">
                  <c:v>5.8864199999999998E-2</c:v>
                </c:pt>
                <c:pt idx="29971">
                  <c:v>5.9503800000000003E-2</c:v>
                </c:pt>
                <c:pt idx="29972">
                  <c:v>6.0179200000000002E-2</c:v>
                </c:pt>
                <c:pt idx="29973">
                  <c:v>6.0320699999999998E-2</c:v>
                </c:pt>
                <c:pt idx="29974">
                  <c:v>6.0978200000000003E-2</c:v>
                </c:pt>
                <c:pt idx="29975">
                  <c:v>6.1068299999999999E-2</c:v>
                </c:pt>
                <c:pt idx="29976">
                  <c:v>6.3124100000000002E-2</c:v>
                </c:pt>
                <c:pt idx="29977">
                  <c:v>6.4377599999999993E-2</c:v>
                </c:pt>
                <c:pt idx="29978">
                  <c:v>6.5010899999999996E-2</c:v>
                </c:pt>
                <c:pt idx="29979">
                  <c:v>6.5687099999999998E-2</c:v>
                </c:pt>
                <c:pt idx="29980">
                  <c:v>6.6171300000000002E-2</c:v>
                </c:pt>
                <c:pt idx="29981">
                  <c:v>6.9620299999999996E-2</c:v>
                </c:pt>
                <c:pt idx="29982">
                  <c:v>7.1735400000000005E-2</c:v>
                </c:pt>
                <c:pt idx="29983">
                  <c:v>6.8930699999999998E-2</c:v>
                </c:pt>
                <c:pt idx="29984">
                  <c:v>6.9716200000000006E-2</c:v>
                </c:pt>
                <c:pt idx="29985">
                  <c:v>7.0463300000000006E-2</c:v>
                </c:pt>
                <c:pt idx="29986">
                  <c:v>7.1842699999999995E-2</c:v>
                </c:pt>
                <c:pt idx="29987">
                  <c:v>7.5020199999999995E-2</c:v>
                </c:pt>
                <c:pt idx="29988">
                  <c:v>7.6208499999999998E-2</c:v>
                </c:pt>
                <c:pt idx="29989">
                  <c:v>7.8793199999999994E-2</c:v>
                </c:pt>
                <c:pt idx="29990">
                  <c:v>7.95265E-2</c:v>
                </c:pt>
                <c:pt idx="29991">
                  <c:v>8.1537499999999999E-2</c:v>
                </c:pt>
                <c:pt idx="29992">
                  <c:v>8.2340300000000005E-2</c:v>
                </c:pt>
                <c:pt idx="29993">
                  <c:v>8.2956199999999994E-2</c:v>
                </c:pt>
                <c:pt idx="29994">
                  <c:v>8.2730499999999998E-2</c:v>
                </c:pt>
                <c:pt idx="29995">
                  <c:v>8.1828200000000004E-2</c:v>
                </c:pt>
                <c:pt idx="29996">
                  <c:v>8.1086400000000003E-2</c:v>
                </c:pt>
                <c:pt idx="29997">
                  <c:v>7.8678899999999996E-2</c:v>
                </c:pt>
                <c:pt idx="29998">
                  <c:v>7.8519199999999997E-2</c:v>
                </c:pt>
                <c:pt idx="29999">
                  <c:v>7.8219300000000005E-2</c:v>
                </c:pt>
                <c:pt idx="30000">
                  <c:v>7.8268900000000002E-2</c:v>
                </c:pt>
                <c:pt idx="30001">
                  <c:v>7.7931799999999996E-2</c:v>
                </c:pt>
                <c:pt idx="30002">
                  <c:v>7.7896999999999994E-2</c:v>
                </c:pt>
                <c:pt idx="30003">
                  <c:v>7.9134200000000002E-2</c:v>
                </c:pt>
                <c:pt idx="30004">
                  <c:v>8.2138799999999998E-2</c:v>
                </c:pt>
                <c:pt idx="30005">
                  <c:v>7.8982800000000006E-2</c:v>
                </c:pt>
                <c:pt idx="30006">
                  <c:v>7.6005400000000001E-2</c:v>
                </c:pt>
                <c:pt idx="30007">
                  <c:v>7.6152800000000007E-2</c:v>
                </c:pt>
                <c:pt idx="30008">
                  <c:v>7.8348799999999996E-2</c:v>
                </c:pt>
                <c:pt idx="30009">
                  <c:v>7.9005800000000001E-2</c:v>
                </c:pt>
                <c:pt idx="30010">
                  <c:v>8.4876099999999996E-2</c:v>
                </c:pt>
                <c:pt idx="30011">
                  <c:v>8.1060999999999994E-2</c:v>
                </c:pt>
                <c:pt idx="30012">
                  <c:v>8.0543299999999998E-2</c:v>
                </c:pt>
                <c:pt idx="30013">
                  <c:v>8.1335500000000005E-2</c:v>
                </c:pt>
                <c:pt idx="30014">
                  <c:v>8.2710099999999995E-2</c:v>
                </c:pt>
                <c:pt idx="30015">
                  <c:v>8.4003700000000001E-2</c:v>
                </c:pt>
                <c:pt idx="30016">
                  <c:v>8.4099099999999996E-2</c:v>
                </c:pt>
                <c:pt idx="30017">
                  <c:v>8.5012900000000002E-2</c:v>
                </c:pt>
                <c:pt idx="30018">
                  <c:v>8.5810399999999995E-2</c:v>
                </c:pt>
                <c:pt idx="30019">
                  <c:v>8.5050600000000004E-2</c:v>
                </c:pt>
                <c:pt idx="30020">
                  <c:v>8.4362199999999998E-2</c:v>
                </c:pt>
                <c:pt idx="30021">
                  <c:v>8.5319900000000004E-2</c:v>
                </c:pt>
                <c:pt idx="30022">
                  <c:v>8.5864800000000005E-2</c:v>
                </c:pt>
                <c:pt idx="30023">
                  <c:v>8.7442699999999998E-2</c:v>
                </c:pt>
                <c:pt idx="30024">
                  <c:v>8.7206699999999998E-2</c:v>
                </c:pt>
                <c:pt idx="30025">
                  <c:v>8.7949299999999994E-2</c:v>
                </c:pt>
                <c:pt idx="30026">
                  <c:v>8.9426400000000003E-2</c:v>
                </c:pt>
                <c:pt idx="30027">
                  <c:v>9.0713799999999997E-2</c:v>
                </c:pt>
                <c:pt idx="30028">
                  <c:v>8.5599700000000001E-2</c:v>
                </c:pt>
                <c:pt idx="30029">
                  <c:v>8.5048399999999996E-2</c:v>
                </c:pt>
                <c:pt idx="30030">
                  <c:v>8.6343500000000004E-2</c:v>
                </c:pt>
                <c:pt idx="30031">
                  <c:v>8.6855299999999996E-2</c:v>
                </c:pt>
                <c:pt idx="30032">
                  <c:v>8.7838299999999994E-2</c:v>
                </c:pt>
                <c:pt idx="30033">
                  <c:v>8.8549100000000006E-2</c:v>
                </c:pt>
                <c:pt idx="30034">
                  <c:v>8.8168899999999994E-2</c:v>
                </c:pt>
                <c:pt idx="30035">
                  <c:v>8.8065699999999997E-2</c:v>
                </c:pt>
                <c:pt idx="30036">
                  <c:v>8.8542499999999996E-2</c:v>
                </c:pt>
                <c:pt idx="30037">
                  <c:v>8.8835200000000003E-2</c:v>
                </c:pt>
                <c:pt idx="30038">
                  <c:v>8.6709700000000001E-2</c:v>
                </c:pt>
                <c:pt idx="30039">
                  <c:v>8.4023600000000004E-2</c:v>
                </c:pt>
                <c:pt idx="30040">
                  <c:v>8.3186599999999999E-2</c:v>
                </c:pt>
                <c:pt idx="30041">
                  <c:v>8.4054500000000004E-2</c:v>
                </c:pt>
                <c:pt idx="30042">
                  <c:v>8.5165599999999994E-2</c:v>
                </c:pt>
                <c:pt idx="30043">
                  <c:v>8.53627E-2</c:v>
                </c:pt>
                <c:pt idx="30044">
                  <c:v>8.5113400000000006E-2</c:v>
                </c:pt>
                <c:pt idx="30045">
                  <c:v>8.6280999999999997E-2</c:v>
                </c:pt>
                <c:pt idx="30046">
                  <c:v>8.0880599999999997E-2</c:v>
                </c:pt>
                <c:pt idx="30047">
                  <c:v>8.6401199999999997E-2</c:v>
                </c:pt>
                <c:pt idx="30048">
                  <c:v>8.1349400000000002E-2</c:v>
                </c:pt>
                <c:pt idx="30049">
                  <c:v>8.0059199999999997E-2</c:v>
                </c:pt>
                <c:pt idx="30050">
                  <c:v>8.0407500000000007E-2</c:v>
                </c:pt>
                <c:pt idx="30051">
                  <c:v>7.9941799999999993E-2</c:v>
                </c:pt>
                <c:pt idx="30052">
                  <c:v>7.8877100000000006E-2</c:v>
                </c:pt>
                <c:pt idx="30053">
                  <c:v>7.9239199999999996E-2</c:v>
                </c:pt>
                <c:pt idx="30054">
                  <c:v>7.9251199999999994E-2</c:v>
                </c:pt>
                <c:pt idx="30055">
                  <c:v>8.0143199999999998E-2</c:v>
                </c:pt>
                <c:pt idx="30056">
                  <c:v>8.0696100000000007E-2</c:v>
                </c:pt>
                <c:pt idx="30057">
                  <c:v>8.1563899999999995E-2</c:v>
                </c:pt>
                <c:pt idx="30058">
                  <c:v>8.3050799999999994E-2</c:v>
                </c:pt>
                <c:pt idx="30059">
                  <c:v>8.40838E-2</c:v>
                </c:pt>
                <c:pt idx="30060">
                  <c:v>8.5076899999999997E-2</c:v>
                </c:pt>
                <c:pt idx="30061">
                  <c:v>8.5622299999999998E-2</c:v>
                </c:pt>
                <c:pt idx="30062">
                  <c:v>8.6024199999999995E-2</c:v>
                </c:pt>
                <c:pt idx="30063">
                  <c:v>8.7402800000000003E-2</c:v>
                </c:pt>
                <c:pt idx="30064">
                  <c:v>8.8588399999999998E-2</c:v>
                </c:pt>
                <c:pt idx="30065">
                  <c:v>8.7959200000000001E-2</c:v>
                </c:pt>
                <c:pt idx="30066">
                  <c:v>8.88597E-2</c:v>
                </c:pt>
                <c:pt idx="30067">
                  <c:v>8.2006700000000002E-2</c:v>
                </c:pt>
                <c:pt idx="30068">
                  <c:v>8.1755900000000006E-2</c:v>
                </c:pt>
                <c:pt idx="30069">
                  <c:v>8.1553700000000007E-2</c:v>
                </c:pt>
                <c:pt idx="30070">
                  <c:v>7.9928100000000002E-2</c:v>
                </c:pt>
                <c:pt idx="30071">
                  <c:v>7.9418600000000006E-2</c:v>
                </c:pt>
                <c:pt idx="30072">
                  <c:v>7.6975799999999997E-2</c:v>
                </c:pt>
                <c:pt idx="30073">
                  <c:v>7.5278600000000001E-2</c:v>
                </c:pt>
                <c:pt idx="30074">
                  <c:v>7.4664300000000003E-2</c:v>
                </c:pt>
                <c:pt idx="30075">
                  <c:v>7.4599299999999993E-2</c:v>
                </c:pt>
                <c:pt idx="30076">
                  <c:v>7.41174E-2</c:v>
                </c:pt>
                <c:pt idx="30077">
                  <c:v>7.2582599999999997E-2</c:v>
                </c:pt>
                <c:pt idx="30078">
                  <c:v>7.1463899999999997E-2</c:v>
                </c:pt>
                <c:pt idx="30079">
                  <c:v>7.0888300000000001E-2</c:v>
                </c:pt>
                <c:pt idx="30080">
                  <c:v>7.0316000000000004E-2</c:v>
                </c:pt>
                <c:pt idx="30081">
                  <c:v>6.9353999999999999E-2</c:v>
                </c:pt>
                <c:pt idx="30082">
                  <c:v>6.6246399999999997E-2</c:v>
                </c:pt>
                <c:pt idx="30083">
                  <c:v>6.6521499999999997E-2</c:v>
                </c:pt>
                <c:pt idx="30084">
                  <c:v>6.7516300000000001E-2</c:v>
                </c:pt>
                <c:pt idx="30085">
                  <c:v>6.6944100000000006E-2</c:v>
                </c:pt>
                <c:pt idx="30086">
                  <c:v>6.6012799999999996E-2</c:v>
                </c:pt>
                <c:pt idx="30087">
                  <c:v>5.9392599999999997E-2</c:v>
                </c:pt>
                <c:pt idx="30088">
                  <c:v>5.9693299999999998E-2</c:v>
                </c:pt>
                <c:pt idx="30089">
                  <c:v>5.9130299999999997E-2</c:v>
                </c:pt>
                <c:pt idx="30090">
                  <c:v>6.0533000000000003E-2</c:v>
                </c:pt>
                <c:pt idx="30091">
                  <c:v>6.0964499999999998E-2</c:v>
                </c:pt>
                <c:pt idx="30092">
                  <c:v>6.1877099999999997E-2</c:v>
                </c:pt>
                <c:pt idx="30093">
                  <c:v>6.32992E-2</c:v>
                </c:pt>
                <c:pt idx="30094">
                  <c:v>6.3711400000000001E-2</c:v>
                </c:pt>
                <c:pt idx="30095">
                  <c:v>6.3630000000000006E-2</c:v>
                </c:pt>
                <c:pt idx="30096">
                  <c:v>6.4546800000000001E-2</c:v>
                </c:pt>
                <c:pt idx="30097">
                  <c:v>6.4433599999999994E-2</c:v>
                </c:pt>
                <c:pt idx="30098">
                  <c:v>6.3852000000000006E-2</c:v>
                </c:pt>
                <c:pt idx="30099">
                  <c:v>6.42871E-2</c:v>
                </c:pt>
                <c:pt idx="30100">
                  <c:v>6.4657000000000006E-2</c:v>
                </c:pt>
                <c:pt idx="30101">
                  <c:v>6.35294E-2</c:v>
                </c:pt>
                <c:pt idx="30102">
                  <c:v>6.2430399999999997E-2</c:v>
                </c:pt>
                <c:pt idx="30103">
                  <c:v>6.1359799999999999E-2</c:v>
                </c:pt>
                <c:pt idx="30104">
                  <c:v>6.1293399999999998E-2</c:v>
                </c:pt>
                <c:pt idx="30105">
                  <c:v>6.1183700000000001E-2</c:v>
                </c:pt>
                <c:pt idx="30106">
                  <c:v>6.1101599999999999E-2</c:v>
                </c:pt>
                <c:pt idx="30107">
                  <c:v>6.09484E-2</c:v>
                </c:pt>
                <c:pt idx="30108">
                  <c:v>6.0442799999999998E-2</c:v>
                </c:pt>
                <c:pt idx="30109">
                  <c:v>6.0005799999999998E-2</c:v>
                </c:pt>
                <c:pt idx="30110">
                  <c:v>5.49802E-2</c:v>
                </c:pt>
                <c:pt idx="30111">
                  <c:v>5.5708100000000003E-2</c:v>
                </c:pt>
                <c:pt idx="30112">
                  <c:v>5.59874E-2</c:v>
                </c:pt>
                <c:pt idx="30113">
                  <c:v>5.5871299999999999E-2</c:v>
                </c:pt>
                <c:pt idx="30114">
                  <c:v>5.5824400000000003E-2</c:v>
                </c:pt>
                <c:pt idx="30115">
                  <c:v>5.6858600000000002E-2</c:v>
                </c:pt>
                <c:pt idx="30116">
                  <c:v>5.8819900000000001E-2</c:v>
                </c:pt>
                <c:pt idx="30117">
                  <c:v>6.06651E-2</c:v>
                </c:pt>
                <c:pt idx="30118">
                  <c:v>6.1359700000000003E-2</c:v>
                </c:pt>
                <c:pt idx="30119">
                  <c:v>6.0717699999999999E-2</c:v>
                </c:pt>
                <c:pt idx="30120">
                  <c:v>6.06989E-2</c:v>
                </c:pt>
                <c:pt idx="30121">
                  <c:v>6.1205599999999999E-2</c:v>
                </c:pt>
                <c:pt idx="30122">
                  <c:v>6.1996200000000001E-2</c:v>
                </c:pt>
                <c:pt idx="30123">
                  <c:v>6.1946500000000002E-2</c:v>
                </c:pt>
                <c:pt idx="30124">
                  <c:v>6.2881500000000007E-2</c:v>
                </c:pt>
                <c:pt idx="30125">
                  <c:v>6.3235899999999998E-2</c:v>
                </c:pt>
                <c:pt idx="30126">
                  <c:v>6.3597799999999996E-2</c:v>
                </c:pt>
                <c:pt idx="30127">
                  <c:v>6.3436699999999999E-2</c:v>
                </c:pt>
                <c:pt idx="30128">
                  <c:v>6.2634599999999999E-2</c:v>
                </c:pt>
                <c:pt idx="30129">
                  <c:v>6.0322599999999997E-2</c:v>
                </c:pt>
                <c:pt idx="30130">
                  <c:v>5.78148E-2</c:v>
                </c:pt>
                <c:pt idx="30131">
                  <c:v>5.5606299999999997E-2</c:v>
                </c:pt>
                <c:pt idx="30132">
                  <c:v>5.3238199999999999E-2</c:v>
                </c:pt>
                <c:pt idx="30133">
                  <c:v>5.11794E-2</c:v>
                </c:pt>
                <c:pt idx="30134">
                  <c:v>4.7516999999999997E-2</c:v>
                </c:pt>
                <c:pt idx="30135">
                  <c:v>4.50336E-2</c:v>
                </c:pt>
                <c:pt idx="30136">
                  <c:v>3.85046E-2</c:v>
                </c:pt>
                <c:pt idx="30137">
                  <c:v>3.9183900000000001E-2</c:v>
                </c:pt>
                <c:pt idx="30138">
                  <c:v>3.8804100000000001E-2</c:v>
                </c:pt>
                <c:pt idx="30139">
                  <c:v>3.8224000000000001E-2</c:v>
                </c:pt>
                <c:pt idx="30140">
                  <c:v>3.8513699999999998E-2</c:v>
                </c:pt>
                <c:pt idx="30141">
                  <c:v>3.9759500000000003E-2</c:v>
                </c:pt>
                <c:pt idx="30142">
                  <c:v>3.96134E-2</c:v>
                </c:pt>
                <c:pt idx="30143">
                  <c:v>4.0051999999999997E-2</c:v>
                </c:pt>
                <c:pt idx="30144">
                  <c:v>3.9814799999999997E-2</c:v>
                </c:pt>
                <c:pt idx="30145">
                  <c:v>4.0091700000000001E-2</c:v>
                </c:pt>
                <c:pt idx="30146">
                  <c:v>4.14297E-2</c:v>
                </c:pt>
                <c:pt idx="30147">
                  <c:v>4.1840299999999997E-2</c:v>
                </c:pt>
                <c:pt idx="30148">
                  <c:v>4.2783099999999998E-2</c:v>
                </c:pt>
                <c:pt idx="30149">
                  <c:v>4.3955800000000003E-2</c:v>
                </c:pt>
                <c:pt idx="30150">
                  <c:v>4.5720400000000001E-2</c:v>
                </c:pt>
                <c:pt idx="30151">
                  <c:v>4.6811400000000003E-2</c:v>
                </c:pt>
                <c:pt idx="30152">
                  <c:v>4.8567300000000001E-2</c:v>
                </c:pt>
                <c:pt idx="30153">
                  <c:v>4.8853100000000003E-2</c:v>
                </c:pt>
                <c:pt idx="30154">
                  <c:v>4.9252299999999999E-2</c:v>
                </c:pt>
                <c:pt idx="30155">
                  <c:v>5.0031300000000001E-2</c:v>
                </c:pt>
                <c:pt idx="30156">
                  <c:v>5.1956700000000001E-2</c:v>
                </c:pt>
                <c:pt idx="30157">
                  <c:v>5.2618499999999999E-2</c:v>
                </c:pt>
                <c:pt idx="30158">
                  <c:v>5.32194E-2</c:v>
                </c:pt>
                <c:pt idx="30159">
                  <c:v>5.1117799999999998E-2</c:v>
                </c:pt>
                <c:pt idx="30160">
                  <c:v>4.5851299999999998E-2</c:v>
                </c:pt>
                <c:pt idx="30161">
                  <c:v>4.6371799999999998E-2</c:v>
                </c:pt>
                <c:pt idx="30162">
                  <c:v>4.5748799999999999E-2</c:v>
                </c:pt>
                <c:pt idx="30163">
                  <c:v>4.56173E-2</c:v>
                </c:pt>
                <c:pt idx="30164">
                  <c:v>4.5393799999999998E-2</c:v>
                </c:pt>
                <c:pt idx="30165">
                  <c:v>4.6198400000000001E-2</c:v>
                </c:pt>
                <c:pt idx="30166">
                  <c:v>4.5535699999999998E-2</c:v>
                </c:pt>
                <c:pt idx="30167">
                  <c:v>4.4831799999999998E-2</c:v>
                </c:pt>
                <c:pt idx="30168">
                  <c:v>4.3282399999999999E-2</c:v>
                </c:pt>
                <c:pt idx="30169">
                  <c:v>4.2401899999999999E-2</c:v>
                </c:pt>
                <c:pt idx="30170">
                  <c:v>4.2036299999999999E-2</c:v>
                </c:pt>
                <c:pt idx="30171">
                  <c:v>4.1936300000000003E-2</c:v>
                </c:pt>
                <c:pt idx="30172">
                  <c:v>4.1442800000000002E-2</c:v>
                </c:pt>
                <c:pt idx="30173">
                  <c:v>4.15477E-2</c:v>
                </c:pt>
                <c:pt idx="30174">
                  <c:v>4.1291099999999997E-2</c:v>
                </c:pt>
                <c:pt idx="30175">
                  <c:v>4.0328299999999997E-2</c:v>
                </c:pt>
                <c:pt idx="30176">
                  <c:v>3.9734899999999997E-2</c:v>
                </c:pt>
                <c:pt idx="30177">
                  <c:v>3.8907200000000003E-2</c:v>
                </c:pt>
                <c:pt idx="30178">
                  <c:v>3.8791899999999997E-2</c:v>
                </c:pt>
                <c:pt idx="30179">
                  <c:v>3.7820199999999998E-2</c:v>
                </c:pt>
                <c:pt idx="30180">
                  <c:v>3.8062899999999997E-2</c:v>
                </c:pt>
                <c:pt idx="30181">
                  <c:v>3.8442499999999998E-2</c:v>
                </c:pt>
                <c:pt idx="30182">
                  <c:v>3.8570300000000002E-2</c:v>
                </c:pt>
                <c:pt idx="30183">
                  <c:v>3.7084300000000001E-2</c:v>
                </c:pt>
                <c:pt idx="30184">
                  <c:v>3.2593700000000003E-2</c:v>
                </c:pt>
                <c:pt idx="30185">
                  <c:v>3.3752900000000002E-2</c:v>
                </c:pt>
                <c:pt idx="30186">
                  <c:v>3.4631700000000001E-2</c:v>
                </c:pt>
                <c:pt idx="30187">
                  <c:v>3.4923500000000003E-2</c:v>
                </c:pt>
                <c:pt idx="30188">
                  <c:v>3.45863E-2</c:v>
                </c:pt>
                <c:pt idx="30189">
                  <c:v>3.4910499999999997E-2</c:v>
                </c:pt>
                <c:pt idx="30190">
                  <c:v>3.4103099999999997E-2</c:v>
                </c:pt>
                <c:pt idx="30191">
                  <c:v>3.5159700000000002E-2</c:v>
                </c:pt>
                <c:pt idx="30192">
                  <c:v>3.5920800000000003E-2</c:v>
                </c:pt>
                <c:pt idx="30193">
                  <c:v>3.8327100000000003E-2</c:v>
                </c:pt>
                <c:pt idx="30194">
                  <c:v>3.8799399999999998E-2</c:v>
                </c:pt>
                <c:pt idx="30195">
                  <c:v>4.1118200000000001E-2</c:v>
                </c:pt>
                <c:pt idx="30196">
                  <c:v>4.4047700000000002E-2</c:v>
                </c:pt>
                <c:pt idx="30197">
                  <c:v>4.52983E-2</c:v>
                </c:pt>
                <c:pt idx="30198">
                  <c:v>4.5318200000000003E-2</c:v>
                </c:pt>
                <c:pt idx="30199">
                  <c:v>4.5888400000000003E-2</c:v>
                </c:pt>
                <c:pt idx="30200">
                  <c:v>4.64643E-2</c:v>
                </c:pt>
                <c:pt idx="30201">
                  <c:v>4.7496200000000002E-2</c:v>
                </c:pt>
                <c:pt idx="30202">
                  <c:v>4.7981099999999999E-2</c:v>
                </c:pt>
                <c:pt idx="30203">
                  <c:v>4.8596800000000002E-2</c:v>
                </c:pt>
                <c:pt idx="30204">
                  <c:v>5.01944E-2</c:v>
                </c:pt>
                <c:pt idx="30205">
                  <c:v>5.1671500000000002E-2</c:v>
                </c:pt>
                <c:pt idx="30206">
                  <c:v>5.2126199999999998E-2</c:v>
                </c:pt>
                <c:pt idx="30207">
                  <c:v>5.2847100000000001E-2</c:v>
                </c:pt>
                <c:pt idx="30208">
                  <c:v>5.4636700000000003E-2</c:v>
                </c:pt>
                <c:pt idx="30209">
                  <c:v>5.1186500000000003E-2</c:v>
                </c:pt>
                <c:pt idx="30210">
                  <c:v>5.24132E-2</c:v>
                </c:pt>
                <c:pt idx="30211">
                  <c:v>5.3435400000000001E-2</c:v>
                </c:pt>
                <c:pt idx="30212">
                  <c:v>5.4978899999999997E-2</c:v>
                </c:pt>
                <c:pt idx="30213">
                  <c:v>5.5492399999999997E-2</c:v>
                </c:pt>
                <c:pt idx="30214">
                  <c:v>5.55492E-2</c:v>
                </c:pt>
                <c:pt idx="30215">
                  <c:v>5.6109899999999997E-2</c:v>
                </c:pt>
                <c:pt idx="30216">
                  <c:v>5.6651699999999999E-2</c:v>
                </c:pt>
                <c:pt idx="30217">
                  <c:v>5.5710299999999997E-2</c:v>
                </c:pt>
                <c:pt idx="30218">
                  <c:v>5.5762199999999998E-2</c:v>
                </c:pt>
                <c:pt idx="30219">
                  <c:v>5.5818300000000001E-2</c:v>
                </c:pt>
                <c:pt idx="30220">
                  <c:v>5.5876799999999997E-2</c:v>
                </c:pt>
                <c:pt idx="30221">
                  <c:v>5.5457399999999997E-2</c:v>
                </c:pt>
                <c:pt idx="30222">
                  <c:v>5.4507199999999999E-2</c:v>
                </c:pt>
                <c:pt idx="30223">
                  <c:v>5.4522000000000001E-2</c:v>
                </c:pt>
                <c:pt idx="30224">
                  <c:v>5.5050500000000002E-2</c:v>
                </c:pt>
                <c:pt idx="30225">
                  <c:v>5.6075899999999998E-2</c:v>
                </c:pt>
                <c:pt idx="30226">
                  <c:v>5.7139500000000003E-2</c:v>
                </c:pt>
                <c:pt idx="30227">
                  <c:v>5.7738200000000003E-2</c:v>
                </c:pt>
                <c:pt idx="30228">
                  <c:v>5.7790399999999999E-2</c:v>
                </c:pt>
                <c:pt idx="30229">
                  <c:v>5.8293299999999999E-2</c:v>
                </c:pt>
                <c:pt idx="30230">
                  <c:v>5.8884400000000003E-2</c:v>
                </c:pt>
                <c:pt idx="30231">
                  <c:v>5.8941399999999998E-2</c:v>
                </c:pt>
                <c:pt idx="30232">
                  <c:v>5.9433300000000001E-2</c:v>
                </c:pt>
                <c:pt idx="30233">
                  <c:v>6.0346299999999999E-2</c:v>
                </c:pt>
                <c:pt idx="30234">
                  <c:v>6.1451100000000002E-2</c:v>
                </c:pt>
                <c:pt idx="30235">
                  <c:v>5.6142400000000002E-2</c:v>
                </c:pt>
                <c:pt idx="30236">
                  <c:v>5.6819300000000003E-2</c:v>
                </c:pt>
                <c:pt idx="30237">
                  <c:v>5.8091999999999998E-2</c:v>
                </c:pt>
                <c:pt idx="30238">
                  <c:v>5.9916999999999998E-2</c:v>
                </c:pt>
                <c:pt idx="30239">
                  <c:v>5.9916999999999998E-2</c:v>
                </c:pt>
              </c:numCache>
            </c:numRef>
          </c:yVal>
          <c:smooth val="1"/>
          <c:extLst>
            <c:ext xmlns:c16="http://schemas.microsoft.com/office/drawing/2014/chart" uri="{C3380CC4-5D6E-409C-BE32-E72D297353CC}">
              <c16:uniqueId val="{00000000-073C-493F-8BB7-1A5EBA7B0143}"/>
            </c:ext>
          </c:extLst>
        </c:ser>
        <c:ser>
          <c:idx val="5"/>
          <c:order val="1"/>
          <c:tx>
            <c:strRef>
              <c:f>profile!$F$2</c:f>
              <c:strCache>
                <c:ptCount val="1"/>
                <c:pt idx="0">
                  <c:v>Span 1</c:v>
                </c:pt>
              </c:strCache>
            </c:strRef>
          </c:tx>
          <c:spPr>
            <a:ln w="3175">
              <a:solidFill>
                <a:sysClr val="windowText" lastClr="000000"/>
              </a:solidFill>
            </a:ln>
          </c:spPr>
          <c:marker>
            <c:symbol val="none"/>
          </c:marker>
          <c:xVal>
            <c:numRef>
              <c:f>profile!$F$3:$F$4</c:f>
              <c:numCache>
                <c:formatCode>General</c:formatCode>
                <c:ptCount val="2"/>
                <c:pt idx="0">
                  <c:v>611.66666666666663</c:v>
                </c:pt>
                <c:pt idx="1">
                  <c:v>61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1-073C-493F-8BB7-1A5EBA7B0143}"/>
            </c:ext>
          </c:extLst>
        </c:ser>
        <c:ser>
          <c:idx val="2"/>
          <c:order val="2"/>
          <c:tx>
            <c:strRef>
              <c:f>profile!$G$2</c:f>
              <c:strCache>
                <c:ptCount val="1"/>
                <c:pt idx="0">
                  <c:v>Span 2</c:v>
                </c:pt>
              </c:strCache>
            </c:strRef>
          </c:tx>
          <c:spPr>
            <a:ln w="3175">
              <a:solidFill>
                <a:sysClr val="windowText" lastClr="000000"/>
              </a:solidFill>
            </a:ln>
          </c:spPr>
          <c:marker>
            <c:symbol val="none"/>
          </c:marker>
          <c:xVal>
            <c:numRef>
              <c:f>profile!$G$3:$G$4</c:f>
              <c:numCache>
                <c:formatCode>General</c:formatCode>
                <c:ptCount val="2"/>
                <c:pt idx="0">
                  <c:v>751.66666666666663</c:v>
                </c:pt>
                <c:pt idx="1">
                  <c:v>75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2-073C-493F-8BB7-1A5EBA7B0143}"/>
            </c:ext>
          </c:extLst>
        </c:ser>
        <c:ser>
          <c:idx val="8"/>
          <c:order val="3"/>
          <c:tx>
            <c:strRef>
              <c:f>profile!$H$2</c:f>
              <c:strCache>
                <c:ptCount val="1"/>
                <c:pt idx="0">
                  <c:v>Span 3</c:v>
                </c:pt>
              </c:strCache>
            </c:strRef>
          </c:tx>
          <c:spPr>
            <a:ln w="3175">
              <a:solidFill>
                <a:sysClr val="windowText" lastClr="000000"/>
              </a:solidFill>
            </a:ln>
          </c:spPr>
          <c:marker>
            <c:symbol val="none"/>
          </c:marker>
          <c:xVal>
            <c:numRef>
              <c:f>profile!$H$3:$H$4</c:f>
              <c:numCache>
                <c:formatCode>General</c:formatCode>
                <c:ptCount val="2"/>
                <c:pt idx="0">
                  <c:v>891.66666666666663</c:v>
                </c:pt>
                <c:pt idx="1">
                  <c:v>89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3-073C-493F-8BB7-1A5EBA7B0143}"/>
            </c:ext>
          </c:extLst>
        </c:ser>
        <c:ser>
          <c:idx val="9"/>
          <c:order val="4"/>
          <c:tx>
            <c:strRef>
              <c:f>profile!$I$2</c:f>
              <c:strCache>
                <c:ptCount val="1"/>
                <c:pt idx="0">
                  <c:v>Span 4</c:v>
                </c:pt>
              </c:strCache>
            </c:strRef>
          </c:tx>
          <c:spPr>
            <a:ln w="3175">
              <a:solidFill>
                <a:sysClr val="windowText" lastClr="000000"/>
              </a:solidFill>
            </a:ln>
          </c:spPr>
          <c:marker>
            <c:symbol val="none"/>
          </c:marker>
          <c:xVal>
            <c:numRef>
              <c:f>profile!$I$3:$I$4</c:f>
              <c:numCache>
                <c:formatCode>General</c:formatCode>
                <c:ptCount val="2"/>
                <c:pt idx="0">
                  <c:v>1031.6666666666665</c:v>
                </c:pt>
                <c:pt idx="1">
                  <c:v>103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4-073C-493F-8BB7-1A5EBA7B0143}"/>
            </c:ext>
          </c:extLst>
        </c:ser>
        <c:ser>
          <c:idx val="10"/>
          <c:order val="5"/>
          <c:tx>
            <c:strRef>
              <c:f>profile!$J$2</c:f>
              <c:strCache>
                <c:ptCount val="1"/>
                <c:pt idx="0">
                  <c:v>Span 5</c:v>
                </c:pt>
              </c:strCache>
            </c:strRef>
          </c:tx>
          <c:spPr>
            <a:ln w="3175">
              <a:solidFill>
                <a:sysClr val="windowText" lastClr="000000"/>
              </a:solidFill>
            </a:ln>
          </c:spPr>
          <c:marker>
            <c:symbol val="none"/>
          </c:marker>
          <c:xVal>
            <c:numRef>
              <c:f>profile!$J$3:$J$4</c:f>
              <c:numCache>
                <c:formatCode>General</c:formatCode>
                <c:ptCount val="2"/>
                <c:pt idx="0">
                  <c:v>1171.6666666666665</c:v>
                </c:pt>
                <c:pt idx="1">
                  <c:v>117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5-073C-493F-8BB7-1A5EBA7B0143}"/>
            </c:ext>
          </c:extLst>
        </c:ser>
        <c:ser>
          <c:idx val="11"/>
          <c:order val="6"/>
          <c:tx>
            <c:strRef>
              <c:f>profile!$K$2</c:f>
              <c:strCache>
                <c:ptCount val="1"/>
                <c:pt idx="0">
                  <c:v>Span 6</c:v>
                </c:pt>
              </c:strCache>
            </c:strRef>
          </c:tx>
          <c:spPr>
            <a:ln w="3175">
              <a:solidFill>
                <a:sysClr val="windowText" lastClr="000000"/>
              </a:solidFill>
            </a:ln>
          </c:spPr>
          <c:marker>
            <c:symbol val="none"/>
          </c:marker>
          <c:xVal>
            <c:numRef>
              <c:f>profile!$K$3:$K$4</c:f>
              <c:numCache>
                <c:formatCode>General</c:formatCode>
                <c:ptCount val="2"/>
                <c:pt idx="0">
                  <c:v>1311.6666666666665</c:v>
                </c:pt>
                <c:pt idx="1">
                  <c:v>131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6-073C-493F-8BB7-1A5EBA7B0143}"/>
            </c:ext>
          </c:extLst>
        </c:ser>
        <c:ser>
          <c:idx val="12"/>
          <c:order val="7"/>
          <c:tx>
            <c:strRef>
              <c:f>profile!$L$2</c:f>
              <c:strCache>
                <c:ptCount val="1"/>
                <c:pt idx="0">
                  <c:v>Span 7</c:v>
                </c:pt>
              </c:strCache>
            </c:strRef>
          </c:tx>
          <c:spPr>
            <a:ln w="3175">
              <a:solidFill>
                <a:sysClr val="windowText" lastClr="000000"/>
              </a:solidFill>
            </a:ln>
          </c:spPr>
          <c:marker>
            <c:symbol val="none"/>
          </c:marker>
          <c:xVal>
            <c:numRef>
              <c:f>profile!$L$3:$L$4</c:f>
              <c:numCache>
                <c:formatCode>General</c:formatCode>
                <c:ptCount val="2"/>
                <c:pt idx="0">
                  <c:v>1451.6666666666665</c:v>
                </c:pt>
                <c:pt idx="1">
                  <c:v>145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7-073C-493F-8BB7-1A5EBA7B0143}"/>
            </c:ext>
          </c:extLst>
        </c:ser>
        <c:ser>
          <c:idx val="14"/>
          <c:order val="8"/>
          <c:tx>
            <c:strRef>
              <c:f>profile!$M$2</c:f>
              <c:strCache>
                <c:ptCount val="1"/>
                <c:pt idx="0">
                  <c:v>Span 8</c:v>
                </c:pt>
              </c:strCache>
            </c:strRef>
          </c:tx>
          <c:spPr>
            <a:ln w="3175">
              <a:solidFill>
                <a:sysClr val="windowText" lastClr="000000"/>
              </a:solidFill>
            </a:ln>
          </c:spPr>
          <c:marker>
            <c:symbol val="none"/>
          </c:marker>
          <c:xVal>
            <c:numRef>
              <c:f>profile!$M$3:$M$4</c:f>
              <c:numCache>
                <c:formatCode>General</c:formatCode>
                <c:ptCount val="2"/>
                <c:pt idx="0">
                  <c:v>1591.6666666666665</c:v>
                </c:pt>
                <c:pt idx="1">
                  <c:v>159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8-073C-493F-8BB7-1A5EBA7B0143}"/>
            </c:ext>
          </c:extLst>
        </c:ser>
        <c:ser>
          <c:idx val="15"/>
          <c:order val="9"/>
          <c:tx>
            <c:strRef>
              <c:f>profile!$N$2</c:f>
              <c:strCache>
                <c:ptCount val="1"/>
                <c:pt idx="0">
                  <c:v>Span 9</c:v>
                </c:pt>
              </c:strCache>
            </c:strRef>
          </c:tx>
          <c:spPr>
            <a:ln w="3175">
              <a:solidFill>
                <a:sysClr val="windowText" lastClr="000000"/>
              </a:solidFill>
            </a:ln>
          </c:spPr>
          <c:marker>
            <c:symbol val="none"/>
          </c:marker>
          <c:xVal>
            <c:numRef>
              <c:f>profile!$N$3:$N$4</c:f>
              <c:numCache>
                <c:formatCode>General</c:formatCode>
                <c:ptCount val="2"/>
                <c:pt idx="0">
                  <c:v>1731.6666666666665</c:v>
                </c:pt>
                <c:pt idx="1">
                  <c:v>173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9-073C-493F-8BB7-1A5EBA7B0143}"/>
            </c:ext>
          </c:extLst>
        </c:ser>
        <c:ser>
          <c:idx val="16"/>
          <c:order val="10"/>
          <c:tx>
            <c:strRef>
              <c:f>profile!$O$2</c:f>
              <c:strCache>
                <c:ptCount val="1"/>
                <c:pt idx="0">
                  <c:v>Span 10</c:v>
                </c:pt>
              </c:strCache>
            </c:strRef>
          </c:tx>
          <c:spPr>
            <a:ln w="3175">
              <a:solidFill>
                <a:sysClr val="windowText" lastClr="000000"/>
              </a:solidFill>
            </a:ln>
          </c:spPr>
          <c:marker>
            <c:symbol val="none"/>
          </c:marker>
          <c:xVal>
            <c:numRef>
              <c:f>profile!$O$3:$O$4</c:f>
              <c:numCache>
                <c:formatCode>General</c:formatCode>
                <c:ptCount val="2"/>
                <c:pt idx="0">
                  <c:v>1871.6666666666665</c:v>
                </c:pt>
                <c:pt idx="1">
                  <c:v>187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A-073C-493F-8BB7-1A5EBA7B0143}"/>
            </c:ext>
          </c:extLst>
        </c:ser>
        <c:ser>
          <c:idx val="17"/>
          <c:order val="11"/>
          <c:tx>
            <c:strRef>
              <c:f>profile!$P$2</c:f>
              <c:strCache>
                <c:ptCount val="1"/>
                <c:pt idx="0">
                  <c:v>Span 11</c:v>
                </c:pt>
              </c:strCache>
            </c:strRef>
          </c:tx>
          <c:spPr>
            <a:ln w="3175">
              <a:solidFill>
                <a:sysClr val="windowText" lastClr="000000"/>
              </a:solidFill>
            </a:ln>
          </c:spPr>
          <c:marker>
            <c:symbol val="none"/>
          </c:marker>
          <c:xVal>
            <c:numRef>
              <c:f>profile!$P$3:$P$4</c:f>
              <c:numCache>
                <c:formatCode>General</c:formatCode>
                <c:ptCount val="2"/>
                <c:pt idx="0">
                  <c:v>1983.3333333333333</c:v>
                </c:pt>
                <c:pt idx="1">
                  <c:v>1983.333333333333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B-073C-493F-8BB7-1A5EBA7B0143}"/>
            </c:ext>
          </c:extLst>
        </c:ser>
        <c:ser>
          <c:idx val="1"/>
          <c:order val="12"/>
          <c:tx>
            <c:strRef>
              <c:f>profile!$E$2</c:f>
              <c:strCache>
                <c:ptCount val="1"/>
                <c:pt idx="0">
                  <c:v>Bridge Begin</c:v>
                </c:pt>
              </c:strCache>
            </c:strRef>
          </c:tx>
          <c:spPr>
            <a:ln w="3175">
              <a:solidFill>
                <a:sysClr val="windowText" lastClr="000000"/>
              </a:solidFill>
            </a:ln>
          </c:spPr>
          <c:marker>
            <c:symbol val="none"/>
          </c:marker>
          <c:xVal>
            <c:numRef>
              <c:f>profile!$E$3:$E$4</c:f>
              <c:numCache>
                <c:formatCode>General</c:formatCode>
                <c:ptCount val="2"/>
                <c:pt idx="0">
                  <c:v>500</c:v>
                </c:pt>
                <c:pt idx="1">
                  <c:v>500</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C-073C-493F-8BB7-1A5EBA7B0143}"/>
            </c:ext>
          </c:extLst>
        </c:ser>
        <c:dLbls>
          <c:showLegendKey val="0"/>
          <c:showVal val="0"/>
          <c:showCatName val="0"/>
          <c:showSerName val="0"/>
          <c:showPercent val="0"/>
          <c:showBubbleSize val="0"/>
        </c:dLbls>
        <c:axId val="391555712"/>
        <c:axId val="159146368"/>
      </c:scatterChart>
      <c:valAx>
        <c:axId val="391555712"/>
        <c:scaling>
          <c:orientation val="minMax"/>
          <c:max val="2200"/>
          <c:min val="0"/>
        </c:scaling>
        <c:delete val="0"/>
        <c:axPos val="b"/>
        <c:numFmt formatCode="General" sourceLinked="1"/>
        <c:majorTickMark val="out"/>
        <c:minorTickMark val="none"/>
        <c:tickLblPos val="nextTo"/>
        <c:crossAx val="159146368"/>
        <c:crossesAt val="-2.5"/>
        <c:crossBetween val="midCat"/>
      </c:valAx>
      <c:valAx>
        <c:axId val="159146368"/>
        <c:scaling>
          <c:orientation val="minMax"/>
          <c:max val="2"/>
          <c:min val="-2.5"/>
        </c:scaling>
        <c:delete val="0"/>
        <c:axPos val="l"/>
        <c:majorGridlines/>
        <c:title>
          <c:tx>
            <c:rich>
              <a:bodyPr rot="-5400000" vert="horz"/>
              <a:lstStyle/>
              <a:p>
                <a:pPr>
                  <a:defRPr/>
                </a:pPr>
                <a:r>
                  <a:rPr lang="en-US"/>
                  <a:t>in.</a:t>
                </a:r>
              </a:p>
            </c:rich>
          </c:tx>
          <c:overlay val="0"/>
        </c:title>
        <c:numFmt formatCode="General" sourceLinked="1"/>
        <c:majorTickMark val="out"/>
        <c:minorTickMark val="none"/>
        <c:tickLblPos val="low"/>
        <c:crossAx val="391555712"/>
        <c:crosses val="autoZero"/>
        <c:crossBetween val="midCat"/>
      </c:valAx>
    </c:plotArea>
    <c:plotVisOnly val="1"/>
    <c:dispBlanksAs val="gap"/>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C8AEF568-3678-4EFF-8880-E2F253D6A5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79</TotalTime>
  <Pages>1</Pages>
  <Words>15292</Words>
  <Characters>87166</Characters>
  <Application>Microsoft Office Word</Application>
  <DocSecurity>0</DocSecurity>
  <Lines>726</Lines>
  <Paragraphs>204</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102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12</cp:revision>
  <dcterms:created xsi:type="dcterms:W3CDTF">2018-12-18T20:31:00Z</dcterms:created>
  <dcterms:modified xsi:type="dcterms:W3CDTF">2019-02-21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VOHNeSNn"/&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